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theme/themeOverride2.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theme/themeOverride3.xml" ContentType="application/vnd.openxmlformats-officedocument.themeOverride+xml"/>
  <Override PartName="/word/drawings/drawing3.xml" ContentType="application/vnd.openxmlformats-officedocument.drawingml.chartshapes+xml"/>
  <Override PartName="/word/charts/chart4.xml" ContentType="application/vnd.openxmlformats-officedocument.drawingml.chart+xml"/>
  <Override PartName="/word/theme/themeOverride4.xml" ContentType="application/vnd.openxmlformats-officedocument.themeOverride+xml"/>
  <Override PartName="/word/drawings/drawing4.xml" ContentType="application/vnd.openxmlformats-officedocument.drawingml.chartshapes+xml"/>
  <Override PartName="/word/charts/chart5.xml" ContentType="application/vnd.openxmlformats-officedocument.drawingml.chart+xml"/>
  <Override PartName="/word/theme/themeOverride5.xml" ContentType="application/vnd.openxmlformats-officedocument.themeOverride+xml"/>
  <Override PartName="/word/drawings/drawing5.xml" ContentType="application/vnd.openxmlformats-officedocument.drawingml.chartshapes+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charts/chart9.xml" ContentType="application/vnd.openxmlformats-officedocument.drawingml.chart+xml"/>
  <Override PartName="/word/theme/themeOverride9.xml" ContentType="application/vnd.openxmlformats-officedocument.themeOverride+xml"/>
  <Override PartName="/word/drawings/drawing6.xml" ContentType="application/vnd.openxmlformats-officedocument.drawingml.chartshapes+xml"/>
  <Override PartName="/word/charts/chart10.xml" ContentType="application/vnd.openxmlformats-officedocument.drawingml.chart+xml"/>
  <Override PartName="/word/theme/themeOverride10.xml" ContentType="application/vnd.openxmlformats-officedocument.themeOverride+xml"/>
  <Override PartName="/word/drawings/drawing7.xml" ContentType="application/vnd.openxmlformats-officedocument.drawingml.chartshapes+xml"/>
  <Override PartName="/word/charts/chart11.xml" ContentType="application/vnd.openxmlformats-officedocument.drawingml.chart+xml"/>
  <Override PartName="/word/theme/themeOverride11.xml" ContentType="application/vnd.openxmlformats-officedocument.themeOverride+xml"/>
  <Override PartName="/word/drawings/drawing8.xml" ContentType="application/vnd.openxmlformats-officedocument.drawingml.chartshapes+xml"/>
  <Override PartName="/word/charts/chart12.xml" ContentType="application/vnd.openxmlformats-officedocument.drawingml.chart+xml"/>
  <Override PartName="/word/theme/themeOverride12.xml" ContentType="application/vnd.openxmlformats-officedocument.themeOverride+xml"/>
  <Override PartName="/word/charts/chart13.xml" ContentType="application/vnd.openxmlformats-officedocument.drawingml.chart+xml"/>
  <Override PartName="/word/theme/themeOverride13.xml" ContentType="application/vnd.openxmlformats-officedocument.themeOverride+xml"/>
  <Override PartName="/word/drawings/drawing9.xml" ContentType="application/vnd.openxmlformats-officedocument.drawingml.chartshapes+xml"/>
  <Override PartName="/word/charts/chart14.xml" ContentType="application/vnd.openxmlformats-officedocument.drawingml.chart+xml"/>
  <Override PartName="/word/theme/themeOverride14.xml" ContentType="application/vnd.openxmlformats-officedocument.themeOverride+xml"/>
  <Override PartName="/word/drawings/drawing10.xml" ContentType="application/vnd.openxmlformats-officedocument.drawingml.chartshapes+xml"/>
  <Override PartName="/word/charts/chart15.xml" ContentType="application/vnd.openxmlformats-officedocument.drawingml.chart+xml"/>
  <Override PartName="/word/theme/themeOverride15.xml" ContentType="application/vnd.openxmlformats-officedocument.themeOverride+xml"/>
  <Override PartName="/word/drawings/drawing11.xml" ContentType="application/vnd.openxmlformats-officedocument.drawingml.chartshap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85CA6" w:rsidRPr="004044CB" w:rsidRDefault="00AA77BA" w:rsidP="00785CA6">
      <w:pPr>
        <w:jc w:val="center"/>
        <w:outlineLvl w:val="0"/>
        <w:rPr>
          <w:rFonts w:ascii="Times New Roman" w:hAnsi="Times New Roman" w:cs="Times New Roman"/>
          <w:sz w:val="28"/>
        </w:rPr>
      </w:pPr>
      <w:r w:rsidRPr="004044CB">
        <w:rPr>
          <w:rFonts w:ascii="Times New Roman" w:hAnsi="Times New Roman" w:cs="Times New Roman"/>
          <w:sz w:val="28"/>
        </w:rPr>
        <w:t>MORPHOLOGY</w:t>
      </w:r>
      <w:r w:rsidR="00785CA6" w:rsidRPr="004044CB">
        <w:rPr>
          <w:rFonts w:ascii="Times New Roman" w:hAnsi="Times New Roman" w:cs="Times New Roman"/>
          <w:sz w:val="28"/>
        </w:rPr>
        <w:t xml:space="preserve"> </w:t>
      </w:r>
      <w:r w:rsidRPr="004044CB">
        <w:rPr>
          <w:rFonts w:ascii="Times New Roman" w:hAnsi="Times New Roman" w:cs="Times New Roman"/>
          <w:sz w:val="28"/>
        </w:rPr>
        <w:t>AND CHEMICAL STRUCTURE OF Sn(Oct)</w:t>
      </w:r>
      <w:r w:rsidRPr="004044CB">
        <w:rPr>
          <w:rFonts w:ascii="Times New Roman" w:hAnsi="Times New Roman" w:cs="Times New Roman"/>
          <w:sz w:val="28"/>
          <w:vertAlign w:val="subscript"/>
        </w:rPr>
        <w:t xml:space="preserve">2 </w:t>
      </w:r>
      <w:r w:rsidRPr="004044CB">
        <w:rPr>
          <w:rFonts w:ascii="Times New Roman" w:hAnsi="Times New Roman" w:cs="Times New Roman"/>
          <w:sz w:val="28"/>
        </w:rPr>
        <w:t>THIN LAYER ADDED BINDER VIA SOL GEL</w:t>
      </w:r>
      <w:r w:rsidR="00103347" w:rsidRPr="004044CB">
        <w:rPr>
          <w:rFonts w:ascii="Times New Roman" w:hAnsi="Times New Roman" w:cs="Times New Roman"/>
          <w:sz w:val="28"/>
        </w:rPr>
        <w:t xml:space="preserve"> METHOD</w:t>
      </w:r>
    </w:p>
    <w:p w:rsidR="00FB0922" w:rsidRPr="004044CB" w:rsidRDefault="00FB0922" w:rsidP="00785CA6">
      <w:pPr>
        <w:spacing w:line="360" w:lineRule="auto"/>
        <w:jc w:val="center"/>
        <w:outlineLvl w:val="0"/>
        <w:rPr>
          <w:rFonts w:ascii="Times New Roman" w:hAnsi="Times New Roman" w:cs="Times New Roman"/>
          <w:b/>
          <w:sz w:val="24"/>
        </w:rPr>
      </w:pPr>
    </w:p>
    <w:p w:rsidR="00103347" w:rsidRPr="004044CB" w:rsidRDefault="00785CA6" w:rsidP="00785CA6">
      <w:pPr>
        <w:jc w:val="center"/>
        <w:outlineLvl w:val="0"/>
        <w:rPr>
          <w:rFonts w:ascii="Times New Roman" w:hAnsi="Times New Roman" w:cs="Times New Roman"/>
          <w:sz w:val="28"/>
        </w:rPr>
      </w:pPr>
      <w:r w:rsidRPr="004044CB">
        <w:rPr>
          <w:rFonts w:ascii="Times New Roman" w:hAnsi="Times New Roman" w:cs="Times New Roman"/>
          <w:sz w:val="24"/>
        </w:rPr>
        <w:t>(</w:t>
      </w:r>
      <w:proofErr w:type="spellStart"/>
      <w:r w:rsidR="006C3A8E" w:rsidRPr="004044CB">
        <w:rPr>
          <w:rFonts w:ascii="Times New Roman" w:hAnsi="Times New Roman" w:cs="Times New Roman"/>
          <w:sz w:val="28"/>
          <w:szCs w:val="28"/>
        </w:rPr>
        <w:t>Morfologi</w:t>
      </w:r>
      <w:proofErr w:type="spellEnd"/>
      <w:r w:rsidR="006C3A8E" w:rsidRPr="004044CB">
        <w:rPr>
          <w:rFonts w:ascii="Times New Roman" w:hAnsi="Times New Roman" w:cs="Times New Roman"/>
          <w:sz w:val="28"/>
          <w:szCs w:val="28"/>
        </w:rPr>
        <w:t xml:space="preserve"> </w:t>
      </w:r>
      <w:proofErr w:type="spellStart"/>
      <w:r w:rsidR="006C3A8E" w:rsidRPr="004044CB">
        <w:rPr>
          <w:rFonts w:ascii="Times New Roman" w:hAnsi="Times New Roman" w:cs="Times New Roman"/>
          <w:sz w:val="28"/>
          <w:szCs w:val="28"/>
        </w:rPr>
        <w:t>dan</w:t>
      </w:r>
      <w:proofErr w:type="spellEnd"/>
      <w:r w:rsidR="006C3A8E" w:rsidRPr="004044CB">
        <w:rPr>
          <w:rFonts w:ascii="Times New Roman" w:hAnsi="Times New Roman" w:cs="Times New Roman"/>
          <w:sz w:val="28"/>
          <w:szCs w:val="28"/>
        </w:rPr>
        <w:t xml:space="preserve"> </w:t>
      </w:r>
      <w:proofErr w:type="spellStart"/>
      <w:r w:rsidR="006C3A8E" w:rsidRPr="004044CB">
        <w:rPr>
          <w:rFonts w:ascii="Times New Roman" w:hAnsi="Times New Roman" w:cs="Times New Roman"/>
          <w:sz w:val="28"/>
          <w:szCs w:val="28"/>
        </w:rPr>
        <w:t>Struktur</w:t>
      </w:r>
      <w:proofErr w:type="spellEnd"/>
      <w:r w:rsidR="006C3A8E" w:rsidRPr="004044CB">
        <w:rPr>
          <w:rFonts w:ascii="Times New Roman" w:hAnsi="Times New Roman" w:cs="Times New Roman"/>
          <w:sz w:val="28"/>
          <w:szCs w:val="28"/>
        </w:rPr>
        <w:t xml:space="preserve"> Kimia </w:t>
      </w:r>
      <w:proofErr w:type="spellStart"/>
      <w:r w:rsidR="006C3A8E" w:rsidRPr="004044CB">
        <w:rPr>
          <w:rFonts w:ascii="Times New Roman" w:hAnsi="Times New Roman" w:cs="Times New Roman"/>
          <w:sz w:val="28"/>
          <w:szCs w:val="28"/>
        </w:rPr>
        <w:t>bagi</w:t>
      </w:r>
      <w:proofErr w:type="spellEnd"/>
      <w:r w:rsidR="006C3A8E" w:rsidRPr="004044CB">
        <w:rPr>
          <w:rFonts w:ascii="Times New Roman" w:hAnsi="Times New Roman" w:cs="Times New Roman"/>
          <w:sz w:val="28"/>
          <w:szCs w:val="28"/>
        </w:rPr>
        <w:t xml:space="preserve"> </w:t>
      </w:r>
      <w:proofErr w:type="spellStart"/>
      <w:r w:rsidR="006C3A8E" w:rsidRPr="004044CB">
        <w:rPr>
          <w:rFonts w:ascii="Times New Roman" w:hAnsi="Times New Roman" w:cs="Times New Roman"/>
          <w:sz w:val="28"/>
        </w:rPr>
        <w:t>Lapisan</w:t>
      </w:r>
      <w:proofErr w:type="spellEnd"/>
      <w:r w:rsidR="006C3A8E" w:rsidRPr="004044CB">
        <w:rPr>
          <w:rFonts w:ascii="Times New Roman" w:hAnsi="Times New Roman" w:cs="Times New Roman"/>
          <w:sz w:val="28"/>
        </w:rPr>
        <w:t xml:space="preserve"> </w:t>
      </w:r>
      <w:proofErr w:type="spellStart"/>
      <w:r w:rsidR="006C3A8E" w:rsidRPr="004044CB">
        <w:rPr>
          <w:rFonts w:ascii="Times New Roman" w:hAnsi="Times New Roman" w:cs="Times New Roman"/>
          <w:sz w:val="28"/>
        </w:rPr>
        <w:t>Nipis</w:t>
      </w:r>
      <w:proofErr w:type="spellEnd"/>
      <w:r w:rsidR="006C3A8E" w:rsidRPr="004044CB">
        <w:rPr>
          <w:rFonts w:ascii="Times New Roman" w:hAnsi="Times New Roman" w:cs="Times New Roman"/>
          <w:sz w:val="28"/>
        </w:rPr>
        <w:t xml:space="preserve"> </w:t>
      </w:r>
      <w:r w:rsidR="006C3A8E" w:rsidRPr="004044CB">
        <w:rPr>
          <w:rFonts w:ascii="Times New Roman" w:hAnsi="Times New Roman" w:cs="Times New Roman"/>
          <w:sz w:val="28"/>
          <w:szCs w:val="28"/>
        </w:rPr>
        <w:t>Sn(Oct)</w:t>
      </w:r>
      <w:r w:rsidR="006C3A8E" w:rsidRPr="004044CB">
        <w:rPr>
          <w:rFonts w:ascii="Times New Roman" w:hAnsi="Times New Roman" w:cs="Times New Roman"/>
          <w:sz w:val="28"/>
          <w:szCs w:val="28"/>
          <w:vertAlign w:val="subscript"/>
        </w:rPr>
        <w:t>2</w:t>
      </w:r>
      <w:r w:rsidR="006C3A8E" w:rsidRPr="004044CB">
        <w:rPr>
          <w:rFonts w:ascii="Times New Roman" w:hAnsi="Times New Roman" w:cs="Times New Roman"/>
          <w:sz w:val="28"/>
          <w:vertAlign w:val="subscript"/>
        </w:rPr>
        <w:t xml:space="preserve"> </w:t>
      </w:r>
      <w:proofErr w:type="spellStart"/>
      <w:r w:rsidR="006C3A8E" w:rsidRPr="004044CB">
        <w:rPr>
          <w:rFonts w:ascii="Times New Roman" w:hAnsi="Times New Roman" w:cs="Times New Roman"/>
          <w:sz w:val="28"/>
        </w:rPr>
        <w:t>ditambah</w:t>
      </w:r>
      <w:proofErr w:type="spellEnd"/>
      <w:r w:rsidR="006C3A8E" w:rsidRPr="004044CB">
        <w:rPr>
          <w:rFonts w:ascii="Times New Roman" w:hAnsi="Times New Roman" w:cs="Times New Roman"/>
          <w:sz w:val="28"/>
        </w:rPr>
        <w:t xml:space="preserve"> </w:t>
      </w:r>
    </w:p>
    <w:p w:rsidR="00785CA6" w:rsidRPr="004044CB" w:rsidRDefault="006C3A8E" w:rsidP="00785CA6">
      <w:pPr>
        <w:jc w:val="center"/>
        <w:outlineLvl w:val="0"/>
        <w:rPr>
          <w:rFonts w:ascii="Times New Roman" w:hAnsi="Times New Roman" w:cs="Times New Roman"/>
          <w:sz w:val="24"/>
        </w:rPr>
      </w:pPr>
      <w:proofErr w:type="spellStart"/>
      <w:r w:rsidRPr="004044CB">
        <w:rPr>
          <w:rFonts w:ascii="Times New Roman" w:hAnsi="Times New Roman" w:cs="Times New Roman"/>
          <w:sz w:val="28"/>
        </w:rPr>
        <w:t>Bahan</w:t>
      </w:r>
      <w:proofErr w:type="spellEnd"/>
      <w:r w:rsidRPr="004044CB">
        <w:rPr>
          <w:rFonts w:ascii="Times New Roman" w:hAnsi="Times New Roman" w:cs="Times New Roman"/>
          <w:sz w:val="28"/>
        </w:rPr>
        <w:t xml:space="preserve"> </w:t>
      </w:r>
      <w:proofErr w:type="spellStart"/>
      <w:r w:rsidRPr="004044CB">
        <w:rPr>
          <w:rFonts w:ascii="Times New Roman" w:hAnsi="Times New Roman" w:cs="Times New Roman"/>
          <w:sz w:val="28"/>
        </w:rPr>
        <w:t>Pengikat</w:t>
      </w:r>
      <w:proofErr w:type="spellEnd"/>
      <w:r w:rsidRPr="004044CB">
        <w:rPr>
          <w:rFonts w:ascii="Times New Roman" w:hAnsi="Times New Roman" w:cs="Times New Roman"/>
          <w:sz w:val="28"/>
        </w:rPr>
        <w:t xml:space="preserve"> </w:t>
      </w:r>
      <w:bookmarkStart w:id="0" w:name="_GoBack"/>
      <w:bookmarkEnd w:id="0"/>
      <w:proofErr w:type="spellStart"/>
      <w:r w:rsidR="00103347" w:rsidRPr="004044CB">
        <w:rPr>
          <w:rFonts w:ascii="Times New Roman" w:hAnsi="Times New Roman" w:cs="Times New Roman"/>
          <w:sz w:val="28"/>
        </w:rPr>
        <w:t>Melalui</w:t>
      </w:r>
      <w:proofErr w:type="spellEnd"/>
      <w:r w:rsidR="00103347" w:rsidRPr="004044CB">
        <w:rPr>
          <w:rFonts w:ascii="Times New Roman" w:hAnsi="Times New Roman" w:cs="Times New Roman"/>
          <w:sz w:val="28"/>
        </w:rPr>
        <w:t xml:space="preserve"> </w:t>
      </w:r>
      <w:proofErr w:type="spellStart"/>
      <w:r w:rsidR="00103347" w:rsidRPr="004044CB">
        <w:rPr>
          <w:rFonts w:ascii="Times New Roman" w:hAnsi="Times New Roman" w:cs="Times New Roman"/>
          <w:sz w:val="28"/>
        </w:rPr>
        <w:t>Kaedah</w:t>
      </w:r>
      <w:proofErr w:type="spellEnd"/>
      <w:r w:rsidR="00103347" w:rsidRPr="004044CB">
        <w:rPr>
          <w:rFonts w:ascii="Times New Roman" w:hAnsi="Times New Roman" w:cs="Times New Roman"/>
          <w:sz w:val="28"/>
        </w:rPr>
        <w:t xml:space="preserve"> </w:t>
      </w:r>
      <w:r w:rsidRPr="004044CB">
        <w:rPr>
          <w:rFonts w:ascii="Times New Roman" w:hAnsi="Times New Roman" w:cs="Times New Roman"/>
          <w:sz w:val="28"/>
        </w:rPr>
        <w:t>Sol Gel)</w:t>
      </w:r>
      <w:r w:rsidRPr="004044CB">
        <w:rPr>
          <w:rFonts w:ascii="Times New Roman" w:hAnsi="Times New Roman" w:cs="Times New Roman"/>
          <w:sz w:val="28"/>
          <w:vertAlign w:val="subscript"/>
        </w:rPr>
        <w:t xml:space="preserve"> </w:t>
      </w:r>
    </w:p>
    <w:p w:rsidR="00785CA6" w:rsidRPr="004044CB" w:rsidRDefault="00785CA6" w:rsidP="00785CA6">
      <w:pPr>
        <w:jc w:val="center"/>
        <w:outlineLvl w:val="0"/>
        <w:rPr>
          <w:rFonts w:ascii="Times New Roman" w:hAnsi="Times New Roman" w:cs="Times New Roman"/>
          <w:b/>
          <w:sz w:val="24"/>
        </w:rPr>
      </w:pPr>
    </w:p>
    <w:p w:rsidR="00785CA6" w:rsidRPr="004044CB" w:rsidRDefault="00D166EB" w:rsidP="00785CA6">
      <w:pPr>
        <w:jc w:val="center"/>
        <w:outlineLvl w:val="0"/>
        <w:rPr>
          <w:rFonts w:ascii="Times New Roman" w:hAnsi="Times New Roman" w:cs="Times New Roman"/>
          <w:szCs w:val="20"/>
          <w:vertAlign w:val="superscript"/>
        </w:rPr>
      </w:pPr>
      <w:proofErr w:type="spellStart"/>
      <w:r w:rsidRPr="004044CB">
        <w:rPr>
          <w:rFonts w:ascii="Times New Roman" w:hAnsi="Times New Roman" w:cs="Times New Roman"/>
          <w:szCs w:val="20"/>
        </w:rPr>
        <w:t>Rafizah</w:t>
      </w:r>
      <w:proofErr w:type="spellEnd"/>
      <w:r w:rsidRPr="004044CB">
        <w:rPr>
          <w:rFonts w:ascii="Times New Roman" w:hAnsi="Times New Roman" w:cs="Times New Roman"/>
          <w:szCs w:val="20"/>
        </w:rPr>
        <w:t xml:space="preserve"> </w:t>
      </w:r>
      <w:proofErr w:type="spellStart"/>
      <w:r w:rsidRPr="004044CB">
        <w:rPr>
          <w:rFonts w:ascii="Times New Roman" w:hAnsi="Times New Roman" w:cs="Times New Roman"/>
          <w:szCs w:val="20"/>
        </w:rPr>
        <w:t>Zaiton</w:t>
      </w:r>
      <w:proofErr w:type="spellEnd"/>
      <w:r w:rsidR="00A415C1" w:rsidRPr="004044CB">
        <w:rPr>
          <w:rFonts w:ascii="Times New Roman" w:hAnsi="Times New Roman" w:cs="Times New Roman"/>
          <w:szCs w:val="20"/>
          <w:vertAlign w:val="superscript"/>
        </w:rPr>
        <w:t>*</w:t>
      </w:r>
      <w:r w:rsidRPr="004044CB">
        <w:rPr>
          <w:rFonts w:ascii="Times New Roman" w:hAnsi="Times New Roman" w:cs="Times New Roman"/>
          <w:szCs w:val="20"/>
        </w:rPr>
        <w:t xml:space="preserve">, Nor </w:t>
      </w:r>
      <w:proofErr w:type="spellStart"/>
      <w:r w:rsidRPr="004044CB">
        <w:rPr>
          <w:rFonts w:ascii="Times New Roman" w:hAnsi="Times New Roman" w:cs="Times New Roman"/>
          <w:szCs w:val="20"/>
        </w:rPr>
        <w:t>Afifah</w:t>
      </w:r>
      <w:proofErr w:type="spellEnd"/>
      <w:r w:rsidRPr="004044CB">
        <w:rPr>
          <w:rFonts w:ascii="Times New Roman" w:hAnsi="Times New Roman" w:cs="Times New Roman"/>
          <w:szCs w:val="20"/>
        </w:rPr>
        <w:t xml:space="preserve"> Omar, </w:t>
      </w:r>
      <w:proofErr w:type="spellStart"/>
      <w:r w:rsidRPr="004044CB">
        <w:rPr>
          <w:rFonts w:ascii="Times New Roman" w:hAnsi="Times New Roman" w:cs="Times New Roman"/>
          <w:szCs w:val="20"/>
        </w:rPr>
        <w:t>Norliza</w:t>
      </w:r>
      <w:proofErr w:type="spellEnd"/>
      <w:r w:rsidRPr="004044CB">
        <w:rPr>
          <w:rFonts w:ascii="Times New Roman" w:hAnsi="Times New Roman" w:cs="Times New Roman"/>
          <w:szCs w:val="20"/>
        </w:rPr>
        <w:t xml:space="preserve"> Ibrahim</w:t>
      </w:r>
    </w:p>
    <w:p w:rsidR="00785CA6" w:rsidRPr="004044CB" w:rsidRDefault="00785CA6" w:rsidP="00785CA6">
      <w:pPr>
        <w:jc w:val="center"/>
        <w:outlineLvl w:val="0"/>
        <w:rPr>
          <w:rFonts w:ascii="Times New Roman" w:hAnsi="Times New Roman" w:cs="Times New Roman"/>
          <w:sz w:val="24"/>
        </w:rPr>
      </w:pPr>
    </w:p>
    <w:p w:rsidR="00785CA6" w:rsidRPr="004044CB" w:rsidRDefault="00785CA6" w:rsidP="00D166EB">
      <w:pPr>
        <w:jc w:val="center"/>
        <w:outlineLvl w:val="0"/>
        <w:rPr>
          <w:rFonts w:ascii="Times New Roman" w:hAnsi="Times New Roman" w:cs="Times New Roman"/>
          <w:i/>
          <w:sz w:val="18"/>
          <w:szCs w:val="18"/>
        </w:rPr>
      </w:pPr>
      <w:r w:rsidRPr="004044CB">
        <w:rPr>
          <w:rFonts w:ascii="Times New Roman" w:hAnsi="Times New Roman" w:cs="Times New Roman"/>
          <w:i/>
          <w:sz w:val="18"/>
          <w:szCs w:val="18"/>
        </w:rPr>
        <w:t xml:space="preserve">Faculty of </w:t>
      </w:r>
      <w:r w:rsidR="00D166EB" w:rsidRPr="004044CB">
        <w:rPr>
          <w:rFonts w:ascii="Times New Roman" w:hAnsi="Times New Roman" w:cs="Times New Roman"/>
          <w:i/>
          <w:sz w:val="18"/>
          <w:szCs w:val="18"/>
        </w:rPr>
        <w:t>Chemical Engineering</w:t>
      </w:r>
    </w:p>
    <w:p w:rsidR="00785CA6" w:rsidRPr="004044CB" w:rsidRDefault="00785CA6" w:rsidP="00785CA6">
      <w:pPr>
        <w:jc w:val="center"/>
        <w:outlineLvl w:val="0"/>
        <w:rPr>
          <w:rFonts w:ascii="Times New Roman" w:hAnsi="Times New Roman" w:cs="Times New Roman"/>
          <w:i/>
          <w:sz w:val="18"/>
          <w:szCs w:val="18"/>
        </w:rPr>
      </w:pPr>
      <w:r w:rsidRPr="004044CB">
        <w:rPr>
          <w:rFonts w:ascii="Times New Roman" w:hAnsi="Times New Roman" w:cs="Times New Roman"/>
          <w:i/>
          <w:sz w:val="18"/>
          <w:szCs w:val="18"/>
        </w:rPr>
        <w:t xml:space="preserve">Universiti </w:t>
      </w:r>
      <w:r w:rsidR="00D166EB" w:rsidRPr="004044CB">
        <w:rPr>
          <w:rFonts w:ascii="Times New Roman" w:hAnsi="Times New Roman" w:cs="Times New Roman"/>
          <w:i/>
          <w:sz w:val="18"/>
          <w:szCs w:val="18"/>
        </w:rPr>
        <w:t xml:space="preserve">Teknologi </w:t>
      </w:r>
      <w:r w:rsidR="00103347" w:rsidRPr="004044CB">
        <w:rPr>
          <w:rFonts w:ascii="Times New Roman" w:hAnsi="Times New Roman" w:cs="Times New Roman"/>
          <w:i/>
          <w:sz w:val="18"/>
          <w:szCs w:val="18"/>
        </w:rPr>
        <w:t>MARA</w:t>
      </w:r>
      <w:r w:rsidRPr="004044CB">
        <w:rPr>
          <w:rFonts w:ascii="Times New Roman" w:hAnsi="Times New Roman" w:cs="Times New Roman"/>
          <w:i/>
          <w:sz w:val="18"/>
          <w:szCs w:val="18"/>
        </w:rPr>
        <w:t>, 4</w:t>
      </w:r>
      <w:r w:rsidR="008F7F7E" w:rsidRPr="004044CB">
        <w:rPr>
          <w:rFonts w:ascii="Times New Roman" w:hAnsi="Times New Roman" w:cs="Times New Roman"/>
          <w:i/>
          <w:sz w:val="18"/>
          <w:szCs w:val="18"/>
        </w:rPr>
        <w:t>0450</w:t>
      </w:r>
      <w:r w:rsidR="00D166EB" w:rsidRPr="004044CB">
        <w:rPr>
          <w:rFonts w:ascii="Times New Roman" w:hAnsi="Times New Roman" w:cs="Times New Roman"/>
          <w:i/>
          <w:sz w:val="18"/>
          <w:szCs w:val="18"/>
        </w:rPr>
        <w:t xml:space="preserve"> Shah </w:t>
      </w:r>
      <w:proofErr w:type="spellStart"/>
      <w:r w:rsidR="00D166EB" w:rsidRPr="004044CB">
        <w:rPr>
          <w:rFonts w:ascii="Times New Roman" w:hAnsi="Times New Roman" w:cs="Times New Roman"/>
          <w:i/>
          <w:sz w:val="18"/>
          <w:szCs w:val="18"/>
        </w:rPr>
        <w:t>Alam</w:t>
      </w:r>
      <w:proofErr w:type="spellEnd"/>
      <w:r w:rsidR="00103347" w:rsidRPr="004044CB">
        <w:rPr>
          <w:rFonts w:ascii="Times New Roman" w:hAnsi="Times New Roman" w:cs="Times New Roman"/>
          <w:i/>
          <w:sz w:val="18"/>
          <w:szCs w:val="18"/>
        </w:rPr>
        <w:t>, Malaysia</w:t>
      </w:r>
    </w:p>
    <w:p w:rsidR="00A415C1" w:rsidRPr="004044CB" w:rsidRDefault="00D166EB" w:rsidP="00103347">
      <w:pPr>
        <w:outlineLvl w:val="0"/>
        <w:rPr>
          <w:rFonts w:ascii="Times New Roman" w:hAnsi="Times New Roman" w:cs="Times New Roman"/>
          <w:b/>
          <w:sz w:val="24"/>
        </w:rPr>
      </w:pPr>
      <w:r w:rsidRPr="004044CB">
        <w:rPr>
          <w:rFonts w:ascii="Times New Roman" w:hAnsi="Times New Roman" w:cs="Times New Roman"/>
          <w:b/>
          <w:sz w:val="24"/>
        </w:rPr>
        <w:t xml:space="preserve"> </w:t>
      </w:r>
    </w:p>
    <w:p w:rsidR="00A415C1" w:rsidRPr="004044CB" w:rsidRDefault="00A415C1" w:rsidP="00A415C1">
      <w:pPr>
        <w:jc w:val="center"/>
        <w:outlineLvl w:val="0"/>
        <w:rPr>
          <w:rFonts w:ascii="Times New Roman" w:hAnsi="Times New Roman" w:cs="Times New Roman"/>
          <w:i/>
          <w:sz w:val="18"/>
        </w:rPr>
      </w:pPr>
      <w:r w:rsidRPr="004044CB">
        <w:rPr>
          <w:rFonts w:ascii="Times New Roman" w:hAnsi="Times New Roman" w:cs="Times New Roman"/>
          <w:i/>
          <w:sz w:val="18"/>
          <w:vertAlign w:val="superscript"/>
        </w:rPr>
        <w:t>*</w:t>
      </w:r>
      <w:r w:rsidRPr="004044CB">
        <w:rPr>
          <w:rFonts w:ascii="Times New Roman" w:hAnsi="Times New Roman" w:cs="Times New Roman"/>
          <w:i/>
          <w:sz w:val="18"/>
        </w:rPr>
        <w:t xml:space="preserve">Corresponding author: </w:t>
      </w:r>
      <w:r w:rsidR="00D166EB" w:rsidRPr="004044CB">
        <w:rPr>
          <w:rFonts w:ascii="Times New Roman" w:hAnsi="Times New Roman" w:cs="Times New Roman"/>
          <w:i/>
          <w:sz w:val="18"/>
        </w:rPr>
        <w:t>rafizah_fiezah@yahoo.com</w:t>
      </w:r>
      <w:r w:rsidR="00FB0922" w:rsidRPr="004044CB">
        <w:rPr>
          <w:rFonts w:ascii="Times New Roman" w:hAnsi="Times New Roman" w:cs="Times New Roman"/>
          <w:i/>
          <w:sz w:val="18"/>
        </w:rPr>
        <w:t xml:space="preserve"> </w:t>
      </w:r>
    </w:p>
    <w:p w:rsidR="00785CA6" w:rsidRPr="004044CB" w:rsidRDefault="00785CA6" w:rsidP="00785CA6">
      <w:pPr>
        <w:jc w:val="center"/>
        <w:outlineLvl w:val="0"/>
        <w:rPr>
          <w:rFonts w:ascii="Times New Roman" w:hAnsi="Times New Roman" w:cs="Times New Roman"/>
          <w:b/>
          <w:sz w:val="24"/>
        </w:rPr>
      </w:pPr>
    </w:p>
    <w:p w:rsidR="00785CA6" w:rsidRPr="004044CB" w:rsidRDefault="00785CA6" w:rsidP="00785CA6">
      <w:pPr>
        <w:jc w:val="center"/>
        <w:outlineLvl w:val="0"/>
        <w:rPr>
          <w:rFonts w:ascii="Times New Roman" w:hAnsi="Times New Roman" w:cs="Times New Roman"/>
          <w:b/>
          <w:sz w:val="18"/>
        </w:rPr>
      </w:pPr>
      <w:r w:rsidRPr="004044CB">
        <w:rPr>
          <w:rFonts w:ascii="Times New Roman" w:hAnsi="Times New Roman" w:cs="Times New Roman"/>
          <w:b/>
          <w:sz w:val="18"/>
        </w:rPr>
        <w:t>Abstract</w:t>
      </w:r>
    </w:p>
    <w:p w:rsidR="00785CA6" w:rsidRPr="004044CB" w:rsidRDefault="00411056" w:rsidP="00785CA6">
      <w:pPr>
        <w:outlineLvl w:val="0"/>
        <w:rPr>
          <w:rFonts w:ascii="Times New Roman" w:hAnsi="Times New Roman" w:cs="Times New Roman"/>
          <w:sz w:val="18"/>
        </w:rPr>
      </w:pPr>
      <w:r w:rsidRPr="004044CB">
        <w:rPr>
          <w:rFonts w:ascii="Times New Roman" w:hAnsi="Times New Roman"/>
          <w:sz w:val="18"/>
          <w:szCs w:val="20"/>
        </w:rPr>
        <w:t xml:space="preserve">This paper contains a selection of parameters in sol gel synthesis to produce thin layer tin octoate, </w:t>
      </w:r>
      <w:r w:rsidRPr="004044CB">
        <w:rPr>
          <w:rFonts w:ascii="Times New Roman" w:hAnsi="Times New Roman"/>
          <w:sz w:val="18"/>
          <w:szCs w:val="20"/>
          <w:lang w:val="en-MY"/>
        </w:rPr>
        <w:t>Sn(Oct)</w:t>
      </w:r>
      <w:r w:rsidRPr="004044CB">
        <w:rPr>
          <w:rFonts w:ascii="Times New Roman" w:hAnsi="Times New Roman"/>
          <w:sz w:val="18"/>
          <w:szCs w:val="20"/>
          <w:vertAlign w:val="subscript"/>
          <w:lang w:val="en-MY"/>
        </w:rPr>
        <w:t>2</w:t>
      </w:r>
      <w:r w:rsidRPr="004044CB">
        <w:rPr>
          <w:rFonts w:ascii="Times New Roman" w:hAnsi="Times New Roman"/>
          <w:sz w:val="18"/>
          <w:szCs w:val="20"/>
        </w:rPr>
        <w:t xml:space="preserve">. </w:t>
      </w:r>
      <w:r w:rsidRPr="004044CB">
        <w:rPr>
          <w:rFonts w:ascii="Times New Roman" w:hAnsi="Times New Roman"/>
          <w:sz w:val="18"/>
          <w:szCs w:val="20"/>
          <w:lang w:val="en-MY"/>
        </w:rPr>
        <w:t xml:space="preserve">The main purpose is to discuss the effect of binder on morphology and chemical structure in order to produce high quality coating. The sol-gel method gives better control of the texture, composition homogeneity and structural properties of the final product. However, the disadvantages of this process </w:t>
      </w:r>
      <w:proofErr w:type="gramStart"/>
      <w:r w:rsidRPr="004044CB">
        <w:rPr>
          <w:rFonts w:ascii="Times New Roman" w:hAnsi="Times New Roman"/>
          <w:sz w:val="18"/>
          <w:szCs w:val="20"/>
          <w:lang w:val="en-MY"/>
        </w:rPr>
        <w:t>is</w:t>
      </w:r>
      <w:proofErr w:type="gramEnd"/>
      <w:r w:rsidRPr="004044CB">
        <w:rPr>
          <w:rFonts w:ascii="Times New Roman" w:hAnsi="Times New Roman"/>
          <w:sz w:val="18"/>
          <w:szCs w:val="20"/>
          <w:lang w:val="en-MY"/>
        </w:rPr>
        <w:t xml:space="preserve"> the formation of cracks during drying of gels. Binder is one of the compounds help to prevent cracking. In this research, Sn(Oct)</w:t>
      </w:r>
      <w:r w:rsidRPr="004044CB">
        <w:rPr>
          <w:rFonts w:ascii="Times New Roman" w:hAnsi="Times New Roman"/>
          <w:sz w:val="18"/>
          <w:szCs w:val="20"/>
          <w:vertAlign w:val="subscript"/>
          <w:lang w:val="en-MY"/>
        </w:rPr>
        <w:t xml:space="preserve">2 </w:t>
      </w:r>
      <w:r w:rsidRPr="004044CB">
        <w:rPr>
          <w:rFonts w:ascii="Times New Roman" w:hAnsi="Times New Roman"/>
          <w:sz w:val="18"/>
          <w:szCs w:val="20"/>
          <w:lang w:val="en-MY"/>
        </w:rPr>
        <w:t xml:space="preserve">was synthesized through sol-gel method with the addition of binders which are </w:t>
      </w:r>
      <w:r w:rsidR="00103347" w:rsidRPr="004044CB">
        <w:rPr>
          <w:rFonts w:ascii="Times New Roman" w:hAnsi="Times New Roman"/>
          <w:sz w:val="18"/>
          <w:szCs w:val="20"/>
          <w:lang w:val="en-MY"/>
        </w:rPr>
        <w:t>p</w:t>
      </w:r>
      <w:r w:rsidRPr="004044CB">
        <w:rPr>
          <w:rFonts w:ascii="Times New Roman" w:hAnsi="Times New Roman"/>
          <w:sz w:val="18"/>
          <w:szCs w:val="20"/>
          <w:lang w:val="en-MY"/>
        </w:rPr>
        <w:t xml:space="preserve">olyvinyl alcohol (PVA) and polyethylene glycol (PEG) to enhance mechanical strength of sol gel coating on glass substrate. Different concentration of binder </w:t>
      </w:r>
      <w:proofErr w:type="gramStart"/>
      <w:r w:rsidRPr="004044CB">
        <w:rPr>
          <w:rFonts w:ascii="Times New Roman" w:hAnsi="Times New Roman"/>
          <w:sz w:val="18"/>
          <w:szCs w:val="20"/>
          <w:lang w:val="en-MY"/>
        </w:rPr>
        <w:t>were</w:t>
      </w:r>
      <w:proofErr w:type="gramEnd"/>
      <w:r w:rsidRPr="004044CB">
        <w:rPr>
          <w:rFonts w:ascii="Times New Roman" w:hAnsi="Times New Roman"/>
          <w:sz w:val="18"/>
          <w:szCs w:val="20"/>
          <w:lang w:val="en-MY"/>
        </w:rPr>
        <w:t xml:space="preserve"> varied to produce Sn(Oct)</w:t>
      </w:r>
      <w:r w:rsidRPr="004044CB">
        <w:rPr>
          <w:rFonts w:ascii="Times New Roman" w:hAnsi="Times New Roman"/>
          <w:sz w:val="18"/>
          <w:szCs w:val="20"/>
          <w:vertAlign w:val="subscript"/>
          <w:lang w:val="en-MY"/>
        </w:rPr>
        <w:t xml:space="preserve">2 </w:t>
      </w:r>
      <w:r w:rsidRPr="004044CB">
        <w:rPr>
          <w:rFonts w:ascii="Times New Roman" w:hAnsi="Times New Roman"/>
          <w:sz w:val="18"/>
          <w:szCs w:val="20"/>
          <w:lang w:val="en-MY"/>
        </w:rPr>
        <w:t>thin film. T</w:t>
      </w:r>
      <w:r w:rsidRPr="004044CB">
        <w:rPr>
          <w:rFonts w:ascii="Times New Roman" w:hAnsi="Times New Roman"/>
          <w:sz w:val="18"/>
          <w:szCs w:val="20"/>
        </w:rPr>
        <w:t xml:space="preserve">he paper first describes the effect of binder on spectral characteristic from chemical bonding. </w:t>
      </w:r>
      <w:r w:rsidRPr="004044CB">
        <w:rPr>
          <w:rFonts w:ascii="Times New Roman" w:hAnsi="Times New Roman"/>
          <w:sz w:val="18"/>
          <w:szCs w:val="20"/>
          <w:lang w:val="en-MY"/>
        </w:rPr>
        <w:t xml:space="preserve">Then, </w:t>
      </w:r>
      <w:r w:rsidRPr="004044CB">
        <w:rPr>
          <w:rFonts w:ascii="Times New Roman" w:hAnsi="Times New Roman"/>
          <w:sz w:val="18"/>
          <w:szCs w:val="20"/>
        </w:rPr>
        <w:t xml:space="preserve">the effect of binders toward membrane features also studied. </w:t>
      </w:r>
      <w:r w:rsidRPr="004044CB">
        <w:rPr>
          <w:rFonts w:ascii="Times New Roman" w:hAnsi="Times New Roman"/>
          <w:sz w:val="18"/>
          <w:szCs w:val="20"/>
          <w:lang w:val="en-MY"/>
        </w:rPr>
        <w:t>The characteristic of thin layer with binders were also discussed. FTIR characterization used to determine the chemical compound and crystalline structure was confirmed by XRD analysis. It has been shown that, added binder into the solution is an effective method to improve the strength of thin layer</w:t>
      </w:r>
      <w:r w:rsidRPr="004044CB">
        <w:rPr>
          <w:rFonts w:ascii="Times New Roman" w:eastAsia="Times New Roman" w:hAnsi="Times New Roman"/>
          <w:sz w:val="18"/>
          <w:szCs w:val="20"/>
          <w:lang w:val="en-MY"/>
        </w:rPr>
        <w:t>.</w:t>
      </w:r>
    </w:p>
    <w:p w:rsidR="00785CA6" w:rsidRPr="004044CB" w:rsidRDefault="00785CA6" w:rsidP="00785CA6">
      <w:pPr>
        <w:outlineLvl w:val="0"/>
        <w:rPr>
          <w:rFonts w:ascii="Times New Roman" w:hAnsi="Times New Roman" w:cs="Times New Roman"/>
        </w:rPr>
      </w:pPr>
    </w:p>
    <w:p w:rsidR="00785CA6" w:rsidRPr="004044CB" w:rsidRDefault="00785CA6" w:rsidP="00960E38">
      <w:pPr>
        <w:jc w:val="left"/>
        <w:outlineLvl w:val="0"/>
        <w:rPr>
          <w:rFonts w:ascii="Times New Roman" w:hAnsi="Times New Roman" w:cs="Times New Roman"/>
          <w:sz w:val="18"/>
          <w:szCs w:val="18"/>
        </w:rPr>
      </w:pPr>
      <w:r w:rsidRPr="004044CB">
        <w:rPr>
          <w:rFonts w:ascii="Times New Roman" w:hAnsi="Times New Roman" w:cs="Times New Roman"/>
          <w:b/>
          <w:sz w:val="18"/>
          <w:szCs w:val="18"/>
        </w:rPr>
        <w:t>Keyword</w:t>
      </w:r>
      <w:r w:rsidR="00103347" w:rsidRPr="004044CB">
        <w:rPr>
          <w:rFonts w:ascii="Times New Roman" w:hAnsi="Times New Roman" w:cs="Times New Roman"/>
          <w:b/>
          <w:sz w:val="18"/>
          <w:szCs w:val="18"/>
        </w:rPr>
        <w:t>s</w:t>
      </w:r>
      <w:r w:rsidRPr="004044CB">
        <w:rPr>
          <w:rFonts w:ascii="Times New Roman" w:hAnsi="Times New Roman" w:cs="Times New Roman"/>
          <w:sz w:val="18"/>
          <w:szCs w:val="18"/>
        </w:rPr>
        <w:t>:</w:t>
      </w:r>
      <w:r w:rsidR="00960E38" w:rsidRPr="004044CB">
        <w:rPr>
          <w:rFonts w:ascii="Times New Roman" w:hAnsi="Times New Roman" w:cs="Times New Roman"/>
          <w:sz w:val="18"/>
          <w:szCs w:val="18"/>
        </w:rPr>
        <w:t xml:space="preserve"> </w:t>
      </w:r>
      <w:r w:rsidR="00FB0922" w:rsidRPr="004044CB">
        <w:rPr>
          <w:rFonts w:ascii="Times New Roman" w:hAnsi="Times New Roman" w:cs="Times New Roman"/>
          <w:sz w:val="18"/>
          <w:szCs w:val="18"/>
        </w:rPr>
        <w:t>sol gel, binder, thin layer</w:t>
      </w:r>
      <w:r w:rsidR="00960E38" w:rsidRPr="004044CB">
        <w:rPr>
          <w:rFonts w:ascii="Times New Roman" w:hAnsi="Times New Roman" w:cs="Times New Roman"/>
          <w:sz w:val="18"/>
          <w:szCs w:val="18"/>
        </w:rPr>
        <w:t xml:space="preserve">, </w:t>
      </w:r>
      <w:r w:rsidR="00103347" w:rsidRPr="004044CB">
        <w:rPr>
          <w:rFonts w:ascii="Times New Roman" w:hAnsi="Times New Roman"/>
          <w:sz w:val="18"/>
          <w:szCs w:val="18"/>
          <w:lang w:val="en-MY"/>
        </w:rPr>
        <w:t>polyvinyl alcohol, polyethylene glycol</w:t>
      </w:r>
    </w:p>
    <w:p w:rsidR="00785CA6" w:rsidRPr="004044CB" w:rsidRDefault="00785CA6" w:rsidP="00785CA6">
      <w:pPr>
        <w:outlineLvl w:val="0"/>
        <w:rPr>
          <w:rFonts w:ascii="Times New Roman" w:hAnsi="Times New Roman" w:cs="Times New Roman"/>
          <w:b/>
        </w:rPr>
      </w:pPr>
    </w:p>
    <w:p w:rsidR="00785CA6" w:rsidRPr="004044CB" w:rsidRDefault="00785CA6" w:rsidP="00103347">
      <w:pPr>
        <w:jc w:val="center"/>
        <w:outlineLvl w:val="0"/>
        <w:rPr>
          <w:rFonts w:ascii="Times New Roman" w:hAnsi="Times New Roman" w:cs="Times New Roman"/>
          <w:b/>
          <w:sz w:val="18"/>
        </w:rPr>
      </w:pPr>
      <w:r w:rsidRPr="004044CB">
        <w:rPr>
          <w:rFonts w:ascii="Times New Roman" w:hAnsi="Times New Roman" w:cs="Times New Roman"/>
          <w:b/>
          <w:sz w:val="18"/>
        </w:rPr>
        <w:t>Abstrak</w:t>
      </w:r>
    </w:p>
    <w:p w:rsidR="00960E38" w:rsidRPr="004044CB" w:rsidRDefault="00960E38" w:rsidP="00103347">
      <w:pPr>
        <w:rPr>
          <w:rFonts w:ascii="Times New Roman" w:hAnsi="Times New Roman" w:cs="Times New Roman"/>
          <w:sz w:val="18"/>
        </w:rPr>
      </w:pPr>
      <w:proofErr w:type="spellStart"/>
      <w:r w:rsidRPr="004044CB">
        <w:rPr>
          <w:rFonts w:ascii="Times New Roman" w:hAnsi="Times New Roman" w:cs="Times New Roman"/>
          <w:sz w:val="18"/>
        </w:rPr>
        <w:t>Kertas</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ini</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membincangkan</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pili</w:t>
      </w:r>
      <w:r w:rsidR="00411056" w:rsidRPr="004044CB">
        <w:rPr>
          <w:rFonts w:ascii="Times New Roman" w:hAnsi="Times New Roman" w:cs="Times New Roman"/>
          <w:sz w:val="18"/>
        </w:rPr>
        <w:t>han</w:t>
      </w:r>
      <w:proofErr w:type="spellEnd"/>
      <w:r w:rsidR="00411056" w:rsidRPr="004044CB">
        <w:rPr>
          <w:rFonts w:ascii="Times New Roman" w:hAnsi="Times New Roman" w:cs="Times New Roman"/>
          <w:sz w:val="18"/>
        </w:rPr>
        <w:t xml:space="preserve"> parameter </w:t>
      </w:r>
      <w:proofErr w:type="spellStart"/>
      <w:r w:rsidR="00411056" w:rsidRPr="004044CB">
        <w:rPr>
          <w:rFonts w:ascii="Times New Roman" w:hAnsi="Times New Roman" w:cs="Times New Roman"/>
          <w:sz w:val="18"/>
        </w:rPr>
        <w:t>dalam</w:t>
      </w:r>
      <w:proofErr w:type="spellEnd"/>
      <w:r w:rsidR="00411056" w:rsidRPr="004044CB">
        <w:rPr>
          <w:rFonts w:ascii="Times New Roman" w:hAnsi="Times New Roman" w:cs="Times New Roman"/>
          <w:sz w:val="18"/>
        </w:rPr>
        <w:t xml:space="preserve"> </w:t>
      </w:r>
      <w:proofErr w:type="spellStart"/>
      <w:proofErr w:type="gramStart"/>
      <w:r w:rsidR="00411056" w:rsidRPr="004044CB">
        <w:rPr>
          <w:rFonts w:ascii="Times New Roman" w:hAnsi="Times New Roman" w:cs="Times New Roman"/>
          <w:sz w:val="18"/>
        </w:rPr>
        <w:t>sintesis</w:t>
      </w:r>
      <w:proofErr w:type="spellEnd"/>
      <w:r w:rsidR="00411056" w:rsidRPr="004044CB">
        <w:rPr>
          <w:rFonts w:ascii="Times New Roman" w:hAnsi="Times New Roman" w:cs="Times New Roman"/>
          <w:sz w:val="18"/>
        </w:rPr>
        <w:t xml:space="preserve"> </w:t>
      </w:r>
      <w:r w:rsidRPr="004044CB">
        <w:rPr>
          <w:rFonts w:ascii="Times New Roman" w:hAnsi="Times New Roman" w:cs="Times New Roman"/>
          <w:sz w:val="18"/>
        </w:rPr>
        <w:t xml:space="preserve"> sol</w:t>
      </w:r>
      <w:proofErr w:type="gramEnd"/>
      <w:r w:rsidR="00411056" w:rsidRPr="004044CB">
        <w:rPr>
          <w:rFonts w:ascii="Times New Roman" w:hAnsi="Times New Roman" w:cs="Times New Roman"/>
          <w:sz w:val="18"/>
        </w:rPr>
        <w:t xml:space="preserve"> gel</w:t>
      </w:r>
      <w:r w:rsidRPr="004044CB">
        <w:rPr>
          <w:rFonts w:ascii="Times New Roman" w:hAnsi="Times New Roman" w:cs="Times New Roman"/>
          <w:sz w:val="18"/>
        </w:rPr>
        <w:t xml:space="preserve"> </w:t>
      </w:r>
      <w:proofErr w:type="spellStart"/>
      <w:r w:rsidRPr="004044CB">
        <w:rPr>
          <w:rFonts w:ascii="Times New Roman" w:hAnsi="Times New Roman" w:cs="Times New Roman"/>
          <w:sz w:val="18"/>
        </w:rPr>
        <w:t>untuk</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menghasilkan</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lapisan</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nipis</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bagi</w:t>
      </w:r>
      <w:proofErr w:type="spellEnd"/>
      <w:r w:rsidRPr="004044CB">
        <w:rPr>
          <w:rFonts w:ascii="Times New Roman" w:hAnsi="Times New Roman" w:cs="Times New Roman"/>
          <w:sz w:val="18"/>
        </w:rPr>
        <w:t xml:space="preserve"> Sn (O</w:t>
      </w:r>
      <w:r w:rsidR="00FB0922" w:rsidRPr="004044CB">
        <w:rPr>
          <w:rFonts w:ascii="Times New Roman" w:hAnsi="Times New Roman" w:cs="Times New Roman"/>
          <w:sz w:val="18"/>
        </w:rPr>
        <w:t>c</w:t>
      </w:r>
      <w:r w:rsidRPr="004044CB">
        <w:rPr>
          <w:rFonts w:ascii="Times New Roman" w:hAnsi="Times New Roman" w:cs="Times New Roman"/>
          <w:sz w:val="18"/>
        </w:rPr>
        <w:t>t)</w:t>
      </w:r>
      <w:r w:rsidRPr="004044CB">
        <w:rPr>
          <w:rFonts w:ascii="Times New Roman" w:hAnsi="Times New Roman" w:cs="Times New Roman"/>
          <w:sz w:val="18"/>
          <w:vertAlign w:val="subscript"/>
        </w:rPr>
        <w:t>2</w:t>
      </w:r>
      <w:r w:rsidRPr="004044CB">
        <w:rPr>
          <w:rFonts w:ascii="Times New Roman" w:hAnsi="Times New Roman" w:cs="Times New Roman"/>
          <w:sz w:val="18"/>
        </w:rPr>
        <w:t xml:space="preserve">. </w:t>
      </w:r>
      <w:proofErr w:type="spellStart"/>
      <w:r w:rsidRPr="004044CB">
        <w:rPr>
          <w:rFonts w:ascii="Times New Roman" w:hAnsi="Times New Roman" w:cs="Times New Roman"/>
          <w:sz w:val="18"/>
        </w:rPr>
        <w:t>Tujuan</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utama</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adalah</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untuk</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membincangkan</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kesan</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pengikat</w:t>
      </w:r>
      <w:proofErr w:type="spellEnd"/>
      <w:r w:rsidRPr="004044CB">
        <w:rPr>
          <w:rFonts w:ascii="Times New Roman" w:hAnsi="Times New Roman" w:cs="Times New Roman"/>
          <w:sz w:val="18"/>
        </w:rPr>
        <w:t xml:space="preserve"> </w:t>
      </w:r>
      <w:proofErr w:type="spellStart"/>
      <w:r w:rsidR="00411056" w:rsidRPr="004044CB">
        <w:rPr>
          <w:rFonts w:ascii="Times New Roman" w:hAnsi="Times New Roman" w:cs="Times New Roman"/>
          <w:sz w:val="18"/>
        </w:rPr>
        <w:t>ke</w:t>
      </w:r>
      <w:proofErr w:type="spellEnd"/>
      <w:r w:rsidR="00411056" w:rsidRPr="004044CB">
        <w:rPr>
          <w:rFonts w:ascii="Times New Roman" w:hAnsi="Times New Roman" w:cs="Times New Roman"/>
          <w:sz w:val="18"/>
        </w:rPr>
        <w:t xml:space="preserve"> </w:t>
      </w:r>
      <w:proofErr w:type="spellStart"/>
      <w:r w:rsidR="00411056" w:rsidRPr="004044CB">
        <w:rPr>
          <w:rFonts w:ascii="Times New Roman" w:hAnsi="Times New Roman" w:cs="Times New Roman"/>
          <w:sz w:val="18"/>
        </w:rPr>
        <w:t>atas</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morfologi</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dan</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struktur</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kimia</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bagi</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menghasilkan</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salutan</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berkualiti</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tinggi</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Kaedah</w:t>
      </w:r>
      <w:proofErr w:type="spellEnd"/>
      <w:r w:rsidRPr="004044CB">
        <w:rPr>
          <w:rFonts w:ascii="Times New Roman" w:hAnsi="Times New Roman" w:cs="Times New Roman"/>
          <w:sz w:val="18"/>
        </w:rPr>
        <w:t xml:space="preserve"> sol-gel </w:t>
      </w:r>
      <w:proofErr w:type="spellStart"/>
      <w:r w:rsidRPr="004044CB">
        <w:rPr>
          <w:rFonts w:ascii="Times New Roman" w:hAnsi="Times New Roman" w:cs="Times New Roman"/>
          <w:sz w:val="18"/>
        </w:rPr>
        <w:t>memberikan</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kawalan</w:t>
      </w:r>
      <w:proofErr w:type="spellEnd"/>
      <w:r w:rsidRPr="004044CB">
        <w:rPr>
          <w:rFonts w:ascii="Times New Roman" w:hAnsi="Times New Roman" w:cs="Times New Roman"/>
          <w:sz w:val="18"/>
        </w:rPr>
        <w:t xml:space="preserve"> yang </w:t>
      </w:r>
      <w:proofErr w:type="spellStart"/>
      <w:r w:rsidRPr="004044CB">
        <w:rPr>
          <w:rFonts w:ascii="Times New Roman" w:hAnsi="Times New Roman" w:cs="Times New Roman"/>
          <w:sz w:val="18"/>
        </w:rPr>
        <w:t>lebih</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baik</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terhadap</w:t>
      </w:r>
      <w:proofErr w:type="spellEnd"/>
      <w:r w:rsidRPr="004044CB">
        <w:rPr>
          <w:rFonts w:ascii="Times New Roman" w:hAnsi="Times New Roman" w:cs="Times New Roman"/>
          <w:sz w:val="18"/>
        </w:rPr>
        <w:t xml:space="preserve"> </w:t>
      </w:r>
      <w:proofErr w:type="spellStart"/>
      <w:proofErr w:type="gramStart"/>
      <w:r w:rsidRPr="004044CB">
        <w:rPr>
          <w:rFonts w:ascii="Times New Roman" w:hAnsi="Times New Roman" w:cs="Times New Roman"/>
          <w:sz w:val="18"/>
        </w:rPr>
        <w:t>tekstur,homogenit</w:t>
      </w:r>
      <w:r w:rsidR="00103347" w:rsidRPr="004044CB">
        <w:rPr>
          <w:rFonts w:ascii="Times New Roman" w:hAnsi="Times New Roman" w:cs="Times New Roman"/>
          <w:sz w:val="18"/>
        </w:rPr>
        <w:t>i</w:t>
      </w:r>
      <w:proofErr w:type="spellEnd"/>
      <w:proofErr w:type="gram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komposisi</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dan</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struktur</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produk</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Walau</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bagaimanapun</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kelemahan</w:t>
      </w:r>
      <w:proofErr w:type="spellEnd"/>
      <w:r w:rsidRPr="004044CB">
        <w:rPr>
          <w:rFonts w:ascii="Times New Roman" w:hAnsi="Times New Roman" w:cs="Times New Roman"/>
          <w:sz w:val="18"/>
        </w:rPr>
        <w:t xml:space="preserve"> proses </w:t>
      </w:r>
      <w:proofErr w:type="spellStart"/>
      <w:r w:rsidRPr="004044CB">
        <w:rPr>
          <w:rFonts w:ascii="Times New Roman" w:hAnsi="Times New Roman" w:cs="Times New Roman"/>
          <w:sz w:val="18"/>
        </w:rPr>
        <w:t>ini</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adalah</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pembentukan</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keretakan</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semasa</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pengeringan</w:t>
      </w:r>
      <w:proofErr w:type="spellEnd"/>
      <w:r w:rsidRPr="004044CB">
        <w:rPr>
          <w:rFonts w:ascii="Times New Roman" w:hAnsi="Times New Roman" w:cs="Times New Roman"/>
          <w:sz w:val="18"/>
        </w:rPr>
        <w:t xml:space="preserve"> gel. </w:t>
      </w:r>
      <w:proofErr w:type="spellStart"/>
      <w:r w:rsidRPr="004044CB">
        <w:rPr>
          <w:rFonts w:ascii="Times New Roman" w:hAnsi="Times New Roman" w:cs="Times New Roman"/>
          <w:sz w:val="18"/>
        </w:rPr>
        <w:t>Bahan</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pengikat</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adalah</w:t>
      </w:r>
      <w:proofErr w:type="spellEnd"/>
      <w:r w:rsidRPr="004044CB">
        <w:rPr>
          <w:rFonts w:ascii="Times New Roman" w:hAnsi="Times New Roman" w:cs="Times New Roman"/>
          <w:sz w:val="18"/>
        </w:rPr>
        <w:t xml:space="preserve"> salah </w:t>
      </w:r>
      <w:proofErr w:type="spellStart"/>
      <w:r w:rsidRPr="004044CB">
        <w:rPr>
          <w:rFonts w:ascii="Times New Roman" w:hAnsi="Times New Roman" w:cs="Times New Roman"/>
          <w:sz w:val="18"/>
        </w:rPr>
        <w:t>satu</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daripada</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sebatian</w:t>
      </w:r>
      <w:proofErr w:type="spellEnd"/>
      <w:r w:rsidRPr="004044CB">
        <w:rPr>
          <w:rFonts w:ascii="Times New Roman" w:hAnsi="Times New Roman" w:cs="Times New Roman"/>
          <w:sz w:val="18"/>
        </w:rPr>
        <w:t xml:space="preserve"> yang </w:t>
      </w:r>
      <w:proofErr w:type="spellStart"/>
      <w:r w:rsidRPr="004044CB">
        <w:rPr>
          <w:rFonts w:ascii="Times New Roman" w:hAnsi="Times New Roman" w:cs="Times New Roman"/>
          <w:sz w:val="18"/>
        </w:rPr>
        <w:t>dapat</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membantu</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mencegah</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keretakan</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D</w:t>
      </w:r>
      <w:r w:rsidR="00FB0922" w:rsidRPr="004044CB">
        <w:rPr>
          <w:rFonts w:ascii="Times New Roman" w:hAnsi="Times New Roman" w:cs="Times New Roman"/>
          <w:sz w:val="18"/>
        </w:rPr>
        <w:t>alam</w:t>
      </w:r>
      <w:proofErr w:type="spellEnd"/>
      <w:r w:rsidR="00FB0922" w:rsidRPr="004044CB">
        <w:rPr>
          <w:rFonts w:ascii="Times New Roman" w:hAnsi="Times New Roman" w:cs="Times New Roman"/>
          <w:sz w:val="18"/>
        </w:rPr>
        <w:t xml:space="preserve"> </w:t>
      </w:r>
      <w:proofErr w:type="spellStart"/>
      <w:r w:rsidR="00FB0922" w:rsidRPr="004044CB">
        <w:rPr>
          <w:rFonts w:ascii="Times New Roman" w:hAnsi="Times New Roman" w:cs="Times New Roman"/>
          <w:sz w:val="18"/>
        </w:rPr>
        <w:t>penyelidikan</w:t>
      </w:r>
      <w:proofErr w:type="spellEnd"/>
      <w:r w:rsidR="00FB0922" w:rsidRPr="004044CB">
        <w:rPr>
          <w:rFonts w:ascii="Times New Roman" w:hAnsi="Times New Roman" w:cs="Times New Roman"/>
          <w:sz w:val="18"/>
        </w:rPr>
        <w:t xml:space="preserve"> </w:t>
      </w:r>
      <w:proofErr w:type="spellStart"/>
      <w:r w:rsidR="00FB0922" w:rsidRPr="004044CB">
        <w:rPr>
          <w:rFonts w:ascii="Times New Roman" w:hAnsi="Times New Roman" w:cs="Times New Roman"/>
          <w:sz w:val="18"/>
        </w:rPr>
        <w:t>ini</w:t>
      </w:r>
      <w:proofErr w:type="spellEnd"/>
      <w:r w:rsidR="00FB0922" w:rsidRPr="004044CB">
        <w:rPr>
          <w:rFonts w:ascii="Times New Roman" w:hAnsi="Times New Roman" w:cs="Times New Roman"/>
          <w:sz w:val="18"/>
        </w:rPr>
        <w:t>, Sn (Oc</w:t>
      </w:r>
      <w:r w:rsidRPr="004044CB">
        <w:rPr>
          <w:rFonts w:ascii="Times New Roman" w:hAnsi="Times New Roman" w:cs="Times New Roman"/>
          <w:sz w:val="18"/>
        </w:rPr>
        <w:t>t)</w:t>
      </w:r>
      <w:r w:rsidRPr="004044CB">
        <w:rPr>
          <w:rFonts w:ascii="Times New Roman" w:hAnsi="Times New Roman" w:cs="Times New Roman"/>
          <w:sz w:val="18"/>
          <w:vertAlign w:val="subscript"/>
        </w:rPr>
        <w:t>2</w:t>
      </w:r>
      <w:r w:rsidRPr="004044CB">
        <w:rPr>
          <w:rFonts w:ascii="Times New Roman" w:hAnsi="Times New Roman" w:cs="Times New Roman"/>
          <w:sz w:val="18"/>
        </w:rPr>
        <w:t xml:space="preserve"> </w:t>
      </w:r>
      <w:proofErr w:type="spellStart"/>
      <w:r w:rsidRPr="004044CB">
        <w:rPr>
          <w:rFonts w:ascii="Times New Roman" w:hAnsi="Times New Roman" w:cs="Times New Roman"/>
          <w:sz w:val="18"/>
        </w:rPr>
        <w:t>telah</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disintesis</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melalui</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kaedah</w:t>
      </w:r>
      <w:proofErr w:type="spellEnd"/>
      <w:r w:rsidRPr="004044CB">
        <w:rPr>
          <w:rFonts w:ascii="Times New Roman" w:hAnsi="Times New Roman" w:cs="Times New Roman"/>
          <w:sz w:val="18"/>
        </w:rPr>
        <w:t xml:space="preserve"> sol-gel </w:t>
      </w:r>
      <w:proofErr w:type="spellStart"/>
      <w:r w:rsidRPr="004044CB">
        <w:rPr>
          <w:rFonts w:ascii="Times New Roman" w:hAnsi="Times New Roman" w:cs="Times New Roman"/>
          <w:sz w:val="18"/>
        </w:rPr>
        <w:t>dengan</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penambahan</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pengikat</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seperti</w:t>
      </w:r>
      <w:proofErr w:type="spellEnd"/>
      <w:r w:rsidRPr="004044CB">
        <w:rPr>
          <w:rFonts w:ascii="Times New Roman" w:hAnsi="Times New Roman" w:cs="Times New Roman"/>
          <w:sz w:val="18"/>
        </w:rPr>
        <w:t xml:space="preserve"> </w:t>
      </w:r>
      <w:proofErr w:type="spellStart"/>
      <w:r w:rsidR="00103347" w:rsidRPr="004044CB">
        <w:rPr>
          <w:rFonts w:ascii="Times New Roman" w:hAnsi="Times New Roman" w:cs="Times New Roman"/>
          <w:sz w:val="18"/>
        </w:rPr>
        <w:t>polivinil</w:t>
      </w:r>
      <w:proofErr w:type="spellEnd"/>
      <w:r w:rsidR="00103347" w:rsidRPr="004044CB">
        <w:rPr>
          <w:rFonts w:ascii="Times New Roman" w:hAnsi="Times New Roman" w:cs="Times New Roman"/>
          <w:sz w:val="18"/>
        </w:rPr>
        <w:t xml:space="preserve"> </w:t>
      </w:r>
      <w:proofErr w:type="spellStart"/>
      <w:r w:rsidR="00103347" w:rsidRPr="004044CB">
        <w:rPr>
          <w:rFonts w:ascii="Times New Roman" w:hAnsi="Times New Roman" w:cs="Times New Roman"/>
          <w:sz w:val="18"/>
        </w:rPr>
        <w:t>alkohol</w:t>
      </w:r>
      <w:proofErr w:type="spellEnd"/>
      <w:r w:rsidR="00103347" w:rsidRPr="004044CB">
        <w:rPr>
          <w:rFonts w:ascii="Times New Roman" w:hAnsi="Times New Roman" w:cs="Times New Roman"/>
          <w:sz w:val="18"/>
        </w:rPr>
        <w:t xml:space="preserve"> </w:t>
      </w:r>
      <w:r w:rsidRPr="004044CB">
        <w:rPr>
          <w:rFonts w:ascii="Times New Roman" w:hAnsi="Times New Roman" w:cs="Times New Roman"/>
          <w:sz w:val="18"/>
        </w:rPr>
        <w:t xml:space="preserve">(PVA) </w:t>
      </w:r>
      <w:proofErr w:type="spellStart"/>
      <w:r w:rsidRPr="004044CB">
        <w:rPr>
          <w:rFonts w:ascii="Times New Roman" w:hAnsi="Times New Roman" w:cs="Times New Roman"/>
          <w:sz w:val="18"/>
        </w:rPr>
        <w:t>dan</w:t>
      </w:r>
      <w:proofErr w:type="spellEnd"/>
      <w:r w:rsidRPr="004044CB">
        <w:rPr>
          <w:rFonts w:ascii="Times New Roman" w:hAnsi="Times New Roman" w:cs="Times New Roman"/>
          <w:sz w:val="18"/>
        </w:rPr>
        <w:t xml:space="preserve"> </w:t>
      </w:r>
      <w:proofErr w:type="spellStart"/>
      <w:r w:rsidR="00103347" w:rsidRPr="004044CB">
        <w:rPr>
          <w:rFonts w:ascii="Times New Roman" w:hAnsi="Times New Roman" w:cs="Times New Roman"/>
          <w:sz w:val="18"/>
        </w:rPr>
        <w:t>p</w:t>
      </w:r>
      <w:r w:rsidRPr="004044CB">
        <w:rPr>
          <w:rFonts w:ascii="Times New Roman" w:hAnsi="Times New Roman" w:cs="Times New Roman"/>
          <w:sz w:val="18"/>
        </w:rPr>
        <w:t>olietilen</w:t>
      </w:r>
      <w:r w:rsidR="00103347" w:rsidRPr="004044CB">
        <w:rPr>
          <w:rFonts w:ascii="Times New Roman" w:hAnsi="Times New Roman" w:cs="Times New Roman"/>
          <w:sz w:val="18"/>
        </w:rPr>
        <w:t>a</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glikol</w:t>
      </w:r>
      <w:proofErr w:type="spellEnd"/>
      <w:r w:rsidRPr="004044CB">
        <w:rPr>
          <w:rFonts w:ascii="Times New Roman" w:hAnsi="Times New Roman" w:cs="Times New Roman"/>
          <w:sz w:val="18"/>
        </w:rPr>
        <w:t xml:space="preserve"> (PEG) </w:t>
      </w:r>
      <w:proofErr w:type="spellStart"/>
      <w:r w:rsidRPr="004044CB">
        <w:rPr>
          <w:rFonts w:ascii="Times New Roman" w:hAnsi="Times New Roman" w:cs="Times New Roman"/>
          <w:sz w:val="18"/>
        </w:rPr>
        <w:t>untuk</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meningkat</w:t>
      </w:r>
      <w:r w:rsidR="00411056" w:rsidRPr="004044CB">
        <w:rPr>
          <w:rFonts w:ascii="Times New Roman" w:hAnsi="Times New Roman" w:cs="Times New Roman"/>
          <w:sz w:val="18"/>
        </w:rPr>
        <w:t>kan</w:t>
      </w:r>
      <w:proofErr w:type="spellEnd"/>
      <w:r w:rsidR="00411056" w:rsidRPr="004044CB">
        <w:rPr>
          <w:rFonts w:ascii="Times New Roman" w:hAnsi="Times New Roman" w:cs="Times New Roman"/>
          <w:sz w:val="18"/>
        </w:rPr>
        <w:t xml:space="preserve"> </w:t>
      </w:r>
      <w:proofErr w:type="spellStart"/>
      <w:r w:rsidR="00411056" w:rsidRPr="004044CB">
        <w:rPr>
          <w:rFonts w:ascii="Times New Roman" w:hAnsi="Times New Roman" w:cs="Times New Roman"/>
          <w:sz w:val="18"/>
        </w:rPr>
        <w:t>kekuatan</w:t>
      </w:r>
      <w:proofErr w:type="spellEnd"/>
      <w:r w:rsidR="00411056" w:rsidRPr="004044CB">
        <w:rPr>
          <w:rFonts w:ascii="Times New Roman" w:hAnsi="Times New Roman" w:cs="Times New Roman"/>
          <w:sz w:val="18"/>
        </w:rPr>
        <w:t xml:space="preserve"> </w:t>
      </w:r>
      <w:proofErr w:type="spellStart"/>
      <w:r w:rsidR="00411056" w:rsidRPr="004044CB">
        <w:rPr>
          <w:rFonts w:ascii="Times New Roman" w:hAnsi="Times New Roman" w:cs="Times New Roman"/>
          <w:sz w:val="18"/>
        </w:rPr>
        <w:t>mekanik</w:t>
      </w:r>
      <w:proofErr w:type="spellEnd"/>
      <w:r w:rsidR="00411056" w:rsidRPr="004044CB">
        <w:rPr>
          <w:rFonts w:ascii="Times New Roman" w:hAnsi="Times New Roman" w:cs="Times New Roman"/>
          <w:sz w:val="18"/>
        </w:rPr>
        <w:t xml:space="preserve"> </w:t>
      </w:r>
      <w:proofErr w:type="spellStart"/>
      <w:r w:rsidR="00411056" w:rsidRPr="004044CB">
        <w:rPr>
          <w:rFonts w:ascii="Times New Roman" w:hAnsi="Times New Roman" w:cs="Times New Roman"/>
          <w:sz w:val="18"/>
        </w:rPr>
        <w:t>salutan</w:t>
      </w:r>
      <w:proofErr w:type="spellEnd"/>
      <w:r w:rsidR="00411056" w:rsidRPr="004044CB">
        <w:rPr>
          <w:rFonts w:ascii="Times New Roman" w:hAnsi="Times New Roman" w:cs="Times New Roman"/>
          <w:sz w:val="18"/>
        </w:rPr>
        <w:t xml:space="preserve"> </w:t>
      </w:r>
      <w:r w:rsidRPr="004044CB">
        <w:rPr>
          <w:rFonts w:ascii="Times New Roman" w:hAnsi="Times New Roman" w:cs="Times New Roman"/>
          <w:sz w:val="18"/>
        </w:rPr>
        <w:t>sol</w:t>
      </w:r>
      <w:r w:rsidR="00411056" w:rsidRPr="004044CB">
        <w:rPr>
          <w:rFonts w:ascii="Times New Roman" w:hAnsi="Times New Roman" w:cs="Times New Roman"/>
          <w:sz w:val="18"/>
        </w:rPr>
        <w:t xml:space="preserve"> gel</w:t>
      </w:r>
      <w:r w:rsidRPr="004044CB">
        <w:rPr>
          <w:rFonts w:ascii="Times New Roman" w:hAnsi="Times New Roman" w:cs="Times New Roman"/>
          <w:sz w:val="18"/>
        </w:rPr>
        <w:t xml:space="preserve"> </w:t>
      </w:r>
      <w:proofErr w:type="spellStart"/>
      <w:r w:rsidRPr="004044CB">
        <w:rPr>
          <w:rFonts w:ascii="Times New Roman" w:hAnsi="Times New Roman" w:cs="Times New Roman"/>
          <w:sz w:val="18"/>
        </w:rPr>
        <w:t>pada</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substrat</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kaca</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Kepekatan</w:t>
      </w:r>
      <w:proofErr w:type="spellEnd"/>
      <w:r w:rsidRPr="004044CB">
        <w:rPr>
          <w:rFonts w:ascii="Times New Roman" w:hAnsi="Times New Roman" w:cs="Times New Roman"/>
          <w:sz w:val="18"/>
        </w:rPr>
        <w:t xml:space="preserve"> yang </w:t>
      </w:r>
      <w:proofErr w:type="spellStart"/>
      <w:r w:rsidRPr="004044CB">
        <w:rPr>
          <w:rFonts w:ascii="Times New Roman" w:hAnsi="Times New Roman" w:cs="Times New Roman"/>
          <w:sz w:val="18"/>
        </w:rPr>
        <w:t>berbeza</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dari</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pengikat</w:t>
      </w:r>
      <w:proofErr w:type="spellEnd"/>
      <w:r w:rsidR="00FB0922" w:rsidRPr="004044CB">
        <w:rPr>
          <w:rFonts w:ascii="Times New Roman" w:hAnsi="Times New Roman" w:cs="Times New Roman"/>
          <w:sz w:val="18"/>
        </w:rPr>
        <w:t xml:space="preserve"> </w:t>
      </w:r>
      <w:proofErr w:type="spellStart"/>
      <w:r w:rsidR="00FB0922" w:rsidRPr="004044CB">
        <w:rPr>
          <w:rFonts w:ascii="Times New Roman" w:hAnsi="Times New Roman" w:cs="Times New Roman"/>
          <w:sz w:val="18"/>
        </w:rPr>
        <w:t>diubah</w:t>
      </w:r>
      <w:proofErr w:type="spellEnd"/>
      <w:r w:rsidR="00FB0922" w:rsidRPr="004044CB">
        <w:rPr>
          <w:rFonts w:ascii="Times New Roman" w:hAnsi="Times New Roman" w:cs="Times New Roman"/>
          <w:sz w:val="18"/>
        </w:rPr>
        <w:t xml:space="preserve"> </w:t>
      </w:r>
      <w:proofErr w:type="spellStart"/>
      <w:r w:rsidR="00FB0922" w:rsidRPr="004044CB">
        <w:rPr>
          <w:rFonts w:ascii="Times New Roman" w:hAnsi="Times New Roman" w:cs="Times New Roman"/>
          <w:sz w:val="18"/>
        </w:rPr>
        <w:t>untuk</w:t>
      </w:r>
      <w:proofErr w:type="spellEnd"/>
      <w:r w:rsidR="00FB0922" w:rsidRPr="004044CB">
        <w:rPr>
          <w:rFonts w:ascii="Times New Roman" w:hAnsi="Times New Roman" w:cs="Times New Roman"/>
          <w:sz w:val="18"/>
        </w:rPr>
        <w:t xml:space="preserve"> </w:t>
      </w:r>
      <w:proofErr w:type="spellStart"/>
      <w:r w:rsidR="00FB0922" w:rsidRPr="004044CB">
        <w:rPr>
          <w:rFonts w:ascii="Times New Roman" w:hAnsi="Times New Roman" w:cs="Times New Roman"/>
          <w:sz w:val="18"/>
        </w:rPr>
        <w:t>menghasilkan</w:t>
      </w:r>
      <w:proofErr w:type="spellEnd"/>
      <w:r w:rsidR="00FB0922" w:rsidRPr="004044CB">
        <w:rPr>
          <w:rFonts w:ascii="Times New Roman" w:hAnsi="Times New Roman" w:cs="Times New Roman"/>
          <w:sz w:val="18"/>
        </w:rPr>
        <w:t xml:space="preserve"> Sn(Oc</w:t>
      </w:r>
      <w:r w:rsidRPr="004044CB">
        <w:rPr>
          <w:rFonts w:ascii="Times New Roman" w:hAnsi="Times New Roman" w:cs="Times New Roman"/>
          <w:sz w:val="18"/>
        </w:rPr>
        <w:t>t)</w:t>
      </w:r>
      <w:r w:rsidRPr="004044CB">
        <w:rPr>
          <w:rFonts w:ascii="Times New Roman" w:hAnsi="Times New Roman" w:cs="Times New Roman"/>
          <w:sz w:val="18"/>
          <w:vertAlign w:val="subscript"/>
        </w:rPr>
        <w:t>2</w:t>
      </w:r>
      <w:r w:rsidRPr="004044CB">
        <w:rPr>
          <w:rFonts w:ascii="Times New Roman" w:hAnsi="Times New Roman" w:cs="Times New Roman"/>
          <w:sz w:val="18"/>
        </w:rPr>
        <w:t xml:space="preserve"> </w:t>
      </w:r>
      <w:proofErr w:type="spellStart"/>
      <w:r w:rsidRPr="004044CB">
        <w:rPr>
          <w:rFonts w:ascii="Times New Roman" w:hAnsi="Times New Roman" w:cs="Times New Roman"/>
          <w:sz w:val="18"/>
        </w:rPr>
        <w:t>lapisan</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nipis</w:t>
      </w:r>
      <w:proofErr w:type="spellEnd"/>
      <w:r w:rsidRPr="004044CB">
        <w:rPr>
          <w:rFonts w:ascii="Times New Roman" w:hAnsi="Times New Roman" w:cs="Times New Roman"/>
          <w:sz w:val="18"/>
        </w:rPr>
        <w:t>. K</w:t>
      </w:r>
      <w:r w:rsidR="00103347" w:rsidRPr="004044CB">
        <w:rPr>
          <w:rFonts w:ascii="Times New Roman" w:hAnsi="Times New Roman" w:cs="Times New Roman"/>
          <w:sz w:val="18"/>
        </w:rPr>
        <w:t>ajian</w:t>
      </w:r>
      <w:r w:rsidRPr="004044CB">
        <w:rPr>
          <w:rFonts w:ascii="Times New Roman" w:hAnsi="Times New Roman" w:cs="Times New Roman"/>
          <w:sz w:val="18"/>
        </w:rPr>
        <w:t xml:space="preserve"> </w:t>
      </w:r>
      <w:proofErr w:type="spellStart"/>
      <w:r w:rsidRPr="004044CB">
        <w:rPr>
          <w:rFonts w:ascii="Times New Roman" w:hAnsi="Times New Roman" w:cs="Times New Roman"/>
          <w:sz w:val="18"/>
        </w:rPr>
        <w:t>ini</w:t>
      </w:r>
      <w:proofErr w:type="spellEnd"/>
      <w:r w:rsidRPr="004044CB">
        <w:rPr>
          <w:rFonts w:ascii="Times New Roman" w:hAnsi="Times New Roman" w:cs="Times New Roman"/>
          <w:sz w:val="18"/>
        </w:rPr>
        <w:t xml:space="preserve"> </w:t>
      </w:r>
      <w:proofErr w:type="spellStart"/>
      <w:r w:rsidR="00103347" w:rsidRPr="004044CB">
        <w:rPr>
          <w:rFonts w:ascii="Times New Roman" w:hAnsi="Times New Roman" w:cs="Times New Roman"/>
          <w:sz w:val="18"/>
        </w:rPr>
        <w:t>adalah</w:t>
      </w:r>
      <w:proofErr w:type="spellEnd"/>
      <w:r w:rsidR="00103347" w:rsidRPr="004044CB">
        <w:rPr>
          <w:rFonts w:ascii="Times New Roman" w:hAnsi="Times New Roman" w:cs="Times New Roman"/>
          <w:sz w:val="18"/>
        </w:rPr>
        <w:t xml:space="preserve"> yang </w:t>
      </w:r>
      <w:proofErr w:type="spellStart"/>
      <w:r w:rsidR="00103347" w:rsidRPr="004044CB">
        <w:rPr>
          <w:rFonts w:ascii="Times New Roman" w:hAnsi="Times New Roman" w:cs="Times New Roman"/>
          <w:sz w:val="18"/>
        </w:rPr>
        <w:t>pertama</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menerangkan</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kesan</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pengikat</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pada</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ciri</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spektral</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dari</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ikatan</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kimia</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Kemudian</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k</w:t>
      </w:r>
      <w:r w:rsidR="00103347" w:rsidRPr="004044CB">
        <w:rPr>
          <w:rFonts w:ascii="Times New Roman" w:hAnsi="Times New Roman" w:cs="Times New Roman"/>
          <w:sz w:val="18"/>
        </w:rPr>
        <w:t>ajian</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itu</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me</w:t>
      </w:r>
      <w:r w:rsidR="00411056" w:rsidRPr="004044CB">
        <w:rPr>
          <w:rFonts w:ascii="Times New Roman" w:hAnsi="Times New Roman" w:cs="Times New Roman"/>
          <w:sz w:val="18"/>
        </w:rPr>
        <w:t>nerangkan</w:t>
      </w:r>
      <w:proofErr w:type="spellEnd"/>
      <w:r w:rsidR="00411056" w:rsidRPr="004044CB">
        <w:rPr>
          <w:rFonts w:ascii="Times New Roman" w:hAnsi="Times New Roman" w:cs="Times New Roman"/>
          <w:sz w:val="18"/>
        </w:rPr>
        <w:t xml:space="preserve"> </w:t>
      </w:r>
      <w:proofErr w:type="spellStart"/>
      <w:r w:rsidR="00411056" w:rsidRPr="004044CB">
        <w:rPr>
          <w:rFonts w:ascii="Times New Roman" w:hAnsi="Times New Roman" w:cs="Times New Roman"/>
          <w:sz w:val="18"/>
        </w:rPr>
        <w:t>kesan</w:t>
      </w:r>
      <w:proofErr w:type="spellEnd"/>
      <w:r w:rsidR="00411056" w:rsidRPr="004044CB">
        <w:rPr>
          <w:rFonts w:ascii="Times New Roman" w:hAnsi="Times New Roman" w:cs="Times New Roman"/>
          <w:sz w:val="18"/>
        </w:rPr>
        <w:t xml:space="preserve"> </w:t>
      </w:r>
      <w:proofErr w:type="spellStart"/>
      <w:r w:rsidR="00411056" w:rsidRPr="004044CB">
        <w:rPr>
          <w:rFonts w:ascii="Times New Roman" w:hAnsi="Times New Roman" w:cs="Times New Roman"/>
          <w:sz w:val="18"/>
        </w:rPr>
        <w:t>pengikat</w:t>
      </w:r>
      <w:proofErr w:type="spellEnd"/>
      <w:r w:rsidR="00411056" w:rsidRPr="004044CB">
        <w:rPr>
          <w:rFonts w:ascii="Times New Roman" w:hAnsi="Times New Roman" w:cs="Times New Roman"/>
          <w:sz w:val="18"/>
        </w:rPr>
        <w:t xml:space="preserve"> </w:t>
      </w:r>
      <w:proofErr w:type="spellStart"/>
      <w:r w:rsidR="00411056" w:rsidRPr="004044CB">
        <w:rPr>
          <w:rFonts w:ascii="Times New Roman" w:hAnsi="Times New Roman" w:cs="Times New Roman"/>
          <w:sz w:val="18"/>
        </w:rPr>
        <w:t>ke</w:t>
      </w:r>
      <w:proofErr w:type="spellEnd"/>
      <w:r w:rsidR="00411056" w:rsidRPr="004044CB">
        <w:rPr>
          <w:rFonts w:ascii="Times New Roman" w:hAnsi="Times New Roman" w:cs="Times New Roman"/>
          <w:sz w:val="18"/>
        </w:rPr>
        <w:t xml:space="preserve"> </w:t>
      </w:r>
      <w:proofErr w:type="spellStart"/>
      <w:r w:rsidR="00411056" w:rsidRPr="004044CB">
        <w:rPr>
          <w:rFonts w:ascii="Times New Roman" w:hAnsi="Times New Roman" w:cs="Times New Roman"/>
          <w:sz w:val="18"/>
        </w:rPr>
        <w:t>atas</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ciri-ciri</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membran</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Ciri-ciri</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lapisan</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nipis</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dengan</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pengikat</w:t>
      </w:r>
      <w:proofErr w:type="spellEnd"/>
      <w:r w:rsidRPr="004044CB">
        <w:rPr>
          <w:rFonts w:ascii="Times New Roman" w:hAnsi="Times New Roman" w:cs="Times New Roman"/>
          <w:sz w:val="18"/>
        </w:rPr>
        <w:t xml:space="preserve"> juga </w:t>
      </w:r>
      <w:proofErr w:type="spellStart"/>
      <w:r w:rsidRPr="004044CB">
        <w:rPr>
          <w:rFonts w:ascii="Times New Roman" w:hAnsi="Times New Roman" w:cs="Times New Roman"/>
          <w:sz w:val="18"/>
        </w:rPr>
        <w:t>dibincangkan</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Analisis</w:t>
      </w:r>
      <w:proofErr w:type="spellEnd"/>
      <w:r w:rsidRPr="004044CB">
        <w:rPr>
          <w:rFonts w:ascii="Times New Roman" w:hAnsi="Times New Roman" w:cs="Times New Roman"/>
          <w:sz w:val="18"/>
        </w:rPr>
        <w:t xml:space="preserve"> FTIR </w:t>
      </w:r>
      <w:proofErr w:type="spellStart"/>
      <w:r w:rsidRPr="004044CB">
        <w:rPr>
          <w:rFonts w:ascii="Times New Roman" w:hAnsi="Times New Roman" w:cs="Times New Roman"/>
          <w:sz w:val="18"/>
        </w:rPr>
        <w:t>dig</w:t>
      </w:r>
      <w:r w:rsidR="00411056" w:rsidRPr="004044CB">
        <w:rPr>
          <w:rFonts w:ascii="Times New Roman" w:hAnsi="Times New Roman" w:cs="Times New Roman"/>
          <w:sz w:val="18"/>
        </w:rPr>
        <w:t>unakan</w:t>
      </w:r>
      <w:proofErr w:type="spellEnd"/>
      <w:r w:rsidR="00411056" w:rsidRPr="004044CB">
        <w:rPr>
          <w:rFonts w:ascii="Times New Roman" w:hAnsi="Times New Roman" w:cs="Times New Roman"/>
          <w:sz w:val="18"/>
        </w:rPr>
        <w:t xml:space="preserve"> </w:t>
      </w:r>
      <w:proofErr w:type="spellStart"/>
      <w:r w:rsidR="00411056" w:rsidRPr="004044CB">
        <w:rPr>
          <w:rFonts w:ascii="Times New Roman" w:hAnsi="Times New Roman" w:cs="Times New Roman"/>
          <w:sz w:val="18"/>
        </w:rPr>
        <w:t>untuk</w:t>
      </w:r>
      <w:proofErr w:type="spellEnd"/>
      <w:r w:rsidR="00411056" w:rsidRPr="004044CB">
        <w:rPr>
          <w:rFonts w:ascii="Times New Roman" w:hAnsi="Times New Roman" w:cs="Times New Roman"/>
          <w:sz w:val="18"/>
        </w:rPr>
        <w:t xml:space="preserve"> </w:t>
      </w:r>
      <w:proofErr w:type="spellStart"/>
      <w:r w:rsidR="00411056" w:rsidRPr="004044CB">
        <w:rPr>
          <w:rFonts w:ascii="Times New Roman" w:hAnsi="Times New Roman" w:cs="Times New Roman"/>
          <w:sz w:val="18"/>
        </w:rPr>
        <w:t>menentukan</w:t>
      </w:r>
      <w:proofErr w:type="spellEnd"/>
      <w:r w:rsidR="00411056" w:rsidRPr="004044CB">
        <w:rPr>
          <w:rFonts w:ascii="Times New Roman" w:hAnsi="Times New Roman" w:cs="Times New Roman"/>
          <w:sz w:val="18"/>
        </w:rPr>
        <w:t xml:space="preserve"> </w:t>
      </w:r>
      <w:proofErr w:type="spellStart"/>
      <w:r w:rsidR="00411056" w:rsidRPr="004044CB">
        <w:rPr>
          <w:rFonts w:ascii="Times New Roman" w:hAnsi="Times New Roman" w:cs="Times New Roman"/>
          <w:sz w:val="18"/>
        </w:rPr>
        <w:t>sebatian</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kimia</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dan</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struktur</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kristal</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telah</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disahkan</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oleh</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analisis</w:t>
      </w:r>
      <w:proofErr w:type="spellEnd"/>
      <w:r w:rsidRPr="004044CB">
        <w:rPr>
          <w:rFonts w:ascii="Times New Roman" w:hAnsi="Times New Roman" w:cs="Times New Roman"/>
          <w:sz w:val="18"/>
        </w:rPr>
        <w:t xml:space="preserve"> XRD. </w:t>
      </w:r>
      <w:proofErr w:type="spellStart"/>
      <w:r w:rsidRPr="004044CB">
        <w:rPr>
          <w:rFonts w:ascii="Times New Roman" w:hAnsi="Times New Roman" w:cs="Times New Roman"/>
          <w:sz w:val="18"/>
        </w:rPr>
        <w:t>Telah</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ditunjukkan</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bahawa</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penambahan</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pengikat</w:t>
      </w:r>
      <w:proofErr w:type="spellEnd"/>
      <w:r w:rsidRPr="004044CB">
        <w:rPr>
          <w:rFonts w:ascii="Times New Roman" w:hAnsi="Times New Roman" w:cs="Times New Roman"/>
          <w:sz w:val="18"/>
        </w:rPr>
        <w:t xml:space="preserve"> </w:t>
      </w:r>
      <w:proofErr w:type="spellStart"/>
      <w:r w:rsidR="00411056" w:rsidRPr="004044CB">
        <w:rPr>
          <w:rFonts w:ascii="Times New Roman" w:hAnsi="Times New Roman" w:cs="Times New Roman"/>
          <w:sz w:val="18"/>
        </w:rPr>
        <w:t>ke</w:t>
      </w:r>
      <w:proofErr w:type="spellEnd"/>
      <w:r w:rsidR="00411056" w:rsidRPr="004044CB">
        <w:rPr>
          <w:rFonts w:ascii="Times New Roman" w:hAnsi="Times New Roman" w:cs="Times New Roman"/>
          <w:sz w:val="18"/>
        </w:rPr>
        <w:t xml:space="preserve"> </w:t>
      </w:r>
      <w:proofErr w:type="spellStart"/>
      <w:r w:rsidR="00411056" w:rsidRPr="004044CB">
        <w:rPr>
          <w:rFonts w:ascii="Times New Roman" w:hAnsi="Times New Roman" w:cs="Times New Roman"/>
          <w:sz w:val="18"/>
        </w:rPr>
        <w:t>dalam</w:t>
      </w:r>
      <w:proofErr w:type="spellEnd"/>
      <w:r w:rsidR="00411056" w:rsidRPr="004044CB">
        <w:rPr>
          <w:rFonts w:ascii="Times New Roman" w:hAnsi="Times New Roman" w:cs="Times New Roman"/>
          <w:sz w:val="18"/>
        </w:rPr>
        <w:t xml:space="preserve"> </w:t>
      </w:r>
      <w:proofErr w:type="spellStart"/>
      <w:r w:rsidR="00411056" w:rsidRPr="004044CB">
        <w:rPr>
          <w:rFonts w:ascii="Times New Roman" w:hAnsi="Times New Roman" w:cs="Times New Roman"/>
          <w:sz w:val="18"/>
        </w:rPr>
        <w:t>sebatian</w:t>
      </w:r>
      <w:proofErr w:type="spellEnd"/>
      <w:r w:rsidR="00411056" w:rsidRPr="004044CB">
        <w:rPr>
          <w:rFonts w:ascii="Times New Roman" w:hAnsi="Times New Roman" w:cs="Times New Roman"/>
          <w:sz w:val="18"/>
        </w:rPr>
        <w:t xml:space="preserve"> </w:t>
      </w:r>
      <w:proofErr w:type="spellStart"/>
      <w:r w:rsidRPr="004044CB">
        <w:rPr>
          <w:rFonts w:ascii="Times New Roman" w:hAnsi="Times New Roman" w:cs="Times New Roman"/>
          <w:sz w:val="18"/>
        </w:rPr>
        <w:t>adalah</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kaedah</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penyelesaian</w:t>
      </w:r>
      <w:proofErr w:type="spellEnd"/>
      <w:r w:rsidRPr="004044CB">
        <w:rPr>
          <w:rFonts w:ascii="Times New Roman" w:hAnsi="Times New Roman" w:cs="Times New Roman"/>
          <w:sz w:val="18"/>
        </w:rPr>
        <w:t xml:space="preserve"> yang </w:t>
      </w:r>
      <w:proofErr w:type="spellStart"/>
      <w:r w:rsidRPr="004044CB">
        <w:rPr>
          <w:rFonts w:ascii="Times New Roman" w:hAnsi="Times New Roman" w:cs="Times New Roman"/>
          <w:sz w:val="18"/>
        </w:rPr>
        <w:t>berke</w:t>
      </w:r>
      <w:r w:rsidR="00411056" w:rsidRPr="004044CB">
        <w:rPr>
          <w:rFonts w:ascii="Times New Roman" w:hAnsi="Times New Roman" w:cs="Times New Roman"/>
          <w:sz w:val="18"/>
        </w:rPr>
        <w:t>san</w:t>
      </w:r>
      <w:proofErr w:type="spellEnd"/>
      <w:r w:rsidR="00411056" w:rsidRPr="004044CB">
        <w:rPr>
          <w:rFonts w:ascii="Times New Roman" w:hAnsi="Times New Roman" w:cs="Times New Roman"/>
          <w:sz w:val="18"/>
        </w:rPr>
        <w:t xml:space="preserve"> </w:t>
      </w:r>
      <w:proofErr w:type="spellStart"/>
      <w:r w:rsidR="00411056" w:rsidRPr="004044CB">
        <w:rPr>
          <w:rFonts w:ascii="Times New Roman" w:hAnsi="Times New Roman" w:cs="Times New Roman"/>
          <w:sz w:val="18"/>
        </w:rPr>
        <w:t>untuk</w:t>
      </w:r>
      <w:proofErr w:type="spellEnd"/>
      <w:r w:rsidR="00411056" w:rsidRPr="004044CB">
        <w:rPr>
          <w:rFonts w:ascii="Times New Roman" w:hAnsi="Times New Roman" w:cs="Times New Roman"/>
          <w:sz w:val="18"/>
        </w:rPr>
        <w:t xml:space="preserve"> </w:t>
      </w:r>
      <w:proofErr w:type="spellStart"/>
      <w:r w:rsidR="00411056" w:rsidRPr="004044CB">
        <w:rPr>
          <w:rFonts w:ascii="Times New Roman" w:hAnsi="Times New Roman" w:cs="Times New Roman"/>
          <w:sz w:val="18"/>
        </w:rPr>
        <w:t>menambahbaik</w:t>
      </w:r>
      <w:proofErr w:type="spellEnd"/>
      <w:r w:rsidR="00411056" w:rsidRPr="004044CB">
        <w:rPr>
          <w:rFonts w:ascii="Times New Roman" w:hAnsi="Times New Roman" w:cs="Times New Roman"/>
          <w:sz w:val="18"/>
        </w:rPr>
        <w:t xml:space="preserve"> </w:t>
      </w:r>
      <w:proofErr w:type="spellStart"/>
      <w:r w:rsidRPr="004044CB">
        <w:rPr>
          <w:rFonts w:ascii="Times New Roman" w:hAnsi="Times New Roman" w:cs="Times New Roman"/>
          <w:sz w:val="18"/>
        </w:rPr>
        <w:t>lapisan</w:t>
      </w:r>
      <w:proofErr w:type="spellEnd"/>
      <w:r w:rsidRPr="004044CB">
        <w:rPr>
          <w:rFonts w:ascii="Times New Roman" w:hAnsi="Times New Roman" w:cs="Times New Roman"/>
          <w:sz w:val="18"/>
        </w:rPr>
        <w:t xml:space="preserve"> </w:t>
      </w:r>
      <w:proofErr w:type="spellStart"/>
      <w:r w:rsidRPr="004044CB">
        <w:rPr>
          <w:rFonts w:ascii="Times New Roman" w:hAnsi="Times New Roman" w:cs="Times New Roman"/>
          <w:sz w:val="18"/>
        </w:rPr>
        <w:t>nipis</w:t>
      </w:r>
      <w:proofErr w:type="spellEnd"/>
      <w:r w:rsidRPr="004044CB">
        <w:rPr>
          <w:sz w:val="18"/>
        </w:rPr>
        <w:t>.</w:t>
      </w:r>
    </w:p>
    <w:p w:rsidR="00785CA6" w:rsidRPr="004044CB" w:rsidRDefault="00785CA6" w:rsidP="00785CA6">
      <w:pPr>
        <w:outlineLvl w:val="0"/>
        <w:rPr>
          <w:rFonts w:ascii="Times New Roman" w:hAnsi="Times New Roman" w:cs="Times New Roman"/>
        </w:rPr>
      </w:pPr>
    </w:p>
    <w:p w:rsidR="00785CA6" w:rsidRPr="004044CB" w:rsidRDefault="00785CA6" w:rsidP="00785CA6">
      <w:pPr>
        <w:outlineLvl w:val="0"/>
        <w:rPr>
          <w:rFonts w:ascii="Times New Roman" w:hAnsi="Times New Roman" w:cs="Times New Roman"/>
          <w:b/>
          <w:sz w:val="18"/>
          <w:szCs w:val="18"/>
        </w:rPr>
      </w:pPr>
      <w:r w:rsidRPr="004044CB">
        <w:rPr>
          <w:rFonts w:ascii="Times New Roman" w:hAnsi="Times New Roman" w:cs="Times New Roman"/>
          <w:b/>
          <w:sz w:val="18"/>
          <w:szCs w:val="18"/>
        </w:rPr>
        <w:t>Kata kunci:</w:t>
      </w:r>
      <w:r w:rsidR="00FB0922" w:rsidRPr="004044CB">
        <w:rPr>
          <w:rFonts w:ascii="Times New Roman" w:hAnsi="Times New Roman" w:cs="Times New Roman"/>
          <w:b/>
          <w:sz w:val="18"/>
          <w:szCs w:val="18"/>
        </w:rPr>
        <w:t xml:space="preserve"> </w:t>
      </w:r>
      <w:r w:rsidR="00FB0922" w:rsidRPr="004044CB">
        <w:rPr>
          <w:rFonts w:ascii="Times New Roman" w:hAnsi="Times New Roman" w:cs="Times New Roman"/>
          <w:sz w:val="18"/>
          <w:szCs w:val="18"/>
        </w:rPr>
        <w:t xml:space="preserve">sol gel, </w:t>
      </w:r>
      <w:proofErr w:type="spellStart"/>
      <w:r w:rsidR="00FB0922" w:rsidRPr="004044CB">
        <w:rPr>
          <w:rFonts w:ascii="Times New Roman" w:hAnsi="Times New Roman" w:cs="Times New Roman"/>
          <w:sz w:val="18"/>
          <w:szCs w:val="18"/>
        </w:rPr>
        <w:t>pengikat</w:t>
      </w:r>
      <w:proofErr w:type="spellEnd"/>
      <w:r w:rsidR="00FB0922" w:rsidRPr="004044CB">
        <w:rPr>
          <w:rFonts w:ascii="Times New Roman" w:hAnsi="Times New Roman" w:cs="Times New Roman"/>
          <w:sz w:val="18"/>
          <w:szCs w:val="18"/>
        </w:rPr>
        <w:t xml:space="preserve">, </w:t>
      </w:r>
      <w:proofErr w:type="spellStart"/>
      <w:r w:rsidR="00FB0922" w:rsidRPr="004044CB">
        <w:rPr>
          <w:rFonts w:ascii="Times New Roman" w:hAnsi="Times New Roman" w:cs="Times New Roman"/>
          <w:sz w:val="18"/>
          <w:szCs w:val="18"/>
        </w:rPr>
        <w:t>lapisan</w:t>
      </w:r>
      <w:proofErr w:type="spellEnd"/>
      <w:r w:rsidR="00FB0922" w:rsidRPr="004044CB">
        <w:rPr>
          <w:rFonts w:ascii="Times New Roman" w:hAnsi="Times New Roman" w:cs="Times New Roman"/>
          <w:sz w:val="18"/>
          <w:szCs w:val="18"/>
        </w:rPr>
        <w:t xml:space="preserve"> </w:t>
      </w:r>
      <w:proofErr w:type="spellStart"/>
      <w:r w:rsidR="00FB0922" w:rsidRPr="004044CB">
        <w:rPr>
          <w:rFonts w:ascii="Times New Roman" w:hAnsi="Times New Roman" w:cs="Times New Roman"/>
          <w:sz w:val="18"/>
          <w:szCs w:val="18"/>
        </w:rPr>
        <w:t>nipis</w:t>
      </w:r>
      <w:proofErr w:type="spellEnd"/>
      <w:r w:rsidR="00FB0922" w:rsidRPr="004044CB">
        <w:rPr>
          <w:rFonts w:ascii="Times New Roman" w:hAnsi="Times New Roman" w:cs="Times New Roman"/>
          <w:sz w:val="18"/>
          <w:szCs w:val="18"/>
        </w:rPr>
        <w:t xml:space="preserve">, </w:t>
      </w:r>
      <w:proofErr w:type="spellStart"/>
      <w:r w:rsidR="00103347" w:rsidRPr="004044CB">
        <w:rPr>
          <w:rFonts w:ascii="Times New Roman" w:hAnsi="Times New Roman" w:cs="Times New Roman"/>
          <w:sz w:val="18"/>
          <w:szCs w:val="18"/>
        </w:rPr>
        <w:t>polivinil</w:t>
      </w:r>
      <w:proofErr w:type="spellEnd"/>
      <w:r w:rsidR="00103347" w:rsidRPr="004044CB">
        <w:rPr>
          <w:rFonts w:ascii="Times New Roman" w:hAnsi="Times New Roman" w:cs="Times New Roman"/>
          <w:sz w:val="18"/>
          <w:szCs w:val="18"/>
        </w:rPr>
        <w:t xml:space="preserve"> </w:t>
      </w:r>
      <w:proofErr w:type="spellStart"/>
      <w:r w:rsidR="00103347" w:rsidRPr="004044CB">
        <w:rPr>
          <w:rFonts w:ascii="Times New Roman" w:hAnsi="Times New Roman" w:cs="Times New Roman"/>
          <w:sz w:val="18"/>
          <w:szCs w:val="18"/>
        </w:rPr>
        <w:t>alkohol</w:t>
      </w:r>
      <w:proofErr w:type="spellEnd"/>
      <w:r w:rsidR="00FB0922" w:rsidRPr="004044CB">
        <w:rPr>
          <w:rFonts w:ascii="Times New Roman" w:hAnsi="Times New Roman" w:cs="Times New Roman"/>
          <w:sz w:val="18"/>
          <w:szCs w:val="18"/>
        </w:rPr>
        <w:t xml:space="preserve">, </w:t>
      </w:r>
      <w:proofErr w:type="spellStart"/>
      <w:r w:rsidR="00103347" w:rsidRPr="004044CB">
        <w:rPr>
          <w:rFonts w:ascii="Times New Roman" w:hAnsi="Times New Roman" w:cs="Times New Roman"/>
          <w:sz w:val="18"/>
          <w:szCs w:val="18"/>
        </w:rPr>
        <w:t>polietilena</w:t>
      </w:r>
      <w:proofErr w:type="spellEnd"/>
      <w:r w:rsidR="00103347" w:rsidRPr="004044CB">
        <w:rPr>
          <w:rFonts w:ascii="Times New Roman" w:hAnsi="Times New Roman" w:cs="Times New Roman"/>
          <w:sz w:val="18"/>
          <w:szCs w:val="18"/>
        </w:rPr>
        <w:t xml:space="preserve"> </w:t>
      </w:r>
      <w:proofErr w:type="spellStart"/>
      <w:r w:rsidR="00103347" w:rsidRPr="004044CB">
        <w:rPr>
          <w:rFonts w:ascii="Times New Roman" w:hAnsi="Times New Roman" w:cs="Times New Roman"/>
          <w:sz w:val="18"/>
          <w:szCs w:val="18"/>
        </w:rPr>
        <w:t>glikol</w:t>
      </w:r>
      <w:proofErr w:type="spellEnd"/>
      <w:r w:rsidRPr="004044CB">
        <w:rPr>
          <w:rFonts w:ascii="Times New Roman" w:hAnsi="Times New Roman" w:cs="Times New Roman"/>
          <w:b/>
          <w:sz w:val="18"/>
          <w:szCs w:val="18"/>
        </w:rPr>
        <w:t xml:space="preserve">  </w:t>
      </w:r>
    </w:p>
    <w:p w:rsidR="006C3A8E" w:rsidRPr="004044CB" w:rsidRDefault="006C3A8E" w:rsidP="00785CA6">
      <w:pPr>
        <w:outlineLvl w:val="0"/>
        <w:rPr>
          <w:rFonts w:ascii="Times New Roman" w:hAnsi="Times New Roman" w:cs="Times New Roman"/>
          <w:b/>
        </w:rPr>
      </w:pPr>
    </w:p>
    <w:p w:rsidR="00785CA6" w:rsidRPr="004044CB" w:rsidRDefault="00785CA6" w:rsidP="00785CA6">
      <w:pPr>
        <w:jc w:val="center"/>
        <w:outlineLvl w:val="0"/>
        <w:rPr>
          <w:rFonts w:ascii="Times New Roman" w:hAnsi="Times New Roman" w:cs="Times New Roman"/>
          <w:b/>
        </w:rPr>
      </w:pPr>
      <w:r w:rsidRPr="004044CB">
        <w:rPr>
          <w:rFonts w:ascii="Times New Roman" w:hAnsi="Times New Roman" w:cs="Times New Roman"/>
          <w:b/>
        </w:rPr>
        <w:t>Introduction</w:t>
      </w:r>
    </w:p>
    <w:p w:rsidR="00610B04" w:rsidRPr="004044CB" w:rsidRDefault="00610B04" w:rsidP="008B7787">
      <w:pPr>
        <w:rPr>
          <w:rFonts w:ascii="Times New Roman" w:hAnsi="Times New Roman" w:cs="Times New Roman"/>
        </w:rPr>
      </w:pPr>
      <w:r w:rsidRPr="004044CB">
        <w:rPr>
          <w:rFonts w:ascii="Times New Roman" w:hAnsi="Times New Roman" w:cs="Times New Roman"/>
        </w:rPr>
        <w:t xml:space="preserve">Tin(II) </w:t>
      </w:r>
      <w:r w:rsidR="00103347" w:rsidRPr="004044CB">
        <w:rPr>
          <w:rFonts w:ascii="Times New Roman" w:hAnsi="Times New Roman" w:cs="Times New Roman"/>
        </w:rPr>
        <w:t>o</w:t>
      </w:r>
      <w:r w:rsidRPr="004044CB">
        <w:rPr>
          <w:rFonts w:ascii="Times New Roman" w:hAnsi="Times New Roman" w:cs="Times New Roman"/>
        </w:rPr>
        <w:t xml:space="preserve">ctoate, or </w:t>
      </w:r>
      <w:r w:rsidR="00103347" w:rsidRPr="004044CB">
        <w:rPr>
          <w:rFonts w:ascii="Times New Roman" w:hAnsi="Times New Roman" w:cs="Times New Roman"/>
        </w:rPr>
        <w:t>s</w:t>
      </w:r>
      <w:r w:rsidRPr="004044CB">
        <w:rPr>
          <w:rFonts w:ascii="Times New Roman" w:hAnsi="Times New Roman" w:cs="Times New Roman"/>
        </w:rPr>
        <w:t xml:space="preserve">tannous </w:t>
      </w:r>
      <w:r w:rsidR="00103347" w:rsidRPr="004044CB">
        <w:rPr>
          <w:rFonts w:ascii="Times New Roman" w:hAnsi="Times New Roman" w:cs="Times New Roman"/>
        </w:rPr>
        <w:t>o</w:t>
      </w:r>
      <w:r w:rsidRPr="004044CB">
        <w:rPr>
          <w:rFonts w:ascii="Times New Roman" w:hAnsi="Times New Roman" w:cs="Times New Roman"/>
        </w:rPr>
        <w:t>ctoate, Sn(Oct)</w:t>
      </w:r>
      <w:r w:rsidRPr="004044CB">
        <w:rPr>
          <w:rFonts w:ascii="Times New Roman" w:hAnsi="Times New Roman" w:cs="Times New Roman"/>
          <w:vertAlign w:val="subscript"/>
        </w:rPr>
        <w:t>2</w:t>
      </w:r>
      <w:r w:rsidRPr="004044CB">
        <w:rPr>
          <w:rFonts w:ascii="Times New Roman" w:hAnsi="Times New Roman" w:cs="Times New Roman"/>
        </w:rPr>
        <w:t>, is applied as glass coating, PVC heat stabilizer, biocides and agrochemicals. Sn(Oct)</w:t>
      </w:r>
      <w:r w:rsidRPr="004044CB">
        <w:rPr>
          <w:rFonts w:ascii="Times New Roman" w:hAnsi="Times New Roman" w:cs="Times New Roman"/>
          <w:vertAlign w:val="subscript"/>
        </w:rPr>
        <w:t>2</w:t>
      </w:r>
      <w:r w:rsidRPr="004044CB">
        <w:rPr>
          <w:rFonts w:ascii="Times New Roman" w:hAnsi="Times New Roman" w:cs="Times New Roman"/>
        </w:rPr>
        <w:t xml:space="preserve"> also used as catalyst for glycolysis of polyurethane waste </w:t>
      </w:r>
      <w:r w:rsidRPr="004044CB">
        <w:rPr>
          <w:rFonts w:ascii="Times New Roman" w:hAnsi="Times New Roman" w:cs="Times New Roman"/>
        </w:rPr>
        <w:fldChar w:fldCharType="begin" w:fldLock="1"/>
      </w:r>
      <w:r w:rsidRPr="004044CB">
        <w:rPr>
          <w:rFonts w:ascii="Times New Roman" w:hAnsi="Times New Roman" w:cs="Times New Roman"/>
        </w:rPr>
        <w:instrText>ADDIN CSL_CITATION { "citationItems" : [ { "id" : "ITEM-1", "itemData" : { "DOI" : "10.1016/j.polymdegradstab.2009.01.021", "author" : [ { "dropping-particle" : "", "family" : "Molero", "given" : "C", "non-dropping-particle" : "", "parse-names" : false, "suffix" : "" }, { "dropping-particle" : "De", "family" : "Lucas", "given" : "A", "non-dropping-particle" : "", "parse-names" : false, "suffix" : "" }, { "dropping-particle" : "", "family" : "Rodr\u0131guez", "given" : "J F", "non-dropping-particle" : "", "parse-names" : false, "suffix" : "" } ], "container-title" : "Polymer DEgradation and Stability", "id" : "ITEM-1", "issued" : { "date-parts" : [ [ "2009" ] ] }, "page" : "533-539", "title" : "Activities of octoate salts as novel catalysts for the transesterification of flexible polyurethane foams with diethylene glycol", "type" : "article-journal", "volume" : "94" }, "uris" : [ "http://www.mendeley.com/documents/?uuid=727051fc-f880-4286-b189-79d8377ac119" ] } ], "mendeley" : { "formattedCitation" : "[1]", "plainTextFormattedCitation" : "[1]", "previouslyFormattedCitation" : "[1]" }, "properties" : { "noteIndex" : 0 }, "schema" : "https://github.com/citation-style-language/schema/raw/master/csl-citation.json" }</w:instrText>
      </w:r>
      <w:r w:rsidRPr="004044CB">
        <w:rPr>
          <w:rFonts w:ascii="Times New Roman" w:hAnsi="Times New Roman" w:cs="Times New Roman"/>
        </w:rPr>
        <w:fldChar w:fldCharType="separate"/>
      </w:r>
      <w:r w:rsidRPr="004044CB">
        <w:rPr>
          <w:rFonts w:ascii="Times New Roman" w:hAnsi="Times New Roman" w:cs="Times New Roman"/>
          <w:noProof/>
        </w:rPr>
        <w:t>[1]</w:t>
      </w:r>
      <w:r w:rsidRPr="004044CB">
        <w:rPr>
          <w:rFonts w:ascii="Times New Roman" w:hAnsi="Times New Roman" w:cs="Times New Roman"/>
        </w:rPr>
        <w:fldChar w:fldCharType="end"/>
      </w:r>
      <w:r w:rsidRPr="004044CB">
        <w:rPr>
          <w:rFonts w:ascii="Times New Roman" w:hAnsi="Times New Roman" w:cs="Times New Roman"/>
        </w:rPr>
        <w:t xml:space="preserve"> and as Lewis catalyst for esterification and transesterification  of acid vegetables oil </w:t>
      </w:r>
      <w:r w:rsidRPr="004044CB">
        <w:rPr>
          <w:rFonts w:ascii="Times New Roman" w:hAnsi="Times New Roman" w:cs="Times New Roman"/>
        </w:rPr>
        <w:fldChar w:fldCharType="begin" w:fldLock="1"/>
      </w:r>
      <w:r w:rsidRPr="004044CB">
        <w:rPr>
          <w:rFonts w:ascii="Times New Roman" w:hAnsi="Times New Roman" w:cs="Times New Roman"/>
        </w:rPr>
        <w:instrText>ADDIN CSL_CITATION { "citationItems" : [ { "id" : "ITEM-1", "itemData" : { "author" : [ { "dropping-particle" : "", "family" : "Casas", "given" : "Abraham", "non-dropping-particle" : "", "parse-names" : false, "suffix" : "" }, { "dropping-particle" : "", "family" : "Ramos", "given" : "Mar\u00eda Jes\u00fas", "non-dropping-particle" : "", "parse-names" : false, "suffix" : "" }, { "dropping-particle" : "", "family" : "Rodr\u00edguez", "given" : "Juan Francisco", "non-dropping-particle" : "", "parse-names" : false, "suffix" : "" }, { "dropping-particle" : "", "family" : "P\u00e9rez", "given" : "\u00c1ngel", "non-dropping-particle" : "", "parse-names" : false, "suffix" : "" } ], "container-title" : "Fuel Processing TEchnology", "id" : "ITEM-1", "issued" : { "date-parts" : [ [ "2013" ] ] }, "page" : "321-325", "title" : "Tin compounds as Lewis acid catalysts for esterification and transesterification of acid vegetable oils", "type" : "article-journal", "volume" : "106" }, "uris" : [ "http://www.mendeley.com/documents/?uuid=e6d28457-c62d-4c2e-904e-95937b9d6b89" ] } ], "mendeley" : { "formattedCitation" : "[2]", "plainTextFormattedCitation" : "[2]", "previouslyFormattedCitation" : "[2]" }, "properties" : { "noteIndex" : 0 }, "schema" : "https://github.com/citation-style-language/schema/raw/master/csl-citation.json" }</w:instrText>
      </w:r>
      <w:r w:rsidRPr="004044CB">
        <w:rPr>
          <w:rFonts w:ascii="Times New Roman" w:hAnsi="Times New Roman" w:cs="Times New Roman"/>
        </w:rPr>
        <w:fldChar w:fldCharType="separate"/>
      </w:r>
      <w:r w:rsidRPr="004044CB">
        <w:rPr>
          <w:rFonts w:ascii="Times New Roman" w:hAnsi="Times New Roman" w:cs="Times New Roman"/>
          <w:noProof/>
        </w:rPr>
        <w:t>[2]</w:t>
      </w:r>
      <w:r w:rsidRPr="004044CB">
        <w:rPr>
          <w:rFonts w:ascii="Times New Roman" w:hAnsi="Times New Roman" w:cs="Times New Roman"/>
        </w:rPr>
        <w:fldChar w:fldCharType="end"/>
      </w:r>
      <w:r w:rsidRPr="004044CB">
        <w:rPr>
          <w:rFonts w:ascii="Times New Roman" w:hAnsi="Times New Roman" w:cs="Times New Roman"/>
        </w:rPr>
        <w:t>. It also prefer for biomedical application because of its low toxicity, FDA approval,</w:t>
      </w:r>
      <w:r w:rsidRPr="004044CB">
        <w:rPr>
          <w:rFonts w:ascii="Times New Roman" w:hAnsi="Times New Roman" w:cs="Times New Roman"/>
          <w:lang w:val="en-MY"/>
        </w:rPr>
        <w:t>and</w:t>
      </w:r>
      <w:r w:rsidRPr="004044CB">
        <w:rPr>
          <w:rFonts w:ascii="Times New Roman" w:hAnsi="Times New Roman" w:cs="Times New Roman"/>
        </w:rPr>
        <w:t xml:space="preserve"> high catalytic activity </w:t>
      </w:r>
      <w:r w:rsidRPr="004044CB">
        <w:rPr>
          <w:rFonts w:ascii="Times New Roman" w:hAnsi="Times New Roman" w:cs="Times New Roman"/>
        </w:rPr>
        <w:fldChar w:fldCharType="begin" w:fldLock="1"/>
      </w:r>
      <w:r w:rsidRPr="004044CB">
        <w:rPr>
          <w:rFonts w:ascii="Times New Roman" w:hAnsi="Times New Roman" w:cs="Times New Roman"/>
        </w:rPr>
        <w:instrText>ADDIN CSL_CITATION { "citationItems" : [ { "id" : "ITEM-1", "itemData" : { "DOI" : "10.1007/s00289-011-0676-8", "ISBN" : "0028901106768", "author" : [ { "dropping-particle" : "", "family" : "Sobczak", "given" : "Marcin", "non-dropping-particle" : "", "parse-names" : false, "suffix" : "" } ], "container-title" : "Polymer bulletin", "id" : "ITEM-1", "issued" : { "date-parts" : [ [ "2012" ] ] }, "page" : "2219-2228", "title" : "Ring-opening polymerization of cyclic esters in the presence of choline / SnOct 2 catalytic system", "type" : "article-journal", "volume" : "68" }, "uris" : [ "http://www.mendeley.com/documents/?uuid=faae62e5-9b67-4f0b-ae68-0a95442c9ed2" ] }, { "id" : "ITEM-2", "itemData" : { "author" : [ { "dropping-particle" : "", "family" : "Wheaton", "given" : "C. A.", "non-dropping-particle" : "", "parse-names" : false, "suffix" : "" }, { "dropping-particle" : "", "family" : "Hayes", "given" : "P.G.", "non-dropping-particle" : "", "parse-names" : false, "suffix" : "" } ], "container-title" : "Taylor &amp; Francis Group", "id" : "ITEM-2", "issued" : { "date-parts" : [ [ "2011" ] ] }, "page" : "127-162", "title" : "Designing Cationic Zinc and Magnesium Catalyst for Coordination- Insertion Polymerization of Lactide", "type" : "article-journal", "volume" : "32" }, "uris" : [ "http://www.mendeley.com/documents/?uuid=6449f466-0f76-448c-9006-b1451395474b" ] } ], "mendeley" : { "formattedCitation" : "[3], [4]", "manualFormatting" : "[3,4]", "plainTextFormattedCitation" : "[3], [4]", "previouslyFormattedCitation" : "[3], [4]" }, "properties" : { "noteIndex" : 0 }, "schema" : "https://github.com/citation-style-language/schema/raw/master/csl-citation.json" }</w:instrText>
      </w:r>
      <w:r w:rsidRPr="004044CB">
        <w:rPr>
          <w:rFonts w:ascii="Times New Roman" w:hAnsi="Times New Roman" w:cs="Times New Roman"/>
        </w:rPr>
        <w:fldChar w:fldCharType="separate"/>
      </w:r>
      <w:r w:rsidRPr="004044CB">
        <w:rPr>
          <w:rFonts w:ascii="Times New Roman" w:hAnsi="Times New Roman" w:cs="Times New Roman"/>
          <w:noProof/>
        </w:rPr>
        <w:t>[3,</w:t>
      </w:r>
      <w:r w:rsidR="00103347" w:rsidRPr="004044CB">
        <w:rPr>
          <w:rFonts w:ascii="Times New Roman" w:hAnsi="Times New Roman" w:cs="Times New Roman"/>
          <w:noProof/>
        </w:rPr>
        <w:t xml:space="preserve"> </w:t>
      </w:r>
      <w:r w:rsidRPr="004044CB">
        <w:rPr>
          <w:rFonts w:ascii="Times New Roman" w:hAnsi="Times New Roman" w:cs="Times New Roman"/>
          <w:noProof/>
        </w:rPr>
        <w:t>4]</w:t>
      </w:r>
      <w:r w:rsidRPr="004044CB">
        <w:rPr>
          <w:rFonts w:ascii="Times New Roman" w:hAnsi="Times New Roman" w:cs="Times New Roman"/>
        </w:rPr>
        <w:fldChar w:fldCharType="end"/>
      </w:r>
      <w:r w:rsidRPr="004044CB">
        <w:rPr>
          <w:rFonts w:ascii="Times New Roman" w:hAnsi="Times New Roman" w:cs="Times New Roman"/>
        </w:rPr>
        <w:t>. Besides that, it has high efficiency and solubility in most of organic solvent</w:t>
      </w:r>
      <w:r w:rsidR="008B0AC1" w:rsidRPr="004044CB">
        <w:rPr>
          <w:rFonts w:ascii="Times New Roman" w:hAnsi="Times New Roman" w:cs="Times New Roman"/>
        </w:rPr>
        <w:t xml:space="preserve"> [</w:t>
      </w:r>
      <w:r w:rsidR="008B0AC1" w:rsidRPr="004044CB">
        <w:rPr>
          <w:rFonts w:ascii="Times New Roman" w:hAnsi="Times New Roman" w:cs="Times New Roman"/>
          <w:noProof/>
        </w:rPr>
        <w:t>5,</w:t>
      </w:r>
      <w:r w:rsidR="00103347" w:rsidRPr="004044CB">
        <w:rPr>
          <w:rFonts w:ascii="Times New Roman" w:hAnsi="Times New Roman" w:cs="Times New Roman"/>
          <w:noProof/>
        </w:rPr>
        <w:t xml:space="preserve"> </w:t>
      </w:r>
      <w:r w:rsidR="008B0AC1" w:rsidRPr="004044CB">
        <w:rPr>
          <w:rFonts w:ascii="Times New Roman" w:hAnsi="Times New Roman" w:cs="Times New Roman"/>
          <w:noProof/>
        </w:rPr>
        <w:t>6]</w:t>
      </w:r>
      <w:r w:rsidRPr="004044CB">
        <w:rPr>
          <w:rFonts w:ascii="Times New Roman" w:hAnsi="Times New Roman" w:cs="Times New Roman"/>
        </w:rPr>
        <w:t>.</w:t>
      </w:r>
    </w:p>
    <w:p w:rsidR="006C3A8E" w:rsidRPr="004044CB" w:rsidRDefault="006C3A8E" w:rsidP="006C3A8E">
      <w:pPr>
        <w:rPr>
          <w:rFonts w:ascii="Times New Roman" w:hAnsi="Times New Roman"/>
        </w:rPr>
      </w:pPr>
    </w:p>
    <w:p w:rsidR="00103347" w:rsidRPr="004044CB" w:rsidRDefault="00610B04" w:rsidP="006C3A8E">
      <w:pPr>
        <w:rPr>
          <w:rFonts w:ascii="Times New Roman" w:hAnsi="Times New Roman"/>
        </w:rPr>
      </w:pPr>
      <w:r w:rsidRPr="004044CB">
        <w:rPr>
          <w:rFonts w:ascii="Times New Roman" w:hAnsi="Times New Roman"/>
        </w:rPr>
        <w:t>Sol-gel synthesis may be used to prepare materials with a variety of shapes, such as porous structures, thin fibers, dense powders and thin films [7]. Sol-gel method is specialized in mixing organic and inorganic materials in one process [8]</w:t>
      </w:r>
      <w:r w:rsidRPr="004044CB">
        <w:rPr>
          <w:rFonts w:ascii="Times New Roman" w:hAnsi="Times New Roman"/>
          <w:lang w:val="en-MY"/>
        </w:rPr>
        <w:t xml:space="preserve">. In this process, an organometallic compound solution was hydrolysed to create a “sol” which is a colloidal suspension of a solid in a liquid and the sol will undergo further process to form a gel that will produce a ceramic object with required shape [9]. </w:t>
      </w:r>
      <w:r w:rsidRPr="004044CB">
        <w:rPr>
          <w:rFonts w:ascii="Times New Roman" w:hAnsi="Times New Roman"/>
        </w:rPr>
        <w:t xml:space="preserve">It is one of the </w:t>
      </w:r>
      <w:proofErr w:type="spellStart"/>
      <w:r w:rsidRPr="004044CB">
        <w:rPr>
          <w:rFonts w:ascii="Times New Roman" w:hAnsi="Times New Roman"/>
        </w:rPr>
        <w:t>favourable</w:t>
      </w:r>
      <w:proofErr w:type="spellEnd"/>
      <w:r w:rsidRPr="004044CB">
        <w:rPr>
          <w:rFonts w:ascii="Times New Roman" w:hAnsi="Times New Roman"/>
        </w:rPr>
        <w:t xml:space="preserve"> methods in making thin,</w:t>
      </w:r>
      <w:r w:rsidR="00103347" w:rsidRPr="004044CB">
        <w:rPr>
          <w:rFonts w:ascii="Times New Roman" w:hAnsi="Times New Roman"/>
        </w:rPr>
        <w:t xml:space="preserve"> </w:t>
      </w:r>
      <w:r w:rsidRPr="004044CB">
        <w:rPr>
          <w:rFonts w:ascii="Times New Roman" w:hAnsi="Times New Roman"/>
        </w:rPr>
        <w:t>and homogenous at low cost and yield excellent attachment between metallic substrate and the top coat other than provide an efficient, and economic method to produce coatings with high quality [7]</w:t>
      </w:r>
      <w:r w:rsidR="00103347" w:rsidRPr="004044CB">
        <w:rPr>
          <w:rFonts w:ascii="Times New Roman" w:hAnsi="Times New Roman"/>
        </w:rPr>
        <w:t xml:space="preserve">. </w:t>
      </w:r>
    </w:p>
    <w:p w:rsidR="00103347" w:rsidRPr="004044CB" w:rsidRDefault="00103347" w:rsidP="006C3A8E">
      <w:pPr>
        <w:rPr>
          <w:rFonts w:ascii="Times New Roman" w:hAnsi="Times New Roman"/>
        </w:rPr>
      </w:pPr>
    </w:p>
    <w:p w:rsidR="00103347" w:rsidRPr="004044CB" w:rsidRDefault="00103347" w:rsidP="006C3A8E">
      <w:pPr>
        <w:rPr>
          <w:rFonts w:ascii="Times New Roman" w:hAnsi="Times New Roman"/>
        </w:rPr>
      </w:pPr>
    </w:p>
    <w:p w:rsidR="00610B04" w:rsidRPr="004044CB" w:rsidRDefault="00610B04" w:rsidP="006C3A8E">
      <w:pPr>
        <w:rPr>
          <w:rFonts w:ascii="Times New Roman" w:hAnsi="Times New Roman"/>
        </w:rPr>
      </w:pPr>
      <w:r w:rsidRPr="004044CB">
        <w:rPr>
          <w:rFonts w:ascii="Times New Roman" w:hAnsi="Times New Roman"/>
        </w:rPr>
        <w:lastRenderedPageBreak/>
        <w:t xml:space="preserve">It is generally essential for ceramic powder to be added with binder because binder is </w:t>
      </w:r>
      <w:proofErr w:type="gramStart"/>
      <w:r w:rsidRPr="004044CB">
        <w:rPr>
          <w:rFonts w:ascii="Times New Roman" w:hAnsi="Times New Roman"/>
        </w:rPr>
        <w:t>a  material</w:t>
      </w:r>
      <w:proofErr w:type="gramEnd"/>
      <w:r w:rsidRPr="004044CB">
        <w:rPr>
          <w:rFonts w:ascii="Times New Roman" w:hAnsi="Times New Roman"/>
        </w:rPr>
        <w:t xml:space="preserve"> that enhance the green ceramic mechanical strength in order to get through the production steps so cracking can be prevented or minimized [9]. Binder provides the necessary plasticity for shaping technique and also dry (green) shape with enough strength that can bear the shaping and sintering process. There are two types of binder, organic and inorganic. The most well-known organic binders for ceramic dry-pressing </w:t>
      </w:r>
      <w:r w:rsidRPr="004044CB">
        <w:rPr>
          <w:rFonts w:ascii="Times New Roman" w:hAnsi="Times New Roman"/>
          <w:lang w:val="en-MY"/>
        </w:rPr>
        <w:t>are</w:t>
      </w:r>
      <w:r w:rsidRPr="004044CB">
        <w:rPr>
          <w:rFonts w:ascii="Times New Roman" w:hAnsi="Times New Roman"/>
        </w:rPr>
        <w:t xml:space="preserve"> </w:t>
      </w:r>
      <w:r w:rsidR="00103347" w:rsidRPr="004044CB">
        <w:rPr>
          <w:rFonts w:ascii="Times New Roman" w:hAnsi="Times New Roman"/>
        </w:rPr>
        <w:t>p</w:t>
      </w:r>
      <w:r w:rsidRPr="004044CB">
        <w:rPr>
          <w:rFonts w:ascii="Times New Roman" w:hAnsi="Times New Roman"/>
        </w:rPr>
        <w:t xml:space="preserve">olyethylene glycol (PEG) </w:t>
      </w:r>
      <w:r w:rsidRPr="004044CB">
        <w:rPr>
          <w:rFonts w:ascii="Times New Roman" w:hAnsi="Times New Roman"/>
          <w:lang w:val="en-MY"/>
        </w:rPr>
        <w:t xml:space="preserve">and polyvinyl alcohol (PVA) </w:t>
      </w:r>
      <w:r w:rsidRPr="004044CB">
        <w:rPr>
          <w:rFonts w:ascii="Times New Roman" w:hAnsi="Times New Roman"/>
        </w:rPr>
        <w:t>which provide high green strength and high green density for ceramic respectively [10].</w:t>
      </w:r>
    </w:p>
    <w:p w:rsidR="006C3A8E" w:rsidRPr="004044CB" w:rsidRDefault="006C3A8E" w:rsidP="006C3A8E">
      <w:pPr>
        <w:pStyle w:val="BodyText"/>
        <w:ind w:firstLine="0"/>
        <w:rPr>
          <w:rFonts w:eastAsiaTheme="minorEastAsia" w:cstheme="minorBidi"/>
          <w:kern w:val="2"/>
          <w:szCs w:val="22"/>
          <w:lang w:val="en-US" w:eastAsia="ko-KR"/>
        </w:rPr>
      </w:pPr>
    </w:p>
    <w:p w:rsidR="00610B04" w:rsidRPr="004044CB" w:rsidRDefault="00610B04" w:rsidP="006C3A8E">
      <w:pPr>
        <w:pStyle w:val="BodyText"/>
        <w:ind w:firstLine="0"/>
        <w:rPr>
          <w:szCs w:val="22"/>
          <w:shd w:val="clear" w:color="auto" w:fill="FFFFFF"/>
        </w:rPr>
      </w:pPr>
      <w:r w:rsidRPr="004044CB">
        <w:rPr>
          <w:szCs w:val="22"/>
        </w:rPr>
        <w:t>In the presence work, the Sn(Oct)</w:t>
      </w:r>
      <w:r w:rsidRPr="004044CB">
        <w:rPr>
          <w:szCs w:val="22"/>
          <w:vertAlign w:val="subscript"/>
        </w:rPr>
        <w:t>2</w:t>
      </w:r>
      <w:r w:rsidRPr="004044CB">
        <w:rPr>
          <w:szCs w:val="22"/>
        </w:rPr>
        <w:t xml:space="preserve"> thin films with different binders were prepared on glass substrate by sol-gel method. Thin films deposition on glass substrate by dip coating technique </w:t>
      </w:r>
      <w:r w:rsidRPr="004044CB">
        <w:rPr>
          <w:szCs w:val="22"/>
          <w:lang w:val="en-MY"/>
        </w:rPr>
        <w:t xml:space="preserve">was used </w:t>
      </w:r>
      <w:r w:rsidRPr="004044CB">
        <w:rPr>
          <w:szCs w:val="22"/>
        </w:rPr>
        <w:t>due to low cost of preparation, homogeneity and uniformity of the final products. The influence on morphology, and chemical structure also studied by varying binder concentrations and characterizations of thin film w</w:t>
      </w:r>
      <w:r w:rsidRPr="004044CB">
        <w:rPr>
          <w:szCs w:val="22"/>
          <w:lang w:val="en-MY"/>
        </w:rPr>
        <w:t>ere</w:t>
      </w:r>
      <w:r w:rsidRPr="004044CB">
        <w:rPr>
          <w:szCs w:val="22"/>
        </w:rPr>
        <w:t xml:space="preserve"> carried out using Fourier Transform Infrared Spectroscopy (FTIR), X-</w:t>
      </w:r>
      <w:r w:rsidR="00103347" w:rsidRPr="004044CB">
        <w:rPr>
          <w:szCs w:val="22"/>
          <w:lang w:val="en-GB"/>
        </w:rPr>
        <w:t>r</w:t>
      </w:r>
      <w:r w:rsidRPr="004044CB">
        <w:rPr>
          <w:szCs w:val="22"/>
        </w:rPr>
        <w:t>ay Diffraction (XRD), Optical Microscope, and also Scanning Electron Microscope (SEM) [11].</w:t>
      </w:r>
    </w:p>
    <w:p w:rsidR="00785CA6" w:rsidRPr="004044CB" w:rsidRDefault="00785CA6" w:rsidP="00785CA6">
      <w:pPr>
        <w:outlineLvl w:val="0"/>
        <w:rPr>
          <w:rFonts w:ascii="Times New Roman" w:hAnsi="Times New Roman" w:cs="Times New Roman"/>
          <w:szCs w:val="20"/>
        </w:rPr>
      </w:pPr>
    </w:p>
    <w:p w:rsidR="00785CA6" w:rsidRPr="004044CB" w:rsidRDefault="00DE73D6" w:rsidP="00785CA6">
      <w:pPr>
        <w:jc w:val="center"/>
        <w:outlineLvl w:val="0"/>
        <w:rPr>
          <w:rFonts w:ascii="Times New Roman" w:hAnsi="Times New Roman" w:cs="Times New Roman"/>
          <w:b/>
          <w:szCs w:val="20"/>
        </w:rPr>
      </w:pPr>
      <w:r w:rsidRPr="004044CB">
        <w:rPr>
          <w:rFonts w:ascii="Times New Roman" w:hAnsi="Times New Roman" w:cs="Times New Roman"/>
          <w:b/>
          <w:szCs w:val="20"/>
        </w:rPr>
        <w:t>Materials and Methods</w:t>
      </w:r>
    </w:p>
    <w:p w:rsidR="00610B04" w:rsidRPr="004044CB" w:rsidRDefault="00610B04" w:rsidP="00785CA6">
      <w:pPr>
        <w:outlineLvl w:val="0"/>
        <w:rPr>
          <w:rFonts w:ascii="Times New Roman" w:hAnsi="Times New Roman" w:cs="Times New Roman"/>
          <w:b/>
        </w:rPr>
      </w:pPr>
      <w:r w:rsidRPr="004044CB">
        <w:rPr>
          <w:rFonts w:ascii="Times New Roman" w:hAnsi="Times New Roman" w:cs="Times New Roman"/>
          <w:b/>
        </w:rPr>
        <w:t>Materials</w:t>
      </w:r>
    </w:p>
    <w:p w:rsidR="00610B04" w:rsidRPr="004044CB" w:rsidRDefault="00610B04" w:rsidP="00610B04">
      <w:pPr>
        <w:rPr>
          <w:rFonts w:ascii="Times New Roman" w:hAnsi="Times New Roman"/>
        </w:rPr>
      </w:pPr>
      <w:r w:rsidRPr="004044CB">
        <w:rPr>
          <w:rFonts w:ascii="Times New Roman" w:hAnsi="Times New Roman"/>
        </w:rPr>
        <w:t xml:space="preserve">Tin </w:t>
      </w:r>
      <w:r w:rsidR="00103347" w:rsidRPr="004044CB">
        <w:rPr>
          <w:rFonts w:ascii="Times New Roman" w:hAnsi="Times New Roman"/>
        </w:rPr>
        <w:t>o</w:t>
      </w:r>
      <w:r w:rsidRPr="004044CB">
        <w:rPr>
          <w:rFonts w:ascii="Times New Roman" w:hAnsi="Times New Roman"/>
        </w:rPr>
        <w:t xml:space="preserve">ctoate (95 % Sigma Aldrich), nitric acid, ethylene glycol (EG), polyvinyl alcohol (PVA), and polyethylene glycol (PEG). </w:t>
      </w:r>
    </w:p>
    <w:p w:rsidR="00610B04" w:rsidRPr="004044CB" w:rsidRDefault="00610B04" w:rsidP="00785CA6">
      <w:pPr>
        <w:outlineLvl w:val="0"/>
        <w:rPr>
          <w:rFonts w:ascii="Times New Roman" w:hAnsi="Times New Roman" w:cs="Times New Roman"/>
          <w:szCs w:val="20"/>
        </w:rPr>
      </w:pPr>
    </w:p>
    <w:p w:rsidR="00610B04" w:rsidRPr="004044CB" w:rsidRDefault="00610B04" w:rsidP="00785CA6">
      <w:pPr>
        <w:outlineLvl w:val="0"/>
        <w:rPr>
          <w:rFonts w:ascii="Times New Roman" w:hAnsi="Times New Roman"/>
          <w:b/>
        </w:rPr>
      </w:pPr>
      <w:r w:rsidRPr="004044CB">
        <w:rPr>
          <w:rFonts w:ascii="Times New Roman" w:hAnsi="Times New Roman"/>
          <w:b/>
        </w:rPr>
        <w:t xml:space="preserve">Film </w:t>
      </w:r>
      <w:r w:rsidR="00103347" w:rsidRPr="004044CB">
        <w:rPr>
          <w:rFonts w:ascii="Times New Roman" w:hAnsi="Times New Roman"/>
          <w:b/>
        </w:rPr>
        <w:t>preparation and characterization</w:t>
      </w:r>
    </w:p>
    <w:p w:rsidR="00785CA6" w:rsidRPr="004044CB" w:rsidRDefault="00610B04" w:rsidP="00103347">
      <w:pPr>
        <w:rPr>
          <w:rFonts w:ascii="Times New Roman" w:hAnsi="Times New Roman"/>
        </w:rPr>
      </w:pPr>
      <w:r w:rsidRPr="004044CB">
        <w:rPr>
          <w:rFonts w:ascii="Times New Roman" w:hAnsi="Times New Roman"/>
        </w:rPr>
        <w:t xml:space="preserve">The </w:t>
      </w:r>
      <w:r w:rsidR="00AB787E" w:rsidRPr="004044CB">
        <w:rPr>
          <w:rFonts w:ascii="Times New Roman" w:hAnsi="Times New Roman" w:cs="Times New Roman"/>
        </w:rPr>
        <w:t>Sn(Oct)</w:t>
      </w:r>
      <w:r w:rsidR="00AB787E" w:rsidRPr="004044CB">
        <w:rPr>
          <w:rFonts w:ascii="Times New Roman" w:hAnsi="Times New Roman" w:cs="Times New Roman"/>
          <w:vertAlign w:val="subscript"/>
        </w:rPr>
        <w:t xml:space="preserve">2 </w:t>
      </w:r>
      <w:r w:rsidRPr="004044CB">
        <w:rPr>
          <w:rFonts w:ascii="Times New Roman" w:hAnsi="Times New Roman"/>
        </w:rPr>
        <w:t>thin film was prepared by sol gel method. Reagent grade of tin octoate as the precursor and Ethylene Glycol as organic solvent were used. One mole of Sn(Oct)</w:t>
      </w:r>
      <w:r w:rsidRPr="004044CB">
        <w:rPr>
          <w:rFonts w:ascii="Times New Roman" w:hAnsi="Times New Roman"/>
          <w:vertAlign w:val="subscript"/>
        </w:rPr>
        <w:t xml:space="preserve">2 </w:t>
      </w:r>
      <w:r w:rsidRPr="004044CB">
        <w:rPr>
          <w:rFonts w:ascii="Times New Roman" w:hAnsi="Times New Roman"/>
        </w:rPr>
        <w:t xml:space="preserve">was added into 10 </w:t>
      </w:r>
      <w:proofErr w:type="spellStart"/>
      <w:r w:rsidRPr="004044CB">
        <w:rPr>
          <w:rFonts w:ascii="Times New Roman" w:hAnsi="Times New Roman"/>
        </w:rPr>
        <w:t>mol</w:t>
      </w:r>
      <w:proofErr w:type="spellEnd"/>
      <w:r w:rsidRPr="004044CB">
        <w:rPr>
          <w:rFonts w:ascii="Times New Roman" w:hAnsi="Times New Roman"/>
        </w:rPr>
        <w:t xml:space="preserve"> of ethylene glycol and stirred for 30 minutes. Then, </w:t>
      </w:r>
      <w:r w:rsidRPr="004044CB">
        <w:rPr>
          <w:rFonts w:ascii="Times New Roman" w:hAnsi="Times New Roman"/>
          <w:lang w:val="en-MY"/>
        </w:rPr>
        <w:t xml:space="preserve">diluted </w:t>
      </w:r>
      <w:r w:rsidRPr="004044CB">
        <w:rPr>
          <w:rFonts w:ascii="Times New Roman" w:hAnsi="Times New Roman"/>
        </w:rPr>
        <w:t>HNO</w:t>
      </w:r>
      <w:r w:rsidRPr="004044CB">
        <w:rPr>
          <w:rFonts w:ascii="Times New Roman" w:hAnsi="Times New Roman"/>
          <w:vertAlign w:val="subscript"/>
        </w:rPr>
        <w:t xml:space="preserve">3 </w:t>
      </w:r>
      <w:r w:rsidRPr="004044CB">
        <w:rPr>
          <w:rFonts w:ascii="Times New Roman" w:hAnsi="Times New Roman"/>
        </w:rPr>
        <w:t>was added to peptize the sol and molar ratio of H</w:t>
      </w:r>
      <w:r w:rsidRPr="004044CB">
        <w:rPr>
          <w:rFonts w:ascii="Times New Roman" w:hAnsi="Times New Roman"/>
          <w:vertAlign w:val="superscript"/>
        </w:rPr>
        <w:t>+</w:t>
      </w:r>
      <w:r w:rsidRPr="004044CB">
        <w:rPr>
          <w:rFonts w:ascii="Times New Roman" w:hAnsi="Times New Roman"/>
        </w:rPr>
        <w:t xml:space="preserve"> to Sn</w:t>
      </w:r>
      <w:r w:rsidRPr="004044CB">
        <w:rPr>
          <w:rFonts w:ascii="Times New Roman" w:hAnsi="Times New Roman"/>
          <w:vertAlign w:val="superscript"/>
        </w:rPr>
        <w:t>2+</w:t>
      </w:r>
      <w:r w:rsidRPr="004044CB">
        <w:rPr>
          <w:rFonts w:ascii="Times New Roman" w:hAnsi="Times New Roman"/>
        </w:rPr>
        <w:t xml:space="preserve"> in the ratio of </w:t>
      </w:r>
      <w:r w:rsidRPr="004044CB">
        <w:rPr>
          <w:rFonts w:ascii="Times New Roman" w:hAnsi="Times New Roman"/>
          <w:lang w:val="en-MY"/>
        </w:rPr>
        <w:t>0.</w:t>
      </w:r>
      <w:r w:rsidRPr="004044CB">
        <w:rPr>
          <w:rFonts w:ascii="Times New Roman" w:hAnsi="Times New Roman"/>
        </w:rPr>
        <w:t>1:1.  The solution was stirred for 6 hours at 90</w:t>
      </w:r>
      <w:r w:rsidR="00103347" w:rsidRPr="004044CB">
        <w:rPr>
          <w:rFonts w:ascii="Times New Roman" w:hAnsi="Times New Roman"/>
        </w:rPr>
        <w:t xml:space="preserve"> </w:t>
      </w:r>
      <w:proofErr w:type="spellStart"/>
      <w:r w:rsidRPr="004044CB">
        <w:rPr>
          <w:rFonts w:ascii="Times New Roman" w:hAnsi="Times New Roman"/>
          <w:vertAlign w:val="superscript"/>
        </w:rPr>
        <w:t>o</w:t>
      </w:r>
      <w:r w:rsidRPr="004044CB">
        <w:rPr>
          <w:rFonts w:ascii="Times New Roman" w:hAnsi="Times New Roman"/>
        </w:rPr>
        <w:t>C</w:t>
      </w:r>
      <w:proofErr w:type="spellEnd"/>
      <w:r w:rsidRPr="004044CB">
        <w:rPr>
          <w:rFonts w:ascii="Times New Roman" w:hAnsi="Times New Roman"/>
        </w:rPr>
        <w:t xml:space="preserve"> under reflux condition to ensure complete mixing and hydrolysis. The binder in different concentration was diluted in deionized water at 60</w:t>
      </w:r>
      <w:r w:rsidR="00103347" w:rsidRPr="004044CB">
        <w:rPr>
          <w:rFonts w:ascii="Times New Roman" w:hAnsi="Times New Roman"/>
        </w:rPr>
        <w:t xml:space="preserve"> </w:t>
      </w:r>
      <w:proofErr w:type="spellStart"/>
      <w:r w:rsidRPr="004044CB">
        <w:rPr>
          <w:rFonts w:ascii="Times New Roman" w:hAnsi="Times New Roman"/>
          <w:vertAlign w:val="superscript"/>
        </w:rPr>
        <w:t>o</w:t>
      </w:r>
      <w:r w:rsidRPr="004044CB">
        <w:rPr>
          <w:rFonts w:ascii="Times New Roman" w:hAnsi="Times New Roman"/>
        </w:rPr>
        <w:t>C</w:t>
      </w:r>
      <w:proofErr w:type="spellEnd"/>
      <w:r w:rsidRPr="004044CB">
        <w:rPr>
          <w:rFonts w:ascii="Times New Roman" w:hAnsi="Times New Roman"/>
        </w:rPr>
        <w:t xml:space="preserve"> and stirred to dissolve it completely. </w:t>
      </w:r>
      <w:r w:rsidRPr="004044CB">
        <w:rPr>
          <w:rFonts w:ascii="Times New Roman" w:hAnsi="Times New Roman"/>
          <w:lang w:val="en-MY"/>
        </w:rPr>
        <w:t>I</w:t>
      </w:r>
      <w:r w:rsidRPr="004044CB">
        <w:rPr>
          <w:rFonts w:ascii="Times New Roman" w:hAnsi="Times New Roman"/>
        </w:rPr>
        <w:t xml:space="preserve">n this study, </w:t>
      </w:r>
      <w:proofErr w:type="gramStart"/>
      <w:r w:rsidRPr="004044CB">
        <w:rPr>
          <w:rFonts w:ascii="Times New Roman" w:hAnsi="Times New Roman"/>
        </w:rPr>
        <w:t>PEG  and</w:t>
      </w:r>
      <w:proofErr w:type="gramEnd"/>
      <w:r w:rsidRPr="004044CB">
        <w:rPr>
          <w:rFonts w:ascii="Times New Roman" w:hAnsi="Times New Roman"/>
        </w:rPr>
        <w:t xml:space="preserve"> PVA were used as binders. Binder was added in initial solution followed by 6 hours peptization period. After aging of solutions for 24 hours, deposition of thin films on glass substrates was performed by dip coating technique at room temperature. The coated substrates </w:t>
      </w:r>
      <w:proofErr w:type="gramStart"/>
      <w:r w:rsidRPr="004044CB">
        <w:rPr>
          <w:rFonts w:ascii="Times New Roman" w:hAnsi="Times New Roman"/>
        </w:rPr>
        <w:t>was</w:t>
      </w:r>
      <w:proofErr w:type="gramEnd"/>
      <w:r w:rsidRPr="004044CB">
        <w:rPr>
          <w:rFonts w:ascii="Times New Roman" w:hAnsi="Times New Roman"/>
        </w:rPr>
        <w:t xml:space="preserve"> calcined in an oven at 200</w:t>
      </w:r>
      <w:r w:rsidR="00103347" w:rsidRPr="004044CB">
        <w:rPr>
          <w:rFonts w:ascii="Times New Roman" w:hAnsi="Times New Roman"/>
        </w:rPr>
        <w:t xml:space="preserve"> </w:t>
      </w:r>
      <w:proofErr w:type="spellStart"/>
      <w:r w:rsidRPr="004044CB">
        <w:rPr>
          <w:rFonts w:ascii="Times New Roman" w:hAnsi="Times New Roman"/>
          <w:vertAlign w:val="superscript"/>
        </w:rPr>
        <w:t>o</w:t>
      </w:r>
      <w:r w:rsidRPr="004044CB">
        <w:rPr>
          <w:rFonts w:ascii="Times New Roman" w:hAnsi="Times New Roman"/>
        </w:rPr>
        <w:t>C</w:t>
      </w:r>
      <w:proofErr w:type="spellEnd"/>
      <w:r w:rsidRPr="004044CB">
        <w:rPr>
          <w:rFonts w:ascii="Times New Roman" w:hAnsi="Times New Roman"/>
        </w:rPr>
        <w:t xml:space="preserve"> for </w:t>
      </w:r>
      <w:r w:rsidRPr="004044CB">
        <w:rPr>
          <w:rFonts w:ascii="Times New Roman" w:hAnsi="Times New Roman"/>
          <w:lang w:val="en-MY"/>
        </w:rPr>
        <w:t>2</w:t>
      </w:r>
      <w:r w:rsidRPr="004044CB">
        <w:rPr>
          <w:rFonts w:ascii="Times New Roman" w:hAnsi="Times New Roman"/>
        </w:rPr>
        <w:t xml:space="preserve"> hour</w:t>
      </w:r>
      <w:r w:rsidRPr="004044CB">
        <w:rPr>
          <w:rFonts w:ascii="Times New Roman" w:hAnsi="Times New Roman"/>
          <w:lang w:val="en-MY"/>
        </w:rPr>
        <w:t xml:space="preserve">s. </w:t>
      </w:r>
      <w:r w:rsidRPr="004044CB">
        <w:rPr>
          <w:rFonts w:ascii="Times New Roman" w:hAnsi="Times New Roman"/>
        </w:rPr>
        <w:t xml:space="preserve">Fourier Transform Infrared (FTIR) characterization was carried out to investigate the spectral characteristic indicating the chemical bonding of tin octoate thin film. Hence, crystalline phase of resulted powder </w:t>
      </w:r>
      <w:proofErr w:type="gramStart"/>
      <w:r w:rsidRPr="004044CB">
        <w:rPr>
          <w:rFonts w:ascii="Times New Roman" w:hAnsi="Times New Roman"/>
        </w:rPr>
        <w:t>were</w:t>
      </w:r>
      <w:proofErr w:type="gramEnd"/>
      <w:r w:rsidRPr="004044CB">
        <w:rPr>
          <w:rFonts w:ascii="Times New Roman" w:hAnsi="Times New Roman"/>
        </w:rPr>
        <w:t xml:space="preserve"> identified using X-ray diffraction (XRD). The optical microscope was used to determine the macroscopic appearance and the microstructure of the Sn(Oct)</w:t>
      </w:r>
      <w:r w:rsidRPr="004044CB">
        <w:rPr>
          <w:rFonts w:ascii="Times New Roman" w:hAnsi="Times New Roman"/>
          <w:vertAlign w:val="subscript"/>
        </w:rPr>
        <w:t xml:space="preserve">2 </w:t>
      </w:r>
      <w:r w:rsidRPr="004044CB">
        <w:rPr>
          <w:rFonts w:ascii="Times New Roman" w:hAnsi="Times New Roman"/>
        </w:rPr>
        <w:t>coatings on the glass substrate while Scanning Electron Microscope (SEM) is used to determine the surface morphology of Sn(Oct)</w:t>
      </w:r>
      <w:r w:rsidRPr="004044CB">
        <w:rPr>
          <w:rFonts w:ascii="Times New Roman" w:hAnsi="Times New Roman"/>
          <w:vertAlign w:val="subscript"/>
        </w:rPr>
        <w:t xml:space="preserve">2 </w:t>
      </w:r>
      <w:r w:rsidRPr="004044CB">
        <w:rPr>
          <w:rFonts w:ascii="Times New Roman" w:hAnsi="Times New Roman"/>
        </w:rPr>
        <w:t>film.</w:t>
      </w:r>
    </w:p>
    <w:p w:rsidR="00103347" w:rsidRPr="004044CB" w:rsidRDefault="00103347" w:rsidP="00103347">
      <w:pPr>
        <w:rPr>
          <w:rFonts w:ascii="Times New Roman" w:hAnsi="Times New Roman"/>
        </w:rPr>
      </w:pPr>
    </w:p>
    <w:p w:rsidR="00610B04" w:rsidRPr="004044CB" w:rsidRDefault="00785CA6" w:rsidP="00103347">
      <w:pPr>
        <w:jc w:val="center"/>
        <w:outlineLvl w:val="0"/>
        <w:rPr>
          <w:rFonts w:ascii="Times New Roman" w:hAnsi="Times New Roman" w:cs="Times New Roman"/>
          <w:b/>
          <w:szCs w:val="20"/>
        </w:rPr>
      </w:pPr>
      <w:r w:rsidRPr="004044CB">
        <w:rPr>
          <w:rFonts w:ascii="Times New Roman" w:hAnsi="Times New Roman" w:cs="Times New Roman"/>
          <w:b/>
          <w:szCs w:val="20"/>
        </w:rPr>
        <w:t>Result</w:t>
      </w:r>
      <w:r w:rsidR="00103347" w:rsidRPr="004044CB">
        <w:rPr>
          <w:rFonts w:ascii="Times New Roman" w:hAnsi="Times New Roman" w:cs="Times New Roman"/>
          <w:b/>
          <w:szCs w:val="20"/>
        </w:rPr>
        <w:t>s</w:t>
      </w:r>
      <w:r w:rsidRPr="004044CB">
        <w:rPr>
          <w:rFonts w:ascii="Times New Roman" w:hAnsi="Times New Roman" w:cs="Times New Roman"/>
          <w:b/>
          <w:szCs w:val="20"/>
        </w:rPr>
        <w:t xml:space="preserve"> and Discussion</w:t>
      </w:r>
    </w:p>
    <w:p w:rsidR="00610B04" w:rsidRPr="004044CB" w:rsidRDefault="00610B04" w:rsidP="00785CA6">
      <w:pPr>
        <w:outlineLvl w:val="0"/>
        <w:rPr>
          <w:rFonts w:ascii="Times New Roman" w:hAnsi="Times New Roman"/>
          <w:b/>
        </w:rPr>
      </w:pPr>
      <w:r w:rsidRPr="004044CB">
        <w:rPr>
          <w:rFonts w:ascii="Times New Roman" w:hAnsi="Times New Roman"/>
          <w:b/>
        </w:rPr>
        <w:t xml:space="preserve">Effect </w:t>
      </w:r>
      <w:r w:rsidR="00103347" w:rsidRPr="004044CB">
        <w:rPr>
          <w:rFonts w:ascii="Times New Roman" w:hAnsi="Times New Roman"/>
          <w:b/>
        </w:rPr>
        <w:t>of binder on spectral characteristic from chemical bonding</w:t>
      </w:r>
    </w:p>
    <w:p w:rsidR="00610B04" w:rsidRPr="004044CB" w:rsidRDefault="00610B04" w:rsidP="00AB787E">
      <w:pPr>
        <w:pStyle w:val="BodyText"/>
        <w:ind w:firstLine="0"/>
      </w:pPr>
      <w:r w:rsidRPr="004044CB">
        <w:t>FTIR spectroscopy gives qualitative information about the way in which the adsorbed PVA and PEG molecules are bonded to the surface of the Sn (Oct)</w:t>
      </w:r>
      <w:r w:rsidRPr="004044CB">
        <w:rPr>
          <w:vertAlign w:val="subscript"/>
        </w:rPr>
        <w:t>2</w:t>
      </w:r>
      <w:r w:rsidRPr="004044CB">
        <w:t xml:space="preserve"> particles. Figure </w:t>
      </w:r>
      <w:r w:rsidRPr="004044CB">
        <w:rPr>
          <w:lang w:val="en-MY"/>
        </w:rPr>
        <w:t>1a</w:t>
      </w:r>
      <w:r w:rsidRPr="004044CB">
        <w:t xml:space="preserve">, and </w:t>
      </w:r>
      <w:r w:rsidRPr="004044CB">
        <w:rPr>
          <w:lang w:val="en-MY"/>
        </w:rPr>
        <w:t>1b</w:t>
      </w:r>
      <w:r w:rsidRPr="004044CB">
        <w:t xml:space="preserve"> compares the IR spectra of Sn (Oct)</w:t>
      </w:r>
      <w:r w:rsidRPr="004044CB">
        <w:rPr>
          <w:vertAlign w:val="subscript"/>
        </w:rPr>
        <w:t>2</w:t>
      </w:r>
      <w:r w:rsidRPr="004044CB">
        <w:t xml:space="preserve"> particles with </w:t>
      </w:r>
      <w:r w:rsidRPr="004044CB">
        <w:rPr>
          <w:lang w:val="en-MY"/>
        </w:rPr>
        <w:t xml:space="preserve">the </w:t>
      </w:r>
      <w:r w:rsidRPr="004044CB">
        <w:t>presence of adsorbed PVA and PEG</w:t>
      </w:r>
      <w:r w:rsidRPr="004044CB">
        <w:rPr>
          <w:lang w:val="en-MY"/>
        </w:rPr>
        <w:t xml:space="preserve"> </w:t>
      </w:r>
      <w:r w:rsidRPr="004044CB">
        <w:t xml:space="preserve">after </w:t>
      </w:r>
      <w:r w:rsidRPr="004044CB">
        <w:rPr>
          <w:lang w:val="en-MY"/>
        </w:rPr>
        <w:t xml:space="preserve">calcination </w:t>
      </w:r>
      <w:r w:rsidRPr="004044CB">
        <w:t>temperature of 200</w:t>
      </w:r>
      <w:r w:rsidR="004044CB" w:rsidRPr="004044CB">
        <w:rPr>
          <w:lang w:val="en-GB"/>
        </w:rPr>
        <w:t xml:space="preserve"> </w:t>
      </w:r>
      <w:r w:rsidRPr="004044CB">
        <w:t>°C.</w:t>
      </w:r>
    </w:p>
    <w:p w:rsidR="00610B04" w:rsidRPr="004044CB" w:rsidRDefault="00610B04" w:rsidP="006C3A8E">
      <w:pPr>
        <w:pStyle w:val="BodyText"/>
        <w:ind w:firstLine="0"/>
        <w:rPr>
          <w:szCs w:val="18"/>
          <w:lang w:val="en-MY"/>
        </w:rPr>
      </w:pPr>
      <w:r w:rsidRPr="004044CB">
        <w:rPr>
          <w:szCs w:val="18"/>
        </w:rPr>
        <w:t>The FTIR analysis was recorded using an FTIR spectrometer in a range between 4000 cm</w:t>
      </w:r>
      <w:r w:rsidRPr="004044CB">
        <w:rPr>
          <w:szCs w:val="18"/>
          <w:vertAlign w:val="superscript"/>
        </w:rPr>
        <w:t>-1</w:t>
      </w:r>
      <w:r w:rsidRPr="004044CB">
        <w:rPr>
          <w:szCs w:val="18"/>
        </w:rPr>
        <w:t xml:space="preserve"> to 500 cm</w:t>
      </w:r>
      <w:r w:rsidRPr="004044CB">
        <w:rPr>
          <w:szCs w:val="18"/>
          <w:vertAlign w:val="superscript"/>
        </w:rPr>
        <w:t>-1</w:t>
      </w:r>
      <w:r w:rsidRPr="004044CB">
        <w:rPr>
          <w:szCs w:val="18"/>
        </w:rPr>
        <w:t>.</w:t>
      </w:r>
      <w:r w:rsidR="004044CB" w:rsidRPr="004044CB">
        <w:rPr>
          <w:szCs w:val="18"/>
          <w:lang w:val="en-GB"/>
        </w:rPr>
        <w:t xml:space="preserve"> </w:t>
      </w:r>
      <w:r w:rsidRPr="004044CB">
        <w:rPr>
          <w:szCs w:val="18"/>
        </w:rPr>
        <w:t xml:space="preserve">The absorption peaks between </w:t>
      </w:r>
      <w:r w:rsidRPr="004044CB">
        <w:rPr>
          <w:szCs w:val="18"/>
          <w:lang w:val="en-MY"/>
        </w:rPr>
        <w:t>7</w:t>
      </w:r>
      <w:r w:rsidRPr="004044CB">
        <w:rPr>
          <w:szCs w:val="18"/>
        </w:rPr>
        <w:t>00 cm</w:t>
      </w:r>
      <w:r w:rsidRPr="004044CB">
        <w:rPr>
          <w:szCs w:val="18"/>
          <w:vertAlign w:val="superscript"/>
        </w:rPr>
        <w:t>-1</w:t>
      </w:r>
      <w:r w:rsidRPr="004044CB">
        <w:rPr>
          <w:szCs w:val="18"/>
        </w:rPr>
        <w:t xml:space="preserve"> to </w:t>
      </w:r>
      <w:r w:rsidRPr="004044CB">
        <w:rPr>
          <w:szCs w:val="18"/>
          <w:lang w:val="en-MY"/>
        </w:rPr>
        <w:t>5</w:t>
      </w:r>
      <w:r w:rsidRPr="004044CB">
        <w:rPr>
          <w:szCs w:val="18"/>
        </w:rPr>
        <w:t>00 cm</w:t>
      </w:r>
      <w:r w:rsidRPr="004044CB">
        <w:rPr>
          <w:szCs w:val="18"/>
          <w:vertAlign w:val="superscript"/>
        </w:rPr>
        <w:t>-1</w:t>
      </w:r>
      <w:r w:rsidRPr="004044CB">
        <w:rPr>
          <w:szCs w:val="18"/>
        </w:rPr>
        <w:t xml:space="preserve"> are assigned to Sn-O and Sn-O-Sn vibrations of SnO</w:t>
      </w:r>
      <w:r w:rsidRPr="004044CB">
        <w:rPr>
          <w:szCs w:val="18"/>
          <w:vertAlign w:val="subscript"/>
        </w:rPr>
        <w:t>2</w:t>
      </w:r>
      <w:r w:rsidRPr="004044CB">
        <w:rPr>
          <w:szCs w:val="18"/>
        </w:rPr>
        <w:t>.</w:t>
      </w:r>
      <w:r w:rsidR="004044CB" w:rsidRPr="004044CB">
        <w:rPr>
          <w:szCs w:val="18"/>
          <w:lang w:val="en-GB"/>
        </w:rPr>
        <w:t xml:space="preserve"> </w:t>
      </w:r>
      <w:r w:rsidRPr="004044CB">
        <w:rPr>
          <w:szCs w:val="18"/>
        </w:rPr>
        <w:t>Small peaks between 1</w:t>
      </w:r>
      <w:r w:rsidRPr="004044CB">
        <w:rPr>
          <w:szCs w:val="18"/>
          <w:lang w:val="en-MY"/>
        </w:rPr>
        <w:t>9</w:t>
      </w:r>
      <w:r w:rsidRPr="004044CB">
        <w:rPr>
          <w:szCs w:val="18"/>
        </w:rPr>
        <w:t>00 cm</w:t>
      </w:r>
      <w:r w:rsidRPr="004044CB">
        <w:rPr>
          <w:szCs w:val="18"/>
          <w:vertAlign w:val="superscript"/>
        </w:rPr>
        <w:t>-1</w:t>
      </w:r>
      <w:r w:rsidRPr="004044CB">
        <w:rPr>
          <w:szCs w:val="18"/>
        </w:rPr>
        <w:t xml:space="preserve"> to 1</w:t>
      </w:r>
      <w:r w:rsidRPr="004044CB">
        <w:rPr>
          <w:szCs w:val="18"/>
          <w:lang w:val="en-MY"/>
        </w:rPr>
        <w:t>6</w:t>
      </w:r>
      <w:r w:rsidRPr="004044CB">
        <w:rPr>
          <w:szCs w:val="18"/>
        </w:rPr>
        <w:t>00 cm</w:t>
      </w:r>
      <w:r w:rsidRPr="004044CB">
        <w:rPr>
          <w:szCs w:val="18"/>
          <w:vertAlign w:val="superscript"/>
        </w:rPr>
        <w:t>-1</w:t>
      </w:r>
      <w:r w:rsidRPr="004044CB">
        <w:rPr>
          <w:szCs w:val="18"/>
        </w:rPr>
        <w:t xml:space="preserve"> are attributed to Sn-OH vibrational mode. Since the precursor solution contains water, Sn-OH vibrational mode appears in the spectrum. The absorption peak in the 2850 cm</w:t>
      </w:r>
      <w:r w:rsidRPr="004044CB">
        <w:rPr>
          <w:szCs w:val="18"/>
          <w:vertAlign w:val="superscript"/>
        </w:rPr>
        <w:t>-1</w:t>
      </w:r>
      <w:r w:rsidRPr="004044CB">
        <w:rPr>
          <w:szCs w:val="18"/>
        </w:rPr>
        <w:t xml:space="preserve"> in the spectrum corresponds to the CH group stretching vibration of PEG and also PVA [12]. It proves that the molecules of  PVA and PEG were absorbed by the </w:t>
      </w:r>
      <w:r w:rsidRPr="004044CB">
        <w:t>Sn (Oct)</w:t>
      </w:r>
      <w:r w:rsidRPr="004044CB">
        <w:rPr>
          <w:vertAlign w:val="subscript"/>
        </w:rPr>
        <w:t>2</w:t>
      </w:r>
      <w:r w:rsidRPr="004044CB">
        <w:t xml:space="preserve"> </w:t>
      </w:r>
      <w:r w:rsidRPr="004044CB">
        <w:rPr>
          <w:szCs w:val="18"/>
        </w:rPr>
        <w:t>particles w</w:t>
      </w:r>
      <w:r w:rsidR="008B0AC1" w:rsidRPr="004044CB">
        <w:rPr>
          <w:szCs w:val="18"/>
          <w:lang w:val="en-MY"/>
        </w:rPr>
        <w:t>hile</w:t>
      </w:r>
      <w:r w:rsidRPr="004044CB">
        <w:rPr>
          <w:szCs w:val="18"/>
        </w:rPr>
        <w:t xml:space="preserve"> typical rutile type </w:t>
      </w:r>
      <w:r w:rsidRPr="004044CB">
        <w:t>Sn (Oct)</w:t>
      </w:r>
      <w:r w:rsidRPr="004044CB">
        <w:rPr>
          <w:vertAlign w:val="subscript"/>
        </w:rPr>
        <w:t>2</w:t>
      </w:r>
      <w:r w:rsidRPr="004044CB">
        <w:t xml:space="preserve"> </w:t>
      </w:r>
      <w:r w:rsidRPr="004044CB">
        <w:rPr>
          <w:szCs w:val="18"/>
        </w:rPr>
        <w:t>peak 615 cm</w:t>
      </w:r>
      <w:r w:rsidRPr="004044CB">
        <w:rPr>
          <w:szCs w:val="18"/>
          <w:vertAlign w:val="superscript"/>
        </w:rPr>
        <w:t>-1</w:t>
      </w:r>
      <w:r w:rsidRPr="004044CB">
        <w:rPr>
          <w:szCs w:val="18"/>
        </w:rPr>
        <w:t>[13]</w:t>
      </w:r>
      <w:r w:rsidRPr="004044CB">
        <w:rPr>
          <w:szCs w:val="18"/>
          <w:lang w:val="en-MY"/>
        </w:rPr>
        <w:t>.</w:t>
      </w:r>
      <w:r w:rsidR="004044CB" w:rsidRPr="004044CB">
        <w:rPr>
          <w:szCs w:val="18"/>
          <w:lang w:val="en-MY"/>
        </w:rPr>
        <w:t xml:space="preserve"> </w:t>
      </w:r>
      <w:r w:rsidRPr="004044CB">
        <w:rPr>
          <w:szCs w:val="18"/>
          <w:lang w:val="en-MY"/>
        </w:rPr>
        <w:t>This result supported by A</w:t>
      </w:r>
      <w:r w:rsidR="004044CB" w:rsidRPr="004044CB">
        <w:rPr>
          <w:szCs w:val="18"/>
          <w:lang w:val="en-MY"/>
        </w:rPr>
        <w:t>t</w:t>
      </w:r>
      <w:r w:rsidRPr="004044CB">
        <w:rPr>
          <w:szCs w:val="18"/>
          <w:lang w:val="en-MY"/>
        </w:rPr>
        <w:t xml:space="preserve">tia </w:t>
      </w:r>
      <w:r w:rsidR="0013370A">
        <w:rPr>
          <w:szCs w:val="18"/>
          <w:lang w:val="en-MY"/>
        </w:rPr>
        <w:t xml:space="preserve">and El-Kader </w:t>
      </w:r>
      <w:r w:rsidR="004044CB" w:rsidRPr="004044CB">
        <w:rPr>
          <w:szCs w:val="18"/>
          <w:lang w:val="en-MY"/>
        </w:rPr>
        <w:t xml:space="preserve">[12] </w:t>
      </w:r>
      <w:r w:rsidRPr="004044CB">
        <w:rPr>
          <w:szCs w:val="18"/>
          <w:lang w:val="en-MY"/>
        </w:rPr>
        <w:t>proving that the addition of binders does not affect the spectral structure of sample.</w:t>
      </w:r>
    </w:p>
    <w:tbl>
      <w:tblPr>
        <w:tblW w:w="9053" w:type="dxa"/>
        <w:tblLook w:val="04A0" w:firstRow="1" w:lastRow="0" w:firstColumn="1" w:lastColumn="0" w:noHBand="0" w:noVBand="1"/>
      </w:tblPr>
      <w:tblGrid>
        <w:gridCol w:w="4525"/>
        <w:gridCol w:w="4528"/>
      </w:tblGrid>
      <w:tr w:rsidR="004044CB" w:rsidRPr="004044CB" w:rsidTr="004044CB">
        <w:trPr>
          <w:trHeight w:val="3828"/>
        </w:trPr>
        <w:tc>
          <w:tcPr>
            <w:tcW w:w="4525" w:type="dxa"/>
            <w:shd w:val="clear" w:color="auto" w:fill="auto"/>
          </w:tcPr>
          <w:p w:rsidR="00610B04" w:rsidRPr="004044CB" w:rsidRDefault="004044CB" w:rsidP="004044CB">
            <w:pPr>
              <w:adjustRightInd w:val="0"/>
              <w:jc w:val="center"/>
              <w:rPr>
                <w:rFonts w:ascii="Times New Roman" w:hAnsi="Times New Roman"/>
                <w:lang w:val="en-MY"/>
              </w:rPr>
            </w:pPr>
            <w:r w:rsidRPr="004044CB">
              <w:rPr>
                <w:noProof/>
                <w:lang w:eastAsia="en-US"/>
              </w:rPr>
              <w:lastRenderedPageBreak/>
              <mc:AlternateContent>
                <mc:Choice Requires="wps">
                  <w:drawing>
                    <wp:anchor distT="0" distB="0" distL="114300" distR="114300" simplePos="0" relativeHeight="251649536" behindDoc="0" locked="0" layoutInCell="1" allowOverlap="1" wp14:anchorId="1EEC9E32" wp14:editId="767DAD4B">
                      <wp:simplePos x="0" y="0"/>
                      <wp:positionH relativeFrom="column">
                        <wp:posOffset>2384135</wp:posOffset>
                      </wp:positionH>
                      <wp:positionV relativeFrom="paragraph">
                        <wp:posOffset>184519</wp:posOffset>
                      </wp:positionV>
                      <wp:extent cx="434051" cy="306729"/>
                      <wp:effectExtent l="0" t="0" r="0" b="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4051" cy="306729"/>
                              </a:xfrm>
                              <a:prstGeom prst="rect">
                                <a:avLst/>
                              </a:prstGeom>
                              <a:noFill/>
                              <a:ln w="6350">
                                <a:noFill/>
                              </a:ln>
                              <a:effectLst/>
                            </wps:spPr>
                            <wps:txbx>
                              <w:txbxContent>
                                <w:p w:rsidR="00610B04" w:rsidRPr="004044CB" w:rsidRDefault="004044CB" w:rsidP="00610B04">
                                  <w:pPr>
                                    <w:rPr>
                                      <w:rFonts w:ascii="Times New Roman" w:hAnsi="Times New Roman" w:cs="Times New Roman"/>
                                    </w:rPr>
                                  </w:pPr>
                                  <w:r w:rsidRPr="004044CB">
                                    <w:rPr>
                                      <w:rFonts w:ascii="Times New Roman" w:hAnsi="Times New Roman" w:cs="Times New Roman"/>
                                    </w:rPr>
                                    <w:t>(</w:t>
                                  </w:r>
                                  <w:r w:rsidR="00610B04" w:rsidRPr="004044CB">
                                    <w:rPr>
                                      <w:rFonts w:ascii="Times New Roman" w:hAnsi="Times New Roman" w:cs="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EEC9E32" id="_x0000_t202" coordsize="21600,21600" o:spt="202" path="m,l,21600r21600,l21600,xe">
                      <v:stroke joinstyle="miter"/>
                      <v:path gradientshapeok="t" o:connecttype="rect"/>
                    </v:shapetype>
                    <v:shape id="Text Box 12" o:spid="_x0000_s1026" type="#_x0000_t202" style="position:absolute;left:0;text-align:left;margin-left:187.75pt;margin-top:14.55pt;width:34.2pt;height:24.1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" filled="f" stroked="f" strokeweight=".5pt">
                      <v:textbox>
                        <w:txbxContent>
                          <w:p w:rsidR="00610B04" w:rsidRPr="004044CB" w:rsidRDefault="004044CB" w:rsidP="00610B04">
                            <w:pPr>
                              <w:rPr>
                                <w:rFonts w:ascii="Times New Roman" w:hAnsi="Times New Roman" w:cs="Times New Roman"/>
                              </w:rPr>
                            </w:pPr>
                            <w:r w:rsidRPr="004044CB">
                              <w:rPr>
                                <w:rFonts w:ascii="Times New Roman" w:hAnsi="Times New Roman" w:cs="Times New Roman"/>
                              </w:rPr>
                              <w:t>(</w:t>
                            </w:r>
                            <w:r w:rsidR="00610B04" w:rsidRPr="004044CB">
                              <w:rPr>
                                <w:rFonts w:ascii="Times New Roman" w:hAnsi="Times New Roman" w:cs="Times New Roman"/>
                              </w:rPr>
                              <w:t>a)</w:t>
                            </w:r>
                          </w:p>
                        </w:txbxContent>
                      </v:textbox>
                    </v:shape>
                  </w:pict>
                </mc:Fallback>
              </mc:AlternateContent>
            </w:r>
            <w:r w:rsidRPr="004044CB">
              <w:rPr>
                <w:noProof/>
                <w:lang w:eastAsia="en-US"/>
              </w:rPr>
              <w:drawing>
                <wp:anchor distT="14201" distB="11287" distL="126544" distR="124899" simplePos="0" relativeHeight="251644416" behindDoc="0" locked="0" layoutInCell="1" allowOverlap="1" wp14:anchorId="4E6DFAE0" wp14:editId="6C3E3B1D">
                  <wp:simplePos x="0" y="0"/>
                  <wp:positionH relativeFrom="margin">
                    <wp:posOffset>-25328</wp:posOffset>
                  </wp:positionH>
                  <wp:positionV relativeFrom="paragraph">
                    <wp:posOffset>106270</wp:posOffset>
                  </wp:positionV>
                  <wp:extent cx="2800350" cy="2219325"/>
                  <wp:effectExtent l="0" t="0" r="0" b="9525"/>
                  <wp:wrapNone/>
                  <wp:docPr id="6"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page">
                    <wp14:pctWidth>0</wp14:pctWidth>
                  </wp14:sizeRelH>
                  <wp14:sizeRelV relativeFrom="page">
                    <wp14:pctHeight>0</wp14:pctHeight>
                  </wp14:sizeRelV>
                </wp:anchor>
              </w:drawing>
            </w:r>
          </w:p>
        </w:tc>
        <w:tc>
          <w:tcPr>
            <w:tcW w:w="4528" w:type="dxa"/>
            <w:shd w:val="clear" w:color="auto" w:fill="auto"/>
          </w:tcPr>
          <w:p w:rsidR="00610B04" w:rsidRPr="004044CB" w:rsidRDefault="004044CB" w:rsidP="00903B56">
            <w:pPr>
              <w:adjustRightInd w:val="0"/>
              <w:rPr>
                <w:rFonts w:ascii="Times New Roman" w:hAnsi="Times New Roman"/>
                <w:lang w:val="en-MY"/>
              </w:rPr>
            </w:pPr>
            <w:r w:rsidRPr="004044CB">
              <w:rPr>
                <w:noProof/>
                <w:lang w:eastAsia="en-US"/>
              </w:rPr>
              <w:drawing>
                <wp:anchor distT="0" distB="10495" distL="114300" distR="120777" simplePos="0" relativeHeight="251648512" behindDoc="0" locked="0" layoutInCell="1" allowOverlap="1" wp14:anchorId="6F21B38A" wp14:editId="7AF1AE4A">
                  <wp:simplePos x="0" y="0"/>
                  <wp:positionH relativeFrom="margin">
                    <wp:posOffset>-54940</wp:posOffset>
                  </wp:positionH>
                  <wp:positionV relativeFrom="paragraph">
                    <wp:posOffset>104173</wp:posOffset>
                  </wp:positionV>
                  <wp:extent cx="2809240" cy="2248262"/>
                  <wp:effectExtent l="0" t="0" r="10160" b="0"/>
                  <wp:wrapNone/>
                  <wp:docPr id="4"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r w:rsidR="00610B04" w:rsidRPr="004044CB">
              <w:rPr>
                <w:noProof/>
                <w:lang w:eastAsia="en-US"/>
              </w:rPr>
              <w:drawing>
                <wp:anchor distT="0" distB="11257" distL="114300" distR="118999" simplePos="0" relativeHeight="251647488" behindDoc="0" locked="0" layoutInCell="1" allowOverlap="1" wp14:anchorId="3F339FFF" wp14:editId="3A8DDB45">
                  <wp:simplePos x="0" y="0"/>
                  <wp:positionH relativeFrom="margin">
                    <wp:posOffset>3971290</wp:posOffset>
                  </wp:positionH>
                  <wp:positionV relativeFrom="paragraph">
                    <wp:posOffset>532130</wp:posOffset>
                  </wp:positionV>
                  <wp:extent cx="3158490" cy="2534920"/>
                  <wp:effectExtent l="0" t="0" r="22860" b="17780"/>
                  <wp:wrapNone/>
                  <wp:docPr id="5"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p>
          <w:p w:rsidR="00610B04" w:rsidRPr="004044CB" w:rsidRDefault="004044CB" w:rsidP="00903B56">
            <w:pPr>
              <w:adjustRightInd w:val="0"/>
              <w:rPr>
                <w:rFonts w:ascii="Times New Roman" w:hAnsi="Times New Roman"/>
                <w:lang w:val="en-MY"/>
              </w:rPr>
            </w:pPr>
            <w:r w:rsidRPr="004044CB">
              <w:rPr>
                <w:noProof/>
                <w:lang w:eastAsia="en-US"/>
              </w:rPr>
              <mc:AlternateContent>
                <mc:Choice Requires="wps">
                  <w:drawing>
                    <wp:anchor distT="0" distB="0" distL="114300" distR="114300" simplePos="0" relativeHeight="251650560" behindDoc="0" locked="0" layoutInCell="1" allowOverlap="1" wp14:anchorId="2A6EBC46" wp14:editId="7539A31E">
                      <wp:simplePos x="0" y="0"/>
                      <wp:positionH relativeFrom="column">
                        <wp:posOffset>2375117</wp:posOffset>
                      </wp:positionH>
                      <wp:positionV relativeFrom="paragraph">
                        <wp:posOffset>50463</wp:posOffset>
                      </wp:positionV>
                      <wp:extent cx="401135" cy="238125"/>
                      <wp:effectExtent l="0" t="0" r="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1135" cy="238125"/>
                              </a:xfrm>
                              <a:prstGeom prst="rect">
                                <a:avLst/>
                              </a:prstGeom>
                              <a:noFill/>
                              <a:ln w="6350">
                                <a:noFill/>
                              </a:ln>
                              <a:effectLst/>
                            </wps:spPr>
                            <wps:txbx>
                              <w:txbxContent>
                                <w:p w:rsidR="00610B04" w:rsidRPr="004044CB" w:rsidRDefault="004044CB" w:rsidP="00610B04">
                                  <w:pPr>
                                    <w:rPr>
                                      <w:rFonts w:ascii="Times New Roman" w:hAnsi="Times New Roman" w:cs="Times New Roman"/>
                                    </w:rPr>
                                  </w:pPr>
                                  <w:r w:rsidRPr="004044CB">
                                    <w:rPr>
                                      <w:rFonts w:ascii="Times New Roman" w:hAnsi="Times New Roman" w:cs="Times New Roman"/>
                                    </w:rPr>
                                    <w:t>(</w:t>
                                  </w:r>
                                  <w:r w:rsidR="00610B04" w:rsidRPr="004044CB">
                                    <w:rPr>
                                      <w:rFonts w:ascii="Times New Roman" w:hAnsi="Times New Roman" w:cs="Times New Roma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6EBC46" id="Text Box 13" o:spid="_x0000_s1027" type="#_x0000_t202" style="position:absolute;left:0;text-align:left;margin-left:187pt;margin-top:3.95pt;width:31.6pt;height:18.7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" filled="f" stroked="f" strokeweight=".5pt">
                      <v:textbox>
                        <w:txbxContent>
                          <w:p w:rsidR="00610B04" w:rsidRPr="004044CB" w:rsidRDefault="004044CB" w:rsidP="00610B04">
                            <w:pPr>
                              <w:rPr>
                                <w:rFonts w:ascii="Times New Roman" w:hAnsi="Times New Roman" w:cs="Times New Roman"/>
                              </w:rPr>
                            </w:pPr>
                            <w:r w:rsidRPr="004044CB">
                              <w:rPr>
                                <w:rFonts w:ascii="Times New Roman" w:hAnsi="Times New Roman" w:cs="Times New Roman"/>
                              </w:rPr>
                              <w:t>(</w:t>
                            </w:r>
                            <w:r w:rsidR="00610B04" w:rsidRPr="004044CB">
                              <w:rPr>
                                <w:rFonts w:ascii="Times New Roman" w:hAnsi="Times New Roman" w:cs="Times New Roman"/>
                              </w:rPr>
                              <w:t>b)</w:t>
                            </w:r>
                          </w:p>
                        </w:txbxContent>
                      </v:textbox>
                    </v:shape>
                  </w:pict>
                </mc:Fallback>
              </mc:AlternateContent>
            </w:r>
            <w:r w:rsidR="00610B04" w:rsidRPr="004044CB">
              <w:rPr>
                <w:noProof/>
                <w:lang w:eastAsia="en-US"/>
              </w:rPr>
              <w:drawing>
                <wp:anchor distT="0" distB="11257" distL="114300" distR="118999" simplePos="0" relativeHeight="251646464" behindDoc="0" locked="0" layoutInCell="1" allowOverlap="1" wp14:anchorId="24B84226" wp14:editId="4BCE699F">
                  <wp:simplePos x="0" y="0"/>
                  <wp:positionH relativeFrom="margin">
                    <wp:posOffset>3971290</wp:posOffset>
                  </wp:positionH>
                  <wp:positionV relativeFrom="paragraph">
                    <wp:posOffset>532130</wp:posOffset>
                  </wp:positionV>
                  <wp:extent cx="3158490" cy="2534920"/>
                  <wp:effectExtent l="0" t="0" r="22860" b="17780"/>
                  <wp:wrapNone/>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r w:rsidR="00610B04" w:rsidRPr="004044CB">
              <w:rPr>
                <w:noProof/>
                <w:lang w:eastAsia="en-US"/>
              </w:rPr>
              <w:drawing>
                <wp:anchor distT="0" distB="11257" distL="114300" distR="118999" simplePos="0" relativeHeight="251645440" behindDoc="0" locked="0" layoutInCell="1" allowOverlap="1" wp14:anchorId="48B6CCFB" wp14:editId="27E29952">
                  <wp:simplePos x="0" y="0"/>
                  <wp:positionH relativeFrom="margin">
                    <wp:posOffset>3971290</wp:posOffset>
                  </wp:positionH>
                  <wp:positionV relativeFrom="paragraph">
                    <wp:posOffset>532130</wp:posOffset>
                  </wp:positionV>
                  <wp:extent cx="3158490" cy="2534920"/>
                  <wp:effectExtent l="0" t="0" r="22860" b="17780"/>
                  <wp:wrapNone/>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p>
        </w:tc>
      </w:tr>
      <w:tr w:rsidR="004044CB" w:rsidRPr="004044CB" w:rsidTr="00903B56">
        <w:trPr>
          <w:trHeight w:val="388"/>
        </w:trPr>
        <w:tc>
          <w:tcPr>
            <w:tcW w:w="9053" w:type="dxa"/>
            <w:gridSpan w:val="2"/>
            <w:shd w:val="clear" w:color="auto" w:fill="auto"/>
          </w:tcPr>
          <w:p w:rsidR="00610B04" w:rsidRPr="004044CB" w:rsidRDefault="006C3A8E" w:rsidP="004044CB">
            <w:pPr>
              <w:pStyle w:val="figurecaption"/>
              <w:numPr>
                <w:ilvl w:val="0"/>
                <w:numId w:val="0"/>
              </w:numPr>
              <w:jc w:val="center"/>
              <w:rPr>
                <w:sz w:val="22"/>
                <w:szCs w:val="22"/>
              </w:rPr>
            </w:pPr>
            <w:r w:rsidRPr="004044CB">
              <w:rPr>
                <w:sz w:val="20"/>
                <w:szCs w:val="22"/>
                <w:lang w:val="en-MY"/>
              </w:rPr>
              <w:t>Figure 1</w:t>
            </w:r>
            <w:r w:rsidR="004044CB" w:rsidRPr="004044CB">
              <w:rPr>
                <w:sz w:val="20"/>
                <w:szCs w:val="22"/>
                <w:lang w:val="en-MY"/>
              </w:rPr>
              <w:t xml:space="preserve">. </w:t>
            </w:r>
            <w:r w:rsidR="00610B04" w:rsidRPr="004044CB">
              <w:rPr>
                <w:sz w:val="20"/>
                <w:szCs w:val="20"/>
              </w:rPr>
              <w:t xml:space="preserve">FTIR Spectra of </w:t>
            </w:r>
            <w:r w:rsidR="005865A6">
              <w:rPr>
                <w:sz w:val="20"/>
                <w:szCs w:val="20"/>
              </w:rPr>
              <w:t>(</w:t>
            </w:r>
            <w:r w:rsidR="00610B04" w:rsidRPr="004044CB">
              <w:rPr>
                <w:sz w:val="20"/>
                <w:szCs w:val="20"/>
              </w:rPr>
              <w:t xml:space="preserve">a) PEG  and </w:t>
            </w:r>
            <w:r w:rsidR="005865A6">
              <w:rPr>
                <w:sz w:val="20"/>
                <w:szCs w:val="20"/>
              </w:rPr>
              <w:t>(</w:t>
            </w:r>
            <w:r w:rsidR="00610B04" w:rsidRPr="004044CB">
              <w:rPr>
                <w:sz w:val="20"/>
                <w:szCs w:val="20"/>
              </w:rPr>
              <w:t>b) PVA after drying at 200</w:t>
            </w:r>
            <w:r w:rsidR="004044CB" w:rsidRPr="004044CB">
              <w:rPr>
                <w:sz w:val="20"/>
                <w:szCs w:val="20"/>
              </w:rPr>
              <w:t xml:space="preserve"> </w:t>
            </w:r>
            <w:r w:rsidR="00610B04" w:rsidRPr="004044CB">
              <w:rPr>
                <w:sz w:val="20"/>
                <w:szCs w:val="20"/>
                <w:vertAlign w:val="superscript"/>
              </w:rPr>
              <w:t>o</w:t>
            </w:r>
            <w:r w:rsidR="007A68C2" w:rsidRPr="004044CB">
              <w:rPr>
                <w:sz w:val="20"/>
                <w:szCs w:val="20"/>
              </w:rPr>
              <w:t>C</w:t>
            </w:r>
          </w:p>
        </w:tc>
      </w:tr>
    </w:tbl>
    <w:p w:rsidR="00610B04" w:rsidRPr="004044CB" w:rsidRDefault="00610B04" w:rsidP="008B7787">
      <w:pPr>
        <w:pStyle w:val="BodyText"/>
        <w:ind w:firstLine="0"/>
        <w:rPr>
          <w:lang w:val="en-MY"/>
        </w:rPr>
      </w:pPr>
      <w:r w:rsidRPr="004044CB">
        <w:rPr>
          <w:lang w:val="en-MY"/>
        </w:rPr>
        <w:t xml:space="preserve">Figure 2a and 2b shows the </w:t>
      </w:r>
      <w:r w:rsidRPr="004044CB">
        <w:t xml:space="preserve">XRD </w:t>
      </w:r>
      <w:r w:rsidRPr="004044CB">
        <w:rPr>
          <w:lang w:val="en-MY"/>
        </w:rPr>
        <w:t>p</w:t>
      </w:r>
      <w:proofErr w:type="spellStart"/>
      <w:r w:rsidRPr="004044CB">
        <w:t>atterns</w:t>
      </w:r>
      <w:proofErr w:type="spellEnd"/>
      <w:r w:rsidRPr="004044CB">
        <w:t xml:space="preserve"> of Sn (Oct)</w:t>
      </w:r>
      <w:r w:rsidRPr="004044CB">
        <w:rPr>
          <w:vertAlign w:val="subscript"/>
        </w:rPr>
        <w:t>2</w:t>
      </w:r>
      <w:r w:rsidRPr="004044CB">
        <w:t xml:space="preserve"> with PEG 1500 </w:t>
      </w:r>
      <w:r w:rsidRPr="004044CB">
        <w:rPr>
          <w:lang w:val="en-MY"/>
        </w:rPr>
        <w:t xml:space="preserve">and PVA. </w:t>
      </w:r>
      <w:r w:rsidRPr="004044CB">
        <w:t xml:space="preserve">XRD is a technique used to identify the crystalline species in material. Therefore, this </w:t>
      </w:r>
      <w:r w:rsidRPr="004044CB">
        <w:rPr>
          <w:lang w:val="en-MY"/>
        </w:rPr>
        <w:t>analysis</w:t>
      </w:r>
      <w:r w:rsidRPr="004044CB">
        <w:t xml:space="preserve"> is done in order to </w:t>
      </w:r>
      <w:r w:rsidRPr="004044CB">
        <w:rPr>
          <w:lang w:val="en-MY"/>
        </w:rPr>
        <w:t>characterize</w:t>
      </w:r>
      <w:r w:rsidRPr="004044CB">
        <w:t xml:space="preserve"> the crystalline species in Sn(Oct)</w:t>
      </w:r>
      <w:r w:rsidRPr="004044CB">
        <w:rPr>
          <w:vertAlign w:val="subscript"/>
        </w:rPr>
        <w:t>2</w:t>
      </w:r>
      <w:r w:rsidRPr="004044CB">
        <w:t xml:space="preserve"> powder with different concentration of binders addition. The structure of the Sn(Oct)</w:t>
      </w:r>
      <w:r w:rsidRPr="004044CB">
        <w:rPr>
          <w:vertAlign w:val="subscript"/>
        </w:rPr>
        <w:t>2</w:t>
      </w:r>
      <w:r w:rsidRPr="004044CB">
        <w:t xml:space="preserve"> and binders were studied using X-ray diffraction with angle of 20–80◦, 40V and 30A with speed time of 1min/s with radiation of </w:t>
      </w:r>
      <w:proofErr w:type="spellStart"/>
      <w:r w:rsidRPr="004044CB">
        <w:t>CuK</w:t>
      </w:r>
      <w:proofErr w:type="spellEnd"/>
      <w:r w:rsidRPr="004044CB">
        <w:t>α in wavelength λ=1.5406 Å [14]</w:t>
      </w:r>
      <w:r w:rsidRPr="004044CB">
        <w:rPr>
          <w:lang w:val="en-MY"/>
        </w:rPr>
        <w:t>.</w:t>
      </w:r>
    </w:p>
    <w:tbl>
      <w:tblPr>
        <w:tblW w:w="9053" w:type="dxa"/>
        <w:jc w:val="center"/>
        <w:tblLook w:val="04A0" w:firstRow="1" w:lastRow="0" w:firstColumn="1" w:lastColumn="0" w:noHBand="0" w:noVBand="1"/>
      </w:tblPr>
      <w:tblGrid>
        <w:gridCol w:w="4525"/>
        <w:gridCol w:w="4528"/>
      </w:tblGrid>
      <w:tr w:rsidR="004044CB" w:rsidRPr="004044CB" w:rsidTr="004044CB">
        <w:trPr>
          <w:trHeight w:val="3949"/>
          <w:jc w:val="center"/>
        </w:trPr>
        <w:tc>
          <w:tcPr>
            <w:tcW w:w="4525" w:type="dxa"/>
            <w:shd w:val="clear" w:color="auto" w:fill="auto"/>
          </w:tcPr>
          <w:p w:rsidR="00610B04" w:rsidRPr="004044CB" w:rsidRDefault="004044CB" w:rsidP="00903B56">
            <w:pPr>
              <w:adjustRightInd w:val="0"/>
              <w:rPr>
                <w:rFonts w:ascii="Times New Roman" w:hAnsi="Times New Roman"/>
                <w:lang w:val="en-MY"/>
              </w:rPr>
            </w:pPr>
            <w:r w:rsidRPr="004044CB">
              <w:rPr>
                <w:noProof/>
                <w:lang w:eastAsia="en-US"/>
              </w:rPr>
              <mc:AlternateContent>
                <mc:Choice Requires="wps">
                  <w:drawing>
                    <wp:anchor distT="0" distB="0" distL="114300" distR="114300" simplePos="0" relativeHeight="251672064" behindDoc="0" locked="0" layoutInCell="1" allowOverlap="1" wp14:anchorId="13AF037A" wp14:editId="3C252049">
                      <wp:simplePos x="0" y="0"/>
                      <wp:positionH relativeFrom="column">
                        <wp:posOffset>2312742</wp:posOffset>
                      </wp:positionH>
                      <wp:positionV relativeFrom="paragraph">
                        <wp:posOffset>155237</wp:posOffset>
                      </wp:positionV>
                      <wp:extent cx="434051" cy="306729"/>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4051" cy="306729"/>
                              </a:xfrm>
                              <a:prstGeom prst="rect">
                                <a:avLst/>
                              </a:prstGeom>
                              <a:noFill/>
                              <a:ln w="6350">
                                <a:noFill/>
                              </a:ln>
                              <a:effectLst/>
                            </wps:spPr>
                            <wps:txbx>
                              <w:txbxContent>
                                <w:p w:rsidR="004044CB" w:rsidRPr="004044CB" w:rsidRDefault="004044CB" w:rsidP="004044CB">
                                  <w:pPr>
                                    <w:rPr>
                                      <w:rFonts w:ascii="Times New Roman" w:hAnsi="Times New Roman" w:cs="Times New Roman"/>
                                    </w:rPr>
                                  </w:pPr>
                                  <w:r w:rsidRPr="004044CB">
                                    <w:rPr>
                                      <w:rFonts w:ascii="Times New Roman" w:hAnsi="Times New Roman" w:cs="Times New Roman"/>
                                    </w:rPr>
                                    <w:t>(</w:t>
                                  </w:r>
                                  <w:r>
                                    <w:rPr>
                                      <w:rFonts w:ascii="Times New Roman" w:hAnsi="Times New Roman" w:cs="Times New Roman"/>
                                    </w:rPr>
                                    <w:t>a</w:t>
                                  </w:r>
                                  <w:r w:rsidRPr="004044CB">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AF037A" id="Text Box 2" o:spid="_x0000_s1028" type="#_x0000_t202" style="position:absolute;left:0;text-align:left;margin-left:182.1pt;margin-top:12.2pt;width:34.2pt;height:24.1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" filled="f" stroked="f" strokeweight=".5pt">
                      <v:textbox>
                        <w:txbxContent>
                          <w:p w:rsidR="004044CB" w:rsidRPr="004044CB" w:rsidRDefault="004044CB" w:rsidP="004044CB">
                            <w:pPr>
                              <w:rPr>
                                <w:rFonts w:ascii="Times New Roman" w:hAnsi="Times New Roman" w:cs="Times New Roman"/>
                              </w:rPr>
                            </w:pPr>
                            <w:r w:rsidRPr="004044CB">
                              <w:rPr>
                                <w:rFonts w:ascii="Times New Roman" w:hAnsi="Times New Roman" w:cs="Times New Roman"/>
                              </w:rPr>
                              <w:t>(</w:t>
                            </w:r>
                            <w:r>
                              <w:rPr>
                                <w:rFonts w:ascii="Times New Roman" w:hAnsi="Times New Roman" w:cs="Times New Roman"/>
                              </w:rPr>
                              <w:t>a</w:t>
                            </w:r>
                            <w:r w:rsidRPr="004044CB">
                              <w:rPr>
                                <w:rFonts w:ascii="Times New Roman" w:hAnsi="Times New Roman" w:cs="Times New Roman"/>
                              </w:rPr>
                              <w:t>)</w:t>
                            </w:r>
                          </w:p>
                        </w:txbxContent>
                      </v:textbox>
                    </v:shape>
                  </w:pict>
                </mc:Fallback>
              </mc:AlternateContent>
            </w:r>
            <w:r w:rsidRPr="004044CB">
              <w:rPr>
                <w:noProof/>
                <w:lang w:eastAsia="en-US"/>
              </w:rPr>
              <w:drawing>
                <wp:anchor distT="15050" distB="10533" distL="126492" distR="123063" simplePos="0" relativeHeight="251655680" behindDoc="0" locked="0" layoutInCell="1" allowOverlap="1" wp14:anchorId="1417DF63" wp14:editId="72E19235">
                  <wp:simplePos x="0" y="0"/>
                  <wp:positionH relativeFrom="column">
                    <wp:posOffset>99912</wp:posOffset>
                  </wp:positionH>
                  <wp:positionV relativeFrom="paragraph">
                    <wp:posOffset>102460</wp:posOffset>
                  </wp:positionV>
                  <wp:extent cx="2581275" cy="2256790"/>
                  <wp:effectExtent l="0" t="0" r="9525" b="10160"/>
                  <wp:wrapNone/>
                  <wp:docPr id="16" name="Chart 1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p>
        </w:tc>
        <w:tc>
          <w:tcPr>
            <w:tcW w:w="4528" w:type="dxa"/>
            <w:shd w:val="clear" w:color="auto" w:fill="auto"/>
          </w:tcPr>
          <w:p w:rsidR="00610B04" w:rsidRPr="004044CB" w:rsidRDefault="004044CB" w:rsidP="00903B56">
            <w:pPr>
              <w:adjustRightInd w:val="0"/>
              <w:rPr>
                <w:rFonts w:ascii="Times New Roman" w:hAnsi="Times New Roman"/>
                <w:lang w:val="en-MY"/>
              </w:rPr>
            </w:pPr>
            <w:r w:rsidRPr="004044CB">
              <w:rPr>
                <w:noProof/>
                <w:lang w:eastAsia="en-US"/>
              </w:rPr>
              <w:drawing>
                <wp:anchor distT="14054" distB="11334" distL="126492" distR="127508" simplePos="0" relativeHeight="251657728" behindDoc="0" locked="0" layoutInCell="1" allowOverlap="1" wp14:anchorId="4C6A2D62" wp14:editId="205BD375">
                  <wp:simplePos x="0" y="0"/>
                  <wp:positionH relativeFrom="column">
                    <wp:posOffset>-62543</wp:posOffset>
                  </wp:positionH>
                  <wp:positionV relativeFrom="paragraph">
                    <wp:posOffset>115988</wp:posOffset>
                  </wp:positionV>
                  <wp:extent cx="2618740" cy="2250585"/>
                  <wp:effectExtent l="0" t="0" r="10160" b="16510"/>
                  <wp:wrapNone/>
                  <wp:docPr id="9" name="Chart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r w:rsidR="00610B04" w:rsidRPr="004044CB">
              <w:rPr>
                <w:noProof/>
                <w:lang w:eastAsia="en-US"/>
              </w:rPr>
              <w:drawing>
                <wp:anchor distT="14054" distB="9429" distL="126492" distR="124714" simplePos="0" relativeHeight="251656704" behindDoc="0" locked="0" layoutInCell="1" allowOverlap="1" wp14:anchorId="5567414A" wp14:editId="75409F41">
                  <wp:simplePos x="0" y="0"/>
                  <wp:positionH relativeFrom="column">
                    <wp:posOffset>3899916</wp:posOffset>
                  </wp:positionH>
                  <wp:positionV relativeFrom="paragraph">
                    <wp:posOffset>5702681</wp:posOffset>
                  </wp:positionV>
                  <wp:extent cx="3054985" cy="2573020"/>
                  <wp:effectExtent l="0" t="0" r="12065" b="17780"/>
                  <wp:wrapNone/>
                  <wp:docPr id="11" name="Chart 1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r w:rsidR="00610B04" w:rsidRPr="004044CB">
              <w:rPr>
                <w:noProof/>
                <w:lang w:eastAsia="en-US"/>
              </w:rPr>
              <w:drawing>
                <wp:anchor distT="0" distB="11257" distL="114300" distR="118999" simplePos="0" relativeHeight="251654656" behindDoc="0" locked="0" layoutInCell="1" allowOverlap="1" wp14:anchorId="0E64D7AA" wp14:editId="4DB24E14">
                  <wp:simplePos x="0" y="0"/>
                  <wp:positionH relativeFrom="margin">
                    <wp:posOffset>3971290</wp:posOffset>
                  </wp:positionH>
                  <wp:positionV relativeFrom="paragraph">
                    <wp:posOffset>532130</wp:posOffset>
                  </wp:positionV>
                  <wp:extent cx="3158490" cy="2534920"/>
                  <wp:effectExtent l="0" t="0" r="22860" b="17780"/>
                  <wp:wrapNone/>
                  <wp:docPr id="10" name="Chart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p>
          <w:p w:rsidR="00610B04" w:rsidRPr="004044CB" w:rsidRDefault="004044CB" w:rsidP="00903B56">
            <w:pPr>
              <w:adjustRightInd w:val="0"/>
              <w:rPr>
                <w:rFonts w:ascii="Times New Roman" w:hAnsi="Times New Roman"/>
                <w:lang w:val="en-MY"/>
              </w:rPr>
            </w:pPr>
            <w:r w:rsidRPr="004044CB">
              <w:rPr>
                <w:noProof/>
                <w:lang w:eastAsia="en-US"/>
              </w:rPr>
              <mc:AlternateContent>
                <mc:Choice Requires="wps">
                  <w:drawing>
                    <wp:anchor distT="0" distB="0" distL="114300" distR="114300" simplePos="0" relativeHeight="251673088" behindDoc="0" locked="0" layoutInCell="1" allowOverlap="1" wp14:anchorId="13AF037A" wp14:editId="3C252049">
                      <wp:simplePos x="0" y="0"/>
                      <wp:positionH relativeFrom="column">
                        <wp:posOffset>2205612</wp:posOffset>
                      </wp:positionH>
                      <wp:positionV relativeFrom="paragraph">
                        <wp:posOffset>38341</wp:posOffset>
                      </wp:positionV>
                      <wp:extent cx="434051" cy="306729"/>
                      <wp:effectExtent l="0" t="0" r="0" b="0"/>
                      <wp:wrapNone/>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4051" cy="306729"/>
                              </a:xfrm>
                              <a:prstGeom prst="rect">
                                <a:avLst/>
                              </a:prstGeom>
                              <a:noFill/>
                              <a:ln w="6350">
                                <a:noFill/>
                              </a:ln>
                              <a:effectLst/>
                            </wps:spPr>
                            <wps:txbx>
                              <w:txbxContent>
                                <w:p w:rsidR="004044CB" w:rsidRPr="004044CB" w:rsidRDefault="004044CB" w:rsidP="004044CB">
                                  <w:pPr>
                                    <w:rPr>
                                      <w:rFonts w:ascii="Times New Roman" w:hAnsi="Times New Roman" w:cs="Times New Roman"/>
                                    </w:rPr>
                                  </w:pPr>
                                  <w:r w:rsidRPr="004044CB">
                                    <w:rPr>
                                      <w:rFonts w:ascii="Times New Roman" w:hAnsi="Times New Roman" w:cs="Times New Roman"/>
                                    </w:rPr>
                                    <w:t>(</w:t>
                                  </w:r>
                                  <w:r>
                                    <w:rPr>
                                      <w:rFonts w:ascii="Times New Roman" w:hAnsi="Times New Roman" w:cs="Times New Roman"/>
                                    </w:rPr>
                                    <w:t>b</w:t>
                                  </w:r>
                                  <w:r w:rsidRPr="004044CB">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AF037A" id="Text Box 32" o:spid="_x0000_s1029" type="#_x0000_t202" style="position:absolute;left:0;text-align:left;margin-left:173.65pt;margin-top:3pt;width:34.2pt;height:24.1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" filled="f" stroked="f" strokeweight=".5pt">
                      <v:textbox>
                        <w:txbxContent>
                          <w:p w:rsidR="004044CB" w:rsidRPr="004044CB" w:rsidRDefault="004044CB" w:rsidP="004044CB">
                            <w:pPr>
                              <w:rPr>
                                <w:rFonts w:ascii="Times New Roman" w:hAnsi="Times New Roman" w:cs="Times New Roman"/>
                              </w:rPr>
                            </w:pPr>
                            <w:r w:rsidRPr="004044CB">
                              <w:rPr>
                                <w:rFonts w:ascii="Times New Roman" w:hAnsi="Times New Roman" w:cs="Times New Roman"/>
                              </w:rPr>
                              <w:t>(</w:t>
                            </w:r>
                            <w:r>
                              <w:rPr>
                                <w:rFonts w:ascii="Times New Roman" w:hAnsi="Times New Roman" w:cs="Times New Roman"/>
                              </w:rPr>
                              <w:t>b</w:t>
                            </w:r>
                            <w:r w:rsidRPr="004044CB">
                              <w:rPr>
                                <w:rFonts w:ascii="Times New Roman" w:hAnsi="Times New Roman" w:cs="Times New Roman"/>
                              </w:rPr>
                              <w:t>)</w:t>
                            </w:r>
                          </w:p>
                        </w:txbxContent>
                      </v:textbox>
                    </v:shape>
                  </w:pict>
                </mc:Fallback>
              </mc:AlternateContent>
            </w:r>
            <w:r w:rsidR="00610B04" w:rsidRPr="004044CB">
              <w:rPr>
                <w:noProof/>
                <w:lang w:eastAsia="en-US"/>
              </w:rPr>
              <w:drawing>
                <wp:anchor distT="0" distB="11257" distL="114300" distR="118999" simplePos="0" relativeHeight="251653632" behindDoc="0" locked="0" layoutInCell="1" allowOverlap="1" wp14:anchorId="7DCBF496" wp14:editId="14730A78">
                  <wp:simplePos x="0" y="0"/>
                  <wp:positionH relativeFrom="margin">
                    <wp:posOffset>3971290</wp:posOffset>
                  </wp:positionH>
                  <wp:positionV relativeFrom="paragraph">
                    <wp:posOffset>532130</wp:posOffset>
                  </wp:positionV>
                  <wp:extent cx="3158490" cy="2534920"/>
                  <wp:effectExtent l="0" t="0" r="22860" b="17780"/>
                  <wp:wrapNone/>
                  <wp:docPr id="8"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r w:rsidR="00610B04" w:rsidRPr="004044CB">
              <w:rPr>
                <w:noProof/>
                <w:lang w:eastAsia="en-US"/>
              </w:rPr>
              <w:drawing>
                <wp:anchor distT="0" distB="11257" distL="114300" distR="118999" simplePos="0" relativeHeight="251652608" behindDoc="0" locked="0" layoutInCell="1" allowOverlap="1" wp14:anchorId="1C654755" wp14:editId="746E4205">
                  <wp:simplePos x="0" y="0"/>
                  <wp:positionH relativeFrom="margin">
                    <wp:posOffset>3971290</wp:posOffset>
                  </wp:positionH>
                  <wp:positionV relativeFrom="paragraph">
                    <wp:posOffset>532130</wp:posOffset>
                  </wp:positionV>
                  <wp:extent cx="3158490" cy="2534920"/>
                  <wp:effectExtent l="0" t="0" r="22860" b="17780"/>
                  <wp:wrapNone/>
                  <wp:docPr id="7"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p>
        </w:tc>
      </w:tr>
      <w:tr w:rsidR="004044CB" w:rsidRPr="004044CB" w:rsidTr="00903B56">
        <w:trPr>
          <w:trHeight w:val="613"/>
          <w:jc w:val="center"/>
        </w:trPr>
        <w:tc>
          <w:tcPr>
            <w:tcW w:w="9053" w:type="dxa"/>
            <w:gridSpan w:val="2"/>
            <w:shd w:val="clear" w:color="auto" w:fill="auto"/>
          </w:tcPr>
          <w:p w:rsidR="00610B04" w:rsidRPr="004044CB" w:rsidRDefault="00610B04" w:rsidP="00610B04">
            <w:pPr>
              <w:pStyle w:val="figurecaption"/>
              <w:numPr>
                <w:ilvl w:val="0"/>
                <w:numId w:val="0"/>
              </w:numPr>
              <w:jc w:val="center"/>
              <w:rPr>
                <w:sz w:val="20"/>
                <w:szCs w:val="22"/>
              </w:rPr>
            </w:pPr>
            <w:r w:rsidRPr="004044CB">
              <w:rPr>
                <w:sz w:val="20"/>
                <w:szCs w:val="22"/>
                <w:lang w:val="en-MY"/>
              </w:rPr>
              <w:t>Figure 2</w:t>
            </w:r>
            <w:r w:rsidR="004044CB" w:rsidRPr="004044CB">
              <w:rPr>
                <w:sz w:val="20"/>
                <w:szCs w:val="22"/>
                <w:lang w:val="en-MY"/>
              </w:rPr>
              <w:t xml:space="preserve">. </w:t>
            </w:r>
            <w:r w:rsidRPr="004044CB">
              <w:rPr>
                <w:sz w:val="20"/>
                <w:szCs w:val="22"/>
              </w:rPr>
              <w:t xml:space="preserve">XRD patterns of </w:t>
            </w:r>
            <w:r w:rsidR="005865A6">
              <w:rPr>
                <w:sz w:val="20"/>
                <w:szCs w:val="22"/>
              </w:rPr>
              <w:t>(</w:t>
            </w:r>
            <w:r w:rsidRPr="004044CB">
              <w:rPr>
                <w:sz w:val="20"/>
                <w:szCs w:val="22"/>
              </w:rPr>
              <w:t xml:space="preserve">a) PEG and </w:t>
            </w:r>
            <w:r w:rsidR="005865A6">
              <w:rPr>
                <w:sz w:val="20"/>
                <w:szCs w:val="22"/>
              </w:rPr>
              <w:t>(</w:t>
            </w:r>
            <w:r w:rsidRPr="004044CB">
              <w:rPr>
                <w:sz w:val="20"/>
                <w:szCs w:val="22"/>
              </w:rPr>
              <w:t>b) PVA in powder form</w:t>
            </w:r>
          </w:p>
          <w:p w:rsidR="00610B04" w:rsidRPr="004044CB" w:rsidRDefault="00610B04" w:rsidP="00903B56">
            <w:pPr>
              <w:adjustRightInd w:val="0"/>
              <w:rPr>
                <w:rFonts w:ascii="Times New Roman" w:hAnsi="Times New Roman"/>
                <w:lang w:val="en-MY"/>
              </w:rPr>
            </w:pPr>
          </w:p>
        </w:tc>
      </w:tr>
    </w:tbl>
    <w:p w:rsidR="00BA2B50" w:rsidRPr="004044CB" w:rsidRDefault="00BA2B50" w:rsidP="004044CB">
      <w:pPr>
        <w:rPr>
          <w:szCs w:val="20"/>
          <w:lang w:val="en-MY"/>
        </w:rPr>
      </w:pPr>
      <w:r w:rsidRPr="004044CB">
        <w:rPr>
          <w:rFonts w:ascii="Times New Roman" w:hAnsi="Times New Roman" w:cs="Times New Roman"/>
          <w:szCs w:val="20"/>
        </w:rPr>
        <w:t>From the XRD measurements of Sn(Oct)</w:t>
      </w:r>
      <w:r w:rsidRPr="004044CB">
        <w:rPr>
          <w:rFonts w:ascii="Times New Roman" w:hAnsi="Times New Roman" w:cs="Times New Roman"/>
          <w:szCs w:val="20"/>
          <w:vertAlign w:val="subscript"/>
        </w:rPr>
        <w:t>2</w:t>
      </w:r>
      <w:r w:rsidRPr="004044CB">
        <w:rPr>
          <w:rFonts w:ascii="Times New Roman" w:hAnsi="Times New Roman" w:cs="Times New Roman"/>
          <w:szCs w:val="20"/>
        </w:rPr>
        <w:t xml:space="preserve"> with binder addition as shown in </w:t>
      </w:r>
      <w:r w:rsidR="004044CB" w:rsidRPr="004044CB">
        <w:rPr>
          <w:rFonts w:ascii="Times New Roman" w:hAnsi="Times New Roman" w:cs="Times New Roman"/>
          <w:szCs w:val="20"/>
        </w:rPr>
        <w:t>F</w:t>
      </w:r>
      <w:r w:rsidRPr="004044CB">
        <w:rPr>
          <w:rFonts w:ascii="Times New Roman" w:hAnsi="Times New Roman" w:cs="Times New Roman"/>
          <w:szCs w:val="20"/>
        </w:rPr>
        <w:t xml:space="preserve">igure 2a and 2b, it can be seen that the gel is X-ray amorphous where it only shows broad humps in every </w:t>
      </w:r>
      <w:proofErr w:type="gramStart"/>
      <w:r w:rsidRPr="004044CB">
        <w:rPr>
          <w:rFonts w:ascii="Times New Roman" w:hAnsi="Times New Roman" w:cs="Times New Roman"/>
          <w:szCs w:val="20"/>
        </w:rPr>
        <w:t>diagrams</w:t>
      </w:r>
      <w:proofErr w:type="gramEnd"/>
      <w:r w:rsidRPr="004044CB">
        <w:rPr>
          <w:rFonts w:ascii="Times New Roman" w:hAnsi="Times New Roman" w:cs="Times New Roman"/>
          <w:szCs w:val="20"/>
        </w:rPr>
        <w:t xml:space="preserve">. This is because most tin ions are bonded with oxygen in the </w:t>
      </w:r>
      <w:proofErr w:type="spellStart"/>
      <w:r w:rsidRPr="004044CB">
        <w:rPr>
          <w:rFonts w:ascii="Times New Roman" w:hAnsi="Times New Roman" w:cs="Times New Roman"/>
          <w:szCs w:val="20"/>
        </w:rPr>
        <w:t>xerogel</w:t>
      </w:r>
      <w:proofErr w:type="spellEnd"/>
      <w:r w:rsidRPr="004044CB">
        <w:rPr>
          <w:rFonts w:ascii="Times New Roman" w:hAnsi="Times New Roman" w:cs="Times New Roman"/>
          <w:szCs w:val="20"/>
        </w:rPr>
        <w:t xml:space="preserve"> and they are still in an amorphous state when dried at temperature below 250</w:t>
      </w:r>
      <w:r w:rsidR="004044CB" w:rsidRPr="004044CB">
        <w:rPr>
          <w:rFonts w:ascii="Times New Roman" w:hAnsi="Times New Roman" w:cs="Times New Roman"/>
          <w:szCs w:val="20"/>
        </w:rPr>
        <w:t xml:space="preserve"> </w:t>
      </w:r>
      <w:r w:rsidRPr="004044CB">
        <w:rPr>
          <w:rFonts w:ascii="Times New Roman" w:hAnsi="Times New Roman" w:cs="Times New Roman"/>
          <w:szCs w:val="20"/>
        </w:rPr>
        <w:t xml:space="preserve">°C. It </w:t>
      </w:r>
      <w:r w:rsidR="008B0AC1" w:rsidRPr="004044CB">
        <w:rPr>
          <w:rFonts w:ascii="Times New Roman" w:hAnsi="Times New Roman" w:cs="Times New Roman"/>
          <w:szCs w:val="20"/>
          <w:lang w:val="en-MY"/>
        </w:rPr>
        <w:t>clearly shows</w:t>
      </w:r>
      <w:r w:rsidRPr="004044CB">
        <w:rPr>
          <w:rFonts w:ascii="Times New Roman" w:hAnsi="Times New Roman" w:cs="Times New Roman"/>
          <w:szCs w:val="20"/>
        </w:rPr>
        <w:t xml:space="preserve"> that the XRD patterns of Sn(Oct)</w:t>
      </w:r>
      <w:r w:rsidRPr="004044CB">
        <w:rPr>
          <w:rFonts w:ascii="Times New Roman" w:hAnsi="Times New Roman" w:cs="Times New Roman"/>
          <w:szCs w:val="20"/>
          <w:vertAlign w:val="subscript"/>
        </w:rPr>
        <w:t>2</w:t>
      </w:r>
      <w:r w:rsidRPr="004044CB">
        <w:rPr>
          <w:rFonts w:ascii="Times New Roman" w:hAnsi="Times New Roman" w:cs="Times New Roman"/>
          <w:szCs w:val="20"/>
        </w:rPr>
        <w:t xml:space="preserve"> coated with PVA and PEG </w:t>
      </w:r>
      <w:r w:rsidRPr="004044CB">
        <w:rPr>
          <w:rFonts w:ascii="Times New Roman" w:hAnsi="Times New Roman" w:cs="Times New Roman"/>
          <w:szCs w:val="20"/>
          <w:lang w:val="en-MY"/>
        </w:rPr>
        <w:t>in</w:t>
      </w:r>
      <w:r w:rsidRPr="004044CB">
        <w:rPr>
          <w:rFonts w:ascii="Times New Roman" w:hAnsi="Times New Roman" w:cs="Times New Roman"/>
          <w:szCs w:val="20"/>
        </w:rPr>
        <w:t xml:space="preserve"> Figure </w:t>
      </w:r>
      <w:r w:rsidRPr="004044CB">
        <w:rPr>
          <w:rFonts w:ascii="Times New Roman" w:hAnsi="Times New Roman" w:cs="Times New Roman"/>
          <w:szCs w:val="20"/>
          <w:lang w:val="en-MY"/>
        </w:rPr>
        <w:t>2a and 2b</w:t>
      </w:r>
      <w:r w:rsidRPr="004044CB">
        <w:rPr>
          <w:rFonts w:ascii="Times New Roman" w:hAnsi="Times New Roman" w:cs="Times New Roman"/>
          <w:szCs w:val="20"/>
        </w:rPr>
        <w:t xml:space="preserve"> have same patterns for all different concentration of binders which are 4g, 6g and 8g. This fact shows that adsorption of PVA and PEG and with different concentrations on Sn(Oct)</w:t>
      </w:r>
      <w:r w:rsidRPr="004044CB">
        <w:rPr>
          <w:rFonts w:ascii="Times New Roman" w:hAnsi="Times New Roman" w:cs="Times New Roman"/>
          <w:szCs w:val="20"/>
          <w:vertAlign w:val="subscript"/>
        </w:rPr>
        <w:t>2</w:t>
      </w:r>
      <w:r w:rsidRPr="004044CB">
        <w:rPr>
          <w:rFonts w:ascii="Times New Roman" w:hAnsi="Times New Roman" w:cs="Times New Roman"/>
          <w:szCs w:val="20"/>
        </w:rPr>
        <w:t xml:space="preserve"> particles does not </w:t>
      </w:r>
      <w:proofErr w:type="gramStart"/>
      <w:r w:rsidRPr="004044CB">
        <w:rPr>
          <w:rFonts w:ascii="Times New Roman" w:hAnsi="Times New Roman" w:cs="Times New Roman"/>
          <w:szCs w:val="20"/>
        </w:rPr>
        <w:t>gives</w:t>
      </w:r>
      <w:proofErr w:type="gramEnd"/>
      <w:r w:rsidRPr="004044CB">
        <w:rPr>
          <w:rFonts w:ascii="Times New Roman" w:hAnsi="Times New Roman" w:cs="Times New Roman"/>
          <w:szCs w:val="20"/>
        </w:rPr>
        <w:t xml:space="preserve"> any effect towards the crystallinity</w:t>
      </w:r>
      <w:r w:rsidRPr="004044CB">
        <w:rPr>
          <w:rFonts w:ascii="Times New Roman" w:hAnsi="Times New Roman" w:cs="Times New Roman"/>
          <w:szCs w:val="20"/>
          <w:lang w:val="en-MY"/>
        </w:rPr>
        <w:t xml:space="preserve"> of</w:t>
      </w:r>
      <w:r w:rsidRPr="004044CB">
        <w:rPr>
          <w:rFonts w:ascii="Times New Roman" w:hAnsi="Times New Roman" w:cs="Times New Roman"/>
          <w:szCs w:val="20"/>
        </w:rPr>
        <w:t xml:space="preserve"> Sn(Oct)</w:t>
      </w:r>
      <w:r w:rsidRPr="004044CB">
        <w:rPr>
          <w:rFonts w:ascii="Times New Roman" w:hAnsi="Times New Roman" w:cs="Times New Roman"/>
          <w:szCs w:val="20"/>
          <w:vertAlign w:val="subscript"/>
        </w:rPr>
        <w:t>2</w:t>
      </w:r>
      <w:r w:rsidRPr="004044CB">
        <w:rPr>
          <w:rFonts w:ascii="Times New Roman" w:hAnsi="Times New Roman" w:cs="Times New Roman"/>
          <w:szCs w:val="20"/>
        </w:rPr>
        <w:t xml:space="preserve"> particles since sharp peaks on the pattern indicate</w:t>
      </w:r>
      <w:r w:rsidRPr="004044CB">
        <w:rPr>
          <w:rFonts w:ascii="Times New Roman" w:hAnsi="Times New Roman" w:cs="Times New Roman"/>
          <w:szCs w:val="20"/>
          <w:lang w:val="en-MY"/>
        </w:rPr>
        <w:t>d</w:t>
      </w:r>
      <w:r w:rsidRPr="004044CB">
        <w:rPr>
          <w:rFonts w:ascii="Times New Roman" w:hAnsi="Times New Roman" w:cs="Times New Roman"/>
          <w:szCs w:val="20"/>
        </w:rPr>
        <w:t xml:space="preserve"> the crystalline structure of material. All coated samples reveal</w:t>
      </w:r>
      <w:proofErr w:type="spellStart"/>
      <w:r w:rsidRPr="004044CB">
        <w:rPr>
          <w:rFonts w:ascii="Times New Roman" w:hAnsi="Times New Roman" w:cs="Times New Roman"/>
          <w:szCs w:val="20"/>
          <w:lang w:val="en-MY"/>
        </w:rPr>
        <w:t>ed</w:t>
      </w:r>
      <w:proofErr w:type="spellEnd"/>
      <w:r w:rsidRPr="004044CB">
        <w:rPr>
          <w:rFonts w:ascii="Times New Roman" w:hAnsi="Times New Roman" w:cs="Times New Roman"/>
          <w:szCs w:val="20"/>
        </w:rPr>
        <w:t xml:space="preserve"> the same sharp peaks at the same wavelength range</w:t>
      </w:r>
      <w:r w:rsidRPr="004044CB">
        <w:rPr>
          <w:rFonts w:ascii="Times New Roman" w:hAnsi="Times New Roman" w:cs="Times New Roman"/>
          <w:szCs w:val="20"/>
          <w:lang w:val="en-MY"/>
        </w:rPr>
        <w:t>.</w:t>
      </w:r>
    </w:p>
    <w:p w:rsidR="004044CB" w:rsidRPr="004044CB" w:rsidRDefault="004044CB" w:rsidP="004044CB">
      <w:pPr>
        <w:rPr>
          <w:rFonts w:ascii="Times New Roman" w:hAnsi="Times New Roman" w:cs="Times New Roman"/>
        </w:rPr>
      </w:pPr>
    </w:p>
    <w:p w:rsidR="00610B04" w:rsidRPr="004044CB" w:rsidRDefault="00BA2B50" w:rsidP="00946325">
      <w:pPr>
        <w:pStyle w:val="BodyText"/>
        <w:ind w:firstLine="0"/>
      </w:pPr>
      <w:r w:rsidRPr="004044CB">
        <w:t>When comparing the XRD patterns of Sn(Oct)</w:t>
      </w:r>
      <w:r w:rsidRPr="004044CB">
        <w:rPr>
          <w:vertAlign w:val="subscript"/>
        </w:rPr>
        <w:t>2</w:t>
      </w:r>
      <w:r w:rsidRPr="004044CB">
        <w:t xml:space="preserve"> with PVA binder of different concentration </w:t>
      </w:r>
      <w:r w:rsidRPr="004044CB">
        <w:rPr>
          <w:lang w:val="en-MY"/>
        </w:rPr>
        <w:t>shown</w:t>
      </w:r>
      <w:r w:rsidRPr="004044CB">
        <w:t xml:space="preserve"> in Figure </w:t>
      </w:r>
      <w:r w:rsidRPr="004044CB">
        <w:rPr>
          <w:lang w:val="en-MY"/>
        </w:rPr>
        <w:t>2a</w:t>
      </w:r>
      <w:r w:rsidRPr="004044CB">
        <w:t>, it can be clearly seen that the intensity of diffraction peaks increased as the concentration of PVA increased. Same goes to XRD patterns of Sn(Oct)</w:t>
      </w:r>
      <w:r w:rsidRPr="004044CB">
        <w:rPr>
          <w:vertAlign w:val="subscript"/>
        </w:rPr>
        <w:t>2</w:t>
      </w:r>
      <w:r w:rsidRPr="004044CB">
        <w:t xml:space="preserve"> with PEG</w:t>
      </w:r>
      <w:r w:rsidRPr="004044CB">
        <w:rPr>
          <w:lang w:val="en-MY"/>
        </w:rPr>
        <w:t xml:space="preserve"> </w:t>
      </w:r>
      <w:r w:rsidRPr="004044CB">
        <w:t>binder. The intensity of diffraction peaks also increased as the concentration of PEG</w:t>
      </w:r>
      <w:r w:rsidRPr="004044CB">
        <w:rPr>
          <w:lang w:val="en-MY"/>
        </w:rPr>
        <w:t xml:space="preserve"> </w:t>
      </w:r>
      <w:r w:rsidRPr="004044CB">
        <w:t>increased.</w:t>
      </w:r>
      <w:r w:rsidR="004044CB">
        <w:rPr>
          <w:lang w:val="en-GB"/>
        </w:rPr>
        <w:t xml:space="preserve"> </w:t>
      </w:r>
      <w:r w:rsidRPr="004044CB">
        <w:t xml:space="preserve">However, the intensity of PEG  is higher compared with PVA. </w:t>
      </w:r>
      <w:r w:rsidR="008C32BB" w:rsidRPr="004044CB">
        <w:rPr>
          <w:lang w:val="en-MY"/>
        </w:rPr>
        <w:t>It</w:t>
      </w:r>
      <w:r w:rsidRPr="004044CB">
        <w:t xml:space="preserve"> is clearly shown at the first peak from wavelength range 25 to 29. This proved that Sn(Oct)</w:t>
      </w:r>
      <w:r w:rsidRPr="004044CB">
        <w:rPr>
          <w:vertAlign w:val="subscript"/>
        </w:rPr>
        <w:t>2</w:t>
      </w:r>
      <w:r w:rsidRPr="004044CB">
        <w:t xml:space="preserve"> coated with PEG</w:t>
      </w:r>
      <w:r w:rsidRPr="004044CB">
        <w:rPr>
          <w:lang w:val="en-MY"/>
        </w:rPr>
        <w:t xml:space="preserve"> </w:t>
      </w:r>
      <w:r w:rsidRPr="004044CB">
        <w:t>is more crystalline compared to PVA since the intensity peaks indicates the crystalline structure of material</w:t>
      </w:r>
      <w:r w:rsidRPr="004044CB">
        <w:rPr>
          <w:lang w:val="en-MY"/>
        </w:rPr>
        <w:t>.</w:t>
      </w:r>
    </w:p>
    <w:p w:rsidR="007A68C2" w:rsidRPr="004044CB" w:rsidRDefault="005865A6" w:rsidP="00946325">
      <w:pPr>
        <w:pStyle w:val="BodyText"/>
        <w:ind w:firstLine="0"/>
        <w:rPr>
          <w:lang w:val="en-MY"/>
        </w:rPr>
      </w:pPr>
      <w:r w:rsidRPr="004044CB">
        <w:rPr>
          <w:noProof/>
          <w:lang w:eastAsia="en-US"/>
        </w:rPr>
        <w:lastRenderedPageBreak/>
        <mc:AlternateContent>
          <mc:Choice Requires="wps">
            <w:drawing>
              <wp:anchor distT="0" distB="0" distL="114300" distR="114300" simplePos="0" relativeHeight="251663872" behindDoc="0" locked="0" layoutInCell="1" allowOverlap="1" wp14:anchorId="31D1DA20" wp14:editId="5AA9CC13">
                <wp:simplePos x="0" y="0"/>
                <wp:positionH relativeFrom="column">
                  <wp:posOffset>2781203</wp:posOffset>
                </wp:positionH>
                <wp:positionV relativeFrom="paragraph">
                  <wp:posOffset>203835</wp:posOffset>
                </wp:positionV>
                <wp:extent cx="533400" cy="238125"/>
                <wp:effectExtent l="0" t="0" r="0" b="0"/>
                <wp:wrapNone/>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3400" cy="238125"/>
                        </a:xfrm>
                        <a:prstGeom prst="rect">
                          <a:avLst/>
                        </a:prstGeom>
                        <a:noFill/>
                        <a:ln w="6350">
                          <a:noFill/>
                        </a:ln>
                        <a:effectLst/>
                      </wps:spPr>
                      <wps:txbx>
                        <w:txbxContent>
                          <w:p w:rsidR="00BA2B50" w:rsidRPr="005865A6" w:rsidRDefault="005865A6" w:rsidP="00BA2B50">
                            <w:pPr>
                              <w:rPr>
                                <w:rFonts w:ascii="Times New Roman" w:hAnsi="Times New Roman" w:cs="Times New Roman"/>
                              </w:rPr>
                            </w:pPr>
                            <w:r w:rsidRPr="005865A6">
                              <w:rPr>
                                <w:rFonts w:ascii="Times New Roman" w:hAnsi="Times New Roman" w:cs="Times New Roman"/>
                              </w:rPr>
                              <w:t>(</w:t>
                            </w:r>
                            <w:r w:rsidR="00BA2B50" w:rsidRPr="005865A6">
                              <w:rPr>
                                <w:rFonts w:ascii="Times New Roman" w:hAnsi="Times New Roman" w:cs="Times New Roma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D1DA20" id="Text Box 30" o:spid="_x0000_s1030" type="#_x0000_t202" style="position:absolute;left:0;text-align:left;margin-left:219pt;margin-top:16.05pt;width:42pt;height:18.7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" filled="f" stroked="f" strokeweight=".5pt">
                <v:textbox>
                  <w:txbxContent>
                    <w:p w:rsidR="00BA2B50" w:rsidRPr="005865A6" w:rsidRDefault="005865A6" w:rsidP="00BA2B50">
                      <w:pPr>
                        <w:rPr>
                          <w:rFonts w:ascii="Times New Roman" w:hAnsi="Times New Roman" w:cs="Times New Roman"/>
                        </w:rPr>
                      </w:pPr>
                      <w:r w:rsidRPr="005865A6">
                        <w:rPr>
                          <w:rFonts w:ascii="Times New Roman" w:hAnsi="Times New Roman" w:cs="Times New Roman"/>
                        </w:rPr>
                        <w:t>(</w:t>
                      </w:r>
                      <w:r w:rsidR="00BA2B50" w:rsidRPr="005865A6">
                        <w:rPr>
                          <w:rFonts w:ascii="Times New Roman" w:hAnsi="Times New Roman" w:cs="Times New Roman"/>
                        </w:rPr>
                        <w:t>b)</w:t>
                      </w:r>
                    </w:p>
                  </w:txbxContent>
                </v:textbox>
              </v:shape>
            </w:pict>
          </mc:Fallback>
        </mc:AlternateContent>
      </w:r>
      <w:r w:rsidRPr="004044CB">
        <w:rPr>
          <w:noProof/>
          <w:lang w:eastAsia="en-US"/>
        </w:rPr>
        <w:drawing>
          <wp:anchor distT="0" distB="0" distL="114300" distR="114300" simplePos="0" relativeHeight="251667968" behindDoc="1" locked="0" layoutInCell="1" allowOverlap="1" wp14:anchorId="1DFCE399" wp14:editId="09B42925">
            <wp:simplePos x="0" y="0"/>
            <wp:positionH relativeFrom="margin">
              <wp:posOffset>3104443</wp:posOffset>
            </wp:positionH>
            <wp:positionV relativeFrom="paragraph">
              <wp:posOffset>119726</wp:posOffset>
            </wp:positionV>
            <wp:extent cx="1341755" cy="301752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
                      <a:extLst>
                        <a:ext uri="{28A0092B-C50C-407E-A947-70E740481C1C}">
                          <a14:useLocalDpi xmlns:a14="http://schemas.microsoft.com/office/drawing/2010/main" val="0"/>
                        </a:ext>
                      </a:extLst>
                    </a:blip>
                    <a:srcRect l="50362"/>
                    <a:stretch>
                      <a:fillRect/>
                    </a:stretch>
                  </pic:blipFill>
                  <pic:spPr bwMode="auto">
                    <a:xfrm>
                      <a:off x="0" y="0"/>
                      <a:ext cx="1341755" cy="30175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044CB">
        <w:rPr>
          <w:noProof/>
          <w:lang w:eastAsia="en-US"/>
        </w:rPr>
        <w:drawing>
          <wp:anchor distT="0" distB="0" distL="114300" distR="114300" simplePos="0" relativeHeight="251666944" behindDoc="1" locked="0" layoutInCell="1" allowOverlap="1" wp14:anchorId="7AFD945C" wp14:editId="6D317D5D">
            <wp:simplePos x="0" y="0"/>
            <wp:positionH relativeFrom="column">
              <wp:posOffset>1222367</wp:posOffset>
            </wp:positionH>
            <wp:positionV relativeFrom="paragraph">
              <wp:posOffset>139138</wp:posOffset>
            </wp:positionV>
            <wp:extent cx="1355725" cy="2926080"/>
            <wp:effectExtent l="0" t="0" r="0" b="762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
                      <a:extLst>
                        <a:ext uri="{28A0092B-C50C-407E-A947-70E740481C1C}">
                          <a14:useLocalDpi xmlns:a14="http://schemas.microsoft.com/office/drawing/2010/main" val="0"/>
                        </a:ext>
                      </a:extLst>
                    </a:blip>
                    <a:srcRect l="49106" t="-331" r="1747" b="-2"/>
                    <a:stretch>
                      <a:fillRect/>
                    </a:stretch>
                  </pic:blipFill>
                  <pic:spPr bwMode="auto">
                    <a:xfrm>
                      <a:off x="0" y="0"/>
                      <a:ext cx="1355725" cy="2926080"/>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W w:w="8993" w:type="dxa"/>
        <w:tblLook w:val="04A0" w:firstRow="1" w:lastRow="0" w:firstColumn="1" w:lastColumn="0" w:noHBand="0" w:noVBand="1"/>
      </w:tblPr>
      <w:tblGrid>
        <w:gridCol w:w="4495"/>
        <w:gridCol w:w="4498"/>
      </w:tblGrid>
      <w:tr w:rsidR="004044CB" w:rsidRPr="004044CB" w:rsidTr="00903B56">
        <w:trPr>
          <w:trHeight w:val="4420"/>
        </w:trPr>
        <w:tc>
          <w:tcPr>
            <w:tcW w:w="4495" w:type="dxa"/>
            <w:shd w:val="clear" w:color="auto" w:fill="auto"/>
          </w:tcPr>
          <w:p w:rsidR="00BA2B50" w:rsidRPr="004044CB" w:rsidRDefault="005865A6" w:rsidP="005865A6">
            <w:pPr>
              <w:adjustRightInd w:val="0"/>
              <w:jc w:val="right"/>
              <w:rPr>
                <w:rFonts w:ascii="Times New Roman" w:hAnsi="Times New Roman"/>
                <w:lang w:val="en-MY"/>
              </w:rPr>
            </w:pPr>
            <w:r w:rsidRPr="004044CB">
              <w:rPr>
                <w:noProof/>
                <w:lang w:eastAsia="en-US"/>
              </w:rPr>
              <mc:AlternateContent>
                <mc:Choice Requires="wps">
                  <w:drawing>
                    <wp:anchor distT="0" distB="0" distL="114300" distR="114300" simplePos="0" relativeHeight="251662848" behindDoc="0" locked="0" layoutInCell="1" allowOverlap="1" wp14:anchorId="1EA340DD" wp14:editId="77FC1D4C">
                      <wp:simplePos x="0" y="0"/>
                      <wp:positionH relativeFrom="column">
                        <wp:posOffset>935372</wp:posOffset>
                      </wp:positionH>
                      <wp:positionV relativeFrom="paragraph">
                        <wp:posOffset>3939</wp:posOffset>
                      </wp:positionV>
                      <wp:extent cx="590550" cy="238125"/>
                      <wp:effectExtent l="0" t="0" r="0" b="0"/>
                      <wp:wrapNone/>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0550" cy="238125"/>
                              </a:xfrm>
                              <a:prstGeom prst="rect">
                                <a:avLst/>
                              </a:prstGeom>
                              <a:noFill/>
                              <a:ln w="6350">
                                <a:noFill/>
                              </a:ln>
                              <a:effectLst/>
                            </wps:spPr>
                            <wps:txbx>
                              <w:txbxContent>
                                <w:p w:rsidR="00BA2B50" w:rsidRPr="005865A6" w:rsidRDefault="005865A6" w:rsidP="00BA2B50">
                                  <w:pPr>
                                    <w:rPr>
                                      <w:rFonts w:ascii="Times New Roman" w:hAnsi="Times New Roman" w:cs="Times New Roman"/>
                                    </w:rPr>
                                  </w:pPr>
                                  <w:r w:rsidRPr="005865A6">
                                    <w:rPr>
                                      <w:rFonts w:ascii="Times New Roman" w:hAnsi="Times New Roman" w:cs="Times New Roman"/>
                                    </w:rPr>
                                    <w:t>(</w:t>
                                  </w:r>
                                  <w:r w:rsidR="00BA2B50" w:rsidRPr="005865A6">
                                    <w:rPr>
                                      <w:rFonts w:ascii="Times New Roman" w:hAnsi="Times New Roman" w:cs="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A340DD" id="Text Box 29" o:spid="_x0000_s1031" type="#_x0000_t202" style="position:absolute;left:0;text-align:left;margin-left:73.65pt;margin-top:.3pt;width:46.5pt;height:18.7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" filled="f" stroked="f" strokeweight=".5pt">
                      <v:textbox>
                        <w:txbxContent>
                          <w:p w:rsidR="00BA2B50" w:rsidRPr="005865A6" w:rsidRDefault="005865A6" w:rsidP="00BA2B50">
                            <w:pPr>
                              <w:rPr>
                                <w:rFonts w:ascii="Times New Roman" w:hAnsi="Times New Roman" w:cs="Times New Roman"/>
                              </w:rPr>
                            </w:pPr>
                            <w:r w:rsidRPr="005865A6">
                              <w:rPr>
                                <w:rFonts w:ascii="Times New Roman" w:hAnsi="Times New Roman" w:cs="Times New Roman"/>
                              </w:rPr>
                              <w:t>(</w:t>
                            </w:r>
                            <w:r w:rsidR="00BA2B50" w:rsidRPr="005865A6">
                              <w:rPr>
                                <w:rFonts w:ascii="Times New Roman" w:hAnsi="Times New Roman" w:cs="Times New Roman"/>
                              </w:rPr>
                              <w:t>a)</w:t>
                            </w:r>
                          </w:p>
                        </w:txbxContent>
                      </v:textbox>
                    </v:shape>
                  </w:pict>
                </mc:Fallback>
              </mc:AlternateContent>
            </w:r>
          </w:p>
        </w:tc>
        <w:tc>
          <w:tcPr>
            <w:tcW w:w="4498" w:type="dxa"/>
            <w:shd w:val="clear" w:color="auto" w:fill="auto"/>
          </w:tcPr>
          <w:p w:rsidR="00BA2B50" w:rsidRPr="004044CB" w:rsidRDefault="00BA2B50" w:rsidP="00903B56">
            <w:pPr>
              <w:adjustRightInd w:val="0"/>
              <w:rPr>
                <w:rFonts w:ascii="Times New Roman" w:hAnsi="Times New Roman"/>
                <w:lang w:val="en-MY"/>
              </w:rPr>
            </w:pPr>
            <w:r w:rsidRPr="004044CB">
              <w:rPr>
                <w:noProof/>
                <w:lang w:eastAsia="en-US"/>
              </w:rPr>
              <w:drawing>
                <wp:anchor distT="14054" distB="9429" distL="126492" distR="124714" simplePos="0" relativeHeight="251664896" behindDoc="0" locked="0" layoutInCell="1" allowOverlap="1" wp14:anchorId="5F9B2BA2" wp14:editId="5EE5D2B9">
                  <wp:simplePos x="0" y="0"/>
                  <wp:positionH relativeFrom="column">
                    <wp:posOffset>3899916</wp:posOffset>
                  </wp:positionH>
                  <wp:positionV relativeFrom="paragraph">
                    <wp:posOffset>5702681</wp:posOffset>
                  </wp:positionV>
                  <wp:extent cx="3054985" cy="2573020"/>
                  <wp:effectExtent l="0" t="0" r="12065" b="17780"/>
                  <wp:wrapNone/>
                  <wp:docPr id="20" name="Chart 2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r w:rsidRPr="004044CB">
              <w:rPr>
                <w:noProof/>
                <w:lang w:eastAsia="en-US"/>
              </w:rPr>
              <w:drawing>
                <wp:anchor distT="0" distB="11257" distL="114300" distR="118999" simplePos="0" relativeHeight="251660800" behindDoc="0" locked="0" layoutInCell="1" allowOverlap="1" wp14:anchorId="3F06D58F" wp14:editId="043BB4EE">
                  <wp:simplePos x="0" y="0"/>
                  <wp:positionH relativeFrom="margin">
                    <wp:posOffset>3971290</wp:posOffset>
                  </wp:positionH>
                  <wp:positionV relativeFrom="paragraph">
                    <wp:posOffset>532130</wp:posOffset>
                  </wp:positionV>
                  <wp:extent cx="3158490" cy="2534920"/>
                  <wp:effectExtent l="0" t="0" r="22860" b="17780"/>
                  <wp:wrapNone/>
                  <wp:docPr id="19" name="Chart 1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p>
          <w:p w:rsidR="00BA2B50" w:rsidRPr="004044CB" w:rsidRDefault="00BA2B50" w:rsidP="00903B56">
            <w:pPr>
              <w:adjustRightInd w:val="0"/>
              <w:rPr>
                <w:rFonts w:ascii="Times New Roman" w:hAnsi="Times New Roman"/>
                <w:lang w:val="en-MY"/>
              </w:rPr>
            </w:pPr>
            <w:r w:rsidRPr="004044CB">
              <w:rPr>
                <w:noProof/>
                <w:lang w:eastAsia="en-US"/>
              </w:rPr>
              <w:drawing>
                <wp:anchor distT="0" distB="11257" distL="114300" distR="118999" simplePos="0" relativeHeight="251659776" behindDoc="0" locked="0" layoutInCell="1" allowOverlap="1" wp14:anchorId="0198CA1C" wp14:editId="5D8E37C3">
                  <wp:simplePos x="0" y="0"/>
                  <wp:positionH relativeFrom="margin">
                    <wp:posOffset>3971290</wp:posOffset>
                  </wp:positionH>
                  <wp:positionV relativeFrom="paragraph">
                    <wp:posOffset>532130</wp:posOffset>
                  </wp:positionV>
                  <wp:extent cx="3158490" cy="2534920"/>
                  <wp:effectExtent l="0" t="0" r="22860" b="17780"/>
                  <wp:wrapNone/>
                  <wp:docPr id="18" name="Chart 1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margin">
                    <wp14:pctWidth>0</wp14:pctWidth>
                  </wp14:sizeRelH>
                  <wp14:sizeRelV relativeFrom="margin">
                    <wp14:pctHeight>0</wp14:pctHeight>
                  </wp14:sizeRelV>
                </wp:anchor>
              </w:drawing>
            </w:r>
            <w:r w:rsidRPr="004044CB">
              <w:rPr>
                <w:noProof/>
                <w:lang w:eastAsia="en-US"/>
              </w:rPr>
              <w:drawing>
                <wp:anchor distT="0" distB="11257" distL="114300" distR="118999" simplePos="0" relativeHeight="251658752" behindDoc="0" locked="0" layoutInCell="1" allowOverlap="1" wp14:anchorId="33FE1865" wp14:editId="35FAB6DB">
                  <wp:simplePos x="0" y="0"/>
                  <wp:positionH relativeFrom="margin">
                    <wp:posOffset>3971290</wp:posOffset>
                  </wp:positionH>
                  <wp:positionV relativeFrom="paragraph">
                    <wp:posOffset>532130</wp:posOffset>
                  </wp:positionV>
                  <wp:extent cx="3158490" cy="2534920"/>
                  <wp:effectExtent l="0" t="0" r="22860" b="17780"/>
                  <wp:wrapNone/>
                  <wp:docPr id="17" name="Chart 1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margin">
                    <wp14:pctWidth>0</wp14:pctWidth>
                  </wp14:sizeRelH>
                  <wp14:sizeRelV relativeFrom="margin">
                    <wp14:pctHeight>0</wp14:pctHeight>
                  </wp14:sizeRelV>
                </wp:anchor>
              </w:drawing>
            </w:r>
          </w:p>
        </w:tc>
      </w:tr>
      <w:tr w:rsidR="004044CB" w:rsidRPr="004044CB" w:rsidTr="00903B56">
        <w:trPr>
          <w:trHeight w:val="622"/>
        </w:trPr>
        <w:tc>
          <w:tcPr>
            <w:tcW w:w="8993" w:type="dxa"/>
            <w:gridSpan w:val="2"/>
            <w:shd w:val="clear" w:color="auto" w:fill="auto"/>
          </w:tcPr>
          <w:p w:rsidR="00BA2B50" w:rsidRPr="004044CB" w:rsidRDefault="00BA2B50" w:rsidP="007A68C2">
            <w:pPr>
              <w:pStyle w:val="figurecaption"/>
              <w:numPr>
                <w:ilvl w:val="0"/>
                <w:numId w:val="0"/>
              </w:numPr>
              <w:jc w:val="center"/>
              <w:rPr>
                <w:sz w:val="22"/>
                <w:szCs w:val="22"/>
              </w:rPr>
            </w:pPr>
            <w:r w:rsidRPr="004044CB">
              <w:rPr>
                <w:sz w:val="20"/>
                <w:szCs w:val="22"/>
                <w:lang w:val="en-MY"/>
              </w:rPr>
              <w:t>Figure 3</w:t>
            </w:r>
            <w:r w:rsidR="005865A6">
              <w:rPr>
                <w:sz w:val="20"/>
                <w:lang w:val="en-MY"/>
              </w:rPr>
              <w:t xml:space="preserve">. </w:t>
            </w:r>
            <w:r w:rsidRPr="004044CB">
              <w:rPr>
                <w:sz w:val="20"/>
                <w:szCs w:val="22"/>
              </w:rPr>
              <w:t>Optical imagesof Sn(Oct)</w:t>
            </w:r>
            <w:r w:rsidRPr="004044CB">
              <w:rPr>
                <w:sz w:val="20"/>
                <w:szCs w:val="22"/>
                <w:vertAlign w:val="subscript"/>
              </w:rPr>
              <w:t>2</w:t>
            </w:r>
            <w:r w:rsidRPr="004044CB">
              <w:rPr>
                <w:sz w:val="20"/>
                <w:szCs w:val="22"/>
              </w:rPr>
              <w:t xml:space="preserve"> with </w:t>
            </w:r>
            <w:r w:rsidR="005865A6">
              <w:rPr>
                <w:sz w:val="20"/>
                <w:szCs w:val="22"/>
              </w:rPr>
              <w:t>(</w:t>
            </w:r>
            <w:r w:rsidRPr="004044CB">
              <w:rPr>
                <w:sz w:val="20"/>
                <w:szCs w:val="22"/>
              </w:rPr>
              <w:t>a)</w:t>
            </w:r>
            <w:r w:rsidR="005865A6">
              <w:rPr>
                <w:sz w:val="20"/>
                <w:szCs w:val="22"/>
              </w:rPr>
              <w:t xml:space="preserve"> </w:t>
            </w:r>
            <w:r w:rsidRPr="004044CB">
              <w:rPr>
                <w:sz w:val="20"/>
                <w:szCs w:val="22"/>
              </w:rPr>
              <w:t xml:space="preserve">PVA and </w:t>
            </w:r>
            <w:r w:rsidR="005865A6">
              <w:rPr>
                <w:sz w:val="20"/>
                <w:szCs w:val="22"/>
              </w:rPr>
              <w:t>(</w:t>
            </w:r>
            <w:r w:rsidRPr="004044CB">
              <w:rPr>
                <w:sz w:val="20"/>
                <w:szCs w:val="22"/>
              </w:rPr>
              <w:t>b)</w:t>
            </w:r>
            <w:r w:rsidR="005865A6">
              <w:rPr>
                <w:sz w:val="20"/>
                <w:szCs w:val="22"/>
              </w:rPr>
              <w:t xml:space="preserve"> </w:t>
            </w:r>
            <w:r w:rsidRPr="004044CB">
              <w:rPr>
                <w:sz w:val="20"/>
                <w:szCs w:val="22"/>
              </w:rPr>
              <w:t xml:space="preserve">PEG 1500 binder coated after drying at 200 </w:t>
            </w:r>
            <w:r w:rsidRPr="004044CB">
              <w:rPr>
                <w:sz w:val="20"/>
                <w:szCs w:val="22"/>
                <w:vertAlign w:val="superscript"/>
              </w:rPr>
              <w:t>o</w:t>
            </w:r>
            <w:r w:rsidRPr="004044CB">
              <w:rPr>
                <w:sz w:val="20"/>
                <w:szCs w:val="22"/>
              </w:rPr>
              <w:t>C</w:t>
            </w:r>
          </w:p>
        </w:tc>
      </w:tr>
    </w:tbl>
    <w:p w:rsidR="00BA2B50" w:rsidRPr="004044CB" w:rsidRDefault="00BA2B50" w:rsidP="00946325">
      <w:pPr>
        <w:pStyle w:val="BodyText"/>
        <w:ind w:firstLine="0"/>
        <w:rPr>
          <w:lang w:val="en-MY"/>
        </w:rPr>
      </w:pPr>
      <w:r w:rsidRPr="004044CB">
        <w:t>Optical microscope is used to characterize the macroscopic appearance and the microstructure of the Sn(Oct)</w:t>
      </w:r>
      <w:r w:rsidRPr="004044CB">
        <w:rPr>
          <w:vertAlign w:val="subscript"/>
        </w:rPr>
        <w:t>2</w:t>
      </w:r>
      <w:r w:rsidRPr="004044CB">
        <w:t xml:space="preserve"> coatings on the glass substrate. In this test, Sn(Oct)</w:t>
      </w:r>
      <w:r w:rsidRPr="004044CB">
        <w:rPr>
          <w:vertAlign w:val="subscript"/>
        </w:rPr>
        <w:t>2</w:t>
      </w:r>
      <w:r w:rsidRPr="004044CB">
        <w:t xml:space="preserve"> sol gel was coated on a glass slide. The structure of coated Sn(Oct)</w:t>
      </w:r>
      <w:r w:rsidRPr="004044CB">
        <w:rPr>
          <w:vertAlign w:val="subscript"/>
        </w:rPr>
        <w:t xml:space="preserve">2 </w:t>
      </w:r>
      <w:r w:rsidRPr="004044CB">
        <w:t xml:space="preserve">with PVA and PEG  binders were characterized by using optical microscope at magnification of 10x. </w:t>
      </w:r>
      <w:r w:rsidRPr="004044CB">
        <w:rPr>
          <w:lang w:val="en-MY"/>
        </w:rPr>
        <w:t>The result</w:t>
      </w:r>
      <w:r w:rsidRPr="004044CB">
        <w:t xml:space="preserve"> shows that with</w:t>
      </w:r>
      <w:r w:rsidRPr="004044CB">
        <w:rPr>
          <w:lang w:val="en-MY"/>
        </w:rPr>
        <w:t xml:space="preserve"> an</w:t>
      </w:r>
      <w:r w:rsidRPr="004044CB">
        <w:t xml:space="preserve"> increment in </w:t>
      </w:r>
      <w:r w:rsidRPr="004044CB">
        <w:rPr>
          <w:lang w:val="en-MY"/>
        </w:rPr>
        <w:t xml:space="preserve">the </w:t>
      </w:r>
      <w:r w:rsidRPr="004044CB">
        <w:t>amount of binder, the porosity of the coatings decreased because the compactness and density of coating particles increased. For PVA images, it can be seen that as PVA concentration increased, the binder images that coated on glass slide can be seen more clearl</w:t>
      </w:r>
      <w:r w:rsidRPr="004044CB">
        <w:rPr>
          <w:noProof/>
          <w:sz w:val="18"/>
          <w:lang w:val="en-US" w:eastAsia="en-US"/>
        </w:rPr>
        <w:drawing>
          <wp:anchor distT="0" distB="0" distL="114300" distR="114300" simplePos="0" relativeHeight="251671040" behindDoc="1" locked="0" layoutInCell="1" allowOverlap="1" wp14:anchorId="164BD20B" wp14:editId="75C5B587">
            <wp:simplePos x="0" y="0"/>
            <wp:positionH relativeFrom="column">
              <wp:posOffset>4293235</wp:posOffset>
            </wp:positionH>
            <wp:positionV relativeFrom="paragraph">
              <wp:posOffset>6981190</wp:posOffset>
            </wp:positionV>
            <wp:extent cx="1296035" cy="2138680"/>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0">
                      <a:extLst>
                        <a:ext uri="{28A0092B-C50C-407E-A947-70E740481C1C}">
                          <a14:useLocalDpi xmlns:a14="http://schemas.microsoft.com/office/drawing/2010/main" val="0"/>
                        </a:ext>
                      </a:extLst>
                    </a:blip>
                    <a:srcRect l="49106" t="-331" r="1747" b="-2"/>
                    <a:stretch>
                      <a:fillRect/>
                    </a:stretch>
                  </pic:blipFill>
                  <pic:spPr bwMode="auto">
                    <a:xfrm>
                      <a:off x="0" y="0"/>
                      <a:ext cx="1296035" cy="21386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044CB">
        <w:rPr>
          <w:lang w:val="en-MY"/>
        </w:rPr>
        <w:t xml:space="preserve">y. The binder </w:t>
      </w:r>
      <w:proofErr w:type="gramStart"/>
      <w:r w:rsidRPr="004044CB">
        <w:rPr>
          <w:lang w:val="en-MY"/>
        </w:rPr>
        <w:t>look</w:t>
      </w:r>
      <w:proofErr w:type="gramEnd"/>
      <w:r w:rsidRPr="004044CB">
        <w:rPr>
          <w:lang w:val="en-MY"/>
        </w:rPr>
        <w:t xml:space="preserve"> strongly attached to each other as the concentration of binder increased since the function of binder is to enhance the strength of coating on substrate.</w:t>
      </w:r>
    </w:p>
    <w:p w:rsidR="00BA2B50" w:rsidRPr="004044CB" w:rsidRDefault="00BA2B50" w:rsidP="00946325">
      <w:pPr>
        <w:pStyle w:val="BodyText"/>
        <w:ind w:firstLine="0"/>
        <w:rPr>
          <w:sz w:val="18"/>
          <w:lang w:val="en-MY"/>
        </w:rPr>
      </w:pPr>
      <w:r w:rsidRPr="004044CB">
        <w:t>Scanning Electron Microscope (SEM) is used to characterize the surface morphology of Sn(Oct)</w:t>
      </w:r>
      <w:r w:rsidRPr="004044CB">
        <w:rPr>
          <w:vertAlign w:val="subscript"/>
        </w:rPr>
        <w:t>2</w:t>
      </w:r>
      <w:r w:rsidRPr="004044CB">
        <w:t xml:space="preserve"> after </w:t>
      </w:r>
      <w:r w:rsidRPr="004044CB">
        <w:rPr>
          <w:lang w:val="en-MY"/>
        </w:rPr>
        <w:t>calcination</w:t>
      </w:r>
      <w:r w:rsidRPr="004044CB">
        <w:t xml:space="preserve"> temperature of 200 °C for 2 hours. In this analysis, the cracking formation were observed for each</w:t>
      </w:r>
      <w:r w:rsidRPr="004044CB">
        <w:rPr>
          <w:lang w:val="en-MY"/>
        </w:rPr>
        <w:t xml:space="preserve"> sample</w:t>
      </w:r>
      <w:r w:rsidRPr="004044CB">
        <w:t xml:space="preserve"> that consists of Sn(Oct)2 with PVA and PEG</w:t>
      </w:r>
      <w:r w:rsidRPr="004044CB">
        <w:rPr>
          <w:lang w:val="en-MY"/>
        </w:rPr>
        <w:t xml:space="preserve"> </w:t>
      </w:r>
      <w:r w:rsidRPr="004044CB">
        <w:t>binders under different concentration of binders. The magnification used in this test was 500x</w:t>
      </w:r>
      <w:r w:rsidRPr="004044CB">
        <w:rPr>
          <w:lang w:val="en-MY"/>
        </w:rPr>
        <w:t>.</w:t>
      </w:r>
    </w:p>
    <w:p w:rsidR="005865A6" w:rsidRPr="005367F8" w:rsidRDefault="00BA2B50" w:rsidP="00946325">
      <w:pPr>
        <w:pStyle w:val="BodyText"/>
        <w:ind w:firstLine="0"/>
      </w:pPr>
      <w:r w:rsidRPr="004044CB">
        <w:t xml:space="preserve">Based from </w:t>
      </w:r>
      <w:r w:rsidRPr="004044CB">
        <w:rPr>
          <w:lang w:val="en-MY"/>
        </w:rPr>
        <w:t>the</w:t>
      </w:r>
      <w:r w:rsidRPr="004044CB">
        <w:t xml:space="preserve"> result obtained, crack formation can be seen throughout the powder particles for both PVA and PEG binders. This is because the drying process that take place up until 200°C had caused densification of the whole gel structure which pulled all the colloid particles close to each other</w:t>
      </w:r>
      <w:r w:rsidRPr="004044CB">
        <w:rPr>
          <w:lang w:val="en-MY"/>
        </w:rPr>
        <w:t xml:space="preserve">. It </w:t>
      </w:r>
      <w:r w:rsidRPr="004044CB">
        <w:t xml:space="preserve">formed surface tension and internal stress in the structure of gel which water </w:t>
      </w:r>
      <w:r w:rsidRPr="004044CB">
        <w:rPr>
          <w:lang w:val="en-MY"/>
        </w:rPr>
        <w:t>was</w:t>
      </w:r>
      <w:r w:rsidRPr="004044CB">
        <w:t xml:space="preserve"> actually needed to bind the colloid particles and prevent constant crack after the coating [15].</w:t>
      </w:r>
    </w:p>
    <w:p w:rsidR="005367F8" w:rsidRDefault="005367F8" w:rsidP="00946325">
      <w:pPr>
        <w:pStyle w:val="BodyText"/>
        <w:ind w:firstLine="0"/>
        <w:rPr>
          <w:szCs w:val="22"/>
          <w:lang w:val="en-MY"/>
        </w:rPr>
      </w:pPr>
      <w:r w:rsidRPr="004044CB">
        <w:rPr>
          <w:noProof/>
          <w:lang w:eastAsia="en-US"/>
        </w:rPr>
        <mc:AlternateContent>
          <mc:Choice Requires="wps">
            <w:drawing>
              <wp:anchor distT="0" distB="0" distL="114300" distR="114300" simplePos="0" relativeHeight="251651584" behindDoc="0" locked="0" layoutInCell="1" allowOverlap="1" wp14:anchorId="4C901077" wp14:editId="4DD4898F">
                <wp:simplePos x="0" y="0"/>
                <wp:positionH relativeFrom="column">
                  <wp:posOffset>2788631</wp:posOffset>
                </wp:positionH>
                <wp:positionV relativeFrom="paragraph">
                  <wp:posOffset>116808</wp:posOffset>
                </wp:positionV>
                <wp:extent cx="590550" cy="238125"/>
                <wp:effectExtent l="0" t="0" r="0" b="0"/>
                <wp:wrapNone/>
                <wp:docPr id="4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0550" cy="238125"/>
                        </a:xfrm>
                        <a:prstGeom prst="rect">
                          <a:avLst/>
                        </a:prstGeom>
                        <a:noFill/>
                        <a:ln w="6350">
                          <a:noFill/>
                        </a:ln>
                        <a:effectLst/>
                      </wps:spPr>
                      <wps:txbx>
                        <w:txbxContent>
                          <w:p w:rsidR="005367F8" w:rsidRPr="005865A6" w:rsidRDefault="005367F8" w:rsidP="005367F8">
                            <w:pPr>
                              <w:rPr>
                                <w:rFonts w:ascii="Times New Roman" w:hAnsi="Times New Roman" w:cs="Times New Roman"/>
                              </w:rPr>
                            </w:pPr>
                            <w:r w:rsidRPr="005865A6">
                              <w:rPr>
                                <w:rFonts w:ascii="Times New Roman" w:hAnsi="Times New Roman" w:cs="Times New Roman"/>
                              </w:rPr>
                              <w:t>(</w:t>
                            </w:r>
                            <w:r>
                              <w:rPr>
                                <w:rFonts w:ascii="Times New Roman" w:hAnsi="Times New Roman" w:cs="Times New Roman"/>
                              </w:rPr>
                              <w:t>b</w:t>
                            </w:r>
                            <w:r w:rsidRPr="005865A6">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901077" id="Text Box 48" o:spid="_x0000_s1032" type="#_x0000_t202" style="position:absolute;left:0;text-align:left;margin-left:219.6pt;margin-top:9.2pt;width:46.5pt;height:18.7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" filled="f" stroked="f" strokeweight=".5pt">
                <v:textbox>
                  <w:txbxContent>
                    <w:p w:rsidR="005367F8" w:rsidRPr="005865A6" w:rsidRDefault="005367F8" w:rsidP="005367F8">
                      <w:pPr>
                        <w:rPr>
                          <w:rFonts w:ascii="Times New Roman" w:hAnsi="Times New Roman" w:cs="Times New Roman"/>
                        </w:rPr>
                      </w:pPr>
                      <w:r w:rsidRPr="005865A6">
                        <w:rPr>
                          <w:rFonts w:ascii="Times New Roman" w:hAnsi="Times New Roman" w:cs="Times New Roman"/>
                        </w:rPr>
                        <w:t>(</w:t>
                      </w:r>
                      <w:r>
                        <w:rPr>
                          <w:rFonts w:ascii="Times New Roman" w:hAnsi="Times New Roman" w:cs="Times New Roman"/>
                        </w:rPr>
                        <w:t>b</w:t>
                      </w:r>
                      <w:r w:rsidRPr="005865A6">
                        <w:rPr>
                          <w:rFonts w:ascii="Times New Roman" w:hAnsi="Times New Roman" w:cs="Times New Roman"/>
                        </w:rPr>
                        <w:t>)</w:t>
                      </w:r>
                    </w:p>
                  </w:txbxContent>
                </v:textbox>
              </v:shape>
            </w:pict>
          </mc:Fallback>
        </mc:AlternateContent>
      </w:r>
      <w:r w:rsidRPr="004044CB">
        <w:rPr>
          <w:noProof/>
          <w:lang w:eastAsia="en-US"/>
        </w:rPr>
        <mc:AlternateContent>
          <mc:Choice Requires="wps">
            <w:drawing>
              <wp:anchor distT="0" distB="0" distL="114300" distR="114300" simplePos="0" relativeHeight="251643392" behindDoc="0" locked="0" layoutInCell="1" allowOverlap="1" wp14:anchorId="4C901077" wp14:editId="4DD4898F">
                <wp:simplePos x="0" y="0"/>
                <wp:positionH relativeFrom="column">
                  <wp:posOffset>855691</wp:posOffset>
                </wp:positionH>
                <wp:positionV relativeFrom="paragraph">
                  <wp:posOffset>139957</wp:posOffset>
                </wp:positionV>
                <wp:extent cx="590550" cy="238125"/>
                <wp:effectExtent l="0" t="0" r="0" b="0"/>
                <wp:wrapNone/>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0550" cy="238125"/>
                        </a:xfrm>
                        <a:prstGeom prst="rect">
                          <a:avLst/>
                        </a:prstGeom>
                        <a:noFill/>
                        <a:ln w="6350">
                          <a:noFill/>
                        </a:ln>
                        <a:effectLst/>
                      </wps:spPr>
                      <wps:txbx>
                        <w:txbxContent>
                          <w:p w:rsidR="005367F8" w:rsidRPr="005865A6" w:rsidRDefault="005367F8" w:rsidP="005367F8">
                            <w:pPr>
                              <w:rPr>
                                <w:rFonts w:ascii="Times New Roman" w:hAnsi="Times New Roman" w:cs="Times New Roman"/>
                              </w:rPr>
                            </w:pPr>
                            <w:r w:rsidRPr="005865A6">
                              <w:rPr>
                                <w:rFonts w:ascii="Times New Roman" w:hAnsi="Times New Roman" w:cs="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901077" id="Text Box 47" o:spid="_x0000_s1033" type="#_x0000_t202" style="position:absolute;left:0;text-align:left;margin-left:67.4pt;margin-top:11pt;width:46.5pt;height:18.7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" filled="f" stroked="f" strokeweight=".5pt">
                <v:textbox>
                  <w:txbxContent>
                    <w:p w:rsidR="005367F8" w:rsidRPr="005865A6" w:rsidRDefault="005367F8" w:rsidP="005367F8">
                      <w:pPr>
                        <w:rPr>
                          <w:rFonts w:ascii="Times New Roman" w:hAnsi="Times New Roman" w:cs="Times New Roman"/>
                        </w:rPr>
                      </w:pPr>
                      <w:r w:rsidRPr="005865A6">
                        <w:rPr>
                          <w:rFonts w:ascii="Times New Roman" w:hAnsi="Times New Roman" w:cs="Times New Roman"/>
                        </w:rPr>
                        <w:t>(a)</w:t>
                      </w:r>
                    </w:p>
                  </w:txbxContent>
                </v:textbox>
              </v:shape>
            </w:pict>
          </mc:Fallback>
        </mc:AlternateContent>
      </w:r>
      <w:r>
        <w:rPr>
          <w:noProof/>
        </w:rPr>
        <w:drawing>
          <wp:anchor distT="0" distB="0" distL="114300" distR="114300" simplePos="0" relativeHeight="251642368" behindDoc="0" locked="0" layoutInCell="1" allowOverlap="1">
            <wp:simplePos x="0" y="0"/>
            <wp:positionH relativeFrom="column">
              <wp:posOffset>839068</wp:posOffset>
            </wp:positionH>
            <wp:positionV relativeFrom="paragraph">
              <wp:posOffset>76433</wp:posOffset>
            </wp:positionV>
            <wp:extent cx="3822298" cy="3118298"/>
            <wp:effectExtent l="0" t="0" r="0" b="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822298" cy="311829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367F8" w:rsidRDefault="005367F8" w:rsidP="00946325">
      <w:pPr>
        <w:pStyle w:val="BodyText"/>
        <w:ind w:firstLine="0"/>
        <w:rPr>
          <w:szCs w:val="22"/>
          <w:lang w:val="en-MY"/>
        </w:rPr>
      </w:pPr>
    </w:p>
    <w:p w:rsidR="005367F8" w:rsidRDefault="005367F8" w:rsidP="00946325">
      <w:pPr>
        <w:pStyle w:val="BodyText"/>
        <w:ind w:firstLine="0"/>
        <w:rPr>
          <w:szCs w:val="22"/>
          <w:lang w:val="en-MY"/>
        </w:rPr>
      </w:pPr>
    </w:p>
    <w:p w:rsidR="005367F8" w:rsidRDefault="005367F8" w:rsidP="00946325">
      <w:pPr>
        <w:pStyle w:val="BodyText"/>
        <w:ind w:firstLine="0"/>
        <w:rPr>
          <w:szCs w:val="22"/>
          <w:lang w:val="en-MY"/>
        </w:rPr>
      </w:pPr>
    </w:p>
    <w:p w:rsidR="005367F8" w:rsidRDefault="005367F8" w:rsidP="00946325">
      <w:pPr>
        <w:pStyle w:val="BodyText"/>
        <w:ind w:firstLine="0"/>
        <w:rPr>
          <w:szCs w:val="22"/>
          <w:lang w:val="en-MY"/>
        </w:rPr>
      </w:pPr>
    </w:p>
    <w:p w:rsidR="005367F8" w:rsidRDefault="005367F8" w:rsidP="00946325">
      <w:pPr>
        <w:pStyle w:val="BodyText"/>
        <w:ind w:firstLine="0"/>
        <w:rPr>
          <w:szCs w:val="22"/>
          <w:lang w:val="en-MY"/>
        </w:rPr>
      </w:pPr>
    </w:p>
    <w:p w:rsidR="005367F8" w:rsidRDefault="005367F8" w:rsidP="00946325">
      <w:pPr>
        <w:pStyle w:val="BodyText"/>
        <w:ind w:firstLine="0"/>
        <w:rPr>
          <w:szCs w:val="22"/>
          <w:lang w:val="en-MY"/>
        </w:rPr>
      </w:pPr>
    </w:p>
    <w:p w:rsidR="005367F8" w:rsidRDefault="005367F8" w:rsidP="00946325">
      <w:pPr>
        <w:pStyle w:val="BodyText"/>
        <w:ind w:firstLine="0"/>
        <w:rPr>
          <w:szCs w:val="22"/>
          <w:lang w:val="en-MY"/>
        </w:rPr>
      </w:pPr>
      <w:r w:rsidRPr="004044CB">
        <w:rPr>
          <w:noProof/>
          <w:lang w:eastAsia="en-US"/>
        </w:rPr>
        <mc:AlternateContent>
          <mc:Choice Requires="wps">
            <w:drawing>
              <wp:anchor distT="0" distB="0" distL="114300" distR="114300" simplePos="0" relativeHeight="251661824" behindDoc="0" locked="0" layoutInCell="1" allowOverlap="1" wp14:anchorId="4C901077" wp14:editId="4DD4898F">
                <wp:simplePos x="0" y="0"/>
                <wp:positionH relativeFrom="column">
                  <wp:posOffset>1879375</wp:posOffset>
                </wp:positionH>
                <wp:positionV relativeFrom="paragraph">
                  <wp:posOffset>123431</wp:posOffset>
                </wp:positionV>
                <wp:extent cx="590550" cy="238125"/>
                <wp:effectExtent l="0" t="0" r="0" b="0"/>
                <wp:wrapNone/>
                <wp:docPr id="49"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0550" cy="238125"/>
                        </a:xfrm>
                        <a:prstGeom prst="rect">
                          <a:avLst/>
                        </a:prstGeom>
                        <a:noFill/>
                        <a:ln w="6350">
                          <a:noFill/>
                        </a:ln>
                        <a:effectLst/>
                      </wps:spPr>
                      <wps:txbx>
                        <w:txbxContent>
                          <w:p w:rsidR="005367F8" w:rsidRPr="005865A6" w:rsidRDefault="005367F8" w:rsidP="005367F8">
                            <w:pPr>
                              <w:rPr>
                                <w:rFonts w:ascii="Times New Roman" w:hAnsi="Times New Roman" w:cs="Times New Roman"/>
                              </w:rPr>
                            </w:pPr>
                            <w:r w:rsidRPr="005865A6">
                              <w:rPr>
                                <w:rFonts w:ascii="Times New Roman" w:hAnsi="Times New Roman" w:cs="Times New Roman"/>
                              </w:rPr>
                              <w:t>(</w:t>
                            </w:r>
                            <w:r>
                              <w:rPr>
                                <w:rFonts w:ascii="Times New Roman" w:hAnsi="Times New Roman" w:cs="Times New Roman"/>
                              </w:rPr>
                              <w:t>c</w:t>
                            </w:r>
                            <w:r w:rsidRPr="005865A6">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901077" id="Text Box 49" o:spid="_x0000_s1034" type="#_x0000_t202" style="position:absolute;left:0;text-align:left;margin-left:148pt;margin-top:9.7pt;width:46.5pt;height:18.7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" filled="f" stroked="f" strokeweight=".5pt">
                <v:textbox>
                  <w:txbxContent>
                    <w:p w:rsidR="005367F8" w:rsidRPr="005865A6" w:rsidRDefault="005367F8" w:rsidP="005367F8">
                      <w:pPr>
                        <w:rPr>
                          <w:rFonts w:ascii="Times New Roman" w:hAnsi="Times New Roman" w:cs="Times New Roman"/>
                        </w:rPr>
                      </w:pPr>
                      <w:r w:rsidRPr="005865A6">
                        <w:rPr>
                          <w:rFonts w:ascii="Times New Roman" w:hAnsi="Times New Roman" w:cs="Times New Roman"/>
                        </w:rPr>
                        <w:t>(</w:t>
                      </w:r>
                      <w:r>
                        <w:rPr>
                          <w:rFonts w:ascii="Times New Roman" w:hAnsi="Times New Roman" w:cs="Times New Roman"/>
                        </w:rPr>
                        <w:t>c</w:t>
                      </w:r>
                      <w:r w:rsidRPr="005865A6">
                        <w:rPr>
                          <w:rFonts w:ascii="Times New Roman" w:hAnsi="Times New Roman" w:cs="Times New Roman"/>
                        </w:rPr>
                        <w:t>)</w:t>
                      </w:r>
                    </w:p>
                  </w:txbxContent>
                </v:textbox>
              </v:shape>
            </w:pict>
          </mc:Fallback>
        </mc:AlternateContent>
      </w:r>
    </w:p>
    <w:p w:rsidR="005367F8" w:rsidRDefault="005367F8" w:rsidP="00946325">
      <w:pPr>
        <w:pStyle w:val="BodyText"/>
        <w:ind w:firstLine="0"/>
        <w:rPr>
          <w:szCs w:val="22"/>
          <w:lang w:val="en-MY"/>
        </w:rPr>
      </w:pPr>
    </w:p>
    <w:p w:rsidR="005367F8" w:rsidRDefault="005367F8" w:rsidP="00946325">
      <w:pPr>
        <w:pStyle w:val="BodyText"/>
        <w:ind w:firstLine="0"/>
        <w:rPr>
          <w:szCs w:val="22"/>
          <w:lang w:val="en-MY"/>
        </w:rPr>
      </w:pPr>
    </w:p>
    <w:p w:rsidR="005367F8" w:rsidRDefault="005367F8" w:rsidP="00946325">
      <w:pPr>
        <w:pStyle w:val="BodyText"/>
        <w:ind w:firstLine="0"/>
        <w:rPr>
          <w:szCs w:val="22"/>
          <w:lang w:val="en-MY"/>
        </w:rPr>
      </w:pPr>
    </w:p>
    <w:p w:rsidR="005367F8" w:rsidRDefault="005367F8" w:rsidP="00946325">
      <w:pPr>
        <w:pStyle w:val="BodyText"/>
        <w:ind w:firstLine="0"/>
        <w:rPr>
          <w:szCs w:val="22"/>
          <w:lang w:val="en-MY"/>
        </w:rPr>
      </w:pPr>
    </w:p>
    <w:p w:rsidR="005367F8" w:rsidRDefault="005367F8" w:rsidP="00946325">
      <w:pPr>
        <w:pStyle w:val="BodyText"/>
        <w:ind w:firstLine="0"/>
        <w:rPr>
          <w:szCs w:val="22"/>
          <w:lang w:val="en-MY"/>
        </w:rPr>
      </w:pPr>
    </w:p>
    <w:p w:rsidR="005367F8" w:rsidRDefault="005367F8" w:rsidP="00946325">
      <w:pPr>
        <w:pStyle w:val="BodyText"/>
        <w:ind w:firstLine="0"/>
        <w:rPr>
          <w:noProof/>
          <w:lang w:eastAsia="en-US"/>
        </w:rPr>
      </w:pPr>
      <w:r w:rsidRPr="005865A6">
        <w:rPr>
          <w:szCs w:val="22"/>
          <w:lang w:val="en-MY"/>
        </w:rPr>
        <w:lastRenderedPageBreak/>
        <w:t>Figure 4</w:t>
      </w:r>
      <w:r w:rsidRPr="005865A6">
        <w:rPr>
          <w:sz w:val="14"/>
        </w:rPr>
        <w:t xml:space="preserve"> </w:t>
      </w:r>
      <w:r w:rsidRPr="005865A6">
        <w:t>The SEM micrographs of cross-sectional view of Sn(Oct)</w:t>
      </w:r>
      <w:r w:rsidRPr="005865A6">
        <w:rPr>
          <w:vertAlign w:val="subscript"/>
        </w:rPr>
        <w:t>2</w:t>
      </w:r>
      <w:r w:rsidRPr="005865A6">
        <w:t xml:space="preserve"> with a) 4g PVA b) 6g PVA and c) 8g PVA</w:t>
      </w:r>
      <w:r w:rsidRPr="005865A6">
        <w:rPr>
          <w:noProof/>
          <w:lang w:eastAsia="en-US"/>
        </w:rPr>
        <w:t xml:space="preserve"> </w:t>
      </w:r>
    </w:p>
    <w:p w:rsidR="005367F8" w:rsidRDefault="005367F8" w:rsidP="00946325">
      <w:pPr>
        <w:pStyle w:val="BodyText"/>
        <w:ind w:firstLine="0"/>
        <w:rPr>
          <w:lang w:val="en-MY"/>
        </w:rPr>
      </w:pPr>
    </w:p>
    <w:p w:rsidR="005367F8" w:rsidRDefault="005367F8" w:rsidP="005367F8">
      <w:pPr>
        <w:pStyle w:val="BodyText"/>
        <w:ind w:firstLine="0"/>
        <w:jc w:val="center"/>
        <w:rPr>
          <w:lang w:val="en-MY"/>
        </w:rPr>
      </w:pPr>
      <w:r w:rsidRPr="004044CB">
        <w:rPr>
          <w:noProof/>
          <w:lang w:eastAsia="en-US"/>
        </w:rPr>
        <mc:AlternateContent>
          <mc:Choice Requires="wps">
            <w:drawing>
              <wp:anchor distT="0" distB="0" distL="114300" distR="114300" simplePos="0" relativeHeight="251670016" behindDoc="0" locked="0" layoutInCell="1" allowOverlap="1" wp14:anchorId="0C68B8BF" wp14:editId="28842A7D">
                <wp:simplePos x="0" y="0"/>
                <wp:positionH relativeFrom="column">
                  <wp:posOffset>2008208</wp:posOffset>
                </wp:positionH>
                <wp:positionV relativeFrom="paragraph">
                  <wp:posOffset>1376752</wp:posOffset>
                </wp:positionV>
                <wp:extent cx="590550" cy="238125"/>
                <wp:effectExtent l="0" t="0" r="0" b="0"/>
                <wp:wrapNone/>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0550" cy="238125"/>
                        </a:xfrm>
                        <a:prstGeom prst="rect">
                          <a:avLst/>
                        </a:prstGeom>
                        <a:noFill/>
                        <a:ln w="6350">
                          <a:noFill/>
                        </a:ln>
                        <a:effectLst/>
                      </wps:spPr>
                      <wps:txbx>
                        <w:txbxContent>
                          <w:p w:rsidR="005367F8" w:rsidRPr="005865A6" w:rsidRDefault="005367F8" w:rsidP="005367F8">
                            <w:pPr>
                              <w:rPr>
                                <w:rFonts w:ascii="Times New Roman" w:hAnsi="Times New Roman" w:cs="Times New Roman"/>
                              </w:rPr>
                            </w:pPr>
                            <w:r w:rsidRPr="005865A6">
                              <w:rPr>
                                <w:rFonts w:ascii="Times New Roman" w:hAnsi="Times New Roman" w:cs="Times New Roman"/>
                              </w:rPr>
                              <w:t>(</w:t>
                            </w:r>
                            <w:r>
                              <w:rPr>
                                <w:rFonts w:ascii="Times New Roman" w:hAnsi="Times New Roman" w:cs="Times New Roman"/>
                              </w:rPr>
                              <w:t>c</w:t>
                            </w:r>
                            <w:r w:rsidRPr="005865A6">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68B8BF" id="Text Box 54" o:spid="_x0000_s1035" type="#_x0000_t202" style="position:absolute;left:0;text-align:left;margin-left:158.15pt;margin-top:108.4pt;width:46.5pt;height:18.7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" filled="f" stroked="f" strokeweight=".5pt">
                <v:textbox>
                  <w:txbxContent>
                    <w:p w:rsidR="005367F8" w:rsidRPr="005865A6" w:rsidRDefault="005367F8" w:rsidP="005367F8">
                      <w:pPr>
                        <w:rPr>
                          <w:rFonts w:ascii="Times New Roman" w:hAnsi="Times New Roman" w:cs="Times New Roman"/>
                        </w:rPr>
                      </w:pPr>
                      <w:r w:rsidRPr="005865A6">
                        <w:rPr>
                          <w:rFonts w:ascii="Times New Roman" w:hAnsi="Times New Roman" w:cs="Times New Roman"/>
                        </w:rPr>
                        <w:t>(</w:t>
                      </w:r>
                      <w:r>
                        <w:rPr>
                          <w:rFonts w:ascii="Times New Roman" w:hAnsi="Times New Roman" w:cs="Times New Roman"/>
                        </w:rPr>
                        <w:t>c</w:t>
                      </w:r>
                      <w:r w:rsidRPr="005865A6">
                        <w:rPr>
                          <w:rFonts w:ascii="Times New Roman" w:hAnsi="Times New Roman" w:cs="Times New Roman"/>
                        </w:rPr>
                        <w:t>)</w:t>
                      </w:r>
                    </w:p>
                  </w:txbxContent>
                </v:textbox>
              </v:shape>
            </w:pict>
          </mc:Fallback>
        </mc:AlternateContent>
      </w:r>
      <w:r w:rsidRPr="004044CB">
        <w:rPr>
          <w:noProof/>
          <w:lang w:eastAsia="en-US"/>
        </w:rPr>
        <mc:AlternateContent>
          <mc:Choice Requires="wps">
            <w:drawing>
              <wp:anchor distT="0" distB="0" distL="114300" distR="114300" simplePos="0" relativeHeight="251668992" behindDoc="0" locked="0" layoutInCell="1" allowOverlap="1" wp14:anchorId="0C68B8BF" wp14:editId="28842A7D">
                <wp:simplePos x="0" y="0"/>
                <wp:positionH relativeFrom="column">
                  <wp:posOffset>2887659</wp:posOffset>
                </wp:positionH>
                <wp:positionV relativeFrom="paragraph">
                  <wp:posOffset>22298</wp:posOffset>
                </wp:positionV>
                <wp:extent cx="590550" cy="238125"/>
                <wp:effectExtent l="0" t="0" r="0" b="0"/>
                <wp:wrapNone/>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0550" cy="238125"/>
                        </a:xfrm>
                        <a:prstGeom prst="rect">
                          <a:avLst/>
                        </a:prstGeom>
                        <a:noFill/>
                        <a:ln w="6350">
                          <a:noFill/>
                        </a:ln>
                        <a:effectLst/>
                      </wps:spPr>
                      <wps:txbx>
                        <w:txbxContent>
                          <w:p w:rsidR="005367F8" w:rsidRPr="005865A6" w:rsidRDefault="005367F8" w:rsidP="005367F8">
                            <w:pPr>
                              <w:rPr>
                                <w:rFonts w:ascii="Times New Roman" w:hAnsi="Times New Roman" w:cs="Times New Roman"/>
                              </w:rPr>
                            </w:pPr>
                            <w:r w:rsidRPr="005865A6">
                              <w:rPr>
                                <w:rFonts w:ascii="Times New Roman" w:hAnsi="Times New Roman" w:cs="Times New Roman"/>
                              </w:rPr>
                              <w:t>(</w:t>
                            </w:r>
                            <w:r>
                              <w:rPr>
                                <w:rFonts w:ascii="Times New Roman" w:hAnsi="Times New Roman" w:cs="Times New Roman"/>
                              </w:rPr>
                              <w:t>b</w:t>
                            </w:r>
                            <w:r w:rsidRPr="005865A6">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68B8BF" id="Text Box 53" o:spid="_x0000_s1036" type="#_x0000_t202" style="position:absolute;left:0;text-align:left;margin-left:227.35pt;margin-top:1.75pt;width:46.5pt;height:18.7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" filled="f" stroked="f" strokeweight=".5pt">
                <v:textbox>
                  <w:txbxContent>
                    <w:p w:rsidR="005367F8" w:rsidRPr="005865A6" w:rsidRDefault="005367F8" w:rsidP="005367F8">
                      <w:pPr>
                        <w:rPr>
                          <w:rFonts w:ascii="Times New Roman" w:hAnsi="Times New Roman" w:cs="Times New Roman"/>
                        </w:rPr>
                      </w:pPr>
                      <w:r w:rsidRPr="005865A6">
                        <w:rPr>
                          <w:rFonts w:ascii="Times New Roman" w:hAnsi="Times New Roman" w:cs="Times New Roman"/>
                        </w:rPr>
                        <w:t>(</w:t>
                      </w:r>
                      <w:r>
                        <w:rPr>
                          <w:rFonts w:ascii="Times New Roman" w:hAnsi="Times New Roman" w:cs="Times New Roman"/>
                        </w:rPr>
                        <w:t>b</w:t>
                      </w:r>
                      <w:r w:rsidRPr="005865A6">
                        <w:rPr>
                          <w:rFonts w:ascii="Times New Roman" w:hAnsi="Times New Roman" w:cs="Times New Roman"/>
                        </w:rPr>
                        <w:t>)</w:t>
                      </w:r>
                    </w:p>
                  </w:txbxContent>
                </v:textbox>
              </v:shape>
            </w:pict>
          </mc:Fallback>
        </mc:AlternateContent>
      </w:r>
      <w:r w:rsidRPr="004044CB">
        <w:rPr>
          <w:noProof/>
          <w:lang w:eastAsia="en-US"/>
        </w:rPr>
        <mc:AlternateContent>
          <mc:Choice Requires="wps">
            <w:drawing>
              <wp:anchor distT="0" distB="0" distL="114300" distR="114300" simplePos="0" relativeHeight="251665920" behindDoc="0" locked="0" layoutInCell="1" allowOverlap="1" wp14:anchorId="0C68B8BF" wp14:editId="28842A7D">
                <wp:simplePos x="0" y="0"/>
                <wp:positionH relativeFrom="column">
                  <wp:posOffset>1105382</wp:posOffset>
                </wp:positionH>
                <wp:positionV relativeFrom="paragraph">
                  <wp:posOffset>39876</wp:posOffset>
                </wp:positionV>
                <wp:extent cx="590550" cy="238125"/>
                <wp:effectExtent l="0" t="0" r="0" b="0"/>
                <wp:wrapNone/>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0550" cy="238125"/>
                        </a:xfrm>
                        <a:prstGeom prst="rect">
                          <a:avLst/>
                        </a:prstGeom>
                        <a:noFill/>
                        <a:ln w="6350">
                          <a:noFill/>
                        </a:ln>
                        <a:effectLst/>
                      </wps:spPr>
                      <wps:txbx>
                        <w:txbxContent>
                          <w:p w:rsidR="005367F8" w:rsidRPr="005865A6" w:rsidRDefault="005367F8" w:rsidP="005367F8">
                            <w:pPr>
                              <w:rPr>
                                <w:rFonts w:ascii="Times New Roman" w:hAnsi="Times New Roman" w:cs="Times New Roman"/>
                              </w:rPr>
                            </w:pPr>
                            <w:r w:rsidRPr="005865A6">
                              <w:rPr>
                                <w:rFonts w:ascii="Times New Roman" w:hAnsi="Times New Roman" w:cs="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68B8BF" id="Text Box 52" o:spid="_x0000_s1037" type="#_x0000_t202" style="position:absolute;left:0;text-align:left;margin-left:87.05pt;margin-top:3.15pt;width:46.5pt;height:18.7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" filled="f" stroked="f" strokeweight=".5pt">
                <v:textbox>
                  <w:txbxContent>
                    <w:p w:rsidR="005367F8" w:rsidRPr="005865A6" w:rsidRDefault="005367F8" w:rsidP="005367F8">
                      <w:pPr>
                        <w:rPr>
                          <w:rFonts w:ascii="Times New Roman" w:hAnsi="Times New Roman" w:cs="Times New Roman"/>
                        </w:rPr>
                      </w:pPr>
                      <w:r w:rsidRPr="005865A6">
                        <w:rPr>
                          <w:rFonts w:ascii="Times New Roman" w:hAnsi="Times New Roman" w:cs="Times New Roman"/>
                        </w:rPr>
                        <w:t>(a)</w:t>
                      </w:r>
                    </w:p>
                  </w:txbxContent>
                </v:textbox>
              </v:shape>
            </w:pict>
          </mc:Fallback>
        </mc:AlternateContent>
      </w:r>
      <w:r>
        <w:rPr>
          <w:noProof/>
        </w:rPr>
        <w:drawing>
          <wp:inline distT="0" distB="0" distL="0" distR="0">
            <wp:extent cx="3541853" cy="2889506"/>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545396" cy="2892397"/>
                    </a:xfrm>
                    <a:prstGeom prst="rect">
                      <a:avLst/>
                    </a:prstGeom>
                    <a:noFill/>
                    <a:ln>
                      <a:noFill/>
                    </a:ln>
                  </pic:spPr>
                </pic:pic>
              </a:graphicData>
            </a:graphic>
          </wp:inline>
        </w:drawing>
      </w:r>
    </w:p>
    <w:p w:rsidR="005367F8" w:rsidRDefault="005367F8" w:rsidP="00946325">
      <w:pPr>
        <w:pStyle w:val="BodyText"/>
        <w:ind w:firstLine="0"/>
        <w:rPr>
          <w:lang w:val="en-MY"/>
        </w:rPr>
      </w:pPr>
      <w:r w:rsidRPr="004044CB">
        <w:rPr>
          <w:szCs w:val="22"/>
          <w:lang w:val="en-MY"/>
        </w:rPr>
        <w:t>Figure 5</w:t>
      </w:r>
      <w:r>
        <w:rPr>
          <w:sz w:val="14"/>
          <w:lang w:val="en-GB"/>
        </w:rPr>
        <w:t xml:space="preserve">. </w:t>
      </w:r>
      <w:r w:rsidRPr="004044CB">
        <w:t>The SEM micrographs of cross-sectional view of Sn(Oct)</w:t>
      </w:r>
      <w:r w:rsidRPr="004044CB">
        <w:rPr>
          <w:vertAlign w:val="subscript"/>
        </w:rPr>
        <w:t>2</w:t>
      </w:r>
      <w:r w:rsidRPr="004044CB">
        <w:t xml:space="preserve"> with a) 4g PEG b) 6g PEG and</w:t>
      </w:r>
      <w:r>
        <w:rPr>
          <w:lang w:val="en-GB"/>
        </w:rPr>
        <w:t xml:space="preserve"> </w:t>
      </w:r>
      <w:r w:rsidRPr="004044CB">
        <w:t>c) 8g PEG</w:t>
      </w:r>
    </w:p>
    <w:p w:rsidR="004A4949" w:rsidRPr="004044CB" w:rsidRDefault="004A4949" w:rsidP="004A4949">
      <w:pPr>
        <w:pStyle w:val="BodyText"/>
        <w:spacing w:after="0"/>
        <w:ind w:firstLine="0"/>
        <w:rPr>
          <w:lang w:val="en-MY"/>
        </w:rPr>
      </w:pPr>
    </w:p>
    <w:p w:rsidR="004A4949" w:rsidRDefault="00BA2B50" w:rsidP="004A4949">
      <w:pPr>
        <w:pStyle w:val="BodyText"/>
        <w:ind w:firstLine="0"/>
      </w:pPr>
      <w:r w:rsidRPr="004044CB">
        <w:t xml:space="preserve">However, as concentration of both binders increased, the crack formations were reduced. This is because the binders had begun to crystallize and necking process starts to occur causing the particles to connect towards each other through the atomic diffusion. Despite that, drying process that involved binders must be done at lowest heating rate in order to avoid the membrane microstructure </w:t>
      </w:r>
      <w:r w:rsidRPr="004044CB">
        <w:rPr>
          <w:lang w:val="en-MY"/>
        </w:rPr>
        <w:t xml:space="preserve">layer </w:t>
      </w:r>
      <w:r w:rsidRPr="004044CB">
        <w:t>from having micro cracks because binders can be totally decomposed at temperature near 400</w:t>
      </w:r>
      <w:r w:rsidR="004A4949">
        <w:rPr>
          <w:lang w:val="en-GB"/>
        </w:rPr>
        <w:t xml:space="preserve"> </w:t>
      </w:r>
      <w:r w:rsidRPr="004044CB">
        <w:t>°C [15].</w:t>
      </w:r>
    </w:p>
    <w:p w:rsidR="004A4949" w:rsidRPr="004044CB" w:rsidRDefault="004A4949" w:rsidP="004A4949">
      <w:pPr>
        <w:pStyle w:val="BodyText"/>
        <w:spacing w:after="0"/>
        <w:ind w:firstLine="0"/>
      </w:pPr>
    </w:p>
    <w:p w:rsidR="00785CA6" w:rsidRPr="004044CB" w:rsidRDefault="00785CA6" w:rsidP="00785CA6">
      <w:pPr>
        <w:jc w:val="center"/>
        <w:outlineLvl w:val="0"/>
        <w:rPr>
          <w:rFonts w:ascii="Times New Roman" w:hAnsi="Times New Roman" w:cs="Times New Roman"/>
          <w:b/>
          <w:szCs w:val="20"/>
        </w:rPr>
      </w:pPr>
      <w:r w:rsidRPr="004044CB">
        <w:rPr>
          <w:rFonts w:ascii="Times New Roman" w:hAnsi="Times New Roman" w:cs="Times New Roman"/>
          <w:b/>
          <w:szCs w:val="20"/>
        </w:rPr>
        <w:t>Conclusion</w:t>
      </w:r>
    </w:p>
    <w:p w:rsidR="00BA2B50" w:rsidRPr="004044CB" w:rsidRDefault="00BA2B50" w:rsidP="007A68C2">
      <w:pPr>
        <w:pStyle w:val="BodyText"/>
        <w:spacing w:after="0" w:line="240" w:lineRule="auto"/>
        <w:ind w:firstLine="0"/>
        <w:rPr>
          <w:lang w:val="en-US"/>
        </w:rPr>
      </w:pPr>
      <w:r w:rsidRPr="004044CB">
        <w:t>In conclusion, as the binder concentration increased, the formation of crack on Sn(Oct)</w:t>
      </w:r>
      <w:r w:rsidRPr="004044CB">
        <w:rPr>
          <w:vertAlign w:val="subscript"/>
        </w:rPr>
        <w:t>2</w:t>
      </w:r>
      <w:r w:rsidRPr="004044CB">
        <w:t xml:space="preserve"> coatings will be decreased</w:t>
      </w:r>
      <w:r w:rsidRPr="004044CB">
        <w:rPr>
          <w:lang w:val="en-MY"/>
        </w:rPr>
        <w:t>.</w:t>
      </w:r>
      <w:r w:rsidRPr="004044CB">
        <w:t xml:space="preserve"> The coating attachment on glass slide are stronger with the addition of binder amount. It was </w:t>
      </w:r>
      <w:r w:rsidRPr="004044CB">
        <w:rPr>
          <w:lang w:val="en-MY"/>
        </w:rPr>
        <w:t>due to</w:t>
      </w:r>
      <w:r w:rsidRPr="004044CB">
        <w:t xml:space="preserve"> </w:t>
      </w:r>
      <w:r w:rsidRPr="004044CB">
        <w:rPr>
          <w:lang w:val="en-MY"/>
        </w:rPr>
        <w:t xml:space="preserve">the </w:t>
      </w:r>
      <w:r w:rsidRPr="004044CB">
        <w:t>increment</w:t>
      </w:r>
      <w:r w:rsidRPr="004044CB">
        <w:rPr>
          <w:lang w:val="en-MY"/>
        </w:rPr>
        <w:t xml:space="preserve"> </w:t>
      </w:r>
      <w:r w:rsidRPr="004044CB">
        <w:t xml:space="preserve">of density and also viscosity of binders for both PVA and PEG  since the function of binder is to enhance the mechanical strength of coating on substrate. However, in comparison of PVA and PEG binder, PEG is </w:t>
      </w:r>
      <w:r w:rsidRPr="004044CB">
        <w:rPr>
          <w:lang w:val="en-MY"/>
        </w:rPr>
        <w:t>better</w:t>
      </w:r>
      <w:r w:rsidRPr="004044CB">
        <w:t xml:space="preserve"> compared to PVA because it has more tendencies to have crystalline structure compared to PVA, other than it shows much stronger attachment of Sn(Oct)</w:t>
      </w:r>
      <w:r w:rsidRPr="004044CB">
        <w:rPr>
          <w:vertAlign w:val="subscript"/>
        </w:rPr>
        <w:t>2</w:t>
      </w:r>
      <w:r w:rsidRPr="004044CB">
        <w:t xml:space="preserve"> sol coating on glass slide compared to PVA.</w:t>
      </w:r>
    </w:p>
    <w:p w:rsidR="007A68C2" w:rsidRPr="004044CB" w:rsidRDefault="007A68C2" w:rsidP="007A68C2">
      <w:pPr>
        <w:pStyle w:val="BodyText"/>
        <w:spacing w:after="0" w:line="240" w:lineRule="auto"/>
        <w:ind w:firstLine="0"/>
        <w:rPr>
          <w:lang w:val="en-US"/>
        </w:rPr>
      </w:pPr>
    </w:p>
    <w:p w:rsidR="00785CA6" w:rsidRPr="004044CB" w:rsidRDefault="00785CA6" w:rsidP="007A68C2">
      <w:pPr>
        <w:wordWrap/>
        <w:jc w:val="center"/>
        <w:outlineLvl w:val="0"/>
        <w:rPr>
          <w:rFonts w:ascii="Times New Roman" w:hAnsi="Times New Roman" w:cs="Times New Roman"/>
          <w:b/>
          <w:szCs w:val="20"/>
        </w:rPr>
      </w:pPr>
      <w:r w:rsidRPr="004044CB">
        <w:rPr>
          <w:rFonts w:ascii="Times New Roman" w:hAnsi="Times New Roman" w:cs="Times New Roman"/>
          <w:b/>
          <w:szCs w:val="20"/>
        </w:rPr>
        <w:t>Acknowledgement</w:t>
      </w:r>
    </w:p>
    <w:p w:rsidR="00BA2B50" w:rsidRPr="004044CB" w:rsidRDefault="00BA2B50" w:rsidP="007A68C2">
      <w:pPr>
        <w:wordWrap/>
        <w:adjustRightInd w:val="0"/>
        <w:rPr>
          <w:rFonts w:ascii="Times New Roman" w:hAnsi="Times New Roman"/>
          <w:b/>
        </w:rPr>
      </w:pPr>
      <w:r w:rsidRPr="004044CB">
        <w:rPr>
          <w:rFonts w:ascii="Times New Roman" w:hAnsi="Times New Roman"/>
        </w:rPr>
        <w:t>The authors would like to thank the Ministry of Education Malaysia for financial support via Fundamental Research Grant Scheme (600-IRMI/FRGS 5/3 (93/2016)). The authors also gratefully acknowledged use of services and research facilities available at the Faculty of Chemical Engineering, Universiti Teknologi MARA, Malaysia.</w:t>
      </w:r>
    </w:p>
    <w:p w:rsidR="008C32BB" w:rsidRPr="004044CB" w:rsidRDefault="008C32BB" w:rsidP="00785CA6">
      <w:pPr>
        <w:jc w:val="center"/>
        <w:outlineLvl w:val="0"/>
        <w:rPr>
          <w:rFonts w:ascii="Times New Roman" w:hAnsi="Times New Roman" w:cs="Times New Roman"/>
          <w:b/>
          <w:sz w:val="24"/>
          <w:szCs w:val="20"/>
        </w:rPr>
      </w:pPr>
    </w:p>
    <w:p w:rsidR="00785CA6" w:rsidRDefault="00785CA6" w:rsidP="00785CA6">
      <w:pPr>
        <w:jc w:val="center"/>
        <w:outlineLvl w:val="0"/>
        <w:rPr>
          <w:rFonts w:ascii="Times New Roman" w:hAnsi="Times New Roman" w:cs="Times New Roman"/>
          <w:b/>
          <w:szCs w:val="20"/>
        </w:rPr>
      </w:pPr>
      <w:r w:rsidRPr="004044CB">
        <w:rPr>
          <w:rFonts w:ascii="Times New Roman" w:hAnsi="Times New Roman" w:cs="Times New Roman"/>
          <w:b/>
          <w:szCs w:val="20"/>
        </w:rPr>
        <w:t>References</w:t>
      </w:r>
    </w:p>
    <w:p w:rsidR="004A4949" w:rsidRPr="004044CB" w:rsidRDefault="004A4949" w:rsidP="00785CA6">
      <w:pPr>
        <w:jc w:val="center"/>
        <w:outlineLvl w:val="0"/>
        <w:rPr>
          <w:rFonts w:ascii="Times New Roman" w:hAnsi="Times New Roman" w:cs="Times New Roman"/>
          <w:b/>
          <w:szCs w:val="20"/>
        </w:rPr>
      </w:pPr>
    </w:p>
    <w:p w:rsidR="004A4949" w:rsidRDefault="004A4949" w:rsidP="004A4949">
      <w:pPr>
        <w:pStyle w:val="ListParagraph"/>
        <w:numPr>
          <w:ilvl w:val="0"/>
          <w:numId w:val="4"/>
        </w:numPr>
        <w:ind w:hanging="720"/>
        <w:outlineLvl w:val="0"/>
        <w:rPr>
          <w:rFonts w:ascii="Times New Roman" w:hAnsi="Times New Roman" w:cs="Times New Roman"/>
        </w:rPr>
      </w:pPr>
      <w:r w:rsidRPr="004A4949">
        <w:rPr>
          <w:rFonts w:ascii="Times New Roman" w:hAnsi="Times New Roman" w:cs="Times New Roman"/>
        </w:rPr>
        <w:t>Batt, J. M.</w:t>
      </w:r>
      <w:r>
        <w:rPr>
          <w:rFonts w:ascii="Times New Roman" w:hAnsi="Times New Roman" w:cs="Times New Roman"/>
        </w:rPr>
        <w:t xml:space="preserve"> and </w:t>
      </w:r>
      <w:r w:rsidRPr="004A4949">
        <w:rPr>
          <w:rFonts w:ascii="Times New Roman" w:hAnsi="Times New Roman" w:cs="Times New Roman"/>
        </w:rPr>
        <w:t xml:space="preserve">Stewardship, D. P. (2004). The world of organotin chemicals: applications, substitutes, and the environment. </w:t>
      </w:r>
      <w:r w:rsidRPr="004A4949">
        <w:rPr>
          <w:rFonts w:ascii="Times New Roman" w:hAnsi="Times New Roman" w:cs="Times New Roman"/>
          <w:i/>
        </w:rPr>
        <w:t>ATOFINA Chemicals</w:t>
      </w:r>
      <w:r w:rsidRPr="004A4949">
        <w:rPr>
          <w:rFonts w:ascii="Times New Roman" w:hAnsi="Times New Roman" w:cs="Times New Roman"/>
        </w:rPr>
        <w:t>, Inc, 6.</w:t>
      </w:r>
    </w:p>
    <w:p w:rsidR="004A4949" w:rsidRDefault="004A4949" w:rsidP="004A4949">
      <w:pPr>
        <w:pStyle w:val="ListParagraph"/>
        <w:numPr>
          <w:ilvl w:val="0"/>
          <w:numId w:val="4"/>
        </w:numPr>
        <w:ind w:hanging="720"/>
        <w:outlineLvl w:val="0"/>
        <w:rPr>
          <w:rFonts w:ascii="Times New Roman" w:hAnsi="Times New Roman" w:cs="Times New Roman"/>
        </w:rPr>
      </w:pPr>
      <w:r w:rsidRPr="004A4949">
        <w:rPr>
          <w:rFonts w:ascii="Times New Roman" w:hAnsi="Times New Roman" w:cs="Times New Roman"/>
        </w:rPr>
        <w:t>Casas, A., Ramos, M. J., Rodríguez, J. F.</w:t>
      </w:r>
      <w:r>
        <w:rPr>
          <w:rFonts w:ascii="Times New Roman" w:hAnsi="Times New Roman" w:cs="Times New Roman"/>
        </w:rPr>
        <w:t xml:space="preserve"> and</w:t>
      </w:r>
      <w:r w:rsidRPr="004A4949">
        <w:rPr>
          <w:rFonts w:ascii="Times New Roman" w:hAnsi="Times New Roman" w:cs="Times New Roman"/>
        </w:rPr>
        <w:t xml:space="preserve"> Pérez, Á. (2013). Tin compounds as Lewis acid catalysts for esterification and transesterification of acid vegetable oils. </w:t>
      </w:r>
      <w:r w:rsidRPr="004A4949">
        <w:rPr>
          <w:rFonts w:ascii="Times New Roman" w:hAnsi="Times New Roman" w:cs="Times New Roman"/>
          <w:i/>
        </w:rPr>
        <w:t>Fuel Processing Technology</w:t>
      </w:r>
      <w:r w:rsidRPr="004A4949">
        <w:rPr>
          <w:rFonts w:ascii="Times New Roman" w:hAnsi="Times New Roman" w:cs="Times New Roman"/>
        </w:rPr>
        <w:t>, 106</w:t>
      </w:r>
      <w:r>
        <w:rPr>
          <w:rFonts w:ascii="Times New Roman" w:hAnsi="Times New Roman" w:cs="Times New Roman"/>
        </w:rPr>
        <w:t xml:space="preserve">: </w:t>
      </w:r>
      <w:r w:rsidRPr="004A4949">
        <w:rPr>
          <w:rFonts w:ascii="Times New Roman" w:hAnsi="Times New Roman" w:cs="Times New Roman"/>
        </w:rPr>
        <w:t>321-325.</w:t>
      </w:r>
    </w:p>
    <w:p w:rsidR="004A4949" w:rsidRDefault="004A4949" w:rsidP="004A4949">
      <w:pPr>
        <w:pStyle w:val="ListParagraph"/>
        <w:numPr>
          <w:ilvl w:val="0"/>
          <w:numId w:val="4"/>
        </w:numPr>
        <w:ind w:hanging="720"/>
        <w:outlineLvl w:val="0"/>
        <w:rPr>
          <w:rFonts w:ascii="Times New Roman" w:hAnsi="Times New Roman" w:cs="Times New Roman"/>
        </w:rPr>
      </w:pPr>
      <w:proofErr w:type="spellStart"/>
      <w:r w:rsidRPr="004A4949">
        <w:rPr>
          <w:rFonts w:ascii="Times New Roman" w:hAnsi="Times New Roman" w:cs="Times New Roman"/>
        </w:rPr>
        <w:t>Molero</w:t>
      </w:r>
      <w:proofErr w:type="spellEnd"/>
      <w:r w:rsidRPr="004A4949">
        <w:rPr>
          <w:rFonts w:ascii="Times New Roman" w:hAnsi="Times New Roman" w:cs="Times New Roman"/>
        </w:rPr>
        <w:t>, C., de Lucas, A.</w:t>
      </w:r>
      <w:r>
        <w:rPr>
          <w:rFonts w:ascii="Times New Roman" w:hAnsi="Times New Roman" w:cs="Times New Roman"/>
        </w:rPr>
        <w:t xml:space="preserve"> and </w:t>
      </w:r>
      <w:r w:rsidRPr="004A4949">
        <w:rPr>
          <w:rFonts w:ascii="Times New Roman" w:hAnsi="Times New Roman" w:cs="Times New Roman"/>
        </w:rPr>
        <w:t xml:space="preserve">Rodriguez, J. F. (2009). Activities of octoate salts as novel catalysts for the transesterification of flexible polyurethane foams with diethylene glycol. </w:t>
      </w:r>
      <w:r w:rsidRPr="004A4949">
        <w:rPr>
          <w:rFonts w:ascii="Times New Roman" w:hAnsi="Times New Roman" w:cs="Times New Roman"/>
          <w:i/>
        </w:rPr>
        <w:t>Polymer Degradation and Stability</w:t>
      </w:r>
      <w:r w:rsidRPr="004A4949">
        <w:rPr>
          <w:rFonts w:ascii="Times New Roman" w:hAnsi="Times New Roman" w:cs="Times New Roman"/>
        </w:rPr>
        <w:t>, 94(4)</w:t>
      </w:r>
      <w:r w:rsidR="0013370A">
        <w:rPr>
          <w:rFonts w:ascii="Times New Roman" w:hAnsi="Times New Roman" w:cs="Times New Roman"/>
        </w:rPr>
        <w:t xml:space="preserve">: </w:t>
      </w:r>
      <w:r w:rsidRPr="004A4949">
        <w:rPr>
          <w:rFonts w:ascii="Times New Roman" w:hAnsi="Times New Roman" w:cs="Times New Roman"/>
        </w:rPr>
        <w:t>533-539.</w:t>
      </w:r>
    </w:p>
    <w:p w:rsidR="007910C0" w:rsidRDefault="004A4949" w:rsidP="007910C0">
      <w:pPr>
        <w:pStyle w:val="ListParagraph"/>
        <w:numPr>
          <w:ilvl w:val="0"/>
          <w:numId w:val="4"/>
        </w:numPr>
        <w:ind w:hanging="720"/>
        <w:outlineLvl w:val="0"/>
        <w:rPr>
          <w:rFonts w:ascii="Times New Roman" w:hAnsi="Times New Roman" w:cs="Times New Roman"/>
        </w:rPr>
      </w:pPr>
      <w:proofErr w:type="spellStart"/>
      <w:r w:rsidRPr="004A4949">
        <w:rPr>
          <w:rFonts w:ascii="Times New Roman" w:hAnsi="Times New Roman" w:cs="Times New Roman"/>
        </w:rPr>
        <w:t>Sobczak</w:t>
      </w:r>
      <w:proofErr w:type="spellEnd"/>
      <w:r w:rsidRPr="004A4949">
        <w:rPr>
          <w:rFonts w:ascii="Times New Roman" w:hAnsi="Times New Roman" w:cs="Times New Roman"/>
        </w:rPr>
        <w:t>,</w:t>
      </w:r>
      <w:r>
        <w:rPr>
          <w:rFonts w:ascii="Times New Roman" w:hAnsi="Times New Roman" w:cs="Times New Roman"/>
        </w:rPr>
        <w:t xml:space="preserve"> </w:t>
      </w:r>
      <w:r w:rsidRPr="004A4949">
        <w:rPr>
          <w:rFonts w:ascii="Times New Roman" w:hAnsi="Times New Roman" w:cs="Times New Roman"/>
        </w:rPr>
        <w:t>M. (2012)</w:t>
      </w:r>
      <w:r>
        <w:rPr>
          <w:rFonts w:ascii="Times New Roman" w:hAnsi="Times New Roman" w:cs="Times New Roman"/>
        </w:rPr>
        <w:t xml:space="preserve">. </w:t>
      </w:r>
      <w:r w:rsidRPr="004A4949">
        <w:rPr>
          <w:rFonts w:ascii="Times New Roman" w:hAnsi="Times New Roman" w:cs="Times New Roman"/>
        </w:rPr>
        <w:t xml:space="preserve">Ring opening polymerization of cyclic esters in the presence of </w:t>
      </w:r>
      <w:r>
        <w:rPr>
          <w:rFonts w:ascii="Times New Roman" w:hAnsi="Times New Roman" w:cs="Times New Roman"/>
        </w:rPr>
        <w:t>c</w:t>
      </w:r>
      <w:r w:rsidRPr="004A4949">
        <w:rPr>
          <w:rFonts w:ascii="Times New Roman" w:hAnsi="Times New Roman" w:cs="Times New Roman"/>
        </w:rPr>
        <w:t>holine/SnOct</w:t>
      </w:r>
      <w:r w:rsidRPr="004A4949">
        <w:rPr>
          <w:rFonts w:ascii="Times New Roman" w:hAnsi="Times New Roman" w:cs="Times New Roman"/>
          <w:vertAlign w:val="subscript"/>
        </w:rPr>
        <w:t>2</w:t>
      </w:r>
      <w:r w:rsidRPr="004A4949">
        <w:rPr>
          <w:rFonts w:ascii="Times New Roman" w:hAnsi="Times New Roman" w:cs="Times New Roman"/>
        </w:rPr>
        <w:t xml:space="preserve"> catalytic system</w:t>
      </w:r>
      <w:r>
        <w:rPr>
          <w:rFonts w:ascii="Times New Roman" w:hAnsi="Times New Roman" w:cs="Times New Roman"/>
        </w:rPr>
        <w:t xml:space="preserve">. </w:t>
      </w:r>
      <w:r w:rsidRPr="004A4949">
        <w:rPr>
          <w:rFonts w:ascii="Times New Roman" w:hAnsi="Times New Roman" w:cs="Times New Roman"/>
          <w:i/>
        </w:rPr>
        <w:t>Journal of the Polymer Bulletin</w:t>
      </w:r>
      <w:r w:rsidRPr="004A4949">
        <w:rPr>
          <w:rFonts w:ascii="Times New Roman" w:hAnsi="Times New Roman" w:cs="Times New Roman"/>
        </w:rPr>
        <w:t>, 68</w:t>
      </w:r>
      <w:r>
        <w:rPr>
          <w:rFonts w:ascii="Times New Roman" w:hAnsi="Times New Roman" w:cs="Times New Roman"/>
        </w:rPr>
        <w:t xml:space="preserve">: </w:t>
      </w:r>
      <w:r w:rsidRPr="004A4949">
        <w:rPr>
          <w:rFonts w:ascii="Times New Roman" w:hAnsi="Times New Roman" w:cs="Times New Roman"/>
        </w:rPr>
        <w:t>2219-2228</w:t>
      </w:r>
      <w:r>
        <w:rPr>
          <w:rFonts w:ascii="Times New Roman" w:hAnsi="Times New Roman" w:cs="Times New Roman"/>
        </w:rPr>
        <w:t>.</w:t>
      </w:r>
    </w:p>
    <w:p w:rsidR="007910C0" w:rsidRPr="007910C0" w:rsidRDefault="004A4949" w:rsidP="007910C0">
      <w:pPr>
        <w:pStyle w:val="ListParagraph"/>
        <w:numPr>
          <w:ilvl w:val="0"/>
          <w:numId w:val="4"/>
        </w:numPr>
        <w:ind w:hanging="720"/>
        <w:outlineLvl w:val="0"/>
        <w:rPr>
          <w:rFonts w:ascii="Times New Roman" w:hAnsi="Times New Roman" w:cs="Times New Roman"/>
        </w:rPr>
      </w:pPr>
      <w:r w:rsidRPr="007910C0">
        <w:rPr>
          <w:rFonts w:ascii="Times New Roman" w:hAnsi="Times New Roman"/>
        </w:rPr>
        <w:t xml:space="preserve">Wheaton, C. A. and Hayes, P. G. (2011). Designing cationic zinc and magnesium catalyst for coordination-insertion polymerization of lactide. </w:t>
      </w:r>
      <w:r w:rsidRPr="007910C0">
        <w:rPr>
          <w:rFonts w:ascii="Times New Roman" w:hAnsi="Times New Roman"/>
          <w:i/>
        </w:rPr>
        <w:t>Comments on Inorganic Chemistry</w:t>
      </w:r>
      <w:r w:rsidR="007910C0" w:rsidRPr="007910C0">
        <w:rPr>
          <w:rFonts w:ascii="Times New Roman" w:hAnsi="Times New Roman"/>
          <w:i/>
        </w:rPr>
        <w:t xml:space="preserve">, </w:t>
      </w:r>
      <w:r w:rsidRPr="007910C0">
        <w:rPr>
          <w:rFonts w:ascii="Times New Roman" w:hAnsi="Times New Roman"/>
        </w:rPr>
        <w:t>32</w:t>
      </w:r>
      <w:r w:rsidR="007910C0" w:rsidRPr="007910C0">
        <w:rPr>
          <w:rFonts w:ascii="Times New Roman" w:hAnsi="Times New Roman"/>
        </w:rPr>
        <w:t xml:space="preserve">: </w:t>
      </w:r>
      <w:r w:rsidRPr="007910C0">
        <w:rPr>
          <w:rFonts w:ascii="Times New Roman" w:hAnsi="Times New Roman"/>
        </w:rPr>
        <w:t>127-162</w:t>
      </w:r>
      <w:r w:rsidR="007910C0" w:rsidRPr="007910C0">
        <w:rPr>
          <w:rFonts w:ascii="Times New Roman" w:hAnsi="Times New Roman"/>
        </w:rPr>
        <w:t>.</w:t>
      </w:r>
    </w:p>
    <w:p w:rsidR="007910C0" w:rsidRPr="007910C0" w:rsidRDefault="007910C0" w:rsidP="007910C0">
      <w:pPr>
        <w:pStyle w:val="ListParagraph"/>
        <w:numPr>
          <w:ilvl w:val="0"/>
          <w:numId w:val="4"/>
        </w:numPr>
        <w:ind w:hanging="720"/>
        <w:outlineLvl w:val="0"/>
        <w:rPr>
          <w:rFonts w:ascii="Times New Roman" w:hAnsi="Times New Roman" w:cs="Times New Roman"/>
        </w:rPr>
      </w:pPr>
      <w:r w:rsidRPr="007910C0">
        <w:rPr>
          <w:rFonts w:ascii="Times New Roman" w:hAnsi="Times New Roman"/>
          <w:noProof/>
          <w:szCs w:val="24"/>
        </w:rPr>
        <w:lastRenderedPageBreak/>
        <w:t>Torres, T.</w:t>
      </w:r>
      <w:r>
        <w:rPr>
          <w:rFonts w:ascii="Times New Roman" w:hAnsi="Times New Roman"/>
          <w:noProof/>
          <w:szCs w:val="24"/>
        </w:rPr>
        <w:t xml:space="preserve"> and</w:t>
      </w:r>
      <w:r w:rsidRPr="007910C0">
        <w:rPr>
          <w:rFonts w:ascii="Times New Roman" w:hAnsi="Times New Roman"/>
          <w:noProof/>
          <w:szCs w:val="24"/>
        </w:rPr>
        <w:t xml:space="preserve"> Bottari, G. (2013). Organic nanomaterials: synthesis, characterization, and device applications. John Wiley &amp; Sons. </w:t>
      </w:r>
    </w:p>
    <w:p w:rsidR="007910C0" w:rsidRDefault="007910C0" w:rsidP="007910C0">
      <w:pPr>
        <w:pStyle w:val="ListParagraph"/>
        <w:numPr>
          <w:ilvl w:val="0"/>
          <w:numId w:val="4"/>
        </w:numPr>
        <w:ind w:hanging="720"/>
        <w:outlineLvl w:val="0"/>
        <w:rPr>
          <w:rFonts w:ascii="Times New Roman" w:hAnsi="Times New Roman" w:cs="Times New Roman"/>
        </w:rPr>
      </w:pPr>
      <w:proofErr w:type="spellStart"/>
      <w:r w:rsidRPr="007910C0">
        <w:rPr>
          <w:rFonts w:ascii="Times New Roman" w:hAnsi="Times New Roman" w:cs="Times New Roman"/>
        </w:rPr>
        <w:t>Znaidi</w:t>
      </w:r>
      <w:proofErr w:type="spellEnd"/>
      <w:r w:rsidRPr="007910C0">
        <w:rPr>
          <w:rFonts w:ascii="Times New Roman" w:hAnsi="Times New Roman" w:cs="Times New Roman"/>
        </w:rPr>
        <w:t xml:space="preserve">, L., </w:t>
      </w:r>
      <w:proofErr w:type="spellStart"/>
      <w:r w:rsidRPr="007910C0">
        <w:rPr>
          <w:rFonts w:ascii="Times New Roman" w:hAnsi="Times New Roman" w:cs="Times New Roman"/>
        </w:rPr>
        <w:t>Touam</w:t>
      </w:r>
      <w:proofErr w:type="spellEnd"/>
      <w:r w:rsidRPr="007910C0">
        <w:rPr>
          <w:rFonts w:ascii="Times New Roman" w:hAnsi="Times New Roman" w:cs="Times New Roman"/>
        </w:rPr>
        <w:t xml:space="preserve">, T., </w:t>
      </w:r>
      <w:proofErr w:type="spellStart"/>
      <w:r w:rsidRPr="007910C0">
        <w:rPr>
          <w:rFonts w:ascii="Times New Roman" w:hAnsi="Times New Roman" w:cs="Times New Roman"/>
        </w:rPr>
        <w:t>Vrel</w:t>
      </w:r>
      <w:proofErr w:type="spellEnd"/>
      <w:r w:rsidRPr="007910C0">
        <w:rPr>
          <w:rFonts w:ascii="Times New Roman" w:hAnsi="Times New Roman" w:cs="Times New Roman"/>
        </w:rPr>
        <w:t xml:space="preserve">, D., </w:t>
      </w:r>
      <w:proofErr w:type="spellStart"/>
      <w:r w:rsidRPr="007910C0">
        <w:rPr>
          <w:rFonts w:ascii="Times New Roman" w:hAnsi="Times New Roman" w:cs="Times New Roman"/>
        </w:rPr>
        <w:t>Souded</w:t>
      </w:r>
      <w:proofErr w:type="spellEnd"/>
      <w:r w:rsidRPr="007910C0">
        <w:rPr>
          <w:rFonts w:ascii="Times New Roman" w:hAnsi="Times New Roman" w:cs="Times New Roman"/>
        </w:rPr>
        <w:t xml:space="preserve">, N., Ben Yahia, S., </w:t>
      </w:r>
      <w:proofErr w:type="spellStart"/>
      <w:r w:rsidRPr="007910C0">
        <w:rPr>
          <w:rFonts w:ascii="Times New Roman" w:hAnsi="Times New Roman" w:cs="Times New Roman"/>
        </w:rPr>
        <w:t>Brinza</w:t>
      </w:r>
      <w:proofErr w:type="spellEnd"/>
      <w:r w:rsidRPr="007910C0">
        <w:rPr>
          <w:rFonts w:ascii="Times New Roman" w:hAnsi="Times New Roman" w:cs="Times New Roman"/>
        </w:rPr>
        <w:t xml:space="preserve">, O., </w:t>
      </w:r>
      <w:r>
        <w:rPr>
          <w:rFonts w:ascii="Times New Roman" w:hAnsi="Times New Roman" w:cs="Times New Roman"/>
        </w:rPr>
        <w:t xml:space="preserve">and </w:t>
      </w:r>
      <w:proofErr w:type="spellStart"/>
      <w:r w:rsidRPr="007910C0">
        <w:rPr>
          <w:rFonts w:ascii="Times New Roman" w:hAnsi="Times New Roman" w:cs="Times New Roman"/>
        </w:rPr>
        <w:t>Boudrioua</w:t>
      </w:r>
      <w:proofErr w:type="spellEnd"/>
      <w:r w:rsidRPr="007910C0">
        <w:rPr>
          <w:rFonts w:ascii="Times New Roman" w:hAnsi="Times New Roman" w:cs="Times New Roman"/>
        </w:rPr>
        <w:t xml:space="preserve">, A. (2012). ZnO thin films synthesized by sol-gel process for photonic applications. </w:t>
      </w:r>
      <w:r w:rsidRPr="007910C0">
        <w:rPr>
          <w:rFonts w:ascii="Times New Roman" w:hAnsi="Times New Roman" w:cs="Times New Roman"/>
          <w:i/>
        </w:rPr>
        <w:t xml:space="preserve">Acta </w:t>
      </w:r>
      <w:proofErr w:type="spellStart"/>
      <w:r w:rsidRPr="007910C0">
        <w:rPr>
          <w:rFonts w:ascii="Times New Roman" w:hAnsi="Times New Roman" w:cs="Times New Roman"/>
          <w:i/>
        </w:rPr>
        <w:t>Physica</w:t>
      </w:r>
      <w:proofErr w:type="spellEnd"/>
      <w:r w:rsidRPr="007910C0">
        <w:rPr>
          <w:rFonts w:ascii="Times New Roman" w:hAnsi="Times New Roman" w:cs="Times New Roman"/>
          <w:i/>
        </w:rPr>
        <w:t xml:space="preserve"> </w:t>
      </w:r>
      <w:proofErr w:type="spellStart"/>
      <w:r w:rsidRPr="007910C0">
        <w:rPr>
          <w:rFonts w:ascii="Times New Roman" w:hAnsi="Times New Roman" w:cs="Times New Roman"/>
          <w:i/>
        </w:rPr>
        <w:t>Polonica</w:t>
      </w:r>
      <w:proofErr w:type="spellEnd"/>
      <w:r w:rsidRPr="007910C0">
        <w:rPr>
          <w:rFonts w:ascii="Times New Roman" w:hAnsi="Times New Roman" w:cs="Times New Roman"/>
          <w:i/>
        </w:rPr>
        <w:t>-Series A General Physics</w:t>
      </w:r>
      <w:r w:rsidRPr="007910C0">
        <w:rPr>
          <w:rFonts w:ascii="Times New Roman" w:hAnsi="Times New Roman" w:cs="Times New Roman"/>
        </w:rPr>
        <w:t>, 121(1)</w:t>
      </w:r>
      <w:r>
        <w:rPr>
          <w:rFonts w:ascii="Times New Roman" w:hAnsi="Times New Roman" w:cs="Times New Roman"/>
        </w:rPr>
        <w:t>:</w:t>
      </w:r>
      <w:r w:rsidRPr="007910C0">
        <w:rPr>
          <w:rFonts w:ascii="Times New Roman" w:hAnsi="Times New Roman" w:cs="Times New Roman"/>
        </w:rPr>
        <w:t xml:space="preserve"> 165</w:t>
      </w:r>
      <w:r>
        <w:rPr>
          <w:rFonts w:ascii="Times New Roman" w:hAnsi="Times New Roman" w:cs="Times New Roman"/>
        </w:rPr>
        <w:t>-168</w:t>
      </w:r>
      <w:r w:rsidRPr="007910C0">
        <w:rPr>
          <w:rFonts w:ascii="Times New Roman" w:hAnsi="Times New Roman" w:cs="Times New Roman"/>
        </w:rPr>
        <w:t>.</w:t>
      </w:r>
    </w:p>
    <w:p w:rsidR="004A4949" w:rsidRDefault="007910C0" w:rsidP="007910C0">
      <w:pPr>
        <w:pStyle w:val="ListParagraph"/>
        <w:numPr>
          <w:ilvl w:val="0"/>
          <w:numId w:val="4"/>
        </w:numPr>
        <w:ind w:hanging="720"/>
        <w:outlineLvl w:val="0"/>
        <w:rPr>
          <w:rFonts w:ascii="Times New Roman" w:hAnsi="Times New Roman" w:cs="Times New Roman"/>
        </w:rPr>
      </w:pPr>
      <w:r w:rsidRPr="007910C0">
        <w:rPr>
          <w:rFonts w:ascii="Times New Roman" w:hAnsi="Times New Roman" w:cs="Times New Roman"/>
        </w:rPr>
        <w:t>Wright, J. D.</w:t>
      </w:r>
      <w:r>
        <w:rPr>
          <w:rFonts w:ascii="Times New Roman" w:hAnsi="Times New Roman" w:cs="Times New Roman"/>
        </w:rPr>
        <w:t xml:space="preserve"> and </w:t>
      </w:r>
      <w:proofErr w:type="spellStart"/>
      <w:r w:rsidRPr="007910C0">
        <w:rPr>
          <w:rFonts w:ascii="Times New Roman" w:hAnsi="Times New Roman" w:cs="Times New Roman"/>
        </w:rPr>
        <w:t>Sommerdijk</w:t>
      </w:r>
      <w:proofErr w:type="spellEnd"/>
      <w:r w:rsidRPr="007910C0">
        <w:rPr>
          <w:rFonts w:ascii="Times New Roman" w:hAnsi="Times New Roman" w:cs="Times New Roman"/>
        </w:rPr>
        <w:t>, N. A. (2014). Sol-gel materials: chemistry and applications. CRC press.</w:t>
      </w:r>
    </w:p>
    <w:p w:rsidR="007910C0" w:rsidRPr="007910C0" w:rsidRDefault="007910C0" w:rsidP="007910C0">
      <w:pPr>
        <w:pStyle w:val="ListParagraph"/>
        <w:numPr>
          <w:ilvl w:val="0"/>
          <w:numId w:val="4"/>
        </w:numPr>
        <w:ind w:hanging="720"/>
        <w:outlineLvl w:val="0"/>
        <w:rPr>
          <w:rStyle w:val="Hyperlink"/>
          <w:rFonts w:ascii="Times New Roman" w:hAnsi="Times New Roman" w:cs="Times New Roman"/>
          <w:color w:val="auto"/>
          <w:u w:val="none"/>
        </w:rPr>
      </w:pPr>
      <w:r w:rsidRPr="004044CB">
        <w:rPr>
          <w:rFonts w:ascii="Times New Roman" w:hAnsi="Times New Roman"/>
        </w:rPr>
        <w:t xml:space="preserve">Binders for Ceramic Bodies. (2008). </w:t>
      </w:r>
      <w:proofErr w:type="spellStart"/>
      <w:r w:rsidRPr="004044CB">
        <w:rPr>
          <w:rFonts w:ascii="Times New Roman" w:hAnsi="Times New Roman"/>
        </w:rPr>
        <w:t>Digitalfire</w:t>
      </w:r>
      <w:proofErr w:type="spellEnd"/>
      <w:r w:rsidRPr="004044CB">
        <w:rPr>
          <w:rFonts w:ascii="Times New Roman" w:hAnsi="Times New Roman"/>
        </w:rPr>
        <w:t xml:space="preserve"> Reference Database: </w:t>
      </w:r>
      <w:hyperlink r:id="rId27" w:history="1">
        <w:r w:rsidRPr="004044CB">
          <w:rPr>
            <w:rStyle w:val="Hyperlink"/>
            <w:rFonts w:ascii="Times New Roman" w:hAnsi="Times New Roman"/>
            <w:color w:val="auto"/>
            <w:u w:val="none"/>
          </w:rPr>
          <w:t>http://digitalfire.com/4sight/education/binders_for_ceramic_bodies_345.html</w:t>
        </w:r>
      </w:hyperlink>
      <w:r>
        <w:rPr>
          <w:rStyle w:val="Hyperlink"/>
          <w:rFonts w:ascii="Times New Roman" w:hAnsi="Times New Roman"/>
          <w:color w:val="auto"/>
          <w:u w:val="none"/>
        </w:rPr>
        <w:t xml:space="preserve"> [Access online</w:t>
      </w:r>
      <w:r>
        <w:rPr>
          <w:rFonts w:ascii="Times New Roman" w:hAnsi="Times New Roman"/>
        </w:rPr>
        <w:t xml:space="preserve"> </w:t>
      </w:r>
      <w:r w:rsidRPr="004044CB">
        <w:rPr>
          <w:rFonts w:ascii="Times New Roman" w:hAnsi="Times New Roman"/>
        </w:rPr>
        <w:t>July 15, 2014</w:t>
      </w:r>
      <w:r>
        <w:rPr>
          <w:rStyle w:val="Hyperlink"/>
          <w:rFonts w:ascii="Times New Roman" w:hAnsi="Times New Roman"/>
          <w:color w:val="auto"/>
          <w:u w:val="none"/>
        </w:rPr>
        <w:t>].</w:t>
      </w:r>
    </w:p>
    <w:p w:rsidR="007910C0" w:rsidRDefault="007910C0" w:rsidP="007910C0">
      <w:pPr>
        <w:pStyle w:val="ListParagraph"/>
        <w:numPr>
          <w:ilvl w:val="0"/>
          <w:numId w:val="4"/>
        </w:numPr>
        <w:ind w:hanging="720"/>
        <w:outlineLvl w:val="0"/>
        <w:rPr>
          <w:rFonts w:ascii="Times New Roman" w:hAnsi="Times New Roman" w:cs="Times New Roman"/>
        </w:rPr>
      </w:pPr>
      <w:r w:rsidRPr="007910C0">
        <w:rPr>
          <w:rFonts w:ascii="Times New Roman" w:hAnsi="Times New Roman" w:cs="Times New Roman"/>
        </w:rPr>
        <w:t>Carter, C. B.</w:t>
      </w:r>
      <w:r>
        <w:rPr>
          <w:rFonts w:ascii="Times New Roman" w:hAnsi="Times New Roman" w:cs="Times New Roman"/>
        </w:rPr>
        <w:t xml:space="preserve"> and </w:t>
      </w:r>
      <w:r w:rsidRPr="007910C0">
        <w:rPr>
          <w:rFonts w:ascii="Times New Roman" w:hAnsi="Times New Roman" w:cs="Times New Roman"/>
        </w:rPr>
        <w:t>Norton, M. G. (2007). Ceramic materials: science and engineering. Springer Science &amp; Business Media.</w:t>
      </w:r>
    </w:p>
    <w:p w:rsidR="007910C0" w:rsidRPr="007910C0" w:rsidRDefault="007910C0" w:rsidP="007910C0">
      <w:pPr>
        <w:pStyle w:val="ListParagraph"/>
        <w:numPr>
          <w:ilvl w:val="0"/>
          <w:numId w:val="4"/>
        </w:numPr>
        <w:ind w:hanging="720"/>
        <w:outlineLvl w:val="0"/>
        <w:rPr>
          <w:rStyle w:val="Hyperlink"/>
          <w:rFonts w:ascii="Times New Roman" w:hAnsi="Times New Roman" w:cs="Times New Roman"/>
          <w:color w:val="auto"/>
          <w:u w:val="none"/>
        </w:rPr>
      </w:pPr>
      <w:r w:rsidRPr="004044CB">
        <w:rPr>
          <w:rFonts w:ascii="Times New Roman" w:hAnsi="Times New Roman"/>
        </w:rPr>
        <w:t>Ceramic Materials Analysis. (2014).</w:t>
      </w:r>
      <w:r>
        <w:rPr>
          <w:rFonts w:ascii="Times New Roman" w:hAnsi="Times New Roman"/>
        </w:rPr>
        <w:t xml:space="preserve"> </w:t>
      </w:r>
      <w:r w:rsidRPr="004044CB">
        <w:rPr>
          <w:rFonts w:ascii="Times New Roman" w:hAnsi="Times New Roman"/>
        </w:rPr>
        <w:t xml:space="preserve">Anderson </w:t>
      </w:r>
      <w:r w:rsidRPr="007910C0">
        <w:rPr>
          <w:rFonts w:ascii="Times New Roman" w:hAnsi="Times New Roman"/>
        </w:rPr>
        <w:t xml:space="preserve">Materials Evaluation, Inc.: </w:t>
      </w:r>
      <w:hyperlink w:history="1">
        <w:r w:rsidRPr="007910C0">
          <w:rPr>
            <w:rStyle w:val="Hyperlink"/>
            <w:rFonts w:ascii="Times New Roman" w:hAnsi="Times New Roman"/>
            <w:color w:val="auto"/>
            <w:u w:val="none"/>
          </w:rPr>
          <w:t>http://www.anderson materials.com/ceramics.html</w:t>
        </w:r>
      </w:hyperlink>
      <w:r w:rsidRPr="007910C0">
        <w:rPr>
          <w:rStyle w:val="Hyperlink"/>
          <w:rFonts w:ascii="Times New Roman" w:hAnsi="Times New Roman"/>
          <w:color w:val="auto"/>
          <w:u w:val="none"/>
        </w:rPr>
        <w:t xml:space="preserve"> [</w:t>
      </w:r>
      <w:proofErr w:type="spellStart"/>
      <w:r w:rsidRPr="007910C0">
        <w:rPr>
          <w:rStyle w:val="Hyperlink"/>
          <w:rFonts w:ascii="Times New Roman" w:hAnsi="Times New Roman"/>
          <w:color w:val="auto"/>
          <w:u w:val="none"/>
        </w:rPr>
        <w:t>Acess</w:t>
      </w:r>
      <w:proofErr w:type="spellEnd"/>
      <w:r w:rsidRPr="007910C0">
        <w:rPr>
          <w:rStyle w:val="Hyperlink"/>
          <w:rFonts w:ascii="Times New Roman" w:hAnsi="Times New Roman"/>
          <w:color w:val="auto"/>
          <w:u w:val="none"/>
        </w:rPr>
        <w:t xml:space="preserve"> online </w:t>
      </w:r>
      <w:r w:rsidRPr="007910C0">
        <w:rPr>
          <w:rFonts w:ascii="Times New Roman" w:hAnsi="Times New Roman"/>
        </w:rPr>
        <w:t>Retrieved July 1, 2014</w:t>
      </w:r>
      <w:r w:rsidRPr="007910C0">
        <w:rPr>
          <w:rStyle w:val="Hyperlink"/>
          <w:rFonts w:ascii="Times New Roman" w:hAnsi="Times New Roman"/>
          <w:color w:val="auto"/>
          <w:u w:val="none"/>
        </w:rPr>
        <w:t>].</w:t>
      </w:r>
    </w:p>
    <w:p w:rsidR="00D80249" w:rsidRDefault="007910C0" w:rsidP="00D80249">
      <w:pPr>
        <w:pStyle w:val="ListParagraph"/>
        <w:numPr>
          <w:ilvl w:val="0"/>
          <w:numId w:val="4"/>
        </w:numPr>
        <w:ind w:hanging="720"/>
        <w:outlineLvl w:val="0"/>
        <w:rPr>
          <w:rFonts w:ascii="Times New Roman" w:hAnsi="Times New Roman" w:cs="Times New Roman"/>
        </w:rPr>
      </w:pPr>
      <w:r w:rsidRPr="007910C0">
        <w:rPr>
          <w:rFonts w:ascii="Times New Roman" w:hAnsi="Times New Roman" w:cs="Times New Roman"/>
        </w:rPr>
        <w:t>Attia, G.</w:t>
      </w:r>
      <w:r>
        <w:rPr>
          <w:rFonts w:ascii="Times New Roman" w:hAnsi="Times New Roman" w:cs="Times New Roman"/>
        </w:rPr>
        <w:t xml:space="preserve"> and </w:t>
      </w:r>
      <w:r w:rsidRPr="007910C0">
        <w:rPr>
          <w:rFonts w:ascii="Times New Roman" w:hAnsi="Times New Roman" w:cs="Times New Roman"/>
        </w:rPr>
        <w:t xml:space="preserve">El-Kader, M. A. (2013). Structural, optical and thermal characterization of PVA/2HEC polyblend films. </w:t>
      </w:r>
      <w:r w:rsidRPr="007910C0">
        <w:rPr>
          <w:rFonts w:ascii="Times New Roman" w:hAnsi="Times New Roman" w:cs="Times New Roman"/>
          <w:i/>
        </w:rPr>
        <w:t>International Journal of Electrochemical Sciences</w:t>
      </w:r>
      <w:r w:rsidRPr="007910C0">
        <w:rPr>
          <w:rFonts w:ascii="Times New Roman" w:hAnsi="Times New Roman" w:cs="Times New Roman"/>
        </w:rPr>
        <w:t>, 8</w:t>
      </w:r>
      <w:r>
        <w:rPr>
          <w:rFonts w:ascii="Times New Roman" w:hAnsi="Times New Roman" w:cs="Times New Roman"/>
        </w:rPr>
        <w:t>:</w:t>
      </w:r>
      <w:r w:rsidRPr="007910C0">
        <w:rPr>
          <w:rFonts w:ascii="Times New Roman" w:hAnsi="Times New Roman" w:cs="Times New Roman"/>
        </w:rPr>
        <w:t xml:space="preserve"> 5672-5687.</w:t>
      </w:r>
    </w:p>
    <w:p w:rsidR="00D80249" w:rsidRDefault="00D80249" w:rsidP="00D80249">
      <w:pPr>
        <w:pStyle w:val="ListParagraph"/>
        <w:numPr>
          <w:ilvl w:val="0"/>
          <w:numId w:val="4"/>
        </w:numPr>
        <w:ind w:hanging="720"/>
        <w:outlineLvl w:val="0"/>
        <w:rPr>
          <w:rFonts w:ascii="Times New Roman" w:hAnsi="Times New Roman" w:cs="Times New Roman"/>
        </w:rPr>
      </w:pPr>
      <w:proofErr w:type="spellStart"/>
      <w:r w:rsidRPr="00D80249">
        <w:rPr>
          <w:rFonts w:ascii="Times New Roman" w:hAnsi="Times New Roman" w:cs="Times New Roman"/>
        </w:rPr>
        <w:t>Nabiyouni</w:t>
      </w:r>
      <w:proofErr w:type="spellEnd"/>
      <w:r w:rsidRPr="00D80249">
        <w:rPr>
          <w:rFonts w:ascii="Times New Roman" w:hAnsi="Times New Roman" w:cs="Times New Roman"/>
        </w:rPr>
        <w:t xml:space="preserve">, G., </w:t>
      </w:r>
      <w:proofErr w:type="spellStart"/>
      <w:r w:rsidRPr="00D80249">
        <w:rPr>
          <w:rFonts w:ascii="Times New Roman" w:hAnsi="Times New Roman" w:cs="Times New Roman"/>
        </w:rPr>
        <w:t>Barati</w:t>
      </w:r>
      <w:proofErr w:type="spellEnd"/>
      <w:r w:rsidRPr="00D80249">
        <w:rPr>
          <w:rFonts w:ascii="Times New Roman" w:hAnsi="Times New Roman" w:cs="Times New Roman"/>
        </w:rPr>
        <w:t>, A.</w:t>
      </w:r>
      <w:r>
        <w:rPr>
          <w:rFonts w:ascii="Times New Roman" w:hAnsi="Times New Roman" w:cs="Times New Roman"/>
        </w:rPr>
        <w:t xml:space="preserve"> and </w:t>
      </w:r>
      <w:r w:rsidRPr="00D80249">
        <w:rPr>
          <w:rFonts w:ascii="Times New Roman" w:hAnsi="Times New Roman" w:cs="Times New Roman"/>
        </w:rPr>
        <w:t>Saadat, M. (2011). Surface adsorption of polyethylene glycol and polyvinyl alcohol with variable molecular weights on zinc oxide nanoparticles.</w:t>
      </w:r>
      <w:r>
        <w:rPr>
          <w:rFonts w:ascii="Times New Roman" w:hAnsi="Times New Roman" w:cs="Times New Roman"/>
        </w:rPr>
        <w:t xml:space="preserve"> </w:t>
      </w:r>
      <w:r w:rsidRPr="00D80249">
        <w:rPr>
          <w:rFonts w:ascii="Times New Roman" w:hAnsi="Times New Roman" w:cs="Times New Roman"/>
          <w:i/>
        </w:rPr>
        <w:t>Iranian Journal of Chemical Engineering</w:t>
      </w:r>
      <w:r>
        <w:rPr>
          <w:rFonts w:ascii="Times New Roman" w:hAnsi="Times New Roman" w:cs="Times New Roman"/>
        </w:rPr>
        <w:t>, 8(1): 20-30.</w:t>
      </w:r>
    </w:p>
    <w:p w:rsidR="00D80249" w:rsidRDefault="00D80249" w:rsidP="00D80249">
      <w:pPr>
        <w:pStyle w:val="ListParagraph"/>
        <w:numPr>
          <w:ilvl w:val="0"/>
          <w:numId w:val="4"/>
        </w:numPr>
        <w:ind w:hanging="720"/>
        <w:outlineLvl w:val="0"/>
        <w:rPr>
          <w:rFonts w:ascii="Times New Roman" w:hAnsi="Times New Roman" w:cs="Times New Roman"/>
        </w:rPr>
      </w:pPr>
      <w:r w:rsidRPr="00D80249">
        <w:rPr>
          <w:rFonts w:ascii="Times New Roman" w:hAnsi="Times New Roman" w:cs="Times New Roman"/>
        </w:rPr>
        <w:t>Liu, Y. C., Lu, Y. F., Zeng, Y. Z., Liao, C. H., Chung, J. C.</w:t>
      </w:r>
      <w:r>
        <w:rPr>
          <w:rFonts w:ascii="Times New Roman" w:hAnsi="Times New Roman" w:cs="Times New Roman"/>
        </w:rPr>
        <w:t xml:space="preserve"> and </w:t>
      </w:r>
      <w:r w:rsidRPr="00D80249">
        <w:rPr>
          <w:rFonts w:ascii="Times New Roman" w:hAnsi="Times New Roman" w:cs="Times New Roman"/>
        </w:rPr>
        <w:t xml:space="preserve">Wei, T. Y. (2011). Nanostructured mesoporous titanium dioxide thin film prepared by sol-gel method for dye-sensitized solar cell. </w:t>
      </w:r>
      <w:r w:rsidRPr="00D80249">
        <w:rPr>
          <w:rFonts w:ascii="Times New Roman" w:hAnsi="Times New Roman" w:cs="Times New Roman"/>
          <w:i/>
        </w:rPr>
        <w:t>International Journal of Photoenergy</w:t>
      </w:r>
      <w:r w:rsidRPr="00D80249">
        <w:rPr>
          <w:rFonts w:ascii="Times New Roman" w:hAnsi="Times New Roman" w:cs="Times New Roman"/>
        </w:rPr>
        <w:t>, 2011</w:t>
      </w:r>
      <w:r>
        <w:rPr>
          <w:rFonts w:ascii="Times New Roman" w:hAnsi="Times New Roman" w:cs="Times New Roman"/>
        </w:rPr>
        <w:t>: 1-9.</w:t>
      </w:r>
    </w:p>
    <w:p w:rsidR="00D80249" w:rsidRDefault="00D80249" w:rsidP="00D80249">
      <w:pPr>
        <w:pStyle w:val="ListParagraph"/>
        <w:numPr>
          <w:ilvl w:val="0"/>
          <w:numId w:val="4"/>
        </w:numPr>
        <w:ind w:hanging="720"/>
        <w:outlineLvl w:val="0"/>
        <w:rPr>
          <w:rFonts w:ascii="Times New Roman" w:hAnsi="Times New Roman" w:cs="Times New Roman"/>
        </w:rPr>
      </w:pPr>
      <w:r w:rsidRPr="00D80249">
        <w:rPr>
          <w:rFonts w:ascii="Times New Roman" w:hAnsi="Times New Roman" w:cs="Times New Roman"/>
        </w:rPr>
        <w:t>Ahmad, A. L., Jaya, M. A. T.</w:t>
      </w:r>
      <w:r>
        <w:rPr>
          <w:rFonts w:ascii="Times New Roman" w:hAnsi="Times New Roman" w:cs="Times New Roman"/>
        </w:rPr>
        <w:t xml:space="preserve"> and </w:t>
      </w:r>
      <w:proofErr w:type="spellStart"/>
      <w:r w:rsidRPr="00D80249">
        <w:rPr>
          <w:rFonts w:ascii="Times New Roman" w:hAnsi="Times New Roman" w:cs="Times New Roman"/>
        </w:rPr>
        <w:t>Chieh</w:t>
      </w:r>
      <w:proofErr w:type="spellEnd"/>
      <w:r w:rsidRPr="00D80249">
        <w:rPr>
          <w:rFonts w:ascii="Times New Roman" w:hAnsi="Times New Roman" w:cs="Times New Roman"/>
        </w:rPr>
        <w:t xml:space="preserve">, D. C. J. (2011). Effect of binder concentration on </w:t>
      </w:r>
      <w:proofErr w:type="spellStart"/>
      <w:r w:rsidRPr="00D80249">
        <w:rPr>
          <w:rFonts w:ascii="Times New Roman" w:hAnsi="Times New Roman" w:cs="Times New Roman"/>
        </w:rPr>
        <w:t>titania</w:t>
      </w:r>
      <w:proofErr w:type="spellEnd"/>
      <w:r w:rsidRPr="00D80249">
        <w:rPr>
          <w:rFonts w:ascii="Times New Roman" w:hAnsi="Times New Roman" w:cs="Times New Roman"/>
        </w:rPr>
        <w:t xml:space="preserve"> sol turbidity and palladium-</w:t>
      </w:r>
      <w:proofErr w:type="spellStart"/>
      <w:r w:rsidRPr="00D80249">
        <w:rPr>
          <w:rFonts w:ascii="Times New Roman" w:hAnsi="Times New Roman" w:cs="Times New Roman"/>
        </w:rPr>
        <w:t>titania</w:t>
      </w:r>
      <w:proofErr w:type="spellEnd"/>
      <w:r w:rsidRPr="00D80249">
        <w:rPr>
          <w:rFonts w:ascii="Times New Roman" w:hAnsi="Times New Roman" w:cs="Times New Roman"/>
        </w:rPr>
        <w:t xml:space="preserve"> membrane. </w:t>
      </w:r>
      <w:r w:rsidRPr="00D80249">
        <w:rPr>
          <w:rFonts w:ascii="Times New Roman" w:hAnsi="Times New Roman" w:cs="Times New Roman"/>
          <w:i/>
        </w:rPr>
        <w:t>Journal of Materials Science and Engineering,</w:t>
      </w:r>
      <w:r w:rsidRPr="00D80249">
        <w:rPr>
          <w:rFonts w:ascii="Times New Roman" w:hAnsi="Times New Roman" w:cs="Times New Roman"/>
        </w:rPr>
        <w:t xml:space="preserve"> 5(5)</w:t>
      </w:r>
      <w:r>
        <w:rPr>
          <w:rFonts w:ascii="Times New Roman" w:hAnsi="Times New Roman" w:cs="Times New Roman"/>
        </w:rPr>
        <w:t xml:space="preserve">: </w:t>
      </w:r>
      <w:r w:rsidRPr="004044CB">
        <w:rPr>
          <w:rFonts w:ascii="Times New Roman" w:hAnsi="Times New Roman"/>
        </w:rPr>
        <w:t>534-540</w:t>
      </w:r>
      <w:r w:rsidRPr="00D80249">
        <w:rPr>
          <w:rFonts w:ascii="Times New Roman" w:hAnsi="Times New Roman" w:cs="Times New Roman"/>
        </w:rPr>
        <w:t>.</w:t>
      </w:r>
    </w:p>
    <w:p w:rsidR="00D80249" w:rsidRPr="00D80249" w:rsidRDefault="00D80249" w:rsidP="00D80249">
      <w:pPr>
        <w:pStyle w:val="ListParagraph"/>
        <w:outlineLvl w:val="0"/>
        <w:rPr>
          <w:rFonts w:ascii="Times New Roman" w:hAnsi="Times New Roman" w:cs="Times New Roman"/>
        </w:rPr>
      </w:pPr>
    </w:p>
    <w:sectPr w:rsidR="00D80249" w:rsidRPr="00D80249" w:rsidSect="007768A0">
      <w:headerReference w:type="default" r:id="rId28"/>
      <w:pgSz w:w="11906" w:h="16838"/>
      <w:pgMar w:top="1440"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10C06" w:rsidRDefault="00910C06" w:rsidP="005367F8">
      <w:r>
        <w:separator/>
      </w:r>
    </w:p>
  </w:endnote>
  <w:endnote w:type="continuationSeparator" w:id="0">
    <w:p w:rsidR="00910C06" w:rsidRDefault="00910C06" w:rsidP="005367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10C06" w:rsidRDefault="00910C06" w:rsidP="005367F8">
      <w:r>
        <w:separator/>
      </w:r>
    </w:p>
  </w:footnote>
  <w:footnote w:type="continuationSeparator" w:id="0">
    <w:p w:rsidR="00910C06" w:rsidRDefault="00910C06" w:rsidP="005367F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367F8" w:rsidRDefault="005367F8">
    <w:pPr>
      <w:pStyle w:val="Header"/>
    </w:pPr>
  </w:p>
  <w:p w:rsidR="005367F8" w:rsidRDefault="005367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596453"/>
    <w:multiLevelType w:val="hybridMultilevel"/>
    <w:tmpl w:val="6D525142"/>
    <w:lvl w:ilvl="0" w:tplc="A55E9392">
      <w:start w:val="1"/>
      <w:numFmt w:val="decimal"/>
      <w:lvlText w:val="%1."/>
      <w:lvlJc w:val="left"/>
      <w:pPr>
        <w:ind w:left="720" w:hanging="360"/>
      </w:pPr>
      <w:rPr>
        <w:b w:val="0"/>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D942072"/>
    <w:multiLevelType w:val="hybridMultilevel"/>
    <w:tmpl w:val="17905040"/>
    <w:lvl w:ilvl="0" w:tplc="4CCCA01E">
      <w:start w:val="1"/>
      <w:numFmt w:val="lowerLetter"/>
      <w:lvlText w:val="%1)"/>
      <w:lvlJc w:val="left"/>
      <w:pPr>
        <w:ind w:left="2189" w:hanging="360"/>
      </w:pPr>
      <w:rPr>
        <w:rFonts w:hint="default"/>
      </w:rPr>
    </w:lvl>
    <w:lvl w:ilvl="1" w:tplc="44090019" w:tentative="1">
      <w:start w:val="1"/>
      <w:numFmt w:val="lowerLetter"/>
      <w:lvlText w:val="%2."/>
      <w:lvlJc w:val="left"/>
      <w:pPr>
        <w:ind w:left="2909" w:hanging="360"/>
      </w:pPr>
    </w:lvl>
    <w:lvl w:ilvl="2" w:tplc="4409001B" w:tentative="1">
      <w:start w:val="1"/>
      <w:numFmt w:val="lowerRoman"/>
      <w:lvlText w:val="%3."/>
      <w:lvlJc w:val="right"/>
      <w:pPr>
        <w:ind w:left="3629" w:hanging="180"/>
      </w:pPr>
    </w:lvl>
    <w:lvl w:ilvl="3" w:tplc="4409000F" w:tentative="1">
      <w:start w:val="1"/>
      <w:numFmt w:val="decimal"/>
      <w:lvlText w:val="%4."/>
      <w:lvlJc w:val="left"/>
      <w:pPr>
        <w:ind w:left="4349" w:hanging="360"/>
      </w:pPr>
    </w:lvl>
    <w:lvl w:ilvl="4" w:tplc="44090019" w:tentative="1">
      <w:start w:val="1"/>
      <w:numFmt w:val="lowerLetter"/>
      <w:lvlText w:val="%5."/>
      <w:lvlJc w:val="left"/>
      <w:pPr>
        <w:ind w:left="5069" w:hanging="360"/>
      </w:pPr>
    </w:lvl>
    <w:lvl w:ilvl="5" w:tplc="4409001B" w:tentative="1">
      <w:start w:val="1"/>
      <w:numFmt w:val="lowerRoman"/>
      <w:lvlText w:val="%6."/>
      <w:lvlJc w:val="right"/>
      <w:pPr>
        <w:ind w:left="5789" w:hanging="180"/>
      </w:pPr>
    </w:lvl>
    <w:lvl w:ilvl="6" w:tplc="4409000F" w:tentative="1">
      <w:start w:val="1"/>
      <w:numFmt w:val="decimal"/>
      <w:lvlText w:val="%7."/>
      <w:lvlJc w:val="left"/>
      <w:pPr>
        <w:ind w:left="6509" w:hanging="360"/>
      </w:pPr>
    </w:lvl>
    <w:lvl w:ilvl="7" w:tplc="44090019" w:tentative="1">
      <w:start w:val="1"/>
      <w:numFmt w:val="lowerLetter"/>
      <w:lvlText w:val="%8."/>
      <w:lvlJc w:val="left"/>
      <w:pPr>
        <w:ind w:left="7229" w:hanging="360"/>
      </w:pPr>
    </w:lvl>
    <w:lvl w:ilvl="8" w:tplc="4409001B" w:tentative="1">
      <w:start w:val="1"/>
      <w:numFmt w:val="lowerRoman"/>
      <w:lvlText w:val="%9."/>
      <w:lvlJc w:val="right"/>
      <w:pPr>
        <w:ind w:left="7949" w:hanging="180"/>
      </w:pPr>
    </w:lvl>
  </w:abstractNum>
  <w:abstractNum w:abstractNumId="2"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85CA6"/>
    <w:rsid w:val="00103347"/>
    <w:rsid w:val="0013370A"/>
    <w:rsid w:val="00166767"/>
    <w:rsid w:val="002416FC"/>
    <w:rsid w:val="00285CF7"/>
    <w:rsid w:val="00312E5D"/>
    <w:rsid w:val="004044CB"/>
    <w:rsid w:val="00411056"/>
    <w:rsid w:val="004A4949"/>
    <w:rsid w:val="005367F8"/>
    <w:rsid w:val="005865A6"/>
    <w:rsid w:val="00610B04"/>
    <w:rsid w:val="0066355E"/>
    <w:rsid w:val="006752F3"/>
    <w:rsid w:val="00685C81"/>
    <w:rsid w:val="00691BF8"/>
    <w:rsid w:val="006C3A8E"/>
    <w:rsid w:val="00776DE7"/>
    <w:rsid w:val="00785CA6"/>
    <w:rsid w:val="007910C0"/>
    <w:rsid w:val="007A68C2"/>
    <w:rsid w:val="0082319D"/>
    <w:rsid w:val="00855B26"/>
    <w:rsid w:val="008B0AC1"/>
    <w:rsid w:val="008B7787"/>
    <w:rsid w:val="008C32BB"/>
    <w:rsid w:val="008F7F7E"/>
    <w:rsid w:val="00910C06"/>
    <w:rsid w:val="00946325"/>
    <w:rsid w:val="00957F5C"/>
    <w:rsid w:val="00960E38"/>
    <w:rsid w:val="00987479"/>
    <w:rsid w:val="00A415C1"/>
    <w:rsid w:val="00AA77BA"/>
    <w:rsid w:val="00AB787E"/>
    <w:rsid w:val="00BA2B50"/>
    <w:rsid w:val="00CC3BBA"/>
    <w:rsid w:val="00D166EB"/>
    <w:rsid w:val="00D80249"/>
    <w:rsid w:val="00DE1404"/>
    <w:rsid w:val="00DE73D6"/>
    <w:rsid w:val="00E01014"/>
    <w:rsid w:val="00FB092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8ECE6A"/>
  <w15:docId w15:val="{40DB313A-4620-41A1-A341-B06A932368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paragraph" w:styleId="BodyText">
    <w:name w:val="Body Text"/>
    <w:basedOn w:val="Normal"/>
    <w:link w:val="BodyTextChar"/>
    <w:uiPriority w:val="99"/>
    <w:rsid w:val="00610B04"/>
    <w:pPr>
      <w:widowControl/>
      <w:tabs>
        <w:tab w:val="left" w:pos="288"/>
      </w:tabs>
      <w:wordWrap/>
      <w:autoSpaceDE/>
      <w:autoSpaceDN/>
      <w:spacing w:after="120" w:line="228" w:lineRule="auto"/>
      <w:ind w:firstLine="288"/>
    </w:pPr>
    <w:rPr>
      <w:rFonts w:ascii="Times New Roman" w:eastAsia="MS Mincho" w:hAnsi="Times New Roman" w:cs="Times New Roman"/>
      <w:kern w:val="0"/>
      <w:szCs w:val="20"/>
      <w:lang w:val="x-none" w:eastAsia="x-none"/>
    </w:rPr>
  </w:style>
  <w:style w:type="character" w:customStyle="1" w:styleId="BodyTextChar">
    <w:name w:val="Body Text Char"/>
    <w:basedOn w:val="DefaultParagraphFont"/>
    <w:link w:val="BodyText"/>
    <w:uiPriority w:val="99"/>
    <w:rsid w:val="00610B04"/>
    <w:rPr>
      <w:rFonts w:ascii="Times New Roman" w:eastAsia="MS Mincho" w:hAnsi="Times New Roman" w:cs="Times New Roman"/>
      <w:sz w:val="20"/>
      <w:szCs w:val="20"/>
      <w:lang w:val="x-none" w:eastAsia="x-none"/>
    </w:rPr>
  </w:style>
  <w:style w:type="paragraph" w:customStyle="1" w:styleId="figurecaption">
    <w:name w:val="figure caption"/>
    <w:rsid w:val="00610B04"/>
    <w:pPr>
      <w:numPr>
        <w:numId w:val="2"/>
      </w:numPr>
      <w:tabs>
        <w:tab w:val="left" w:pos="533"/>
      </w:tabs>
      <w:spacing w:before="80" w:line="240" w:lineRule="auto"/>
      <w:ind w:left="0" w:firstLine="0"/>
      <w:jc w:val="both"/>
    </w:pPr>
    <w:rPr>
      <w:rFonts w:ascii="Times New Roman" w:eastAsia="Times New Roman" w:hAnsi="Times New Roman" w:cs="Times New Roman"/>
      <w:noProof/>
      <w:sz w:val="16"/>
      <w:szCs w:val="16"/>
    </w:rPr>
  </w:style>
  <w:style w:type="character" w:styleId="PlaceholderText">
    <w:name w:val="Placeholder Text"/>
    <w:uiPriority w:val="99"/>
    <w:semiHidden/>
    <w:rsid w:val="00BA2B50"/>
    <w:rPr>
      <w:color w:val="808080"/>
    </w:rPr>
  </w:style>
  <w:style w:type="character" w:styleId="Hyperlink">
    <w:name w:val="Hyperlink"/>
    <w:uiPriority w:val="99"/>
    <w:unhideWhenUsed/>
    <w:rsid w:val="00BA2B50"/>
    <w:rPr>
      <w:color w:val="0000FF"/>
      <w:u w:val="single"/>
    </w:rPr>
  </w:style>
  <w:style w:type="paragraph" w:styleId="Header">
    <w:name w:val="header"/>
    <w:basedOn w:val="Normal"/>
    <w:link w:val="HeaderChar"/>
    <w:uiPriority w:val="99"/>
    <w:unhideWhenUsed/>
    <w:rsid w:val="005367F8"/>
    <w:pPr>
      <w:tabs>
        <w:tab w:val="center" w:pos="4513"/>
        <w:tab w:val="right" w:pos="9026"/>
      </w:tabs>
    </w:pPr>
  </w:style>
  <w:style w:type="character" w:customStyle="1" w:styleId="HeaderChar">
    <w:name w:val="Header Char"/>
    <w:basedOn w:val="DefaultParagraphFont"/>
    <w:link w:val="Header"/>
    <w:uiPriority w:val="99"/>
    <w:rsid w:val="005367F8"/>
    <w:rPr>
      <w:rFonts w:eastAsiaTheme="minorEastAsia"/>
      <w:kern w:val="2"/>
      <w:sz w:val="20"/>
      <w:lang w:eastAsia="ko-KR"/>
    </w:rPr>
  </w:style>
  <w:style w:type="paragraph" w:styleId="Footer">
    <w:name w:val="footer"/>
    <w:basedOn w:val="Normal"/>
    <w:link w:val="FooterChar"/>
    <w:uiPriority w:val="99"/>
    <w:unhideWhenUsed/>
    <w:rsid w:val="005367F8"/>
    <w:pPr>
      <w:tabs>
        <w:tab w:val="center" w:pos="4513"/>
        <w:tab w:val="right" w:pos="9026"/>
      </w:tabs>
    </w:pPr>
  </w:style>
  <w:style w:type="character" w:customStyle="1" w:styleId="FooterChar">
    <w:name w:val="Footer Char"/>
    <w:basedOn w:val="DefaultParagraphFont"/>
    <w:link w:val="Footer"/>
    <w:uiPriority w:val="99"/>
    <w:rsid w:val="005367F8"/>
    <w:rPr>
      <w:rFonts w:eastAsiaTheme="minorEastAsia"/>
      <w:kern w:val="2"/>
      <w:sz w:val="20"/>
      <w:lang w:eastAsia="ko-KR"/>
    </w:rPr>
  </w:style>
  <w:style w:type="character" w:styleId="UnresolvedMention">
    <w:name w:val="Unresolved Mention"/>
    <w:basedOn w:val="DefaultParagraphFont"/>
    <w:uiPriority w:val="99"/>
    <w:semiHidden/>
    <w:unhideWhenUsed/>
    <w:rsid w:val="007910C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5694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chart" Target="charts/chart11.xml"/><Relationship Id="rId26" Type="http://schemas.openxmlformats.org/officeDocument/2006/relationships/image" Target="media/image4.png"/><Relationship Id="rId3" Type="http://schemas.openxmlformats.org/officeDocument/2006/relationships/styles" Target="styles.xml"/><Relationship Id="rId21" Type="http://schemas.openxmlformats.org/officeDocument/2006/relationships/chart" Target="charts/chart12.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chart" Target="charts/chart10.xml"/><Relationship Id="rId25"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chart" Target="charts/chart9.xml"/><Relationship Id="rId20" Type="http://schemas.openxmlformats.org/officeDocument/2006/relationships/image" Target="media/image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24" Type="http://schemas.openxmlformats.org/officeDocument/2006/relationships/chart" Target="charts/chart15.xml"/><Relationship Id="rId5" Type="http://schemas.openxmlformats.org/officeDocument/2006/relationships/webSettings" Target="webSettings.xml"/><Relationship Id="rId15" Type="http://schemas.openxmlformats.org/officeDocument/2006/relationships/chart" Target="charts/chart8.xml"/><Relationship Id="rId23" Type="http://schemas.openxmlformats.org/officeDocument/2006/relationships/chart" Target="charts/chart14.xml"/><Relationship Id="rId28" Type="http://schemas.openxmlformats.org/officeDocument/2006/relationships/header" Target="header1.xml"/><Relationship Id="rId10" Type="http://schemas.openxmlformats.org/officeDocument/2006/relationships/chart" Target="charts/chart3.xm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7.xml"/><Relationship Id="rId22" Type="http://schemas.openxmlformats.org/officeDocument/2006/relationships/chart" Target="charts/chart13.xml"/><Relationship Id="rId27" Type="http://schemas.openxmlformats.org/officeDocument/2006/relationships/hyperlink" Target="http://digitalfire.com/4sight/education/binders_for_ceramic_bodies_345.html" TargetMode="Externa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3" Type="http://schemas.openxmlformats.org/officeDocument/2006/relationships/chartUserShapes" Target="../drawings/drawing7.xml"/><Relationship Id="rId2" Type="http://schemas.openxmlformats.org/officeDocument/2006/relationships/oleObject" Target="Book1" TargetMode="External"/><Relationship Id="rId1" Type="http://schemas.openxmlformats.org/officeDocument/2006/relationships/themeOverride" Target="../theme/themeOverride10.xml"/></Relationships>
</file>

<file path=word/charts/_rels/chart11.xml.rels><?xml version="1.0" encoding="UTF-8" standalone="yes"?>
<Relationships xmlns="http://schemas.openxmlformats.org/package/2006/relationships"><Relationship Id="rId3" Type="http://schemas.openxmlformats.org/officeDocument/2006/relationships/chartUserShapes" Target="../drawings/drawing8.xml"/><Relationship Id="rId2" Type="http://schemas.openxmlformats.org/officeDocument/2006/relationships/oleObject" Target="Book1" TargetMode="External"/><Relationship Id="rId1" Type="http://schemas.openxmlformats.org/officeDocument/2006/relationships/themeOverride" Target="../theme/themeOverride11.xml"/></Relationships>
</file>

<file path=word/charts/_rels/chart12.xml.rels><?xml version="1.0" encoding="UTF-8" standalone="yes"?>
<Relationships xmlns="http://schemas.openxmlformats.org/package/2006/relationships"><Relationship Id="rId2" Type="http://schemas.openxmlformats.org/officeDocument/2006/relationships/oleObject" Target="file:///C:\Users\User1\Desktop\RESULT%20AFIFAH\XRD-%20BINDERS\raw%20data.xlsx" TargetMode="External"/><Relationship Id="rId1" Type="http://schemas.openxmlformats.org/officeDocument/2006/relationships/themeOverride" Target="../theme/themeOverride12.xml"/></Relationships>
</file>

<file path=word/charts/_rels/chart13.xml.rels><?xml version="1.0" encoding="UTF-8" standalone="yes"?>
<Relationships xmlns="http://schemas.openxmlformats.org/package/2006/relationships"><Relationship Id="rId3" Type="http://schemas.openxmlformats.org/officeDocument/2006/relationships/chartUserShapes" Target="../drawings/drawing9.xml"/><Relationship Id="rId2" Type="http://schemas.openxmlformats.org/officeDocument/2006/relationships/oleObject" Target="Book1" TargetMode="External"/><Relationship Id="rId1" Type="http://schemas.openxmlformats.org/officeDocument/2006/relationships/themeOverride" Target="../theme/themeOverride13.xml"/></Relationships>
</file>

<file path=word/charts/_rels/chart14.xml.rels><?xml version="1.0" encoding="UTF-8" standalone="yes"?>
<Relationships xmlns="http://schemas.openxmlformats.org/package/2006/relationships"><Relationship Id="rId3" Type="http://schemas.openxmlformats.org/officeDocument/2006/relationships/chartUserShapes" Target="../drawings/drawing10.xml"/><Relationship Id="rId2" Type="http://schemas.openxmlformats.org/officeDocument/2006/relationships/oleObject" Target="Book1" TargetMode="External"/><Relationship Id="rId1" Type="http://schemas.openxmlformats.org/officeDocument/2006/relationships/themeOverride" Target="../theme/themeOverride14.xml"/></Relationships>
</file>

<file path=word/charts/_rels/chart15.xml.rels><?xml version="1.0" encoding="UTF-8" standalone="yes"?>
<Relationships xmlns="http://schemas.openxmlformats.org/package/2006/relationships"><Relationship Id="rId3" Type="http://schemas.openxmlformats.org/officeDocument/2006/relationships/chartUserShapes" Target="../drawings/drawing11.xml"/><Relationship Id="rId2" Type="http://schemas.openxmlformats.org/officeDocument/2006/relationships/oleObject" Target="Book1" TargetMode="External"/><Relationship Id="rId1" Type="http://schemas.openxmlformats.org/officeDocument/2006/relationships/themeOverride" Target="../theme/themeOverride15.xm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embeddings/oleObject2.bin"/><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oleObject" Target="Book1"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3" Type="http://schemas.openxmlformats.org/officeDocument/2006/relationships/chartUserShapes" Target="../drawings/drawing4.xml"/><Relationship Id="rId2" Type="http://schemas.openxmlformats.org/officeDocument/2006/relationships/oleObject" Target="Book1"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3" Type="http://schemas.openxmlformats.org/officeDocument/2006/relationships/chartUserShapes" Target="../drawings/drawing5.xml"/><Relationship Id="rId2" Type="http://schemas.openxmlformats.org/officeDocument/2006/relationships/oleObject" Target="Book1"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User1\Desktop\RESULT%20AFIFAH\XRD-%20BINDERS\raw%20data.xlsx" TargetMode="External"/><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oleObject" Target="file:///C:\Users\User1\Desktop\RESULT%20AFIFAH\XRD-%20BINDERS\raw%20data.xlsx" TargetMode="External"/><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oleObject" Target="file:///C:\Users\User1\Desktop\RESULT%20AFIFAH\XRD-%20BINDERS\raw%20data.xlsx" TargetMode="External"/><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3" Type="http://schemas.openxmlformats.org/officeDocument/2006/relationships/chartUserShapes" Target="../drawings/drawing6.xml"/><Relationship Id="rId2" Type="http://schemas.openxmlformats.org/officeDocument/2006/relationships/oleObject" Target="Book1" TargetMode="External"/><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548342171514276"/>
          <c:y val="5.8415480102227094E-2"/>
          <c:w val="0.8003046047815453"/>
          <c:h val="0.61745891205659376"/>
        </c:manualLayout>
      </c:layout>
      <c:lineChart>
        <c:grouping val="standard"/>
        <c:varyColors val="0"/>
        <c:ser>
          <c:idx val="0"/>
          <c:order val="0"/>
          <c:tx>
            <c:v>peg 4g</c:v>
          </c:tx>
          <c:spPr>
            <a:ln w="28575" cap="rnd">
              <a:solidFill>
                <a:schemeClr val="accent1"/>
              </a:solidFill>
              <a:round/>
            </a:ln>
            <a:effectLst/>
          </c:spPr>
          <c:marker>
            <c:symbol val="none"/>
          </c:marker>
          <c:cat>
            <c:numRef>
              <c:f>Sheet1!$F$2:$F$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G$2:$G$3487</c:f>
              <c:numCache>
                <c:formatCode>General</c:formatCode>
                <c:ptCount val="3486"/>
                <c:pt idx="0">
                  <c:v>95.647512000000006</c:v>
                </c:pt>
                <c:pt idx="1">
                  <c:v>95.637834999999995</c:v>
                </c:pt>
                <c:pt idx="2">
                  <c:v>95.628140000000002</c:v>
                </c:pt>
                <c:pt idx="3">
                  <c:v>95.624116000000001</c:v>
                </c:pt>
                <c:pt idx="4">
                  <c:v>95.625249999999994</c:v>
                </c:pt>
                <c:pt idx="5">
                  <c:v>95.628504000000007</c:v>
                </c:pt>
                <c:pt idx="6">
                  <c:v>95.634242999999998</c:v>
                </c:pt>
                <c:pt idx="7">
                  <c:v>95.645358999999999</c:v>
                </c:pt>
                <c:pt idx="8">
                  <c:v>95.662982</c:v>
                </c:pt>
                <c:pt idx="9">
                  <c:v>95.683176000000003</c:v>
                </c:pt>
                <c:pt idx="10">
                  <c:v>95.698040000000006</c:v>
                </c:pt>
                <c:pt idx="11">
                  <c:v>95.700219000000004</c:v>
                </c:pt>
                <c:pt idx="12">
                  <c:v>95.687644000000006</c:v>
                </c:pt>
                <c:pt idx="13">
                  <c:v>95.665229999999994</c:v>
                </c:pt>
                <c:pt idx="14">
                  <c:v>95.642803000000001</c:v>
                </c:pt>
                <c:pt idx="15">
                  <c:v>95.630934999999994</c:v>
                </c:pt>
                <c:pt idx="16">
                  <c:v>95.636736999999997</c:v>
                </c:pt>
                <c:pt idx="17">
                  <c:v>95.661265</c:v>
                </c:pt>
                <c:pt idx="18">
                  <c:v>95.699268000000004</c:v>
                </c:pt>
                <c:pt idx="19">
                  <c:v>95.740729000000002</c:v>
                </c:pt>
                <c:pt idx="20">
                  <c:v>95.773542000000006</c:v>
                </c:pt>
                <c:pt idx="21">
                  <c:v>95.786857999999995</c:v>
                </c:pt>
                <c:pt idx="22">
                  <c:v>95.775001000000003</c:v>
                </c:pt>
                <c:pt idx="23">
                  <c:v>95.741679000000005</c:v>
                </c:pt>
                <c:pt idx="24">
                  <c:v>95.701178999999996</c:v>
                </c:pt>
                <c:pt idx="25">
                  <c:v>95.671867000000006</c:v>
                </c:pt>
                <c:pt idx="26">
                  <c:v>95.663371999999995</c:v>
                </c:pt>
                <c:pt idx="27">
                  <c:v>95.669117999999997</c:v>
                </c:pt>
                <c:pt idx="28">
                  <c:v>95.673135000000002</c:v>
                </c:pt>
                <c:pt idx="29">
                  <c:v>95.664298000000002</c:v>
                </c:pt>
                <c:pt idx="30">
                  <c:v>95.644964999999999</c:v>
                </c:pt>
                <c:pt idx="31">
                  <c:v>95.626902999999999</c:v>
                </c:pt>
                <c:pt idx="32">
                  <c:v>95.619552999999996</c:v>
                </c:pt>
                <c:pt idx="33">
                  <c:v>95.622495000000001</c:v>
                </c:pt>
                <c:pt idx="34">
                  <c:v>95.628411999999997</c:v>
                </c:pt>
                <c:pt idx="35">
                  <c:v>95.631879999999995</c:v>
                </c:pt>
                <c:pt idx="36">
                  <c:v>95.634510000000006</c:v>
                </c:pt>
                <c:pt idx="37">
                  <c:v>95.642321999999993</c:v>
                </c:pt>
                <c:pt idx="38">
                  <c:v>95.657971000000003</c:v>
                </c:pt>
                <c:pt idx="39">
                  <c:v>95.675430000000006</c:v>
                </c:pt>
                <c:pt idx="40">
                  <c:v>95.683000000000007</c:v>
                </c:pt>
                <c:pt idx="41">
                  <c:v>95.671769999999995</c:v>
                </c:pt>
                <c:pt idx="42">
                  <c:v>95.641930000000002</c:v>
                </c:pt>
                <c:pt idx="43">
                  <c:v>95.602900000000005</c:v>
                </c:pt>
                <c:pt idx="44">
                  <c:v>95.567610000000002</c:v>
                </c:pt>
                <c:pt idx="45">
                  <c:v>95.545254</c:v>
                </c:pt>
                <c:pt idx="46">
                  <c:v>95.538499999999999</c:v>
                </c:pt>
                <c:pt idx="47">
                  <c:v>95.546075000000002</c:v>
                </c:pt>
                <c:pt idx="48">
                  <c:v>95.565606000000002</c:v>
                </c:pt>
                <c:pt idx="49">
                  <c:v>95.592687999999995</c:v>
                </c:pt>
                <c:pt idx="50">
                  <c:v>95.619591</c:v>
                </c:pt>
                <c:pt idx="51">
                  <c:v>95.638407999999998</c:v>
                </c:pt>
                <c:pt idx="52">
                  <c:v>95.645608999999993</c:v>
                </c:pt>
                <c:pt idx="53">
                  <c:v>95.641520999999997</c:v>
                </c:pt>
                <c:pt idx="54">
                  <c:v>95.627492000000004</c:v>
                </c:pt>
                <c:pt idx="55">
                  <c:v>95.606919000000005</c:v>
                </c:pt>
                <c:pt idx="56">
                  <c:v>95.589656000000005</c:v>
                </c:pt>
                <c:pt idx="57">
                  <c:v>95.592805999999996</c:v>
                </c:pt>
                <c:pt idx="58">
                  <c:v>95.626474000000002</c:v>
                </c:pt>
                <c:pt idx="59">
                  <c:v>95.676924</c:v>
                </c:pt>
                <c:pt idx="60">
                  <c:v>95.717536999999993</c:v>
                </c:pt>
                <c:pt idx="61">
                  <c:v>95.732310999999996</c:v>
                </c:pt>
                <c:pt idx="62">
                  <c:v>95.723405</c:v>
                </c:pt>
                <c:pt idx="63">
                  <c:v>95.703742000000005</c:v>
                </c:pt>
                <c:pt idx="64">
                  <c:v>95.685252000000006</c:v>
                </c:pt>
                <c:pt idx="65">
                  <c:v>95.671931999999998</c:v>
                </c:pt>
                <c:pt idx="66">
                  <c:v>95.662619000000007</c:v>
                </c:pt>
                <c:pt idx="67">
                  <c:v>95.658379999999994</c:v>
                </c:pt>
                <c:pt idx="68">
                  <c:v>95.663448000000002</c:v>
                </c:pt>
                <c:pt idx="69">
                  <c:v>95.674034000000006</c:v>
                </c:pt>
                <c:pt idx="70">
                  <c:v>95.675281999999996</c:v>
                </c:pt>
                <c:pt idx="71">
                  <c:v>95.659003999999996</c:v>
                </c:pt>
                <c:pt idx="72">
                  <c:v>95.636375999999998</c:v>
                </c:pt>
                <c:pt idx="73">
                  <c:v>95.627633000000003</c:v>
                </c:pt>
                <c:pt idx="74">
                  <c:v>95.641225000000006</c:v>
                </c:pt>
                <c:pt idx="75">
                  <c:v>95.663573</c:v>
                </c:pt>
                <c:pt idx="76">
                  <c:v>95.673336000000006</c:v>
                </c:pt>
                <c:pt idx="77">
                  <c:v>95.665797999999995</c:v>
                </c:pt>
                <c:pt idx="78">
                  <c:v>95.656599999999997</c:v>
                </c:pt>
                <c:pt idx="79">
                  <c:v>95.663951999999995</c:v>
                </c:pt>
                <c:pt idx="80">
                  <c:v>95.690980999999994</c:v>
                </c:pt>
                <c:pt idx="81">
                  <c:v>95.722155000000001</c:v>
                </c:pt>
                <c:pt idx="82">
                  <c:v>95.736720000000005</c:v>
                </c:pt>
                <c:pt idx="83">
                  <c:v>95.726275999999999</c:v>
                </c:pt>
                <c:pt idx="84">
                  <c:v>95.697474999999997</c:v>
                </c:pt>
                <c:pt idx="85">
                  <c:v>95.661984000000004</c:v>
                </c:pt>
                <c:pt idx="86">
                  <c:v>95.630941000000007</c:v>
                </c:pt>
                <c:pt idx="87">
                  <c:v>95.613264999999998</c:v>
                </c:pt>
                <c:pt idx="88">
                  <c:v>95.611835999999997</c:v>
                </c:pt>
                <c:pt idx="89">
                  <c:v>95.620643999999999</c:v>
                </c:pt>
                <c:pt idx="90">
                  <c:v>95.630246</c:v>
                </c:pt>
                <c:pt idx="91">
                  <c:v>95.637833999999998</c:v>
                </c:pt>
                <c:pt idx="92">
                  <c:v>95.648990999999995</c:v>
                </c:pt>
                <c:pt idx="93">
                  <c:v>95.668957000000006</c:v>
                </c:pt>
                <c:pt idx="94">
                  <c:v>95.693391000000005</c:v>
                </c:pt>
                <c:pt idx="95">
                  <c:v>95.712739999999997</c:v>
                </c:pt>
                <c:pt idx="96">
                  <c:v>95.729763000000005</c:v>
                </c:pt>
                <c:pt idx="97">
                  <c:v>95.756594000000007</c:v>
                </c:pt>
                <c:pt idx="98">
                  <c:v>95.788529999999994</c:v>
                </c:pt>
                <c:pt idx="99">
                  <c:v>95.803450999999995</c:v>
                </c:pt>
                <c:pt idx="100">
                  <c:v>95.785933</c:v>
                </c:pt>
                <c:pt idx="101">
                  <c:v>95.740510999999998</c:v>
                </c:pt>
                <c:pt idx="102">
                  <c:v>95.681742999999997</c:v>
                </c:pt>
                <c:pt idx="103">
                  <c:v>95.622128000000004</c:v>
                </c:pt>
                <c:pt idx="104">
                  <c:v>95.574979999999996</c:v>
                </c:pt>
                <c:pt idx="105">
                  <c:v>95.555183</c:v>
                </c:pt>
                <c:pt idx="106">
                  <c:v>95.570590999999993</c:v>
                </c:pt>
                <c:pt idx="107">
                  <c:v>95.609990999999994</c:v>
                </c:pt>
                <c:pt idx="108">
                  <c:v>95.640936999999994</c:v>
                </c:pt>
                <c:pt idx="109">
                  <c:v>95.636690999999999</c:v>
                </c:pt>
                <c:pt idx="110">
                  <c:v>95.603581000000005</c:v>
                </c:pt>
                <c:pt idx="111">
                  <c:v>95.572702000000007</c:v>
                </c:pt>
                <c:pt idx="112">
                  <c:v>95.576137000000003</c:v>
                </c:pt>
                <c:pt idx="113">
                  <c:v>95.623903999999996</c:v>
                </c:pt>
                <c:pt idx="114">
                  <c:v>95.695297999999994</c:v>
                </c:pt>
                <c:pt idx="115">
                  <c:v>95.757351999999997</c:v>
                </c:pt>
                <c:pt idx="116">
                  <c:v>95.791004999999998</c:v>
                </c:pt>
                <c:pt idx="117">
                  <c:v>95.794730999999999</c:v>
                </c:pt>
                <c:pt idx="118">
                  <c:v>95.773702</c:v>
                </c:pt>
                <c:pt idx="119">
                  <c:v>95.737639999999999</c:v>
                </c:pt>
                <c:pt idx="120">
                  <c:v>95.706599999999995</c:v>
                </c:pt>
                <c:pt idx="121">
                  <c:v>95.689014</c:v>
                </c:pt>
                <c:pt idx="122">
                  <c:v>95.672006999999994</c:v>
                </c:pt>
                <c:pt idx="123">
                  <c:v>95.647324999999995</c:v>
                </c:pt>
                <c:pt idx="124">
                  <c:v>95.614924999999999</c:v>
                </c:pt>
                <c:pt idx="125">
                  <c:v>95.578017000000003</c:v>
                </c:pt>
                <c:pt idx="126">
                  <c:v>95.549994999999996</c:v>
                </c:pt>
                <c:pt idx="127">
                  <c:v>95.544216000000006</c:v>
                </c:pt>
                <c:pt idx="128">
                  <c:v>95.561068000000006</c:v>
                </c:pt>
                <c:pt idx="129">
                  <c:v>95.601054000000005</c:v>
                </c:pt>
                <c:pt idx="130">
                  <c:v>95.669544000000002</c:v>
                </c:pt>
                <c:pt idx="131">
                  <c:v>95.751861000000005</c:v>
                </c:pt>
                <c:pt idx="132">
                  <c:v>95.812988000000004</c:v>
                </c:pt>
                <c:pt idx="133">
                  <c:v>95.831692000000004</c:v>
                </c:pt>
                <c:pt idx="134">
                  <c:v>95.805287000000007</c:v>
                </c:pt>
                <c:pt idx="135">
                  <c:v>95.742610999999997</c:v>
                </c:pt>
                <c:pt idx="136">
                  <c:v>95.676233999999994</c:v>
                </c:pt>
                <c:pt idx="137">
                  <c:v>95.639476999999999</c:v>
                </c:pt>
                <c:pt idx="138">
                  <c:v>95.623752999999994</c:v>
                </c:pt>
                <c:pt idx="139">
                  <c:v>95.604633000000007</c:v>
                </c:pt>
                <c:pt idx="140">
                  <c:v>95.581774999999993</c:v>
                </c:pt>
                <c:pt idx="141">
                  <c:v>95.576143999999999</c:v>
                </c:pt>
                <c:pt idx="142">
                  <c:v>95.609352999999999</c:v>
                </c:pt>
                <c:pt idx="143">
                  <c:v>95.687393999999998</c:v>
                </c:pt>
                <c:pt idx="144">
                  <c:v>95.794944000000001</c:v>
                </c:pt>
                <c:pt idx="145">
                  <c:v>95.894441</c:v>
                </c:pt>
                <c:pt idx="146">
                  <c:v>95.938125999999997</c:v>
                </c:pt>
                <c:pt idx="147">
                  <c:v>95.923270000000002</c:v>
                </c:pt>
                <c:pt idx="148">
                  <c:v>95.877554000000003</c:v>
                </c:pt>
                <c:pt idx="149">
                  <c:v>95.806618999999998</c:v>
                </c:pt>
                <c:pt idx="150">
                  <c:v>95.735703000000001</c:v>
                </c:pt>
                <c:pt idx="151">
                  <c:v>95.689058000000003</c:v>
                </c:pt>
                <c:pt idx="152">
                  <c:v>95.665480000000002</c:v>
                </c:pt>
                <c:pt idx="153">
                  <c:v>95.650452000000001</c:v>
                </c:pt>
                <c:pt idx="154">
                  <c:v>95.629357999999996</c:v>
                </c:pt>
                <c:pt idx="155">
                  <c:v>95.596992</c:v>
                </c:pt>
                <c:pt idx="156">
                  <c:v>95.562989000000002</c:v>
                </c:pt>
                <c:pt idx="157">
                  <c:v>95.545558999999997</c:v>
                </c:pt>
                <c:pt idx="158">
                  <c:v>95.554281000000003</c:v>
                </c:pt>
                <c:pt idx="159">
                  <c:v>95.579853</c:v>
                </c:pt>
                <c:pt idx="160">
                  <c:v>95.600948000000002</c:v>
                </c:pt>
                <c:pt idx="161">
                  <c:v>95.599767</c:v>
                </c:pt>
                <c:pt idx="162">
                  <c:v>95.577061</c:v>
                </c:pt>
                <c:pt idx="163">
                  <c:v>95.553949000000003</c:v>
                </c:pt>
                <c:pt idx="164">
                  <c:v>95.556837999999999</c:v>
                </c:pt>
                <c:pt idx="165">
                  <c:v>95.600044999999994</c:v>
                </c:pt>
                <c:pt idx="166">
                  <c:v>95.670589000000007</c:v>
                </c:pt>
                <c:pt idx="167">
                  <c:v>95.728564000000006</c:v>
                </c:pt>
                <c:pt idx="168">
                  <c:v>95.736464999999995</c:v>
                </c:pt>
                <c:pt idx="169">
                  <c:v>95.694531999999995</c:v>
                </c:pt>
                <c:pt idx="170">
                  <c:v>95.634804000000003</c:v>
                </c:pt>
                <c:pt idx="171">
                  <c:v>95.585058000000004</c:v>
                </c:pt>
                <c:pt idx="172">
                  <c:v>95.549925000000002</c:v>
                </c:pt>
                <c:pt idx="173">
                  <c:v>95.522004999999993</c:v>
                </c:pt>
                <c:pt idx="174">
                  <c:v>95.502950999999996</c:v>
                </c:pt>
                <c:pt idx="175">
                  <c:v>95.503990000000002</c:v>
                </c:pt>
                <c:pt idx="176">
                  <c:v>95.528182000000001</c:v>
                </c:pt>
                <c:pt idx="177">
                  <c:v>95.558627999999999</c:v>
                </c:pt>
                <c:pt idx="178">
                  <c:v>95.565873999999994</c:v>
                </c:pt>
                <c:pt idx="179">
                  <c:v>95.548387000000005</c:v>
                </c:pt>
                <c:pt idx="180">
                  <c:v>95.533021000000005</c:v>
                </c:pt>
                <c:pt idx="181">
                  <c:v>95.515332000000001</c:v>
                </c:pt>
                <c:pt idx="182">
                  <c:v>95.486041</c:v>
                </c:pt>
                <c:pt idx="183">
                  <c:v>95.465699999999998</c:v>
                </c:pt>
                <c:pt idx="184">
                  <c:v>95.484668999999997</c:v>
                </c:pt>
                <c:pt idx="185">
                  <c:v>95.538165000000006</c:v>
                </c:pt>
                <c:pt idx="186">
                  <c:v>95.582644999999999</c:v>
                </c:pt>
                <c:pt idx="187">
                  <c:v>95.589561000000003</c:v>
                </c:pt>
                <c:pt idx="188">
                  <c:v>95.563372999999999</c:v>
                </c:pt>
                <c:pt idx="189">
                  <c:v>95.522413</c:v>
                </c:pt>
                <c:pt idx="190">
                  <c:v>95.481188000000003</c:v>
                </c:pt>
                <c:pt idx="191">
                  <c:v>95.442403999999996</c:v>
                </c:pt>
                <c:pt idx="192">
                  <c:v>95.407011999999995</c:v>
                </c:pt>
                <c:pt idx="193">
                  <c:v>95.393259</c:v>
                </c:pt>
                <c:pt idx="194">
                  <c:v>95.417034000000001</c:v>
                </c:pt>
                <c:pt idx="195">
                  <c:v>95.456406000000001</c:v>
                </c:pt>
                <c:pt idx="196">
                  <c:v>95.467197999999996</c:v>
                </c:pt>
                <c:pt idx="197">
                  <c:v>95.416968999999995</c:v>
                </c:pt>
                <c:pt idx="198">
                  <c:v>95.339535999999995</c:v>
                </c:pt>
                <c:pt idx="199">
                  <c:v>95.338644000000002</c:v>
                </c:pt>
                <c:pt idx="200">
                  <c:v>95.435838000000004</c:v>
                </c:pt>
                <c:pt idx="201">
                  <c:v>95.555413999999999</c:v>
                </c:pt>
                <c:pt idx="202">
                  <c:v>95.643935999999997</c:v>
                </c:pt>
                <c:pt idx="203">
                  <c:v>95.688073000000003</c:v>
                </c:pt>
                <c:pt idx="204">
                  <c:v>95.695803999999995</c:v>
                </c:pt>
                <c:pt idx="205">
                  <c:v>95.679852999999994</c:v>
                </c:pt>
                <c:pt idx="206">
                  <c:v>95.645602999999994</c:v>
                </c:pt>
                <c:pt idx="207">
                  <c:v>95.598716999999994</c:v>
                </c:pt>
                <c:pt idx="208">
                  <c:v>95.550576000000007</c:v>
                </c:pt>
                <c:pt idx="209">
                  <c:v>95.511734000000004</c:v>
                </c:pt>
                <c:pt idx="210">
                  <c:v>95.482118999999997</c:v>
                </c:pt>
                <c:pt idx="211">
                  <c:v>95.450108</c:v>
                </c:pt>
                <c:pt idx="212">
                  <c:v>95.407234000000003</c:v>
                </c:pt>
                <c:pt idx="213">
                  <c:v>95.365718000000001</c:v>
                </c:pt>
                <c:pt idx="214">
                  <c:v>95.356624999999994</c:v>
                </c:pt>
                <c:pt idx="215">
                  <c:v>95.397987999999998</c:v>
                </c:pt>
                <c:pt idx="216">
                  <c:v>95.464117000000002</c:v>
                </c:pt>
                <c:pt idx="217">
                  <c:v>95.505711000000005</c:v>
                </c:pt>
                <c:pt idx="218">
                  <c:v>95.496812000000006</c:v>
                </c:pt>
                <c:pt idx="219">
                  <c:v>95.454706000000002</c:v>
                </c:pt>
                <c:pt idx="220">
                  <c:v>95.430012000000005</c:v>
                </c:pt>
                <c:pt idx="221">
                  <c:v>95.465714000000006</c:v>
                </c:pt>
                <c:pt idx="222">
                  <c:v>95.546723</c:v>
                </c:pt>
                <c:pt idx="223">
                  <c:v>95.620490000000004</c:v>
                </c:pt>
                <c:pt idx="224">
                  <c:v>95.654217000000003</c:v>
                </c:pt>
                <c:pt idx="225">
                  <c:v>95.643857999999994</c:v>
                </c:pt>
                <c:pt idx="226">
                  <c:v>95.597211999999999</c:v>
                </c:pt>
                <c:pt idx="227">
                  <c:v>95.524610999999993</c:v>
                </c:pt>
                <c:pt idx="228">
                  <c:v>95.437685000000002</c:v>
                </c:pt>
                <c:pt idx="229">
                  <c:v>95.353344000000007</c:v>
                </c:pt>
                <c:pt idx="230">
                  <c:v>95.296400000000006</c:v>
                </c:pt>
                <c:pt idx="231">
                  <c:v>95.286349999999999</c:v>
                </c:pt>
                <c:pt idx="232">
                  <c:v>95.326734999999999</c:v>
                </c:pt>
                <c:pt idx="233">
                  <c:v>95.412785999999997</c:v>
                </c:pt>
                <c:pt idx="234">
                  <c:v>95.524660999999995</c:v>
                </c:pt>
                <c:pt idx="235">
                  <c:v>95.619086999999993</c:v>
                </c:pt>
                <c:pt idx="236">
                  <c:v>95.659567999999993</c:v>
                </c:pt>
                <c:pt idx="237">
                  <c:v>95.647413</c:v>
                </c:pt>
                <c:pt idx="238">
                  <c:v>95.607648999999995</c:v>
                </c:pt>
                <c:pt idx="239">
                  <c:v>95.558698000000007</c:v>
                </c:pt>
                <c:pt idx="240">
                  <c:v>95.507445000000004</c:v>
                </c:pt>
                <c:pt idx="241">
                  <c:v>95.468163000000004</c:v>
                </c:pt>
                <c:pt idx="242">
                  <c:v>95.459064999999995</c:v>
                </c:pt>
                <c:pt idx="243">
                  <c:v>95.477817000000002</c:v>
                </c:pt>
                <c:pt idx="244">
                  <c:v>95.506955000000005</c:v>
                </c:pt>
                <c:pt idx="245">
                  <c:v>95.530996999999999</c:v>
                </c:pt>
                <c:pt idx="246">
                  <c:v>95.537756000000002</c:v>
                </c:pt>
                <c:pt idx="247">
                  <c:v>95.511978999999997</c:v>
                </c:pt>
                <c:pt idx="248">
                  <c:v>95.441687000000002</c:v>
                </c:pt>
                <c:pt idx="249">
                  <c:v>95.363155000000006</c:v>
                </c:pt>
                <c:pt idx="250">
                  <c:v>95.354393000000002</c:v>
                </c:pt>
                <c:pt idx="251">
                  <c:v>95.423106000000004</c:v>
                </c:pt>
                <c:pt idx="252">
                  <c:v>95.525721000000004</c:v>
                </c:pt>
                <c:pt idx="253">
                  <c:v>95.620261999999997</c:v>
                </c:pt>
                <c:pt idx="254">
                  <c:v>95.648657999999998</c:v>
                </c:pt>
                <c:pt idx="255">
                  <c:v>95.583014000000006</c:v>
                </c:pt>
                <c:pt idx="256">
                  <c:v>95.502303999999995</c:v>
                </c:pt>
                <c:pt idx="257">
                  <c:v>95.487155000000001</c:v>
                </c:pt>
                <c:pt idx="258">
                  <c:v>95.531161999999995</c:v>
                </c:pt>
                <c:pt idx="259">
                  <c:v>95.609972999999997</c:v>
                </c:pt>
                <c:pt idx="260">
                  <c:v>95.703665000000001</c:v>
                </c:pt>
                <c:pt idx="261">
                  <c:v>95.792585000000003</c:v>
                </c:pt>
                <c:pt idx="262">
                  <c:v>95.859859999999998</c:v>
                </c:pt>
                <c:pt idx="263">
                  <c:v>95.889814999999999</c:v>
                </c:pt>
                <c:pt idx="264">
                  <c:v>95.881901999999997</c:v>
                </c:pt>
                <c:pt idx="265">
                  <c:v>95.869432000000003</c:v>
                </c:pt>
                <c:pt idx="266">
                  <c:v>95.865880000000004</c:v>
                </c:pt>
                <c:pt idx="267">
                  <c:v>95.832410999999993</c:v>
                </c:pt>
                <c:pt idx="268">
                  <c:v>95.749134999999995</c:v>
                </c:pt>
                <c:pt idx="269">
                  <c:v>95.644745</c:v>
                </c:pt>
                <c:pt idx="270">
                  <c:v>95.561677000000003</c:v>
                </c:pt>
                <c:pt idx="271">
                  <c:v>95.519043999999994</c:v>
                </c:pt>
                <c:pt idx="272">
                  <c:v>95.501594999999995</c:v>
                </c:pt>
                <c:pt idx="273">
                  <c:v>95.476264</c:v>
                </c:pt>
                <c:pt idx="274">
                  <c:v>95.428591999999995</c:v>
                </c:pt>
                <c:pt idx="275">
                  <c:v>95.383897000000005</c:v>
                </c:pt>
                <c:pt idx="276">
                  <c:v>95.380560000000003</c:v>
                </c:pt>
                <c:pt idx="277">
                  <c:v>95.432208000000003</c:v>
                </c:pt>
                <c:pt idx="278">
                  <c:v>95.517756000000006</c:v>
                </c:pt>
                <c:pt idx="279">
                  <c:v>95.596976999999995</c:v>
                </c:pt>
                <c:pt idx="280">
                  <c:v>95.636923999999993</c:v>
                </c:pt>
                <c:pt idx="281">
                  <c:v>95.626547000000002</c:v>
                </c:pt>
                <c:pt idx="282">
                  <c:v>95.576459</c:v>
                </c:pt>
                <c:pt idx="283">
                  <c:v>95.514296999999999</c:v>
                </c:pt>
                <c:pt idx="284">
                  <c:v>95.475076000000001</c:v>
                </c:pt>
                <c:pt idx="285">
                  <c:v>95.486467000000005</c:v>
                </c:pt>
                <c:pt idx="286">
                  <c:v>95.554760000000002</c:v>
                </c:pt>
                <c:pt idx="287">
                  <c:v>95.651289000000006</c:v>
                </c:pt>
                <c:pt idx="288">
                  <c:v>95.717305999999994</c:v>
                </c:pt>
                <c:pt idx="289">
                  <c:v>95.723138000000006</c:v>
                </c:pt>
                <c:pt idx="290">
                  <c:v>95.703710999999998</c:v>
                </c:pt>
                <c:pt idx="291">
                  <c:v>95.690160000000006</c:v>
                </c:pt>
                <c:pt idx="292">
                  <c:v>95.679644999999994</c:v>
                </c:pt>
                <c:pt idx="293">
                  <c:v>95.659280999999993</c:v>
                </c:pt>
                <c:pt idx="294">
                  <c:v>95.620034000000004</c:v>
                </c:pt>
                <c:pt idx="295">
                  <c:v>95.562002000000007</c:v>
                </c:pt>
                <c:pt idx="296">
                  <c:v>95.497258000000002</c:v>
                </c:pt>
                <c:pt idx="297">
                  <c:v>95.451560000000001</c:v>
                </c:pt>
                <c:pt idx="298">
                  <c:v>95.451162999999994</c:v>
                </c:pt>
                <c:pt idx="299">
                  <c:v>95.491754</c:v>
                </c:pt>
                <c:pt idx="300">
                  <c:v>95.535627000000005</c:v>
                </c:pt>
                <c:pt idx="301">
                  <c:v>95.554613000000003</c:v>
                </c:pt>
                <c:pt idx="302">
                  <c:v>95.550006999999994</c:v>
                </c:pt>
                <c:pt idx="303">
                  <c:v>95.536213000000004</c:v>
                </c:pt>
                <c:pt idx="304">
                  <c:v>95.525959</c:v>
                </c:pt>
                <c:pt idx="305">
                  <c:v>95.524474999999995</c:v>
                </c:pt>
                <c:pt idx="306">
                  <c:v>95.529916999999998</c:v>
                </c:pt>
                <c:pt idx="307">
                  <c:v>95.536333999999997</c:v>
                </c:pt>
                <c:pt idx="308">
                  <c:v>95.537779999999998</c:v>
                </c:pt>
                <c:pt idx="309">
                  <c:v>95.533089000000004</c:v>
                </c:pt>
                <c:pt idx="310">
                  <c:v>95.530771999999999</c:v>
                </c:pt>
                <c:pt idx="311">
                  <c:v>95.531752999999995</c:v>
                </c:pt>
                <c:pt idx="312">
                  <c:v>95.513221000000001</c:v>
                </c:pt>
                <c:pt idx="313">
                  <c:v>95.466009999999997</c:v>
                </c:pt>
                <c:pt idx="314">
                  <c:v>95.413739000000007</c:v>
                </c:pt>
                <c:pt idx="315">
                  <c:v>95.379531</c:v>
                </c:pt>
                <c:pt idx="316">
                  <c:v>95.365244000000004</c:v>
                </c:pt>
                <c:pt idx="317">
                  <c:v>95.365691999999996</c:v>
                </c:pt>
                <c:pt idx="318">
                  <c:v>95.383866999999995</c:v>
                </c:pt>
                <c:pt idx="319">
                  <c:v>95.428664999999995</c:v>
                </c:pt>
                <c:pt idx="320">
                  <c:v>95.499879000000007</c:v>
                </c:pt>
                <c:pt idx="321">
                  <c:v>95.579645999999997</c:v>
                </c:pt>
                <c:pt idx="322">
                  <c:v>95.638054999999994</c:v>
                </c:pt>
                <c:pt idx="323">
                  <c:v>95.651002000000005</c:v>
                </c:pt>
                <c:pt idx="324">
                  <c:v>95.636532000000003</c:v>
                </c:pt>
                <c:pt idx="325">
                  <c:v>95.645861999999994</c:v>
                </c:pt>
                <c:pt idx="326">
                  <c:v>95.662968000000006</c:v>
                </c:pt>
                <c:pt idx="327">
                  <c:v>95.638756000000001</c:v>
                </c:pt>
                <c:pt idx="328">
                  <c:v>95.565826000000001</c:v>
                </c:pt>
                <c:pt idx="329">
                  <c:v>95.459350000000001</c:v>
                </c:pt>
                <c:pt idx="330">
                  <c:v>95.373022000000006</c:v>
                </c:pt>
                <c:pt idx="331">
                  <c:v>95.366054000000005</c:v>
                </c:pt>
                <c:pt idx="332">
                  <c:v>95.403051000000005</c:v>
                </c:pt>
                <c:pt idx="333">
                  <c:v>95.422989000000001</c:v>
                </c:pt>
                <c:pt idx="334">
                  <c:v>95.415208000000007</c:v>
                </c:pt>
                <c:pt idx="335">
                  <c:v>95.394335999999996</c:v>
                </c:pt>
                <c:pt idx="336">
                  <c:v>95.376870999999994</c:v>
                </c:pt>
                <c:pt idx="337">
                  <c:v>95.371570000000006</c:v>
                </c:pt>
                <c:pt idx="338">
                  <c:v>95.371945999999994</c:v>
                </c:pt>
                <c:pt idx="339">
                  <c:v>95.360314000000002</c:v>
                </c:pt>
                <c:pt idx="340">
                  <c:v>95.321878999999996</c:v>
                </c:pt>
                <c:pt idx="341">
                  <c:v>95.255965000000003</c:v>
                </c:pt>
                <c:pt idx="342">
                  <c:v>95.179969999999997</c:v>
                </c:pt>
                <c:pt idx="343">
                  <c:v>95.130184999999997</c:v>
                </c:pt>
                <c:pt idx="344">
                  <c:v>95.139634999999998</c:v>
                </c:pt>
                <c:pt idx="345">
                  <c:v>95.198181000000005</c:v>
                </c:pt>
                <c:pt idx="346">
                  <c:v>95.270026999999999</c:v>
                </c:pt>
                <c:pt idx="347">
                  <c:v>95.334463</c:v>
                </c:pt>
                <c:pt idx="348">
                  <c:v>95.379543999999996</c:v>
                </c:pt>
                <c:pt idx="349">
                  <c:v>95.391935000000004</c:v>
                </c:pt>
                <c:pt idx="350">
                  <c:v>95.395328000000006</c:v>
                </c:pt>
                <c:pt idx="351">
                  <c:v>95.457915999999997</c:v>
                </c:pt>
                <c:pt idx="352">
                  <c:v>95.549631000000005</c:v>
                </c:pt>
                <c:pt idx="353">
                  <c:v>95.568145000000001</c:v>
                </c:pt>
                <c:pt idx="354">
                  <c:v>95.496556999999996</c:v>
                </c:pt>
                <c:pt idx="355">
                  <c:v>95.377243000000007</c:v>
                </c:pt>
                <c:pt idx="356">
                  <c:v>95.249526000000003</c:v>
                </c:pt>
                <c:pt idx="357">
                  <c:v>95.137810000000002</c:v>
                </c:pt>
                <c:pt idx="358">
                  <c:v>95.056442000000004</c:v>
                </c:pt>
                <c:pt idx="359">
                  <c:v>95.010227999999998</c:v>
                </c:pt>
                <c:pt idx="360">
                  <c:v>94.993765999999994</c:v>
                </c:pt>
                <c:pt idx="361">
                  <c:v>95.000777999999997</c:v>
                </c:pt>
                <c:pt idx="362">
                  <c:v>95.032829000000007</c:v>
                </c:pt>
                <c:pt idx="363">
                  <c:v>95.092754999999997</c:v>
                </c:pt>
                <c:pt idx="364">
                  <c:v>95.170502999999997</c:v>
                </c:pt>
                <c:pt idx="365">
                  <c:v>95.238838000000001</c:v>
                </c:pt>
                <c:pt idx="366">
                  <c:v>95.267366999999993</c:v>
                </c:pt>
                <c:pt idx="367">
                  <c:v>95.242313999999993</c:v>
                </c:pt>
                <c:pt idx="368">
                  <c:v>95.168251999999995</c:v>
                </c:pt>
                <c:pt idx="369">
                  <c:v>95.056656000000004</c:v>
                </c:pt>
                <c:pt idx="370">
                  <c:v>94.938270000000003</c:v>
                </c:pt>
                <c:pt idx="371">
                  <c:v>94.887010000000004</c:v>
                </c:pt>
                <c:pt idx="372">
                  <c:v>94.920761999999996</c:v>
                </c:pt>
                <c:pt idx="373">
                  <c:v>94.937259999999995</c:v>
                </c:pt>
                <c:pt idx="374">
                  <c:v>94.891666999999998</c:v>
                </c:pt>
                <c:pt idx="375">
                  <c:v>94.832583999999997</c:v>
                </c:pt>
                <c:pt idx="376">
                  <c:v>94.809116000000003</c:v>
                </c:pt>
                <c:pt idx="377">
                  <c:v>94.834564</c:v>
                </c:pt>
                <c:pt idx="378">
                  <c:v>94.889081000000004</c:v>
                </c:pt>
                <c:pt idx="379">
                  <c:v>94.932124999999999</c:v>
                </c:pt>
                <c:pt idx="380">
                  <c:v>94.933397999999997</c:v>
                </c:pt>
                <c:pt idx="381">
                  <c:v>94.910150000000002</c:v>
                </c:pt>
                <c:pt idx="382">
                  <c:v>94.896439000000001</c:v>
                </c:pt>
                <c:pt idx="383">
                  <c:v>94.884894000000003</c:v>
                </c:pt>
                <c:pt idx="384">
                  <c:v>94.850911999999994</c:v>
                </c:pt>
                <c:pt idx="385">
                  <c:v>94.787178999999995</c:v>
                </c:pt>
                <c:pt idx="386">
                  <c:v>94.710881000000001</c:v>
                </c:pt>
                <c:pt idx="387">
                  <c:v>94.652023999999997</c:v>
                </c:pt>
                <c:pt idx="388">
                  <c:v>94.616907999999995</c:v>
                </c:pt>
                <c:pt idx="389">
                  <c:v>94.582189</c:v>
                </c:pt>
                <c:pt idx="390">
                  <c:v>94.536169000000001</c:v>
                </c:pt>
                <c:pt idx="391">
                  <c:v>94.504186000000004</c:v>
                </c:pt>
                <c:pt idx="392">
                  <c:v>94.521434999999997</c:v>
                </c:pt>
                <c:pt idx="393">
                  <c:v>94.578575999999998</c:v>
                </c:pt>
                <c:pt idx="394">
                  <c:v>94.628511000000003</c:v>
                </c:pt>
                <c:pt idx="395">
                  <c:v>94.646809000000005</c:v>
                </c:pt>
                <c:pt idx="396">
                  <c:v>94.645754999999994</c:v>
                </c:pt>
                <c:pt idx="397">
                  <c:v>94.644558000000004</c:v>
                </c:pt>
                <c:pt idx="398">
                  <c:v>94.645111999999997</c:v>
                </c:pt>
                <c:pt idx="399">
                  <c:v>94.632576999999998</c:v>
                </c:pt>
                <c:pt idx="400">
                  <c:v>94.596592999999999</c:v>
                </c:pt>
                <c:pt idx="401">
                  <c:v>94.544764999999998</c:v>
                </c:pt>
                <c:pt idx="402">
                  <c:v>94.494754999999998</c:v>
                </c:pt>
                <c:pt idx="403">
                  <c:v>94.461877000000001</c:v>
                </c:pt>
                <c:pt idx="404">
                  <c:v>94.455153999999993</c:v>
                </c:pt>
                <c:pt idx="405">
                  <c:v>94.475943999999998</c:v>
                </c:pt>
                <c:pt idx="406">
                  <c:v>94.516805000000005</c:v>
                </c:pt>
                <c:pt idx="407">
                  <c:v>94.564025999999998</c:v>
                </c:pt>
                <c:pt idx="408">
                  <c:v>94.610598999999993</c:v>
                </c:pt>
                <c:pt idx="409">
                  <c:v>94.661178000000007</c:v>
                </c:pt>
                <c:pt idx="410">
                  <c:v>94.716280999999995</c:v>
                </c:pt>
                <c:pt idx="411">
                  <c:v>94.750341000000006</c:v>
                </c:pt>
                <c:pt idx="412">
                  <c:v>94.720561000000004</c:v>
                </c:pt>
                <c:pt idx="413">
                  <c:v>94.623531</c:v>
                </c:pt>
                <c:pt idx="414">
                  <c:v>94.500877000000003</c:v>
                </c:pt>
                <c:pt idx="415">
                  <c:v>94.384676999999996</c:v>
                </c:pt>
                <c:pt idx="416">
                  <c:v>94.292492999999993</c:v>
                </c:pt>
                <c:pt idx="417">
                  <c:v>94.231661000000003</c:v>
                </c:pt>
                <c:pt idx="418">
                  <c:v>94.191332000000003</c:v>
                </c:pt>
                <c:pt idx="419">
                  <c:v>94.151025000000004</c:v>
                </c:pt>
                <c:pt idx="420">
                  <c:v>94.099530999999999</c:v>
                </c:pt>
                <c:pt idx="421">
                  <c:v>94.043171999999998</c:v>
                </c:pt>
                <c:pt idx="422">
                  <c:v>93.998063000000002</c:v>
                </c:pt>
                <c:pt idx="423">
                  <c:v>93.978218999999996</c:v>
                </c:pt>
                <c:pt idx="424">
                  <c:v>93.989515999999995</c:v>
                </c:pt>
                <c:pt idx="425">
                  <c:v>94.026291999999998</c:v>
                </c:pt>
                <c:pt idx="426">
                  <c:v>94.070289000000002</c:v>
                </c:pt>
                <c:pt idx="427">
                  <c:v>94.097973999999994</c:v>
                </c:pt>
                <c:pt idx="428">
                  <c:v>94.096079000000003</c:v>
                </c:pt>
                <c:pt idx="429">
                  <c:v>94.070995999999994</c:v>
                </c:pt>
                <c:pt idx="430">
                  <c:v>94.043066999999994</c:v>
                </c:pt>
                <c:pt idx="431">
                  <c:v>94.030679000000006</c:v>
                </c:pt>
                <c:pt idx="432">
                  <c:v>94.039421000000004</c:v>
                </c:pt>
                <c:pt idx="433">
                  <c:v>94.065275999999997</c:v>
                </c:pt>
                <c:pt idx="434">
                  <c:v>94.096194999999994</c:v>
                </c:pt>
                <c:pt idx="435">
                  <c:v>94.112376999999995</c:v>
                </c:pt>
                <c:pt idx="436">
                  <c:v>94.106634</c:v>
                </c:pt>
                <c:pt idx="437">
                  <c:v>94.085059000000001</c:v>
                </c:pt>
                <c:pt idx="438">
                  <c:v>94.049888999999993</c:v>
                </c:pt>
                <c:pt idx="439">
                  <c:v>94.000212000000005</c:v>
                </c:pt>
                <c:pt idx="440">
                  <c:v>93.940625999999995</c:v>
                </c:pt>
                <c:pt idx="441">
                  <c:v>93.878636999999998</c:v>
                </c:pt>
                <c:pt idx="442">
                  <c:v>93.817499999999995</c:v>
                </c:pt>
                <c:pt idx="443">
                  <c:v>93.757811000000004</c:v>
                </c:pt>
                <c:pt idx="444">
                  <c:v>93.703335999999993</c:v>
                </c:pt>
                <c:pt idx="445">
                  <c:v>93.661744999999996</c:v>
                </c:pt>
                <c:pt idx="446">
                  <c:v>93.639581000000007</c:v>
                </c:pt>
                <c:pt idx="447">
                  <c:v>93.636396000000005</c:v>
                </c:pt>
                <c:pt idx="448">
                  <c:v>93.642792999999998</c:v>
                </c:pt>
                <c:pt idx="449">
                  <c:v>93.646063999999996</c:v>
                </c:pt>
                <c:pt idx="450">
                  <c:v>93.640062</c:v>
                </c:pt>
                <c:pt idx="451">
                  <c:v>93.627346000000003</c:v>
                </c:pt>
                <c:pt idx="452">
                  <c:v>93.613840999999994</c:v>
                </c:pt>
                <c:pt idx="453">
                  <c:v>93.608022000000005</c:v>
                </c:pt>
                <c:pt idx="454">
                  <c:v>93.620365000000007</c:v>
                </c:pt>
                <c:pt idx="455">
                  <c:v>93.648867999999993</c:v>
                </c:pt>
                <c:pt idx="456">
                  <c:v>93.670147999999998</c:v>
                </c:pt>
                <c:pt idx="457">
                  <c:v>93.661520999999993</c:v>
                </c:pt>
                <c:pt idx="458">
                  <c:v>93.623478000000006</c:v>
                </c:pt>
                <c:pt idx="459">
                  <c:v>93.573948000000001</c:v>
                </c:pt>
                <c:pt idx="460">
                  <c:v>93.527788999999999</c:v>
                </c:pt>
                <c:pt idx="461">
                  <c:v>93.487076000000002</c:v>
                </c:pt>
                <c:pt idx="462">
                  <c:v>93.449366999999995</c:v>
                </c:pt>
                <c:pt idx="463">
                  <c:v>93.419825000000003</c:v>
                </c:pt>
                <c:pt idx="464">
                  <c:v>93.407183000000003</c:v>
                </c:pt>
                <c:pt idx="465">
                  <c:v>93.407989999999998</c:v>
                </c:pt>
                <c:pt idx="466">
                  <c:v>93.407612</c:v>
                </c:pt>
                <c:pt idx="467">
                  <c:v>93.397892999999996</c:v>
                </c:pt>
                <c:pt idx="468">
                  <c:v>93.385795000000002</c:v>
                </c:pt>
                <c:pt idx="469">
                  <c:v>93.384241000000003</c:v>
                </c:pt>
                <c:pt idx="470">
                  <c:v>93.399176999999995</c:v>
                </c:pt>
                <c:pt idx="471">
                  <c:v>93.424090000000007</c:v>
                </c:pt>
                <c:pt idx="472">
                  <c:v>93.443652</c:v>
                </c:pt>
                <c:pt idx="473">
                  <c:v>93.441376000000005</c:v>
                </c:pt>
                <c:pt idx="474">
                  <c:v>93.406934000000007</c:v>
                </c:pt>
                <c:pt idx="475">
                  <c:v>93.341610000000003</c:v>
                </c:pt>
                <c:pt idx="476">
                  <c:v>93.259929</c:v>
                </c:pt>
                <c:pt idx="477">
                  <c:v>93.183772000000005</c:v>
                </c:pt>
                <c:pt idx="478">
                  <c:v>93.128988000000007</c:v>
                </c:pt>
                <c:pt idx="479">
                  <c:v>93.098482000000004</c:v>
                </c:pt>
                <c:pt idx="480">
                  <c:v>93.087734999999995</c:v>
                </c:pt>
                <c:pt idx="481">
                  <c:v>93.090738000000002</c:v>
                </c:pt>
                <c:pt idx="482">
                  <c:v>93.100568999999993</c:v>
                </c:pt>
                <c:pt idx="483">
                  <c:v>93.109943000000001</c:v>
                </c:pt>
                <c:pt idx="484">
                  <c:v>93.113038000000003</c:v>
                </c:pt>
                <c:pt idx="485">
                  <c:v>93.106082000000001</c:v>
                </c:pt>
                <c:pt idx="486">
                  <c:v>93.087627999999995</c:v>
                </c:pt>
                <c:pt idx="487">
                  <c:v>93.058376999999993</c:v>
                </c:pt>
                <c:pt idx="488">
                  <c:v>93.019675000000007</c:v>
                </c:pt>
                <c:pt idx="489">
                  <c:v>92.973467999999997</c:v>
                </c:pt>
                <c:pt idx="490">
                  <c:v>92.926978000000005</c:v>
                </c:pt>
                <c:pt idx="491">
                  <c:v>92.894465999999994</c:v>
                </c:pt>
                <c:pt idx="492">
                  <c:v>92.886826999999997</c:v>
                </c:pt>
                <c:pt idx="493">
                  <c:v>92.900492999999997</c:v>
                </c:pt>
                <c:pt idx="494">
                  <c:v>92.919729000000004</c:v>
                </c:pt>
                <c:pt idx="495">
                  <c:v>92.927734999999998</c:v>
                </c:pt>
                <c:pt idx="496">
                  <c:v>92.919465000000002</c:v>
                </c:pt>
                <c:pt idx="497">
                  <c:v>92.907647999999995</c:v>
                </c:pt>
                <c:pt idx="498">
                  <c:v>92.908270999999999</c:v>
                </c:pt>
                <c:pt idx="499">
                  <c:v>92.922516999999999</c:v>
                </c:pt>
                <c:pt idx="500">
                  <c:v>92.939899999999994</c:v>
                </c:pt>
                <c:pt idx="501">
                  <c:v>92.949597999999995</c:v>
                </c:pt>
                <c:pt idx="502">
                  <c:v>92.944205999999994</c:v>
                </c:pt>
                <c:pt idx="503">
                  <c:v>92.919432999999998</c:v>
                </c:pt>
                <c:pt idx="504">
                  <c:v>92.873536000000001</c:v>
                </c:pt>
                <c:pt idx="505">
                  <c:v>92.806280000000001</c:v>
                </c:pt>
                <c:pt idx="506">
                  <c:v>92.721907999999999</c:v>
                </c:pt>
                <c:pt idx="507">
                  <c:v>92.636453000000003</c:v>
                </c:pt>
                <c:pt idx="508">
                  <c:v>92.577426000000003</c:v>
                </c:pt>
                <c:pt idx="509">
                  <c:v>92.567406000000005</c:v>
                </c:pt>
                <c:pt idx="510">
                  <c:v>92.604780000000005</c:v>
                </c:pt>
                <c:pt idx="511">
                  <c:v>92.662529000000006</c:v>
                </c:pt>
                <c:pt idx="512">
                  <c:v>92.709415000000007</c:v>
                </c:pt>
                <c:pt idx="513">
                  <c:v>92.731425999999999</c:v>
                </c:pt>
                <c:pt idx="514">
                  <c:v>92.732033999999999</c:v>
                </c:pt>
                <c:pt idx="515">
                  <c:v>92.718704000000002</c:v>
                </c:pt>
                <c:pt idx="516">
                  <c:v>92.695044999999993</c:v>
                </c:pt>
                <c:pt idx="517">
                  <c:v>92.661098999999993</c:v>
                </c:pt>
                <c:pt idx="518">
                  <c:v>92.615719999999996</c:v>
                </c:pt>
                <c:pt idx="519">
                  <c:v>92.561250999999999</c:v>
                </c:pt>
                <c:pt idx="520">
                  <c:v>92.509123000000002</c:v>
                </c:pt>
                <c:pt idx="521">
                  <c:v>92.476296000000005</c:v>
                </c:pt>
                <c:pt idx="522">
                  <c:v>92.470511999999999</c:v>
                </c:pt>
                <c:pt idx="523">
                  <c:v>92.479534000000001</c:v>
                </c:pt>
                <c:pt idx="524">
                  <c:v>92.48021</c:v>
                </c:pt>
                <c:pt idx="525">
                  <c:v>92.461190000000002</c:v>
                </c:pt>
                <c:pt idx="526">
                  <c:v>92.433503999999999</c:v>
                </c:pt>
                <c:pt idx="527">
                  <c:v>92.415876999999995</c:v>
                </c:pt>
                <c:pt idx="528">
                  <c:v>92.415544999999995</c:v>
                </c:pt>
                <c:pt idx="529">
                  <c:v>92.425376999999997</c:v>
                </c:pt>
                <c:pt idx="530">
                  <c:v>92.431420000000003</c:v>
                </c:pt>
                <c:pt idx="531">
                  <c:v>92.419364000000002</c:v>
                </c:pt>
                <c:pt idx="532">
                  <c:v>92.380695000000003</c:v>
                </c:pt>
                <c:pt idx="533">
                  <c:v>92.320379000000003</c:v>
                </c:pt>
                <c:pt idx="534">
                  <c:v>92.256889999999999</c:v>
                </c:pt>
                <c:pt idx="535">
                  <c:v>92.210059999999999</c:v>
                </c:pt>
                <c:pt idx="536">
                  <c:v>92.189746999999997</c:v>
                </c:pt>
                <c:pt idx="537">
                  <c:v>92.195122999999995</c:v>
                </c:pt>
                <c:pt idx="538">
                  <c:v>92.216776999999993</c:v>
                </c:pt>
                <c:pt idx="539">
                  <c:v>92.236039000000005</c:v>
                </c:pt>
                <c:pt idx="540">
                  <c:v>92.231819999999999</c:v>
                </c:pt>
                <c:pt idx="541">
                  <c:v>92.198739000000003</c:v>
                </c:pt>
                <c:pt idx="542">
                  <c:v>92.156666000000001</c:v>
                </c:pt>
                <c:pt idx="543">
                  <c:v>92.133635999999996</c:v>
                </c:pt>
                <c:pt idx="544">
                  <c:v>92.137568000000002</c:v>
                </c:pt>
                <c:pt idx="545">
                  <c:v>92.151610000000005</c:v>
                </c:pt>
                <c:pt idx="546">
                  <c:v>92.158580000000001</c:v>
                </c:pt>
                <c:pt idx="547">
                  <c:v>92.160726999999994</c:v>
                </c:pt>
                <c:pt idx="548">
                  <c:v>92.169899999999998</c:v>
                </c:pt>
                <c:pt idx="549">
                  <c:v>92.186745000000002</c:v>
                </c:pt>
                <c:pt idx="550">
                  <c:v>92.199043000000003</c:v>
                </c:pt>
                <c:pt idx="551">
                  <c:v>92.197591000000003</c:v>
                </c:pt>
                <c:pt idx="552">
                  <c:v>92.185744</c:v>
                </c:pt>
                <c:pt idx="553">
                  <c:v>92.170803000000006</c:v>
                </c:pt>
                <c:pt idx="554">
                  <c:v>92.150468000000004</c:v>
                </c:pt>
                <c:pt idx="555">
                  <c:v>92.116054000000005</c:v>
                </c:pt>
                <c:pt idx="556">
                  <c:v>92.069104999999993</c:v>
                </c:pt>
                <c:pt idx="557">
                  <c:v>92.027795999999995</c:v>
                </c:pt>
                <c:pt idx="558">
                  <c:v>92.014723000000004</c:v>
                </c:pt>
                <c:pt idx="559">
                  <c:v>92.037014999999997</c:v>
                </c:pt>
                <c:pt idx="560">
                  <c:v>92.078965999999994</c:v>
                </c:pt>
                <c:pt idx="561">
                  <c:v>92.116065000000006</c:v>
                </c:pt>
                <c:pt idx="562">
                  <c:v>92.134789999999995</c:v>
                </c:pt>
                <c:pt idx="563">
                  <c:v>92.139312000000004</c:v>
                </c:pt>
                <c:pt idx="564">
                  <c:v>92.141739000000001</c:v>
                </c:pt>
                <c:pt idx="565">
                  <c:v>92.148601999999997</c:v>
                </c:pt>
                <c:pt idx="566">
                  <c:v>92.158512999999999</c:v>
                </c:pt>
                <c:pt idx="567">
                  <c:v>92.168965</c:v>
                </c:pt>
                <c:pt idx="568">
                  <c:v>92.180036000000001</c:v>
                </c:pt>
                <c:pt idx="569">
                  <c:v>92.190258</c:v>
                </c:pt>
                <c:pt idx="570">
                  <c:v>92.192532</c:v>
                </c:pt>
                <c:pt idx="571">
                  <c:v>92.177966999999995</c:v>
                </c:pt>
                <c:pt idx="572">
                  <c:v>92.144544999999994</c:v>
                </c:pt>
                <c:pt idx="573">
                  <c:v>92.100984999999994</c:v>
                </c:pt>
                <c:pt idx="574">
                  <c:v>92.060181</c:v>
                </c:pt>
                <c:pt idx="575">
                  <c:v>92.027935999999997</c:v>
                </c:pt>
                <c:pt idx="576">
                  <c:v>91.999739000000005</c:v>
                </c:pt>
                <c:pt idx="577">
                  <c:v>91.970673000000005</c:v>
                </c:pt>
                <c:pt idx="578">
                  <c:v>91.947261999999995</c:v>
                </c:pt>
                <c:pt idx="579">
                  <c:v>91.943809999999999</c:v>
                </c:pt>
                <c:pt idx="580">
                  <c:v>91.963697999999994</c:v>
                </c:pt>
                <c:pt idx="581">
                  <c:v>91.991415000000003</c:v>
                </c:pt>
                <c:pt idx="582">
                  <c:v>92.008970000000005</c:v>
                </c:pt>
                <c:pt idx="583">
                  <c:v>92.014662999999999</c:v>
                </c:pt>
                <c:pt idx="584">
                  <c:v>92.021608999999998</c:v>
                </c:pt>
                <c:pt idx="585">
                  <c:v>92.041632000000007</c:v>
                </c:pt>
                <c:pt idx="586">
                  <c:v>92.073363000000001</c:v>
                </c:pt>
                <c:pt idx="587">
                  <c:v>92.103234</c:v>
                </c:pt>
                <c:pt idx="588">
                  <c:v>92.11524</c:v>
                </c:pt>
                <c:pt idx="589">
                  <c:v>92.102396999999996</c:v>
                </c:pt>
                <c:pt idx="590">
                  <c:v>92.074354999999997</c:v>
                </c:pt>
                <c:pt idx="591">
                  <c:v>92.053619999999995</c:v>
                </c:pt>
                <c:pt idx="592">
                  <c:v>92.058552000000006</c:v>
                </c:pt>
                <c:pt idx="593">
                  <c:v>92.087208000000004</c:v>
                </c:pt>
                <c:pt idx="594">
                  <c:v>92.120239999999995</c:v>
                </c:pt>
                <c:pt idx="595">
                  <c:v>92.140472000000003</c:v>
                </c:pt>
                <c:pt idx="596">
                  <c:v>92.146310999999997</c:v>
                </c:pt>
                <c:pt idx="597">
                  <c:v>92.145345000000006</c:v>
                </c:pt>
                <c:pt idx="598">
                  <c:v>92.140124999999998</c:v>
                </c:pt>
                <c:pt idx="599">
                  <c:v>92.124731999999995</c:v>
                </c:pt>
                <c:pt idx="600">
                  <c:v>92.093440999999999</c:v>
                </c:pt>
                <c:pt idx="601">
                  <c:v>92.048547999999997</c:v>
                </c:pt>
                <c:pt idx="602">
                  <c:v>91.999916999999996</c:v>
                </c:pt>
                <c:pt idx="603">
                  <c:v>91.958963999999995</c:v>
                </c:pt>
                <c:pt idx="604">
                  <c:v>91.932142999999996</c:v>
                </c:pt>
                <c:pt idx="605">
                  <c:v>91.917711999999995</c:v>
                </c:pt>
                <c:pt idx="606">
                  <c:v>91.907801000000006</c:v>
                </c:pt>
                <c:pt idx="607">
                  <c:v>91.895022999999995</c:v>
                </c:pt>
                <c:pt idx="608">
                  <c:v>91.878901999999997</c:v>
                </c:pt>
                <c:pt idx="609">
                  <c:v>91.865729999999999</c:v>
                </c:pt>
                <c:pt idx="610">
                  <c:v>91.861513000000002</c:v>
                </c:pt>
                <c:pt idx="611">
                  <c:v>91.865772000000007</c:v>
                </c:pt>
                <c:pt idx="612">
                  <c:v>91.871654000000007</c:v>
                </c:pt>
                <c:pt idx="613">
                  <c:v>91.870818</c:v>
                </c:pt>
                <c:pt idx="614">
                  <c:v>91.858592999999999</c:v>
                </c:pt>
                <c:pt idx="615">
                  <c:v>91.836321999999996</c:v>
                </c:pt>
                <c:pt idx="616">
                  <c:v>91.809983000000003</c:v>
                </c:pt>
                <c:pt idx="617">
                  <c:v>91.786438000000004</c:v>
                </c:pt>
                <c:pt idx="618">
                  <c:v>91.770280999999997</c:v>
                </c:pt>
                <c:pt idx="619">
                  <c:v>91.763818999999998</c:v>
                </c:pt>
                <c:pt idx="620">
                  <c:v>91.769374999999997</c:v>
                </c:pt>
                <c:pt idx="621">
                  <c:v>91.789108999999996</c:v>
                </c:pt>
                <c:pt idx="622">
                  <c:v>91.820167999999995</c:v>
                </c:pt>
                <c:pt idx="623">
                  <c:v>91.850904999999997</c:v>
                </c:pt>
                <c:pt idx="624">
                  <c:v>91.866292000000001</c:v>
                </c:pt>
                <c:pt idx="625">
                  <c:v>91.860191999999998</c:v>
                </c:pt>
                <c:pt idx="626">
                  <c:v>91.840181000000001</c:v>
                </c:pt>
                <c:pt idx="627">
                  <c:v>91.817588000000001</c:v>
                </c:pt>
                <c:pt idx="628">
                  <c:v>91.794910999999999</c:v>
                </c:pt>
                <c:pt idx="629">
                  <c:v>91.767080000000007</c:v>
                </c:pt>
                <c:pt idx="630">
                  <c:v>91.734249000000005</c:v>
                </c:pt>
                <c:pt idx="631">
                  <c:v>91.707808</c:v>
                </c:pt>
                <c:pt idx="632">
                  <c:v>91.700621999999996</c:v>
                </c:pt>
                <c:pt idx="633">
                  <c:v>91.713661999999999</c:v>
                </c:pt>
                <c:pt idx="634">
                  <c:v>91.734978999999996</c:v>
                </c:pt>
                <c:pt idx="635">
                  <c:v>91.750715999999997</c:v>
                </c:pt>
                <c:pt idx="636">
                  <c:v>91.755260000000007</c:v>
                </c:pt>
                <c:pt idx="637">
                  <c:v>91.751850000000005</c:v>
                </c:pt>
                <c:pt idx="638">
                  <c:v>91.746043999999998</c:v>
                </c:pt>
                <c:pt idx="639">
                  <c:v>91.738534999999999</c:v>
                </c:pt>
                <c:pt idx="640">
                  <c:v>91.723684000000006</c:v>
                </c:pt>
                <c:pt idx="641">
                  <c:v>91.696442000000005</c:v>
                </c:pt>
                <c:pt idx="642">
                  <c:v>91.661433000000002</c:v>
                </c:pt>
                <c:pt idx="643">
                  <c:v>91.633300000000006</c:v>
                </c:pt>
                <c:pt idx="644">
                  <c:v>91.626271000000003</c:v>
                </c:pt>
                <c:pt idx="645">
                  <c:v>91.644108000000003</c:v>
                </c:pt>
                <c:pt idx="646">
                  <c:v>91.680779999999999</c:v>
                </c:pt>
                <c:pt idx="647">
                  <c:v>91.727355000000003</c:v>
                </c:pt>
                <c:pt idx="648">
                  <c:v>91.773953000000006</c:v>
                </c:pt>
                <c:pt idx="649">
                  <c:v>91.807430999999994</c:v>
                </c:pt>
                <c:pt idx="650">
                  <c:v>91.814096000000006</c:v>
                </c:pt>
                <c:pt idx="651">
                  <c:v>91.788358000000002</c:v>
                </c:pt>
                <c:pt idx="652">
                  <c:v>91.738146</c:v>
                </c:pt>
                <c:pt idx="653">
                  <c:v>91.681438999999997</c:v>
                </c:pt>
                <c:pt idx="654">
                  <c:v>91.637354999999999</c:v>
                </c:pt>
                <c:pt idx="655">
                  <c:v>91.617677</c:v>
                </c:pt>
                <c:pt idx="656">
                  <c:v>91.622167000000005</c:v>
                </c:pt>
                <c:pt idx="657">
                  <c:v>91.639443</c:v>
                </c:pt>
                <c:pt idx="658">
                  <c:v>91.653435999999999</c:v>
                </c:pt>
                <c:pt idx="659">
                  <c:v>91.651183000000003</c:v>
                </c:pt>
                <c:pt idx="660">
                  <c:v>91.627077</c:v>
                </c:pt>
                <c:pt idx="661">
                  <c:v>91.583541999999994</c:v>
                </c:pt>
                <c:pt idx="662">
                  <c:v>91.530636000000001</c:v>
                </c:pt>
                <c:pt idx="663">
                  <c:v>91.483729999999994</c:v>
                </c:pt>
                <c:pt idx="664">
                  <c:v>91.457030000000003</c:v>
                </c:pt>
                <c:pt idx="665">
                  <c:v>91.456182999999996</c:v>
                </c:pt>
                <c:pt idx="666">
                  <c:v>91.476117000000002</c:v>
                </c:pt>
                <c:pt idx="667">
                  <c:v>91.504559999999998</c:v>
                </c:pt>
                <c:pt idx="668">
                  <c:v>91.527685000000005</c:v>
                </c:pt>
                <c:pt idx="669">
                  <c:v>91.536817999999997</c:v>
                </c:pt>
                <c:pt idx="670">
                  <c:v>91.534253000000007</c:v>
                </c:pt>
                <c:pt idx="671">
                  <c:v>91.531379999999999</c:v>
                </c:pt>
                <c:pt idx="672">
                  <c:v>91.536974000000001</c:v>
                </c:pt>
                <c:pt idx="673">
                  <c:v>91.546796000000001</c:v>
                </c:pt>
                <c:pt idx="674">
                  <c:v>91.547781000000001</c:v>
                </c:pt>
                <c:pt idx="675">
                  <c:v>91.532702</c:v>
                </c:pt>
                <c:pt idx="676">
                  <c:v>91.507626000000002</c:v>
                </c:pt>
                <c:pt idx="677">
                  <c:v>91.485001999999994</c:v>
                </c:pt>
                <c:pt idx="678">
                  <c:v>91.473130999999995</c:v>
                </c:pt>
                <c:pt idx="679">
                  <c:v>91.472589999999997</c:v>
                </c:pt>
                <c:pt idx="680">
                  <c:v>91.477977999999993</c:v>
                </c:pt>
                <c:pt idx="681">
                  <c:v>91.480597000000003</c:v>
                </c:pt>
                <c:pt idx="682">
                  <c:v>91.473302000000004</c:v>
                </c:pt>
                <c:pt idx="683">
                  <c:v>91.458009000000004</c:v>
                </c:pt>
                <c:pt idx="684">
                  <c:v>91.448739000000003</c:v>
                </c:pt>
                <c:pt idx="685">
                  <c:v>91.463289000000003</c:v>
                </c:pt>
                <c:pt idx="686">
                  <c:v>91.507632000000001</c:v>
                </c:pt>
                <c:pt idx="687">
                  <c:v>91.566429999999997</c:v>
                </c:pt>
                <c:pt idx="688">
                  <c:v>91.610866000000001</c:v>
                </c:pt>
                <c:pt idx="689">
                  <c:v>91.620593999999997</c:v>
                </c:pt>
                <c:pt idx="690">
                  <c:v>91.601393999999999</c:v>
                </c:pt>
                <c:pt idx="691">
                  <c:v>91.579442</c:v>
                </c:pt>
                <c:pt idx="692">
                  <c:v>91.573742999999993</c:v>
                </c:pt>
                <c:pt idx="693">
                  <c:v>91.575326000000004</c:v>
                </c:pt>
                <c:pt idx="694">
                  <c:v>91.558525000000003</c:v>
                </c:pt>
                <c:pt idx="695">
                  <c:v>91.511601999999996</c:v>
                </c:pt>
                <c:pt idx="696">
                  <c:v>91.450389999999999</c:v>
                </c:pt>
                <c:pt idx="697">
                  <c:v>91.401189000000002</c:v>
                </c:pt>
                <c:pt idx="698">
                  <c:v>91.376643999999999</c:v>
                </c:pt>
                <c:pt idx="699">
                  <c:v>91.372327999999996</c:v>
                </c:pt>
                <c:pt idx="700">
                  <c:v>91.380553000000006</c:v>
                </c:pt>
                <c:pt idx="701">
                  <c:v>91.397402</c:v>
                </c:pt>
                <c:pt idx="702">
                  <c:v>91.416408000000004</c:v>
                </c:pt>
                <c:pt idx="703">
                  <c:v>91.425213999999997</c:v>
                </c:pt>
                <c:pt idx="704">
                  <c:v>91.415069000000003</c:v>
                </c:pt>
                <c:pt idx="705">
                  <c:v>91.390975999999995</c:v>
                </c:pt>
                <c:pt idx="706">
                  <c:v>91.368362000000005</c:v>
                </c:pt>
                <c:pt idx="707">
                  <c:v>91.360059000000007</c:v>
                </c:pt>
                <c:pt idx="708">
                  <c:v>91.366853000000006</c:v>
                </c:pt>
                <c:pt idx="709">
                  <c:v>91.378382999999999</c:v>
                </c:pt>
                <c:pt idx="710">
                  <c:v>91.381529</c:v>
                </c:pt>
                <c:pt idx="711">
                  <c:v>91.369546999999997</c:v>
                </c:pt>
                <c:pt idx="712">
                  <c:v>91.345991999999995</c:v>
                </c:pt>
                <c:pt idx="713">
                  <c:v>91.320485000000005</c:v>
                </c:pt>
                <c:pt idx="714">
                  <c:v>91.299619000000007</c:v>
                </c:pt>
                <c:pt idx="715">
                  <c:v>91.282250000000005</c:v>
                </c:pt>
                <c:pt idx="716">
                  <c:v>91.264441000000005</c:v>
                </c:pt>
                <c:pt idx="717">
                  <c:v>91.246821999999995</c:v>
                </c:pt>
                <c:pt idx="718">
                  <c:v>91.233793000000006</c:v>
                </c:pt>
                <c:pt idx="719">
                  <c:v>91.226321999999996</c:v>
                </c:pt>
                <c:pt idx="720">
                  <c:v>91.220420000000004</c:v>
                </c:pt>
                <c:pt idx="721">
                  <c:v>91.215038000000007</c:v>
                </c:pt>
                <c:pt idx="722">
                  <c:v>91.217510000000004</c:v>
                </c:pt>
                <c:pt idx="723">
                  <c:v>91.236497999999997</c:v>
                </c:pt>
                <c:pt idx="724">
                  <c:v>91.270094</c:v>
                </c:pt>
                <c:pt idx="725">
                  <c:v>91.305058000000002</c:v>
                </c:pt>
                <c:pt idx="726">
                  <c:v>91.329238000000004</c:v>
                </c:pt>
                <c:pt idx="727">
                  <c:v>91.341628999999998</c:v>
                </c:pt>
                <c:pt idx="728">
                  <c:v>91.349192000000002</c:v>
                </c:pt>
                <c:pt idx="729">
                  <c:v>91.357945000000001</c:v>
                </c:pt>
                <c:pt idx="730">
                  <c:v>91.369051999999996</c:v>
                </c:pt>
                <c:pt idx="731">
                  <c:v>91.378476000000006</c:v>
                </c:pt>
                <c:pt idx="732">
                  <c:v>91.375185000000002</c:v>
                </c:pt>
                <c:pt idx="733">
                  <c:v>91.342913999999993</c:v>
                </c:pt>
                <c:pt idx="734">
                  <c:v>91.272970000000001</c:v>
                </c:pt>
                <c:pt idx="735">
                  <c:v>91.179626999999996</c:v>
                </c:pt>
                <c:pt idx="736">
                  <c:v>91.097914000000003</c:v>
                </c:pt>
                <c:pt idx="737">
                  <c:v>91.059140999999997</c:v>
                </c:pt>
                <c:pt idx="738">
                  <c:v>91.066805000000002</c:v>
                </c:pt>
                <c:pt idx="739">
                  <c:v>91.097752999999997</c:v>
                </c:pt>
                <c:pt idx="740">
                  <c:v>91.125462999999996</c:v>
                </c:pt>
                <c:pt idx="741">
                  <c:v>91.139795000000007</c:v>
                </c:pt>
                <c:pt idx="742">
                  <c:v>91.145397000000003</c:v>
                </c:pt>
                <c:pt idx="743">
                  <c:v>91.147423000000003</c:v>
                </c:pt>
                <c:pt idx="744">
                  <c:v>91.145317000000006</c:v>
                </c:pt>
                <c:pt idx="745">
                  <c:v>91.139876000000001</c:v>
                </c:pt>
                <c:pt idx="746">
                  <c:v>91.138964999999999</c:v>
                </c:pt>
                <c:pt idx="747">
                  <c:v>91.150833000000006</c:v>
                </c:pt>
                <c:pt idx="748">
                  <c:v>91.174617999999995</c:v>
                </c:pt>
                <c:pt idx="749">
                  <c:v>91.202859000000004</c:v>
                </c:pt>
                <c:pt idx="750">
                  <c:v>91.231734000000003</c:v>
                </c:pt>
                <c:pt idx="751">
                  <c:v>91.261464000000004</c:v>
                </c:pt>
                <c:pt idx="752">
                  <c:v>91.284661</c:v>
                </c:pt>
                <c:pt idx="753">
                  <c:v>91.282574999999994</c:v>
                </c:pt>
                <c:pt idx="754">
                  <c:v>91.242503999999997</c:v>
                </c:pt>
                <c:pt idx="755">
                  <c:v>91.178242999999995</c:v>
                </c:pt>
                <c:pt idx="756">
                  <c:v>91.123177999999996</c:v>
                </c:pt>
                <c:pt idx="757">
                  <c:v>91.099440999999999</c:v>
                </c:pt>
                <c:pt idx="758">
                  <c:v>91.101055000000002</c:v>
                </c:pt>
                <c:pt idx="759">
                  <c:v>91.108322999999999</c:v>
                </c:pt>
                <c:pt idx="760">
                  <c:v>91.109854999999996</c:v>
                </c:pt>
                <c:pt idx="761">
                  <c:v>91.107445999999996</c:v>
                </c:pt>
                <c:pt idx="762">
                  <c:v>91.106880000000004</c:v>
                </c:pt>
                <c:pt idx="763">
                  <c:v>91.111112000000006</c:v>
                </c:pt>
                <c:pt idx="764">
                  <c:v>91.118956999999995</c:v>
                </c:pt>
                <c:pt idx="765">
                  <c:v>91.123293000000004</c:v>
                </c:pt>
                <c:pt idx="766">
                  <c:v>91.113071000000005</c:v>
                </c:pt>
                <c:pt idx="767">
                  <c:v>91.085362000000003</c:v>
                </c:pt>
                <c:pt idx="768">
                  <c:v>91.054727</c:v>
                </c:pt>
                <c:pt idx="769">
                  <c:v>91.041290000000004</c:v>
                </c:pt>
                <c:pt idx="770">
                  <c:v>91.047207999999998</c:v>
                </c:pt>
                <c:pt idx="771">
                  <c:v>91.053629999999998</c:v>
                </c:pt>
                <c:pt idx="772">
                  <c:v>91.045151000000004</c:v>
                </c:pt>
                <c:pt idx="773">
                  <c:v>91.028901000000005</c:v>
                </c:pt>
                <c:pt idx="774">
                  <c:v>91.022388000000007</c:v>
                </c:pt>
                <c:pt idx="775">
                  <c:v>91.029745000000005</c:v>
                </c:pt>
                <c:pt idx="776">
                  <c:v>91.040003999999996</c:v>
                </c:pt>
                <c:pt idx="777">
                  <c:v>91.044624999999996</c:v>
                </c:pt>
                <c:pt idx="778">
                  <c:v>91.045276000000001</c:v>
                </c:pt>
                <c:pt idx="779">
                  <c:v>91.043509999999998</c:v>
                </c:pt>
                <c:pt idx="780">
                  <c:v>91.033717999999993</c:v>
                </c:pt>
                <c:pt idx="781">
                  <c:v>91.012540999999999</c:v>
                </c:pt>
                <c:pt idx="782">
                  <c:v>90.988004000000004</c:v>
                </c:pt>
                <c:pt idx="783">
                  <c:v>90.971834999999999</c:v>
                </c:pt>
                <c:pt idx="784">
                  <c:v>90.966190999999995</c:v>
                </c:pt>
                <c:pt idx="785">
                  <c:v>90.963014000000001</c:v>
                </c:pt>
                <c:pt idx="786">
                  <c:v>90.954040000000006</c:v>
                </c:pt>
                <c:pt idx="787">
                  <c:v>90.937010999999998</c:v>
                </c:pt>
                <c:pt idx="788">
                  <c:v>90.914353000000006</c:v>
                </c:pt>
                <c:pt idx="789">
                  <c:v>90.892296999999999</c:v>
                </c:pt>
                <c:pt idx="790">
                  <c:v>90.881315999999998</c:v>
                </c:pt>
                <c:pt idx="791">
                  <c:v>90.890030999999993</c:v>
                </c:pt>
                <c:pt idx="792">
                  <c:v>90.914646000000005</c:v>
                </c:pt>
                <c:pt idx="793">
                  <c:v>90.938412</c:v>
                </c:pt>
                <c:pt idx="794">
                  <c:v>90.945661000000001</c:v>
                </c:pt>
                <c:pt idx="795">
                  <c:v>90.935832000000005</c:v>
                </c:pt>
                <c:pt idx="796">
                  <c:v>90.922161000000003</c:v>
                </c:pt>
                <c:pt idx="797">
                  <c:v>90.917038000000005</c:v>
                </c:pt>
                <c:pt idx="798">
                  <c:v>90.919766999999993</c:v>
                </c:pt>
                <c:pt idx="799">
                  <c:v>90.918234999999996</c:v>
                </c:pt>
                <c:pt idx="800">
                  <c:v>90.900946000000005</c:v>
                </c:pt>
                <c:pt idx="801">
                  <c:v>90.867750000000001</c:v>
                </c:pt>
                <c:pt idx="802">
                  <c:v>90.831016000000005</c:v>
                </c:pt>
                <c:pt idx="803">
                  <c:v>90.806977000000003</c:v>
                </c:pt>
                <c:pt idx="804">
                  <c:v>90.804185000000004</c:v>
                </c:pt>
                <c:pt idx="805">
                  <c:v>90.818376000000001</c:v>
                </c:pt>
                <c:pt idx="806">
                  <c:v>90.836931000000007</c:v>
                </c:pt>
                <c:pt idx="807">
                  <c:v>90.848363000000006</c:v>
                </c:pt>
                <c:pt idx="808">
                  <c:v>90.849682000000001</c:v>
                </c:pt>
                <c:pt idx="809">
                  <c:v>90.845989000000003</c:v>
                </c:pt>
                <c:pt idx="810">
                  <c:v>90.842601000000002</c:v>
                </c:pt>
                <c:pt idx="811">
                  <c:v>90.837532999999993</c:v>
                </c:pt>
                <c:pt idx="812">
                  <c:v>90.823069000000004</c:v>
                </c:pt>
                <c:pt idx="813">
                  <c:v>90.796048999999996</c:v>
                </c:pt>
                <c:pt idx="814">
                  <c:v>90.766239999999996</c:v>
                </c:pt>
                <c:pt idx="815">
                  <c:v>90.752289000000005</c:v>
                </c:pt>
                <c:pt idx="816">
                  <c:v>90.766639999999995</c:v>
                </c:pt>
                <c:pt idx="817">
                  <c:v>90.803274000000002</c:v>
                </c:pt>
                <c:pt idx="818">
                  <c:v>90.840450000000004</c:v>
                </c:pt>
                <c:pt idx="819">
                  <c:v>90.856263999999996</c:v>
                </c:pt>
                <c:pt idx="820">
                  <c:v>90.844401000000005</c:v>
                </c:pt>
                <c:pt idx="821">
                  <c:v>90.818832999999998</c:v>
                </c:pt>
                <c:pt idx="822">
                  <c:v>90.803167000000002</c:v>
                </c:pt>
                <c:pt idx="823">
                  <c:v>90.810732000000002</c:v>
                </c:pt>
                <c:pt idx="824">
                  <c:v>90.831795999999997</c:v>
                </c:pt>
                <c:pt idx="825">
                  <c:v>90.841165000000004</c:v>
                </c:pt>
                <c:pt idx="826">
                  <c:v>90.821444999999997</c:v>
                </c:pt>
                <c:pt idx="827">
                  <c:v>90.781457000000003</c:v>
                </c:pt>
                <c:pt idx="828">
                  <c:v>90.750248999999997</c:v>
                </c:pt>
                <c:pt idx="829">
                  <c:v>90.749032999999997</c:v>
                </c:pt>
                <c:pt idx="830">
                  <c:v>90.769510999999994</c:v>
                </c:pt>
                <c:pt idx="831">
                  <c:v>90.783193999999995</c:v>
                </c:pt>
                <c:pt idx="832">
                  <c:v>90.771056000000002</c:v>
                </c:pt>
                <c:pt idx="833">
                  <c:v>90.739109999999997</c:v>
                </c:pt>
                <c:pt idx="834">
                  <c:v>90.705195000000003</c:v>
                </c:pt>
                <c:pt idx="835">
                  <c:v>90.679192</c:v>
                </c:pt>
                <c:pt idx="836">
                  <c:v>90.661024999999995</c:v>
                </c:pt>
                <c:pt idx="837">
                  <c:v>90.650665000000004</c:v>
                </c:pt>
                <c:pt idx="838">
                  <c:v>90.650178999999994</c:v>
                </c:pt>
                <c:pt idx="839">
                  <c:v>90.657173</c:v>
                </c:pt>
                <c:pt idx="840">
                  <c:v>90.664859000000007</c:v>
                </c:pt>
                <c:pt idx="841">
                  <c:v>90.670452999999995</c:v>
                </c:pt>
                <c:pt idx="842">
                  <c:v>90.677508000000003</c:v>
                </c:pt>
                <c:pt idx="843">
                  <c:v>90.688466000000005</c:v>
                </c:pt>
                <c:pt idx="844">
                  <c:v>90.700205999999994</c:v>
                </c:pt>
                <c:pt idx="845">
                  <c:v>90.708331999999999</c:v>
                </c:pt>
                <c:pt idx="846">
                  <c:v>90.710426999999996</c:v>
                </c:pt>
                <c:pt idx="847">
                  <c:v>90.703907999999998</c:v>
                </c:pt>
                <c:pt idx="848">
                  <c:v>90.687616000000006</c:v>
                </c:pt>
                <c:pt idx="849">
                  <c:v>90.668565999999998</c:v>
                </c:pt>
                <c:pt idx="850">
                  <c:v>90.659758999999994</c:v>
                </c:pt>
                <c:pt idx="851">
                  <c:v>90.665486999999999</c:v>
                </c:pt>
                <c:pt idx="852">
                  <c:v>90.673713000000006</c:v>
                </c:pt>
                <c:pt idx="853">
                  <c:v>90.669400999999993</c:v>
                </c:pt>
                <c:pt idx="854">
                  <c:v>90.653068000000005</c:v>
                </c:pt>
                <c:pt idx="855">
                  <c:v>90.641293000000005</c:v>
                </c:pt>
                <c:pt idx="856">
                  <c:v>90.650560999999996</c:v>
                </c:pt>
                <c:pt idx="857">
                  <c:v>90.682874999999996</c:v>
                </c:pt>
                <c:pt idx="858">
                  <c:v>90.722249000000005</c:v>
                </c:pt>
                <c:pt idx="859">
                  <c:v>90.741408000000007</c:v>
                </c:pt>
                <c:pt idx="860">
                  <c:v>90.719323000000003</c:v>
                </c:pt>
                <c:pt idx="861">
                  <c:v>90.661924999999997</c:v>
                </c:pt>
                <c:pt idx="862">
                  <c:v>90.602620000000002</c:v>
                </c:pt>
                <c:pt idx="863">
                  <c:v>90.572925999999995</c:v>
                </c:pt>
                <c:pt idx="864">
                  <c:v>90.573046000000005</c:v>
                </c:pt>
                <c:pt idx="865">
                  <c:v>90.577850999999995</c:v>
                </c:pt>
                <c:pt idx="866">
                  <c:v>90.569118000000003</c:v>
                </c:pt>
                <c:pt idx="867">
                  <c:v>90.552431999999996</c:v>
                </c:pt>
                <c:pt idx="868">
                  <c:v>90.542201000000006</c:v>
                </c:pt>
                <c:pt idx="869">
                  <c:v>90.542651000000006</c:v>
                </c:pt>
                <c:pt idx="870">
                  <c:v>90.550183000000004</c:v>
                </c:pt>
                <c:pt idx="871">
                  <c:v>90.563221999999996</c:v>
                </c:pt>
                <c:pt idx="872">
                  <c:v>90.579406000000006</c:v>
                </c:pt>
                <c:pt idx="873">
                  <c:v>90.589236999999997</c:v>
                </c:pt>
                <c:pt idx="874">
                  <c:v>90.583642999999995</c:v>
                </c:pt>
                <c:pt idx="875">
                  <c:v>90.567582999999999</c:v>
                </c:pt>
                <c:pt idx="876">
                  <c:v>90.558317000000002</c:v>
                </c:pt>
                <c:pt idx="877">
                  <c:v>90.567987000000002</c:v>
                </c:pt>
                <c:pt idx="878">
                  <c:v>90.590924999999999</c:v>
                </c:pt>
                <c:pt idx="879">
                  <c:v>90.608351999999996</c:v>
                </c:pt>
                <c:pt idx="880">
                  <c:v>90.602788000000004</c:v>
                </c:pt>
                <c:pt idx="881">
                  <c:v>90.569248999999999</c:v>
                </c:pt>
                <c:pt idx="882">
                  <c:v>90.518673000000007</c:v>
                </c:pt>
                <c:pt idx="883">
                  <c:v>90.472725999999994</c:v>
                </c:pt>
                <c:pt idx="884">
                  <c:v>90.450395999999998</c:v>
                </c:pt>
                <c:pt idx="885">
                  <c:v>90.454903000000002</c:v>
                </c:pt>
                <c:pt idx="886">
                  <c:v>90.473352000000006</c:v>
                </c:pt>
                <c:pt idx="887">
                  <c:v>90.489756</c:v>
                </c:pt>
                <c:pt idx="888">
                  <c:v>90.497339999999994</c:v>
                </c:pt>
                <c:pt idx="889">
                  <c:v>90.498313999999993</c:v>
                </c:pt>
                <c:pt idx="890">
                  <c:v>90.494922000000003</c:v>
                </c:pt>
                <c:pt idx="891">
                  <c:v>90.484770999999995</c:v>
                </c:pt>
                <c:pt idx="892">
                  <c:v>90.466200999999998</c:v>
                </c:pt>
                <c:pt idx="893">
                  <c:v>90.444647000000003</c:v>
                </c:pt>
                <c:pt idx="894">
                  <c:v>90.428844999999995</c:v>
                </c:pt>
                <c:pt idx="895">
                  <c:v>90.420996000000002</c:v>
                </c:pt>
                <c:pt idx="896">
                  <c:v>90.415655000000001</c:v>
                </c:pt>
                <c:pt idx="897">
                  <c:v>90.410290000000003</c:v>
                </c:pt>
                <c:pt idx="898">
                  <c:v>90.411484999999999</c:v>
                </c:pt>
                <c:pt idx="899">
                  <c:v>90.424441999999999</c:v>
                </c:pt>
                <c:pt idx="900">
                  <c:v>90.439277000000004</c:v>
                </c:pt>
                <c:pt idx="901">
                  <c:v>90.436700999999999</c:v>
                </c:pt>
                <c:pt idx="902">
                  <c:v>90.408536999999995</c:v>
                </c:pt>
                <c:pt idx="903">
                  <c:v>90.367217999999994</c:v>
                </c:pt>
                <c:pt idx="904">
                  <c:v>90.334001999999998</c:v>
                </c:pt>
                <c:pt idx="905">
                  <c:v>90.321712000000005</c:v>
                </c:pt>
                <c:pt idx="906">
                  <c:v>90.329824000000002</c:v>
                </c:pt>
                <c:pt idx="907">
                  <c:v>90.350758999999996</c:v>
                </c:pt>
                <c:pt idx="908">
                  <c:v>90.375540000000001</c:v>
                </c:pt>
                <c:pt idx="909">
                  <c:v>90.395251000000002</c:v>
                </c:pt>
                <c:pt idx="910">
                  <c:v>90.402131999999995</c:v>
                </c:pt>
                <c:pt idx="911">
                  <c:v>90.391126999999997</c:v>
                </c:pt>
                <c:pt idx="912">
                  <c:v>90.361294000000001</c:v>
                </c:pt>
                <c:pt idx="913">
                  <c:v>90.318467999999996</c:v>
                </c:pt>
                <c:pt idx="914">
                  <c:v>90.276399999999995</c:v>
                </c:pt>
                <c:pt idx="915">
                  <c:v>90.250181999999995</c:v>
                </c:pt>
                <c:pt idx="916">
                  <c:v>90.245163000000005</c:v>
                </c:pt>
                <c:pt idx="917">
                  <c:v>90.254069000000001</c:v>
                </c:pt>
                <c:pt idx="918">
                  <c:v>90.266441</c:v>
                </c:pt>
                <c:pt idx="919">
                  <c:v>90.277807999999993</c:v>
                </c:pt>
                <c:pt idx="920">
                  <c:v>90.287395000000004</c:v>
                </c:pt>
                <c:pt idx="921">
                  <c:v>90.291106999999997</c:v>
                </c:pt>
                <c:pt idx="922">
                  <c:v>90.281952000000004</c:v>
                </c:pt>
                <c:pt idx="923">
                  <c:v>90.256557999999998</c:v>
                </c:pt>
                <c:pt idx="924">
                  <c:v>90.218283999999997</c:v>
                </c:pt>
                <c:pt idx="925">
                  <c:v>90.175377999999995</c:v>
                </c:pt>
                <c:pt idx="926">
                  <c:v>90.138367000000002</c:v>
                </c:pt>
                <c:pt idx="927">
                  <c:v>90.116014000000007</c:v>
                </c:pt>
                <c:pt idx="928">
                  <c:v>90.109421999999995</c:v>
                </c:pt>
                <c:pt idx="929">
                  <c:v>90.111169000000004</c:v>
                </c:pt>
                <c:pt idx="930">
                  <c:v>90.113809000000003</c:v>
                </c:pt>
                <c:pt idx="931">
                  <c:v>90.118227000000005</c:v>
                </c:pt>
                <c:pt idx="932">
                  <c:v>90.130126000000004</c:v>
                </c:pt>
                <c:pt idx="933">
                  <c:v>90.149432000000004</c:v>
                </c:pt>
                <c:pt idx="934">
                  <c:v>90.167394000000002</c:v>
                </c:pt>
                <c:pt idx="935">
                  <c:v>90.174530000000004</c:v>
                </c:pt>
                <c:pt idx="936">
                  <c:v>90.167657000000005</c:v>
                </c:pt>
                <c:pt idx="937">
                  <c:v>90.148510000000002</c:v>
                </c:pt>
                <c:pt idx="938">
                  <c:v>90.119988000000006</c:v>
                </c:pt>
                <c:pt idx="939">
                  <c:v>90.086215999999993</c:v>
                </c:pt>
                <c:pt idx="940">
                  <c:v>90.053798</c:v>
                </c:pt>
                <c:pt idx="941">
                  <c:v>90.030663000000004</c:v>
                </c:pt>
                <c:pt idx="942">
                  <c:v>90.023612</c:v>
                </c:pt>
                <c:pt idx="943">
                  <c:v>90.035938000000002</c:v>
                </c:pt>
                <c:pt idx="944">
                  <c:v>90.064620000000005</c:v>
                </c:pt>
                <c:pt idx="945">
                  <c:v>90.098865000000004</c:v>
                </c:pt>
                <c:pt idx="946">
                  <c:v>90.123288000000002</c:v>
                </c:pt>
                <c:pt idx="947">
                  <c:v>90.124784000000005</c:v>
                </c:pt>
                <c:pt idx="948">
                  <c:v>90.099356</c:v>
                </c:pt>
                <c:pt idx="949">
                  <c:v>90.056687999999994</c:v>
                </c:pt>
                <c:pt idx="950">
                  <c:v>90.019022000000007</c:v>
                </c:pt>
                <c:pt idx="951">
                  <c:v>90.008503000000005</c:v>
                </c:pt>
                <c:pt idx="952">
                  <c:v>90.027484999999999</c:v>
                </c:pt>
                <c:pt idx="953">
                  <c:v>90.052160000000001</c:v>
                </c:pt>
                <c:pt idx="954">
                  <c:v>90.052566999999996</c:v>
                </c:pt>
                <c:pt idx="955">
                  <c:v>90.021567000000005</c:v>
                </c:pt>
                <c:pt idx="956">
                  <c:v>89.980372000000003</c:v>
                </c:pt>
                <c:pt idx="957">
                  <c:v>89.953339</c:v>
                </c:pt>
                <c:pt idx="958">
                  <c:v>89.940668000000002</c:v>
                </c:pt>
                <c:pt idx="959">
                  <c:v>89.920129000000003</c:v>
                </c:pt>
                <c:pt idx="960">
                  <c:v>89.874348999999995</c:v>
                </c:pt>
                <c:pt idx="961">
                  <c:v>89.812095999999997</c:v>
                </c:pt>
                <c:pt idx="962">
                  <c:v>89.762124999999997</c:v>
                </c:pt>
                <c:pt idx="963">
                  <c:v>89.747884999999997</c:v>
                </c:pt>
                <c:pt idx="964">
                  <c:v>89.766959</c:v>
                </c:pt>
                <c:pt idx="965">
                  <c:v>89.791732999999994</c:v>
                </c:pt>
                <c:pt idx="966">
                  <c:v>89.791195000000002</c:v>
                </c:pt>
                <c:pt idx="967">
                  <c:v>89.755876999999998</c:v>
                </c:pt>
                <c:pt idx="968">
                  <c:v>89.702755999999994</c:v>
                </c:pt>
                <c:pt idx="969">
                  <c:v>89.655186999999998</c:v>
                </c:pt>
                <c:pt idx="970">
                  <c:v>89.620251999999994</c:v>
                </c:pt>
                <c:pt idx="971">
                  <c:v>89.590029000000001</c:v>
                </c:pt>
                <c:pt idx="972">
                  <c:v>89.561194</c:v>
                </c:pt>
                <c:pt idx="973">
                  <c:v>89.543238000000002</c:v>
                </c:pt>
                <c:pt idx="974">
                  <c:v>89.544632000000007</c:v>
                </c:pt>
                <c:pt idx="975">
                  <c:v>89.558881</c:v>
                </c:pt>
                <c:pt idx="976">
                  <c:v>89.572321000000002</c:v>
                </c:pt>
                <c:pt idx="977">
                  <c:v>89.582179999999994</c:v>
                </c:pt>
                <c:pt idx="978">
                  <c:v>89.596316999999999</c:v>
                </c:pt>
                <c:pt idx="979">
                  <c:v>89.614434000000003</c:v>
                </c:pt>
                <c:pt idx="980">
                  <c:v>89.620647000000005</c:v>
                </c:pt>
                <c:pt idx="981">
                  <c:v>89.602065999999994</c:v>
                </c:pt>
                <c:pt idx="982">
                  <c:v>89.569394000000003</c:v>
                </c:pt>
                <c:pt idx="983">
                  <c:v>89.550456999999994</c:v>
                </c:pt>
                <c:pt idx="984">
                  <c:v>89.562905000000001</c:v>
                </c:pt>
                <c:pt idx="985">
                  <c:v>89.598601000000002</c:v>
                </c:pt>
                <c:pt idx="986">
                  <c:v>89.634218000000004</c:v>
                </c:pt>
                <c:pt idx="987">
                  <c:v>89.651335000000003</c:v>
                </c:pt>
                <c:pt idx="988">
                  <c:v>89.645962999999995</c:v>
                </c:pt>
                <c:pt idx="989">
                  <c:v>89.625971000000007</c:v>
                </c:pt>
                <c:pt idx="990">
                  <c:v>89.603605000000002</c:v>
                </c:pt>
                <c:pt idx="991">
                  <c:v>89.586997999999994</c:v>
                </c:pt>
                <c:pt idx="992">
                  <c:v>89.575006999999999</c:v>
                </c:pt>
                <c:pt idx="993">
                  <c:v>89.561460999999994</c:v>
                </c:pt>
                <c:pt idx="994">
                  <c:v>89.545738999999998</c:v>
                </c:pt>
                <c:pt idx="995">
                  <c:v>89.535430000000005</c:v>
                </c:pt>
                <c:pt idx="996">
                  <c:v>89.534729999999996</c:v>
                </c:pt>
                <c:pt idx="997">
                  <c:v>89.534244999999999</c:v>
                </c:pt>
                <c:pt idx="998">
                  <c:v>89.519983999999994</c:v>
                </c:pt>
                <c:pt idx="999">
                  <c:v>89.492386999999994</c:v>
                </c:pt>
                <c:pt idx="1000">
                  <c:v>89.469341</c:v>
                </c:pt>
                <c:pt idx="1001">
                  <c:v>89.467312000000007</c:v>
                </c:pt>
                <c:pt idx="1002">
                  <c:v>89.483856000000003</c:v>
                </c:pt>
                <c:pt idx="1003">
                  <c:v>89.50264</c:v>
                </c:pt>
                <c:pt idx="1004">
                  <c:v>89.512343000000001</c:v>
                </c:pt>
                <c:pt idx="1005">
                  <c:v>89.515913999999995</c:v>
                </c:pt>
                <c:pt idx="1006">
                  <c:v>89.522643000000002</c:v>
                </c:pt>
                <c:pt idx="1007">
                  <c:v>89.536578000000006</c:v>
                </c:pt>
                <c:pt idx="1008">
                  <c:v>89.553636999999995</c:v>
                </c:pt>
                <c:pt idx="1009">
                  <c:v>89.565855999999997</c:v>
                </c:pt>
                <c:pt idx="1010">
                  <c:v>89.566698000000002</c:v>
                </c:pt>
                <c:pt idx="1011">
                  <c:v>89.555357000000001</c:v>
                </c:pt>
                <c:pt idx="1012">
                  <c:v>89.537454999999994</c:v>
                </c:pt>
                <c:pt idx="1013">
                  <c:v>89.518452999999994</c:v>
                </c:pt>
                <c:pt idx="1014">
                  <c:v>89.495107000000004</c:v>
                </c:pt>
                <c:pt idx="1015">
                  <c:v>89.458196000000001</c:v>
                </c:pt>
                <c:pt idx="1016">
                  <c:v>89.407250000000005</c:v>
                </c:pt>
                <c:pt idx="1017">
                  <c:v>89.357525999999993</c:v>
                </c:pt>
                <c:pt idx="1018">
                  <c:v>89.324413000000007</c:v>
                </c:pt>
                <c:pt idx="1019">
                  <c:v>89.300586999999993</c:v>
                </c:pt>
                <c:pt idx="1020">
                  <c:v>89.255600999999999</c:v>
                </c:pt>
                <c:pt idx="1021">
                  <c:v>89.161984000000004</c:v>
                </c:pt>
                <c:pt idx="1022">
                  <c:v>89.017957999999993</c:v>
                </c:pt>
                <c:pt idx="1023">
                  <c:v>88.840981999999997</c:v>
                </c:pt>
                <c:pt idx="1024">
                  <c:v>88.643381000000005</c:v>
                </c:pt>
                <c:pt idx="1025">
                  <c:v>88.419747000000001</c:v>
                </c:pt>
                <c:pt idx="1026">
                  <c:v>88.158344999999997</c:v>
                </c:pt>
                <c:pt idx="1027">
                  <c:v>87.861666</c:v>
                </c:pt>
                <c:pt idx="1028">
                  <c:v>87.555037999999996</c:v>
                </c:pt>
                <c:pt idx="1029">
                  <c:v>87.276663999999997</c:v>
                </c:pt>
                <c:pt idx="1030">
                  <c:v>87.057540000000003</c:v>
                </c:pt>
                <c:pt idx="1031">
                  <c:v>86.905967000000004</c:v>
                </c:pt>
                <c:pt idx="1032">
                  <c:v>86.805807000000001</c:v>
                </c:pt>
                <c:pt idx="1033">
                  <c:v>86.726687999999996</c:v>
                </c:pt>
                <c:pt idx="1034">
                  <c:v>86.637506000000002</c:v>
                </c:pt>
                <c:pt idx="1035">
                  <c:v>86.518218000000005</c:v>
                </c:pt>
                <c:pt idx="1036">
                  <c:v>86.369489000000002</c:v>
                </c:pt>
                <c:pt idx="1037">
                  <c:v>86.215181999999999</c:v>
                </c:pt>
                <c:pt idx="1038">
                  <c:v>86.089203999999995</c:v>
                </c:pt>
                <c:pt idx="1039">
                  <c:v>86.011060000000001</c:v>
                </c:pt>
                <c:pt idx="1040">
                  <c:v>85.972054</c:v>
                </c:pt>
                <c:pt idx="1041">
                  <c:v>85.947710000000001</c:v>
                </c:pt>
                <c:pt idx="1042">
                  <c:v>85.924277000000004</c:v>
                </c:pt>
                <c:pt idx="1043">
                  <c:v>85.912507000000005</c:v>
                </c:pt>
                <c:pt idx="1044">
                  <c:v>85.936355000000006</c:v>
                </c:pt>
                <c:pt idx="1045">
                  <c:v>86.009642999999997</c:v>
                </c:pt>
                <c:pt idx="1046">
                  <c:v>86.121756000000005</c:v>
                </c:pt>
                <c:pt idx="1047">
                  <c:v>86.244049000000004</c:v>
                </c:pt>
                <c:pt idx="1048">
                  <c:v>86.351217000000005</c:v>
                </c:pt>
                <c:pt idx="1049">
                  <c:v>86.437284000000005</c:v>
                </c:pt>
                <c:pt idx="1050">
                  <c:v>86.510051000000004</c:v>
                </c:pt>
                <c:pt idx="1051">
                  <c:v>86.571268000000003</c:v>
                </c:pt>
                <c:pt idx="1052">
                  <c:v>86.608304000000004</c:v>
                </c:pt>
                <c:pt idx="1053">
                  <c:v>86.608217999999994</c:v>
                </c:pt>
                <c:pt idx="1054">
                  <c:v>86.574490999999995</c:v>
                </c:pt>
                <c:pt idx="1055">
                  <c:v>86.523321999999993</c:v>
                </c:pt>
                <c:pt idx="1056">
                  <c:v>86.466481000000002</c:v>
                </c:pt>
                <c:pt idx="1057">
                  <c:v>86.405314000000004</c:v>
                </c:pt>
                <c:pt idx="1058">
                  <c:v>86.339214999999996</c:v>
                </c:pt>
                <c:pt idx="1059">
                  <c:v>86.269461000000007</c:v>
                </c:pt>
                <c:pt idx="1060">
                  <c:v>86.191689999999994</c:v>
                </c:pt>
                <c:pt idx="1061">
                  <c:v>86.094837999999996</c:v>
                </c:pt>
                <c:pt idx="1062">
                  <c:v>85.976753000000002</c:v>
                </c:pt>
                <c:pt idx="1063">
                  <c:v>85.857336000000004</c:v>
                </c:pt>
                <c:pt idx="1064">
                  <c:v>85.767690000000002</c:v>
                </c:pt>
                <c:pt idx="1065">
                  <c:v>85.724818999999997</c:v>
                </c:pt>
                <c:pt idx="1066">
                  <c:v>85.720892000000006</c:v>
                </c:pt>
                <c:pt idx="1067">
                  <c:v>85.735725000000002</c:v>
                </c:pt>
                <c:pt idx="1068">
                  <c:v>85.753410000000002</c:v>
                </c:pt>
                <c:pt idx="1069">
                  <c:v>85.766063000000003</c:v>
                </c:pt>
                <c:pt idx="1070">
                  <c:v>85.769835999999998</c:v>
                </c:pt>
                <c:pt idx="1071">
                  <c:v>85.766184999999993</c:v>
                </c:pt>
                <c:pt idx="1072">
                  <c:v>85.766760000000005</c:v>
                </c:pt>
                <c:pt idx="1073">
                  <c:v>85.789293000000001</c:v>
                </c:pt>
                <c:pt idx="1074">
                  <c:v>85.842894000000001</c:v>
                </c:pt>
                <c:pt idx="1075">
                  <c:v>85.918229999999994</c:v>
                </c:pt>
                <c:pt idx="1076">
                  <c:v>85.995456000000004</c:v>
                </c:pt>
                <c:pt idx="1077">
                  <c:v>86.062264999999996</c:v>
                </c:pt>
                <c:pt idx="1078">
                  <c:v>86.122808000000006</c:v>
                </c:pt>
                <c:pt idx="1079">
                  <c:v>86.190729000000005</c:v>
                </c:pt>
                <c:pt idx="1080">
                  <c:v>86.276172000000003</c:v>
                </c:pt>
                <c:pt idx="1081">
                  <c:v>86.377509000000003</c:v>
                </c:pt>
                <c:pt idx="1082">
                  <c:v>86.480556000000007</c:v>
                </c:pt>
                <c:pt idx="1083">
                  <c:v>86.566331000000005</c:v>
                </c:pt>
                <c:pt idx="1084">
                  <c:v>86.626143999999996</c:v>
                </c:pt>
                <c:pt idx="1085">
                  <c:v>86.672072</c:v>
                </c:pt>
                <c:pt idx="1086">
                  <c:v>86.727007</c:v>
                </c:pt>
                <c:pt idx="1087">
                  <c:v>86.8</c:v>
                </c:pt>
                <c:pt idx="1088">
                  <c:v>86.875110000000006</c:v>
                </c:pt>
                <c:pt idx="1089">
                  <c:v>86.929389</c:v>
                </c:pt>
                <c:pt idx="1090">
                  <c:v>86.959159</c:v>
                </c:pt>
                <c:pt idx="1091">
                  <c:v>86.983091000000002</c:v>
                </c:pt>
                <c:pt idx="1092">
                  <c:v>87.022029000000003</c:v>
                </c:pt>
                <c:pt idx="1093">
                  <c:v>87.082959000000002</c:v>
                </c:pt>
                <c:pt idx="1094">
                  <c:v>87.161855000000003</c:v>
                </c:pt>
                <c:pt idx="1095">
                  <c:v>87.252089999999995</c:v>
                </c:pt>
                <c:pt idx="1096">
                  <c:v>87.343935999999999</c:v>
                </c:pt>
                <c:pt idx="1097">
                  <c:v>87.421989999999994</c:v>
                </c:pt>
                <c:pt idx="1098">
                  <c:v>87.473388999999997</c:v>
                </c:pt>
                <c:pt idx="1099">
                  <c:v>87.501532999999995</c:v>
                </c:pt>
                <c:pt idx="1100">
                  <c:v>87.526297999999997</c:v>
                </c:pt>
                <c:pt idx="1101">
                  <c:v>87.565888999999999</c:v>
                </c:pt>
                <c:pt idx="1102">
                  <c:v>87.620574000000005</c:v>
                </c:pt>
                <c:pt idx="1103">
                  <c:v>87.676124999999999</c:v>
                </c:pt>
                <c:pt idx="1104">
                  <c:v>87.722843999999995</c:v>
                </c:pt>
                <c:pt idx="1105">
                  <c:v>87.766158000000004</c:v>
                </c:pt>
                <c:pt idx="1106">
                  <c:v>87.816497999999996</c:v>
                </c:pt>
                <c:pt idx="1107">
                  <c:v>87.873204999999999</c:v>
                </c:pt>
                <c:pt idx="1108">
                  <c:v>87.924120000000002</c:v>
                </c:pt>
                <c:pt idx="1109">
                  <c:v>87.959399000000005</c:v>
                </c:pt>
                <c:pt idx="1110">
                  <c:v>87.979444999999998</c:v>
                </c:pt>
                <c:pt idx="1111">
                  <c:v>87.987913000000006</c:v>
                </c:pt>
                <c:pt idx="1112">
                  <c:v>87.983309000000006</c:v>
                </c:pt>
                <c:pt idx="1113">
                  <c:v>87.961901999999995</c:v>
                </c:pt>
                <c:pt idx="1114">
                  <c:v>87.925747999999999</c:v>
                </c:pt>
                <c:pt idx="1115">
                  <c:v>87.883587000000006</c:v>
                </c:pt>
                <c:pt idx="1116">
                  <c:v>87.844318999999999</c:v>
                </c:pt>
                <c:pt idx="1117">
                  <c:v>87.810443000000006</c:v>
                </c:pt>
                <c:pt idx="1118">
                  <c:v>87.77467</c:v>
                </c:pt>
                <c:pt idx="1119">
                  <c:v>87.721964</c:v>
                </c:pt>
                <c:pt idx="1120">
                  <c:v>87.640839999999997</c:v>
                </c:pt>
                <c:pt idx="1121">
                  <c:v>87.537448999999995</c:v>
                </c:pt>
                <c:pt idx="1122">
                  <c:v>87.434044999999998</c:v>
                </c:pt>
                <c:pt idx="1123">
                  <c:v>87.348470000000006</c:v>
                </c:pt>
                <c:pt idx="1124">
                  <c:v>87.279157999999995</c:v>
                </c:pt>
                <c:pt idx="1125">
                  <c:v>87.216713999999996</c:v>
                </c:pt>
                <c:pt idx="1126">
                  <c:v>87.164930999999996</c:v>
                </c:pt>
                <c:pt idx="1127">
                  <c:v>87.139285999999998</c:v>
                </c:pt>
                <c:pt idx="1128">
                  <c:v>87.145124999999993</c:v>
                </c:pt>
                <c:pt idx="1129">
                  <c:v>87.168627000000001</c:v>
                </c:pt>
                <c:pt idx="1130">
                  <c:v>87.192380999999997</c:v>
                </c:pt>
                <c:pt idx="1131">
                  <c:v>87.209464999999994</c:v>
                </c:pt>
                <c:pt idx="1132">
                  <c:v>87.216865999999996</c:v>
                </c:pt>
                <c:pt idx="1133">
                  <c:v>87.203901000000002</c:v>
                </c:pt>
                <c:pt idx="1134">
                  <c:v>87.157642999999993</c:v>
                </c:pt>
                <c:pt idx="1135">
                  <c:v>87.078322</c:v>
                </c:pt>
                <c:pt idx="1136">
                  <c:v>86.983234999999993</c:v>
                </c:pt>
                <c:pt idx="1137">
                  <c:v>86.896073999999999</c:v>
                </c:pt>
                <c:pt idx="1138">
                  <c:v>86.835515000000001</c:v>
                </c:pt>
                <c:pt idx="1139">
                  <c:v>86.810620999999998</c:v>
                </c:pt>
                <c:pt idx="1140">
                  <c:v>86.820367000000005</c:v>
                </c:pt>
                <c:pt idx="1141">
                  <c:v>86.856555999999998</c:v>
                </c:pt>
                <c:pt idx="1142">
                  <c:v>86.909861000000006</c:v>
                </c:pt>
                <c:pt idx="1143">
                  <c:v>86.973431000000005</c:v>
                </c:pt>
                <c:pt idx="1144">
                  <c:v>87.041490999999994</c:v>
                </c:pt>
                <c:pt idx="1145">
                  <c:v>87.110397000000006</c:v>
                </c:pt>
                <c:pt idx="1146">
                  <c:v>87.185073000000003</c:v>
                </c:pt>
                <c:pt idx="1147">
                  <c:v>87.279312000000004</c:v>
                </c:pt>
                <c:pt idx="1148">
                  <c:v>87.401190999999997</c:v>
                </c:pt>
                <c:pt idx="1149">
                  <c:v>87.537595999999994</c:v>
                </c:pt>
                <c:pt idx="1150">
                  <c:v>87.660017999999994</c:v>
                </c:pt>
                <c:pt idx="1151">
                  <c:v>87.749139</c:v>
                </c:pt>
                <c:pt idx="1152">
                  <c:v>87.811131000000003</c:v>
                </c:pt>
                <c:pt idx="1153">
                  <c:v>87.866778999999994</c:v>
                </c:pt>
                <c:pt idx="1154">
                  <c:v>87.927753999999993</c:v>
                </c:pt>
                <c:pt idx="1155">
                  <c:v>87.988184000000004</c:v>
                </c:pt>
                <c:pt idx="1156">
                  <c:v>88.038730999999999</c:v>
                </c:pt>
                <c:pt idx="1157">
                  <c:v>88.083706000000006</c:v>
                </c:pt>
                <c:pt idx="1158">
                  <c:v>88.139351000000005</c:v>
                </c:pt>
                <c:pt idx="1159">
                  <c:v>88.214462999999995</c:v>
                </c:pt>
                <c:pt idx="1160">
                  <c:v>88.296366000000006</c:v>
                </c:pt>
                <c:pt idx="1161">
                  <c:v>88.360215999999994</c:v>
                </c:pt>
                <c:pt idx="1162">
                  <c:v>88.393016000000003</c:v>
                </c:pt>
                <c:pt idx="1163">
                  <c:v>88.405640000000005</c:v>
                </c:pt>
                <c:pt idx="1164">
                  <c:v>88.42</c:v>
                </c:pt>
                <c:pt idx="1165">
                  <c:v>88.447398000000007</c:v>
                </c:pt>
                <c:pt idx="1166">
                  <c:v>88.481224999999995</c:v>
                </c:pt>
                <c:pt idx="1167">
                  <c:v>88.507844000000006</c:v>
                </c:pt>
                <c:pt idx="1168">
                  <c:v>88.520066999999997</c:v>
                </c:pt>
                <c:pt idx="1169">
                  <c:v>88.520863000000006</c:v>
                </c:pt>
                <c:pt idx="1170">
                  <c:v>88.519396999999998</c:v>
                </c:pt>
                <c:pt idx="1171">
                  <c:v>88.525839000000005</c:v>
                </c:pt>
                <c:pt idx="1172">
                  <c:v>88.546308999999994</c:v>
                </c:pt>
                <c:pt idx="1173">
                  <c:v>88.577848000000003</c:v>
                </c:pt>
                <c:pt idx="1174">
                  <c:v>88.608545000000007</c:v>
                </c:pt>
                <c:pt idx="1175">
                  <c:v>88.626361000000003</c:v>
                </c:pt>
                <c:pt idx="1176">
                  <c:v>88.630111999999997</c:v>
                </c:pt>
                <c:pt idx="1177">
                  <c:v>88.630724999999998</c:v>
                </c:pt>
                <c:pt idx="1178">
                  <c:v>88.640516000000005</c:v>
                </c:pt>
                <c:pt idx="1179">
                  <c:v>88.662023000000005</c:v>
                </c:pt>
                <c:pt idx="1180">
                  <c:v>88.687529999999995</c:v>
                </c:pt>
                <c:pt idx="1181">
                  <c:v>88.707843999999994</c:v>
                </c:pt>
                <c:pt idx="1182">
                  <c:v>88.720168000000001</c:v>
                </c:pt>
                <c:pt idx="1183">
                  <c:v>88.728992000000005</c:v>
                </c:pt>
                <c:pt idx="1184">
                  <c:v>88.741922000000002</c:v>
                </c:pt>
                <c:pt idx="1185">
                  <c:v>88.764393999999996</c:v>
                </c:pt>
                <c:pt idx="1186">
                  <c:v>88.795472000000004</c:v>
                </c:pt>
                <c:pt idx="1187">
                  <c:v>88.827111000000002</c:v>
                </c:pt>
                <c:pt idx="1188">
                  <c:v>88.848708000000002</c:v>
                </c:pt>
                <c:pt idx="1189">
                  <c:v>88.854399999999998</c:v>
                </c:pt>
                <c:pt idx="1190">
                  <c:v>88.846967000000006</c:v>
                </c:pt>
                <c:pt idx="1191">
                  <c:v>88.835280999999995</c:v>
                </c:pt>
                <c:pt idx="1192">
                  <c:v>88.827875000000006</c:v>
                </c:pt>
                <c:pt idx="1193">
                  <c:v>88.827274000000003</c:v>
                </c:pt>
                <c:pt idx="1194">
                  <c:v>88.829075000000003</c:v>
                </c:pt>
                <c:pt idx="1195">
                  <c:v>88.828062000000003</c:v>
                </c:pt>
                <c:pt idx="1196">
                  <c:v>88.827427999999998</c:v>
                </c:pt>
                <c:pt idx="1197">
                  <c:v>88.839926000000006</c:v>
                </c:pt>
                <c:pt idx="1198">
                  <c:v>88.875184000000004</c:v>
                </c:pt>
                <c:pt idx="1199">
                  <c:v>88.925286</c:v>
                </c:pt>
                <c:pt idx="1200">
                  <c:v>88.967646999999999</c:v>
                </c:pt>
                <c:pt idx="1201">
                  <c:v>88.984891000000005</c:v>
                </c:pt>
                <c:pt idx="1202">
                  <c:v>88.979815000000002</c:v>
                </c:pt>
                <c:pt idx="1203">
                  <c:v>88.969513000000006</c:v>
                </c:pt>
                <c:pt idx="1204">
                  <c:v>88.968490000000003</c:v>
                </c:pt>
                <c:pt idx="1205">
                  <c:v>88.979590000000002</c:v>
                </c:pt>
                <c:pt idx="1206">
                  <c:v>88.996778000000006</c:v>
                </c:pt>
                <c:pt idx="1207">
                  <c:v>89.010946000000004</c:v>
                </c:pt>
                <c:pt idx="1208">
                  <c:v>89.013728</c:v>
                </c:pt>
                <c:pt idx="1209">
                  <c:v>89.000634000000005</c:v>
                </c:pt>
                <c:pt idx="1210">
                  <c:v>88.973549000000006</c:v>
                </c:pt>
                <c:pt idx="1211">
                  <c:v>88.940971000000005</c:v>
                </c:pt>
                <c:pt idx="1212">
                  <c:v>88.916482000000002</c:v>
                </c:pt>
                <c:pt idx="1213">
                  <c:v>88.914861999999999</c:v>
                </c:pt>
                <c:pt idx="1214">
                  <c:v>88.943129999999996</c:v>
                </c:pt>
                <c:pt idx="1215">
                  <c:v>88.990866999999994</c:v>
                </c:pt>
                <c:pt idx="1216">
                  <c:v>89.032297</c:v>
                </c:pt>
                <c:pt idx="1217">
                  <c:v>89.044193000000007</c:v>
                </c:pt>
                <c:pt idx="1218">
                  <c:v>89.023959000000005</c:v>
                </c:pt>
                <c:pt idx="1219">
                  <c:v>88.989998999999997</c:v>
                </c:pt>
                <c:pt idx="1220">
                  <c:v>88.965924000000001</c:v>
                </c:pt>
                <c:pt idx="1221">
                  <c:v>88.964962999999997</c:v>
                </c:pt>
                <c:pt idx="1222">
                  <c:v>88.984778000000006</c:v>
                </c:pt>
                <c:pt idx="1223">
                  <c:v>89.011954000000003</c:v>
                </c:pt>
                <c:pt idx="1224">
                  <c:v>89.031938999999994</c:v>
                </c:pt>
                <c:pt idx="1225">
                  <c:v>89.038504000000003</c:v>
                </c:pt>
                <c:pt idx="1226">
                  <c:v>89.034807000000001</c:v>
                </c:pt>
                <c:pt idx="1227">
                  <c:v>89.025803999999994</c:v>
                </c:pt>
                <c:pt idx="1228">
                  <c:v>89.013777000000005</c:v>
                </c:pt>
                <c:pt idx="1229">
                  <c:v>89.002967999999996</c:v>
                </c:pt>
                <c:pt idx="1230">
                  <c:v>89.002258999999995</c:v>
                </c:pt>
                <c:pt idx="1231">
                  <c:v>89.016137999999998</c:v>
                </c:pt>
                <c:pt idx="1232">
                  <c:v>89.035512999999995</c:v>
                </c:pt>
                <c:pt idx="1233">
                  <c:v>89.044832</c:v>
                </c:pt>
                <c:pt idx="1234">
                  <c:v>89.038234000000003</c:v>
                </c:pt>
                <c:pt idx="1235">
                  <c:v>89.023347000000001</c:v>
                </c:pt>
                <c:pt idx="1236">
                  <c:v>89.010306</c:v>
                </c:pt>
                <c:pt idx="1237">
                  <c:v>89.004469999999998</c:v>
                </c:pt>
                <c:pt idx="1238">
                  <c:v>89.010129000000006</c:v>
                </c:pt>
                <c:pt idx="1239">
                  <c:v>89.031948999999997</c:v>
                </c:pt>
                <c:pt idx="1240">
                  <c:v>89.067064000000002</c:v>
                </c:pt>
                <c:pt idx="1241">
                  <c:v>89.100796000000003</c:v>
                </c:pt>
                <c:pt idx="1242">
                  <c:v>89.117078000000006</c:v>
                </c:pt>
                <c:pt idx="1243">
                  <c:v>89.112993000000003</c:v>
                </c:pt>
                <c:pt idx="1244">
                  <c:v>89.100063000000006</c:v>
                </c:pt>
                <c:pt idx="1245">
                  <c:v>89.091897000000003</c:v>
                </c:pt>
                <c:pt idx="1246">
                  <c:v>89.093125000000001</c:v>
                </c:pt>
                <c:pt idx="1247">
                  <c:v>89.100132000000002</c:v>
                </c:pt>
                <c:pt idx="1248">
                  <c:v>89.109442999999999</c:v>
                </c:pt>
                <c:pt idx="1249">
                  <c:v>89.122282999999996</c:v>
                </c:pt>
                <c:pt idx="1250">
                  <c:v>89.139464000000004</c:v>
                </c:pt>
                <c:pt idx="1251">
                  <c:v>89.154244000000006</c:v>
                </c:pt>
                <c:pt idx="1252">
                  <c:v>89.155848000000006</c:v>
                </c:pt>
                <c:pt idx="1253">
                  <c:v>89.142525000000006</c:v>
                </c:pt>
                <c:pt idx="1254">
                  <c:v>89.126328000000001</c:v>
                </c:pt>
                <c:pt idx="1255">
                  <c:v>89.120171999999997</c:v>
                </c:pt>
                <c:pt idx="1256">
                  <c:v>89.122973999999999</c:v>
                </c:pt>
                <c:pt idx="1257">
                  <c:v>89.122871000000004</c:v>
                </c:pt>
                <c:pt idx="1258">
                  <c:v>89.112789000000006</c:v>
                </c:pt>
                <c:pt idx="1259">
                  <c:v>89.096609999999998</c:v>
                </c:pt>
                <c:pt idx="1260">
                  <c:v>89.081711999999996</c:v>
                </c:pt>
                <c:pt idx="1261">
                  <c:v>89.073353999999995</c:v>
                </c:pt>
                <c:pt idx="1262">
                  <c:v>89.076824999999999</c:v>
                </c:pt>
                <c:pt idx="1263">
                  <c:v>89.095757000000006</c:v>
                </c:pt>
                <c:pt idx="1264">
                  <c:v>89.123373999999998</c:v>
                </c:pt>
                <c:pt idx="1265">
                  <c:v>89.141853999999995</c:v>
                </c:pt>
                <c:pt idx="1266">
                  <c:v>89.137581999999995</c:v>
                </c:pt>
                <c:pt idx="1267">
                  <c:v>89.116257000000004</c:v>
                </c:pt>
                <c:pt idx="1268">
                  <c:v>89.099616999999995</c:v>
                </c:pt>
                <c:pt idx="1269">
                  <c:v>89.106888999999995</c:v>
                </c:pt>
                <c:pt idx="1270">
                  <c:v>89.139341000000002</c:v>
                </c:pt>
                <c:pt idx="1271">
                  <c:v>89.179569999999998</c:v>
                </c:pt>
                <c:pt idx="1272">
                  <c:v>89.204251999999997</c:v>
                </c:pt>
                <c:pt idx="1273">
                  <c:v>89.200965999999994</c:v>
                </c:pt>
                <c:pt idx="1274">
                  <c:v>89.175973999999997</c:v>
                </c:pt>
                <c:pt idx="1275">
                  <c:v>89.146404000000004</c:v>
                </c:pt>
                <c:pt idx="1276">
                  <c:v>89.125754000000001</c:v>
                </c:pt>
                <c:pt idx="1277">
                  <c:v>89.117851000000002</c:v>
                </c:pt>
                <c:pt idx="1278">
                  <c:v>89.120885000000001</c:v>
                </c:pt>
                <c:pt idx="1279">
                  <c:v>89.130483999999996</c:v>
                </c:pt>
                <c:pt idx="1280">
                  <c:v>89.138985000000005</c:v>
                </c:pt>
                <c:pt idx="1281">
                  <c:v>89.139369000000002</c:v>
                </c:pt>
                <c:pt idx="1282">
                  <c:v>89.133806000000007</c:v>
                </c:pt>
                <c:pt idx="1283">
                  <c:v>89.133673999999999</c:v>
                </c:pt>
                <c:pt idx="1284">
                  <c:v>89.147065999999995</c:v>
                </c:pt>
                <c:pt idx="1285">
                  <c:v>89.168600999999995</c:v>
                </c:pt>
                <c:pt idx="1286">
                  <c:v>89.184051999999994</c:v>
                </c:pt>
                <c:pt idx="1287">
                  <c:v>89.183228</c:v>
                </c:pt>
                <c:pt idx="1288">
                  <c:v>89.167738</c:v>
                </c:pt>
                <c:pt idx="1289">
                  <c:v>89.150225000000006</c:v>
                </c:pt>
                <c:pt idx="1290">
                  <c:v>89.147435999999999</c:v>
                </c:pt>
                <c:pt idx="1291">
                  <c:v>89.168744000000004</c:v>
                </c:pt>
                <c:pt idx="1292">
                  <c:v>89.206723999999994</c:v>
                </c:pt>
                <c:pt idx="1293">
                  <c:v>89.240565000000004</c:v>
                </c:pt>
                <c:pt idx="1294">
                  <c:v>89.251605999999995</c:v>
                </c:pt>
                <c:pt idx="1295">
                  <c:v>89.236227</c:v>
                </c:pt>
                <c:pt idx="1296">
                  <c:v>89.205680999999998</c:v>
                </c:pt>
                <c:pt idx="1297">
                  <c:v>89.177443999999994</c:v>
                </c:pt>
                <c:pt idx="1298">
                  <c:v>89.165638999999999</c:v>
                </c:pt>
                <c:pt idx="1299">
                  <c:v>89.172595999999999</c:v>
                </c:pt>
                <c:pt idx="1300">
                  <c:v>89.186552000000006</c:v>
                </c:pt>
                <c:pt idx="1301">
                  <c:v>89.192499999999995</c:v>
                </c:pt>
                <c:pt idx="1302">
                  <c:v>89.187882999999999</c:v>
                </c:pt>
                <c:pt idx="1303">
                  <c:v>89.182629000000006</c:v>
                </c:pt>
                <c:pt idx="1304">
                  <c:v>89.182756999999995</c:v>
                </c:pt>
                <c:pt idx="1305">
                  <c:v>89.182545000000005</c:v>
                </c:pt>
                <c:pt idx="1306">
                  <c:v>89.177870999999996</c:v>
                </c:pt>
                <c:pt idx="1307">
                  <c:v>89.178135999999995</c:v>
                </c:pt>
                <c:pt idx="1308">
                  <c:v>89.194460000000007</c:v>
                </c:pt>
                <c:pt idx="1309">
                  <c:v>89.220651000000004</c:v>
                </c:pt>
                <c:pt idx="1310">
                  <c:v>89.237910999999997</c:v>
                </c:pt>
                <c:pt idx="1311">
                  <c:v>89.239608000000004</c:v>
                </c:pt>
                <c:pt idx="1312">
                  <c:v>89.241550000000004</c:v>
                </c:pt>
                <c:pt idx="1313">
                  <c:v>89.262307000000007</c:v>
                </c:pt>
                <c:pt idx="1314">
                  <c:v>89.297977000000003</c:v>
                </c:pt>
                <c:pt idx="1315">
                  <c:v>89.322214000000002</c:v>
                </c:pt>
                <c:pt idx="1316">
                  <c:v>89.312010000000001</c:v>
                </c:pt>
                <c:pt idx="1317">
                  <c:v>89.272723999999997</c:v>
                </c:pt>
                <c:pt idx="1318">
                  <c:v>89.236541000000003</c:v>
                </c:pt>
                <c:pt idx="1319">
                  <c:v>89.233868000000001</c:v>
                </c:pt>
                <c:pt idx="1320">
                  <c:v>89.264589999999998</c:v>
                </c:pt>
                <c:pt idx="1321">
                  <c:v>89.299643000000003</c:v>
                </c:pt>
                <c:pt idx="1322">
                  <c:v>89.311795000000004</c:v>
                </c:pt>
                <c:pt idx="1323">
                  <c:v>89.300822999999994</c:v>
                </c:pt>
                <c:pt idx="1324">
                  <c:v>89.285927999999998</c:v>
                </c:pt>
                <c:pt idx="1325">
                  <c:v>89.279712000000004</c:v>
                </c:pt>
                <c:pt idx="1326">
                  <c:v>89.278144999999995</c:v>
                </c:pt>
                <c:pt idx="1327">
                  <c:v>89.273893000000001</c:v>
                </c:pt>
                <c:pt idx="1328">
                  <c:v>89.269041999999999</c:v>
                </c:pt>
                <c:pt idx="1329">
                  <c:v>89.270129999999995</c:v>
                </c:pt>
                <c:pt idx="1330">
                  <c:v>89.276049999999998</c:v>
                </c:pt>
                <c:pt idx="1331">
                  <c:v>89.276424000000006</c:v>
                </c:pt>
                <c:pt idx="1332">
                  <c:v>89.261747</c:v>
                </c:pt>
                <c:pt idx="1333">
                  <c:v>89.23366</c:v>
                </c:pt>
                <c:pt idx="1334">
                  <c:v>89.205744999999993</c:v>
                </c:pt>
                <c:pt idx="1335">
                  <c:v>89.193762000000007</c:v>
                </c:pt>
                <c:pt idx="1336">
                  <c:v>89.202920000000006</c:v>
                </c:pt>
                <c:pt idx="1337">
                  <c:v>89.224086</c:v>
                </c:pt>
                <c:pt idx="1338">
                  <c:v>89.243673999999999</c:v>
                </c:pt>
                <c:pt idx="1339">
                  <c:v>89.256338999999997</c:v>
                </c:pt>
                <c:pt idx="1340">
                  <c:v>89.265795999999995</c:v>
                </c:pt>
                <c:pt idx="1341">
                  <c:v>89.274908999999994</c:v>
                </c:pt>
                <c:pt idx="1342">
                  <c:v>89.280062000000001</c:v>
                </c:pt>
                <c:pt idx="1343">
                  <c:v>89.276899</c:v>
                </c:pt>
                <c:pt idx="1344">
                  <c:v>89.267627000000005</c:v>
                </c:pt>
                <c:pt idx="1345">
                  <c:v>89.259702000000004</c:v>
                </c:pt>
                <c:pt idx="1346">
                  <c:v>89.259204999999994</c:v>
                </c:pt>
                <c:pt idx="1347">
                  <c:v>89.267696999999998</c:v>
                </c:pt>
                <c:pt idx="1348">
                  <c:v>89.283602000000002</c:v>
                </c:pt>
                <c:pt idx="1349">
                  <c:v>89.303352000000004</c:v>
                </c:pt>
                <c:pt idx="1350">
                  <c:v>89.321046999999993</c:v>
                </c:pt>
                <c:pt idx="1351">
                  <c:v>89.329532</c:v>
                </c:pt>
                <c:pt idx="1352">
                  <c:v>89.323791999999997</c:v>
                </c:pt>
                <c:pt idx="1353">
                  <c:v>89.303889999999996</c:v>
                </c:pt>
                <c:pt idx="1354">
                  <c:v>89.275221999999999</c:v>
                </c:pt>
                <c:pt idx="1355">
                  <c:v>89.247017</c:v>
                </c:pt>
                <c:pt idx="1356">
                  <c:v>89.230577999999994</c:v>
                </c:pt>
                <c:pt idx="1357">
                  <c:v>89.236343000000005</c:v>
                </c:pt>
                <c:pt idx="1358">
                  <c:v>89.267962999999995</c:v>
                </c:pt>
                <c:pt idx="1359">
                  <c:v>89.316007999999997</c:v>
                </c:pt>
                <c:pt idx="1360">
                  <c:v>89.359363999999999</c:v>
                </c:pt>
                <c:pt idx="1361">
                  <c:v>89.378174000000001</c:v>
                </c:pt>
                <c:pt idx="1362">
                  <c:v>89.368432999999996</c:v>
                </c:pt>
                <c:pt idx="1363">
                  <c:v>89.342753999999999</c:v>
                </c:pt>
                <c:pt idx="1364">
                  <c:v>89.315928</c:v>
                </c:pt>
                <c:pt idx="1365">
                  <c:v>89.291206000000003</c:v>
                </c:pt>
                <c:pt idx="1366">
                  <c:v>89.260959</c:v>
                </c:pt>
                <c:pt idx="1367">
                  <c:v>89.218293000000003</c:v>
                </c:pt>
                <c:pt idx="1368">
                  <c:v>89.167124999999999</c:v>
                </c:pt>
                <c:pt idx="1369">
                  <c:v>89.123221000000001</c:v>
                </c:pt>
                <c:pt idx="1370">
                  <c:v>89.105525</c:v>
                </c:pt>
                <c:pt idx="1371">
                  <c:v>89.121402000000003</c:v>
                </c:pt>
                <c:pt idx="1372">
                  <c:v>89.156869</c:v>
                </c:pt>
                <c:pt idx="1373">
                  <c:v>89.184780000000003</c:v>
                </c:pt>
                <c:pt idx="1374">
                  <c:v>89.187417999999994</c:v>
                </c:pt>
                <c:pt idx="1375">
                  <c:v>89.170612000000006</c:v>
                </c:pt>
                <c:pt idx="1376">
                  <c:v>89.153785999999997</c:v>
                </c:pt>
                <c:pt idx="1377">
                  <c:v>89.148307000000003</c:v>
                </c:pt>
                <c:pt idx="1378">
                  <c:v>89.148601999999997</c:v>
                </c:pt>
                <c:pt idx="1379">
                  <c:v>89.142273000000003</c:v>
                </c:pt>
                <c:pt idx="1380">
                  <c:v>89.124758</c:v>
                </c:pt>
                <c:pt idx="1381">
                  <c:v>89.104359000000002</c:v>
                </c:pt>
                <c:pt idx="1382">
                  <c:v>89.095067</c:v>
                </c:pt>
                <c:pt idx="1383">
                  <c:v>89.103821999999994</c:v>
                </c:pt>
                <c:pt idx="1384">
                  <c:v>89.123604</c:v>
                </c:pt>
                <c:pt idx="1385">
                  <c:v>89.140637999999996</c:v>
                </c:pt>
                <c:pt idx="1386">
                  <c:v>89.148576000000006</c:v>
                </c:pt>
                <c:pt idx="1387">
                  <c:v>89.151685000000001</c:v>
                </c:pt>
                <c:pt idx="1388">
                  <c:v>89.153463000000002</c:v>
                </c:pt>
                <c:pt idx="1389">
                  <c:v>89.149638999999993</c:v>
                </c:pt>
                <c:pt idx="1390">
                  <c:v>89.137873999999996</c:v>
                </c:pt>
                <c:pt idx="1391">
                  <c:v>89.127729000000002</c:v>
                </c:pt>
                <c:pt idx="1392">
                  <c:v>89.131444000000002</c:v>
                </c:pt>
                <c:pt idx="1393">
                  <c:v>89.146660999999995</c:v>
                </c:pt>
                <c:pt idx="1394">
                  <c:v>89.157019000000005</c:v>
                </c:pt>
                <c:pt idx="1395">
                  <c:v>89.150278999999998</c:v>
                </c:pt>
                <c:pt idx="1396">
                  <c:v>89.128815000000003</c:v>
                </c:pt>
                <c:pt idx="1397">
                  <c:v>89.102001000000001</c:v>
                </c:pt>
                <c:pt idx="1398">
                  <c:v>89.076285999999996</c:v>
                </c:pt>
                <c:pt idx="1399">
                  <c:v>89.055306000000002</c:v>
                </c:pt>
                <c:pt idx="1400">
                  <c:v>89.042545000000004</c:v>
                </c:pt>
                <c:pt idx="1401">
                  <c:v>89.038441000000006</c:v>
                </c:pt>
                <c:pt idx="1402">
                  <c:v>89.037684999999996</c:v>
                </c:pt>
                <c:pt idx="1403">
                  <c:v>89.033118000000002</c:v>
                </c:pt>
                <c:pt idx="1404">
                  <c:v>89.021827000000002</c:v>
                </c:pt>
                <c:pt idx="1405">
                  <c:v>89.007292000000007</c:v>
                </c:pt>
                <c:pt idx="1406">
                  <c:v>88.997524999999996</c:v>
                </c:pt>
                <c:pt idx="1407">
                  <c:v>89.000056999999998</c:v>
                </c:pt>
                <c:pt idx="1408">
                  <c:v>89.014815999999996</c:v>
                </c:pt>
                <c:pt idx="1409">
                  <c:v>89.032154000000006</c:v>
                </c:pt>
                <c:pt idx="1410">
                  <c:v>89.041936000000007</c:v>
                </c:pt>
                <c:pt idx="1411">
                  <c:v>89.044258999999997</c:v>
                </c:pt>
                <c:pt idx="1412">
                  <c:v>89.047055999999998</c:v>
                </c:pt>
                <c:pt idx="1413">
                  <c:v>89.054624000000004</c:v>
                </c:pt>
                <c:pt idx="1414">
                  <c:v>89.065061</c:v>
                </c:pt>
                <c:pt idx="1415">
                  <c:v>89.077973999999998</c:v>
                </c:pt>
                <c:pt idx="1416">
                  <c:v>89.094690999999997</c:v>
                </c:pt>
                <c:pt idx="1417">
                  <c:v>89.107749999999996</c:v>
                </c:pt>
                <c:pt idx="1418">
                  <c:v>89.100796000000003</c:v>
                </c:pt>
                <c:pt idx="1419">
                  <c:v>89.067881</c:v>
                </c:pt>
                <c:pt idx="1420">
                  <c:v>89.026900999999995</c:v>
                </c:pt>
                <c:pt idx="1421">
                  <c:v>89.003585000000001</c:v>
                </c:pt>
                <c:pt idx="1422">
                  <c:v>89.003703000000002</c:v>
                </c:pt>
                <c:pt idx="1423">
                  <c:v>89.009364000000005</c:v>
                </c:pt>
                <c:pt idx="1424">
                  <c:v>89.002425000000002</c:v>
                </c:pt>
                <c:pt idx="1425">
                  <c:v>88.983930000000001</c:v>
                </c:pt>
                <c:pt idx="1426">
                  <c:v>88.969672000000003</c:v>
                </c:pt>
                <c:pt idx="1427">
                  <c:v>88.974224000000007</c:v>
                </c:pt>
                <c:pt idx="1428">
                  <c:v>89.001475999999997</c:v>
                </c:pt>
                <c:pt idx="1429">
                  <c:v>89.042950000000005</c:v>
                </c:pt>
                <c:pt idx="1430">
                  <c:v>89.079988</c:v>
                </c:pt>
                <c:pt idx="1431">
                  <c:v>89.093069999999997</c:v>
                </c:pt>
                <c:pt idx="1432">
                  <c:v>89.076528999999994</c:v>
                </c:pt>
                <c:pt idx="1433">
                  <c:v>89.043340000000001</c:v>
                </c:pt>
                <c:pt idx="1434">
                  <c:v>89.011860999999996</c:v>
                </c:pt>
                <c:pt idx="1435">
                  <c:v>88.990347999999997</c:v>
                </c:pt>
                <c:pt idx="1436">
                  <c:v>88.977535000000003</c:v>
                </c:pt>
                <c:pt idx="1437">
                  <c:v>88.972713999999996</c:v>
                </c:pt>
                <c:pt idx="1438">
                  <c:v>88.976585999999998</c:v>
                </c:pt>
                <c:pt idx="1439">
                  <c:v>88.984153000000006</c:v>
                </c:pt>
                <c:pt idx="1440">
                  <c:v>88.986607000000006</c:v>
                </c:pt>
                <c:pt idx="1441">
                  <c:v>88.981639999999999</c:v>
                </c:pt>
                <c:pt idx="1442">
                  <c:v>88.972915</c:v>
                </c:pt>
                <c:pt idx="1443">
                  <c:v>88.957419999999999</c:v>
                </c:pt>
                <c:pt idx="1444">
                  <c:v>88.924571</c:v>
                </c:pt>
                <c:pt idx="1445">
                  <c:v>88.874446000000006</c:v>
                </c:pt>
                <c:pt idx="1446">
                  <c:v>88.827646000000001</c:v>
                </c:pt>
                <c:pt idx="1447">
                  <c:v>88.807989000000006</c:v>
                </c:pt>
                <c:pt idx="1448">
                  <c:v>88.821359000000001</c:v>
                </c:pt>
                <c:pt idx="1449">
                  <c:v>88.858219000000005</c:v>
                </c:pt>
                <c:pt idx="1450">
                  <c:v>88.906529000000006</c:v>
                </c:pt>
                <c:pt idx="1451">
                  <c:v>88.949815999999998</c:v>
                </c:pt>
                <c:pt idx="1452">
                  <c:v>88.963401000000005</c:v>
                </c:pt>
                <c:pt idx="1453">
                  <c:v>88.934365</c:v>
                </c:pt>
                <c:pt idx="1454">
                  <c:v>88.884690000000006</c:v>
                </c:pt>
                <c:pt idx="1455">
                  <c:v>88.854489000000001</c:v>
                </c:pt>
                <c:pt idx="1456">
                  <c:v>88.857446999999993</c:v>
                </c:pt>
                <c:pt idx="1457">
                  <c:v>88.869341000000006</c:v>
                </c:pt>
                <c:pt idx="1458">
                  <c:v>88.865091000000007</c:v>
                </c:pt>
                <c:pt idx="1459">
                  <c:v>88.848163</c:v>
                </c:pt>
                <c:pt idx="1460">
                  <c:v>88.834810000000004</c:v>
                </c:pt>
                <c:pt idx="1461">
                  <c:v>88.830470000000005</c:v>
                </c:pt>
                <c:pt idx="1462">
                  <c:v>88.839292</c:v>
                </c:pt>
                <c:pt idx="1463">
                  <c:v>88.878550000000004</c:v>
                </c:pt>
                <c:pt idx="1464">
                  <c:v>88.956008999999995</c:v>
                </c:pt>
                <c:pt idx="1465">
                  <c:v>89.039316999999997</c:v>
                </c:pt>
                <c:pt idx="1466">
                  <c:v>89.075959999999995</c:v>
                </c:pt>
                <c:pt idx="1467">
                  <c:v>89.049575000000004</c:v>
                </c:pt>
                <c:pt idx="1468">
                  <c:v>88.996573999999995</c:v>
                </c:pt>
                <c:pt idx="1469">
                  <c:v>88.958692999999997</c:v>
                </c:pt>
                <c:pt idx="1470">
                  <c:v>88.935438000000005</c:v>
                </c:pt>
                <c:pt idx="1471">
                  <c:v>88.893448000000006</c:v>
                </c:pt>
                <c:pt idx="1472">
                  <c:v>88.810267999999994</c:v>
                </c:pt>
                <c:pt idx="1473">
                  <c:v>88.698312000000001</c:v>
                </c:pt>
                <c:pt idx="1474">
                  <c:v>88.596260000000001</c:v>
                </c:pt>
                <c:pt idx="1475">
                  <c:v>88.548447999999993</c:v>
                </c:pt>
                <c:pt idx="1476">
                  <c:v>88.580872999999997</c:v>
                </c:pt>
                <c:pt idx="1477">
                  <c:v>88.677432999999994</c:v>
                </c:pt>
                <c:pt idx="1478">
                  <c:v>88.780732999999998</c:v>
                </c:pt>
                <c:pt idx="1479">
                  <c:v>88.834618000000006</c:v>
                </c:pt>
                <c:pt idx="1480">
                  <c:v>88.833761999999993</c:v>
                </c:pt>
                <c:pt idx="1481">
                  <c:v>88.821113999999994</c:v>
                </c:pt>
                <c:pt idx="1482">
                  <c:v>88.831744999999998</c:v>
                </c:pt>
                <c:pt idx="1483">
                  <c:v>88.853361000000007</c:v>
                </c:pt>
                <c:pt idx="1484">
                  <c:v>88.853043999999997</c:v>
                </c:pt>
                <c:pt idx="1485">
                  <c:v>88.828712999999993</c:v>
                </c:pt>
                <c:pt idx="1486">
                  <c:v>88.811385000000001</c:v>
                </c:pt>
                <c:pt idx="1487">
                  <c:v>88.819145000000006</c:v>
                </c:pt>
                <c:pt idx="1488">
                  <c:v>88.835178999999997</c:v>
                </c:pt>
                <c:pt idx="1489">
                  <c:v>88.842240000000004</c:v>
                </c:pt>
                <c:pt idx="1490">
                  <c:v>88.855104999999995</c:v>
                </c:pt>
                <c:pt idx="1491">
                  <c:v>88.894841</c:v>
                </c:pt>
                <c:pt idx="1492">
                  <c:v>88.943098000000006</c:v>
                </c:pt>
                <c:pt idx="1493">
                  <c:v>88.951014999999998</c:v>
                </c:pt>
                <c:pt idx="1494">
                  <c:v>88.897245999999996</c:v>
                </c:pt>
                <c:pt idx="1495">
                  <c:v>88.815558999999993</c:v>
                </c:pt>
                <c:pt idx="1496">
                  <c:v>88.75658</c:v>
                </c:pt>
                <c:pt idx="1497">
                  <c:v>88.737718000000001</c:v>
                </c:pt>
                <c:pt idx="1498">
                  <c:v>88.737700000000004</c:v>
                </c:pt>
                <c:pt idx="1499">
                  <c:v>88.726647999999997</c:v>
                </c:pt>
                <c:pt idx="1500">
                  <c:v>88.693878999999995</c:v>
                </c:pt>
                <c:pt idx="1501">
                  <c:v>88.656468000000004</c:v>
                </c:pt>
                <c:pt idx="1502">
                  <c:v>88.646032000000005</c:v>
                </c:pt>
                <c:pt idx="1503">
                  <c:v>88.675889999999995</c:v>
                </c:pt>
                <c:pt idx="1504">
                  <c:v>88.717095</c:v>
                </c:pt>
                <c:pt idx="1505">
                  <c:v>88.722745000000003</c:v>
                </c:pt>
                <c:pt idx="1506">
                  <c:v>88.683217999999997</c:v>
                </c:pt>
                <c:pt idx="1507">
                  <c:v>88.639291999999998</c:v>
                </c:pt>
                <c:pt idx="1508">
                  <c:v>88.629874000000001</c:v>
                </c:pt>
                <c:pt idx="1509">
                  <c:v>88.647817000000003</c:v>
                </c:pt>
                <c:pt idx="1510">
                  <c:v>88.665598000000003</c:v>
                </c:pt>
                <c:pt idx="1511">
                  <c:v>88.681112999999996</c:v>
                </c:pt>
                <c:pt idx="1512">
                  <c:v>88.705596</c:v>
                </c:pt>
                <c:pt idx="1513">
                  <c:v>88.719517999999994</c:v>
                </c:pt>
                <c:pt idx="1514">
                  <c:v>88.682419999999993</c:v>
                </c:pt>
                <c:pt idx="1515">
                  <c:v>88.593879999999999</c:v>
                </c:pt>
                <c:pt idx="1516">
                  <c:v>88.510711999999998</c:v>
                </c:pt>
                <c:pt idx="1517">
                  <c:v>88.486135000000004</c:v>
                </c:pt>
                <c:pt idx="1518">
                  <c:v>88.512907999999996</c:v>
                </c:pt>
                <c:pt idx="1519">
                  <c:v>88.542984000000004</c:v>
                </c:pt>
                <c:pt idx="1520">
                  <c:v>88.547319000000002</c:v>
                </c:pt>
                <c:pt idx="1521">
                  <c:v>88.537644</c:v>
                </c:pt>
                <c:pt idx="1522">
                  <c:v>88.539106000000004</c:v>
                </c:pt>
                <c:pt idx="1523">
                  <c:v>88.562360999999996</c:v>
                </c:pt>
                <c:pt idx="1524">
                  <c:v>88.603200000000001</c:v>
                </c:pt>
                <c:pt idx="1525">
                  <c:v>88.654387</c:v>
                </c:pt>
                <c:pt idx="1526">
                  <c:v>88.710256000000001</c:v>
                </c:pt>
                <c:pt idx="1527">
                  <c:v>88.763036999999997</c:v>
                </c:pt>
                <c:pt idx="1528">
                  <c:v>88.798738999999998</c:v>
                </c:pt>
                <c:pt idx="1529">
                  <c:v>88.800045999999995</c:v>
                </c:pt>
                <c:pt idx="1530">
                  <c:v>88.758422999999993</c:v>
                </c:pt>
                <c:pt idx="1531">
                  <c:v>88.685773999999995</c:v>
                </c:pt>
                <c:pt idx="1532">
                  <c:v>88.611253000000005</c:v>
                </c:pt>
                <c:pt idx="1533">
                  <c:v>88.563877000000005</c:v>
                </c:pt>
                <c:pt idx="1534">
                  <c:v>88.556295000000006</c:v>
                </c:pt>
                <c:pt idx="1535">
                  <c:v>88.579228000000001</c:v>
                </c:pt>
                <c:pt idx="1536">
                  <c:v>88.605812</c:v>
                </c:pt>
                <c:pt idx="1537">
                  <c:v>88.607438999999999</c:v>
                </c:pt>
                <c:pt idx="1538">
                  <c:v>88.576942000000003</c:v>
                </c:pt>
                <c:pt idx="1539">
                  <c:v>88.535995</c:v>
                </c:pt>
                <c:pt idx="1540">
                  <c:v>88.510887999999994</c:v>
                </c:pt>
                <c:pt idx="1541">
                  <c:v>88.502887999999999</c:v>
                </c:pt>
                <c:pt idx="1542">
                  <c:v>88.493662</c:v>
                </c:pt>
                <c:pt idx="1543">
                  <c:v>88.477064999999996</c:v>
                </c:pt>
                <c:pt idx="1544">
                  <c:v>88.467876000000004</c:v>
                </c:pt>
                <c:pt idx="1545">
                  <c:v>88.475128999999995</c:v>
                </c:pt>
                <c:pt idx="1546">
                  <c:v>88.484703999999994</c:v>
                </c:pt>
                <c:pt idx="1547">
                  <c:v>88.479061999999999</c:v>
                </c:pt>
                <c:pt idx="1548">
                  <c:v>88.460956999999993</c:v>
                </c:pt>
                <c:pt idx="1549">
                  <c:v>88.444484000000003</c:v>
                </c:pt>
                <c:pt idx="1550">
                  <c:v>88.432316</c:v>
                </c:pt>
                <c:pt idx="1551">
                  <c:v>88.416101999999995</c:v>
                </c:pt>
                <c:pt idx="1552">
                  <c:v>88.393618000000004</c:v>
                </c:pt>
                <c:pt idx="1553">
                  <c:v>88.372442000000007</c:v>
                </c:pt>
                <c:pt idx="1554">
                  <c:v>88.359761000000006</c:v>
                </c:pt>
                <c:pt idx="1555">
                  <c:v>88.358973000000006</c:v>
                </c:pt>
                <c:pt idx="1556">
                  <c:v>88.372850999999997</c:v>
                </c:pt>
                <c:pt idx="1557">
                  <c:v>88.399512000000001</c:v>
                </c:pt>
                <c:pt idx="1558">
                  <c:v>88.427914000000001</c:v>
                </c:pt>
                <c:pt idx="1559">
                  <c:v>88.447597000000002</c:v>
                </c:pt>
                <c:pt idx="1560">
                  <c:v>88.460391999999999</c:v>
                </c:pt>
                <c:pt idx="1561">
                  <c:v>88.471748000000005</c:v>
                </c:pt>
                <c:pt idx="1562">
                  <c:v>88.473453000000006</c:v>
                </c:pt>
                <c:pt idx="1563">
                  <c:v>88.449483000000001</c:v>
                </c:pt>
                <c:pt idx="1564">
                  <c:v>88.400717</c:v>
                </c:pt>
                <c:pt idx="1565">
                  <c:v>88.349954999999994</c:v>
                </c:pt>
                <c:pt idx="1566">
                  <c:v>88.316935000000001</c:v>
                </c:pt>
                <c:pt idx="1567">
                  <c:v>88.299473000000006</c:v>
                </c:pt>
                <c:pt idx="1568">
                  <c:v>88.286772999999997</c:v>
                </c:pt>
                <c:pt idx="1569">
                  <c:v>88.281554</c:v>
                </c:pt>
                <c:pt idx="1570">
                  <c:v>88.296199999999999</c:v>
                </c:pt>
                <c:pt idx="1571">
                  <c:v>88.328755000000001</c:v>
                </c:pt>
                <c:pt idx="1572">
                  <c:v>88.353942000000004</c:v>
                </c:pt>
                <c:pt idx="1573">
                  <c:v>88.343534000000005</c:v>
                </c:pt>
                <c:pt idx="1574">
                  <c:v>88.293700999999999</c:v>
                </c:pt>
                <c:pt idx="1575">
                  <c:v>88.231472999999994</c:v>
                </c:pt>
                <c:pt idx="1576">
                  <c:v>88.195389000000006</c:v>
                </c:pt>
                <c:pt idx="1577">
                  <c:v>88.207434000000006</c:v>
                </c:pt>
                <c:pt idx="1578">
                  <c:v>88.258436000000003</c:v>
                </c:pt>
                <c:pt idx="1579">
                  <c:v>88.317379000000003</c:v>
                </c:pt>
                <c:pt idx="1580">
                  <c:v>88.355801</c:v>
                </c:pt>
                <c:pt idx="1581">
                  <c:v>88.365510999999998</c:v>
                </c:pt>
                <c:pt idx="1582">
                  <c:v>88.354889</c:v>
                </c:pt>
                <c:pt idx="1583">
                  <c:v>88.332695000000001</c:v>
                </c:pt>
                <c:pt idx="1584">
                  <c:v>88.300516999999999</c:v>
                </c:pt>
                <c:pt idx="1585">
                  <c:v>88.260563000000005</c:v>
                </c:pt>
                <c:pt idx="1586">
                  <c:v>88.224198000000001</c:v>
                </c:pt>
                <c:pt idx="1587">
                  <c:v>88.206888000000006</c:v>
                </c:pt>
                <c:pt idx="1588">
                  <c:v>88.215293000000003</c:v>
                </c:pt>
                <c:pt idx="1589">
                  <c:v>88.242620000000002</c:v>
                </c:pt>
                <c:pt idx="1590">
                  <c:v>88.275495000000006</c:v>
                </c:pt>
                <c:pt idx="1591">
                  <c:v>88.300848000000002</c:v>
                </c:pt>
                <c:pt idx="1592">
                  <c:v>88.307283999999996</c:v>
                </c:pt>
                <c:pt idx="1593">
                  <c:v>88.288218000000001</c:v>
                </c:pt>
                <c:pt idx="1594">
                  <c:v>88.249638000000004</c:v>
                </c:pt>
                <c:pt idx="1595">
                  <c:v>88.211708000000002</c:v>
                </c:pt>
                <c:pt idx="1596">
                  <c:v>88.196378999999993</c:v>
                </c:pt>
                <c:pt idx="1597">
                  <c:v>88.211153999999993</c:v>
                </c:pt>
                <c:pt idx="1598">
                  <c:v>88.244882000000004</c:v>
                </c:pt>
                <c:pt idx="1599">
                  <c:v>88.277157000000003</c:v>
                </c:pt>
                <c:pt idx="1600">
                  <c:v>88.291614999999993</c:v>
                </c:pt>
                <c:pt idx="1601">
                  <c:v>88.285197999999994</c:v>
                </c:pt>
                <c:pt idx="1602">
                  <c:v>88.268907999999996</c:v>
                </c:pt>
                <c:pt idx="1603">
                  <c:v>88.257720000000006</c:v>
                </c:pt>
                <c:pt idx="1604">
                  <c:v>88.256799000000001</c:v>
                </c:pt>
                <c:pt idx="1605">
                  <c:v>88.259765999999999</c:v>
                </c:pt>
                <c:pt idx="1606">
                  <c:v>88.261938999999998</c:v>
                </c:pt>
                <c:pt idx="1607">
                  <c:v>88.269126</c:v>
                </c:pt>
                <c:pt idx="1608">
                  <c:v>88.287538999999995</c:v>
                </c:pt>
                <c:pt idx="1609">
                  <c:v>88.310370000000006</c:v>
                </c:pt>
                <c:pt idx="1610">
                  <c:v>88.323515999999998</c:v>
                </c:pt>
                <c:pt idx="1611">
                  <c:v>88.323131000000004</c:v>
                </c:pt>
                <c:pt idx="1612">
                  <c:v>88.319327999999999</c:v>
                </c:pt>
                <c:pt idx="1613">
                  <c:v>88.323289000000003</c:v>
                </c:pt>
                <c:pt idx="1614">
                  <c:v>88.339354999999998</c:v>
                </c:pt>
                <c:pt idx="1615">
                  <c:v>88.369542999999993</c:v>
                </c:pt>
                <c:pt idx="1616">
                  <c:v>88.413972000000001</c:v>
                </c:pt>
                <c:pt idx="1617">
                  <c:v>88.460534999999993</c:v>
                </c:pt>
                <c:pt idx="1618">
                  <c:v>88.482742999999999</c:v>
                </c:pt>
                <c:pt idx="1619">
                  <c:v>88.459209999999999</c:v>
                </c:pt>
                <c:pt idx="1620">
                  <c:v>88.395996999999994</c:v>
                </c:pt>
                <c:pt idx="1621">
                  <c:v>88.323832999999993</c:v>
                </c:pt>
                <c:pt idx="1622">
                  <c:v>88.272388000000007</c:v>
                </c:pt>
                <c:pt idx="1623">
                  <c:v>88.252420999999998</c:v>
                </c:pt>
                <c:pt idx="1624">
                  <c:v>88.260733999999999</c:v>
                </c:pt>
                <c:pt idx="1625">
                  <c:v>88.290085000000005</c:v>
                </c:pt>
                <c:pt idx="1626">
                  <c:v>88.328799000000004</c:v>
                </c:pt>
                <c:pt idx="1627">
                  <c:v>88.358653000000004</c:v>
                </c:pt>
                <c:pt idx="1628">
                  <c:v>88.367388000000005</c:v>
                </c:pt>
                <c:pt idx="1629">
                  <c:v>88.367123000000007</c:v>
                </c:pt>
                <c:pt idx="1630">
                  <c:v>88.389514000000005</c:v>
                </c:pt>
                <c:pt idx="1631">
                  <c:v>88.451922999999994</c:v>
                </c:pt>
                <c:pt idx="1632">
                  <c:v>88.529510000000002</c:v>
                </c:pt>
                <c:pt idx="1633">
                  <c:v>88.572466000000006</c:v>
                </c:pt>
                <c:pt idx="1634">
                  <c:v>88.555065999999997</c:v>
                </c:pt>
                <c:pt idx="1635">
                  <c:v>88.496913000000006</c:v>
                </c:pt>
                <c:pt idx="1636">
                  <c:v>88.435717999999994</c:v>
                </c:pt>
                <c:pt idx="1637">
                  <c:v>88.382096000000004</c:v>
                </c:pt>
                <c:pt idx="1638">
                  <c:v>88.315467999999996</c:v>
                </c:pt>
                <c:pt idx="1639">
                  <c:v>88.240606</c:v>
                </c:pt>
                <c:pt idx="1640">
                  <c:v>88.198745000000002</c:v>
                </c:pt>
                <c:pt idx="1641">
                  <c:v>88.214191</c:v>
                </c:pt>
                <c:pt idx="1642">
                  <c:v>88.261493000000002</c:v>
                </c:pt>
                <c:pt idx="1643">
                  <c:v>88.295406</c:v>
                </c:pt>
                <c:pt idx="1644">
                  <c:v>88.315352000000004</c:v>
                </c:pt>
                <c:pt idx="1645">
                  <c:v>88.347967999999995</c:v>
                </c:pt>
                <c:pt idx="1646">
                  <c:v>88.394765000000007</c:v>
                </c:pt>
                <c:pt idx="1647">
                  <c:v>88.424522999999994</c:v>
                </c:pt>
                <c:pt idx="1648">
                  <c:v>88.411327</c:v>
                </c:pt>
                <c:pt idx="1649">
                  <c:v>88.376604</c:v>
                </c:pt>
                <c:pt idx="1650">
                  <c:v>88.348207000000002</c:v>
                </c:pt>
                <c:pt idx="1651">
                  <c:v>88.336602999999997</c:v>
                </c:pt>
                <c:pt idx="1652">
                  <c:v>88.336776</c:v>
                </c:pt>
                <c:pt idx="1653">
                  <c:v>88.334965999999994</c:v>
                </c:pt>
                <c:pt idx="1654">
                  <c:v>88.330652000000001</c:v>
                </c:pt>
                <c:pt idx="1655">
                  <c:v>88.331069999999997</c:v>
                </c:pt>
                <c:pt idx="1656">
                  <c:v>88.370025999999996</c:v>
                </c:pt>
                <c:pt idx="1657">
                  <c:v>88.458547999999993</c:v>
                </c:pt>
                <c:pt idx="1658">
                  <c:v>88.544555000000003</c:v>
                </c:pt>
                <c:pt idx="1659">
                  <c:v>88.561717999999999</c:v>
                </c:pt>
                <c:pt idx="1660">
                  <c:v>88.487454</c:v>
                </c:pt>
                <c:pt idx="1661">
                  <c:v>88.362506999999994</c:v>
                </c:pt>
                <c:pt idx="1662">
                  <c:v>88.241855000000001</c:v>
                </c:pt>
                <c:pt idx="1663">
                  <c:v>88.164946999999998</c:v>
                </c:pt>
                <c:pt idx="1664">
                  <c:v>88.143551000000002</c:v>
                </c:pt>
                <c:pt idx="1665">
                  <c:v>88.160837999999998</c:v>
                </c:pt>
                <c:pt idx="1666">
                  <c:v>88.183164000000005</c:v>
                </c:pt>
                <c:pt idx="1667">
                  <c:v>88.191342000000006</c:v>
                </c:pt>
                <c:pt idx="1668">
                  <c:v>88.188042999999993</c:v>
                </c:pt>
                <c:pt idx="1669">
                  <c:v>88.192993999999999</c:v>
                </c:pt>
                <c:pt idx="1670">
                  <c:v>88.203173000000007</c:v>
                </c:pt>
                <c:pt idx="1671">
                  <c:v>88.204588000000001</c:v>
                </c:pt>
                <c:pt idx="1672">
                  <c:v>88.199552999999995</c:v>
                </c:pt>
                <c:pt idx="1673">
                  <c:v>88.201069000000004</c:v>
                </c:pt>
                <c:pt idx="1674">
                  <c:v>88.230863999999997</c:v>
                </c:pt>
                <c:pt idx="1675">
                  <c:v>88.285763000000003</c:v>
                </c:pt>
                <c:pt idx="1676">
                  <c:v>88.353120000000004</c:v>
                </c:pt>
                <c:pt idx="1677">
                  <c:v>88.400312</c:v>
                </c:pt>
                <c:pt idx="1678">
                  <c:v>88.396822</c:v>
                </c:pt>
                <c:pt idx="1679">
                  <c:v>88.342930999999993</c:v>
                </c:pt>
                <c:pt idx="1680">
                  <c:v>88.274154999999993</c:v>
                </c:pt>
                <c:pt idx="1681">
                  <c:v>88.238133000000005</c:v>
                </c:pt>
                <c:pt idx="1682">
                  <c:v>88.25188</c:v>
                </c:pt>
                <c:pt idx="1683">
                  <c:v>88.308520999999999</c:v>
                </c:pt>
                <c:pt idx="1684">
                  <c:v>88.390977000000007</c:v>
                </c:pt>
                <c:pt idx="1685">
                  <c:v>88.485800999999995</c:v>
                </c:pt>
                <c:pt idx="1686">
                  <c:v>88.572657000000007</c:v>
                </c:pt>
                <c:pt idx="1687">
                  <c:v>88.624212999999997</c:v>
                </c:pt>
                <c:pt idx="1688">
                  <c:v>88.620819999999995</c:v>
                </c:pt>
                <c:pt idx="1689">
                  <c:v>88.562880000000007</c:v>
                </c:pt>
                <c:pt idx="1690">
                  <c:v>88.471507000000003</c:v>
                </c:pt>
                <c:pt idx="1691">
                  <c:v>88.372777999999997</c:v>
                </c:pt>
                <c:pt idx="1692">
                  <c:v>88.292012</c:v>
                </c:pt>
                <c:pt idx="1693">
                  <c:v>88.244134000000003</c:v>
                </c:pt>
                <c:pt idx="1694">
                  <c:v>88.235658999999998</c:v>
                </c:pt>
                <c:pt idx="1695">
                  <c:v>88.258829000000006</c:v>
                </c:pt>
                <c:pt idx="1696">
                  <c:v>88.293695</c:v>
                </c:pt>
                <c:pt idx="1697">
                  <c:v>88.311536000000004</c:v>
                </c:pt>
                <c:pt idx="1698">
                  <c:v>88.291563999999994</c:v>
                </c:pt>
                <c:pt idx="1699">
                  <c:v>88.237667999999999</c:v>
                </c:pt>
                <c:pt idx="1700">
                  <c:v>88.179356999999996</c:v>
                </c:pt>
                <c:pt idx="1701">
                  <c:v>88.148079999999993</c:v>
                </c:pt>
                <c:pt idx="1702">
                  <c:v>88.153028000000006</c:v>
                </c:pt>
                <c:pt idx="1703">
                  <c:v>88.177111999999994</c:v>
                </c:pt>
                <c:pt idx="1704">
                  <c:v>88.196984</c:v>
                </c:pt>
                <c:pt idx="1705">
                  <c:v>88.200038000000006</c:v>
                </c:pt>
                <c:pt idx="1706">
                  <c:v>88.190156999999999</c:v>
                </c:pt>
                <c:pt idx="1707">
                  <c:v>88.173985999999999</c:v>
                </c:pt>
                <c:pt idx="1708">
                  <c:v>88.150733000000002</c:v>
                </c:pt>
                <c:pt idx="1709">
                  <c:v>88.109958000000006</c:v>
                </c:pt>
                <c:pt idx="1710">
                  <c:v>88.048724000000007</c:v>
                </c:pt>
                <c:pt idx="1711">
                  <c:v>87.983920999999995</c:v>
                </c:pt>
                <c:pt idx="1712">
                  <c:v>87.944534000000004</c:v>
                </c:pt>
                <c:pt idx="1713">
                  <c:v>87.944010000000006</c:v>
                </c:pt>
                <c:pt idx="1714">
                  <c:v>87.967877999999999</c:v>
                </c:pt>
                <c:pt idx="1715">
                  <c:v>87.991388999999998</c:v>
                </c:pt>
                <c:pt idx="1716">
                  <c:v>88.005846000000005</c:v>
                </c:pt>
                <c:pt idx="1717">
                  <c:v>88.020544999999998</c:v>
                </c:pt>
                <c:pt idx="1718">
                  <c:v>88.042379999999994</c:v>
                </c:pt>
                <c:pt idx="1719">
                  <c:v>88.063368999999994</c:v>
                </c:pt>
                <c:pt idx="1720">
                  <c:v>88.068450999999996</c:v>
                </c:pt>
                <c:pt idx="1721">
                  <c:v>88.049239999999998</c:v>
                </c:pt>
                <c:pt idx="1722">
                  <c:v>88.007604000000001</c:v>
                </c:pt>
                <c:pt idx="1723">
                  <c:v>87.955551999999997</c:v>
                </c:pt>
                <c:pt idx="1724">
                  <c:v>87.914017999999999</c:v>
                </c:pt>
                <c:pt idx="1725">
                  <c:v>87.904925000000006</c:v>
                </c:pt>
                <c:pt idx="1726">
                  <c:v>87.933584999999994</c:v>
                </c:pt>
                <c:pt idx="1727">
                  <c:v>87.978047000000004</c:v>
                </c:pt>
                <c:pt idx="1728">
                  <c:v>88.000628000000006</c:v>
                </c:pt>
                <c:pt idx="1729">
                  <c:v>87.974371000000005</c:v>
                </c:pt>
                <c:pt idx="1730">
                  <c:v>87.902315999999999</c:v>
                </c:pt>
                <c:pt idx="1731">
                  <c:v>87.816024999999996</c:v>
                </c:pt>
                <c:pt idx="1732">
                  <c:v>87.757673999999994</c:v>
                </c:pt>
                <c:pt idx="1733">
                  <c:v>87.756186</c:v>
                </c:pt>
                <c:pt idx="1734">
                  <c:v>87.808812000000003</c:v>
                </c:pt>
                <c:pt idx="1735">
                  <c:v>87.878354000000002</c:v>
                </c:pt>
                <c:pt idx="1736">
                  <c:v>87.913697999999997</c:v>
                </c:pt>
                <c:pt idx="1737">
                  <c:v>87.885396</c:v>
                </c:pt>
                <c:pt idx="1738">
                  <c:v>87.808976999999999</c:v>
                </c:pt>
                <c:pt idx="1739">
                  <c:v>87.731716000000006</c:v>
                </c:pt>
                <c:pt idx="1740">
                  <c:v>87.693355999999994</c:v>
                </c:pt>
                <c:pt idx="1741">
                  <c:v>87.696877999999998</c:v>
                </c:pt>
                <c:pt idx="1742">
                  <c:v>87.715345999999997</c:v>
                </c:pt>
                <c:pt idx="1743">
                  <c:v>87.719534999999993</c:v>
                </c:pt>
                <c:pt idx="1744">
                  <c:v>87.695873000000006</c:v>
                </c:pt>
                <c:pt idx="1745">
                  <c:v>87.650131000000002</c:v>
                </c:pt>
                <c:pt idx="1746">
                  <c:v>87.606836999999999</c:v>
                </c:pt>
                <c:pt idx="1747">
                  <c:v>87.602168000000006</c:v>
                </c:pt>
                <c:pt idx="1748">
                  <c:v>87.656644</c:v>
                </c:pt>
                <c:pt idx="1749">
                  <c:v>87.747083000000003</c:v>
                </c:pt>
                <c:pt idx="1750">
                  <c:v>87.816012000000001</c:v>
                </c:pt>
                <c:pt idx="1751">
                  <c:v>87.817665000000005</c:v>
                </c:pt>
                <c:pt idx="1752">
                  <c:v>87.751007000000001</c:v>
                </c:pt>
                <c:pt idx="1753">
                  <c:v>87.646287000000001</c:v>
                </c:pt>
                <c:pt idx="1754">
                  <c:v>87.536687000000001</c:v>
                </c:pt>
                <c:pt idx="1755">
                  <c:v>87.454746</c:v>
                </c:pt>
                <c:pt idx="1756">
                  <c:v>87.437047000000007</c:v>
                </c:pt>
                <c:pt idx="1757">
                  <c:v>87.500337000000002</c:v>
                </c:pt>
                <c:pt idx="1758">
                  <c:v>87.607741000000004</c:v>
                </c:pt>
                <c:pt idx="1759">
                  <c:v>87.679919999999996</c:v>
                </c:pt>
                <c:pt idx="1760">
                  <c:v>87.660071000000002</c:v>
                </c:pt>
                <c:pt idx="1761">
                  <c:v>87.567048</c:v>
                </c:pt>
                <c:pt idx="1762">
                  <c:v>87.475829000000004</c:v>
                </c:pt>
                <c:pt idx="1763">
                  <c:v>87.447153999999998</c:v>
                </c:pt>
                <c:pt idx="1764">
                  <c:v>87.478669999999994</c:v>
                </c:pt>
                <c:pt idx="1765">
                  <c:v>87.521151000000003</c:v>
                </c:pt>
                <c:pt idx="1766">
                  <c:v>87.536912000000001</c:v>
                </c:pt>
                <c:pt idx="1767">
                  <c:v>87.538853000000003</c:v>
                </c:pt>
                <c:pt idx="1768">
                  <c:v>87.569267999999994</c:v>
                </c:pt>
                <c:pt idx="1769">
                  <c:v>87.640247000000002</c:v>
                </c:pt>
                <c:pt idx="1770">
                  <c:v>87.705506999999997</c:v>
                </c:pt>
                <c:pt idx="1771">
                  <c:v>87.705226999999994</c:v>
                </c:pt>
                <c:pt idx="1772">
                  <c:v>87.638924000000003</c:v>
                </c:pt>
                <c:pt idx="1773">
                  <c:v>87.575501000000003</c:v>
                </c:pt>
                <c:pt idx="1774">
                  <c:v>87.579517999999993</c:v>
                </c:pt>
                <c:pt idx="1775">
                  <c:v>87.640086999999994</c:v>
                </c:pt>
                <c:pt idx="1776">
                  <c:v>87.689218999999994</c:v>
                </c:pt>
                <c:pt idx="1777">
                  <c:v>87.686598000000004</c:v>
                </c:pt>
                <c:pt idx="1778">
                  <c:v>87.663775999999999</c:v>
                </c:pt>
                <c:pt idx="1779">
                  <c:v>87.674368000000001</c:v>
                </c:pt>
                <c:pt idx="1780">
                  <c:v>87.717150000000004</c:v>
                </c:pt>
                <c:pt idx="1781">
                  <c:v>87.730530999999999</c:v>
                </c:pt>
                <c:pt idx="1782">
                  <c:v>87.663415999999998</c:v>
                </c:pt>
                <c:pt idx="1783">
                  <c:v>87.533640000000005</c:v>
                </c:pt>
                <c:pt idx="1784">
                  <c:v>87.407319000000001</c:v>
                </c:pt>
                <c:pt idx="1785">
                  <c:v>87.331496000000001</c:v>
                </c:pt>
                <c:pt idx="1786">
                  <c:v>87.300978000000001</c:v>
                </c:pt>
                <c:pt idx="1787">
                  <c:v>87.283756999999994</c:v>
                </c:pt>
                <c:pt idx="1788">
                  <c:v>87.260705000000002</c:v>
                </c:pt>
                <c:pt idx="1789">
                  <c:v>87.236833000000004</c:v>
                </c:pt>
                <c:pt idx="1790">
                  <c:v>87.226263000000003</c:v>
                </c:pt>
                <c:pt idx="1791">
                  <c:v>87.236205999999996</c:v>
                </c:pt>
                <c:pt idx="1792">
                  <c:v>87.262297000000004</c:v>
                </c:pt>
                <c:pt idx="1793">
                  <c:v>87.293560999999997</c:v>
                </c:pt>
                <c:pt idx="1794">
                  <c:v>87.321355999999994</c:v>
                </c:pt>
                <c:pt idx="1795">
                  <c:v>87.34451</c:v>
                </c:pt>
                <c:pt idx="1796">
                  <c:v>87.365297999999996</c:v>
                </c:pt>
                <c:pt idx="1797">
                  <c:v>87.382615999999999</c:v>
                </c:pt>
                <c:pt idx="1798">
                  <c:v>87.394617999999994</c:v>
                </c:pt>
                <c:pt idx="1799">
                  <c:v>87.408507999999998</c:v>
                </c:pt>
                <c:pt idx="1800">
                  <c:v>87.440432000000001</c:v>
                </c:pt>
                <c:pt idx="1801">
                  <c:v>87.500675000000001</c:v>
                </c:pt>
                <c:pt idx="1802">
                  <c:v>87.581339</c:v>
                </c:pt>
                <c:pt idx="1803">
                  <c:v>87.659115</c:v>
                </c:pt>
                <c:pt idx="1804">
                  <c:v>87.705393999999998</c:v>
                </c:pt>
                <c:pt idx="1805">
                  <c:v>87.694640000000007</c:v>
                </c:pt>
                <c:pt idx="1806">
                  <c:v>87.616439</c:v>
                </c:pt>
                <c:pt idx="1807">
                  <c:v>87.491962999999998</c:v>
                </c:pt>
                <c:pt idx="1808">
                  <c:v>87.371177000000003</c:v>
                </c:pt>
                <c:pt idx="1809">
                  <c:v>87.298089000000004</c:v>
                </c:pt>
                <c:pt idx="1810">
                  <c:v>87.278465999999995</c:v>
                </c:pt>
                <c:pt idx="1811">
                  <c:v>87.287916999999993</c:v>
                </c:pt>
                <c:pt idx="1812">
                  <c:v>87.306280999999998</c:v>
                </c:pt>
                <c:pt idx="1813">
                  <c:v>87.333472999999998</c:v>
                </c:pt>
                <c:pt idx="1814">
                  <c:v>87.374790000000004</c:v>
                </c:pt>
                <c:pt idx="1815">
                  <c:v>87.426677999999995</c:v>
                </c:pt>
                <c:pt idx="1816">
                  <c:v>87.479376000000002</c:v>
                </c:pt>
                <c:pt idx="1817">
                  <c:v>87.516544999999994</c:v>
                </c:pt>
                <c:pt idx="1818">
                  <c:v>87.506439999999998</c:v>
                </c:pt>
                <c:pt idx="1819">
                  <c:v>87.417113999999998</c:v>
                </c:pt>
                <c:pt idx="1820">
                  <c:v>87.260221999999999</c:v>
                </c:pt>
                <c:pt idx="1821">
                  <c:v>87.102975999999998</c:v>
                </c:pt>
                <c:pt idx="1822">
                  <c:v>87.014416999999995</c:v>
                </c:pt>
                <c:pt idx="1823">
                  <c:v>87.004497999999998</c:v>
                </c:pt>
                <c:pt idx="1824">
                  <c:v>87.031262999999996</c:v>
                </c:pt>
                <c:pt idx="1825">
                  <c:v>87.064215000000004</c:v>
                </c:pt>
                <c:pt idx="1826">
                  <c:v>87.114324999999994</c:v>
                </c:pt>
                <c:pt idx="1827">
                  <c:v>87.195061999999993</c:v>
                </c:pt>
                <c:pt idx="1828">
                  <c:v>87.286451</c:v>
                </c:pt>
                <c:pt idx="1829">
                  <c:v>87.359410999999994</c:v>
                </c:pt>
                <c:pt idx="1830">
                  <c:v>87.412771000000006</c:v>
                </c:pt>
                <c:pt idx="1831">
                  <c:v>87.459061000000005</c:v>
                </c:pt>
                <c:pt idx="1832">
                  <c:v>87.485692</c:v>
                </c:pt>
                <c:pt idx="1833">
                  <c:v>87.460049999999995</c:v>
                </c:pt>
                <c:pt idx="1834">
                  <c:v>87.376476999999994</c:v>
                </c:pt>
                <c:pt idx="1835">
                  <c:v>87.277905000000004</c:v>
                </c:pt>
                <c:pt idx="1836">
                  <c:v>87.223719000000003</c:v>
                </c:pt>
                <c:pt idx="1837">
                  <c:v>87.248266000000001</c:v>
                </c:pt>
                <c:pt idx="1838">
                  <c:v>87.345510000000004</c:v>
                </c:pt>
                <c:pt idx="1839">
                  <c:v>87.462744999999998</c:v>
                </c:pt>
                <c:pt idx="1840">
                  <c:v>87.508707000000001</c:v>
                </c:pt>
                <c:pt idx="1841">
                  <c:v>87.417696000000007</c:v>
                </c:pt>
                <c:pt idx="1842">
                  <c:v>87.230693000000002</c:v>
                </c:pt>
                <c:pt idx="1843">
                  <c:v>87.069381000000007</c:v>
                </c:pt>
                <c:pt idx="1844">
                  <c:v>87.010658000000006</c:v>
                </c:pt>
                <c:pt idx="1845">
                  <c:v>87.033484000000001</c:v>
                </c:pt>
                <c:pt idx="1846">
                  <c:v>87.088830999999999</c:v>
                </c:pt>
                <c:pt idx="1847">
                  <c:v>87.163110000000003</c:v>
                </c:pt>
                <c:pt idx="1848">
                  <c:v>87.254071999999994</c:v>
                </c:pt>
                <c:pt idx="1849">
                  <c:v>87.326766000000006</c:v>
                </c:pt>
                <c:pt idx="1850">
                  <c:v>87.338367000000005</c:v>
                </c:pt>
                <c:pt idx="1851">
                  <c:v>87.297321999999994</c:v>
                </c:pt>
                <c:pt idx="1852">
                  <c:v>87.257299000000003</c:v>
                </c:pt>
                <c:pt idx="1853">
                  <c:v>87.247433999999998</c:v>
                </c:pt>
                <c:pt idx="1854">
                  <c:v>87.242733999999999</c:v>
                </c:pt>
                <c:pt idx="1855">
                  <c:v>87.214511000000002</c:v>
                </c:pt>
                <c:pt idx="1856">
                  <c:v>87.178526000000005</c:v>
                </c:pt>
                <c:pt idx="1857">
                  <c:v>87.170923000000002</c:v>
                </c:pt>
                <c:pt idx="1858">
                  <c:v>87.196281999999997</c:v>
                </c:pt>
                <c:pt idx="1859">
                  <c:v>87.224414999999993</c:v>
                </c:pt>
                <c:pt idx="1860">
                  <c:v>87.232898000000006</c:v>
                </c:pt>
                <c:pt idx="1861">
                  <c:v>87.233350000000002</c:v>
                </c:pt>
                <c:pt idx="1862">
                  <c:v>87.251761000000002</c:v>
                </c:pt>
                <c:pt idx="1863">
                  <c:v>87.294929999999994</c:v>
                </c:pt>
                <c:pt idx="1864">
                  <c:v>87.343036999999995</c:v>
                </c:pt>
                <c:pt idx="1865">
                  <c:v>87.370919999999998</c:v>
                </c:pt>
                <c:pt idx="1866">
                  <c:v>87.371583999999999</c:v>
                </c:pt>
                <c:pt idx="1867">
                  <c:v>87.359819000000002</c:v>
                </c:pt>
                <c:pt idx="1868">
                  <c:v>87.356455999999994</c:v>
                </c:pt>
                <c:pt idx="1869">
                  <c:v>87.369876000000005</c:v>
                </c:pt>
                <c:pt idx="1870">
                  <c:v>87.391041999999999</c:v>
                </c:pt>
                <c:pt idx="1871">
                  <c:v>87.404563999999993</c:v>
                </c:pt>
                <c:pt idx="1872">
                  <c:v>87.404527999999999</c:v>
                </c:pt>
                <c:pt idx="1873">
                  <c:v>87.399428999999998</c:v>
                </c:pt>
                <c:pt idx="1874">
                  <c:v>87.401190999999997</c:v>
                </c:pt>
                <c:pt idx="1875">
                  <c:v>87.411429999999996</c:v>
                </c:pt>
                <c:pt idx="1876">
                  <c:v>87.422341000000003</c:v>
                </c:pt>
                <c:pt idx="1877">
                  <c:v>87.431310999999994</c:v>
                </c:pt>
                <c:pt idx="1878">
                  <c:v>87.447543999999994</c:v>
                </c:pt>
                <c:pt idx="1879">
                  <c:v>87.478132000000002</c:v>
                </c:pt>
                <c:pt idx="1880">
                  <c:v>87.512293999999997</c:v>
                </c:pt>
                <c:pt idx="1881">
                  <c:v>87.527636000000001</c:v>
                </c:pt>
                <c:pt idx="1882">
                  <c:v>87.509722999999994</c:v>
                </c:pt>
                <c:pt idx="1883">
                  <c:v>87.458861999999996</c:v>
                </c:pt>
                <c:pt idx="1884">
                  <c:v>87.384437000000005</c:v>
                </c:pt>
                <c:pt idx="1885">
                  <c:v>87.306596999999996</c:v>
                </c:pt>
                <c:pt idx="1886">
                  <c:v>87.259321999999997</c:v>
                </c:pt>
                <c:pt idx="1887">
                  <c:v>87.268957</c:v>
                </c:pt>
                <c:pt idx="1888">
                  <c:v>87.321301000000005</c:v>
                </c:pt>
                <c:pt idx="1889">
                  <c:v>87.368286999999995</c:v>
                </c:pt>
                <c:pt idx="1890">
                  <c:v>87.379588999999996</c:v>
                </c:pt>
                <c:pt idx="1891">
                  <c:v>87.373987999999997</c:v>
                </c:pt>
                <c:pt idx="1892">
                  <c:v>87.387247000000002</c:v>
                </c:pt>
                <c:pt idx="1893">
                  <c:v>87.423696000000007</c:v>
                </c:pt>
                <c:pt idx="1894">
                  <c:v>87.457275999999993</c:v>
                </c:pt>
                <c:pt idx="1895">
                  <c:v>87.468069</c:v>
                </c:pt>
                <c:pt idx="1896">
                  <c:v>87.455603999999994</c:v>
                </c:pt>
                <c:pt idx="1897">
                  <c:v>87.422556</c:v>
                </c:pt>
                <c:pt idx="1898">
                  <c:v>87.369804999999999</c:v>
                </c:pt>
                <c:pt idx="1899">
                  <c:v>87.309161000000003</c:v>
                </c:pt>
                <c:pt idx="1900">
                  <c:v>87.261280999999997</c:v>
                </c:pt>
                <c:pt idx="1901">
                  <c:v>87.237532999999999</c:v>
                </c:pt>
                <c:pt idx="1902">
                  <c:v>87.236653000000004</c:v>
                </c:pt>
                <c:pt idx="1903">
                  <c:v>87.256789999999995</c:v>
                </c:pt>
                <c:pt idx="1904">
                  <c:v>87.293823000000003</c:v>
                </c:pt>
                <c:pt idx="1905">
                  <c:v>87.329003999999998</c:v>
                </c:pt>
                <c:pt idx="1906">
                  <c:v>87.338429000000005</c:v>
                </c:pt>
                <c:pt idx="1907">
                  <c:v>87.318704999999994</c:v>
                </c:pt>
                <c:pt idx="1908">
                  <c:v>87.288582000000005</c:v>
                </c:pt>
                <c:pt idx="1909">
                  <c:v>87.265857999999994</c:v>
                </c:pt>
                <c:pt idx="1910">
                  <c:v>87.259157999999999</c:v>
                </c:pt>
                <c:pt idx="1911">
                  <c:v>87.279124999999993</c:v>
                </c:pt>
                <c:pt idx="1912">
                  <c:v>87.332569000000007</c:v>
                </c:pt>
                <c:pt idx="1913">
                  <c:v>87.398311000000007</c:v>
                </c:pt>
                <c:pt idx="1914">
                  <c:v>87.430327000000005</c:v>
                </c:pt>
                <c:pt idx="1915">
                  <c:v>87.401172000000003</c:v>
                </c:pt>
                <c:pt idx="1916">
                  <c:v>87.333132000000006</c:v>
                </c:pt>
                <c:pt idx="1917">
                  <c:v>87.275481999999997</c:v>
                </c:pt>
                <c:pt idx="1918">
                  <c:v>87.261133000000001</c:v>
                </c:pt>
                <c:pt idx="1919">
                  <c:v>87.291741999999999</c:v>
                </c:pt>
                <c:pt idx="1920">
                  <c:v>87.349281000000005</c:v>
                </c:pt>
                <c:pt idx="1921">
                  <c:v>87.409053</c:v>
                </c:pt>
                <c:pt idx="1922">
                  <c:v>87.448273</c:v>
                </c:pt>
                <c:pt idx="1923">
                  <c:v>87.455402000000007</c:v>
                </c:pt>
                <c:pt idx="1924">
                  <c:v>87.432815000000005</c:v>
                </c:pt>
                <c:pt idx="1925">
                  <c:v>87.389747</c:v>
                </c:pt>
                <c:pt idx="1926">
                  <c:v>87.341545999999994</c:v>
                </c:pt>
                <c:pt idx="1927">
                  <c:v>87.312321999999995</c:v>
                </c:pt>
                <c:pt idx="1928">
                  <c:v>87.317864999999998</c:v>
                </c:pt>
                <c:pt idx="1929">
                  <c:v>87.341076999999999</c:v>
                </c:pt>
                <c:pt idx="1930">
                  <c:v>87.344082999999998</c:v>
                </c:pt>
                <c:pt idx="1931">
                  <c:v>87.315006999999994</c:v>
                </c:pt>
                <c:pt idx="1932">
                  <c:v>87.284616999999997</c:v>
                </c:pt>
                <c:pt idx="1933">
                  <c:v>87.285426000000001</c:v>
                </c:pt>
                <c:pt idx="1934">
                  <c:v>87.312792000000002</c:v>
                </c:pt>
                <c:pt idx="1935">
                  <c:v>87.340879999999999</c:v>
                </c:pt>
                <c:pt idx="1936">
                  <c:v>87.358913999999999</c:v>
                </c:pt>
                <c:pt idx="1937">
                  <c:v>87.366988000000006</c:v>
                </c:pt>
                <c:pt idx="1938">
                  <c:v>87.350087000000002</c:v>
                </c:pt>
                <c:pt idx="1939">
                  <c:v>87.288265999999993</c:v>
                </c:pt>
                <c:pt idx="1940">
                  <c:v>87.190973999999997</c:v>
                </c:pt>
                <c:pt idx="1941">
                  <c:v>87.098082000000005</c:v>
                </c:pt>
                <c:pt idx="1942">
                  <c:v>87.043628999999996</c:v>
                </c:pt>
                <c:pt idx="1943">
                  <c:v>87.031679999999994</c:v>
                </c:pt>
                <c:pt idx="1944">
                  <c:v>87.042046999999997</c:v>
                </c:pt>
                <c:pt idx="1945">
                  <c:v>87.043362999999999</c:v>
                </c:pt>
                <c:pt idx="1946">
                  <c:v>87.008459000000002</c:v>
                </c:pt>
                <c:pt idx="1947">
                  <c:v>86.941518000000002</c:v>
                </c:pt>
                <c:pt idx="1948">
                  <c:v>86.891576999999998</c:v>
                </c:pt>
                <c:pt idx="1949">
                  <c:v>86.915650999999997</c:v>
                </c:pt>
                <c:pt idx="1950">
                  <c:v>87.015281000000002</c:v>
                </c:pt>
                <c:pt idx="1951">
                  <c:v>87.118401000000006</c:v>
                </c:pt>
                <c:pt idx="1952">
                  <c:v>87.146750999999995</c:v>
                </c:pt>
                <c:pt idx="1953">
                  <c:v>87.099064999999996</c:v>
                </c:pt>
                <c:pt idx="1954">
                  <c:v>87.040840000000003</c:v>
                </c:pt>
                <c:pt idx="1955">
                  <c:v>87.019030999999998</c:v>
                </c:pt>
                <c:pt idx="1956">
                  <c:v>87.014188000000004</c:v>
                </c:pt>
                <c:pt idx="1957">
                  <c:v>86.978194000000002</c:v>
                </c:pt>
                <c:pt idx="1958">
                  <c:v>86.898493000000002</c:v>
                </c:pt>
                <c:pt idx="1959">
                  <c:v>86.810835999999995</c:v>
                </c:pt>
                <c:pt idx="1960">
                  <c:v>86.755830000000003</c:v>
                </c:pt>
                <c:pt idx="1961">
                  <c:v>86.745677999999998</c:v>
                </c:pt>
                <c:pt idx="1962">
                  <c:v>86.777420000000006</c:v>
                </c:pt>
                <c:pt idx="1963">
                  <c:v>86.846614000000002</c:v>
                </c:pt>
                <c:pt idx="1964">
                  <c:v>86.931359999999998</c:v>
                </c:pt>
                <c:pt idx="1965">
                  <c:v>86.991349999999997</c:v>
                </c:pt>
                <c:pt idx="1966">
                  <c:v>87.009371999999999</c:v>
                </c:pt>
                <c:pt idx="1967">
                  <c:v>87.0154</c:v>
                </c:pt>
                <c:pt idx="1968">
                  <c:v>87.038131000000007</c:v>
                </c:pt>
                <c:pt idx="1969">
                  <c:v>87.050618999999998</c:v>
                </c:pt>
                <c:pt idx="1970">
                  <c:v>87.006251000000006</c:v>
                </c:pt>
                <c:pt idx="1971">
                  <c:v>86.919439999999994</c:v>
                </c:pt>
                <c:pt idx="1972">
                  <c:v>86.860564999999994</c:v>
                </c:pt>
                <c:pt idx="1973">
                  <c:v>86.862228999999999</c:v>
                </c:pt>
                <c:pt idx="1974">
                  <c:v>86.881192999999996</c:v>
                </c:pt>
                <c:pt idx="1975">
                  <c:v>86.871069000000006</c:v>
                </c:pt>
                <c:pt idx="1976">
                  <c:v>86.847358</c:v>
                </c:pt>
                <c:pt idx="1977">
                  <c:v>86.850497000000004</c:v>
                </c:pt>
                <c:pt idx="1978">
                  <c:v>86.878393000000003</c:v>
                </c:pt>
                <c:pt idx="1979">
                  <c:v>86.893863999999994</c:v>
                </c:pt>
                <c:pt idx="1980">
                  <c:v>86.876769999999993</c:v>
                </c:pt>
                <c:pt idx="1981">
                  <c:v>86.835622999999998</c:v>
                </c:pt>
                <c:pt idx="1982">
                  <c:v>86.783253999999999</c:v>
                </c:pt>
                <c:pt idx="1983">
                  <c:v>86.734272000000004</c:v>
                </c:pt>
                <c:pt idx="1984">
                  <c:v>86.714556000000002</c:v>
                </c:pt>
                <c:pt idx="1985">
                  <c:v>86.743125000000006</c:v>
                </c:pt>
                <c:pt idx="1986">
                  <c:v>86.812533999999999</c:v>
                </c:pt>
                <c:pt idx="1987">
                  <c:v>86.899685000000005</c:v>
                </c:pt>
                <c:pt idx="1988">
                  <c:v>86.983907000000002</c:v>
                </c:pt>
                <c:pt idx="1989">
                  <c:v>87.046811000000005</c:v>
                </c:pt>
                <c:pt idx="1990">
                  <c:v>87.068122000000002</c:v>
                </c:pt>
                <c:pt idx="1991">
                  <c:v>87.040565999999998</c:v>
                </c:pt>
                <c:pt idx="1992">
                  <c:v>86.983057000000002</c:v>
                </c:pt>
                <c:pt idx="1993">
                  <c:v>86.920805000000001</c:v>
                </c:pt>
                <c:pt idx="1994">
                  <c:v>86.864887999999993</c:v>
                </c:pt>
                <c:pt idx="1995">
                  <c:v>86.829367000000005</c:v>
                </c:pt>
                <c:pt idx="1996">
                  <c:v>86.845031000000006</c:v>
                </c:pt>
                <c:pt idx="1997">
                  <c:v>86.925348999999997</c:v>
                </c:pt>
                <c:pt idx="1998">
                  <c:v>87.028587000000002</c:v>
                </c:pt>
                <c:pt idx="1999">
                  <c:v>87.084066000000007</c:v>
                </c:pt>
                <c:pt idx="2000">
                  <c:v>87.060849000000005</c:v>
                </c:pt>
                <c:pt idx="2001">
                  <c:v>86.994456</c:v>
                </c:pt>
                <c:pt idx="2002">
                  <c:v>86.939122999999995</c:v>
                </c:pt>
                <c:pt idx="2003">
                  <c:v>86.908951999999999</c:v>
                </c:pt>
                <c:pt idx="2004">
                  <c:v>86.874526000000003</c:v>
                </c:pt>
                <c:pt idx="2005">
                  <c:v>86.805100999999993</c:v>
                </c:pt>
                <c:pt idx="2006">
                  <c:v>86.704907000000006</c:v>
                </c:pt>
                <c:pt idx="2007">
                  <c:v>86.618029000000007</c:v>
                </c:pt>
                <c:pt idx="2008">
                  <c:v>86.596287000000004</c:v>
                </c:pt>
                <c:pt idx="2009">
                  <c:v>86.645756000000006</c:v>
                </c:pt>
                <c:pt idx="2010">
                  <c:v>86.724011000000004</c:v>
                </c:pt>
                <c:pt idx="2011">
                  <c:v>86.792147</c:v>
                </c:pt>
                <c:pt idx="2012">
                  <c:v>86.840075999999996</c:v>
                </c:pt>
                <c:pt idx="2013">
                  <c:v>86.868841000000003</c:v>
                </c:pt>
                <c:pt idx="2014">
                  <c:v>86.873861000000005</c:v>
                </c:pt>
                <c:pt idx="2015">
                  <c:v>86.852211999999994</c:v>
                </c:pt>
                <c:pt idx="2016">
                  <c:v>86.814791999999997</c:v>
                </c:pt>
                <c:pt idx="2017">
                  <c:v>86.783294999999995</c:v>
                </c:pt>
                <c:pt idx="2018">
                  <c:v>86.782657999999998</c:v>
                </c:pt>
                <c:pt idx="2019">
                  <c:v>86.836654999999993</c:v>
                </c:pt>
                <c:pt idx="2020">
                  <c:v>86.947502</c:v>
                </c:pt>
                <c:pt idx="2021">
                  <c:v>87.069569000000001</c:v>
                </c:pt>
                <c:pt idx="2022">
                  <c:v>87.127083999999996</c:v>
                </c:pt>
                <c:pt idx="2023">
                  <c:v>87.083297000000002</c:v>
                </c:pt>
                <c:pt idx="2024">
                  <c:v>86.974361999999999</c:v>
                </c:pt>
                <c:pt idx="2025">
                  <c:v>86.851296000000005</c:v>
                </c:pt>
                <c:pt idx="2026">
                  <c:v>86.727170000000001</c:v>
                </c:pt>
                <c:pt idx="2027">
                  <c:v>86.612526000000003</c:v>
                </c:pt>
                <c:pt idx="2028">
                  <c:v>86.555817000000005</c:v>
                </c:pt>
                <c:pt idx="2029">
                  <c:v>86.592326</c:v>
                </c:pt>
                <c:pt idx="2030">
                  <c:v>86.675584000000001</c:v>
                </c:pt>
                <c:pt idx="2031">
                  <c:v>86.711414000000005</c:v>
                </c:pt>
                <c:pt idx="2032">
                  <c:v>86.666439999999994</c:v>
                </c:pt>
                <c:pt idx="2033">
                  <c:v>86.610765999999998</c:v>
                </c:pt>
                <c:pt idx="2034">
                  <c:v>86.617569000000003</c:v>
                </c:pt>
                <c:pt idx="2035">
                  <c:v>86.664831000000007</c:v>
                </c:pt>
                <c:pt idx="2036">
                  <c:v>86.686892</c:v>
                </c:pt>
                <c:pt idx="2037">
                  <c:v>86.663540999999995</c:v>
                </c:pt>
                <c:pt idx="2038">
                  <c:v>86.623523000000006</c:v>
                </c:pt>
                <c:pt idx="2039">
                  <c:v>86.595924999999994</c:v>
                </c:pt>
                <c:pt idx="2040">
                  <c:v>86.580465000000004</c:v>
                </c:pt>
                <c:pt idx="2041">
                  <c:v>86.561349000000007</c:v>
                </c:pt>
                <c:pt idx="2042">
                  <c:v>86.533300999999994</c:v>
                </c:pt>
                <c:pt idx="2043">
                  <c:v>86.511004</c:v>
                </c:pt>
                <c:pt idx="2044">
                  <c:v>86.519324999999995</c:v>
                </c:pt>
                <c:pt idx="2045">
                  <c:v>86.570712</c:v>
                </c:pt>
                <c:pt idx="2046">
                  <c:v>86.649434999999997</c:v>
                </c:pt>
                <c:pt idx="2047">
                  <c:v>86.722836000000001</c:v>
                </c:pt>
                <c:pt idx="2048">
                  <c:v>86.768056000000001</c:v>
                </c:pt>
                <c:pt idx="2049">
                  <c:v>86.777120999999994</c:v>
                </c:pt>
                <c:pt idx="2050">
                  <c:v>86.744584000000003</c:v>
                </c:pt>
                <c:pt idx="2051">
                  <c:v>86.673114999999996</c:v>
                </c:pt>
                <c:pt idx="2052">
                  <c:v>86.590093999999993</c:v>
                </c:pt>
                <c:pt idx="2053">
                  <c:v>86.539469999999994</c:v>
                </c:pt>
                <c:pt idx="2054">
                  <c:v>86.543164000000004</c:v>
                </c:pt>
                <c:pt idx="2055">
                  <c:v>86.579956999999993</c:v>
                </c:pt>
                <c:pt idx="2056">
                  <c:v>86.612508000000005</c:v>
                </c:pt>
                <c:pt idx="2057">
                  <c:v>86.628631999999996</c:v>
                </c:pt>
                <c:pt idx="2058">
                  <c:v>86.646333999999996</c:v>
                </c:pt>
                <c:pt idx="2059">
                  <c:v>86.674475999999999</c:v>
                </c:pt>
                <c:pt idx="2060">
                  <c:v>86.695543000000001</c:v>
                </c:pt>
                <c:pt idx="2061">
                  <c:v>86.692274999999995</c:v>
                </c:pt>
                <c:pt idx="2062">
                  <c:v>86.662861000000007</c:v>
                </c:pt>
                <c:pt idx="2063">
                  <c:v>86.618039999999993</c:v>
                </c:pt>
                <c:pt idx="2064">
                  <c:v>86.575063999999998</c:v>
                </c:pt>
                <c:pt idx="2065">
                  <c:v>86.548844000000003</c:v>
                </c:pt>
                <c:pt idx="2066">
                  <c:v>86.544663999999997</c:v>
                </c:pt>
                <c:pt idx="2067">
                  <c:v>86.554648999999998</c:v>
                </c:pt>
                <c:pt idx="2068">
                  <c:v>86.564807999999999</c:v>
                </c:pt>
                <c:pt idx="2069">
                  <c:v>86.566372000000001</c:v>
                </c:pt>
                <c:pt idx="2070">
                  <c:v>86.563329999999993</c:v>
                </c:pt>
                <c:pt idx="2071">
                  <c:v>86.571372999999994</c:v>
                </c:pt>
                <c:pt idx="2072">
                  <c:v>86.600375999999997</c:v>
                </c:pt>
                <c:pt idx="2073">
                  <c:v>86.643817999999996</c:v>
                </c:pt>
                <c:pt idx="2074">
                  <c:v>86.686009999999996</c:v>
                </c:pt>
                <c:pt idx="2075">
                  <c:v>86.719393999999994</c:v>
                </c:pt>
                <c:pt idx="2076">
                  <c:v>86.746324999999999</c:v>
                </c:pt>
                <c:pt idx="2077">
                  <c:v>86.761528999999996</c:v>
                </c:pt>
                <c:pt idx="2078">
                  <c:v>86.750037000000006</c:v>
                </c:pt>
                <c:pt idx="2079">
                  <c:v>86.707730999999995</c:v>
                </c:pt>
                <c:pt idx="2080">
                  <c:v>86.655742000000004</c:v>
                </c:pt>
                <c:pt idx="2081">
                  <c:v>86.625759000000002</c:v>
                </c:pt>
                <c:pt idx="2082">
                  <c:v>86.633978999999997</c:v>
                </c:pt>
                <c:pt idx="2083">
                  <c:v>86.667418999999995</c:v>
                </c:pt>
                <c:pt idx="2084">
                  <c:v>86.697996000000003</c:v>
                </c:pt>
                <c:pt idx="2085">
                  <c:v>86.712333999999998</c:v>
                </c:pt>
                <c:pt idx="2086">
                  <c:v>86.714440999999994</c:v>
                </c:pt>
                <c:pt idx="2087">
                  <c:v>86.706601000000006</c:v>
                </c:pt>
                <c:pt idx="2088">
                  <c:v>86.683386999999996</c:v>
                </c:pt>
                <c:pt idx="2089">
                  <c:v>86.637653999999998</c:v>
                </c:pt>
                <c:pt idx="2090">
                  <c:v>86.576121000000001</c:v>
                </c:pt>
                <c:pt idx="2091">
                  <c:v>86.528572999999994</c:v>
                </c:pt>
                <c:pt idx="2092">
                  <c:v>86.519226000000003</c:v>
                </c:pt>
                <c:pt idx="2093">
                  <c:v>86.539570999999995</c:v>
                </c:pt>
                <c:pt idx="2094">
                  <c:v>86.562670999999995</c:v>
                </c:pt>
                <c:pt idx="2095">
                  <c:v>86.575297000000006</c:v>
                </c:pt>
                <c:pt idx="2096">
                  <c:v>86.585707999999997</c:v>
                </c:pt>
                <c:pt idx="2097">
                  <c:v>86.600009</c:v>
                </c:pt>
                <c:pt idx="2098">
                  <c:v>86.609188000000003</c:v>
                </c:pt>
                <c:pt idx="2099">
                  <c:v>86.602065999999994</c:v>
                </c:pt>
                <c:pt idx="2100">
                  <c:v>86.576943</c:v>
                </c:pt>
                <c:pt idx="2101">
                  <c:v>86.538580999999994</c:v>
                </c:pt>
                <c:pt idx="2102">
                  <c:v>86.493628999999999</c:v>
                </c:pt>
                <c:pt idx="2103">
                  <c:v>86.458265999999995</c:v>
                </c:pt>
                <c:pt idx="2104">
                  <c:v>86.457941000000005</c:v>
                </c:pt>
                <c:pt idx="2105">
                  <c:v>86.499210000000005</c:v>
                </c:pt>
                <c:pt idx="2106">
                  <c:v>86.554609999999997</c:v>
                </c:pt>
                <c:pt idx="2107">
                  <c:v>86.595271999999994</c:v>
                </c:pt>
                <c:pt idx="2108">
                  <c:v>86.622838000000002</c:v>
                </c:pt>
                <c:pt idx="2109">
                  <c:v>86.649861000000001</c:v>
                </c:pt>
                <c:pt idx="2110">
                  <c:v>86.667606000000006</c:v>
                </c:pt>
                <c:pt idx="2111">
                  <c:v>86.660977000000003</c:v>
                </c:pt>
                <c:pt idx="2112">
                  <c:v>86.639189000000002</c:v>
                </c:pt>
                <c:pt idx="2113">
                  <c:v>86.621899999999997</c:v>
                </c:pt>
                <c:pt idx="2114">
                  <c:v>86.612165000000005</c:v>
                </c:pt>
                <c:pt idx="2115">
                  <c:v>86.597807000000003</c:v>
                </c:pt>
                <c:pt idx="2116">
                  <c:v>86.573992000000004</c:v>
                </c:pt>
                <c:pt idx="2117">
                  <c:v>86.551670000000001</c:v>
                </c:pt>
                <c:pt idx="2118">
                  <c:v>86.543059999999997</c:v>
                </c:pt>
                <c:pt idx="2119">
                  <c:v>86.553763000000004</c:v>
                </c:pt>
                <c:pt idx="2120">
                  <c:v>86.583731</c:v>
                </c:pt>
                <c:pt idx="2121">
                  <c:v>86.624973999999995</c:v>
                </c:pt>
                <c:pt idx="2122">
                  <c:v>86.656363999999996</c:v>
                </c:pt>
                <c:pt idx="2123">
                  <c:v>86.654740000000004</c:v>
                </c:pt>
                <c:pt idx="2124">
                  <c:v>86.619973999999999</c:v>
                </c:pt>
                <c:pt idx="2125">
                  <c:v>86.573898</c:v>
                </c:pt>
                <c:pt idx="2126">
                  <c:v>86.533434999999997</c:v>
                </c:pt>
                <c:pt idx="2127">
                  <c:v>86.503680000000003</c:v>
                </c:pt>
                <c:pt idx="2128">
                  <c:v>86.492047999999997</c:v>
                </c:pt>
                <c:pt idx="2129">
                  <c:v>86.509251000000006</c:v>
                </c:pt>
                <c:pt idx="2130">
                  <c:v>86.544518999999994</c:v>
                </c:pt>
                <c:pt idx="2131">
                  <c:v>86.562634000000003</c:v>
                </c:pt>
                <c:pt idx="2132">
                  <c:v>86.562314999999998</c:v>
                </c:pt>
                <c:pt idx="2133">
                  <c:v>86.577453000000006</c:v>
                </c:pt>
                <c:pt idx="2134">
                  <c:v>86.610618000000002</c:v>
                </c:pt>
                <c:pt idx="2135">
                  <c:v>86.635394000000005</c:v>
                </c:pt>
                <c:pt idx="2136">
                  <c:v>86.636353</c:v>
                </c:pt>
                <c:pt idx="2137">
                  <c:v>86.623633999999996</c:v>
                </c:pt>
                <c:pt idx="2138">
                  <c:v>86.616139000000004</c:v>
                </c:pt>
                <c:pt idx="2139">
                  <c:v>86.613280000000003</c:v>
                </c:pt>
                <c:pt idx="2140">
                  <c:v>86.597775999999996</c:v>
                </c:pt>
                <c:pt idx="2141">
                  <c:v>86.564740999999998</c:v>
                </c:pt>
                <c:pt idx="2142">
                  <c:v>86.533745999999994</c:v>
                </c:pt>
                <c:pt idx="2143">
                  <c:v>86.526578000000001</c:v>
                </c:pt>
                <c:pt idx="2144">
                  <c:v>86.544503000000006</c:v>
                </c:pt>
                <c:pt idx="2145">
                  <c:v>86.573975000000004</c:v>
                </c:pt>
                <c:pt idx="2146">
                  <c:v>86.603269999999995</c:v>
                </c:pt>
                <c:pt idx="2147">
                  <c:v>86.628191999999999</c:v>
                </c:pt>
                <c:pt idx="2148">
                  <c:v>86.641622999999996</c:v>
                </c:pt>
                <c:pt idx="2149">
                  <c:v>86.634309999999999</c:v>
                </c:pt>
                <c:pt idx="2150">
                  <c:v>86.603230999999994</c:v>
                </c:pt>
                <c:pt idx="2151">
                  <c:v>86.553184000000002</c:v>
                </c:pt>
                <c:pt idx="2152">
                  <c:v>86.499144999999999</c:v>
                </c:pt>
                <c:pt idx="2153">
                  <c:v>86.458350999999993</c:v>
                </c:pt>
                <c:pt idx="2154">
                  <c:v>86.441326000000004</c:v>
                </c:pt>
                <c:pt idx="2155">
                  <c:v>86.443274000000002</c:v>
                </c:pt>
                <c:pt idx="2156">
                  <c:v>86.455303000000001</c:v>
                </c:pt>
                <c:pt idx="2157">
                  <c:v>86.473455999999999</c:v>
                </c:pt>
                <c:pt idx="2158">
                  <c:v>86.488721999999996</c:v>
                </c:pt>
                <c:pt idx="2159">
                  <c:v>86.500490999999997</c:v>
                </c:pt>
                <c:pt idx="2160">
                  <c:v>86.519689999999997</c:v>
                </c:pt>
                <c:pt idx="2161">
                  <c:v>86.550343999999996</c:v>
                </c:pt>
                <c:pt idx="2162">
                  <c:v>86.578878000000003</c:v>
                </c:pt>
                <c:pt idx="2163">
                  <c:v>86.585494999999995</c:v>
                </c:pt>
                <c:pt idx="2164">
                  <c:v>86.565618999999998</c:v>
                </c:pt>
                <c:pt idx="2165">
                  <c:v>86.528339000000003</c:v>
                </c:pt>
                <c:pt idx="2166">
                  <c:v>86.481641999999994</c:v>
                </c:pt>
                <c:pt idx="2167">
                  <c:v>86.428815</c:v>
                </c:pt>
                <c:pt idx="2168">
                  <c:v>86.378298000000001</c:v>
                </c:pt>
                <c:pt idx="2169">
                  <c:v>86.348405</c:v>
                </c:pt>
                <c:pt idx="2170">
                  <c:v>86.356763000000001</c:v>
                </c:pt>
                <c:pt idx="2171">
                  <c:v>86.391271000000003</c:v>
                </c:pt>
                <c:pt idx="2172">
                  <c:v>86.415154999999999</c:v>
                </c:pt>
                <c:pt idx="2173">
                  <c:v>86.423974999999999</c:v>
                </c:pt>
                <c:pt idx="2174">
                  <c:v>86.441766999999999</c:v>
                </c:pt>
                <c:pt idx="2175">
                  <c:v>86.471092999999996</c:v>
                </c:pt>
                <c:pt idx="2176">
                  <c:v>86.494046999999995</c:v>
                </c:pt>
                <c:pt idx="2177">
                  <c:v>86.499629999999996</c:v>
                </c:pt>
                <c:pt idx="2178">
                  <c:v>86.492684999999994</c:v>
                </c:pt>
                <c:pt idx="2179">
                  <c:v>86.480563000000004</c:v>
                </c:pt>
                <c:pt idx="2180">
                  <c:v>86.466667999999999</c:v>
                </c:pt>
                <c:pt idx="2181">
                  <c:v>86.457070000000002</c:v>
                </c:pt>
                <c:pt idx="2182">
                  <c:v>86.453063999999998</c:v>
                </c:pt>
                <c:pt idx="2183">
                  <c:v>86.447934000000004</c:v>
                </c:pt>
                <c:pt idx="2184">
                  <c:v>86.440306000000007</c:v>
                </c:pt>
                <c:pt idx="2185">
                  <c:v>86.436571000000001</c:v>
                </c:pt>
                <c:pt idx="2186">
                  <c:v>86.439471999999995</c:v>
                </c:pt>
                <c:pt idx="2187">
                  <c:v>86.434415999999999</c:v>
                </c:pt>
                <c:pt idx="2188">
                  <c:v>86.402664999999999</c:v>
                </c:pt>
                <c:pt idx="2189">
                  <c:v>86.351096999999996</c:v>
                </c:pt>
                <c:pt idx="2190">
                  <c:v>86.306948000000006</c:v>
                </c:pt>
                <c:pt idx="2191">
                  <c:v>86.286411000000001</c:v>
                </c:pt>
                <c:pt idx="2192">
                  <c:v>86.283897999999994</c:v>
                </c:pt>
                <c:pt idx="2193">
                  <c:v>86.286383999999998</c:v>
                </c:pt>
                <c:pt idx="2194">
                  <c:v>86.285632000000007</c:v>
                </c:pt>
                <c:pt idx="2195">
                  <c:v>86.279587000000006</c:v>
                </c:pt>
                <c:pt idx="2196">
                  <c:v>86.270382999999995</c:v>
                </c:pt>
                <c:pt idx="2197">
                  <c:v>86.259878999999998</c:v>
                </c:pt>
                <c:pt idx="2198">
                  <c:v>86.250983000000005</c:v>
                </c:pt>
                <c:pt idx="2199">
                  <c:v>86.244074999999995</c:v>
                </c:pt>
                <c:pt idx="2200">
                  <c:v>86.232561000000004</c:v>
                </c:pt>
                <c:pt idx="2201">
                  <c:v>86.202679000000003</c:v>
                </c:pt>
                <c:pt idx="2202">
                  <c:v>86.145308999999997</c:v>
                </c:pt>
                <c:pt idx="2203">
                  <c:v>86.070644999999999</c:v>
                </c:pt>
                <c:pt idx="2204">
                  <c:v>86.001092999999997</c:v>
                </c:pt>
                <c:pt idx="2205">
                  <c:v>85.951749000000007</c:v>
                </c:pt>
                <c:pt idx="2206">
                  <c:v>85.922250000000005</c:v>
                </c:pt>
                <c:pt idx="2207">
                  <c:v>85.895903000000004</c:v>
                </c:pt>
                <c:pt idx="2208">
                  <c:v>85.872927000000004</c:v>
                </c:pt>
                <c:pt idx="2209">
                  <c:v>85.870390999999998</c:v>
                </c:pt>
                <c:pt idx="2210">
                  <c:v>85.867605999999995</c:v>
                </c:pt>
                <c:pt idx="2211">
                  <c:v>85.835419000000002</c:v>
                </c:pt>
                <c:pt idx="2212">
                  <c:v>85.775401000000002</c:v>
                </c:pt>
                <c:pt idx="2213">
                  <c:v>85.702591999999996</c:v>
                </c:pt>
                <c:pt idx="2214">
                  <c:v>85.631390999999994</c:v>
                </c:pt>
                <c:pt idx="2215">
                  <c:v>85.573027999999994</c:v>
                </c:pt>
                <c:pt idx="2216">
                  <c:v>85.533281000000002</c:v>
                </c:pt>
                <c:pt idx="2217">
                  <c:v>85.505717000000004</c:v>
                </c:pt>
                <c:pt idx="2218">
                  <c:v>85.483924999999999</c:v>
                </c:pt>
                <c:pt idx="2219">
                  <c:v>85.459401999999997</c:v>
                </c:pt>
                <c:pt idx="2220">
                  <c:v>85.426445000000001</c:v>
                </c:pt>
                <c:pt idx="2221">
                  <c:v>85.387968000000001</c:v>
                </c:pt>
                <c:pt idx="2222">
                  <c:v>85.339684000000005</c:v>
                </c:pt>
                <c:pt idx="2223">
                  <c:v>85.270097000000007</c:v>
                </c:pt>
                <c:pt idx="2224">
                  <c:v>85.171200999999996</c:v>
                </c:pt>
                <c:pt idx="2225">
                  <c:v>85.055985000000007</c:v>
                </c:pt>
                <c:pt idx="2226">
                  <c:v>84.954117999999994</c:v>
                </c:pt>
                <c:pt idx="2227">
                  <c:v>84.859125000000006</c:v>
                </c:pt>
                <c:pt idx="2228">
                  <c:v>84.744371999999998</c:v>
                </c:pt>
                <c:pt idx="2229">
                  <c:v>84.623699000000002</c:v>
                </c:pt>
                <c:pt idx="2230">
                  <c:v>84.502583999999999</c:v>
                </c:pt>
                <c:pt idx="2231">
                  <c:v>84.360848000000004</c:v>
                </c:pt>
                <c:pt idx="2232">
                  <c:v>84.191433000000004</c:v>
                </c:pt>
                <c:pt idx="2233">
                  <c:v>84.007872000000006</c:v>
                </c:pt>
                <c:pt idx="2234">
                  <c:v>83.830416999999997</c:v>
                </c:pt>
                <c:pt idx="2235">
                  <c:v>83.660931000000005</c:v>
                </c:pt>
                <c:pt idx="2236">
                  <c:v>83.492346999999995</c:v>
                </c:pt>
                <c:pt idx="2237">
                  <c:v>83.313208000000003</c:v>
                </c:pt>
                <c:pt idx="2238">
                  <c:v>83.124538999999999</c:v>
                </c:pt>
                <c:pt idx="2239">
                  <c:v>82.949458000000007</c:v>
                </c:pt>
                <c:pt idx="2240">
                  <c:v>82.796334999999999</c:v>
                </c:pt>
                <c:pt idx="2241">
                  <c:v>82.646793000000002</c:v>
                </c:pt>
                <c:pt idx="2242">
                  <c:v>82.473947999999993</c:v>
                </c:pt>
                <c:pt idx="2243">
                  <c:v>82.262411</c:v>
                </c:pt>
                <c:pt idx="2244">
                  <c:v>82.035473999999994</c:v>
                </c:pt>
                <c:pt idx="2245">
                  <c:v>81.830850999999996</c:v>
                </c:pt>
                <c:pt idx="2246">
                  <c:v>81.653255000000001</c:v>
                </c:pt>
                <c:pt idx="2247">
                  <c:v>81.489318999999995</c:v>
                </c:pt>
                <c:pt idx="2248">
                  <c:v>81.322981999999996</c:v>
                </c:pt>
                <c:pt idx="2249">
                  <c:v>81.151290000000003</c:v>
                </c:pt>
                <c:pt idx="2250">
                  <c:v>80.978463000000005</c:v>
                </c:pt>
                <c:pt idx="2251">
                  <c:v>80.796475000000001</c:v>
                </c:pt>
                <c:pt idx="2252">
                  <c:v>80.615253999999993</c:v>
                </c:pt>
                <c:pt idx="2253">
                  <c:v>80.461264</c:v>
                </c:pt>
                <c:pt idx="2254">
                  <c:v>80.335145999999995</c:v>
                </c:pt>
                <c:pt idx="2255">
                  <c:v>80.210515999999998</c:v>
                </c:pt>
                <c:pt idx="2256">
                  <c:v>80.075309000000004</c:v>
                </c:pt>
                <c:pt idx="2257">
                  <c:v>79.943421000000001</c:v>
                </c:pt>
                <c:pt idx="2258">
                  <c:v>79.823742999999993</c:v>
                </c:pt>
                <c:pt idx="2259">
                  <c:v>79.708606000000003</c:v>
                </c:pt>
                <c:pt idx="2260">
                  <c:v>79.607438999999999</c:v>
                </c:pt>
                <c:pt idx="2261">
                  <c:v>79.550881000000004</c:v>
                </c:pt>
                <c:pt idx="2262">
                  <c:v>79.532094999999998</c:v>
                </c:pt>
                <c:pt idx="2263">
                  <c:v>79.534333000000004</c:v>
                </c:pt>
                <c:pt idx="2264">
                  <c:v>79.602627999999996</c:v>
                </c:pt>
                <c:pt idx="2265">
                  <c:v>79.840171999999995</c:v>
                </c:pt>
                <c:pt idx="2266">
                  <c:v>80.247862999999995</c:v>
                </c:pt>
                <c:pt idx="2267">
                  <c:v>80.597849999999994</c:v>
                </c:pt>
                <c:pt idx="2268">
                  <c:v>80.754082999999994</c:v>
                </c:pt>
                <c:pt idx="2269">
                  <c:v>80.797607999999997</c:v>
                </c:pt>
                <c:pt idx="2270">
                  <c:v>80.802457000000004</c:v>
                </c:pt>
                <c:pt idx="2271">
                  <c:v>80.803887000000003</c:v>
                </c:pt>
                <c:pt idx="2272">
                  <c:v>80.818034999999995</c:v>
                </c:pt>
                <c:pt idx="2273">
                  <c:v>80.843720000000005</c:v>
                </c:pt>
                <c:pt idx="2274">
                  <c:v>80.876498999999995</c:v>
                </c:pt>
                <c:pt idx="2275">
                  <c:v>80.914748000000003</c:v>
                </c:pt>
                <c:pt idx="2276">
                  <c:v>80.968754000000004</c:v>
                </c:pt>
                <c:pt idx="2277">
                  <c:v>81.041100999999998</c:v>
                </c:pt>
                <c:pt idx="2278">
                  <c:v>81.110472999999999</c:v>
                </c:pt>
                <c:pt idx="2279">
                  <c:v>81.169194000000005</c:v>
                </c:pt>
                <c:pt idx="2280">
                  <c:v>81.241943000000006</c:v>
                </c:pt>
                <c:pt idx="2281">
                  <c:v>81.355052000000001</c:v>
                </c:pt>
                <c:pt idx="2282">
                  <c:v>81.461020000000005</c:v>
                </c:pt>
                <c:pt idx="2283">
                  <c:v>81.493103000000005</c:v>
                </c:pt>
                <c:pt idx="2284">
                  <c:v>81.483236000000005</c:v>
                </c:pt>
                <c:pt idx="2285">
                  <c:v>81.466441000000003</c:v>
                </c:pt>
                <c:pt idx="2286">
                  <c:v>81.436588999999998</c:v>
                </c:pt>
                <c:pt idx="2287">
                  <c:v>81.398690000000002</c:v>
                </c:pt>
                <c:pt idx="2288">
                  <c:v>81.359992000000005</c:v>
                </c:pt>
                <c:pt idx="2289">
                  <c:v>81.319571999999994</c:v>
                </c:pt>
                <c:pt idx="2290">
                  <c:v>81.279148000000006</c:v>
                </c:pt>
                <c:pt idx="2291">
                  <c:v>81.261892000000003</c:v>
                </c:pt>
                <c:pt idx="2292">
                  <c:v>81.296736999999993</c:v>
                </c:pt>
                <c:pt idx="2293">
                  <c:v>81.393871000000004</c:v>
                </c:pt>
                <c:pt idx="2294">
                  <c:v>81.530444000000003</c:v>
                </c:pt>
                <c:pt idx="2295">
                  <c:v>81.668756000000002</c:v>
                </c:pt>
                <c:pt idx="2296">
                  <c:v>81.779122999999998</c:v>
                </c:pt>
                <c:pt idx="2297">
                  <c:v>81.862497000000005</c:v>
                </c:pt>
                <c:pt idx="2298">
                  <c:v>81.972701000000001</c:v>
                </c:pt>
                <c:pt idx="2299">
                  <c:v>82.182021000000006</c:v>
                </c:pt>
                <c:pt idx="2300">
                  <c:v>82.476973000000001</c:v>
                </c:pt>
                <c:pt idx="2301">
                  <c:v>82.719853999999998</c:v>
                </c:pt>
                <c:pt idx="2302">
                  <c:v>82.850268999999997</c:v>
                </c:pt>
                <c:pt idx="2303">
                  <c:v>82.951595999999995</c:v>
                </c:pt>
                <c:pt idx="2304">
                  <c:v>83.099468000000002</c:v>
                </c:pt>
                <c:pt idx="2305">
                  <c:v>83.268006999999997</c:v>
                </c:pt>
                <c:pt idx="2306">
                  <c:v>83.382558000000003</c:v>
                </c:pt>
                <c:pt idx="2307">
                  <c:v>83.446111999999999</c:v>
                </c:pt>
                <c:pt idx="2308">
                  <c:v>83.507080000000002</c:v>
                </c:pt>
                <c:pt idx="2309">
                  <c:v>83.579769999999996</c:v>
                </c:pt>
                <c:pt idx="2310">
                  <c:v>83.641105999999994</c:v>
                </c:pt>
                <c:pt idx="2311">
                  <c:v>83.662464</c:v>
                </c:pt>
                <c:pt idx="2312">
                  <c:v>83.647062000000005</c:v>
                </c:pt>
                <c:pt idx="2313">
                  <c:v>83.615202999999994</c:v>
                </c:pt>
                <c:pt idx="2314">
                  <c:v>83.597915999999998</c:v>
                </c:pt>
                <c:pt idx="2315">
                  <c:v>83.581283999999997</c:v>
                </c:pt>
                <c:pt idx="2316">
                  <c:v>83.595799999999997</c:v>
                </c:pt>
                <c:pt idx="2317">
                  <c:v>83.678338999999994</c:v>
                </c:pt>
                <c:pt idx="2318">
                  <c:v>83.735899000000003</c:v>
                </c:pt>
                <c:pt idx="2319">
                  <c:v>83.757159000000001</c:v>
                </c:pt>
                <c:pt idx="2320">
                  <c:v>83.783637999999996</c:v>
                </c:pt>
                <c:pt idx="2321">
                  <c:v>83.806765999999996</c:v>
                </c:pt>
                <c:pt idx="2322">
                  <c:v>83.815484999999995</c:v>
                </c:pt>
                <c:pt idx="2323">
                  <c:v>83.807850999999999</c:v>
                </c:pt>
                <c:pt idx="2324">
                  <c:v>83.794691999999998</c:v>
                </c:pt>
                <c:pt idx="2325">
                  <c:v>83.784611999999996</c:v>
                </c:pt>
                <c:pt idx="2326">
                  <c:v>83.783438000000004</c:v>
                </c:pt>
                <c:pt idx="2327">
                  <c:v>83.774820000000005</c:v>
                </c:pt>
                <c:pt idx="2328">
                  <c:v>83.758073999999993</c:v>
                </c:pt>
                <c:pt idx="2329">
                  <c:v>83.742303000000007</c:v>
                </c:pt>
                <c:pt idx="2330">
                  <c:v>83.721926999999994</c:v>
                </c:pt>
                <c:pt idx="2331">
                  <c:v>83.703728999999996</c:v>
                </c:pt>
                <c:pt idx="2332">
                  <c:v>83.686525000000003</c:v>
                </c:pt>
                <c:pt idx="2333">
                  <c:v>83.660426000000001</c:v>
                </c:pt>
                <c:pt idx="2334">
                  <c:v>83.633178999999998</c:v>
                </c:pt>
                <c:pt idx="2335">
                  <c:v>83.614780999999994</c:v>
                </c:pt>
                <c:pt idx="2336">
                  <c:v>83.602667999999994</c:v>
                </c:pt>
                <c:pt idx="2337">
                  <c:v>83.580394999999996</c:v>
                </c:pt>
                <c:pt idx="2338">
                  <c:v>83.548722999999995</c:v>
                </c:pt>
                <c:pt idx="2339">
                  <c:v>83.518488000000005</c:v>
                </c:pt>
                <c:pt idx="2340">
                  <c:v>83.484374000000003</c:v>
                </c:pt>
                <c:pt idx="2341">
                  <c:v>83.457217999999997</c:v>
                </c:pt>
                <c:pt idx="2342">
                  <c:v>83.439194000000001</c:v>
                </c:pt>
                <c:pt idx="2343">
                  <c:v>83.437798999999998</c:v>
                </c:pt>
                <c:pt idx="2344">
                  <c:v>83.432727</c:v>
                </c:pt>
                <c:pt idx="2345">
                  <c:v>83.451312999999999</c:v>
                </c:pt>
                <c:pt idx="2346">
                  <c:v>83.401166000000003</c:v>
                </c:pt>
                <c:pt idx="2347">
                  <c:v>83.255707999999998</c:v>
                </c:pt>
                <c:pt idx="2348">
                  <c:v>83.214263000000003</c:v>
                </c:pt>
                <c:pt idx="2349">
                  <c:v>83.217594000000005</c:v>
                </c:pt>
                <c:pt idx="2350">
                  <c:v>83.205751000000006</c:v>
                </c:pt>
                <c:pt idx="2351">
                  <c:v>83.212942999999996</c:v>
                </c:pt>
                <c:pt idx="2352">
                  <c:v>83.192376999999993</c:v>
                </c:pt>
                <c:pt idx="2353">
                  <c:v>83.125673000000006</c:v>
                </c:pt>
                <c:pt idx="2354">
                  <c:v>83.075298000000004</c:v>
                </c:pt>
                <c:pt idx="2355">
                  <c:v>83.065259999999995</c:v>
                </c:pt>
                <c:pt idx="2356">
                  <c:v>83.050549000000004</c:v>
                </c:pt>
                <c:pt idx="2357">
                  <c:v>83.026516000000001</c:v>
                </c:pt>
                <c:pt idx="2358">
                  <c:v>82.998377000000005</c:v>
                </c:pt>
                <c:pt idx="2359">
                  <c:v>82.973940999999996</c:v>
                </c:pt>
                <c:pt idx="2360">
                  <c:v>82.962013999999996</c:v>
                </c:pt>
                <c:pt idx="2361">
                  <c:v>82.961549000000005</c:v>
                </c:pt>
                <c:pt idx="2362">
                  <c:v>82.968971999999994</c:v>
                </c:pt>
                <c:pt idx="2363">
                  <c:v>82.951673999999997</c:v>
                </c:pt>
                <c:pt idx="2364">
                  <c:v>82.863927000000004</c:v>
                </c:pt>
                <c:pt idx="2365">
                  <c:v>82.762383999999997</c:v>
                </c:pt>
                <c:pt idx="2366">
                  <c:v>82.698691999999994</c:v>
                </c:pt>
                <c:pt idx="2367">
                  <c:v>82.651566000000003</c:v>
                </c:pt>
                <c:pt idx="2368">
                  <c:v>82.624283000000005</c:v>
                </c:pt>
                <c:pt idx="2369">
                  <c:v>82.615280999999996</c:v>
                </c:pt>
                <c:pt idx="2370">
                  <c:v>82.609572999999997</c:v>
                </c:pt>
                <c:pt idx="2371">
                  <c:v>82.594577000000001</c:v>
                </c:pt>
                <c:pt idx="2372">
                  <c:v>82.571905000000001</c:v>
                </c:pt>
                <c:pt idx="2373">
                  <c:v>82.553360999999995</c:v>
                </c:pt>
                <c:pt idx="2374">
                  <c:v>82.535174999999995</c:v>
                </c:pt>
                <c:pt idx="2375">
                  <c:v>82.506382000000002</c:v>
                </c:pt>
                <c:pt idx="2376">
                  <c:v>82.460797999999997</c:v>
                </c:pt>
                <c:pt idx="2377">
                  <c:v>82.416454999999999</c:v>
                </c:pt>
                <c:pt idx="2378">
                  <c:v>82.396386000000007</c:v>
                </c:pt>
                <c:pt idx="2379">
                  <c:v>82.383149000000003</c:v>
                </c:pt>
                <c:pt idx="2380">
                  <c:v>82.355216999999996</c:v>
                </c:pt>
                <c:pt idx="2381">
                  <c:v>82.321860000000001</c:v>
                </c:pt>
                <c:pt idx="2382">
                  <c:v>82.287747999999993</c:v>
                </c:pt>
                <c:pt idx="2383">
                  <c:v>82.250387000000003</c:v>
                </c:pt>
                <c:pt idx="2384">
                  <c:v>82.233939000000007</c:v>
                </c:pt>
                <c:pt idx="2385">
                  <c:v>82.247281999999998</c:v>
                </c:pt>
                <c:pt idx="2386">
                  <c:v>82.263684999999995</c:v>
                </c:pt>
                <c:pt idx="2387">
                  <c:v>82.274072000000004</c:v>
                </c:pt>
                <c:pt idx="2388">
                  <c:v>82.278403999999995</c:v>
                </c:pt>
                <c:pt idx="2389">
                  <c:v>82.269807</c:v>
                </c:pt>
                <c:pt idx="2390">
                  <c:v>82.249500999999995</c:v>
                </c:pt>
                <c:pt idx="2391">
                  <c:v>82.227922000000007</c:v>
                </c:pt>
                <c:pt idx="2392">
                  <c:v>82.213323000000003</c:v>
                </c:pt>
                <c:pt idx="2393">
                  <c:v>82.201410999999993</c:v>
                </c:pt>
                <c:pt idx="2394">
                  <c:v>82.185316</c:v>
                </c:pt>
                <c:pt idx="2395">
                  <c:v>82.160900999999996</c:v>
                </c:pt>
                <c:pt idx="2396">
                  <c:v>82.128589000000005</c:v>
                </c:pt>
                <c:pt idx="2397">
                  <c:v>82.099653000000004</c:v>
                </c:pt>
                <c:pt idx="2398">
                  <c:v>82.085853</c:v>
                </c:pt>
                <c:pt idx="2399">
                  <c:v>82.084907999999999</c:v>
                </c:pt>
                <c:pt idx="2400">
                  <c:v>82.087384</c:v>
                </c:pt>
                <c:pt idx="2401">
                  <c:v>82.092338999999996</c:v>
                </c:pt>
                <c:pt idx="2402">
                  <c:v>82.102688999999998</c:v>
                </c:pt>
                <c:pt idx="2403">
                  <c:v>82.113056999999998</c:v>
                </c:pt>
                <c:pt idx="2404">
                  <c:v>82.116917000000001</c:v>
                </c:pt>
                <c:pt idx="2405">
                  <c:v>82.119613999999999</c:v>
                </c:pt>
                <c:pt idx="2406">
                  <c:v>82.131534000000002</c:v>
                </c:pt>
                <c:pt idx="2407">
                  <c:v>82.149518999999998</c:v>
                </c:pt>
                <c:pt idx="2408">
                  <c:v>82.16189</c:v>
                </c:pt>
                <c:pt idx="2409">
                  <c:v>82.168291999999994</c:v>
                </c:pt>
                <c:pt idx="2410">
                  <c:v>82.180002999999999</c:v>
                </c:pt>
                <c:pt idx="2411">
                  <c:v>82.201424000000003</c:v>
                </c:pt>
                <c:pt idx="2412">
                  <c:v>82.222943999999998</c:v>
                </c:pt>
                <c:pt idx="2413">
                  <c:v>82.236389000000003</c:v>
                </c:pt>
                <c:pt idx="2414">
                  <c:v>82.243594000000002</c:v>
                </c:pt>
                <c:pt idx="2415">
                  <c:v>82.249719999999996</c:v>
                </c:pt>
                <c:pt idx="2416">
                  <c:v>82.250596000000002</c:v>
                </c:pt>
                <c:pt idx="2417">
                  <c:v>82.245812000000001</c:v>
                </c:pt>
                <c:pt idx="2418">
                  <c:v>82.250332</c:v>
                </c:pt>
                <c:pt idx="2419">
                  <c:v>82.272495000000006</c:v>
                </c:pt>
                <c:pt idx="2420">
                  <c:v>82.301029999999997</c:v>
                </c:pt>
                <c:pt idx="2421">
                  <c:v>82.320318999999998</c:v>
                </c:pt>
                <c:pt idx="2422">
                  <c:v>82.327400999999995</c:v>
                </c:pt>
                <c:pt idx="2423">
                  <c:v>82.303002000000006</c:v>
                </c:pt>
                <c:pt idx="2424">
                  <c:v>82.261497000000006</c:v>
                </c:pt>
                <c:pt idx="2425">
                  <c:v>82.264838999999995</c:v>
                </c:pt>
                <c:pt idx="2426">
                  <c:v>82.307883000000004</c:v>
                </c:pt>
                <c:pt idx="2427">
                  <c:v>82.354912999999996</c:v>
                </c:pt>
                <c:pt idx="2428">
                  <c:v>82.403875999999997</c:v>
                </c:pt>
                <c:pt idx="2429">
                  <c:v>82.451472999999993</c:v>
                </c:pt>
                <c:pt idx="2430">
                  <c:v>82.488635000000002</c:v>
                </c:pt>
                <c:pt idx="2431">
                  <c:v>82.530094000000005</c:v>
                </c:pt>
                <c:pt idx="2432">
                  <c:v>82.575388000000004</c:v>
                </c:pt>
                <c:pt idx="2433">
                  <c:v>82.607613000000001</c:v>
                </c:pt>
                <c:pt idx="2434">
                  <c:v>82.623983999999993</c:v>
                </c:pt>
                <c:pt idx="2435">
                  <c:v>82.632952000000003</c:v>
                </c:pt>
                <c:pt idx="2436">
                  <c:v>82.618243000000007</c:v>
                </c:pt>
                <c:pt idx="2437">
                  <c:v>82.601429999999993</c:v>
                </c:pt>
                <c:pt idx="2438">
                  <c:v>82.600759999999994</c:v>
                </c:pt>
                <c:pt idx="2439">
                  <c:v>82.693954000000005</c:v>
                </c:pt>
                <c:pt idx="2440">
                  <c:v>82.855868000000001</c:v>
                </c:pt>
                <c:pt idx="2441">
                  <c:v>82.818787</c:v>
                </c:pt>
                <c:pt idx="2442">
                  <c:v>82.658766999999997</c:v>
                </c:pt>
                <c:pt idx="2443">
                  <c:v>82.581930999999997</c:v>
                </c:pt>
                <c:pt idx="2444">
                  <c:v>82.526734000000005</c:v>
                </c:pt>
                <c:pt idx="2445">
                  <c:v>82.492880999999997</c:v>
                </c:pt>
                <c:pt idx="2446">
                  <c:v>82.492793000000006</c:v>
                </c:pt>
                <c:pt idx="2447">
                  <c:v>82.505656000000002</c:v>
                </c:pt>
                <c:pt idx="2448">
                  <c:v>82.518254999999996</c:v>
                </c:pt>
                <c:pt idx="2449">
                  <c:v>82.526599000000004</c:v>
                </c:pt>
                <c:pt idx="2450">
                  <c:v>82.543533999999994</c:v>
                </c:pt>
                <c:pt idx="2451">
                  <c:v>82.565325999999999</c:v>
                </c:pt>
                <c:pt idx="2452">
                  <c:v>82.579351000000003</c:v>
                </c:pt>
                <c:pt idx="2453">
                  <c:v>82.580607000000001</c:v>
                </c:pt>
                <c:pt idx="2454">
                  <c:v>82.575552000000002</c:v>
                </c:pt>
                <c:pt idx="2455">
                  <c:v>82.550557999999995</c:v>
                </c:pt>
                <c:pt idx="2456">
                  <c:v>82.506546999999998</c:v>
                </c:pt>
                <c:pt idx="2457">
                  <c:v>82.480478000000005</c:v>
                </c:pt>
                <c:pt idx="2458">
                  <c:v>82.506180999999998</c:v>
                </c:pt>
                <c:pt idx="2459">
                  <c:v>82.551739999999995</c:v>
                </c:pt>
                <c:pt idx="2460">
                  <c:v>82.605743000000004</c:v>
                </c:pt>
                <c:pt idx="2461">
                  <c:v>82.682406999999998</c:v>
                </c:pt>
                <c:pt idx="2462">
                  <c:v>82.720263000000003</c:v>
                </c:pt>
                <c:pt idx="2463">
                  <c:v>82.713285999999997</c:v>
                </c:pt>
                <c:pt idx="2464">
                  <c:v>82.701221000000004</c:v>
                </c:pt>
                <c:pt idx="2465">
                  <c:v>82.692727000000005</c:v>
                </c:pt>
                <c:pt idx="2466">
                  <c:v>82.695132000000001</c:v>
                </c:pt>
                <c:pt idx="2467">
                  <c:v>82.729652000000002</c:v>
                </c:pt>
                <c:pt idx="2468">
                  <c:v>82.790626000000003</c:v>
                </c:pt>
                <c:pt idx="2469">
                  <c:v>82.835257999999996</c:v>
                </c:pt>
                <c:pt idx="2470">
                  <c:v>82.861407</c:v>
                </c:pt>
                <c:pt idx="2471">
                  <c:v>82.886520000000004</c:v>
                </c:pt>
                <c:pt idx="2472">
                  <c:v>82.913650000000004</c:v>
                </c:pt>
                <c:pt idx="2473">
                  <c:v>82.931291000000002</c:v>
                </c:pt>
                <c:pt idx="2474">
                  <c:v>82.924617999999995</c:v>
                </c:pt>
                <c:pt idx="2475">
                  <c:v>82.893034</c:v>
                </c:pt>
                <c:pt idx="2476">
                  <c:v>82.856971999999999</c:v>
                </c:pt>
                <c:pt idx="2477">
                  <c:v>82.849008999999995</c:v>
                </c:pt>
                <c:pt idx="2478">
                  <c:v>82.893682999999996</c:v>
                </c:pt>
                <c:pt idx="2479">
                  <c:v>82.986284999999995</c:v>
                </c:pt>
                <c:pt idx="2480">
                  <c:v>83.061954999999998</c:v>
                </c:pt>
                <c:pt idx="2481">
                  <c:v>83.079446000000004</c:v>
                </c:pt>
                <c:pt idx="2482">
                  <c:v>83.062628000000004</c:v>
                </c:pt>
                <c:pt idx="2483">
                  <c:v>83.038132000000004</c:v>
                </c:pt>
                <c:pt idx="2484">
                  <c:v>83.036002999999994</c:v>
                </c:pt>
                <c:pt idx="2485">
                  <c:v>83.057524999999998</c:v>
                </c:pt>
                <c:pt idx="2486">
                  <c:v>83.085697999999994</c:v>
                </c:pt>
                <c:pt idx="2487">
                  <c:v>83.125553999999994</c:v>
                </c:pt>
                <c:pt idx="2488">
                  <c:v>83.174221000000003</c:v>
                </c:pt>
                <c:pt idx="2489">
                  <c:v>83.223668000000004</c:v>
                </c:pt>
                <c:pt idx="2490">
                  <c:v>83.265217000000007</c:v>
                </c:pt>
                <c:pt idx="2491">
                  <c:v>83.322092999999995</c:v>
                </c:pt>
                <c:pt idx="2492">
                  <c:v>83.397485000000003</c:v>
                </c:pt>
                <c:pt idx="2493">
                  <c:v>83.476815000000002</c:v>
                </c:pt>
                <c:pt idx="2494">
                  <c:v>83.540284</c:v>
                </c:pt>
                <c:pt idx="2495">
                  <c:v>83.535844999999995</c:v>
                </c:pt>
                <c:pt idx="2496">
                  <c:v>83.502257999999998</c:v>
                </c:pt>
                <c:pt idx="2497">
                  <c:v>83.499983</c:v>
                </c:pt>
                <c:pt idx="2498">
                  <c:v>83.528296999999995</c:v>
                </c:pt>
                <c:pt idx="2499">
                  <c:v>83.566844000000003</c:v>
                </c:pt>
                <c:pt idx="2500">
                  <c:v>83.578348000000005</c:v>
                </c:pt>
                <c:pt idx="2501">
                  <c:v>83.537723999999997</c:v>
                </c:pt>
                <c:pt idx="2502">
                  <c:v>83.442662999999996</c:v>
                </c:pt>
                <c:pt idx="2503">
                  <c:v>83.323111999999995</c:v>
                </c:pt>
                <c:pt idx="2504">
                  <c:v>83.240136000000007</c:v>
                </c:pt>
                <c:pt idx="2505">
                  <c:v>83.206509999999994</c:v>
                </c:pt>
                <c:pt idx="2506">
                  <c:v>83.185974000000002</c:v>
                </c:pt>
                <c:pt idx="2507">
                  <c:v>83.162353999999993</c:v>
                </c:pt>
                <c:pt idx="2508">
                  <c:v>83.142545999999996</c:v>
                </c:pt>
                <c:pt idx="2509">
                  <c:v>83.128459000000007</c:v>
                </c:pt>
                <c:pt idx="2510">
                  <c:v>83.130537000000004</c:v>
                </c:pt>
                <c:pt idx="2511">
                  <c:v>83.178470000000004</c:v>
                </c:pt>
                <c:pt idx="2512">
                  <c:v>83.261713</c:v>
                </c:pt>
                <c:pt idx="2513">
                  <c:v>83.341492000000002</c:v>
                </c:pt>
                <c:pt idx="2514">
                  <c:v>83.406706999999997</c:v>
                </c:pt>
                <c:pt idx="2515">
                  <c:v>83.465704000000002</c:v>
                </c:pt>
                <c:pt idx="2516">
                  <c:v>83.523177000000004</c:v>
                </c:pt>
                <c:pt idx="2517">
                  <c:v>83.582679999999996</c:v>
                </c:pt>
                <c:pt idx="2518">
                  <c:v>83.643348000000003</c:v>
                </c:pt>
                <c:pt idx="2519">
                  <c:v>83.699224000000001</c:v>
                </c:pt>
                <c:pt idx="2520">
                  <c:v>83.747318000000007</c:v>
                </c:pt>
                <c:pt idx="2521">
                  <c:v>83.789098999999993</c:v>
                </c:pt>
                <c:pt idx="2522">
                  <c:v>83.821961000000002</c:v>
                </c:pt>
                <c:pt idx="2523">
                  <c:v>83.833365000000001</c:v>
                </c:pt>
                <c:pt idx="2524">
                  <c:v>83.817615000000004</c:v>
                </c:pt>
                <c:pt idx="2525">
                  <c:v>83.779959000000005</c:v>
                </c:pt>
                <c:pt idx="2526">
                  <c:v>83.694275000000005</c:v>
                </c:pt>
                <c:pt idx="2527">
                  <c:v>83.495734999999996</c:v>
                </c:pt>
                <c:pt idx="2528">
                  <c:v>83.230326000000005</c:v>
                </c:pt>
                <c:pt idx="2529">
                  <c:v>82.997066000000004</c:v>
                </c:pt>
                <c:pt idx="2530">
                  <c:v>82.780074999999997</c:v>
                </c:pt>
                <c:pt idx="2531">
                  <c:v>82.555319999999995</c:v>
                </c:pt>
                <c:pt idx="2532">
                  <c:v>82.337734999999995</c:v>
                </c:pt>
                <c:pt idx="2533">
                  <c:v>82.136358000000001</c:v>
                </c:pt>
                <c:pt idx="2534">
                  <c:v>81.929950000000005</c:v>
                </c:pt>
                <c:pt idx="2535">
                  <c:v>81.695974000000007</c:v>
                </c:pt>
                <c:pt idx="2536">
                  <c:v>81.481379000000004</c:v>
                </c:pt>
                <c:pt idx="2537">
                  <c:v>81.335731999999993</c:v>
                </c:pt>
                <c:pt idx="2538">
                  <c:v>81.236645999999993</c:v>
                </c:pt>
                <c:pt idx="2539">
                  <c:v>81.159644999999998</c:v>
                </c:pt>
                <c:pt idx="2540">
                  <c:v>81.093513000000002</c:v>
                </c:pt>
                <c:pt idx="2541">
                  <c:v>81.037246999999994</c:v>
                </c:pt>
                <c:pt idx="2542">
                  <c:v>80.943230999999997</c:v>
                </c:pt>
                <c:pt idx="2543">
                  <c:v>80.843445000000003</c:v>
                </c:pt>
                <c:pt idx="2544">
                  <c:v>80.875470000000007</c:v>
                </c:pt>
                <c:pt idx="2545">
                  <c:v>80.985566000000006</c:v>
                </c:pt>
                <c:pt idx="2546">
                  <c:v>81.088932</c:v>
                </c:pt>
                <c:pt idx="2547">
                  <c:v>81.183620000000005</c:v>
                </c:pt>
                <c:pt idx="2548">
                  <c:v>81.264285999999998</c:v>
                </c:pt>
                <c:pt idx="2549">
                  <c:v>81.329453999999998</c:v>
                </c:pt>
                <c:pt idx="2550">
                  <c:v>81.377210000000005</c:v>
                </c:pt>
                <c:pt idx="2551">
                  <c:v>81.419168999999997</c:v>
                </c:pt>
                <c:pt idx="2552">
                  <c:v>81.471117000000007</c:v>
                </c:pt>
                <c:pt idx="2553">
                  <c:v>81.531020999999996</c:v>
                </c:pt>
                <c:pt idx="2554">
                  <c:v>81.583552999999995</c:v>
                </c:pt>
                <c:pt idx="2555">
                  <c:v>81.624236999999994</c:v>
                </c:pt>
                <c:pt idx="2556">
                  <c:v>81.662610000000001</c:v>
                </c:pt>
                <c:pt idx="2557">
                  <c:v>81.708817999999994</c:v>
                </c:pt>
                <c:pt idx="2558">
                  <c:v>81.759522000000004</c:v>
                </c:pt>
                <c:pt idx="2559">
                  <c:v>81.804564999999997</c:v>
                </c:pt>
                <c:pt idx="2560">
                  <c:v>81.838455999999994</c:v>
                </c:pt>
                <c:pt idx="2561">
                  <c:v>81.869662000000005</c:v>
                </c:pt>
                <c:pt idx="2562">
                  <c:v>81.901949999999999</c:v>
                </c:pt>
                <c:pt idx="2563">
                  <c:v>81.921781999999993</c:v>
                </c:pt>
                <c:pt idx="2564">
                  <c:v>81.937516000000002</c:v>
                </c:pt>
                <c:pt idx="2565">
                  <c:v>81.976966000000004</c:v>
                </c:pt>
                <c:pt idx="2566">
                  <c:v>82.038488999999998</c:v>
                </c:pt>
                <c:pt idx="2567">
                  <c:v>82.110414000000006</c:v>
                </c:pt>
                <c:pt idx="2568">
                  <c:v>82.175870000000003</c:v>
                </c:pt>
                <c:pt idx="2569">
                  <c:v>82.208601000000002</c:v>
                </c:pt>
                <c:pt idx="2570">
                  <c:v>82.201592000000005</c:v>
                </c:pt>
                <c:pt idx="2571">
                  <c:v>82.179496</c:v>
                </c:pt>
                <c:pt idx="2572">
                  <c:v>82.172522999999998</c:v>
                </c:pt>
                <c:pt idx="2573">
                  <c:v>82.182320000000004</c:v>
                </c:pt>
                <c:pt idx="2574">
                  <c:v>82.197434000000001</c:v>
                </c:pt>
                <c:pt idx="2575">
                  <c:v>82.200276000000002</c:v>
                </c:pt>
                <c:pt idx="2576">
                  <c:v>82.176975999999996</c:v>
                </c:pt>
                <c:pt idx="2577">
                  <c:v>82.144857000000002</c:v>
                </c:pt>
                <c:pt idx="2578">
                  <c:v>82.124510999999998</c:v>
                </c:pt>
                <c:pt idx="2579">
                  <c:v>82.119910000000004</c:v>
                </c:pt>
                <c:pt idx="2580">
                  <c:v>82.108262999999994</c:v>
                </c:pt>
                <c:pt idx="2581">
                  <c:v>82.061935000000005</c:v>
                </c:pt>
                <c:pt idx="2582">
                  <c:v>82.007761000000002</c:v>
                </c:pt>
                <c:pt idx="2583">
                  <c:v>81.975071</c:v>
                </c:pt>
                <c:pt idx="2584">
                  <c:v>81.957136000000006</c:v>
                </c:pt>
                <c:pt idx="2585">
                  <c:v>81.954092000000003</c:v>
                </c:pt>
                <c:pt idx="2586">
                  <c:v>81.968086999999997</c:v>
                </c:pt>
                <c:pt idx="2587">
                  <c:v>81.990437</c:v>
                </c:pt>
                <c:pt idx="2588">
                  <c:v>82.009187999999995</c:v>
                </c:pt>
                <c:pt idx="2589">
                  <c:v>82.022231000000005</c:v>
                </c:pt>
                <c:pt idx="2590">
                  <c:v>82.034682000000004</c:v>
                </c:pt>
                <c:pt idx="2591">
                  <c:v>82.045506000000003</c:v>
                </c:pt>
                <c:pt idx="2592">
                  <c:v>82.054278999999994</c:v>
                </c:pt>
                <c:pt idx="2593">
                  <c:v>82.061905999999993</c:v>
                </c:pt>
                <c:pt idx="2594">
                  <c:v>82.063592</c:v>
                </c:pt>
                <c:pt idx="2595">
                  <c:v>82.043706999999998</c:v>
                </c:pt>
                <c:pt idx="2596">
                  <c:v>81.995356999999998</c:v>
                </c:pt>
                <c:pt idx="2597">
                  <c:v>81.939375999999996</c:v>
                </c:pt>
                <c:pt idx="2598">
                  <c:v>81.896063999999996</c:v>
                </c:pt>
                <c:pt idx="2599">
                  <c:v>81.859566999999998</c:v>
                </c:pt>
                <c:pt idx="2600">
                  <c:v>81.794796000000005</c:v>
                </c:pt>
                <c:pt idx="2601">
                  <c:v>81.681207999999998</c:v>
                </c:pt>
                <c:pt idx="2602">
                  <c:v>81.552104999999997</c:v>
                </c:pt>
                <c:pt idx="2603">
                  <c:v>81.439643000000004</c:v>
                </c:pt>
                <c:pt idx="2604">
                  <c:v>81.335095999999993</c:v>
                </c:pt>
                <c:pt idx="2605">
                  <c:v>81.226522000000003</c:v>
                </c:pt>
                <c:pt idx="2606">
                  <c:v>81.121876</c:v>
                </c:pt>
                <c:pt idx="2607">
                  <c:v>81.016350000000003</c:v>
                </c:pt>
                <c:pt idx="2608">
                  <c:v>80.893226999999996</c:v>
                </c:pt>
                <c:pt idx="2609">
                  <c:v>80.750549000000007</c:v>
                </c:pt>
                <c:pt idx="2610">
                  <c:v>80.590160999999995</c:v>
                </c:pt>
                <c:pt idx="2611">
                  <c:v>80.399956000000003</c:v>
                </c:pt>
                <c:pt idx="2612">
                  <c:v>80.164446999999996</c:v>
                </c:pt>
                <c:pt idx="2613">
                  <c:v>79.911541999999997</c:v>
                </c:pt>
                <c:pt idx="2614">
                  <c:v>79.690544000000003</c:v>
                </c:pt>
                <c:pt idx="2615">
                  <c:v>79.490571000000003</c:v>
                </c:pt>
                <c:pt idx="2616">
                  <c:v>79.268880999999993</c:v>
                </c:pt>
                <c:pt idx="2617">
                  <c:v>79.017384000000007</c:v>
                </c:pt>
                <c:pt idx="2618">
                  <c:v>78.760272999999998</c:v>
                </c:pt>
                <c:pt idx="2619">
                  <c:v>78.522823000000002</c:v>
                </c:pt>
                <c:pt idx="2620">
                  <c:v>78.316148999999996</c:v>
                </c:pt>
                <c:pt idx="2621">
                  <c:v>78.153524000000004</c:v>
                </c:pt>
                <c:pt idx="2622">
                  <c:v>78.050286999999997</c:v>
                </c:pt>
                <c:pt idx="2623">
                  <c:v>78.001306999999997</c:v>
                </c:pt>
                <c:pt idx="2624">
                  <c:v>77.985816999999997</c:v>
                </c:pt>
                <c:pt idx="2625">
                  <c:v>77.992592000000002</c:v>
                </c:pt>
                <c:pt idx="2626">
                  <c:v>78.023247999999995</c:v>
                </c:pt>
                <c:pt idx="2627">
                  <c:v>78.063699999999997</c:v>
                </c:pt>
                <c:pt idx="2628">
                  <c:v>78.092819000000006</c:v>
                </c:pt>
                <c:pt idx="2629">
                  <c:v>78.113024999999993</c:v>
                </c:pt>
                <c:pt idx="2630">
                  <c:v>78.130050999999995</c:v>
                </c:pt>
                <c:pt idx="2631">
                  <c:v>78.118626000000006</c:v>
                </c:pt>
                <c:pt idx="2632">
                  <c:v>78.048181999999997</c:v>
                </c:pt>
                <c:pt idx="2633">
                  <c:v>77.943152999999995</c:v>
                </c:pt>
                <c:pt idx="2634">
                  <c:v>77.877443999999997</c:v>
                </c:pt>
                <c:pt idx="2635">
                  <c:v>77.915170000000003</c:v>
                </c:pt>
                <c:pt idx="2636">
                  <c:v>78.072140000000005</c:v>
                </c:pt>
                <c:pt idx="2637">
                  <c:v>78.298522000000006</c:v>
                </c:pt>
                <c:pt idx="2638">
                  <c:v>78.508733000000007</c:v>
                </c:pt>
                <c:pt idx="2639">
                  <c:v>78.663441000000006</c:v>
                </c:pt>
                <c:pt idx="2640">
                  <c:v>78.778614000000005</c:v>
                </c:pt>
                <c:pt idx="2641">
                  <c:v>78.864851999999999</c:v>
                </c:pt>
                <c:pt idx="2642">
                  <c:v>78.915993999999998</c:v>
                </c:pt>
                <c:pt idx="2643">
                  <c:v>78.936868000000004</c:v>
                </c:pt>
                <c:pt idx="2644">
                  <c:v>78.949629999999999</c:v>
                </c:pt>
                <c:pt idx="2645">
                  <c:v>78.969790000000003</c:v>
                </c:pt>
                <c:pt idx="2646">
                  <c:v>78.994742000000002</c:v>
                </c:pt>
                <c:pt idx="2647">
                  <c:v>79.024235000000004</c:v>
                </c:pt>
                <c:pt idx="2648">
                  <c:v>79.075188999999995</c:v>
                </c:pt>
                <c:pt idx="2649">
                  <c:v>79.162698000000006</c:v>
                </c:pt>
                <c:pt idx="2650">
                  <c:v>79.285285999999999</c:v>
                </c:pt>
                <c:pt idx="2651">
                  <c:v>79.429361</c:v>
                </c:pt>
                <c:pt idx="2652">
                  <c:v>79.581225000000003</c:v>
                </c:pt>
                <c:pt idx="2653">
                  <c:v>79.733485999999999</c:v>
                </c:pt>
                <c:pt idx="2654">
                  <c:v>79.883840000000006</c:v>
                </c:pt>
                <c:pt idx="2655">
                  <c:v>80.033869999999993</c:v>
                </c:pt>
                <c:pt idx="2656">
                  <c:v>80.184301000000005</c:v>
                </c:pt>
                <c:pt idx="2657">
                  <c:v>80.330158999999995</c:v>
                </c:pt>
                <c:pt idx="2658">
                  <c:v>80.465484000000004</c:v>
                </c:pt>
                <c:pt idx="2659">
                  <c:v>80.592867999999996</c:v>
                </c:pt>
                <c:pt idx="2660">
                  <c:v>80.724845000000002</c:v>
                </c:pt>
                <c:pt idx="2661">
                  <c:v>80.864006000000003</c:v>
                </c:pt>
                <c:pt idx="2662">
                  <c:v>80.986574000000005</c:v>
                </c:pt>
                <c:pt idx="2663">
                  <c:v>81.072047999999995</c:v>
                </c:pt>
                <c:pt idx="2664">
                  <c:v>81.128568999999999</c:v>
                </c:pt>
                <c:pt idx="2665">
                  <c:v>81.175143000000006</c:v>
                </c:pt>
                <c:pt idx="2666">
                  <c:v>81.223624000000001</c:v>
                </c:pt>
                <c:pt idx="2667">
                  <c:v>81.277850000000001</c:v>
                </c:pt>
                <c:pt idx="2668">
                  <c:v>81.335770999999994</c:v>
                </c:pt>
                <c:pt idx="2669">
                  <c:v>81.389194000000003</c:v>
                </c:pt>
                <c:pt idx="2670">
                  <c:v>81.429873000000001</c:v>
                </c:pt>
                <c:pt idx="2671">
                  <c:v>81.458494999999999</c:v>
                </c:pt>
                <c:pt idx="2672">
                  <c:v>81.482916000000003</c:v>
                </c:pt>
                <c:pt idx="2673">
                  <c:v>81.507714000000007</c:v>
                </c:pt>
                <c:pt idx="2674">
                  <c:v>81.533457999999996</c:v>
                </c:pt>
                <c:pt idx="2675">
                  <c:v>81.562636999999995</c:v>
                </c:pt>
                <c:pt idx="2676">
                  <c:v>81.597928999999993</c:v>
                </c:pt>
                <c:pt idx="2677">
                  <c:v>81.634210999999993</c:v>
                </c:pt>
                <c:pt idx="2678">
                  <c:v>81.658412999999996</c:v>
                </c:pt>
                <c:pt idx="2679">
                  <c:v>81.660567</c:v>
                </c:pt>
                <c:pt idx="2680">
                  <c:v>81.641471999999993</c:v>
                </c:pt>
                <c:pt idx="2681">
                  <c:v>81.610662000000005</c:v>
                </c:pt>
                <c:pt idx="2682">
                  <c:v>81.579030000000003</c:v>
                </c:pt>
                <c:pt idx="2683">
                  <c:v>81.551531999999995</c:v>
                </c:pt>
                <c:pt idx="2684">
                  <c:v>81.524186</c:v>
                </c:pt>
                <c:pt idx="2685">
                  <c:v>81.488048000000006</c:v>
                </c:pt>
                <c:pt idx="2686">
                  <c:v>81.439803999999995</c:v>
                </c:pt>
                <c:pt idx="2687">
                  <c:v>81.390277999999995</c:v>
                </c:pt>
                <c:pt idx="2688">
                  <c:v>81.354787999999999</c:v>
                </c:pt>
                <c:pt idx="2689">
                  <c:v>81.333623000000003</c:v>
                </c:pt>
                <c:pt idx="2690">
                  <c:v>81.313041999999996</c:v>
                </c:pt>
                <c:pt idx="2691">
                  <c:v>81.283264000000003</c:v>
                </c:pt>
                <c:pt idx="2692">
                  <c:v>81.246069000000006</c:v>
                </c:pt>
                <c:pt idx="2693">
                  <c:v>81.205366999999995</c:v>
                </c:pt>
                <c:pt idx="2694">
                  <c:v>81.161510000000007</c:v>
                </c:pt>
                <c:pt idx="2695">
                  <c:v>81.116771999999997</c:v>
                </c:pt>
                <c:pt idx="2696">
                  <c:v>81.077678000000006</c:v>
                </c:pt>
                <c:pt idx="2697">
                  <c:v>81.046740999999997</c:v>
                </c:pt>
                <c:pt idx="2698">
                  <c:v>81.018023999999997</c:v>
                </c:pt>
                <c:pt idx="2699">
                  <c:v>80.985608999999997</c:v>
                </c:pt>
                <c:pt idx="2700">
                  <c:v>80.949687999999995</c:v>
                </c:pt>
                <c:pt idx="2701">
                  <c:v>80.911188999999993</c:v>
                </c:pt>
                <c:pt idx="2702">
                  <c:v>80.868623999999997</c:v>
                </c:pt>
                <c:pt idx="2703">
                  <c:v>80.825367999999997</c:v>
                </c:pt>
                <c:pt idx="2704">
                  <c:v>80.790484000000006</c:v>
                </c:pt>
                <c:pt idx="2705">
                  <c:v>80.765343999999999</c:v>
                </c:pt>
                <c:pt idx="2706">
                  <c:v>80.737395000000006</c:v>
                </c:pt>
                <c:pt idx="2707">
                  <c:v>80.694238999999996</c:v>
                </c:pt>
                <c:pt idx="2708">
                  <c:v>80.636769999999999</c:v>
                </c:pt>
                <c:pt idx="2709">
                  <c:v>80.571911</c:v>
                </c:pt>
                <c:pt idx="2710">
                  <c:v>80.500473</c:v>
                </c:pt>
                <c:pt idx="2711">
                  <c:v>80.421830999999997</c:v>
                </c:pt>
                <c:pt idx="2712">
                  <c:v>80.345206000000005</c:v>
                </c:pt>
                <c:pt idx="2713">
                  <c:v>80.284402999999998</c:v>
                </c:pt>
                <c:pt idx="2714">
                  <c:v>80.242985000000004</c:v>
                </c:pt>
                <c:pt idx="2715">
                  <c:v>80.214543000000006</c:v>
                </c:pt>
                <c:pt idx="2716">
                  <c:v>80.194063999999997</c:v>
                </c:pt>
                <c:pt idx="2717">
                  <c:v>80.179089000000005</c:v>
                </c:pt>
                <c:pt idx="2718">
                  <c:v>80.163443000000001</c:v>
                </c:pt>
                <c:pt idx="2719">
                  <c:v>80.140189000000007</c:v>
                </c:pt>
                <c:pt idx="2720">
                  <c:v>80.108868000000001</c:v>
                </c:pt>
                <c:pt idx="2721">
                  <c:v>80.072367999999997</c:v>
                </c:pt>
                <c:pt idx="2722">
                  <c:v>80.028599999999997</c:v>
                </c:pt>
                <c:pt idx="2723">
                  <c:v>79.973016999999999</c:v>
                </c:pt>
                <c:pt idx="2724">
                  <c:v>79.907497000000006</c:v>
                </c:pt>
                <c:pt idx="2725">
                  <c:v>79.839645000000004</c:v>
                </c:pt>
                <c:pt idx="2726">
                  <c:v>79.775221999999999</c:v>
                </c:pt>
                <c:pt idx="2727">
                  <c:v>79.717465000000004</c:v>
                </c:pt>
                <c:pt idx="2728">
                  <c:v>79.671068000000005</c:v>
                </c:pt>
                <c:pt idx="2729">
                  <c:v>79.638034000000005</c:v>
                </c:pt>
                <c:pt idx="2730">
                  <c:v>79.611116999999993</c:v>
                </c:pt>
                <c:pt idx="2731">
                  <c:v>79.581151000000006</c:v>
                </c:pt>
                <c:pt idx="2732">
                  <c:v>79.549435000000003</c:v>
                </c:pt>
                <c:pt idx="2733">
                  <c:v>79.523981000000006</c:v>
                </c:pt>
                <c:pt idx="2734">
                  <c:v>79.504740999999996</c:v>
                </c:pt>
                <c:pt idx="2735">
                  <c:v>79.481609000000006</c:v>
                </c:pt>
                <c:pt idx="2736">
                  <c:v>79.447621999999996</c:v>
                </c:pt>
                <c:pt idx="2737">
                  <c:v>79.406268999999995</c:v>
                </c:pt>
                <c:pt idx="2738">
                  <c:v>79.364947000000001</c:v>
                </c:pt>
                <c:pt idx="2739">
                  <c:v>79.327843999999999</c:v>
                </c:pt>
                <c:pt idx="2740">
                  <c:v>79.295472000000004</c:v>
                </c:pt>
                <c:pt idx="2741">
                  <c:v>79.266406000000003</c:v>
                </c:pt>
                <c:pt idx="2742">
                  <c:v>79.239241000000007</c:v>
                </c:pt>
                <c:pt idx="2743">
                  <c:v>79.216314999999994</c:v>
                </c:pt>
                <c:pt idx="2744">
                  <c:v>79.203220999999999</c:v>
                </c:pt>
                <c:pt idx="2745">
                  <c:v>79.200757999999993</c:v>
                </c:pt>
                <c:pt idx="2746">
                  <c:v>79.201678999999999</c:v>
                </c:pt>
                <c:pt idx="2747">
                  <c:v>79.201251999999997</c:v>
                </c:pt>
                <c:pt idx="2748">
                  <c:v>79.205151999999998</c:v>
                </c:pt>
                <c:pt idx="2749">
                  <c:v>79.217611000000005</c:v>
                </c:pt>
                <c:pt idx="2750">
                  <c:v>79.225528999999995</c:v>
                </c:pt>
                <c:pt idx="2751">
                  <c:v>79.205231999999995</c:v>
                </c:pt>
                <c:pt idx="2752">
                  <c:v>79.145067999999995</c:v>
                </c:pt>
                <c:pt idx="2753">
                  <c:v>79.054278999999994</c:v>
                </c:pt>
                <c:pt idx="2754">
                  <c:v>78.949678000000006</c:v>
                </c:pt>
                <c:pt idx="2755">
                  <c:v>78.838960999999998</c:v>
                </c:pt>
                <c:pt idx="2756">
                  <c:v>78.715996000000004</c:v>
                </c:pt>
                <c:pt idx="2757">
                  <c:v>78.566125999999997</c:v>
                </c:pt>
                <c:pt idx="2758">
                  <c:v>78.377133000000001</c:v>
                </c:pt>
                <c:pt idx="2759">
                  <c:v>78.150780999999995</c:v>
                </c:pt>
                <c:pt idx="2760">
                  <c:v>77.902232999999995</c:v>
                </c:pt>
                <c:pt idx="2761">
                  <c:v>77.643417999999997</c:v>
                </c:pt>
                <c:pt idx="2762">
                  <c:v>77.370394000000005</c:v>
                </c:pt>
                <c:pt idx="2763">
                  <c:v>77.074903000000006</c:v>
                </c:pt>
                <c:pt idx="2764">
                  <c:v>76.763875999999996</c:v>
                </c:pt>
                <c:pt idx="2765">
                  <c:v>76.455168999999998</c:v>
                </c:pt>
                <c:pt idx="2766">
                  <c:v>76.157736</c:v>
                </c:pt>
                <c:pt idx="2767">
                  <c:v>75.873394000000005</c:v>
                </c:pt>
                <c:pt idx="2768">
                  <c:v>75.618583999999998</c:v>
                </c:pt>
                <c:pt idx="2769">
                  <c:v>75.424026999999995</c:v>
                </c:pt>
                <c:pt idx="2770">
                  <c:v>75.306420000000003</c:v>
                </c:pt>
                <c:pt idx="2771">
                  <c:v>75.258009000000001</c:v>
                </c:pt>
                <c:pt idx="2772">
                  <c:v>75.269333000000003</c:v>
                </c:pt>
                <c:pt idx="2773">
                  <c:v>75.343586999999999</c:v>
                </c:pt>
                <c:pt idx="2774">
                  <c:v>75.483017000000004</c:v>
                </c:pt>
                <c:pt idx="2775">
                  <c:v>75.675881000000004</c:v>
                </c:pt>
                <c:pt idx="2776">
                  <c:v>75.894212999999993</c:v>
                </c:pt>
                <c:pt idx="2777">
                  <c:v>76.081513000000001</c:v>
                </c:pt>
                <c:pt idx="2778">
                  <c:v>76.145516999999998</c:v>
                </c:pt>
                <c:pt idx="2779">
                  <c:v>76.001165999999998</c:v>
                </c:pt>
                <c:pt idx="2780">
                  <c:v>75.652174000000002</c:v>
                </c:pt>
                <c:pt idx="2781">
                  <c:v>75.231465</c:v>
                </c:pt>
                <c:pt idx="2782">
                  <c:v>74.937228000000005</c:v>
                </c:pt>
                <c:pt idx="2783">
                  <c:v>74.905624000000003</c:v>
                </c:pt>
                <c:pt idx="2784">
                  <c:v>75.132864999999995</c:v>
                </c:pt>
                <c:pt idx="2785">
                  <c:v>75.499368000000004</c:v>
                </c:pt>
                <c:pt idx="2786">
                  <c:v>75.859367000000006</c:v>
                </c:pt>
                <c:pt idx="2787">
                  <c:v>76.124994999999998</c:v>
                </c:pt>
                <c:pt idx="2788">
                  <c:v>76.284352999999996</c:v>
                </c:pt>
                <c:pt idx="2789">
                  <c:v>76.358138999999994</c:v>
                </c:pt>
                <c:pt idx="2790">
                  <c:v>76.360496999999995</c:v>
                </c:pt>
                <c:pt idx="2791">
                  <c:v>76.304765000000003</c:v>
                </c:pt>
                <c:pt idx="2792">
                  <c:v>76.222537000000003</c:v>
                </c:pt>
                <c:pt idx="2793">
                  <c:v>76.152672999999993</c:v>
                </c:pt>
                <c:pt idx="2794">
                  <c:v>76.115263999999996</c:v>
                </c:pt>
                <c:pt idx="2795">
                  <c:v>76.112955999999997</c:v>
                </c:pt>
                <c:pt idx="2796">
                  <c:v>76.152450999999999</c:v>
                </c:pt>
                <c:pt idx="2797">
                  <c:v>76.243167999999997</c:v>
                </c:pt>
                <c:pt idx="2798">
                  <c:v>76.376333000000002</c:v>
                </c:pt>
                <c:pt idx="2799">
                  <c:v>76.528276000000005</c:v>
                </c:pt>
                <c:pt idx="2800">
                  <c:v>76.687922</c:v>
                </c:pt>
                <c:pt idx="2801">
                  <c:v>76.864175000000003</c:v>
                </c:pt>
                <c:pt idx="2802">
                  <c:v>77.064396000000002</c:v>
                </c:pt>
                <c:pt idx="2803">
                  <c:v>77.280687999999998</c:v>
                </c:pt>
                <c:pt idx="2804">
                  <c:v>77.499346000000003</c:v>
                </c:pt>
                <c:pt idx="2805">
                  <c:v>77.711293999999995</c:v>
                </c:pt>
                <c:pt idx="2806">
                  <c:v>77.912631000000005</c:v>
                </c:pt>
                <c:pt idx="2807">
                  <c:v>78.104816</c:v>
                </c:pt>
                <c:pt idx="2808">
                  <c:v>78.293373000000003</c:v>
                </c:pt>
                <c:pt idx="2809">
                  <c:v>78.478504000000001</c:v>
                </c:pt>
                <c:pt idx="2810">
                  <c:v>78.649742000000003</c:v>
                </c:pt>
                <c:pt idx="2811">
                  <c:v>78.797078999999997</c:v>
                </c:pt>
                <c:pt idx="2812">
                  <c:v>78.922732999999994</c:v>
                </c:pt>
                <c:pt idx="2813">
                  <c:v>79.034707999999995</c:v>
                </c:pt>
                <c:pt idx="2814">
                  <c:v>79.134848000000005</c:v>
                </c:pt>
                <c:pt idx="2815">
                  <c:v>79.222671000000005</c:v>
                </c:pt>
                <c:pt idx="2816">
                  <c:v>79.305751999999998</c:v>
                </c:pt>
                <c:pt idx="2817">
                  <c:v>79.395283000000006</c:v>
                </c:pt>
                <c:pt idx="2818">
                  <c:v>79.493834000000007</c:v>
                </c:pt>
                <c:pt idx="2819">
                  <c:v>79.595736000000002</c:v>
                </c:pt>
                <c:pt idx="2820">
                  <c:v>79.695268999999996</c:v>
                </c:pt>
                <c:pt idx="2821">
                  <c:v>79.785341000000003</c:v>
                </c:pt>
                <c:pt idx="2822">
                  <c:v>79.853586000000007</c:v>
                </c:pt>
                <c:pt idx="2823">
                  <c:v>79.891953999999998</c:v>
                </c:pt>
                <c:pt idx="2824">
                  <c:v>79.908513999999997</c:v>
                </c:pt>
                <c:pt idx="2825">
                  <c:v>79.919928999999996</c:v>
                </c:pt>
                <c:pt idx="2826">
                  <c:v>79.933242000000007</c:v>
                </c:pt>
                <c:pt idx="2827">
                  <c:v>79.944156000000007</c:v>
                </c:pt>
                <c:pt idx="2828">
                  <c:v>79.952107999999996</c:v>
                </c:pt>
                <c:pt idx="2829">
                  <c:v>79.965714000000006</c:v>
                </c:pt>
                <c:pt idx="2830">
                  <c:v>79.991716999999994</c:v>
                </c:pt>
                <c:pt idx="2831">
                  <c:v>80.028587000000002</c:v>
                </c:pt>
                <c:pt idx="2832">
                  <c:v>80.073736999999994</c:v>
                </c:pt>
                <c:pt idx="2833">
                  <c:v>80.127837</c:v>
                </c:pt>
                <c:pt idx="2834">
                  <c:v>80.187207000000001</c:v>
                </c:pt>
                <c:pt idx="2835">
                  <c:v>80.238957999999997</c:v>
                </c:pt>
                <c:pt idx="2836">
                  <c:v>80.270245000000003</c:v>
                </c:pt>
                <c:pt idx="2837">
                  <c:v>80.280940000000001</c:v>
                </c:pt>
                <c:pt idx="2838">
                  <c:v>80.284316000000004</c:v>
                </c:pt>
                <c:pt idx="2839">
                  <c:v>80.294942000000006</c:v>
                </c:pt>
                <c:pt idx="2840">
                  <c:v>80.315710999999993</c:v>
                </c:pt>
                <c:pt idx="2841">
                  <c:v>80.336130999999995</c:v>
                </c:pt>
                <c:pt idx="2842">
                  <c:v>80.344446000000005</c:v>
                </c:pt>
                <c:pt idx="2843">
                  <c:v>80.341655000000003</c:v>
                </c:pt>
                <c:pt idx="2844">
                  <c:v>80.340010000000007</c:v>
                </c:pt>
                <c:pt idx="2845">
                  <c:v>80.346829</c:v>
                </c:pt>
                <c:pt idx="2846">
                  <c:v>80.355315000000004</c:v>
                </c:pt>
                <c:pt idx="2847">
                  <c:v>80.354591999999997</c:v>
                </c:pt>
                <c:pt idx="2848">
                  <c:v>80.342991999999995</c:v>
                </c:pt>
                <c:pt idx="2849">
                  <c:v>80.326622</c:v>
                </c:pt>
                <c:pt idx="2850">
                  <c:v>80.310783999999998</c:v>
                </c:pt>
                <c:pt idx="2851">
                  <c:v>80.299926999999997</c:v>
                </c:pt>
                <c:pt idx="2852">
                  <c:v>80.30153</c:v>
                </c:pt>
                <c:pt idx="2853">
                  <c:v>80.320823000000004</c:v>
                </c:pt>
                <c:pt idx="2854">
                  <c:v>80.352496000000002</c:v>
                </c:pt>
                <c:pt idx="2855">
                  <c:v>80.385127999999995</c:v>
                </c:pt>
                <c:pt idx="2856">
                  <c:v>80.413694000000007</c:v>
                </c:pt>
                <c:pt idx="2857">
                  <c:v>80.442138999999997</c:v>
                </c:pt>
                <c:pt idx="2858">
                  <c:v>80.474624000000006</c:v>
                </c:pt>
                <c:pt idx="2859">
                  <c:v>80.509791000000007</c:v>
                </c:pt>
                <c:pt idx="2860">
                  <c:v>80.543302999999995</c:v>
                </c:pt>
                <c:pt idx="2861">
                  <c:v>80.571724000000003</c:v>
                </c:pt>
                <c:pt idx="2862">
                  <c:v>80.594570000000004</c:v>
                </c:pt>
                <c:pt idx="2863">
                  <c:v>80.615353999999996</c:v>
                </c:pt>
                <c:pt idx="2864">
                  <c:v>80.638416000000007</c:v>
                </c:pt>
                <c:pt idx="2865">
                  <c:v>80.662424000000001</c:v>
                </c:pt>
                <c:pt idx="2866">
                  <c:v>80.681254999999993</c:v>
                </c:pt>
                <c:pt idx="2867">
                  <c:v>80.694252000000006</c:v>
                </c:pt>
                <c:pt idx="2868">
                  <c:v>80.708934999999997</c:v>
                </c:pt>
                <c:pt idx="2869">
                  <c:v>80.727500000000006</c:v>
                </c:pt>
                <c:pt idx="2870">
                  <c:v>80.737558000000007</c:v>
                </c:pt>
                <c:pt idx="2871">
                  <c:v>80.726443000000003</c:v>
                </c:pt>
                <c:pt idx="2872">
                  <c:v>80.701408000000001</c:v>
                </c:pt>
                <c:pt idx="2873">
                  <c:v>80.684511000000001</c:v>
                </c:pt>
                <c:pt idx="2874">
                  <c:v>80.685570999999996</c:v>
                </c:pt>
                <c:pt idx="2875">
                  <c:v>80.688342000000006</c:v>
                </c:pt>
                <c:pt idx="2876">
                  <c:v>80.667479999999998</c:v>
                </c:pt>
                <c:pt idx="2877">
                  <c:v>80.615082999999998</c:v>
                </c:pt>
                <c:pt idx="2878">
                  <c:v>80.549431999999996</c:v>
                </c:pt>
                <c:pt idx="2879">
                  <c:v>80.501431999999994</c:v>
                </c:pt>
                <c:pt idx="2880">
                  <c:v>80.493154000000004</c:v>
                </c:pt>
                <c:pt idx="2881">
                  <c:v>80.523123999999996</c:v>
                </c:pt>
                <c:pt idx="2882">
                  <c:v>80.566643999999997</c:v>
                </c:pt>
                <c:pt idx="2883">
                  <c:v>80.592522000000002</c:v>
                </c:pt>
                <c:pt idx="2884">
                  <c:v>80.583658999999997</c:v>
                </c:pt>
                <c:pt idx="2885">
                  <c:v>80.545381000000006</c:v>
                </c:pt>
                <c:pt idx="2886">
                  <c:v>80.498182999999997</c:v>
                </c:pt>
                <c:pt idx="2887">
                  <c:v>80.462626</c:v>
                </c:pt>
                <c:pt idx="2888">
                  <c:v>80.447703000000004</c:v>
                </c:pt>
                <c:pt idx="2889">
                  <c:v>80.449933999999999</c:v>
                </c:pt>
                <c:pt idx="2890">
                  <c:v>80.462013999999996</c:v>
                </c:pt>
                <c:pt idx="2891">
                  <c:v>80.479426000000004</c:v>
                </c:pt>
                <c:pt idx="2892">
                  <c:v>80.495704000000003</c:v>
                </c:pt>
                <c:pt idx="2893">
                  <c:v>80.495205999999996</c:v>
                </c:pt>
                <c:pt idx="2894">
                  <c:v>80.462277</c:v>
                </c:pt>
                <c:pt idx="2895">
                  <c:v>80.401228000000003</c:v>
                </c:pt>
                <c:pt idx="2896">
                  <c:v>80.337123000000005</c:v>
                </c:pt>
                <c:pt idx="2897">
                  <c:v>80.291230999999996</c:v>
                </c:pt>
                <c:pt idx="2898">
                  <c:v>80.262843000000004</c:v>
                </c:pt>
                <c:pt idx="2899">
                  <c:v>80.240398999999996</c:v>
                </c:pt>
                <c:pt idx="2900">
                  <c:v>80.223329000000007</c:v>
                </c:pt>
                <c:pt idx="2901">
                  <c:v>80.221993999999995</c:v>
                </c:pt>
                <c:pt idx="2902">
                  <c:v>80.241197</c:v>
                </c:pt>
                <c:pt idx="2903">
                  <c:v>80.271640000000005</c:v>
                </c:pt>
                <c:pt idx="2904">
                  <c:v>80.294293999999994</c:v>
                </c:pt>
                <c:pt idx="2905">
                  <c:v>80.289490999999998</c:v>
                </c:pt>
                <c:pt idx="2906">
                  <c:v>80.251136000000002</c:v>
                </c:pt>
                <c:pt idx="2907">
                  <c:v>80.199558999999994</c:v>
                </c:pt>
                <c:pt idx="2908">
                  <c:v>80.172055</c:v>
                </c:pt>
                <c:pt idx="2909">
                  <c:v>80.193115000000006</c:v>
                </c:pt>
                <c:pt idx="2910">
                  <c:v>80.258256000000003</c:v>
                </c:pt>
                <c:pt idx="2911">
                  <c:v>80.347756000000004</c:v>
                </c:pt>
                <c:pt idx="2912">
                  <c:v>80.441969</c:v>
                </c:pt>
                <c:pt idx="2913">
                  <c:v>80.520189000000002</c:v>
                </c:pt>
                <c:pt idx="2914">
                  <c:v>80.566192999999998</c:v>
                </c:pt>
                <c:pt idx="2915">
                  <c:v>80.587833000000003</c:v>
                </c:pt>
                <c:pt idx="2916">
                  <c:v>80.617576999999997</c:v>
                </c:pt>
                <c:pt idx="2917">
                  <c:v>80.679260999999997</c:v>
                </c:pt>
                <c:pt idx="2918">
                  <c:v>80.759742000000003</c:v>
                </c:pt>
                <c:pt idx="2919">
                  <c:v>80.824870000000004</c:v>
                </c:pt>
                <c:pt idx="2920">
                  <c:v>80.857491999999993</c:v>
                </c:pt>
                <c:pt idx="2921">
                  <c:v>80.867594999999994</c:v>
                </c:pt>
                <c:pt idx="2922">
                  <c:v>80.871129999999994</c:v>
                </c:pt>
                <c:pt idx="2923">
                  <c:v>80.873782000000006</c:v>
                </c:pt>
                <c:pt idx="2924">
                  <c:v>80.875539000000003</c:v>
                </c:pt>
                <c:pt idx="2925">
                  <c:v>80.877626000000006</c:v>
                </c:pt>
                <c:pt idx="2926">
                  <c:v>80.881236000000001</c:v>
                </c:pt>
                <c:pt idx="2927">
                  <c:v>80.888924000000003</c:v>
                </c:pt>
                <c:pt idx="2928">
                  <c:v>80.909096000000005</c:v>
                </c:pt>
                <c:pt idx="2929">
                  <c:v>80.948255000000003</c:v>
                </c:pt>
                <c:pt idx="2930">
                  <c:v>80.994533000000004</c:v>
                </c:pt>
                <c:pt idx="2931">
                  <c:v>81.020357000000004</c:v>
                </c:pt>
                <c:pt idx="2932">
                  <c:v>81.011189000000002</c:v>
                </c:pt>
                <c:pt idx="2933">
                  <c:v>80.986688999999998</c:v>
                </c:pt>
                <c:pt idx="2934">
                  <c:v>80.983340999999996</c:v>
                </c:pt>
                <c:pt idx="2935">
                  <c:v>81.015854000000004</c:v>
                </c:pt>
                <c:pt idx="2936">
                  <c:v>81.064423000000005</c:v>
                </c:pt>
                <c:pt idx="2937">
                  <c:v>81.101708000000002</c:v>
                </c:pt>
                <c:pt idx="2938">
                  <c:v>81.122766999999996</c:v>
                </c:pt>
                <c:pt idx="2939">
                  <c:v>81.140418999999994</c:v>
                </c:pt>
                <c:pt idx="2940">
                  <c:v>81.158299</c:v>
                </c:pt>
                <c:pt idx="2941">
                  <c:v>81.164306999999994</c:v>
                </c:pt>
                <c:pt idx="2942">
                  <c:v>81.153310000000005</c:v>
                </c:pt>
                <c:pt idx="2943">
                  <c:v>81.141862000000003</c:v>
                </c:pt>
                <c:pt idx="2944">
                  <c:v>81.151469000000006</c:v>
                </c:pt>
                <c:pt idx="2945">
                  <c:v>81.186975000000004</c:v>
                </c:pt>
                <c:pt idx="2946">
                  <c:v>81.240808000000001</c:v>
                </c:pt>
                <c:pt idx="2947">
                  <c:v>81.308301</c:v>
                </c:pt>
                <c:pt idx="2948">
                  <c:v>81.381192999999996</c:v>
                </c:pt>
                <c:pt idx="2949">
                  <c:v>81.431517999999997</c:v>
                </c:pt>
                <c:pt idx="2950">
                  <c:v>81.429468</c:v>
                </c:pt>
                <c:pt idx="2951">
                  <c:v>81.383326999999994</c:v>
                </c:pt>
                <c:pt idx="2952">
                  <c:v>81.337884000000003</c:v>
                </c:pt>
                <c:pt idx="2953">
                  <c:v>81.327253999999996</c:v>
                </c:pt>
                <c:pt idx="2954">
                  <c:v>81.348054000000005</c:v>
                </c:pt>
                <c:pt idx="2955">
                  <c:v>81.380577000000002</c:v>
                </c:pt>
                <c:pt idx="2956">
                  <c:v>81.414581999999996</c:v>
                </c:pt>
                <c:pt idx="2957">
                  <c:v>81.446858000000006</c:v>
                </c:pt>
                <c:pt idx="2958">
                  <c:v>81.472183000000001</c:v>
                </c:pt>
                <c:pt idx="2959">
                  <c:v>81.490526000000003</c:v>
                </c:pt>
                <c:pt idx="2960">
                  <c:v>81.513054999999994</c:v>
                </c:pt>
                <c:pt idx="2961">
                  <c:v>81.547334000000006</c:v>
                </c:pt>
                <c:pt idx="2962">
                  <c:v>81.580841000000007</c:v>
                </c:pt>
                <c:pt idx="2963">
                  <c:v>81.590112000000005</c:v>
                </c:pt>
                <c:pt idx="2964">
                  <c:v>81.564560999999998</c:v>
                </c:pt>
                <c:pt idx="2965">
                  <c:v>81.514849999999996</c:v>
                </c:pt>
                <c:pt idx="2966">
                  <c:v>81.462107000000003</c:v>
                </c:pt>
                <c:pt idx="2967">
                  <c:v>81.426107999999999</c:v>
                </c:pt>
                <c:pt idx="2968">
                  <c:v>81.419872999999995</c:v>
                </c:pt>
                <c:pt idx="2969">
                  <c:v>81.445076</c:v>
                </c:pt>
                <c:pt idx="2970">
                  <c:v>81.490251999999998</c:v>
                </c:pt>
                <c:pt idx="2971">
                  <c:v>81.538426000000001</c:v>
                </c:pt>
                <c:pt idx="2972">
                  <c:v>81.577122000000003</c:v>
                </c:pt>
                <c:pt idx="2973">
                  <c:v>81.599582999999996</c:v>
                </c:pt>
                <c:pt idx="2974">
                  <c:v>81.601889999999997</c:v>
                </c:pt>
                <c:pt idx="2975">
                  <c:v>81.585412000000005</c:v>
                </c:pt>
                <c:pt idx="2976">
                  <c:v>81.560410000000005</c:v>
                </c:pt>
                <c:pt idx="2977">
                  <c:v>81.541803999999999</c:v>
                </c:pt>
                <c:pt idx="2978">
                  <c:v>81.539731000000003</c:v>
                </c:pt>
                <c:pt idx="2979">
                  <c:v>81.554787000000005</c:v>
                </c:pt>
                <c:pt idx="2980">
                  <c:v>81.579721000000006</c:v>
                </c:pt>
                <c:pt idx="2981">
                  <c:v>81.602982999999995</c:v>
                </c:pt>
                <c:pt idx="2982">
                  <c:v>81.614596000000006</c:v>
                </c:pt>
                <c:pt idx="2983">
                  <c:v>81.614593999999997</c:v>
                </c:pt>
                <c:pt idx="2984">
                  <c:v>81.615119000000007</c:v>
                </c:pt>
                <c:pt idx="2985">
                  <c:v>81.629693000000003</c:v>
                </c:pt>
                <c:pt idx="2986">
                  <c:v>81.658777999999998</c:v>
                </c:pt>
                <c:pt idx="2987">
                  <c:v>81.688199999999995</c:v>
                </c:pt>
                <c:pt idx="2988">
                  <c:v>81.703819999999993</c:v>
                </c:pt>
                <c:pt idx="2989">
                  <c:v>81.707203000000007</c:v>
                </c:pt>
                <c:pt idx="2990">
                  <c:v>81.714920000000006</c:v>
                </c:pt>
                <c:pt idx="2991">
                  <c:v>81.740277000000006</c:v>
                </c:pt>
                <c:pt idx="2992">
                  <c:v>81.776473999999993</c:v>
                </c:pt>
                <c:pt idx="2993">
                  <c:v>81.801589000000007</c:v>
                </c:pt>
                <c:pt idx="2994">
                  <c:v>81.800954000000004</c:v>
                </c:pt>
                <c:pt idx="2995">
                  <c:v>81.779730000000001</c:v>
                </c:pt>
                <c:pt idx="2996">
                  <c:v>81.752088999999998</c:v>
                </c:pt>
                <c:pt idx="2997">
                  <c:v>81.726737</c:v>
                </c:pt>
                <c:pt idx="2998">
                  <c:v>81.708658</c:v>
                </c:pt>
                <c:pt idx="2999">
                  <c:v>81.705237999999994</c:v>
                </c:pt>
                <c:pt idx="3000">
                  <c:v>81.717513999999994</c:v>
                </c:pt>
                <c:pt idx="3001">
                  <c:v>81.728712999999999</c:v>
                </c:pt>
                <c:pt idx="3002">
                  <c:v>81.716296</c:v>
                </c:pt>
                <c:pt idx="3003">
                  <c:v>81.678562999999997</c:v>
                </c:pt>
                <c:pt idx="3004">
                  <c:v>81.638390999999999</c:v>
                </c:pt>
                <c:pt idx="3005">
                  <c:v>81.616821000000002</c:v>
                </c:pt>
                <c:pt idx="3006">
                  <c:v>81.611887999999993</c:v>
                </c:pt>
                <c:pt idx="3007">
                  <c:v>81.607928000000001</c:v>
                </c:pt>
                <c:pt idx="3008">
                  <c:v>81.597255000000004</c:v>
                </c:pt>
                <c:pt idx="3009">
                  <c:v>81.585922999999994</c:v>
                </c:pt>
                <c:pt idx="3010">
                  <c:v>81.583544000000003</c:v>
                </c:pt>
                <c:pt idx="3011">
                  <c:v>81.593014999999994</c:v>
                </c:pt>
                <c:pt idx="3012">
                  <c:v>81.607014000000007</c:v>
                </c:pt>
                <c:pt idx="3013">
                  <c:v>81.611795999999998</c:v>
                </c:pt>
                <c:pt idx="3014">
                  <c:v>81.598896999999994</c:v>
                </c:pt>
                <c:pt idx="3015">
                  <c:v>81.574475000000007</c:v>
                </c:pt>
                <c:pt idx="3016">
                  <c:v>81.550746000000004</c:v>
                </c:pt>
                <c:pt idx="3017">
                  <c:v>81.527321999999998</c:v>
                </c:pt>
                <c:pt idx="3018">
                  <c:v>81.490720999999994</c:v>
                </c:pt>
                <c:pt idx="3019">
                  <c:v>81.436986000000005</c:v>
                </c:pt>
                <c:pt idx="3020">
                  <c:v>81.385174000000006</c:v>
                </c:pt>
                <c:pt idx="3021">
                  <c:v>81.359593000000004</c:v>
                </c:pt>
                <c:pt idx="3022">
                  <c:v>81.363327999999996</c:v>
                </c:pt>
                <c:pt idx="3023">
                  <c:v>81.377296000000001</c:v>
                </c:pt>
                <c:pt idx="3024">
                  <c:v>81.381838000000002</c:v>
                </c:pt>
                <c:pt idx="3025">
                  <c:v>81.370686000000006</c:v>
                </c:pt>
                <c:pt idx="3026">
                  <c:v>81.346850000000003</c:v>
                </c:pt>
                <c:pt idx="3027">
                  <c:v>81.315083999999999</c:v>
                </c:pt>
                <c:pt idx="3028">
                  <c:v>81.280649999999994</c:v>
                </c:pt>
                <c:pt idx="3029">
                  <c:v>81.249537000000004</c:v>
                </c:pt>
                <c:pt idx="3030">
                  <c:v>81.226022</c:v>
                </c:pt>
                <c:pt idx="3031">
                  <c:v>81.210611999999998</c:v>
                </c:pt>
                <c:pt idx="3032">
                  <c:v>81.199915000000004</c:v>
                </c:pt>
                <c:pt idx="3033">
                  <c:v>81.187720999999996</c:v>
                </c:pt>
                <c:pt idx="3034">
                  <c:v>81.169646999999998</c:v>
                </c:pt>
                <c:pt idx="3035">
                  <c:v>81.149901999999997</c:v>
                </c:pt>
                <c:pt idx="3036">
                  <c:v>81.140231</c:v>
                </c:pt>
                <c:pt idx="3037">
                  <c:v>81.147767999999999</c:v>
                </c:pt>
                <c:pt idx="3038">
                  <c:v>81.165773000000002</c:v>
                </c:pt>
                <c:pt idx="3039">
                  <c:v>81.180519000000004</c:v>
                </c:pt>
                <c:pt idx="3040">
                  <c:v>81.185113999999999</c:v>
                </c:pt>
                <c:pt idx="3041">
                  <c:v>81.181720999999996</c:v>
                </c:pt>
                <c:pt idx="3042">
                  <c:v>81.172775000000001</c:v>
                </c:pt>
                <c:pt idx="3043">
                  <c:v>81.157445999999993</c:v>
                </c:pt>
                <c:pt idx="3044">
                  <c:v>81.138208000000006</c:v>
                </c:pt>
                <c:pt idx="3045">
                  <c:v>81.123980000000003</c:v>
                </c:pt>
                <c:pt idx="3046">
                  <c:v>81.120551000000006</c:v>
                </c:pt>
                <c:pt idx="3047">
                  <c:v>81.119641000000001</c:v>
                </c:pt>
                <c:pt idx="3048">
                  <c:v>81.103728000000004</c:v>
                </c:pt>
                <c:pt idx="3049">
                  <c:v>81.064621000000002</c:v>
                </c:pt>
                <c:pt idx="3050">
                  <c:v>81.014387999999997</c:v>
                </c:pt>
                <c:pt idx="3051">
                  <c:v>80.973996</c:v>
                </c:pt>
                <c:pt idx="3052">
                  <c:v>80.952966000000004</c:v>
                </c:pt>
                <c:pt idx="3053">
                  <c:v>80.945295000000002</c:v>
                </c:pt>
                <c:pt idx="3054">
                  <c:v>80.943759</c:v>
                </c:pt>
                <c:pt idx="3055">
                  <c:v>80.948840000000004</c:v>
                </c:pt>
                <c:pt idx="3056">
                  <c:v>80.959436999999994</c:v>
                </c:pt>
                <c:pt idx="3057">
                  <c:v>80.964549000000005</c:v>
                </c:pt>
                <c:pt idx="3058">
                  <c:v>80.954783000000006</c:v>
                </c:pt>
                <c:pt idx="3059">
                  <c:v>80.937209999999993</c:v>
                </c:pt>
                <c:pt idx="3060">
                  <c:v>80.926651000000007</c:v>
                </c:pt>
                <c:pt idx="3061">
                  <c:v>80.923472000000004</c:v>
                </c:pt>
                <c:pt idx="3062">
                  <c:v>80.912261999999998</c:v>
                </c:pt>
                <c:pt idx="3063">
                  <c:v>80.885109999999997</c:v>
                </c:pt>
                <c:pt idx="3064">
                  <c:v>80.855671000000001</c:v>
                </c:pt>
                <c:pt idx="3065">
                  <c:v>80.845941999999994</c:v>
                </c:pt>
                <c:pt idx="3066">
                  <c:v>80.867001999999999</c:v>
                </c:pt>
                <c:pt idx="3067">
                  <c:v>80.916009000000003</c:v>
                </c:pt>
                <c:pt idx="3068">
                  <c:v>80.982720999999998</c:v>
                </c:pt>
                <c:pt idx="3069">
                  <c:v>81.051880999999995</c:v>
                </c:pt>
                <c:pt idx="3070">
                  <c:v>81.105925999999997</c:v>
                </c:pt>
                <c:pt idx="3071">
                  <c:v>81.133843999999996</c:v>
                </c:pt>
                <c:pt idx="3072">
                  <c:v>81.136730999999997</c:v>
                </c:pt>
                <c:pt idx="3073">
                  <c:v>81.123647000000005</c:v>
                </c:pt>
                <c:pt idx="3074">
                  <c:v>81.105695999999995</c:v>
                </c:pt>
                <c:pt idx="3075">
                  <c:v>81.092916000000002</c:v>
                </c:pt>
                <c:pt idx="3076">
                  <c:v>81.088963000000007</c:v>
                </c:pt>
                <c:pt idx="3077">
                  <c:v>81.086950999999999</c:v>
                </c:pt>
                <c:pt idx="3078">
                  <c:v>81.078277999999997</c:v>
                </c:pt>
                <c:pt idx="3079">
                  <c:v>81.068281999999996</c:v>
                </c:pt>
                <c:pt idx="3080">
                  <c:v>81.074509000000006</c:v>
                </c:pt>
                <c:pt idx="3081">
                  <c:v>81.104467999999997</c:v>
                </c:pt>
                <c:pt idx="3082">
                  <c:v>81.142696000000001</c:v>
                </c:pt>
                <c:pt idx="3083">
                  <c:v>81.167066000000005</c:v>
                </c:pt>
                <c:pt idx="3084">
                  <c:v>81.172882999999999</c:v>
                </c:pt>
                <c:pt idx="3085">
                  <c:v>81.174096000000006</c:v>
                </c:pt>
                <c:pt idx="3086">
                  <c:v>81.18356</c:v>
                </c:pt>
                <c:pt idx="3087">
                  <c:v>81.198480000000004</c:v>
                </c:pt>
                <c:pt idx="3088">
                  <c:v>81.207494999999994</c:v>
                </c:pt>
                <c:pt idx="3089">
                  <c:v>81.211027999999999</c:v>
                </c:pt>
                <c:pt idx="3090">
                  <c:v>81.230729999999994</c:v>
                </c:pt>
                <c:pt idx="3091">
                  <c:v>81.289942999999994</c:v>
                </c:pt>
                <c:pt idx="3092">
                  <c:v>81.380420999999998</c:v>
                </c:pt>
                <c:pt idx="3093">
                  <c:v>81.459070999999994</c:v>
                </c:pt>
                <c:pt idx="3094">
                  <c:v>81.490683000000004</c:v>
                </c:pt>
                <c:pt idx="3095">
                  <c:v>81.486857000000001</c:v>
                </c:pt>
                <c:pt idx="3096">
                  <c:v>81.486413999999996</c:v>
                </c:pt>
                <c:pt idx="3097">
                  <c:v>81.504802999999995</c:v>
                </c:pt>
                <c:pt idx="3098">
                  <c:v>81.525046000000003</c:v>
                </c:pt>
                <c:pt idx="3099">
                  <c:v>81.535330999999999</c:v>
                </c:pt>
                <c:pt idx="3100">
                  <c:v>81.546364999999994</c:v>
                </c:pt>
                <c:pt idx="3101">
                  <c:v>81.563736000000006</c:v>
                </c:pt>
                <c:pt idx="3102">
                  <c:v>81.571914000000007</c:v>
                </c:pt>
                <c:pt idx="3103">
                  <c:v>81.563322999999997</c:v>
                </c:pt>
                <c:pt idx="3104">
                  <c:v>81.561329999999998</c:v>
                </c:pt>
                <c:pt idx="3105">
                  <c:v>81.591865999999996</c:v>
                </c:pt>
                <c:pt idx="3106">
                  <c:v>81.646001999999996</c:v>
                </c:pt>
                <c:pt idx="3107">
                  <c:v>81.692929000000007</c:v>
                </c:pt>
                <c:pt idx="3108">
                  <c:v>81.720298</c:v>
                </c:pt>
                <c:pt idx="3109">
                  <c:v>81.739204999999998</c:v>
                </c:pt>
                <c:pt idx="3110">
                  <c:v>81.755419000000003</c:v>
                </c:pt>
                <c:pt idx="3111">
                  <c:v>81.759917999999999</c:v>
                </c:pt>
                <c:pt idx="3112">
                  <c:v>81.750881000000007</c:v>
                </c:pt>
                <c:pt idx="3113">
                  <c:v>81.746646999999996</c:v>
                </c:pt>
                <c:pt idx="3114">
                  <c:v>81.768820000000005</c:v>
                </c:pt>
                <c:pt idx="3115">
                  <c:v>81.820929000000007</c:v>
                </c:pt>
                <c:pt idx="3116">
                  <c:v>81.886673999999999</c:v>
                </c:pt>
                <c:pt idx="3117">
                  <c:v>81.942307999999997</c:v>
                </c:pt>
                <c:pt idx="3118">
                  <c:v>81.971462000000002</c:v>
                </c:pt>
                <c:pt idx="3119">
                  <c:v>81.975719999999995</c:v>
                </c:pt>
                <c:pt idx="3120">
                  <c:v>81.970888000000002</c:v>
                </c:pt>
                <c:pt idx="3121">
                  <c:v>81.969499999999996</c:v>
                </c:pt>
                <c:pt idx="3122">
                  <c:v>81.972654000000006</c:v>
                </c:pt>
                <c:pt idx="3123">
                  <c:v>81.984973999999994</c:v>
                </c:pt>
                <c:pt idx="3124">
                  <c:v>82.026777999999993</c:v>
                </c:pt>
                <c:pt idx="3125">
                  <c:v>82.115086000000005</c:v>
                </c:pt>
                <c:pt idx="3126">
                  <c:v>82.235293999999996</c:v>
                </c:pt>
                <c:pt idx="3127">
                  <c:v>82.347547000000006</c:v>
                </c:pt>
                <c:pt idx="3128">
                  <c:v>82.423439999999999</c:v>
                </c:pt>
                <c:pt idx="3129">
                  <c:v>82.466930000000005</c:v>
                </c:pt>
                <c:pt idx="3130">
                  <c:v>82.500009000000006</c:v>
                </c:pt>
                <c:pt idx="3131">
                  <c:v>82.537058000000002</c:v>
                </c:pt>
                <c:pt idx="3132">
                  <c:v>82.573965000000001</c:v>
                </c:pt>
                <c:pt idx="3133">
                  <c:v>82.59639</c:v>
                </c:pt>
                <c:pt idx="3134">
                  <c:v>82.599332000000004</c:v>
                </c:pt>
                <c:pt idx="3135">
                  <c:v>82.601388</c:v>
                </c:pt>
                <c:pt idx="3136">
                  <c:v>82.633380000000002</c:v>
                </c:pt>
                <c:pt idx="3137">
                  <c:v>82.705719000000002</c:v>
                </c:pt>
                <c:pt idx="3138">
                  <c:v>82.792840999999996</c:v>
                </c:pt>
                <c:pt idx="3139">
                  <c:v>82.860343999999998</c:v>
                </c:pt>
                <c:pt idx="3140">
                  <c:v>82.902726000000001</c:v>
                </c:pt>
                <c:pt idx="3141">
                  <c:v>82.941411000000002</c:v>
                </c:pt>
                <c:pt idx="3142">
                  <c:v>82.988791000000006</c:v>
                </c:pt>
                <c:pt idx="3143">
                  <c:v>83.031709000000006</c:v>
                </c:pt>
                <c:pt idx="3144">
                  <c:v>83.055672999999999</c:v>
                </c:pt>
                <c:pt idx="3145">
                  <c:v>83.070638000000002</c:v>
                </c:pt>
                <c:pt idx="3146">
                  <c:v>83.100161</c:v>
                </c:pt>
                <c:pt idx="3147">
                  <c:v>83.151083</c:v>
                </c:pt>
                <c:pt idx="3148">
                  <c:v>83.207380000000001</c:v>
                </c:pt>
                <c:pt idx="3149">
                  <c:v>83.254604</c:v>
                </c:pt>
                <c:pt idx="3150">
                  <c:v>83.298901999999998</c:v>
                </c:pt>
                <c:pt idx="3151">
                  <c:v>83.354207000000002</c:v>
                </c:pt>
                <c:pt idx="3152">
                  <c:v>83.416122999999999</c:v>
                </c:pt>
                <c:pt idx="3153">
                  <c:v>83.4602</c:v>
                </c:pt>
                <c:pt idx="3154">
                  <c:v>83.469731999999993</c:v>
                </c:pt>
                <c:pt idx="3155">
                  <c:v>83.456850000000003</c:v>
                </c:pt>
                <c:pt idx="3156">
                  <c:v>83.448351000000002</c:v>
                </c:pt>
                <c:pt idx="3157">
                  <c:v>83.456068999999999</c:v>
                </c:pt>
                <c:pt idx="3158">
                  <c:v>83.470136999999994</c:v>
                </c:pt>
                <c:pt idx="3159">
                  <c:v>83.478750000000005</c:v>
                </c:pt>
                <c:pt idx="3160">
                  <c:v>83.483593999999997</c:v>
                </c:pt>
                <c:pt idx="3161">
                  <c:v>83.494287</c:v>
                </c:pt>
                <c:pt idx="3162">
                  <c:v>83.518116000000006</c:v>
                </c:pt>
                <c:pt idx="3163">
                  <c:v>83.559580999999994</c:v>
                </c:pt>
                <c:pt idx="3164">
                  <c:v>83.621296000000001</c:v>
                </c:pt>
                <c:pt idx="3165">
                  <c:v>83.698170000000005</c:v>
                </c:pt>
                <c:pt idx="3166">
                  <c:v>83.775603000000004</c:v>
                </c:pt>
                <c:pt idx="3167">
                  <c:v>83.839800999999994</c:v>
                </c:pt>
                <c:pt idx="3168">
                  <c:v>83.887814000000006</c:v>
                </c:pt>
                <c:pt idx="3169">
                  <c:v>83.926142999999996</c:v>
                </c:pt>
                <c:pt idx="3170">
                  <c:v>83.965238999999997</c:v>
                </c:pt>
                <c:pt idx="3171">
                  <c:v>84.016479000000004</c:v>
                </c:pt>
                <c:pt idx="3172">
                  <c:v>84.084021000000007</c:v>
                </c:pt>
                <c:pt idx="3173">
                  <c:v>84.152636999999999</c:v>
                </c:pt>
                <c:pt idx="3174">
                  <c:v>84.193916000000002</c:v>
                </c:pt>
                <c:pt idx="3175">
                  <c:v>84.196331000000001</c:v>
                </c:pt>
                <c:pt idx="3176">
                  <c:v>84.183436999999998</c:v>
                </c:pt>
                <c:pt idx="3177">
                  <c:v>84.192948999999999</c:v>
                </c:pt>
                <c:pt idx="3178">
                  <c:v>84.242723999999995</c:v>
                </c:pt>
                <c:pt idx="3179">
                  <c:v>84.322129000000004</c:v>
                </c:pt>
                <c:pt idx="3180">
                  <c:v>84.405094000000005</c:v>
                </c:pt>
                <c:pt idx="3181">
                  <c:v>84.462796999999995</c:v>
                </c:pt>
                <c:pt idx="3182">
                  <c:v>84.475410999999994</c:v>
                </c:pt>
                <c:pt idx="3183">
                  <c:v>84.444687999999999</c:v>
                </c:pt>
                <c:pt idx="3184">
                  <c:v>84.392229999999998</c:v>
                </c:pt>
                <c:pt idx="3185">
                  <c:v>84.338683000000003</c:v>
                </c:pt>
                <c:pt idx="3186">
                  <c:v>84.286900000000003</c:v>
                </c:pt>
                <c:pt idx="3187">
                  <c:v>84.229258999999999</c:v>
                </c:pt>
                <c:pt idx="3188">
                  <c:v>84.164624000000003</c:v>
                </c:pt>
                <c:pt idx="3189">
                  <c:v>84.098680999999999</c:v>
                </c:pt>
                <c:pt idx="3190">
                  <c:v>84.031057000000004</c:v>
                </c:pt>
                <c:pt idx="3191">
                  <c:v>83.952764999999999</c:v>
                </c:pt>
                <c:pt idx="3192">
                  <c:v>83.858033000000006</c:v>
                </c:pt>
                <c:pt idx="3193">
                  <c:v>83.752311000000006</c:v>
                </c:pt>
                <c:pt idx="3194">
                  <c:v>83.647882999999993</c:v>
                </c:pt>
                <c:pt idx="3195">
                  <c:v>83.556929999999994</c:v>
                </c:pt>
                <c:pt idx="3196">
                  <c:v>83.488669999999999</c:v>
                </c:pt>
                <c:pt idx="3197">
                  <c:v>83.446961000000002</c:v>
                </c:pt>
                <c:pt idx="3198">
                  <c:v>83.429654999999997</c:v>
                </c:pt>
                <c:pt idx="3199">
                  <c:v>83.435186000000002</c:v>
                </c:pt>
                <c:pt idx="3200">
                  <c:v>83.468248000000003</c:v>
                </c:pt>
                <c:pt idx="3201">
                  <c:v>83.531546000000006</c:v>
                </c:pt>
                <c:pt idx="3202">
                  <c:v>83.612249000000006</c:v>
                </c:pt>
                <c:pt idx="3203">
                  <c:v>83.686088999999996</c:v>
                </c:pt>
                <c:pt idx="3204">
                  <c:v>83.73912</c:v>
                </c:pt>
                <c:pt idx="3205">
                  <c:v>83.779787999999996</c:v>
                </c:pt>
                <c:pt idx="3206">
                  <c:v>83.825854000000007</c:v>
                </c:pt>
                <c:pt idx="3207">
                  <c:v>83.882429999999999</c:v>
                </c:pt>
                <c:pt idx="3208">
                  <c:v>83.936166</c:v>
                </c:pt>
                <c:pt idx="3209">
                  <c:v>83.970737999999997</c:v>
                </c:pt>
                <c:pt idx="3210">
                  <c:v>83.986378000000002</c:v>
                </c:pt>
                <c:pt idx="3211">
                  <c:v>84.001289</c:v>
                </c:pt>
                <c:pt idx="3212">
                  <c:v>84.031246999999993</c:v>
                </c:pt>
                <c:pt idx="3213">
                  <c:v>84.070261000000002</c:v>
                </c:pt>
                <c:pt idx="3214">
                  <c:v>84.097300000000004</c:v>
                </c:pt>
                <c:pt idx="3215">
                  <c:v>84.103055999999995</c:v>
                </c:pt>
                <c:pt idx="3216">
                  <c:v>84.103245000000001</c:v>
                </c:pt>
                <c:pt idx="3217">
                  <c:v>84.120562000000007</c:v>
                </c:pt>
                <c:pt idx="3218">
                  <c:v>84.157428999999993</c:v>
                </c:pt>
                <c:pt idx="3219">
                  <c:v>84.191775000000007</c:v>
                </c:pt>
                <c:pt idx="3220">
                  <c:v>84.197666999999996</c:v>
                </c:pt>
                <c:pt idx="3221">
                  <c:v>84.167420000000007</c:v>
                </c:pt>
                <c:pt idx="3222">
                  <c:v>84.117562000000007</c:v>
                </c:pt>
                <c:pt idx="3223">
                  <c:v>84.076976999999999</c:v>
                </c:pt>
                <c:pt idx="3224">
                  <c:v>84.066635000000005</c:v>
                </c:pt>
                <c:pt idx="3225">
                  <c:v>84.087089000000006</c:v>
                </c:pt>
                <c:pt idx="3226">
                  <c:v>84.125253999999998</c:v>
                </c:pt>
                <c:pt idx="3227">
                  <c:v>84.171691999999993</c:v>
                </c:pt>
                <c:pt idx="3228">
                  <c:v>84.225246999999996</c:v>
                </c:pt>
                <c:pt idx="3229">
                  <c:v>84.280433000000002</c:v>
                </c:pt>
                <c:pt idx="3230">
                  <c:v>84.320625000000007</c:v>
                </c:pt>
                <c:pt idx="3231">
                  <c:v>84.331530000000001</c:v>
                </c:pt>
                <c:pt idx="3232">
                  <c:v>84.316497999999996</c:v>
                </c:pt>
                <c:pt idx="3233">
                  <c:v>84.292698000000001</c:v>
                </c:pt>
                <c:pt idx="3234">
                  <c:v>84.276032000000001</c:v>
                </c:pt>
                <c:pt idx="3235">
                  <c:v>84.272058999999999</c:v>
                </c:pt>
                <c:pt idx="3236">
                  <c:v>84.27449</c:v>
                </c:pt>
                <c:pt idx="3237">
                  <c:v>84.268192999999997</c:v>
                </c:pt>
                <c:pt idx="3238">
                  <c:v>84.241608999999997</c:v>
                </c:pt>
                <c:pt idx="3239">
                  <c:v>84.202781000000002</c:v>
                </c:pt>
                <c:pt idx="3240">
                  <c:v>84.176061000000004</c:v>
                </c:pt>
                <c:pt idx="3241">
                  <c:v>84.175657999999999</c:v>
                </c:pt>
                <c:pt idx="3242">
                  <c:v>84.187636999999995</c:v>
                </c:pt>
                <c:pt idx="3243">
                  <c:v>84.184340000000006</c:v>
                </c:pt>
                <c:pt idx="3244">
                  <c:v>84.150638999999998</c:v>
                </c:pt>
                <c:pt idx="3245">
                  <c:v>84.091249000000005</c:v>
                </c:pt>
                <c:pt idx="3246">
                  <c:v>84.022186000000005</c:v>
                </c:pt>
                <c:pt idx="3247">
                  <c:v>83.962113000000002</c:v>
                </c:pt>
                <c:pt idx="3248">
                  <c:v>83.921300000000002</c:v>
                </c:pt>
                <c:pt idx="3249">
                  <c:v>83.889178999999999</c:v>
                </c:pt>
                <c:pt idx="3250">
                  <c:v>83.842601000000002</c:v>
                </c:pt>
                <c:pt idx="3251">
                  <c:v>83.776155000000003</c:v>
                </c:pt>
                <c:pt idx="3252">
                  <c:v>83.712053999999995</c:v>
                </c:pt>
                <c:pt idx="3253">
                  <c:v>83.667331000000004</c:v>
                </c:pt>
                <c:pt idx="3254">
                  <c:v>83.624419000000003</c:v>
                </c:pt>
                <c:pt idx="3255">
                  <c:v>83.551961000000006</c:v>
                </c:pt>
                <c:pt idx="3256">
                  <c:v>83.444006000000002</c:v>
                </c:pt>
                <c:pt idx="3257">
                  <c:v>83.317814999999996</c:v>
                </c:pt>
                <c:pt idx="3258">
                  <c:v>83.183481999999998</c:v>
                </c:pt>
                <c:pt idx="3259">
                  <c:v>83.042572000000007</c:v>
                </c:pt>
                <c:pt idx="3260">
                  <c:v>82.910786000000002</c:v>
                </c:pt>
                <c:pt idx="3261">
                  <c:v>82.810246000000006</c:v>
                </c:pt>
                <c:pt idx="3262">
                  <c:v>82.733701999999994</c:v>
                </c:pt>
                <c:pt idx="3263">
                  <c:v>82.640620999999996</c:v>
                </c:pt>
                <c:pt idx="3264">
                  <c:v>82.497130999999996</c:v>
                </c:pt>
                <c:pt idx="3265">
                  <c:v>82.304237999999998</c:v>
                </c:pt>
                <c:pt idx="3266">
                  <c:v>82.084553</c:v>
                </c:pt>
                <c:pt idx="3267">
                  <c:v>81.860574</c:v>
                </c:pt>
                <c:pt idx="3268">
                  <c:v>81.651408000000004</c:v>
                </c:pt>
                <c:pt idx="3269">
                  <c:v>81.470534000000001</c:v>
                </c:pt>
                <c:pt idx="3270">
                  <c:v>81.315303999999998</c:v>
                </c:pt>
                <c:pt idx="3271">
                  <c:v>81.170133000000007</c:v>
                </c:pt>
                <c:pt idx="3272">
                  <c:v>81.025841</c:v>
                </c:pt>
                <c:pt idx="3273">
                  <c:v>80.886415999999997</c:v>
                </c:pt>
                <c:pt idx="3274">
                  <c:v>80.757395000000002</c:v>
                </c:pt>
                <c:pt idx="3275">
                  <c:v>80.641238000000001</c:v>
                </c:pt>
                <c:pt idx="3276">
                  <c:v>80.541455999999997</c:v>
                </c:pt>
                <c:pt idx="3277">
                  <c:v>80.452691000000002</c:v>
                </c:pt>
                <c:pt idx="3278">
                  <c:v>80.346729999999994</c:v>
                </c:pt>
                <c:pt idx="3279">
                  <c:v>80.190144000000004</c:v>
                </c:pt>
                <c:pt idx="3280">
                  <c:v>79.985667000000007</c:v>
                </c:pt>
                <c:pt idx="3281">
                  <c:v>79.777094000000005</c:v>
                </c:pt>
                <c:pt idx="3282">
                  <c:v>79.600393999999994</c:v>
                </c:pt>
                <c:pt idx="3283">
                  <c:v>79.451241999999993</c:v>
                </c:pt>
                <c:pt idx="3284">
                  <c:v>79.306167000000002</c:v>
                </c:pt>
                <c:pt idx="3285">
                  <c:v>79.150589999999994</c:v>
                </c:pt>
                <c:pt idx="3286">
                  <c:v>78.981925000000004</c:v>
                </c:pt>
                <c:pt idx="3287">
                  <c:v>78.805379000000002</c:v>
                </c:pt>
                <c:pt idx="3288">
                  <c:v>78.632253000000006</c:v>
                </c:pt>
                <c:pt idx="3289">
                  <c:v>78.467286000000001</c:v>
                </c:pt>
                <c:pt idx="3290">
                  <c:v>78.296672000000001</c:v>
                </c:pt>
                <c:pt idx="3291">
                  <c:v>78.105241000000007</c:v>
                </c:pt>
                <c:pt idx="3292">
                  <c:v>77.902310999999997</c:v>
                </c:pt>
                <c:pt idx="3293">
                  <c:v>77.708618000000001</c:v>
                </c:pt>
                <c:pt idx="3294">
                  <c:v>77.519703000000007</c:v>
                </c:pt>
                <c:pt idx="3295">
                  <c:v>77.309683000000007</c:v>
                </c:pt>
                <c:pt idx="3296">
                  <c:v>77.074740000000006</c:v>
                </c:pt>
                <c:pt idx="3297">
                  <c:v>76.843164000000002</c:v>
                </c:pt>
                <c:pt idx="3298">
                  <c:v>76.634654999999995</c:v>
                </c:pt>
                <c:pt idx="3299">
                  <c:v>76.439271000000005</c:v>
                </c:pt>
                <c:pt idx="3300">
                  <c:v>76.243560000000002</c:v>
                </c:pt>
                <c:pt idx="3301">
                  <c:v>76.047415000000001</c:v>
                </c:pt>
                <c:pt idx="3302">
                  <c:v>75.845654999999994</c:v>
                </c:pt>
                <c:pt idx="3303">
                  <c:v>75.620352999999994</c:v>
                </c:pt>
                <c:pt idx="3304">
                  <c:v>75.365437</c:v>
                </c:pt>
                <c:pt idx="3305">
                  <c:v>75.096767999999997</c:v>
                </c:pt>
                <c:pt idx="3306">
                  <c:v>74.828776000000005</c:v>
                </c:pt>
                <c:pt idx="3307">
                  <c:v>74.566236000000004</c:v>
                </c:pt>
                <c:pt idx="3308">
                  <c:v>74.322231000000002</c:v>
                </c:pt>
                <c:pt idx="3309">
                  <c:v>74.111801999999997</c:v>
                </c:pt>
                <c:pt idx="3310">
                  <c:v>73.920732999999998</c:v>
                </c:pt>
                <c:pt idx="3311">
                  <c:v>73.713025999999999</c:v>
                </c:pt>
                <c:pt idx="3312">
                  <c:v>73.483419999999995</c:v>
                </c:pt>
                <c:pt idx="3313">
                  <c:v>73.265705999999994</c:v>
                </c:pt>
                <c:pt idx="3314">
                  <c:v>73.072779999999995</c:v>
                </c:pt>
                <c:pt idx="3315">
                  <c:v>72.876403999999994</c:v>
                </c:pt>
                <c:pt idx="3316">
                  <c:v>72.657214999999994</c:v>
                </c:pt>
                <c:pt idx="3317">
                  <c:v>72.425157999999996</c:v>
                </c:pt>
                <c:pt idx="3318">
                  <c:v>72.181188000000006</c:v>
                </c:pt>
                <c:pt idx="3319">
                  <c:v>71.905873999999997</c:v>
                </c:pt>
                <c:pt idx="3320">
                  <c:v>71.604560000000006</c:v>
                </c:pt>
                <c:pt idx="3321">
                  <c:v>71.323224999999994</c:v>
                </c:pt>
                <c:pt idx="3322">
                  <c:v>71.100164000000007</c:v>
                </c:pt>
                <c:pt idx="3323">
                  <c:v>70.929212000000007</c:v>
                </c:pt>
                <c:pt idx="3324">
                  <c:v>70.771852999999993</c:v>
                </c:pt>
                <c:pt idx="3325">
                  <c:v>70.581433000000004</c:v>
                </c:pt>
                <c:pt idx="3326">
                  <c:v>70.329015999999996</c:v>
                </c:pt>
                <c:pt idx="3327">
                  <c:v>70.032047000000006</c:v>
                </c:pt>
                <c:pt idx="3328">
                  <c:v>69.739248000000003</c:v>
                </c:pt>
                <c:pt idx="3329">
                  <c:v>69.449670999999995</c:v>
                </c:pt>
                <c:pt idx="3330">
                  <c:v>69.091908000000004</c:v>
                </c:pt>
                <c:pt idx="3331">
                  <c:v>68.553026000000003</c:v>
                </c:pt>
                <c:pt idx="3332">
                  <c:v>67.906318999999996</c:v>
                </c:pt>
                <c:pt idx="3333">
                  <c:v>67.579762000000002</c:v>
                </c:pt>
                <c:pt idx="3334">
                  <c:v>67.631095999999999</c:v>
                </c:pt>
                <c:pt idx="3335">
                  <c:v>67.716408999999999</c:v>
                </c:pt>
                <c:pt idx="3336">
                  <c:v>67.665073000000007</c:v>
                </c:pt>
                <c:pt idx="3337">
                  <c:v>67.521072000000004</c:v>
                </c:pt>
                <c:pt idx="3338">
                  <c:v>67.37424</c:v>
                </c:pt>
                <c:pt idx="3339">
                  <c:v>67.236075</c:v>
                </c:pt>
                <c:pt idx="3340">
                  <c:v>67.072778999999997</c:v>
                </c:pt>
                <c:pt idx="3341">
                  <c:v>66.887309000000002</c:v>
                </c:pt>
                <c:pt idx="3342">
                  <c:v>66.704663999999994</c:v>
                </c:pt>
                <c:pt idx="3343">
                  <c:v>66.526083</c:v>
                </c:pt>
                <c:pt idx="3344">
                  <c:v>66.344736999999995</c:v>
                </c:pt>
                <c:pt idx="3345">
                  <c:v>66.174081999999999</c:v>
                </c:pt>
                <c:pt idx="3346">
                  <c:v>66.024467000000001</c:v>
                </c:pt>
                <c:pt idx="3347">
                  <c:v>65.880521000000002</c:v>
                </c:pt>
                <c:pt idx="3348">
                  <c:v>65.724779999999996</c:v>
                </c:pt>
                <c:pt idx="3349">
                  <c:v>65.555211</c:v>
                </c:pt>
                <c:pt idx="3350">
                  <c:v>65.366613999999998</c:v>
                </c:pt>
                <c:pt idx="3351">
                  <c:v>65.154820999999998</c:v>
                </c:pt>
                <c:pt idx="3352">
                  <c:v>64.951232000000005</c:v>
                </c:pt>
                <c:pt idx="3353">
                  <c:v>64.803151</c:v>
                </c:pt>
                <c:pt idx="3354">
                  <c:v>64.700979000000004</c:v>
                </c:pt>
                <c:pt idx="3355">
                  <c:v>64.578423999999998</c:v>
                </c:pt>
                <c:pt idx="3356">
                  <c:v>64.405027000000004</c:v>
                </c:pt>
                <c:pt idx="3357">
                  <c:v>64.224513000000002</c:v>
                </c:pt>
                <c:pt idx="3358">
                  <c:v>64.079792999999995</c:v>
                </c:pt>
                <c:pt idx="3359">
                  <c:v>63.953122</c:v>
                </c:pt>
                <c:pt idx="3360">
                  <c:v>63.809868000000002</c:v>
                </c:pt>
                <c:pt idx="3361">
                  <c:v>63.649472000000003</c:v>
                </c:pt>
                <c:pt idx="3362">
                  <c:v>63.480905999999997</c:v>
                </c:pt>
                <c:pt idx="3363">
                  <c:v>63.293677000000002</c:v>
                </c:pt>
                <c:pt idx="3364">
                  <c:v>63.089502000000003</c:v>
                </c:pt>
                <c:pt idx="3365">
                  <c:v>62.904508999999997</c:v>
                </c:pt>
                <c:pt idx="3366">
                  <c:v>62.763382</c:v>
                </c:pt>
                <c:pt idx="3367">
                  <c:v>62.646855000000002</c:v>
                </c:pt>
                <c:pt idx="3368">
                  <c:v>62.533515999999999</c:v>
                </c:pt>
                <c:pt idx="3369">
                  <c:v>62.427551000000001</c:v>
                </c:pt>
                <c:pt idx="3370">
                  <c:v>62.323624000000002</c:v>
                </c:pt>
                <c:pt idx="3371">
                  <c:v>62.194941999999998</c:v>
                </c:pt>
                <c:pt idx="3372">
                  <c:v>62.039439000000002</c:v>
                </c:pt>
                <c:pt idx="3373">
                  <c:v>61.893267000000002</c:v>
                </c:pt>
                <c:pt idx="3374">
                  <c:v>61.774233000000002</c:v>
                </c:pt>
                <c:pt idx="3375">
                  <c:v>61.653697000000001</c:v>
                </c:pt>
                <c:pt idx="3376">
                  <c:v>61.511704999999999</c:v>
                </c:pt>
                <c:pt idx="3377">
                  <c:v>61.369835000000002</c:v>
                </c:pt>
                <c:pt idx="3378">
                  <c:v>61.240847000000002</c:v>
                </c:pt>
                <c:pt idx="3379">
                  <c:v>61.100085999999997</c:v>
                </c:pt>
                <c:pt idx="3380">
                  <c:v>60.936036000000001</c:v>
                </c:pt>
                <c:pt idx="3381">
                  <c:v>60.780735999999997</c:v>
                </c:pt>
                <c:pt idx="3382">
                  <c:v>60.659557</c:v>
                </c:pt>
                <c:pt idx="3383">
                  <c:v>60.553007000000001</c:v>
                </c:pt>
                <c:pt idx="3384">
                  <c:v>60.440584000000001</c:v>
                </c:pt>
                <c:pt idx="3385">
                  <c:v>60.335098000000002</c:v>
                </c:pt>
                <c:pt idx="3386">
                  <c:v>60.238731999999999</c:v>
                </c:pt>
                <c:pt idx="3387">
                  <c:v>60.121799000000003</c:v>
                </c:pt>
                <c:pt idx="3388">
                  <c:v>59.976903999999998</c:v>
                </c:pt>
                <c:pt idx="3389">
                  <c:v>59.834175000000002</c:v>
                </c:pt>
                <c:pt idx="3390">
                  <c:v>59.700547999999998</c:v>
                </c:pt>
                <c:pt idx="3391">
                  <c:v>59.549216999999999</c:v>
                </c:pt>
                <c:pt idx="3392">
                  <c:v>59.388283999999999</c:v>
                </c:pt>
                <c:pt idx="3393">
                  <c:v>59.268008999999999</c:v>
                </c:pt>
                <c:pt idx="3394">
                  <c:v>59.194302999999998</c:v>
                </c:pt>
                <c:pt idx="3395">
                  <c:v>59.107557999999997</c:v>
                </c:pt>
                <c:pt idx="3396">
                  <c:v>58.972993000000002</c:v>
                </c:pt>
                <c:pt idx="3397">
                  <c:v>58.817642999999997</c:v>
                </c:pt>
                <c:pt idx="3398">
                  <c:v>58.656317000000001</c:v>
                </c:pt>
                <c:pt idx="3399">
                  <c:v>58.467162000000002</c:v>
                </c:pt>
                <c:pt idx="3400">
                  <c:v>58.270122000000001</c:v>
                </c:pt>
                <c:pt idx="3401">
                  <c:v>58.139099000000002</c:v>
                </c:pt>
                <c:pt idx="3402">
                  <c:v>58.090864000000003</c:v>
                </c:pt>
                <c:pt idx="3403">
                  <c:v>58.051772999999997</c:v>
                </c:pt>
                <c:pt idx="3404">
                  <c:v>57.969642</c:v>
                </c:pt>
                <c:pt idx="3405">
                  <c:v>57.875236000000001</c:v>
                </c:pt>
                <c:pt idx="3406">
                  <c:v>57.803162</c:v>
                </c:pt>
                <c:pt idx="3407">
                  <c:v>57.726210999999999</c:v>
                </c:pt>
                <c:pt idx="3408">
                  <c:v>57.614856000000003</c:v>
                </c:pt>
                <c:pt idx="3409">
                  <c:v>57.492289999999997</c:v>
                </c:pt>
                <c:pt idx="3410">
                  <c:v>57.370134</c:v>
                </c:pt>
                <c:pt idx="3411">
                  <c:v>57.206076000000003</c:v>
                </c:pt>
                <c:pt idx="3412">
                  <c:v>56.981591000000002</c:v>
                </c:pt>
                <c:pt idx="3413">
                  <c:v>56.752549999999999</c:v>
                </c:pt>
                <c:pt idx="3414">
                  <c:v>56.582680000000003</c:v>
                </c:pt>
                <c:pt idx="3415">
                  <c:v>56.473491000000003</c:v>
                </c:pt>
                <c:pt idx="3416">
                  <c:v>56.396593000000003</c:v>
                </c:pt>
                <c:pt idx="3417">
                  <c:v>56.338867999999998</c:v>
                </c:pt>
                <c:pt idx="3418">
                  <c:v>56.275891999999999</c:v>
                </c:pt>
                <c:pt idx="3419">
                  <c:v>56.172832</c:v>
                </c:pt>
                <c:pt idx="3420">
                  <c:v>56.05509</c:v>
                </c:pt>
                <c:pt idx="3421">
                  <c:v>55.996217000000001</c:v>
                </c:pt>
                <c:pt idx="3422">
                  <c:v>55.989080000000001</c:v>
                </c:pt>
                <c:pt idx="3423">
                  <c:v>55.917239000000002</c:v>
                </c:pt>
                <c:pt idx="3424">
                  <c:v>55.704917000000002</c:v>
                </c:pt>
                <c:pt idx="3425">
                  <c:v>55.437023000000003</c:v>
                </c:pt>
                <c:pt idx="3426">
                  <c:v>55.250512999999998</c:v>
                </c:pt>
                <c:pt idx="3427">
                  <c:v>55.170571000000002</c:v>
                </c:pt>
                <c:pt idx="3428">
                  <c:v>55.139384999999997</c:v>
                </c:pt>
                <c:pt idx="3429">
                  <c:v>55.104658999999998</c:v>
                </c:pt>
                <c:pt idx="3430">
                  <c:v>55.022080000000003</c:v>
                </c:pt>
                <c:pt idx="3431">
                  <c:v>54.851841999999998</c:v>
                </c:pt>
                <c:pt idx="3432">
                  <c:v>54.617305000000002</c:v>
                </c:pt>
                <c:pt idx="3433">
                  <c:v>54.416018000000001</c:v>
                </c:pt>
                <c:pt idx="3434">
                  <c:v>54.308506000000001</c:v>
                </c:pt>
                <c:pt idx="3435">
                  <c:v>54.246971000000002</c:v>
                </c:pt>
                <c:pt idx="3436">
                  <c:v>54.158538999999998</c:v>
                </c:pt>
                <c:pt idx="3437">
                  <c:v>54.037899000000003</c:v>
                </c:pt>
                <c:pt idx="3438">
                  <c:v>53.926920000000003</c:v>
                </c:pt>
                <c:pt idx="3439">
                  <c:v>53.849401</c:v>
                </c:pt>
                <c:pt idx="3440">
                  <c:v>53.797497</c:v>
                </c:pt>
                <c:pt idx="3441">
                  <c:v>53.741734999999998</c:v>
                </c:pt>
                <c:pt idx="3442">
                  <c:v>53.636710000000001</c:v>
                </c:pt>
                <c:pt idx="3443">
                  <c:v>53.468252999999997</c:v>
                </c:pt>
                <c:pt idx="3444">
                  <c:v>53.301034000000001</c:v>
                </c:pt>
                <c:pt idx="3445">
                  <c:v>53.219213000000003</c:v>
                </c:pt>
                <c:pt idx="3446">
                  <c:v>53.208157999999997</c:v>
                </c:pt>
                <c:pt idx="3447">
                  <c:v>53.166173000000001</c:v>
                </c:pt>
                <c:pt idx="3448">
                  <c:v>53.038952000000002</c:v>
                </c:pt>
                <c:pt idx="3449">
                  <c:v>52.859704000000001</c:v>
                </c:pt>
                <c:pt idx="3450">
                  <c:v>52.664243999999997</c:v>
                </c:pt>
                <c:pt idx="3451">
                  <c:v>52.457698000000001</c:v>
                </c:pt>
                <c:pt idx="3452">
                  <c:v>52.278863000000001</c:v>
                </c:pt>
                <c:pt idx="3453">
                  <c:v>52.193600000000004</c:v>
                </c:pt>
                <c:pt idx="3454">
                  <c:v>52.180638999999999</c:v>
                </c:pt>
                <c:pt idx="3455">
                  <c:v>52.121468999999998</c:v>
                </c:pt>
                <c:pt idx="3456">
                  <c:v>51.954329000000001</c:v>
                </c:pt>
                <c:pt idx="3457">
                  <c:v>51.742302000000002</c:v>
                </c:pt>
                <c:pt idx="3458">
                  <c:v>51.564548000000002</c:v>
                </c:pt>
                <c:pt idx="3459">
                  <c:v>51.432935000000001</c:v>
                </c:pt>
                <c:pt idx="3460">
                  <c:v>51.336714999999998</c:v>
                </c:pt>
                <c:pt idx="3461">
                  <c:v>51.281953000000001</c:v>
                </c:pt>
                <c:pt idx="3462">
                  <c:v>51.253014999999998</c:v>
                </c:pt>
                <c:pt idx="3463">
                  <c:v>51.213552</c:v>
                </c:pt>
                <c:pt idx="3464">
                  <c:v>51.170546999999999</c:v>
                </c:pt>
                <c:pt idx="3465">
                  <c:v>51.158197000000001</c:v>
                </c:pt>
                <c:pt idx="3466">
                  <c:v>51.144055999999999</c:v>
                </c:pt>
                <c:pt idx="3467">
                  <c:v>51.051001999999997</c:v>
                </c:pt>
                <c:pt idx="3468">
                  <c:v>50.884352999999997</c:v>
                </c:pt>
                <c:pt idx="3469">
                  <c:v>50.736573</c:v>
                </c:pt>
                <c:pt idx="3470">
                  <c:v>50.649042000000001</c:v>
                </c:pt>
                <c:pt idx="3471">
                  <c:v>50.573999999999998</c:v>
                </c:pt>
                <c:pt idx="3472">
                  <c:v>50.501323999999997</c:v>
                </c:pt>
                <c:pt idx="3473">
                  <c:v>50.508181999999998</c:v>
                </c:pt>
                <c:pt idx="3474">
                  <c:v>50.625698</c:v>
                </c:pt>
                <c:pt idx="3475">
                  <c:v>50.762324999999997</c:v>
                </c:pt>
                <c:pt idx="3476">
                  <c:v>50.859544999999997</c:v>
                </c:pt>
                <c:pt idx="3477">
                  <c:v>50.964346999999997</c:v>
                </c:pt>
                <c:pt idx="3478">
                  <c:v>51.084178999999999</c:v>
                </c:pt>
                <c:pt idx="3479">
                  <c:v>51.134391999999998</c:v>
                </c:pt>
                <c:pt idx="3480">
                  <c:v>51.071506999999997</c:v>
                </c:pt>
                <c:pt idx="3481">
                  <c:v>50.966630000000002</c:v>
                </c:pt>
                <c:pt idx="3482">
                  <c:v>50.874671999999997</c:v>
                </c:pt>
                <c:pt idx="3483">
                  <c:v>50.732084999999998</c:v>
                </c:pt>
                <c:pt idx="3484">
                  <c:v>50.523198000000001</c:v>
                </c:pt>
                <c:pt idx="3485">
                  <c:v>50.353157000000003</c:v>
                </c:pt>
              </c:numCache>
            </c:numRef>
          </c:val>
          <c:smooth val="0"/>
          <c:extLst>
            <c:ext xmlns:c16="http://schemas.microsoft.com/office/drawing/2014/chart" uri="{C3380CC4-5D6E-409C-BE32-E72D297353CC}">
              <c16:uniqueId val="{00000000-835E-4B57-BF96-E1EA1C5E48B4}"/>
            </c:ext>
          </c:extLst>
        </c:ser>
        <c:ser>
          <c:idx val="1"/>
          <c:order val="1"/>
          <c:tx>
            <c:v>peg 6g</c:v>
          </c:tx>
          <c:spPr>
            <a:ln w="28575" cap="rnd">
              <a:solidFill>
                <a:schemeClr val="accent2"/>
              </a:solidFill>
              <a:round/>
            </a:ln>
            <a:effectLst/>
          </c:spPr>
          <c:marker>
            <c:symbol val="none"/>
          </c:marker>
          <c:cat>
            <c:numRef>
              <c:f>Sheet1!$F$2:$F$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H$2:$H$3487</c:f>
              <c:numCache>
                <c:formatCode>General</c:formatCode>
                <c:ptCount val="3486"/>
                <c:pt idx="0">
                  <c:v>92.896617000000006</c:v>
                </c:pt>
                <c:pt idx="1">
                  <c:v>92.879540000000006</c:v>
                </c:pt>
                <c:pt idx="2">
                  <c:v>92.862494999999996</c:v>
                </c:pt>
                <c:pt idx="3">
                  <c:v>92.836038000000002</c:v>
                </c:pt>
                <c:pt idx="4">
                  <c:v>92.802042</c:v>
                </c:pt>
                <c:pt idx="5">
                  <c:v>92.765882000000005</c:v>
                </c:pt>
                <c:pt idx="6">
                  <c:v>92.738874999999993</c:v>
                </c:pt>
                <c:pt idx="7">
                  <c:v>92.731854999999996</c:v>
                </c:pt>
                <c:pt idx="8">
                  <c:v>92.747902999999994</c:v>
                </c:pt>
                <c:pt idx="9">
                  <c:v>92.780109999999993</c:v>
                </c:pt>
                <c:pt idx="10">
                  <c:v>92.815067999999997</c:v>
                </c:pt>
                <c:pt idx="11">
                  <c:v>92.839105000000004</c:v>
                </c:pt>
                <c:pt idx="12">
                  <c:v>92.844594999999998</c:v>
                </c:pt>
                <c:pt idx="13">
                  <c:v>92.833057999999994</c:v>
                </c:pt>
                <c:pt idx="14">
                  <c:v>92.813146000000003</c:v>
                </c:pt>
                <c:pt idx="15">
                  <c:v>92.795674000000005</c:v>
                </c:pt>
                <c:pt idx="16">
                  <c:v>92.789883000000003</c:v>
                </c:pt>
                <c:pt idx="17">
                  <c:v>92.802049999999994</c:v>
                </c:pt>
                <c:pt idx="18">
                  <c:v>92.833567000000002</c:v>
                </c:pt>
                <c:pt idx="19">
                  <c:v>92.877583000000001</c:v>
                </c:pt>
                <c:pt idx="20">
                  <c:v>92.919019000000006</c:v>
                </c:pt>
                <c:pt idx="21">
                  <c:v>92.940890999999993</c:v>
                </c:pt>
                <c:pt idx="22">
                  <c:v>92.932912000000002</c:v>
                </c:pt>
                <c:pt idx="23">
                  <c:v>92.897109</c:v>
                </c:pt>
                <c:pt idx="24">
                  <c:v>92.847559000000004</c:v>
                </c:pt>
                <c:pt idx="25">
                  <c:v>92.803843999999998</c:v>
                </c:pt>
                <c:pt idx="26">
                  <c:v>92.780187999999995</c:v>
                </c:pt>
                <c:pt idx="27">
                  <c:v>92.777873</c:v>
                </c:pt>
                <c:pt idx="28">
                  <c:v>92.787779999999998</c:v>
                </c:pt>
                <c:pt idx="29">
                  <c:v>92.798929999999999</c:v>
                </c:pt>
                <c:pt idx="30">
                  <c:v>92.804224000000005</c:v>
                </c:pt>
                <c:pt idx="31">
                  <c:v>92.799422000000007</c:v>
                </c:pt>
                <c:pt idx="32">
                  <c:v>92.780797000000007</c:v>
                </c:pt>
                <c:pt idx="33">
                  <c:v>92.747922000000003</c:v>
                </c:pt>
                <c:pt idx="34">
                  <c:v>92.708644000000007</c:v>
                </c:pt>
                <c:pt idx="35">
                  <c:v>92.678085999999993</c:v>
                </c:pt>
                <c:pt idx="36">
                  <c:v>92.670195000000007</c:v>
                </c:pt>
                <c:pt idx="37">
                  <c:v>92.687860000000001</c:v>
                </c:pt>
                <c:pt idx="38">
                  <c:v>92.720207000000002</c:v>
                </c:pt>
                <c:pt idx="39">
                  <c:v>92.750388000000001</c:v>
                </c:pt>
                <c:pt idx="40">
                  <c:v>92.766345999999999</c:v>
                </c:pt>
                <c:pt idx="41">
                  <c:v>92.764832999999996</c:v>
                </c:pt>
                <c:pt idx="42">
                  <c:v>92.748946000000004</c:v>
                </c:pt>
                <c:pt idx="43">
                  <c:v>92.725036000000003</c:v>
                </c:pt>
                <c:pt idx="44">
                  <c:v>92.700720000000004</c:v>
                </c:pt>
                <c:pt idx="45">
                  <c:v>92.682505000000006</c:v>
                </c:pt>
                <c:pt idx="46">
                  <c:v>92.673160999999993</c:v>
                </c:pt>
                <c:pt idx="47">
                  <c:v>92.671047000000002</c:v>
                </c:pt>
                <c:pt idx="48">
                  <c:v>92.671587000000002</c:v>
                </c:pt>
                <c:pt idx="49">
                  <c:v>92.669381999999999</c:v>
                </c:pt>
                <c:pt idx="50">
                  <c:v>92.660337999999996</c:v>
                </c:pt>
                <c:pt idx="51">
                  <c:v>92.643877000000003</c:v>
                </c:pt>
                <c:pt idx="52">
                  <c:v>92.623921999999993</c:v>
                </c:pt>
                <c:pt idx="53">
                  <c:v>92.607636999999997</c:v>
                </c:pt>
                <c:pt idx="54">
                  <c:v>92.602537999999996</c:v>
                </c:pt>
                <c:pt idx="55">
                  <c:v>92.612358999999998</c:v>
                </c:pt>
                <c:pt idx="56">
                  <c:v>92.634978000000004</c:v>
                </c:pt>
                <c:pt idx="57">
                  <c:v>92.666605000000004</c:v>
                </c:pt>
                <c:pt idx="58">
                  <c:v>92.705614999999995</c:v>
                </c:pt>
                <c:pt idx="59">
                  <c:v>92.749347999999998</c:v>
                </c:pt>
                <c:pt idx="60">
                  <c:v>92.792271</c:v>
                </c:pt>
                <c:pt idx="61">
                  <c:v>92.825899000000007</c:v>
                </c:pt>
                <c:pt idx="62">
                  <c:v>92.840514999999996</c:v>
                </c:pt>
                <c:pt idx="63">
                  <c:v>92.832083999999995</c:v>
                </c:pt>
                <c:pt idx="64">
                  <c:v>92.806596999999996</c:v>
                </c:pt>
                <c:pt idx="65">
                  <c:v>92.775032999999993</c:v>
                </c:pt>
                <c:pt idx="66">
                  <c:v>92.744530999999995</c:v>
                </c:pt>
                <c:pt idx="67">
                  <c:v>92.715726000000004</c:v>
                </c:pt>
                <c:pt idx="68">
                  <c:v>92.687213999999997</c:v>
                </c:pt>
                <c:pt idx="69">
                  <c:v>92.660726999999994</c:v>
                </c:pt>
                <c:pt idx="70">
                  <c:v>92.641633999999996</c:v>
                </c:pt>
                <c:pt idx="71">
                  <c:v>92.637029999999996</c:v>
                </c:pt>
                <c:pt idx="72">
                  <c:v>92.653171999999998</c:v>
                </c:pt>
                <c:pt idx="73">
                  <c:v>92.688962000000004</c:v>
                </c:pt>
                <c:pt idx="74">
                  <c:v>92.730316999999999</c:v>
                </c:pt>
                <c:pt idx="75">
                  <c:v>92.757679999999993</c:v>
                </c:pt>
                <c:pt idx="76">
                  <c:v>92.763855000000007</c:v>
                </c:pt>
                <c:pt idx="77">
                  <c:v>92.760037999999994</c:v>
                </c:pt>
                <c:pt idx="78">
                  <c:v>92.762180000000001</c:v>
                </c:pt>
                <c:pt idx="79">
                  <c:v>92.776613999999995</c:v>
                </c:pt>
                <c:pt idx="80">
                  <c:v>92.795192999999998</c:v>
                </c:pt>
                <c:pt idx="81">
                  <c:v>92.800182000000007</c:v>
                </c:pt>
                <c:pt idx="82">
                  <c:v>92.778480999999999</c:v>
                </c:pt>
                <c:pt idx="83">
                  <c:v>92.734401000000005</c:v>
                </c:pt>
                <c:pt idx="84">
                  <c:v>92.685755</c:v>
                </c:pt>
                <c:pt idx="85">
                  <c:v>92.649135999999999</c:v>
                </c:pt>
                <c:pt idx="86">
                  <c:v>92.632870999999994</c:v>
                </c:pt>
                <c:pt idx="87">
                  <c:v>92.637568999999999</c:v>
                </c:pt>
                <c:pt idx="88">
                  <c:v>92.657445999999993</c:v>
                </c:pt>
                <c:pt idx="89">
                  <c:v>92.679348000000005</c:v>
                </c:pt>
                <c:pt idx="90">
                  <c:v>92.687982000000005</c:v>
                </c:pt>
                <c:pt idx="91">
                  <c:v>92.675785000000005</c:v>
                </c:pt>
                <c:pt idx="92">
                  <c:v>92.647898999999995</c:v>
                </c:pt>
                <c:pt idx="93">
                  <c:v>92.618216000000004</c:v>
                </c:pt>
                <c:pt idx="94">
                  <c:v>92.602181000000002</c:v>
                </c:pt>
                <c:pt idx="95">
                  <c:v>92.613110000000006</c:v>
                </c:pt>
                <c:pt idx="96">
                  <c:v>92.655823999999996</c:v>
                </c:pt>
                <c:pt idx="97">
                  <c:v>92.716504</c:v>
                </c:pt>
                <c:pt idx="98">
                  <c:v>92.767156999999997</c:v>
                </c:pt>
                <c:pt idx="99">
                  <c:v>92.782060000000001</c:v>
                </c:pt>
                <c:pt idx="100">
                  <c:v>92.750908999999993</c:v>
                </c:pt>
                <c:pt idx="101">
                  <c:v>92.688809000000006</c:v>
                </c:pt>
                <c:pt idx="102">
                  <c:v>92.626536999999999</c:v>
                </c:pt>
                <c:pt idx="103">
                  <c:v>92.586564999999993</c:v>
                </c:pt>
                <c:pt idx="104">
                  <c:v>92.574443000000002</c:v>
                </c:pt>
                <c:pt idx="105">
                  <c:v>92.582998000000003</c:v>
                </c:pt>
                <c:pt idx="106">
                  <c:v>92.601039</c:v>
                </c:pt>
                <c:pt idx="107">
                  <c:v>92.618438999999995</c:v>
                </c:pt>
                <c:pt idx="108">
                  <c:v>92.627165000000005</c:v>
                </c:pt>
                <c:pt idx="109">
                  <c:v>92.619934000000001</c:v>
                </c:pt>
                <c:pt idx="110">
                  <c:v>92.599718999999993</c:v>
                </c:pt>
                <c:pt idx="111">
                  <c:v>92.588560000000001</c:v>
                </c:pt>
                <c:pt idx="112">
                  <c:v>92.605399000000006</c:v>
                </c:pt>
                <c:pt idx="113">
                  <c:v>92.641919000000001</c:v>
                </c:pt>
                <c:pt idx="114">
                  <c:v>92.67353</c:v>
                </c:pt>
                <c:pt idx="115">
                  <c:v>92.689233999999999</c:v>
                </c:pt>
                <c:pt idx="116">
                  <c:v>92.700310999999999</c:v>
                </c:pt>
                <c:pt idx="117">
                  <c:v>92.717254999999994</c:v>
                </c:pt>
                <c:pt idx="118">
                  <c:v>92.732513999999995</c:v>
                </c:pt>
                <c:pt idx="119">
                  <c:v>92.728239000000002</c:v>
                </c:pt>
                <c:pt idx="120">
                  <c:v>92.698106999999993</c:v>
                </c:pt>
                <c:pt idx="121">
                  <c:v>92.654313000000002</c:v>
                </c:pt>
                <c:pt idx="122">
                  <c:v>92.616832000000002</c:v>
                </c:pt>
                <c:pt idx="123">
                  <c:v>92.594685999999996</c:v>
                </c:pt>
                <c:pt idx="124">
                  <c:v>92.571180999999996</c:v>
                </c:pt>
                <c:pt idx="125">
                  <c:v>92.525219000000007</c:v>
                </c:pt>
                <c:pt idx="126">
                  <c:v>92.468622999999994</c:v>
                </c:pt>
                <c:pt idx="127">
                  <c:v>92.439937999999998</c:v>
                </c:pt>
                <c:pt idx="128">
                  <c:v>92.462659000000002</c:v>
                </c:pt>
                <c:pt idx="129">
                  <c:v>92.525199999999998</c:v>
                </c:pt>
                <c:pt idx="130">
                  <c:v>92.586500999999998</c:v>
                </c:pt>
                <c:pt idx="131">
                  <c:v>92.604369000000005</c:v>
                </c:pt>
                <c:pt idx="132">
                  <c:v>92.577971000000005</c:v>
                </c:pt>
                <c:pt idx="133">
                  <c:v>92.538781</c:v>
                </c:pt>
                <c:pt idx="134">
                  <c:v>92.509857999999994</c:v>
                </c:pt>
                <c:pt idx="135">
                  <c:v>92.503219000000001</c:v>
                </c:pt>
                <c:pt idx="136">
                  <c:v>92.531420999999995</c:v>
                </c:pt>
                <c:pt idx="137">
                  <c:v>92.584635000000006</c:v>
                </c:pt>
                <c:pt idx="138">
                  <c:v>92.624683000000005</c:v>
                </c:pt>
                <c:pt idx="139">
                  <c:v>92.623745</c:v>
                </c:pt>
                <c:pt idx="140">
                  <c:v>92.586995000000002</c:v>
                </c:pt>
                <c:pt idx="141">
                  <c:v>92.541730999999999</c:v>
                </c:pt>
                <c:pt idx="142">
                  <c:v>92.520917999999995</c:v>
                </c:pt>
                <c:pt idx="143">
                  <c:v>92.544901999999993</c:v>
                </c:pt>
                <c:pt idx="144">
                  <c:v>92.603236999999993</c:v>
                </c:pt>
                <c:pt idx="145">
                  <c:v>92.655507999999998</c:v>
                </c:pt>
                <c:pt idx="146">
                  <c:v>92.682886999999994</c:v>
                </c:pt>
                <c:pt idx="147">
                  <c:v>92.717787999999999</c:v>
                </c:pt>
                <c:pt idx="148">
                  <c:v>92.739379999999997</c:v>
                </c:pt>
                <c:pt idx="149">
                  <c:v>92.706935999999999</c:v>
                </c:pt>
                <c:pt idx="150">
                  <c:v>92.639961999999997</c:v>
                </c:pt>
                <c:pt idx="151">
                  <c:v>92.570560999999998</c:v>
                </c:pt>
                <c:pt idx="152">
                  <c:v>92.520408000000003</c:v>
                </c:pt>
                <c:pt idx="153">
                  <c:v>92.500422</c:v>
                </c:pt>
                <c:pt idx="154">
                  <c:v>92.509361999999996</c:v>
                </c:pt>
                <c:pt idx="155">
                  <c:v>92.539686000000003</c:v>
                </c:pt>
                <c:pt idx="156">
                  <c:v>92.581916000000007</c:v>
                </c:pt>
                <c:pt idx="157">
                  <c:v>92.625676999999996</c:v>
                </c:pt>
                <c:pt idx="158">
                  <c:v>92.662346999999997</c:v>
                </c:pt>
                <c:pt idx="159">
                  <c:v>92.684687999999994</c:v>
                </c:pt>
                <c:pt idx="160">
                  <c:v>92.686886000000001</c:v>
                </c:pt>
                <c:pt idx="161">
                  <c:v>92.669302000000002</c:v>
                </c:pt>
                <c:pt idx="162">
                  <c:v>92.638756999999998</c:v>
                </c:pt>
                <c:pt idx="163">
                  <c:v>92.599108999999999</c:v>
                </c:pt>
                <c:pt idx="164">
                  <c:v>92.557419999999993</c:v>
                </c:pt>
                <c:pt idx="165">
                  <c:v>92.530028000000001</c:v>
                </c:pt>
                <c:pt idx="166">
                  <c:v>92.522463000000002</c:v>
                </c:pt>
                <c:pt idx="167">
                  <c:v>92.517703999999995</c:v>
                </c:pt>
                <c:pt idx="168">
                  <c:v>92.496688000000006</c:v>
                </c:pt>
                <c:pt idx="169">
                  <c:v>92.464751000000007</c:v>
                </c:pt>
                <c:pt idx="170">
                  <c:v>92.444930999999997</c:v>
                </c:pt>
                <c:pt idx="171">
                  <c:v>92.446483000000001</c:v>
                </c:pt>
                <c:pt idx="172">
                  <c:v>92.448942000000002</c:v>
                </c:pt>
                <c:pt idx="173">
                  <c:v>92.422608999999994</c:v>
                </c:pt>
                <c:pt idx="174">
                  <c:v>92.367838000000006</c:v>
                </c:pt>
                <c:pt idx="175">
                  <c:v>92.317169000000007</c:v>
                </c:pt>
                <c:pt idx="176">
                  <c:v>92.295574000000002</c:v>
                </c:pt>
                <c:pt idx="177">
                  <c:v>92.293000000000006</c:v>
                </c:pt>
                <c:pt idx="178">
                  <c:v>92.277524</c:v>
                </c:pt>
                <c:pt idx="179">
                  <c:v>92.242295999999996</c:v>
                </c:pt>
                <c:pt idx="180">
                  <c:v>92.219988999999998</c:v>
                </c:pt>
                <c:pt idx="181">
                  <c:v>92.239913999999999</c:v>
                </c:pt>
                <c:pt idx="182">
                  <c:v>92.315799999999996</c:v>
                </c:pt>
                <c:pt idx="183">
                  <c:v>92.433169000000007</c:v>
                </c:pt>
                <c:pt idx="184">
                  <c:v>92.538690000000003</c:v>
                </c:pt>
                <c:pt idx="185">
                  <c:v>92.579273999999998</c:v>
                </c:pt>
                <c:pt idx="186">
                  <c:v>92.553898000000004</c:v>
                </c:pt>
                <c:pt idx="187">
                  <c:v>92.499789000000007</c:v>
                </c:pt>
                <c:pt idx="188">
                  <c:v>92.448500999999993</c:v>
                </c:pt>
                <c:pt idx="189">
                  <c:v>92.416486000000006</c:v>
                </c:pt>
                <c:pt idx="190">
                  <c:v>92.411118999999999</c:v>
                </c:pt>
                <c:pt idx="191">
                  <c:v>92.429777000000001</c:v>
                </c:pt>
                <c:pt idx="192">
                  <c:v>92.460948000000002</c:v>
                </c:pt>
                <c:pt idx="193">
                  <c:v>92.492963000000003</c:v>
                </c:pt>
                <c:pt idx="194">
                  <c:v>92.519846000000001</c:v>
                </c:pt>
                <c:pt idx="195">
                  <c:v>92.541027999999997</c:v>
                </c:pt>
                <c:pt idx="196">
                  <c:v>92.550827999999996</c:v>
                </c:pt>
                <c:pt idx="197">
                  <c:v>92.526484999999994</c:v>
                </c:pt>
                <c:pt idx="198">
                  <c:v>92.458004000000003</c:v>
                </c:pt>
                <c:pt idx="199">
                  <c:v>92.378332999999998</c:v>
                </c:pt>
                <c:pt idx="200">
                  <c:v>92.310028000000003</c:v>
                </c:pt>
                <c:pt idx="201">
                  <c:v>92.251701999999995</c:v>
                </c:pt>
                <c:pt idx="202">
                  <c:v>92.216830000000002</c:v>
                </c:pt>
                <c:pt idx="203">
                  <c:v>92.224352999999994</c:v>
                </c:pt>
                <c:pt idx="204">
                  <c:v>92.271651000000006</c:v>
                </c:pt>
                <c:pt idx="205">
                  <c:v>92.326930000000004</c:v>
                </c:pt>
                <c:pt idx="206">
                  <c:v>92.358068000000003</c:v>
                </c:pt>
                <c:pt idx="207">
                  <c:v>92.353363999999999</c:v>
                </c:pt>
                <c:pt idx="208">
                  <c:v>92.316568000000004</c:v>
                </c:pt>
                <c:pt idx="209">
                  <c:v>92.262020000000007</c:v>
                </c:pt>
                <c:pt idx="210">
                  <c:v>92.209277</c:v>
                </c:pt>
                <c:pt idx="211">
                  <c:v>92.172754999999995</c:v>
                </c:pt>
                <c:pt idx="212">
                  <c:v>92.157520000000005</c:v>
                </c:pt>
                <c:pt idx="213">
                  <c:v>92.163741999999999</c:v>
                </c:pt>
                <c:pt idx="214">
                  <c:v>92.188478000000003</c:v>
                </c:pt>
                <c:pt idx="215">
                  <c:v>92.222212999999996</c:v>
                </c:pt>
                <c:pt idx="216">
                  <c:v>92.251148000000001</c:v>
                </c:pt>
                <c:pt idx="217">
                  <c:v>92.268985999999998</c:v>
                </c:pt>
                <c:pt idx="218">
                  <c:v>92.280717999999993</c:v>
                </c:pt>
                <c:pt idx="219">
                  <c:v>92.289224000000004</c:v>
                </c:pt>
                <c:pt idx="220">
                  <c:v>92.285568999999995</c:v>
                </c:pt>
                <c:pt idx="221">
                  <c:v>92.262310999999997</c:v>
                </c:pt>
                <c:pt idx="222">
                  <c:v>92.232760999999996</c:v>
                </c:pt>
                <c:pt idx="223">
                  <c:v>92.221525</c:v>
                </c:pt>
                <c:pt idx="224">
                  <c:v>92.237765999999993</c:v>
                </c:pt>
                <c:pt idx="225">
                  <c:v>92.262</c:v>
                </c:pt>
                <c:pt idx="226">
                  <c:v>92.261791000000002</c:v>
                </c:pt>
                <c:pt idx="227">
                  <c:v>92.219266000000005</c:v>
                </c:pt>
                <c:pt idx="228">
                  <c:v>92.143434999999997</c:v>
                </c:pt>
                <c:pt idx="229">
                  <c:v>92.064075000000003</c:v>
                </c:pt>
                <c:pt idx="230">
                  <c:v>92.010919999999999</c:v>
                </c:pt>
                <c:pt idx="231">
                  <c:v>91.989389000000003</c:v>
                </c:pt>
                <c:pt idx="232">
                  <c:v>91.990594000000002</c:v>
                </c:pt>
                <c:pt idx="233">
                  <c:v>92.013486999999998</c:v>
                </c:pt>
                <c:pt idx="234">
                  <c:v>92.054884999999999</c:v>
                </c:pt>
                <c:pt idx="235">
                  <c:v>92.098366999999996</c:v>
                </c:pt>
                <c:pt idx="236">
                  <c:v>92.132604000000001</c:v>
                </c:pt>
                <c:pt idx="237">
                  <c:v>92.165654000000004</c:v>
                </c:pt>
                <c:pt idx="238">
                  <c:v>92.206430999999995</c:v>
                </c:pt>
                <c:pt idx="239">
                  <c:v>92.244468999999995</c:v>
                </c:pt>
                <c:pt idx="240">
                  <c:v>92.261638000000005</c:v>
                </c:pt>
                <c:pt idx="241">
                  <c:v>92.262241000000003</c:v>
                </c:pt>
                <c:pt idx="242">
                  <c:v>92.271310999999997</c:v>
                </c:pt>
                <c:pt idx="243">
                  <c:v>92.295755999999997</c:v>
                </c:pt>
                <c:pt idx="244">
                  <c:v>92.316880999999995</c:v>
                </c:pt>
                <c:pt idx="245">
                  <c:v>92.307018999999997</c:v>
                </c:pt>
                <c:pt idx="246">
                  <c:v>92.236797999999993</c:v>
                </c:pt>
                <c:pt idx="247">
                  <c:v>92.086571000000006</c:v>
                </c:pt>
                <c:pt idx="248">
                  <c:v>91.889353999999997</c:v>
                </c:pt>
                <c:pt idx="249">
                  <c:v>91.771189000000007</c:v>
                </c:pt>
                <c:pt idx="250">
                  <c:v>91.813361</c:v>
                </c:pt>
                <c:pt idx="251">
                  <c:v>91.935854000000006</c:v>
                </c:pt>
                <c:pt idx="252">
                  <c:v>92.072488000000007</c:v>
                </c:pt>
                <c:pt idx="253">
                  <c:v>92.208325000000002</c:v>
                </c:pt>
                <c:pt idx="254">
                  <c:v>92.293616999999998</c:v>
                </c:pt>
                <c:pt idx="255">
                  <c:v>92.270995999999997</c:v>
                </c:pt>
                <c:pt idx="256">
                  <c:v>92.174760000000006</c:v>
                </c:pt>
                <c:pt idx="257">
                  <c:v>92.105722</c:v>
                </c:pt>
                <c:pt idx="258">
                  <c:v>92.117850000000004</c:v>
                </c:pt>
                <c:pt idx="259">
                  <c:v>92.190206000000003</c:v>
                </c:pt>
                <c:pt idx="260">
                  <c:v>92.273942000000005</c:v>
                </c:pt>
                <c:pt idx="261">
                  <c:v>92.335960999999998</c:v>
                </c:pt>
                <c:pt idx="262">
                  <c:v>92.357284000000007</c:v>
                </c:pt>
                <c:pt idx="263">
                  <c:v>92.332842999999997</c:v>
                </c:pt>
                <c:pt idx="264">
                  <c:v>92.294095999999996</c:v>
                </c:pt>
                <c:pt idx="265">
                  <c:v>92.296352999999996</c:v>
                </c:pt>
                <c:pt idx="266">
                  <c:v>92.329780999999997</c:v>
                </c:pt>
                <c:pt idx="267">
                  <c:v>92.323556999999994</c:v>
                </c:pt>
                <c:pt idx="268">
                  <c:v>92.252084999999994</c:v>
                </c:pt>
                <c:pt idx="269">
                  <c:v>92.158832000000004</c:v>
                </c:pt>
                <c:pt idx="270">
                  <c:v>92.103440000000006</c:v>
                </c:pt>
                <c:pt idx="271">
                  <c:v>92.111677999999998</c:v>
                </c:pt>
                <c:pt idx="272">
                  <c:v>92.161938000000006</c:v>
                </c:pt>
                <c:pt idx="273">
                  <c:v>92.202288999999993</c:v>
                </c:pt>
                <c:pt idx="274">
                  <c:v>92.189340000000001</c:v>
                </c:pt>
                <c:pt idx="275">
                  <c:v>92.129022000000006</c:v>
                </c:pt>
                <c:pt idx="276">
                  <c:v>92.065957999999995</c:v>
                </c:pt>
                <c:pt idx="277">
                  <c:v>92.034470999999996</c:v>
                </c:pt>
                <c:pt idx="278">
                  <c:v>92.033711999999994</c:v>
                </c:pt>
                <c:pt idx="279">
                  <c:v>92.041070000000005</c:v>
                </c:pt>
                <c:pt idx="280">
                  <c:v>92.040828000000005</c:v>
                </c:pt>
                <c:pt idx="281">
                  <c:v>92.032002000000006</c:v>
                </c:pt>
                <c:pt idx="282">
                  <c:v>92.019963000000004</c:v>
                </c:pt>
                <c:pt idx="283">
                  <c:v>92.014072999999996</c:v>
                </c:pt>
                <c:pt idx="284">
                  <c:v>92.027304999999998</c:v>
                </c:pt>
                <c:pt idx="285">
                  <c:v>92.068444999999997</c:v>
                </c:pt>
                <c:pt idx="286">
                  <c:v>92.130182000000005</c:v>
                </c:pt>
                <c:pt idx="287">
                  <c:v>92.187021999999999</c:v>
                </c:pt>
                <c:pt idx="288">
                  <c:v>92.213836999999998</c:v>
                </c:pt>
                <c:pt idx="289">
                  <c:v>92.213424000000003</c:v>
                </c:pt>
                <c:pt idx="290">
                  <c:v>92.197143999999994</c:v>
                </c:pt>
                <c:pt idx="291">
                  <c:v>92.160849999999996</c:v>
                </c:pt>
                <c:pt idx="292">
                  <c:v>92.110364000000004</c:v>
                </c:pt>
                <c:pt idx="293">
                  <c:v>92.062712000000005</c:v>
                </c:pt>
                <c:pt idx="294">
                  <c:v>92.029004999999998</c:v>
                </c:pt>
                <c:pt idx="295">
                  <c:v>92.008105</c:v>
                </c:pt>
                <c:pt idx="296">
                  <c:v>91.991696000000005</c:v>
                </c:pt>
                <c:pt idx="297">
                  <c:v>91.972890000000007</c:v>
                </c:pt>
                <c:pt idx="298">
                  <c:v>91.954094999999995</c:v>
                </c:pt>
                <c:pt idx="299">
                  <c:v>91.941823999999997</c:v>
                </c:pt>
                <c:pt idx="300">
                  <c:v>91.937674999999999</c:v>
                </c:pt>
                <c:pt idx="301">
                  <c:v>91.941715000000002</c:v>
                </c:pt>
                <c:pt idx="302">
                  <c:v>91.952346000000006</c:v>
                </c:pt>
                <c:pt idx="303">
                  <c:v>91.963080000000005</c:v>
                </c:pt>
                <c:pt idx="304">
                  <c:v>91.968363999999994</c:v>
                </c:pt>
                <c:pt idx="305">
                  <c:v>91.968102000000002</c:v>
                </c:pt>
                <c:pt idx="306">
                  <c:v>91.963080000000005</c:v>
                </c:pt>
                <c:pt idx="307">
                  <c:v>91.954284000000001</c:v>
                </c:pt>
                <c:pt idx="308">
                  <c:v>91.947343000000004</c:v>
                </c:pt>
                <c:pt idx="309">
                  <c:v>91.951702999999995</c:v>
                </c:pt>
                <c:pt idx="310">
                  <c:v>91.965948999999995</c:v>
                </c:pt>
                <c:pt idx="311">
                  <c:v>91.963885000000005</c:v>
                </c:pt>
                <c:pt idx="312">
                  <c:v>91.917617000000007</c:v>
                </c:pt>
                <c:pt idx="313">
                  <c:v>91.843082999999993</c:v>
                </c:pt>
                <c:pt idx="314">
                  <c:v>91.784329</c:v>
                </c:pt>
                <c:pt idx="315">
                  <c:v>91.754983999999993</c:v>
                </c:pt>
                <c:pt idx="316">
                  <c:v>91.734588000000002</c:v>
                </c:pt>
                <c:pt idx="317">
                  <c:v>91.703576999999996</c:v>
                </c:pt>
                <c:pt idx="318">
                  <c:v>91.663861999999995</c:v>
                </c:pt>
                <c:pt idx="319">
                  <c:v>91.633630999999994</c:v>
                </c:pt>
                <c:pt idx="320">
                  <c:v>91.627706000000003</c:v>
                </c:pt>
                <c:pt idx="321">
                  <c:v>91.643057999999996</c:v>
                </c:pt>
                <c:pt idx="322">
                  <c:v>91.658477000000005</c:v>
                </c:pt>
                <c:pt idx="323">
                  <c:v>91.655889000000002</c:v>
                </c:pt>
                <c:pt idx="324">
                  <c:v>91.655827000000002</c:v>
                </c:pt>
                <c:pt idx="325">
                  <c:v>91.677096000000006</c:v>
                </c:pt>
                <c:pt idx="326">
                  <c:v>91.675083999999998</c:v>
                </c:pt>
                <c:pt idx="327">
                  <c:v>91.635070999999996</c:v>
                </c:pt>
                <c:pt idx="328">
                  <c:v>91.582792999999995</c:v>
                </c:pt>
                <c:pt idx="329">
                  <c:v>91.531155999999996</c:v>
                </c:pt>
                <c:pt idx="330">
                  <c:v>91.504625000000004</c:v>
                </c:pt>
                <c:pt idx="331">
                  <c:v>91.512792000000005</c:v>
                </c:pt>
                <c:pt idx="332">
                  <c:v>91.514322000000007</c:v>
                </c:pt>
                <c:pt idx="333">
                  <c:v>91.494140000000002</c:v>
                </c:pt>
                <c:pt idx="334">
                  <c:v>91.472971999999999</c:v>
                </c:pt>
                <c:pt idx="335">
                  <c:v>91.463064000000003</c:v>
                </c:pt>
                <c:pt idx="336">
                  <c:v>91.465817000000001</c:v>
                </c:pt>
                <c:pt idx="337">
                  <c:v>91.478262000000001</c:v>
                </c:pt>
                <c:pt idx="338">
                  <c:v>91.489734999999996</c:v>
                </c:pt>
                <c:pt idx="339">
                  <c:v>91.483875999999995</c:v>
                </c:pt>
                <c:pt idx="340">
                  <c:v>91.446134999999998</c:v>
                </c:pt>
                <c:pt idx="341">
                  <c:v>91.369116000000005</c:v>
                </c:pt>
                <c:pt idx="342">
                  <c:v>91.256670999999997</c:v>
                </c:pt>
                <c:pt idx="343">
                  <c:v>91.139325999999997</c:v>
                </c:pt>
                <c:pt idx="344">
                  <c:v>91.068820000000002</c:v>
                </c:pt>
                <c:pt idx="345">
                  <c:v>91.068512999999996</c:v>
                </c:pt>
                <c:pt idx="346">
                  <c:v>91.120716999999999</c:v>
                </c:pt>
                <c:pt idx="347">
                  <c:v>91.194162000000006</c:v>
                </c:pt>
                <c:pt idx="348">
                  <c:v>91.248879000000002</c:v>
                </c:pt>
                <c:pt idx="349">
                  <c:v>91.234789000000006</c:v>
                </c:pt>
                <c:pt idx="350">
                  <c:v>91.139493999999999</c:v>
                </c:pt>
                <c:pt idx="351">
                  <c:v>91.064265000000006</c:v>
                </c:pt>
                <c:pt idx="352">
                  <c:v>91.074668000000003</c:v>
                </c:pt>
                <c:pt idx="353">
                  <c:v>91.082824000000002</c:v>
                </c:pt>
                <c:pt idx="354">
                  <c:v>91.034020999999996</c:v>
                </c:pt>
                <c:pt idx="355">
                  <c:v>90.947259000000003</c:v>
                </c:pt>
                <c:pt idx="356">
                  <c:v>90.847303999999994</c:v>
                </c:pt>
                <c:pt idx="357">
                  <c:v>90.747765999999999</c:v>
                </c:pt>
                <c:pt idx="358">
                  <c:v>90.663246000000001</c:v>
                </c:pt>
                <c:pt idx="359">
                  <c:v>90.609598000000005</c:v>
                </c:pt>
                <c:pt idx="360">
                  <c:v>90.590422000000004</c:v>
                </c:pt>
                <c:pt idx="361">
                  <c:v>90.595161000000004</c:v>
                </c:pt>
                <c:pt idx="362">
                  <c:v>90.609426999999997</c:v>
                </c:pt>
                <c:pt idx="363">
                  <c:v>90.620321000000004</c:v>
                </c:pt>
                <c:pt idx="364">
                  <c:v>90.612097000000006</c:v>
                </c:pt>
                <c:pt idx="365">
                  <c:v>90.567221000000004</c:v>
                </c:pt>
                <c:pt idx="366">
                  <c:v>90.482491999999993</c:v>
                </c:pt>
                <c:pt idx="367">
                  <c:v>90.378343000000001</c:v>
                </c:pt>
                <c:pt idx="368">
                  <c:v>90.279731999999996</c:v>
                </c:pt>
                <c:pt idx="369">
                  <c:v>90.192791999999997</c:v>
                </c:pt>
                <c:pt idx="370">
                  <c:v>90.115106999999995</c:v>
                </c:pt>
                <c:pt idx="371">
                  <c:v>90.062831000000003</c:v>
                </c:pt>
                <c:pt idx="372">
                  <c:v>90.034673999999995</c:v>
                </c:pt>
                <c:pt idx="373">
                  <c:v>89.994399999999999</c:v>
                </c:pt>
                <c:pt idx="374">
                  <c:v>89.950247000000005</c:v>
                </c:pt>
                <c:pt idx="375">
                  <c:v>89.935725000000005</c:v>
                </c:pt>
                <c:pt idx="376">
                  <c:v>89.960381999999996</c:v>
                </c:pt>
                <c:pt idx="377">
                  <c:v>90.010220000000004</c:v>
                </c:pt>
                <c:pt idx="378">
                  <c:v>90.049995999999993</c:v>
                </c:pt>
                <c:pt idx="379">
                  <c:v>90.030524</c:v>
                </c:pt>
                <c:pt idx="380">
                  <c:v>89.930342999999993</c:v>
                </c:pt>
                <c:pt idx="381">
                  <c:v>89.803833999999995</c:v>
                </c:pt>
                <c:pt idx="382">
                  <c:v>89.726032000000004</c:v>
                </c:pt>
                <c:pt idx="383">
                  <c:v>89.701559000000003</c:v>
                </c:pt>
                <c:pt idx="384">
                  <c:v>89.689397999999997</c:v>
                </c:pt>
                <c:pt idx="385">
                  <c:v>89.649631999999997</c:v>
                </c:pt>
                <c:pt idx="386">
                  <c:v>89.569602000000003</c:v>
                </c:pt>
                <c:pt idx="387">
                  <c:v>89.474249</c:v>
                </c:pt>
                <c:pt idx="388">
                  <c:v>89.391502000000003</c:v>
                </c:pt>
                <c:pt idx="389">
                  <c:v>89.324299999999994</c:v>
                </c:pt>
                <c:pt idx="390">
                  <c:v>89.270206000000002</c:v>
                </c:pt>
                <c:pt idx="391">
                  <c:v>89.241687999999996</c:v>
                </c:pt>
                <c:pt idx="392">
                  <c:v>89.250629000000004</c:v>
                </c:pt>
                <c:pt idx="393">
                  <c:v>89.273790000000005</c:v>
                </c:pt>
                <c:pt idx="394">
                  <c:v>89.270199000000005</c:v>
                </c:pt>
                <c:pt idx="395">
                  <c:v>89.230994999999993</c:v>
                </c:pt>
                <c:pt idx="396">
                  <c:v>89.179434999999998</c:v>
                </c:pt>
                <c:pt idx="397">
                  <c:v>89.136027999999996</c:v>
                </c:pt>
                <c:pt idx="398">
                  <c:v>89.095733999999993</c:v>
                </c:pt>
                <c:pt idx="399">
                  <c:v>89.035790000000006</c:v>
                </c:pt>
                <c:pt idx="400">
                  <c:v>88.947485999999998</c:v>
                </c:pt>
                <c:pt idx="401">
                  <c:v>88.850759999999994</c:v>
                </c:pt>
                <c:pt idx="402">
                  <c:v>88.771996000000001</c:v>
                </c:pt>
                <c:pt idx="403">
                  <c:v>88.722832999999994</c:v>
                </c:pt>
                <c:pt idx="404">
                  <c:v>88.699190999999999</c:v>
                </c:pt>
                <c:pt idx="405">
                  <c:v>88.690050999999997</c:v>
                </c:pt>
                <c:pt idx="406">
                  <c:v>88.681498000000005</c:v>
                </c:pt>
                <c:pt idx="407">
                  <c:v>88.659368000000001</c:v>
                </c:pt>
                <c:pt idx="408">
                  <c:v>88.617279999999994</c:v>
                </c:pt>
                <c:pt idx="409">
                  <c:v>88.557483000000005</c:v>
                </c:pt>
                <c:pt idx="410">
                  <c:v>88.481204000000005</c:v>
                </c:pt>
                <c:pt idx="411">
                  <c:v>88.391665000000003</c:v>
                </c:pt>
                <c:pt idx="412">
                  <c:v>88.313775000000007</c:v>
                </c:pt>
                <c:pt idx="413">
                  <c:v>88.276241999999996</c:v>
                </c:pt>
                <c:pt idx="414">
                  <c:v>88.254463999999999</c:v>
                </c:pt>
                <c:pt idx="415">
                  <c:v>88.204995999999994</c:v>
                </c:pt>
                <c:pt idx="416">
                  <c:v>88.123750000000001</c:v>
                </c:pt>
                <c:pt idx="417">
                  <c:v>88.024322999999995</c:v>
                </c:pt>
                <c:pt idx="418">
                  <c:v>87.913821999999996</c:v>
                </c:pt>
                <c:pt idx="419">
                  <c:v>87.799340000000001</c:v>
                </c:pt>
                <c:pt idx="420">
                  <c:v>87.696847000000005</c:v>
                </c:pt>
                <c:pt idx="421">
                  <c:v>87.626125999999999</c:v>
                </c:pt>
                <c:pt idx="422">
                  <c:v>87.595151000000001</c:v>
                </c:pt>
                <c:pt idx="423">
                  <c:v>87.593755999999999</c:v>
                </c:pt>
                <c:pt idx="424">
                  <c:v>87.602990000000005</c:v>
                </c:pt>
                <c:pt idx="425">
                  <c:v>87.608839000000003</c:v>
                </c:pt>
                <c:pt idx="426">
                  <c:v>87.604138000000006</c:v>
                </c:pt>
                <c:pt idx="427">
                  <c:v>87.581860000000006</c:v>
                </c:pt>
                <c:pt idx="428">
                  <c:v>87.532988000000003</c:v>
                </c:pt>
                <c:pt idx="429">
                  <c:v>87.451830999999999</c:v>
                </c:pt>
                <c:pt idx="430">
                  <c:v>87.338902000000004</c:v>
                </c:pt>
                <c:pt idx="431">
                  <c:v>87.202809999999999</c:v>
                </c:pt>
                <c:pt idx="432">
                  <c:v>87.072559999999996</c:v>
                </c:pt>
                <c:pt idx="433">
                  <c:v>86.999870000000001</c:v>
                </c:pt>
                <c:pt idx="434">
                  <c:v>87.001893999999993</c:v>
                </c:pt>
                <c:pt idx="435">
                  <c:v>87.034464</c:v>
                </c:pt>
                <c:pt idx="436">
                  <c:v>87.061334000000002</c:v>
                </c:pt>
                <c:pt idx="437">
                  <c:v>87.072755000000001</c:v>
                </c:pt>
                <c:pt idx="438">
                  <c:v>87.058232000000004</c:v>
                </c:pt>
                <c:pt idx="439">
                  <c:v>87.010484000000005</c:v>
                </c:pt>
                <c:pt idx="440">
                  <c:v>86.940934999999996</c:v>
                </c:pt>
                <c:pt idx="441">
                  <c:v>86.871810999999994</c:v>
                </c:pt>
                <c:pt idx="442">
                  <c:v>86.814064000000002</c:v>
                </c:pt>
                <c:pt idx="443">
                  <c:v>86.761840000000007</c:v>
                </c:pt>
                <c:pt idx="444">
                  <c:v>86.704727000000005</c:v>
                </c:pt>
                <c:pt idx="445">
                  <c:v>86.638251999999994</c:v>
                </c:pt>
                <c:pt idx="446">
                  <c:v>86.564173999999994</c:v>
                </c:pt>
                <c:pt idx="447">
                  <c:v>86.488232999999994</c:v>
                </c:pt>
                <c:pt idx="448">
                  <c:v>86.419906999999995</c:v>
                </c:pt>
                <c:pt idx="449">
                  <c:v>86.370365000000007</c:v>
                </c:pt>
                <c:pt idx="450">
                  <c:v>86.347571000000002</c:v>
                </c:pt>
                <c:pt idx="451">
                  <c:v>86.349763999999993</c:v>
                </c:pt>
                <c:pt idx="452">
                  <c:v>86.360280000000003</c:v>
                </c:pt>
                <c:pt idx="453">
                  <c:v>86.356471999999997</c:v>
                </c:pt>
                <c:pt idx="454">
                  <c:v>86.330163999999996</c:v>
                </c:pt>
                <c:pt idx="455">
                  <c:v>86.289798000000005</c:v>
                </c:pt>
                <c:pt idx="456">
                  <c:v>86.238076000000007</c:v>
                </c:pt>
                <c:pt idx="457">
                  <c:v>86.167631</c:v>
                </c:pt>
                <c:pt idx="458">
                  <c:v>86.079158000000007</c:v>
                </c:pt>
                <c:pt idx="459">
                  <c:v>85.987060999999997</c:v>
                </c:pt>
                <c:pt idx="460">
                  <c:v>85.904723000000004</c:v>
                </c:pt>
                <c:pt idx="461">
                  <c:v>85.831360000000004</c:v>
                </c:pt>
                <c:pt idx="462">
                  <c:v>85.758104000000003</c:v>
                </c:pt>
                <c:pt idx="463">
                  <c:v>85.687652</c:v>
                </c:pt>
                <c:pt idx="464">
                  <c:v>85.638375999999994</c:v>
                </c:pt>
                <c:pt idx="465">
                  <c:v>85.620791999999994</c:v>
                </c:pt>
                <c:pt idx="466">
                  <c:v>85.620279999999994</c:v>
                </c:pt>
                <c:pt idx="467">
                  <c:v>85.609595999999996</c:v>
                </c:pt>
                <c:pt idx="468">
                  <c:v>85.570684</c:v>
                </c:pt>
                <c:pt idx="469">
                  <c:v>85.504501000000005</c:v>
                </c:pt>
                <c:pt idx="470">
                  <c:v>85.42877</c:v>
                </c:pt>
                <c:pt idx="471">
                  <c:v>85.367086</c:v>
                </c:pt>
                <c:pt idx="472">
                  <c:v>85.333530999999994</c:v>
                </c:pt>
                <c:pt idx="473">
                  <c:v>85.322699</c:v>
                </c:pt>
                <c:pt idx="474">
                  <c:v>85.314227000000002</c:v>
                </c:pt>
                <c:pt idx="475">
                  <c:v>85.287764999999993</c:v>
                </c:pt>
                <c:pt idx="476">
                  <c:v>85.235140000000001</c:v>
                </c:pt>
                <c:pt idx="477">
                  <c:v>85.164806999999996</c:v>
                </c:pt>
                <c:pt idx="478">
                  <c:v>85.095591999999996</c:v>
                </c:pt>
                <c:pt idx="479">
                  <c:v>85.043504999999996</c:v>
                </c:pt>
                <c:pt idx="480">
                  <c:v>85.012311999999994</c:v>
                </c:pt>
                <c:pt idx="481">
                  <c:v>84.992037999999994</c:v>
                </c:pt>
                <c:pt idx="482">
                  <c:v>84.966908000000004</c:v>
                </c:pt>
                <c:pt idx="483">
                  <c:v>84.929509999999993</c:v>
                </c:pt>
                <c:pt idx="484">
                  <c:v>84.885311000000002</c:v>
                </c:pt>
                <c:pt idx="485">
                  <c:v>84.840149999999994</c:v>
                </c:pt>
                <c:pt idx="486">
                  <c:v>84.788787999999997</c:v>
                </c:pt>
                <c:pt idx="487">
                  <c:v>84.720849000000001</c:v>
                </c:pt>
                <c:pt idx="488">
                  <c:v>84.637288999999996</c:v>
                </c:pt>
                <c:pt idx="489">
                  <c:v>84.556331</c:v>
                </c:pt>
                <c:pt idx="490">
                  <c:v>84.499775999999997</c:v>
                </c:pt>
                <c:pt idx="491">
                  <c:v>84.472500999999994</c:v>
                </c:pt>
                <c:pt idx="492">
                  <c:v>84.460883999999993</c:v>
                </c:pt>
                <c:pt idx="493">
                  <c:v>84.450558999999998</c:v>
                </c:pt>
                <c:pt idx="494">
                  <c:v>84.436672000000002</c:v>
                </c:pt>
                <c:pt idx="495">
                  <c:v>84.418497000000002</c:v>
                </c:pt>
                <c:pt idx="496">
                  <c:v>84.395197999999993</c:v>
                </c:pt>
                <c:pt idx="497">
                  <c:v>84.368543000000003</c:v>
                </c:pt>
                <c:pt idx="498">
                  <c:v>84.341372000000007</c:v>
                </c:pt>
                <c:pt idx="499">
                  <c:v>84.312293999999994</c:v>
                </c:pt>
                <c:pt idx="500">
                  <c:v>84.276583000000002</c:v>
                </c:pt>
                <c:pt idx="501">
                  <c:v>84.229703000000001</c:v>
                </c:pt>
                <c:pt idx="502">
                  <c:v>84.168893999999995</c:v>
                </c:pt>
                <c:pt idx="503">
                  <c:v>84.094768999999999</c:v>
                </c:pt>
                <c:pt idx="504">
                  <c:v>84.012494000000004</c:v>
                </c:pt>
                <c:pt idx="505">
                  <c:v>83.930383000000006</c:v>
                </c:pt>
                <c:pt idx="506">
                  <c:v>83.857902999999993</c:v>
                </c:pt>
                <c:pt idx="507">
                  <c:v>83.803826999999998</c:v>
                </c:pt>
                <c:pt idx="508">
                  <c:v>83.772029000000003</c:v>
                </c:pt>
                <c:pt idx="509">
                  <c:v>83.756861999999998</c:v>
                </c:pt>
                <c:pt idx="510">
                  <c:v>83.745037999999994</c:v>
                </c:pt>
                <c:pt idx="511">
                  <c:v>83.725475000000003</c:v>
                </c:pt>
                <c:pt idx="512">
                  <c:v>83.697484000000003</c:v>
                </c:pt>
                <c:pt idx="513">
                  <c:v>83.665959999999998</c:v>
                </c:pt>
                <c:pt idx="514">
                  <c:v>83.630031000000002</c:v>
                </c:pt>
                <c:pt idx="515">
                  <c:v>83.582836999999998</c:v>
                </c:pt>
                <c:pt idx="516">
                  <c:v>83.523967999999996</c:v>
                </c:pt>
                <c:pt idx="517">
                  <c:v>83.468136000000001</c:v>
                </c:pt>
                <c:pt idx="518">
                  <c:v>83.436850000000007</c:v>
                </c:pt>
                <c:pt idx="519">
                  <c:v>83.436385999999999</c:v>
                </c:pt>
                <c:pt idx="520">
                  <c:v>83.447188999999995</c:v>
                </c:pt>
                <c:pt idx="521">
                  <c:v>83.438726000000003</c:v>
                </c:pt>
                <c:pt idx="522">
                  <c:v>83.390294999999995</c:v>
                </c:pt>
                <c:pt idx="523">
                  <c:v>83.301068000000001</c:v>
                </c:pt>
                <c:pt idx="524">
                  <c:v>83.191243</c:v>
                </c:pt>
                <c:pt idx="525">
                  <c:v>83.094755000000006</c:v>
                </c:pt>
                <c:pt idx="526">
                  <c:v>83.040177</c:v>
                </c:pt>
                <c:pt idx="527">
                  <c:v>83.031998000000002</c:v>
                </c:pt>
                <c:pt idx="528">
                  <c:v>83.051187999999996</c:v>
                </c:pt>
                <c:pt idx="529">
                  <c:v>83.072092999999995</c:v>
                </c:pt>
                <c:pt idx="530">
                  <c:v>83.077374000000006</c:v>
                </c:pt>
                <c:pt idx="531">
                  <c:v>83.060599999999994</c:v>
                </c:pt>
                <c:pt idx="532">
                  <c:v>83.021743999999998</c:v>
                </c:pt>
                <c:pt idx="533">
                  <c:v>82.965957000000003</c:v>
                </c:pt>
                <c:pt idx="534">
                  <c:v>82.904892000000004</c:v>
                </c:pt>
                <c:pt idx="535">
                  <c:v>82.853063000000006</c:v>
                </c:pt>
                <c:pt idx="536">
                  <c:v>82.819501000000002</c:v>
                </c:pt>
                <c:pt idx="537">
                  <c:v>82.802606999999995</c:v>
                </c:pt>
                <c:pt idx="538">
                  <c:v>82.791764999999998</c:v>
                </c:pt>
                <c:pt idx="539">
                  <c:v>82.772870999999995</c:v>
                </c:pt>
                <c:pt idx="540">
                  <c:v>82.734646999999995</c:v>
                </c:pt>
                <c:pt idx="541">
                  <c:v>82.675038000000001</c:v>
                </c:pt>
                <c:pt idx="542">
                  <c:v>82.604731000000001</c:v>
                </c:pt>
                <c:pt idx="543">
                  <c:v>82.541545999999997</c:v>
                </c:pt>
                <c:pt idx="544">
                  <c:v>82.496230999999995</c:v>
                </c:pt>
                <c:pt idx="545">
                  <c:v>82.464089999999999</c:v>
                </c:pt>
                <c:pt idx="546">
                  <c:v>82.433653000000007</c:v>
                </c:pt>
                <c:pt idx="547">
                  <c:v>82.402553999999995</c:v>
                </c:pt>
                <c:pt idx="548">
                  <c:v>82.380578</c:v>
                </c:pt>
                <c:pt idx="549">
                  <c:v>82.376953999999998</c:v>
                </c:pt>
                <c:pt idx="550">
                  <c:v>82.389498000000003</c:v>
                </c:pt>
                <c:pt idx="551">
                  <c:v>82.406925000000001</c:v>
                </c:pt>
                <c:pt idx="552">
                  <c:v>82.418087</c:v>
                </c:pt>
                <c:pt idx="553">
                  <c:v>82.417261999999994</c:v>
                </c:pt>
                <c:pt idx="554">
                  <c:v>82.403234999999995</c:v>
                </c:pt>
                <c:pt idx="555">
                  <c:v>82.377992000000006</c:v>
                </c:pt>
                <c:pt idx="556">
                  <c:v>82.346709000000004</c:v>
                </c:pt>
                <c:pt idx="557">
                  <c:v>82.314206999999996</c:v>
                </c:pt>
                <c:pt idx="558">
                  <c:v>82.280805000000001</c:v>
                </c:pt>
                <c:pt idx="559">
                  <c:v>82.245435999999998</c:v>
                </c:pt>
                <c:pt idx="560">
                  <c:v>82.213998000000004</c:v>
                </c:pt>
                <c:pt idx="561">
                  <c:v>82.200322</c:v>
                </c:pt>
                <c:pt idx="562">
                  <c:v>82.212941999999998</c:v>
                </c:pt>
                <c:pt idx="563">
                  <c:v>82.239491000000001</c:v>
                </c:pt>
                <c:pt idx="564">
                  <c:v>82.249588000000003</c:v>
                </c:pt>
                <c:pt idx="565">
                  <c:v>82.220488000000003</c:v>
                </c:pt>
                <c:pt idx="566">
                  <c:v>82.160105999999999</c:v>
                </c:pt>
                <c:pt idx="567">
                  <c:v>82.101324000000005</c:v>
                </c:pt>
                <c:pt idx="568">
                  <c:v>82.072198</c:v>
                </c:pt>
                <c:pt idx="569">
                  <c:v>82.072412</c:v>
                </c:pt>
                <c:pt idx="570">
                  <c:v>82.078491</c:v>
                </c:pt>
                <c:pt idx="571">
                  <c:v>82.066588999999993</c:v>
                </c:pt>
                <c:pt idx="572">
                  <c:v>82.026723000000004</c:v>
                </c:pt>
                <c:pt idx="573">
                  <c:v>81.962052</c:v>
                </c:pt>
                <c:pt idx="574">
                  <c:v>81.885040000000004</c:v>
                </c:pt>
                <c:pt idx="575">
                  <c:v>81.816137999999995</c:v>
                </c:pt>
                <c:pt idx="576">
                  <c:v>81.777161000000007</c:v>
                </c:pt>
                <c:pt idx="577">
                  <c:v>81.777168000000003</c:v>
                </c:pt>
                <c:pt idx="578">
                  <c:v>81.802284999999998</c:v>
                </c:pt>
                <c:pt idx="579">
                  <c:v>81.823453999999998</c:v>
                </c:pt>
                <c:pt idx="580">
                  <c:v>81.819751999999994</c:v>
                </c:pt>
                <c:pt idx="581">
                  <c:v>81.793931999999998</c:v>
                </c:pt>
                <c:pt idx="582">
                  <c:v>81.764324999999999</c:v>
                </c:pt>
                <c:pt idx="583">
                  <c:v>81.745343000000005</c:v>
                </c:pt>
                <c:pt idx="584">
                  <c:v>81.737243000000007</c:v>
                </c:pt>
                <c:pt idx="585">
                  <c:v>81.731379000000004</c:v>
                </c:pt>
                <c:pt idx="586">
                  <c:v>81.721604999999997</c:v>
                </c:pt>
                <c:pt idx="587">
                  <c:v>81.708720999999997</c:v>
                </c:pt>
                <c:pt idx="588">
                  <c:v>81.695616999999999</c:v>
                </c:pt>
                <c:pt idx="589">
                  <c:v>81.683074000000005</c:v>
                </c:pt>
                <c:pt idx="590">
                  <c:v>81.672140999999996</c:v>
                </c:pt>
                <c:pt idx="591">
                  <c:v>81.665336999999994</c:v>
                </c:pt>
                <c:pt idx="592">
                  <c:v>81.660428999999993</c:v>
                </c:pt>
                <c:pt idx="593">
                  <c:v>81.646551000000002</c:v>
                </c:pt>
                <c:pt idx="594">
                  <c:v>81.614165</c:v>
                </c:pt>
                <c:pt idx="595">
                  <c:v>81.569704000000002</c:v>
                </c:pt>
                <c:pt idx="596">
                  <c:v>81.533467999999999</c:v>
                </c:pt>
                <c:pt idx="597">
                  <c:v>81.519329999999997</c:v>
                </c:pt>
                <c:pt idx="598">
                  <c:v>81.519948999999997</c:v>
                </c:pt>
                <c:pt idx="599">
                  <c:v>81.514467999999994</c:v>
                </c:pt>
                <c:pt idx="600">
                  <c:v>81.487469000000004</c:v>
                </c:pt>
                <c:pt idx="601">
                  <c:v>81.438030999999995</c:v>
                </c:pt>
                <c:pt idx="602">
                  <c:v>81.376540000000006</c:v>
                </c:pt>
                <c:pt idx="603">
                  <c:v>81.318308999999999</c:v>
                </c:pt>
                <c:pt idx="604">
                  <c:v>81.277377000000001</c:v>
                </c:pt>
                <c:pt idx="605">
                  <c:v>81.260391999999996</c:v>
                </c:pt>
                <c:pt idx="606">
                  <c:v>81.264039999999994</c:v>
                </c:pt>
                <c:pt idx="607">
                  <c:v>81.278220000000005</c:v>
                </c:pt>
                <c:pt idx="608">
                  <c:v>81.291216000000006</c:v>
                </c:pt>
                <c:pt idx="609">
                  <c:v>81.292303000000004</c:v>
                </c:pt>
                <c:pt idx="610">
                  <c:v>81.272405000000006</c:v>
                </c:pt>
                <c:pt idx="611">
                  <c:v>81.226928999999998</c:v>
                </c:pt>
                <c:pt idx="612">
                  <c:v>81.160268000000002</c:v>
                </c:pt>
                <c:pt idx="613">
                  <c:v>81.086755999999994</c:v>
                </c:pt>
                <c:pt idx="614">
                  <c:v>81.025199999999998</c:v>
                </c:pt>
                <c:pt idx="615">
                  <c:v>80.989112000000006</c:v>
                </c:pt>
                <c:pt idx="616">
                  <c:v>80.978830000000002</c:v>
                </c:pt>
                <c:pt idx="617">
                  <c:v>80.982439999999997</c:v>
                </c:pt>
                <c:pt idx="618">
                  <c:v>80.986360000000005</c:v>
                </c:pt>
                <c:pt idx="619">
                  <c:v>80.986109999999996</c:v>
                </c:pt>
                <c:pt idx="620">
                  <c:v>80.985731000000001</c:v>
                </c:pt>
                <c:pt idx="621">
                  <c:v>80.987628000000001</c:v>
                </c:pt>
                <c:pt idx="622">
                  <c:v>80.987560000000002</c:v>
                </c:pt>
                <c:pt idx="623">
                  <c:v>80.982485999999994</c:v>
                </c:pt>
                <c:pt idx="624">
                  <c:v>80.979134000000002</c:v>
                </c:pt>
                <c:pt idx="625">
                  <c:v>80.987949999999998</c:v>
                </c:pt>
                <c:pt idx="626">
                  <c:v>81.008093000000002</c:v>
                </c:pt>
                <c:pt idx="627">
                  <c:v>81.024022000000002</c:v>
                </c:pt>
                <c:pt idx="628">
                  <c:v>81.019193000000001</c:v>
                </c:pt>
                <c:pt idx="629">
                  <c:v>80.990376999999995</c:v>
                </c:pt>
                <c:pt idx="630">
                  <c:v>80.947064999999995</c:v>
                </c:pt>
                <c:pt idx="631">
                  <c:v>80.900468000000004</c:v>
                </c:pt>
                <c:pt idx="632">
                  <c:v>80.856617</c:v>
                </c:pt>
                <c:pt idx="633">
                  <c:v>80.818831000000003</c:v>
                </c:pt>
                <c:pt idx="634">
                  <c:v>80.791587000000007</c:v>
                </c:pt>
                <c:pt idx="635">
                  <c:v>80.778240999999994</c:v>
                </c:pt>
                <c:pt idx="636">
                  <c:v>80.775125000000003</c:v>
                </c:pt>
                <c:pt idx="637">
                  <c:v>80.770005999999995</c:v>
                </c:pt>
                <c:pt idx="638">
                  <c:v>80.748347999999993</c:v>
                </c:pt>
                <c:pt idx="639">
                  <c:v>80.703238999999996</c:v>
                </c:pt>
                <c:pt idx="640">
                  <c:v>80.640690000000006</c:v>
                </c:pt>
                <c:pt idx="641">
                  <c:v>80.576159000000004</c:v>
                </c:pt>
                <c:pt idx="642">
                  <c:v>80.526499000000001</c:v>
                </c:pt>
                <c:pt idx="643">
                  <c:v>80.503544000000005</c:v>
                </c:pt>
                <c:pt idx="644">
                  <c:v>80.510839000000004</c:v>
                </c:pt>
                <c:pt idx="645">
                  <c:v>80.542028000000002</c:v>
                </c:pt>
                <c:pt idx="646">
                  <c:v>80.582105999999996</c:v>
                </c:pt>
                <c:pt idx="647">
                  <c:v>80.613815000000002</c:v>
                </c:pt>
                <c:pt idx="648">
                  <c:v>80.626655</c:v>
                </c:pt>
                <c:pt idx="649">
                  <c:v>80.621613999999994</c:v>
                </c:pt>
                <c:pt idx="650">
                  <c:v>80.606425000000002</c:v>
                </c:pt>
                <c:pt idx="651">
                  <c:v>80.585002000000003</c:v>
                </c:pt>
                <c:pt idx="652">
                  <c:v>80.552854999999994</c:v>
                </c:pt>
                <c:pt idx="653">
                  <c:v>80.505320999999995</c:v>
                </c:pt>
                <c:pt idx="654">
                  <c:v>80.449968999999996</c:v>
                </c:pt>
                <c:pt idx="655">
                  <c:v>80.406917000000007</c:v>
                </c:pt>
                <c:pt idx="656">
                  <c:v>80.393777</c:v>
                </c:pt>
                <c:pt idx="657">
                  <c:v>80.410117999999997</c:v>
                </c:pt>
                <c:pt idx="658">
                  <c:v>80.437015000000002</c:v>
                </c:pt>
                <c:pt idx="659">
                  <c:v>80.450192999999999</c:v>
                </c:pt>
                <c:pt idx="660">
                  <c:v>80.433795000000003</c:v>
                </c:pt>
                <c:pt idx="661">
                  <c:v>80.387349999999998</c:v>
                </c:pt>
                <c:pt idx="662">
                  <c:v>80.326203000000007</c:v>
                </c:pt>
                <c:pt idx="663">
                  <c:v>80.274152999999998</c:v>
                </c:pt>
                <c:pt idx="664">
                  <c:v>80.247622000000007</c:v>
                </c:pt>
                <c:pt idx="665">
                  <c:v>80.242813999999996</c:v>
                </c:pt>
                <c:pt idx="666">
                  <c:v>80.241601000000003</c:v>
                </c:pt>
                <c:pt idx="667">
                  <c:v>80.230907000000002</c:v>
                </c:pt>
                <c:pt idx="668">
                  <c:v>80.213413000000003</c:v>
                </c:pt>
                <c:pt idx="669">
                  <c:v>80.200434000000001</c:v>
                </c:pt>
                <c:pt idx="670">
                  <c:v>80.199624999999997</c:v>
                </c:pt>
                <c:pt idx="671">
                  <c:v>80.211046999999994</c:v>
                </c:pt>
                <c:pt idx="672">
                  <c:v>80.229298999999997</c:v>
                </c:pt>
                <c:pt idx="673">
                  <c:v>80.244376000000003</c:v>
                </c:pt>
                <c:pt idx="674">
                  <c:v>80.243505999999996</c:v>
                </c:pt>
                <c:pt idx="675">
                  <c:v>80.218644999999995</c:v>
                </c:pt>
                <c:pt idx="676">
                  <c:v>80.173469999999995</c:v>
                </c:pt>
                <c:pt idx="677">
                  <c:v>80.120872000000006</c:v>
                </c:pt>
                <c:pt idx="678">
                  <c:v>80.074404000000001</c:v>
                </c:pt>
                <c:pt idx="679">
                  <c:v>80.043244000000001</c:v>
                </c:pt>
                <c:pt idx="680">
                  <c:v>80.031130000000005</c:v>
                </c:pt>
                <c:pt idx="681">
                  <c:v>80.033974000000001</c:v>
                </c:pt>
                <c:pt idx="682">
                  <c:v>80.038599000000005</c:v>
                </c:pt>
                <c:pt idx="683">
                  <c:v>80.030647999999999</c:v>
                </c:pt>
                <c:pt idx="684">
                  <c:v>80.008392999999998</c:v>
                </c:pt>
                <c:pt idx="685">
                  <c:v>79.986760000000004</c:v>
                </c:pt>
                <c:pt idx="686">
                  <c:v>79.983768999999995</c:v>
                </c:pt>
                <c:pt idx="687">
                  <c:v>80.001690999999994</c:v>
                </c:pt>
                <c:pt idx="688">
                  <c:v>80.023381000000001</c:v>
                </c:pt>
                <c:pt idx="689">
                  <c:v>80.029205000000005</c:v>
                </c:pt>
                <c:pt idx="690">
                  <c:v>80.017567999999997</c:v>
                </c:pt>
                <c:pt idx="691">
                  <c:v>80.006392000000005</c:v>
                </c:pt>
                <c:pt idx="692">
                  <c:v>80.011577000000003</c:v>
                </c:pt>
                <c:pt idx="693">
                  <c:v>80.025673999999995</c:v>
                </c:pt>
                <c:pt idx="694">
                  <c:v>80.023093000000003</c:v>
                </c:pt>
                <c:pt idx="695">
                  <c:v>79.987550999999996</c:v>
                </c:pt>
                <c:pt idx="696">
                  <c:v>79.930139999999994</c:v>
                </c:pt>
                <c:pt idx="697">
                  <c:v>79.877791999999999</c:v>
                </c:pt>
                <c:pt idx="698">
                  <c:v>79.847775999999996</c:v>
                </c:pt>
                <c:pt idx="699">
                  <c:v>79.839214999999996</c:v>
                </c:pt>
                <c:pt idx="700">
                  <c:v>79.847134999999994</c:v>
                </c:pt>
                <c:pt idx="701">
                  <c:v>79.873080999999999</c:v>
                </c:pt>
                <c:pt idx="702">
                  <c:v>79.914750999999995</c:v>
                </c:pt>
                <c:pt idx="703">
                  <c:v>79.952078</c:v>
                </c:pt>
                <c:pt idx="704">
                  <c:v>79.956207000000006</c:v>
                </c:pt>
                <c:pt idx="705">
                  <c:v>79.916324000000003</c:v>
                </c:pt>
                <c:pt idx="706">
                  <c:v>79.852023000000003</c:v>
                </c:pt>
                <c:pt idx="707">
                  <c:v>79.794786000000002</c:v>
                </c:pt>
                <c:pt idx="708">
                  <c:v>79.758318000000003</c:v>
                </c:pt>
                <c:pt idx="709">
                  <c:v>79.730266999999998</c:v>
                </c:pt>
                <c:pt idx="710">
                  <c:v>79.692995999999994</c:v>
                </c:pt>
                <c:pt idx="711">
                  <c:v>79.646424999999994</c:v>
                </c:pt>
                <c:pt idx="712">
                  <c:v>79.606356000000005</c:v>
                </c:pt>
                <c:pt idx="713">
                  <c:v>79.584166999999994</c:v>
                </c:pt>
                <c:pt idx="714">
                  <c:v>79.574336000000002</c:v>
                </c:pt>
                <c:pt idx="715">
                  <c:v>79.563097999999997</c:v>
                </c:pt>
                <c:pt idx="716">
                  <c:v>79.544549000000004</c:v>
                </c:pt>
                <c:pt idx="717">
                  <c:v>79.523521000000002</c:v>
                </c:pt>
                <c:pt idx="718">
                  <c:v>79.504307999999995</c:v>
                </c:pt>
                <c:pt idx="719">
                  <c:v>79.483303000000006</c:v>
                </c:pt>
                <c:pt idx="720">
                  <c:v>79.456908999999996</c:v>
                </c:pt>
                <c:pt idx="721">
                  <c:v>79.433072999999993</c:v>
                </c:pt>
                <c:pt idx="722">
                  <c:v>79.427524000000005</c:v>
                </c:pt>
                <c:pt idx="723">
                  <c:v>79.445649000000003</c:v>
                </c:pt>
                <c:pt idx="724">
                  <c:v>79.472601999999995</c:v>
                </c:pt>
                <c:pt idx="725">
                  <c:v>79.487553000000005</c:v>
                </c:pt>
                <c:pt idx="726">
                  <c:v>79.486609999999999</c:v>
                </c:pt>
                <c:pt idx="727">
                  <c:v>79.483560999999995</c:v>
                </c:pt>
                <c:pt idx="728">
                  <c:v>79.486023000000003</c:v>
                </c:pt>
                <c:pt idx="729">
                  <c:v>79.480260999999999</c:v>
                </c:pt>
                <c:pt idx="730">
                  <c:v>79.447012999999998</c:v>
                </c:pt>
                <c:pt idx="731">
                  <c:v>79.387512000000001</c:v>
                </c:pt>
                <c:pt idx="732">
                  <c:v>79.324591999999996</c:v>
                </c:pt>
                <c:pt idx="733">
                  <c:v>79.277676</c:v>
                </c:pt>
                <c:pt idx="734">
                  <c:v>79.245130000000003</c:v>
                </c:pt>
                <c:pt idx="735">
                  <c:v>79.214838</c:v>
                </c:pt>
                <c:pt idx="736">
                  <c:v>79.184062999999995</c:v>
                </c:pt>
                <c:pt idx="737">
                  <c:v>79.159678</c:v>
                </c:pt>
                <c:pt idx="738">
                  <c:v>79.142274</c:v>
                </c:pt>
                <c:pt idx="739">
                  <c:v>79.121466999999996</c:v>
                </c:pt>
                <c:pt idx="740">
                  <c:v>79.090114</c:v>
                </c:pt>
                <c:pt idx="741">
                  <c:v>79.055628999999996</c:v>
                </c:pt>
                <c:pt idx="742">
                  <c:v>79.030651000000006</c:v>
                </c:pt>
                <c:pt idx="743">
                  <c:v>79.015921000000006</c:v>
                </c:pt>
                <c:pt idx="744">
                  <c:v>78.999768000000003</c:v>
                </c:pt>
                <c:pt idx="745">
                  <c:v>78.974954999999994</c:v>
                </c:pt>
                <c:pt idx="746">
                  <c:v>78.949580999999995</c:v>
                </c:pt>
                <c:pt idx="747">
                  <c:v>78.938085000000001</c:v>
                </c:pt>
                <c:pt idx="748">
                  <c:v>78.946740000000005</c:v>
                </c:pt>
                <c:pt idx="749">
                  <c:v>78.972547000000006</c:v>
                </c:pt>
                <c:pt idx="750">
                  <c:v>79.010659000000004</c:v>
                </c:pt>
                <c:pt idx="751">
                  <c:v>79.053185999999997</c:v>
                </c:pt>
                <c:pt idx="752">
                  <c:v>79.081170999999998</c:v>
                </c:pt>
                <c:pt idx="753">
                  <c:v>79.069219000000004</c:v>
                </c:pt>
                <c:pt idx="754">
                  <c:v>79.007481999999996</c:v>
                </c:pt>
                <c:pt idx="755">
                  <c:v>78.916439999999994</c:v>
                </c:pt>
                <c:pt idx="756">
                  <c:v>78.831284999999994</c:v>
                </c:pt>
                <c:pt idx="757">
                  <c:v>78.772091000000003</c:v>
                </c:pt>
                <c:pt idx="758">
                  <c:v>78.736037999999994</c:v>
                </c:pt>
                <c:pt idx="759">
                  <c:v>78.714067</c:v>
                </c:pt>
                <c:pt idx="760">
                  <c:v>78.703219000000004</c:v>
                </c:pt>
                <c:pt idx="761">
                  <c:v>78.701871999999995</c:v>
                </c:pt>
                <c:pt idx="762">
                  <c:v>78.702945999999997</c:v>
                </c:pt>
                <c:pt idx="763">
                  <c:v>78.698081999999999</c:v>
                </c:pt>
                <c:pt idx="764">
                  <c:v>78.684810999999996</c:v>
                </c:pt>
                <c:pt idx="765">
                  <c:v>78.665959000000001</c:v>
                </c:pt>
                <c:pt idx="766">
                  <c:v>78.645493999999999</c:v>
                </c:pt>
                <c:pt idx="767">
                  <c:v>78.627509000000003</c:v>
                </c:pt>
                <c:pt idx="768">
                  <c:v>78.614080999999999</c:v>
                </c:pt>
                <c:pt idx="769">
                  <c:v>78.599513000000002</c:v>
                </c:pt>
                <c:pt idx="770">
                  <c:v>78.571528999999998</c:v>
                </c:pt>
                <c:pt idx="771">
                  <c:v>78.525024999999999</c:v>
                </c:pt>
                <c:pt idx="772">
                  <c:v>78.472594000000001</c:v>
                </c:pt>
                <c:pt idx="773">
                  <c:v>78.434248999999994</c:v>
                </c:pt>
                <c:pt idx="774">
                  <c:v>78.416134999999997</c:v>
                </c:pt>
                <c:pt idx="775">
                  <c:v>78.405440999999996</c:v>
                </c:pt>
                <c:pt idx="776">
                  <c:v>78.387899000000004</c:v>
                </c:pt>
                <c:pt idx="777">
                  <c:v>78.365182000000004</c:v>
                </c:pt>
                <c:pt idx="778">
                  <c:v>78.351500999999999</c:v>
                </c:pt>
                <c:pt idx="779">
                  <c:v>78.354329000000007</c:v>
                </c:pt>
                <c:pt idx="780">
                  <c:v>78.361705000000001</c:v>
                </c:pt>
                <c:pt idx="781">
                  <c:v>78.351434999999995</c:v>
                </c:pt>
                <c:pt idx="782">
                  <c:v>78.313466000000005</c:v>
                </c:pt>
                <c:pt idx="783">
                  <c:v>78.260561999999993</c:v>
                </c:pt>
                <c:pt idx="784">
                  <c:v>78.214917999999997</c:v>
                </c:pt>
                <c:pt idx="785">
                  <c:v>78.185395999999997</c:v>
                </c:pt>
                <c:pt idx="786">
                  <c:v>78.160212000000001</c:v>
                </c:pt>
                <c:pt idx="787">
                  <c:v>78.123480000000001</c:v>
                </c:pt>
                <c:pt idx="788">
                  <c:v>78.076186000000007</c:v>
                </c:pt>
                <c:pt idx="789">
                  <c:v>78.037842999999995</c:v>
                </c:pt>
                <c:pt idx="790">
                  <c:v>78.029268999999999</c:v>
                </c:pt>
                <c:pt idx="791">
                  <c:v>78.054451</c:v>
                </c:pt>
                <c:pt idx="792">
                  <c:v>78.096068000000002</c:v>
                </c:pt>
                <c:pt idx="793">
                  <c:v>78.126861000000005</c:v>
                </c:pt>
                <c:pt idx="794">
                  <c:v>78.128164999999996</c:v>
                </c:pt>
                <c:pt idx="795">
                  <c:v>78.101901999999995</c:v>
                </c:pt>
                <c:pt idx="796">
                  <c:v>78.064840000000004</c:v>
                </c:pt>
                <c:pt idx="797">
                  <c:v>78.028949999999995</c:v>
                </c:pt>
                <c:pt idx="798">
                  <c:v>77.989714000000006</c:v>
                </c:pt>
                <c:pt idx="799">
                  <c:v>77.937576000000007</c:v>
                </c:pt>
                <c:pt idx="800">
                  <c:v>77.877526000000003</c:v>
                </c:pt>
                <c:pt idx="801">
                  <c:v>77.830005</c:v>
                </c:pt>
                <c:pt idx="802">
                  <c:v>77.811197000000007</c:v>
                </c:pt>
                <c:pt idx="803">
                  <c:v>77.818219999999997</c:v>
                </c:pt>
                <c:pt idx="804">
                  <c:v>77.835905999999994</c:v>
                </c:pt>
                <c:pt idx="805">
                  <c:v>77.851753000000002</c:v>
                </c:pt>
                <c:pt idx="806">
                  <c:v>77.859617999999998</c:v>
                </c:pt>
                <c:pt idx="807">
                  <c:v>77.854890999999995</c:v>
                </c:pt>
                <c:pt idx="808">
                  <c:v>77.834052999999997</c:v>
                </c:pt>
                <c:pt idx="809">
                  <c:v>77.798102999999998</c:v>
                </c:pt>
                <c:pt idx="810">
                  <c:v>77.751114999999999</c:v>
                </c:pt>
                <c:pt idx="811">
                  <c:v>77.695366000000007</c:v>
                </c:pt>
                <c:pt idx="812">
                  <c:v>77.632461000000006</c:v>
                </c:pt>
                <c:pt idx="813">
                  <c:v>77.570312999999999</c:v>
                </c:pt>
                <c:pt idx="814">
                  <c:v>77.524602999999999</c:v>
                </c:pt>
                <c:pt idx="815">
                  <c:v>77.508758</c:v>
                </c:pt>
                <c:pt idx="816">
                  <c:v>77.521765000000002</c:v>
                </c:pt>
                <c:pt idx="817">
                  <c:v>77.547830000000005</c:v>
                </c:pt>
                <c:pt idx="818">
                  <c:v>77.568256000000005</c:v>
                </c:pt>
                <c:pt idx="819">
                  <c:v>77.572935000000001</c:v>
                </c:pt>
                <c:pt idx="820">
                  <c:v>77.562162000000001</c:v>
                </c:pt>
                <c:pt idx="821">
                  <c:v>77.541362000000007</c:v>
                </c:pt>
                <c:pt idx="822">
                  <c:v>77.516357999999997</c:v>
                </c:pt>
                <c:pt idx="823">
                  <c:v>77.492286000000007</c:v>
                </c:pt>
                <c:pt idx="824">
                  <c:v>77.473291000000003</c:v>
                </c:pt>
                <c:pt idx="825">
                  <c:v>77.460500999999994</c:v>
                </c:pt>
                <c:pt idx="826">
                  <c:v>77.450601000000006</c:v>
                </c:pt>
                <c:pt idx="827">
                  <c:v>77.438445000000002</c:v>
                </c:pt>
                <c:pt idx="828">
                  <c:v>77.421819999999997</c:v>
                </c:pt>
                <c:pt idx="829">
                  <c:v>77.402607000000003</c:v>
                </c:pt>
                <c:pt idx="830">
                  <c:v>77.382993999999997</c:v>
                </c:pt>
                <c:pt idx="831">
                  <c:v>77.362376999999995</c:v>
                </c:pt>
                <c:pt idx="832">
                  <c:v>77.339631999999995</c:v>
                </c:pt>
                <c:pt idx="833">
                  <c:v>77.317136000000005</c:v>
                </c:pt>
                <c:pt idx="834">
                  <c:v>77.299524000000005</c:v>
                </c:pt>
                <c:pt idx="835">
                  <c:v>77.287300000000002</c:v>
                </c:pt>
                <c:pt idx="836">
                  <c:v>77.273201</c:v>
                </c:pt>
                <c:pt idx="837">
                  <c:v>77.247448000000006</c:v>
                </c:pt>
                <c:pt idx="838">
                  <c:v>77.207764999999995</c:v>
                </c:pt>
                <c:pt idx="839">
                  <c:v>77.163850999999994</c:v>
                </c:pt>
                <c:pt idx="840">
                  <c:v>77.131264999999999</c:v>
                </c:pt>
                <c:pt idx="841">
                  <c:v>77.120001999999999</c:v>
                </c:pt>
                <c:pt idx="842">
                  <c:v>77.127733000000006</c:v>
                </c:pt>
                <c:pt idx="843">
                  <c:v>77.143118999999999</c:v>
                </c:pt>
                <c:pt idx="844">
                  <c:v>77.155900000000003</c:v>
                </c:pt>
                <c:pt idx="845">
                  <c:v>77.164401999999995</c:v>
                </c:pt>
                <c:pt idx="846">
                  <c:v>77.172420000000002</c:v>
                </c:pt>
                <c:pt idx="847">
                  <c:v>77.178297999999998</c:v>
                </c:pt>
                <c:pt idx="848">
                  <c:v>77.170725000000004</c:v>
                </c:pt>
                <c:pt idx="849">
                  <c:v>77.140867999999998</c:v>
                </c:pt>
                <c:pt idx="850">
                  <c:v>77.098208999999997</c:v>
                </c:pt>
                <c:pt idx="851">
                  <c:v>77.066488000000007</c:v>
                </c:pt>
                <c:pt idx="852">
                  <c:v>77.058622</c:v>
                </c:pt>
                <c:pt idx="853">
                  <c:v>77.060137999999995</c:v>
                </c:pt>
                <c:pt idx="854">
                  <c:v>77.045355999999998</c:v>
                </c:pt>
                <c:pt idx="855">
                  <c:v>77.009208999999998</c:v>
                </c:pt>
                <c:pt idx="856">
                  <c:v>76.974840999999998</c:v>
                </c:pt>
                <c:pt idx="857">
                  <c:v>76.966702999999995</c:v>
                </c:pt>
                <c:pt idx="858">
                  <c:v>76.982123999999999</c:v>
                </c:pt>
                <c:pt idx="859">
                  <c:v>76.994668000000004</c:v>
                </c:pt>
                <c:pt idx="860">
                  <c:v>76.982732999999996</c:v>
                </c:pt>
                <c:pt idx="861">
                  <c:v>76.949782999999996</c:v>
                </c:pt>
                <c:pt idx="862">
                  <c:v>76.916523999999995</c:v>
                </c:pt>
                <c:pt idx="863">
                  <c:v>76.896893000000006</c:v>
                </c:pt>
                <c:pt idx="864">
                  <c:v>76.883876999999998</c:v>
                </c:pt>
                <c:pt idx="865">
                  <c:v>76.858744000000002</c:v>
                </c:pt>
                <c:pt idx="866">
                  <c:v>76.813812999999996</c:v>
                </c:pt>
                <c:pt idx="867">
                  <c:v>76.764038999999997</c:v>
                </c:pt>
                <c:pt idx="868">
                  <c:v>76.731769999999997</c:v>
                </c:pt>
                <c:pt idx="869">
                  <c:v>76.721151000000006</c:v>
                </c:pt>
                <c:pt idx="870">
                  <c:v>76.714905999999999</c:v>
                </c:pt>
                <c:pt idx="871">
                  <c:v>76.696825000000004</c:v>
                </c:pt>
                <c:pt idx="872">
                  <c:v>76.670242000000002</c:v>
                </c:pt>
                <c:pt idx="873">
                  <c:v>76.651707999999999</c:v>
                </c:pt>
                <c:pt idx="874">
                  <c:v>76.652424999999994</c:v>
                </c:pt>
                <c:pt idx="875">
                  <c:v>76.671887999999996</c:v>
                </c:pt>
                <c:pt idx="876">
                  <c:v>76.704927999999995</c:v>
                </c:pt>
                <c:pt idx="877">
                  <c:v>76.744716999999994</c:v>
                </c:pt>
                <c:pt idx="878">
                  <c:v>76.778774999999996</c:v>
                </c:pt>
                <c:pt idx="879">
                  <c:v>76.791303999999997</c:v>
                </c:pt>
                <c:pt idx="880">
                  <c:v>76.773966999999999</c:v>
                </c:pt>
                <c:pt idx="881">
                  <c:v>76.731592000000006</c:v>
                </c:pt>
                <c:pt idx="882">
                  <c:v>76.676987999999994</c:v>
                </c:pt>
                <c:pt idx="883">
                  <c:v>76.623345999999998</c:v>
                </c:pt>
                <c:pt idx="884">
                  <c:v>76.580341000000004</c:v>
                </c:pt>
                <c:pt idx="885">
                  <c:v>76.551550000000006</c:v>
                </c:pt>
                <c:pt idx="886">
                  <c:v>76.533531999999994</c:v>
                </c:pt>
                <c:pt idx="887">
                  <c:v>76.520859000000002</c:v>
                </c:pt>
                <c:pt idx="888">
                  <c:v>76.512457999999995</c:v>
                </c:pt>
                <c:pt idx="889">
                  <c:v>76.508790000000005</c:v>
                </c:pt>
                <c:pt idx="890">
                  <c:v>76.502948000000004</c:v>
                </c:pt>
                <c:pt idx="891">
                  <c:v>76.481790000000004</c:v>
                </c:pt>
                <c:pt idx="892">
                  <c:v>76.440387000000001</c:v>
                </c:pt>
                <c:pt idx="893">
                  <c:v>76.390159999999995</c:v>
                </c:pt>
                <c:pt idx="894">
                  <c:v>76.347530000000006</c:v>
                </c:pt>
                <c:pt idx="895">
                  <c:v>76.318822999999995</c:v>
                </c:pt>
                <c:pt idx="896">
                  <c:v>76.302076999999997</c:v>
                </c:pt>
                <c:pt idx="897">
                  <c:v>76.298693</c:v>
                </c:pt>
                <c:pt idx="898">
                  <c:v>76.312366999999995</c:v>
                </c:pt>
                <c:pt idx="899">
                  <c:v>76.334732000000002</c:v>
                </c:pt>
                <c:pt idx="900">
                  <c:v>76.343016000000006</c:v>
                </c:pt>
                <c:pt idx="901">
                  <c:v>76.320593000000002</c:v>
                </c:pt>
                <c:pt idx="902">
                  <c:v>76.275509</c:v>
                </c:pt>
                <c:pt idx="903">
                  <c:v>76.232446999999993</c:v>
                </c:pt>
                <c:pt idx="904">
                  <c:v>76.208150000000003</c:v>
                </c:pt>
                <c:pt idx="905">
                  <c:v>76.199939000000001</c:v>
                </c:pt>
                <c:pt idx="906">
                  <c:v>76.198147000000006</c:v>
                </c:pt>
                <c:pt idx="907">
                  <c:v>76.201562999999993</c:v>
                </c:pt>
                <c:pt idx="908">
                  <c:v>76.214180999999996</c:v>
                </c:pt>
                <c:pt idx="909">
                  <c:v>76.231390000000005</c:v>
                </c:pt>
                <c:pt idx="910">
                  <c:v>76.239029000000002</c:v>
                </c:pt>
                <c:pt idx="911">
                  <c:v>76.228487000000001</c:v>
                </c:pt>
                <c:pt idx="912">
                  <c:v>76.206639999999993</c:v>
                </c:pt>
                <c:pt idx="913">
                  <c:v>76.186109000000002</c:v>
                </c:pt>
                <c:pt idx="914">
                  <c:v>76.169410999999997</c:v>
                </c:pt>
                <c:pt idx="915">
                  <c:v>76.148742999999996</c:v>
                </c:pt>
                <c:pt idx="916">
                  <c:v>76.119473999999997</c:v>
                </c:pt>
                <c:pt idx="917">
                  <c:v>76.086946999999995</c:v>
                </c:pt>
                <c:pt idx="918">
                  <c:v>76.059089</c:v>
                </c:pt>
                <c:pt idx="919">
                  <c:v>76.038533999999999</c:v>
                </c:pt>
                <c:pt idx="920">
                  <c:v>76.024638999999993</c:v>
                </c:pt>
                <c:pt idx="921">
                  <c:v>76.016983999999994</c:v>
                </c:pt>
                <c:pt idx="922">
                  <c:v>76.011105000000001</c:v>
                </c:pt>
                <c:pt idx="923">
                  <c:v>75.995384000000001</c:v>
                </c:pt>
                <c:pt idx="924">
                  <c:v>75.960335000000001</c:v>
                </c:pt>
                <c:pt idx="925">
                  <c:v>75.911241000000004</c:v>
                </c:pt>
                <c:pt idx="926">
                  <c:v>75.866585999999998</c:v>
                </c:pt>
                <c:pt idx="927">
                  <c:v>75.842783999999995</c:v>
                </c:pt>
                <c:pt idx="928">
                  <c:v>75.843208000000004</c:v>
                </c:pt>
                <c:pt idx="929">
                  <c:v>75.860684000000006</c:v>
                </c:pt>
                <c:pt idx="930">
                  <c:v>75.884214999999998</c:v>
                </c:pt>
                <c:pt idx="931">
                  <c:v>75.901295000000005</c:v>
                </c:pt>
                <c:pt idx="932">
                  <c:v>75.900519000000003</c:v>
                </c:pt>
                <c:pt idx="933">
                  <c:v>75.878992999999994</c:v>
                </c:pt>
                <c:pt idx="934">
                  <c:v>75.845788999999996</c:v>
                </c:pt>
                <c:pt idx="935">
                  <c:v>75.812860999999998</c:v>
                </c:pt>
                <c:pt idx="936">
                  <c:v>75.782723000000004</c:v>
                </c:pt>
                <c:pt idx="937">
                  <c:v>75.749047000000004</c:v>
                </c:pt>
                <c:pt idx="938">
                  <c:v>75.708658</c:v>
                </c:pt>
                <c:pt idx="939">
                  <c:v>75.668899999999994</c:v>
                </c:pt>
                <c:pt idx="940">
                  <c:v>75.642377999999994</c:v>
                </c:pt>
                <c:pt idx="941">
                  <c:v>75.636250000000004</c:v>
                </c:pt>
                <c:pt idx="942">
                  <c:v>75.646342000000004</c:v>
                </c:pt>
                <c:pt idx="943">
                  <c:v>75.660309999999996</c:v>
                </c:pt>
                <c:pt idx="944">
                  <c:v>75.667649999999995</c:v>
                </c:pt>
                <c:pt idx="945">
                  <c:v>75.667790999999994</c:v>
                </c:pt>
                <c:pt idx="946">
                  <c:v>75.666432999999998</c:v>
                </c:pt>
                <c:pt idx="947">
                  <c:v>75.662830999999997</c:v>
                </c:pt>
                <c:pt idx="948">
                  <c:v>75.645397000000003</c:v>
                </c:pt>
                <c:pt idx="949">
                  <c:v>75.605900000000005</c:v>
                </c:pt>
                <c:pt idx="950">
                  <c:v>75.557274000000007</c:v>
                </c:pt>
                <c:pt idx="951">
                  <c:v>75.529076000000003</c:v>
                </c:pt>
                <c:pt idx="952">
                  <c:v>75.538550999999998</c:v>
                </c:pt>
                <c:pt idx="953">
                  <c:v>75.569158999999999</c:v>
                </c:pt>
                <c:pt idx="954">
                  <c:v>75.583329000000006</c:v>
                </c:pt>
                <c:pt idx="955">
                  <c:v>75.556893000000002</c:v>
                </c:pt>
                <c:pt idx="956">
                  <c:v>75.499729000000002</c:v>
                </c:pt>
                <c:pt idx="957">
                  <c:v>75.444249999999997</c:v>
                </c:pt>
                <c:pt idx="958">
                  <c:v>75.415361000000004</c:v>
                </c:pt>
                <c:pt idx="959">
                  <c:v>75.410904000000002</c:v>
                </c:pt>
                <c:pt idx="960">
                  <c:v>75.409903999999997</c:v>
                </c:pt>
                <c:pt idx="961">
                  <c:v>75.397949999999994</c:v>
                </c:pt>
                <c:pt idx="962">
                  <c:v>75.381843000000003</c:v>
                </c:pt>
                <c:pt idx="963">
                  <c:v>75.377493999999999</c:v>
                </c:pt>
                <c:pt idx="964">
                  <c:v>75.385731000000007</c:v>
                </c:pt>
                <c:pt idx="965">
                  <c:v>75.385684999999995</c:v>
                </c:pt>
                <c:pt idx="966">
                  <c:v>75.355350999999999</c:v>
                </c:pt>
                <c:pt idx="967">
                  <c:v>75.295721</c:v>
                </c:pt>
                <c:pt idx="968">
                  <c:v>75.230496000000002</c:v>
                </c:pt>
                <c:pt idx="969">
                  <c:v>75.182963999999998</c:v>
                </c:pt>
                <c:pt idx="970">
                  <c:v>75.157055</c:v>
                </c:pt>
                <c:pt idx="971">
                  <c:v>75.141625000000005</c:v>
                </c:pt>
                <c:pt idx="972">
                  <c:v>75.127463000000006</c:v>
                </c:pt>
                <c:pt idx="973">
                  <c:v>75.115656999999999</c:v>
                </c:pt>
                <c:pt idx="974">
                  <c:v>75.111607000000006</c:v>
                </c:pt>
                <c:pt idx="975">
                  <c:v>75.115598000000006</c:v>
                </c:pt>
                <c:pt idx="976">
                  <c:v>75.122367999999994</c:v>
                </c:pt>
                <c:pt idx="977">
                  <c:v>75.129658000000006</c:v>
                </c:pt>
                <c:pt idx="978">
                  <c:v>75.142903000000004</c:v>
                </c:pt>
                <c:pt idx="979">
                  <c:v>75.167338000000001</c:v>
                </c:pt>
                <c:pt idx="980">
                  <c:v>75.196753000000001</c:v>
                </c:pt>
                <c:pt idx="981">
                  <c:v>75.215468999999999</c:v>
                </c:pt>
                <c:pt idx="982">
                  <c:v>75.213258999999994</c:v>
                </c:pt>
                <c:pt idx="983">
                  <c:v>75.194833000000003</c:v>
                </c:pt>
                <c:pt idx="984">
                  <c:v>75.172820999999999</c:v>
                </c:pt>
                <c:pt idx="985">
                  <c:v>75.156440000000003</c:v>
                </c:pt>
                <c:pt idx="986">
                  <c:v>75.150507000000005</c:v>
                </c:pt>
                <c:pt idx="987">
                  <c:v>75.159499999999994</c:v>
                </c:pt>
                <c:pt idx="988">
                  <c:v>75.183705000000003</c:v>
                </c:pt>
                <c:pt idx="989">
                  <c:v>75.211944000000003</c:v>
                </c:pt>
                <c:pt idx="990">
                  <c:v>75.226398000000003</c:v>
                </c:pt>
                <c:pt idx="991">
                  <c:v>75.217382000000001</c:v>
                </c:pt>
                <c:pt idx="992">
                  <c:v>75.189735999999996</c:v>
                </c:pt>
                <c:pt idx="993">
                  <c:v>75.154891000000006</c:v>
                </c:pt>
                <c:pt idx="994">
                  <c:v>75.121494999999996</c:v>
                </c:pt>
                <c:pt idx="995">
                  <c:v>75.094550999999996</c:v>
                </c:pt>
                <c:pt idx="996">
                  <c:v>75.077800999999994</c:v>
                </c:pt>
                <c:pt idx="997">
                  <c:v>75.072428000000002</c:v>
                </c:pt>
                <c:pt idx="998">
                  <c:v>75.075142999999997</c:v>
                </c:pt>
                <c:pt idx="999">
                  <c:v>75.080127000000005</c:v>
                </c:pt>
                <c:pt idx="1000">
                  <c:v>75.081416000000004</c:v>
                </c:pt>
                <c:pt idx="1001">
                  <c:v>75.072776000000005</c:v>
                </c:pt>
                <c:pt idx="1002">
                  <c:v>75.049653000000006</c:v>
                </c:pt>
                <c:pt idx="1003">
                  <c:v>75.015298000000001</c:v>
                </c:pt>
                <c:pt idx="1004">
                  <c:v>74.982467999999997</c:v>
                </c:pt>
                <c:pt idx="1005">
                  <c:v>74.963233000000002</c:v>
                </c:pt>
                <c:pt idx="1006">
                  <c:v>74.954763999999997</c:v>
                </c:pt>
                <c:pt idx="1007">
                  <c:v>74.937363000000005</c:v>
                </c:pt>
                <c:pt idx="1008">
                  <c:v>74.888350000000003</c:v>
                </c:pt>
                <c:pt idx="1009">
                  <c:v>74.797785000000005</c:v>
                </c:pt>
                <c:pt idx="1010">
                  <c:v>74.672604000000007</c:v>
                </c:pt>
                <c:pt idx="1011">
                  <c:v>74.529122999999998</c:v>
                </c:pt>
                <c:pt idx="1012">
                  <c:v>74.382146000000006</c:v>
                </c:pt>
                <c:pt idx="1013">
                  <c:v>74.237391000000002</c:v>
                </c:pt>
                <c:pt idx="1014">
                  <c:v>74.090564000000001</c:v>
                </c:pt>
                <c:pt idx="1015">
                  <c:v>73.933008000000001</c:v>
                </c:pt>
                <c:pt idx="1016">
                  <c:v>73.759181999999996</c:v>
                </c:pt>
                <c:pt idx="1017">
                  <c:v>73.569033000000005</c:v>
                </c:pt>
                <c:pt idx="1018">
                  <c:v>73.362290999999999</c:v>
                </c:pt>
                <c:pt idx="1019">
                  <c:v>73.129952000000003</c:v>
                </c:pt>
                <c:pt idx="1020">
                  <c:v>72.852689999999996</c:v>
                </c:pt>
                <c:pt idx="1021">
                  <c:v>72.510812000000001</c:v>
                </c:pt>
                <c:pt idx="1022">
                  <c:v>72.098273000000006</c:v>
                </c:pt>
                <c:pt idx="1023">
                  <c:v>71.626305000000002</c:v>
                </c:pt>
                <c:pt idx="1024">
                  <c:v>71.111778999999999</c:v>
                </c:pt>
                <c:pt idx="1025">
                  <c:v>70.561443999999995</c:v>
                </c:pt>
                <c:pt idx="1026">
                  <c:v>69.968568000000005</c:v>
                </c:pt>
                <c:pt idx="1027">
                  <c:v>69.326008000000002</c:v>
                </c:pt>
                <c:pt idx="1028">
                  <c:v>68.642240999999999</c:v>
                </c:pt>
                <c:pt idx="1029">
                  <c:v>67.943612999999999</c:v>
                </c:pt>
                <c:pt idx="1030">
                  <c:v>67.259809000000004</c:v>
                </c:pt>
                <c:pt idx="1031">
                  <c:v>66.606166000000002</c:v>
                </c:pt>
                <c:pt idx="1032">
                  <c:v>65.978755000000007</c:v>
                </c:pt>
                <c:pt idx="1033">
                  <c:v>65.364801</c:v>
                </c:pt>
                <c:pt idx="1034">
                  <c:v>64.756968000000001</c:v>
                </c:pt>
                <c:pt idx="1035">
                  <c:v>64.159791999999996</c:v>
                </c:pt>
                <c:pt idx="1036">
                  <c:v>63.588529999999999</c:v>
                </c:pt>
                <c:pt idx="1037">
                  <c:v>63.066901000000001</c:v>
                </c:pt>
                <c:pt idx="1038">
                  <c:v>62.622934000000001</c:v>
                </c:pt>
                <c:pt idx="1039">
                  <c:v>62.278964000000002</c:v>
                </c:pt>
                <c:pt idx="1040">
                  <c:v>62.041595999999998</c:v>
                </c:pt>
                <c:pt idx="1041">
                  <c:v>61.904088000000002</c:v>
                </c:pt>
                <c:pt idx="1042">
                  <c:v>61.859929999999999</c:v>
                </c:pt>
                <c:pt idx="1043">
                  <c:v>61.910122999999999</c:v>
                </c:pt>
                <c:pt idx="1044">
                  <c:v>62.054295000000003</c:v>
                </c:pt>
                <c:pt idx="1045">
                  <c:v>62.279122000000001</c:v>
                </c:pt>
                <c:pt idx="1046">
                  <c:v>62.561244000000002</c:v>
                </c:pt>
                <c:pt idx="1047">
                  <c:v>62.879846000000001</c:v>
                </c:pt>
                <c:pt idx="1048">
                  <c:v>63.219752999999997</c:v>
                </c:pt>
                <c:pt idx="1049">
                  <c:v>63.560268000000001</c:v>
                </c:pt>
                <c:pt idx="1050">
                  <c:v>63.867038000000001</c:v>
                </c:pt>
                <c:pt idx="1051">
                  <c:v>64.101230999999999</c:v>
                </c:pt>
                <c:pt idx="1052">
                  <c:v>64.237233000000003</c:v>
                </c:pt>
                <c:pt idx="1053">
                  <c:v>64.270531000000005</c:v>
                </c:pt>
                <c:pt idx="1054">
                  <c:v>64.210215000000005</c:v>
                </c:pt>
                <c:pt idx="1055">
                  <c:v>64.067689999999999</c:v>
                </c:pt>
                <c:pt idx="1056">
                  <c:v>63.853242999999999</c:v>
                </c:pt>
                <c:pt idx="1057">
                  <c:v>63.579549</c:v>
                </c:pt>
                <c:pt idx="1058">
                  <c:v>63.264268000000001</c:v>
                </c:pt>
                <c:pt idx="1059">
                  <c:v>62.927920999999998</c:v>
                </c:pt>
                <c:pt idx="1060">
                  <c:v>62.589491000000002</c:v>
                </c:pt>
                <c:pt idx="1061">
                  <c:v>62.264099999999999</c:v>
                </c:pt>
                <c:pt idx="1062">
                  <c:v>61.963436999999999</c:v>
                </c:pt>
                <c:pt idx="1063">
                  <c:v>61.696078999999997</c:v>
                </c:pt>
                <c:pt idx="1064">
                  <c:v>61.466710999999997</c:v>
                </c:pt>
                <c:pt idx="1065">
                  <c:v>61.276071999999999</c:v>
                </c:pt>
                <c:pt idx="1066">
                  <c:v>61.122855000000001</c:v>
                </c:pt>
                <c:pt idx="1067">
                  <c:v>61.005899999999997</c:v>
                </c:pt>
                <c:pt idx="1068">
                  <c:v>60.925797000000003</c:v>
                </c:pt>
                <c:pt idx="1069">
                  <c:v>60.887028000000001</c:v>
                </c:pt>
                <c:pt idx="1070">
                  <c:v>60.898699000000001</c:v>
                </c:pt>
                <c:pt idx="1071">
                  <c:v>60.968935000000002</c:v>
                </c:pt>
                <c:pt idx="1072">
                  <c:v>61.094349000000001</c:v>
                </c:pt>
                <c:pt idx="1073">
                  <c:v>61.256653</c:v>
                </c:pt>
                <c:pt idx="1074">
                  <c:v>61.434322000000002</c:v>
                </c:pt>
                <c:pt idx="1075">
                  <c:v>61.619307999999997</c:v>
                </c:pt>
                <c:pt idx="1076">
                  <c:v>61.820701</c:v>
                </c:pt>
                <c:pt idx="1077">
                  <c:v>62.051177000000003</c:v>
                </c:pt>
                <c:pt idx="1078">
                  <c:v>62.311464000000001</c:v>
                </c:pt>
                <c:pt idx="1079">
                  <c:v>62.587434999999999</c:v>
                </c:pt>
                <c:pt idx="1080">
                  <c:v>62.85913</c:v>
                </c:pt>
                <c:pt idx="1081">
                  <c:v>63.111012000000002</c:v>
                </c:pt>
                <c:pt idx="1082">
                  <c:v>63.336692999999997</c:v>
                </c:pt>
                <c:pt idx="1083">
                  <c:v>63.538666999999997</c:v>
                </c:pt>
                <c:pt idx="1084">
                  <c:v>63.725051999999998</c:v>
                </c:pt>
                <c:pt idx="1085">
                  <c:v>63.904879000000001</c:v>
                </c:pt>
                <c:pt idx="1086">
                  <c:v>64.084283999999997</c:v>
                </c:pt>
                <c:pt idx="1087">
                  <c:v>64.265637999999996</c:v>
                </c:pt>
                <c:pt idx="1088">
                  <c:v>64.448668999999995</c:v>
                </c:pt>
                <c:pt idx="1089">
                  <c:v>64.631542999999994</c:v>
                </c:pt>
                <c:pt idx="1090">
                  <c:v>64.811655999999999</c:v>
                </c:pt>
                <c:pt idx="1091">
                  <c:v>64.987156999999996</c:v>
                </c:pt>
                <c:pt idx="1092">
                  <c:v>65.158805000000001</c:v>
                </c:pt>
                <c:pt idx="1093">
                  <c:v>65.329977</c:v>
                </c:pt>
                <c:pt idx="1094">
                  <c:v>65.503783999999996</c:v>
                </c:pt>
                <c:pt idx="1095">
                  <c:v>65.678892000000005</c:v>
                </c:pt>
                <c:pt idx="1096">
                  <c:v>65.847753999999995</c:v>
                </c:pt>
                <c:pt idx="1097">
                  <c:v>66.000484999999998</c:v>
                </c:pt>
                <c:pt idx="1098">
                  <c:v>66.132859999999994</c:v>
                </c:pt>
                <c:pt idx="1099">
                  <c:v>66.251720000000006</c:v>
                </c:pt>
                <c:pt idx="1100">
                  <c:v>66.370637000000002</c:v>
                </c:pt>
                <c:pt idx="1101">
                  <c:v>66.498149999999995</c:v>
                </c:pt>
                <c:pt idx="1102">
                  <c:v>66.631657000000004</c:v>
                </c:pt>
                <c:pt idx="1103">
                  <c:v>66.762896999999995</c:v>
                </c:pt>
                <c:pt idx="1104">
                  <c:v>66.888959</c:v>
                </c:pt>
                <c:pt idx="1105">
                  <c:v>67.015129000000002</c:v>
                </c:pt>
                <c:pt idx="1106">
                  <c:v>67.147002000000001</c:v>
                </c:pt>
                <c:pt idx="1107">
                  <c:v>67.282336999999998</c:v>
                </c:pt>
                <c:pt idx="1108">
                  <c:v>67.411899000000005</c:v>
                </c:pt>
                <c:pt idx="1109">
                  <c:v>67.525846000000001</c:v>
                </c:pt>
                <c:pt idx="1110">
                  <c:v>67.617110999999994</c:v>
                </c:pt>
                <c:pt idx="1111">
                  <c:v>67.680204000000003</c:v>
                </c:pt>
                <c:pt idx="1112">
                  <c:v>67.710301999999999</c:v>
                </c:pt>
                <c:pt idx="1113">
                  <c:v>67.704076999999998</c:v>
                </c:pt>
                <c:pt idx="1114">
                  <c:v>67.65898</c:v>
                </c:pt>
                <c:pt idx="1115">
                  <c:v>67.571000999999995</c:v>
                </c:pt>
                <c:pt idx="1116">
                  <c:v>67.435238999999996</c:v>
                </c:pt>
                <c:pt idx="1117">
                  <c:v>67.249866999999995</c:v>
                </c:pt>
                <c:pt idx="1118">
                  <c:v>67.017741000000001</c:v>
                </c:pt>
                <c:pt idx="1119">
                  <c:v>66.743050999999994</c:v>
                </c:pt>
                <c:pt idx="1120">
                  <c:v>66.429046</c:v>
                </c:pt>
                <c:pt idx="1121">
                  <c:v>66.081631000000002</c:v>
                </c:pt>
                <c:pt idx="1122">
                  <c:v>65.714068999999995</c:v>
                </c:pt>
                <c:pt idx="1123">
                  <c:v>65.346418</c:v>
                </c:pt>
                <c:pt idx="1124">
                  <c:v>65.002790000000005</c:v>
                </c:pt>
                <c:pt idx="1125">
                  <c:v>64.712504999999993</c:v>
                </c:pt>
                <c:pt idx="1126">
                  <c:v>64.508623999999998</c:v>
                </c:pt>
                <c:pt idx="1127">
                  <c:v>64.413675999999995</c:v>
                </c:pt>
                <c:pt idx="1128">
                  <c:v>64.420511000000005</c:v>
                </c:pt>
                <c:pt idx="1129">
                  <c:v>64.491662000000005</c:v>
                </c:pt>
                <c:pt idx="1130">
                  <c:v>64.582657999999995</c:v>
                </c:pt>
                <c:pt idx="1131">
                  <c:v>64.663120000000006</c:v>
                </c:pt>
                <c:pt idx="1132">
                  <c:v>64.715159</c:v>
                </c:pt>
                <c:pt idx="1133">
                  <c:v>64.720815000000002</c:v>
                </c:pt>
                <c:pt idx="1134">
                  <c:v>64.663837000000001</c:v>
                </c:pt>
                <c:pt idx="1135">
                  <c:v>64.544543000000004</c:v>
                </c:pt>
                <c:pt idx="1136">
                  <c:v>64.385299000000003</c:v>
                </c:pt>
                <c:pt idx="1137">
                  <c:v>64.219359999999995</c:v>
                </c:pt>
                <c:pt idx="1138">
                  <c:v>64.078911000000005</c:v>
                </c:pt>
                <c:pt idx="1139">
                  <c:v>63.992238</c:v>
                </c:pt>
                <c:pt idx="1140">
                  <c:v>63.980614000000003</c:v>
                </c:pt>
                <c:pt idx="1141">
                  <c:v>64.049942999999999</c:v>
                </c:pt>
                <c:pt idx="1142">
                  <c:v>64.188688999999997</c:v>
                </c:pt>
                <c:pt idx="1143">
                  <c:v>64.379200999999995</c:v>
                </c:pt>
                <c:pt idx="1144">
                  <c:v>64.610349999999997</c:v>
                </c:pt>
                <c:pt idx="1145">
                  <c:v>64.879345999999998</c:v>
                </c:pt>
                <c:pt idx="1146">
                  <c:v>65.186087999999998</c:v>
                </c:pt>
                <c:pt idx="1147">
                  <c:v>65.528698000000006</c:v>
                </c:pt>
                <c:pt idx="1148">
                  <c:v>65.899591999999998</c:v>
                </c:pt>
                <c:pt idx="1149">
                  <c:v>66.280477000000005</c:v>
                </c:pt>
                <c:pt idx="1150">
                  <c:v>66.644142000000002</c:v>
                </c:pt>
                <c:pt idx="1151">
                  <c:v>66.967860999999999</c:v>
                </c:pt>
                <c:pt idx="1152">
                  <c:v>67.247140999999999</c:v>
                </c:pt>
                <c:pt idx="1153">
                  <c:v>67.493250000000003</c:v>
                </c:pt>
                <c:pt idx="1154">
                  <c:v>67.718181999999999</c:v>
                </c:pt>
                <c:pt idx="1155">
                  <c:v>67.925976000000006</c:v>
                </c:pt>
                <c:pt idx="1156">
                  <c:v>68.117874999999998</c:v>
                </c:pt>
                <c:pt idx="1157">
                  <c:v>68.299943999999996</c:v>
                </c:pt>
                <c:pt idx="1158">
                  <c:v>68.481362000000004</c:v>
                </c:pt>
                <c:pt idx="1159">
                  <c:v>68.665729999999996</c:v>
                </c:pt>
                <c:pt idx="1160">
                  <c:v>68.845629000000002</c:v>
                </c:pt>
                <c:pt idx="1161">
                  <c:v>69.006551000000002</c:v>
                </c:pt>
                <c:pt idx="1162">
                  <c:v>69.138216999999997</c:v>
                </c:pt>
                <c:pt idx="1163">
                  <c:v>69.243502000000007</c:v>
                </c:pt>
                <c:pt idx="1164">
                  <c:v>69.334474999999998</c:v>
                </c:pt>
                <c:pt idx="1165">
                  <c:v>69.418250999999998</c:v>
                </c:pt>
                <c:pt idx="1166">
                  <c:v>69.490071999999998</c:v>
                </c:pt>
                <c:pt idx="1167">
                  <c:v>69.544365999999997</c:v>
                </c:pt>
                <c:pt idx="1168">
                  <c:v>69.588984999999994</c:v>
                </c:pt>
                <c:pt idx="1169">
                  <c:v>69.640925999999993</c:v>
                </c:pt>
                <c:pt idx="1170">
                  <c:v>69.708512999999996</c:v>
                </c:pt>
                <c:pt idx="1171">
                  <c:v>69.785700000000006</c:v>
                </c:pt>
                <c:pt idx="1172">
                  <c:v>69.865662999999998</c:v>
                </c:pt>
                <c:pt idx="1173">
                  <c:v>69.950941999999998</c:v>
                </c:pt>
                <c:pt idx="1174">
                  <c:v>70.044348999999997</c:v>
                </c:pt>
                <c:pt idx="1175">
                  <c:v>70.137147999999996</c:v>
                </c:pt>
                <c:pt idx="1176">
                  <c:v>70.215574000000004</c:v>
                </c:pt>
                <c:pt idx="1177">
                  <c:v>70.276621000000006</c:v>
                </c:pt>
                <c:pt idx="1178">
                  <c:v>70.329139999999995</c:v>
                </c:pt>
                <c:pt idx="1179">
                  <c:v>70.379546000000005</c:v>
                </c:pt>
                <c:pt idx="1180">
                  <c:v>70.423965999999993</c:v>
                </c:pt>
                <c:pt idx="1181">
                  <c:v>70.456271999999998</c:v>
                </c:pt>
                <c:pt idx="1182">
                  <c:v>70.478213999999994</c:v>
                </c:pt>
                <c:pt idx="1183">
                  <c:v>70.499043999999998</c:v>
                </c:pt>
                <c:pt idx="1184">
                  <c:v>70.528809999999993</c:v>
                </c:pt>
                <c:pt idx="1185">
                  <c:v>70.573687000000007</c:v>
                </c:pt>
                <c:pt idx="1186">
                  <c:v>70.633381999999997</c:v>
                </c:pt>
                <c:pt idx="1187">
                  <c:v>70.699539999999999</c:v>
                </c:pt>
                <c:pt idx="1188">
                  <c:v>70.758684000000002</c:v>
                </c:pt>
                <c:pt idx="1189">
                  <c:v>70.800550000000001</c:v>
                </c:pt>
                <c:pt idx="1190">
                  <c:v>70.824995999999999</c:v>
                </c:pt>
                <c:pt idx="1191">
                  <c:v>70.841296</c:v>
                </c:pt>
                <c:pt idx="1192">
                  <c:v>70.861151000000007</c:v>
                </c:pt>
                <c:pt idx="1193">
                  <c:v>70.890538000000006</c:v>
                </c:pt>
                <c:pt idx="1194">
                  <c:v>70.925422999999995</c:v>
                </c:pt>
                <c:pt idx="1195">
                  <c:v>70.956102000000001</c:v>
                </c:pt>
                <c:pt idx="1196">
                  <c:v>70.978762000000003</c:v>
                </c:pt>
                <c:pt idx="1197">
                  <c:v>71.002067999999994</c:v>
                </c:pt>
                <c:pt idx="1198">
                  <c:v>71.038061999999996</c:v>
                </c:pt>
                <c:pt idx="1199">
                  <c:v>71.086175999999995</c:v>
                </c:pt>
                <c:pt idx="1200">
                  <c:v>71.130874000000006</c:v>
                </c:pt>
                <c:pt idx="1201">
                  <c:v>71.157002000000006</c:v>
                </c:pt>
                <c:pt idx="1202">
                  <c:v>71.164420000000007</c:v>
                </c:pt>
                <c:pt idx="1203">
                  <c:v>71.166741000000002</c:v>
                </c:pt>
                <c:pt idx="1204">
                  <c:v>71.180176000000003</c:v>
                </c:pt>
                <c:pt idx="1205">
                  <c:v>71.214518999999996</c:v>
                </c:pt>
                <c:pt idx="1206">
                  <c:v>71.268146999999999</c:v>
                </c:pt>
                <c:pt idx="1207">
                  <c:v>71.326338000000007</c:v>
                </c:pt>
                <c:pt idx="1208">
                  <c:v>71.368668999999997</c:v>
                </c:pt>
                <c:pt idx="1209">
                  <c:v>71.384611000000007</c:v>
                </c:pt>
                <c:pt idx="1210">
                  <c:v>71.381861000000001</c:v>
                </c:pt>
                <c:pt idx="1211">
                  <c:v>71.376892999999995</c:v>
                </c:pt>
                <c:pt idx="1212">
                  <c:v>71.380217000000002</c:v>
                </c:pt>
                <c:pt idx="1213">
                  <c:v>71.393922000000003</c:v>
                </c:pt>
                <c:pt idx="1214">
                  <c:v>71.418165999999999</c:v>
                </c:pt>
                <c:pt idx="1215">
                  <c:v>71.451600999999997</c:v>
                </c:pt>
                <c:pt idx="1216">
                  <c:v>71.485995000000003</c:v>
                </c:pt>
                <c:pt idx="1217">
                  <c:v>71.508529999999993</c:v>
                </c:pt>
                <c:pt idx="1218">
                  <c:v>71.513169000000005</c:v>
                </c:pt>
                <c:pt idx="1219">
                  <c:v>71.507271000000003</c:v>
                </c:pt>
                <c:pt idx="1220">
                  <c:v>71.506322999999995</c:v>
                </c:pt>
                <c:pt idx="1221">
                  <c:v>71.524456999999998</c:v>
                </c:pt>
                <c:pt idx="1222">
                  <c:v>71.567441000000002</c:v>
                </c:pt>
                <c:pt idx="1223">
                  <c:v>71.627402000000004</c:v>
                </c:pt>
                <c:pt idx="1224">
                  <c:v>71.681939</c:v>
                </c:pt>
                <c:pt idx="1225">
                  <c:v>71.705205000000007</c:v>
                </c:pt>
                <c:pt idx="1226">
                  <c:v>71.687573</c:v>
                </c:pt>
                <c:pt idx="1227">
                  <c:v>71.645787999999996</c:v>
                </c:pt>
                <c:pt idx="1228">
                  <c:v>71.612502000000006</c:v>
                </c:pt>
                <c:pt idx="1229">
                  <c:v>71.613842000000005</c:v>
                </c:pt>
                <c:pt idx="1230">
                  <c:v>71.653132999999997</c:v>
                </c:pt>
                <c:pt idx="1231">
                  <c:v>71.710328000000004</c:v>
                </c:pt>
                <c:pt idx="1232">
                  <c:v>71.755818000000005</c:v>
                </c:pt>
                <c:pt idx="1233">
                  <c:v>71.770024000000006</c:v>
                </c:pt>
                <c:pt idx="1234">
                  <c:v>71.754711</c:v>
                </c:pt>
                <c:pt idx="1235">
                  <c:v>71.727243000000001</c:v>
                </c:pt>
                <c:pt idx="1236">
                  <c:v>71.704781999999994</c:v>
                </c:pt>
                <c:pt idx="1237">
                  <c:v>71.695509000000001</c:v>
                </c:pt>
                <c:pt idx="1238">
                  <c:v>71.702134000000001</c:v>
                </c:pt>
                <c:pt idx="1239">
                  <c:v>71.726123999999999</c:v>
                </c:pt>
                <c:pt idx="1240">
                  <c:v>71.763814999999994</c:v>
                </c:pt>
                <c:pt idx="1241">
                  <c:v>71.801308000000006</c:v>
                </c:pt>
                <c:pt idx="1242">
                  <c:v>71.819981999999996</c:v>
                </c:pt>
                <c:pt idx="1243">
                  <c:v>71.811510999999996</c:v>
                </c:pt>
                <c:pt idx="1244">
                  <c:v>71.788329000000004</c:v>
                </c:pt>
                <c:pt idx="1245">
                  <c:v>71.776842000000002</c:v>
                </c:pt>
                <c:pt idx="1246">
                  <c:v>71.795449000000005</c:v>
                </c:pt>
                <c:pt idx="1247">
                  <c:v>71.836596</c:v>
                </c:pt>
                <c:pt idx="1248">
                  <c:v>71.873047</c:v>
                </c:pt>
                <c:pt idx="1249">
                  <c:v>71.885232999999999</c:v>
                </c:pt>
                <c:pt idx="1250">
                  <c:v>71.879614000000004</c:v>
                </c:pt>
                <c:pt idx="1251">
                  <c:v>71.876403999999994</c:v>
                </c:pt>
                <c:pt idx="1252">
                  <c:v>71.884200000000007</c:v>
                </c:pt>
                <c:pt idx="1253">
                  <c:v>71.895397000000003</c:v>
                </c:pt>
                <c:pt idx="1254">
                  <c:v>71.904382999999996</c:v>
                </c:pt>
                <c:pt idx="1255">
                  <c:v>71.917625000000001</c:v>
                </c:pt>
                <c:pt idx="1256">
                  <c:v>71.940985999999995</c:v>
                </c:pt>
                <c:pt idx="1257">
                  <c:v>71.966267999999999</c:v>
                </c:pt>
                <c:pt idx="1258">
                  <c:v>71.978621000000004</c:v>
                </c:pt>
                <c:pt idx="1259">
                  <c:v>71.973708999999999</c:v>
                </c:pt>
                <c:pt idx="1260">
                  <c:v>71.961642999999995</c:v>
                </c:pt>
                <c:pt idx="1261">
                  <c:v>71.956052</c:v>
                </c:pt>
                <c:pt idx="1262">
                  <c:v>71.963042999999999</c:v>
                </c:pt>
                <c:pt idx="1263">
                  <c:v>71.977631000000002</c:v>
                </c:pt>
                <c:pt idx="1264">
                  <c:v>71.986945000000006</c:v>
                </c:pt>
                <c:pt idx="1265">
                  <c:v>71.979821000000001</c:v>
                </c:pt>
                <c:pt idx="1266">
                  <c:v>71.957301999999999</c:v>
                </c:pt>
                <c:pt idx="1267">
                  <c:v>71.932378</c:v>
                </c:pt>
                <c:pt idx="1268">
                  <c:v>71.918374</c:v>
                </c:pt>
                <c:pt idx="1269">
                  <c:v>71.921487999999997</c:v>
                </c:pt>
                <c:pt idx="1270">
                  <c:v>71.944874999999996</c:v>
                </c:pt>
                <c:pt idx="1271">
                  <c:v>71.990449999999996</c:v>
                </c:pt>
                <c:pt idx="1272">
                  <c:v>72.049745999999999</c:v>
                </c:pt>
                <c:pt idx="1273">
                  <c:v>72.100162999999995</c:v>
                </c:pt>
                <c:pt idx="1274">
                  <c:v>72.120867000000004</c:v>
                </c:pt>
                <c:pt idx="1275">
                  <c:v>72.111513000000002</c:v>
                </c:pt>
                <c:pt idx="1276">
                  <c:v>72.089794999999995</c:v>
                </c:pt>
                <c:pt idx="1277">
                  <c:v>72.073723999999999</c:v>
                </c:pt>
                <c:pt idx="1278">
                  <c:v>72.072100000000006</c:v>
                </c:pt>
                <c:pt idx="1279">
                  <c:v>72.086190999999999</c:v>
                </c:pt>
                <c:pt idx="1280">
                  <c:v>72.109508000000005</c:v>
                </c:pt>
                <c:pt idx="1281">
                  <c:v>72.127809999999997</c:v>
                </c:pt>
                <c:pt idx="1282">
                  <c:v>72.130696</c:v>
                </c:pt>
                <c:pt idx="1283">
                  <c:v>72.124362000000005</c:v>
                </c:pt>
                <c:pt idx="1284">
                  <c:v>72.124042000000003</c:v>
                </c:pt>
                <c:pt idx="1285">
                  <c:v>72.133078999999995</c:v>
                </c:pt>
                <c:pt idx="1286">
                  <c:v>72.139285000000001</c:v>
                </c:pt>
                <c:pt idx="1287">
                  <c:v>72.134118000000001</c:v>
                </c:pt>
                <c:pt idx="1288">
                  <c:v>72.124696999999998</c:v>
                </c:pt>
                <c:pt idx="1289">
                  <c:v>72.122100000000003</c:v>
                </c:pt>
                <c:pt idx="1290">
                  <c:v>72.127019000000004</c:v>
                </c:pt>
                <c:pt idx="1291">
                  <c:v>72.133835000000005</c:v>
                </c:pt>
                <c:pt idx="1292">
                  <c:v>72.141092</c:v>
                </c:pt>
                <c:pt idx="1293">
                  <c:v>72.149331000000004</c:v>
                </c:pt>
                <c:pt idx="1294">
                  <c:v>72.153937999999997</c:v>
                </c:pt>
                <c:pt idx="1295">
                  <c:v>72.150192000000004</c:v>
                </c:pt>
                <c:pt idx="1296">
                  <c:v>72.143958999999995</c:v>
                </c:pt>
                <c:pt idx="1297">
                  <c:v>72.147970999999998</c:v>
                </c:pt>
                <c:pt idx="1298">
                  <c:v>72.165268999999995</c:v>
                </c:pt>
                <c:pt idx="1299">
                  <c:v>72.182597000000001</c:v>
                </c:pt>
                <c:pt idx="1300">
                  <c:v>72.183807999999999</c:v>
                </c:pt>
                <c:pt idx="1301">
                  <c:v>72.167068</c:v>
                </c:pt>
                <c:pt idx="1302">
                  <c:v>72.145923999999994</c:v>
                </c:pt>
                <c:pt idx="1303">
                  <c:v>72.134904000000006</c:v>
                </c:pt>
                <c:pt idx="1304">
                  <c:v>72.137107999999998</c:v>
                </c:pt>
                <c:pt idx="1305">
                  <c:v>72.146216999999993</c:v>
                </c:pt>
                <c:pt idx="1306">
                  <c:v>72.157326999999995</c:v>
                </c:pt>
                <c:pt idx="1307">
                  <c:v>72.171057000000005</c:v>
                </c:pt>
                <c:pt idx="1308">
                  <c:v>72.185710999999998</c:v>
                </c:pt>
                <c:pt idx="1309">
                  <c:v>72.190692999999996</c:v>
                </c:pt>
                <c:pt idx="1310">
                  <c:v>72.174925000000002</c:v>
                </c:pt>
                <c:pt idx="1311">
                  <c:v>72.142841000000004</c:v>
                </c:pt>
                <c:pt idx="1312">
                  <c:v>72.116473999999997</c:v>
                </c:pt>
                <c:pt idx="1313">
                  <c:v>72.117228999999995</c:v>
                </c:pt>
                <c:pt idx="1314">
                  <c:v>72.146079</c:v>
                </c:pt>
                <c:pt idx="1315">
                  <c:v>72.183006000000006</c:v>
                </c:pt>
                <c:pt idx="1316">
                  <c:v>72.204620000000006</c:v>
                </c:pt>
                <c:pt idx="1317">
                  <c:v>72.202275999999998</c:v>
                </c:pt>
                <c:pt idx="1318">
                  <c:v>72.185847999999993</c:v>
                </c:pt>
                <c:pt idx="1319">
                  <c:v>72.172742999999997</c:v>
                </c:pt>
                <c:pt idx="1320">
                  <c:v>72.173134000000005</c:v>
                </c:pt>
                <c:pt idx="1321">
                  <c:v>72.184089999999998</c:v>
                </c:pt>
                <c:pt idx="1322">
                  <c:v>72.195898</c:v>
                </c:pt>
                <c:pt idx="1323">
                  <c:v>72.201155</c:v>
                </c:pt>
                <c:pt idx="1324">
                  <c:v>72.196974999999995</c:v>
                </c:pt>
                <c:pt idx="1325">
                  <c:v>72.182692000000003</c:v>
                </c:pt>
                <c:pt idx="1326">
                  <c:v>72.161010000000005</c:v>
                </c:pt>
                <c:pt idx="1327">
                  <c:v>72.140523999999999</c:v>
                </c:pt>
                <c:pt idx="1328">
                  <c:v>72.131028999999998</c:v>
                </c:pt>
                <c:pt idx="1329">
                  <c:v>72.133858000000004</c:v>
                </c:pt>
                <c:pt idx="1330">
                  <c:v>72.139792</c:v>
                </c:pt>
                <c:pt idx="1331">
                  <c:v>72.138382000000007</c:v>
                </c:pt>
                <c:pt idx="1332">
                  <c:v>72.127763000000002</c:v>
                </c:pt>
                <c:pt idx="1333">
                  <c:v>72.114934000000005</c:v>
                </c:pt>
                <c:pt idx="1334">
                  <c:v>72.108278999999996</c:v>
                </c:pt>
                <c:pt idx="1335">
                  <c:v>72.109842999999998</c:v>
                </c:pt>
                <c:pt idx="1336">
                  <c:v>72.113525999999993</c:v>
                </c:pt>
                <c:pt idx="1337">
                  <c:v>72.112427999999994</c:v>
                </c:pt>
                <c:pt idx="1338">
                  <c:v>72.110022999999998</c:v>
                </c:pt>
                <c:pt idx="1339">
                  <c:v>72.119804000000002</c:v>
                </c:pt>
                <c:pt idx="1340">
                  <c:v>72.147408999999996</c:v>
                </c:pt>
                <c:pt idx="1341">
                  <c:v>72.175837000000001</c:v>
                </c:pt>
                <c:pt idx="1342">
                  <c:v>72.178653999999995</c:v>
                </c:pt>
                <c:pt idx="1343">
                  <c:v>72.150349000000006</c:v>
                </c:pt>
                <c:pt idx="1344">
                  <c:v>72.114840999999998</c:v>
                </c:pt>
                <c:pt idx="1345">
                  <c:v>72.099378000000002</c:v>
                </c:pt>
                <c:pt idx="1346">
                  <c:v>72.107116000000005</c:v>
                </c:pt>
                <c:pt idx="1347">
                  <c:v>72.120677000000001</c:v>
                </c:pt>
                <c:pt idx="1348">
                  <c:v>72.125101999999998</c:v>
                </c:pt>
                <c:pt idx="1349">
                  <c:v>72.119049000000004</c:v>
                </c:pt>
                <c:pt idx="1350">
                  <c:v>72.108445000000003</c:v>
                </c:pt>
                <c:pt idx="1351">
                  <c:v>72.099485999999999</c:v>
                </c:pt>
                <c:pt idx="1352">
                  <c:v>72.097649000000004</c:v>
                </c:pt>
                <c:pt idx="1353">
                  <c:v>72.104986999999994</c:v>
                </c:pt>
                <c:pt idx="1354">
                  <c:v>72.116170999999994</c:v>
                </c:pt>
                <c:pt idx="1355">
                  <c:v>72.122373999999994</c:v>
                </c:pt>
                <c:pt idx="1356">
                  <c:v>72.120828000000003</c:v>
                </c:pt>
                <c:pt idx="1357">
                  <c:v>72.117226000000002</c:v>
                </c:pt>
                <c:pt idx="1358">
                  <c:v>72.118412000000006</c:v>
                </c:pt>
                <c:pt idx="1359">
                  <c:v>72.126174000000006</c:v>
                </c:pt>
                <c:pt idx="1360">
                  <c:v>72.137699999999995</c:v>
                </c:pt>
                <c:pt idx="1361">
                  <c:v>72.146946</c:v>
                </c:pt>
                <c:pt idx="1362">
                  <c:v>72.144616999999997</c:v>
                </c:pt>
                <c:pt idx="1363">
                  <c:v>72.122539000000003</c:v>
                </c:pt>
                <c:pt idx="1364">
                  <c:v>72.082352999999998</c:v>
                </c:pt>
                <c:pt idx="1365">
                  <c:v>72.037514000000002</c:v>
                </c:pt>
                <c:pt idx="1366">
                  <c:v>72.002671000000007</c:v>
                </c:pt>
                <c:pt idx="1367">
                  <c:v>71.981110999999999</c:v>
                </c:pt>
                <c:pt idx="1368">
                  <c:v>71.965018000000001</c:v>
                </c:pt>
                <c:pt idx="1369">
                  <c:v>71.948043999999996</c:v>
                </c:pt>
                <c:pt idx="1370">
                  <c:v>71.934424000000007</c:v>
                </c:pt>
                <c:pt idx="1371">
                  <c:v>71.932863999999995</c:v>
                </c:pt>
                <c:pt idx="1372">
                  <c:v>71.942594</c:v>
                </c:pt>
                <c:pt idx="1373">
                  <c:v>71.950390999999996</c:v>
                </c:pt>
                <c:pt idx="1374">
                  <c:v>71.944357999999994</c:v>
                </c:pt>
                <c:pt idx="1375">
                  <c:v>71.927389000000005</c:v>
                </c:pt>
                <c:pt idx="1376">
                  <c:v>71.911874999999995</c:v>
                </c:pt>
                <c:pt idx="1377">
                  <c:v>71.902126999999993</c:v>
                </c:pt>
                <c:pt idx="1378">
                  <c:v>71.888623999999993</c:v>
                </c:pt>
                <c:pt idx="1379">
                  <c:v>71.862042000000002</c:v>
                </c:pt>
                <c:pt idx="1380">
                  <c:v>71.827673000000004</c:v>
                </c:pt>
                <c:pt idx="1381">
                  <c:v>71.801333</c:v>
                </c:pt>
                <c:pt idx="1382">
                  <c:v>71.793391</c:v>
                </c:pt>
                <c:pt idx="1383">
                  <c:v>71.801201000000006</c:v>
                </c:pt>
                <c:pt idx="1384">
                  <c:v>71.816119</c:v>
                </c:pt>
                <c:pt idx="1385">
                  <c:v>71.833133000000004</c:v>
                </c:pt>
                <c:pt idx="1386">
                  <c:v>71.851741000000004</c:v>
                </c:pt>
                <c:pt idx="1387">
                  <c:v>71.869962999999998</c:v>
                </c:pt>
                <c:pt idx="1388">
                  <c:v>71.881407999999993</c:v>
                </c:pt>
                <c:pt idx="1389">
                  <c:v>71.880523999999994</c:v>
                </c:pt>
                <c:pt idx="1390">
                  <c:v>71.869946999999996</c:v>
                </c:pt>
                <c:pt idx="1391">
                  <c:v>71.859350000000006</c:v>
                </c:pt>
                <c:pt idx="1392">
                  <c:v>71.854968999999997</c:v>
                </c:pt>
                <c:pt idx="1393">
                  <c:v>71.852306999999996</c:v>
                </c:pt>
                <c:pt idx="1394">
                  <c:v>71.841881000000001</c:v>
                </c:pt>
                <c:pt idx="1395">
                  <c:v>71.820413000000002</c:v>
                </c:pt>
                <c:pt idx="1396">
                  <c:v>71.793235999999993</c:v>
                </c:pt>
                <c:pt idx="1397">
                  <c:v>71.767882</c:v>
                </c:pt>
                <c:pt idx="1398">
                  <c:v>71.749942000000004</c:v>
                </c:pt>
                <c:pt idx="1399">
                  <c:v>71.743657999999996</c:v>
                </c:pt>
                <c:pt idx="1400">
                  <c:v>71.749960999999999</c:v>
                </c:pt>
                <c:pt idx="1401">
                  <c:v>71.762327999999997</c:v>
                </c:pt>
                <c:pt idx="1402">
                  <c:v>71.769159999999999</c:v>
                </c:pt>
                <c:pt idx="1403">
                  <c:v>71.762344999999996</c:v>
                </c:pt>
                <c:pt idx="1404">
                  <c:v>71.741282999999996</c:v>
                </c:pt>
                <c:pt idx="1405">
                  <c:v>71.709530000000001</c:v>
                </c:pt>
                <c:pt idx="1406">
                  <c:v>71.672375000000002</c:v>
                </c:pt>
                <c:pt idx="1407">
                  <c:v>71.637794999999997</c:v>
                </c:pt>
                <c:pt idx="1408">
                  <c:v>71.613896999999994</c:v>
                </c:pt>
                <c:pt idx="1409">
                  <c:v>71.603010999999995</c:v>
                </c:pt>
                <c:pt idx="1410">
                  <c:v>71.601293999999996</c:v>
                </c:pt>
                <c:pt idx="1411">
                  <c:v>71.603665000000007</c:v>
                </c:pt>
                <c:pt idx="1412">
                  <c:v>71.604809000000003</c:v>
                </c:pt>
                <c:pt idx="1413">
                  <c:v>71.597339000000005</c:v>
                </c:pt>
                <c:pt idx="1414">
                  <c:v>71.577304999999996</c:v>
                </c:pt>
                <c:pt idx="1415">
                  <c:v>71.553016</c:v>
                </c:pt>
                <c:pt idx="1416">
                  <c:v>71.540473000000006</c:v>
                </c:pt>
                <c:pt idx="1417">
                  <c:v>71.546481999999997</c:v>
                </c:pt>
                <c:pt idx="1418">
                  <c:v>71.562200000000004</c:v>
                </c:pt>
                <c:pt idx="1419">
                  <c:v>71.575866000000005</c:v>
                </c:pt>
                <c:pt idx="1420">
                  <c:v>71.584914999999995</c:v>
                </c:pt>
                <c:pt idx="1421">
                  <c:v>71.591943999999998</c:v>
                </c:pt>
                <c:pt idx="1422">
                  <c:v>71.596259000000003</c:v>
                </c:pt>
                <c:pt idx="1423">
                  <c:v>71.595572000000004</c:v>
                </c:pt>
                <c:pt idx="1424">
                  <c:v>71.590441999999996</c:v>
                </c:pt>
                <c:pt idx="1425">
                  <c:v>71.580744999999993</c:v>
                </c:pt>
                <c:pt idx="1426">
                  <c:v>71.562678000000005</c:v>
                </c:pt>
                <c:pt idx="1427">
                  <c:v>71.536339999999996</c:v>
                </c:pt>
                <c:pt idx="1428">
                  <c:v>71.512641000000002</c:v>
                </c:pt>
                <c:pt idx="1429">
                  <c:v>71.505123999999995</c:v>
                </c:pt>
                <c:pt idx="1430">
                  <c:v>71.515512999999999</c:v>
                </c:pt>
                <c:pt idx="1431">
                  <c:v>71.531471999999994</c:v>
                </c:pt>
                <c:pt idx="1432">
                  <c:v>71.536347000000006</c:v>
                </c:pt>
                <c:pt idx="1433">
                  <c:v>71.517764</c:v>
                </c:pt>
                <c:pt idx="1434">
                  <c:v>71.472809999999996</c:v>
                </c:pt>
                <c:pt idx="1435">
                  <c:v>71.414822999999998</c:v>
                </c:pt>
                <c:pt idx="1436">
                  <c:v>71.373806999999999</c:v>
                </c:pt>
                <c:pt idx="1437">
                  <c:v>71.377576000000005</c:v>
                </c:pt>
                <c:pt idx="1438">
                  <c:v>71.424267</c:v>
                </c:pt>
                <c:pt idx="1439">
                  <c:v>71.477132999999995</c:v>
                </c:pt>
                <c:pt idx="1440">
                  <c:v>71.493951999999993</c:v>
                </c:pt>
                <c:pt idx="1441">
                  <c:v>71.463071999999997</c:v>
                </c:pt>
                <c:pt idx="1442">
                  <c:v>71.407942000000006</c:v>
                </c:pt>
                <c:pt idx="1443">
                  <c:v>71.358681000000004</c:v>
                </c:pt>
                <c:pt idx="1444">
                  <c:v>71.327138000000005</c:v>
                </c:pt>
                <c:pt idx="1445">
                  <c:v>71.312647999999996</c:v>
                </c:pt>
                <c:pt idx="1446">
                  <c:v>71.321522000000002</c:v>
                </c:pt>
                <c:pt idx="1447">
                  <c:v>71.364349000000004</c:v>
                </c:pt>
                <c:pt idx="1448">
                  <c:v>71.431177000000005</c:v>
                </c:pt>
                <c:pt idx="1449">
                  <c:v>71.484466999999995</c:v>
                </c:pt>
                <c:pt idx="1450">
                  <c:v>71.490212</c:v>
                </c:pt>
                <c:pt idx="1451">
                  <c:v>71.452010999999999</c:v>
                </c:pt>
                <c:pt idx="1452">
                  <c:v>71.402940000000001</c:v>
                </c:pt>
                <c:pt idx="1453">
                  <c:v>71.364904999999993</c:v>
                </c:pt>
                <c:pt idx="1454">
                  <c:v>71.329137000000003</c:v>
                </c:pt>
                <c:pt idx="1455">
                  <c:v>71.281910999999994</c:v>
                </c:pt>
                <c:pt idx="1456">
                  <c:v>71.238715999999997</c:v>
                </c:pt>
                <c:pt idx="1457">
                  <c:v>71.239147000000003</c:v>
                </c:pt>
                <c:pt idx="1458">
                  <c:v>71.302771000000007</c:v>
                </c:pt>
                <c:pt idx="1459">
                  <c:v>71.393099000000007</c:v>
                </c:pt>
                <c:pt idx="1460">
                  <c:v>71.434957999999995</c:v>
                </c:pt>
                <c:pt idx="1461">
                  <c:v>71.379876999999993</c:v>
                </c:pt>
                <c:pt idx="1462">
                  <c:v>71.257113000000004</c:v>
                </c:pt>
                <c:pt idx="1463">
                  <c:v>71.150167999999994</c:v>
                </c:pt>
                <c:pt idx="1464">
                  <c:v>71.115831999999997</c:v>
                </c:pt>
                <c:pt idx="1465">
                  <c:v>71.134048000000007</c:v>
                </c:pt>
                <c:pt idx="1466">
                  <c:v>71.145088999999999</c:v>
                </c:pt>
                <c:pt idx="1467">
                  <c:v>71.123515999999995</c:v>
                </c:pt>
                <c:pt idx="1468">
                  <c:v>71.095708000000002</c:v>
                </c:pt>
                <c:pt idx="1469">
                  <c:v>71.087885999999997</c:v>
                </c:pt>
                <c:pt idx="1470">
                  <c:v>71.082651999999996</c:v>
                </c:pt>
                <c:pt idx="1471">
                  <c:v>71.041280999999998</c:v>
                </c:pt>
                <c:pt idx="1472">
                  <c:v>70.957753999999994</c:v>
                </c:pt>
                <c:pt idx="1473">
                  <c:v>70.874532000000002</c:v>
                </c:pt>
                <c:pt idx="1474">
                  <c:v>70.842547999999994</c:v>
                </c:pt>
                <c:pt idx="1475">
                  <c:v>70.871050999999994</c:v>
                </c:pt>
                <c:pt idx="1476">
                  <c:v>70.919473999999994</c:v>
                </c:pt>
                <c:pt idx="1477">
                  <c:v>70.939398999999995</c:v>
                </c:pt>
                <c:pt idx="1478">
                  <c:v>70.922397000000004</c:v>
                </c:pt>
                <c:pt idx="1479">
                  <c:v>70.900198000000003</c:v>
                </c:pt>
                <c:pt idx="1480">
                  <c:v>70.897919000000002</c:v>
                </c:pt>
                <c:pt idx="1481">
                  <c:v>70.902106000000003</c:v>
                </c:pt>
                <c:pt idx="1482">
                  <c:v>70.887545000000003</c:v>
                </c:pt>
                <c:pt idx="1483">
                  <c:v>70.863429999999994</c:v>
                </c:pt>
                <c:pt idx="1484">
                  <c:v>70.869212000000005</c:v>
                </c:pt>
                <c:pt idx="1485">
                  <c:v>70.921868000000003</c:v>
                </c:pt>
                <c:pt idx="1486">
                  <c:v>70.984751000000003</c:v>
                </c:pt>
                <c:pt idx="1487">
                  <c:v>70.997676999999996</c:v>
                </c:pt>
                <c:pt idx="1488">
                  <c:v>70.933077999999995</c:v>
                </c:pt>
                <c:pt idx="1489">
                  <c:v>70.822468000000001</c:v>
                </c:pt>
                <c:pt idx="1490">
                  <c:v>70.732916000000003</c:v>
                </c:pt>
                <c:pt idx="1491">
                  <c:v>70.710257999999996</c:v>
                </c:pt>
                <c:pt idx="1492">
                  <c:v>70.730230000000006</c:v>
                </c:pt>
                <c:pt idx="1493">
                  <c:v>70.710915</c:v>
                </c:pt>
                <c:pt idx="1494">
                  <c:v>70.597060999999997</c:v>
                </c:pt>
                <c:pt idx="1495">
                  <c:v>70.435440999999997</c:v>
                </c:pt>
                <c:pt idx="1496">
                  <c:v>70.344171000000003</c:v>
                </c:pt>
                <c:pt idx="1497">
                  <c:v>70.397819999999996</c:v>
                </c:pt>
                <c:pt idx="1498">
                  <c:v>70.555841999999998</c:v>
                </c:pt>
                <c:pt idx="1499">
                  <c:v>70.707868000000005</c:v>
                </c:pt>
                <c:pt idx="1500">
                  <c:v>70.773272000000006</c:v>
                </c:pt>
                <c:pt idx="1501">
                  <c:v>70.749032</c:v>
                </c:pt>
                <c:pt idx="1502">
                  <c:v>70.683733000000004</c:v>
                </c:pt>
                <c:pt idx="1503">
                  <c:v>70.631326999999999</c:v>
                </c:pt>
                <c:pt idx="1504">
                  <c:v>70.622158999999996</c:v>
                </c:pt>
                <c:pt idx="1505">
                  <c:v>70.652041999999994</c:v>
                </c:pt>
                <c:pt idx="1506">
                  <c:v>70.688676000000001</c:v>
                </c:pt>
                <c:pt idx="1507">
                  <c:v>70.695106999999993</c:v>
                </c:pt>
                <c:pt idx="1508">
                  <c:v>70.654055</c:v>
                </c:pt>
                <c:pt idx="1509">
                  <c:v>70.576080000000005</c:v>
                </c:pt>
                <c:pt idx="1510">
                  <c:v>70.492102000000003</c:v>
                </c:pt>
                <c:pt idx="1511">
                  <c:v>70.435676999999998</c:v>
                </c:pt>
                <c:pt idx="1512">
                  <c:v>70.418436999999997</c:v>
                </c:pt>
                <c:pt idx="1513">
                  <c:v>70.417632999999995</c:v>
                </c:pt>
                <c:pt idx="1514">
                  <c:v>70.398414000000002</c:v>
                </c:pt>
                <c:pt idx="1515">
                  <c:v>70.352022000000005</c:v>
                </c:pt>
                <c:pt idx="1516">
                  <c:v>70.300342999999998</c:v>
                </c:pt>
                <c:pt idx="1517">
                  <c:v>70.261574999999993</c:v>
                </c:pt>
                <c:pt idx="1518">
                  <c:v>70.230727999999999</c:v>
                </c:pt>
                <c:pt idx="1519">
                  <c:v>70.202892000000006</c:v>
                </c:pt>
                <c:pt idx="1520">
                  <c:v>70.195487</c:v>
                </c:pt>
                <c:pt idx="1521">
                  <c:v>70.228205000000003</c:v>
                </c:pt>
                <c:pt idx="1522">
                  <c:v>70.291208999999995</c:v>
                </c:pt>
                <c:pt idx="1523">
                  <c:v>70.352018999999999</c:v>
                </c:pt>
                <c:pt idx="1524">
                  <c:v>70.389666000000005</c:v>
                </c:pt>
                <c:pt idx="1525">
                  <c:v>70.406732000000005</c:v>
                </c:pt>
                <c:pt idx="1526">
                  <c:v>70.410650000000004</c:v>
                </c:pt>
                <c:pt idx="1527">
                  <c:v>70.399118999999999</c:v>
                </c:pt>
                <c:pt idx="1528">
                  <c:v>70.367036999999996</c:v>
                </c:pt>
                <c:pt idx="1529">
                  <c:v>70.317325999999994</c:v>
                </c:pt>
                <c:pt idx="1530">
                  <c:v>70.260311999999999</c:v>
                </c:pt>
                <c:pt idx="1531">
                  <c:v>70.206494000000006</c:v>
                </c:pt>
                <c:pt idx="1532">
                  <c:v>70.161355</c:v>
                </c:pt>
                <c:pt idx="1533">
                  <c:v>70.125928999999999</c:v>
                </c:pt>
                <c:pt idx="1534">
                  <c:v>70.102967000000007</c:v>
                </c:pt>
                <c:pt idx="1535">
                  <c:v>70.099525999999997</c:v>
                </c:pt>
                <c:pt idx="1536">
                  <c:v>70.115762000000004</c:v>
                </c:pt>
                <c:pt idx="1537">
                  <c:v>70.131247000000002</c:v>
                </c:pt>
                <c:pt idx="1538">
                  <c:v>70.114039000000005</c:v>
                </c:pt>
                <c:pt idx="1539">
                  <c:v>70.050060000000002</c:v>
                </c:pt>
                <c:pt idx="1540">
                  <c:v>69.957755000000006</c:v>
                </c:pt>
                <c:pt idx="1541">
                  <c:v>69.870948999999996</c:v>
                </c:pt>
                <c:pt idx="1542">
                  <c:v>69.815605000000005</c:v>
                </c:pt>
                <c:pt idx="1543">
                  <c:v>69.805096000000006</c:v>
                </c:pt>
                <c:pt idx="1544">
                  <c:v>69.842686999999998</c:v>
                </c:pt>
                <c:pt idx="1545">
                  <c:v>69.916242999999994</c:v>
                </c:pt>
                <c:pt idx="1546">
                  <c:v>69.996942000000004</c:v>
                </c:pt>
                <c:pt idx="1547">
                  <c:v>70.054546000000002</c:v>
                </c:pt>
                <c:pt idx="1548">
                  <c:v>70.075569999999999</c:v>
                </c:pt>
                <c:pt idx="1549">
                  <c:v>70.065731</c:v>
                </c:pt>
                <c:pt idx="1550">
                  <c:v>70.040125000000003</c:v>
                </c:pt>
                <c:pt idx="1551">
                  <c:v>70.012157999999999</c:v>
                </c:pt>
                <c:pt idx="1552">
                  <c:v>69.983733000000001</c:v>
                </c:pt>
                <c:pt idx="1553">
                  <c:v>69.944670000000002</c:v>
                </c:pt>
                <c:pt idx="1554">
                  <c:v>69.890501</c:v>
                </c:pt>
                <c:pt idx="1555">
                  <c:v>69.839161000000004</c:v>
                </c:pt>
                <c:pt idx="1556">
                  <c:v>69.814847999999998</c:v>
                </c:pt>
                <c:pt idx="1557">
                  <c:v>69.814227000000002</c:v>
                </c:pt>
                <c:pt idx="1558">
                  <c:v>69.807908999999995</c:v>
                </c:pt>
                <c:pt idx="1559">
                  <c:v>69.781845000000004</c:v>
                </c:pt>
                <c:pt idx="1560">
                  <c:v>69.757121999999995</c:v>
                </c:pt>
                <c:pt idx="1561">
                  <c:v>69.757306999999997</c:v>
                </c:pt>
                <c:pt idx="1562">
                  <c:v>69.775249000000002</c:v>
                </c:pt>
                <c:pt idx="1563">
                  <c:v>69.787148999999999</c:v>
                </c:pt>
                <c:pt idx="1564">
                  <c:v>69.782765999999995</c:v>
                </c:pt>
                <c:pt idx="1565">
                  <c:v>69.765010000000004</c:v>
                </c:pt>
                <c:pt idx="1566">
                  <c:v>69.735304999999997</c:v>
                </c:pt>
                <c:pt idx="1567">
                  <c:v>69.699329000000006</c:v>
                </c:pt>
                <c:pt idx="1568">
                  <c:v>69.674970000000002</c:v>
                </c:pt>
                <c:pt idx="1569">
                  <c:v>69.672815999999997</c:v>
                </c:pt>
                <c:pt idx="1570">
                  <c:v>69.676276000000001</c:v>
                </c:pt>
                <c:pt idx="1571">
                  <c:v>69.660966000000002</c:v>
                </c:pt>
                <c:pt idx="1572">
                  <c:v>69.627758999999998</c:v>
                </c:pt>
                <c:pt idx="1573">
                  <c:v>69.597798999999995</c:v>
                </c:pt>
                <c:pt idx="1574">
                  <c:v>69.581031999999993</c:v>
                </c:pt>
                <c:pt idx="1575">
                  <c:v>69.570991000000006</c:v>
                </c:pt>
                <c:pt idx="1576">
                  <c:v>69.567939999999993</c:v>
                </c:pt>
                <c:pt idx="1577">
                  <c:v>69.584380999999993</c:v>
                </c:pt>
                <c:pt idx="1578">
                  <c:v>69.622909000000007</c:v>
                </c:pt>
                <c:pt idx="1579">
                  <c:v>69.664771000000002</c:v>
                </c:pt>
                <c:pt idx="1580">
                  <c:v>69.686070999999998</c:v>
                </c:pt>
                <c:pt idx="1581">
                  <c:v>69.675017999999994</c:v>
                </c:pt>
                <c:pt idx="1582">
                  <c:v>69.631653999999997</c:v>
                </c:pt>
                <c:pt idx="1583">
                  <c:v>69.562838999999997</c:v>
                </c:pt>
                <c:pt idx="1584">
                  <c:v>69.481803999999997</c:v>
                </c:pt>
                <c:pt idx="1585">
                  <c:v>69.404858000000004</c:v>
                </c:pt>
                <c:pt idx="1586">
                  <c:v>69.346065999999993</c:v>
                </c:pt>
                <c:pt idx="1587">
                  <c:v>69.318290000000005</c:v>
                </c:pt>
                <c:pt idx="1588">
                  <c:v>69.333243999999993</c:v>
                </c:pt>
                <c:pt idx="1589">
                  <c:v>69.389756000000006</c:v>
                </c:pt>
                <c:pt idx="1590">
                  <c:v>69.464108999999993</c:v>
                </c:pt>
                <c:pt idx="1591">
                  <c:v>69.522640999999993</c:v>
                </c:pt>
                <c:pt idx="1592">
                  <c:v>69.546015999999995</c:v>
                </c:pt>
                <c:pt idx="1593">
                  <c:v>69.537445000000005</c:v>
                </c:pt>
                <c:pt idx="1594">
                  <c:v>69.512145000000004</c:v>
                </c:pt>
                <c:pt idx="1595">
                  <c:v>69.486575999999999</c:v>
                </c:pt>
                <c:pt idx="1596">
                  <c:v>69.472847999999999</c:v>
                </c:pt>
                <c:pt idx="1597">
                  <c:v>69.473189000000005</c:v>
                </c:pt>
                <c:pt idx="1598">
                  <c:v>69.481629999999996</c:v>
                </c:pt>
                <c:pt idx="1599">
                  <c:v>69.497128000000004</c:v>
                </c:pt>
                <c:pt idx="1600">
                  <c:v>69.528397999999996</c:v>
                </c:pt>
                <c:pt idx="1601">
                  <c:v>69.576297999999994</c:v>
                </c:pt>
                <c:pt idx="1602">
                  <c:v>69.618266000000006</c:v>
                </c:pt>
                <c:pt idx="1603">
                  <c:v>69.624189999999999</c:v>
                </c:pt>
                <c:pt idx="1604">
                  <c:v>69.587317999999996</c:v>
                </c:pt>
                <c:pt idx="1605">
                  <c:v>69.530503999999993</c:v>
                </c:pt>
                <c:pt idx="1606">
                  <c:v>69.484274999999997</c:v>
                </c:pt>
                <c:pt idx="1607">
                  <c:v>69.466409999999996</c:v>
                </c:pt>
                <c:pt idx="1608">
                  <c:v>69.477394000000004</c:v>
                </c:pt>
                <c:pt idx="1609">
                  <c:v>69.504262999999995</c:v>
                </c:pt>
                <c:pt idx="1610">
                  <c:v>69.531058000000002</c:v>
                </c:pt>
                <c:pt idx="1611">
                  <c:v>69.554462000000001</c:v>
                </c:pt>
                <c:pt idx="1612">
                  <c:v>69.586338999999995</c:v>
                </c:pt>
                <c:pt idx="1613">
                  <c:v>69.634355999999997</c:v>
                </c:pt>
                <c:pt idx="1614">
                  <c:v>69.687090999999995</c:v>
                </c:pt>
                <c:pt idx="1615">
                  <c:v>69.727771000000004</c:v>
                </c:pt>
                <c:pt idx="1616">
                  <c:v>69.754204000000001</c:v>
                </c:pt>
                <c:pt idx="1617">
                  <c:v>69.770730999999998</c:v>
                </c:pt>
                <c:pt idx="1618">
                  <c:v>69.767465999999999</c:v>
                </c:pt>
                <c:pt idx="1619">
                  <c:v>69.728821999999994</c:v>
                </c:pt>
                <c:pt idx="1620">
                  <c:v>69.664743000000001</c:v>
                </c:pt>
                <c:pt idx="1621">
                  <c:v>69.612369999999999</c:v>
                </c:pt>
                <c:pt idx="1622">
                  <c:v>69.598519999999994</c:v>
                </c:pt>
                <c:pt idx="1623">
                  <c:v>69.616996999999998</c:v>
                </c:pt>
                <c:pt idx="1624">
                  <c:v>69.650288000000003</c:v>
                </c:pt>
                <c:pt idx="1625">
                  <c:v>69.689279999999997</c:v>
                </c:pt>
                <c:pt idx="1626">
                  <c:v>69.716731999999993</c:v>
                </c:pt>
                <c:pt idx="1627">
                  <c:v>69.705045999999996</c:v>
                </c:pt>
                <c:pt idx="1628">
                  <c:v>69.664389</c:v>
                </c:pt>
                <c:pt idx="1629">
                  <c:v>69.666695000000004</c:v>
                </c:pt>
                <c:pt idx="1630">
                  <c:v>69.770804999999996</c:v>
                </c:pt>
                <c:pt idx="1631">
                  <c:v>69.927201999999994</c:v>
                </c:pt>
                <c:pt idx="1632">
                  <c:v>70.005591999999993</c:v>
                </c:pt>
                <c:pt idx="1633">
                  <c:v>69.931972000000002</c:v>
                </c:pt>
                <c:pt idx="1634">
                  <c:v>69.763808999999995</c:v>
                </c:pt>
                <c:pt idx="1635">
                  <c:v>69.617956000000007</c:v>
                </c:pt>
                <c:pt idx="1636">
                  <c:v>69.558385000000001</c:v>
                </c:pt>
                <c:pt idx="1637">
                  <c:v>69.572497999999996</c:v>
                </c:pt>
                <c:pt idx="1638">
                  <c:v>69.618915000000001</c:v>
                </c:pt>
                <c:pt idx="1639">
                  <c:v>69.677074000000005</c:v>
                </c:pt>
                <c:pt idx="1640">
                  <c:v>69.764090999999993</c:v>
                </c:pt>
                <c:pt idx="1641">
                  <c:v>69.883505</c:v>
                </c:pt>
                <c:pt idx="1642">
                  <c:v>69.985563999999997</c:v>
                </c:pt>
                <c:pt idx="1643">
                  <c:v>70.003725000000003</c:v>
                </c:pt>
                <c:pt idx="1644">
                  <c:v>69.919380000000004</c:v>
                </c:pt>
                <c:pt idx="1645">
                  <c:v>69.780413999999993</c:v>
                </c:pt>
                <c:pt idx="1646">
                  <c:v>69.640642999999997</c:v>
                </c:pt>
                <c:pt idx="1647">
                  <c:v>69.537137999999999</c:v>
                </c:pt>
                <c:pt idx="1648">
                  <c:v>69.497769000000005</c:v>
                </c:pt>
                <c:pt idx="1649">
                  <c:v>69.531755000000004</c:v>
                </c:pt>
                <c:pt idx="1650">
                  <c:v>69.630955999999998</c:v>
                </c:pt>
                <c:pt idx="1651">
                  <c:v>69.767011999999994</c:v>
                </c:pt>
                <c:pt idx="1652">
                  <c:v>69.910931000000005</c:v>
                </c:pt>
                <c:pt idx="1653">
                  <c:v>70.021353000000005</c:v>
                </c:pt>
                <c:pt idx="1654">
                  <c:v>70.042901000000001</c:v>
                </c:pt>
                <c:pt idx="1655">
                  <c:v>69.956433000000004</c:v>
                </c:pt>
                <c:pt idx="1656">
                  <c:v>69.821702999999999</c:v>
                </c:pt>
                <c:pt idx="1657">
                  <c:v>69.747083000000003</c:v>
                </c:pt>
                <c:pt idx="1658">
                  <c:v>69.754902999999999</c:v>
                </c:pt>
                <c:pt idx="1659">
                  <c:v>69.770438999999996</c:v>
                </c:pt>
                <c:pt idx="1660">
                  <c:v>69.727536000000001</c:v>
                </c:pt>
                <c:pt idx="1661">
                  <c:v>69.642471999999998</c:v>
                </c:pt>
                <c:pt idx="1662">
                  <c:v>69.593414999999993</c:v>
                </c:pt>
                <c:pt idx="1663">
                  <c:v>69.633444999999995</c:v>
                </c:pt>
                <c:pt idx="1664">
                  <c:v>69.744746000000006</c:v>
                </c:pt>
                <c:pt idx="1665">
                  <c:v>69.856515000000002</c:v>
                </c:pt>
                <c:pt idx="1666">
                  <c:v>69.902418999999995</c:v>
                </c:pt>
                <c:pt idx="1667">
                  <c:v>69.868047000000004</c:v>
                </c:pt>
                <c:pt idx="1668">
                  <c:v>69.793841</c:v>
                </c:pt>
                <c:pt idx="1669">
                  <c:v>69.726427999999999</c:v>
                </c:pt>
                <c:pt idx="1670">
                  <c:v>69.689530000000005</c:v>
                </c:pt>
                <c:pt idx="1671">
                  <c:v>69.672185999999996</c:v>
                </c:pt>
                <c:pt idx="1672">
                  <c:v>69.675449</c:v>
                </c:pt>
                <c:pt idx="1673">
                  <c:v>69.709883000000005</c:v>
                </c:pt>
                <c:pt idx="1674">
                  <c:v>69.772023000000004</c:v>
                </c:pt>
                <c:pt idx="1675">
                  <c:v>69.838849999999994</c:v>
                </c:pt>
                <c:pt idx="1676">
                  <c:v>69.867998</c:v>
                </c:pt>
                <c:pt idx="1677">
                  <c:v>69.839450999999997</c:v>
                </c:pt>
                <c:pt idx="1678">
                  <c:v>69.757909999999995</c:v>
                </c:pt>
                <c:pt idx="1679">
                  <c:v>69.660495999999995</c:v>
                </c:pt>
                <c:pt idx="1680">
                  <c:v>69.587089000000006</c:v>
                </c:pt>
                <c:pt idx="1681">
                  <c:v>69.551907999999997</c:v>
                </c:pt>
                <c:pt idx="1682">
                  <c:v>69.543929000000006</c:v>
                </c:pt>
                <c:pt idx="1683">
                  <c:v>69.544741000000002</c:v>
                </c:pt>
                <c:pt idx="1684">
                  <c:v>69.550758000000002</c:v>
                </c:pt>
                <c:pt idx="1685">
                  <c:v>69.559199000000007</c:v>
                </c:pt>
                <c:pt idx="1686">
                  <c:v>69.564792999999995</c:v>
                </c:pt>
                <c:pt idx="1687">
                  <c:v>69.563747000000006</c:v>
                </c:pt>
                <c:pt idx="1688">
                  <c:v>69.565579999999997</c:v>
                </c:pt>
                <c:pt idx="1689">
                  <c:v>69.574602999999996</c:v>
                </c:pt>
                <c:pt idx="1690">
                  <c:v>69.575166999999993</c:v>
                </c:pt>
                <c:pt idx="1691">
                  <c:v>69.546282000000005</c:v>
                </c:pt>
                <c:pt idx="1692">
                  <c:v>69.490447000000003</c:v>
                </c:pt>
                <c:pt idx="1693">
                  <c:v>69.435393000000005</c:v>
                </c:pt>
                <c:pt idx="1694">
                  <c:v>69.404661000000004</c:v>
                </c:pt>
                <c:pt idx="1695">
                  <c:v>69.400414999999995</c:v>
                </c:pt>
                <c:pt idx="1696">
                  <c:v>69.406119000000004</c:v>
                </c:pt>
                <c:pt idx="1697">
                  <c:v>69.401139999999998</c:v>
                </c:pt>
                <c:pt idx="1698">
                  <c:v>69.370531999999997</c:v>
                </c:pt>
                <c:pt idx="1699">
                  <c:v>69.316895000000002</c:v>
                </c:pt>
                <c:pt idx="1700">
                  <c:v>69.265540999999999</c:v>
                </c:pt>
                <c:pt idx="1701">
                  <c:v>69.246508000000006</c:v>
                </c:pt>
                <c:pt idx="1702">
                  <c:v>69.267184</c:v>
                </c:pt>
                <c:pt idx="1703">
                  <c:v>69.302726000000007</c:v>
                </c:pt>
                <c:pt idx="1704">
                  <c:v>69.316920999999994</c:v>
                </c:pt>
                <c:pt idx="1705">
                  <c:v>69.288782999999995</c:v>
                </c:pt>
                <c:pt idx="1706">
                  <c:v>69.222905999999995</c:v>
                </c:pt>
                <c:pt idx="1707">
                  <c:v>69.142129999999995</c:v>
                </c:pt>
                <c:pt idx="1708">
                  <c:v>69.069759000000005</c:v>
                </c:pt>
                <c:pt idx="1709">
                  <c:v>69.017144000000002</c:v>
                </c:pt>
                <c:pt idx="1710">
                  <c:v>68.982534000000001</c:v>
                </c:pt>
                <c:pt idx="1711">
                  <c:v>68.963669999999993</c:v>
                </c:pt>
                <c:pt idx="1712">
                  <c:v>68.961993000000007</c:v>
                </c:pt>
                <c:pt idx="1713">
                  <c:v>68.975862000000006</c:v>
                </c:pt>
                <c:pt idx="1714">
                  <c:v>68.993987000000004</c:v>
                </c:pt>
                <c:pt idx="1715">
                  <c:v>69.003715</c:v>
                </c:pt>
                <c:pt idx="1716">
                  <c:v>68.998694</c:v>
                </c:pt>
                <c:pt idx="1717">
                  <c:v>68.975268</c:v>
                </c:pt>
                <c:pt idx="1718">
                  <c:v>68.928871000000001</c:v>
                </c:pt>
                <c:pt idx="1719">
                  <c:v>68.863732999999996</c:v>
                </c:pt>
                <c:pt idx="1720">
                  <c:v>68.797072</c:v>
                </c:pt>
                <c:pt idx="1721">
                  <c:v>68.741338999999996</c:v>
                </c:pt>
                <c:pt idx="1722">
                  <c:v>68.689013000000003</c:v>
                </c:pt>
                <c:pt idx="1723">
                  <c:v>68.628827999999999</c:v>
                </c:pt>
                <c:pt idx="1724">
                  <c:v>68.572743000000003</c:v>
                </c:pt>
                <c:pt idx="1725">
                  <c:v>68.549516999999994</c:v>
                </c:pt>
                <c:pt idx="1726">
                  <c:v>68.57244</c:v>
                </c:pt>
                <c:pt idx="1727">
                  <c:v>68.622630000000001</c:v>
                </c:pt>
                <c:pt idx="1728">
                  <c:v>68.663944000000001</c:v>
                </c:pt>
                <c:pt idx="1729">
                  <c:v>68.667015000000006</c:v>
                </c:pt>
                <c:pt idx="1730">
                  <c:v>68.625905000000003</c:v>
                </c:pt>
                <c:pt idx="1731">
                  <c:v>68.565197999999995</c:v>
                </c:pt>
                <c:pt idx="1732">
                  <c:v>68.525073000000006</c:v>
                </c:pt>
                <c:pt idx="1733">
                  <c:v>68.524078000000003</c:v>
                </c:pt>
                <c:pt idx="1734">
                  <c:v>68.539641000000003</c:v>
                </c:pt>
                <c:pt idx="1735">
                  <c:v>68.536925999999994</c:v>
                </c:pt>
                <c:pt idx="1736">
                  <c:v>68.510219000000006</c:v>
                </c:pt>
                <c:pt idx="1737">
                  <c:v>68.478277000000006</c:v>
                </c:pt>
                <c:pt idx="1738">
                  <c:v>68.447139000000007</c:v>
                </c:pt>
                <c:pt idx="1739">
                  <c:v>68.403413</c:v>
                </c:pt>
                <c:pt idx="1740">
                  <c:v>68.343647000000004</c:v>
                </c:pt>
                <c:pt idx="1741">
                  <c:v>68.287012000000004</c:v>
                </c:pt>
                <c:pt idx="1742">
                  <c:v>68.251271000000003</c:v>
                </c:pt>
                <c:pt idx="1743">
                  <c:v>68.236093999999994</c:v>
                </c:pt>
                <c:pt idx="1744">
                  <c:v>68.237228999999999</c:v>
                </c:pt>
                <c:pt idx="1745">
                  <c:v>68.259279000000006</c:v>
                </c:pt>
                <c:pt idx="1746">
                  <c:v>68.301681000000002</c:v>
                </c:pt>
                <c:pt idx="1747">
                  <c:v>68.342673000000005</c:v>
                </c:pt>
                <c:pt idx="1748">
                  <c:v>68.352107000000004</c:v>
                </c:pt>
                <c:pt idx="1749">
                  <c:v>68.316961000000006</c:v>
                </c:pt>
                <c:pt idx="1750">
                  <c:v>68.249427999999995</c:v>
                </c:pt>
                <c:pt idx="1751">
                  <c:v>68.173731000000004</c:v>
                </c:pt>
                <c:pt idx="1752">
                  <c:v>68.108108999999999</c:v>
                </c:pt>
                <c:pt idx="1753">
                  <c:v>68.056535999999994</c:v>
                </c:pt>
                <c:pt idx="1754">
                  <c:v>68.016077999999993</c:v>
                </c:pt>
                <c:pt idx="1755">
                  <c:v>67.990853000000001</c:v>
                </c:pt>
                <c:pt idx="1756">
                  <c:v>67.992513000000002</c:v>
                </c:pt>
                <c:pt idx="1757">
                  <c:v>68.023544999999999</c:v>
                </c:pt>
                <c:pt idx="1758">
                  <c:v>68.067755000000005</c:v>
                </c:pt>
                <c:pt idx="1759">
                  <c:v>68.104595000000003</c:v>
                </c:pt>
                <c:pt idx="1760">
                  <c:v>68.127281999999994</c:v>
                </c:pt>
                <c:pt idx="1761">
                  <c:v>68.140534000000002</c:v>
                </c:pt>
                <c:pt idx="1762">
                  <c:v>68.147979000000007</c:v>
                </c:pt>
                <c:pt idx="1763">
                  <c:v>68.149632999999994</c:v>
                </c:pt>
                <c:pt idx="1764">
                  <c:v>68.141824</c:v>
                </c:pt>
                <c:pt idx="1765">
                  <c:v>68.111779999999996</c:v>
                </c:pt>
                <c:pt idx="1766">
                  <c:v>68.047713000000002</c:v>
                </c:pt>
                <c:pt idx="1767">
                  <c:v>67.967701000000005</c:v>
                </c:pt>
                <c:pt idx="1768">
                  <c:v>67.919195999999999</c:v>
                </c:pt>
                <c:pt idx="1769">
                  <c:v>67.925775000000002</c:v>
                </c:pt>
                <c:pt idx="1770">
                  <c:v>67.948119000000005</c:v>
                </c:pt>
                <c:pt idx="1771">
                  <c:v>67.926411000000002</c:v>
                </c:pt>
                <c:pt idx="1772">
                  <c:v>67.857888000000003</c:v>
                </c:pt>
                <c:pt idx="1773">
                  <c:v>67.804992999999996</c:v>
                </c:pt>
                <c:pt idx="1774">
                  <c:v>67.824946999999995</c:v>
                </c:pt>
                <c:pt idx="1775">
                  <c:v>67.912028000000007</c:v>
                </c:pt>
                <c:pt idx="1776">
                  <c:v>68.007290999999995</c:v>
                </c:pt>
                <c:pt idx="1777">
                  <c:v>68.045868999999996</c:v>
                </c:pt>
                <c:pt idx="1778">
                  <c:v>67.999151999999995</c:v>
                </c:pt>
                <c:pt idx="1779">
                  <c:v>67.897667999999996</c:v>
                </c:pt>
                <c:pt idx="1780">
                  <c:v>67.815776999999997</c:v>
                </c:pt>
                <c:pt idx="1781">
                  <c:v>67.808527999999995</c:v>
                </c:pt>
                <c:pt idx="1782">
                  <c:v>67.855906000000004</c:v>
                </c:pt>
                <c:pt idx="1783">
                  <c:v>67.884575999999996</c:v>
                </c:pt>
                <c:pt idx="1784">
                  <c:v>67.846526999999995</c:v>
                </c:pt>
                <c:pt idx="1785">
                  <c:v>67.759169</c:v>
                </c:pt>
                <c:pt idx="1786">
                  <c:v>67.669747999999998</c:v>
                </c:pt>
                <c:pt idx="1787">
                  <c:v>67.605221999999998</c:v>
                </c:pt>
                <c:pt idx="1788">
                  <c:v>67.562279000000004</c:v>
                </c:pt>
                <c:pt idx="1789">
                  <c:v>67.526435000000006</c:v>
                </c:pt>
                <c:pt idx="1790">
                  <c:v>67.490764999999996</c:v>
                </c:pt>
                <c:pt idx="1791">
                  <c:v>67.464381000000003</c:v>
                </c:pt>
                <c:pt idx="1792">
                  <c:v>67.463201999999995</c:v>
                </c:pt>
                <c:pt idx="1793">
                  <c:v>67.483331000000007</c:v>
                </c:pt>
                <c:pt idx="1794">
                  <c:v>67.491449000000003</c:v>
                </c:pt>
                <c:pt idx="1795">
                  <c:v>67.460505999999995</c:v>
                </c:pt>
                <c:pt idx="1796">
                  <c:v>67.410821999999996</c:v>
                </c:pt>
                <c:pt idx="1797">
                  <c:v>67.393960000000007</c:v>
                </c:pt>
                <c:pt idx="1798">
                  <c:v>67.439048</c:v>
                </c:pt>
                <c:pt idx="1799">
                  <c:v>67.535818000000006</c:v>
                </c:pt>
                <c:pt idx="1800">
                  <c:v>67.662606999999994</c:v>
                </c:pt>
                <c:pt idx="1801">
                  <c:v>67.799916999999994</c:v>
                </c:pt>
                <c:pt idx="1802">
                  <c:v>67.913105999999999</c:v>
                </c:pt>
                <c:pt idx="1803">
                  <c:v>67.955399</c:v>
                </c:pt>
                <c:pt idx="1804">
                  <c:v>67.906163000000006</c:v>
                </c:pt>
                <c:pt idx="1805">
                  <c:v>67.787924000000004</c:v>
                </c:pt>
                <c:pt idx="1806">
                  <c:v>67.639692999999994</c:v>
                </c:pt>
                <c:pt idx="1807">
                  <c:v>67.496199000000004</c:v>
                </c:pt>
                <c:pt idx="1808">
                  <c:v>67.394661999999997</c:v>
                </c:pt>
                <c:pt idx="1809">
                  <c:v>67.369585999999998</c:v>
                </c:pt>
                <c:pt idx="1810">
                  <c:v>67.421997000000005</c:v>
                </c:pt>
                <c:pt idx="1811">
                  <c:v>67.507540000000006</c:v>
                </c:pt>
                <c:pt idx="1812">
                  <c:v>67.569602000000003</c:v>
                </c:pt>
                <c:pt idx="1813">
                  <c:v>67.578570999999997</c:v>
                </c:pt>
                <c:pt idx="1814">
                  <c:v>67.537048999999996</c:v>
                </c:pt>
                <c:pt idx="1815">
                  <c:v>67.467506</c:v>
                </c:pt>
                <c:pt idx="1816">
                  <c:v>67.404653999999994</c:v>
                </c:pt>
                <c:pt idx="1817">
                  <c:v>67.380616000000003</c:v>
                </c:pt>
                <c:pt idx="1818">
                  <c:v>67.402422999999999</c:v>
                </c:pt>
                <c:pt idx="1819">
                  <c:v>67.448564000000005</c:v>
                </c:pt>
                <c:pt idx="1820">
                  <c:v>67.488471000000004</c:v>
                </c:pt>
                <c:pt idx="1821">
                  <c:v>67.496083999999996</c:v>
                </c:pt>
                <c:pt idx="1822">
                  <c:v>67.452444</c:v>
                </c:pt>
                <c:pt idx="1823">
                  <c:v>67.362576000000004</c:v>
                </c:pt>
                <c:pt idx="1824">
                  <c:v>67.272987000000001</c:v>
                </c:pt>
                <c:pt idx="1825">
                  <c:v>67.241651000000005</c:v>
                </c:pt>
                <c:pt idx="1826">
                  <c:v>67.27561</c:v>
                </c:pt>
                <c:pt idx="1827">
                  <c:v>67.317992000000004</c:v>
                </c:pt>
                <c:pt idx="1828">
                  <c:v>67.312404000000001</c:v>
                </c:pt>
                <c:pt idx="1829">
                  <c:v>67.267472999999995</c:v>
                </c:pt>
                <c:pt idx="1830">
                  <c:v>67.244532000000007</c:v>
                </c:pt>
                <c:pt idx="1831">
                  <c:v>67.289182999999994</c:v>
                </c:pt>
                <c:pt idx="1832">
                  <c:v>67.381120999999993</c:v>
                </c:pt>
                <c:pt idx="1833">
                  <c:v>67.446686999999997</c:v>
                </c:pt>
                <c:pt idx="1834">
                  <c:v>67.420473999999999</c:v>
                </c:pt>
                <c:pt idx="1835">
                  <c:v>67.303741000000002</c:v>
                </c:pt>
                <c:pt idx="1836">
                  <c:v>67.164717999999993</c:v>
                </c:pt>
                <c:pt idx="1837">
                  <c:v>67.076397999999998</c:v>
                </c:pt>
                <c:pt idx="1838">
                  <c:v>67.060314000000005</c:v>
                </c:pt>
                <c:pt idx="1839">
                  <c:v>67.089827999999997</c:v>
                </c:pt>
                <c:pt idx="1840">
                  <c:v>67.124172999999999</c:v>
                </c:pt>
                <c:pt idx="1841">
                  <c:v>67.126521999999994</c:v>
                </c:pt>
                <c:pt idx="1842">
                  <c:v>67.077110000000005</c:v>
                </c:pt>
                <c:pt idx="1843">
                  <c:v>67.000056999999998</c:v>
                </c:pt>
                <c:pt idx="1844">
                  <c:v>66.956716999999998</c:v>
                </c:pt>
                <c:pt idx="1845">
                  <c:v>66.985410999999999</c:v>
                </c:pt>
                <c:pt idx="1846">
                  <c:v>67.061865999999995</c:v>
                </c:pt>
                <c:pt idx="1847">
                  <c:v>67.132232000000002</c:v>
                </c:pt>
                <c:pt idx="1848">
                  <c:v>67.169545999999997</c:v>
                </c:pt>
                <c:pt idx="1849">
                  <c:v>67.179366000000002</c:v>
                </c:pt>
                <c:pt idx="1850">
                  <c:v>67.167956000000004</c:v>
                </c:pt>
                <c:pt idx="1851">
                  <c:v>67.140162000000004</c:v>
                </c:pt>
                <c:pt idx="1852">
                  <c:v>67.120014999999995</c:v>
                </c:pt>
                <c:pt idx="1853">
                  <c:v>67.134711999999993</c:v>
                </c:pt>
                <c:pt idx="1854">
                  <c:v>67.173618000000005</c:v>
                </c:pt>
                <c:pt idx="1855">
                  <c:v>67.193208999999996</c:v>
                </c:pt>
                <c:pt idx="1856">
                  <c:v>67.171989999999994</c:v>
                </c:pt>
                <c:pt idx="1857">
                  <c:v>67.136498000000003</c:v>
                </c:pt>
                <c:pt idx="1858">
                  <c:v>67.124239000000003</c:v>
                </c:pt>
                <c:pt idx="1859">
                  <c:v>67.141699000000003</c:v>
                </c:pt>
                <c:pt idx="1860">
                  <c:v>67.168074000000004</c:v>
                </c:pt>
                <c:pt idx="1861">
                  <c:v>67.186554000000001</c:v>
                </c:pt>
                <c:pt idx="1862">
                  <c:v>67.202573000000001</c:v>
                </c:pt>
                <c:pt idx="1863">
                  <c:v>67.236832000000007</c:v>
                </c:pt>
                <c:pt idx="1864">
                  <c:v>67.300988000000004</c:v>
                </c:pt>
                <c:pt idx="1865">
                  <c:v>67.374611999999999</c:v>
                </c:pt>
                <c:pt idx="1866">
                  <c:v>67.415220000000005</c:v>
                </c:pt>
                <c:pt idx="1867">
                  <c:v>67.405378999999996</c:v>
                </c:pt>
                <c:pt idx="1868">
                  <c:v>67.381860000000003</c:v>
                </c:pt>
                <c:pt idx="1869">
                  <c:v>67.399529999999999</c:v>
                </c:pt>
                <c:pt idx="1870">
                  <c:v>67.470635000000001</c:v>
                </c:pt>
                <c:pt idx="1871">
                  <c:v>67.555627999999999</c:v>
                </c:pt>
                <c:pt idx="1872">
                  <c:v>67.611019999999996</c:v>
                </c:pt>
                <c:pt idx="1873">
                  <c:v>67.629020999999995</c:v>
                </c:pt>
                <c:pt idx="1874">
                  <c:v>67.627745000000004</c:v>
                </c:pt>
                <c:pt idx="1875">
                  <c:v>67.621652999999995</c:v>
                </c:pt>
                <c:pt idx="1876">
                  <c:v>67.611840999999998</c:v>
                </c:pt>
                <c:pt idx="1877">
                  <c:v>67.594707999999997</c:v>
                </c:pt>
                <c:pt idx="1878">
                  <c:v>67.571617000000003</c:v>
                </c:pt>
                <c:pt idx="1879">
                  <c:v>67.553957999999994</c:v>
                </c:pt>
                <c:pt idx="1880">
                  <c:v>67.559082000000004</c:v>
                </c:pt>
                <c:pt idx="1881">
                  <c:v>67.592926000000006</c:v>
                </c:pt>
                <c:pt idx="1882">
                  <c:v>67.635597000000004</c:v>
                </c:pt>
                <c:pt idx="1883">
                  <c:v>67.653047000000001</c:v>
                </c:pt>
                <c:pt idx="1884">
                  <c:v>67.626605999999995</c:v>
                </c:pt>
                <c:pt idx="1885">
                  <c:v>67.567010999999994</c:v>
                </c:pt>
                <c:pt idx="1886">
                  <c:v>67.501857999999999</c:v>
                </c:pt>
                <c:pt idx="1887">
                  <c:v>67.458207999999999</c:v>
                </c:pt>
                <c:pt idx="1888">
                  <c:v>67.454318999999998</c:v>
                </c:pt>
                <c:pt idx="1889">
                  <c:v>67.492931999999996</c:v>
                </c:pt>
                <c:pt idx="1890">
                  <c:v>67.556702000000001</c:v>
                </c:pt>
                <c:pt idx="1891">
                  <c:v>67.619975999999994</c:v>
                </c:pt>
                <c:pt idx="1892">
                  <c:v>67.671426999999994</c:v>
                </c:pt>
                <c:pt idx="1893">
                  <c:v>67.718102000000002</c:v>
                </c:pt>
                <c:pt idx="1894">
                  <c:v>67.762434999999996</c:v>
                </c:pt>
                <c:pt idx="1895">
                  <c:v>67.782976000000005</c:v>
                </c:pt>
                <c:pt idx="1896">
                  <c:v>67.747061000000002</c:v>
                </c:pt>
                <c:pt idx="1897">
                  <c:v>67.644311000000002</c:v>
                </c:pt>
                <c:pt idx="1898">
                  <c:v>67.507099999999994</c:v>
                </c:pt>
                <c:pt idx="1899">
                  <c:v>67.395545999999996</c:v>
                </c:pt>
                <c:pt idx="1900">
                  <c:v>67.353954999999999</c:v>
                </c:pt>
                <c:pt idx="1901">
                  <c:v>67.377204000000006</c:v>
                </c:pt>
                <c:pt idx="1902">
                  <c:v>67.422708</c:v>
                </c:pt>
                <c:pt idx="1903">
                  <c:v>67.455620999999994</c:v>
                </c:pt>
                <c:pt idx="1904">
                  <c:v>67.474253000000004</c:v>
                </c:pt>
                <c:pt idx="1905">
                  <c:v>67.490748999999994</c:v>
                </c:pt>
                <c:pt idx="1906">
                  <c:v>67.505381999999997</c:v>
                </c:pt>
                <c:pt idx="1907">
                  <c:v>67.511584999999997</c:v>
                </c:pt>
                <c:pt idx="1908">
                  <c:v>67.510926999999995</c:v>
                </c:pt>
                <c:pt idx="1909">
                  <c:v>67.507244</c:v>
                </c:pt>
                <c:pt idx="1910">
                  <c:v>67.497562000000002</c:v>
                </c:pt>
                <c:pt idx="1911">
                  <c:v>67.484576000000004</c:v>
                </c:pt>
                <c:pt idx="1912">
                  <c:v>67.4846</c:v>
                </c:pt>
                <c:pt idx="1913">
                  <c:v>67.501496000000003</c:v>
                </c:pt>
                <c:pt idx="1914">
                  <c:v>67.502812000000006</c:v>
                </c:pt>
                <c:pt idx="1915">
                  <c:v>67.449771999999996</c:v>
                </c:pt>
                <c:pt idx="1916">
                  <c:v>67.352784</c:v>
                </c:pt>
                <c:pt idx="1917">
                  <c:v>67.272492</c:v>
                </c:pt>
                <c:pt idx="1918">
                  <c:v>67.258748999999995</c:v>
                </c:pt>
                <c:pt idx="1919">
                  <c:v>67.304475999999994</c:v>
                </c:pt>
                <c:pt idx="1920">
                  <c:v>67.364588999999995</c:v>
                </c:pt>
                <c:pt idx="1921">
                  <c:v>67.404532000000003</c:v>
                </c:pt>
                <c:pt idx="1922">
                  <c:v>67.418000000000006</c:v>
                </c:pt>
                <c:pt idx="1923">
                  <c:v>67.410287999999994</c:v>
                </c:pt>
                <c:pt idx="1924">
                  <c:v>67.382041999999998</c:v>
                </c:pt>
                <c:pt idx="1925">
                  <c:v>67.330616000000006</c:v>
                </c:pt>
                <c:pt idx="1926">
                  <c:v>67.26155</c:v>
                </c:pt>
                <c:pt idx="1927">
                  <c:v>67.191880999999995</c:v>
                </c:pt>
                <c:pt idx="1928">
                  <c:v>67.137201000000005</c:v>
                </c:pt>
                <c:pt idx="1929">
                  <c:v>67.096714000000006</c:v>
                </c:pt>
                <c:pt idx="1930">
                  <c:v>67.060145000000006</c:v>
                </c:pt>
                <c:pt idx="1931">
                  <c:v>67.031129000000007</c:v>
                </c:pt>
                <c:pt idx="1932">
                  <c:v>67.029833999999994</c:v>
                </c:pt>
                <c:pt idx="1933">
                  <c:v>67.066861000000003</c:v>
                </c:pt>
                <c:pt idx="1934">
                  <c:v>67.127526000000003</c:v>
                </c:pt>
                <c:pt idx="1935">
                  <c:v>67.190320999999997</c:v>
                </c:pt>
                <c:pt idx="1936">
                  <c:v>67.245484000000005</c:v>
                </c:pt>
                <c:pt idx="1937">
                  <c:v>67.279331999999997</c:v>
                </c:pt>
                <c:pt idx="1938">
                  <c:v>67.260053999999997</c:v>
                </c:pt>
                <c:pt idx="1939">
                  <c:v>67.169721999999993</c:v>
                </c:pt>
                <c:pt idx="1940">
                  <c:v>67.044152999999994</c:v>
                </c:pt>
                <c:pt idx="1941">
                  <c:v>66.950603999999998</c:v>
                </c:pt>
                <c:pt idx="1942">
                  <c:v>66.921473000000006</c:v>
                </c:pt>
                <c:pt idx="1943">
                  <c:v>66.929758000000007</c:v>
                </c:pt>
                <c:pt idx="1944">
                  <c:v>66.927245999999997</c:v>
                </c:pt>
                <c:pt idx="1945">
                  <c:v>66.887424999999993</c:v>
                </c:pt>
                <c:pt idx="1946">
                  <c:v>66.815228000000005</c:v>
                </c:pt>
                <c:pt idx="1947">
                  <c:v>66.738810000000001</c:v>
                </c:pt>
                <c:pt idx="1948">
                  <c:v>66.696477000000002</c:v>
                </c:pt>
                <c:pt idx="1949">
                  <c:v>66.712479999999999</c:v>
                </c:pt>
                <c:pt idx="1950">
                  <c:v>66.773021999999997</c:v>
                </c:pt>
                <c:pt idx="1951">
                  <c:v>66.830440999999993</c:v>
                </c:pt>
                <c:pt idx="1952">
                  <c:v>66.841571999999999</c:v>
                </c:pt>
                <c:pt idx="1953">
                  <c:v>66.802773999999999</c:v>
                </c:pt>
                <c:pt idx="1954">
                  <c:v>66.747510000000005</c:v>
                </c:pt>
                <c:pt idx="1955">
                  <c:v>66.716892999999999</c:v>
                </c:pt>
                <c:pt idx="1956">
                  <c:v>66.722603000000007</c:v>
                </c:pt>
                <c:pt idx="1957">
                  <c:v>66.726928999999998</c:v>
                </c:pt>
                <c:pt idx="1958">
                  <c:v>66.674548999999999</c:v>
                </c:pt>
                <c:pt idx="1959">
                  <c:v>66.562010999999998</c:v>
                </c:pt>
                <c:pt idx="1960">
                  <c:v>66.453346999999994</c:v>
                </c:pt>
                <c:pt idx="1961">
                  <c:v>66.402923000000001</c:v>
                </c:pt>
                <c:pt idx="1962">
                  <c:v>66.395612</c:v>
                </c:pt>
                <c:pt idx="1963">
                  <c:v>66.388504999999995</c:v>
                </c:pt>
                <c:pt idx="1964">
                  <c:v>66.379059999999996</c:v>
                </c:pt>
                <c:pt idx="1965">
                  <c:v>66.395178000000001</c:v>
                </c:pt>
                <c:pt idx="1966">
                  <c:v>66.434881000000004</c:v>
                </c:pt>
                <c:pt idx="1967">
                  <c:v>66.463301000000001</c:v>
                </c:pt>
                <c:pt idx="1968">
                  <c:v>66.464590999999999</c:v>
                </c:pt>
                <c:pt idx="1969">
                  <c:v>66.451785999999998</c:v>
                </c:pt>
                <c:pt idx="1970">
                  <c:v>66.429370000000006</c:v>
                </c:pt>
                <c:pt idx="1971">
                  <c:v>66.390241000000003</c:v>
                </c:pt>
                <c:pt idx="1972">
                  <c:v>66.348605000000006</c:v>
                </c:pt>
                <c:pt idx="1973">
                  <c:v>66.332003999999998</c:v>
                </c:pt>
                <c:pt idx="1974">
                  <c:v>66.339898000000005</c:v>
                </c:pt>
                <c:pt idx="1975">
                  <c:v>66.347464000000002</c:v>
                </c:pt>
                <c:pt idx="1976">
                  <c:v>66.352166999999994</c:v>
                </c:pt>
                <c:pt idx="1977">
                  <c:v>66.377654000000007</c:v>
                </c:pt>
                <c:pt idx="1978">
                  <c:v>66.42456</c:v>
                </c:pt>
                <c:pt idx="1979">
                  <c:v>66.457238000000004</c:v>
                </c:pt>
                <c:pt idx="1980">
                  <c:v>66.449551</c:v>
                </c:pt>
                <c:pt idx="1981">
                  <c:v>66.412861000000007</c:v>
                </c:pt>
                <c:pt idx="1982">
                  <c:v>66.369152999999997</c:v>
                </c:pt>
                <c:pt idx="1983">
                  <c:v>66.322862000000001</c:v>
                </c:pt>
                <c:pt idx="1984">
                  <c:v>66.267930000000007</c:v>
                </c:pt>
                <c:pt idx="1985">
                  <c:v>66.202499000000003</c:v>
                </c:pt>
                <c:pt idx="1986">
                  <c:v>66.131321999999997</c:v>
                </c:pt>
                <c:pt idx="1987">
                  <c:v>66.070411000000007</c:v>
                </c:pt>
                <c:pt idx="1988">
                  <c:v>66.047072</c:v>
                </c:pt>
                <c:pt idx="1989">
                  <c:v>66.074934999999996</c:v>
                </c:pt>
                <c:pt idx="1990">
                  <c:v>66.131666999999993</c:v>
                </c:pt>
                <c:pt idx="1991">
                  <c:v>66.179179000000005</c:v>
                </c:pt>
                <c:pt idx="1992">
                  <c:v>66.202954000000005</c:v>
                </c:pt>
                <c:pt idx="1993">
                  <c:v>66.213577000000001</c:v>
                </c:pt>
                <c:pt idx="1994">
                  <c:v>66.218909999999994</c:v>
                </c:pt>
                <c:pt idx="1995">
                  <c:v>66.219924000000006</c:v>
                </c:pt>
                <c:pt idx="1996">
                  <c:v>66.224177999999995</c:v>
                </c:pt>
                <c:pt idx="1997">
                  <c:v>66.234250000000003</c:v>
                </c:pt>
                <c:pt idx="1998">
                  <c:v>66.229213000000001</c:v>
                </c:pt>
                <c:pt idx="1999">
                  <c:v>66.189359999999994</c:v>
                </c:pt>
                <c:pt idx="2000">
                  <c:v>66.133199000000005</c:v>
                </c:pt>
                <c:pt idx="2001">
                  <c:v>66.104296000000005</c:v>
                </c:pt>
                <c:pt idx="2002">
                  <c:v>66.119979999999998</c:v>
                </c:pt>
                <c:pt idx="2003">
                  <c:v>66.154205000000005</c:v>
                </c:pt>
                <c:pt idx="2004">
                  <c:v>66.173696000000007</c:v>
                </c:pt>
                <c:pt idx="2005">
                  <c:v>66.166870000000003</c:v>
                </c:pt>
                <c:pt idx="2006">
                  <c:v>66.136003000000002</c:v>
                </c:pt>
                <c:pt idx="2007">
                  <c:v>66.089416999999997</c:v>
                </c:pt>
                <c:pt idx="2008">
                  <c:v>66.049636000000007</c:v>
                </c:pt>
                <c:pt idx="2009">
                  <c:v>66.037065999999996</c:v>
                </c:pt>
                <c:pt idx="2010">
                  <c:v>66.044504000000003</c:v>
                </c:pt>
                <c:pt idx="2011">
                  <c:v>66.054294999999996</c:v>
                </c:pt>
                <c:pt idx="2012">
                  <c:v>66.066462999999999</c:v>
                </c:pt>
                <c:pt idx="2013">
                  <c:v>66.085459999999998</c:v>
                </c:pt>
                <c:pt idx="2014">
                  <c:v>66.090534000000005</c:v>
                </c:pt>
                <c:pt idx="2015">
                  <c:v>66.048207000000005</c:v>
                </c:pt>
                <c:pt idx="2016">
                  <c:v>65.956716</c:v>
                </c:pt>
                <c:pt idx="2017">
                  <c:v>65.856520000000003</c:v>
                </c:pt>
                <c:pt idx="2018">
                  <c:v>65.793473000000006</c:v>
                </c:pt>
                <c:pt idx="2019">
                  <c:v>65.789427000000003</c:v>
                </c:pt>
                <c:pt idx="2020">
                  <c:v>65.841442999999998</c:v>
                </c:pt>
                <c:pt idx="2021">
                  <c:v>65.921627000000001</c:v>
                </c:pt>
                <c:pt idx="2022">
                  <c:v>65.973434999999995</c:v>
                </c:pt>
                <c:pt idx="2023">
                  <c:v>65.945115999999999</c:v>
                </c:pt>
                <c:pt idx="2024">
                  <c:v>65.846207000000007</c:v>
                </c:pt>
                <c:pt idx="2025">
                  <c:v>65.739033000000006</c:v>
                </c:pt>
                <c:pt idx="2026">
                  <c:v>65.668673999999996</c:v>
                </c:pt>
                <c:pt idx="2027">
                  <c:v>65.630142000000006</c:v>
                </c:pt>
                <c:pt idx="2028">
                  <c:v>65.600842</c:v>
                </c:pt>
                <c:pt idx="2029">
                  <c:v>65.571783999999994</c:v>
                </c:pt>
                <c:pt idx="2030">
                  <c:v>65.545865000000006</c:v>
                </c:pt>
                <c:pt idx="2031">
                  <c:v>65.534654000000003</c:v>
                </c:pt>
                <c:pt idx="2032">
                  <c:v>65.562351000000007</c:v>
                </c:pt>
                <c:pt idx="2033">
                  <c:v>65.640856999999997</c:v>
                </c:pt>
                <c:pt idx="2034">
                  <c:v>65.734053000000003</c:v>
                </c:pt>
                <c:pt idx="2035">
                  <c:v>65.787773999999999</c:v>
                </c:pt>
                <c:pt idx="2036">
                  <c:v>65.791421</c:v>
                </c:pt>
                <c:pt idx="2037">
                  <c:v>65.773357000000004</c:v>
                </c:pt>
                <c:pt idx="2038">
                  <c:v>65.752756000000005</c:v>
                </c:pt>
                <c:pt idx="2039">
                  <c:v>65.725050999999993</c:v>
                </c:pt>
                <c:pt idx="2040">
                  <c:v>65.688164999999998</c:v>
                </c:pt>
                <c:pt idx="2041">
                  <c:v>65.654475000000005</c:v>
                </c:pt>
                <c:pt idx="2042">
                  <c:v>65.630966999999998</c:v>
                </c:pt>
                <c:pt idx="2043">
                  <c:v>65.614943999999994</c:v>
                </c:pt>
                <c:pt idx="2044">
                  <c:v>65.614529000000005</c:v>
                </c:pt>
                <c:pt idx="2045">
                  <c:v>65.648039999999995</c:v>
                </c:pt>
                <c:pt idx="2046">
                  <c:v>65.715090000000004</c:v>
                </c:pt>
                <c:pt idx="2047">
                  <c:v>65.786266999999995</c:v>
                </c:pt>
                <c:pt idx="2048">
                  <c:v>65.828800999999999</c:v>
                </c:pt>
                <c:pt idx="2049">
                  <c:v>65.823386999999997</c:v>
                </c:pt>
                <c:pt idx="2050">
                  <c:v>65.763416000000007</c:v>
                </c:pt>
                <c:pt idx="2051">
                  <c:v>65.666308000000001</c:v>
                </c:pt>
                <c:pt idx="2052">
                  <c:v>65.580229000000003</c:v>
                </c:pt>
                <c:pt idx="2053">
                  <c:v>65.553704999999994</c:v>
                </c:pt>
                <c:pt idx="2054">
                  <c:v>65.588012000000006</c:v>
                </c:pt>
                <c:pt idx="2055">
                  <c:v>65.639015999999998</c:v>
                </c:pt>
                <c:pt idx="2056">
                  <c:v>65.670788999999999</c:v>
                </c:pt>
                <c:pt idx="2057">
                  <c:v>65.686864</c:v>
                </c:pt>
                <c:pt idx="2058">
                  <c:v>65.699044999999998</c:v>
                </c:pt>
                <c:pt idx="2059">
                  <c:v>65.691828000000001</c:v>
                </c:pt>
                <c:pt idx="2060">
                  <c:v>65.650839000000005</c:v>
                </c:pt>
                <c:pt idx="2061">
                  <c:v>65.596078000000006</c:v>
                </c:pt>
                <c:pt idx="2062">
                  <c:v>65.562161000000003</c:v>
                </c:pt>
                <c:pt idx="2063">
                  <c:v>65.565985999999995</c:v>
                </c:pt>
                <c:pt idx="2064">
                  <c:v>65.597200999999998</c:v>
                </c:pt>
                <c:pt idx="2065">
                  <c:v>65.632147000000003</c:v>
                </c:pt>
                <c:pt idx="2066">
                  <c:v>65.649681999999999</c:v>
                </c:pt>
                <c:pt idx="2067">
                  <c:v>65.638728</c:v>
                </c:pt>
                <c:pt idx="2068">
                  <c:v>65.607511000000002</c:v>
                </c:pt>
                <c:pt idx="2069">
                  <c:v>65.580091999999993</c:v>
                </c:pt>
                <c:pt idx="2070">
                  <c:v>65.579588999999999</c:v>
                </c:pt>
                <c:pt idx="2071">
                  <c:v>65.614284999999995</c:v>
                </c:pt>
                <c:pt idx="2072">
                  <c:v>65.668734000000001</c:v>
                </c:pt>
                <c:pt idx="2073">
                  <c:v>65.718389999999999</c:v>
                </c:pt>
                <c:pt idx="2074">
                  <c:v>65.750332</c:v>
                </c:pt>
                <c:pt idx="2075">
                  <c:v>65.772423000000003</c:v>
                </c:pt>
                <c:pt idx="2076">
                  <c:v>65.795507000000001</c:v>
                </c:pt>
                <c:pt idx="2077">
                  <c:v>65.804643999999996</c:v>
                </c:pt>
                <c:pt idx="2078">
                  <c:v>65.774248</c:v>
                </c:pt>
                <c:pt idx="2079">
                  <c:v>65.710735999999997</c:v>
                </c:pt>
                <c:pt idx="2080">
                  <c:v>65.653962000000007</c:v>
                </c:pt>
                <c:pt idx="2081">
                  <c:v>65.633945999999995</c:v>
                </c:pt>
                <c:pt idx="2082">
                  <c:v>65.643072000000004</c:v>
                </c:pt>
                <c:pt idx="2083">
                  <c:v>65.655073000000002</c:v>
                </c:pt>
                <c:pt idx="2084">
                  <c:v>65.658761999999996</c:v>
                </c:pt>
                <c:pt idx="2085">
                  <c:v>65.655377000000001</c:v>
                </c:pt>
                <c:pt idx="2086">
                  <c:v>65.636206000000001</c:v>
                </c:pt>
                <c:pt idx="2087">
                  <c:v>65.590423000000001</c:v>
                </c:pt>
                <c:pt idx="2088">
                  <c:v>65.533304999999999</c:v>
                </c:pt>
                <c:pt idx="2089">
                  <c:v>65.498368999999997</c:v>
                </c:pt>
                <c:pt idx="2090">
                  <c:v>65.500821999999999</c:v>
                </c:pt>
                <c:pt idx="2091">
                  <c:v>65.522448999999995</c:v>
                </c:pt>
                <c:pt idx="2092">
                  <c:v>65.532622000000003</c:v>
                </c:pt>
                <c:pt idx="2093">
                  <c:v>65.519869</c:v>
                </c:pt>
                <c:pt idx="2094">
                  <c:v>65.490082000000001</c:v>
                </c:pt>
                <c:pt idx="2095">
                  <c:v>65.458557999999996</c:v>
                </c:pt>
                <c:pt idx="2096">
                  <c:v>65.445699000000005</c:v>
                </c:pt>
                <c:pt idx="2097">
                  <c:v>65.456348000000006</c:v>
                </c:pt>
                <c:pt idx="2098">
                  <c:v>65.471688</c:v>
                </c:pt>
                <c:pt idx="2099">
                  <c:v>65.468182999999996</c:v>
                </c:pt>
                <c:pt idx="2100">
                  <c:v>65.444301999999993</c:v>
                </c:pt>
                <c:pt idx="2101">
                  <c:v>65.422979999999995</c:v>
                </c:pt>
                <c:pt idx="2102">
                  <c:v>65.423886999999993</c:v>
                </c:pt>
                <c:pt idx="2103">
                  <c:v>65.446134000000001</c:v>
                </c:pt>
                <c:pt idx="2104">
                  <c:v>65.475804999999994</c:v>
                </c:pt>
                <c:pt idx="2105">
                  <c:v>65.496724999999998</c:v>
                </c:pt>
                <c:pt idx="2106">
                  <c:v>65.500908999999993</c:v>
                </c:pt>
                <c:pt idx="2107">
                  <c:v>65.494857999999994</c:v>
                </c:pt>
                <c:pt idx="2108">
                  <c:v>65.494958999999994</c:v>
                </c:pt>
                <c:pt idx="2109">
                  <c:v>65.509376000000003</c:v>
                </c:pt>
                <c:pt idx="2110">
                  <c:v>65.526235999999997</c:v>
                </c:pt>
                <c:pt idx="2111">
                  <c:v>65.528927999999993</c:v>
                </c:pt>
                <c:pt idx="2112">
                  <c:v>65.516563000000005</c:v>
                </c:pt>
                <c:pt idx="2113">
                  <c:v>65.498514</c:v>
                </c:pt>
                <c:pt idx="2114">
                  <c:v>65.477074000000002</c:v>
                </c:pt>
                <c:pt idx="2115">
                  <c:v>65.447610999999995</c:v>
                </c:pt>
                <c:pt idx="2116">
                  <c:v>65.416161000000002</c:v>
                </c:pt>
                <c:pt idx="2117">
                  <c:v>65.400307999999995</c:v>
                </c:pt>
                <c:pt idx="2118">
                  <c:v>65.412515999999997</c:v>
                </c:pt>
                <c:pt idx="2119">
                  <c:v>65.450057000000001</c:v>
                </c:pt>
                <c:pt idx="2120">
                  <c:v>65.494252000000003</c:v>
                </c:pt>
                <c:pt idx="2121">
                  <c:v>65.520520000000005</c:v>
                </c:pt>
                <c:pt idx="2122">
                  <c:v>65.510990000000007</c:v>
                </c:pt>
                <c:pt idx="2123">
                  <c:v>65.467522000000002</c:v>
                </c:pt>
                <c:pt idx="2124">
                  <c:v>65.415837999999994</c:v>
                </c:pt>
                <c:pt idx="2125">
                  <c:v>65.382356000000001</c:v>
                </c:pt>
                <c:pt idx="2126">
                  <c:v>65.370468000000002</c:v>
                </c:pt>
                <c:pt idx="2127">
                  <c:v>65.370164000000003</c:v>
                </c:pt>
                <c:pt idx="2128">
                  <c:v>65.375743999999997</c:v>
                </c:pt>
                <c:pt idx="2129">
                  <c:v>65.383955</c:v>
                </c:pt>
                <c:pt idx="2130">
                  <c:v>65.378905000000003</c:v>
                </c:pt>
                <c:pt idx="2131">
                  <c:v>65.352655999999996</c:v>
                </c:pt>
                <c:pt idx="2132">
                  <c:v>65.336360999999997</c:v>
                </c:pt>
                <c:pt idx="2133">
                  <c:v>65.349160999999995</c:v>
                </c:pt>
                <c:pt idx="2134">
                  <c:v>65.367619000000005</c:v>
                </c:pt>
                <c:pt idx="2135">
                  <c:v>65.373334</c:v>
                </c:pt>
                <c:pt idx="2136">
                  <c:v>65.374028999999993</c:v>
                </c:pt>
                <c:pt idx="2137">
                  <c:v>65.387563999999998</c:v>
                </c:pt>
                <c:pt idx="2138">
                  <c:v>65.417325000000005</c:v>
                </c:pt>
                <c:pt idx="2139">
                  <c:v>65.445144999999997</c:v>
                </c:pt>
                <c:pt idx="2140">
                  <c:v>65.452676999999994</c:v>
                </c:pt>
                <c:pt idx="2141">
                  <c:v>65.440656000000004</c:v>
                </c:pt>
                <c:pt idx="2142">
                  <c:v>65.424250000000001</c:v>
                </c:pt>
                <c:pt idx="2143">
                  <c:v>65.416590999999997</c:v>
                </c:pt>
                <c:pt idx="2144">
                  <c:v>65.419477000000001</c:v>
                </c:pt>
                <c:pt idx="2145">
                  <c:v>65.425270999999995</c:v>
                </c:pt>
                <c:pt idx="2146">
                  <c:v>65.425556999999998</c:v>
                </c:pt>
                <c:pt idx="2147">
                  <c:v>65.423472000000004</c:v>
                </c:pt>
                <c:pt idx="2148">
                  <c:v>65.425147999999993</c:v>
                </c:pt>
                <c:pt idx="2149">
                  <c:v>65.429136999999997</c:v>
                </c:pt>
                <c:pt idx="2150">
                  <c:v>65.423456000000002</c:v>
                </c:pt>
                <c:pt idx="2151">
                  <c:v>65.396164999999996</c:v>
                </c:pt>
                <c:pt idx="2152">
                  <c:v>65.357997999999995</c:v>
                </c:pt>
                <c:pt idx="2153">
                  <c:v>65.334035999999998</c:v>
                </c:pt>
                <c:pt idx="2154">
                  <c:v>65.337365000000005</c:v>
                </c:pt>
                <c:pt idx="2155">
                  <c:v>65.356483999999995</c:v>
                </c:pt>
                <c:pt idx="2156">
                  <c:v>65.377156999999997</c:v>
                </c:pt>
                <c:pt idx="2157">
                  <c:v>65.391188999999997</c:v>
                </c:pt>
                <c:pt idx="2158">
                  <c:v>65.390867999999998</c:v>
                </c:pt>
                <c:pt idx="2159">
                  <c:v>65.383633000000003</c:v>
                </c:pt>
                <c:pt idx="2160">
                  <c:v>65.384207000000004</c:v>
                </c:pt>
                <c:pt idx="2161">
                  <c:v>65.395943000000003</c:v>
                </c:pt>
                <c:pt idx="2162">
                  <c:v>65.403660000000002</c:v>
                </c:pt>
                <c:pt idx="2163">
                  <c:v>65.393293</c:v>
                </c:pt>
                <c:pt idx="2164">
                  <c:v>65.376305000000002</c:v>
                </c:pt>
                <c:pt idx="2165">
                  <c:v>65.372172000000006</c:v>
                </c:pt>
                <c:pt idx="2166">
                  <c:v>65.380375999999998</c:v>
                </c:pt>
                <c:pt idx="2167">
                  <c:v>65.384426000000005</c:v>
                </c:pt>
                <c:pt idx="2168">
                  <c:v>65.376071999999994</c:v>
                </c:pt>
                <c:pt idx="2169">
                  <c:v>65.363343999999998</c:v>
                </c:pt>
                <c:pt idx="2170">
                  <c:v>65.358749000000003</c:v>
                </c:pt>
                <c:pt idx="2171">
                  <c:v>65.362812000000005</c:v>
                </c:pt>
                <c:pt idx="2172">
                  <c:v>65.368218999999996</c:v>
                </c:pt>
                <c:pt idx="2173">
                  <c:v>65.381264999999999</c:v>
                </c:pt>
                <c:pt idx="2174">
                  <c:v>65.401899</c:v>
                </c:pt>
                <c:pt idx="2175">
                  <c:v>65.408085</c:v>
                </c:pt>
                <c:pt idx="2176">
                  <c:v>65.396196000000003</c:v>
                </c:pt>
                <c:pt idx="2177">
                  <c:v>65.386655000000005</c:v>
                </c:pt>
                <c:pt idx="2178">
                  <c:v>65.387079</c:v>
                </c:pt>
                <c:pt idx="2179">
                  <c:v>65.384957</c:v>
                </c:pt>
                <c:pt idx="2180">
                  <c:v>65.375179000000003</c:v>
                </c:pt>
                <c:pt idx="2181">
                  <c:v>65.374866999999995</c:v>
                </c:pt>
                <c:pt idx="2182">
                  <c:v>65.393738999999997</c:v>
                </c:pt>
                <c:pt idx="2183">
                  <c:v>65.418512000000007</c:v>
                </c:pt>
                <c:pt idx="2184">
                  <c:v>65.437083000000001</c:v>
                </c:pt>
                <c:pt idx="2185">
                  <c:v>65.452481000000006</c:v>
                </c:pt>
                <c:pt idx="2186">
                  <c:v>65.470359000000002</c:v>
                </c:pt>
                <c:pt idx="2187">
                  <c:v>65.479292999999998</c:v>
                </c:pt>
                <c:pt idx="2188">
                  <c:v>65.467479999999995</c:v>
                </c:pt>
                <c:pt idx="2189">
                  <c:v>65.445992000000004</c:v>
                </c:pt>
                <c:pt idx="2190">
                  <c:v>65.431666000000007</c:v>
                </c:pt>
                <c:pt idx="2191">
                  <c:v>65.428129999999996</c:v>
                </c:pt>
                <c:pt idx="2192">
                  <c:v>65.430318</c:v>
                </c:pt>
                <c:pt idx="2193">
                  <c:v>65.432866000000004</c:v>
                </c:pt>
                <c:pt idx="2194">
                  <c:v>65.430492999999998</c:v>
                </c:pt>
                <c:pt idx="2195">
                  <c:v>65.419831000000002</c:v>
                </c:pt>
                <c:pt idx="2196">
                  <c:v>65.403993999999997</c:v>
                </c:pt>
                <c:pt idx="2197">
                  <c:v>65.386938000000001</c:v>
                </c:pt>
                <c:pt idx="2198">
                  <c:v>65.370634999999993</c:v>
                </c:pt>
                <c:pt idx="2199">
                  <c:v>65.354516000000004</c:v>
                </c:pt>
                <c:pt idx="2200">
                  <c:v>65.343722</c:v>
                </c:pt>
                <c:pt idx="2201">
                  <c:v>65.338920000000002</c:v>
                </c:pt>
                <c:pt idx="2202">
                  <c:v>65.325646000000006</c:v>
                </c:pt>
                <c:pt idx="2203">
                  <c:v>65.293184999999994</c:v>
                </c:pt>
                <c:pt idx="2204">
                  <c:v>65.249297999999996</c:v>
                </c:pt>
                <c:pt idx="2205">
                  <c:v>65.214973000000001</c:v>
                </c:pt>
                <c:pt idx="2206">
                  <c:v>65.205082000000004</c:v>
                </c:pt>
                <c:pt idx="2207">
                  <c:v>65.209136999999998</c:v>
                </c:pt>
                <c:pt idx="2208">
                  <c:v>65.214724000000004</c:v>
                </c:pt>
                <c:pt idx="2209">
                  <c:v>65.221661999999995</c:v>
                </c:pt>
                <c:pt idx="2210">
                  <c:v>65.221469999999997</c:v>
                </c:pt>
                <c:pt idx="2211">
                  <c:v>65.210280999999995</c:v>
                </c:pt>
                <c:pt idx="2212">
                  <c:v>65.193466999999998</c:v>
                </c:pt>
                <c:pt idx="2213">
                  <c:v>65.174212999999995</c:v>
                </c:pt>
                <c:pt idx="2214">
                  <c:v>65.152831000000006</c:v>
                </c:pt>
                <c:pt idx="2215">
                  <c:v>65.132644999999997</c:v>
                </c:pt>
                <c:pt idx="2216">
                  <c:v>65.121981000000005</c:v>
                </c:pt>
                <c:pt idx="2217">
                  <c:v>65.121658999999994</c:v>
                </c:pt>
                <c:pt idx="2218">
                  <c:v>65.125319000000005</c:v>
                </c:pt>
                <c:pt idx="2219">
                  <c:v>65.112877999999995</c:v>
                </c:pt>
                <c:pt idx="2220">
                  <c:v>65.079668999999996</c:v>
                </c:pt>
                <c:pt idx="2221">
                  <c:v>65.049631000000005</c:v>
                </c:pt>
                <c:pt idx="2222">
                  <c:v>65.033242000000001</c:v>
                </c:pt>
                <c:pt idx="2223">
                  <c:v>65.016795000000002</c:v>
                </c:pt>
                <c:pt idx="2224">
                  <c:v>64.982343999999998</c:v>
                </c:pt>
                <c:pt idx="2225">
                  <c:v>64.939087999999998</c:v>
                </c:pt>
                <c:pt idx="2226">
                  <c:v>64.912734999999998</c:v>
                </c:pt>
                <c:pt idx="2227">
                  <c:v>64.889672000000004</c:v>
                </c:pt>
                <c:pt idx="2228">
                  <c:v>64.837636000000003</c:v>
                </c:pt>
                <c:pt idx="2229">
                  <c:v>64.763918000000004</c:v>
                </c:pt>
                <c:pt idx="2230">
                  <c:v>64.685108</c:v>
                </c:pt>
                <c:pt idx="2231">
                  <c:v>64.604287999999997</c:v>
                </c:pt>
                <c:pt idx="2232">
                  <c:v>64.522824</c:v>
                </c:pt>
                <c:pt idx="2233">
                  <c:v>64.445081000000002</c:v>
                </c:pt>
                <c:pt idx="2234">
                  <c:v>64.375811999999996</c:v>
                </c:pt>
                <c:pt idx="2235">
                  <c:v>64.310727999999997</c:v>
                </c:pt>
                <c:pt idx="2236">
                  <c:v>64.244831000000005</c:v>
                </c:pt>
                <c:pt idx="2237">
                  <c:v>64.169342999999998</c:v>
                </c:pt>
                <c:pt idx="2238">
                  <c:v>64.081956000000005</c:v>
                </c:pt>
                <c:pt idx="2239">
                  <c:v>63.989595999999999</c:v>
                </c:pt>
                <c:pt idx="2240">
                  <c:v>63.901327999999999</c:v>
                </c:pt>
                <c:pt idx="2241">
                  <c:v>63.821309999999997</c:v>
                </c:pt>
                <c:pt idx="2242">
                  <c:v>63.737825999999998</c:v>
                </c:pt>
                <c:pt idx="2243">
                  <c:v>63.634037999999997</c:v>
                </c:pt>
                <c:pt idx="2244">
                  <c:v>63.518281000000002</c:v>
                </c:pt>
                <c:pt idx="2245">
                  <c:v>63.423012</c:v>
                </c:pt>
                <c:pt idx="2246">
                  <c:v>63.359181999999997</c:v>
                </c:pt>
                <c:pt idx="2247">
                  <c:v>63.303677999999998</c:v>
                </c:pt>
                <c:pt idx="2248">
                  <c:v>63.211466999999999</c:v>
                </c:pt>
                <c:pt idx="2249">
                  <c:v>63.064425</c:v>
                </c:pt>
                <c:pt idx="2250">
                  <c:v>62.885621</c:v>
                </c:pt>
                <c:pt idx="2251">
                  <c:v>62.693596999999997</c:v>
                </c:pt>
                <c:pt idx="2252">
                  <c:v>62.504116000000003</c:v>
                </c:pt>
                <c:pt idx="2253">
                  <c:v>62.340299999999999</c:v>
                </c:pt>
                <c:pt idx="2254">
                  <c:v>62.200218</c:v>
                </c:pt>
                <c:pt idx="2255">
                  <c:v>62.050153000000002</c:v>
                </c:pt>
                <c:pt idx="2256">
                  <c:v>61.880358000000001</c:v>
                </c:pt>
                <c:pt idx="2257">
                  <c:v>61.718573999999997</c:v>
                </c:pt>
                <c:pt idx="2258">
                  <c:v>61.575051000000002</c:v>
                </c:pt>
                <c:pt idx="2259">
                  <c:v>61.422207999999998</c:v>
                </c:pt>
                <c:pt idx="2260">
                  <c:v>61.258091</c:v>
                </c:pt>
                <c:pt idx="2261">
                  <c:v>61.134608999999998</c:v>
                </c:pt>
                <c:pt idx="2262">
                  <c:v>61.073045999999998</c:v>
                </c:pt>
                <c:pt idx="2263">
                  <c:v>61.047465000000003</c:v>
                </c:pt>
                <c:pt idx="2264">
                  <c:v>61.057335000000002</c:v>
                </c:pt>
                <c:pt idx="2265">
                  <c:v>61.130066999999997</c:v>
                </c:pt>
                <c:pt idx="2266">
                  <c:v>61.278660000000002</c:v>
                </c:pt>
                <c:pt idx="2267">
                  <c:v>61.410269999999997</c:v>
                </c:pt>
                <c:pt idx="2268">
                  <c:v>61.442779000000002</c:v>
                </c:pt>
                <c:pt idx="2269">
                  <c:v>61.423516999999997</c:v>
                </c:pt>
                <c:pt idx="2270">
                  <c:v>61.391025999999997</c:v>
                </c:pt>
                <c:pt idx="2271">
                  <c:v>61.345357999999997</c:v>
                </c:pt>
                <c:pt idx="2272">
                  <c:v>61.290174</c:v>
                </c:pt>
                <c:pt idx="2273">
                  <c:v>61.234518999999999</c:v>
                </c:pt>
                <c:pt idx="2274">
                  <c:v>61.175035000000001</c:v>
                </c:pt>
                <c:pt idx="2275">
                  <c:v>61.082689999999999</c:v>
                </c:pt>
                <c:pt idx="2276">
                  <c:v>60.950982000000003</c:v>
                </c:pt>
                <c:pt idx="2277">
                  <c:v>60.810873999999998</c:v>
                </c:pt>
                <c:pt idx="2278">
                  <c:v>60.686692000000001</c:v>
                </c:pt>
                <c:pt idx="2279">
                  <c:v>60.579495999999999</c:v>
                </c:pt>
                <c:pt idx="2280">
                  <c:v>60.471083999999998</c:v>
                </c:pt>
                <c:pt idx="2281">
                  <c:v>60.305605</c:v>
                </c:pt>
                <c:pt idx="2282">
                  <c:v>59.941493999999999</c:v>
                </c:pt>
                <c:pt idx="2283">
                  <c:v>59.334463</c:v>
                </c:pt>
                <c:pt idx="2284">
                  <c:v>58.636648999999998</c:v>
                </c:pt>
                <c:pt idx="2285">
                  <c:v>57.930939000000002</c:v>
                </c:pt>
                <c:pt idx="2286">
                  <c:v>57.227831999999999</c:v>
                </c:pt>
                <c:pt idx="2287">
                  <c:v>56.543565000000001</c:v>
                </c:pt>
                <c:pt idx="2288">
                  <c:v>55.842018000000003</c:v>
                </c:pt>
                <c:pt idx="2289">
                  <c:v>55.074910000000003</c:v>
                </c:pt>
                <c:pt idx="2290">
                  <c:v>54.277521999999998</c:v>
                </c:pt>
                <c:pt idx="2291">
                  <c:v>53.575924000000001</c:v>
                </c:pt>
                <c:pt idx="2292">
                  <c:v>53.049641999999999</c:v>
                </c:pt>
                <c:pt idx="2293">
                  <c:v>52.661821000000003</c:v>
                </c:pt>
                <c:pt idx="2294">
                  <c:v>52.385285000000003</c:v>
                </c:pt>
                <c:pt idx="2295">
                  <c:v>52.302965</c:v>
                </c:pt>
                <c:pt idx="2296">
                  <c:v>52.398408000000003</c:v>
                </c:pt>
                <c:pt idx="2297">
                  <c:v>52.553618999999998</c:v>
                </c:pt>
                <c:pt idx="2298">
                  <c:v>52.757725999999998</c:v>
                </c:pt>
                <c:pt idx="2299">
                  <c:v>53.168121999999997</c:v>
                </c:pt>
                <c:pt idx="2300">
                  <c:v>53.822924</c:v>
                </c:pt>
                <c:pt idx="2301">
                  <c:v>54.392628999999999</c:v>
                </c:pt>
                <c:pt idx="2302">
                  <c:v>54.749769000000001</c:v>
                </c:pt>
                <c:pt idx="2303">
                  <c:v>55.124634999999998</c:v>
                </c:pt>
                <c:pt idx="2304">
                  <c:v>55.617716000000001</c:v>
                </c:pt>
                <c:pt idx="2305">
                  <c:v>56.056854000000001</c:v>
                </c:pt>
                <c:pt idx="2306">
                  <c:v>56.318855999999997</c:v>
                </c:pt>
                <c:pt idx="2307">
                  <c:v>56.497033000000002</c:v>
                </c:pt>
                <c:pt idx="2308">
                  <c:v>56.675193</c:v>
                </c:pt>
                <c:pt idx="2309">
                  <c:v>56.857771999999997</c:v>
                </c:pt>
                <c:pt idx="2310">
                  <c:v>57.025308000000003</c:v>
                </c:pt>
                <c:pt idx="2311">
                  <c:v>57.174607999999999</c:v>
                </c:pt>
                <c:pt idx="2312">
                  <c:v>57.30885</c:v>
                </c:pt>
                <c:pt idx="2313">
                  <c:v>57.426859</c:v>
                </c:pt>
                <c:pt idx="2314">
                  <c:v>57.528323</c:v>
                </c:pt>
                <c:pt idx="2315">
                  <c:v>57.593055</c:v>
                </c:pt>
                <c:pt idx="2316">
                  <c:v>57.670876999999997</c:v>
                </c:pt>
                <c:pt idx="2317">
                  <c:v>57.775945999999998</c:v>
                </c:pt>
                <c:pt idx="2318">
                  <c:v>57.845455000000001</c:v>
                </c:pt>
                <c:pt idx="2319">
                  <c:v>57.904598</c:v>
                </c:pt>
                <c:pt idx="2320">
                  <c:v>57.965972000000001</c:v>
                </c:pt>
                <c:pt idx="2321">
                  <c:v>58.008656000000002</c:v>
                </c:pt>
                <c:pt idx="2322">
                  <c:v>58.032930999999998</c:v>
                </c:pt>
                <c:pt idx="2323">
                  <c:v>58.041874999999997</c:v>
                </c:pt>
                <c:pt idx="2324">
                  <c:v>58.031058000000002</c:v>
                </c:pt>
                <c:pt idx="2325">
                  <c:v>58.005315000000003</c:v>
                </c:pt>
                <c:pt idx="2326">
                  <c:v>57.999262999999999</c:v>
                </c:pt>
                <c:pt idx="2327">
                  <c:v>58.018653999999998</c:v>
                </c:pt>
                <c:pt idx="2328">
                  <c:v>58.050387999999998</c:v>
                </c:pt>
                <c:pt idx="2329">
                  <c:v>58.070520999999999</c:v>
                </c:pt>
                <c:pt idx="2330">
                  <c:v>58.050325000000001</c:v>
                </c:pt>
                <c:pt idx="2331">
                  <c:v>57.999740000000003</c:v>
                </c:pt>
                <c:pt idx="2332">
                  <c:v>57.943483000000001</c:v>
                </c:pt>
                <c:pt idx="2333">
                  <c:v>57.898536999999997</c:v>
                </c:pt>
                <c:pt idx="2334">
                  <c:v>57.869525000000003</c:v>
                </c:pt>
                <c:pt idx="2335">
                  <c:v>57.840702999999998</c:v>
                </c:pt>
                <c:pt idx="2336">
                  <c:v>57.785620999999999</c:v>
                </c:pt>
                <c:pt idx="2337">
                  <c:v>57.695225000000001</c:v>
                </c:pt>
                <c:pt idx="2338">
                  <c:v>57.610118</c:v>
                </c:pt>
                <c:pt idx="2339">
                  <c:v>57.555120000000002</c:v>
                </c:pt>
                <c:pt idx="2340">
                  <c:v>57.50844</c:v>
                </c:pt>
                <c:pt idx="2341">
                  <c:v>57.467323</c:v>
                </c:pt>
                <c:pt idx="2342">
                  <c:v>57.431289999999997</c:v>
                </c:pt>
                <c:pt idx="2343">
                  <c:v>57.411109000000003</c:v>
                </c:pt>
                <c:pt idx="2344">
                  <c:v>57.398952000000001</c:v>
                </c:pt>
                <c:pt idx="2345">
                  <c:v>57.412993</c:v>
                </c:pt>
                <c:pt idx="2346">
                  <c:v>57.332146999999999</c:v>
                </c:pt>
                <c:pt idx="2347">
                  <c:v>57.101996</c:v>
                </c:pt>
                <c:pt idx="2348">
                  <c:v>56.933140999999999</c:v>
                </c:pt>
                <c:pt idx="2349">
                  <c:v>56.857546999999997</c:v>
                </c:pt>
                <c:pt idx="2350">
                  <c:v>56.831499000000001</c:v>
                </c:pt>
                <c:pt idx="2351">
                  <c:v>56.836312999999997</c:v>
                </c:pt>
                <c:pt idx="2352">
                  <c:v>56.768068999999997</c:v>
                </c:pt>
                <c:pt idx="2353">
                  <c:v>56.585810000000002</c:v>
                </c:pt>
                <c:pt idx="2354">
                  <c:v>56.423873</c:v>
                </c:pt>
                <c:pt idx="2355">
                  <c:v>56.347951999999999</c:v>
                </c:pt>
                <c:pt idx="2356">
                  <c:v>56.291784</c:v>
                </c:pt>
                <c:pt idx="2357">
                  <c:v>56.227338000000003</c:v>
                </c:pt>
                <c:pt idx="2358">
                  <c:v>56.154378999999999</c:v>
                </c:pt>
                <c:pt idx="2359">
                  <c:v>56.083134999999999</c:v>
                </c:pt>
                <c:pt idx="2360">
                  <c:v>56.024036000000002</c:v>
                </c:pt>
                <c:pt idx="2361">
                  <c:v>55.978107999999999</c:v>
                </c:pt>
                <c:pt idx="2362">
                  <c:v>55.934820000000002</c:v>
                </c:pt>
                <c:pt idx="2363">
                  <c:v>55.823911000000003</c:v>
                </c:pt>
                <c:pt idx="2364">
                  <c:v>55.587356999999997</c:v>
                </c:pt>
                <c:pt idx="2365">
                  <c:v>55.359250000000003</c:v>
                </c:pt>
                <c:pt idx="2366">
                  <c:v>55.242134999999998</c:v>
                </c:pt>
                <c:pt idx="2367">
                  <c:v>55.188698000000002</c:v>
                </c:pt>
                <c:pt idx="2368">
                  <c:v>55.159877000000002</c:v>
                </c:pt>
                <c:pt idx="2369">
                  <c:v>55.124363000000002</c:v>
                </c:pt>
                <c:pt idx="2370">
                  <c:v>55.060704999999999</c:v>
                </c:pt>
                <c:pt idx="2371">
                  <c:v>54.964143999999997</c:v>
                </c:pt>
                <c:pt idx="2372">
                  <c:v>54.856411000000001</c:v>
                </c:pt>
                <c:pt idx="2373">
                  <c:v>54.774073999999999</c:v>
                </c:pt>
                <c:pt idx="2374">
                  <c:v>54.719380999999998</c:v>
                </c:pt>
                <c:pt idx="2375">
                  <c:v>54.654420999999999</c:v>
                </c:pt>
                <c:pt idx="2376">
                  <c:v>54.535657999999998</c:v>
                </c:pt>
                <c:pt idx="2377">
                  <c:v>54.392142999999997</c:v>
                </c:pt>
                <c:pt idx="2378">
                  <c:v>54.305228</c:v>
                </c:pt>
                <c:pt idx="2379">
                  <c:v>54.277473999999998</c:v>
                </c:pt>
                <c:pt idx="2380">
                  <c:v>54.259613999999999</c:v>
                </c:pt>
                <c:pt idx="2381">
                  <c:v>54.2301</c:v>
                </c:pt>
                <c:pt idx="2382">
                  <c:v>54.169257999999999</c:v>
                </c:pt>
                <c:pt idx="2383">
                  <c:v>54.071420000000003</c:v>
                </c:pt>
                <c:pt idx="2384">
                  <c:v>53.976934999999997</c:v>
                </c:pt>
                <c:pt idx="2385">
                  <c:v>53.914031000000001</c:v>
                </c:pt>
                <c:pt idx="2386">
                  <c:v>53.873218999999999</c:v>
                </c:pt>
                <c:pt idx="2387">
                  <c:v>53.845748</c:v>
                </c:pt>
                <c:pt idx="2388">
                  <c:v>53.820956000000002</c:v>
                </c:pt>
                <c:pt idx="2389">
                  <c:v>53.792284000000002</c:v>
                </c:pt>
                <c:pt idx="2390">
                  <c:v>53.768797999999997</c:v>
                </c:pt>
                <c:pt idx="2391">
                  <c:v>53.753374000000001</c:v>
                </c:pt>
                <c:pt idx="2392">
                  <c:v>53.735187000000003</c:v>
                </c:pt>
                <c:pt idx="2393">
                  <c:v>53.708008</c:v>
                </c:pt>
                <c:pt idx="2394">
                  <c:v>53.676735000000001</c:v>
                </c:pt>
                <c:pt idx="2395">
                  <c:v>53.636032999999998</c:v>
                </c:pt>
                <c:pt idx="2396">
                  <c:v>53.576481999999999</c:v>
                </c:pt>
                <c:pt idx="2397">
                  <c:v>53.513846999999998</c:v>
                </c:pt>
                <c:pt idx="2398">
                  <c:v>53.475501000000001</c:v>
                </c:pt>
                <c:pt idx="2399">
                  <c:v>53.464241000000001</c:v>
                </c:pt>
                <c:pt idx="2400">
                  <c:v>53.464167000000003</c:v>
                </c:pt>
                <c:pt idx="2401">
                  <c:v>53.473385999999998</c:v>
                </c:pt>
                <c:pt idx="2402">
                  <c:v>53.496389999999998</c:v>
                </c:pt>
                <c:pt idx="2403">
                  <c:v>53.516793999999997</c:v>
                </c:pt>
                <c:pt idx="2404">
                  <c:v>53.510544000000003</c:v>
                </c:pt>
                <c:pt idx="2405">
                  <c:v>53.483728999999997</c:v>
                </c:pt>
                <c:pt idx="2406">
                  <c:v>53.469915</c:v>
                </c:pt>
                <c:pt idx="2407">
                  <c:v>53.482143999999998</c:v>
                </c:pt>
                <c:pt idx="2408">
                  <c:v>53.504547000000002</c:v>
                </c:pt>
                <c:pt idx="2409">
                  <c:v>53.531778000000003</c:v>
                </c:pt>
                <c:pt idx="2410">
                  <c:v>53.579399000000002</c:v>
                </c:pt>
                <c:pt idx="2411">
                  <c:v>53.651854999999998</c:v>
                </c:pt>
                <c:pt idx="2412">
                  <c:v>53.729551000000001</c:v>
                </c:pt>
                <c:pt idx="2413">
                  <c:v>53.796111000000003</c:v>
                </c:pt>
                <c:pt idx="2414">
                  <c:v>53.852257000000002</c:v>
                </c:pt>
                <c:pt idx="2415">
                  <c:v>53.902667000000001</c:v>
                </c:pt>
                <c:pt idx="2416">
                  <c:v>53.942036000000002</c:v>
                </c:pt>
                <c:pt idx="2417">
                  <c:v>53.976013999999999</c:v>
                </c:pt>
                <c:pt idx="2418">
                  <c:v>54.023353999999998</c:v>
                </c:pt>
                <c:pt idx="2419">
                  <c:v>54.084836000000003</c:v>
                </c:pt>
                <c:pt idx="2420">
                  <c:v>54.142668</c:v>
                </c:pt>
                <c:pt idx="2421">
                  <c:v>54.191426999999997</c:v>
                </c:pt>
                <c:pt idx="2422">
                  <c:v>54.241121</c:v>
                </c:pt>
                <c:pt idx="2423">
                  <c:v>54.282834000000001</c:v>
                </c:pt>
                <c:pt idx="2424">
                  <c:v>54.318390999999998</c:v>
                </c:pt>
                <c:pt idx="2425">
                  <c:v>54.365586</c:v>
                </c:pt>
                <c:pt idx="2426">
                  <c:v>54.421213000000002</c:v>
                </c:pt>
                <c:pt idx="2427">
                  <c:v>54.478821000000003</c:v>
                </c:pt>
                <c:pt idx="2428">
                  <c:v>54.534799</c:v>
                </c:pt>
                <c:pt idx="2429">
                  <c:v>54.578792</c:v>
                </c:pt>
                <c:pt idx="2430">
                  <c:v>54.629660999999999</c:v>
                </c:pt>
                <c:pt idx="2431">
                  <c:v>54.716768999999999</c:v>
                </c:pt>
                <c:pt idx="2432">
                  <c:v>54.799120000000002</c:v>
                </c:pt>
                <c:pt idx="2433">
                  <c:v>54.843470000000003</c:v>
                </c:pt>
                <c:pt idx="2434">
                  <c:v>54.862122999999997</c:v>
                </c:pt>
                <c:pt idx="2435">
                  <c:v>54.882015000000003</c:v>
                </c:pt>
                <c:pt idx="2436">
                  <c:v>54.901988000000003</c:v>
                </c:pt>
                <c:pt idx="2437">
                  <c:v>54.946815999999998</c:v>
                </c:pt>
                <c:pt idx="2438">
                  <c:v>55.009231</c:v>
                </c:pt>
                <c:pt idx="2439">
                  <c:v>55.122444999999999</c:v>
                </c:pt>
                <c:pt idx="2440">
                  <c:v>55.182957000000002</c:v>
                </c:pt>
                <c:pt idx="2441">
                  <c:v>55.066963000000001</c:v>
                </c:pt>
                <c:pt idx="2442">
                  <c:v>54.982149999999997</c:v>
                </c:pt>
                <c:pt idx="2443">
                  <c:v>54.974341000000003</c:v>
                </c:pt>
                <c:pt idx="2444">
                  <c:v>54.961547000000003</c:v>
                </c:pt>
                <c:pt idx="2445">
                  <c:v>54.956780000000002</c:v>
                </c:pt>
                <c:pt idx="2446">
                  <c:v>54.967987999999998</c:v>
                </c:pt>
                <c:pt idx="2447">
                  <c:v>54.995645000000003</c:v>
                </c:pt>
                <c:pt idx="2448">
                  <c:v>55.014854999999997</c:v>
                </c:pt>
                <c:pt idx="2449">
                  <c:v>55.019928999999998</c:v>
                </c:pt>
                <c:pt idx="2450">
                  <c:v>55.024458000000003</c:v>
                </c:pt>
                <c:pt idx="2451">
                  <c:v>55.048036000000003</c:v>
                </c:pt>
                <c:pt idx="2452">
                  <c:v>55.084605000000003</c:v>
                </c:pt>
                <c:pt idx="2453">
                  <c:v>55.115045000000002</c:v>
                </c:pt>
                <c:pt idx="2454">
                  <c:v>55.130754000000003</c:v>
                </c:pt>
                <c:pt idx="2455">
                  <c:v>55.124121000000002</c:v>
                </c:pt>
                <c:pt idx="2456">
                  <c:v>55.133544999999998</c:v>
                </c:pt>
                <c:pt idx="2457">
                  <c:v>55.212876000000001</c:v>
                </c:pt>
                <c:pt idx="2458">
                  <c:v>55.367448000000003</c:v>
                </c:pt>
                <c:pt idx="2459">
                  <c:v>55.483325999999998</c:v>
                </c:pt>
                <c:pt idx="2460">
                  <c:v>55.486780000000003</c:v>
                </c:pt>
                <c:pt idx="2461">
                  <c:v>55.485928000000001</c:v>
                </c:pt>
                <c:pt idx="2462">
                  <c:v>55.518405000000001</c:v>
                </c:pt>
                <c:pt idx="2463">
                  <c:v>55.566502</c:v>
                </c:pt>
                <c:pt idx="2464">
                  <c:v>55.632767999999999</c:v>
                </c:pt>
                <c:pt idx="2465">
                  <c:v>55.696776</c:v>
                </c:pt>
                <c:pt idx="2466">
                  <c:v>55.748624</c:v>
                </c:pt>
                <c:pt idx="2467">
                  <c:v>55.803632</c:v>
                </c:pt>
                <c:pt idx="2468">
                  <c:v>55.875235000000004</c:v>
                </c:pt>
                <c:pt idx="2469">
                  <c:v>55.949129999999997</c:v>
                </c:pt>
                <c:pt idx="2470">
                  <c:v>56.017636000000003</c:v>
                </c:pt>
                <c:pt idx="2471">
                  <c:v>56.074438999999998</c:v>
                </c:pt>
                <c:pt idx="2472">
                  <c:v>56.120930000000001</c:v>
                </c:pt>
                <c:pt idx="2473">
                  <c:v>56.179319999999997</c:v>
                </c:pt>
                <c:pt idx="2474">
                  <c:v>56.270440999999998</c:v>
                </c:pt>
                <c:pt idx="2475">
                  <c:v>56.375041000000003</c:v>
                </c:pt>
                <c:pt idx="2476">
                  <c:v>56.463974</c:v>
                </c:pt>
                <c:pt idx="2477">
                  <c:v>56.532398000000001</c:v>
                </c:pt>
                <c:pt idx="2478">
                  <c:v>56.587640999999998</c:v>
                </c:pt>
                <c:pt idx="2479">
                  <c:v>56.652031999999998</c:v>
                </c:pt>
                <c:pt idx="2480">
                  <c:v>56.712032999999998</c:v>
                </c:pt>
                <c:pt idx="2481">
                  <c:v>56.753256999999998</c:v>
                </c:pt>
                <c:pt idx="2482">
                  <c:v>56.793683999999999</c:v>
                </c:pt>
                <c:pt idx="2483">
                  <c:v>56.835982000000001</c:v>
                </c:pt>
                <c:pt idx="2484">
                  <c:v>56.891368</c:v>
                </c:pt>
                <c:pt idx="2485">
                  <c:v>56.969973000000003</c:v>
                </c:pt>
                <c:pt idx="2486">
                  <c:v>57.075248999999999</c:v>
                </c:pt>
                <c:pt idx="2487">
                  <c:v>57.206285000000001</c:v>
                </c:pt>
                <c:pt idx="2488">
                  <c:v>57.342792000000003</c:v>
                </c:pt>
                <c:pt idx="2489">
                  <c:v>57.474930000000001</c:v>
                </c:pt>
                <c:pt idx="2490">
                  <c:v>57.598748000000001</c:v>
                </c:pt>
                <c:pt idx="2491">
                  <c:v>57.727120999999997</c:v>
                </c:pt>
                <c:pt idx="2492">
                  <c:v>57.821962999999997</c:v>
                </c:pt>
                <c:pt idx="2493">
                  <c:v>57.942385000000002</c:v>
                </c:pt>
                <c:pt idx="2494">
                  <c:v>58.125241000000003</c:v>
                </c:pt>
                <c:pt idx="2495">
                  <c:v>58.227395000000001</c:v>
                </c:pt>
                <c:pt idx="2496">
                  <c:v>58.279645000000002</c:v>
                </c:pt>
                <c:pt idx="2497">
                  <c:v>58.346679999999999</c:v>
                </c:pt>
                <c:pt idx="2498">
                  <c:v>58.414307000000001</c:v>
                </c:pt>
                <c:pt idx="2499">
                  <c:v>58.466171000000003</c:v>
                </c:pt>
                <c:pt idx="2500">
                  <c:v>58.472521</c:v>
                </c:pt>
                <c:pt idx="2501">
                  <c:v>58.437221000000001</c:v>
                </c:pt>
                <c:pt idx="2502">
                  <c:v>58.357263000000003</c:v>
                </c:pt>
                <c:pt idx="2503">
                  <c:v>58.204644999999999</c:v>
                </c:pt>
                <c:pt idx="2504">
                  <c:v>58.005882999999997</c:v>
                </c:pt>
                <c:pt idx="2505">
                  <c:v>57.843654999999998</c:v>
                </c:pt>
                <c:pt idx="2506">
                  <c:v>57.750838000000002</c:v>
                </c:pt>
                <c:pt idx="2507">
                  <c:v>57.708537</c:v>
                </c:pt>
                <c:pt idx="2508">
                  <c:v>57.694797000000001</c:v>
                </c:pt>
                <c:pt idx="2509">
                  <c:v>57.703774000000003</c:v>
                </c:pt>
                <c:pt idx="2510">
                  <c:v>57.772526999999997</c:v>
                </c:pt>
                <c:pt idx="2511">
                  <c:v>57.926983</c:v>
                </c:pt>
                <c:pt idx="2512">
                  <c:v>58.123336999999999</c:v>
                </c:pt>
                <c:pt idx="2513">
                  <c:v>58.326649000000003</c:v>
                </c:pt>
                <c:pt idx="2514">
                  <c:v>58.536417999999998</c:v>
                </c:pt>
                <c:pt idx="2515">
                  <c:v>58.749232999999997</c:v>
                </c:pt>
                <c:pt idx="2516">
                  <c:v>58.958706999999997</c:v>
                </c:pt>
                <c:pt idx="2517">
                  <c:v>59.177106999999999</c:v>
                </c:pt>
                <c:pt idx="2518">
                  <c:v>59.412469000000002</c:v>
                </c:pt>
                <c:pt idx="2519">
                  <c:v>59.637363999999998</c:v>
                </c:pt>
                <c:pt idx="2520">
                  <c:v>59.816358000000001</c:v>
                </c:pt>
                <c:pt idx="2521">
                  <c:v>59.950558999999998</c:v>
                </c:pt>
                <c:pt idx="2522">
                  <c:v>60.052585999999998</c:v>
                </c:pt>
                <c:pt idx="2523">
                  <c:v>60.113092000000002</c:v>
                </c:pt>
                <c:pt idx="2524">
                  <c:v>60.124031000000002</c:v>
                </c:pt>
                <c:pt idx="2525">
                  <c:v>60.075460999999997</c:v>
                </c:pt>
                <c:pt idx="2526">
                  <c:v>59.860230999999999</c:v>
                </c:pt>
                <c:pt idx="2527">
                  <c:v>59.256228999999998</c:v>
                </c:pt>
                <c:pt idx="2528">
                  <c:v>58.373144000000003</c:v>
                </c:pt>
                <c:pt idx="2529">
                  <c:v>57.583866</c:v>
                </c:pt>
                <c:pt idx="2530">
                  <c:v>56.933008000000001</c:v>
                </c:pt>
                <c:pt idx="2531">
                  <c:v>56.31467</c:v>
                </c:pt>
                <c:pt idx="2532">
                  <c:v>55.709814000000001</c:v>
                </c:pt>
                <c:pt idx="2533">
                  <c:v>55.126457000000002</c:v>
                </c:pt>
                <c:pt idx="2534">
                  <c:v>54.537647</c:v>
                </c:pt>
                <c:pt idx="2535">
                  <c:v>53.916553</c:v>
                </c:pt>
                <c:pt idx="2536">
                  <c:v>53.369602</c:v>
                </c:pt>
                <c:pt idx="2537">
                  <c:v>52.996125999999997</c:v>
                </c:pt>
                <c:pt idx="2538">
                  <c:v>52.743194000000003</c:v>
                </c:pt>
                <c:pt idx="2539">
                  <c:v>52.536380999999999</c:v>
                </c:pt>
                <c:pt idx="2540">
                  <c:v>52.349530999999999</c:v>
                </c:pt>
                <c:pt idx="2541">
                  <c:v>52.189520000000002</c:v>
                </c:pt>
                <c:pt idx="2542">
                  <c:v>52.029345999999997</c:v>
                </c:pt>
                <c:pt idx="2543">
                  <c:v>51.946547000000002</c:v>
                </c:pt>
                <c:pt idx="2544">
                  <c:v>52.075144999999999</c:v>
                </c:pt>
                <c:pt idx="2545">
                  <c:v>52.320058000000003</c:v>
                </c:pt>
                <c:pt idx="2546">
                  <c:v>52.589652999999998</c:v>
                </c:pt>
                <c:pt idx="2547">
                  <c:v>52.880864000000003</c:v>
                </c:pt>
                <c:pt idx="2548">
                  <c:v>53.178224</c:v>
                </c:pt>
                <c:pt idx="2549">
                  <c:v>53.454265999999997</c:v>
                </c:pt>
                <c:pt idx="2550">
                  <c:v>53.68329</c:v>
                </c:pt>
                <c:pt idx="2551">
                  <c:v>53.881461000000002</c:v>
                </c:pt>
                <c:pt idx="2552">
                  <c:v>54.085143000000002</c:v>
                </c:pt>
                <c:pt idx="2553">
                  <c:v>54.300313000000003</c:v>
                </c:pt>
                <c:pt idx="2554">
                  <c:v>54.503151000000003</c:v>
                </c:pt>
                <c:pt idx="2555">
                  <c:v>54.680638999999999</c:v>
                </c:pt>
                <c:pt idx="2556">
                  <c:v>54.841242000000001</c:v>
                </c:pt>
                <c:pt idx="2557">
                  <c:v>55.001429000000002</c:v>
                </c:pt>
                <c:pt idx="2558">
                  <c:v>55.168368000000001</c:v>
                </c:pt>
                <c:pt idx="2559">
                  <c:v>55.336987000000001</c:v>
                </c:pt>
                <c:pt idx="2560">
                  <c:v>55.493364</c:v>
                </c:pt>
                <c:pt idx="2561">
                  <c:v>55.633718999999999</c:v>
                </c:pt>
                <c:pt idx="2562">
                  <c:v>55.762877000000003</c:v>
                </c:pt>
                <c:pt idx="2563">
                  <c:v>55.896521999999997</c:v>
                </c:pt>
                <c:pt idx="2564">
                  <c:v>56.045957000000001</c:v>
                </c:pt>
                <c:pt idx="2565">
                  <c:v>56.196041999999998</c:v>
                </c:pt>
                <c:pt idx="2566">
                  <c:v>56.331256000000003</c:v>
                </c:pt>
                <c:pt idx="2567">
                  <c:v>56.445509000000001</c:v>
                </c:pt>
                <c:pt idx="2568">
                  <c:v>56.519351</c:v>
                </c:pt>
                <c:pt idx="2569">
                  <c:v>56.533378999999996</c:v>
                </c:pt>
                <c:pt idx="2570">
                  <c:v>56.497667</c:v>
                </c:pt>
                <c:pt idx="2571">
                  <c:v>56.447817000000001</c:v>
                </c:pt>
                <c:pt idx="2572">
                  <c:v>56.412070999999997</c:v>
                </c:pt>
                <c:pt idx="2573">
                  <c:v>56.390269000000004</c:v>
                </c:pt>
                <c:pt idx="2574">
                  <c:v>56.371969</c:v>
                </c:pt>
                <c:pt idx="2575">
                  <c:v>56.336289999999998</c:v>
                </c:pt>
                <c:pt idx="2576">
                  <c:v>56.269210000000001</c:v>
                </c:pt>
                <c:pt idx="2577">
                  <c:v>56.19314</c:v>
                </c:pt>
                <c:pt idx="2578">
                  <c:v>56.122478999999998</c:v>
                </c:pt>
                <c:pt idx="2579">
                  <c:v>56.035138000000003</c:v>
                </c:pt>
                <c:pt idx="2580">
                  <c:v>55.879899999999999</c:v>
                </c:pt>
                <c:pt idx="2581">
                  <c:v>55.669435999999997</c:v>
                </c:pt>
                <c:pt idx="2582">
                  <c:v>55.516173999999999</c:v>
                </c:pt>
                <c:pt idx="2583">
                  <c:v>55.455052000000002</c:v>
                </c:pt>
                <c:pt idx="2584">
                  <c:v>55.436317000000003</c:v>
                </c:pt>
                <c:pt idx="2585">
                  <c:v>55.439917999999999</c:v>
                </c:pt>
                <c:pt idx="2586">
                  <c:v>55.461202999999998</c:v>
                </c:pt>
                <c:pt idx="2587">
                  <c:v>55.485692999999998</c:v>
                </c:pt>
                <c:pt idx="2588">
                  <c:v>55.495621999999997</c:v>
                </c:pt>
                <c:pt idx="2589">
                  <c:v>55.490929000000001</c:v>
                </c:pt>
                <c:pt idx="2590">
                  <c:v>55.485914000000001</c:v>
                </c:pt>
                <c:pt idx="2591">
                  <c:v>55.486297999999998</c:v>
                </c:pt>
                <c:pt idx="2592">
                  <c:v>55.488850999999997</c:v>
                </c:pt>
                <c:pt idx="2593">
                  <c:v>55.483747000000001</c:v>
                </c:pt>
                <c:pt idx="2594">
                  <c:v>55.455095999999998</c:v>
                </c:pt>
                <c:pt idx="2595">
                  <c:v>55.382494000000001</c:v>
                </c:pt>
                <c:pt idx="2596">
                  <c:v>55.272167000000003</c:v>
                </c:pt>
                <c:pt idx="2597">
                  <c:v>55.165675</c:v>
                </c:pt>
                <c:pt idx="2598">
                  <c:v>55.080356000000002</c:v>
                </c:pt>
                <c:pt idx="2599">
                  <c:v>54.981901000000001</c:v>
                </c:pt>
                <c:pt idx="2600">
                  <c:v>54.811596000000002</c:v>
                </c:pt>
                <c:pt idx="2601">
                  <c:v>54.568091000000003</c:v>
                </c:pt>
                <c:pt idx="2602">
                  <c:v>54.324187999999999</c:v>
                </c:pt>
                <c:pt idx="2603">
                  <c:v>54.104618000000002</c:v>
                </c:pt>
                <c:pt idx="2604">
                  <c:v>53.853409999999997</c:v>
                </c:pt>
                <c:pt idx="2605">
                  <c:v>53.550325999999998</c:v>
                </c:pt>
                <c:pt idx="2606">
                  <c:v>53.262653</c:v>
                </c:pt>
                <c:pt idx="2607">
                  <c:v>53.035390999999997</c:v>
                </c:pt>
                <c:pt idx="2608">
                  <c:v>52.848804999999999</c:v>
                </c:pt>
                <c:pt idx="2609">
                  <c:v>52.679589</c:v>
                </c:pt>
                <c:pt idx="2610">
                  <c:v>52.510019999999997</c:v>
                </c:pt>
                <c:pt idx="2611">
                  <c:v>52.309896999999999</c:v>
                </c:pt>
                <c:pt idx="2612">
                  <c:v>52.050116000000003</c:v>
                </c:pt>
                <c:pt idx="2613">
                  <c:v>51.757159000000001</c:v>
                </c:pt>
                <c:pt idx="2614">
                  <c:v>51.491748000000001</c:v>
                </c:pt>
                <c:pt idx="2615">
                  <c:v>51.257213999999998</c:v>
                </c:pt>
                <c:pt idx="2616">
                  <c:v>51.019925999999998</c:v>
                </c:pt>
                <c:pt idx="2617">
                  <c:v>50.773403999999999</c:v>
                </c:pt>
                <c:pt idx="2618">
                  <c:v>50.534868000000003</c:v>
                </c:pt>
                <c:pt idx="2619">
                  <c:v>50.321592000000003</c:v>
                </c:pt>
                <c:pt idx="2620">
                  <c:v>50.149653999999998</c:v>
                </c:pt>
                <c:pt idx="2621">
                  <c:v>50.047995</c:v>
                </c:pt>
                <c:pt idx="2622">
                  <c:v>50.036636999999999</c:v>
                </c:pt>
                <c:pt idx="2623">
                  <c:v>50.102347999999999</c:v>
                </c:pt>
                <c:pt idx="2624">
                  <c:v>50.226722000000002</c:v>
                </c:pt>
                <c:pt idx="2625">
                  <c:v>50.416612999999998</c:v>
                </c:pt>
                <c:pt idx="2626">
                  <c:v>50.666058</c:v>
                </c:pt>
                <c:pt idx="2627">
                  <c:v>50.913198999999999</c:v>
                </c:pt>
                <c:pt idx="2628">
                  <c:v>51.109254</c:v>
                </c:pt>
                <c:pt idx="2629">
                  <c:v>51.262397</c:v>
                </c:pt>
                <c:pt idx="2630">
                  <c:v>51.385117999999999</c:v>
                </c:pt>
                <c:pt idx="2631">
                  <c:v>51.46396</c:v>
                </c:pt>
                <c:pt idx="2632">
                  <c:v>51.488728999999999</c:v>
                </c:pt>
                <c:pt idx="2633">
                  <c:v>51.480792999999998</c:v>
                </c:pt>
                <c:pt idx="2634">
                  <c:v>51.471046000000001</c:v>
                </c:pt>
                <c:pt idx="2635">
                  <c:v>51.474820999999999</c:v>
                </c:pt>
                <c:pt idx="2636">
                  <c:v>51.496102999999998</c:v>
                </c:pt>
                <c:pt idx="2637">
                  <c:v>51.537069000000002</c:v>
                </c:pt>
                <c:pt idx="2638">
                  <c:v>51.592148000000002</c:v>
                </c:pt>
                <c:pt idx="2639">
                  <c:v>51.647595000000003</c:v>
                </c:pt>
                <c:pt idx="2640">
                  <c:v>51.702294000000002</c:v>
                </c:pt>
                <c:pt idx="2641">
                  <c:v>51.764468000000001</c:v>
                </c:pt>
                <c:pt idx="2642">
                  <c:v>51.831263999999997</c:v>
                </c:pt>
                <c:pt idx="2643">
                  <c:v>51.891188</c:v>
                </c:pt>
                <c:pt idx="2644">
                  <c:v>51.939025000000001</c:v>
                </c:pt>
                <c:pt idx="2645">
                  <c:v>51.976998999999999</c:v>
                </c:pt>
                <c:pt idx="2646">
                  <c:v>52.005133999999998</c:v>
                </c:pt>
                <c:pt idx="2647">
                  <c:v>52.024439000000001</c:v>
                </c:pt>
                <c:pt idx="2648">
                  <c:v>52.047725999999997</c:v>
                </c:pt>
                <c:pt idx="2649">
                  <c:v>52.088174000000002</c:v>
                </c:pt>
                <c:pt idx="2650">
                  <c:v>52.146138000000001</c:v>
                </c:pt>
                <c:pt idx="2651">
                  <c:v>52.210129999999999</c:v>
                </c:pt>
                <c:pt idx="2652">
                  <c:v>52.272720999999997</c:v>
                </c:pt>
                <c:pt idx="2653">
                  <c:v>52.337313000000002</c:v>
                </c:pt>
                <c:pt idx="2654">
                  <c:v>52.407138000000003</c:v>
                </c:pt>
                <c:pt idx="2655">
                  <c:v>52.479522000000003</c:v>
                </c:pt>
                <c:pt idx="2656">
                  <c:v>52.550217000000004</c:v>
                </c:pt>
                <c:pt idx="2657">
                  <c:v>52.615425000000002</c:v>
                </c:pt>
                <c:pt idx="2658">
                  <c:v>52.669645000000003</c:v>
                </c:pt>
                <c:pt idx="2659">
                  <c:v>52.708914999999998</c:v>
                </c:pt>
                <c:pt idx="2660">
                  <c:v>52.741165000000002</c:v>
                </c:pt>
                <c:pt idx="2661">
                  <c:v>52.780620999999996</c:v>
                </c:pt>
                <c:pt idx="2662">
                  <c:v>52.823126000000002</c:v>
                </c:pt>
                <c:pt idx="2663">
                  <c:v>52.855589999999999</c:v>
                </c:pt>
                <c:pt idx="2664">
                  <c:v>52.880595999999997</c:v>
                </c:pt>
                <c:pt idx="2665">
                  <c:v>52.904834999999999</c:v>
                </c:pt>
                <c:pt idx="2666">
                  <c:v>52.923070000000003</c:v>
                </c:pt>
                <c:pt idx="2667">
                  <c:v>52.927489999999999</c:v>
                </c:pt>
                <c:pt idx="2668">
                  <c:v>52.924849999999999</c:v>
                </c:pt>
                <c:pt idx="2669">
                  <c:v>52.933371000000001</c:v>
                </c:pt>
                <c:pt idx="2670">
                  <c:v>52.962905999999997</c:v>
                </c:pt>
                <c:pt idx="2671">
                  <c:v>53.006279999999997</c:v>
                </c:pt>
                <c:pt idx="2672">
                  <c:v>53.050631000000003</c:v>
                </c:pt>
                <c:pt idx="2673">
                  <c:v>53.087636000000003</c:v>
                </c:pt>
                <c:pt idx="2674">
                  <c:v>53.115037999999998</c:v>
                </c:pt>
                <c:pt idx="2675">
                  <c:v>53.135139000000002</c:v>
                </c:pt>
                <c:pt idx="2676">
                  <c:v>53.153255000000001</c:v>
                </c:pt>
                <c:pt idx="2677">
                  <c:v>53.171177</c:v>
                </c:pt>
                <c:pt idx="2678">
                  <c:v>53.180748999999999</c:v>
                </c:pt>
                <c:pt idx="2679">
                  <c:v>53.169725999999997</c:v>
                </c:pt>
                <c:pt idx="2680">
                  <c:v>53.132570000000001</c:v>
                </c:pt>
                <c:pt idx="2681">
                  <c:v>53.072246</c:v>
                </c:pt>
                <c:pt idx="2682">
                  <c:v>52.993537000000003</c:v>
                </c:pt>
                <c:pt idx="2683">
                  <c:v>52.900396999999998</c:v>
                </c:pt>
                <c:pt idx="2684">
                  <c:v>52.796270999999997</c:v>
                </c:pt>
                <c:pt idx="2685">
                  <c:v>52.679482</c:v>
                </c:pt>
                <c:pt idx="2686">
                  <c:v>52.543151000000002</c:v>
                </c:pt>
                <c:pt idx="2687">
                  <c:v>52.390135999999998</c:v>
                </c:pt>
                <c:pt idx="2688">
                  <c:v>52.241444999999999</c:v>
                </c:pt>
                <c:pt idx="2689">
                  <c:v>52.114972000000002</c:v>
                </c:pt>
                <c:pt idx="2690">
                  <c:v>52.003895999999997</c:v>
                </c:pt>
                <c:pt idx="2691">
                  <c:v>51.888953999999998</c:v>
                </c:pt>
                <c:pt idx="2692">
                  <c:v>51.765466000000004</c:v>
                </c:pt>
                <c:pt idx="2693">
                  <c:v>51.644725000000001</c:v>
                </c:pt>
                <c:pt idx="2694">
                  <c:v>51.533092000000003</c:v>
                </c:pt>
                <c:pt idx="2695">
                  <c:v>51.424124999999997</c:v>
                </c:pt>
                <c:pt idx="2696">
                  <c:v>51.313330000000001</c:v>
                </c:pt>
                <c:pt idx="2697">
                  <c:v>51.204904999999997</c:v>
                </c:pt>
                <c:pt idx="2698">
                  <c:v>51.101064000000001</c:v>
                </c:pt>
                <c:pt idx="2699">
                  <c:v>50.998365</c:v>
                </c:pt>
                <c:pt idx="2700">
                  <c:v>50.896138000000001</c:v>
                </c:pt>
                <c:pt idx="2701">
                  <c:v>50.796863999999999</c:v>
                </c:pt>
                <c:pt idx="2702">
                  <c:v>50.697721999999999</c:v>
                </c:pt>
                <c:pt idx="2703">
                  <c:v>50.594096999999998</c:v>
                </c:pt>
                <c:pt idx="2704">
                  <c:v>50.488948999999998</c:v>
                </c:pt>
                <c:pt idx="2705">
                  <c:v>50.385086000000001</c:v>
                </c:pt>
                <c:pt idx="2706">
                  <c:v>50.271349999999998</c:v>
                </c:pt>
                <c:pt idx="2707">
                  <c:v>50.133068999999999</c:v>
                </c:pt>
                <c:pt idx="2708">
                  <c:v>49.974390999999997</c:v>
                </c:pt>
                <c:pt idx="2709">
                  <c:v>49.813698000000002</c:v>
                </c:pt>
                <c:pt idx="2710">
                  <c:v>49.658340000000003</c:v>
                </c:pt>
                <c:pt idx="2711">
                  <c:v>49.502015999999998</c:v>
                </c:pt>
                <c:pt idx="2712">
                  <c:v>49.346851000000001</c:v>
                </c:pt>
                <c:pt idx="2713">
                  <c:v>49.206254999999999</c:v>
                </c:pt>
                <c:pt idx="2714">
                  <c:v>49.083615999999999</c:v>
                </c:pt>
                <c:pt idx="2715">
                  <c:v>48.971442000000003</c:v>
                </c:pt>
                <c:pt idx="2716">
                  <c:v>48.873412999999999</c:v>
                </c:pt>
                <c:pt idx="2717">
                  <c:v>48.802788</c:v>
                </c:pt>
                <c:pt idx="2718">
                  <c:v>48.754651000000003</c:v>
                </c:pt>
                <c:pt idx="2719">
                  <c:v>48.702627999999997</c:v>
                </c:pt>
                <c:pt idx="2720">
                  <c:v>48.629587000000001</c:v>
                </c:pt>
                <c:pt idx="2721">
                  <c:v>48.541676000000002</c:v>
                </c:pt>
                <c:pt idx="2722">
                  <c:v>48.445483000000003</c:v>
                </c:pt>
                <c:pt idx="2723">
                  <c:v>48.332844000000001</c:v>
                </c:pt>
                <c:pt idx="2724">
                  <c:v>48.197043000000001</c:v>
                </c:pt>
                <c:pt idx="2725">
                  <c:v>48.045136999999997</c:v>
                </c:pt>
                <c:pt idx="2726">
                  <c:v>47.885347000000003</c:v>
                </c:pt>
                <c:pt idx="2727">
                  <c:v>47.719589999999997</c:v>
                </c:pt>
                <c:pt idx="2728">
                  <c:v>47.558315999999998</c:v>
                </c:pt>
                <c:pt idx="2729">
                  <c:v>47.425114000000001</c:v>
                </c:pt>
                <c:pt idx="2730">
                  <c:v>47.33372</c:v>
                </c:pt>
                <c:pt idx="2731">
                  <c:v>47.275840000000002</c:v>
                </c:pt>
                <c:pt idx="2732">
                  <c:v>47.240048000000002</c:v>
                </c:pt>
                <c:pt idx="2733">
                  <c:v>47.224139999999998</c:v>
                </c:pt>
                <c:pt idx="2734">
                  <c:v>47.222304000000001</c:v>
                </c:pt>
                <c:pt idx="2735">
                  <c:v>47.219985000000001</c:v>
                </c:pt>
                <c:pt idx="2736">
                  <c:v>47.209471000000001</c:v>
                </c:pt>
                <c:pt idx="2737">
                  <c:v>47.194150999999998</c:v>
                </c:pt>
                <c:pt idx="2738">
                  <c:v>47.171788999999997</c:v>
                </c:pt>
                <c:pt idx="2739">
                  <c:v>47.130851</c:v>
                </c:pt>
                <c:pt idx="2740">
                  <c:v>47.070155999999997</c:v>
                </c:pt>
                <c:pt idx="2741">
                  <c:v>47.006278999999999</c:v>
                </c:pt>
                <c:pt idx="2742">
                  <c:v>46.953586999999999</c:v>
                </c:pt>
                <c:pt idx="2743">
                  <c:v>46.913674</c:v>
                </c:pt>
                <c:pt idx="2744">
                  <c:v>46.889558000000001</c:v>
                </c:pt>
                <c:pt idx="2745">
                  <c:v>46.890822</c:v>
                </c:pt>
                <c:pt idx="2746">
                  <c:v>46.917341999999998</c:v>
                </c:pt>
                <c:pt idx="2747">
                  <c:v>46.954112000000002</c:v>
                </c:pt>
                <c:pt idx="2748">
                  <c:v>46.988227999999999</c:v>
                </c:pt>
                <c:pt idx="2749">
                  <c:v>47.015757000000001</c:v>
                </c:pt>
                <c:pt idx="2750">
                  <c:v>47.028585999999997</c:v>
                </c:pt>
                <c:pt idx="2751">
                  <c:v>47.012963999999997</c:v>
                </c:pt>
                <c:pt idx="2752">
                  <c:v>46.967644</c:v>
                </c:pt>
                <c:pt idx="2753">
                  <c:v>46.907626</c:v>
                </c:pt>
                <c:pt idx="2754">
                  <c:v>46.842702000000003</c:v>
                </c:pt>
                <c:pt idx="2755">
                  <c:v>46.766756999999998</c:v>
                </c:pt>
                <c:pt idx="2756">
                  <c:v>46.674061999999999</c:v>
                </c:pt>
                <c:pt idx="2757">
                  <c:v>46.569837</c:v>
                </c:pt>
                <c:pt idx="2758">
                  <c:v>46.457596000000002</c:v>
                </c:pt>
                <c:pt idx="2759">
                  <c:v>46.331964999999997</c:v>
                </c:pt>
                <c:pt idx="2760">
                  <c:v>46.190981999999998</c:v>
                </c:pt>
                <c:pt idx="2761">
                  <c:v>46.039681000000002</c:v>
                </c:pt>
                <c:pt idx="2762">
                  <c:v>45.875300000000003</c:v>
                </c:pt>
                <c:pt idx="2763">
                  <c:v>45.685704999999999</c:v>
                </c:pt>
                <c:pt idx="2764">
                  <c:v>45.469757000000001</c:v>
                </c:pt>
                <c:pt idx="2765">
                  <c:v>45.243122</c:v>
                </c:pt>
                <c:pt idx="2766">
                  <c:v>45.017263</c:v>
                </c:pt>
                <c:pt idx="2767">
                  <c:v>44.790087</c:v>
                </c:pt>
                <c:pt idx="2768">
                  <c:v>44.565137999999997</c:v>
                </c:pt>
                <c:pt idx="2769">
                  <c:v>44.361853000000004</c:v>
                </c:pt>
                <c:pt idx="2770">
                  <c:v>44.198214999999998</c:v>
                </c:pt>
                <c:pt idx="2771">
                  <c:v>44.080497999999999</c:v>
                </c:pt>
                <c:pt idx="2772">
                  <c:v>44.015639999999998</c:v>
                </c:pt>
                <c:pt idx="2773">
                  <c:v>44.012492999999999</c:v>
                </c:pt>
                <c:pt idx="2774">
                  <c:v>44.064442</c:v>
                </c:pt>
                <c:pt idx="2775">
                  <c:v>44.152282999999997</c:v>
                </c:pt>
                <c:pt idx="2776">
                  <c:v>44.267923000000003</c:v>
                </c:pt>
                <c:pt idx="2777">
                  <c:v>44.409506999999998</c:v>
                </c:pt>
                <c:pt idx="2778">
                  <c:v>44.549788999999997</c:v>
                </c:pt>
                <c:pt idx="2779">
                  <c:v>44.641308000000002</c:v>
                </c:pt>
                <c:pt idx="2780">
                  <c:v>44.667982000000002</c:v>
                </c:pt>
                <c:pt idx="2781">
                  <c:v>44.673172999999998</c:v>
                </c:pt>
                <c:pt idx="2782">
                  <c:v>44.723481999999997</c:v>
                </c:pt>
                <c:pt idx="2783">
                  <c:v>44.855944999999998</c:v>
                </c:pt>
                <c:pt idx="2784">
                  <c:v>45.065505000000002</c:v>
                </c:pt>
                <c:pt idx="2785">
                  <c:v>45.321753999999999</c:v>
                </c:pt>
                <c:pt idx="2786">
                  <c:v>45.584254999999999</c:v>
                </c:pt>
                <c:pt idx="2787">
                  <c:v>45.816324999999999</c:v>
                </c:pt>
                <c:pt idx="2788">
                  <c:v>45.99577</c:v>
                </c:pt>
                <c:pt idx="2789">
                  <c:v>46.109699999999997</c:v>
                </c:pt>
                <c:pt idx="2790">
                  <c:v>46.144823000000002</c:v>
                </c:pt>
                <c:pt idx="2791">
                  <c:v>46.097268999999997</c:v>
                </c:pt>
                <c:pt idx="2792">
                  <c:v>45.990625999999999</c:v>
                </c:pt>
                <c:pt idx="2793">
                  <c:v>45.868805999999999</c:v>
                </c:pt>
                <c:pt idx="2794">
                  <c:v>45.766627</c:v>
                </c:pt>
                <c:pt idx="2795">
                  <c:v>45.697692000000004</c:v>
                </c:pt>
                <c:pt idx="2796">
                  <c:v>45.668916000000003</c:v>
                </c:pt>
                <c:pt idx="2797">
                  <c:v>45.685896999999997</c:v>
                </c:pt>
                <c:pt idx="2798">
                  <c:v>45.739324000000003</c:v>
                </c:pt>
                <c:pt idx="2799">
                  <c:v>45.806263000000001</c:v>
                </c:pt>
                <c:pt idx="2800">
                  <c:v>45.872478999999998</c:v>
                </c:pt>
                <c:pt idx="2801">
                  <c:v>45.940773999999998</c:v>
                </c:pt>
                <c:pt idx="2802">
                  <c:v>46.016922000000001</c:v>
                </c:pt>
                <c:pt idx="2803">
                  <c:v>46.103152999999999</c:v>
                </c:pt>
                <c:pt idx="2804">
                  <c:v>46.206181999999998</c:v>
                </c:pt>
                <c:pt idx="2805">
                  <c:v>46.335256999999999</c:v>
                </c:pt>
                <c:pt idx="2806">
                  <c:v>46.490054000000001</c:v>
                </c:pt>
                <c:pt idx="2807">
                  <c:v>46.662460000000003</c:v>
                </c:pt>
                <c:pt idx="2808">
                  <c:v>46.847011999999999</c:v>
                </c:pt>
                <c:pt idx="2809">
                  <c:v>47.035476000000003</c:v>
                </c:pt>
                <c:pt idx="2810">
                  <c:v>47.207771999999999</c:v>
                </c:pt>
                <c:pt idx="2811">
                  <c:v>47.347720000000002</c:v>
                </c:pt>
                <c:pt idx="2812">
                  <c:v>47.465567999999998</c:v>
                </c:pt>
                <c:pt idx="2813">
                  <c:v>47.587963999999999</c:v>
                </c:pt>
                <c:pt idx="2814">
                  <c:v>47.726722000000002</c:v>
                </c:pt>
                <c:pt idx="2815">
                  <c:v>47.872976000000001</c:v>
                </c:pt>
                <c:pt idx="2816">
                  <c:v>48.018566999999997</c:v>
                </c:pt>
                <c:pt idx="2817">
                  <c:v>48.163587</c:v>
                </c:pt>
                <c:pt idx="2818">
                  <c:v>48.304127000000001</c:v>
                </c:pt>
                <c:pt idx="2819">
                  <c:v>48.431576</c:v>
                </c:pt>
                <c:pt idx="2820">
                  <c:v>48.545408999999999</c:v>
                </c:pt>
                <c:pt idx="2821">
                  <c:v>48.651719999999997</c:v>
                </c:pt>
                <c:pt idx="2822">
                  <c:v>48.749716999999997</c:v>
                </c:pt>
                <c:pt idx="2823">
                  <c:v>48.834868999999998</c:v>
                </c:pt>
                <c:pt idx="2824">
                  <c:v>48.914180000000002</c:v>
                </c:pt>
                <c:pt idx="2825">
                  <c:v>49.001162000000001</c:v>
                </c:pt>
                <c:pt idx="2826">
                  <c:v>49.094155000000001</c:v>
                </c:pt>
                <c:pt idx="2827">
                  <c:v>49.176554000000003</c:v>
                </c:pt>
                <c:pt idx="2828">
                  <c:v>49.242762999999997</c:v>
                </c:pt>
                <c:pt idx="2829">
                  <c:v>49.309386000000003</c:v>
                </c:pt>
                <c:pt idx="2830">
                  <c:v>49.396037999999997</c:v>
                </c:pt>
                <c:pt idx="2831">
                  <c:v>49.50573</c:v>
                </c:pt>
                <c:pt idx="2832">
                  <c:v>49.626837999999999</c:v>
                </c:pt>
                <c:pt idx="2833">
                  <c:v>49.744585999999998</c:v>
                </c:pt>
                <c:pt idx="2834">
                  <c:v>49.848574999999997</c:v>
                </c:pt>
                <c:pt idx="2835">
                  <c:v>49.937424999999998</c:v>
                </c:pt>
                <c:pt idx="2836">
                  <c:v>50.017234999999999</c:v>
                </c:pt>
                <c:pt idx="2837">
                  <c:v>50.090392000000001</c:v>
                </c:pt>
                <c:pt idx="2838">
                  <c:v>50.149527999999997</c:v>
                </c:pt>
                <c:pt idx="2839">
                  <c:v>50.188661000000003</c:v>
                </c:pt>
                <c:pt idx="2840">
                  <c:v>50.212997000000001</c:v>
                </c:pt>
                <c:pt idx="2841">
                  <c:v>50.228144</c:v>
                </c:pt>
                <c:pt idx="2842">
                  <c:v>50.227725999999997</c:v>
                </c:pt>
                <c:pt idx="2843">
                  <c:v>50.205038000000002</c:v>
                </c:pt>
                <c:pt idx="2844">
                  <c:v>50.170485999999997</c:v>
                </c:pt>
                <c:pt idx="2845">
                  <c:v>50.141924000000003</c:v>
                </c:pt>
                <c:pt idx="2846">
                  <c:v>50.121541999999998</c:v>
                </c:pt>
                <c:pt idx="2847">
                  <c:v>50.097772999999997</c:v>
                </c:pt>
                <c:pt idx="2848">
                  <c:v>50.066808999999999</c:v>
                </c:pt>
                <c:pt idx="2849">
                  <c:v>50.035432</c:v>
                </c:pt>
                <c:pt idx="2850">
                  <c:v>50.004899999999999</c:v>
                </c:pt>
                <c:pt idx="2851">
                  <c:v>49.970784999999999</c:v>
                </c:pt>
                <c:pt idx="2852">
                  <c:v>49.939933000000003</c:v>
                </c:pt>
                <c:pt idx="2853">
                  <c:v>49.929729000000002</c:v>
                </c:pt>
                <c:pt idx="2854">
                  <c:v>49.946883</c:v>
                </c:pt>
                <c:pt idx="2855">
                  <c:v>49.982669999999999</c:v>
                </c:pt>
                <c:pt idx="2856">
                  <c:v>50.032716999999998</c:v>
                </c:pt>
                <c:pt idx="2857">
                  <c:v>50.106149000000002</c:v>
                </c:pt>
                <c:pt idx="2858">
                  <c:v>50.210045000000001</c:v>
                </c:pt>
                <c:pt idx="2859">
                  <c:v>50.337102999999999</c:v>
                </c:pt>
                <c:pt idx="2860">
                  <c:v>50.472738999999997</c:v>
                </c:pt>
                <c:pt idx="2861">
                  <c:v>50.604472999999999</c:v>
                </c:pt>
                <c:pt idx="2862">
                  <c:v>50.723585</c:v>
                </c:pt>
                <c:pt idx="2863">
                  <c:v>50.827666000000001</c:v>
                </c:pt>
                <c:pt idx="2864">
                  <c:v>50.921669000000001</c:v>
                </c:pt>
                <c:pt idx="2865">
                  <c:v>51.008130000000001</c:v>
                </c:pt>
                <c:pt idx="2866">
                  <c:v>51.078916</c:v>
                </c:pt>
                <c:pt idx="2867">
                  <c:v>51.126058999999998</c:v>
                </c:pt>
                <c:pt idx="2868">
                  <c:v>51.156579000000001</c:v>
                </c:pt>
                <c:pt idx="2869">
                  <c:v>51.184539000000001</c:v>
                </c:pt>
                <c:pt idx="2870">
                  <c:v>51.210293</c:v>
                </c:pt>
                <c:pt idx="2871">
                  <c:v>51.218764999999998</c:v>
                </c:pt>
                <c:pt idx="2872">
                  <c:v>51.19697</c:v>
                </c:pt>
                <c:pt idx="2873">
                  <c:v>51.143908000000003</c:v>
                </c:pt>
                <c:pt idx="2874">
                  <c:v>51.066893999999998</c:v>
                </c:pt>
                <c:pt idx="2875">
                  <c:v>50.978853999999998</c:v>
                </c:pt>
                <c:pt idx="2876">
                  <c:v>50.896417999999997</c:v>
                </c:pt>
                <c:pt idx="2877">
                  <c:v>50.829191000000002</c:v>
                </c:pt>
                <c:pt idx="2878">
                  <c:v>50.772745</c:v>
                </c:pt>
                <c:pt idx="2879">
                  <c:v>50.722226999999997</c:v>
                </c:pt>
                <c:pt idx="2880">
                  <c:v>50.685805000000002</c:v>
                </c:pt>
                <c:pt idx="2881">
                  <c:v>50.669803000000002</c:v>
                </c:pt>
                <c:pt idx="2882">
                  <c:v>50.659014999999997</c:v>
                </c:pt>
                <c:pt idx="2883">
                  <c:v>50.632354999999997</c:v>
                </c:pt>
                <c:pt idx="2884">
                  <c:v>50.593111999999998</c:v>
                </c:pt>
                <c:pt idx="2885">
                  <c:v>50.562455999999997</c:v>
                </c:pt>
                <c:pt idx="2886">
                  <c:v>50.547049999999999</c:v>
                </c:pt>
                <c:pt idx="2887">
                  <c:v>50.537038000000003</c:v>
                </c:pt>
                <c:pt idx="2888">
                  <c:v>50.534404000000002</c:v>
                </c:pt>
                <c:pt idx="2889">
                  <c:v>50.555190000000003</c:v>
                </c:pt>
                <c:pt idx="2890">
                  <c:v>50.597861999999999</c:v>
                </c:pt>
                <c:pt idx="2891">
                  <c:v>50.633017000000002</c:v>
                </c:pt>
                <c:pt idx="2892">
                  <c:v>50.633259000000002</c:v>
                </c:pt>
                <c:pt idx="2893">
                  <c:v>50.595692</c:v>
                </c:pt>
                <c:pt idx="2894">
                  <c:v>50.531075999999999</c:v>
                </c:pt>
                <c:pt idx="2895">
                  <c:v>50.448954999999998</c:v>
                </c:pt>
                <c:pt idx="2896">
                  <c:v>50.359473000000001</c:v>
                </c:pt>
                <c:pt idx="2897">
                  <c:v>50.273566000000002</c:v>
                </c:pt>
                <c:pt idx="2898">
                  <c:v>50.194305</c:v>
                </c:pt>
                <c:pt idx="2899">
                  <c:v>50.120936999999998</c:v>
                </c:pt>
                <c:pt idx="2900">
                  <c:v>50.064594999999997</c:v>
                </c:pt>
                <c:pt idx="2901">
                  <c:v>50.041991000000003</c:v>
                </c:pt>
                <c:pt idx="2902">
                  <c:v>50.052773999999999</c:v>
                </c:pt>
                <c:pt idx="2903">
                  <c:v>50.082652000000003</c:v>
                </c:pt>
                <c:pt idx="2904">
                  <c:v>50.128422</c:v>
                </c:pt>
                <c:pt idx="2905">
                  <c:v>50.196630999999996</c:v>
                </c:pt>
                <c:pt idx="2906">
                  <c:v>50.279218999999998</c:v>
                </c:pt>
                <c:pt idx="2907">
                  <c:v>50.358822000000004</c:v>
                </c:pt>
                <c:pt idx="2908">
                  <c:v>50.437972000000002</c:v>
                </c:pt>
                <c:pt idx="2909">
                  <c:v>50.535229000000001</c:v>
                </c:pt>
                <c:pt idx="2910">
                  <c:v>50.652518999999998</c:v>
                </c:pt>
                <c:pt idx="2911">
                  <c:v>50.771537000000002</c:v>
                </c:pt>
                <c:pt idx="2912">
                  <c:v>50.878979000000001</c:v>
                </c:pt>
                <c:pt idx="2913">
                  <c:v>50.971671999999998</c:v>
                </c:pt>
                <c:pt idx="2914">
                  <c:v>51.043532999999996</c:v>
                </c:pt>
                <c:pt idx="2915">
                  <c:v>51.091596000000003</c:v>
                </c:pt>
                <c:pt idx="2916">
                  <c:v>51.131394999999998</c:v>
                </c:pt>
                <c:pt idx="2917">
                  <c:v>51.183681999999997</c:v>
                </c:pt>
                <c:pt idx="2918">
                  <c:v>51.244819</c:v>
                </c:pt>
                <c:pt idx="2919">
                  <c:v>51.290694000000002</c:v>
                </c:pt>
                <c:pt idx="2920">
                  <c:v>51.312919000000001</c:v>
                </c:pt>
                <c:pt idx="2921">
                  <c:v>51.331732000000002</c:v>
                </c:pt>
                <c:pt idx="2922">
                  <c:v>51.367947000000001</c:v>
                </c:pt>
                <c:pt idx="2923">
                  <c:v>51.419944999999998</c:v>
                </c:pt>
                <c:pt idx="2924">
                  <c:v>51.475150999999997</c:v>
                </c:pt>
                <c:pt idx="2925">
                  <c:v>51.527406999999997</c:v>
                </c:pt>
                <c:pt idx="2926">
                  <c:v>51.575927999999998</c:v>
                </c:pt>
                <c:pt idx="2927">
                  <c:v>51.621958999999997</c:v>
                </c:pt>
                <c:pt idx="2928">
                  <c:v>51.673264000000003</c:v>
                </c:pt>
                <c:pt idx="2929">
                  <c:v>51.738670999999997</c:v>
                </c:pt>
                <c:pt idx="2930">
                  <c:v>51.811568999999999</c:v>
                </c:pt>
                <c:pt idx="2931">
                  <c:v>51.871288</c:v>
                </c:pt>
                <c:pt idx="2932">
                  <c:v>51.907530000000001</c:v>
                </c:pt>
                <c:pt idx="2933">
                  <c:v>51.933157999999999</c:v>
                </c:pt>
                <c:pt idx="2934">
                  <c:v>51.966746999999998</c:v>
                </c:pt>
                <c:pt idx="2935">
                  <c:v>52.011265999999999</c:v>
                </c:pt>
                <c:pt idx="2936">
                  <c:v>52.055872999999998</c:v>
                </c:pt>
                <c:pt idx="2937">
                  <c:v>52.090909000000003</c:v>
                </c:pt>
                <c:pt idx="2938">
                  <c:v>52.116044000000002</c:v>
                </c:pt>
                <c:pt idx="2939">
                  <c:v>52.140217999999997</c:v>
                </c:pt>
                <c:pt idx="2940">
                  <c:v>52.177833</c:v>
                </c:pt>
                <c:pt idx="2941">
                  <c:v>52.239167000000002</c:v>
                </c:pt>
                <c:pt idx="2942">
                  <c:v>52.32002</c:v>
                </c:pt>
                <c:pt idx="2943">
                  <c:v>52.404715000000003</c:v>
                </c:pt>
                <c:pt idx="2944">
                  <c:v>52.481397999999999</c:v>
                </c:pt>
                <c:pt idx="2945">
                  <c:v>52.551473000000001</c:v>
                </c:pt>
                <c:pt idx="2946">
                  <c:v>52.625359000000003</c:v>
                </c:pt>
                <c:pt idx="2947">
                  <c:v>52.712926000000003</c:v>
                </c:pt>
                <c:pt idx="2948">
                  <c:v>52.815987999999997</c:v>
                </c:pt>
                <c:pt idx="2949">
                  <c:v>52.924993999999998</c:v>
                </c:pt>
                <c:pt idx="2950">
                  <c:v>53.025060000000003</c:v>
                </c:pt>
                <c:pt idx="2951">
                  <c:v>53.109019000000004</c:v>
                </c:pt>
                <c:pt idx="2952">
                  <c:v>53.179515000000002</c:v>
                </c:pt>
                <c:pt idx="2953">
                  <c:v>53.236652999999997</c:v>
                </c:pt>
                <c:pt idx="2954">
                  <c:v>53.274217999999998</c:v>
                </c:pt>
                <c:pt idx="2955">
                  <c:v>53.292915000000001</c:v>
                </c:pt>
                <c:pt idx="2956">
                  <c:v>53.307454</c:v>
                </c:pt>
                <c:pt idx="2957">
                  <c:v>53.333165999999999</c:v>
                </c:pt>
                <c:pt idx="2958">
                  <c:v>53.371841000000003</c:v>
                </c:pt>
                <c:pt idx="2959">
                  <c:v>53.417976000000003</c:v>
                </c:pt>
                <c:pt idx="2960">
                  <c:v>53.471378000000001</c:v>
                </c:pt>
                <c:pt idx="2961">
                  <c:v>53.531734999999998</c:v>
                </c:pt>
                <c:pt idx="2962">
                  <c:v>53.586046000000003</c:v>
                </c:pt>
                <c:pt idx="2963">
                  <c:v>53.616757999999997</c:v>
                </c:pt>
                <c:pt idx="2964">
                  <c:v>53.623818</c:v>
                </c:pt>
                <c:pt idx="2965">
                  <c:v>53.627566999999999</c:v>
                </c:pt>
                <c:pt idx="2966">
                  <c:v>53.647089999999999</c:v>
                </c:pt>
                <c:pt idx="2967">
                  <c:v>53.683096999999997</c:v>
                </c:pt>
                <c:pt idx="2968">
                  <c:v>53.723246000000003</c:v>
                </c:pt>
                <c:pt idx="2969">
                  <c:v>53.756461999999999</c:v>
                </c:pt>
                <c:pt idx="2970">
                  <c:v>53.780206</c:v>
                </c:pt>
                <c:pt idx="2971">
                  <c:v>53.800415000000001</c:v>
                </c:pt>
                <c:pt idx="2972">
                  <c:v>53.827012000000003</c:v>
                </c:pt>
                <c:pt idx="2973">
                  <c:v>53.865354000000004</c:v>
                </c:pt>
                <c:pt idx="2974">
                  <c:v>53.910359</c:v>
                </c:pt>
                <c:pt idx="2975">
                  <c:v>53.952182000000001</c:v>
                </c:pt>
                <c:pt idx="2976">
                  <c:v>53.988011999999998</c:v>
                </c:pt>
                <c:pt idx="2977">
                  <c:v>54.025638999999998</c:v>
                </c:pt>
                <c:pt idx="2978">
                  <c:v>54.075847000000003</c:v>
                </c:pt>
                <c:pt idx="2979">
                  <c:v>54.142651999999998</c:v>
                </c:pt>
                <c:pt idx="2980">
                  <c:v>54.218440000000001</c:v>
                </c:pt>
                <c:pt idx="2981">
                  <c:v>54.286557999999999</c:v>
                </c:pt>
                <c:pt idx="2982">
                  <c:v>54.332768999999999</c:v>
                </c:pt>
                <c:pt idx="2983">
                  <c:v>54.357627000000001</c:v>
                </c:pt>
                <c:pt idx="2984">
                  <c:v>54.374260999999997</c:v>
                </c:pt>
                <c:pt idx="2985">
                  <c:v>54.392257000000001</c:v>
                </c:pt>
                <c:pt idx="2986">
                  <c:v>54.409154000000001</c:v>
                </c:pt>
                <c:pt idx="2987">
                  <c:v>54.421177</c:v>
                </c:pt>
                <c:pt idx="2988">
                  <c:v>54.435684999999999</c:v>
                </c:pt>
                <c:pt idx="2989">
                  <c:v>54.465648000000002</c:v>
                </c:pt>
                <c:pt idx="2990">
                  <c:v>54.514525999999996</c:v>
                </c:pt>
                <c:pt idx="2991">
                  <c:v>54.572412999999997</c:v>
                </c:pt>
                <c:pt idx="2992">
                  <c:v>54.624915999999999</c:v>
                </c:pt>
                <c:pt idx="2993">
                  <c:v>54.661721999999997</c:v>
                </c:pt>
                <c:pt idx="2994">
                  <c:v>54.680739000000003</c:v>
                </c:pt>
                <c:pt idx="2995">
                  <c:v>54.689230999999999</c:v>
                </c:pt>
                <c:pt idx="2996">
                  <c:v>54.697859999999999</c:v>
                </c:pt>
                <c:pt idx="2997">
                  <c:v>54.709131999999997</c:v>
                </c:pt>
                <c:pt idx="2998">
                  <c:v>54.714900999999998</c:v>
                </c:pt>
                <c:pt idx="2999">
                  <c:v>54.708998999999999</c:v>
                </c:pt>
                <c:pt idx="3000">
                  <c:v>54.696691999999999</c:v>
                </c:pt>
                <c:pt idx="3001">
                  <c:v>54.685133999999998</c:v>
                </c:pt>
                <c:pt idx="3002">
                  <c:v>54.670017999999999</c:v>
                </c:pt>
                <c:pt idx="3003">
                  <c:v>54.642325</c:v>
                </c:pt>
                <c:pt idx="3004">
                  <c:v>54.607576999999999</c:v>
                </c:pt>
                <c:pt idx="3005">
                  <c:v>54.587626999999998</c:v>
                </c:pt>
                <c:pt idx="3006">
                  <c:v>54.598610999999998</c:v>
                </c:pt>
                <c:pt idx="3007">
                  <c:v>54.632615000000001</c:v>
                </c:pt>
                <c:pt idx="3008">
                  <c:v>54.665250999999998</c:v>
                </c:pt>
                <c:pt idx="3009">
                  <c:v>54.678179999999998</c:v>
                </c:pt>
                <c:pt idx="3010">
                  <c:v>54.67192</c:v>
                </c:pt>
                <c:pt idx="3011">
                  <c:v>54.659312</c:v>
                </c:pt>
                <c:pt idx="3012">
                  <c:v>54.649768999999999</c:v>
                </c:pt>
                <c:pt idx="3013">
                  <c:v>54.640323000000002</c:v>
                </c:pt>
                <c:pt idx="3014">
                  <c:v>54.620435000000001</c:v>
                </c:pt>
                <c:pt idx="3015">
                  <c:v>54.583292999999998</c:v>
                </c:pt>
                <c:pt idx="3016">
                  <c:v>54.530625999999998</c:v>
                </c:pt>
                <c:pt idx="3017">
                  <c:v>54.468089999999997</c:v>
                </c:pt>
                <c:pt idx="3018">
                  <c:v>54.400100999999999</c:v>
                </c:pt>
                <c:pt idx="3019">
                  <c:v>54.330638999999998</c:v>
                </c:pt>
                <c:pt idx="3020">
                  <c:v>54.265804000000003</c:v>
                </c:pt>
                <c:pt idx="3021">
                  <c:v>54.211995999999999</c:v>
                </c:pt>
                <c:pt idx="3022">
                  <c:v>54.171059999999997</c:v>
                </c:pt>
                <c:pt idx="3023">
                  <c:v>54.137779999999999</c:v>
                </c:pt>
                <c:pt idx="3024">
                  <c:v>54.102055999999997</c:v>
                </c:pt>
                <c:pt idx="3025">
                  <c:v>54.056004999999999</c:v>
                </c:pt>
                <c:pt idx="3026">
                  <c:v>54.003174000000001</c:v>
                </c:pt>
                <c:pt idx="3027">
                  <c:v>53.959214000000003</c:v>
                </c:pt>
                <c:pt idx="3028">
                  <c:v>53.936855999999999</c:v>
                </c:pt>
                <c:pt idx="3029">
                  <c:v>53.929203000000001</c:v>
                </c:pt>
                <c:pt idx="3030">
                  <c:v>53.914242999999999</c:v>
                </c:pt>
                <c:pt idx="3031">
                  <c:v>53.877592</c:v>
                </c:pt>
                <c:pt idx="3032">
                  <c:v>53.823711000000003</c:v>
                </c:pt>
                <c:pt idx="3033">
                  <c:v>53.764071000000001</c:v>
                </c:pt>
                <c:pt idx="3034">
                  <c:v>53.705576000000001</c:v>
                </c:pt>
                <c:pt idx="3035">
                  <c:v>53.655099999999997</c:v>
                </c:pt>
                <c:pt idx="3036">
                  <c:v>53.622197</c:v>
                </c:pt>
                <c:pt idx="3037">
                  <c:v>53.605392999999999</c:v>
                </c:pt>
                <c:pt idx="3038">
                  <c:v>53.584364000000001</c:v>
                </c:pt>
                <c:pt idx="3039">
                  <c:v>53.540174999999998</c:v>
                </c:pt>
                <c:pt idx="3040">
                  <c:v>53.479809000000003</c:v>
                </c:pt>
                <c:pt idx="3041">
                  <c:v>53.428176999999998</c:v>
                </c:pt>
                <c:pt idx="3042">
                  <c:v>53.397765999999997</c:v>
                </c:pt>
                <c:pt idx="3043">
                  <c:v>53.377814000000001</c:v>
                </c:pt>
                <c:pt idx="3044">
                  <c:v>53.352035999999998</c:v>
                </c:pt>
                <c:pt idx="3045">
                  <c:v>53.313608000000002</c:v>
                </c:pt>
                <c:pt idx="3046">
                  <c:v>53.261448999999999</c:v>
                </c:pt>
                <c:pt idx="3047">
                  <c:v>53.195737000000001</c:v>
                </c:pt>
                <c:pt idx="3048">
                  <c:v>53.124029</c:v>
                </c:pt>
                <c:pt idx="3049">
                  <c:v>53.062578000000002</c:v>
                </c:pt>
                <c:pt idx="3050">
                  <c:v>53.022286000000001</c:v>
                </c:pt>
                <c:pt idx="3051">
                  <c:v>52.996248999999999</c:v>
                </c:pt>
                <c:pt idx="3052">
                  <c:v>52.967033000000001</c:v>
                </c:pt>
                <c:pt idx="3053">
                  <c:v>52.925353000000001</c:v>
                </c:pt>
                <c:pt idx="3054">
                  <c:v>52.878990999999999</c:v>
                </c:pt>
                <c:pt idx="3055">
                  <c:v>52.844228000000001</c:v>
                </c:pt>
                <c:pt idx="3056">
                  <c:v>52.830247999999997</c:v>
                </c:pt>
                <c:pt idx="3057">
                  <c:v>52.831581999999997</c:v>
                </c:pt>
                <c:pt idx="3058">
                  <c:v>52.835133999999996</c:v>
                </c:pt>
                <c:pt idx="3059">
                  <c:v>52.833488000000003</c:v>
                </c:pt>
                <c:pt idx="3060">
                  <c:v>52.828921999999999</c:v>
                </c:pt>
                <c:pt idx="3061">
                  <c:v>52.825873999999999</c:v>
                </c:pt>
                <c:pt idx="3062">
                  <c:v>52.826079999999997</c:v>
                </c:pt>
                <c:pt idx="3063">
                  <c:v>52.832920000000001</c:v>
                </c:pt>
                <c:pt idx="3064">
                  <c:v>52.852814000000002</c:v>
                </c:pt>
                <c:pt idx="3065">
                  <c:v>52.887245</c:v>
                </c:pt>
                <c:pt idx="3066">
                  <c:v>52.929372000000001</c:v>
                </c:pt>
                <c:pt idx="3067">
                  <c:v>52.973585</c:v>
                </c:pt>
                <c:pt idx="3068">
                  <c:v>53.021689000000002</c:v>
                </c:pt>
                <c:pt idx="3069">
                  <c:v>53.073518</c:v>
                </c:pt>
                <c:pt idx="3070">
                  <c:v>53.119337000000002</c:v>
                </c:pt>
                <c:pt idx="3071">
                  <c:v>53.150857999999999</c:v>
                </c:pt>
                <c:pt idx="3072">
                  <c:v>53.174743999999997</c:v>
                </c:pt>
                <c:pt idx="3073">
                  <c:v>53.206066999999997</c:v>
                </c:pt>
                <c:pt idx="3074">
                  <c:v>53.251106999999998</c:v>
                </c:pt>
                <c:pt idx="3075">
                  <c:v>53.303424999999997</c:v>
                </c:pt>
                <c:pt idx="3076">
                  <c:v>53.353617</c:v>
                </c:pt>
                <c:pt idx="3077">
                  <c:v>53.396521</c:v>
                </c:pt>
                <c:pt idx="3078">
                  <c:v>53.432645999999998</c:v>
                </c:pt>
                <c:pt idx="3079">
                  <c:v>53.468335000000003</c:v>
                </c:pt>
                <c:pt idx="3080">
                  <c:v>53.510157</c:v>
                </c:pt>
                <c:pt idx="3081">
                  <c:v>53.554181</c:v>
                </c:pt>
                <c:pt idx="3082">
                  <c:v>53.587367</c:v>
                </c:pt>
                <c:pt idx="3083">
                  <c:v>53.606651999999997</c:v>
                </c:pt>
                <c:pt idx="3084">
                  <c:v>53.630431000000002</c:v>
                </c:pt>
                <c:pt idx="3085">
                  <c:v>53.682786999999998</c:v>
                </c:pt>
                <c:pt idx="3086">
                  <c:v>53.770575999999998</c:v>
                </c:pt>
                <c:pt idx="3087">
                  <c:v>53.882863</c:v>
                </c:pt>
                <c:pt idx="3088">
                  <c:v>54.006441000000002</c:v>
                </c:pt>
                <c:pt idx="3089">
                  <c:v>54.132672999999997</c:v>
                </c:pt>
                <c:pt idx="3090">
                  <c:v>54.255448000000001</c:v>
                </c:pt>
                <c:pt idx="3091">
                  <c:v>54.373126999999997</c:v>
                </c:pt>
                <c:pt idx="3092">
                  <c:v>54.488885000000003</c:v>
                </c:pt>
                <c:pt idx="3093">
                  <c:v>54.601680999999999</c:v>
                </c:pt>
                <c:pt idx="3094">
                  <c:v>54.702997000000003</c:v>
                </c:pt>
                <c:pt idx="3095">
                  <c:v>54.790616</c:v>
                </c:pt>
                <c:pt idx="3096">
                  <c:v>54.877479999999998</c:v>
                </c:pt>
                <c:pt idx="3097">
                  <c:v>54.975079000000001</c:v>
                </c:pt>
                <c:pt idx="3098">
                  <c:v>55.072789</c:v>
                </c:pt>
                <c:pt idx="3099">
                  <c:v>55.145313999999999</c:v>
                </c:pt>
                <c:pt idx="3100">
                  <c:v>55.17897</c:v>
                </c:pt>
                <c:pt idx="3101">
                  <c:v>55.182527</c:v>
                </c:pt>
                <c:pt idx="3102">
                  <c:v>55.175766000000003</c:v>
                </c:pt>
                <c:pt idx="3103">
                  <c:v>55.175280000000001</c:v>
                </c:pt>
                <c:pt idx="3104">
                  <c:v>55.188462999999999</c:v>
                </c:pt>
                <c:pt idx="3105">
                  <c:v>55.212029999999999</c:v>
                </c:pt>
                <c:pt idx="3106">
                  <c:v>55.236775000000002</c:v>
                </c:pt>
                <c:pt idx="3107">
                  <c:v>55.260466000000001</c:v>
                </c:pt>
                <c:pt idx="3108">
                  <c:v>55.293948</c:v>
                </c:pt>
                <c:pt idx="3109">
                  <c:v>55.348393000000002</c:v>
                </c:pt>
                <c:pt idx="3110">
                  <c:v>55.420032999999997</c:v>
                </c:pt>
                <c:pt idx="3111">
                  <c:v>55.494996</c:v>
                </c:pt>
                <c:pt idx="3112">
                  <c:v>55.566194000000003</c:v>
                </c:pt>
                <c:pt idx="3113">
                  <c:v>55.637546</c:v>
                </c:pt>
                <c:pt idx="3114">
                  <c:v>55.713921999999997</c:v>
                </c:pt>
                <c:pt idx="3115">
                  <c:v>55.794778999999998</c:v>
                </c:pt>
                <c:pt idx="3116">
                  <c:v>55.876452</c:v>
                </c:pt>
                <c:pt idx="3117">
                  <c:v>55.954022000000002</c:v>
                </c:pt>
                <c:pt idx="3118">
                  <c:v>56.021923999999999</c:v>
                </c:pt>
                <c:pt idx="3119">
                  <c:v>56.078378000000001</c:v>
                </c:pt>
                <c:pt idx="3120">
                  <c:v>56.128779999999999</c:v>
                </c:pt>
                <c:pt idx="3121">
                  <c:v>56.181946000000003</c:v>
                </c:pt>
                <c:pt idx="3122">
                  <c:v>56.245631000000003</c:v>
                </c:pt>
                <c:pt idx="3123">
                  <c:v>56.327244</c:v>
                </c:pt>
                <c:pt idx="3124">
                  <c:v>56.431981999999998</c:v>
                </c:pt>
                <c:pt idx="3125">
                  <c:v>56.554903000000003</c:v>
                </c:pt>
                <c:pt idx="3126">
                  <c:v>56.681148</c:v>
                </c:pt>
                <c:pt idx="3127">
                  <c:v>56.800713000000002</c:v>
                </c:pt>
                <c:pt idx="3128">
                  <c:v>56.918208999999997</c:v>
                </c:pt>
                <c:pt idx="3129">
                  <c:v>57.042521000000001</c:v>
                </c:pt>
                <c:pt idx="3130">
                  <c:v>57.171878999999997</c:v>
                </c:pt>
                <c:pt idx="3131">
                  <c:v>57.294336999999999</c:v>
                </c:pt>
                <c:pt idx="3132">
                  <c:v>57.398963999999999</c:v>
                </c:pt>
                <c:pt idx="3133">
                  <c:v>57.483865999999999</c:v>
                </c:pt>
                <c:pt idx="3134">
                  <c:v>57.558084999999998</c:v>
                </c:pt>
                <c:pt idx="3135">
                  <c:v>57.636848999999998</c:v>
                </c:pt>
                <c:pt idx="3136">
                  <c:v>57.729399000000001</c:v>
                </c:pt>
                <c:pt idx="3137">
                  <c:v>57.830876000000004</c:v>
                </c:pt>
                <c:pt idx="3138">
                  <c:v>57.932464000000003</c:v>
                </c:pt>
                <c:pt idx="3139">
                  <c:v>58.038792999999998</c:v>
                </c:pt>
                <c:pt idx="3140">
                  <c:v>58.165520000000001</c:v>
                </c:pt>
                <c:pt idx="3141">
                  <c:v>58.317746</c:v>
                </c:pt>
                <c:pt idx="3142">
                  <c:v>58.480204999999998</c:v>
                </c:pt>
                <c:pt idx="3143">
                  <c:v>58.631694000000003</c:v>
                </c:pt>
                <c:pt idx="3144">
                  <c:v>58.760911</c:v>
                </c:pt>
                <c:pt idx="3145">
                  <c:v>58.867201999999999</c:v>
                </c:pt>
                <c:pt idx="3146">
                  <c:v>58.956645999999999</c:v>
                </c:pt>
                <c:pt idx="3147">
                  <c:v>59.040889999999997</c:v>
                </c:pt>
                <c:pt idx="3148">
                  <c:v>59.131794999999997</c:v>
                </c:pt>
                <c:pt idx="3149">
                  <c:v>59.234608999999999</c:v>
                </c:pt>
                <c:pt idx="3150">
                  <c:v>59.350735999999998</c:v>
                </c:pt>
                <c:pt idx="3151">
                  <c:v>59.481741</c:v>
                </c:pt>
                <c:pt idx="3152">
                  <c:v>59.619030000000002</c:v>
                </c:pt>
                <c:pt idx="3153">
                  <c:v>59.736367000000001</c:v>
                </c:pt>
                <c:pt idx="3154">
                  <c:v>59.813374000000003</c:v>
                </c:pt>
                <c:pt idx="3155">
                  <c:v>59.866455999999999</c:v>
                </c:pt>
                <c:pt idx="3156">
                  <c:v>59.934835999999997</c:v>
                </c:pt>
                <c:pt idx="3157">
                  <c:v>60.032406000000002</c:v>
                </c:pt>
                <c:pt idx="3158">
                  <c:v>60.134261000000002</c:v>
                </c:pt>
                <c:pt idx="3159">
                  <c:v>60.217858999999997</c:v>
                </c:pt>
                <c:pt idx="3160">
                  <c:v>60.295614</c:v>
                </c:pt>
                <c:pt idx="3161">
                  <c:v>60.394181000000003</c:v>
                </c:pt>
                <c:pt idx="3162">
                  <c:v>60.520302000000001</c:v>
                </c:pt>
                <c:pt idx="3163">
                  <c:v>60.663114</c:v>
                </c:pt>
                <c:pt idx="3164">
                  <c:v>60.815702000000002</c:v>
                </c:pt>
                <c:pt idx="3165">
                  <c:v>60.975693999999997</c:v>
                </c:pt>
                <c:pt idx="3166">
                  <c:v>61.131782000000001</c:v>
                </c:pt>
                <c:pt idx="3167">
                  <c:v>61.265306000000002</c:v>
                </c:pt>
                <c:pt idx="3168">
                  <c:v>61.364176</c:v>
                </c:pt>
                <c:pt idx="3169">
                  <c:v>61.430413999999999</c:v>
                </c:pt>
                <c:pt idx="3170">
                  <c:v>61.481870000000001</c:v>
                </c:pt>
                <c:pt idx="3171">
                  <c:v>61.549776000000001</c:v>
                </c:pt>
                <c:pt idx="3172">
                  <c:v>61.659145000000002</c:v>
                </c:pt>
                <c:pt idx="3173">
                  <c:v>61.800564000000001</c:v>
                </c:pt>
                <c:pt idx="3174">
                  <c:v>61.935749000000001</c:v>
                </c:pt>
                <c:pt idx="3175">
                  <c:v>62.045288999999997</c:v>
                </c:pt>
                <c:pt idx="3176">
                  <c:v>62.154615</c:v>
                </c:pt>
                <c:pt idx="3177">
                  <c:v>62.297275999999997</c:v>
                </c:pt>
                <c:pt idx="3178">
                  <c:v>62.472340000000003</c:v>
                </c:pt>
                <c:pt idx="3179">
                  <c:v>62.653731999999998</c:v>
                </c:pt>
                <c:pt idx="3180">
                  <c:v>62.818007000000001</c:v>
                </c:pt>
                <c:pt idx="3181">
                  <c:v>62.943510000000003</c:v>
                </c:pt>
                <c:pt idx="3182">
                  <c:v>63.003217999999997</c:v>
                </c:pt>
                <c:pt idx="3183">
                  <c:v>62.982753000000002</c:v>
                </c:pt>
                <c:pt idx="3184">
                  <c:v>62.898912000000003</c:v>
                </c:pt>
                <c:pt idx="3185">
                  <c:v>62.784855999999998</c:v>
                </c:pt>
                <c:pt idx="3186">
                  <c:v>62.658444000000003</c:v>
                </c:pt>
                <c:pt idx="3187">
                  <c:v>62.513818000000001</c:v>
                </c:pt>
                <c:pt idx="3188">
                  <c:v>62.339511999999999</c:v>
                </c:pt>
                <c:pt idx="3189">
                  <c:v>62.132173999999999</c:v>
                </c:pt>
                <c:pt idx="3190">
                  <c:v>61.893155999999998</c:v>
                </c:pt>
                <c:pt idx="3191">
                  <c:v>61.623857000000001</c:v>
                </c:pt>
                <c:pt idx="3192">
                  <c:v>61.330120999999998</c:v>
                </c:pt>
                <c:pt idx="3193">
                  <c:v>61.027679999999997</c:v>
                </c:pt>
                <c:pt idx="3194">
                  <c:v>60.740780999999998</c:v>
                </c:pt>
                <c:pt idx="3195">
                  <c:v>60.494875</c:v>
                </c:pt>
                <c:pt idx="3196">
                  <c:v>60.306052999999999</c:v>
                </c:pt>
                <c:pt idx="3197">
                  <c:v>60.174393000000002</c:v>
                </c:pt>
                <c:pt idx="3198">
                  <c:v>60.093254999999999</c:v>
                </c:pt>
                <c:pt idx="3199">
                  <c:v>60.067718999999997</c:v>
                </c:pt>
                <c:pt idx="3200">
                  <c:v>60.112127000000001</c:v>
                </c:pt>
                <c:pt idx="3201">
                  <c:v>60.222507999999998</c:v>
                </c:pt>
                <c:pt idx="3202">
                  <c:v>60.366328000000003</c:v>
                </c:pt>
                <c:pt idx="3203">
                  <c:v>60.513944000000002</c:v>
                </c:pt>
                <c:pt idx="3204">
                  <c:v>60.666531999999997</c:v>
                </c:pt>
                <c:pt idx="3205">
                  <c:v>60.836108000000003</c:v>
                </c:pt>
                <c:pt idx="3206">
                  <c:v>61.013407999999998</c:v>
                </c:pt>
                <c:pt idx="3207">
                  <c:v>61.178868000000001</c:v>
                </c:pt>
                <c:pt idx="3208">
                  <c:v>61.335343999999999</c:v>
                </c:pt>
                <c:pt idx="3209">
                  <c:v>61.503044000000003</c:v>
                </c:pt>
                <c:pt idx="3210">
                  <c:v>61.682346000000003</c:v>
                </c:pt>
                <c:pt idx="3211">
                  <c:v>61.843105999999999</c:v>
                </c:pt>
                <c:pt idx="3212">
                  <c:v>61.954003999999998</c:v>
                </c:pt>
                <c:pt idx="3213">
                  <c:v>62.007849</c:v>
                </c:pt>
                <c:pt idx="3214">
                  <c:v>62.018828999999997</c:v>
                </c:pt>
                <c:pt idx="3215">
                  <c:v>62.010364000000003</c:v>
                </c:pt>
                <c:pt idx="3216">
                  <c:v>62.007145999999999</c:v>
                </c:pt>
                <c:pt idx="3217">
                  <c:v>62.024428</c:v>
                </c:pt>
                <c:pt idx="3218">
                  <c:v>62.058872000000001</c:v>
                </c:pt>
                <c:pt idx="3219">
                  <c:v>62.097023999999998</c:v>
                </c:pt>
                <c:pt idx="3220">
                  <c:v>62.133505</c:v>
                </c:pt>
                <c:pt idx="3221">
                  <c:v>62.174787000000002</c:v>
                </c:pt>
                <c:pt idx="3222">
                  <c:v>62.229582999999998</c:v>
                </c:pt>
                <c:pt idx="3223">
                  <c:v>62.304623999999997</c:v>
                </c:pt>
                <c:pt idx="3224">
                  <c:v>62.402894000000003</c:v>
                </c:pt>
                <c:pt idx="3225">
                  <c:v>62.512134000000003</c:v>
                </c:pt>
                <c:pt idx="3226">
                  <c:v>62.601740999999997</c:v>
                </c:pt>
                <c:pt idx="3227">
                  <c:v>62.650137999999998</c:v>
                </c:pt>
                <c:pt idx="3228">
                  <c:v>62.674129999999998</c:v>
                </c:pt>
                <c:pt idx="3229">
                  <c:v>62.712910999999998</c:v>
                </c:pt>
                <c:pt idx="3230">
                  <c:v>62.780152999999999</c:v>
                </c:pt>
                <c:pt idx="3231">
                  <c:v>62.847529999999999</c:v>
                </c:pt>
                <c:pt idx="3232">
                  <c:v>62.880007999999997</c:v>
                </c:pt>
                <c:pt idx="3233">
                  <c:v>62.873525999999998</c:v>
                </c:pt>
                <c:pt idx="3234">
                  <c:v>62.852139000000001</c:v>
                </c:pt>
                <c:pt idx="3235">
                  <c:v>62.839635999999999</c:v>
                </c:pt>
                <c:pt idx="3236">
                  <c:v>62.842033000000001</c:v>
                </c:pt>
                <c:pt idx="3237">
                  <c:v>62.850772999999997</c:v>
                </c:pt>
                <c:pt idx="3238">
                  <c:v>62.854880000000001</c:v>
                </c:pt>
                <c:pt idx="3239">
                  <c:v>62.849950999999997</c:v>
                </c:pt>
                <c:pt idx="3240">
                  <c:v>62.836424000000001</c:v>
                </c:pt>
                <c:pt idx="3241">
                  <c:v>62.811408999999998</c:v>
                </c:pt>
                <c:pt idx="3242">
                  <c:v>62.770615999999997</c:v>
                </c:pt>
                <c:pt idx="3243">
                  <c:v>62.721815999999997</c:v>
                </c:pt>
                <c:pt idx="3244">
                  <c:v>62.684927000000002</c:v>
                </c:pt>
                <c:pt idx="3245">
                  <c:v>62.669956999999997</c:v>
                </c:pt>
                <c:pt idx="3246">
                  <c:v>62.665495</c:v>
                </c:pt>
                <c:pt idx="3247">
                  <c:v>62.658076999999999</c:v>
                </c:pt>
                <c:pt idx="3248">
                  <c:v>62.647466000000001</c:v>
                </c:pt>
                <c:pt idx="3249">
                  <c:v>62.628554000000001</c:v>
                </c:pt>
                <c:pt idx="3250">
                  <c:v>62.577520999999997</c:v>
                </c:pt>
                <c:pt idx="3251">
                  <c:v>62.480786999999999</c:v>
                </c:pt>
                <c:pt idx="3252">
                  <c:v>62.363799</c:v>
                </c:pt>
                <c:pt idx="3253">
                  <c:v>62.261547999999998</c:v>
                </c:pt>
                <c:pt idx="3254">
                  <c:v>62.167946000000001</c:v>
                </c:pt>
                <c:pt idx="3255">
                  <c:v>62.044013</c:v>
                </c:pt>
                <c:pt idx="3256">
                  <c:v>61.873449000000001</c:v>
                </c:pt>
                <c:pt idx="3257">
                  <c:v>61.679927999999997</c:v>
                </c:pt>
                <c:pt idx="3258">
                  <c:v>61.488494000000003</c:v>
                </c:pt>
                <c:pt idx="3259">
                  <c:v>61.299005999999999</c:v>
                </c:pt>
                <c:pt idx="3260">
                  <c:v>61.099361999999999</c:v>
                </c:pt>
                <c:pt idx="3261">
                  <c:v>60.876578000000002</c:v>
                </c:pt>
                <c:pt idx="3262">
                  <c:v>60.613799</c:v>
                </c:pt>
                <c:pt idx="3263">
                  <c:v>60.305360999999998</c:v>
                </c:pt>
                <c:pt idx="3264">
                  <c:v>59.976197999999997</c:v>
                </c:pt>
                <c:pt idx="3265">
                  <c:v>59.656740999999997</c:v>
                </c:pt>
                <c:pt idx="3266">
                  <c:v>59.338422000000001</c:v>
                </c:pt>
                <c:pt idx="3267">
                  <c:v>58.989006000000003</c:v>
                </c:pt>
                <c:pt idx="3268">
                  <c:v>58.615479999999998</c:v>
                </c:pt>
                <c:pt idx="3269">
                  <c:v>58.271571999999999</c:v>
                </c:pt>
                <c:pt idx="3270">
                  <c:v>57.990627000000003</c:v>
                </c:pt>
                <c:pt idx="3271">
                  <c:v>57.74794</c:v>
                </c:pt>
                <c:pt idx="3272">
                  <c:v>57.505923000000003</c:v>
                </c:pt>
                <c:pt idx="3273">
                  <c:v>57.263198000000003</c:v>
                </c:pt>
                <c:pt idx="3274">
                  <c:v>57.041274000000001</c:v>
                </c:pt>
                <c:pt idx="3275">
                  <c:v>56.852378000000002</c:v>
                </c:pt>
                <c:pt idx="3276">
                  <c:v>56.696351999999997</c:v>
                </c:pt>
                <c:pt idx="3277">
                  <c:v>56.561349999999997</c:v>
                </c:pt>
                <c:pt idx="3278">
                  <c:v>56.412661999999997</c:v>
                </c:pt>
                <c:pt idx="3279">
                  <c:v>56.208944000000002</c:v>
                </c:pt>
                <c:pt idx="3280">
                  <c:v>55.949505000000002</c:v>
                </c:pt>
                <c:pt idx="3281">
                  <c:v>55.678204000000001</c:v>
                </c:pt>
                <c:pt idx="3282">
                  <c:v>55.422114999999998</c:v>
                </c:pt>
                <c:pt idx="3283">
                  <c:v>55.163896999999999</c:v>
                </c:pt>
                <c:pt idx="3284">
                  <c:v>54.888733999999999</c:v>
                </c:pt>
                <c:pt idx="3285">
                  <c:v>54.615561999999997</c:v>
                </c:pt>
                <c:pt idx="3286">
                  <c:v>54.361798</c:v>
                </c:pt>
                <c:pt idx="3287">
                  <c:v>54.111367999999999</c:v>
                </c:pt>
                <c:pt idx="3288">
                  <c:v>53.842599</c:v>
                </c:pt>
                <c:pt idx="3289">
                  <c:v>53.558697000000002</c:v>
                </c:pt>
                <c:pt idx="3290">
                  <c:v>53.268124999999998</c:v>
                </c:pt>
                <c:pt idx="3291">
                  <c:v>52.963951000000002</c:v>
                </c:pt>
                <c:pt idx="3292">
                  <c:v>52.644131000000002</c:v>
                </c:pt>
                <c:pt idx="3293">
                  <c:v>52.325114999999997</c:v>
                </c:pt>
                <c:pt idx="3294">
                  <c:v>52.015307999999997</c:v>
                </c:pt>
                <c:pt idx="3295">
                  <c:v>51.701123000000003</c:v>
                </c:pt>
                <c:pt idx="3296">
                  <c:v>51.376747999999999</c:v>
                </c:pt>
                <c:pt idx="3297">
                  <c:v>51.058261999999999</c:v>
                </c:pt>
                <c:pt idx="3298">
                  <c:v>50.749772999999998</c:v>
                </c:pt>
                <c:pt idx="3299">
                  <c:v>50.427745000000002</c:v>
                </c:pt>
                <c:pt idx="3300">
                  <c:v>50.077091000000003</c:v>
                </c:pt>
                <c:pt idx="3301">
                  <c:v>49.711342999999999</c:v>
                </c:pt>
                <c:pt idx="3302">
                  <c:v>49.341653000000001</c:v>
                </c:pt>
                <c:pt idx="3303">
                  <c:v>48.959279000000002</c:v>
                </c:pt>
                <c:pt idx="3304">
                  <c:v>48.565682000000002</c:v>
                </c:pt>
                <c:pt idx="3305">
                  <c:v>48.182597999999999</c:v>
                </c:pt>
                <c:pt idx="3306">
                  <c:v>47.812697999999997</c:v>
                </c:pt>
                <c:pt idx="3307">
                  <c:v>47.430365999999999</c:v>
                </c:pt>
                <c:pt idx="3308">
                  <c:v>47.030560999999999</c:v>
                </c:pt>
                <c:pt idx="3309">
                  <c:v>46.643158999999997</c:v>
                </c:pt>
                <c:pt idx="3310">
                  <c:v>46.278661</c:v>
                </c:pt>
                <c:pt idx="3311">
                  <c:v>45.905116</c:v>
                </c:pt>
                <c:pt idx="3312">
                  <c:v>45.507171999999997</c:v>
                </c:pt>
                <c:pt idx="3313">
                  <c:v>45.117848000000002</c:v>
                </c:pt>
                <c:pt idx="3314">
                  <c:v>44.755761999999997</c:v>
                </c:pt>
                <c:pt idx="3315">
                  <c:v>44.392462999999999</c:v>
                </c:pt>
                <c:pt idx="3316">
                  <c:v>44.013314999999999</c:v>
                </c:pt>
                <c:pt idx="3317">
                  <c:v>43.647109999999998</c:v>
                </c:pt>
                <c:pt idx="3318">
                  <c:v>43.307411999999999</c:v>
                </c:pt>
                <c:pt idx="3319">
                  <c:v>42.96152</c:v>
                </c:pt>
                <c:pt idx="3320">
                  <c:v>42.587271999999999</c:v>
                </c:pt>
                <c:pt idx="3321">
                  <c:v>42.209052</c:v>
                </c:pt>
                <c:pt idx="3322">
                  <c:v>41.848466000000002</c:v>
                </c:pt>
                <c:pt idx="3323">
                  <c:v>41.491151000000002</c:v>
                </c:pt>
                <c:pt idx="3324">
                  <c:v>41.123111999999999</c:v>
                </c:pt>
                <c:pt idx="3325">
                  <c:v>40.755825999999999</c:v>
                </c:pt>
                <c:pt idx="3326">
                  <c:v>40.396298000000002</c:v>
                </c:pt>
                <c:pt idx="3327">
                  <c:v>40.037470999999996</c:v>
                </c:pt>
                <c:pt idx="3328">
                  <c:v>39.686241000000003</c:v>
                </c:pt>
                <c:pt idx="3329">
                  <c:v>39.333098</c:v>
                </c:pt>
                <c:pt idx="3330">
                  <c:v>38.896518999999998</c:v>
                </c:pt>
                <c:pt idx="3331">
                  <c:v>38.220084999999997</c:v>
                </c:pt>
                <c:pt idx="3332">
                  <c:v>37.406056999999997</c:v>
                </c:pt>
                <c:pt idx="3333">
                  <c:v>36.945950000000003</c:v>
                </c:pt>
                <c:pt idx="3334">
                  <c:v>36.853758999999997</c:v>
                </c:pt>
                <c:pt idx="3335">
                  <c:v>36.780071999999997</c:v>
                </c:pt>
                <c:pt idx="3336">
                  <c:v>36.579686000000002</c:v>
                </c:pt>
                <c:pt idx="3337">
                  <c:v>36.290320999999999</c:v>
                </c:pt>
                <c:pt idx="3338">
                  <c:v>35.989061</c:v>
                </c:pt>
                <c:pt idx="3339">
                  <c:v>35.690052999999999</c:v>
                </c:pt>
                <c:pt idx="3340">
                  <c:v>35.376564999999999</c:v>
                </c:pt>
                <c:pt idx="3341">
                  <c:v>35.071331999999998</c:v>
                </c:pt>
                <c:pt idx="3342">
                  <c:v>34.802501999999997</c:v>
                </c:pt>
                <c:pt idx="3343">
                  <c:v>34.549652000000002</c:v>
                </c:pt>
                <c:pt idx="3344">
                  <c:v>34.277943</c:v>
                </c:pt>
                <c:pt idx="3345">
                  <c:v>33.985987999999999</c:v>
                </c:pt>
                <c:pt idx="3346">
                  <c:v>33.681418000000001</c:v>
                </c:pt>
                <c:pt idx="3347">
                  <c:v>33.360517999999999</c:v>
                </c:pt>
                <c:pt idx="3348">
                  <c:v>33.041770999999997</c:v>
                </c:pt>
                <c:pt idx="3349">
                  <c:v>32.763019</c:v>
                </c:pt>
                <c:pt idx="3350">
                  <c:v>32.514490000000002</c:v>
                </c:pt>
                <c:pt idx="3351">
                  <c:v>32.238393000000002</c:v>
                </c:pt>
                <c:pt idx="3352">
                  <c:v>31.925882999999999</c:v>
                </c:pt>
                <c:pt idx="3353">
                  <c:v>31.640228</c:v>
                </c:pt>
                <c:pt idx="3354">
                  <c:v>31.412407000000002</c:v>
                </c:pt>
                <c:pt idx="3355">
                  <c:v>31.194600999999999</c:v>
                </c:pt>
                <c:pt idx="3356">
                  <c:v>30.951108999999999</c:v>
                </c:pt>
                <c:pt idx="3357">
                  <c:v>30.713204999999999</c:v>
                </c:pt>
                <c:pt idx="3358">
                  <c:v>30.504842</c:v>
                </c:pt>
                <c:pt idx="3359">
                  <c:v>30.289936999999998</c:v>
                </c:pt>
                <c:pt idx="3360">
                  <c:v>30.039121000000002</c:v>
                </c:pt>
                <c:pt idx="3361">
                  <c:v>29.781199999999998</c:v>
                </c:pt>
                <c:pt idx="3362">
                  <c:v>29.545601000000001</c:v>
                </c:pt>
                <c:pt idx="3363">
                  <c:v>29.317143000000002</c:v>
                </c:pt>
                <c:pt idx="3364">
                  <c:v>29.089338999999999</c:v>
                </c:pt>
                <c:pt idx="3365">
                  <c:v>28.896968999999999</c:v>
                </c:pt>
                <c:pt idx="3366">
                  <c:v>28.750602000000001</c:v>
                </c:pt>
                <c:pt idx="3367">
                  <c:v>28.603936000000001</c:v>
                </c:pt>
                <c:pt idx="3368">
                  <c:v>28.426347</c:v>
                </c:pt>
                <c:pt idx="3369">
                  <c:v>28.237121999999999</c:v>
                </c:pt>
                <c:pt idx="3370">
                  <c:v>28.041215999999999</c:v>
                </c:pt>
                <c:pt idx="3371">
                  <c:v>27.805453</c:v>
                </c:pt>
                <c:pt idx="3372">
                  <c:v>27.528576000000001</c:v>
                </c:pt>
                <c:pt idx="3373">
                  <c:v>27.26529</c:v>
                </c:pt>
                <c:pt idx="3374">
                  <c:v>27.046289000000002</c:v>
                </c:pt>
                <c:pt idx="3375">
                  <c:v>26.839901999999999</c:v>
                </c:pt>
                <c:pt idx="3376">
                  <c:v>26.631619000000001</c:v>
                </c:pt>
                <c:pt idx="3377">
                  <c:v>26.462111</c:v>
                </c:pt>
                <c:pt idx="3378">
                  <c:v>26.343091999999999</c:v>
                </c:pt>
                <c:pt idx="3379">
                  <c:v>26.218959000000002</c:v>
                </c:pt>
                <c:pt idx="3380">
                  <c:v>26.053569</c:v>
                </c:pt>
                <c:pt idx="3381">
                  <c:v>25.880991999999999</c:v>
                </c:pt>
                <c:pt idx="3382">
                  <c:v>25.729773999999999</c:v>
                </c:pt>
                <c:pt idx="3383">
                  <c:v>25.569343</c:v>
                </c:pt>
                <c:pt idx="3384">
                  <c:v>25.382605000000002</c:v>
                </c:pt>
                <c:pt idx="3385">
                  <c:v>25.210045000000001</c:v>
                </c:pt>
                <c:pt idx="3386">
                  <c:v>25.061817999999999</c:v>
                </c:pt>
                <c:pt idx="3387">
                  <c:v>24.880427000000001</c:v>
                </c:pt>
                <c:pt idx="3388">
                  <c:v>24.647189999999998</c:v>
                </c:pt>
                <c:pt idx="3389">
                  <c:v>24.427527999999999</c:v>
                </c:pt>
                <c:pt idx="3390">
                  <c:v>24.260176000000001</c:v>
                </c:pt>
                <c:pt idx="3391">
                  <c:v>24.098182999999999</c:v>
                </c:pt>
                <c:pt idx="3392">
                  <c:v>23.907267999999998</c:v>
                </c:pt>
                <c:pt idx="3393">
                  <c:v>23.724326000000001</c:v>
                </c:pt>
                <c:pt idx="3394">
                  <c:v>23.569382999999998</c:v>
                </c:pt>
                <c:pt idx="3395">
                  <c:v>23.398122000000001</c:v>
                </c:pt>
                <c:pt idx="3396">
                  <c:v>23.192983999999999</c:v>
                </c:pt>
                <c:pt idx="3397">
                  <c:v>23.002585</c:v>
                </c:pt>
                <c:pt idx="3398">
                  <c:v>22.8413</c:v>
                </c:pt>
                <c:pt idx="3399">
                  <c:v>22.650979</c:v>
                </c:pt>
                <c:pt idx="3400">
                  <c:v>22.411155000000001</c:v>
                </c:pt>
                <c:pt idx="3401">
                  <c:v>22.189012999999999</c:v>
                </c:pt>
                <c:pt idx="3402">
                  <c:v>22.025449999999999</c:v>
                </c:pt>
                <c:pt idx="3403">
                  <c:v>21.874967999999999</c:v>
                </c:pt>
                <c:pt idx="3404">
                  <c:v>21.704552</c:v>
                </c:pt>
                <c:pt idx="3405">
                  <c:v>21.545755</c:v>
                </c:pt>
                <c:pt idx="3406">
                  <c:v>21.406383000000002</c:v>
                </c:pt>
                <c:pt idx="3407">
                  <c:v>21.229112000000001</c:v>
                </c:pt>
                <c:pt idx="3408">
                  <c:v>20.995273000000001</c:v>
                </c:pt>
                <c:pt idx="3409">
                  <c:v>20.777115999999999</c:v>
                </c:pt>
                <c:pt idx="3410">
                  <c:v>20.616779999999999</c:v>
                </c:pt>
                <c:pt idx="3411">
                  <c:v>20.463175</c:v>
                </c:pt>
                <c:pt idx="3412">
                  <c:v>20.280982999999999</c:v>
                </c:pt>
                <c:pt idx="3413">
                  <c:v>20.103003000000001</c:v>
                </c:pt>
                <c:pt idx="3414">
                  <c:v>19.942048</c:v>
                </c:pt>
                <c:pt idx="3415">
                  <c:v>19.752994999999999</c:v>
                </c:pt>
                <c:pt idx="3416">
                  <c:v>19.529243000000001</c:v>
                </c:pt>
                <c:pt idx="3417">
                  <c:v>19.334709</c:v>
                </c:pt>
                <c:pt idx="3418">
                  <c:v>19.188841</c:v>
                </c:pt>
                <c:pt idx="3419">
                  <c:v>19.027446999999999</c:v>
                </c:pt>
                <c:pt idx="3420">
                  <c:v>18.828845000000001</c:v>
                </c:pt>
                <c:pt idx="3421">
                  <c:v>18.659815999999999</c:v>
                </c:pt>
                <c:pt idx="3422">
                  <c:v>18.540016000000001</c:v>
                </c:pt>
                <c:pt idx="3423">
                  <c:v>18.389327000000002</c:v>
                </c:pt>
                <c:pt idx="3424">
                  <c:v>18.163537000000002</c:v>
                </c:pt>
                <c:pt idx="3425">
                  <c:v>17.931312999999999</c:v>
                </c:pt>
                <c:pt idx="3426">
                  <c:v>17.747430000000001</c:v>
                </c:pt>
                <c:pt idx="3427">
                  <c:v>17.572451000000001</c:v>
                </c:pt>
                <c:pt idx="3428">
                  <c:v>17.381053999999999</c:v>
                </c:pt>
                <c:pt idx="3429">
                  <c:v>17.217126</c:v>
                </c:pt>
                <c:pt idx="3430">
                  <c:v>17.08991</c:v>
                </c:pt>
                <c:pt idx="3431">
                  <c:v>16.926587999999999</c:v>
                </c:pt>
                <c:pt idx="3432">
                  <c:v>16.700574</c:v>
                </c:pt>
                <c:pt idx="3433">
                  <c:v>16.494743</c:v>
                </c:pt>
                <c:pt idx="3434">
                  <c:v>16.363941000000001</c:v>
                </c:pt>
                <c:pt idx="3435">
                  <c:v>16.255769000000001</c:v>
                </c:pt>
                <c:pt idx="3436">
                  <c:v>16.120471999999999</c:v>
                </c:pt>
                <c:pt idx="3437">
                  <c:v>15.976274999999999</c:v>
                </c:pt>
                <c:pt idx="3438">
                  <c:v>15.83108</c:v>
                </c:pt>
                <c:pt idx="3439">
                  <c:v>15.652077</c:v>
                </c:pt>
                <c:pt idx="3440">
                  <c:v>15.450291</c:v>
                </c:pt>
                <c:pt idx="3441">
                  <c:v>15.283389</c:v>
                </c:pt>
                <c:pt idx="3442">
                  <c:v>15.142524999999999</c:v>
                </c:pt>
                <c:pt idx="3443">
                  <c:v>14.956773999999999</c:v>
                </c:pt>
                <c:pt idx="3444">
                  <c:v>14.737819</c:v>
                </c:pt>
                <c:pt idx="3445">
                  <c:v>14.583629</c:v>
                </c:pt>
                <c:pt idx="3446">
                  <c:v>14.504156999999999</c:v>
                </c:pt>
                <c:pt idx="3447">
                  <c:v>14.393153</c:v>
                </c:pt>
                <c:pt idx="3448">
                  <c:v>14.213386</c:v>
                </c:pt>
                <c:pt idx="3449">
                  <c:v>14.049453</c:v>
                </c:pt>
                <c:pt idx="3450">
                  <c:v>13.93446</c:v>
                </c:pt>
                <c:pt idx="3451">
                  <c:v>13.781713</c:v>
                </c:pt>
                <c:pt idx="3452">
                  <c:v>13.556265</c:v>
                </c:pt>
                <c:pt idx="3453">
                  <c:v>13.353427999999999</c:v>
                </c:pt>
                <c:pt idx="3454">
                  <c:v>13.232647999999999</c:v>
                </c:pt>
                <c:pt idx="3455">
                  <c:v>13.122935999999999</c:v>
                </c:pt>
                <c:pt idx="3456">
                  <c:v>12.972782</c:v>
                </c:pt>
                <c:pt idx="3457">
                  <c:v>12.838373000000001</c:v>
                </c:pt>
                <c:pt idx="3458">
                  <c:v>12.759409</c:v>
                </c:pt>
                <c:pt idx="3459">
                  <c:v>12.697406000000001</c:v>
                </c:pt>
                <c:pt idx="3460">
                  <c:v>12.647823000000001</c:v>
                </c:pt>
                <c:pt idx="3461">
                  <c:v>12.664531</c:v>
                </c:pt>
                <c:pt idx="3462">
                  <c:v>12.715567</c:v>
                </c:pt>
                <c:pt idx="3463">
                  <c:v>12.669536000000001</c:v>
                </c:pt>
                <c:pt idx="3464">
                  <c:v>12.493188</c:v>
                </c:pt>
                <c:pt idx="3465">
                  <c:v>12.315439</c:v>
                </c:pt>
                <c:pt idx="3466">
                  <c:v>12.22142</c:v>
                </c:pt>
                <c:pt idx="3467">
                  <c:v>12.139175</c:v>
                </c:pt>
                <c:pt idx="3468">
                  <c:v>12.010090999999999</c:v>
                </c:pt>
                <c:pt idx="3469">
                  <c:v>11.902253999999999</c:v>
                </c:pt>
                <c:pt idx="3470">
                  <c:v>11.865736</c:v>
                </c:pt>
                <c:pt idx="3471">
                  <c:v>11.827745</c:v>
                </c:pt>
                <c:pt idx="3472">
                  <c:v>11.728755</c:v>
                </c:pt>
                <c:pt idx="3473">
                  <c:v>11.629849</c:v>
                </c:pt>
                <c:pt idx="3474">
                  <c:v>11.594374</c:v>
                </c:pt>
                <c:pt idx="3475">
                  <c:v>11.579288</c:v>
                </c:pt>
                <c:pt idx="3476">
                  <c:v>11.559424</c:v>
                </c:pt>
                <c:pt idx="3477">
                  <c:v>11.592371999999999</c:v>
                </c:pt>
                <c:pt idx="3478">
                  <c:v>11.665749</c:v>
                </c:pt>
                <c:pt idx="3479">
                  <c:v>11.666944000000001</c:v>
                </c:pt>
                <c:pt idx="3480">
                  <c:v>11.564399999999999</c:v>
                </c:pt>
                <c:pt idx="3481">
                  <c:v>11.490102</c:v>
                </c:pt>
                <c:pt idx="3482">
                  <c:v>11.518527000000001</c:v>
                </c:pt>
                <c:pt idx="3483">
                  <c:v>11.518579000000001</c:v>
                </c:pt>
                <c:pt idx="3484">
                  <c:v>11.422593000000001</c:v>
                </c:pt>
                <c:pt idx="3485">
                  <c:v>11.350962000000001</c:v>
                </c:pt>
              </c:numCache>
            </c:numRef>
          </c:val>
          <c:smooth val="0"/>
          <c:extLst>
            <c:ext xmlns:c16="http://schemas.microsoft.com/office/drawing/2014/chart" uri="{C3380CC4-5D6E-409C-BE32-E72D297353CC}">
              <c16:uniqueId val="{00000001-835E-4B57-BF96-E1EA1C5E48B4}"/>
            </c:ext>
          </c:extLst>
        </c:ser>
        <c:ser>
          <c:idx val="2"/>
          <c:order val="2"/>
          <c:tx>
            <c:v>peg 8g</c:v>
          </c:tx>
          <c:spPr>
            <a:ln w="28575" cap="rnd">
              <a:solidFill>
                <a:schemeClr val="accent3"/>
              </a:solidFill>
              <a:round/>
            </a:ln>
            <a:effectLst/>
          </c:spPr>
          <c:marker>
            <c:symbol val="none"/>
          </c:marker>
          <c:cat>
            <c:numRef>
              <c:f>Sheet1!$F$2:$F$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I$2:$I$3487</c:f>
              <c:numCache>
                <c:formatCode>General</c:formatCode>
                <c:ptCount val="3486"/>
                <c:pt idx="0">
                  <c:v>94.052098000000001</c:v>
                </c:pt>
                <c:pt idx="1">
                  <c:v>94.053348999999997</c:v>
                </c:pt>
                <c:pt idx="2">
                  <c:v>94.054687999999999</c:v>
                </c:pt>
                <c:pt idx="3">
                  <c:v>94.030565999999993</c:v>
                </c:pt>
                <c:pt idx="4">
                  <c:v>93.985597999999996</c:v>
                </c:pt>
                <c:pt idx="5">
                  <c:v>93.934387000000001</c:v>
                </c:pt>
                <c:pt idx="6">
                  <c:v>93.893597999999997</c:v>
                </c:pt>
                <c:pt idx="7">
                  <c:v>93.871858000000003</c:v>
                </c:pt>
                <c:pt idx="8">
                  <c:v>93.867808999999994</c:v>
                </c:pt>
                <c:pt idx="9">
                  <c:v>93.876389000000003</c:v>
                </c:pt>
                <c:pt idx="10">
                  <c:v>93.894113000000004</c:v>
                </c:pt>
                <c:pt idx="11">
                  <c:v>93.917720000000003</c:v>
                </c:pt>
                <c:pt idx="12">
                  <c:v>93.941260999999997</c:v>
                </c:pt>
                <c:pt idx="13">
                  <c:v>93.958406999999994</c:v>
                </c:pt>
                <c:pt idx="14">
                  <c:v>93.967168000000001</c:v>
                </c:pt>
                <c:pt idx="15">
                  <c:v>93.970575999999994</c:v>
                </c:pt>
                <c:pt idx="16">
                  <c:v>93.972678000000002</c:v>
                </c:pt>
                <c:pt idx="17">
                  <c:v>93.975380999999999</c:v>
                </c:pt>
                <c:pt idx="18">
                  <c:v>93.979444999999998</c:v>
                </c:pt>
                <c:pt idx="19">
                  <c:v>93.986464999999995</c:v>
                </c:pt>
                <c:pt idx="20">
                  <c:v>93.998243000000002</c:v>
                </c:pt>
                <c:pt idx="21">
                  <c:v>94.014246</c:v>
                </c:pt>
                <c:pt idx="22">
                  <c:v>94.030304000000001</c:v>
                </c:pt>
                <c:pt idx="23">
                  <c:v>94.040785</c:v>
                </c:pt>
                <c:pt idx="24">
                  <c:v>94.042856999999998</c:v>
                </c:pt>
                <c:pt idx="25">
                  <c:v>94.038472999999996</c:v>
                </c:pt>
                <c:pt idx="26">
                  <c:v>94.031263999999993</c:v>
                </c:pt>
                <c:pt idx="27">
                  <c:v>94.021867999999998</c:v>
                </c:pt>
                <c:pt idx="28">
                  <c:v>94.008635999999996</c:v>
                </c:pt>
                <c:pt idx="29">
                  <c:v>93.992807999999997</c:v>
                </c:pt>
                <c:pt idx="30">
                  <c:v>93.980147000000002</c:v>
                </c:pt>
                <c:pt idx="31">
                  <c:v>93.974642000000003</c:v>
                </c:pt>
                <c:pt idx="32">
                  <c:v>93.971453999999994</c:v>
                </c:pt>
                <c:pt idx="33">
                  <c:v>93.959314000000006</c:v>
                </c:pt>
                <c:pt idx="34">
                  <c:v>93.930797999999996</c:v>
                </c:pt>
                <c:pt idx="35">
                  <c:v>93.889686999999995</c:v>
                </c:pt>
                <c:pt idx="36">
                  <c:v>93.849743000000004</c:v>
                </c:pt>
                <c:pt idx="37">
                  <c:v>93.827036000000007</c:v>
                </c:pt>
                <c:pt idx="38">
                  <c:v>93.830100999999999</c:v>
                </c:pt>
                <c:pt idx="39">
                  <c:v>93.854290000000006</c:v>
                </c:pt>
                <c:pt idx="40">
                  <c:v>93.885394000000005</c:v>
                </c:pt>
                <c:pt idx="41">
                  <c:v>93.908980999999997</c:v>
                </c:pt>
                <c:pt idx="42">
                  <c:v>93.917393000000004</c:v>
                </c:pt>
                <c:pt idx="43">
                  <c:v>93.910523999999995</c:v>
                </c:pt>
                <c:pt idx="44">
                  <c:v>93.893044000000003</c:v>
                </c:pt>
                <c:pt idx="45">
                  <c:v>93.871640999999997</c:v>
                </c:pt>
                <c:pt idx="46">
                  <c:v>93.852636000000004</c:v>
                </c:pt>
                <c:pt idx="47">
                  <c:v>93.839428999999996</c:v>
                </c:pt>
                <c:pt idx="48">
                  <c:v>93.831321000000003</c:v>
                </c:pt>
                <c:pt idx="49">
                  <c:v>93.826010999999994</c:v>
                </c:pt>
                <c:pt idx="50">
                  <c:v>93.824426000000003</c:v>
                </c:pt>
                <c:pt idx="51">
                  <c:v>93.831132999999994</c:v>
                </c:pt>
                <c:pt idx="52">
                  <c:v>93.847448999999997</c:v>
                </c:pt>
                <c:pt idx="53">
                  <c:v>93.867902999999998</c:v>
                </c:pt>
                <c:pt idx="54">
                  <c:v>93.885087999999996</c:v>
                </c:pt>
                <c:pt idx="55">
                  <c:v>93.893771000000001</c:v>
                </c:pt>
                <c:pt idx="56">
                  <c:v>93.893503999999993</c:v>
                </c:pt>
                <c:pt idx="57">
                  <c:v>93.892655000000005</c:v>
                </c:pt>
                <c:pt idx="58">
                  <c:v>93.901537000000005</c:v>
                </c:pt>
                <c:pt idx="59">
                  <c:v>93.918175000000005</c:v>
                </c:pt>
                <c:pt idx="60">
                  <c:v>93.931545</c:v>
                </c:pt>
                <c:pt idx="61">
                  <c:v>93.932417999999998</c:v>
                </c:pt>
                <c:pt idx="62">
                  <c:v>93.916798</c:v>
                </c:pt>
                <c:pt idx="63">
                  <c:v>93.886229999999998</c:v>
                </c:pt>
                <c:pt idx="64">
                  <c:v>93.846849000000006</c:v>
                </c:pt>
                <c:pt idx="65">
                  <c:v>93.808304000000007</c:v>
                </c:pt>
                <c:pt idx="66">
                  <c:v>93.783938000000006</c:v>
                </c:pt>
                <c:pt idx="67">
                  <c:v>93.787704000000005</c:v>
                </c:pt>
                <c:pt idx="68">
                  <c:v>93.821725999999998</c:v>
                </c:pt>
                <c:pt idx="69">
                  <c:v>93.867335999999995</c:v>
                </c:pt>
                <c:pt idx="70">
                  <c:v>93.900058000000001</c:v>
                </c:pt>
                <c:pt idx="71">
                  <c:v>93.912914999999998</c:v>
                </c:pt>
                <c:pt idx="72">
                  <c:v>93.918546000000006</c:v>
                </c:pt>
                <c:pt idx="73">
                  <c:v>93.933425999999997</c:v>
                </c:pt>
                <c:pt idx="74">
                  <c:v>93.963502000000005</c:v>
                </c:pt>
                <c:pt idx="75">
                  <c:v>94.000854000000004</c:v>
                </c:pt>
                <c:pt idx="76">
                  <c:v>94.030700999999993</c:v>
                </c:pt>
                <c:pt idx="77">
                  <c:v>94.042895000000001</c:v>
                </c:pt>
                <c:pt idx="78">
                  <c:v>94.037313999999995</c:v>
                </c:pt>
                <c:pt idx="79">
                  <c:v>94.017733000000007</c:v>
                </c:pt>
                <c:pt idx="80">
                  <c:v>93.983287000000004</c:v>
                </c:pt>
                <c:pt idx="81">
                  <c:v>93.932676999999998</c:v>
                </c:pt>
                <c:pt idx="82">
                  <c:v>93.876598000000001</c:v>
                </c:pt>
                <c:pt idx="83">
                  <c:v>93.835667999999998</c:v>
                </c:pt>
                <c:pt idx="84">
                  <c:v>93.820502000000005</c:v>
                </c:pt>
                <c:pt idx="85">
                  <c:v>93.824852000000007</c:v>
                </c:pt>
                <c:pt idx="86">
                  <c:v>93.838943999999998</c:v>
                </c:pt>
                <c:pt idx="87">
                  <c:v>93.858718999999994</c:v>
                </c:pt>
                <c:pt idx="88">
                  <c:v>93.883330000000001</c:v>
                </c:pt>
                <c:pt idx="89">
                  <c:v>93.909525000000002</c:v>
                </c:pt>
                <c:pt idx="90">
                  <c:v>93.932715999999999</c:v>
                </c:pt>
                <c:pt idx="91">
                  <c:v>93.950327999999999</c:v>
                </c:pt>
                <c:pt idx="92">
                  <c:v>93.961062999999996</c:v>
                </c:pt>
                <c:pt idx="93">
                  <c:v>93.959397999999993</c:v>
                </c:pt>
                <c:pt idx="94">
                  <c:v>93.935902999999996</c:v>
                </c:pt>
                <c:pt idx="95">
                  <c:v>93.892240000000001</c:v>
                </c:pt>
                <c:pt idx="96">
                  <c:v>93.852687000000003</c:v>
                </c:pt>
                <c:pt idx="97">
                  <c:v>93.840187</c:v>
                </c:pt>
                <c:pt idx="98">
                  <c:v>93.848815000000002</c:v>
                </c:pt>
                <c:pt idx="99">
                  <c:v>93.857404000000002</c:v>
                </c:pt>
                <c:pt idx="100">
                  <c:v>93.850776999999994</c:v>
                </c:pt>
                <c:pt idx="101">
                  <c:v>93.826953000000003</c:v>
                </c:pt>
                <c:pt idx="102">
                  <c:v>93.794139999999999</c:v>
                </c:pt>
                <c:pt idx="103">
                  <c:v>93.764494999999997</c:v>
                </c:pt>
                <c:pt idx="104">
                  <c:v>93.748405000000005</c:v>
                </c:pt>
                <c:pt idx="105">
                  <c:v>93.747771</c:v>
                </c:pt>
                <c:pt idx="106">
                  <c:v>93.756097999999994</c:v>
                </c:pt>
                <c:pt idx="107">
                  <c:v>93.761122999999998</c:v>
                </c:pt>
                <c:pt idx="108">
                  <c:v>93.749438999999995</c:v>
                </c:pt>
                <c:pt idx="109">
                  <c:v>93.714940999999996</c:v>
                </c:pt>
                <c:pt idx="110">
                  <c:v>93.670074999999997</c:v>
                </c:pt>
                <c:pt idx="111">
                  <c:v>93.647773000000001</c:v>
                </c:pt>
                <c:pt idx="112">
                  <c:v>93.670935999999998</c:v>
                </c:pt>
                <c:pt idx="113">
                  <c:v>93.723523</c:v>
                </c:pt>
                <c:pt idx="114">
                  <c:v>93.767363000000003</c:v>
                </c:pt>
                <c:pt idx="115">
                  <c:v>93.784233999999998</c:v>
                </c:pt>
                <c:pt idx="116">
                  <c:v>93.789831000000007</c:v>
                </c:pt>
                <c:pt idx="117">
                  <c:v>93.806120000000007</c:v>
                </c:pt>
                <c:pt idx="118">
                  <c:v>93.840019999999996</c:v>
                </c:pt>
                <c:pt idx="119">
                  <c:v>93.881499000000005</c:v>
                </c:pt>
                <c:pt idx="120">
                  <c:v>93.908214000000001</c:v>
                </c:pt>
                <c:pt idx="121">
                  <c:v>93.902732</c:v>
                </c:pt>
                <c:pt idx="122">
                  <c:v>93.878512000000001</c:v>
                </c:pt>
                <c:pt idx="123">
                  <c:v>93.860866000000001</c:v>
                </c:pt>
                <c:pt idx="124">
                  <c:v>93.848240000000004</c:v>
                </c:pt>
                <c:pt idx="125">
                  <c:v>93.829025000000001</c:v>
                </c:pt>
                <c:pt idx="126">
                  <c:v>93.815054000000003</c:v>
                </c:pt>
                <c:pt idx="127">
                  <c:v>93.826122999999995</c:v>
                </c:pt>
                <c:pt idx="128">
                  <c:v>93.859814</c:v>
                </c:pt>
                <c:pt idx="129">
                  <c:v>93.896135999999998</c:v>
                </c:pt>
                <c:pt idx="130">
                  <c:v>93.911613000000003</c:v>
                </c:pt>
                <c:pt idx="131">
                  <c:v>93.887330000000006</c:v>
                </c:pt>
                <c:pt idx="132">
                  <c:v>93.824864000000005</c:v>
                </c:pt>
                <c:pt idx="133">
                  <c:v>93.748380999999995</c:v>
                </c:pt>
                <c:pt idx="134">
                  <c:v>93.678655000000006</c:v>
                </c:pt>
                <c:pt idx="135">
                  <c:v>93.636009000000001</c:v>
                </c:pt>
                <c:pt idx="136">
                  <c:v>93.652614999999997</c:v>
                </c:pt>
                <c:pt idx="137">
                  <c:v>93.724784999999997</c:v>
                </c:pt>
                <c:pt idx="138">
                  <c:v>93.795629000000005</c:v>
                </c:pt>
                <c:pt idx="139">
                  <c:v>93.824607</c:v>
                </c:pt>
                <c:pt idx="140">
                  <c:v>93.819756999999996</c:v>
                </c:pt>
                <c:pt idx="141">
                  <c:v>93.810097999999996</c:v>
                </c:pt>
                <c:pt idx="142">
                  <c:v>93.820651999999995</c:v>
                </c:pt>
                <c:pt idx="143">
                  <c:v>93.858767</c:v>
                </c:pt>
                <c:pt idx="144">
                  <c:v>93.904103000000006</c:v>
                </c:pt>
                <c:pt idx="145">
                  <c:v>93.913741999999999</c:v>
                </c:pt>
                <c:pt idx="146">
                  <c:v>93.883331999999996</c:v>
                </c:pt>
                <c:pt idx="147">
                  <c:v>93.891481999999996</c:v>
                </c:pt>
                <c:pt idx="148">
                  <c:v>93.934164999999993</c:v>
                </c:pt>
                <c:pt idx="149">
                  <c:v>93.942186000000007</c:v>
                </c:pt>
                <c:pt idx="150">
                  <c:v>93.925572000000003</c:v>
                </c:pt>
                <c:pt idx="151">
                  <c:v>93.904309999999995</c:v>
                </c:pt>
                <c:pt idx="152">
                  <c:v>93.882356000000001</c:v>
                </c:pt>
                <c:pt idx="153">
                  <c:v>93.861016000000006</c:v>
                </c:pt>
                <c:pt idx="154">
                  <c:v>93.838989999999995</c:v>
                </c:pt>
                <c:pt idx="155">
                  <c:v>93.813327999999998</c:v>
                </c:pt>
                <c:pt idx="156">
                  <c:v>93.784869</c:v>
                </c:pt>
                <c:pt idx="157">
                  <c:v>93.762862999999996</c:v>
                </c:pt>
                <c:pt idx="158">
                  <c:v>93.760187999999999</c:v>
                </c:pt>
                <c:pt idx="159">
                  <c:v>93.779208999999994</c:v>
                </c:pt>
                <c:pt idx="160">
                  <c:v>93.805785</c:v>
                </c:pt>
                <c:pt idx="161">
                  <c:v>93.821186999999995</c:v>
                </c:pt>
                <c:pt idx="162">
                  <c:v>93.822349000000003</c:v>
                </c:pt>
                <c:pt idx="163">
                  <c:v>93.819209999999998</c:v>
                </c:pt>
                <c:pt idx="164">
                  <c:v>93.825770000000006</c:v>
                </c:pt>
                <c:pt idx="165">
                  <c:v>93.857356999999993</c:v>
                </c:pt>
                <c:pt idx="166">
                  <c:v>93.908223000000007</c:v>
                </c:pt>
                <c:pt idx="167">
                  <c:v>93.942376999999993</c:v>
                </c:pt>
                <c:pt idx="168">
                  <c:v>93.924586000000005</c:v>
                </c:pt>
                <c:pt idx="169">
                  <c:v>93.859994</c:v>
                </c:pt>
                <c:pt idx="170">
                  <c:v>93.790199999999999</c:v>
                </c:pt>
                <c:pt idx="171">
                  <c:v>93.751897999999997</c:v>
                </c:pt>
                <c:pt idx="172">
                  <c:v>93.747969999999995</c:v>
                </c:pt>
                <c:pt idx="173">
                  <c:v>93.756624000000002</c:v>
                </c:pt>
                <c:pt idx="174">
                  <c:v>93.761398999999997</c:v>
                </c:pt>
                <c:pt idx="175">
                  <c:v>93.765563</c:v>
                </c:pt>
                <c:pt idx="176">
                  <c:v>93.780838000000003</c:v>
                </c:pt>
                <c:pt idx="177">
                  <c:v>93.810744999999997</c:v>
                </c:pt>
                <c:pt idx="178">
                  <c:v>93.850994</c:v>
                </c:pt>
                <c:pt idx="179">
                  <c:v>93.899816999999999</c:v>
                </c:pt>
                <c:pt idx="180">
                  <c:v>93.938914999999994</c:v>
                </c:pt>
                <c:pt idx="181">
                  <c:v>93.943014000000005</c:v>
                </c:pt>
                <c:pt idx="182">
                  <c:v>93.928652</c:v>
                </c:pt>
                <c:pt idx="183">
                  <c:v>93.919368000000006</c:v>
                </c:pt>
                <c:pt idx="184">
                  <c:v>93.916308999999998</c:v>
                </c:pt>
                <c:pt idx="185">
                  <c:v>93.900414999999995</c:v>
                </c:pt>
                <c:pt idx="186">
                  <c:v>93.851968999999997</c:v>
                </c:pt>
                <c:pt idx="187">
                  <c:v>93.781688000000003</c:v>
                </c:pt>
                <c:pt idx="188">
                  <c:v>93.714050999999998</c:v>
                </c:pt>
                <c:pt idx="189">
                  <c:v>93.666027999999997</c:v>
                </c:pt>
                <c:pt idx="190">
                  <c:v>93.644596000000007</c:v>
                </c:pt>
                <c:pt idx="191">
                  <c:v>93.646019999999993</c:v>
                </c:pt>
                <c:pt idx="192">
                  <c:v>93.664911000000004</c:v>
                </c:pt>
                <c:pt idx="193">
                  <c:v>93.706384999999997</c:v>
                </c:pt>
                <c:pt idx="194">
                  <c:v>93.767253999999994</c:v>
                </c:pt>
                <c:pt idx="195">
                  <c:v>93.822372999999999</c:v>
                </c:pt>
                <c:pt idx="196">
                  <c:v>93.844774999999998</c:v>
                </c:pt>
                <c:pt idx="197">
                  <c:v>93.818083999999999</c:v>
                </c:pt>
                <c:pt idx="198">
                  <c:v>93.777784999999994</c:v>
                </c:pt>
                <c:pt idx="199">
                  <c:v>93.795779999999993</c:v>
                </c:pt>
                <c:pt idx="200">
                  <c:v>93.844100999999995</c:v>
                </c:pt>
                <c:pt idx="201">
                  <c:v>93.854194000000007</c:v>
                </c:pt>
                <c:pt idx="202">
                  <c:v>93.831395999999998</c:v>
                </c:pt>
                <c:pt idx="203">
                  <c:v>93.814459999999997</c:v>
                </c:pt>
                <c:pt idx="204">
                  <c:v>93.825928000000005</c:v>
                </c:pt>
                <c:pt idx="205">
                  <c:v>93.851016000000001</c:v>
                </c:pt>
                <c:pt idx="206">
                  <c:v>93.861982999999995</c:v>
                </c:pt>
                <c:pt idx="207">
                  <c:v>93.848045999999997</c:v>
                </c:pt>
                <c:pt idx="208">
                  <c:v>93.811190999999994</c:v>
                </c:pt>
                <c:pt idx="209">
                  <c:v>93.759260999999995</c:v>
                </c:pt>
                <c:pt idx="210">
                  <c:v>93.705546999999996</c:v>
                </c:pt>
                <c:pt idx="211">
                  <c:v>93.665032999999994</c:v>
                </c:pt>
                <c:pt idx="212">
                  <c:v>93.650683999999998</c:v>
                </c:pt>
                <c:pt idx="213">
                  <c:v>93.669263000000001</c:v>
                </c:pt>
                <c:pt idx="214">
                  <c:v>93.712164000000001</c:v>
                </c:pt>
                <c:pt idx="215">
                  <c:v>93.752392999999998</c:v>
                </c:pt>
                <c:pt idx="216">
                  <c:v>93.761071999999999</c:v>
                </c:pt>
                <c:pt idx="217">
                  <c:v>93.731268999999998</c:v>
                </c:pt>
                <c:pt idx="218">
                  <c:v>93.680190999999994</c:v>
                </c:pt>
                <c:pt idx="219">
                  <c:v>93.631596999999999</c:v>
                </c:pt>
                <c:pt idx="220">
                  <c:v>93.606093999999999</c:v>
                </c:pt>
                <c:pt idx="221">
                  <c:v>93.617379999999997</c:v>
                </c:pt>
                <c:pt idx="222">
                  <c:v>93.659165999999999</c:v>
                </c:pt>
                <c:pt idx="223">
                  <c:v>93.712412</c:v>
                </c:pt>
                <c:pt idx="224">
                  <c:v>93.764199000000005</c:v>
                </c:pt>
                <c:pt idx="225">
                  <c:v>93.801979000000003</c:v>
                </c:pt>
                <c:pt idx="226">
                  <c:v>93.811944999999994</c:v>
                </c:pt>
                <c:pt idx="227">
                  <c:v>93.786023</c:v>
                </c:pt>
                <c:pt idx="228">
                  <c:v>93.721076999999994</c:v>
                </c:pt>
                <c:pt idx="229">
                  <c:v>93.621857000000006</c:v>
                </c:pt>
                <c:pt idx="230">
                  <c:v>93.515084000000002</c:v>
                </c:pt>
                <c:pt idx="231">
                  <c:v>93.440838999999997</c:v>
                </c:pt>
                <c:pt idx="232">
                  <c:v>93.422630999999996</c:v>
                </c:pt>
                <c:pt idx="233">
                  <c:v>93.458591999999996</c:v>
                </c:pt>
                <c:pt idx="234">
                  <c:v>93.522919999999999</c:v>
                </c:pt>
                <c:pt idx="235">
                  <c:v>93.579347999999996</c:v>
                </c:pt>
                <c:pt idx="236">
                  <c:v>93.612630999999993</c:v>
                </c:pt>
                <c:pt idx="237">
                  <c:v>93.633966999999998</c:v>
                </c:pt>
                <c:pt idx="238">
                  <c:v>93.649270999999999</c:v>
                </c:pt>
                <c:pt idx="239">
                  <c:v>93.640218000000004</c:v>
                </c:pt>
                <c:pt idx="240">
                  <c:v>93.593635000000006</c:v>
                </c:pt>
                <c:pt idx="241">
                  <c:v>93.545807999999994</c:v>
                </c:pt>
                <c:pt idx="242">
                  <c:v>93.554505000000006</c:v>
                </c:pt>
                <c:pt idx="243">
                  <c:v>93.629360000000005</c:v>
                </c:pt>
                <c:pt idx="244">
                  <c:v>93.740656999999999</c:v>
                </c:pt>
                <c:pt idx="245">
                  <c:v>93.855881999999994</c:v>
                </c:pt>
                <c:pt idx="246">
                  <c:v>93.942497000000003</c:v>
                </c:pt>
                <c:pt idx="247">
                  <c:v>93.953370000000007</c:v>
                </c:pt>
                <c:pt idx="248">
                  <c:v>93.834958999999998</c:v>
                </c:pt>
                <c:pt idx="249">
                  <c:v>93.625788</c:v>
                </c:pt>
                <c:pt idx="250">
                  <c:v>93.483588999999995</c:v>
                </c:pt>
                <c:pt idx="251">
                  <c:v>93.475555999999997</c:v>
                </c:pt>
                <c:pt idx="252">
                  <c:v>93.573581000000004</c:v>
                </c:pt>
                <c:pt idx="253">
                  <c:v>93.721532999999994</c:v>
                </c:pt>
                <c:pt idx="254">
                  <c:v>93.807411000000002</c:v>
                </c:pt>
                <c:pt idx="255">
                  <c:v>93.735847000000007</c:v>
                </c:pt>
                <c:pt idx="256">
                  <c:v>93.567932999999996</c:v>
                </c:pt>
                <c:pt idx="257">
                  <c:v>93.454289000000003</c:v>
                </c:pt>
                <c:pt idx="258">
                  <c:v>93.45917</c:v>
                </c:pt>
                <c:pt idx="259">
                  <c:v>93.543577999999997</c:v>
                </c:pt>
                <c:pt idx="260">
                  <c:v>93.644401999999999</c:v>
                </c:pt>
                <c:pt idx="261">
                  <c:v>93.734044999999995</c:v>
                </c:pt>
                <c:pt idx="262">
                  <c:v>93.805274999999995</c:v>
                </c:pt>
                <c:pt idx="263">
                  <c:v>93.843306999999996</c:v>
                </c:pt>
                <c:pt idx="264">
                  <c:v>93.843337000000005</c:v>
                </c:pt>
                <c:pt idx="265">
                  <c:v>93.849082999999993</c:v>
                </c:pt>
                <c:pt idx="266">
                  <c:v>93.885581999999999</c:v>
                </c:pt>
                <c:pt idx="267">
                  <c:v>93.898008000000004</c:v>
                </c:pt>
                <c:pt idx="268">
                  <c:v>93.839180999999996</c:v>
                </c:pt>
                <c:pt idx="269">
                  <c:v>93.730542</c:v>
                </c:pt>
                <c:pt idx="270">
                  <c:v>93.629484000000005</c:v>
                </c:pt>
                <c:pt idx="271">
                  <c:v>93.570770999999993</c:v>
                </c:pt>
                <c:pt idx="272">
                  <c:v>93.546588999999997</c:v>
                </c:pt>
                <c:pt idx="273">
                  <c:v>93.526999000000004</c:v>
                </c:pt>
                <c:pt idx="274">
                  <c:v>93.494820000000004</c:v>
                </c:pt>
                <c:pt idx="275">
                  <c:v>93.463972999999996</c:v>
                </c:pt>
                <c:pt idx="276">
                  <c:v>93.455854000000002</c:v>
                </c:pt>
                <c:pt idx="277">
                  <c:v>93.469668999999996</c:v>
                </c:pt>
                <c:pt idx="278">
                  <c:v>93.484842999999998</c:v>
                </c:pt>
                <c:pt idx="279">
                  <c:v>93.484469000000004</c:v>
                </c:pt>
                <c:pt idx="280">
                  <c:v>93.470195000000004</c:v>
                </c:pt>
                <c:pt idx="281">
                  <c:v>93.451882999999995</c:v>
                </c:pt>
                <c:pt idx="282">
                  <c:v>93.435432000000006</c:v>
                </c:pt>
                <c:pt idx="283">
                  <c:v>93.426565999999994</c:v>
                </c:pt>
                <c:pt idx="284">
                  <c:v>93.437197999999995</c:v>
                </c:pt>
                <c:pt idx="285">
                  <c:v>93.479502999999994</c:v>
                </c:pt>
                <c:pt idx="286">
                  <c:v>93.553650000000005</c:v>
                </c:pt>
                <c:pt idx="287">
                  <c:v>93.643765999999999</c:v>
                </c:pt>
                <c:pt idx="288">
                  <c:v>93.733051000000003</c:v>
                </c:pt>
                <c:pt idx="289">
                  <c:v>93.819986999999998</c:v>
                </c:pt>
                <c:pt idx="290">
                  <c:v>93.883977999999999</c:v>
                </c:pt>
                <c:pt idx="291">
                  <c:v>93.886446000000007</c:v>
                </c:pt>
                <c:pt idx="292">
                  <c:v>93.829113000000007</c:v>
                </c:pt>
                <c:pt idx="293">
                  <c:v>93.741772999999995</c:v>
                </c:pt>
                <c:pt idx="294">
                  <c:v>93.647126</c:v>
                </c:pt>
                <c:pt idx="295">
                  <c:v>93.558186000000006</c:v>
                </c:pt>
                <c:pt idx="296">
                  <c:v>93.491622000000007</c:v>
                </c:pt>
                <c:pt idx="297">
                  <c:v>93.474694</c:v>
                </c:pt>
                <c:pt idx="298">
                  <c:v>93.525416000000007</c:v>
                </c:pt>
                <c:pt idx="299">
                  <c:v>93.614603000000002</c:v>
                </c:pt>
                <c:pt idx="300">
                  <c:v>93.680785</c:v>
                </c:pt>
                <c:pt idx="301">
                  <c:v>93.691103999999996</c:v>
                </c:pt>
                <c:pt idx="302">
                  <c:v>93.653329999999997</c:v>
                </c:pt>
                <c:pt idx="303">
                  <c:v>93.595460000000003</c:v>
                </c:pt>
                <c:pt idx="304">
                  <c:v>93.555170000000004</c:v>
                </c:pt>
                <c:pt idx="305">
                  <c:v>93.558753999999993</c:v>
                </c:pt>
                <c:pt idx="306">
                  <c:v>93.601861999999997</c:v>
                </c:pt>
                <c:pt idx="307">
                  <c:v>93.659540000000007</c:v>
                </c:pt>
                <c:pt idx="308">
                  <c:v>93.710566</c:v>
                </c:pt>
                <c:pt idx="309">
                  <c:v>93.748147000000003</c:v>
                </c:pt>
                <c:pt idx="310">
                  <c:v>93.771585000000002</c:v>
                </c:pt>
                <c:pt idx="311">
                  <c:v>93.764230999999995</c:v>
                </c:pt>
                <c:pt idx="312">
                  <c:v>93.695141000000007</c:v>
                </c:pt>
                <c:pt idx="313">
                  <c:v>93.584138999999993</c:v>
                </c:pt>
                <c:pt idx="314">
                  <c:v>93.49503</c:v>
                </c:pt>
                <c:pt idx="315">
                  <c:v>93.446926000000005</c:v>
                </c:pt>
                <c:pt idx="316">
                  <c:v>93.408893000000006</c:v>
                </c:pt>
                <c:pt idx="317">
                  <c:v>93.356275999999994</c:v>
                </c:pt>
                <c:pt idx="318">
                  <c:v>93.304145000000005</c:v>
                </c:pt>
                <c:pt idx="319">
                  <c:v>93.297139000000001</c:v>
                </c:pt>
                <c:pt idx="320">
                  <c:v>93.368289000000004</c:v>
                </c:pt>
                <c:pt idx="321">
                  <c:v>93.502386999999999</c:v>
                </c:pt>
                <c:pt idx="322">
                  <c:v>93.633673000000002</c:v>
                </c:pt>
                <c:pt idx="323">
                  <c:v>93.683182000000002</c:v>
                </c:pt>
                <c:pt idx="324">
                  <c:v>93.638794000000004</c:v>
                </c:pt>
                <c:pt idx="325">
                  <c:v>93.575196000000005</c:v>
                </c:pt>
                <c:pt idx="326">
                  <c:v>93.506375000000006</c:v>
                </c:pt>
                <c:pt idx="327">
                  <c:v>93.417586</c:v>
                </c:pt>
                <c:pt idx="328">
                  <c:v>93.326402000000002</c:v>
                </c:pt>
                <c:pt idx="329">
                  <c:v>93.236513000000002</c:v>
                </c:pt>
                <c:pt idx="330">
                  <c:v>93.185312999999994</c:v>
                </c:pt>
                <c:pt idx="331">
                  <c:v>93.199070000000006</c:v>
                </c:pt>
                <c:pt idx="332">
                  <c:v>93.213464999999999</c:v>
                </c:pt>
                <c:pt idx="333">
                  <c:v>93.196398000000002</c:v>
                </c:pt>
                <c:pt idx="334">
                  <c:v>93.171971999999997</c:v>
                </c:pt>
                <c:pt idx="335">
                  <c:v>93.151268000000002</c:v>
                </c:pt>
                <c:pt idx="336">
                  <c:v>93.131947999999994</c:v>
                </c:pt>
                <c:pt idx="337">
                  <c:v>93.111187999999999</c:v>
                </c:pt>
                <c:pt idx="338">
                  <c:v>93.083714000000001</c:v>
                </c:pt>
                <c:pt idx="339">
                  <c:v>93.043299000000005</c:v>
                </c:pt>
                <c:pt idx="340">
                  <c:v>92.989067000000006</c:v>
                </c:pt>
                <c:pt idx="341">
                  <c:v>92.926648999999998</c:v>
                </c:pt>
                <c:pt idx="342">
                  <c:v>92.865251000000001</c:v>
                </c:pt>
                <c:pt idx="343">
                  <c:v>92.822014999999993</c:v>
                </c:pt>
                <c:pt idx="344">
                  <c:v>92.816351999999995</c:v>
                </c:pt>
                <c:pt idx="345">
                  <c:v>92.848330000000004</c:v>
                </c:pt>
                <c:pt idx="346">
                  <c:v>92.902321000000001</c:v>
                </c:pt>
                <c:pt idx="347">
                  <c:v>92.953744999999998</c:v>
                </c:pt>
                <c:pt idx="348">
                  <c:v>92.956181999999998</c:v>
                </c:pt>
                <c:pt idx="349">
                  <c:v>92.851184000000003</c:v>
                </c:pt>
                <c:pt idx="350">
                  <c:v>92.665908000000002</c:v>
                </c:pt>
                <c:pt idx="351">
                  <c:v>92.607670999999996</c:v>
                </c:pt>
                <c:pt idx="352">
                  <c:v>92.740128999999996</c:v>
                </c:pt>
                <c:pt idx="353">
                  <c:v>92.856668999999997</c:v>
                </c:pt>
                <c:pt idx="354">
                  <c:v>92.862363999999999</c:v>
                </c:pt>
                <c:pt idx="355">
                  <c:v>92.802563000000006</c:v>
                </c:pt>
                <c:pt idx="356">
                  <c:v>92.724746999999994</c:v>
                </c:pt>
                <c:pt idx="357">
                  <c:v>92.64734</c:v>
                </c:pt>
                <c:pt idx="358">
                  <c:v>92.579472999999993</c:v>
                </c:pt>
                <c:pt idx="359">
                  <c:v>92.529343999999995</c:v>
                </c:pt>
                <c:pt idx="360">
                  <c:v>92.496741</c:v>
                </c:pt>
                <c:pt idx="361">
                  <c:v>92.475123999999994</c:v>
                </c:pt>
                <c:pt idx="362">
                  <c:v>92.460145999999995</c:v>
                </c:pt>
                <c:pt idx="363">
                  <c:v>92.449482000000003</c:v>
                </c:pt>
                <c:pt idx="364">
                  <c:v>92.436505999999994</c:v>
                </c:pt>
                <c:pt idx="365">
                  <c:v>92.410978</c:v>
                </c:pt>
                <c:pt idx="366">
                  <c:v>92.366911000000002</c:v>
                </c:pt>
                <c:pt idx="367">
                  <c:v>92.302968000000007</c:v>
                </c:pt>
                <c:pt idx="368">
                  <c:v>92.210537000000002</c:v>
                </c:pt>
                <c:pt idx="369">
                  <c:v>92.073027999999994</c:v>
                </c:pt>
                <c:pt idx="370">
                  <c:v>91.907646999999997</c:v>
                </c:pt>
                <c:pt idx="371">
                  <c:v>91.813373999999996</c:v>
                </c:pt>
                <c:pt idx="372">
                  <c:v>91.840613000000005</c:v>
                </c:pt>
                <c:pt idx="373">
                  <c:v>91.895858000000004</c:v>
                </c:pt>
                <c:pt idx="374">
                  <c:v>91.941126999999994</c:v>
                </c:pt>
                <c:pt idx="375">
                  <c:v>91.999858000000003</c:v>
                </c:pt>
                <c:pt idx="376">
                  <c:v>92.068261000000007</c:v>
                </c:pt>
                <c:pt idx="377">
                  <c:v>92.118421999999995</c:v>
                </c:pt>
                <c:pt idx="378">
                  <c:v>92.112173999999996</c:v>
                </c:pt>
                <c:pt idx="379">
                  <c:v>92.020034999999993</c:v>
                </c:pt>
                <c:pt idx="380">
                  <c:v>91.869883999999999</c:v>
                </c:pt>
                <c:pt idx="381">
                  <c:v>91.760818</c:v>
                </c:pt>
                <c:pt idx="382">
                  <c:v>91.749866999999995</c:v>
                </c:pt>
                <c:pt idx="383">
                  <c:v>91.789289999999994</c:v>
                </c:pt>
                <c:pt idx="384">
                  <c:v>91.817014</c:v>
                </c:pt>
                <c:pt idx="385">
                  <c:v>91.801195000000007</c:v>
                </c:pt>
                <c:pt idx="386">
                  <c:v>91.741615999999993</c:v>
                </c:pt>
                <c:pt idx="387">
                  <c:v>91.663407000000007</c:v>
                </c:pt>
                <c:pt idx="388">
                  <c:v>91.581171999999995</c:v>
                </c:pt>
                <c:pt idx="389">
                  <c:v>91.491106000000002</c:v>
                </c:pt>
                <c:pt idx="390">
                  <c:v>91.400717999999998</c:v>
                </c:pt>
                <c:pt idx="391">
                  <c:v>91.337708000000006</c:v>
                </c:pt>
                <c:pt idx="392">
                  <c:v>91.322156000000007</c:v>
                </c:pt>
                <c:pt idx="393">
                  <c:v>91.328644999999995</c:v>
                </c:pt>
                <c:pt idx="394">
                  <c:v>91.311708999999993</c:v>
                </c:pt>
                <c:pt idx="395">
                  <c:v>91.264056999999994</c:v>
                </c:pt>
                <c:pt idx="396">
                  <c:v>91.211884999999995</c:v>
                </c:pt>
                <c:pt idx="397">
                  <c:v>91.174868000000004</c:v>
                </c:pt>
                <c:pt idx="398">
                  <c:v>91.147835999999998</c:v>
                </c:pt>
                <c:pt idx="399">
                  <c:v>91.115199000000004</c:v>
                </c:pt>
                <c:pt idx="400">
                  <c:v>91.076735999999997</c:v>
                </c:pt>
                <c:pt idx="401">
                  <c:v>91.046902000000003</c:v>
                </c:pt>
                <c:pt idx="402">
                  <c:v>91.033485999999996</c:v>
                </c:pt>
                <c:pt idx="403">
                  <c:v>91.028919999999999</c:v>
                </c:pt>
                <c:pt idx="404">
                  <c:v>91.018674000000004</c:v>
                </c:pt>
                <c:pt idx="405">
                  <c:v>90.995596000000006</c:v>
                </c:pt>
                <c:pt idx="406">
                  <c:v>90.964369000000005</c:v>
                </c:pt>
                <c:pt idx="407">
                  <c:v>90.932419999999993</c:v>
                </c:pt>
                <c:pt idx="408">
                  <c:v>90.904816999999994</c:v>
                </c:pt>
                <c:pt idx="409">
                  <c:v>90.882214000000005</c:v>
                </c:pt>
                <c:pt idx="410">
                  <c:v>90.855058999999997</c:v>
                </c:pt>
                <c:pt idx="411">
                  <c:v>90.808774999999997</c:v>
                </c:pt>
                <c:pt idx="412">
                  <c:v>90.748098999999996</c:v>
                </c:pt>
                <c:pt idx="413">
                  <c:v>90.697552999999999</c:v>
                </c:pt>
                <c:pt idx="414">
                  <c:v>90.648762000000005</c:v>
                </c:pt>
                <c:pt idx="415">
                  <c:v>90.577105000000003</c:v>
                </c:pt>
                <c:pt idx="416">
                  <c:v>90.492498999999995</c:v>
                </c:pt>
                <c:pt idx="417">
                  <c:v>90.414561000000006</c:v>
                </c:pt>
                <c:pt idx="418">
                  <c:v>90.347701999999998</c:v>
                </c:pt>
                <c:pt idx="419">
                  <c:v>90.287251999999995</c:v>
                </c:pt>
                <c:pt idx="420">
                  <c:v>90.229449000000002</c:v>
                </c:pt>
                <c:pt idx="421">
                  <c:v>90.174718999999996</c:v>
                </c:pt>
                <c:pt idx="422">
                  <c:v>90.125579999999999</c:v>
                </c:pt>
                <c:pt idx="423">
                  <c:v>90.084871000000007</c:v>
                </c:pt>
                <c:pt idx="424">
                  <c:v>90.056927999999999</c:v>
                </c:pt>
                <c:pt idx="425">
                  <c:v>90.046029000000004</c:v>
                </c:pt>
                <c:pt idx="426">
                  <c:v>90.049122999999994</c:v>
                </c:pt>
                <c:pt idx="427">
                  <c:v>90.051283999999995</c:v>
                </c:pt>
                <c:pt idx="428">
                  <c:v>90.032730000000001</c:v>
                </c:pt>
                <c:pt idx="429">
                  <c:v>89.978881000000001</c:v>
                </c:pt>
                <c:pt idx="430">
                  <c:v>89.883731999999995</c:v>
                </c:pt>
                <c:pt idx="431">
                  <c:v>89.754464999999996</c:v>
                </c:pt>
                <c:pt idx="432">
                  <c:v>89.631202000000002</c:v>
                </c:pt>
                <c:pt idx="433">
                  <c:v>89.585552000000007</c:v>
                </c:pt>
                <c:pt idx="434">
                  <c:v>89.631946999999997</c:v>
                </c:pt>
                <c:pt idx="435">
                  <c:v>89.697944000000007</c:v>
                </c:pt>
                <c:pt idx="436">
                  <c:v>89.735855000000001</c:v>
                </c:pt>
                <c:pt idx="437">
                  <c:v>89.746033999999995</c:v>
                </c:pt>
                <c:pt idx="438">
                  <c:v>89.729875000000007</c:v>
                </c:pt>
                <c:pt idx="439">
                  <c:v>89.683132999999998</c:v>
                </c:pt>
                <c:pt idx="440">
                  <c:v>89.611744999999999</c:v>
                </c:pt>
                <c:pt idx="441">
                  <c:v>89.533619999999999</c:v>
                </c:pt>
                <c:pt idx="442">
                  <c:v>89.463222999999999</c:v>
                </c:pt>
                <c:pt idx="443">
                  <c:v>89.401336999999998</c:v>
                </c:pt>
                <c:pt idx="444">
                  <c:v>89.342042000000006</c:v>
                </c:pt>
                <c:pt idx="445">
                  <c:v>89.287848999999994</c:v>
                </c:pt>
                <c:pt idx="446">
                  <c:v>89.255307999999999</c:v>
                </c:pt>
                <c:pt idx="447">
                  <c:v>89.259083000000004</c:v>
                </c:pt>
                <c:pt idx="448">
                  <c:v>89.285024000000007</c:v>
                </c:pt>
                <c:pt idx="449">
                  <c:v>89.292862</c:v>
                </c:pt>
                <c:pt idx="450">
                  <c:v>89.255059000000003</c:v>
                </c:pt>
                <c:pt idx="451">
                  <c:v>89.177559000000002</c:v>
                </c:pt>
                <c:pt idx="452">
                  <c:v>89.089179999999999</c:v>
                </c:pt>
                <c:pt idx="453">
                  <c:v>89.028480000000002</c:v>
                </c:pt>
                <c:pt idx="454">
                  <c:v>89.024860000000004</c:v>
                </c:pt>
                <c:pt idx="455">
                  <c:v>89.067707999999996</c:v>
                </c:pt>
                <c:pt idx="456">
                  <c:v>89.106204000000005</c:v>
                </c:pt>
                <c:pt idx="457">
                  <c:v>89.094811000000007</c:v>
                </c:pt>
                <c:pt idx="458">
                  <c:v>89.027315999999999</c:v>
                </c:pt>
                <c:pt idx="459">
                  <c:v>88.929845</c:v>
                </c:pt>
                <c:pt idx="460">
                  <c:v>88.832468000000006</c:v>
                </c:pt>
                <c:pt idx="461">
                  <c:v>88.748532999999995</c:v>
                </c:pt>
                <c:pt idx="462">
                  <c:v>88.676293999999999</c:v>
                </c:pt>
                <c:pt idx="463">
                  <c:v>88.616938000000005</c:v>
                </c:pt>
                <c:pt idx="464">
                  <c:v>88.580786000000003</c:v>
                </c:pt>
                <c:pt idx="465">
                  <c:v>88.569845000000001</c:v>
                </c:pt>
                <c:pt idx="466">
                  <c:v>88.567278999999999</c:v>
                </c:pt>
                <c:pt idx="467">
                  <c:v>88.552143000000001</c:v>
                </c:pt>
                <c:pt idx="468">
                  <c:v>88.517581000000007</c:v>
                </c:pt>
                <c:pt idx="469">
                  <c:v>88.472239999999999</c:v>
                </c:pt>
                <c:pt idx="470">
                  <c:v>88.429047999999995</c:v>
                </c:pt>
                <c:pt idx="471">
                  <c:v>88.393951000000001</c:v>
                </c:pt>
                <c:pt idx="472">
                  <c:v>88.365481000000003</c:v>
                </c:pt>
                <c:pt idx="473">
                  <c:v>88.340716999999998</c:v>
                </c:pt>
                <c:pt idx="474">
                  <c:v>88.316957000000002</c:v>
                </c:pt>
                <c:pt idx="475">
                  <c:v>88.289008999999993</c:v>
                </c:pt>
                <c:pt idx="476">
                  <c:v>88.249827999999994</c:v>
                </c:pt>
                <c:pt idx="477">
                  <c:v>88.198138</c:v>
                </c:pt>
                <c:pt idx="478">
                  <c:v>88.144281000000007</c:v>
                </c:pt>
                <c:pt idx="479">
                  <c:v>88.104836000000006</c:v>
                </c:pt>
                <c:pt idx="480">
                  <c:v>88.090142999999998</c:v>
                </c:pt>
                <c:pt idx="481">
                  <c:v>88.093547000000001</c:v>
                </c:pt>
                <c:pt idx="482">
                  <c:v>88.092995000000002</c:v>
                </c:pt>
                <c:pt idx="483">
                  <c:v>88.069924</c:v>
                </c:pt>
                <c:pt idx="484">
                  <c:v>88.028077999999994</c:v>
                </c:pt>
                <c:pt idx="485">
                  <c:v>87.987602999999993</c:v>
                </c:pt>
                <c:pt idx="486">
                  <c:v>87.960331999999994</c:v>
                </c:pt>
                <c:pt idx="487">
                  <c:v>87.933421999999993</c:v>
                </c:pt>
                <c:pt idx="488">
                  <c:v>87.880906999999993</c:v>
                </c:pt>
                <c:pt idx="489">
                  <c:v>87.792991999999998</c:v>
                </c:pt>
                <c:pt idx="490">
                  <c:v>87.694737000000003</c:v>
                </c:pt>
                <c:pt idx="491">
                  <c:v>87.628277999999995</c:v>
                </c:pt>
                <c:pt idx="492">
                  <c:v>87.614233999999996</c:v>
                </c:pt>
                <c:pt idx="493">
                  <c:v>87.639092000000005</c:v>
                </c:pt>
                <c:pt idx="494">
                  <c:v>87.672349999999994</c:v>
                </c:pt>
                <c:pt idx="495">
                  <c:v>87.683974000000006</c:v>
                </c:pt>
                <c:pt idx="496">
                  <c:v>87.659752999999995</c:v>
                </c:pt>
                <c:pt idx="497">
                  <c:v>87.615671000000006</c:v>
                </c:pt>
                <c:pt idx="498">
                  <c:v>87.585308999999995</c:v>
                </c:pt>
                <c:pt idx="499">
                  <c:v>87.585932</c:v>
                </c:pt>
                <c:pt idx="500">
                  <c:v>87.604541999999995</c:v>
                </c:pt>
                <c:pt idx="501">
                  <c:v>87.609267000000003</c:v>
                </c:pt>
                <c:pt idx="502">
                  <c:v>87.571093000000005</c:v>
                </c:pt>
                <c:pt idx="503">
                  <c:v>87.485900000000001</c:v>
                </c:pt>
                <c:pt idx="504">
                  <c:v>87.378799999999998</c:v>
                </c:pt>
                <c:pt idx="505">
                  <c:v>87.279390000000006</c:v>
                </c:pt>
                <c:pt idx="506">
                  <c:v>87.197297000000006</c:v>
                </c:pt>
                <c:pt idx="507">
                  <c:v>87.128581999999994</c:v>
                </c:pt>
                <c:pt idx="508">
                  <c:v>87.076712999999998</c:v>
                </c:pt>
                <c:pt idx="509">
                  <c:v>87.054822999999999</c:v>
                </c:pt>
                <c:pt idx="510">
                  <c:v>87.068200000000004</c:v>
                </c:pt>
                <c:pt idx="511">
                  <c:v>87.102204</c:v>
                </c:pt>
                <c:pt idx="512">
                  <c:v>87.131985</c:v>
                </c:pt>
                <c:pt idx="513">
                  <c:v>87.140354000000002</c:v>
                </c:pt>
                <c:pt idx="514">
                  <c:v>87.122167000000005</c:v>
                </c:pt>
                <c:pt idx="515">
                  <c:v>87.078745999999995</c:v>
                </c:pt>
                <c:pt idx="516">
                  <c:v>87.019299000000004</c:v>
                </c:pt>
                <c:pt idx="517">
                  <c:v>86.967095</c:v>
                </c:pt>
                <c:pt idx="518">
                  <c:v>86.950779999999995</c:v>
                </c:pt>
                <c:pt idx="519">
                  <c:v>86.975882999999996</c:v>
                </c:pt>
                <c:pt idx="520">
                  <c:v>87.011458000000005</c:v>
                </c:pt>
                <c:pt idx="521">
                  <c:v>87.015300999999994</c:v>
                </c:pt>
                <c:pt idx="522">
                  <c:v>86.966274999999996</c:v>
                </c:pt>
                <c:pt idx="523">
                  <c:v>86.874133999999998</c:v>
                </c:pt>
                <c:pt idx="524">
                  <c:v>86.771261999999993</c:v>
                </c:pt>
                <c:pt idx="525">
                  <c:v>86.695408</c:v>
                </c:pt>
                <c:pt idx="526">
                  <c:v>86.667190000000005</c:v>
                </c:pt>
                <c:pt idx="527">
                  <c:v>86.677768999999998</c:v>
                </c:pt>
                <c:pt idx="528">
                  <c:v>86.699870000000004</c:v>
                </c:pt>
                <c:pt idx="529">
                  <c:v>86.709513000000001</c:v>
                </c:pt>
                <c:pt idx="530">
                  <c:v>86.697402999999994</c:v>
                </c:pt>
                <c:pt idx="531">
                  <c:v>86.665000000000006</c:v>
                </c:pt>
                <c:pt idx="532">
                  <c:v>86.617322999999999</c:v>
                </c:pt>
                <c:pt idx="533">
                  <c:v>86.562816999999995</c:v>
                </c:pt>
                <c:pt idx="534">
                  <c:v>86.514644000000004</c:v>
                </c:pt>
                <c:pt idx="535">
                  <c:v>86.485474999999994</c:v>
                </c:pt>
                <c:pt idx="536">
                  <c:v>86.479495999999997</c:v>
                </c:pt>
                <c:pt idx="537">
                  <c:v>86.488966000000005</c:v>
                </c:pt>
                <c:pt idx="538">
                  <c:v>86.495919000000001</c:v>
                </c:pt>
                <c:pt idx="539">
                  <c:v>86.478724</c:v>
                </c:pt>
                <c:pt idx="540">
                  <c:v>86.424719999999994</c:v>
                </c:pt>
                <c:pt idx="541">
                  <c:v>86.342483999999999</c:v>
                </c:pt>
                <c:pt idx="542">
                  <c:v>86.260225000000005</c:v>
                </c:pt>
                <c:pt idx="543">
                  <c:v>86.206252000000006</c:v>
                </c:pt>
                <c:pt idx="544">
                  <c:v>86.187888000000001</c:v>
                </c:pt>
                <c:pt idx="545">
                  <c:v>86.190911999999997</c:v>
                </c:pt>
                <c:pt idx="546">
                  <c:v>86.197956000000005</c:v>
                </c:pt>
                <c:pt idx="547">
                  <c:v>86.202021999999999</c:v>
                </c:pt>
                <c:pt idx="548">
                  <c:v>86.202690000000004</c:v>
                </c:pt>
                <c:pt idx="549">
                  <c:v>86.197762999999995</c:v>
                </c:pt>
                <c:pt idx="550">
                  <c:v>86.184747999999999</c:v>
                </c:pt>
                <c:pt idx="551">
                  <c:v>86.166319999999999</c:v>
                </c:pt>
                <c:pt idx="552">
                  <c:v>86.147955999999994</c:v>
                </c:pt>
                <c:pt idx="553">
                  <c:v>86.129265000000004</c:v>
                </c:pt>
                <c:pt idx="554">
                  <c:v>86.10275</c:v>
                </c:pt>
                <c:pt idx="555">
                  <c:v>86.065730000000002</c:v>
                </c:pt>
                <c:pt idx="556">
                  <c:v>86.028120999999999</c:v>
                </c:pt>
                <c:pt idx="557">
                  <c:v>86.003232999999994</c:v>
                </c:pt>
                <c:pt idx="558">
                  <c:v>85.995165</c:v>
                </c:pt>
                <c:pt idx="559">
                  <c:v>85.998429999999999</c:v>
                </c:pt>
                <c:pt idx="560">
                  <c:v>86.007609000000002</c:v>
                </c:pt>
                <c:pt idx="561">
                  <c:v>86.022557000000006</c:v>
                </c:pt>
                <c:pt idx="562">
                  <c:v>86.041983999999999</c:v>
                </c:pt>
                <c:pt idx="563">
                  <c:v>86.055156999999994</c:v>
                </c:pt>
                <c:pt idx="564">
                  <c:v>86.045088000000007</c:v>
                </c:pt>
                <c:pt idx="565">
                  <c:v>86.003467000000001</c:v>
                </c:pt>
                <c:pt idx="566">
                  <c:v>85.942408999999998</c:v>
                </c:pt>
                <c:pt idx="567">
                  <c:v>85.889222000000004</c:v>
                </c:pt>
                <c:pt idx="568">
                  <c:v>85.866437000000005</c:v>
                </c:pt>
                <c:pt idx="569">
                  <c:v>85.873722999999998</c:v>
                </c:pt>
                <c:pt idx="570">
                  <c:v>85.888902999999999</c:v>
                </c:pt>
                <c:pt idx="571">
                  <c:v>85.886814999999999</c:v>
                </c:pt>
                <c:pt idx="572">
                  <c:v>85.857680000000002</c:v>
                </c:pt>
                <c:pt idx="573">
                  <c:v>85.809589000000003</c:v>
                </c:pt>
                <c:pt idx="574">
                  <c:v>85.756345999999994</c:v>
                </c:pt>
                <c:pt idx="575">
                  <c:v>85.705645000000004</c:v>
                </c:pt>
                <c:pt idx="576">
                  <c:v>85.658749</c:v>
                </c:pt>
                <c:pt idx="577">
                  <c:v>85.617902000000001</c:v>
                </c:pt>
                <c:pt idx="578">
                  <c:v>85.588611</c:v>
                </c:pt>
                <c:pt idx="579">
                  <c:v>85.571995000000001</c:v>
                </c:pt>
                <c:pt idx="580">
                  <c:v>85.559787</c:v>
                </c:pt>
                <c:pt idx="581">
                  <c:v>85.544642999999994</c:v>
                </c:pt>
                <c:pt idx="582">
                  <c:v>85.533045000000001</c:v>
                </c:pt>
                <c:pt idx="583">
                  <c:v>85.539450000000002</c:v>
                </c:pt>
                <c:pt idx="584">
                  <c:v>85.566740999999993</c:v>
                </c:pt>
                <c:pt idx="585">
                  <c:v>85.598292999999998</c:v>
                </c:pt>
                <c:pt idx="586">
                  <c:v>85.612409999999997</c:v>
                </c:pt>
                <c:pt idx="587">
                  <c:v>85.601454000000004</c:v>
                </c:pt>
                <c:pt idx="588">
                  <c:v>85.573733000000004</c:v>
                </c:pt>
                <c:pt idx="589">
                  <c:v>85.540862000000004</c:v>
                </c:pt>
                <c:pt idx="590">
                  <c:v>85.509664000000001</c:v>
                </c:pt>
                <c:pt idx="591">
                  <c:v>85.484369999999998</c:v>
                </c:pt>
                <c:pt idx="592">
                  <c:v>85.469076000000001</c:v>
                </c:pt>
                <c:pt idx="593">
                  <c:v>85.465923000000004</c:v>
                </c:pt>
                <c:pt idx="594">
                  <c:v>85.474699000000001</c:v>
                </c:pt>
                <c:pt idx="595">
                  <c:v>85.495009999999994</c:v>
                </c:pt>
                <c:pt idx="596">
                  <c:v>85.524108999999996</c:v>
                </c:pt>
                <c:pt idx="597">
                  <c:v>85.550574999999995</c:v>
                </c:pt>
                <c:pt idx="598">
                  <c:v>85.555266000000003</c:v>
                </c:pt>
                <c:pt idx="599">
                  <c:v>85.524351999999993</c:v>
                </c:pt>
                <c:pt idx="600">
                  <c:v>85.461709999999997</c:v>
                </c:pt>
                <c:pt idx="601">
                  <c:v>85.386632000000006</c:v>
                </c:pt>
                <c:pt idx="602">
                  <c:v>85.320535000000007</c:v>
                </c:pt>
                <c:pt idx="603">
                  <c:v>85.275407000000001</c:v>
                </c:pt>
                <c:pt idx="604">
                  <c:v>85.251924000000002</c:v>
                </c:pt>
                <c:pt idx="605">
                  <c:v>85.245284999999996</c:v>
                </c:pt>
                <c:pt idx="606">
                  <c:v>85.251368999999997</c:v>
                </c:pt>
                <c:pt idx="607">
                  <c:v>85.267545999999996</c:v>
                </c:pt>
                <c:pt idx="608">
                  <c:v>85.288297999999998</c:v>
                </c:pt>
                <c:pt idx="609">
                  <c:v>85.300910000000002</c:v>
                </c:pt>
                <c:pt idx="610">
                  <c:v>85.288077999999999</c:v>
                </c:pt>
                <c:pt idx="611">
                  <c:v>85.238085999999996</c:v>
                </c:pt>
                <c:pt idx="612">
                  <c:v>85.155322999999996</c:v>
                </c:pt>
                <c:pt idx="613">
                  <c:v>85.062376</c:v>
                </c:pt>
                <c:pt idx="614">
                  <c:v>84.990309999999994</c:v>
                </c:pt>
                <c:pt idx="615">
                  <c:v>84.961862999999994</c:v>
                </c:pt>
                <c:pt idx="616">
                  <c:v>84.978369000000001</c:v>
                </c:pt>
                <c:pt idx="617">
                  <c:v>85.019620000000003</c:v>
                </c:pt>
                <c:pt idx="618">
                  <c:v>85.057460000000006</c:v>
                </c:pt>
                <c:pt idx="619">
                  <c:v>85.074055999999999</c:v>
                </c:pt>
                <c:pt idx="620">
                  <c:v>85.071337999999997</c:v>
                </c:pt>
                <c:pt idx="621">
                  <c:v>85.063731000000004</c:v>
                </c:pt>
                <c:pt idx="622">
                  <c:v>85.060461000000004</c:v>
                </c:pt>
                <c:pt idx="623">
                  <c:v>85.056352000000004</c:v>
                </c:pt>
                <c:pt idx="624">
                  <c:v>85.041911999999996</c:v>
                </c:pt>
                <c:pt idx="625">
                  <c:v>85.019221000000002</c:v>
                </c:pt>
                <c:pt idx="626">
                  <c:v>85.001714000000007</c:v>
                </c:pt>
                <c:pt idx="627">
                  <c:v>84.998022000000006</c:v>
                </c:pt>
                <c:pt idx="628">
                  <c:v>85.001333000000002</c:v>
                </c:pt>
                <c:pt idx="629">
                  <c:v>84.996981000000005</c:v>
                </c:pt>
                <c:pt idx="630">
                  <c:v>84.976414000000005</c:v>
                </c:pt>
                <c:pt idx="631">
                  <c:v>84.941312999999994</c:v>
                </c:pt>
                <c:pt idx="632">
                  <c:v>84.899170999999996</c:v>
                </c:pt>
                <c:pt idx="633">
                  <c:v>84.861143999999996</c:v>
                </c:pt>
                <c:pt idx="634">
                  <c:v>84.841700000000003</c:v>
                </c:pt>
                <c:pt idx="635">
                  <c:v>84.851562000000001</c:v>
                </c:pt>
                <c:pt idx="636">
                  <c:v>84.886964000000006</c:v>
                </c:pt>
                <c:pt idx="637">
                  <c:v>84.928342000000001</c:v>
                </c:pt>
                <c:pt idx="638">
                  <c:v>84.951611999999997</c:v>
                </c:pt>
                <c:pt idx="639">
                  <c:v>84.941937999999993</c:v>
                </c:pt>
                <c:pt idx="640">
                  <c:v>84.900257999999994</c:v>
                </c:pt>
                <c:pt idx="641">
                  <c:v>84.841415999999995</c:v>
                </c:pt>
                <c:pt idx="642">
                  <c:v>84.786463999999995</c:v>
                </c:pt>
                <c:pt idx="643">
                  <c:v>84.751942</c:v>
                </c:pt>
                <c:pt idx="644">
                  <c:v>84.742812999999998</c:v>
                </c:pt>
                <c:pt idx="645">
                  <c:v>84.755245000000002</c:v>
                </c:pt>
                <c:pt idx="646">
                  <c:v>84.783851999999996</c:v>
                </c:pt>
                <c:pt idx="647">
                  <c:v>84.820729</c:v>
                </c:pt>
                <c:pt idx="648">
                  <c:v>84.848444999999998</c:v>
                </c:pt>
                <c:pt idx="649">
                  <c:v>84.844896000000006</c:v>
                </c:pt>
                <c:pt idx="650">
                  <c:v>84.803218000000001</c:v>
                </c:pt>
                <c:pt idx="651">
                  <c:v>84.742563000000004</c:v>
                </c:pt>
                <c:pt idx="652">
                  <c:v>84.691524000000001</c:v>
                </c:pt>
                <c:pt idx="653">
                  <c:v>84.662164000000004</c:v>
                </c:pt>
                <c:pt idx="654">
                  <c:v>84.645493000000002</c:v>
                </c:pt>
                <c:pt idx="655">
                  <c:v>84.630126000000004</c:v>
                </c:pt>
                <c:pt idx="656">
                  <c:v>84.617365000000007</c:v>
                </c:pt>
                <c:pt idx="657">
                  <c:v>84.616517999999999</c:v>
                </c:pt>
                <c:pt idx="658">
                  <c:v>84.631443000000004</c:v>
                </c:pt>
                <c:pt idx="659">
                  <c:v>84.654505</c:v>
                </c:pt>
                <c:pt idx="660">
                  <c:v>84.670261999999994</c:v>
                </c:pt>
                <c:pt idx="661">
                  <c:v>84.663752000000002</c:v>
                </c:pt>
                <c:pt idx="662">
                  <c:v>84.630335000000002</c:v>
                </c:pt>
                <c:pt idx="663">
                  <c:v>84.581788000000003</c:v>
                </c:pt>
                <c:pt idx="664">
                  <c:v>84.540002000000001</c:v>
                </c:pt>
                <c:pt idx="665">
                  <c:v>84.519450000000006</c:v>
                </c:pt>
                <c:pt idx="666">
                  <c:v>84.515663000000004</c:v>
                </c:pt>
                <c:pt idx="667">
                  <c:v>84.512285000000006</c:v>
                </c:pt>
                <c:pt idx="668">
                  <c:v>84.497867999999997</c:v>
                </c:pt>
                <c:pt idx="669">
                  <c:v>84.475430000000003</c:v>
                </c:pt>
                <c:pt idx="670">
                  <c:v>84.457618999999994</c:v>
                </c:pt>
                <c:pt idx="671">
                  <c:v>84.453654999999998</c:v>
                </c:pt>
                <c:pt idx="672">
                  <c:v>84.460182000000003</c:v>
                </c:pt>
                <c:pt idx="673">
                  <c:v>84.464378999999994</c:v>
                </c:pt>
                <c:pt idx="674">
                  <c:v>84.456203000000002</c:v>
                </c:pt>
                <c:pt idx="675">
                  <c:v>84.436263999999994</c:v>
                </c:pt>
                <c:pt idx="676">
                  <c:v>84.411057999999997</c:v>
                </c:pt>
                <c:pt idx="677">
                  <c:v>84.384313000000006</c:v>
                </c:pt>
                <c:pt idx="678">
                  <c:v>84.357941999999994</c:v>
                </c:pt>
                <c:pt idx="679">
                  <c:v>84.339006999999995</c:v>
                </c:pt>
                <c:pt idx="680">
                  <c:v>84.337203000000002</c:v>
                </c:pt>
                <c:pt idx="681">
                  <c:v>84.351547999999994</c:v>
                </c:pt>
                <c:pt idx="682">
                  <c:v>84.364754000000005</c:v>
                </c:pt>
                <c:pt idx="683">
                  <c:v>84.358005000000006</c:v>
                </c:pt>
                <c:pt idx="684">
                  <c:v>84.331506000000005</c:v>
                </c:pt>
                <c:pt idx="685">
                  <c:v>84.306028999999995</c:v>
                </c:pt>
                <c:pt idx="686">
                  <c:v>84.302700000000002</c:v>
                </c:pt>
                <c:pt idx="687">
                  <c:v>84.323040000000006</c:v>
                </c:pt>
                <c:pt idx="688">
                  <c:v>84.350064000000003</c:v>
                </c:pt>
                <c:pt idx="689">
                  <c:v>84.367002999999997</c:v>
                </c:pt>
                <c:pt idx="690">
                  <c:v>84.371553000000006</c:v>
                </c:pt>
                <c:pt idx="691">
                  <c:v>84.370541000000003</c:v>
                </c:pt>
                <c:pt idx="692">
                  <c:v>84.364244999999997</c:v>
                </c:pt>
                <c:pt idx="693">
                  <c:v>84.342962</c:v>
                </c:pt>
                <c:pt idx="694">
                  <c:v>84.302351000000002</c:v>
                </c:pt>
                <c:pt idx="695">
                  <c:v>84.256881000000007</c:v>
                </c:pt>
                <c:pt idx="696">
                  <c:v>84.230217999999994</c:v>
                </c:pt>
                <c:pt idx="697">
                  <c:v>84.231240999999997</c:v>
                </c:pt>
                <c:pt idx="698">
                  <c:v>84.245351999999997</c:v>
                </c:pt>
                <c:pt idx="699">
                  <c:v>84.252471999999997</c:v>
                </c:pt>
                <c:pt idx="700">
                  <c:v>84.248120999999998</c:v>
                </c:pt>
                <c:pt idx="701">
                  <c:v>84.241207000000003</c:v>
                </c:pt>
                <c:pt idx="702">
                  <c:v>84.235827</c:v>
                </c:pt>
                <c:pt idx="703">
                  <c:v>84.224611999999993</c:v>
                </c:pt>
                <c:pt idx="704">
                  <c:v>84.201984999999993</c:v>
                </c:pt>
                <c:pt idx="705">
                  <c:v>84.176644999999994</c:v>
                </c:pt>
                <c:pt idx="706">
                  <c:v>84.164940999999999</c:v>
                </c:pt>
                <c:pt idx="707">
                  <c:v>84.172709999999995</c:v>
                </c:pt>
                <c:pt idx="708">
                  <c:v>84.186460999999994</c:v>
                </c:pt>
                <c:pt idx="709">
                  <c:v>84.183684999999997</c:v>
                </c:pt>
                <c:pt idx="710">
                  <c:v>84.151983999999999</c:v>
                </c:pt>
                <c:pt idx="711">
                  <c:v>84.098444999999998</c:v>
                </c:pt>
                <c:pt idx="712">
                  <c:v>84.041696999999999</c:v>
                </c:pt>
                <c:pt idx="713">
                  <c:v>83.995789000000002</c:v>
                </c:pt>
                <c:pt idx="714">
                  <c:v>83.961599000000007</c:v>
                </c:pt>
                <c:pt idx="715">
                  <c:v>83.932607000000004</c:v>
                </c:pt>
                <c:pt idx="716">
                  <c:v>83.906166999999996</c:v>
                </c:pt>
                <c:pt idx="717">
                  <c:v>83.886123999999995</c:v>
                </c:pt>
                <c:pt idx="718">
                  <c:v>83.875128000000004</c:v>
                </c:pt>
                <c:pt idx="719">
                  <c:v>83.868797999999998</c:v>
                </c:pt>
                <c:pt idx="720">
                  <c:v>83.860279000000006</c:v>
                </c:pt>
                <c:pt idx="721">
                  <c:v>83.848830000000007</c:v>
                </c:pt>
                <c:pt idx="722">
                  <c:v>83.840737000000004</c:v>
                </c:pt>
                <c:pt idx="723">
                  <c:v>83.842146</c:v>
                </c:pt>
                <c:pt idx="724">
                  <c:v>83.853633000000002</c:v>
                </c:pt>
                <c:pt idx="725">
                  <c:v>83.871561999999997</c:v>
                </c:pt>
                <c:pt idx="726">
                  <c:v>83.890529000000001</c:v>
                </c:pt>
                <c:pt idx="727">
                  <c:v>83.901696000000001</c:v>
                </c:pt>
                <c:pt idx="728">
                  <c:v>83.893117000000004</c:v>
                </c:pt>
                <c:pt idx="729">
                  <c:v>83.859300000000005</c:v>
                </c:pt>
                <c:pt idx="730">
                  <c:v>83.811895000000007</c:v>
                </c:pt>
                <c:pt idx="731">
                  <c:v>83.774766999999997</c:v>
                </c:pt>
                <c:pt idx="732">
                  <c:v>83.762800999999996</c:v>
                </c:pt>
                <c:pt idx="733">
                  <c:v>83.766767999999999</c:v>
                </c:pt>
                <c:pt idx="734">
                  <c:v>83.763621999999998</c:v>
                </c:pt>
                <c:pt idx="735">
                  <c:v>83.741624000000002</c:v>
                </c:pt>
                <c:pt idx="736">
                  <c:v>83.710787999999994</c:v>
                </c:pt>
                <c:pt idx="737">
                  <c:v>83.687867999999995</c:v>
                </c:pt>
                <c:pt idx="738">
                  <c:v>83.676845999999998</c:v>
                </c:pt>
                <c:pt idx="739">
                  <c:v>83.667912999999999</c:v>
                </c:pt>
                <c:pt idx="740">
                  <c:v>83.651054000000002</c:v>
                </c:pt>
                <c:pt idx="741">
                  <c:v>83.625630999999998</c:v>
                </c:pt>
                <c:pt idx="742">
                  <c:v>83.598055000000002</c:v>
                </c:pt>
                <c:pt idx="743">
                  <c:v>83.575033000000005</c:v>
                </c:pt>
                <c:pt idx="744">
                  <c:v>83.559655000000006</c:v>
                </c:pt>
                <c:pt idx="745">
                  <c:v>83.550154000000006</c:v>
                </c:pt>
                <c:pt idx="746">
                  <c:v>83.541194000000004</c:v>
                </c:pt>
                <c:pt idx="747">
                  <c:v>83.529748999999995</c:v>
                </c:pt>
                <c:pt idx="748">
                  <c:v>83.521694999999994</c:v>
                </c:pt>
                <c:pt idx="749">
                  <c:v>83.529582000000005</c:v>
                </c:pt>
                <c:pt idx="750">
                  <c:v>83.560086999999996</c:v>
                </c:pt>
                <c:pt idx="751">
                  <c:v>83.602466000000007</c:v>
                </c:pt>
                <c:pt idx="752">
                  <c:v>83.631399999999999</c:v>
                </c:pt>
                <c:pt idx="753">
                  <c:v>83.624834000000007</c:v>
                </c:pt>
                <c:pt idx="754">
                  <c:v>83.582454999999996</c:v>
                </c:pt>
                <c:pt idx="755">
                  <c:v>83.527255999999994</c:v>
                </c:pt>
                <c:pt idx="756">
                  <c:v>83.485742000000002</c:v>
                </c:pt>
                <c:pt idx="757">
                  <c:v>83.465326000000005</c:v>
                </c:pt>
                <c:pt idx="758">
                  <c:v>83.453331000000006</c:v>
                </c:pt>
                <c:pt idx="759">
                  <c:v>83.436690999999996</c:v>
                </c:pt>
                <c:pt idx="760">
                  <c:v>83.418419999999998</c:v>
                </c:pt>
                <c:pt idx="761">
                  <c:v>83.413154000000006</c:v>
                </c:pt>
                <c:pt idx="762">
                  <c:v>83.428582000000006</c:v>
                </c:pt>
                <c:pt idx="763">
                  <c:v>83.455040999999994</c:v>
                </c:pt>
                <c:pt idx="764">
                  <c:v>83.473617000000004</c:v>
                </c:pt>
                <c:pt idx="765">
                  <c:v>83.471762999999996</c:v>
                </c:pt>
                <c:pt idx="766">
                  <c:v>83.450626</c:v>
                </c:pt>
                <c:pt idx="767">
                  <c:v>83.420501000000002</c:v>
                </c:pt>
                <c:pt idx="768">
                  <c:v>83.391019999999997</c:v>
                </c:pt>
                <c:pt idx="769">
                  <c:v>83.363308000000004</c:v>
                </c:pt>
                <c:pt idx="770">
                  <c:v>83.329927999999995</c:v>
                </c:pt>
                <c:pt idx="771">
                  <c:v>83.284266000000002</c:v>
                </c:pt>
                <c:pt idx="772">
                  <c:v>83.231395000000006</c:v>
                </c:pt>
                <c:pt idx="773">
                  <c:v>83.187200000000004</c:v>
                </c:pt>
                <c:pt idx="774">
                  <c:v>83.164297000000005</c:v>
                </c:pt>
                <c:pt idx="775">
                  <c:v>83.161073999999999</c:v>
                </c:pt>
                <c:pt idx="776">
                  <c:v>83.167010000000005</c:v>
                </c:pt>
                <c:pt idx="777">
                  <c:v>83.175189000000003</c:v>
                </c:pt>
                <c:pt idx="778">
                  <c:v>83.184427999999997</c:v>
                </c:pt>
                <c:pt idx="779">
                  <c:v>83.190437000000003</c:v>
                </c:pt>
                <c:pt idx="780">
                  <c:v>83.183186000000006</c:v>
                </c:pt>
                <c:pt idx="781">
                  <c:v>83.158634000000006</c:v>
                </c:pt>
                <c:pt idx="782">
                  <c:v>83.128439999999998</c:v>
                </c:pt>
                <c:pt idx="783">
                  <c:v>83.110716999999994</c:v>
                </c:pt>
                <c:pt idx="784">
                  <c:v>83.110819000000006</c:v>
                </c:pt>
                <c:pt idx="785">
                  <c:v>83.114793000000006</c:v>
                </c:pt>
                <c:pt idx="786">
                  <c:v>83.102542999999997</c:v>
                </c:pt>
                <c:pt idx="787">
                  <c:v>83.066164000000001</c:v>
                </c:pt>
                <c:pt idx="788">
                  <c:v>83.015745999999993</c:v>
                </c:pt>
                <c:pt idx="789">
                  <c:v>82.971354000000005</c:v>
                </c:pt>
                <c:pt idx="790">
                  <c:v>82.950412</c:v>
                </c:pt>
                <c:pt idx="791">
                  <c:v>82.956412999999998</c:v>
                </c:pt>
                <c:pt idx="792">
                  <c:v>82.975325999999995</c:v>
                </c:pt>
                <c:pt idx="793">
                  <c:v>82.986706999999996</c:v>
                </c:pt>
                <c:pt idx="794">
                  <c:v>82.982836000000006</c:v>
                </c:pt>
                <c:pt idx="795">
                  <c:v>82.975564000000006</c:v>
                </c:pt>
                <c:pt idx="796">
                  <c:v>82.980225000000004</c:v>
                </c:pt>
                <c:pt idx="797">
                  <c:v>82.993450999999993</c:v>
                </c:pt>
                <c:pt idx="798">
                  <c:v>82.992496000000003</c:v>
                </c:pt>
                <c:pt idx="799">
                  <c:v>82.958845999999994</c:v>
                </c:pt>
                <c:pt idx="800">
                  <c:v>82.898533999999998</c:v>
                </c:pt>
                <c:pt idx="801">
                  <c:v>82.836861999999996</c:v>
                </c:pt>
                <c:pt idx="802">
                  <c:v>82.796127999999996</c:v>
                </c:pt>
                <c:pt idx="803">
                  <c:v>82.781631000000004</c:v>
                </c:pt>
                <c:pt idx="804">
                  <c:v>82.786182999999994</c:v>
                </c:pt>
                <c:pt idx="805">
                  <c:v>82.801034999999999</c:v>
                </c:pt>
                <c:pt idx="806">
                  <c:v>82.819539000000006</c:v>
                </c:pt>
                <c:pt idx="807">
                  <c:v>82.835297999999995</c:v>
                </c:pt>
                <c:pt idx="808">
                  <c:v>82.842517999999998</c:v>
                </c:pt>
                <c:pt idx="809">
                  <c:v>82.838201999999995</c:v>
                </c:pt>
                <c:pt idx="810">
                  <c:v>82.821492000000006</c:v>
                </c:pt>
                <c:pt idx="811">
                  <c:v>82.791540999999995</c:v>
                </c:pt>
                <c:pt idx="812">
                  <c:v>82.749562999999995</c:v>
                </c:pt>
                <c:pt idx="813">
                  <c:v>82.703980999999999</c:v>
                </c:pt>
                <c:pt idx="814">
                  <c:v>82.670052999999996</c:v>
                </c:pt>
                <c:pt idx="815">
                  <c:v>82.659591000000006</c:v>
                </c:pt>
                <c:pt idx="816">
                  <c:v>82.669276999999994</c:v>
                </c:pt>
                <c:pt idx="817">
                  <c:v>82.681325000000001</c:v>
                </c:pt>
                <c:pt idx="818">
                  <c:v>82.676899000000006</c:v>
                </c:pt>
                <c:pt idx="819">
                  <c:v>82.649144000000007</c:v>
                </c:pt>
                <c:pt idx="820">
                  <c:v>82.606205000000003</c:v>
                </c:pt>
                <c:pt idx="821">
                  <c:v>82.566306999999995</c:v>
                </c:pt>
                <c:pt idx="822">
                  <c:v>82.548579000000004</c:v>
                </c:pt>
                <c:pt idx="823">
                  <c:v>82.560446999999996</c:v>
                </c:pt>
                <c:pt idx="824">
                  <c:v>82.588537000000002</c:v>
                </c:pt>
                <c:pt idx="825">
                  <c:v>82.605371000000005</c:v>
                </c:pt>
                <c:pt idx="826">
                  <c:v>82.591520000000003</c:v>
                </c:pt>
                <c:pt idx="827">
                  <c:v>82.553010999999998</c:v>
                </c:pt>
                <c:pt idx="828">
                  <c:v>82.513724999999994</c:v>
                </c:pt>
                <c:pt idx="829">
                  <c:v>82.489913000000001</c:v>
                </c:pt>
                <c:pt idx="830">
                  <c:v>82.477202000000005</c:v>
                </c:pt>
                <c:pt idx="831">
                  <c:v>82.463749000000007</c:v>
                </c:pt>
                <c:pt idx="832">
                  <c:v>82.448188999999999</c:v>
                </c:pt>
                <c:pt idx="833">
                  <c:v>82.438229000000007</c:v>
                </c:pt>
                <c:pt idx="834">
                  <c:v>82.436766000000006</c:v>
                </c:pt>
                <c:pt idx="835">
                  <c:v>82.438436999999993</c:v>
                </c:pt>
                <c:pt idx="836">
                  <c:v>82.438784999999996</c:v>
                </c:pt>
                <c:pt idx="837">
                  <c:v>82.438503999999995</c:v>
                </c:pt>
                <c:pt idx="838">
                  <c:v>82.436758999999995</c:v>
                </c:pt>
                <c:pt idx="839">
                  <c:v>82.428343999999996</c:v>
                </c:pt>
                <c:pt idx="840">
                  <c:v>82.413121000000004</c:v>
                </c:pt>
                <c:pt idx="841">
                  <c:v>82.403437999999994</c:v>
                </c:pt>
                <c:pt idx="842">
                  <c:v>82.414240000000007</c:v>
                </c:pt>
                <c:pt idx="843">
                  <c:v>82.444965999999994</c:v>
                </c:pt>
                <c:pt idx="844">
                  <c:v>82.475814</c:v>
                </c:pt>
                <c:pt idx="845">
                  <c:v>82.484497000000005</c:v>
                </c:pt>
                <c:pt idx="846">
                  <c:v>82.465742000000006</c:v>
                </c:pt>
                <c:pt idx="847">
                  <c:v>82.433974000000006</c:v>
                </c:pt>
                <c:pt idx="848">
                  <c:v>82.408917000000002</c:v>
                </c:pt>
                <c:pt idx="849">
                  <c:v>82.399289999999993</c:v>
                </c:pt>
                <c:pt idx="850">
                  <c:v>82.397931</c:v>
                </c:pt>
                <c:pt idx="851">
                  <c:v>82.389594000000002</c:v>
                </c:pt>
                <c:pt idx="852">
                  <c:v>82.363363000000007</c:v>
                </c:pt>
                <c:pt idx="853">
                  <c:v>82.320659000000006</c:v>
                </c:pt>
                <c:pt idx="854">
                  <c:v>82.274653000000001</c:v>
                </c:pt>
                <c:pt idx="855">
                  <c:v>82.242946000000003</c:v>
                </c:pt>
                <c:pt idx="856">
                  <c:v>82.238473999999997</c:v>
                </c:pt>
                <c:pt idx="857">
                  <c:v>82.262512000000001</c:v>
                </c:pt>
                <c:pt idx="858">
                  <c:v>82.301728999999995</c:v>
                </c:pt>
                <c:pt idx="859">
                  <c:v>82.331762999999995</c:v>
                </c:pt>
                <c:pt idx="860">
                  <c:v>82.32902</c:v>
                </c:pt>
                <c:pt idx="861">
                  <c:v>82.285511999999997</c:v>
                </c:pt>
                <c:pt idx="862">
                  <c:v>82.214607999999998</c:v>
                </c:pt>
                <c:pt idx="863">
                  <c:v>82.140493000000006</c:v>
                </c:pt>
                <c:pt idx="864">
                  <c:v>82.080884999999995</c:v>
                </c:pt>
                <c:pt idx="865">
                  <c:v>82.039827000000002</c:v>
                </c:pt>
                <c:pt idx="866">
                  <c:v>82.014437999999998</c:v>
                </c:pt>
                <c:pt idx="867">
                  <c:v>82.003017999999997</c:v>
                </c:pt>
                <c:pt idx="868">
                  <c:v>82.003919999999994</c:v>
                </c:pt>
                <c:pt idx="869">
                  <c:v>82.011132000000003</c:v>
                </c:pt>
                <c:pt idx="870">
                  <c:v>82.017302000000001</c:v>
                </c:pt>
                <c:pt idx="871">
                  <c:v>82.020289000000005</c:v>
                </c:pt>
                <c:pt idx="872">
                  <c:v>82.022559999999999</c:v>
                </c:pt>
                <c:pt idx="873">
                  <c:v>82.024727999999996</c:v>
                </c:pt>
                <c:pt idx="874">
                  <c:v>82.024727999999996</c:v>
                </c:pt>
                <c:pt idx="875">
                  <c:v>82.024850999999998</c:v>
                </c:pt>
                <c:pt idx="876">
                  <c:v>82.034396999999998</c:v>
                </c:pt>
                <c:pt idx="877">
                  <c:v>82.060554999999994</c:v>
                </c:pt>
                <c:pt idx="878">
                  <c:v>82.097633999999999</c:v>
                </c:pt>
                <c:pt idx="879">
                  <c:v>82.128405999999998</c:v>
                </c:pt>
                <c:pt idx="880">
                  <c:v>82.135880999999998</c:v>
                </c:pt>
                <c:pt idx="881">
                  <c:v>82.113487000000006</c:v>
                </c:pt>
                <c:pt idx="882">
                  <c:v>82.068201999999999</c:v>
                </c:pt>
                <c:pt idx="883">
                  <c:v>82.017443999999998</c:v>
                </c:pt>
                <c:pt idx="884">
                  <c:v>81.979636999999997</c:v>
                </c:pt>
                <c:pt idx="885">
                  <c:v>81.962096000000003</c:v>
                </c:pt>
                <c:pt idx="886">
                  <c:v>81.957183000000001</c:v>
                </c:pt>
                <c:pt idx="887">
                  <c:v>81.951459</c:v>
                </c:pt>
                <c:pt idx="888">
                  <c:v>81.936487999999997</c:v>
                </c:pt>
                <c:pt idx="889">
                  <c:v>81.909358999999995</c:v>
                </c:pt>
                <c:pt idx="890">
                  <c:v>81.868016999999995</c:v>
                </c:pt>
                <c:pt idx="891">
                  <c:v>81.813764000000006</c:v>
                </c:pt>
                <c:pt idx="892">
                  <c:v>81.759051999999997</c:v>
                </c:pt>
                <c:pt idx="893">
                  <c:v>81.725009</c:v>
                </c:pt>
                <c:pt idx="894">
                  <c:v>81.725055999999995</c:v>
                </c:pt>
                <c:pt idx="895">
                  <c:v>81.7517</c:v>
                </c:pt>
                <c:pt idx="896">
                  <c:v>81.782442000000003</c:v>
                </c:pt>
                <c:pt idx="897">
                  <c:v>81.799373000000003</c:v>
                </c:pt>
                <c:pt idx="898">
                  <c:v>81.802836999999997</c:v>
                </c:pt>
                <c:pt idx="899">
                  <c:v>81.806090999999995</c:v>
                </c:pt>
                <c:pt idx="900">
                  <c:v>81.816956000000005</c:v>
                </c:pt>
                <c:pt idx="901">
                  <c:v>81.826562999999993</c:v>
                </c:pt>
                <c:pt idx="902">
                  <c:v>81.817141000000007</c:v>
                </c:pt>
                <c:pt idx="903">
                  <c:v>81.780141</c:v>
                </c:pt>
                <c:pt idx="904">
                  <c:v>81.726376999999999</c:v>
                </c:pt>
                <c:pt idx="905">
                  <c:v>81.678580999999994</c:v>
                </c:pt>
                <c:pt idx="906">
                  <c:v>81.654492000000005</c:v>
                </c:pt>
                <c:pt idx="907">
                  <c:v>81.657010999999997</c:v>
                </c:pt>
                <c:pt idx="908">
                  <c:v>81.676001999999997</c:v>
                </c:pt>
                <c:pt idx="909">
                  <c:v>81.694657000000007</c:v>
                </c:pt>
                <c:pt idx="910">
                  <c:v>81.697901999999999</c:v>
                </c:pt>
                <c:pt idx="911">
                  <c:v>81.682976999999994</c:v>
                </c:pt>
                <c:pt idx="912">
                  <c:v>81.663649000000007</c:v>
                </c:pt>
                <c:pt idx="913">
                  <c:v>81.658233999999993</c:v>
                </c:pt>
                <c:pt idx="914">
                  <c:v>81.670693</c:v>
                </c:pt>
                <c:pt idx="915">
                  <c:v>81.687657999999999</c:v>
                </c:pt>
                <c:pt idx="916">
                  <c:v>81.695639</c:v>
                </c:pt>
                <c:pt idx="917">
                  <c:v>81.695257999999995</c:v>
                </c:pt>
                <c:pt idx="918">
                  <c:v>81.694362999999996</c:v>
                </c:pt>
                <c:pt idx="919">
                  <c:v>81.692791999999997</c:v>
                </c:pt>
                <c:pt idx="920">
                  <c:v>81.681610000000006</c:v>
                </c:pt>
                <c:pt idx="921">
                  <c:v>81.655790999999994</c:v>
                </c:pt>
                <c:pt idx="922">
                  <c:v>81.620239999999995</c:v>
                </c:pt>
                <c:pt idx="923">
                  <c:v>81.583352000000005</c:v>
                </c:pt>
                <c:pt idx="924">
                  <c:v>81.551665</c:v>
                </c:pt>
                <c:pt idx="925">
                  <c:v>81.531451000000004</c:v>
                </c:pt>
                <c:pt idx="926">
                  <c:v>81.527575999999996</c:v>
                </c:pt>
                <c:pt idx="927">
                  <c:v>81.536322999999996</c:v>
                </c:pt>
                <c:pt idx="928">
                  <c:v>81.544501999999994</c:v>
                </c:pt>
                <c:pt idx="929">
                  <c:v>81.540809999999993</c:v>
                </c:pt>
                <c:pt idx="930">
                  <c:v>81.526319000000001</c:v>
                </c:pt>
                <c:pt idx="931">
                  <c:v>81.510613000000006</c:v>
                </c:pt>
                <c:pt idx="932">
                  <c:v>81.499870000000001</c:v>
                </c:pt>
                <c:pt idx="933">
                  <c:v>81.492456000000004</c:v>
                </c:pt>
                <c:pt idx="934">
                  <c:v>81.484219999999993</c:v>
                </c:pt>
                <c:pt idx="935">
                  <c:v>81.473112999999998</c:v>
                </c:pt>
                <c:pt idx="936">
                  <c:v>81.457758999999996</c:v>
                </c:pt>
                <c:pt idx="937">
                  <c:v>81.435354000000004</c:v>
                </c:pt>
                <c:pt idx="938">
                  <c:v>81.403918000000004</c:v>
                </c:pt>
                <c:pt idx="939">
                  <c:v>81.366737999999998</c:v>
                </c:pt>
                <c:pt idx="940">
                  <c:v>81.333960000000005</c:v>
                </c:pt>
                <c:pt idx="941">
                  <c:v>81.318475000000007</c:v>
                </c:pt>
                <c:pt idx="942">
                  <c:v>81.327288999999993</c:v>
                </c:pt>
                <c:pt idx="943">
                  <c:v>81.354840999999993</c:v>
                </c:pt>
                <c:pt idx="944">
                  <c:v>81.385845000000003</c:v>
                </c:pt>
                <c:pt idx="945">
                  <c:v>81.405717999999993</c:v>
                </c:pt>
                <c:pt idx="946">
                  <c:v>81.406890000000004</c:v>
                </c:pt>
                <c:pt idx="947">
                  <c:v>81.386328000000006</c:v>
                </c:pt>
                <c:pt idx="948">
                  <c:v>81.343992999999998</c:v>
                </c:pt>
                <c:pt idx="949">
                  <c:v>81.288337999999996</c:v>
                </c:pt>
                <c:pt idx="950">
                  <c:v>81.238730000000004</c:v>
                </c:pt>
                <c:pt idx="951">
                  <c:v>81.213750000000005</c:v>
                </c:pt>
                <c:pt idx="952">
                  <c:v>81.214856999999995</c:v>
                </c:pt>
                <c:pt idx="953">
                  <c:v>81.225913000000006</c:v>
                </c:pt>
                <c:pt idx="954">
                  <c:v>81.229861999999997</c:v>
                </c:pt>
                <c:pt idx="955">
                  <c:v>81.222840000000005</c:v>
                </c:pt>
                <c:pt idx="956">
                  <c:v>81.212025999999994</c:v>
                </c:pt>
                <c:pt idx="957">
                  <c:v>81.203944000000007</c:v>
                </c:pt>
                <c:pt idx="958">
                  <c:v>81.196988000000005</c:v>
                </c:pt>
                <c:pt idx="959">
                  <c:v>81.183909</c:v>
                </c:pt>
                <c:pt idx="960">
                  <c:v>81.160593000000006</c:v>
                </c:pt>
                <c:pt idx="961">
                  <c:v>81.133156</c:v>
                </c:pt>
                <c:pt idx="962">
                  <c:v>81.115601999999996</c:v>
                </c:pt>
                <c:pt idx="963">
                  <c:v>81.117921999999993</c:v>
                </c:pt>
                <c:pt idx="964">
                  <c:v>81.135481999999996</c:v>
                </c:pt>
                <c:pt idx="965">
                  <c:v>81.151403000000002</c:v>
                </c:pt>
                <c:pt idx="966">
                  <c:v>81.150515999999996</c:v>
                </c:pt>
                <c:pt idx="967">
                  <c:v>81.130527000000001</c:v>
                </c:pt>
                <c:pt idx="968">
                  <c:v>81.100426999999996</c:v>
                </c:pt>
                <c:pt idx="969">
                  <c:v>81.070305000000005</c:v>
                </c:pt>
                <c:pt idx="970">
                  <c:v>81.043132999999997</c:v>
                </c:pt>
                <c:pt idx="971">
                  <c:v>81.015219000000002</c:v>
                </c:pt>
                <c:pt idx="972">
                  <c:v>80.984012000000007</c:v>
                </c:pt>
                <c:pt idx="973">
                  <c:v>80.955680999999998</c:v>
                </c:pt>
                <c:pt idx="974">
                  <c:v>80.943922000000001</c:v>
                </c:pt>
                <c:pt idx="975">
                  <c:v>80.958839999999995</c:v>
                </c:pt>
                <c:pt idx="976">
                  <c:v>80.997006999999996</c:v>
                </c:pt>
                <c:pt idx="977">
                  <c:v>81.044933</c:v>
                </c:pt>
                <c:pt idx="978">
                  <c:v>81.090753000000007</c:v>
                </c:pt>
                <c:pt idx="979">
                  <c:v>81.128454000000005</c:v>
                </c:pt>
                <c:pt idx="980">
                  <c:v>81.152534000000003</c:v>
                </c:pt>
                <c:pt idx="981">
                  <c:v>81.156246999999993</c:v>
                </c:pt>
                <c:pt idx="982">
                  <c:v>81.139117999999996</c:v>
                </c:pt>
                <c:pt idx="983">
                  <c:v>81.112191999999993</c:v>
                </c:pt>
                <c:pt idx="984">
                  <c:v>81.090739999999997</c:v>
                </c:pt>
                <c:pt idx="985">
                  <c:v>81.082745000000003</c:v>
                </c:pt>
                <c:pt idx="986">
                  <c:v>81.086562000000001</c:v>
                </c:pt>
                <c:pt idx="987">
                  <c:v>81.09684</c:v>
                </c:pt>
                <c:pt idx="988">
                  <c:v>81.108125999999999</c:v>
                </c:pt>
                <c:pt idx="989">
                  <c:v>81.113996999999998</c:v>
                </c:pt>
                <c:pt idx="990">
                  <c:v>81.108112000000006</c:v>
                </c:pt>
                <c:pt idx="991">
                  <c:v>81.088722000000004</c:v>
                </c:pt>
                <c:pt idx="992">
                  <c:v>81.061304000000007</c:v>
                </c:pt>
                <c:pt idx="993">
                  <c:v>81.036158999999998</c:v>
                </c:pt>
                <c:pt idx="994">
                  <c:v>81.022819999999996</c:v>
                </c:pt>
                <c:pt idx="995">
                  <c:v>81.023859000000002</c:v>
                </c:pt>
                <c:pt idx="996">
                  <c:v>81.031637000000003</c:v>
                </c:pt>
                <c:pt idx="997">
                  <c:v>81.032764999999998</c:v>
                </c:pt>
                <c:pt idx="998">
                  <c:v>81.019364999999993</c:v>
                </c:pt>
                <c:pt idx="999">
                  <c:v>80.997009000000006</c:v>
                </c:pt>
                <c:pt idx="1000">
                  <c:v>80.980003999999994</c:v>
                </c:pt>
                <c:pt idx="1001">
                  <c:v>80.977536999999998</c:v>
                </c:pt>
                <c:pt idx="1002">
                  <c:v>80.983887999999993</c:v>
                </c:pt>
                <c:pt idx="1003">
                  <c:v>80.982377</c:v>
                </c:pt>
                <c:pt idx="1004">
                  <c:v>80.959442999999993</c:v>
                </c:pt>
                <c:pt idx="1005">
                  <c:v>80.916199000000006</c:v>
                </c:pt>
                <c:pt idx="1006">
                  <c:v>80.866512</c:v>
                </c:pt>
                <c:pt idx="1007">
                  <c:v>80.823116999999996</c:v>
                </c:pt>
                <c:pt idx="1008">
                  <c:v>80.785702999999998</c:v>
                </c:pt>
                <c:pt idx="1009">
                  <c:v>80.743589999999998</c:v>
                </c:pt>
                <c:pt idx="1010">
                  <c:v>80.688591000000002</c:v>
                </c:pt>
                <c:pt idx="1011">
                  <c:v>80.621966999999998</c:v>
                </c:pt>
                <c:pt idx="1012">
                  <c:v>80.548067000000003</c:v>
                </c:pt>
                <c:pt idx="1013">
                  <c:v>80.465142</c:v>
                </c:pt>
                <c:pt idx="1014">
                  <c:v>80.366472999999999</c:v>
                </c:pt>
                <c:pt idx="1015">
                  <c:v>80.249579999999995</c:v>
                </c:pt>
                <c:pt idx="1016">
                  <c:v>80.119872000000001</c:v>
                </c:pt>
                <c:pt idx="1017">
                  <c:v>79.982893000000004</c:v>
                </c:pt>
                <c:pt idx="1018">
                  <c:v>79.834503999999995</c:v>
                </c:pt>
                <c:pt idx="1019">
                  <c:v>79.660709999999995</c:v>
                </c:pt>
                <c:pt idx="1020">
                  <c:v>79.447652000000005</c:v>
                </c:pt>
                <c:pt idx="1021">
                  <c:v>79.191142999999997</c:v>
                </c:pt>
                <c:pt idx="1022">
                  <c:v>78.896445999999997</c:v>
                </c:pt>
                <c:pt idx="1023">
                  <c:v>78.570065999999997</c:v>
                </c:pt>
                <c:pt idx="1024">
                  <c:v>78.213140999999993</c:v>
                </c:pt>
                <c:pt idx="1025">
                  <c:v>77.821652</c:v>
                </c:pt>
                <c:pt idx="1026">
                  <c:v>77.390181999999996</c:v>
                </c:pt>
                <c:pt idx="1027">
                  <c:v>76.915424000000002</c:v>
                </c:pt>
                <c:pt idx="1028">
                  <c:v>76.400480000000002</c:v>
                </c:pt>
                <c:pt idx="1029">
                  <c:v>75.859537000000003</c:v>
                </c:pt>
                <c:pt idx="1030">
                  <c:v>75.315977000000004</c:v>
                </c:pt>
                <c:pt idx="1031">
                  <c:v>74.791307000000003</c:v>
                </c:pt>
                <c:pt idx="1032">
                  <c:v>74.295861000000002</c:v>
                </c:pt>
                <c:pt idx="1033">
                  <c:v>73.831228999999993</c:v>
                </c:pt>
                <c:pt idx="1034">
                  <c:v>73.397199000000001</c:v>
                </c:pt>
                <c:pt idx="1035">
                  <c:v>72.990398999999996</c:v>
                </c:pt>
                <c:pt idx="1036">
                  <c:v>72.601201000000003</c:v>
                </c:pt>
                <c:pt idx="1037">
                  <c:v>72.224924000000001</c:v>
                </c:pt>
                <c:pt idx="1038">
                  <c:v>71.879644999999996</c:v>
                </c:pt>
                <c:pt idx="1039">
                  <c:v>71.602485999999999</c:v>
                </c:pt>
                <c:pt idx="1040">
                  <c:v>71.421003999999996</c:v>
                </c:pt>
                <c:pt idx="1041">
                  <c:v>71.333792000000003</c:v>
                </c:pt>
                <c:pt idx="1042">
                  <c:v>71.323892999999998</c:v>
                </c:pt>
                <c:pt idx="1043">
                  <c:v>71.383167</c:v>
                </c:pt>
                <c:pt idx="1044">
                  <c:v>71.513244</c:v>
                </c:pt>
                <c:pt idx="1045">
                  <c:v>71.707213999999993</c:v>
                </c:pt>
                <c:pt idx="1046">
                  <c:v>71.942734000000002</c:v>
                </c:pt>
                <c:pt idx="1047">
                  <c:v>72.195173999999994</c:v>
                </c:pt>
                <c:pt idx="1048">
                  <c:v>72.449095999999997</c:v>
                </c:pt>
                <c:pt idx="1049">
                  <c:v>72.693601000000001</c:v>
                </c:pt>
                <c:pt idx="1050">
                  <c:v>72.913673000000003</c:v>
                </c:pt>
                <c:pt idx="1051">
                  <c:v>73.090733999999998</c:v>
                </c:pt>
                <c:pt idx="1052">
                  <c:v>73.207435000000004</c:v>
                </c:pt>
                <c:pt idx="1053">
                  <c:v>73.249431000000001</c:v>
                </c:pt>
                <c:pt idx="1054">
                  <c:v>73.208663000000001</c:v>
                </c:pt>
                <c:pt idx="1055">
                  <c:v>73.091252999999995</c:v>
                </c:pt>
                <c:pt idx="1056">
                  <c:v>72.919238000000007</c:v>
                </c:pt>
                <c:pt idx="1057">
                  <c:v>72.717894999999999</c:v>
                </c:pt>
                <c:pt idx="1058">
                  <c:v>72.499960000000002</c:v>
                </c:pt>
                <c:pt idx="1059">
                  <c:v>72.265265999999997</c:v>
                </c:pt>
                <c:pt idx="1060">
                  <c:v>72.014583000000002</c:v>
                </c:pt>
                <c:pt idx="1061">
                  <c:v>71.759883000000002</c:v>
                </c:pt>
                <c:pt idx="1062">
                  <c:v>71.520390000000006</c:v>
                </c:pt>
                <c:pt idx="1063">
                  <c:v>71.311295999999999</c:v>
                </c:pt>
                <c:pt idx="1064">
                  <c:v>71.137998999999994</c:v>
                </c:pt>
                <c:pt idx="1065">
                  <c:v>70.999536000000006</c:v>
                </c:pt>
                <c:pt idx="1066">
                  <c:v>70.89573</c:v>
                </c:pt>
                <c:pt idx="1067">
                  <c:v>70.829915999999997</c:v>
                </c:pt>
                <c:pt idx="1068">
                  <c:v>70.804158999999999</c:v>
                </c:pt>
                <c:pt idx="1069">
                  <c:v>70.812712000000005</c:v>
                </c:pt>
                <c:pt idx="1070">
                  <c:v>70.843324999999993</c:v>
                </c:pt>
                <c:pt idx="1071">
                  <c:v>70.887564999999995</c:v>
                </c:pt>
                <c:pt idx="1072">
                  <c:v>70.948710000000005</c:v>
                </c:pt>
                <c:pt idx="1073">
                  <c:v>71.036191000000002</c:v>
                </c:pt>
                <c:pt idx="1074">
                  <c:v>71.152879999999996</c:v>
                </c:pt>
                <c:pt idx="1075">
                  <c:v>71.291959000000006</c:v>
                </c:pt>
                <c:pt idx="1076">
                  <c:v>71.446909000000005</c:v>
                </c:pt>
                <c:pt idx="1077">
                  <c:v>71.61891</c:v>
                </c:pt>
                <c:pt idx="1078">
                  <c:v>71.809752000000003</c:v>
                </c:pt>
                <c:pt idx="1079">
                  <c:v>72.011061999999995</c:v>
                </c:pt>
                <c:pt idx="1080">
                  <c:v>72.207312999999999</c:v>
                </c:pt>
                <c:pt idx="1081">
                  <c:v>72.389347999999998</c:v>
                </c:pt>
                <c:pt idx="1082">
                  <c:v>72.558897999999999</c:v>
                </c:pt>
                <c:pt idx="1083">
                  <c:v>72.718839000000003</c:v>
                </c:pt>
                <c:pt idx="1084">
                  <c:v>72.866203999999996</c:v>
                </c:pt>
                <c:pt idx="1085">
                  <c:v>72.998878000000005</c:v>
                </c:pt>
                <c:pt idx="1086">
                  <c:v>73.122992999999994</c:v>
                </c:pt>
                <c:pt idx="1087">
                  <c:v>73.245980000000003</c:v>
                </c:pt>
                <c:pt idx="1088">
                  <c:v>73.365387999999996</c:v>
                </c:pt>
                <c:pt idx="1089">
                  <c:v>73.473706000000007</c:v>
                </c:pt>
                <c:pt idx="1090">
                  <c:v>73.575025999999994</c:v>
                </c:pt>
                <c:pt idx="1091">
                  <c:v>73.687734000000006</c:v>
                </c:pt>
                <c:pt idx="1092">
                  <c:v>73.824883999999997</c:v>
                </c:pt>
                <c:pt idx="1093">
                  <c:v>73.977057000000002</c:v>
                </c:pt>
                <c:pt idx="1094">
                  <c:v>74.121022999999994</c:v>
                </c:pt>
                <c:pt idx="1095">
                  <c:v>74.242947999999998</c:v>
                </c:pt>
                <c:pt idx="1096">
                  <c:v>74.347324</c:v>
                </c:pt>
                <c:pt idx="1097">
                  <c:v>74.444680000000005</c:v>
                </c:pt>
                <c:pt idx="1098">
                  <c:v>74.538431000000003</c:v>
                </c:pt>
                <c:pt idx="1099">
                  <c:v>74.627346000000003</c:v>
                </c:pt>
                <c:pt idx="1100">
                  <c:v>74.714378999999994</c:v>
                </c:pt>
                <c:pt idx="1101">
                  <c:v>74.806406999999993</c:v>
                </c:pt>
                <c:pt idx="1102">
                  <c:v>74.908036999999993</c:v>
                </c:pt>
                <c:pt idx="1103">
                  <c:v>75.018758000000005</c:v>
                </c:pt>
                <c:pt idx="1104">
                  <c:v>75.136375000000001</c:v>
                </c:pt>
                <c:pt idx="1105">
                  <c:v>75.258160000000004</c:v>
                </c:pt>
                <c:pt idx="1106">
                  <c:v>75.377857000000006</c:v>
                </c:pt>
                <c:pt idx="1107">
                  <c:v>75.486063000000001</c:v>
                </c:pt>
                <c:pt idx="1108">
                  <c:v>75.577072000000001</c:v>
                </c:pt>
                <c:pt idx="1109">
                  <c:v>75.652635000000004</c:v>
                </c:pt>
                <c:pt idx="1110">
                  <c:v>75.714967999999999</c:v>
                </c:pt>
                <c:pt idx="1111">
                  <c:v>75.757351999999997</c:v>
                </c:pt>
                <c:pt idx="1112">
                  <c:v>75.766981000000001</c:v>
                </c:pt>
                <c:pt idx="1113">
                  <c:v>75.738816999999997</c:v>
                </c:pt>
                <c:pt idx="1114">
                  <c:v>75.682364000000007</c:v>
                </c:pt>
                <c:pt idx="1115">
                  <c:v>75.611176999999998</c:v>
                </c:pt>
                <c:pt idx="1116">
                  <c:v>75.526830000000004</c:v>
                </c:pt>
                <c:pt idx="1117">
                  <c:v>75.415813</c:v>
                </c:pt>
                <c:pt idx="1118">
                  <c:v>75.261211000000003</c:v>
                </c:pt>
                <c:pt idx="1119">
                  <c:v>75.055702999999994</c:v>
                </c:pt>
                <c:pt idx="1120">
                  <c:v>74.805858000000001</c:v>
                </c:pt>
                <c:pt idx="1121">
                  <c:v>74.529202999999995</c:v>
                </c:pt>
                <c:pt idx="1122">
                  <c:v>74.248272999999998</c:v>
                </c:pt>
                <c:pt idx="1123">
                  <c:v>73.984012000000007</c:v>
                </c:pt>
                <c:pt idx="1124">
                  <c:v>73.751704000000004</c:v>
                </c:pt>
                <c:pt idx="1125">
                  <c:v>73.563389999999998</c:v>
                </c:pt>
                <c:pt idx="1126">
                  <c:v>73.432356999999996</c:v>
                </c:pt>
                <c:pt idx="1127">
                  <c:v>73.370276000000004</c:v>
                </c:pt>
                <c:pt idx="1128">
                  <c:v>73.376885000000001</c:v>
                </c:pt>
                <c:pt idx="1129">
                  <c:v>73.434674000000001</c:v>
                </c:pt>
                <c:pt idx="1130">
                  <c:v>73.515901999999997</c:v>
                </c:pt>
                <c:pt idx="1131">
                  <c:v>73.592827</c:v>
                </c:pt>
                <c:pt idx="1132">
                  <c:v>73.641688000000002</c:v>
                </c:pt>
                <c:pt idx="1133">
                  <c:v>73.643388000000002</c:v>
                </c:pt>
                <c:pt idx="1134">
                  <c:v>73.588946000000007</c:v>
                </c:pt>
                <c:pt idx="1135">
                  <c:v>73.485755999999995</c:v>
                </c:pt>
                <c:pt idx="1136">
                  <c:v>73.355483000000007</c:v>
                </c:pt>
                <c:pt idx="1137">
                  <c:v>73.225022999999993</c:v>
                </c:pt>
                <c:pt idx="1138">
                  <c:v>73.120112000000006</c:v>
                </c:pt>
                <c:pt idx="1139">
                  <c:v>73.063171999999994</c:v>
                </c:pt>
                <c:pt idx="1140">
                  <c:v>73.068244000000007</c:v>
                </c:pt>
                <c:pt idx="1141">
                  <c:v>73.133858000000004</c:v>
                </c:pt>
                <c:pt idx="1142">
                  <c:v>73.244326000000001</c:v>
                </c:pt>
                <c:pt idx="1143">
                  <c:v>73.382309000000006</c:v>
                </c:pt>
                <c:pt idx="1144">
                  <c:v>73.540429000000003</c:v>
                </c:pt>
                <c:pt idx="1145">
                  <c:v>73.721569000000002</c:v>
                </c:pt>
                <c:pt idx="1146">
                  <c:v>73.931057999999993</c:v>
                </c:pt>
                <c:pt idx="1147">
                  <c:v>74.170271</c:v>
                </c:pt>
                <c:pt idx="1148">
                  <c:v>74.434270999999995</c:v>
                </c:pt>
                <c:pt idx="1149">
                  <c:v>74.710668999999996</c:v>
                </c:pt>
                <c:pt idx="1150">
                  <c:v>74.980560999999994</c:v>
                </c:pt>
                <c:pt idx="1151">
                  <c:v>75.224712999999994</c:v>
                </c:pt>
                <c:pt idx="1152">
                  <c:v>75.432793000000004</c:v>
                </c:pt>
                <c:pt idx="1153">
                  <c:v>75.607078000000001</c:v>
                </c:pt>
                <c:pt idx="1154">
                  <c:v>75.757898999999995</c:v>
                </c:pt>
                <c:pt idx="1155">
                  <c:v>75.897092000000001</c:v>
                </c:pt>
                <c:pt idx="1156">
                  <c:v>76.035105000000001</c:v>
                </c:pt>
                <c:pt idx="1157">
                  <c:v>76.179366000000002</c:v>
                </c:pt>
                <c:pt idx="1158">
                  <c:v>76.330698999999996</c:v>
                </c:pt>
                <c:pt idx="1159">
                  <c:v>76.481472999999994</c:v>
                </c:pt>
                <c:pt idx="1160">
                  <c:v>76.620320000000007</c:v>
                </c:pt>
                <c:pt idx="1161">
                  <c:v>76.739756999999997</c:v>
                </c:pt>
                <c:pt idx="1162">
                  <c:v>76.838282000000007</c:v>
                </c:pt>
                <c:pt idx="1163">
                  <c:v>76.916607999999997</c:v>
                </c:pt>
                <c:pt idx="1164">
                  <c:v>76.975759999999994</c:v>
                </c:pt>
                <c:pt idx="1165">
                  <c:v>77.019836999999995</c:v>
                </c:pt>
                <c:pt idx="1166">
                  <c:v>77.056905</c:v>
                </c:pt>
                <c:pt idx="1167">
                  <c:v>77.093755999999999</c:v>
                </c:pt>
                <c:pt idx="1168">
                  <c:v>77.130257999999998</c:v>
                </c:pt>
                <c:pt idx="1169">
                  <c:v>77.161182999999994</c:v>
                </c:pt>
                <c:pt idx="1170">
                  <c:v>77.184059000000005</c:v>
                </c:pt>
                <c:pt idx="1171">
                  <c:v>77.205122000000003</c:v>
                </c:pt>
                <c:pt idx="1172">
                  <c:v>77.237516999999997</c:v>
                </c:pt>
                <c:pt idx="1173">
                  <c:v>77.291694000000007</c:v>
                </c:pt>
                <c:pt idx="1174">
                  <c:v>77.364465999999993</c:v>
                </c:pt>
                <c:pt idx="1175">
                  <c:v>77.43768</c:v>
                </c:pt>
                <c:pt idx="1176">
                  <c:v>77.492558000000002</c:v>
                </c:pt>
                <c:pt idx="1177">
                  <c:v>77.527467000000001</c:v>
                </c:pt>
                <c:pt idx="1178">
                  <c:v>77.557899000000006</c:v>
                </c:pt>
                <c:pt idx="1179">
                  <c:v>77.596959999999996</c:v>
                </c:pt>
                <c:pt idx="1180">
                  <c:v>77.641075999999998</c:v>
                </c:pt>
                <c:pt idx="1181">
                  <c:v>77.679502999999997</c:v>
                </c:pt>
                <c:pt idx="1182">
                  <c:v>77.712092999999996</c:v>
                </c:pt>
                <c:pt idx="1183">
                  <c:v>77.748544999999993</c:v>
                </c:pt>
                <c:pt idx="1184">
                  <c:v>77.791668999999999</c:v>
                </c:pt>
                <c:pt idx="1185">
                  <c:v>77.832055999999994</c:v>
                </c:pt>
                <c:pt idx="1186">
                  <c:v>77.862814999999998</c:v>
                </c:pt>
                <c:pt idx="1187">
                  <c:v>77.890755999999996</c:v>
                </c:pt>
                <c:pt idx="1188">
                  <c:v>77.926089000000005</c:v>
                </c:pt>
                <c:pt idx="1189">
                  <c:v>77.966221000000004</c:v>
                </c:pt>
                <c:pt idx="1190">
                  <c:v>77.998165</c:v>
                </c:pt>
                <c:pt idx="1191">
                  <c:v>78.015861000000001</c:v>
                </c:pt>
                <c:pt idx="1192">
                  <c:v>78.027471000000006</c:v>
                </c:pt>
                <c:pt idx="1193">
                  <c:v>78.043918000000005</c:v>
                </c:pt>
                <c:pt idx="1194">
                  <c:v>78.066281000000004</c:v>
                </c:pt>
                <c:pt idx="1195">
                  <c:v>78.088791000000001</c:v>
                </c:pt>
                <c:pt idx="1196">
                  <c:v>78.110656000000006</c:v>
                </c:pt>
                <c:pt idx="1197">
                  <c:v>78.138762999999997</c:v>
                </c:pt>
                <c:pt idx="1198">
                  <c:v>78.17756</c:v>
                </c:pt>
                <c:pt idx="1199">
                  <c:v>78.220403000000005</c:v>
                </c:pt>
                <c:pt idx="1200">
                  <c:v>78.254322000000002</c:v>
                </c:pt>
                <c:pt idx="1201">
                  <c:v>78.272041000000002</c:v>
                </c:pt>
                <c:pt idx="1202">
                  <c:v>78.276798999999997</c:v>
                </c:pt>
                <c:pt idx="1203">
                  <c:v>78.276966999999999</c:v>
                </c:pt>
                <c:pt idx="1204">
                  <c:v>78.280680000000004</c:v>
                </c:pt>
                <c:pt idx="1205">
                  <c:v>78.295873</c:v>
                </c:pt>
                <c:pt idx="1206">
                  <c:v>78.328750999999997</c:v>
                </c:pt>
                <c:pt idx="1207">
                  <c:v>78.376191000000006</c:v>
                </c:pt>
                <c:pt idx="1208">
                  <c:v>78.421773000000002</c:v>
                </c:pt>
                <c:pt idx="1209">
                  <c:v>78.445201999999995</c:v>
                </c:pt>
                <c:pt idx="1210">
                  <c:v>78.437948000000006</c:v>
                </c:pt>
                <c:pt idx="1211">
                  <c:v>78.409335999999996</c:v>
                </c:pt>
                <c:pt idx="1212">
                  <c:v>78.379548999999997</c:v>
                </c:pt>
                <c:pt idx="1213">
                  <c:v>78.368315999999993</c:v>
                </c:pt>
                <c:pt idx="1214">
                  <c:v>78.385086999999999</c:v>
                </c:pt>
                <c:pt idx="1215">
                  <c:v>78.422537000000005</c:v>
                </c:pt>
                <c:pt idx="1216">
                  <c:v>78.459598</c:v>
                </c:pt>
                <c:pt idx="1217">
                  <c:v>78.477714000000006</c:v>
                </c:pt>
                <c:pt idx="1218">
                  <c:v>78.477170999999998</c:v>
                </c:pt>
                <c:pt idx="1219">
                  <c:v>78.475348999999994</c:v>
                </c:pt>
                <c:pt idx="1220">
                  <c:v>78.489326000000005</c:v>
                </c:pt>
                <c:pt idx="1221">
                  <c:v>78.523393999999996</c:v>
                </c:pt>
                <c:pt idx="1222">
                  <c:v>78.570447000000001</c:v>
                </c:pt>
                <c:pt idx="1223">
                  <c:v>78.617596000000006</c:v>
                </c:pt>
                <c:pt idx="1224">
                  <c:v>78.649682999999996</c:v>
                </c:pt>
                <c:pt idx="1225">
                  <c:v>78.656463000000002</c:v>
                </c:pt>
                <c:pt idx="1226">
                  <c:v>78.642364999999998</c:v>
                </c:pt>
                <c:pt idx="1227">
                  <c:v>78.625131999999994</c:v>
                </c:pt>
                <c:pt idx="1228">
                  <c:v>78.621099999999998</c:v>
                </c:pt>
                <c:pt idx="1229">
                  <c:v>78.633857000000006</c:v>
                </c:pt>
                <c:pt idx="1230">
                  <c:v>78.657280999999998</c:v>
                </c:pt>
                <c:pt idx="1231">
                  <c:v>78.682692000000003</c:v>
                </c:pt>
                <c:pt idx="1232">
                  <c:v>78.700367</c:v>
                </c:pt>
                <c:pt idx="1233">
                  <c:v>78.702511000000001</c:v>
                </c:pt>
                <c:pt idx="1234">
                  <c:v>78.692177999999998</c:v>
                </c:pt>
                <c:pt idx="1235">
                  <c:v>78.684984999999998</c:v>
                </c:pt>
                <c:pt idx="1236">
                  <c:v>78.694946000000002</c:v>
                </c:pt>
                <c:pt idx="1237">
                  <c:v>78.721272999999997</c:v>
                </c:pt>
                <c:pt idx="1238">
                  <c:v>78.754101000000006</c:v>
                </c:pt>
                <c:pt idx="1239">
                  <c:v>78.788351000000006</c:v>
                </c:pt>
                <c:pt idx="1240">
                  <c:v>78.823712</c:v>
                </c:pt>
                <c:pt idx="1241">
                  <c:v>78.853885000000005</c:v>
                </c:pt>
                <c:pt idx="1242">
                  <c:v>78.866821000000002</c:v>
                </c:pt>
                <c:pt idx="1243">
                  <c:v>78.858405000000005</c:v>
                </c:pt>
                <c:pt idx="1244">
                  <c:v>78.838949</c:v>
                </c:pt>
                <c:pt idx="1245">
                  <c:v>78.822969000000001</c:v>
                </c:pt>
                <c:pt idx="1246">
                  <c:v>78.817558000000005</c:v>
                </c:pt>
                <c:pt idx="1247">
                  <c:v>78.823426999999995</c:v>
                </c:pt>
                <c:pt idx="1248">
                  <c:v>78.841530000000006</c:v>
                </c:pt>
                <c:pt idx="1249">
                  <c:v>78.872403000000006</c:v>
                </c:pt>
                <c:pt idx="1250">
                  <c:v>78.909598000000003</c:v>
                </c:pt>
                <c:pt idx="1251">
                  <c:v>78.938216999999995</c:v>
                </c:pt>
                <c:pt idx="1252">
                  <c:v>78.943207000000001</c:v>
                </c:pt>
                <c:pt idx="1253">
                  <c:v>78.920940999999999</c:v>
                </c:pt>
                <c:pt idx="1254">
                  <c:v>78.883433999999994</c:v>
                </c:pt>
                <c:pt idx="1255">
                  <c:v>78.850403999999997</c:v>
                </c:pt>
                <c:pt idx="1256">
                  <c:v>78.835216000000003</c:v>
                </c:pt>
                <c:pt idx="1257">
                  <c:v>78.837241000000006</c:v>
                </c:pt>
                <c:pt idx="1258">
                  <c:v>78.846675000000005</c:v>
                </c:pt>
                <c:pt idx="1259">
                  <c:v>78.854881000000006</c:v>
                </c:pt>
                <c:pt idx="1260">
                  <c:v>78.860232999999994</c:v>
                </c:pt>
                <c:pt idx="1261">
                  <c:v>78.867399000000006</c:v>
                </c:pt>
                <c:pt idx="1262">
                  <c:v>78.882925</c:v>
                </c:pt>
                <c:pt idx="1263">
                  <c:v>78.908975999999996</c:v>
                </c:pt>
                <c:pt idx="1264">
                  <c:v>78.938979000000003</c:v>
                </c:pt>
                <c:pt idx="1265">
                  <c:v>78.961436000000006</c:v>
                </c:pt>
                <c:pt idx="1266">
                  <c:v>78.970033999999998</c:v>
                </c:pt>
                <c:pt idx="1267">
                  <c:v>78.968287000000004</c:v>
                </c:pt>
                <c:pt idx="1268">
                  <c:v>78.964205000000007</c:v>
                </c:pt>
                <c:pt idx="1269">
                  <c:v>78.965169000000003</c:v>
                </c:pt>
                <c:pt idx="1270">
                  <c:v>78.979545000000002</c:v>
                </c:pt>
                <c:pt idx="1271">
                  <c:v>79.015007999999995</c:v>
                </c:pt>
                <c:pt idx="1272">
                  <c:v>79.067223999999996</c:v>
                </c:pt>
                <c:pt idx="1273">
                  <c:v>79.114574000000005</c:v>
                </c:pt>
                <c:pt idx="1274">
                  <c:v>79.134219000000002</c:v>
                </c:pt>
                <c:pt idx="1275">
                  <c:v>79.124161000000001</c:v>
                </c:pt>
                <c:pt idx="1276">
                  <c:v>79.103350000000006</c:v>
                </c:pt>
                <c:pt idx="1277">
                  <c:v>79.090439000000003</c:v>
                </c:pt>
                <c:pt idx="1278">
                  <c:v>79.089344999999994</c:v>
                </c:pt>
                <c:pt idx="1279">
                  <c:v>79.094666000000004</c:v>
                </c:pt>
                <c:pt idx="1280">
                  <c:v>79.101213999999999</c:v>
                </c:pt>
                <c:pt idx="1281">
                  <c:v>79.104577000000006</c:v>
                </c:pt>
                <c:pt idx="1282">
                  <c:v>79.100443999999996</c:v>
                </c:pt>
                <c:pt idx="1283">
                  <c:v>79.090243000000001</c:v>
                </c:pt>
                <c:pt idx="1284">
                  <c:v>79.083665999999994</c:v>
                </c:pt>
                <c:pt idx="1285">
                  <c:v>79.089793999999998</c:v>
                </c:pt>
                <c:pt idx="1286">
                  <c:v>79.106994999999998</c:v>
                </c:pt>
                <c:pt idx="1287">
                  <c:v>79.125110000000006</c:v>
                </c:pt>
                <c:pt idx="1288">
                  <c:v>79.136205000000004</c:v>
                </c:pt>
                <c:pt idx="1289">
                  <c:v>79.140362999999994</c:v>
                </c:pt>
                <c:pt idx="1290">
                  <c:v>79.142764</c:v>
                </c:pt>
                <c:pt idx="1291">
                  <c:v>79.148307000000003</c:v>
                </c:pt>
                <c:pt idx="1292">
                  <c:v>79.158218000000005</c:v>
                </c:pt>
                <c:pt idx="1293">
                  <c:v>79.168913000000003</c:v>
                </c:pt>
                <c:pt idx="1294">
                  <c:v>79.174043999999995</c:v>
                </c:pt>
                <c:pt idx="1295">
                  <c:v>79.170135000000002</c:v>
                </c:pt>
                <c:pt idx="1296">
                  <c:v>79.161299</c:v>
                </c:pt>
                <c:pt idx="1297">
                  <c:v>79.157324000000003</c:v>
                </c:pt>
                <c:pt idx="1298">
                  <c:v>79.165621000000002</c:v>
                </c:pt>
                <c:pt idx="1299">
                  <c:v>79.184157999999996</c:v>
                </c:pt>
                <c:pt idx="1300">
                  <c:v>79.202382</c:v>
                </c:pt>
                <c:pt idx="1301">
                  <c:v>79.210346000000001</c:v>
                </c:pt>
                <c:pt idx="1302">
                  <c:v>79.207600999999997</c:v>
                </c:pt>
                <c:pt idx="1303">
                  <c:v>79.202060000000003</c:v>
                </c:pt>
                <c:pt idx="1304">
                  <c:v>79.200168000000005</c:v>
                </c:pt>
                <c:pt idx="1305">
                  <c:v>79.200693999999999</c:v>
                </c:pt>
                <c:pt idx="1306">
                  <c:v>79.199375000000003</c:v>
                </c:pt>
                <c:pt idx="1307">
                  <c:v>79.196068999999994</c:v>
                </c:pt>
                <c:pt idx="1308">
                  <c:v>79.193573000000001</c:v>
                </c:pt>
                <c:pt idx="1309">
                  <c:v>79.191720000000004</c:v>
                </c:pt>
                <c:pt idx="1310">
                  <c:v>79.18768</c:v>
                </c:pt>
                <c:pt idx="1311">
                  <c:v>79.182115999999994</c:v>
                </c:pt>
                <c:pt idx="1312">
                  <c:v>79.181037000000003</c:v>
                </c:pt>
                <c:pt idx="1313">
                  <c:v>79.190376999999998</c:v>
                </c:pt>
                <c:pt idx="1314">
                  <c:v>79.210351000000003</c:v>
                </c:pt>
                <c:pt idx="1315">
                  <c:v>79.234229999999997</c:v>
                </c:pt>
                <c:pt idx="1316">
                  <c:v>79.250364000000005</c:v>
                </c:pt>
                <c:pt idx="1317">
                  <c:v>79.247991999999996</c:v>
                </c:pt>
                <c:pt idx="1318">
                  <c:v>79.226343</c:v>
                </c:pt>
                <c:pt idx="1319">
                  <c:v>79.198425999999998</c:v>
                </c:pt>
                <c:pt idx="1320">
                  <c:v>79.181557999999995</c:v>
                </c:pt>
                <c:pt idx="1321">
                  <c:v>79.182856000000001</c:v>
                </c:pt>
                <c:pt idx="1322">
                  <c:v>79.196235000000001</c:v>
                </c:pt>
                <c:pt idx="1323">
                  <c:v>79.211917999999997</c:v>
                </c:pt>
                <c:pt idx="1324">
                  <c:v>79.224170000000001</c:v>
                </c:pt>
                <c:pt idx="1325">
                  <c:v>79.230262999999994</c:v>
                </c:pt>
                <c:pt idx="1326">
                  <c:v>79.228427999999994</c:v>
                </c:pt>
                <c:pt idx="1327">
                  <c:v>79.219933999999995</c:v>
                </c:pt>
                <c:pt idx="1328">
                  <c:v>79.209791999999993</c:v>
                </c:pt>
                <c:pt idx="1329">
                  <c:v>79.202945999999997</c:v>
                </c:pt>
                <c:pt idx="1330">
                  <c:v>79.200779999999995</c:v>
                </c:pt>
                <c:pt idx="1331">
                  <c:v>79.200618000000006</c:v>
                </c:pt>
                <c:pt idx="1332">
                  <c:v>79.196313000000004</c:v>
                </c:pt>
                <c:pt idx="1333">
                  <c:v>79.182035999999997</c:v>
                </c:pt>
                <c:pt idx="1334">
                  <c:v>79.161079000000001</c:v>
                </c:pt>
                <c:pt idx="1335">
                  <c:v>79.149281999999999</c:v>
                </c:pt>
                <c:pt idx="1336">
                  <c:v>79.162059999999997</c:v>
                </c:pt>
                <c:pt idx="1337">
                  <c:v>79.196470000000005</c:v>
                </c:pt>
                <c:pt idx="1338">
                  <c:v>79.232359000000002</c:v>
                </c:pt>
                <c:pt idx="1339">
                  <c:v>79.252672000000004</c:v>
                </c:pt>
                <c:pt idx="1340">
                  <c:v>79.256180999999998</c:v>
                </c:pt>
                <c:pt idx="1341">
                  <c:v>79.249594000000002</c:v>
                </c:pt>
                <c:pt idx="1342">
                  <c:v>79.237063000000006</c:v>
                </c:pt>
                <c:pt idx="1343">
                  <c:v>79.222532999999999</c:v>
                </c:pt>
                <c:pt idx="1344">
                  <c:v>79.213117999999994</c:v>
                </c:pt>
                <c:pt idx="1345">
                  <c:v>79.211474999999993</c:v>
                </c:pt>
                <c:pt idx="1346">
                  <c:v>79.210483999999994</c:v>
                </c:pt>
                <c:pt idx="1347">
                  <c:v>79.203422000000003</c:v>
                </c:pt>
                <c:pt idx="1348">
                  <c:v>79.194822000000002</c:v>
                </c:pt>
                <c:pt idx="1349">
                  <c:v>79.193343999999996</c:v>
                </c:pt>
                <c:pt idx="1350">
                  <c:v>79.198257999999996</c:v>
                </c:pt>
                <c:pt idx="1351">
                  <c:v>79.202027999999999</c:v>
                </c:pt>
                <c:pt idx="1352">
                  <c:v>79.202732999999995</c:v>
                </c:pt>
                <c:pt idx="1353">
                  <c:v>79.203748000000004</c:v>
                </c:pt>
                <c:pt idx="1354">
                  <c:v>79.203306999999995</c:v>
                </c:pt>
                <c:pt idx="1355">
                  <c:v>79.196027000000001</c:v>
                </c:pt>
                <c:pt idx="1356">
                  <c:v>79.185336000000007</c:v>
                </c:pt>
                <c:pt idx="1357">
                  <c:v>79.182817999999997</c:v>
                </c:pt>
                <c:pt idx="1358">
                  <c:v>79.191604999999996</c:v>
                </c:pt>
                <c:pt idx="1359">
                  <c:v>79.200064999999995</c:v>
                </c:pt>
                <c:pt idx="1360">
                  <c:v>79.196808000000004</c:v>
                </c:pt>
                <c:pt idx="1361">
                  <c:v>79.184004999999999</c:v>
                </c:pt>
                <c:pt idx="1362">
                  <c:v>79.170758000000006</c:v>
                </c:pt>
                <c:pt idx="1363">
                  <c:v>79.160641999999996</c:v>
                </c:pt>
                <c:pt idx="1364">
                  <c:v>79.152046999999996</c:v>
                </c:pt>
                <c:pt idx="1365">
                  <c:v>79.144306999999998</c:v>
                </c:pt>
                <c:pt idx="1366">
                  <c:v>79.136078999999995</c:v>
                </c:pt>
                <c:pt idx="1367">
                  <c:v>79.122482000000005</c:v>
                </c:pt>
                <c:pt idx="1368">
                  <c:v>79.101795999999993</c:v>
                </c:pt>
                <c:pt idx="1369">
                  <c:v>79.082127</c:v>
                </c:pt>
                <c:pt idx="1370">
                  <c:v>79.073881</c:v>
                </c:pt>
                <c:pt idx="1371">
                  <c:v>79.076815999999994</c:v>
                </c:pt>
                <c:pt idx="1372">
                  <c:v>79.080725000000001</c:v>
                </c:pt>
                <c:pt idx="1373">
                  <c:v>79.077676999999994</c:v>
                </c:pt>
                <c:pt idx="1374">
                  <c:v>79.067571000000001</c:v>
                </c:pt>
                <c:pt idx="1375">
                  <c:v>79.053612000000001</c:v>
                </c:pt>
                <c:pt idx="1376">
                  <c:v>79.040090000000006</c:v>
                </c:pt>
                <c:pt idx="1377">
                  <c:v>79.034015999999994</c:v>
                </c:pt>
                <c:pt idx="1378">
                  <c:v>79.039620999999997</c:v>
                </c:pt>
                <c:pt idx="1379">
                  <c:v>79.048663000000005</c:v>
                </c:pt>
                <c:pt idx="1380">
                  <c:v>79.044781999999998</c:v>
                </c:pt>
                <c:pt idx="1381">
                  <c:v>79.022836999999996</c:v>
                </c:pt>
                <c:pt idx="1382">
                  <c:v>78.997981999999993</c:v>
                </c:pt>
                <c:pt idx="1383">
                  <c:v>78.989772000000002</c:v>
                </c:pt>
                <c:pt idx="1384">
                  <c:v>79.001402999999996</c:v>
                </c:pt>
                <c:pt idx="1385">
                  <c:v>79.019281000000007</c:v>
                </c:pt>
                <c:pt idx="1386">
                  <c:v>79.028132999999997</c:v>
                </c:pt>
                <c:pt idx="1387">
                  <c:v>79.020841000000004</c:v>
                </c:pt>
                <c:pt idx="1388">
                  <c:v>78.998986000000002</c:v>
                </c:pt>
                <c:pt idx="1389">
                  <c:v>78.973242999999997</c:v>
                </c:pt>
                <c:pt idx="1390">
                  <c:v>78.961057999999994</c:v>
                </c:pt>
                <c:pt idx="1391">
                  <c:v>78.973293999999996</c:v>
                </c:pt>
                <c:pt idx="1392">
                  <c:v>79.000873999999996</c:v>
                </c:pt>
                <c:pt idx="1393">
                  <c:v>79.022425999999996</c:v>
                </c:pt>
                <c:pt idx="1394">
                  <c:v>79.027671999999995</c:v>
                </c:pt>
                <c:pt idx="1395">
                  <c:v>79.026078999999996</c:v>
                </c:pt>
                <c:pt idx="1396">
                  <c:v>79.030046999999996</c:v>
                </c:pt>
                <c:pt idx="1397">
                  <c:v>79.038165000000006</c:v>
                </c:pt>
                <c:pt idx="1398">
                  <c:v>79.040632000000002</c:v>
                </c:pt>
                <c:pt idx="1399">
                  <c:v>79.033918999999997</c:v>
                </c:pt>
                <c:pt idx="1400">
                  <c:v>79.021929</c:v>
                </c:pt>
                <c:pt idx="1401">
                  <c:v>79.007084000000006</c:v>
                </c:pt>
                <c:pt idx="1402">
                  <c:v>78.989208000000005</c:v>
                </c:pt>
                <c:pt idx="1403">
                  <c:v>78.971925999999996</c:v>
                </c:pt>
                <c:pt idx="1404">
                  <c:v>78.961689000000007</c:v>
                </c:pt>
                <c:pt idx="1405">
                  <c:v>78.958821</c:v>
                </c:pt>
                <c:pt idx="1406">
                  <c:v>78.955578000000003</c:v>
                </c:pt>
                <c:pt idx="1407">
                  <c:v>78.945828000000006</c:v>
                </c:pt>
                <c:pt idx="1408">
                  <c:v>78.933248000000006</c:v>
                </c:pt>
                <c:pt idx="1409">
                  <c:v>78.927441000000002</c:v>
                </c:pt>
                <c:pt idx="1410">
                  <c:v>78.932852999999994</c:v>
                </c:pt>
                <c:pt idx="1411">
                  <c:v>78.941970999999995</c:v>
                </c:pt>
                <c:pt idx="1412">
                  <c:v>78.939948000000001</c:v>
                </c:pt>
                <c:pt idx="1413">
                  <c:v>78.919506999999996</c:v>
                </c:pt>
                <c:pt idx="1414">
                  <c:v>78.893704999999997</c:v>
                </c:pt>
                <c:pt idx="1415">
                  <c:v>78.889528999999996</c:v>
                </c:pt>
                <c:pt idx="1416">
                  <c:v>78.922308999999998</c:v>
                </c:pt>
                <c:pt idx="1417">
                  <c:v>78.976904000000005</c:v>
                </c:pt>
                <c:pt idx="1418">
                  <c:v>79.019053999999997</c:v>
                </c:pt>
                <c:pt idx="1419">
                  <c:v>79.025076999999996</c:v>
                </c:pt>
                <c:pt idx="1420">
                  <c:v>78.996641999999994</c:v>
                </c:pt>
                <c:pt idx="1421">
                  <c:v>78.949669</c:v>
                </c:pt>
                <c:pt idx="1422">
                  <c:v>78.898951999999994</c:v>
                </c:pt>
                <c:pt idx="1423">
                  <c:v>78.856227000000004</c:v>
                </c:pt>
                <c:pt idx="1424">
                  <c:v>78.832408999999998</c:v>
                </c:pt>
                <c:pt idx="1425">
                  <c:v>78.831355000000002</c:v>
                </c:pt>
                <c:pt idx="1426">
                  <c:v>78.844076999999999</c:v>
                </c:pt>
                <c:pt idx="1427">
                  <c:v>78.857450999999998</c:v>
                </c:pt>
                <c:pt idx="1428">
                  <c:v>78.869175999999996</c:v>
                </c:pt>
                <c:pt idx="1429">
                  <c:v>78.887342000000004</c:v>
                </c:pt>
                <c:pt idx="1430">
                  <c:v>78.912825999999995</c:v>
                </c:pt>
                <c:pt idx="1431">
                  <c:v>78.928905999999998</c:v>
                </c:pt>
                <c:pt idx="1432">
                  <c:v>78.915882999999994</c:v>
                </c:pt>
                <c:pt idx="1433">
                  <c:v>78.874988999999999</c:v>
                </c:pt>
                <c:pt idx="1434">
                  <c:v>78.830307000000005</c:v>
                </c:pt>
                <c:pt idx="1435">
                  <c:v>78.803629000000001</c:v>
                </c:pt>
                <c:pt idx="1436">
                  <c:v>78.792336000000006</c:v>
                </c:pt>
                <c:pt idx="1437">
                  <c:v>78.777216999999993</c:v>
                </c:pt>
                <c:pt idx="1438">
                  <c:v>78.748379999999997</c:v>
                </c:pt>
                <c:pt idx="1439">
                  <c:v>78.715520999999995</c:v>
                </c:pt>
                <c:pt idx="1440">
                  <c:v>78.693318000000005</c:v>
                </c:pt>
                <c:pt idx="1441">
                  <c:v>78.686501000000007</c:v>
                </c:pt>
                <c:pt idx="1442">
                  <c:v>78.693513999999993</c:v>
                </c:pt>
                <c:pt idx="1443">
                  <c:v>78.715734999999995</c:v>
                </c:pt>
                <c:pt idx="1444">
                  <c:v>78.753292999999999</c:v>
                </c:pt>
                <c:pt idx="1445">
                  <c:v>78.795019999999994</c:v>
                </c:pt>
                <c:pt idx="1446">
                  <c:v>78.822306999999995</c:v>
                </c:pt>
                <c:pt idx="1447">
                  <c:v>78.825092999999995</c:v>
                </c:pt>
                <c:pt idx="1448">
                  <c:v>78.809810999999996</c:v>
                </c:pt>
                <c:pt idx="1449">
                  <c:v>78.791304999999994</c:v>
                </c:pt>
                <c:pt idx="1450">
                  <c:v>78.780299999999997</c:v>
                </c:pt>
                <c:pt idx="1451">
                  <c:v>78.776357000000004</c:v>
                </c:pt>
                <c:pt idx="1452">
                  <c:v>78.766206999999994</c:v>
                </c:pt>
                <c:pt idx="1453">
                  <c:v>78.730054999999993</c:v>
                </c:pt>
                <c:pt idx="1454">
                  <c:v>78.660320999999996</c:v>
                </c:pt>
                <c:pt idx="1455">
                  <c:v>78.580276999999995</c:v>
                </c:pt>
                <c:pt idx="1456">
                  <c:v>78.535432</c:v>
                </c:pt>
                <c:pt idx="1457">
                  <c:v>78.553281999999996</c:v>
                </c:pt>
                <c:pt idx="1458">
                  <c:v>78.609924000000007</c:v>
                </c:pt>
                <c:pt idx="1459">
                  <c:v>78.646085999999997</c:v>
                </c:pt>
                <c:pt idx="1460">
                  <c:v>78.624274999999997</c:v>
                </c:pt>
                <c:pt idx="1461">
                  <c:v>78.568021999999999</c:v>
                </c:pt>
                <c:pt idx="1462">
                  <c:v>78.538612000000001</c:v>
                </c:pt>
                <c:pt idx="1463">
                  <c:v>78.573189999999997</c:v>
                </c:pt>
                <c:pt idx="1464">
                  <c:v>78.649760000000001</c:v>
                </c:pt>
                <c:pt idx="1465">
                  <c:v>78.711957999999996</c:v>
                </c:pt>
                <c:pt idx="1466">
                  <c:v>78.722444999999993</c:v>
                </c:pt>
                <c:pt idx="1467">
                  <c:v>78.691563000000002</c:v>
                </c:pt>
                <c:pt idx="1468">
                  <c:v>78.660736</c:v>
                </c:pt>
                <c:pt idx="1469">
                  <c:v>78.661513999999997</c:v>
                </c:pt>
                <c:pt idx="1470">
                  <c:v>78.684903000000006</c:v>
                </c:pt>
                <c:pt idx="1471">
                  <c:v>78.684469000000007</c:v>
                </c:pt>
                <c:pt idx="1472">
                  <c:v>78.614467000000005</c:v>
                </c:pt>
                <c:pt idx="1473">
                  <c:v>78.474363999999994</c:v>
                </c:pt>
                <c:pt idx="1474">
                  <c:v>78.317142000000004</c:v>
                </c:pt>
                <c:pt idx="1475">
                  <c:v>78.210398999999995</c:v>
                </c:pt>
                <c:pt idx="1476">
                  <c:v>78.188649999999996</c:v>
                </c:pt>
                <c:pt idx="1477">
                  <c:v>78.241214999999997</c:v>
                </c:pt>
                <c:pt idx="1478">
                  <c:v>78.334508999999997</c:v>
                </c:pt>
                <c:pt idx="1479">
                  <c:v>78.434348</c:v>
                </c:pt>
                <c:pt idx="1480">
                  <c:v>78.513750999999999</c:v>
                </c:pt>
                <c:pt idx="1481">
                  <c:v>78.558606999999995</c:v>
                </c:pt>
                <c:pt idx="1482">
                  <c:v>78.574276999999995</c:v>
                </c:pt>
                <c:pt idx="1483">
                  <c:v>78.580189000000004</c:v>
                </c:pt>
                <c:pt idx="1484">
                  <c:v>78.590892999999994</c:v>
                </c:pt>
                <c:pt idx="1485">
                  <c:v>78.599675000000005</c:v>
                </c:pt>
                <c:pt idx="1486">
                  <c:v>78.578085999999999</c:v>
                </c:pt>
                <c:pt idx="1487">
                  <c:v>78.495486</c:v>
                </c:pt>
                <c:pt idx="1488">
                  <c:v>78.355102000000002</c:v>
                </c:pt>
                <c:pt idx="1489">
                  <c:v>78.218059999999994</c:v>
                </c:pt>
                <c:pt idx="1490">
                  <c:v>78.170945000000003</c:v>
                </c:pt>
                <c:pt idx="1491">
                  <c:v>78.244218000000004</c:v>
                </c:pt>
                <c:pt idx="1492">
                  <c:v>78.368044999999995</c:v>
                </c:pt>
                <c:pt idx="1493">
                  <c:v>78.433605999999997</c:v>
                </c:pt>
                <c:pt idx="1494">
                  <c:v>78.400589999999994</c:v>
                </c:pt>
                <c:pt idx="1495">
                  <c:v>78.325418999999997</c:v>
                </c:pt>
                <c:pt idx="1496">
                  <c:v>78.288483999999997</c:v>
                </c:pt>
                <c:pt idx="1497">
                  <c:v>78.321522999999999</c:v>
                </c:pt>
                <c:pt idx="1498">
                  <c:v>78.402535</c:v>
                </c:pt>
                <c:pt idx="1499">
                  <c:v>78.482598999999993</c:v>
                </c:pt>
                <c:pt idx="1500">
                  <c:v>78.506822</c:v>
                </c:pt>
                <c:pt idx="1501">
                  <c:v>78.446544000000003</c:v>
                </c:pt>
                <c:pt idx="1502">
                  <c:v>78.335492000000002</c:v>
                </c:pt>
                <c:pt idx="1503">
                  <c:v>78.250389999999996</c:v>
                </c:pt>
                <c:pt idx="1504">
                  <c:v>78.234143000000003</c:v>
                </c:pt>
                <c:pt idx="1505">
                  <c:v>78.258851000000007</c:v>
                </c:pt>
                <c:pt idx="1506">
                  <c:v>78.280773999999994</c:v>
                </c:pt>
                <c:pt idx="1507">
                  <c:v>78.299109000000001</c:v>
                </c:pt>
                <c:pt idx="1508">
                  <c:v>78.330744999999993</c:v>
                </c:pt>
                <c:pt idx="1509">
                  <c:v>78.358715000000004</c:v>
                </c:pt>
                <c:pt idx="1510">
                  <c:v>78.351556000000002</c:v>
                </c:pt>
                <c:pt idx="1511">
                  <c:v>78.316918999999999</c:v>
                </c:pt>
                <c:pt idx="1512">
                  <c:v>78.288392000000002</c:v>
                </c:pt>
                <c:pt idx="1513">
                  <c:v>78.265995000000004</c:v>
                </c:pt>
                <c:pt idx="1514">
                  <c:v>78.217310999999995</c:v>
                </c:pt>
                <c:pt idx="1515">
                  <c:v>78.139498000000003</c:v>
                </c:pt>
                <c:pt idx="1516">
                  <c:v>78.072490000000002</c:v>
                </c:pt>
                <c:pt idx="1517">
                  <c:v>78.038552999999993</c:v>
                </c:pt>
                <c:pt idx="1518">
                  <c:v>78.010921999999994</c:v>
                </c:pt>
                <c:pt idx="1519">
                  <c:v>77.962187999999998</c:v>
                </c:pt>
                <c:pt idx="1520">
                  <c:v>77.909522999999993</c:v>
                </c:pt>
                <c:pt idx="1521">
                  <c:v>77.887343999999999</c:v>
                </c:pt>
                <c:pt idx="1522">
                  <c:v>77.900368999999998</c:v>
                </c:pt>
                <c:pt idx="1523">
                  <c:v>77.928383999999994</c:v>
                </c:pt>
                <c:pt idx="1524">
                  <c:v>77.958290000000005</c:v>
                </c:pt>
                <c:pt idx="1525">
                  <c:v>77.987568999999993</c:v>
                </c:pt>
                <c:pt idx="1526">
                  <c:v>78.010194999999996</c:v>
                </c:pt>
                <c:pt idx="1527">
                  <c:v>78.022390000000001</c:v>
                </c:pt>
                <c:pt idx="1528">
                  <c:v>78.034270000000006</c:v>
                </c:pt>
                <c:pt idx="1529">
                  <c:v>78.056066999999999</c:v>
                </c:pt>
                <c:pt idx="1530">
                  <c:v>78.077826000000002</c:v>
                </c:pt>
                <c:pt idx="1531">
                  <c:v>78.078956000000005</c:v>
                </c:pt>
                <c:pt idx="1532">
                  <c:v>78.054242000000002</c:v>
                </c:pt>
                <c:pt idx="1533">
                  <c:v>78.016818999999998</c:v>
                </c:pt>
                <c:pt idx="1534">
                  <c:v>77.978361000000007</c:v>
                </c:pt>
                <c:pt idx="1535">
                  <c:v>77.939507000000006</c:v>
                </c:pt>
                <c:pt idx="1536">
                  <c:v>77.900966999999994</c:v>
                </c:pt>
                <c:pt idx="1537">
                  <c:v>77.874632000000005</c:v>
                </c:pt>
                <c:pt idx="1538">
                  <c:v>77.877561999999998</c:v>
                </c:pt>
                <c:pt idx="1539">
                  <c:v>77.912626000000003</c:v>
                </c:pt>
                <c:pt idx="1540">
                  <c:v>77.954697999999993</c:v>
                </c:pt>
                <c:pt idx="1541">
                  <c:v>77.964286000000001</c:v>
                </c:pt>
                <c:pt idx="1542">
                  <c:v>77.925876000000002</c:v>
                </c:pt>
                <c:pt idx="1543">
                  <c:v>77.869084000000001</c:v>
                </c:pt>
                <c:pt idx="1544">
                  <c:v>77.837564999999998</c:v>
                </c:pt>
                <c:pt idx="1545">
                  <c:v>77.838010999999995</c:v>
                </c:pt>
                <c:pt idx="1546">
                  <c:v>77.837056000000004</c:v>
                </c:pt>
                <c:pt idx="1547">
                  <c:v>77.810049000000006</c:v>
                </c:pt>
                <c:pt idx="1548">
                  <c:v>77.772452999999999</c:v>
                </c:pt>
                <c:pt idx="1549">
                  <c:v>77.754405000000006</c:v>
                </c:pt>
                <c:pt idx="1550">
                  <c:v>77.762849000000003</c:v>
                </c:pt>
                <c:pt idx="1551">
                  <c:v>77.780899000000005</c:v>
                </c:pt>
                <c:pt idx="1552">
                  <c:v>77.788464000000005</c:v>
                </c:pt>
                <c:pt idx="1553">
                  <c:v>77.770646999999997</c:v>
                </c:pt>
                <c:pt idx="1554">
                  <c:v>77.722380000000001</c:v>
                </c:pt>
                <c:pt idx="1555">
                  <c:v>77.662721000000005</c:v>
                </c:pt>
                <c:pt idx="1556">
                  <c:v>77.631951999999998</c:v>
                </c:pt>
                <c:pt idx="1557">
                  <c:v>77.653468000000004</c:v>
                </c:pt>
                <c:pt idx="1558">
                  <c:v>77.703576999999996</c:v>
                </c:pt>
                <c:pt idx="1559">
                  <c:v>77.736200999999994</c:v>
                </c:pt>
                <c:pt idx="1560">
                  <c:v>77.733976999999996</c:v>
                </c:pt>
                <c:pt idx="1561">
                  <c:v>77.719057000000006</c:v>
                </c:pt>
                <c:pt idx="1562">
                  <c:v>77.715563000000003</c:v>
                </c:pt>
                <c:pt idx="1563">
                  <c:v>77.718980000000002</c:v>
                </c:pt>
                <c:pt idx="1564">
                  <c:v>77.706646000000006</c:v>
                </c:pt>
                <c:pt idx="1565">
                  <c:v>77.666788999999994</c:v>
                </c:pt>
                <c:pt idx="1566">
                  <c:v>77.611563000000004</c:v>
                </c:pt>
                <c:pt idx="1567">
                  <c:v>77.566550000000007</c:v>
                </c:pt>
                <c:pt idx="1568">
                  <c:v>77.549250999999998</c:v>
                </c:pt>
                <c:pt idx="1569">
                  <c:v>77.554128000000006</c:v>
                </c:pt>
                <c:pt idx="1570">
                  <c:v>77.558576000000002</c:v>
                </c:pt>
                <c:pt idx="1571">
                  <c:v>77.545364000000006</c:v>
                </c:pt>
                <c:pt idx="1572">
                  <c:v>77.516876999999994</c:v>
                </c:pt>
                <c:pt idx="1573">
                  <c:v>77.486930000000001</c:v>
                </c:pt>
                <c:pt idx="1574">
                  <c:v>77.466474000000005</c:v>
                </c:pt>
                <c:pt idx="1575">
                  <c:v>77.462035999999998</c:v>
                </c:pt>
                <c:pt idx="1576">
                  <c:v>77.478695000000002</c:v>
                </c:pt>
                <c:pt idx="1577">
                  <c:v>77.513277000000002</c:v>
                </c:pt>
                <c:pt idx="1578">
                  <c:v>77.548114999999996</c:v>
                </c:pt>
                <c:pt idx="1579">
                  <c:v>77.562307000000004</c:v>
                </c:pt>
                <c:pt idx="1580">
                  <c:v>77.550348</c:v>
                </c:pt>
                <c:pt idx="1581">
                  <c:v>77.523629</c:v>
                </c:pt>
                <c:pt idx="1582">
                  <c:v>77.494246000000004</c:v>
                </c:pt>
                <c:pt idx="1583">
                  <c:v>77.463836000000001</c:v>
                </c:pt>
                <c:pt idx="1584">
                  <c:v>77.428380000000004</c:v>
                </c:pt>
                <c:pt idx="1585">
                  <c:v>77.388166999999996</c:v>
                </c:pt>
                <c:pt idx="1586">
                  <c:v>77.351571000000007</c:v>
                </c:pt>
                <c:pt idx="1587">
                  <c:v>77.332195999999996</c:v>
                </c:pt>
                <c:pt idx="1588">
                  <c:v>77.342078000000001</c:v>
                </c:pt>
                <c:pt idx="1589">
                  <c:v>77.383149000000003</c:v>
                </c:pt>
                <c:pt idx="1590">
                  <c:v>77.442610000000002</c:v>
                </c:pt>
                <c:pt idx="1591">
                  <c:v>77.497322999999994</c:v>
                </c:pt>
                <c:pt idx="1592">
                  <c:v>77.525745999999998</c:v>
                </c:pt>
                <c:pt idx="1593">
                  <c:v>77.520341999999999</c:v>
                </c:pt>
                <c:pt idx="1594">
                  <c:v>77.492382000000006</c:v>
                </c:pt>
                <c:pt idx="1595">
                  <c:v>77.463950999999994</c:v>
                </c:pt>
                <c:pt idx="1596">
                  <c:v>77.451313999999996</c:v>
                </c:pt>
                <c:pt idx="1597">
                  <c:v>77.454533999999995</c:v>
                </c:pt>
                <c:pt idx="1598">
                  <c:v>77.463517999999993</c:v>
                </c:pt>
                <c:pt idx="1599">
                  <c:v>77.471039000000005</c:v>
                </c:pt>
                <c:pt idx="1600">
                  <c:v>77.476669000000001</c:v>
                </c:pt>
                <c:pt idx="1601">
                  <c:v>77.481819000000002</c:v>
                </c:pt>
                <c:pt idx="1602">
                  <c:v>77.487091000000007</c:v>
                </c:pt>
                <c:pt idx="1603">
                  <c:v>77.492975000000001</c:v>
                </c:pt>
                <c:pt idx="1604">
                  <c:v>77.497578000000004</c:v>
                </c:pt>
                <c:pt idx="1605">
                  <c:v>77.495684999999995</c:v>
                </c:pt>
                <c:pt idx="1606">
                  <c:v>77.485915000000006</c:v>
                </c:pt>
                <c:pt idx="1607">
                  <c:v>77.475959000000003</c:v>
                </c:pt>
                <c:pt idx="1608">
                  <c:v>77.473926000000006</c:v>
                </c:pt>
                <c:pt idx="1609">
                  <c:v>77.478312000000003</c:v>
                </c:pt>
                <c:pt idx="1610">
                  <c:v>77.485292000000001</c:v>
                </c:pt>
                <c:pt idx="1611">
                  <c:v>77.501418000000001</c:v>
                </c:pt>
                <c:pt idx="1612">
                  <c:v>77.536477000000005</c:v>
                </c:pt>
                <c:pt idx="1613">
                  <c:v>77.585545999999994</c:v>
                </c:pt>
                <c:pt idx="1614">
                  <c:v>77.631738999999996</c:v>
                </c:pt>
                <c:pt idx="1615">
                  <c:v>77.666971000000004</c:v>
                </c:pt>
                <c:pt idx="1616">
                  <c:v>77.695351000000002</c:v>
                </c:pt>
                <c:pt idx="1617">
                  <c:v>77.713663999999994</c:v>
                </c:pt>
                <c:pt idx="1618">
                  <c:v>77.706833000000003</c:v>
                </c:pt>
                <c:pt idx="1619">
                  <c:v>77.674094999999994</c:v>
                </c:pt>
                <c:pt idx="1620">
                  <c:v>77.644255000000001</c:v>
                </c:pt>
                <c:pt idx="1621">
                  <c:v>77.645120000000006</c:v>
                </c:pt>
                <c:pt idx="1622">
                  <c:v>77.664370000000005</c:v>
                </c:pt>
                <c:pt idx="1623">
                  <c:v>77.662182999999999</c:v>
                </c:pt>
                <c:pt idx="1624">
                  <c:v>77.622956000000002</c:v>
                </c:pt>
                <c:pt idx="1625">
                  <c:v>77.572237000000001</c:v>
                </c:pt>
                <c:pt idx="1626">
                  <c:v>77.538296000000003</c:v>
                </c:pt>
                <c:pt idx="1627">
                  <c:v>77.522114999999999</c:v>
                </c:pt>
                <c:pt idx="1628">
                  <c:v>77.519073000000006</c:v>
                </c:pt>
                <c:pt idx="1629">
                  <c:v>77.548772</c:v>
                </c:pt>
                <c:pt idx="1630">
                  <c:v>77.637439000000001</c:v>
                </c:pt>
                <c:pt idx="1631">
                  <c:v>77.772561999999994</c:v>
                </c:pt>
                <c:pt idx="1632">
                  <c:v>77.892104000000003</c:v>
                </c:pt>
                <c:pt idx="1633">
                  <c:v>77.930864</c:v>
                </c:pt>
                <c:pt idx="1634">
                  <c:v>77.881484999999998</c:v>
                </c:pt>
                <c:pt idx="1635">
                  <c:v>77.803882999999999</c:v>
                </c:pt>
                <c:pt idx="1636">
                  <c:v>77.759658000000002</c:v>
                </c:pt>
                <c:pt idx="1637">
                  <c:v>77.737824000000003</c:v>
                </c:pt>
                <c:pt idx="1638">
                  <c:v>77.674257999999995</c:v>
                </c:pt>
                <c:pt idx="1639">
                  <c:v>77.559531000000007</c:v>
                </c:pt>
                <c:pt idx="1640">
                  <c:v>77.482877000000002</c:v>
                </c:pt>
                <c:pt idx="1641">
                  <c:v>77.524501000000001</c:v>
                </c:pt>
                <c:pt idx="1642">
                  <c:v>77.645967999999996</c:v>
                </c:pt>
                <c:pt idx="1643">
                  <c:v>77.736144999999993</c:v>
                </c:pt>
                <c:pt idx="1644">
                  <c:v>77.742135000000005</c:v>
                </c:pt>
                <c:pt idx="1645">
                  <c:v>77.701588999999998</c:v>
                </c:pt>
                <c:pt idx="1646">
                  <c:v>77.665589999999995</c:v>
                </c:pt>
                <c:pt idx="1647">
                  <c:v>77.652085999999997</c:v>
                </c:pt>
                <c:pt idx="1648">
                  <c:v>77.659334999999999</c:v>
                </c:pt>
                <c:pt idx="1649">
                  <c:v>77.683815999999993</c:v>
                </c:pt>
                <c:pt idx="1650">
                  <c:v>77.712597000000002</c:v>
                </c:pt>
                <c:pt idx="1651">
                  <c:v>77.726994000000005</c:v>
                </c:pt>
                <c:pt idx="1652">
                  <c:v>77.724868999999998</c:v>
                </c:pt>
                <c:pt idx="1653">
                  <c:v>77.720022</c:v>
                </c:pt>
                <c:pt idx="1654">
                  <c:v>77.724061000000006</c:v>
                </c:pt>
                <c:pt idx="1655">
                  <c:v>77.736621</c:v>
                </c:pt>
                <c:pt idx="1656">
                  <c:v>77.769215000000003</c:v>
                </c:pt>
                <c:pt idx="1657">
                  <c:v>77.831670000000003</c:v>
                </c:pt>
                <c:pt idx="1658">
                  <c:v>77.887317999999993</c:v>
                </c:pt>
                <c:pt idx="1659">
                  <c:v>77.891552000000004</c:v>
                </c:pt>
                <c:pt idx="1660">
                  <c:v>77.848561000000004</c:v>
                </c:pt>
                <c:pt idx="1661">
                  <c:v>77.798472000000004</c:v>
                </c:pt>
                <c:pt idx="1662">
                  <c:v>77.761414000000002</c:v>
                </c:pt>
                <c:pt idx="1663">
                  <c:v>77.732840999999993</c:v>
                </c:pt>
                <c:pt idx="1664">
                  <c:v>77.711731999999998</c:v>
                </c:pt>
                <c:pt idx="1665">
                  <c:v>77.703694999999996</c:v>
                </c:pt>
                <c:pt idx="1666">
                  <c:v>77.705406999999994</c:v>
                </c:pt>
                <c:pt idx="1667">
                  <c:v>77.710830000000001</c:v>
                </c:pt>
                <c:pt idx="1668">
                  <c:v>77.716757000000001</c:v>
                </c:pt>
                <c:pt idx="1669">
                  <c:v>77.709873000000002</c:v>
                </c:pt>
                <c:pt idx="1670">
                  <c:v>77.669019000000006</c:v>
                </c:pt>
                <c:pt idx="1671">
                  <c:v>77.598494000000002</c:v>
                </c:pt>
                <c:pt idx="1672">
                  <c:v>77.548618000000005</c:v>
                </c:pt>
                <c:pt idx="1673">
                  <c:v>77.564723000000001</c:v>
                </c:pt>
                <c:pt idx="1674">
                  <c:v>77.646987999999993</c:v>
                </c:pt>
                <c:pt idx="1675">
                  <c:v>77.753856999999996</c:v>
                </c:pt>
                <c:pt idx="1676">
                  <c:v>77.839836000000005</c:v>
                </c:pt>
                <c:pt idx="1677">
                  <c:v>77.875195000000005</c:v>
                </c:pt>
                <c:pt idx="1678">
                  <c:v>77.847966</c:v>
                </c:pt>
                <c:pt idx="1679">
                  <c:v>77.77158</c:v>
                </c:pt>
                <c:pt idx="1680">
                  <c:v>77.676501000000002</c:v>
                </c:pt>
                <c:pt idx="1681">
                  <c:v>77.589250000000007</c:v>
                </c:pt>
                <c:pt idx="1682">
                  <c:v>77.520527999999999</c:v>
                </c:pt>
                <c:pt idx="1683">
                  <c:v>77.482416999999998</c:v>
                </c:pt>
                <c:pt idx="1684">
                  <c:v>77.495108000000002</c:v>
                </c:pt>
                <c:pt idx="1685">
                  <c:v>77.563438000000005</c:v>
                </c:pt>
                <c:pt idx="1686">
                  <c:v>77.658455000000004</c:v>
                </c:pt>
                <c:pt idx="1687">
                  <c:v>77.735810000000001</c:v>
                </c:pt>
                <c:pt idx="1688">
                  <c:v>77.775408999999996</c:v>
                </c:pt>
                <c:pt idx="1689">
                  <c:v>77.785073999999994</c:v>
                </c:pt>
                <c:pt idx="1690">
                  <c:v>77.775395000000003</c:v>
                </c:pt>
                <c:pt idx="1691">
                  <c:v>77.742625000000004</c:v>
                </c:pt>
                <c:pt idx="1692">
                  <c:v>77.683031</c:v>
                </c:pt>
                <c:pt idx="1693">
                  <c:v>77.606278000000003</c:v>
                </c:pt>
                <c:pt idx="1694">
                  <c:v>77.536299999999997</c:v>
                </c:pt>
                <c:pt idx="1695">
                  <c:v>77.497236999999998</c:v>
                </c:pt>
                <c:pt idx="1696">
                  <c:v>77.497640000000004</c:v>
                </c:pt>
                <c:pt idx="1697">
                  <c:v>77.521531999999993</c:v>
                </c:pt>
                <c:pt idx="1698">
                  <c:v>77.541360999999995</c:v>
                </c:pt>
                <c:pt idx="1699">
                  <c:v>77.542775000000006</c:v>
                </c:pt>
                <c:pt idx="1700">
                  <c:v>77.535627000000005</c:v>
                </c:pt>
                <c:pt idx="1701">
                  <c:v>77.536562000000004</c:v>
                </c:pt>
                <c:pt idx="1702">
                  <c:v>77.550045999999995</c:v>
                </c:pt>
                <c:pt idx="1703">
                  <c:v>77.565837999999999</c:v>
                </c:pt>
                <c:pt idx="1704">
                  <c:v>77.567822000000007</c:v>
                </c:pt>
                <c:pt idx="1705">
                  <c:v>77.538341000000003</c:v>
                </c:pt>
                <c:pt idx="1706">
                  <c:v>77.469640999999996</c:v>
                </c:pt>
                <c:pt idx="1707">
                  <c:v>77.376686000000007</c:v>
                </c:pt>
                <c:pt idx="1708">
                  <c:v>77.291497000000007</c:v>
                </c:pt>
                <c:pt idx="1709">
                  <c:v>77.234470000000002</c:v>
                </c:pt>
                <c:pt idx="1710">
                  <c:v>77.202231999999995</c:v>
                </c:pt>
                <c:pt idx="1711">
                  <c:v>77.187174999999996</c:v>
                </c:pt>
                <c:pt idx="1712">
                  <c:v>77.193706000000006</c:v>
                </c:pt>
                <c:pt idx="1713">
                  <c:v>77.222340000000003</c:v>
                </c:pt>
                <c:pt idx="1714">
                  <c:v>77.252651999999998</c:v>
                </c:pt>
                <c:pt idx="1715">
                  <c:v>77.260915999999995</c:v>
                </c:pt>
                <c:pt idx="1716">
                  <c:v>77.246954000000002</c:v>
                </c:pt>
                <c:pt idx="1717">
                  <c:v>77.226580999999996</c:v>
                </c:pt>
                <c:pt idx="1718">
                  <c:v>77.203496000000001</c:v>
                </c:pt>
                <c:pt idx="1719">
                  <c:v>77.167413999999994</c:v>
                </c:pt>
                <c:pt idx="1720">
                  <c:v>77.115727000000007</c:v>
                </c:pt>
                <c:pt idx="1721">
                  <c:v>77.059745000000007</c:v>
                </c:pt>
                <c:pt idx="1722">
                  <c:v>77.010687000000004</c:v>
                </c:pt>
                <c:pt idx="1723">
                  <c:v>76.975487000000001</c:v>
                </c:pt>
                <c:pt idx="1724">
                  <c:v>76.961727999999994</c:v>
                </c:pt>
                <c:pt idx="1725">
                  <c:v>76.969320999999994</c:v>
                </c:pt>
                <c:pt idx="1726">
                  <c:v>76.980823999999998</c:v>
                </c:pt>
                <c:pt idx="1727">
                  <c:v>76.978218999999996</c:v>
                </c:pt>
                <c:pt idx="1728">
                  <c:v>76.966265000000007</c:v>
                </c:pt>
                <c:pt idx="1729">
                  <c:v>76.959574000000003</c:v>
                </c:pt>
                <c:pt idx="1730">
                  <c:v>76.951824999999999</c:v>
                </c:pt>
                <c:pt idx="1731">
                  <c:v>76.923854000000006</c:v>
                </c:pt>
                <c:pt idx="1732">
                  <c:v>76.882784000000001</c:v>
                </c:pt>
                <c:pt idx="1733">
                  <c:v>76.863693999999995</c:v>
                </c:pt>
                <c:pt idx="1734">
                  <c:v>76.882947999999999</c:v>
                </c:pt>
                <c:pt idx="1735">
                  <c:v>76.913269</c:v>
                </c:pt>
                <c:pt idx="1736">
                  <c:v>76.918328000000002</c:v>
                </c:pt>
                <c:pt idx="1737">
                  <c:v>76.891954999999996</c:v>
                </c:pt>
                <c:pt idx="1738">
                  <c:v>76.848050000000001</c:v>
                </c:pt>
                <c:pt idx="1739">
                  <c:v>76.791135999999995</c:v>
                </c:pt>
                <c:pt idx="1740">
                  <c:v>76.719170000000005</c:v>
                </c:pt>
                <c:pt idx="1741">
                  <c:v>76.645602999999994</c:v>
                </c:pt>
                <c:pt idx="1742">
                  <c:v>76.595556000000002</c:v>
                </c:pt>
                <c:pt idx="1743">
                  <c:v>76.578522000000007</c:v>
                </c:pt>
                <c:pt idx="1744">
                  <c:v>76.579823000000005</c:v>
                </c:pt>
                <c:pt idx="1745">
                  <c:v>76.585159000000004</c:v>
                </c:pt>
                <c:pt idx="1746">
                  <c:v>76.601108999999994</c:v>
                </c:pt>
                <c:pt idx="1747">
                  <c:v>76.639846000000006</c:v>
                </c:pt>
                <c:pt idx="1748">
                  <c:v>76.689256</c:v>
                </c:pt>
                <c:pt idx="1749">
                  <c:v>76.715107000000003</c:v>
                </c:pt>
                <c:pt idx="1750">
                  <c:v>76.700434999999999</c:v>
                </c:pt>
                <c:pt idx="1751">
                  <c:v>76.671207999999993</c:v>
                </c:pt>
                <c:pt idx="1752">
                  <c:v>76.666051999999993</c:v>
                </c:pt>
                <c:pt idx="1753">
                  <c:v>76.684358000000003</c:v>
                </c:pt>
                <c:pt idx="1754">
                  <c:v>76.687324000000004</c:v>
                </c:pt>
                <c:pt idx="1755">
                  <c:v>76.655771999999999</c:v>
                </c:pt>
                <c:pt idx="1756">
                  <c:v>76.622307000000006</c:v>
                </c:pt>
                <c:pt idx="1757">
                  <c:v>76.625732999999997</c:v>
                </c:pt>
                <c:pt idx="1758">
                  <c:v>76.651548000000005</c:v>
                </c:pt>
                <c:pt idx="1759">
                  <c:v>76.645320999999996</c:v>
                </c:pt>
                <c:pt idx="1760">
                  <c:v>76.579885000000004</c:v>
                </c:pt>
                <c:pt idx="1761">
                  <c:v>76.483332000000004</c:v>
                </c:pt>
                <c:pt idx="1762">
                  <c:v>76.399336000000005</c:v>
                </c:pt>
                <c:pt idx="1763">
                  <c:v>76.345787000000001</c:v>
                </c:pt>
                <c:pt idx="1764">
                  <c:v>76.319776000000005</c:v>
                </c:pt>
                <c:pt idx="1765">
                  <c:v>76.319826000000006</c:v>
                </c:pt>
                <c:pt idx="1766">
                  <c:v>76.345873999999995</c:v>
                </c:pt>
                <c:pt idx="1767">
                  <c:v>76.386848000000001</c:v>
                </c:pt>
                <c:pt idx="1768">
                  <c:v>76.423447999999993</c:v>
                </c:pt>
                <c:pt idx="1769">
                  <c:v>76.441624000000004</c:v>
                </c:pt>
                <c:pt idx="1770">
                  <c:v>76.436605999999998</c:v>
                </c:pt>
                <c:pt idx="1771">
                  <c:v>76.410264999999995</c:v>
                </c:pt>
                <c:pt idx="1772">
                  <c:v>76.375899000000004</c:v>
                </c:pt>
                <c:pt idx="1773">
                  <c:v>76.363555000000005</c:v>
                </c:pt>
                <c:pt idx="1774">
                  <c:v>76.405451999999997</c:v>
                </c:pt>
                <c:pt idx="1775">
                  <c:v>76.502144999999999</c:v>
                </c:pt>
                <c:pt idx="1776">
                  <c:v>76.604500000000002</c:v>
                </c:pt>
                <c:pt idx="1777">
                  <c:v>76.645882999999998</c:v>
                </c:pt>
                <c:pt idx="1778">
                  <c:v>76.604647999999997</c:v>
                </c:pt>
                <c:pt idx="1779">
                  <c:v>76.529200000000003</c:v>
                </c:pt>
                <c:pt idx="1780">
                  <c:v>76.487074000000007</c:v>
                </c:pt>
                <c:pt idx="1781">
                  <c:v>76.490970000000004</c:v>
                </c:pt>
                <c:pt idx="1782">
                  <c:v>76.490647999999993</c:v>
                </c:pt>
                <c:pt idx="1783">
                  <c:v>76.435733999999997</c:v>
                </c:pt>
                <c:pt idx="1784">
                  <c:v>76.325968000000003</c:v>
                </c:pt>
                <c:pt idx="1785">
                  <c:v>76.196235000000001</c:v>
                </c:pt>
                <c:pt idx="1786">
                  <c:v>76.079847000000001</c:v>
                </c:pt>
                <c:pt idx="1787">
                  <c:v>76.003558999999996</c:v>
                </c:pt>
                <c:pt idx="1788">
                  <c:v>75.994874999999993</c:v>
                </c:pt>
                <c:pt idx="1789">
                  <c:v>76.065931000000006</c:v>
                </c:pt>
                <c:pt idx="1790">
                  <c:v>76.193293999999995</c:v>
                </c:pt>
                <c:pt idx="1791">
                  <c:v>76.328699999999998</c:v>
                </c:pt>
                <c:pt idx="1792">
                  <c:v>76.429429999999996</c:v>
                </c:pt>
                <c:pt idx="1793">
                  <c:v>76.473602999999997</c:v>
                </c:pt>
                <c:pt idx="1794">
                  <c:v>76.459102999999999</c:v>
                </c:pt>
                <c:pt idx="1795">
                  <c:v>76.405064999999993</c:v>
                </c:pt>
                <c:pt idx="1796">
                  <c:v>76.345968999999997</c:v>
                </c:pt>
                <c:pt idx="1797">
                  <c:v>76.306583000000003</c:v>
                </c:pt>
                <c:pt idx="1798">
                  <c:v>76.288308999999998</c:v>
                </c:pt>
                <c:pt idx="1799">
                  <c:v>76.290797999999995</c:v>
                </c:pt>
                <c:pt idx="1800">
                  <c:v>76.333197999999996</c:v>
                </c:pt>
                <c:pt idx="1801">
                  <c:v>76.433169000000007</c:v>
                </c:pt>
                <c:pt idx="1802">
                  <c:v>76.567519000000004</c:v>
                </c:pt>
                <c:pt idx="1803">
                  <c:v>76.669825000000003</c:v>
                </c:pt>
                <c:pt idx="1804">
                  <c:v>76.672145999999998</c:v>
                </c:pt>
                <c:pt idx="1805">
                  <c:v>76.548570999999995</c:v>
                </c:pt>
                <c:pt idx="1806">
                  <c:v>76.332863000000003</c:v>
                </c:pt>
                <c:pt idx="1807">
                  <c:v>76.110793000000001</c:v>
                </c:pt>
                <c:pt idx="1808">
                  <c:v>75.978589999999997</c:v>
                </c:pt>
                <c:pt idx="1809">
                  <c:v>75.978774000000001</c:v>
                </c:pt>
                <c:pt idx="1810">
                  <c:v>76.072664000000003</c:v>
                </c:pt>
                <c:pt idx="1811">
                  <c:v>76.181623000000002</c:v>
                </c:pt>
                <c:pt idx="1812">
                  <c:v>76.248473000000004</c:v>
                </c:pt>
                <c:pt idx="1813">
                  <c:v>76.255970000000005</c:v>
                </c:pt>
                <c:pt idx="1814">
                  <c:v>76.212629000000007</c:v>
                </c:pt>
                <c:pt idx="1815">
                  <c:v>76.153053</c:v>
                </c:pt>
                <c:pt idx="1816">
                  <c:v>76.135519000000002</c:v>
                </c:pt>
                <c:pt idx="1817">
                  <c:v>76.194946999999999</c:v>
                </c:pt>
                <c:pt idx="1818">
                  <c:v>76.294561000000002</c:v>
                </c:pt>
                <c:pt idx="1819">
                  <c:v>76.358024999999998</c:v>
                </c:pt>
                <c:pt idx="1820">
                  <c:v>76.358226000000002</c:v>
                </c:pt>
                <c:pt idx="1821">
                  <c:v>76.341470000000001</c:v>
                </c:pt>
                <c:pt idx="1822">
                  <c:v>76.354730000000004</c:v>
                </c:pt>
                <c:pt idx="1823">
                  <c:v>76.385160999999997</c:v>
                </c:pt>
                <c:pt idx="1824">
                  <c:v>76.390973000000002</c:v>
                </c:pt>
                <c:pt idx="1825">
                  <c:v>76.365476999999998</c:v>
                </c:pt>
                <c:pt idx="1826">
                  <c:v>76.338448</c:v>
                </c:pt>
                <c:pt idx="1827">
                  <c:v>76.323367000000005</c:v>
                </c:pt>
                <c:pt idx="1828">
                  <c:v>76.296895000000006</c:v>
                </c:pt>
                <c:pt idx="1829">
                  <c:v>76.237917999999993</c:v>
                </c:pt>
                <c:pt idx="1830">
                  <c:v>76.163211000000004</c:v>
                </c:pt>
                <c:pt idx="1831">
                  <c:v>76.106911999999994</c:v>
                </c:pt>
                <c:pt idx="1832">
                  <c:v>76.075057999999999</c:v>
                </c:pt>
                <c:pt idx="1833">
                  <c:v>76.043188999999998</c:v>
                </c:pt>
                <c:pt idx="1834">
                  <c:v>76.002407000000005</c:v>
                </c:pt>
                <c:pt idx="1835">
                  <c:v>75.982774000000006</c:v>
                </c:pt>
                <c:pt idx="1836">
                  <c:v>76.011954000000003</c:v>
                </c:pt>
                <c:pt idx="1837">
                  <c:v>76.071376000000001</c:v>
                </c:pt>
                <c:pt idx="1838">
                  <c:v>76.122355999999996</c:v>
                </c:pt>
                <c:pt idx="1839">
                  <c:v>76.157848000000001</c:v>
                </c:pt>
                <c:pt idx="1840">
                  <c:v>76.185648</c:v>
                </c:pt>
                <c:pt idx="1841">
                  <c:v>76.168400000000005</c:v>
                </c:pt>
                <c:pt idx="1842">
                  <c:v>76.052297999999993</c:v>
                </c:pt>
                <c:pt idx="1843">
                  <c:v>75.877015999999998</c:v>
                </c:pt>
                <c:pt idx="1844">
                  <c:v>75.777996999999999</c:v>
                </c:pt>
                <c:pt idx="1845">
                  <c:v>75.849609999999998</c:v>
                </c:pt>
                <c:pt idx="1846">
                  <c:v>76.055368999999999</c:v>
                </c:pt>
                <c:pt idx="1847">
                  <c:v>76.276337999999996</c:v>
                </c:pt>
                <c:pt idx="1848">
                  <c:v>76.411190000000005</c:v>
                </c:pt>
                <c:pt idx="1849">
                  <c:v>76.421496000000005</c:v>
                </c:pt>
                <c:pt idx="1850">
                  <c:v>76.323784000000003</c:v>
                </c:pt>
                <c:pt idx="1851">
                  <c:v>76.184989999999999</c:v>
                </c:pt>
                <c:pt idx="1852">
                  <c:v>76.102108000000001</c:v>
                </c:pt>
                <c:pt idx="1853">
                  <c:v>76.133239000000003</c:v>
                </c:pt>
                <c:pt idx="1854">
                  <c:v>76.242457999999999</c:v>
                </c:pt>
                <c:pt idx="1855">
                  <c:v>76.333933000000002</c:v>
                </c:pt>
                <c:pt idx="1856">
                  <c:v>76.341323000000003</c:v>
                </c:pt>
                <c:pt idx="1857">
                  <c:v>76.269882999999993</c:v>
                </c:pt>
                <c:pt idx="1858">
                  <c:v>76.166134999999997</c:v>
                </c:pt>
                <c:pt idx="1859">
                  <c:v>76.080627000000007</c:v>
                </c:pt>
                <c:pt idx="1860">
                  <c:v>76.054612000000006</c:v>
                </c:pt>
                <c:pt idx="1861">
                  <c:v>76.106292999999994</c:v>
                </c:pt>
                <c:pt idx="1862">
                  <c:v>76.213885000000005</c:v>
                </c:pt>
                <c:pt idx="1863">
                  <c:v>76.322630000000004</c:v>
                </c:pt>
                <c:pt idx="1864">
                  <c:v>76.379968000000005</c:v>
                </c:pt>
                <c:pt idx="1865">
                  <c:v>76.367046999999999</c:v>
                </c:pt>
                <c:pt idx="1866">
                  <c:v>76.304930999999996</c:v>
                </c:pt>
                <c:pt idx="1867">
                  <c:v>76.242954999999995</c:v>
                </c:pt>
                <c:pt idx="1868">
                  <c:v>76.231972999999996</c:v>
                </c:pt>
                <c:pt idx="1869">
                  <c:v>76.286411000000001</c:v>
                </c:pt>
                <c:pt idx="1870">
                  <c:v>76.367808999999994</c:v>
                </c:pt>
                <c:pt idx="1871">
                  <c:v>76.417948999999993</c:v>
                </c:pt>
                <c:pt idx="1872">
                  <c:v>76.415116999999995</c:v>
                </c:pt>
                <c:pt idx="1873">
                  <c:v>76.390782999999999</c:v>
                </c:pt>
                <c:pt idx="1874">
                  <c:v>76.388993999999997</c:v>
                </c:pt>
                <c:pt idx="1875">
                  <c:v>76.421295000000001</c:v>
                </c:pt>
                <c:pt idx="1876">
                  <c:v>76.466334000000003</c:v>
                </c:pt>
                <c:pt idx="1877">
                  <c:v>76.501574000000005</c:v>
                </c:pt>
                <c:pt idx="1878">
                  <c:v>76.522773999999998</c:v>
                </c:pt>
                <c:pt idx="1879">
                  <c:v>76.536699999999996</c:v>
                </c:pt>
                <c:pt idx="1880">
                  <c:v>76.548851999999997</c:v>
                </c:pt>
                <c:pt idx="1881">
                  <c:v>76.562115000000006</c:v>
                </c:pt>
                <c:pt idx="1882">
                  <c:v>76.577690000000004</c:v>
                </c:pt>
                <c:pt idx="1883">
                  <c:v>76.588712000000001</c:v>
                </c:pt>
                <c:pt idx="1884">
                  <c:v>76.577788999999996</c:v>
                </c:pt>
                <c:pt idx="1885">
                  <c:v>76.532876999999999</c:v>
                </c:pt>
                <c:pt idx="1886">
                  <c:v>76.467372999999995</c:v>
                </c:pt>
                <c:pt idx="1887">
                  <c:v>76.413335000000004</c:v>
                </c:pt>
                <c:pt idx="1888">
                  <c:v>76.389460999999997</c:v>
                </c:pt>
                <c:pt idx="1889">
                  <c:v>76.385823000000002</c:v>
                </c:pt>
                <c:pt idx="1890">
                  <c:v>76.386176000000006</c:v>
                </c:pt>
                <c:pt idx="1891">
                  <c:v>76.391942999999998</c:v>
                </c:pt>
                <c:pt idx="1892">
                  <c:v>76.412284999999997</c:v>
                </c:pt>
                <c:pt idx="1893">
                  <c:v>76.443083999999999</c:v>
                </c:pt>
                <c:pt idx="1894">
                  <c:v>76.473493000000005</c:v>
                </c:pt>
                <c:pt idx="1895">
                  <c:v>76.504051000000004</c:v>
                </c:pt>
                <c:pt idx="1896">
                  <c:v>76.536952999999997</c:v>
                </c:pt>
                <c:pt idx="1897">
                  <c:v>76.554580000000001</c:v>
                </c:pt>
                <c:pt idx="1898">
                  <c:v>76.533873999999997</c:v>
                </c:pt>
                <c:pt idx="1899">
                  <c:v>76.482952999999995</c:v>
                </c:pt>
                <c:pt idx="1900">
                  <c:v>76.438473000000002</c:v>
                </c:pt>
                <c:pt idx="1901">
                  <c:v>76.423047999999994</c:v>
                </c:pt>
                <c:pt idx="1902">
                  <c:v>76.428612999999999</c:v>
                </c:pt>
                <c:pt idx="1903">
                  <c:v>76.443758000000003</c:v>
                </c:pt>
                <c:pt idx="1904">
                  <c:v>76.467481000000006</c:v>
                </c:pt>
                <c:pt idx="1905">
                  <c:v>76.486367000000001</c:v>
                </c:pt>
                <c:pt idx="1906">
                  <c:v>76.470498000000006</c:v>
                </c:pt>
                <c:pt idx="1907">
                  <c:v>76.411940999999999</c:v>
                </c:pt>
                <c:pt idx="1908">
                  <c:v>76.343278999999995</c:v>
                </c:pt>
                <c:pt idx="1909">
                  <c:v>76.299710000000005</c:v>
                </c:pt>
                <c:pt idx="1910">
                  <c:v>76.281899999999993</c:v>
                </c:pt>
                <c:pt idx="1911">
                  <c:v>76.271963</c:v>
                </c:pt>
                <c:pt idx="1912">
                  <c:v>76.266290999999995</c:v>
                </c:pt>
                <c:pt idx="1913">
                  <c:v>76.270173999999997</c:v>
                </c:pt>
                <c:pt idx="1914">
                  <c:v>76.274520999999993</c:v>
                </c:pt>
                <c:pt idx="1915">
                  <c:v>76.262731000000002</c:v>
                </c:pt>
                <c:pt idx="1916">
                  <c:v>76.235927000000004</c:v>
                </c:pt>
                <c:pt idx="1917">
                  <c:v>76.215079000000003</c:v>
                </c:pt>
                <c:pt idx="1918">
                  <c:v>76.222112999999993</c:v>
                </c:pt>
                <c:pt idx="1919">
                  <c:v>76.266416000000007</c:v>
                </c:pt>
                <c:pt idx="1920">
                  <c:v>76.337177999999994</c:v>
                </c:pt>
                <c:pt idx="1921">
                  <c:v>76.399871000000005</c:v>
                </c:pt>
                <c:pt idx="1922">
                  <c:v>76.415790999999999</c:v>
                </c:pt>
                <c:pt idx="1923">
                  <c:v>76.380364999999998</c:v>
                </c:pt>
                <c:pt idx="1924">
                  <c:v>76.328765000000004</c:v>
                </c:pt>
                <c:pt idx="1925">
                  <c:v>76.290457000000004</c:v>
                </c:pt>
                <c:pt idx="1926">
                  <c:v>76.258275999999995</c:v>
                </c:pt>
                <c:pt idx="1927">
                  <c:v>76.215473000000003</c:v>
                </c:pt>
                <c:pt idx="1928">
                  <c:v>76.167569999999998</c:v>
                </c:pt>
                <c:pt idx="1929">
                  <c:v>76.126737000000006</c:v>
                </c:pt>
                <c:pt idx="1930">
                  <c:v>76.089713000000003</c:v>
                </c:pt>
                <c:pt idx="1931">
                  <c:v>76.058553000000003</c:v>
                </c:pt>
                <c:pt idx="1932">
                  <c:v>76.058846000000003</c:v>
                </c:pt>
                <c:pt idx="1933">
                  <c:v>76.104620999999995</c:v>
                </c:pt>
                <c:pt idx="1934">
                  <c:v>76.161612000000005</c:v>
                </c:pt>
                <c:pt idx="1935">
                  <c:v>76.182890999999998</c:v>
                </c:pt>
                <c:pt idx="1936">
                  <c:v>76.173075999999995</c:v>
                </c:pt>
                <c:pt idx="1937">
                  <c:v>76.172128999999998</c:v>
                </c:pt>
                <c:pt idx="1938">
                  <c:v>76.183420999999996</c:v>
                </c:pt>
                <c:pt idx="1939">
                  <c:v>76.165982999999997</c:v>
                </c:pt>
                <c:pt idx="1940">
                  <c:v>76.096749000000003</c:v>
                </c:pt>
                <c:pt idx="1941">
                  <c:v>76.002601999999996</c:v>
                </c:pt>
                <c:pt idx="1942">
                  <c:v>75.924071999999995</c:v>
                </c:pt>
                <c:pt idx="1943">
                  <c:v>75.877506999999994</c:v>
                </c:pt>
                <c:pt idx="1944">
                  <c:v>75.858441999999997</c:v>
                </c:pt>
                <c:pt idx="1945">
                  <c:v>75.853350000000006</c:v>
                </c:pt>
                <c:pt idx="1946">
                  <c:v>75.842690000000005</c:v>
                </c:pt>
                <c:pt idx="1947">
                  <c:v>75.819062000000002</c:v>
                </c:pt>
                <c:pt idx="1948">
                  <c:v>75.808154000000002</c:v>
                </c:pt>
                <c:pt idx="1949">
                  <c:v>75.845072999999999</c:v>
                </c:pt>
                <c:pt idx="1950">
                  <c:v>75.920333999999997</c:v>
                </c:pt>
                <c:pt idx="1951">
                  <c:v>75.973153999999994</c:v>
                </c:pt>
                <c:pt idx="1952">
                  <c:v>75.960024000000004</c:v>
                </c:pt>
                <c:pt idx="1953">
                  <c:v>75.908315999999999</c:v>
                </c:pt>
                <c:pt idx="1954">
                  <c:v>75.874364999999997</c:v>
                </c:pt>
                <c:pt idx="1955">
                  <c:v>75.871171000000004</c:v>
                </c:pt>
                <c:pt idx="1956">
                  <c:v>75.862075000000004</c:v>
                </c:pt>
                <c:pt idx="1957">
                  <c:v>75.810179000000005</c:v>
                </c:pt>
                <c:pt idx="1958">
                  <c:v>75.716121000000001</c:v>
                </c:pt>
                <c:pt idx="1959">
                  <c:v>75.616833999999997</c:v>
                </c:pt>
                <c:pt idx="1960">
                  <c:v>75.557015000000007</c:v>
                </c:pt>
                <c:pt idx="1961">
                  <c:v>75.556466</c:v>
                </c:pt>
                <c:pt idx="1962">
                  <c:v>75.599784999999997</c:v>
                </c:pt>
                <c:pt idx="1963">
                  <c:v>75.652144000000007</c:v>
                </c:pt>
                <c:pt idx="1964">
                  <c:v>75.684269</c:v>
                </c:pt>
                <c:pt idx="1965">
                  <c:v>75.687612999999999</c:v>
                </c:pt>
                <c:pt idx="1966">
                  <c:v>75.672448000000003</c:v>
                </c:pt>
                <c:pt idx="1967">
                  <c:v>75.657186999999993</c:v>
                </c:pt>
                <c:pt idx="1968">
                  <c:v>75.652998999999994</c:v>
                </c:pt>
                <c:pt idx="1969">
                  <c:v>75.652955000000006</c:v>
                </c:pt>
                <c:pt idx="1970">
                  <c:v>75.646109999999993</c:v>
                </c:pt>
                <c:pt idx="1971">
                  <c:v>75.644343000000006</c:v>
                </c:pt>
                <c:pt idx="1972">
                  <c:v>75.673496999999998</c:v>
                </c:pt>
                <c:pt idx="1973">
                  <c:v>75.724435</c:v>
                </c:pt>
                <c:pt idx="1974">
                  <c:v>75.739789000000002</c:v>
                </c:pt>
                <c:pt idx="1975">
                  <c:v>75.680685999999994</c:v>
                </c:pt>
                <c:pt idx="1976">
                  <c:v>75.593631999999999</c:v>
                </c:pt>
                <c:pt idx="1977">
                  <c:v>75.571697999999998</c:v>
                </c:pt>
                <c:pt idx="1978">
                  <c:v>75.643745999999993</c:v>
                </c:pt>
                <c:pt idx="1979">
                  <c:v>75.729170999999994</c:v>
                </c:pt>
                <c:pt idx="1980">
                  <c:v>75.716061999999994</c:v>
                </c:pt>
                <c:pt idx="1981">
                  <c:v>75.575260999999998</c:v>
                </c:pt>
                <c:pt idx="1982">
                  <c:v>75.393405999999999</c:v>
                </c:pt>
                <c:pt idx="1983">
                  <c:v>75.291325000000001</c:v>
                </c:pt>
                <c:pt idx="1984">
                  <c:v>75.297968999999995</c:v>
                </c:pt>
                <c:pt idx="1985">
                  <c:v>75.335265000000007</c:v>
                </c:pt>
                <c:pt idx="1986">
                  <c:v>75.335671000000005</c:v>
                </c:pt>
                <c:pt idx="1987">
                  <c:v>75.320249000000004</c:v>
                </c:pt>
                <c:pt idx="1988">
                  <c:v>75.344094999999996</c:v>
                </c:pt>
                <c:pt idx="1989">
                  <c:v>75.400360000000006</c:v>
                </c:pt>
                <c:pt idx="1990">
                  <c:v>75.422219999999996</c:v>
                </c:pt>
                <c:pt idx="1991">
                  <c:v>75.377713999999997</c:v>
                </c:pt>
                <c:pt idx="1992">
                  <c:v>75.312561000000002</c:v>
                </c:pt>
                <c:pt idx="1993">
                  <c:v>75.282608999999994</c:v>
                </c:pt>
                <c:pt idx="1994">
                  <c:v>75.294064000000006</c:v>
                </c:pt>
                <c:pt idx="1995">
                  <c:v>75.334125</c:v>
                </c:pt>
                <c:pt idx="1996">
                  <c:v>75.404171000000005</c:v>
                </c:pt>
                <c:pt idx="1997">
                  <c:v>75.489227</c:v>
                </c:pt>
                <c:pt idx="1998">
                  <c:v>75.538758999999999</c:v>
                </c:pt>
                <c:pt idx="1999">
                  <c:v>75.520133000000001</c:v>
                </c:pt>
                <c:pt idx="2000">
                  <c:v>75.465477000000007</c:v>
                </c:pt>
                <c:pt idx="2001">
                  <c:v>75.430064999999999</c:v>
                </c:pt>
                <c:pt idx="2002">
                  <c:v>75.426372999999998</c:v>
                </c:pt>
                <c:pt idx="2003">
                  <c:v>75.431325000000001</c:v>
                </c:pt>
                <c:pt idx="2004">
                  <c:v>75.434459000000004</c:v>
                </c:pt>
                <c:pt idx="2005">
                  <c:v>75.439965999999998</c:v>
                </c:pt>
                <c:pt idx="2006">
                  <c:v>75.435615999999996</c:v>
                </c:pt>
                <c:pt idx="2007">
                  <c:v>75.396878000000001</c:v>
                </c:pt>
                <c:pt idx="2008">
                  <c:v>75.324892000000006</c:v>
                </c:pt>
                <c:pt idx="2009">
                  <c:v>75.246978999999996</c:v>
                </c:pt>
                <c:pt idx="2010">
                  <c:v>75.183220000000006</c:v>
                </c:pt>
                <c:pt idx="2011">
                  <c:v>75.149636000000001</c:v>
                </c:pt>
                <c:pt idx="2012">
                  <c:v>75.168357999999998</c:v>
                </c:pt>
                <c:pt idx="2013">
                  <c:v>75.231603000000007</c:v>
                </c:pt>
                <c:pt idx="2014">
                  <c:v>75.281396999999998</c:v>
                </c:pt>
                <c:pt idx="2015">
                  <c:v>75.268428</c:v>
                </c:pt>
                <c:pt idx="2016">
                  <c:v>75.215646000000007</c:v>
                </c:pt>
                <c:pt idx="2017">
                  <c:v>75.186740999999998</c:v>
                </c:pt>
                <c:pt idx="2018">
                  <c:v>75.204841000000002</c:v>
                </c:pt>
                <c:pt idx="2019">
                  <c:v>75.244039999999998</c:v>
                </c:pt>
                <c:pt idx="2020">
                  <c:v>75.290323999999998</c:v>
                </c:pt>
                <c:pt idx="2021">
                  <c:v>75.357097999999993</c:v>
                </c:pt>
                <c:pt idx="2022">
                  <c:v>75.431335000000004</c:v>
                </c:pt>
                <c:pt idx="2023">
                  <c:v>75.456698000000003</c:v>
                </c:pt>
                <c:pt idx="2024">
                  <c:v>75.401043999999999</c:v>
                </c:pt>
                <c:pt idx="2025">
                  <c:v>75.300154000000006</c:v>
                </c:pt>
                <c:pt idx="2026">
                  <c:v>75.212571999999994</c:v>
                </c:pt>
                <c:pt idx="2027">
                  <c:v>75.16686</c:v>
                </c:pt>
                <c:pt idx="2028">
                  <c:v>75.159571999999997</c:v>
                </c:pt>
                <c:pt idx="2029">
                  <c:v>75.168199999999999</c:v>
                </c:pt>
                <c:pt idx="2030">
                  <c:v>75.160985999999994</c:v>
                </c:pt>
                <c:pt idx="2031">
                  <c:v>75.124255000000005</c:v>
                </c:pt>
                <c:pt idx="2032">
                  <c:v>75.091571999999999</c:v>
                </c:pt>
                <c:pt idx="2033">
                  <c:v>75.115369000000001</c:v>
                </c:pt>
                <c:pt idx="2034">
                  <c:v>75.191275000000005</c:v>
                </c:pt>
                <c:pt idx="2035">
                  <c:v>75.257756999999998</c:v>
                </c:pt>
                <c:pt idx="2036">
                  <c:v>75.278878000000006</c:v>
                </c:pt>
                <c:pt idx="2037">
                  <c:v>75.273661000000004</c:v>
                </c:pt>
                <c:pt idx="2038">
                  <c:v>75.270058000000006</c:v>
                </c:pt>
                <c:pt idx="2039">
                  <c:v>75.269282000000004</c:v>
                </c:pt>
                <c:pt idx="2040">
                  <c:v>75.260768999999996</c:v>
                </c:pt>
                <c:pt idx="2041">
                  <c:v>75.250011000000001</c:v>
                </c:pt>
                <c:pt idx="2042">
                  <c:v>75.255650000000003</c:v>
                </c:pt>
                <c:pt idx="2043">
                  <c:v>75.290092000000001</c:v>
                </c:pt>
                <c:pt idx="2044">
                  <c:v>75.348806999999994</c:v>
                </c:pt>
                <c:pt idx="2045">
                  <c:v>75.409064999999998</c:v>
                </c:pt>
                <c:pt idx="2046">
                  <c:v>75.443852000000007</c:v>
                </c:pt>
                <c:pt idx="2047">
                  <c:v>75.447970999999995</c:v>
                </c:pt>
                <c:pt idx="2048">
                  <c:v>75.442526999999998</c:v>
                </c:pt>
                <c:pt idx="2049">
                  <c:v>75.440431000000004</c:v>
                </c:pt>
                <c:pt idx="2050">
                  <c:v>75.421969000000004</c:v>
                </c:pt>
                <c:pt idx="2051">
                  <c:v>75.367671000000001</c:v>
                </c:pt>
                <c:pt idx="2052">
                  <c:v>75.301317999999995</c:v>
                </c:pt>
                <c:pt idx="2053">
                  <c:v>75.272616999999997</c:v>
                </c:pt>
                <c:pt idx="2054">
                  <c:v>75.300349999999995</c:v>
                </c:pt>
                <c:pt idx="2055">
                  <c:v>75.357338999999996</c:v>
                </c:pt>
                <c:pt idx="2056">
                  <c:v>75.408141999999998</c:v>
                </c:pt>
                <c:pt idx="2057">
                  <c:v>75.433499999999995</c:v>
                </c:pt>
                <c:pt idx="2058">
                  <c:v>75.422336000000001</c:v>
                </c:pt>
                <c:pt idx="2059">
                  <c:v>75.371876</c:v>
                </c:pt>
                <c:pt idx="2060">
                  <c:v>75.302222</c:v>
                </c:pt>
                <c:pt idx="2061">
                  <c:v>75.249351000000004</c:v>
                </c:pt>
                <c:pt idx="2062">
                  <c:v>75.236440000000002</c:v>
                </c:pt>
                <c:pt idx="2063">
                  <c:v>75.259456</c:v>
                </c:pt>
                <c:pt idx="2064">
                  <c:v>75.298269000000005</c:v>
                </c:pt>
                <c:pt idx="2065">
                  <c:v>75.331507000000002</c:v>
                </c:pt>
                <c:pt idx="2066">
                  <c:v>75.340979000000004</c:v>
                </c:pt>
                <c:pt idx="2067">
                  <c:v>75.318335000000005</c:v>
                </c:pt>
                <c:pt idx="2068">
                  <c:v>75.275862000000004</c:v>
                </c:pt>
                <c:pt idx="2069">
                  <c:v>75.235646000000003</c:v>
                </c:pt>
                <c:pt idx="2070">
                  <c:v>75.207886000000002</c:v>
                </c:pt>
                <c:pt idx="2071">
                  <c:v>75.195312999999999</c:v>
                </c:pt>
                <c:pt idx="2072">
                  <c:v>75.205113999999995</c:v>
                </c:pt>
                <c:pt idx="2073">
                  <c:v>75.239699999999999</c:v>
                </c:pt>
                <c:pt idx="2074">
                  <c:v>75.277603999999997</c:v>
                </c:pt>
                <c:pt idx="2075">
                  <c:v>75.285295000000005</c:v>
                </c:pt>
                <c:pt idx="2076">
                  <c:v>75.255443999999997</c:v>
                </c:pt>
                <c:pt idx="2077">
                  <c:v>75.224136999999999</c:v>
                </c:pt>
                <c:pt idx="2078">
                  <c:v>75.230316999999999</c:v>
                </c:pt>
                <c:pt idx="2079">
                  <c:v>75.266839000000004</c:v>
                </c:pt>
                <c:pt idx="2080">
                  <c:v>75.305391999999998</c:v>
                </c:pt>
                <c:pt idx="2081">
                  <c:v>75.331022000000004</c:v>
                </c:pt>
                <c:pt idx="2082">
                  <c:v>75.338399999999993</c:v>
                </c:pt>
                <c:pt idx="2083">
                  <c:v>75.331052999999997</c:v>
                </c:pt>
                <c:pt idx="2084">
                  <c:v>75.316507000000001</c:v>
                </c:pt>
                <c:pt idx="2085">
                  <c:v>75.297614999999993</c:v>
                </c:pt>
                <c:pt idx="2086">
                  <c:v>75.274236999999999</c:v>
                </c:pt>
                <c:pt idx="2087">
                  <c:v>75.248193000000001</c:v>
                </c:pt>
                <c:pt idx="2088">
                  <c:v>75.227715000000003</c:v>
                </c:pt>
                <c:pt idx="2089">
                  <c:v>75.219081000000003</c:v>
                </c:pt>
                <c:pt idx="2090">
                  <c:v>75.216142000000005</c:v>
                </c:pt>
                <c:pt idx="2091">
                  <c:v>75.210542000000004</c:v>
                </c:pt>
                <c:pt idx="2092">
                  <c:v>75.203175999999999</c:v>
                </c:pt>
                <c:pt idx="2093">
                  <c:v>75.199115000000006</c:v>
                </c:pt>
                <c:pt idx="2094">
                  <c:v>75.196573999999998</c:v>
                </c:pt>
                <c:pt idx="2095">
                  <c:v>75.192400000000006</c:v>
                </c:pt>
                <c:pt idx="2096">
                  <c:v>75.194467000000003</c:v>
                </c:pt>
                <c:pt idx="2097">
                  <c:v>75.210971999999998</c:v>
                </c:pt>
                <c:pt idx="2098">
                  <c:v>75.232838000000001</c:v>
                </c:pt>
                <c:pt idx="2099">
                  <c:v>75.239964000000001</c:v>
                </c:pt>
                <c:pt idx="2100">
                  <c:v>75.222932999999998</c:v>
                </c:pt>
                <c:pt idx="2101">
                  <c:v>75.190385000000006</c:v>
                </c:pt>
                <c:pt idx="2102">
                  <c:v>75.154550999999998</c:v>
                </c:pt>
                <c:pt idx="2103">
                  <c:v>75.122895999999997</c:v>
                </c:pt>
                <c:pt idx="2104">
                  <c:v>75.105980000000002</c:v>
                </c:pt>
                <c:pt idx="2105">
                  <c:v>75.115481000000003</c:v>
                </c:pt>
                <c:pt idx="2106">
                  <c:v>75.148685</c:v>
                </c:pt>
                <c:pt idx="2107">
                  <c:v>75.18862</c:v>
                </c:pt>
                <c:pt idx="2108">
                  <c:v>75.224918000000002</c:v>
                </c:pt>
                <c:pt idx="2109">
                  <c:v>75.258070000000004</c:v>
                </c:pt>
                <c:pt idx="2110">
                  <c:v>75.285622000000004</c:v>
                </c:pt>
                <c:pt idx="2111">
                  <c:v>75.301314000000005</c:v>
                </c:pt>
                <c:pt idx="2112">
                  <c:v>75.301625000000001</c:v>
                </c:pt>
                <c:pt idx="2113">
                  <c:v>75.287674999999993</c:v>
                </c:pt>
                <c:pt idx="2114">
                  <c:v>75.264994999999999</c:v>
                </c:pt>
                <c:pt idx="2115">
                  <c:v>75.24239</c:v>
                </c:pt>
                <c:pt idx="2116">
                  <c:v>75.231559000000004</c:v>
                </c:pt>
                <c:pt idx="2117">
                  <c:v>75.236309000000006</c:v>
                </c:pt>
                <c:pt idx="2118">
                  <c:v>75.244913999999994</c:v>
                </c:pt>
                <c:pt idx="2119">
                  <c:v>75.243943000000002</c:v>
                </c:pt>
                <c:pt idx="2120">
                  <c:v>75.232410000000002</c:v>
                </c:pt>
                <c:pt idx="2121">
                  <c:v>75.220235000000002</c:v>
                </c:pt>
                <c:pt idx="2122">
                  <c:v>75.217185999999998</c:v>
                </c:pt>
                <c:pt idx="2123">
                  <c:v>75.228314999999995</c:v>
                </c:pt>
                <c:pt idx="2124">
                  <c:v>75.257210999999998</c:v>
                </c:pt>
                <c:pt idx="2125">
                  <c:v>75.300809000000001</c:v>
                </c:pt>
                <c:pt idx="2126">
                  <c:v>75.340107000000003</c:v>
                </c:pt>
                <c:pt idx="2127">
                  <c:v>75.351922999999999</c:v>
                </c:pt>
                <c:pt idx="2128">
                  <c:v>75.327366999999995</c:v>
                </c:pt>
                <c:pt idx="2129">
                  <c:v>75.271929999999998</c:v>
                </c:pt>
                <c:pt idx="2130">
                  <c:v>75.190933999999999</c:v>
                </c:pt>
                <c:pt idx="2131">
                  <c:v>75.108087999999995</c:v>
                </c:pt>
                <c:pt idx="2132">
                  <c:v>75.079442999999998</c:v>
                </c:pt>
                <c:pt idx="2133">
                  <c:v>75.118016999999995</c:v>
                </c:pt>
                <c:pt idx="2134">
                  <c:v>75.175196</c:v>
                </c:pt>
                <c:pt idx="2135">
                  <c:v>75.213442999999998</c:v>
                </c:pt>
                <c:pt idx="2136">
                  <c:v>75.226788999999997</c:v>
                </c:pt>
                <c:pt idx="2137">
                  <c:v>75.225140999999994</c:v>
                </c:pt>
                <c:pt idx="2138">
                  <c:v>75.220506999999998</c:v>
                </c:pt>
                <c:pt idx="2139">
                  <c:v>75.220906999999997</c:v>
                </c:pt>
                <c:pt idx="2140">
                  <c:v>75.230194999999995</c:v>
                </c:pt>
                <c:pt idx="2141">
                  <c:v>75.243763000000001</c:v>
                </c:pt>
                <c:pt idx="2142">
                  <c:v>75.250300999999993</c:v>
                </c:pt>
                <c:pt idx="2143">
                  <c:v>75.243381999999997</c:v>
                </c:pt>
                <c:pt idx="2144">
                  <c:v>75.228375</c:v>
                </c:pt>
                <c:pt idx="2145">
                  <c:v>75.214862999999994</c:v>
                </c:pt>
                <c:pt idx="2146">
                  <c:v>75.206757999999994</c:v>
                </c:pt>
                <c:pt idx="2147">
                  <c:v>75.206839000000002</c:v>
                </c:pt>
                <c:pt idx="2148">
                  <c:v>75.217723000000007</c:v>
                </c:pt>
                <c:pt idx="2149">
                  <c:v>75.236555999999993</c:v>
                </c:pt>
                <c:pt idx="2150">
                  <c:v>75.254282000000003</c:v>
                </c:pt>
                <c:pt idx="2151">
                  <c:v>75.259983000000005</c:v>
                </c:pt>
                <c:pt idx="2152">
                  <c:v>75.251552000000004</c:v>
                </c:pt>
                <c:pt idx="2153">
                  <c:v>75.234859</c:v>
                </c:pt>
                <c:pt idx="2154">
                  <c:v>75.216999999999999</c:v>
                </c:pt>
                <c:pt idx="2155">
                  <c:v>75.201899999999995</c:v>
                </c:pt>
                <c:pt idx="2156">
                  <c:v>75.200907000000001</c:v>
                </c:pt>
                <c:pt idx="2157">
                  <c:v>75.222157999999993</c:v>
                </c:pt>
                <c:pt idx="2158">
                  <c:v>75.247466000000003</c:v>
                </c:pt>
                <c:pt idx="2159">
                  <c:v>75.262034</c:v>
                </c:pt>
                <c:pt idx="2160">
                  <c:v>75.272355000000005</c:v>
                </c:pt>
                <c:pt idx="2161">
                  <c:v>75.286942999999994</c:v>
                </c:pt>
                <c:pt idx="2162">
                  <c:v>75.300951999999995</c:v>
                </c:pt>
                <c:pt idx="2163">
                  <c:v>75.299858999999998</c:v>
                </c:pt>
                <c:pt idx="2164">
                  <c:v>75.276888</c:v>
                </c:pt>
                <c:pt idx="2165">
                  <c:v>75.236030999999997</c:v>
                </c:pt>
                <c:pt idx="2166">
                  <c:v>75.186000000000007</c:v>
                </c:pt>
                <c:pt idx="2167">
                  <c:v>75.138965999999996</c:v>
                </c:pt>
                <c:pt idx="2168">
                  <c:v>75.112076999999999</c:v>
                </c:pt>
                <c:pt idx="2169">
                  <c:v>75.120165</c:v>
                </c:pt>
                <c:pt idx="2170">
                  <c:v>75.158839999999998</c:v>
                </c:pt>
                <c:pt idx="2171">
                  <c:v>75.197612000000007</c:v>
                </c:pt>
                <c:pt idx="2172">
                  <c:v>75.206576999999996</c:v>
                </c:pt>
                <c:pt idx="2173">
                  <c:v>75.190556999999998</c:v>
                </c:pt>
                <c:pt idx="2174">
                  <c:v>75.173468999999997</c:v>
                </c:pt>
                <c:pt idx="2175">
                  <c:v>75.170687999999998</c:v>
                </c:pt>
                <c:pt idx="2176">
                  <c:v>75.185688999999996</c:v>
                </c:pt>
                <c:pt idx="2177">
                  <c:v>75.203529000000003</c:v>
                </c:pt>
                <c:pt idx="2178">
                  <c:v>75.204133999999996</c:v>
                </c:pt>
                <c:pt idx="2179">
                  <c:v>75.187577000000005</c:v>
                </c:pt>
                <c:pt idx="2180">
                  <c:v>75.177656999999996</c:v>
                </c:pt>
                <c:pt idx="2181">
                  <c:v>75.201498000000001</c:v>
                </c:pt>
                <c:pt idx="2182">
                  <c:v>75.253620999999995</c:v>
                </c:pt>
                <c:pt idx="2183">
                  <c:v>75.297287999999995</c:v>
                </c:pt>
                <c:pt idx="2184">
                  <c:v>75.310204999999996</c:v>
                </c:pt>
                <c:pt idx="2185">
                  <c:v>75.303337999999997</c:v>
                </c:pt>
                <c:pt idx="2186">
                  <c:v>75.295572000000007</c:v>
                </c:pt>
                <c:pt idx="2187">
                  <c:v>75.289140000000003</c:v>
                </c:pt>
                <c:pt idx="2188">
                  <c:v>75.279022999999995</c:v>
                </c:pt>
                <c:pt idx="2189">
                  <c:v>75.270928999999995</c:v>
                </c:pt>
                <c:pt idx="2190">
                  <c:v>75.270475000000005</c:v>
                </c:pt>
                <c:pt idx="2191">
                  <c:v>75.275779999999997</c:v>
                </c:pt>
                <c:pt idx="2192">
                  <c:v>75.288585999999995</c:v>
                </c:pt>
                <c:pt idx="2193">
                  <c:v>75.311386999999996</c:v>
                </c:pt>
                <c:pt idx="2194">
                  <c:v>75.336696000000003</c:v>
                </c:pt>
                <c:pt idx="2195">
                  <c:v>75.351363000000006</c:v>
                </c:pt>
                <c:pt idx="2196">
                  <c:v>75.350633000000002</c:v>
                </c:pt>
                <c:pt idx="2197">
                  <c:v>75.339003000000005</c:v>
                </c:pt>
                <c:pt idx="2198">
                  <c:v>75.324695000000006</c:v>
                </c:pt>
                <c:pt idx="2199">
                  <c:v>75.316818999999995</c:v>
                </c:pt>
                <c:pt idx="2200">
                  <c:v>75.318890999999994</c:v>
                </c:pt>
                <c:pt idx="2201">
                  <c:v>75.317642000000006</c:v>
                </c:pt>
                <c:pt idx="2202">
                  <c:v>75.293165000000002</c:v>
                </c:pt>
                <c:pt idx="2203">
                  <c:v>75.244545000000002</c:v>
                </c:pt>
                <c:pt idx="2204">
                  <c:v>75.190237999999994</c:v>
                </c:pt>
                <c:pt idx="2205">
                  <c:v>75.145234000000002</c:v>
                </c:pt>
                <c:pt idx="2206">
                  <c:v>75.111051000000003</c:v>
                </c:pt>
                <c:pt idx="2207">
                  <c:v>75.086485999999994</c:v>
                </c:pt>
                <c:pt idx="2208">
                  <c:v>75.100013000000004</c:v>
                </c:pt>
                <c:pt idx="2209">
                  <c:v>75.168048999999996</c:v>
                </c:pt>
                <c:pt idx="2210">
                  <c:v>75.235468999999995</c:v>
                </c:pt>
                <c:pt idx="2211">
                  <c:v>75.253730000000004</c:v>
                </c:pt>
                <c:pt idx="2212">
                  <c:v>75.229705999999993</c:v>
                </c:pt>
                <c:pt idx="2213">
                  <c:v>75.189656999999997</c:v>
                </c:pt>
                <c:pt idx="2214">
                  <c:v>75.154899999999998</c:v>
                </c:pt>
                <c:pt idx="2215">
                  <c:v>75.134</c:v>
                </c:pt>
                <c:pt idx="2216">
                  <c:v>75.125266999999994</c:v>
                </c:pt>
                <c:pt idx="2217">
                  <c:v>75.116733999999994</c:v>
                </c:pt>
                <c:pt idx="2218">
                  <c:v>75.099985000000004</c:v>
                </c:pt>
                <c:pt idx="2219">
                  <c:v>75.076290999999998</c:v>
                </c:pt>
                <c:pt idx="2220">
                  <c:v>75.056391000000005</c:v>
                </c:pt>
                <c:pt idx="2221">
                  <c:v>75.047223000000002</c:v>
                </c:pt>
                <c:pt idx="2222">
                  <c:v>75.037732000000005</c:v>
                </c:pt>
                <c:pt idx="2223">
                  <c:v>75.017945999999995</c:v>
                </c:pt>
                <c:pt idx="2224">
                  <c:v>74.986666</c:v>
                </c:pt>
                <c:pt idx="2225">
                  <c:v>74.947477000000006</c:v>
                </c:pt>
                <c:pt idx="2226">
                  <c:v>74.907315999999994</c:v>
                </c:pt>
                <c:pt idx="2227">
                  <c:v>74.863637999999995</c:v>
                </c:pt>
                <c:pt idx="2228">
                  <c:v>74.835480000000004</c:v>
                </c:pt>
                <c:pt idx="2229">
                  <c:v>74.840659000000002</c:v>
                </c:pt>
                <c:pt idx="2230">
                  <c:v>74.834813999999994</c:v>
                </c:pt>
                <c:pt idx="2231">
                  <c:v>74.782917999999995</c:v>
                </c:pt>
                <c:pt idx="2232">
                  <c:v>74.703179000000006</c:v>
                </c:pt>
                <c:pt idx="2233">
                  <c:v>74.629115999999996</c:v>
                </c:pt>
                <c:pt idx="2234">
                  <c:v>74.570231000000007</c:v>
                </c:pt>
                <c:pt idx="2235">
                  <c:v>74.504547000000002</c:v>
                </c:pt>
                <c:pt idx="2236">
                  <c:v>74.419602999999995</c:v>
                </c:pt>
                <c:pt idx="2237">
                  <c:v>74.324983000000003</c:v>
                </c:pt>
                <c:pt idx="2238">
                  <c:v>74.248846999999998</c:v>
                </c:pt>
                <c:pt idx="2239">
                  <c:v>74.206339999999997</c:v>
                </c:pt>
                <c:pt idx="2240">
                  <c:v>74.174351999999999</c:v>
                </c:pt>
                <c:pt idx="2241">
                  <c:v>74.125380000000007</c:v>
                </c:pt>
                <c:pt idx="2242">
                  <c:v>74.044183000000004</c:v>
                </c:pt>
                <c:pt idx="2243">
                  <c:v>73.932946000000001</c:v>
                </c:pt>
                <c:pt idx="2244">
                  <c:v>73.824449999999999</c:v>
                </c:pt>
                <c:pt idx="2245">
                  <c:v>73.746745000000004</c:v>
                </c:pt>
                <c:pt idx="2246">
                  <c:v>73.687055999999998</c:v>
                </c:pt>
                <c:pt idx="2247">
                  <c:v>73.616646000000003</c:v>
                </c:pt>
                <c:pt idx="2248">
                  <c:v>73.513619000000006</c:v>
                </c:pt>
                <c:pt idx="2249">
                  <c:v>73.393585000000002</c:v>
                </c:pt>
                <c:pt idx="2250">
                  <c:v>73.293492999999998</c:v>
                </c:pt>
                <c:pt idx="2251">
                  <c:v>73.203524999999999</c:v>
                </c:pt>
                <c:pt idx="2252">
                  <c:v>73.102321000000003</c:v>
                </c:pt>
                <c:pt idx="2253">
                  <c:v>73.003395999999995</c:v>
                </c:pt>
                <c:pt idx="2254">
                  <c:v>72.916079999999994</c:v>
                </c:pt>
                <c:pt idx="2255">
                  <c:v>72.822337000000005</c:v>
                </c:pt>
                <c:pt idx="2256">
                  <c:v>72.710786999999996</c:v>
                </c:pt>
                <c:pt idx="2257">
                  <c:v>72.596822000000003</c:v>
                </c:pt>
                <c:pt idx="2258">
                  <c:v>72.489987999999997</c:v>
                </c:pt>
                <c:pt idx="2259">
                  <c:v>72.376886999999996</c:v>
                </c:pt>
                <c:pt idx="2260">
                  <c:v>72.268973000000003</c:v>
                </c:pt>
                <c:pt idx="2261">
                  <c:v>72.210265000000007</c:v>
                </c:pt>
                <c:pt idx="2262">
                  <c:v>72.197675000000004</c:v>
                </c:pt>
                <c:pt idx="2263">
                  <c:v>72.177385999999998</c:v>
                </c:pt>
                <c:pt idx="2264">
                  <c:v>72.142272000000006</c:v>
                </c:pt>
                <c:pt idx="2265">
                  <c:v>72.129542000000001</c:v>
                </c:pt>
                <c:pt idx="2266">
                  <c:v>72.196734000000006</c:v>
                </c:pt>
                <c:pt idx="2267">
                  <c:v>72.326953000000003</c:v>
                </c:pt>
                <c:pt idx="2268">
                  <c:v>72.413094000000001</c:v>
                </c:pt>
                <c:pt idx="2269">
                  <c:v>72.428048000000004</c:v>
                </c:pt>
                <c:pt idx="2270">
                  <c:v>72.402479999999997</c:v>
                </c:pt>
                <c:pt idx="2271">
                  <c:v>72.351232999999993</c:v>
                </c:pt>
                <c:pt idx="2272">
                  <c:v>72.286675000000002</c:v>
                </c:pt>
                <c:pt idx="2273">
                  <c:v>72.218376000000006</c:v>
                </c:pt>
                <c:pt idx="2274">
                  <c:v>72.147114000000002</c:v>
                </c:pt>
                <c:pt idx="2275">
                  <c:v>72.054333999999997</c:v>
                </c:pt>
                <c:pt idx="2276">
                  <c:v>71.931697</c:v>
                </c:pt>
                <c:pt idx="2277">
                  <c:v>71.803877999999997</c:v>
                </c:pt>
                <c:pt idx="2278">
                  <c:v>71.692812000000004</c:v>
                </c:pt>
                <c:pt idx="2279">
                  <c:v>71.592091999999994</c:v>
                </c:pt>
                <c:pt idx="2280">
                  <c:v>71.477796999999995</c:v>
                </c:pt>
                <c:pt idx="2281">
                  <c:v>71.307754000000003</c:v>
                </c:pt>
                <c:pt idx="2282">
                  <c:v>70.984646999999995</c:v>
                </c:pt>
                <c:pt idx="2283">
                  <c:v>70.502489999999995</c:v>
                </c:pt>
                <c:pt idx="2284">
                  <c:v>69.981965000000002</c:v>
                </c:pt>
                <c:pt idx="2285">
                  <c:v>69.442397</c:v>
                </c:pt>
                <c:pt idx="2286">
                  <c:v>68.874268000000001</c:v>
                </c:pt>
                <c:pt idx="2287">
                  <c:v>68.306648999999993</c:v>
                </c:pt>
                <c:pt idx="2288">
                  <c:v>67.726477000000003</c:v>
                </c:pt>
                <c:pt idx="2289">
                  <c:v>67.105757999999994</c:v>
                </c:pt>
                <c:pt idx="2290">
                  <c:v>66.477249</c:v>
                </c:pt>
                <c:pt idx="2291">
                  <c:v>65.945043999999996</c:v>
                </c:pt>
                <c:pt idx="2292">
                  <c:v>65.570012000000006</c:v>
                </c:pt>
                <c:pt idx="2293">
                  <c:v>65.314081999999999</c:v>
                </c:pt>
                <c:pt idx="2294">
                  <c:v>65.142090999999994</c:v>
                </c:pt>
                <c:pt idx="2295">
                  <c:v>65.104495999999997</c:v>
                </c:pt>
                <c:pt idx="2296">
                  <c:v>65.181476000000004</c:v>
                </c:pt>
                <c:pt idx="2297">
                  <c:v>65.273114000000007</c:v>
                </c:pt>
                <c:pt idx="2298">
                  <c:v>65.378382999999999</c:v>
                </c:pt>
                <c:pt idx="2299">
                  <c:v>65.655895000000001</c:v>
                </c:pt>
                <c:pt idx="2300">
                  <c:v>66.186079000000007</c:v>
                </c:pt>
                <c:pt idx="2301">
                  <c:v>66.701338000000007</c:v>
                </c:pt>
                <c:pt idx="2302">
                  <c:v>67.016164000000003</c:v>
                </c:pt>
                <c:pt idx="2303">
                  <c:v>67.270021999999997</c:v>
                </c:pt>
                <c:pt idx="2304">
                  <c:v>67.590110999999993</c:v>
                </c:pt>
                <c:pt idx="2305">
                  <c:v>67.913092000000006</c:v>
                </c:pt>
                <c:pt idx="2306">
                  <c:v>68.140676999999997</c:v>
                </c:pt>
                <c:pt idx="2307">
                  <c:v>68.297084999999996</c:v>
                </c:pt>
                <c:pt idx="2308">
                  <c:v>68.435997999999998</c:v>
                </c:pt>
                <c:pt idx="2309">
                  <c:v>68.577526000000006</c:v>
                </c:pt>
                <c:pt idx="2310">
                  <c:v>68.714669999999998</c:v>
                </c:pt>
                <c:pt idx="2311">
                  <c:v>68.828458999999995</c:v>
                </c:pt>
                <c:pt idx="2312">
                  <c:v>68.907658999999995</c:v>
                </c:pt>
                <c:pt idx="2313">
                  <c:v>68.945710000000005</c:v>
                </c:pt>
                <c:pt idx="2314">
                  <c:v>68.959389000000002</c:v>
                </c:pt>
                <c:pt idx="2315">
                  <c:v>68.943201000000002</c:v>
                </c:pt>
                <c:pt idx="2316">
                  <c:v>68.968484000000004</c:v>
                </c:pt>
                <c:pt idx="2317">
                  <c:v>69.077172000000004</c:v>
                </c:pt>
                <c:pt idx="2318">
                  <c:v>69.157437999999999</c:v>
                </c:pt>
                <c:pt idx="2319">
                  <c:v>69.206224000000006</c:v>
                </c:pt>
                <c:pt idx="2320">
                  <c:v>69.261831000000001</c:v>
                </c:pt>
                <c:pt idx="2321">
                  <c:v>69.307805000000002</c:v>
                </c:pt>
                <c:pt idx="2322">
                  <c:v>69.328359000000006</c:v>
                </c:pt>
                <c:pt idx="2323">
                  <c:v>69.312392000000003</c:v>
                </c:pt>
                <c:pt idx="2324">
                  <c:v>69.263737000000006</c:v>
                </c:pt>
                <c:pt idx="2325">
                  <c:v>69.211388999999997</c:v>
                </c:pt>
                <c:pt idx="2326">
                  <c:v>69.201911999999993</c:v>
                </c:pt>
                <c:pt idx="2327">
                  <c:v>69.218962000000005</c:v>
                </c:pt>
                <c:pt idx="2328">
                  <c:v>69.221967000000006</c:v>
                </c:pt>
                <c:pt idx="2329">
                  <c:v>69.191513999999998</c:v>
                </c:pt>
                <c:pt idx="2330">
                  <c:v>69.134484</c:v>
                </c:pt>
                <c:pt idx="2331">
                  <c:v>69.099833000000004</c:v>
                </c:pt>
                <c:pt idx="2332">
                  <c:v>69.097633999999999</c:v>
                </c:pt>
                <c:pt idx="2333">
                  <c:v>69.094995999999995</c:v>
                </c:pt>
                <c:pt idx="2334">
                  <c:v>69.078408999999994</c:v>
                </c:pt>
                <c:pt idx="2335">
                  <c:v>69.040988999999996</c:v>
                </c:pt>
                <c:pt idx="2336">
                  <c:v>68.974531999999996</c:v>
                </c:pt>
                <c:pt idx="2337">
                  <c:v>68.891716000000002</c:v>
                </c:pt>
                <c:pt idx="2338">
                  <c:v>68.835964000000004</c:v>
                </c:pt>
                <c:pt idx="2339">
                  <c:v>68.811749000000006</c:v>
                </c:pt>
                <c:pt idx="2340">
                  <c:v>68.774621999999994</c:v>
                </c:pt>
                <c:pt idx="2341">
                  <c:v>68.720012999999994</c:v>
                </c:pt>
                <c:pt idx="2342">
                  <c:v>68.662688000000003</c:v>
                </c:pt>
                <c:pt idx="2343">
                  <c:v>68.632524000000004</c:v>
                </c:pt>
                <c:pt idx="2344">
                  <c:v>68.615127000000001</c:v>
                </c:pt>
                <c:pt idx="2345">
                  <c:v>68.625393000000003</c:v>
                </c:pt>
                <c:pt idx="2346">
                  <c:v>68.555222999999998</c:v>
                </c:pt>
                <c:pt idx="2347">
                  <c:v>68.374860999999996</c:v>
                </c:pt>
                <c:pt idx="2348">
                  <c:v>68.303601</c:v>
                </c:pt>
                <c:pt idx="2349">
                  <c:v>68.307473000000002</c:v>
                </c:pt>
                <c:pt idx="2350">
                  <c:v>68.299166</c:v>
                </c:pt>
                <c:pt idx="2351">
                  <c:v>68.272394000000006</c:v>
                </c:pt>
                <c:pt idx="2352">
                  <c:v>68.157120000000006</c:v>
                </c:pt>
                <c:pt idx="2353">
                  <c:v>67.961889999999997</c:v>
                </c:pt>
                <c:pt idx="2354">
                  <c:v>67.837851000000001</c:v>
                </c:pt>
                <c:pt idx="2355">
                  <c:v>67.813209999999998</c:v>
                </c:pt>
                <c:pt idx="2356">
                  <c:v>67.794004000000001</c:v>
                </c:pt>
                <c:pt idx="2357">
                  <c:v>67.758341000000001</c:v>
                </c:pt>
                <c:pt idx="2358">
                  <c:v>67.703547</c:v>
                </c:pt>
                <c:pt idx="2359">
                  <c:v>67.638654000000002</c:v>
                </c:pt>
                <c:pt idx="2360">
                  <c:v>67.580853000000005</c:v>
                </c:pt>
                <c:pt idx="2361">
                  <c:v>67.533848000000006</c:v>
                </c:pt>
                <c:pt idx="2362">
                  <c:v>67.489733000000001</c:v>
                </c:pt>
                <c:pt idx="2363">
                  <c:v>67.395684000000003</c:v>
                </c:pt>
                <c:pt idx="2364">
                  <c:v>67.226518999999996</c:v>
                </c:pt>
                <c:pt idx="2365">
                  <c:v>67.099519999999998</c:v>
                </c:pt>
                <c:pt idx="2366">
                  <c:v>67.061296999999996</c:v>
                </c:pt>
                <c:pt idx="2367">
                  <c:v>67.043740999999997</c:v>
                </c:pt>
                <c:pt idx="2368">
                  <c:v>67.022683999999998</c:v>
                </c:pt>
                <c:pt idx="2369">
                  <c:v>66.990523999999994</c:v>
                </c:pt>
                <c:pt idx="2370">
                  <c:v>66.941483000000005</c:v>
                </c:pt>
                <c:pt idx="2371">
                  <c:v>66.869562999999999</c:v>
                </c:pt>
                <c:pt idx="2372">
                  <c:v>66.783936999999995</c:v>
                </c:pt>
                <c:pt idx="2373">
                  <c:v>66.718198999999998</c:v>
                </c:pt>
                <c:pt idx="2374">
                  <c:v>66.685699</c:v>
                </c:pt>
                <c:pt idx="2375">
                  <c:v>66.665864999999997</c:v>
                </c:pt>
                <c:pt idx="2376">
                  <c:v>66.623502000000002</c:v>
                </c:pt>
                <c:pt idx="2377">
                  <c:v>66.562208999999996</c:v>
                </c:pt>
                <c:pt idx="2378">
                  <c:v>66.525672999999998</c:v>
                </c:pt>
                <c:pt idx="2379">
                  <c:v>66.515356999999995</c:v>
                </c:pt>
                <c:pt idx="2380">
                  <c:v>66.499539999999996</c:v>
                </c:pt>
                <c:pt idx="2381">
                  <c:v>66.469925000000003</c:v>
                </c:pt>
                <c:pt idx="2382">
                  <c:v>66.422441000000006</c:v>
                </c:pt>
                <c:pt idx="2383">
                  <c:v>66.35745</c:v>
                </c:pt>
                <c:pt idx="2384">
                  <c:v>66.309701000000004</c:v>
                </c:pt>
                <c:pt idx="2385">
                  <c:v>66.296576000000002</c:v>
                </c:pt>
                <c:pt idx="2386">
                  <c:v>66.294464000000005</c:v>
                </c:pt>
                <c:pt idx="2387">
                  <c:v>66.291983999999999</c:v>
                </c:pt>
                <c:pt idx="2388">
                  <c:v>66.285577000000004</c:v>
                </c:pt>
                <c:pt idx="2389">
                  <c:v>66.269406000000004</c:v>
                </c:pt>
                <c:pt idx="2390">
                  <c:v>66.246577000000002</c:v>
                </c:pt>
                <c:pt idx="2391">
                  <c:v>66.222688000000005</c:v>
                </c:pt>
                <c:pt idx="2392">
                  <c:v>66.199140999999997</c:v>
                </c:pt>
                <c:pt idx="2393">
                  <c:v>66.178006999999994</c:v>
                </c:pt>
                <c:pt idx="2394">
                  <c:v>66.167012</c:v>
                </c:pt>
                <c:pt idx="2395">
                  <c:v>66.165121999999997</c:v>
                </c:pt>
                <c:pt idx="2396">
                  <c:v>66.158951999999999</c:v>
                </c:pt>
                <c:pt idx="2397">
                  <c:v>66.143144000000007</c:v>
                </c:pt>
                <c:pt idx="2398">
                  <c:v>66.127477999999996</c:v>
                </c:pt>
                <c:pt idx="2399">
                  <c:v>66.119542999999993</c:v>
                </c:pt>
                <c:pt idx="2400">
                  <c:v>66.117391999999995</c:v>
                </c:pt>
                <c:pt idx="2401">
                  <c:v>66.121775999999997</c:v>
                </c:pt>
                <c:pt idx="2402">
                  <c:v>66.135011000000006</c:v>
                </c:pt>
                <c:pt idx="2403">
                  <c:v>66.148615000000007</c:v>
                </c:pt>
                <c:pt idx="2404">
                  <c:v>66.152497999999994</c:v>
                </c:pt>
                <c:pt idx="2405">
                  <c:v>66.154599000000005</c:v>
                </c:pt>
                <c:pt idx="2406">
                  <c:v>66.170585000000003</c:v>
                </c:pt>
                <c:pt idx="2407">
                  <c:v>66.193995999999999</c:v>
                </c:pt>
                <c:pt idx="2408">
                  <c:v>66.205460000000002</c:v>
                </c:pt>
                <c:pt idx="2409">
                  <c:v>66.208642999999995</c:v>
                </c:pt>
                <c:pt idx="2410">
                  <c:v>66.230945000000006</c:v>
                </c:pt>
                <c:pt idx="2411">
                  <c:v>66.285591999999994</c:v>
                </c:pt>
                <c:pt idx="2412">
                  <c:v>66.354641000000001</c:v>
                </c:pt>
                <c:pt idx="2413">
                  <c:v>66.418469000000002</c:v>
                </c:pt>
                <c:pt idx="2414">
                  <c:v>66.474898999999994</c:v>
                </c:pt>
                <c:pt idx="2415">
                  <c:v>66.526709999999994</c:v>
                </c:pt>
                <c:pt idx="2416">
                  <c:v>66.566608000000002</c:v>
                </c:pt>
                <c:pt idx="2417">
                  <c:v>66.593468999999999</c:v>
                </c:pt>
                <c:pt idx="2418">
                  <c:v>66.625716999999995</c:v>
                </c:pt>
                <c:pt idx="2419">
                  <c:v>66.674668999999994</c:v>
                </c:pt>
                <c:pt idx="2420">
                  <c:v>66.724717999999996</c:v>
                </c:pt>
                <c:pt idx="2421">
                  <c:v>66.755311000000006</c:v>
                </c:pt>
                <c:pt idx="2422">
                  <c:v>66.768912</c:v>
                </c:pt>
                <c:pt idx="2423">
                  <c:v>66.775189999999995</c:v>
                </c:pt>
                <c:pt idx="2424">
                  <c:v>66.80641</c:v>
                </c:pt>
                <c:pt idx="2425">
                  <c:v>66.881378999999995</c:v>
                </c:pt>
                <c:pt idx="2426">
                  <c:v>66.963200000000001</c:v>
                </c:pt>
                <c:pt idx="2427">
                  <c:v>67.028475999999998</c:v>
                </c:pt>
                <c:pt idx="2428">
                  <c:v>67.080219999999997</c:v>
                </c:pt>
                <c:pt idx="2429">
                  <c:v>67.110521000000006</c:v>
                </c:pt>
                <c:pt idx="2430">
                  <c:v>67.118519000000006</c:v>
                </c:pt>
                <c:pt idx="2431">
                  <c:v>67.143068999999997</c:v>
                </c:pt>
                <c:pt idx="2432">
                  <c:v>67.190416999999997</c:v>
                </c:pt>
                <c:pt idx="2433">
                  <c:v>67.228168999999994</c:v>
                </c:pt>
                <c:pt idx="2434">
                  <c:v>67.243853000000001</c:v>
                </c:pt>
                <c:pt idx="2435">
                  <c:v>67.252425000000002</c:v>
                </c:pt>
                <c:pt idx="2436">
                  <c:v>67.246904999999998</c:v>
                </c:pt>
                <c:pt idx="2437">
                  <c:v>67.255460999999997</c:v>
                </c:pt>
                <c:pt idx="2438">
                  <c:v>67.275077999999993</c:v>
                </c:pt>
                <c:pt idx="2439">
                  <c:v>67.366248999999996</c:v>
                </c:pt>
                <c:pt idx="2440">
                  <c:v>67.474039000000005</c:v>
                </c:pt>
                <c:pt idx="2441">
                  <c:v>67.395611000000002</c:v>
                </c:pt>
                <c:pt idx="2442">
                  <c:v>67.270950999999997</c:v>
                </c:pt>
                <c:pt idx="2443">
                  <c:v>67.233157000000006</c:v>
                </c:pt>
                <c:pt idx="2444">
                  <c:v>67.197069999999997</c:v>
                </c:pt>
                <c:pt idx="2445">
                  <c:v>67.168985000000006</c:v>
                </c:pt>
                <c:pt idx="2446">
                  <c:v>67.170817999999997</c:v>
                </c:pt>
                <c:pt idx="2447">
                  <c:v>67.200100000000006</c:v>
                </c:pt>
                <c:pt idx="2448">
                  <c:v>67.228100999999995</c:v>
                </c:pt>
                <c:pt idx="2449">
                  <c:v>67.229228000000006</c:v>
                </c:pt>
                <c:pt idx="2450">
                  <c:v>67.222172999999998</c:v>
                </c:pt>
                <c:pt idx="2451">
                  <c:v>67.231133</c:v>
                </c:pt>
                <c:pt idx="2452">
                  <c:v>67.251559</c:v>
                </c:pt>
                <c:pt idx="2453">
                  <c:v>67.262649999999994</c:v>
                </c:pt>
                <c:pt idx="2454">
                  <c:v>67.261500999999996</c:v>
                </c:pt>
                <c:pt idx="2455">
                  <c:v>67.243388999999993</c:v>
                </c:pt>
                <c:pt idx="2456">
                  <c:v>67.223719000000003</c:v>
                </c:pt>
                <c:pt idx="2457">
                  <c:v>67.239496000000003</c:v>
                </c:pt>
                <c:pt idx="2458">
                  <c:v>67.323947000000004</c:v>
                </c:pt>
                <c:pt idx="2459">
                  <c:v>67.448871999999994</c:v>
                </c:pt>
                <c:pt idx="2460">
                  <c:v>67.567013000000003</c:v>
                </c:pt>
                <c:pt idx="2461">
                  <c:v>67.654829000000007</c:v>
                </c:pt>
                <c:pt idx="2462">
                  <c:v>67.693191999999996</c:v>
                </c:pt>
                <c:pt idx="2463">
                  <c:v>67.709492999999995</c:v>
                </c:pt>
                <c:pt idx="2464">
                  <c:v>67.726935999999995</c:v>
                </c:pt>
                <c:pt idx="2465">
                  <c:v>67.746872999999994</c:v>
                </c:pt>
                <c:pt idx="2466">
                  <c:v>67.792043000000007</c:v>
                </c:pt>
                <c:pt idx="2467">
                  <c:v>67.887675999999999</c:v>
                </c:pt>
                <c:pt idx="2468">
                  <c:v>67.996814000000001</c:v>
                </c:pt>
                <c:pt idx="2469">
                  <c:v>68.065641999999997</c:v>
                </c:pt>
                <c:pt idx="2470">
                  <c:v>68.105334999999997</c:v>
                </c:pt>
                <c:pt idx="2471">
                  <c:v>68.138761000000002</c:v>
                </c:pt>
                <c:pt idx="2472">
                  <c:v>68.170942999999994</c:v>
                </c:pt>
                <c:pt idx="2473">
                  <c:v>68.200435999999996</c:v>
                </c:pt>
                <c:pt idx="2474">
                  <c:v>68.238123000000002</c:v>
                </c:pt>
                <c:pt idx="2475">
                  <c:v>68.293356000000003</c:v>
                </c:pt>
                <c:pt idx="2476">
                  <c:v>68.355565999999996</c:v>
                </c:pt>
                <c:pt idx="2477">
                  <c:v>68.409532999999996</c:v>
                </c:pt>
                <c:pt idx="2478">
                  <c:v>68.461106000000001</c:v>
                </c:pt>
                <c:pt idx="2479">
                  <c:v>68.556607999999997</c:v>
                </c:pt>
                <c:pt idx="2480">
                  <c:v>68.675983000000002</c:v>
                </c:pt>
                <c:pt idx="2481">
                  <c:v>68.755475000000004</c:v>
                </c:pt>
                <c:pt idx="2482">
                  <c:v>68.798017999999999</c:v>
                </c:pt>
                <c:pt idx="2483">
                  <c:v>68.832612999999995</c:v>
                </c:pt>
                <c:pt idx="2484">
                  <c:v>68.889765999999995</c:v>
                </c:pt>
                <c:pt idx="2485">
                  <c:v>68.963159000000005</c:v>
                </c:pt>
                <c:pt idx="2486">
                  <c:v>69.031965</c:v>
                </c:pt>
                <c:pt idx="2487">
                  <c:v>69.106003999999999</c:v>
                </c:pt>
                <c:pt idx="2488">
                  <c:v>69.192715000000007</c:v>
                </c:pt>
                <c:pt idx="2489">
                  <c:v>69.302947000000003</c:v>
                </c:pt>
                <c:pt idx="2490">
                  <c:v>69.433338000000006</c:v>
                </c:pt>
                <c:pt idx="2491">
                  <c:v>69.598564999999994</c:v>
                </c:pt>
                <c:pt idx="2492">
                  <c:v>69.783176999999995</c:v>
                </c:pt>
                <c:pt idx="2493">
                  <c:v>69.965850000000003</c:v>
                </c:pt>
                <c:pt idx="2494">
                  <c:v>70.090411000000003</c:v>
                </c:pt>
                <c:pt idx="2495">
                  <c:v>70.104387000000003</c:v>
                </c:pt>
                <c:pt idx="2496">
                  <c:v>70.101224999999999</c:v>
                </c:pt>
                <c:pt idx="2497">
                  <c:v>70.133234000000002</c:v>
                </c:pt>
                <c:pt idx="2498">
                  <c:v>70.175763000000003</c:v>
                </c:pt>
                <c:pt idx="2499">
                  <c:v>70.211359000000002</c:v>
                </c:pt>
                <c:pt idx="2500">
                  <c:v>70.217271999999994</c:v>
                </c:pt>
                <c:pt idx="2501">
                  <c:v>70.183137000000002</c:v>
                </c:pt>
                <c:pt idx="2502">
                  <c:v>70.091685999999996</c:v>
                </c:pt>
                <c:pt idx="2503">
                  <c:v>69.923745999999994</c:v>
                </c:pt>
                <c:pt idx="2504">
                  <c:v>69.734506999999994</c:v>
                </c:pt>
                <c:pt idx="2505">
                  <c:v>69.604309999999998</c:v>
                </c:pt>
                <c:pt idx="2506">
                  <c:v>69.533573000000004</c:v>
                </c:pt>
                <c:pt idx="2507">
                  <c:v>69.487979999999993</c:v>
                </c:pt>
                <c:pt idx="2508">
                  <c:v>69.457984999999994</c:v>
                </c:pt>
                <c:pt idx="2509">
                  <c:v>69.460802999999999</c:v>
                </c:pt>
                <c:pt idx="2510">
                  <c:v>69.542041999999995</c:v>
                </c:pt>
                <c:pt idx="2511">
                  <c:v>69.717828999999995</c:v>
                </c:pt>
                <c:pt idx="2512">
                  <c:v>69.930392999999995</c:v>
                </c:pt>
                <c:pt idx="2513">
                  <c:v>70.13758</c:v>
                </c:pt>
                <c:pt idx="2514">
                  <c:v>70.337646000000007</c:v>
                </c:pt>
                <c:pt idx="2515">
                  <c:v>70.524780000000007</c:v>
                </c:pt>
                <c:pt idx="2516">
                  <c:v>70.694608000000002</c:v>
                </c:pt>
                <c:pt idx="2517">
                  <c:v>70.860252000000003</c:v>
                </c:pt>
                <c:pt idx="2518">
                  <c:v>71.036956000000004</c:v>
                </c:pt>
                <c:pt idx="2519">
                  <c:v>71.213037</c:v>
                </c:pt>
                <c:pt idx="2520">
                  <c:v>71.360827999999998</c:v>
                </c:pt>
                <c:pt idx="2521">
                  <c:v>71.472239000000002</c:v>
                </c:pt>
                <c:pt idx="2522">
                  <c:v>71.550483999999997</c:v>
                </c:pt>
                <c:pt idx="2523">
                  <c:v>71.586909000000006</c:v>
                </c:pt>
                <c:pt idx="2524">
                  <c:v>71.573510999999996</c:v>
                </c:pt>
                <c:pt idx="2525">
                  <c:v>71.503962999999999</c:v>
                </c:pt>
                <c:pt idx="2526">
                  <c:v>71.298753000000005</c:v>
                </c:pt>
                <c:pt idx="2527">
                  <c:v>70.805115000000001</c:v>
                </c:pt>
                <c:pt idx="2528">
                  <c:v>70.124409999999997</c:v>
                </c:pt>
                <c:pt idx="2529">
                  <c:v>69.516823000000002</c:v>
                </c:pt>
                <c:pt idx="2530">
                  <c:v>68.984206999999998</c:v>
                </c:pt>
                <c:pt idx="2531">
                  <c:v>68.449259999999995</c:v>
                </c:pt>
                <c:pt idx="2532">
                  <c:v>67.91583</c:v>
                </c:pt>
                <c:pt idx="2533">
                  <c:v>67.408871000000005</c:v>
                </c:pt>
                <c:pt idx="2534">
                  <c:v>66.919828999999993</c:v>
                </c:pt>
                <c:pt idx="2535">
                  <c:v>66.433103000000003</c:v>
                </c:pt>
                <c:pt idx="2536">
                  <c:v>66.023865999999998</c:v>
                </c:pt>
                <c:pt idx="2537">
                  <c:v>65.751850000000005</c:v>
                </c:pt>
                <c:pt idx="2538">
                  <c:v>65.569119999999998</c:v>
                </c:pt>
                <c:pt idx="2539">
                  <c:v>65.426713000000007</c:v>
                </c:pt>
                <c:pt idx="2540">
                  <c:v>65.307429999999997</c:v>
                </c:pt>
                <c:pt idx="2541">
                  <c:v>65.209841999999995</c:v>
                </c:pt>
                <c:pt idx="2542">
                  <c:v>65.078727000000001</c:v>
                </c:pt>
                <c:pt idx="2543">
                  <c:v>64.986677</c:v>
                </c:pt>
                <c:pt idx="2544">
                  <c:v>65.113704999999996</c:v>
                </c:pt>
                <c:pt idx="2545">
                  <c:v>65.362494999999996</c:v>
                </c:pt>
                <c:pt idx="2546">
                  <c:v>65.608254000000002</c:v>
                </c:pt>
                <c:pt idx="2547">
                  <c:v>65.846530000000001</c:v>
                </c:pt>
                <c:pt idx="2548">
                  <c:v>66.077100999999999</c:v>
                </c:pt>
                <c:pt idx="2549">
                  <c:v>66.291725999999997</c:v>
                </c:pt>
                <c:pt idx="2550">
                  <c:v>66.470551999999998</c:v>
                </c:pt>
                <c:pt idx="2551">
                  <c:v>66.624572999999998</c:v>
                </c:pt>
                <c:pt idx="2552">
                  <c:v>66.787560999999997</c:v>
                </c:pt>
                <c:pt idx="2553">
                  <c:v>66.968414999999993</c:v>
                </c:pt>
                <c:pt idx="2554">
                  <c:v>67.136847000000003</c:v>
                </c:pt>
                <c:pt idx="2555">
                  <c:v>67.274985999999998</c:v>
                </c:pt>
                <c:pt idx="2556">
                  <c:v>67.396619000000001</c:v>
                </c:pt>
                <c:pt idx="2557">
                  <c:v>67.527045999999999</c:v>
                </c:pt>
                <c:pt idx="2558">
                  <c:v>67.676848000000007</c:v>
                </c:pt>
                <c:pt idx="2559">
                  <c:v>67.830036000000007</c:v>
                </c:pt>
                <c:pt idx="2560">
                  <c:v>67.956671999999998</c:v>
                </c:pt>
                <c:pt idx="2561">
                  <c:v>68.047534999999996</c:v>
                </c:pt>
                <c:pt idx="2562">
                  <c:v>68.121616000000003</c:v>
                </c:pt>
                <c:pt idx="2563">
                  <c:v>68.212063000000001</c:v>
                </c:pt>
                <c:pt idx="2564">
                  <c:v>68.334612000000007</c:v>
                </c:pt>
                <c:pt idx="2565">
                  <c:v>68.464310999999995</c:v>
                </c:pt>
                <c:pt idx="2566">
                  <c:v>68.572204999999997</c:v>
                </c:pt>
                <c:pt idx="2567">
                  <c:v>68.652873999999997</c:v>
                </c:pt>
                <c:pt idx="2568">
                  <c:v>68.700731000000005</c:v>
                </c:pt>
                <c:pt idx="2569">
                  <c:v>68.706675000000004</c:v>
                </c:pt>
                <c:pt idx="2570">
                  <c:v>68.676811000000001</c:v>
                </c:pt>
                <c:pt idx="2571">
                  <c:v>68.632354000000007</c:v>
                </c:pt>
                <c:pt idx="2572">
                  <c:v>68.594108000000006</c:v>
                </c:pt>
                <c:pt idx="2573">
                  <c:v>68.567661000000001</c:v>
                </c:pt>
                <c:pt idx="2574">
                  <c:v>68.547976000000006</c:v>
                </c:pt>
                <c:pt idx="2575">
                  <c:v>68.518497999999994</c:v>
                </c:pt>
                <c:pt idx="2576">
                  <c:v>68.462422000000004</c:v>
                </c:pt>
                <c:pt idx="2577">
                  <c:v>68.394619000000006</c:v>
                </c:pt>
                <c:pt idx="2578">
                  <c:v>68.331591000000003</c:v>
                </c:pt>
                <c:pt idx="2579">
                  <c:v>68.265506000000002</c:v>
                </c:pt>
                <c:pt idx="2580">
                  <c:v>68.158738999999997</c:v>
                </c:pt>
                <c:pt idx="2581">
                  <c:v>68.000202000000002</c:v>
                </c:pt>
                <c:pt idx="2582">
                  <c:v>67.866557</c:v>
                </c:pt>
                <c:pt idx="2583">
                  <c:v>67.795553999999996</c:v>
                </c:pt>
                <c:pt idx="2584">
                  <c:v>67.749239000000003</c:v>
                </c:pt>
                <c:pt idx="2585">
                  <c:v>67.714454000000003</c:v>
                </c:pt>
                <c:pt idx="2586">
                  <c:v>67.700749000000002</c:v>
                </c:pt>
                <c:pt idx="2587">
                  <c:v>67.712931999999995</c:v>
                </c:pt>
                <c:pt idx="2588">
                  <c:v>67.744825000000006</c:v>
                </c:pt>
                <c:pt idx="2589">
                  <c:v>67.785259999999994</c:v>
                </c:pt>
                <c:pt idx="2590">
                  <c:v>67.821548000000007</c:v>
                </c:pt>
                <c:pt idx="2591">
                  <c:v>67.839277999999993</c:v>
                </c:pt>
                <c:pt idx="2592">
                  <c:v>67.835954999999998</c:v>
                </c:pt>
                <c:pt idx="2593">
                  <c:v>67.817856000000006</c:v>
                </c:pt>
                <c:pt idx="2594">
                  <c:v>67.785028999999994</c:v>
                </c:pt>
                <c:pt idx="2595">
                  <c:v>67.727248000000003</c:v>
                </c:pt>
                <c:pt idx="2596">
                  <c:v>67.646341000000007</c:v>
                </c:pt>
                <c:pt idx="2597">
                  <c:v>67.566596000000004</c:v>
                </c:pt>
                <c:pt idx="2598">
                  <c:v>67.499031000000002</c:v>
                </c:pt>
                <c:pt idx="2599">
                  <c:v>67.423642999999998</c:v>
                </c:pt>
                <c:pt idx="2600">
                  <c:v>67.305831999999995</c:v>
                </c:pt>
                <c:pt idx="2601">
                  <c:v>67.149835999999993</c:v>
                </c:pt>
                <c:pt idx="2602">
                  <c:v>67.004559</c:v>
                </c:pt>
                <c:pt idx="2603">
                  <c:v>66.875226999999995</c:v>
                </c:pt>
                <c:pt idx="2604">
                  <c:v>66.710212999999996</c:v>
                </c:pt>
                <c:pt idx="2605">
                  <c:v>66.488198999999994</c:v>
                </c:pt>
                <c:pt idx="2606">
                  <c:v>66.260007000000002</c:v>
                </c:pt>
                <c:pt idx="2607">
                  <c:v>66.069854000000007</c:v>
                </c:pt>
                <c:pt idx="2608">
                  <c:v>65.911648</c:v>
                </c:pt>
                <c:pt idx="2609">
                  <c:v>65.770239000000004</c:v>
                </c:pt>
                <c:pt idx="2610">
                  <c:v>65.629531999999998</c:v>
                </c:pt>
                <c:pt idx="2611">
                  <c:v>65.459963999999999</c:v>
                </c:pt>
                <c:pt idx="2612">
                  <c:v>65.234012000000007</c:v>
                </c:pt>
                <c:pt idx="2613">
                  <c:v>64.982687999999996</c:v>
                </c:pt>
                <c:pt idx="2614">
                  <c:v>64.771092999999993</c:v>
                </c:pt>
                <c:pt idx="2615">
                  <c:v>64.598647</c:v>
                </c:pt>
                <c:pt idx="2616">
                  <c:v>64.421262999999996</c:v>
                </c:pt>
                <c:pt idx="2617">
                  <c:v>64.221596000000005</c:v>
                </c:pt>
                <c:pt idx="2618">
                  <c:v>64.012190000000004</c:v>
                </c:pt>
                <c:pt idx="2619">
                  <c:v>63.814438000000003</c:v>
                </c:pt>
                <c:pt idx="2620">
                  <c:v>63.650734</c:v>
                </c:pt>
                <c:pt idx="2621">
                  <c:v>63.550787999999997</c:v>
                </c:pt>
                <c:pt idx="2622">
                  <c:v>63.536372</c:v>
                </c:pt>
                <c:pt idx="2623">
                  <c:v>63.603873</c:v>
                </c:pt>
                <c:pt idx="2624">
                  <c:v>63.742806999999999</c:v>
                </c:pt>
                <c:pt idx="2625">
                  <c:v>63.949181000000003</c:v>
                </c:pt>
                <c:pt idx="2626">
                  <c:v>64.191954999999993</c:v>
                </c:pt>
                <c:pt idx="2627">
                  <c:v>64.404538000000002</c:v>
                </c:pt>
                <c:pt idx="2628">
                  <c:v>64.557635000000005</c:v>
                </c:pt>
                <c:pt idx="2629">
                  <c:v>64.675190000000001</c:v>
                </c:pt>
                <c:pt idx="2630">
                  <c:v>64.772368999999998</c:v>
                </c:pt>
                <c:pt idx="2631">
                  <c:v>64.831793000000005</c:v>
                </c:pt>
                <c:pt idx="2632">
                  <c:v>64.837514999999996</c:v>
                </c:pt>
                <c:pt idx="2633">
                  <c:v>64.808798999999993</c:v>
                </c:pt>
                <c:pt idx="2634">
                  <c:v>64.781120000000001</c:v>
                </c:pt>
                <c:pt idx="2635">
                  <c:v>64.776443</c:v>
                </c:pt>
                <c:pt idx="2636">
                  <c:v>64.799841999999998</c:v>
                </c:pt>
                <c:pt idx="2637">
                  <c:v>64.847477999999995</c:v>
                </c:pt>
                <c:pt idx="2638">
                  <c:v>64.910983000000002</c:v>
                </c:pt>
                <c:pt idx="2639">
                  <c:v>64.977973000000006</c:v>
                </c:pt>
                <c:pt idx="2640">
                  <c:v>65.04289</c:v>
                </c:pt>
                <c:pt idx="2641">
                  <c:v>65.107185000000001</c:v>
                </c:pt>
                <c:pt idx="2642">
                  <c:v>65.166826</c:v>
                </c:pt>
                <c:pt idx="2643">
                  <c:v>65.215936999999997</c:v>
                </c:pt>
                <c:pt idx="2644">
                  <c:v>65.255149000000003</c:v>
                </c:pt>
                <c:pt idx="2645">
                  <c:v>65.285323000000005</c:v>
                </c:pt>
                <c:pt idx="2646">
                  <c:v>65.300729000000004</c:v>
                </c:pt>
                <c:pt idx="2647">
                  <c:v>65.298668000000006</c:v>
                </c:pt>
                <c:pt idx="2648">
                  <c:v>65.291923999999995</c:v>
                </c:pt>
                <c:pt idx="2649">
                  <c:v>65.297811999999993</c:v>
                </c:pt>
                <c:pt idx="2650">
                  <c:v>65.325792000000007</c:v>
                </c:pt>
                <c:pt idx="2651">
                  <c:v>65.376073000000005</c:v>
                </c:pt>
                <c:pt idx="2652">
                  <c:v>65.441229000000007</c:v>
                </c:pt>
                <c:pt idx="2653">
                  <c:v>65.508630999999994</c:v>
                </c:pt>
                <c:pt idx="2654">
                  <c:v>65.566609999999997</c:v>
                </c:pt>
                <c:pt idx="2655">
                  <c:v>65.615048999999999</c:v>
                </c:pt>
                <c:pt idx="2656">
                  <c:v>65.665938999999995</c:v>
                </c:pt>
                <c:pt idx="2657">
                  <c:v>65.727897999999996</c:v>
                </c:pt>
                <c:pt idx="2658">
                  <c:v>65.794706000000005</c:v>
                </c:pt>
                <c:pt idx="2659">
                  <c:v>65.851534999999998</c:v>
                </c:pt>
                <c:pt idx="2660">
                  <c:v>65.893485999999996</c:v>
                </c:pt>
                <c:pt idx="2661">
                  <c:v>65.931847000000005</c:v>
                </c:pt>
                <c:pt idx="2662">
                  <c:v>65.969252999999995</c:v>
                </c:pt>
                <c:pt idx="2663">
                  <c:v>65.994685000000004</c:v>
                </c:pt>
                <c:pt idx="2664">
                  <c:v>66.006778999999995</c:v>
                </c:pt>
                <c:pt idx="2665">
                  <c:v>66.012406999999996</c:v>
                </c:pt>
                <c:pt idx="2666">
                  <c:v>66.014939999999996</c:v>
                </c:pt>
                <c:pt idx="2667">
                  <c:v>66.016305000000003</c:v>
                </c:pt>
                <c:pt idx="2668">
                  <c:v>66.021432000000004</c:v>
                </c:pt>
                <c:pt idx="2669">
                  <c:v>66.033867000000001</c:v>
                </c:pt>
                <c:pt idx="2670">
                  <c:v>66.051120999999995</c:v>
                </c:pt>
                <c:pt idx="2671">
                  <c:v>66.069755000000001</c:v>
                </c:pt>
                <c:pt idx="2672">
                  <c:v>66.091460999999995</c:v>
                </c:pt>
                <c:pt idx="2673">
                  <c:v>66.118297999999996</c:v>
                </c:pt>
                <c:pt idx="2674">
                  <c:v>66.147300999999999</c:v>
                </c:pt>
                <c:pt idx="2675">
                  <c:v>66.172832999999997</c:v>
                </c:pt>
                <c:pt idx="2676">
                  <c:v>66.190506999999997</c:v>
                </c:pt>
                <c:pt idx="2677">
                  <c:v>66.196262000000004</c:v>
                </c:pt>
                <c:pt idx="2678">
                  <c:v>66.185226999999998</c:v>
                </c:pt>
                <c:pt idx="2679">
                  <c:v>66.156717</c:v>
                </c:pt>
                <c:pt idx="2680">
                  <c:v>66.117148999999998</c:v>
                </c:pt>
                <c:pt idx="2681">
                  <c:v>66.073350000000005</c:v>
                </c:pt>
                <c:pt idx="2682">
                  <c:v>66.023932000000002</c:v>
                </c:pt>
                <c:pt idx="2683">
                  <c:v>65.962354000000005</c:v>
                </c:pt>
                <c:pt idx="2684">
                  <c:v>65.884444999999999</c:v>
                </c:pt>
                <c:pt idx="2685">
                  <c:v>65.786828999999997</c:v>
                </c:pt>
                <c:pt idx="2686">
                  <c:v>65.667146000000002</c:v>
                </c:pt>
                <c:pt idx="2687">
                  <c:v>65.535714999999996</c:v>
                </c:pt>
                <c:pt idx="2688">
                  <c:v>65.416134999999997</c:v>
                </c:pt>
                <c:pt idx="2689">
                  <c:v>65.321040999999994</c:v>
                </c:pt>
                <c:pt idx="2690">
                  <c:v>65.238128000000003</c:v>
                </c:pt>
                <c:pt idx="2691">
                  <c:v>65.148786999999999</c:v>
                </c:pt>
                <c:pt idx="2692">
                  <c:v>65.051269000000005</c:v>
                </c:pt>
                <c:pt idx="2693">
                  <c:v>64.956124000000003</c:v>
                </c:pt>
                <c:pt idx="2694">
                  <c:v>64.867324999999994</c:v>
                </c:pt>
                <c:pt idx="2695">
                  <c:v>64.780724000000006</c:v>
                </c:pt>
                <c:pt idx="2696">
                  <c:v>64.696400999999994</c:v>
                </c:pt>
                <c:pt idx="2697">
                  <c:v>64.616354000000001</c:v>
                </c:pt>
                <c:pt idx="2698">
                  <c:v>64.531941000000003</c:v>
                </c:pt>
                <c:pt idx="2699">
                  <c:v>64.430806000000004</c:v>
                </c:pt>
                <c:pt idx="2700">
                  <c:v>64.316574000000003</c:v>
                </c:pt>
                <c:pt idx="2701">
                  <c:v>64.207372000000007</c:v>
                </c:pt>
                <c:pt idx="2702">
                  <c:v>64.114014999999995</c:v>
                </c:pt>
                <c:pt idx="2703">
                  <c:v>64.033051</c:v>
                </c:pt>
                <c:pt idx="2704">
                  <c:v>63.959637999999998</c:v>
                </c:pt>
                <c:pt idx="2705">
                  <c:v>63.890788000000001</c:v>
                </c:pt>
                <c:pt idx="2706">
                  <c:v>63.814875999999998</c:v>
                </c:pt>
                <c:pt idx="2707">
                  <c:v>63.714891000000001</c:v>
                </c:pt>
                <c:pt idx="2708">
                  <c:v>63.586865000000003</c:v>
                </c:pt>
                <c:pt idx="2709">
                  <c:v>63.443038999999999</c:v>
                </c:pt>
                <c:pt idx="2710">
                  <c:v>63.294725</c:v>
                </c:pt>
                <c:pt idx="2711">
                  <c:v>63.145319000000001</c:v>
                </c:pt>
                <c:pt idx="2712">
                  <c:v>63.002647000000003</c:v>
                </c:pt>
                <c:pt idx="2713">
                  <c:v>62.881273999999998</c:v>
                </c:pt>
                <c:pt idx="2714">
                  <c:v>62.786068999999998</c:v>
                </c:pt>
                <c:pt idx="2715">
                  <c:v>62.708663999999999</c:v>
                </c:pt>
                <c:pt idx="2716">
                  <c:v>62.644312999999997</c:v>
                </c:pt>
                <c:pt idx="2717">
                  <c:v>62.597343000000002</c:v>
                </c:pt>
                <c:pt idx="2718">
                  <c:v>62.566518000000002</c:v>
                </c:pt>
                <c:pt idx="2719">
                  <c:v>62.538578000000001</c:v>
                </c:pt>
                <c:pt idx="2720">
                  <c:v>62.499505999999997</c:v>
                </c:pt>
                <c:pt idx="2721">
                  <c:v>62.441614999999999</c:v>
                </c:pt>
                <c:pt idx="2722">
                  <c:v>62.359090999999999</c:v>
                </c:pt>
                <c:pt idx="2723">
                  <c:v>62.250017</c:v>
                </c:pt>
                <c:pt idx="2724">
                  <c:v>62.124251000000001</c:v>
                </c:pt>
                <c:pt idx="2725">
                  <c:v>61.995730000000002</c:v>
                </c:pt>
                <c:pt idx="2726">
                  <c:v>61.864946000000003</c:v>
                </c:pt>
                <c:pt idx="2727">
                  <c:v>61.722777000000001</c:v>
                </c:pt>
                <c:pt idx="2728">
                  <c:v>61.574970999999998</c:v>
                </c:pt>
                <c:pt idx="2729">
                  <c:v>61.447234000000002</c:v>
                </c:pt>
                <c:pt idx="2730">
                  <c:v>61.358977000000003</c:v>
                </c:pt>
                <c:pt idx="2731">
                  <c:v>61.307445000000001</c:v>
                </c:pt>
                <c:pt idx="2732">
                  <c:v>61.282466999999997</c:v>
                </c:pt>
                <c:pt idx="2733">
                  <c:v>61.276922999999996</c:v>
                </c:pt>
                <c:pt idx="2734">
                  <c:v>61.276898000000003</c:v>
                </c:pt>
                <c:pt idx="2735">
                  <c:v>61.261828999999999</c:v>
                </c:pt>
                <c:pt idx="2736">
                  <c:v>61.224086</c:v>
                </c:pt>
                <c:pt idx="2737">
                  <c:v>61.175046999999999</c:v>
                </c:pt>
                <c:pt idx="2738">
                  <c:v>61.125717999999999</c:v>
                </c:pt>
                <c:pt idx="2739">
                  <c:v>61.073692000000001</c:v>
                </c:pt>
                <c:pt idx="2740">
                  <c:v>61.013908999999998</c:v>
                </c:pt>
                <c:pt idx="2741">
                  <c:v>60.950611000000002</c:v>
                </c:pt>
                <c:pt idx="2742">
                  <c:v>60.892916999999997</c:v>
                </c:pt>
                <c:pt idx="2743">
                  <c:v>60.849845000000002</c:v>
                </c:pt>
                <c:pt idx="2744">
                  <c:v>60.832828999999997</c:v>
                </c:pt>
                <c:pt idx="2745">
                  <c:v>60.849372000000002</c:v>
                </c:pt>
                <c:pt idx="2746">
                  <c:v>60.890680000000003</c:v>
                </c:pt>
                <c:pt idx="2747">
                  <c:v>60.938316</c:v>
                </c:pt>
                <c:pt idx="2748">
                  <c:v>60.984079000000001</c:v>
                </c:pt>
                <c:pt idx="2749">
                  <c:v>61.029496999999999</c:v>
                </c:pt>
                <c:pt idx="2750">
                  <c:v>61.066701000000002</c:v>
                </c:pt>
                <c:pt idx="2751">
                  <c:v>61.077179999999998</c:v>
                </c:pt>
                <c:pt idx="2752">
                  <c:v>61.052318</c:v>
                </c:pt>
                <c:pt idx="2753">
                  <c:v>61.000377</c:v>
                </c:pt>
                <c:pt idx="2754">
                  <c:v>60.930070000000001</c:v>
                </c:pt>
                <c:pt idx="2755">
                  <c:v>60.841799999999999</c:v>
                </c:pt>
                <c:pt idx="2756">
                  <c:v>60.738565000000001</c:v>
                </c:pt>
                <c:pt idx="2757">
                  <c:v>60.629660000000001</c:v>
                </c:pt>
                <c:pt idx="2758">
                  <c:v>60.518205000000002</c:v>
                </c:pt>
                <c:pt idx="2759">
                  <c:v>60.399541999999997</c:v>
                </c:pt>
                <c:pt idx="2760">
                  <c:v>60.275091000000003</c:v>
                </c:pt>
                <c:pt idx="2761">
                  <c:v>60.151055999999997</c:v>
                </c:pt>
                <c:pt idx="2762">
                  <c:v>60.020318000000003</c:v>
                </c:pt>
                <c:pt idx="2763">
                  <c:v>59.864922999999997</c:v>
                </c:pt>
                <c:pt idx="2764">
                  <c:v>59.682434999999998</c:v>
                </c:pt>
                <c:pt idx="2765">
                  <c:v>59.491241000000002</c:v>
                </c:pt>
                <c:pt idx="2766">
                  <c:v>59.303936</c:v>
                </c:pt>
                <c:pt idx="2767">
                  <c:v>59.116287</c:v>
                </c:pt>
                <c:pt idx="2768">
                  <c:v>58.931600000000003</c:v>
                </c:pt>
                <c:pt idx="2769">
                  <c:v>58.774104999999999</c:v>
                </c:pt>
                <c:pt idx="2770">
                  <c:v>58.664101000000002</c:v>
                </c:pt>
                <c:pt idx="2771">
                  <c:v>58.597454999999997</c:v>
                </c:pt>
                <c:pt idx="2772">
                  <c:v>58.562294000000001</c:v>
                </c:pt>
                <c:pt idx="2773">
                  <c:v>58.558886999999999</c:v>
                </c:pt>
                <c:pt idx="2774">
                  <c:v>58.591842999999997</c:v>
                </c:pt>
                <c:pt idx="2775">
                  <c:v>58.658084000000002</c:v>
                </c:pt>
                <c:pt idx="2776">
                  <c:v>58.750689000000001</c:v>
                </c:pt>
                <c:pt idx="2777">
                  <c:v>58.858125999999999</c:v>
                </c:pt>
                <c:pt idx="2778">
                  <c:v>58.953676999999999</c:v>
                </c:pt>
                <c:pt idx="2779">
                  <c:v>59.006154000000002</c:v>
                </c:pt>
                <c:pt idx="2780">
                  <c:v>59.013953000000001</c:v>
                </c:pt>
                <c:pt idx="2781">
                  <c:v>59.018022999999999</c:v>
                </c:pt>
                <c:pt idx="2782">
                  <c:v>59.071593</c:v>
                </c:pt>
                <c:pt idx="2783">
                  <c:v>59.202722000000001</c:v>
                </c:pt>
                <c:pt idx="2784">
                  <c:v>59.405918999999997</c:v>
                </c:pt>
                <c:pt idx="2785">
                  <c:v>59.651045000000003</c:v>
                </c:pt>
                <c:pt idx="2786">
                  <c:v>59.893493999999997</c:v>
                </c:pt>
                <c:pt idx="2787">
                  <c:v>60.093153000000001</c:v>
                </c:pt>
                <c:pt idx="2788">
                  <c:v>60.234437999999997</c:v>
                </c:pt>
                <c:pt idx="2789">
                  <c:v>60.322502999999998</c:v>
                </c:pt>
                <c:pt idx="2790">
                  <c:v>60.361206000000003</c:v>
                </c:pt>
                <c:pt idx="2791">
                  <c:v>60.347524</c:v>
                </c:pt>
                <c:pt idx="2792">
                  <c:v>60.288513999999999</c:v>
                </c:pt>
                <c:pt idx="2793">
                  <c:v>60.208441000000001</c:v>
                </c:pt>
                <c:pt idx="2794">
                  <c:v>60.132095999999997</c:v>
                </c:pt>
                <c:pt idx="2795">
                  <c:v>60.071404000000001</c:v>
                </c:pt>
                <c:pt idx="2796">
                  <c:v>60.032977000000002</c:v>
                </c:pt>
                <c:pt idx="2797">
                  <c:v>60.025101999999997</c:v>
                </c:pt>
                <c:pt idx="2798">
                  <c:v>60.049244000000002</c:v>
                </c:pt>
                <c:pt idx="2799">
                  <c:v>60.09619</c:v>
                </c:pt>
                <c:pt idx="2800">
                  <c:v>60.158495000000002</c:v>
                </c:pt>
                <c:pt idx="2801">
                  <c:v>60.238939999999999</c:v>
                </c:pt>
                <c:pt idx="2802">
                  <c:v>60.342500999999999</c:v>
                </c:pt>
                <c:pt idx="2803">
                  <c:v>60.467193999999999</c:v>
                </c:pt>
                <c:pt idx="2804">
                  <c:v>60.604992000000003</c:v>
                </c:pt>
                <c:pt idx="2805">
                  <c:v>60.745657999999999</c:v>
                </c:pt>
                <c:pt idx="2806">
                  <c:v>60.881023999999996</c:v>
                </c:pt>
                <c:pt idx="2807">
                  <c:v>61.011294999999997</c:v>
                </c:pt>
                <c:pt idx="2808">
                  <c:v>61.143292000000002</c:v>
                </c:pt>
                <c:pt idx="2809">
                  <c:v>61.277436999999999</c:v>
                </c:pt>
                <c:pt idx="2810">
                  <c:v>61.404302000000001</c:v>
                </c:pt>
                <c:pt idx="2811">
                  <c:v>61.521560000000001</c:v>
                </c:pt>
                <c:pt idx="2812">
                  <c:v>61.644010999999999</c:v>
                </c:pt>
                <c:pt idx="2813">
                  <c:v>61.784860000000002</c:v>
                </c:pt>
                <c:pt idx="2814">
                  <c:v>61.935600999999998</c:v>
                </c:pt>
                <c:pt idx="2815">
                  <c:v>62.077925</c:v>
                </c:pt>
                <c:pt idx="2816">
                  <c:v>62.206722999999997</c:v>
                </c:pt>
                <c:pt idx="2817">
                  <c:v>62.326673</c:v>
                </c:pt>
                <c:pt idx="2818">
                  <c:v>62.436266000000003</c:v>
                </c:pt>
                <c:pt idx="2819">
                  <c:v>62.532901000000003</c:v>
                </c:pt>
                <c:pt idx="2820">
                  <c:v>62.626336000000002</c:v>
                </c:pt>
                <c:pt idx="2821">
                  <c:v>62.727665000000002</c:v>
                </c:pt>
                <c:pt idx="2822">
                  <c:v>62.828274999999998</c:v>
                </c:pt>
                <c:pt idx="2823">
                  <c:v>62.908073999999999</c:v>
                </c:pt>
                <c:pt idx="2824">
                  <c:v>62.963315000000001</c:v>
                </c:pt>
                <c:pt idx="2825">
                  <c:v>63.009861000000001</c:v>
                </c:pt>
                <c:pt idx="2826">
                  <c:v>63.060326000000003</c:v>
                </c:pt>
                <c:pt idx="2827">
                  <c:v>63.115015</c:v>
                </c:pt>
                <c:pt idx="2828">
                  <c:v>63.176344</c:v>
                </c:pt>
                <c:pt idx="2829">
                  <c:v>63.254097999999999</c:v>
                </c:pt>
                <c:pt idx="2830">
                  <c:v>63.351289000000001</c:v>
                </c:pt>
                <c:pt idx="2831">
                  <c:v>63.458497999999999</c:v>
                </c:pt>
                <c:pt idx="2832">
                  <c:v>63.566429999999997</c:v>
                </c:pt>
                <c:pt idx="2833">
                  <c:v>63.672713999999999</c:v>
                </c:pt>
                <c:pt idx="2834">
                  <c:v>63.773961999999997</c:v>
                </c:pt>
                <c:pt idx="2835">
                  <c:v>63.862862999999997</c:v>
                </c:pt>
                <c:pt idx="2836">
                  <c:v>63.936501999999997</c:v>
                </c:pt>
                <c:pt idx="2837">
                  <c:v>63.998094000000002</c:v>
                </c:pt>
                <c:pt idx="2838">
                  <c:v>64.048439000000002</c:v>
                </c:pt>
                <c:pt idx="2839">
                  <c:v>64.084305000000001</c:v>
                </c:pt>
                <c:pt idx="2840">
                  <c:v>64.105822000000003</c:v>
                </c:pt>
                <c:pt idx="2841">
                  <c:v>64.116350999999995</c:v>
                </c:pt>
                <c:pt idx="2842">
                  <c:v>64.114411000000004</c:v>
                </c:pt>
                <c:pt idx="2843">
                  <c:v>64.095613</c:v>
                </c:pt>
                <c:pt idx="2844">
                  <c:v>64.063987999999995</c:v>
                </c:pt>
                <c:pt idx="2845">
                  <c:v>64.031728999999999</c:v>
                </c:pt>
                <c:pt idx="2846">
                  <c:v>64.005180999999993</c:v>
                </c:pt>
                <c:pt idx="2847">
                  <c:v>63.979328000000002</c:v>
                </c:pt>
                <c:pt idx="2848">
                  <c:v>63.948386999999997</c:v>
                </c:pt>
                <c:pt idx="2849">
                  <c:v>63.914554000000003</c:v>
                </c:pt>
                <c:pt idx="2850">
                  <c:v>63.885351999999997</c:v>
                </c:pt>
                <c:pt idx="2851">
                  <c:v>63.869694000000003</c:v>
                </c:pt>
                <c:pt idx="2852">
                  <c:v>63.876192000000003</c:v>
                </c:pt>
                <c:pt idx="2853">
                  <c:v>63.906370000000003</c:v>
                </c:pt>
                <c:pt idx="2854">
                  <c:v>63.949323999999997</c:v>
                </c:pt>
                <c:pt idx="2855">
                  <c:v>63.992092999999997</c:v>
                </c:pt>
                <c:pt idx="2856">
                  <c:v>64.034819999999996</c:v>
                </c:pt>
                <c:pt idx="2857">
                  <c:v>64.087371000000005</c:v>
                </c:pt>
                <c:pt idx="2858">
                  <c:v>64.153829999999999</c:v>
                </c:pt>
                <c:pt idx="2859">
                  <c:v>64.231292999999994</c:v>
                </c:pt>
                <c:pt idx="2860">
                  <c:v>64.321665999999993</c:v>
                </c:pt>
                <c:pt idx="2861">
                  <c:v>64.430638999999999</c:v>
                </c:pt>
                <c:pt idx="2862">
                  <c:v>64.552895000000007</c:v>
                </c:pt>
                <c:pt idx="2863">
                  <c:v>64.669621000000006</c:v>
                </c:pt>
                <c:pt idx="2864">
                  <c:v>64.763842999999994</c:v>
                </c:pt>
                <c:pt idx="2865">
                  <c:v>64.831359000000006</c:v>
                </c:pt>
                <c:pt idx="2866">
                  <c:v>64.877126000000004</c:v>
                </c:pt>
                <c:pt idx="2867">
                  <c:v>64.908500000000004</c:v>
                </c:pt>
                <c:pt idx="2868">
                  <c:v>64.931640000000002</c:v>
                </c:pt>
                <c:pt idx="2869">
                  <c:v>64.946824000000007</c:v>
                </c:pt>
                <c:pt idx="2870">
                  <c:v>64.946656000000004</c:v>
                </c:pt>
                <c:pt idx="2871">
                  <c:v>64.924959000000001</c:v>
                </c:pt>
                <c:pt idx="2872">
                  <c:v>64.886525000000006</c:v>
                </c:pt>
                <c:pt idx="2873">
                  <c:v>64.842252999999999</c:v>
                </c:pt>
                <c:pt idx="2874">
                  <c:v>64.796768999999998</c:v>
                </c:pt>
                <c:pt idx="2875">
                  <c:v>64.747414000000006</c:v>
                </c:pt>
                <c:pt idx="2876">
                  <c:v>64.692567999999994</c:v>
                </c:pt>
                <c:pt idx="2877">
                  <c:v>64.633407000000005</c:v>
                </c:pt>
                <c:pt idx="2878">
                  <c:v>64.571543000000005</c:v>
                </c:pt>
                <c:pt idx="2879">
                  <c:v>64.514247999999995</c:v>
                </c:pt>
                <c:pt idx="2880">
                  <c:v>64.476712000000006</c:v>
                </c:pt>
                <c:pt idx="2881">
                  <c:v>64.465895000000003</c:v>
                </c:pt>
                <c:pt idx="2882">
                  <c:v>64.465762999999995</c:v>
                </c:pt>
                <c:pt idx="2883">
                  <c:v>64.453541999999999</c:v>
                </c:pt>
                <c:pt idx="2884">
                  <c:v>64.427788000000007</c:v>
                </c:pt>
                <c:pt idx="2885">
                  <c:v>64.405130999999997</c:v>
                </c:pt>
                <c:pt idx="2886">
                  <c:v>64.393229000000005</c:v>
                </c:pt>
                <c:pt idx="2887">
                  <c:v>64.385874000000001</c:v>
                </c:pt>
                <c:pt idx="2888">
                  <c:v>64.383730999999997</c:v>
                </c:pt>
                <c:pt idx="2889">
                  <c:v>64.397239999999996</c:v>
                </c:pt>
                <c:pt idx="2890">
                  <c:v>64.423596000000003</c:v>
                </c:pt>
                <c:pt idx="2891">
                  <c:v>64.439717000000002</c:v>
                </c:pt>
                <c:pt idx="2892">
                  <c:v>64.426756999999995</c:v>
                </c:pt>
                <c:pt idx="2893">
                  <c:v>64.388508000000002</c:v>
                </c:pt>
                <c:pt idx="2894">
                  <c:v>64.340761999999998</c:v>
                </c:pt>
                <c:pt idx="2895">
                  <c:v>64.295293999999998</c:v>
                </c:pt>
                <c:pt idx="2896">
                  <c:v>64.258174999999994</c:v>
                </c:pt>
                <c:pt idx="2897">
                  <c:v>64.229225</c:v>
                </c:pt>
                <c:pt idx="2898">
                  <c:v>64.197456000000003</c:v>
                </c:pt>
                <c:pt idx="2899">
                  <c:v>64.150480000000002</c:v>
                </c:pt>
                <c:pt idx="2900">
                  <c:v>64.095230000000001</c:v>
                </c:pt>
                <c:pt idx="2901">
                  <c:v>64.053995</c:v>
                </c:pt>
                <c:pt idx="2902">
                  <c:v>64.036861000000002</c:v>
                </c:pt>
                <c:pt idx="2903">
                  <c:v>64.033710999999997</c:v>
                </c:pt>
                <c:pt idx="2904">
                  <c:v>64.038462999999993</c:v>
                </c:pt>
                <c:pt idx="2905">
                  <c:v>64.062528999999998</c:v>
                </c:pt>
                <c:pt idx="2906">
                  <c:v>64.115860999999995</c:v>
                </c:pt>
                <c:pt idx="2907">
                  <c:v>64.192601999999994</c:v>
                </c:pt>
                <c:pt idx="2908">
                  <c:v>64.283300999999994</c:v>
                </c:pt>
                <c:pt idx="2909">
                  <c:v>64.386364</c:v>
                </c:pt>
                <c:pt idx="2910">
                  <c:v>64.502019000000004</c:v>
                </c:pt>
                <c:pt idx="2911">
                  <c:v>64.626433000000006</c:v>
                </c:pt>
                <c:pt idx="2912">
                  <c:v>64.752871999999996</c:v>
                </c:pt>
                <c:pt idx="2913">
                  <c:v>64.868983999999998</c:v>
                </c:pt>
                <c:pt idx="2914">
                  <c:v>64.957176000000004</c:v>
                </c:pt>
                <c:pt idx="2915">
                  <c:v>65.010109999999997</c:v>
                </c:pt>
                <c:pt idx="2916">
                  <c:v>65.043501000000006</c:v>
                </c:pt>
                <c:pt idx="2917">
                  <c:v>65.082414999999997</c:v>
                </c:pt>
                <c:pt idx="2918">
                  <c:v>65.134494000000004</c:v>
                </c:pt>
                <c:pt idx="2919">
                  <c:v>65.185655999999994</c:v>
                </c:pt>
                <c:pt idx="2920">
                  <c:v>65.221836999999994</c:v>
                </c:pt>
                <c:pt idx="2921">
                  <c:v>65.245265000000003</c:v>
                </c:pt>
                <c:pt idx="2922">
                  <c:v>65.269625000000005</c:v>
                </c:pt>
                <c:pt idx="2923">
                  <c:v>65.308057000000005</c:v>
                </c:pt>
                <c:pt idx="2924">
                  <c:v>65.364389000000003</c:v>
                </c:pt>
                <c:pt idx="2925">
                  <c:v>65.425928999999996</c:v>
                </c:pt>
                <c:pt idx="2926">
                  <c:v>65.467074999999994</c:v>
                </c:pt>
                <c:pt idx="2927">
                  <c:v>65.473040999999995</c:v>
                </c:pt>
                <c:pt idx="2928">
                  <c:v>65.460382999999993</c:v>
                </c:pt>
                <c:pt idx="2929">
                  <c:v>65.462714000000005</c:v>
                </c:pt>
                <c:pt idx="2930">
                  <c:v>65.495457999999999</c:v>
                </c:pt>
                <c:pt idx="2931">
                  <c:v>65.5458</c:v>
                </c:pt>
                <c:pt idx="2932">
                  <c:v>65.596960999999993</c:v>
                </c:pt>
                <c:pt idx="2933">
                  <c:v>65.647480000000002</c:v>
                </c:pt>
                <c:pt idx="2934">
                  <c:v>65.702996999999996</c:v>
                </c:pt>
                <c:pt idx="2935">
                  <c:v>65.761983999999998</c:v>
                </c:pt>
                <c:pt idx="2936">
                  <c:v>65.816207000000006</c:v>
                </c:pt>
                <c:pt idx="2937">
                  <c:v>65.858050000000006</c:v>
                </c:pt>
                <c:pt idx="2938">
                  <c:v>65.884596000000002</c:v>
                </c:pt>
                <c:pt idx="2939">
                  <c:v>65.901723000000004</c:v>
                </c:pt>
                <c:pt idx="2940">
                  <c:v>65.925501999999994</c:v>
                </c:pt>
                <c:pt idx="2941">
                  <c:v>65.970848000000004</c:v>
                </c:pt>
                <c:pt idx="2942">
                  <c:v>66.035903000000005</c:v>
                </c:pt>
                <c:pt idx="2943">
                  <c:v>66.105242000000004</c:v>
                </c:pt>
                <c:pt idx="2944">
                  <c:v>66.169488000000001</c:v>
                </c:pt>
                <c:pt idx="2945">
                  <c:v>66.232692999999998</c:v>
                </c:pt>
                <c:pt idx="2946">
                  <c:v>66.299114000000003</c:v>
                </c:pt>
                <c:pt idx="2947">
                  <c:v>66.363203999999996</c:v>
                </c:pt>
                <c:pt idx="2948">
                  <c:v>66.418457000000004</c:v>
                </c:pt>
                <c:pt idx="2949">
                  <c:v>66.468395999999998</c:v>
                </c:pt>
                <c:pt idx="2950">
                  <c:v>66.521612000000005</c:v>
                </c:pt>
                <c:pt idx="2951">
                  <c:v>66.581883000000005</c:v>
                </c:pt>
                <c:pt idx="2952">
                  <c:v>66.648956999999996</c:v>
                </c:pt>
                <c:pt idx="2953">
                  <c:v>66.721119000000002</c:v>
                </c:pt>
                <c:pt idx="2954">
                  <c:v>66.790446000000003</c:v>
                </c:pt>
                <c:pt idx="2955">
                  <c:v>66.842327999999995</c:v>
                </c:pt>
                <c:pt idx="2956">
                  <c:v>66.866679000000005</c:v>
                </c:pt>
                <c:pt idx="2957">
                  <c:v>66.868938999999997</c:v>
                </c:pt>
                <c:pt idx="2958">
                  <c:v>66.868189999999998</c:v>
                </c:pt>
                <c:pt idx="2959">
                  <c:v>66.884545000000003</c:v>
                </c:pt>
                <c:pt idx="2960">
                  <c:v>66.926382000000004</c:v>
                </c:pt>
                <c:pt idx="2961">
                  <c:v>66.983622999999994</c:v>
                </c:pt>
                <c:pt idx="2962">
                  <c:v>67.03134</c:v>
                </c:pt>
                <c:pt idx="2963">
                  <c:v>67.046563000000006</c:v>
                </c:pt>
                <c:pt idx="2964">
                  <c:v>67.026790000000005</c:v>
                </c:pt>
                <c:pt idx="2965">
                  <c:v>66.991124999999997</c:v>
                </c:pt>
                <c:pt idx="2966">
                  <c:v>66.963119000000006</c:v>
                </c:pt>
                <c:pt idx="2967">
                  <c:v>66.956062000000003</c:v>
                </c:pt>
                <c:pt idx="2968">
                  <c:v>66.974535000000003</c:v>
                </c:pt>
                <c:pt idx="2969">
                  <c:v>67.020011999999994</c:v>
                </c:pt>
                <c:pt idx="2970">
                  <c:v>67.086472999999998</c:v>
                </c:pt>
                <c:pt idx="2971">
                  <c:v>67.155327999999997</c:v>
                </c:pt>
                <c:pt idx="2972">
                  <c:v>67.204365999999993</c:v>
                </c:pt>
                <c:pt idx="2973">
                  <c:v>67.224658000000005</c:v>
                </c:pt>
                <c:pt idx="2974">
                  <c:v>67.226490999999996</c:v>
                </c:pt>
                <c:pt idx="2975">
                  <c:v>67.228618999999995</c:v>
                </c:pt>
                <c:pt idx="2976">
                  <c:v>67.244842000000006</c:v>
                </c:pt>
                <c:pt idx="2977">
                  <c:v>67.280280000000005</c:v>
                </c:pt>
                <c:pt idx="2978">
                  <c:v>67.333569999999995</c:v>
                </c:pt>
                <c:pt idx="2979">
                  <c:v>67.396664999999999</c:v>
                </c:pt>
                <c:pt idx="2980">
                  <c:v>67.453149999999994</c:v>
                </c:pt>
                <c:pt idx="2981">
                  <c:v>67.483895000000004</c:v>
                </c:pt>
                <c:pt idx="2982">
                  <c:v>67.482654999999994</c:v>
                </c:pt>
                <c:pt idx="2983">
                  <c:v>67.467765999999997</c:v>
                </c:pt>
                <c:pt idx="2984">
                  <c:v>67.472517999999994</c:v>
                </c:pt>
                <c:pt idx="2985">
                  <c:v>67.516682000000003</c:v>
                </c:pt>
                <c:pt idx="2986">
                  <c:v>67.585333000000006</c:v>
                </c:pt>
                <c:pt idx="2987">
                  <c:v>67.640456999999998</c:v>
                </c:pt>
                <c:pt idx="2988">
                  <c:v>67.657185999999996</c:v>
                </c:pt>
                <c:pt idx="2989">
                  <c:v>67.647132999999997</c:v>
                </c:pt>
                <c:pt idx="2990">
                  <c:v>67.643897999999993</c:v>
                </c:pt>
                <c:pt idx="2991">
                  <c:v>67.667327999999998</c:v>
                </c:pt>
                <c:pt idx="2992">
                  <c:v>67.706704000000002</c:v>
                </c:pt>
                <c:pt idx="2993">
                  <c:v>67.738241000000002</c:v>
                </c:pt>
                <c:pt idx="2994">
                  <c:v>67.751300000000001</c:v>
                </c:pt>
                <c:pt idx="2995">
                  <c:v>67.752059000000003</c:v>
                </c:pt>
                <c:pt idx="2996">
                  <c:v>67.747034999999997</c:v>
                </c:pt>
                <c:pt idx="2997">
                  <c:v>67.734500999999995</c:v>
                </c:pt>
                <c:pt idx="2998">
                  <c:v>67.714215999999993</c:v>
                </c:pt>
                <c:pt idx="2999">
                  <c:v>67.695307999999997</c:v>
                </c:pt>
                <c:pt idx="3000">
                  <c:v>67.686395000000005</c:v>
                </c:pt>
                <c:pt idx="3001">
                  <c:v>67.682728999999995</c:v>
                </c:pt>
                <c:pt idx="3002">
                  <c:v>67.672089</c:v>
                </c:pt>
                <c:pt idx="3003">
                  <c:v>67.652026000000006</c:v>
                </c:pt>
                <c:pt idx="3004">
                  <c:v>67.632150999999993</c:v>
                </c:pt>
                <c:pt idx="3005">
                  <c:v>67.618009000000001</c:v>
                </c:pt>
                <c:pt idx="3006">
                  <c:v>67.602228999999994</c:v>
                </c:pt>
                <c:pt idx="3007">
                  <c:v>67.577496999999994</c:v>
                </c:pt>
                <c:pt idx="3008">
                  <c:v>67.551423</c:v>
                </c:pt>
                <c:pt idx="3009">
                  <c:v>67.539720000000003</c:v>
                </c:pt>
                <c:pt idx="3010">
                  <c:v>67.546499999999995</c:v>
                </c:pt>
                <c:pt idx="3011">
                  <c:v>67.559137000000007</c:v>
                </c:pt>
                <c:pt idx="3012">
                  <c:v>67.563404000000006</c:v>
                </c:pt>
                <c:pt idx="3013">
                  <c:v>67.557705999999996</c:v>
                </c:pt>
                <c:pt idx="3014">
                  <c:v>67.550417999999993</c:v>
                </c:pt>
                <c:pt idx="3015">
                  <c:v>67.546559999999999</c:v>
                </c:pt>
                <c:pt idx="3016">
                  <c:v>67.538527000000002</c:v>
                </c:pt>
                <c:pt idx="3017">
                  <c:v>67.508216000000004</c:v>
                </c:pt>
                <c:pt idx="3018">
                  <c:v>67.440438999999998</c:v>
                </c:pt>
                <c:pt idx="3019">
                  <c:v>67.340243000000001</c:v>
                </c:pt>
                <c:pt idx="3020">
                  <c:v>67.238039999999998</c:v>
                </c:pt>
                <c:pt idx="3021">
                  <c:v>67.171107000000006</c:v>
                </c:pt>
                <c:pt idx="3022">
                  <c:v>67.153197000000006</c:v>
                </c:pt>
                <c:pt idx="3023">
                  <c:v>67.163319000000001</c:v>
                </c:pt>
                <c:pt idx="3024">
                  <c:v>67.167282999999998</c:v>
                </c:pt>
                <c:pt idx="3025">
                  <c:v>67.147047000000001</c:v>
                </c:pt>
                <c:pt idx="3026">
                  <c:v>67.106978999999995</c:v>
                </c:pt>
                <c:pt idx="3027">
                  <c:v>67.058695</c:v>
                </c:pt>
                <c:pt idx="3028">
                  <c:v>67.009896999999995</c:v>
                </c:pt>
                <c:pt idx="3029">
                  <c:v>66.967326</c:v>
                </c:pt>
                <c:pt idx="3030">
                  <c:v>66.938394000000002</c:v>
                </c:pt>
                <c:pt idx="3031">
                  <c:v>66.921774999999997</c:v>
                </c:pt>
                <c:pt idx="3032">
                  <c:v>66.901393999999996</c:v>
                </c:pt>
                <c:pt idx="3033">
                  <c:v>66.859195</c:v>
                </c:pt>
                <c:pt idx="3034">
                  <c:v>66.796194</c:v>
                </c:pt>
                <c:pt idx="3035">
                  <c:v>66.735876000000005</c:v>
                </c:pt>
                <c:pt idx="3036">
                  <c:v>66.703335999999993</c:v>
                </c:pt>
                <c:pt idx="3037">
                  <c:v>66.702534999999997</c:v>
                </c:pt>
                <c:pt idx="3038">
                  <c:v>66.715226000000001</c:v>
                </c:pt>
                <c:pt idx="3039">
                  <c:v>66.719829000000004</c:v>
                </c:pt>
                <c:pt idx="3040">
                  <c:v>66.707425999999998</c:v>
                </c:pt>
                <c:pt idx="3041">
                  <c:v>66.679902999999996</c:v>
                </c:pt>
                <c:pt idx="3042">
                  <c:v>66.639081000000004</c:v>
                </c:pt>
                <c:pt idx="3043">
                  <c:v>66.583485999999994</c:v>
                </c:pt>
                <c:pt idx="3044">
                  <c:v>66.515321</c:v>
                </c:pt>
                <c:pt idx="3045">
                  <c:v>66.445552000000006</c:v>
                </c:pt>
                <c:pt idx="3046">
                  <c:v>66.388229999999993</c:v>
                </c:pt>
                <c:pt idx="3047">
                  <c:v>66.350370999999996</c:v>
                </c:pt>
                <c:pt idx="3048">
                  <c:v>66.329278000000002</c:v>
                </c:pt>
                <c:pt idx="3049">
                  <c:v>66.317898999999997</c:v>
                </c:pt>
                <c:pt idx="3050">
                  <c:v>66.308920000000001</c:v>
                </c:pt>
                <c:pt idx="3051">
                  <c:v>66.294172000000003</c:v>
                </c:pt>
                <c:pt idx="3052">
                  <c:v>66.265998999999994</c:v>
                </c:pt>
                <c:pt idx="3053">
                  <c:v>66.224750999999998</c:v>
                </c:pt>
                <c:pt idx="3054">
                  <c:v>66.184190999999998</c:v>
                </c:pt>
                <c:pt idx="3055">
                  <c:v>66.163927999999999</c:v>
                </c:pt>
                <c:pt idx="3056">
                  <c:v>66.173466000000005</c:v>
                </c:pt>
                <c:pt idx="3057">
                  <c:v>66.204650000000001</c:v>
                </c:pt>
                <c:pt idx="3058">
                  <c:v>66.239294999999998</c:v>
                </c:pt>
                <c:pt idx="3059">
                  <c:v>66.260810000000006</c:v>
                </c:pt>
                <c:pt idx="3060">
                  <c:v>66.258155000000002</c:v>
                </c:pt>
                <c:pt idx="3061">
                  <c:v>66.226900000000001</c:v>
                </c:pt>
                <c:pt idx="3062">
                  <c:v>66.175826999999998</c:v>
                </c:pt>
                <c:pt idx="3063">
                  <c:v>66.130618999999996</c:v>
                </c:pt>
                <c:pt idx="3064">
                  <c:v>66.121431999999999</c:v>
                </c:pt>
                <c:pt idx="3065">
                  <c:v>66.161496</c:v>
                </c:pt>
                <c:pt idx="3066">
                  <c:v>66.238249999999994</c:v>
                </c:pt>
                <c:pt idx="3067">
                  <c:v>66.324561000000003</c:v>
                </c:pt>
                <c:pt idx="3068">
                  <c:v>66.395629</c:v>
                </c:pt>
                <c:pt idx="3069">
                  <c:v>66.438596000000004</c:v>
                </c:pt>
                <c:pt idx="3070">
                  <c:v>66.456789999999998</c:v>
                </c:pt>
                <c:pt idx="3071">
                  <c:v>66.468530000000001</c:v>
                </c:pt>
                <c:pt idx="3072">
                  <c:v>66.493983999999998</c:v>
                </c:pt>
                <c:pt idx="3073">
                  <c:v>66.536871000000005</c:v>
                </c:pt>
                <c:pt idx="3074">
                  <c:v>66.582006000000007</c:v>
                </c:pt>
                <c:pt idx="3075">
                  <c:v>66.614593999999997</c:v>
                </c:pt>
                <c:pt idx="3076">
                  <c:v>66.637568999999999</c:v>
                </c:pt>
                <c:pt idx="3077">
                  <c:v>66.664698000000001</c:v>
                </c:pt>
                <c:pt idx="3078">
                  <c:v>66.700004000000007</c:v>
                </c:pt>
                <c:pt idx="3079">
                  <c:v>66.731515999999999</c:v>
                </c:pt>
                <c:pt idx="3080">
                  <c:v>66.746530000000007</c:v>
                </c:pt>
                <c:pt idx="3081">
                  <c:v>66.747585000000001</c:v>
                </c:pt>
                <c:pt idx="3082">
                  <c:v>66.750093000000007</c:v>
                </c:pt>
                <c:pt idx="3083">
                  <c:v>66.766959999999997</c:v>
                </c:pt>
                <c:pt idx="3084">
                  <c:v>66.801034999999999</c:v>
                </c:pt>
                <c:pt idx="3085">
                  <c:v>66.853300000000004</c:v>
                </c:pt>
                <c:pt idx="3086">
                  <c:v>66.930711000000002</c:v>
                </c:pt>
                <c:pt idx="3087">
                  <c:v>67.037561999999994</c:v>
                </c:pt>
                <c:pt idx="3088">
                  <c:v>67.161434999999997</c:v>
                </c:pt>
                <c:pt idx="3089">
                  <c:v>67.279607999999996</c:v>
                </c:pt>
                <c:pt idx="3090">
                  <c:v>67.384540999999999</c:v>
                </c:pt>
                <c:pt idx="3091">
                  <c:v>67.492255</c:v>
                </c:pt>
                <c:pt idx="3092">
                  <c:v>67.615627000000003</c:v>
                </c:pt>
                <c:pt idx="3093">
                  <c:v>67.738483000000002</c:v>
                </c:pt>
                <c:pt idx="3094">
                  <c:v>67.830083999999999</c:v>
                </c:pt>
                <c:pt idx="3095">
                  <c:v>67.880775999999997</c:v>
                </c:pt>
                <c:pt idx="3096">
                  <c:v>67.909317999999999</c:v>
                </c:pt>
                <c:pt idx="3097">
                  <c:v>67.937652</c:v>
                </c:pt>
                <c:pt idx="3098">
                  <c:v>67.972151999999994</c:v>
                </c:pt>
                <c:pt idx="3099">
                  <c:v>68.008872999999994</c:v>
                </c:pt>
                <c:pt idx="3100">
                  <c:v>68.043396000000001</c:v>
                </c:pt>
                <c:pt idx="3101">
                  <c:v>68.072374999999994</c:v>
                </c:pt>
                <c:pt idx="3102">
                  <c:v>68.096127999999993</c:v>
                </c:pt>
                <c:pt idx="3103">
                  <c:v>68.122252000000003</c:v>
                </c:pt>
                <c:pt idx="3104">
                  <c:v>68.158422999999999</c:v>
                </c:pt>
                <c:pt idx="3105">
                  <c:v>68.200489000000005</c:v>
                </c:pt>
                <c:pt idx="3106">
                  <c:v>68.236168000000006</c:v>
                </c:pt>
                <c:pt idx="3107">
                  <c:v>68.261633000000003</c:v>
                </c:pt>
                <c:pt idx="3108">
                  <c:v>68.285747999999998</c:v>
                </c:pt>
                <c:pt idx="3109">
                  <c:v>68.317852999999999</c:v>
                </c:pt>
                <c:pt idx="3110">
                  <c:v>68.361030999999997</c:v>
                </c:pt>
                <c:pt idx="3111">
                  <c:v>68.417574000000002</c:v>
                </c:pt>
                <c:pt idx="3112">
                  <c:v>68.489742000000007</c:v>
                </c:pt>
                <c:pt idx="3113">
                  <c:v>68.572152000000003</c:v>
                </c:pt>
                <c:pt idx="3114">
                  <c:v>68.652852999999993</c:v>
                </c:pt>
                <c:pt idx="3115">
                  <c:v>68.724705999999998</c:v>
                </c:pt>
                <c:pt idx="3116">
                  <c:v>68.787824000000001</c:v>
                </c:pt>
                <c:pt idx="3117">
                  <c:v>68.841727000000006</c:v>
                </c:pt>
                <c:pt idx="3118">
                  <c:v>68.886633000000003</c:v>
                </c:pt>
                <c:pt idx="3119">
                  <c:v>68.932149999999993</c:v>
                </c:pt>
                <c:pt idx="3120">
                  <c:v>68.990386000000001</c:v>
                </c:pt>
                <c:pt idx="3121">
                  <c:v>69.057608999999999</c:v>
                </c:pt>
                <c:pt idx="3122">
                  <c:v>69.116878</c:v>
                </c:pt>
                <c:pt idx="3123">
                  <c:v>69.163956999999996</c:v>
                </c:pt>
                <c:pt idx="3124">
                  <c:v>69.217802000000006</c:v>
                </c:pt>
                <c:pt idx="3125">
                  <c:v>69.300110000000004</c:v>
                </c:pt>
                <c:pt idx="3126">
                  <c:v>69.414623000000006</c:v>
                </c:pt>
                <c:pt idx="3127">
                  <c:v>69.547737999999995</c:v>
                </c:pt>
                <c:pt idx="3128">
                  <c:v>69.676860000000005</c:v>
                </c:pt>
                <c:pt idx="3129">
                  <c:v>69.778724999999994</c:v>
                </c:pt>
                <c:pt idx="3130">
                  <c:v>69.847069000000005</c:v>
                </c:pt>
                <c:pt idx="3131">
                  <c:v>69.903917000000007</c:v>
                </c:pt>
                <c:pt idx="3132">
                  <c:v>69.976786000000004</c:v>
                </c:pt>
                <c:pt idx="3133">
                  <c:v>70.064600999999996</c:v>
                </c:pt>
                <c:pt idx="3134">
                  <c:v>70.144923000000006</c:v>
                </c:pt>
                <c:pt idx="3135">
                  <c:v>70.215112000000005</c:v>
                </c:pt>
                <c:pt idx="3136">
                  <c:v>70.300196</c:v>
                </c:pt>
                <c:pt idx="3137">
                  <c:v>70.410357000000005</c:v>
                </c:pt>
                <c:pt idx="3138">
                  <c:v>70.515880999999993</c:v>
                </c:pt>
                <c:pt idx="3139">
                  <c:v>70.584063</c:v>
                </c:pt>
                <c:pt idx="3140">
                  <c:v>70.624540999999994</c:v>
                </c:pt>
                <c:pt idx="3141">
                  <c:v>70.676151000000004</c:v>
                </c:pt>
                <c:pt idx="3142">
                  <c:v>70.757732000000004</c:v>
                </c:pt>
                <c:pt idx="3143">
                  <c:v>70.852335999999994</c:v>
                </c:pt>
                <c:pt idx="3144">
                  <c:v>70.936415999999994</c:v>
                </c:pt>
                <c:pt idx="3145">
                  <c:v>71.005989999999997</c:v>
                </c:pt>
                <c:pt idx="3146">
                  <c:v>71.071847000000005</c:v>
                </c:pt>
                <c:pt idx="3147">
                  <c:v>71.141910999999993</c:v>
                </c:pt>
                <c:pt idx="3148">
                  <c:v>71.213918000000007</c:v>
                </c:pt>
                <c:pt idx="3149">
                  <c:v>71.280654999999996</c:v>
                </c:pt>
                <c:pt idx="3150">
                  <c:v>71.339585999999997</c:v>
                </c:pt>
                <c:pt idx="3151">
                  <c:v>71.396743999999998</c:v>
                </c:pt>
                <c:pt idx="3152">
                  <c:v>71.458438000000001</c:v>
                </c:pt>
                <c:pt idx="3153">
                  <c:v>71.520932000000002</c:v>
                </c:pt>
                <c:pt idx="3154">
                  <c:v>71.576093</c:v>
                </c:pt>
                <c:pt idx="3155">
                  <c:v>71.627178999999998</c:v>
                </c:pt>
                <c:pt idx="3156">
                  <c:v>71.687572000000003</c:v>
                </c:pt>
                <c:pt idx="3157">
                  <c:v>71.760171</c:v>
                </c:pt>
                <c:pt idx="3158">
                  <c:v>71.829819000000001</c:v>
                </c:pt>
                <c:pt idx="3159">
                  <c:v>71.883677000000006</c:v>
                </c:pt>
                <c:pt idx="3160">
                  <c:v>71.929935999999998</c:v>
                </c:pt>
                <c:pt idx="3161">
                  <c:v>71.988945999999999</c:v>
                </c:pt>
                <c:pt idx="3162">
                  <c:v>72.073235999999994</c:v>
                </c:pt>
                <c:pt idx="3163">
                  <c:v>72.181303</c:v>
                </c:pt>
                <c:pt idx="3164">
                  <c:v>72.301019999999994</c:v>
                </c:pt>
                <c:pt idx="3165">
                  <c:v>72.411664999999999</c:v>
                </c:pt>
                <c:pt idx="3166">
                  <c:v>72.493628000000001</c:v>
                </c:pt>
                <c:pt idx="3167">
                  <c:v>72.547334000000006</c:v>
                </c:pt>
                <c:pt idx="3168">
                  <c:v>72.595068999999995</c:v>
                </c:pt>
                <c:pt idx="3169">
                  <c:v>72.654138000000003</c:v>
                </c:pt>
                <c:pt idx="3170">
                  <c:v>72.716173999999995</c:v>
                </c:pt>
                <c:pt idx="3171">
                  <c:v>72.765441999999993</c:v>
                </c:pt>
                <c:pt idx="3172">
                  <c:v>72.809427999999997</c:v>
                </c:pt>
                <c:pt idx="3173">
                  <c:v>72.872140000000002</c:v>
                </c:pt>
                <c:pt idx="3174">
                  <c:v>72.958538000000004</c:v>
                </c:pt>
                <c:pt idx="3175">
                  <c:v>73.046308999999994</c:v>
                </c:pt>
                <c:pt idx="3176">
                  <c:v>73.118167</c:v>
                </c:pt>
                <c:pt idx="3177">
                  <c:v>73.183820999999995</c:v>
                </c:pt>
                <c:pt idx="3178">
                  <c:v>73.261553000000006</c:v>
                </c:pt>
                <c:pt idx="3179">
                  <c:v>73.352509999999995</c:v>
                </c:pt>
                <c:pt idx="3180">
                  <c:v>73.441230000000004</c:v>
                </c:pt>
                <c:pt idx="3181">
                  <c:v>73.510581999999999</c:v>
                </c:pt>
                <c:pt idx="3182">
                  <c:v>73.549811000000005</c:v>
                </c:pt>
                <c:pt idx="3183">
                  <c:v>73.554548999999994</c:v>
                </c:pt>
                <c:pt idx="3184">
                  <c:v>73.524432000000004</c:v>
                </c:pt>
                <c:pt idx="3185">
                  <c:v>73.459868999999998</c:v>
                </c:pt>
                <c:pt idx="3186">
                  <c:v>73.359267000000003</c:v>
                </c:pt>
                <c:pt idx="3187">
                  <c:v>73.220335000000006</c:v>
                </c:pt>
                <c:pt idx="3188">
                  <c:v>73.045941999999997</c:v>
                </c:pt>
                <c:pt idx="3189">
                  <c:v>72.847139999999996</c:v>
                </c:pt>
                <c:pt idx="3190">
                  <c:v>72.635996000000006</c:v>
                </c:pt>
                <c:pt idx="3191">
                  <c:v>72.413950999999997</c:v>
                </c:pt>
                <c:pt idx="3192">
                  <c:v>72.172183000000004</c:v>
                </c:pt>
                <c:pt idx="3193">
                  <c:v>71.909532999999996</c:v>
                </c:pt>
                <c:pt idx="3194">
                  <c:v>71.649896999999996</c:v>
                </c:pt>
                <c:pt idx="3195">
                  <c:v>71.434826999999999</c:v>
                </c:pt>
                <c:pt idx="3196">
                  <c:v>71.292989000000006</c:v>
                </c:pt>
                <c:pt idx="3197">
                  <c:v>71.218580000000003</c:v>
                </c:pt>
                <c:pt idx="3198">
                  <c:v>71.184749999999994</c:v>
                </c:pt>
                <c:pt idx="3199">
                  <c:v>71.175972999999999</c:v>
                </c:pt>
                <c:pt idx="3200">
                  <c:v>71.197897999999995</c:v>
                </c:pt>
                <c:pt idx="3201">
                  <c:v>71.256365000000002</c:v>
                </c:pt>
                <c:pt idx="3202">
                  <c:v>71.340805000000003</c:v>
                </c:pt>
                <c:pt idx="3203">
                  <c:v>71.436077999999995</c:v>
                </c:pt>
                <c:pt idx="3204">
                  <c:v>71.540425999999997</c:v>
                </c:pt>
                <c:pt idx="3205">
                  <c:v>71.660914000000005</c:v>
                </c:pt>
                <c:pt idx="3206">
                  <c:v>71.797437000000002</c:v>
                </c:pt>
                <c:pt idx="3207">
                  <c:v>71.939306999999999</c:v>
                </c:pt>
                <c:pt idx="3208">
                  <c:v>72.070812000000004</c:v>
                </c:pt>
                <c:pt idx="3209">
                  <c:v>72.173237</c:v>
                </c:pt>
                <c:pt idx="3210">
                  <c:v>72.231092000000004</c:v>
                </c:pt>
                <c:pt idx="3211">
                  <c:v>72.247057999999996</c:v>
                </c:pt>
                <c:pt idx="3212">
                  <c:v>72.244343999999998</c:v>
                </c:pt>
                <c:pt idx="3213">
                  <c:v>72.243786</c:v>
                </c:pt>
                <c:pt idx="3214">
                  <c:v>72.242594999999994</c:v>
                </c:pt>
                <c:pt idx="3215">
                  <c:v>72.224519999999998</c:v>
                </c:pt>
                <c:pt idx="3216">
                  <c:v>72.186471999999995</c:v>
                </c:pt>
                <c:pt idx="3217">
                  <c:v>72.145045999999994</c:v>
                </c:pt>
                <c:pt idx="3218">
                  <c:v>72.119248999999996</c:v>
                </c:pt>
                <c:pt idx="3219">
                  <c:v>72.116598999999994</c:v>
                </c:pt>
                <c:pt idx="3220">
                  <c:v>72.134915000000007</c:v>
                </c:pt>
                <c:pt idx="3221">
                  <c:v>72.168175000000005</c:v>
                </c:pt>
                <c:pt idx="3222">
                  <c:v>72.209881999999993</c:v>
                </c:pt>
                <c:pt idx="3223">
                  <c:v>72.256246000000004</c:v>
                </c:pt>
                <c:pt idx="3224">
                  <c:v>72.304282999999998</c:v>
                </c:pt>
                <c:pt idx="3225">
                  <c:v>72.343817999999999</c:v>
                </c:pt>
                <c:pt idx="3226">
                  <c:v>72.360007999999993</c:v>
                </c:pt>
                <c:pt idx="3227">
                  <c:v>72.352463</c:v>
                </c:pt>
                <c:pt idx="3228">
                  <c:v>72.343891999999997</c:v>
                </c:pt>
                <c:pt idx="3229">
                  <c:v>72.357162000000002</c:v>
                </c:pt>
                <c:pt idx="3230">
                  <c:v>72.387259</c:v>
                </c:pt>
                <c:pt idx="3231">
                  <c:v>72.407539</c:v>
                </c:pt>
                <c:pt idx="3232">
                  <c:v>72.401059000000004</c:v>
                </c:pt>
                <c:pt idx="3233">
                  <c:v>72.374105</c:v>
                </c:pt>
                <c:pt idx="3234">
                  <c:v>72.340813999999995</c:v>
                </c:pt>
                <c:pt idx="3235">
                  <c:v>72.306769000000003</c:v>
                </c:pt>
                <c:pt idx="3236">
                  <c:v>72.269582</c:v>
                </c:pt>
                <c:pt idx="3237">
                  <c:v>72.226479999999995</c:v>
                </c:pt>
                <c:pt idx="3238">
                  <c:v>72.178954000000004</c:v>
                </c:pt>
                <c:pt idx="3239">
                  <c:v>72.133913000000007</c:v>
                </c:pt>
                <c:pt idx="3240">
                  <c:v>72.096935999999999</c:v>
                </c:pt>
                <c:pt idx="3241">
                  <c:v>72.059382999999997</c:v>
                </c:pt>
                <c:pt idx="3242">
                  <c:v>71.999573999999996</c:v>
                </c:pt>
                <c:pt idx="3243">
                  <c:v>71.907030000000006</c:v>
                </c:pt>
                <c:pt idx="3244">
                  <c:v>71.800155000000004</c:v>
                </c:pt>
                <c:pt idx="3245">
                  <c:v>71.710352999999998</c:v>
                </c:pt>
                <c:pt idx="3246">
                  <c:v>71.654971000000003</c:v>
                </c:pt>
                <c:pt idx="3247">
                  <c:v>71.633548000000005</c:v>
                </c:pt>
                <c:pt idx="3248">
                  <c:v>71.636730999999997</c:v>
                </c:pt>
                <c:pt idx="3249">
                  <c:v>71.641423000000003</c:v>
                </c:pt>
                <c:pt idx="3250">
                  <c:v>71.609521999999998</c:v>
                </c:pt>
                <c:pt idx="3251">
                  <c:v>71.516856000000004</c:v>
                </c:pt>
                <c:pt idx="3252">
                  <c:v>71.381494000000004</c:v>
                </c:pt>
                <c:pt idx="3253">
                  <c:v>71.244614999999996</c:v>
                </c:pt>
                <c:pt idx="3254">
                  <c:v>71.126311000000001</c:v>
                </c:pt>
                <c:pt idx="3255">
                  <c:v>71.015795999999995</c:v>
                </c:pt>
                <c:pt idx="3256">
                  <c:v>70.895711000000006</c:v>
                </c:pt>
                <c:pt idx="3257">
                  <c:v>70.752087000000003</c:v>
                </c:pt>
                <c:pt idx="3258">
                  <c:v>70.567423000000005</c:v>
                </c:pt>
                <c:pt idx="3259">
                  <c:v>70.334607000000005</c:v>
                </c:pt>
                <c:pt idx="3260">
                  <c:v>70.078288000000001</c:v>
                </c:pt>
                <c:pt idx="3261">
                  <c:v>69.833365000000001</c:v>
                </c:pt>
                <c:pt idx="3262">
                  <c:v>69.599204999999998</c:v>
                </c:pt>
                <c:pt idx="3263">
                  <c:v>69.341819999999998</c:v>
                </c:pt>
                <c:pt idx="3264">
                  <c:v>69.043432999999993</c:v>
                </c:pt>
                <c:pt idx="3265">
                  <c:v>68.722283000000004</c:v>
                </c:pt>
                <c:pt idx="3266">
                  <c:v>68.399966000000006</c:v>
                </c:pt>
                <c:pt idx="3267">
                  <c:v>68.079663999999994</c:v>
                </c:pt>
                <c:pt idx="3268">
                  <c:v>67.765388999999999</c:v>
                </c:pt>
                <c:pt idx="3269">
                  <c:v>67.471828000000002</c:v>
                </c:pt>
                <c:pt idx="3270">
                  <c:v>67.201431999999997</c:v>
                </c:pt>
                <c:pt idx="3271">
                  <c:v>66.938913999999997</c:v>
                </c:pt>
                <c:pt idx="3272">
                  <c:v>66.682174000000003</c:v>
                </c:pt>
                <c:pt idx="3273">
                  <c:v>66.454237000000006</c:v>
                </c:pt>
                <c:pt idx="3274">
                  <c:v>66.270480000000006</c:v>
                </c:pt>
                <c:pt idx="3275">
                  <c:v>66.115534999999994</c:v>
                </c:pt>
                <c:pt idx="3276">
                  <c:v>65.965383000000003</c:v>
                </c:pt>
                <c:pt idx="3277">
                  <c:v>65.810693000000001</c:v>
                </c:pt>
                <c:pt idx="3278">
                  <c:v>65.645315999999994</c:v>
                </c:pt>
                <c:pt idx="3279">
                  <c:v>65.453899000000007</c:v>
                </c:pt>
                <c:pt idx="3280">
                  <c:v>65.230222999999995</c:v>
                </c:pt>
                <c:pt idx="3281">
                  <c:v>64.993072999999995</c:v>
                </c:pt>
                <c:pt idx="3282">
                  <c:v>64.765119999999996</c:v>
                </c:pt>
                <c:pt idx="3283">
                  <c:v>64.549071999999995</c:v>
                </c:pt>
                <c:pt idx="3284">
                  <c:v>64.334490000000002</c:v>
                </c:pt>
                <c:pt idx="3285">
                  <c:v>64.109823000000006</c:v>
                </c:pt>
                <c:pt idx="3286">
                  <c:v>63.863078000000002</c:v>
                </c:pt>
                <c:pt idx="3287">
                  <c:v>63.590111999999998</c:v>
                </c:pt>
                <c:pt idx="3288">
                  <c:v>63.306190000000001</c:v>
                </c:pt>
                <c:pt idx="3289">
                  <c:v>63.031481999999997</c:v>
                </c:pt>
                <c:pt idx="3290">
                  <c:v>62.764667000000003</c:v>
                </c:pt>
                <c:pt idx="3291">
                  <c:v>62.490499</c:v>
                </c:pt>
                <c:pt idx="3292">
                  <c:v>62.208362999999999</c:v>
                </c:pt>
                <c:pt idx="3293">
                  <c:v>61.927497000000002</c:v>
                </c:pt>
                <c:pt idx="3294">
                  <c:v>61.640259999999998</c:v>
                </c:pt>
                <c:pt idx="3295">
                  <c:v>61.332892000000001</c:v>
                </c:pt>
                <c:pt idx="3296">
                  <c:v>61.020263</c:v>
                </c:pt>
                <c:pt idx="3297">
                  <c:v>60.731796000000003</c:v>
                </c:pt>
                <c:pt idx="3298">
                  <c:v>60.461148000000001</c:v>
                </c:pt>
                <c:pt idx="3299">
                  <c:v>60.171498</c:v>
                </c:pt>
                <c:pt idx="3300">
                  <c:v>59.853225000000002</c:v>
                </c:pt>
                <c:pt idx="3301">
                  <c:v>59.532815999999997</c:v>
                </c:pt>
                <c:pt idx="3302">
                  <c:v>59.220430999999998</c:v>
                </c:pt>
                <c:pt idx="3303">
                  <c:v>58.893445999999997</c:v>
                </c:pt>
                <c:pt idx="3304">
                  <c:v>58.543509999999998</c:v>
                </c:pt>
                <c:pt idx="3305">
                  <c:v>58.194319999999998</c:v>
                </c:pt>
                <c:pt idx="3306">
                  <c:v>57.857002000000001</c:v>
                </c:pt>
                <c:pt idx="3307">
                  <c:v>57.514651999999998</c:v>
                </c:pt>
                <c:pt idx="3308">
                  <c:v>57.163885999999998</c:v>
                </c:pt>
                <c:pt idx="3309">
                  <c:v>56.822046</c:v>
                </c:pt>
                <c:pt idx="3310">
                  <c:v>56.481240999999997</c:v>
                </c:pt>
                <c:pt idx="3311">
                  <c:v>56.108317999999997</c:v>
                </c:pt>
                <c:pt idx="3312">
                  <c:v>55.712330000000001</c:v>
                </c:pt>
                <c:pt idx="3313">
                  <c:v>55.349660999999998</c:v>
                </c:pt>
                <c:pt idx="3314">
                  <c:v>55.034464999999997</c:v>
                </c:pt>
                <c:pt idx="3315">
                  <c:v>54.720087999999997</c:v>
                </c:pt>
                <c:pt idx="3316">
                  <c:v>54.388083000000002</c:v>
                </c:pt>
                <c:pt idx="3317">
                  <c:v>54.076903000000001</c:v>
                </c:pt>
                <c:pt idx="3318">
                  <c:v>53.802244000000002</c:v>
                </c:pt>
                <c:pt idx="3319">
                  <c:v>53.519874000000002</c:v>
                </c:pt>
                <c:pt idx="3320">
                  <c:v>53.196240000000003</c:v>
                </c:pt>
                <c:pt idx="3321">
                  <c:v>52.854509999999998</c:v>
                </c:pt>
                <c:pt idx="3322">
                  <c:v>52.519140999999998</c:v>
                </c:pt>
                <c:pt idx="3323">
                  <c:v>52.176082999999998</c:v>
                </c:pt>
                <c:pt idx="3324">
                  <c:v>51.813322999999997</c:v>
                </c:pt>
                <c:pt idx="3325">
                  <c:v>51.443829999999998</c:v>
                </c:pt>
                <c:pt idx="3326">
                  <c:v>51.079765000000002</c:v>
                </c:pt>
                <c:pt idx="3327">
                  <c:v>50.723996999999997</c:v>
                </c:pt>
                <c:pt idx="3328">
                  <c:v>50.385362000000001</c:v>
                </c:pt>
                <c:pt idx="3329">
                  <c:v>50.040891999999999</c:v>
                </c:pt>
                <c:pt idx="3330">
                  <c:v>49.603592999999996</c:v>
                </c:pt>
                <c:pt idx="3331">
                  <c:v>48.936256</c:v>
                </c:pt>
                <c:pt idx="3332">
                  <c:v>48.145932999999999</c:v>
                </c:pt>
                <c:pt idx="3333">
                  <c:v>47.733635</c:v>
                </c:pt>
                <c:pt idx="3334">
                  <c:v>47.736277999999999</c:v>
                </c:pt>
                <c:pt idx="3335">
                  <c:v>47.766616999999997</c:v>
                </c:pt>
                <c:pt idx="3336">
                  <c:v>47.646358999999997</c:v>
                </c:pt>
                <c:pt idx="3337">
                  <c:v>47.411261000000003</c:v>
                </c:pt>
                <c:pt idx="3338">
                  <c:v>47.145989</c:v>
                </c:pt>
                <c:pt idx="3339">
                  <c:v>46.872805</c:v>
                </c:pt>
                <c:pt idx="3340">
                  <c:v>46.578116999999999</c:v>
                </c:pt>
                <c:pt idx="3341">
                  <c:v>46.281444999999998</c:v>
                </c:pt>
                <c:pt idx="3342">
                  <c:v>46.009757</c:v>
                </c:pt>
                <c:pt idx="3343">
                  <c:v>45.755299000000001</c:v>
                </c:pt>
                <c:pt idx="3344">
                  <c:v>45.504463999999999</c:v>
                </c:pt>
                <c:pt idx="3345">
                  <c:v>45.260207000000001</c:v>
                </c:pt>
                <c:pt idx="3346">
                  <c:v>45.009613000000002</c:v>
                </c:pt>
                <c:pt idx="3347">
                  <c:v>44.723170000000003</c:v>
                </c:pt>
                <c:pt idx="3348">
                  <c:v>44.412467999999997</c:v>
                </c:pt>
                <c:pt idx="3349">
                  <c:v>44.135378000000003</c:v>
                </c:pt>
                <c:pt idx="3350">
                  <c:v>43.913876999999999</c:v>
                </c:pt>
                <c:pt idx="3351">
                  <c:v>43.702682000000003</c:v>
                </c:pt>
                <c:pt idx="3352">
                  <c:v>43.467993</c:v>
                </c:pt>
                <c:pt idx="3353">
                  <c:v>43.232781000000003</c:v>
                </c:pt>
                <c:pt idx="3354">
                  <c:v>43.016770000000001</c:v>
                </c:pt>
                <c:pt idx="3355">
                  <c:v>42.80097</c:v>
                </c:pt>
                <c:pt idx="3356">
                  <c:v>42.580329999999996</c:v>
                </c:pt>
                <c:pt idx="3357">
                  <c:v>42.381520999999999</c:v>
                </c:pt>
                <c:pt idx="3358">
                  <c:v>42.200499000000001</c:v>
                </c:pt>
                <c:pt idx="3359">
                  <c:v>41.992111000000001</c:v>
                </c:pt>
                <c:pt idx="3360">
                  <c:v>41.750633999999998</c:v>
                </c:pt>
                <c:pt idx="3361">
                  <c:v>41.531770999999999</c:v>
                </c:pt>
                <c:pt idx="3362">
                  <c:v>41.363812000000003</c:v>
                </c:pt>
                <c:pt idx="3363">
                  <c:v>41.205497000000001</c:v>
                </c:pt>
                <c:pt idx="3364">
                  <c:v>41.024298999999999</c:v>
                </c:pt>
                <c:pt idx="3365">
                  <c:v>40.844855000000003</c:v>
                </c:pt>
                <c:pt idx="3366">
                  <c:v>40.682955</c:v>
                </c:pt>
                <c:pt idx="3367">
                  <c:v>40.503892</c:v>
                </c:pt>
                <c:pt idx="3368">
                  <c:v>40.290531999999999</c:v>
                </c:pt>
                <c:pt idx="3369">
                  <c:v>40.081046000000001</c:v>
                </c:pt>
                <c:pt idx="3370">
                  <c:v>39.900669000000001</c:v>
                </c:pt>
                <c:pt idx="3371">
                  <c:v>39.720970999999999</c:v>
                </c:pt>
                <c:pt idx="3372">
                  <c:v>39.520265000000002</c:v>
                </c:pt>
                <c:pt idx="3373">
                  <c:v>39.322561</c:v>
                </c:pt>
                <c:pt idx="3374">
                  <c:v>39.143695999999998</c:v>
                </c:pt>
                <c:pt idx="3375">
                  <c:v>38.958562999999998</c:v>
                </c:pt>
                <c:pt idx="3376">
                  <c:v>38.758485</c:v>
                </c:pt>
                <c:pt idx="3377">
                  <c:v>38.576490999999997</c:v>
                </c:pt>
                <c:pt idx="3378">
                  <c:v>38.421275000000001</c:v>
                </c:pt>
                <c:pt idx="3379">
                  <c:v>38.252704000000001</c:v>
                </c:pt>
                <c:pt idx="3380">
                  <c:v>38.051377000000002</c:v>
                </c:pt>
                <c:pt idx="3381">
                  <c:v>37.848917</c:v>
                </c:pt>
                <c:pt idx="3382">
                  <c:v>37.664772999999997</c:v>
                </c:pt>
                <c:pt idx="3383">
                  <c:v>37.480497</c:v>
                </c:pt>
                <c:pt idx="3384">
                  <c:v>37.304747999999996</c:v>
                </c:pt>
                <c:pt idx="3385">
                  <c:v>37.179059000000002</c:v>
                </c:pt>
                <c:pt idx="3386">
                  <c:v>37.085633999999999</c:v>
                </c:pt>
                <c:pt idx="3387">
                  <c:v>36.952064999999997</c:v>
                </c:pt>
                <c:pt idx="3388">
                  <c:v>36.776080999999998</c:v>
                </c:pt>
                <c:pt idx="3389">
                  <c:v>36.633578999999997</c:v>
                </c:pt>
                <c:pt idx="3390">
                  <c:v>36.537171000000001</c:v>
                </c:pt>
                <c:pt idx="3391">
                  <c:v>36.403463000000002</c:v>
                </c:pt>
                <c:pt idx="3392">
                  <c:v>36.193447999999997</c:v>
                </c:pt>
                <c:pt idx="3393">
                  <c:v>35.969970000000004</c:v>
                </c:pt>
                <c:pt idx="3394">
                  <c:v>35.775303999999998</c:v>
                </c:pt>
                <c:pt idx="3395">
                  <c:v>35.568348</c:v>
                </c:pt>
                <c:pt idx="3396">
                  <c:v>35.330655999999998</c:v>
                </c:pt>
                <c:pt idx="3397">
                  <c:v>35.116109999999999</c:v>
                </c:pt>
                <c:pt idx="3398">
                  <c:v>34.945031</c:v>
                </c:pt>
                <c:pt idx="3399">
                  <c:v>34.764924000000001</c:v>
                </c:pt>
                <c:pt idx="3400">
                  <c:v>34.563012999999998</c:v>
                </c:pt>
                <c:pt idx="3401">
                  <c:v>34.403084</c:v>
                </c:pt>
                <c:pt idx="3402">
                  <c:v>34.297446000000001</c:v>
                </c:pt>
                <c:pt idx="3403">
                  <c:v>34.164056000000002</c:v>
                </c:pt>
                <c:pt idx="3404">
                  <c:v>33.960078000000003</c:v>
                </c:pt>
                <c:pt idx="3405">
                  <c:v>33.743617</c:v>
                </c:pt>
                <c:pt idx="3406">
                  <c:v>33.55744</c:v>
                </c:pt>
                <c:pt idx="3407">
                  <c:v>33.358783000000003</c:v>
                </c:pt>
                <c:pt idx="3408">
                  <c:v>33.128314000000003</c:v>
                </c:pt>
                <c:pt idx="3409">
                  <c:v>32.936073999999998</c:v>
                </c:pt>
                <c:pt idx="3410">
                  <c:v>32.809587000000001</c:v>
                </c:pt>
                <c:pt idx="3411">
                  <c:v>32.665343</c:v>
                </c:pt>
                <c:pt idx="3412">
                  <c:v>32.447372000000001</c:v>
                </c:pt>
                <c:pt idx="3413">
                  <c:v>32.212573999999996</c:v>
                </c:pt>
                <c:pt idx="3414">
                  <c:v>32.031351999999998</c:v>
                </c:pt>
                <c:pt idx="3415">
                  <c:v>31.891653999999999</c:v>
                </c:pt>
                <c:pt idx="3416">
                  <c:v>31.759056999999999</c:v>
                </c:pt>
                <c:pt idx="3417">
                  <c:v>31.640774</c:v>
                </c:pt>
                <c:pt idx="3418">
                  <c:v>31.522199000000001</c:v>
                </c:pt>
                <c:pt idx="3419">
                  <c:v>31.338505999999999</c:v>
                </c:pt>
                <c:pt idx="3420">
                  <c:v>31.081674</c:v>
                </c:pt>
                <c:pt idx="3421">
                  <c:v>30.838850000000001</c:v>
                </c:pt>
                <c:pt idx="3422">
                  <c:v>30.657025999999998</c:v>
                </c:pt>
                <c:pt idx="3423">
                  <c:v>30.479029000000001</c:v>
                </c:pt>
                <c:pt idx="3424">
                  <c:v>30.265188999999999</c:v>
                </c:pt>
                <c:pt idx="3425">
                  <c:v>30.071404000000001</c:v>
                </c:pt>
                <c:pt idx="3426">
                  <c:v>29.938455000000001</c:v>
                </c:pt>
                <c:pt idx="3427">
                  <c:v>29.817029999999999</c:v>
                </c:pt>
                <c:pt idx="3428">
                  <c:v>29.665751</c:v>
                </c:pt>
                <c:pt idx="3429">
                  <c:v>29.508759000000001</c:v>
                </c:pt>
                <c:pt idx="3430">
                  <c:v>29.354645000000001</c:v>
                </c:pt>
                <c:pt idx="3431">
                  <c:v>29.154857</c:v>
                </c:pt>
                <c:pt idx="3432">
                  <c:v>28.902353999999999</c:v>
                </c:pt>
                <c:pt idx="3433">
                  <c:v>28.672561999999999</c:v>
                </c:pt>
                <c:pt idx="3434">
                  <c:v>28.505213000000001</c:v>
                </c:pt>
                <c:pt idx="3435">
                  <c:v>28.356852</c:v>
                </c:pt>
                <c:pt idx="3436">
                  <c:v>28.209503000000002</c:v>
                </c:pt>
                <c:pt idx="3437">
                  <c:v>28.106316</c:v>
                </c:pt>
                <c:pt idx="3438">
                  <c:v>28.046012000000001</c:v>
                </c:pt>
                <c:pt idx="3439">
                  <c:v>27.957424</c:v>
                </c:pt>
                <c:pt idx="3440">
                  <c:v>27.815736999999999</c:v>
                </c:pt>
                <c:pt idx="3441">
                  <c:v>27.666343999999999</c:v>
                </c:pt>
                <c:pt idx="3442">
                  <c:v>27.506782000000001</c:v>
                </c:pt>
                <c:pt idx="3443">
                  <c:v>27.271201000000001</c:v>
                </c:pt>
                <c:pt idx="3444">
                  <c:v>26.969508000000001</c:v>
                </c:pt>
                <c:pt idx="3445">
                  <c:v>26.713048000000001</c:v>
                </c:pt>
                <c:pt idx="3446">
                  <c:v>26.551856000000001</c:v>
                </c:pt>
                <c:pt idx="3447">
                  <c:v>26.413221</c:v>
                </c:pt>
                <c:pt idx="3448">
                  <c:v>26.252472999999998</c:v>
                </c:pt>
                <c:pt idx="3449">
                  <c:v>26.120640999999999</c:v>
                </c:pt>
                <c:pt idx="3450">
                  <c:v>26.032238</c:v>
                </c:pt>
                <c:pt idx="3451">
                  <c:v>25.907647999999998</c:v>
                </c:pt>
                <c:pt idx="3452">
                  <c:v>25.714516</c:v>
                </c:pt>
                <c:pt idx="3453">
                  <c:v>25.532108999999998</c:v>
                </c:pt>
                <c:pt idx="3454">
                  <c:v>25.414982999999999</c:v>
                </c:pt>
                <c:pt idx="3455">
                  <c:v>25.317112999999999</c:v>
                </c:pt>
                <c:pt idx="3456">
                  <c:v>25.204772999999999</c:v>
                </c:pt>
                <c:pt idx="3457">
                  <c:v>25.103947999999999</c:v>
                </c:pt>
                <c:pt idx="3458">
                  <c:v>24.994828999999999</c:v>
                </c:pt>
                <c:pt idx="3459">
                  <c:v>24.805703000000001</c:v>
                </c:pt>
                <c:pt idx="3460">
                  <c:v>24.553445</c:v>
                </c:pt>
                <c:pt idx="3461">
                  <c:v>24.353567000000002</c:v>
                </c:pt>
                <c:pt idx="3462">
                  <c:v>24.244136999999998</c:v>
                </c:pt>
                <c:pt idx="3463">
                  <c:v>24.142790999999999</c:v>
                </c:pt>
                <c:pt idx="3464">
                  <c:v>24.022442999999999</c:v>
                </c:pt>
                <c:pt idx="3465">
                  <c:v>23.967699</c:v>
                </c:pt>
                <c:pt idx="3466">
                  <c:v>23.997723000000001</c:v>
                </c:pt>
                <c:pt idx="3467">
                  <c:v>24.008012999999998</c:v>
                </c:pt>
                <c:pt idx="3468">
                  <c:v>23.952632000000001</c:v>
                </c:pt>
                <c:pt idx="3469">
                  <c:v>23.909451000000001</c:v>
                </c:pt>
                <c:pt idx="3470">
                  <c:v>23.903623</c:v>
                </c:pt>
                <c:pt idx="3471">
                  <c:v>23.839127999999999</c:v>
                </c:pt>
                <c:pt idx="3472">
                  <c:v>23.684743999999998</c:v>
                </c:pt>
                <c:pt idx="3473">
                  <c:v>23.569655999999998</c:v>
                </c:pt>
                <c:pt idx="3474">
                  <c:v>23.58372</c:v>
                </c:pt>
                <c:pt idx="3475">
                  <c:v>23.612027999999999</c:v>
                </c:pt>
                <c:pt idx="3476">
                  <c:v>23.548781000000002</c:v>
                </c:pt>
                <c:pt idx="3477">
                  <c:v>23.474052</c:v>
                </c:pt>
                <c:pt idx="3478">
                  <c:v>23.458977999999998</c:v>
                </c:pt>
                <c:pt idx="3479">
                  <c:v>23.448335</c:v>
                </c:pt>
                <c:pt idx="3480">
                  <c:v>23.385825000000001</c:v>
                </c:pt>
                <c:pt idx="3481">
                  <c:v>23.351265000000001</c:v>
                </c:pt>
                <c:pt idx="3482">
                  <c:v>23.413374999999998</c:v>
                </c:pt>
                <c:pt idx="3483">
                  <c:v>23.474945000000002</c:v>
                </c:pt>
                <c:pt idx="3484">
                  <c:v>23.442302999999999</c:v>
                </c:pt>
                <c:pt idx="3485">
                  <c:v>23.360668</c:v>
                </c:pt>
              </c:numCache>
            </c:numRef>
          </c:val>
          <c:smooth val="0"/>
          <c:extLst>
            <c:ext xmlns:c16="http://schemas.microsoft.com/office/drawing/2014/chart" uri="{C3380CC4-5D6E-409C-BE32-E72D297353CC}">
              <c16:uniqueId val="{00000002-835E-4B57-BF96-E1EA1C5E48B4}"/>
            </c:ext>
          </c:extLst>
        </c:ser>
        <c:ser>
          <c:idx val="3"/>
          <c:order val="3"/>
          <c:tx>
            <c:v>SnOct2</c:v>
          </c:tx>
          <c:spPr>
            <a:ln w="28575" cap="rnd">
              <a:solidFill>
                <a:schemeClr val="accent4"/>
              </a:solidFill>
              <a:round/>
            </a:ln>
            <a:effectLst/>
          </c:spPr>
          <c:marker>
            <c:symbol val="none"/>
          </c:marker>
          <c:cat>
            <c:numRef>
              <c:f>Sheet1!$F$2:$F$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J$2:$J$3487</c:f>
              <c:numCache>
                <c:formatCode>General</c:formatCode>
                <c:ptCount val="3486"/>
                <c:pt idx="0">
                  <c:v>95.218086</c:v>
                </c:pt>
                <c:pt idx="1">
                  <c:v>95.222142000000005</c:v>
                </c:pt>
                <c:pt idx="2">
                  <c:v>95.209766999999999</c:v>
                </c:pt>
                <c:pt idx="3">
                  <c:v>95.195177999999999</c:v>
                </c:pt>
                <c:pt idx="4">
                  <c:v>95.188182999999995</c:v>
                </c:pt>
                <c:pt idx="5">
                  <c:v>95.188518000000002</c:v>
                </c:pt>
                <c:pt idx="6">
                  <c:v>95.188410000000005</c:v>
                </c:pt>
                <c:pt idx="7">
                  <c:v>95.181342999999998</c:v>
                </c:pt>
                <c:pt idx="8">
                  <c:v>95.168401000000003</c:v>
                </c:pt>
                <c:pt idx="9">
                  <c:v>95.158450999999999</c:v>
                </c:pt>
                <c:pt idx="10">
                  <c:v>95.161360000000002</c:v>
                </c:pt>
                <c:pt idx="11">
                  <c:v>95.179299</c:v>
                </c:pt>
                <c:pt idx="12">
                  <c:v>95.204323000000002</c:v>
                </c:pt>
                <c:pt idx="13">
                  <c:v>95.224367999999998</c:v>
                </c:pt>
                <c:pt idx="14">
                  <c:v>95.231100999999995</c:v>
                </c:pt>
                <c:pt idx="15">
                  <c:v>95.224225000000004</c:v>
                </c:pt>
                <c:pt idx="16">
                  <c:v>95.211074999999994</c:v>
                </c:pt>
                <c:pt idx="17">
                  <c:v>95.202410999999998</c:v>
                </c:pt>
                <c:pt idx="18">
                  <c:v>95.205629999999999</c:v>
                </c:pt>
                <c:pt idx="19">
                  <c:v>95.218689999999995</c:v>
                </c:pt>
                <c:pt idx="20">
                  <c:v>95.230168000000006</c:v>
                </c:pt>
                <c:pt idx="21">
                  <c:v>95.226566000000005</c:v>
                </c:pt>
                <c:pt idx="22">
                  <c:v>95.201993999999999</c:v>
                </c:pt>
                <c:pt idx="23">
                  <c:v>95.16422</c:v>
                </c:pt>
                <c:pt idx="24">
                  <c:v>95.132222999999996</c:v>
                </c:pt>
                <c:pt idx="25">
                  <c:v>95.124638000000004</c:v>
                </c:pt>
                <c:pt idx="26">
                  <c:v>95.145619999999994</c:v>
                </c:pt>
                <c:pt idx="27">
                  <c:v>95.181546999999995</c:v>
                </c:pt>
                <c:pt idx="28">
                  <c:v>95.212941999999998</c:v>
                </c:pt>
                <c:pt idx="29">
                  <c:v>95.228764999999996</c:v>
                </c:pt>
                <c:pt idx="30">
                  <c:v>95.229980999999995</c:v>
                </c:pt>
                <c:pt idx="31">
                  <c:v>95.221300999999997</c:v>
                </c:pt>
                <c:pt idx="32">
                  <c:v>95.203590000000005</c:v>
                </c:pt>
                <c:pt idx="33">
                  <c:v>95.175864000000004</c:v>
                </c:pt>
                <c:pt idx="34">
                  <c:v>95.141870999999995</c:v>
                </c:pt>
                <c:pt idx="35">
                  <c:v>95.111485000000002</c:v>
                </c:pt>
                <c:pt idx="36">
                  <c:v>95.095337000000001</c:v>
                </c:pt>
                <c:pt idx="37">
                  <c:v>95.098286999999999</c:v>
                </c:pt>
                <c:pt idx="38">
                  <c:v>95.116825000000006</c:v>
                </c:pt>
                <c:pt idx="39">
                  <c:v>95.141645999999994</c:v>
                </c:pt>
                <c:pt idx="40">
                  <c:v>95.161990000000003</c:v>
                </c:pt>
                <c:pt idx="41">
                  <c:v>95.168723</c:v>
                </c:pt>
                <c:pt idx="42">
                  <c:v>95.157788999999994</c:v>
                </c:pt>
                <c:pt idx="43">
                  <c:v>95.133895999999993</c:v>
                </c:pt>
                <c:pt idx="44">
                  <c:v>95.110708000000002</c:v>
                </c:pt>
                <c:pt idx="45">
                  <c:v>95.102885999999998</c:v>
                </c:pt>
                <c:pt idx="46">
                  <c:v>95.114948999999996</c:v>
                </c:pt>
                <c:pt idx="47">
                  <c:v>95.137788</c:v>
                </c:pt>
                <c:pt idx="48">
                  <c:v>95.155085999999997</c:v>
                </c:pt>
                <c:pt idx="49">
                  <c:v>95.154328000000007</c:v>
                </c:pt>
                <c:pt idx="50">
                  <c:v>95.134844999999999</c:v>
                </c:pt>
                <c:pt idx="51">
                  <c:v>95.107540999999998</c:v>
                </c:pt>
                <c:pt idx="52">
                  <c:v>95.086101999999997</c:v>
                </c:pt>
                <c:pt idx="53">
                  <c:v>95.078918000000002</c:v>
                </c:pt>
                <c:pt idx="54">
                  <c:v>95.088117999999994</c:v>
                </c:pt>
                <c:pt idx="55">
                  <c:v>95.110883999999999</c:v>
                </c:pt>
                <c:pt idx="56">
                  <c:v>95.140749</c:v>
                </c:pt>
                <c:pt idx="57">
                  <c:v>95.171547000000004</c:v>
                </c:pt>
                <c:pt idx="58">
                  <c:v>95.199809000000002</c:v>
                </c:pt>
                <c:pt idx="59">
                  <c:v>95.223518999999996</c:v>
                </c:pt>
                <c:pt idx="60">
                  <c:v>95.241315</c:v>
                </c:pt>
                <c:pt idx="61">
                  <c:v>95.249583999999999</c:v>
                </c:pt>
                <c:pt idx="62">
                  <c:v>95.242996000000005</c:v>
                </c:pt>
                <c:pt idx="63">
                  <c:v>95.219562999999994</c:v>
                </c:pt>
                <c:pt idx="64">
                  <c:v>95.183369999999996</c:v>
                </c:pt>
                <c:pt idx="65">
                  <c:v>95.142213999999996</c:v>
                </c:pt>
                <c:pt idx="66">
                  <c:v>95.105259000000004</c:v>
                </c:pt>
                <c:pt idx="67">
                  <c:v>95.084075999999996</c:v>
                </c:pt>
                <c:pt idx="68">
                  <c:v>95.087350000000001</c:v>
                </c:pt>
                <c:pt idx="69">
                  <c:v>95.108390999999997</c:v>
                </c:pt>
                <c:pt idx="70">
                  <c:v>95.127268000000001</c:v>
                </c:pt>
                <c:pt idx="71">
                  <c:v>95.132626000000002</c:v>
                </c:pt>
                <c:pt idx="72">
                  <c:v>95.133330999999998</c:v>
                </c:pt>
                <c:pt idx="73">
                  <c:v>95.145944999999998</c:v>
                </c:pt>
                <c:pt idx="74">
                  <c:v>95.176336000000006</c:v>
                </c:pt>
                <c:pt idx="75">
                  <c:v>95.213909000000001</c:v>
                </c:pt>
                <c:pt idx="76">
                  <c:v>95.244444999999999</c:v>
                </c:pt>
                <c:pt idx="77">
                  <c:v>95.265439000000001</c:v>
                </c:pt>
                <c:pt idx="78">
                  <c:v>95.281114000000002</c:v>
                </c:pt>
                <c:pt idx="79">
                  <c:v>95.285837999999998</c:v>
                </c:pt>
                <c:pt idx="80">
                  <c:v>95.263039000000006</c:v>
                </c:pt>
                <c:pt idx="81">
                  <c:v>95.206847999999994</c:v>
                </c:pt>
                <c:pt idx="82">
                  <c:v>95.140566000000007</c:v>
                </c:pt>
                <c:pt idx="83">
                  <c:v>95.099243999999999</c:v>
                </c:pt>
                <c:pt idx="84">
                  <c:v>95.092509000000007</c:v>
                </c:pt>
                <c:pt idx="85">
                  <c:v>95.103187000000005</c:v>
                </c:pt>
                <c:pt idx="86">
                  <c:v>95.114642000000003</c:v>
                </c:pt>
                <c:pt idx="87">
                  <c:v>95.121898999999999</c:v>
                </c:pt>
                <c:pt idx="88">
                  <c:v>95.125365000000002</c:v>
                </c:pt>
                <c:pt idx="89">
                  <c:v>95.124022999999994</c:v>
                </c:pt>
                <c:pt idx="90">
                  <c:v>95.116266999999993</c:v>
                </c:pt>
                <c:pt idx="91">
                  <c:v>95.103444999999994</c:v>
                </c:pt>
                <c:pt idx="92">
                  <c:v>95.090147000000002</c:v>
                </c:pt>
                <c:pt idx="93">
                  <c:v>95.080224000000001</c:v>
                </c:pt>
                <c:pt idx="94">
                  <c:v>95.072991999999999</c:v>
                </c:pt>
                <c:pt idx="95">
                  <c:v>95.063411000000002</c:v>
                </c:pt>
                <c:pt idx="96">
                  <c:v>95.047088000000002</c:v>
                </c:pt>
                <c:pt idx="97">
                  <c:v>95.027828</c:v>
                </c:pt>
                <c:pt idx="98">
                  <c:v>95.021355999999997</c:v>
                </c:pt>
                <c:pt idx="99">
                  <c:v>95.044077000000001</c:v>
                </c:pt>
                <c:pt idx="100">
                  <c:v>95.091582000000002</c:v>
                </c:pt>
                <c:pt idx="101">
                  <c:v>95.135936000000001</c:v>
                </c:pt>
                <c:pt idx="102">
                  <c:v>95.152844999999999</c:v>
                </c:pt>
                <c:pt idx="103">
                  <c:v>95.144420999999994</c:v>
                </c:pt>
                <c:pt idx="104">
                  <c:v>95.128388999999999</c:v>
                </c:pt>
                <c:pt idx="105">
                  <c:v>95.118646999999996</c:v>
                </c:pt>
                <c:pt idx="106">
                  <c:v>95.121091000000007</c:v>
                </c:pt>
                <c:pt idx="107">
                  <c:v>95.132384000000002</c:v>
                </c:pt>
                <c:pt idx="108">
                  <c:v>95.137851999999995</c:v>
                </c:pt>
                <c:pt idx="109">
                  <c:v>95.119299999999996</c:v>
                </c:pt>
                <c:pt idx="110">
                  <c:v>95.082093</c:v>
                </c:pt>
                <c:pt idx="111">
                  <c:v>95.059667000000005</c:v>
                </c:pt>
                <c:pt idx="112">
                  <c:v>95.077661000000006</c:v>
                </c:pt>
                <c:pt idx="113">
                  <c:v>95.129897999999997</c:v>
                </c:pt>
                <c:pt idx="114">
                  <c:v>95.184685000000002</c:v>
                </c:pt>
                <c:pt idx="115">
                  <c:v>95.214692999999997</c:v>
                </c:pt>
                <c:pt idx="116">
                  <c:v>95.22663</c:v>
                </c:pt>
                <c:pt idx="117">
                  <c:v>95.242808999999994</c:v>
                </c:pt>
                <c:pt idx="118">
                  <c:v>95.264519000000007</c:v>
                </c:pt>
                <c:pt idx="119">
                  <c:v>95.270003000000003</c:v>
                </c:pt>
                <c:pt idx="120">
                  <c:v>95.243976000000004</c:v>
                </c:pt>
                <c:pt idx="121">
                  <c:v>95.200271000000001</c:v>
                </c:pt>
                <c:pt idx="122">
                  <c:v>95.171435000000002</c:v>
                </c:pt>
                <c:pt idx="123">
                  <c:v>95.171280999999993</c:v>
                </c:pt>
                <c:pt idx="124">
                  <c:v>95.180026999999995</c:v>
                </c:pt>
                <c:pt idx="125">
                  <c:v>95.170614</c:v>
                </c:pt>
                <c:pt idx="126">
                  <c:v>95.142013000000006</c:v>
                </c:pt>
                <c:pt idx="127">
                  <c:v>95.122529999999998</c:v>
                </c:pt>
                <c:pt idx="128">
                  <c:v>95.139219999999995</c:v>
                </c:pt>
                <c:pt idx="129">
                  <c:v>95.183886000000001</c:v>
                </c:pt>
                <c:pt idx="130">
                  <c:v>95.205409000000003</c:v>
                </c:pt>
                <c:pt idx="131">
                  <c:v>95.159751</c:v>
                </c:pt>
                <c:pt idx="132">
                  <c:v>95.066891999999996</c:v>
                </c:pt>
                <c:pt idx="133">
                  <c:v>94.978778000000005</c:v>
                </c:pt>
                <c:pt idx="134">
                  <c:v>94.923921000000007</c:v>
                </c:pt>
                <c:pt idx="135">
                  <c:v>94.913884999999993</c:v>
                </c:pt>
                <c:pt idx="136">
                  <c:v>94.959703000000005</c:v>
                </c:pt>
                <c:pt idx="137">
                  <c:v>95.038623999999999</c:v>
                </c:pt>
                <c:pt idx="138">
                  <c:v>95.096896000000001</c:v>
                </c:pt>
                <c:pt idx="139">
                  <c:v>95.109408999999999</c:v>
                </c:pt>
                <c:pt idx="140">
                  <c:v>95.094487000000001</c:v>
                </c:pt>
                <c:pt idx="141">
                  <c:v>95.084197000000003</c:v>
                </c:pt>
                <c:pt idx="142">
                  <c:v>95.098112999999998</c:v>
                </c:pt>
                <c:pt idx="143">
                  <c:v>95.132555999999994</c:v>
                </c:pt>
                <c:pt idx="144">
                  <c:v>95.167878000000002</c:v>
                </c:pt>
                <c:pt idx="145">
                  <c:v>95.180259000000007</c:v>
                </c:pt>
                <c:pt idx="146">
                  <c:v>95.162862000000004</c:v>
                </c:pt>
                <c:pt idx="147">
                  <c:v>95.133714999999995</c:v>
                </c:pt>
                <c:pt idx="148">
                  <c:v>95.093902</c:v>
                </c:pt>
                <c:pt idx="149">
                  <c:v>95.054109999999994</c:v>
                </c:pt>
                <c:pt idx="150">
                  <c:v>95.038003000000003</c:v>
                </c:pt>
                <c:pt idx="151">
                  <c:v>95.044290000000004</c:v>
                </c:pt>
                <c:pt idx="152">
                  <c:v>95.067077999999995</c:v>
                </c:pt>
                <c:pt idx="153">
                  <c:v>95.102169000000004</c:v>
                </c:pt>
                <c:pt idx="154">
                  <c:v>95.143139000000005</c:v>
                </c:pt>
                <c:pt idx="155">
                  <c:v>95.179483000000005</c:v>
                </c:pt>
                <c:pt idx="156">
                  <c:v>95.202611000000005</c:v>
                </c:pt>
                <c:pt idx="157">
                  <c:v>95.207438999999994</c:v>
                </c:pt>
                <c:pt idx="158">
                  <c:v>95.190085999999994</c:v>
                </c:pt>
                <c:pt idx="159">
                  <c:v>95.149510000000006</c:v>
                </c:pt>
                <c:pt idx="160">
                  <c:v>95.099361000000002</c:v>
                </c:pt>
                <c:pt idx="161">
                  <c:v>95.071591999999995</c:v>
                </c:pt>
                <c:pt idx="162">
                  <c:v>95.078513000000001</c:v>
                </c:pt>
                <c:pt idx="163">
                  <c:v>95.085106999999994</c:v>
                </c:pt>
                <c:pt idx="164">
                  <c:v>95.067694000000003</c:v>
                </c:pt>
                <c:pt idx="165">
                  <c:v>95.047314999999998</c:v>
                </c:pt>
                <c:pt idx="166">
                  <c:v>95.050730000000001</c:v>
                </c:pt>
                <c:pt idx="167">
                  <c:v>95.076340999999999</c:v>
                </c:pt>
                <c:pt idx="168">
                  <c:v>95.099284999999995</c:v>
                </c:pt>
                <c:pt idx="169">
                  <c:v>95.104875000000007</c:v>
                </c:pt>
                <c:pt idx="170">
                  <c:v>95.107603999999995</c:v>
                </c:pt>
                <c:pt idx="171">
                  <c:v>95.127634</c:v>
                </c:pt>
                <c:pt idx="172">
                  <c:v>95.159749000000005</c:v>
                </c:pt>
                <c:pt idx="173">
                  <c:v>95.174238000000003</c:v>
                </c:pt>
                <c:pt idx="174">
                  <c:v>95.152396999999993</c:v>
                </c:pt>
                <c:pt idx="175">
                  <c:v>95.113760999999997</c:v>
                </c:pt>
                <c:pt idx="176">
                  <c:v>95.100415999999996</c:v>
                </c:pt>
                <c:pt idx="177">
                  <c:v>95.140063999999995</c:v>
                </c:pt>
                <c:pt idx="178">
                  <c:v>95.215333999999999</c:v>
                </c:pt>
                <c:pt idx="179">
                  <c:v>95.261803999999998</c:v>
                </c:pt>
                <c:pt idx="180">
                  <c:v>95.233711999999997</c:v>
                </c:pt>
                <c:pt idx="181">
                  <c:v>95.161179000000004</c:v>
                </c:pt>
                <c:pt idx="182">
                  <c:v>95.104292999999998</c:v>
                </c:pt>
                <c:pt idx="183">
                  <c:v>95.090534000000005</c:v>
                </c:pt>
                <c:pt idx="184">
                  <c:v>95.111824999999996</c:v>
                </c:pt>
                <c:pt idx="185">
                  <c:v>95.136626000000007</c:v>
                </c:pt>
                <c:pt idx="186">
                  <c:v>95.146978000000004</c:v>
                </c:pt>
                <c:pt idx="187">
                  <c:v>95.150496000000004</c:v>
                </c:pt>
                <c:pt idx="188">
                  <c:v>95.146231</c:v>
                </c:pt>
                <c:pt idx="189">
                  <c:v>95.123142999999999</c:v>
                </c:pt>
                <c:pt idx="190">
                  <c:v>95.077882000000002</c:v>
                </c:pt>
                <c:pt idx="191">
                  <c:v>95.022084000000007</c:v>
                </c:pt>
                <c:pt idx="192">
                  <c:v>94.983502999999999</c:v>
                </c:pt>
                <c:pt idx="193">
                  <c:v>94.993088999999998</c:v>
                </c:pt>
                <c:pt idx="194">
                  <c:v>95.051570999999996</c:v>
                </c:pt>
                <c:pt idx="195">
                  <c:v>95.129531999999998</c:v>
                </c:pt>
                <c:pt idx="196">
                  <c:v>95.192836</c:v>
                </c:pt>
                <c:pt idx="197">
                  <c:v>95.202326999999997</c:v>
                </c:pt>
                <c:pt idx="198">
                  <c:v>95.148122999999998</c:v>
                </c:pt>
                <c:pt idx="199">
                  <c:v>95.082464999999999</c:v>
                </c:pt>
                <c:pt idx="200">
                  <c:v>95.048711999999995</c:v>
                </c:pt>
                <c:pt idx="201">
                  <c:v>95.054569999999998</c:v>
                </c:pt>
                <c:pt idx="202">
                  <c:v>95.093558000000002</c:v>
                </c:pt>
                <c:pt idx="203">
                  <c:v>95.140669000000003</c:v>
                </c:pt>
                <c:pt idx="204">
                  <c:v>95.162777000000006</c:v>
                </c:pt>
                <c:pt idx="205">
                  <c:v>95.139498000000003</c:v>
                </c:pt>
                <c:pt idx="206">
                  <c:v>95.079133999999996</c:v>
                </c:pt>
                <c:pt idx="207">
                  <c:v>95.005086000000006</c:v>
                </c:pt>
                <c:pt idx="208">
                  <c:v>94.938002999999995</c:v>
                </c:pt>
                <c:pt idx="209">
                  <c:v>94.894133999999994</c:v>
                </c:pt>
                <c:pt idx="210">
                  <c:v>94.880476999999999</c:v>
                </c:pt>
                <c:pt idx="211">
                  <c:v>94.889049</c:v>
                </c:pt>
                <c:pt idx="212">
                  <c:v>94.905978000000005</c:v>
                </c:pt>
                <c:pt idx="213">
                  <c:v>94.925071000000003</c:v>
                </c:pt>
                <c:pt idx="214">
                  <c:v>94.948948999999999</c:v>
                </c:pt>
                <c:pt idx="215">
                  <c:v>94.975765999999993</c:v>
                </c:pt>
                <c:pt idx="216">
                  <c:v>94.990281999999993</c:v>
                </c:pt>
                <c:pt idx="217">
                  <c:v>94.978646999999995</c:v>
                </c:pt>
                <c:pt idx="218">
                  <c:v>94.945559000000003</c:v>
                </c:pt>
                <c:pt idx="219">
                  <c:v>94.910628000000003</c:v>
                </c:pt>
                <c:pt idx="220">
                  <c:v>94.899545000000003</c:v>
                </c:pt>
                <c:pt idx="221">
                  <c:v>94.927267000000001</c:v>
                </c:pt>
                <c:pt idx="222">
                  <c:v>94.978183000000001</c:v>
                </c:pt>
                <c:pt idx="223">
                  <c:v>95.025767999999999</c:v>
                </c:pt>
                <c:pt idx="224">
                  <c:v>95.058344000000005</c:v>
                </c:pt>
                <c:pt idx="225">
                  <c:v>95.073082999999997</c:v>
                </c:pt>
                <c:pt idx="226">
                  <c:v>95.071344999999994</c:v>
                </c:pt>
                <c:pt idx="227">
                  <c:v>95.057992999999996</c:v>
                </c:pt>
                <c:pt idx="228">
                  <c:v>95.031665000000004</c:v>
                </c:pt>
                <c:pt idx="229">
                  <c:v>94.976226999999994</c:v>
                </c:pt>
                <c:pt idx="230">
                  <c:v>94.879594999999995</c:v>
                </c:pt>
                <c:pt idx="231">
                  <c:v>94.764870000000002</c:v>
                </c:pt>
                <c:pt idx="232">
                  <c:v>94.683176000000003</c:v>
                </c:pt>
                <c:pt idx="233">
                  <c:v>94.673027000000005</c:v>
                </c:pt>
                <c:pt idx="234">
                  <c:v>94.730144999999993</c:v>
                </c:pt>
                <c:pt idx="235">
                  <c:v>94.812263999999999</c:v>
                </c:pt>
                <c:pt idx="236">
                  <c:v>94.882223999999994</c:v>
                </c:pt>
                <c:pt idx="237">
                  <c:v>94.940875000000005</c:v>
                </c:pt>
                <c:pt idx="238">
                  <c:v>95.006005999999999</c:v>
                </c:pt>
                <c:pt idx="239">
                  <c:v>95.074042000000006</c:v>
                </c:pt>
                <c:pt idx="240">
                  <c:v>95.116709999999998</c:v>
                </c:pt>
                <c:pt idx="241">
                  <c:v>95.117204000000001</c:v>
                </c:pt>
                <c:pt idx="242">
                  <c:v>95.093378999999999</c:v>
                </c:pt>
                <c:pt idx="243">
                  <c:v>95.070959999999999</c:v>
                </c:pt>
                <c:pt idx="244">
                  <c:v>95.057986999999997</c:v>
                </c:pt>
                <c:pt idx="245">
                  <c:v>95.046031999999997</c:v>
                </c:pt>
                <c:pt idx="246">
                  <c:v>95.017504000000002</c:v>
                </c:pt>
                <c:pt idx="247">
                  <c:v>94.945652999999993</c:v>
                </c:pt>
                <c:pt idx="248">
                  <c:v>94.818190999999999</c:v>
                </c:pt>
                <c:pt idx="249">
                  <c:v>94.708055999999999</c:v>
                </c:pt>
                <c:pt idx="250">
                  <c:v>94.716420999999997</c:v>
                </c:pt>
                <c:pt idx="251">
                  <c:v>94.818006999999994</c:v>
                </c:pt>
                <c:pt idx="252">
                  <c:v>94.939594</c:v>
                </c:pt>
                <c:pt idx="253">
                  <c:v>95.022847999999996</c:v>
                </c:pt>
                <c:pt idx="254">
                  <c:v>95.011899</c:v>
                </c:pt>
                <c:pt idx="255">
                  <c:v>94.899193999999994</c:v>
                </c:pt>
                <c:pt idx="256">
                  <c:v>94.772070999999997</c:v>
                </c:pt>
                <c:pt idx="257">
                  <c:v>94.728697999999994</c:v>
                </c:pt>
                <c:pt idx="258">
                  <c:v>94.783698000000001</c:v>
                </c:pt>
                <c:pt idx="259">
                  <c:v>94.883247999999995</c:v>
                </c:pt>
                <c:pt idx="260">
                  <c:v>94.970624000000001</c:v>
                </c:pt>
                <c:pt idx="261">
                  <c:v>95.033085999999997</c:v>
                </c:pt>
                <c:pt idx="262">
                  <c:v>95.097656999999998</c:v>
                </c:pt>
                <c:pt idx="263">
                  <c:v>95.19717</c:v>
                </c:pt>
                <c:pt idx="264">
                  <c:v>95.330190999999999</c:v>
                </c:pt>
                <c:pt idx="265">
                  <c:v>95.447558000000001</c:v>
                </c:pt>
                <c:pt idx="266">
                  <c:v>95.482286000000002</c:v>
                </c:pt>
                <c:pt idx="267">
                  <c:v>95.410734000000005</c:v>
                </c:pt>
                <c:pt idx="268">
                  <c:v>95.272992000000002</c:v>
                </c:pt>
                <c:pt idx="269">
                  <c:v>95.137150000000005</c:v>
                </c:pt>
                <c:pt idx="270">
                  <c:v>95.055824000000001</c:v>
                </c:pt>
                <c:pt idx="271">
                  <c:v>95.038483999999997</c:v>
                </c:pt>
                <c:pt idx="272">
                  <c:v>95.049660000000003</c:v>
                </c:pt>
                <c:pt idx="273">
                  <c:v>95.033591000000001</c:v>
                </c:pt>
                <c:pt idx="274">
                  <c:v>94.969804999999994</c:v>
                </c:pt>
                <c:pt idx="275">
                  <c:v>94.909941000000003</c:v>
                </c:pt>
                <c:pt idx="276">
                  <c:v>94.919856999999993</c:v>
                </c:pt>
                <c:pt idx="277">
                  <c:v>94.997750999999994</c:v>
                </c:pt>
                <c:pt idx="278">
                  <c:v>95.077753000000001</c:v>
                </c:pt>
                <c:pt idx="279">
                  <c:v>95.102757999999994</c:v>
                </c:pt>
                <c:pt idx="280">
                  <c:v>95.071661000000006</c:v>
                </c:pt>
                <c:pt idx="281">
                  <c:v>95.013200999999995</c:v>
                </c:pt>
                <c:pt idx="282">
                  <c:v>94.945812000000004</c:v>
                </c:pt>
                <c:pt idx="283">
                  <c:v>94.875906999999998</c:v>
                </c:pt>
                <c:pt idx="284">
                  <c:v>94.818550000000002</c:v>
                </c:pt>
                <c:pt idx="285">
                  <c:v>94.802060999999995</c:v>
                </c:pt>
                <c:pt idx="286">
                  <c:v>94.850633999999999</c:v>
                </c:pt>
                <c:pt idx="287">
                  <c:v>94.958174</c:v>
                </c:pt>
                <c:pt idx="288">
                  <c:v>95.077502999999993</c:v>
                </c:pt>
                <c:pt idx="289">
                  <c:v>95.159719999999993</c:v>
                </c:pt>
                <c:pt idx="290">
                  <c:v>95.194294999999997</c:v>
                </c:pt>
                <c:pt idx="291">
                  <c:v>95.191946999999999</c:v>
                </c:pt>
                <c:pt idx="292">
                  <c:v>95.163217000000003</c:v>
                </c:pt>
                <c:pt idx="293">
                  <c:v>95.111973000000006</c:v>
                </c:pt>
                <c:pt idx="294">
                  <c:v>95.043271000000004</c:v>
                </c:pt>
                <c:pt idx="295">
                  <c:v>94.972747999999996</c:v>
                </c:pt>
                <c:pt idx="296">
                  <c:v>94.922659999999993</c:v>
                </c:pt>
                <c:pt idx="297">
                  <c:v>94.909778000000003</c:v>
                </c:pt>
                <c:pt idx="298">
                  <c:v>94.932175999999998</c:v>
                </c:pt>
                <c:pt idx="299">
                  <c:v>94.965823999999998</c:v>
                </c:pt>
                <c:pt idx="300">
                  <c:v>94.986339000000001</c:v>
                </c:pt>
                <c:pt idx="301">
                  <c:v>94.99</c:v>
                </c:pt>
                <c:pt idx="302">
                  <c:v>94.982939000000002</c:v>
                </c:pt>
                <c:pt idx="303">
                  <c:v>94.971001000000001</c:v>
                </c:pt>
                <c:pt idx="304">
                  <c:v>94.964049000000003</c:v>
                </c:pt>
                <c:pt idx="305">
                  <c:v>94.969176000000004</c:v>
                </c:pt>
                <c:pt idx="306">
                  <c:v>94.978632000000005</c:v>
                </c:pt>
                <c:pt idx="307">
                  <c:v>94.971508999999998</c:v>
                </c:pt>
                <c:pt idx="308">
                  <c:v>94.935652000000005</c:v>
                </c:pt>
                <c:pt idx="309">
                  <c:v>94.894412000000003</c:v>
                </c:pt>
                <c:pt idx="310">
                  <c:v>94.899243999999996</c:v>
                </c:pt>
                <c:pt idx="311">
                  <c:v>94.935773999999995</c:v>
                </c:pt>
                <c:pt idx="312">
                  <c:v>94.920872000000003</c:v>
                </c:pt>
                <c:pt idx="313">
                  <c:v>94.857862999999995</c:v>
                </c:pt>
                <c:pt idx="314">
                  <c:v>94.811265000000006</c:v>
                </c:pt>
                <c:pt idx="315">
                  <c:v>94.804022000000003</c:v>
                </c:pt>
                <c:pt idx="316">
                  <c:v>94.815218999999999</c:v>
                </c:pt>
                <c:pt idx="317">
                  <c:v>94.823206999999996</c:v>
                </c:pt>
                <c:pt idx="318">
                  <c:v>94.829958000000005</c:v>
                </c:pt>
                <c:pt idx="319">
                  <c:v>94.849598</c:v>
                </c:pt>
                <c:pt idx="320">
                  <c:v>94.881778999999995</c:v>
                </c:pt>
                <c:pt idx="321">
                  <c:v>94.909906000000007</c:v>
                </c:pt>
                <c:pt idx="322">
                  <c:v>94.927715000000006</c:v>
                </c:pt>
                <c:pt idx="323">
                  <c:v>94.952721999999994</c:v>
                </c:pt>
                <c:pt idx="324">
                  <c:v>94.998632999999998</c:v>
                </c:pt>
                <c:pt idx="325">
                  <c:v>95.016351999999998</c:v>
                </c:pt>
                <c:pt idx="326">
                  <c:v>94.953909999999993</c:v>
                </c:pt>
                <c:pt idx="327">
                  <c:v>94.857281</c:v>
                </c:pt>
                <c:pt idx="328">
                  <c:v>94.775593000000001</c:v>
                </c:pt>
                <c:pt idx="329">
                  <c:v>94.706126999999995</c:v>
                </c:pt>
                <c:pt idx="330">
                  <c:v>94.650394000000006</c:v>
                </c:pt>
                <c:pt idx="331">
                  <c:v>94.614975999999999</c:v>
                </c:pt>
                <c:pt idx="332">
                  <c:v>94.587902</c:v>
                </c:pt>
                <c:pt idx="333">
                  <c:v>94.574102999999994</c:v>
                </c:pt>
                <c:pt idx="334">
                  <c:v>94.576376999999994</c:v>
                </c:pt>
                <c:pt idx="335">
                  <c:v>94.581832000000006</c:v>
                </c:pt>
                <c:pt idx="336">
                  <c:v>94.581326000000004</c:v>
                </c:pt>
                <c:pt idx="337">
                  <c:v>94.576122999999995</c:v>
                </c:pt>
                <c:pt idx="338">
                  <c:v>94.568639000000005</c:v>
                </c:pt>
                <c:pt idx="339">
                  <c:v>94.554872000000003</c:v>
                </c:pt>
                <c:pt idx="340">
                  <c:v>94.528655999999998</c:v>
                </c:pt>
                <c:pt idx="341">
                  <c:v>94.489081999999996</c:v>
                </c:pt>
                <c:pt idx="342">
                  <c:v>94.442002000000002</c:v>
                </c:pt>
                <c:pt idx="343">
                  <c:v>94.401095999999995</c:v>
                </c:pt>
                <c:pt idx="344">
                  <c:v>94.384463999999994</c:v>
                </c:pt>
                <c:pt idx="345">
                  <c:v>94.404707000000002</c:v>
                </c:pt>
                <c:pt idx="346">
                  <c:v>94.466775999999996</c:v>
                </c:pt>
                <c:pt idx="347">
                  <c:v>94.564577</c:v>
                </c:pt>
                <c:pt idx="348">
                  <c:v>94.668584999999993</c:v>
                </c:pt>
                <c:pt idx="349">
                  <c:v>94.714017999999996</c:v>
                </c:pt>
                <c:pt idx="350">
                  <c:v>94.647591000000006</c:v>
                </c:pt>
                <c:pt idx="351">
                  <c:v>94.550871999999998</c:v>
                </c:pt>
                <c:pt idx="352">
                  <c:v>94.505264999999994</c:v>
                </c:pt>
                <c:pt idx="353">
                  <c:v>94.453288000000001</c:v>
                </c:pt>
                <c:pt idx="354">
                  <c:v>94.373743000000005</c:v>
                </c:pt>
                <c:pt idx="355">
                  <c:v>94.294549000000004</c:v>
                </c:pt>
                <c:pt idx="356">
                  <c:v>94.232702000000003</c:v>
                </c:pt>
                <c:pt idx="357">
                  <c:v>94.186071999999996</c:v>
                </c:pt>
                <c:pt idx="358">
                  <c:v>94.147487999999996</c:v>
                </c:pt>
                <c:pt idx="359">
                  <c:v>94.113866999999999</c:v>
                </c:pt>
                <c:pt idx="360">
                  <c:v>94.086295000000007</c:v>
                </c:pt>
                <c:pt idx="361">
                  <c:v>94.067537000000002</c:v>
                </c:pt>
                <c:pt idx="362">
                  <c:v>94.060536999999997</c:v>
                </c:pt>
                <c:pt idx="363">
                  <c:v>94.069012000000001</c:v>
                </c:pt>
                <c:pt idx="364">
                  <c:v>94.092026000000004</c:v>
                </c:pt>
                <c:pt idx="365">
                  <c:v>94.113005999999999</c:v>
                </c:pt>
                <c:pt idx="366">
                  <c:v>94.101213000000001</c:v>
                </c:pt>
                <c:pt idx="367">
                  <c:v>94.034850000000006</c:v>
                </c:pt>
                <c:pt idx="368">
                  <c:v>93.921554</c:v>
                </c:pt>
                <c:pt idx="369">
                  <c:v>93.794151999999997</c:v>
                </c:pt>
                <c:pt idx="370">
                  <c:v>93.698516999999995</c:v>
                </c:pt>
                <c:pt idx="371">
                  <c:v>93.666819000000004</c:v>
                </c:pt>
                <c:pt idx="372">
                  <c:v>93.662476999999996</c:v>
                </c:pt>
                <c:pt idx="373">
                  <c:v>93.641011000000006</c:v>
                </c:pt>
                <c:pt idx="374">
                  <c:v>93.630562999999995</c:v>
                </c:pt>
                <c:pt idx="375">
                  <c:v>93.651747</c:v>
                </c:pt>
                <c:pt idx="376">
                  <c:v>93.688511000000005</c:v>
                </c:pt>
                <c:pt idx="377">
                  <c:v>93.714223000000004</c:v>
                </c:pt>
                <c:pt idx="378">
                  <c:v>93.709198000000001</c:v>
                </c:pt>
                <c:pt idx="379">
                  <c:v>93.672216000000006</c:v>
                </c:pt>
                <c:pt idx="380">
                  <c:v>93.631467999999998</c:v>
                </c:pt>
                <c:pt idx="381">
                  <c:v>93.622856999999996</c:v>
                </c:pt>
                <c:pt idx="382">
                  <c:v>93.634411999999998</c:v>
                </c:pt>
                <c:pt idx="383">
                  <c:v>93.624796000000003</c:v>
                </c:pt>
                <c:pt idx="384">
                  <c:v>93.578653000000003</c:v>
                </c:pt>
                <c:pt idx="385">
                  <c:v>93.507023000000004</c:v>
                </c:pt>
                <c:pt idx="386">
                  <c:v>93.435564999999997</c:v>
                </c:pt>
                <c:pt idx="387">
                  <c:v>93.382598999999999</c:v>
                </c:pt>
                <c:pt idx="388">
                  <c:v>93.335791</c:v>
                </c:pt>
                <c:pt idx="389">
                  <c:v>93.277287999999999</c:v>
                </c:pt>
                <c:pt idx="390">
                  <c:v>93.215783000000002</c:v>
                </c:pt>
                <c:pt idx="391">
                  <c:v>93.182624000000004</c:v>
                </c:pt>
                <c:pt idx="392">
                  <c:v>93.197772999999998</c:v>
                </c:pt>
                <c:pt idx="393">
                  <c:v>93.234066999999996</c:v>
                </c:pt>
                <c:pt idx="394">
                  <c:v>93.246097000000006</c:v>
                </c:pt>
                <c:pt idx="395">
                  <c:v>93.221604999999997</c:v>
                </c:pt>
                <c:pt idx="396">
                  <c:v>93.177542000000003</c:v>
                </c:pt>
                <c:pt idx="397">
                  <c:v>93.134253000000001</c:v>
                </c:pt>
                <c:pt idx="398">
                  <c:v>93.103746999999998</c:v>
                </c:pt>
                <c:pt idx="399">
                  <c:v>93.089645000000004</c:v>
                </c:pt>
                <c:pt idx="400">
                  <c:v>93.088965999999999</c:v>
                </c:pt>
                <c:pt idx="401">
                  <c:v>93.093258000000006</c:v>
                </c:pt>
                <c:pt idx="402">
                  <c:v>93.091773000000003</c:v>
                </c:pt>
                <c:pt idx="403">
                  <c:v>93.073359999999994</c:v>
                </c:pt>
                <c:pt idx="404">
                  <c:v>93.029843</c:v>
                </c:pt>
                <c:pt idx="405">
                  <c:v>92.966198000000006</c:v>
                </c:pt>
                <c:pt idx="406">
                  <c:v>92.901830000000004</c:v>
                </c:pt>
                <c:pt idx="407">
                  <c:v>92.855884000000003</c:v>
                </c:pt>
                <c:pt idx="408">
                  <c:v>92.836123999999998</c:v>
                </c:pt>
                <c:pt idx="409">
                  <c:v>92.840118000000004</c:v>
                </c:pt>
                <c:pt idx="410">
                  <c:v>92.855277999999998</c:v>
                </c:pt>
                <c:pt idx="411">
                  <c:v>92.856144</c:v>
                </c:pt>
                <c:pt idx="412">
                  <c:v>92.815878999999995</c:v>
                </c:pt>
                <c:pt idx="413">
                  <c:v>92.734871999999996</c:v>
                </c:pt>
                <c:pt idx="414">
                  <c:v>92.633786000000001</c:v>
                </c:pt>
                <c:pt idx="415">
                  <c:v>92.538780000000003</c:v>
                </c:pt>
                <c:pt idx="416">
                  <c:v>92.474207000000007</c:v>
                </c:pt>
                <c:pt idx="417">
                  <c:v>92.444174000000004</c:v>
                </c:pt>
                <c:pt idx="418">
                  <c:v>92.430834000000004</c:v>
                </c:pt>
                <c:pt idx="419">
                  <c:v>92.409316000000004</c:v>
                </c:pt>
                <c:pt idx="420">
                  <c:v>92.366770000000002</c:v>
                </c:pt>
                <c:pt idx="421">
                  <c:v>92.311531000000002</c:v>
                </c:pt>
                <c:pt idx="422">
                  <c:v>92.263169000000005</c:v>
                </c:pt>
                <c:pt idx="423">
                  <c:v>92.235094000000004</c:v>
                </c:pt>
                <c:pt idx="424">
                  <c:v>92.228178999999997</c:v>
                </c:pt>
                <c:pt idx="425">
                  <c:v>92.234285</c:v>
                </c:pt>
                <c:pt idx="426">
                  <c:v>92.240572999999998</c:v>
                </c:pt>
                <c:pt idx="427">
                  <c:v>92.231978999999995</c:v>
                </c:pt>
                <c:pt idx="428">
                  <c:v>92.197929000000002</c:v>
                </c:pt>
                <c:pt idx="429">
                  <c:v>92.137890999999996</c:v>
                </c:pt>
                <c:pt idx="430">
                  <c:v>92.060376000000005</c:v>
                </c:pt>
                <c:pt idx="431">
                  <c:v>91.976146</c:v>
                </c:pt>
                <c:pt idx="432">
                  <c:v>91.900976999999997</c:v>
                </c:pt>
                <c:pt idx="433">
                  <c:v>91.864266000000001</c:v>
                </c:pt>
                <c:pt idx="434">
                  <c:v>91.875073999999998</c:v>
                </c:pt>
                <c:pt idx="435">
                  <c:v>91.903903</c:v>
                </c:pt>
                <c:pt idx="436">
                  <c:v>91.931799999999996</c:v>
                </c:pt>
                <c:pt idx="437">
                  <c:v>91.952099000000004</c:v>
                </c:pt>
                <c:pt idx="438">
                  <c:v>91.952372999999994</c:v>
                </c:pt>
                <c:pt idx="439">
                  <c:v>91.924182000000002</c:v>
                </c:pt>
                <c:pt idx="440">
                  <c:v>91.877177000000003</c:v>
                </c:pt>
                <c:pt idx="441">
                  <c:v>91.830184000000003</c:v>
                </c:pt>
                <c:pt idx="442">
                  <c:v>91.789961000000005</c:v>
                </c:pt>
                <c:pt idx="443">
                  <c:v>91.747153999999995</c:v>
                </c:pt>
                <c:pt idx="444">
                  <c:v>91.693523999999996</c:v>
                </c:pt>
                <c:pt idx="445">
                  <c:v>91.637232999999995</c:v>
                </c:pt>
                <c:pt idx="446">
                  <c:v>91.598054000000005</c:v>
                </c:pt>
                <c:pt idx="447">
                  <c:v>91.585313999999997</c:v>
                </c:pt>
                <c:pt idx="448">
                  <c:v>91.583716999999993</c:v>
                </c:pt>
                <c:pt idx="449">
                  <c:v>91.570620000000005</c:v>
                </c:pt>
                <c:pt idx="450">
                  <c:v>91.542060000000006</c:v>
                </c:pt>
                <c:pt idx="451">
                  <c:v>91.507767000000001</c:v>
                </c:pt>
                <c:pt idx="452">
                  <c:v>91.473403000000005</c:v>
                </c:pt>
                <c:pt idx="453">
                  <c:v>91.442835000000002</c:v>
                </c:pt>
                <c:pt idx="454">
                  <c:v>91.427575000000004</c:v>
                </c:pt>
                <c:pt idx="455">
                  <c:v>91.431201000000001</c:v>
                </c:pt>
                <c:pt idx="456">
                  <c:v>91.430600999999996</c:v>
                </c:pt>
                <c:pt idx="457">
                  <c:v>91.397880999999998</c:v>
                </c:pt>
                <c:pt idx="458">
                  <c:v>91.331123000000005</c:v>
                </c:pt>
                <c:pt idx="459">
                  <c:v>91.251780999999994</c:v>
                </c:pt>
                <c:pt idx="460">
                  <c:v>91.179595000000006</c:v>
                </c:pt>
                <c:pt idx="461">
                  <c:v>91.117761000000002</c:v>
                </c:pt>
                <c:pt idx="462">
                  <c:v>91.063001</c:v>
                </c:pt>
                <c:pt idx="463">
                  <c:v>91.024265999999997</c:v>
                </c:pt>
                <c:pt idx="464">
                  <c:v>91.017460999999997</c:v>
                </c:pt>
                <c:pt idx="465">
                  <c:v>91.038679999999999</c:v>
                </c:pt>
                <c:pt idx="466">
                  <c:v>91.059124999999995</c:v>
                </c:pt>
                <c:pt idx="467">
                  <c:v>91.051831000000007</c:v>
                </c:pt>
                <c:pt idx="468">
                  <c:v>91.014764999999997</c:v>
                </c:pt>
                <c:pt idx="469">
                  <c:v>90.969123999999994</c:v>
                </c:pt>
                <c:pt idx="470">
                  <c:v>90.937460999999999</c:v>
                </c:pt>
                <c:pt idx="471">
                  <c:v>90.921322000000004</c:v>
                </c:pt>
                <c:pt idx="472">
                  <c:v>90.903786999999994</c:v>
                </c:pt>
                <c:pt idx="473">
                  <c:v>90.873943999999995</c:v>
                </c:pt>
                <c:pt idx="474">
                  <c:v>90.839819000000006</c:v>
                </c:pt>
                <c:pt idx="475">
                  <c:v>90.814401000000004</c:v>
                </c:pt>
                <c:pt idx="476">
                  <c:v>90.798389</c:v>
                </c:pt>
                <c:pt idx="477">
                  <c:v>90.782250000000005</c:v>
                </c:pt>
                <c:pt idx="478">
                  <c:v>90.761576000000005</c:v>
                </c:pt>
                <c:pt idx="479">
                  <c:v>90.743121000000002</c:v>
                </c:pt>
                <c:pt idx="480">
                  <c:v>90.735611000000006</c:v>
                </c:pt>
                <c:pt idx="481">
                  <c:v>90.739176</c:v>
                </c:pt>
                <c:pt idx="482">
                  <c:v>90.744659999999996</c:v>
                </c:pt>
                <c:pt idx="483">
                  <c:v>90.741397000000006</c:v>
                </c:pt>
                <c:pt idx="484">
                  <c:v>90.723149000000006</c:v>
                </c:pt>
                <c:pt idx="485">
                  <c:v>90.688439000000002</c:v>
                </c:pt>
                <c:pt idx="486">
                  <c:v>90.638343000000006</c:v>
                </c:pt>
                <c:pt idx="487">
                  <c:v>90.575518000000002</c:v>
                </c:pt>
                <c:pt idx="488">
                  <c:v>90.504147000000003</c:v>
                </c:pt>
                <c:pt idx="489">
                  <c:v>90.432429999999997</c:v>
                </c:pt>
                <c:pt idx="490">
                  <c:v>90.375235000000004</c:v>
                </c:pt>
                <c:pt idx="491">
                  <c:v>90.347678000000002</c:v>
                </c:pt>
                <c:pt idx="492">
                  <c:v>90.352084000000005</c:v>
                </c:pt>
                <c:pt idx="493">
                  <c:v>90.374825000000001</c:v>
                </c:pt>
                <c:pt idx="494">
                  <c:v>90.393602999999999</c:v>
                </c:pt>
                <c:pt idx="495">
                  <c:v>90.387540000000001</c:v>
                </c:pt>
                <c:pt idx="496">
                  <c:v>90.351540999999997</c:v>
                </c:pt>
                <c:pt idx="497">
                  <c:v>90.304787000000005</c:v>
                </c:pt>
                <c:pt idx="498">
                  <c:v>90.271276999999998</c:v>
                </c:pt>
                <c:pt idx="499">
                  <c:v>90.255964000000006</c:v>
                </c:pt>
                <c:pt idx="500">
                  <c:v>90.249396000000004</c:v>
                </c:pt>
                <c:pt idx="501">
                  <c:v>90.243302</c:v>
                </c:pt>
                <c:pt idx="502">
                  <c:v>90.234358</c:v>
                </c:pt>
                <c:pt idx="503">
                  <c:v>90.218196000000006</c:v>
                </c:pt>
                <c:pt idx="504">
                  <c:v>90.185490000000001</c:v>
                </c:pt>
                <c:pt idx="505">
                  <c:v>90.128816999999998</c:v>
                </c:pt>
                <c:pt idx="506">
                  <c:v>90.053993000000006</c:v>
                </c:pt>
                <c:pt idx="507">
                  <c:v>89.979984000000002</c:v>
                </c:pt>
                <c:pt idx="508">
                  <c:v>89.925796000000005</c:v>
                </c:pt>
                <c:pt idx="509">
                  <c:v>89.898216000000005</c:v>
                </c:pt>
                <c:pt idx="510">
                  <c:v>89.890643999999995</c:v>
                </c:pt>
                <c:pt idx="511">
                  <c:v>89.890872000000002</c:v>
                </c:pt>
                <c:pt idx="512">
                  <c:v>89.889334000000005</c:v>
                </c:pt>
                <c:pt idx="513">
                  <c:v>89.881251000000006</c:v>
                </c:pt>
                <c:pt idx="514">
                  <c:v>89.864361000000002</c:v>
                </c:pt>
                <c:pt idx="515">
                  <c:v>89.838143000000002</c:v>
                </c:pt>
                <c:pt idx="516">
                  <c:v>89.806216000000006</c:v>
                </c:pt>
                <c:pt idx="517">
                  <c:v>89.778274999999994</c:v>
                </c:pt>
                <c:pt idx="518">
                  <c:v>89.764847000000003</c:v>
                </c:pt>
                <c:pt idx="519">
                  <c:v>89.764480000000006</c:v>
                </c:pt>
                <c:pt idx="520">
                  <c:v>89.760149999999996</c:v>
                </c:pt>
                <c:pt idx="521">
                  <c:v>89.733767</c:v>
                </c:pt>
                <c:pt idx="522">
                  <c:v>89.679851999999997</c:v>
                </c:pt>
                <c:pt idx="523">
                  <c:v>89.605728999999997</c:v>
                </c:pt>
                <c:pt idx="524">
                  <c:v>89.526651999999999</c:v>
                </c:pt>
                <c:pt idx="525">
                  <c:v>89.463009</c:v>
                </c:pt>
                <c:pt idx="526">
                  <c:v>89.434246999999999</c:v>
                </c:pt>
                <c:pt idx="527">
                  <c:v>89.446213</c:v>
                </c:pt>
                <c:pt idx="528">
                  <c:v>89.482995000000003</c:v>
                </c:pt>
                <c:pt idx="529">
                  <c:v>89.515197000000001</c:v>
                </c:pt>
                <c:pt idx="530">
                  <c:v>89.520408000000003</c:v>
                </c:pt>
                <c:pt idx="531">
                  <c:v>89.497037000000006</c:v>
                </c:pt>
                <c:pt idx="532">
                  <c:v>89.458078999999998</c:v>
                </c:pt>
                <c:pt idx="533">
                  <c:v>89.414777000000001</c:v>
                </c:pt>
                <c:pt idx="534">
                  <c:v>89.369969999999995</c:v>
                </c:pt>
                <c:pt idx="535">
                  <c:v>89.326479000000006</c:v>
                </c:pt>
                <c:pt idx="536">
                  <c:v>89.295308000000006</c:v>
                </c:pt>
                <c:pt idx="537">
                  <c:v>89.290092000000001</c:v>
                </c:pt>
                <c:pt idx="538">
                  <c:v>89.310894000000005</c:v>
                </c:pt>
                <c:pt idx="539">
                  <c:v>89.335750000000004</c:v>
                </c:pt>
                <c:pt idx="540">
                  <c:v>89.334946000000002</c:v>
                </c:pt>
                <c:pt idx="541">
                  <c:v>89.296684999999997</c:v>
                </c:pt>
                <c:pt idx="542">
                  <c:v>89.237516999999997</c:v>
                </c:pt>
                <c:pt idx="543">
                  <c:v>89.187019000000006</c:v>
                </c:pt>
                <c:pt idx="544">
                  <c:v>89.162350000000004</c:v>
                </c:pt>
                <c:pt idx="545">
                  <c:v>89.158862999999997</c:v>
                </c:pt>
                <c:pt idx="546">
                  <c:v>89.161938000000006</c:v>
                </c:pt>
                <c:pt idx="547">
                  <c:v>89.162319999999994</c:v>
                </c:pt>
                <c:pt idx="548">
                  <c:v>89.158091999999996</c:v>
                </c:pt>
                <c:pt idx="549">
                  <c:v>89.149325000000005</c:v>
                </c:pt>
                <c:pt idx="550">
                  <c:v>89.136521999999999</c:v>
                </c:pt>
                <c:pt idx="551">
                  <c:v>89.120914999999997</c:v>
                </c:pt>
                <c:pt idx="552">
                  <c:v>89.101067999999998</c:v>
                </c:pt>
                <c:pt idx="553">
                  <c:v>89.070508000000004</c:v>
                </c:pt>
                <c:pt idx="554">
                  <c:v>89.024814000000006</c:v>
                </c:pt>
                <c:pt idx="555">
                  <c:v>88.972128999999995</c:v>
                </c:pt>
                <c:pt idx="556">
                  <c:v>88.930312999999998</c:v>
                </c:pt>
                <c:pt idx="557">
                  <c:v>88.911670999999998</c:v>
                </c:pt>
                <c:pt idx="558">
                  <c:v>88.913527000000002</c:v>
                </c:pt>
                <c:pt idx="559">
                  <c:v>88.923669000000004</c:v>
                </c:pt>
                <c:pt idx="560">
                  <c:v>88.932694999999995</c:v>
                </c:pt>
                <c:pt idx="561">
                  <c:v>88.939520000000002</c:v>
                </c:pt>
                <c:pt idx="562">
                  <c:v>88.946680999999998</c:v>
                </c:pt>
                <c:pt idx="563">
                  <c:v>88.953235000000006</c:v>
                </c:pt>
                <c:pt idx="564">
                  <c:v>88.951898</c:v>
                </c:pt>
                <c:pt idx="565">
                  <c:v>88.934061</c:v>
                </c:pt>
                <c:pt idx="566">
                  <c:v>88.899882000000005</c:v>
                </c:pt>
                <c:pt idx="567">
                  <c:v>88.864058999999997</c:v>
                </c:pt>
                <c:pt idx="568">
                  <c:v>88.847271000000006</c:v>
                </c:pt>
                <c:pt idx="569">
                  <c:v>88.858348000000007</c:v>
                </c:pt>
                <c:pt idx="570">
                  <c:v>88.885789000000003</c:v>
                </c:pt>
                <c:pt idx="571">
                  <c:v>88.908694999999994</c:v>
                </c:pt>
                <c:pt idx="572">
                  <c:v>88.914035999999996</c:v>
                </c:pt>
                <c:pt idx="573">
                  <c:v>88.901223000000002</c:v>
                </c:pt>
                <c:pt idx="574">
                  <c:v>88.873816000000005</c:v>
                </c:pt>
                <c:pt idx="575">
                  <c:v>88.833960000000005</c:v>
                </c:pt>
                <c:pt idx="576">
                  <c:v>88.786567000000005</c:v>
                </c:pt>
                <c:pt idx="577">
                  <c:v>88.742902000000001</c:v>
                </c:pt>
                <c:pt idx="578">
                  <c:v>88.713887</c:v>
                </c:pt>
                <c:pt idx="579">
                  <c:v>88.699597999999995</c:v>
                </c:pt>
                <c:pt idx="580">
                  <c:v>88.690870000000004</c:v>
                </c:pt>
                <c:pt idx="581">
                  <c:v>88.682490000000001</c:v>
                </c:pt>
                <c:pt idx="582">
                  <c:v>88.678135999999995</c:v>
                </c:pt>
                <c:pt idx="583">
                  <c:v>88.680918000000005</c:v>
                </c:pt>
                <c:pt idx="584">
                  <c:v>88.686753999999993</c:v>
                </c:pt>
                <c:pt idx="585">
                  <c:v>88.691121999999993</c:v>
                </c:pt>
                <c:pt idx="586">
                  <c:v>88.696287999999996</c:v>
                </c:pt>
                <c:pt idx="587">
                  <c:v>88.704747999999995</c:v>
                </c:pt>
                <c:pt idx="588">
                  <c:v>88.708994000000004</c:v>
                </c:pt>
                <c:pt idx="589">
                  <c:v>88.697443000000007</c:v>
                </c:pt>
                <c:pt idx="590">
                  <c:v>88.671679999999995</c:v>
                </c:pt>
                <c:pt idx="591">
                  <c:v>88.648517999999996</c:v>
                </c:pt>
                <c:pt idx="592">
                  <c:v>88.640511000000004</c:v>
                </c:pt>
                <c:pt idx="593">
                  <c:v>88.640835999999993</c:v>
                </c:pt>
                <c:pt idx="594">
                  <c:v>88.634161000000006</c:v>
                </c:pt>
                <c:pt idx="595">
                  <c:v>88.618673999999999</c:v>
                </c:pt>
                <c:pt idx="596">
                  <c:v>88.608114999999998</c:v>
                </c:pt>
                <c:pt idx="597">
                  <c:v>88.611082999999994</c:v>
                </c:pt>
                <c:pt idx="598">
                  <c:v>88.615928999999994</c:v>
                </c:pt>
                <c:pt idx="599">
                  <c:v>88.601799999999997</c:v>
                </c:pt>
                <c:pt idx="600">
                  <c:v>88.560776000000004</c:v>
                </c:pt>
                <c:pt idx="601">
                  <c:v>88.503877000000003</c:v>
                </c:pt>
                <c:pt idx="602">
                  <c:v>88.448606999999996</c:v>
                </c:pt>
                <c:pt idx="603">
                  <c:v>88.406723</c:v>
                </c:pt>
                <c:pt idx="604">
                  <c:v>88.384094000000005</c:v>
                </c:pt>
                <c:pt idx="605">
                  <c:v>88.384924999999996</c:v>
                </c:pt>
                <c:pt idx="606">
                  <c:v>88.409143</c:v>
                </c:pt>
                <c:pt idx="607">
                  <c:v>88.446128000000002</c:v>
                </c:pt>
                <c:pt idx="608">
                  <c:v>88.476971000000006</c:v>
                </c:pt>
                <c:pt idx="609">
                  <c:v>88.486287000000004</c:v>
                </c:pt>
                <c:pt idx="610">
                  <c:v>88.470122000000003</c:v>
                </c:pt>
                <c:pt idx="611">
                  <c:v>88.433732000000006</c:v>
                </c:pt>
                <c:pt idx="612">
                  <c:v>88.387697000000003</c:v>
                </c:pt>
                <c:pt idx="613">
                  <c:v>88.346868000000001</c:v>
                </c:pt>
                <c:pt idx="614">
                  <c:v>88.325999999999993</c:v>
                </c:pt>
                <c:pt idx="615">
                  <c:v>88.329926999999998</c:v>
                </c:pt>
                <c:pt idx="616">
                  <c:v>88.348240000000004</c:v>
                </c:pt>
                <c:pt idx="617">
                  <c:v>88.362843999999996</c:v>
                </c:pt>
                <c:pt idx="618">
                  <c:v>88.361233999999996</c:v>
                </c:pt>
                <c:pt idx="619">
                  <c:v>88.343806000000001</c:v>
                </c:pt>
                <c:pt idx="620">
                  <c:v>88.322355000000002</c:v>
                </c:pt>
                <c:pt idx="621">
                  <c:v>88.312408000000005</c:v>
                </c:pt>
                <c:pt idx="622">
                  <c:v>88.320742999999993</c:v>
                </c:pt>
                <c:pt idx="623">
                  <c:v>88.336269999999999</c:v>
                </c:pt>
                <c:pt idx="624">
                  <c:v>88.337130999999999</c:v>
                </c:pt>
                <c:pt idx="625">
                  <c:v>88.312342000000001</c:v>
                </c:pt>
                <c:pt idx="626">
                  <c:v>88.274445999999998</c:v>
                </c:pt>
                <c:pt idx="627">
                  <c:v>88.245722999999998</c:v>
                </c:pt>
                <c:pt idx="628">
                  <c:v>88.233352999999994</c:v>
                </c:pt>
                <c:pt idx="629">
                  <c:v>88.223223000000004</c:v>
                </c:pt>
                <c:pt idx="630">
                  <c:v>88.197851</c:v>
                </c:pt>
                <c:pt idx="631">
                  <c:v>88.154606999999999</c:v>
                </c:pt>
                <c:pt idx="632">
                  <c:v>88.105547999999999</c:v>
                </c:pt>
                <c:pt idx="633">
                  <c:v>88.065422999999996</c:v>
                </c:pt>
                <c:pt idx="634">
                  <c:v>88.043712999999997</c:v>
                </c:pt>
                <c:pt idx="635">
                  <c:v>88.043694000000002</c:v>
                </c:pt>
                <c:pt idx="636">
                  <c:v>88.062877999999998</c:v>
                </c:pt>
                <c:pt idx="637">
                  <c:v>88.093551000000005</c:v>
                </c:pt>
                <c:pt idx="638">
                  <c:v>88.125478999999999</c:v>
                </c:pt>
                <c:pt idx="639">
                  <c:v>88.149721</c:v>
                </c:pt>
                <c:pt idx="640">
                  <c:v>88.160431000000003</c:v>
                </c:pt>
                <c:pt idx="641">
                  <c:v>88.154574999999994</c:v>
                </c:pt>
                <c:pt idx="642">
                  <c:v>88.131510000000006</c:v>
                </c:pt>
                <c:pt idx="643">
                  <c:v>88.093922000000006</c:v>
                </c:pt>
                <c:pt idx="644">
                  <c:v>88.050117</c:v>
                </c:pt>
                <c:pt idx="645">
                  <c:v>88.014555999999999</c:v>
                </c:pt>
                <c:pt idx="646">
                  <c:v>88.002026000000001</c:v>
                </c:pt>
                <c:pt idx="647">
                  <c:v>88.017154000000005</c:v>
                </c:pt>
                <c:pt idx="648">
                  <c:v>88.050225999999995</c:v>
                </c:pt>
                <c:pt idx="649">
                  <c:v>88.085550999999995</c:v>
                </c:pt>
                <c:pt idx="650">
                  <c:v>88.112632000000005</c:v>
                </c:pt>
                <c:pt idx="651">
                  <c:v>88.125645000000006</c:v>
                </c:pt>
                <c:pt idx="652">
                  <c:v>88.115666000000004</c:v>
                </c:pt>
                <c:pt idx="653">
                  <c:v>88.073740000000001</c:v>
                </c:pt>
                <c:pt idx="654">
                  <c:v>88.005825000000002</c:v>
                </c:pt>
                <c:pt idx="655">
                  <c:v>87.937462999999994</c:v>
                </c:pt>
                <c:pt idx="656">
                  <c:v>87.895899999999997</c:v>
                </c:pt>
                <c:pt idx="657">
                  <c:v>87.888400000000004</c:v>
                </c:pt>
                <c:pt idx="658">
                  <c:v>87.900808999999995</c:v>
                </c:pt>
                <c:pt idx="659">
                  <c:v>87.913815999999997</c:v>
                </c:pt>
                <c:pt idx="660">
                  <c:v>87.916677000000007</c:v>
                </c:pt>
                <c:pt idx="661">
                  <c:v>87.909204000000003</c:v>
                </c:pt>
                <c:pt idx="662">
                  <c:v>87.897581000000002</c:v>
                </c:pt>
                <c:pt idx="663">
                  <c:v>87.888602000000006</c:v>
                </c:pt>
                <c:pt idx="664">
                  <c:v>87.883232000000007</c:v>
                </c:pt>
                <c:pt idx="665">
                  <c:v>87.875553999999994</c:v>
                </c:pt>
                <c:pt idx="666">
                  <c:v>87.861378999999999</c:v>
                </c:pt>
                <c:pt idx="667">
                  <c:v>87.846444000000005</c:v>
                </c:pt>
                <c:pt idx="668">
                  <c:v>87.842663999999999</c:v>
                </c:pt>
                <c:pt idx="669">
                  <c:v>87.857539000000003</c:v>
                </c:pt>
                <c:pt idx="670">
                  <c:v>87.889816999999994</c:v>
                </c:pt>
                <c:pt idx="671">
                  <c:v>87.932280000000006</c:v>
                </c:pt>
                <c:pt idx="672">
                  <c:v>87.972857000000005</c:v>
                </c:pt>
                <c:pt idx="673">
                  <c:v>87.994966000000005</c:v>
                </c:pt>
                <c:pt idx="674">
                  <c:v>87.986053999999996</c:v>
                </c:pt>
                <c:pt idx="675">
                  <c:v>87.950027000000006</c:v>
                </c:pt>
                <c:pt idx="676">
                  <c:v>87.905677999999995</c:v>
                </c:pt>
                <c:pt idx="677">
                  <c:v>87.869024999999993</c:v>
                </c:pt>
                <c:pt idx="678">
                  <c:v>87.841314999999994</c:v>
                </c:pt>
                <c:pt idx="679">
                  <c:v>87.817454999999995</c:v>
                </c:pt>
                <c:pt idx="680">
                  <c:v>87.799937</c:v>
                </c:pt>
                <c:pt idx="681">
                  <c:v>87.796529000000007</c:v>
                </c:pt>
                <c:pt idx="682">
                  <c:v>87.804779999999994</c:v>
                </c:pt>
                <c:pt idx="683">
                  <c:v>87.807717999999994</c:v>
                </c:pt>
                <c:pt idx="684">
                  <c:v>87.790678999999997</c:v>
                </c:pt>
                <c:pt idx="685">
                  <c:v>87.759191999999999</c:v>
                </c:pt>
                <c:pt idx="686">
                  <c:v>87.734268</c:v>
                </c:pt>
                <c:pt idx="687">
                  <c:v>87.728752</c:v>
                </c:pt>
                <c:pt idx="688">
                  <c:v>87.733493999999993</c:v>
                </c:pt>
                <c:pt idx="689">
                  <c:v>87.731443999999996</c:v>
                </c:pt>
                <c:pt idx="690">
                  <c:v>87.722029000000006</c:v>
                </c:pt>
                <c:pt idx="691">
                  <c:v>87.723105000000004</c:v>
                </c:pt>
                <c:pt idx="692">
                  <c:v>87.745649999999998</c:v>
                </c:pt>
                <c:pt idx="693">
                  <c:v>87.774665999999996</c:v>
                </c:pt>
                <c:pt idx="694">
                  <c:v>87.783355999999998</c:v>
                </c:pt>
                <c:pt idx="695">
                  <c:v>87.762281999999999</c:v>
                </c:pt>
                <c:pt idx="696">
                  <c:v>87.726208999999997</c:v>
                </c:pt>
                <c:pt idx="697">
                  <c:v>87.693579999999997</c:v>
                </c:pt>
                <c:pt idx="698">
                  <c:v>87.668930000000003</c:v>
                </c:pt>
                <c:pt idx="699">
                  <c:v>87.649349000000001</c:v>
                </c:pt>
                <c:pt idx="700">
                  <c:v>87.638525000000001</c:v>
                </c:pt>
                <c:pt idx="701">
                  <c:v>87.642944</c:v>
                </c:pt>
                <c:pt idx="702">
                  <c:v>87.656627</c:v>
                </c:pt>
                <c:pt idx="703">
                  <c:v>87.661607000000004</c:v>
                </c:pt>
                <c:pt idx="704">
                  <c:v>87.647711999999999</c:v>
                </c:pt>
                <c:pt idx="705">
                  <c:v>87.624632000000005</c:v>
                </c:pt>
                <c:pt idx="706">
                  <c:v>87.609847000000002</c:v>
                </c:pt>
                <c:pt idx="707">
                  <c:v>87.609381999999997</c:v>
                </c:pt>
                <c:pt idx="708">
                  <c:v>87.614089000000007</c:v>
                </c:pt>
                <c:pt idx="709">
                  <c:v>87.611174000000005</c:v>
                </c:pt>
                <c:pt idx="710">
                  <c:v>87.594960999999998</c:v>
                </c:pt>
                <c:pt idx="711">
                  <c:v>87.569218000000006</c:v>
                </c:pt>
                <c:pt idx="712">
                  <c:v>87.544814000000002</c:v>
                </c:pt>
                <c:pt idx="713">
                  <c:v>87.533812999999995</c:v>
                </c:pt>
                <c:pt idx="714">
                  <c:v>87.539719000000005</c:v>
                </c:pt>
                <c:pt idx="715">
                  <c:v>87.551938000000007</c:v>
                </c:pt>
                <c:pt idx="716">
                  <c:v>87.553454000000002</c:v>
                </c:pt>
                <c:pt idx="717">
                  <c:v>87.534941000000003</c:v>
                </c:pt>
                <c:pt idx="718">
                  <c:v>87.499793999999994</c:v>
                </c:pt>
                <c:pt idx="719">
                  <c:v>87.457907000000006</c:v>
                </c:pt>
                <c:pt idx="720">
                  <c:v>87.421007000000003</c:v>
                </c:pt>
                <c:pt idx="721">
                  <c:v>87.403470999999996</c:v>
                </c:pt>
                <c:pt idx="722">
                  <c:v>87.417482000000007</c:v>
                </c:pt>
                <c:pt idx="723">
                  <c:v>87.460344000000006</c:v>
                </c:pt>
                <c:pt idx="724">
                  <c:v>87.510379999999998</c:v>
                </c:pt>
                <c:pt idx="725">
                  <c:v>87.542350999999996</c:v>
                </c:pt>
                <c:pt idx="726">
                  <c:v>87.546772000000004</c:v>
                </c:pt>
                <c:pt idx="727">
                  <c:v>87.530268000000007</c:v>
                </c:pt>
                <c:pt idx="728">
                  <c:v>87.501034000000004</c:v>
                </c:pt>
                <c:pt idx="729">
                  <c:v>87.462532999999993</c:v>
                </c:pt>
                <c:pt idx="730">
                  <c:v>87.420900000000003</c:v>
                </c:pt>
                <c:pt idx="731">
                  <c:v>87.388813999999996</c:v>
                </c:pt>
                <c:pt idx="732">
                  <c:v>87.375685000000004</c:v>
                </c:pt>
                <c:pt idx="733">
                  <c:v>87.376390999999998</c:v>
                </c:pt>
                <c:pt idx="734">
                  <c:v>87.374562999999995</c:v>
                </c:pt>
                <c:pt idx="735">
                  <c:v>87.358170999999999</c:v>
                </c:pt>
                <c:pt idx="736">
                  <c:v>87.330281999999997</c:v>
                </c:pt>
                <c:pt idx="737">
                  <c:v>87.303917999999996</c:v>
                </c:pt>
                <c:pt idx="738">
                  <c:v>87.288309999999996</c:v>
                </c:pt>
                <c:pt idx="739">
                  <c:v>87.281722000000002</c:v>
                </c:pt>
                <c:pt idx="740">
                  <c:v>87.276567</c:v>
                </c:pt>
                <c:pt idx="741">
                  <c:v>87.268394999999998</c:v>
                </c:pt>
                <c:pt idx="742">
                  <c:v>87.258073999999993</c:v>
                </c:pt>
                <c:pt idx="743">
                  <c:v>87.247397000000007</c:v>
                </c:pt>
                <c:pt idx="744">
                  <c:v>87.236468000000002</c:v>
                </c:pt>
                <c:pt idx="745">
                  <c:v>87.225596999999993</c:v>
                </c:pt>
                <c:pt idx="746">
                  <c:v>87.215710000000001</c:v>
                </c:pt>
                <c:pt idx="747">
                  <c:v>87.206322</c:v>
                </c:pt>
                <c:pt idx="748">
                  <c:v>87.197832000000005</c:v>
                </c:pt>
                <c:pt idx="749">
                  <c:v>87.197788000000003</c:v>
                </c:pt>
                <c:pt idx="750">
                  <c:v>87.218344999999999</c:v>
                </c:pt>
                <c:pt idx="751">
                  <c:v>87.260968000000005</c:v>
                </c:pt>
                <c:pt idx="752">
                  <c:v>87.306484999999995</c:v>
                </c:pt>
                <c:pt idx="753">
                  <c:v>87.327933999999999</c:v>
                </c:pt>
                <c:pt idx="754">
                  <c:v>87.315523999999996</c:v>
                </c:pt>
                <c:pt idx="755">
                  <c:v>87.284963000000005</c:v>
                </c:pt>
                <c:pt idx="756">
                  <c:v>87.259236999999999</c:v>
                </c:pt>
                <c:pt idx="757">
                  <c:v>87.247076000000007</c:v>
                </c:pt>
                <c:pt idx="758">
                  <c:v>87.241983000000005</c:v>
                </c:pt>
                <c:pt idx="759">
                  <c:v>87.235226999999995</c:v>
                </c:pt>
                <c:pt idx="760">
                  <c:v>87.223954000000006</c:v>
                </c:pt>
                <c:pt idx="761">
                  <c:v>87.209332000000003</c:v>
                </c:pt>
                <c:pt idx="762">
                  <c:v>87.191625000000002</c:v>
                </c:pt>
                <c:pt idx="763">
                  <c:v>87.168584999999993</c:v>
                </c:pt>
                <c:pt idx="764">
                  <c:v>87.138648000000003</c:v>
                </c:pt>
                <c:pt idx="765">
                  <c:v>87.105783000000002</c:v>
                </c:pt>
                <c:pt idx="766">
                  <c:v>87.079058000000003</c:v>
                </c:pt>
                <c:pt idx="767">
                  <c:v>87.064109999999999</c:v>
                </c:pt>
                <c:pt idx="768">
                  <c:v>87.055310000000006</c:v>
                </c:pt>
                <c:pt idx="769">
                  <c:v>87.040666000000002</c:v>
                </c:pt>
                <c:pt idx="770">
                  <c:v>87.015310999999997</c:v>
                </c:pt>
                <c:pt idx="771">
                  <c:v>86.986153999999999</c:v>
                </c:pt>
                <c:pt idx="772">
                  <c:v>86.962350000000001</c:v>
                </c:pt>
                <c:pt idx="773">
                  <c:v>86.946335000000005</c:v>
                </c:pt>
                <c:pt idx="774">
                  <c:v>86.937111000000002</c:v>
                </c:pt>
                <c:pt idx="775">
                  <c:v>86.936999</c:v>
                </c:pt>
                <c:pt idx="776">
                  <c:v>86.948970000000003</c:v>
                </c:pt>
                <c:pt idx="777">
                  <c:v>86.968736000000007</c:v>
                </c:pt>
                <c:pt idx="778">
                  <c:v>86.984589</c:v>
                </c:pt>
                <c:pt idx="779">
                  <c:v>86.986071999999993</c:v>
                </c:pt>
                <c:pt idx="780">
                  <c:v>86.971571999999995</c:v>
                </c:pt>
                <c:pt idx="781">
                  <c:v>86.948167999999995</c:v>
                </c:pt>
                <c:pt idx="782">
                  <c:v>86.925877999999997</c:v>
                </c:pt>
                <c:pt idx="783">
                  <c:v>86.910999000000004</c:v>
                </c:pt>
                <c:pt idx="784">
                  <c:v>86.902368999999993</c:v>
                </c:pt>
                <c:pt idx="785">
                  <c:v>86.893854000000005</c:v>
                </c:pt>
                <c:pt idx="786">
                  <c:v>86.881922000000003</c:v>
                </c:pt>
                <c:pt idx="787">
                  <c:v>86.869570999999993</c:v>
                </c:pt>
                <c:pt idx="788">
                  <c:v>86.860743999999997</c:v>
                </c:pt>
                <c:pt idx="789">
                  <c:v>86.853432999999995</c:v>
                </c:pt>
                <c:pt idx="790">
                  <c:v>86.842461</c:v>
                </c:pt>
                <c:pt idx="791">
                  <c:v>86.828584000000006</c:v>
                </c:pt>
                <c:pt idx="792">
                  <c:v>86.820690999999997</c:v>
                </c:pt>
                <c:pt idx="793">
                  <c:v>86.826972999999995</c:v>
                </c:pt>
                <c:pt idx="794">
                  <c:v>86.845645000000005</c:v>
                </c:pt>
                <c:pt idx="795">
                  <c:v>86.864902000000001</c:v>
                </c:pt>
                <c:pt idx="796">
                  <c:v>86.871274</c:v>
                </c:pt>
                <c:pt idx="797">
                  <c:v>86.859215000000006</c:v>
                </c:pt>
                <c:pt idx="798">
                  <c:v>86.834897999999995</c:v>
                </c:pt>
                <c:pt idx="799">
                  <c:v>86.810868999999997</c:v>
                </c:pt>
                <c:pt idx="800">
                  <c:v>86.79598</c:v>
                </c:pt>
                <c:pt idx="801">
                  <c:v>86.790288000000004</c:v>
                </c:pt>
                <c:pt idx="802">
                  <c:v>86.790152000000006</c:v>
                </c:pt>
                <c:pt idx="803">
                  <c:v>86.796071999999995</c:v>
                </c:pt>
                <c:pt idx="804">
                  <c:v>86.811497000000003</c:v>
                </c:pt>
                <c:pt idx="805">
                  <c:v>86.834183999999993</c:v>
                </c:pt>
                <c:pt idx="806">
                  <c:v>86.853267000000002</c:v>
                </c:pt>
                <c:pt idx="807">
                  <c:v>86.857382000000001</c:v>
                </c:pt>
                <c:pt idx="808">
                  <c:v>86.844003000000001</c:v>
                </c:pt>
                <c:pt idx="809">
                  <c:v>86.818455999999998</c:v>
                </c:pt>
                <c:pt idx="810">
                  <c:v>86.784895000000006</c:v>
                </c:pt>
                <c:pt idx="811">
                  <c:v>86.742512000000005</c:v>
                </c:pt>
                <c:pt idx="812">
                  <c:v>86.692772000000005</c:v>
                </c:pt>
                <c:pt idx="813">
                  <c:v>86.647402999999997</c:v>
                </c:pt>
                <c:pt idx="814">
                  <c:v>86.624555999999998</c:v>
                </c:pt>
                <c:pt idx="815">
                  <c:v>86.633852000000005</c:v>
                </c:pt>
                <c:pt idx="816">
                  <c:v>86.665797999999995</c:v>
                </c:pt>
                <c:pt idx="817">
                  <c:v>86.697337000000005</c:v>
                </c:pt>
                <c:pt idx="818">
                  <c:v>86.707262999999998</c:v>
                </c:pt>
                <c:pt idx="819">
                  <c:v>86.687151</c:v>
                </c:pt>
                <c:pt idx="820">
                  <c:v>86.643624000000003</c:v>
                </c:pt>
                <c:pt idx="821">
                  <c:v>86.595877000000002</c:v>
                </c:pt>
                <c:pt idx="822">
                  <c:v>86.566909999999993</c:v>
                </c:pt>
                <c:pt idx="823">
                  <c:v>86.567229999999995</c:v>
                </c:pt>
                <c:pt idx="824">
                  <c:v>86.584540000000004</c:v>
                </c:pt>
                <c:pt idx="825">
                  <c:v>86.594725999999994</c:v>
                </c:pt>
                <c:pt idx="826">
                  <c:v>86.585521</c:v>
                </c:pt>
                <c:pt idx="827">
                  <c:v>86.566899000000006</c:v>
                </c:pt>
                <c:pt idx="828">
                  <c:v>86.556583000000003</c:v>
                </c:pt>
                <c:pt idx="829">
                  <c:v>86.558746999999997</c:v>
                </c:pt>
                <c:pt idx="830">
                  <c:v>86.561130000000006</c:v>
                </c:pt>
                <c:pt idx="831">
                  <c:v>86.551302000000007</c:v>
                </c:pt>
                <c:pt idx="832">
                  <c:v>86.531204000000002</c:v>
                </c:pt>
                <c:pt idx="833">
                  <c:v>86.515396999999993</c:v>
                </c:pt>
                <c:pt idx="834">
                  <c:v>86.517827999999994</c:v>
                </c:pt>
                <c:pt idx="835">
                  <c:v>86.539642999999998</c:v>
                </c:pt>
                <c:pt idx="836">
                  <c:v>86.566578000000007</c:v>
                </c:pt>
                <c:pt idx="837">
                  <c:v>86.578151000000005</c:v>
                </c:pt>
                <c:pt idx="838">
                  <c:v>86.562768000000005</c:v>
                </c:pt>
                <c:pt idx="839">
                  <c:v>86.525632000000002</c:v>
                </c:pt>
                <c:pt idx="840">
                  <c:v>86.482535999999996</c:v>
                </c:pt>
                <c:pt idx="841">
                  <c:v>86.448201999999995</c:v>
                </c:pt>
                <c:pt idx="842">
                  <c:v>86.431793999999996</c:v>
                </c:pt>
                <c:pt idx="843">
                  <c:v>86.438571999999994</c:v>
                </c:pt>
                <c:pt idx="844">
                  <c:v>86.467556999999999</c:v>
                </c:pt>
                <c:pt idx="845">
                  <c:v>86.505780000000001</c:v>
                </c:pt>
                <c:pt idx="846">
                  <c:v>86.531508000000002</c:v>
                </c:pt>
                <c:pt idx="847">
                  <c:v>86.530083000000005</c:v>
                </c:pt>
                <c:pt idx="848">
                  <c:v>86.507631000000003</c:v>
                </c:pt>
                <c:pt idx="849">
                  <c:v>86.486509999999996</c:v>
                </c:pt>
                <c:pt idx="850">
                  <c:v>86.485303000000002</c:v>
                </c:pt>
                <c:pt idx="851">
                  <c:v>86.502482999999998</c:v>
                </c:pt>
                <c:pt idx="852">
                  <c:v>86.518625</c:v>
                </c:pt>
                <c:pt idx="853">
                  <c:v>86.514538999999999</c:v>
                </c:pt>
                <c:pt idx="854">
                  <c:v>86.489262999999994</c:v>
                </c:pt>
                <c:pt idx="855">
                  <c:v>86.462395000000001</c:v>
                </c:pt>
                <c:pt idx="856">
                  <c:v>86.458653999999996</c:v>
                </c:pt>
                <c:pt idx="857">
                  <c:v>86.487105</c:v>
                </c:pt>
                <c:pt idx="858">
                  <c:v>86.531457000000003</c:v>
                </c:pt>
                <c:pt idx="859">
                  <c:v>86.559723000000005</c:v>
                </c:pt>
                <c:pt idx="860">
                  <c:v>86.547490999999994</c:v>
                </c:pt>
                <c:pt idx="861">
                  <c:v>86.498016000000007</c:v>
                </c:pt>
                <c:pt idx="862">
                  <c:v>86.440567000000001</c:v>
                </c:pt>
                <c:pt idx="863">
                  <c:v>86.404556999999997</c:v>
                </c:pt>
                <c:pt idx="864">
                  <c:v>86.392326999999995</c:v>
                </c:pt>
                <c:pt idx="865">
                  <c:v>86.379914999999997</c:v>
                </c:pt>
                <c:pt idx="866">
                  <c:v>86.347436000000002</c:v>
                </c:pt>
                <c:pt idx="867">
                  <c:v>86.305573999999993</c:v>
                </c:pt>
                <c:pt idx="868">
                  <c:v>86.284194999999997</c:v>
                </c:pt>
                <c:pt idx="869">
                  <c:v>86.295036999999994</c:v>
                </c:pt>
                <c:pt idx="870">
                  <c:v>86.315912999999995</c:v>
                </c:pt>
                <c:pt idx="871">
                  <c:v>86.314389000000006</c:v>
                </c:pt>
                <c:pt idx="872">
                  <c:v>86.280180000000001</c:v>
                </c:pt>
                <c:pt idx="873">
                  <c:v>86.231784000000005</c:v>
                </c:pt>
                <c:pt idx="874">
                  <c:v>86.196050999999997</c:v>
                </c:pt>
                <c:pt idx="875">
                  <c:v>86.186617999999996</c:v>
                </c:pt>
                <c:pt idx="876">
                  <c:v>86.199939000000001</c:v>
                </c:pt>
                <c:pt idx="877">
                  <c:v>86.222948000000002</c:v>
                </c:pt>
                <c:pt idx="878">
                  <c:v>86.241455000000002</c:v>
                </c:pt>
                <c:pt idx="879">
                  <c:v>86.247448000000006</c:v>
                </c:pt>
                <c:pt idx="880">
                  <c:v>86.243897000000004</c:v>
                </c:pt>
                <c:pt idx="881">
                  <c:v>86.241663000000003</c:v>
                </c:pt>
                <c:pt idx="882">
                  <c:v>86.248634999999993</c:v>
                </c:pt>
                <c:pt idx="883">
                  <c:v>86.261250000000004</c:v>
                </c:pt>
                <c:pt idx="884">
                  <c:v>86.267483999999996</c:v>
                </c:pt>
                <c:pt idx="885">
                  <c:v>86.257802999999996</c:v>
                </c:pt>
                <c:pt idx="886">
                  <c:v>86.232811999999996</c:v>
                </c:pt>
                <c:pt idx="887">
                  <c:v>86.202348999999998</c:v>
                </c:pt>
                <c:pt idx="888">
                  <c:v>86.178804999999997</c:v>
                </c:pt>
                <c:pt idx="889">
                  <c:v>86.169337999999996</c:v>
                </c:pt>
                <c:pt idx="890">
                  <c:v>86.171103000000002</c:v>
                </c:pt>
                <c:pt idx="891">
                  <c:v>86.173941999999997</c:v>
                </c:pt>
                <c:pt idx="892">
                  <c:v>86.169892000000004</c:v>
                </c:pt>
                <c:pt idx="893">
                  <c:v>86.160054000000002</c:v>
                </c:pt>
                <c:pt idx="894">
                  <c:v>86.150977999999995</c:v>
                </c:pt>
                <c:pt idx="895">
                  <c:v>86.146749</c:v>
                </c:pt>
                <c:pt idx="896">
                  <c:v>86.148632000000006</c:v>
                </c:pt>
                <c:pt idx="897">
                  <c:v>86.160093000000003</c:v>
                </c:pt>
                <c:pt idx="898">
                  <c:v>86.184512999999995</c:v>
                </c:pt>
                <c:pt idx="899">
                  <c:v>86.214624999999998</c:v>
                </c:pt>
                <c:pt idx="900">
                  <c:v>86.230808999999994</c:v>
                </c:pt>
                <c:pt idx="901">
                  <c:v>86.215995000000007</c:v>
                </c:pt>
                <c:pt idx="902">
                  <c:v>86.170068999999998</c:v>
                </c:pt>
                <c:pt idx="903">
                  <c:v>86.108333000000002</c:v>
                </c:pt>
                <c:pt idx="904">
                  <c:v>86.050943000000004</c:v>
                </c:pt>
                <c:pt idx="905">
                  <c:v>86.015569999999997</c:v>
                </c:pt>
                <c:pt idx="906">
                  <c:v>86.012576999999993</c:v>
                </c:pt>
                <c:pt idx="907">
                  <c:v>86.038792000000001</c:v>
                </c:pt>
                <c:pt idx="908">
                  <c:v>86.076272000000003</c:v>
                </c:pt>
                <c:pt idx="909">
                  <c:v>86.103763999999998</c:v>
                </c:pt>
                <c:pt idx="910">
                  <c:v>86.112100999999996</c:v>
                </c:pt>
                <c:pt idx="911">
                  <c:v>86.106018000000006</c:v>
                </c:pt>
                <c:pt idx="912">
                  <c:v>86.091819999999998</c:v>
                </c:pt>
                <c:pt idx="913">
                  <c:v>86.069436999999994</c:v>
                </c:pt>
                <c:pt idx="914">
                  <c:v>86.038593000000006</c:v>
                </c:pt>
                <c:pt idx="915">
                  <c:v>86.006748000000002</c:v>
                </c:pt>
                <c:pt idx="916">
                  <c:v>85.986079000000004</c:v>
                </c:pt>
                <c:pt idx="917">
                  <c:v>85.983727999999999</c:v>
                </c:pt>
                <c:pt idx="918">
                  <c:v>85.996650000000002</c:v>
                </c:pt>
                <c:pt idx="919">
                  <c:v>86.013985000000005</c:v>
                </c:pt>
                <c:pt idx="920">
                  <c:v>86.023169999999993</c:v>
                </c:pt>
                <c:pt idx="921">
                  <c:v>86.016271000000003</c:v>
                </c:pt>
                <c:pt idx="922">
                  <c:v>85.993274</c:v>
                </c:pt>
                <c:pt idx="923">
                  <c:v>85.960334000000003</c:v>
                </c:pt>
                <c:pt idx="924">
                  <c:v>85.926047999999994</c:v>
                </c:pt>
                <c:pt idx="925">
                  <c:v>85.900240999999994</c:v>
                </c:pt>
                <c:pt idx="926">
                  <c:v>85.892224999999996</c:v>
                </c:pt>
                <c:pt idx="927">
                  <c:v>85.903647000000007</c:v>
                </c:pt>
                <c:pt idx="928">
                  <c:v>85.922389999999993</c:v>
                </c:pt>
                <c:pt idx="929">
                  <c:v>85.929850999999999</c:v>
                </c:pt>
                <c:pt idx="930">
                  <c:v>85.917738999999997</c:v>
                </c:pt>
                <c:pt idx="931">
                  <c:v>85.894508000000002</c:v>
                </c:pt>
                <c:pt idx="932">
                  <c:v>85.873392999999993</c:v>
                </c:pt>
                <c:pt idx="933">
                  <c:v>85.858818999999997</c:v>
                </c:pt>
                <c:pt idx="934">
                  <c:v>85.848256000000006</c:v>
                </c:pt>
                <c:pt idx="935">
                  <c:v>85.842055999999999</c:v>
                </c:pt>
                <c:pt idx="936">
                  <c:v>85.842714000000001</c:v>
                </c:pt>
                <c:pt idx="937">
                  <c:v>85.845073999999997</c:v>
                </c:pt>
                <c:pt idx="938">
                  <c:v>85.836387000000002</c:v>
                </c:pt>
                <c:pt idx="939">
                  <c:v>85.810587999999996</c:v>
                </c:pt>
                <c:pt idx="940">
                  <c:v>85.778648000000004</c:v>
                </c:pt>
                <c:pt idx="941">
                  <c:v>85.760160999999997</c:v>
                </c:pt>
                <c:pt idx="942">
                  <c:v>85.765355999999997</c:v>
                </c:pt>
                <c:pt idx="943">
                  <c:v>85.787952000000004</c:v>
                </c:pt>
                <c:pt idx="944">
                  <c:v>85.814183</c:v>
                </c:pt>
                <c:pt idx="945">
                  <c:v>85.833212000000003</c:v>
                </c:pt>
                <c:pt idx="946">
                  <c:v>85.836252000000002</c:v>
                </c:pt>
                <c:pt idx="947">
                  <c:v>85.813490000000002</c:v>
                </c:pt>
                <c:pt idx="948">
                  <c:v>85.762924999999996</c:v>
                </c:pt>
                <c:pt idx="949">
                  <c:v>85.70335</c:v>
                </c:pt>
                <c:pt idx="950">
                  <c:v>85.668436999999997</c:v>
                </c:pt>
                <c:pt idx="951">
                  <c:v>85.678022999999996</c:v>
                </c:pt>
                <c:pt idx="952">
                  <c:v>85.717178000000004</c:v>
                </c:pt>
                <c:pt idx="953">
                  <c:v>85.750781000000003</c:v>
                </c:pt>
                <c:pt idx="954">
                  <c:v>85.756539000000004</c:v>
                </c:pt>
                <c:pt idx="955">
                  <c:v>85.737764999999996</c:v>
                </c:pt>
                <c:pt idx="956">
                  <c:v>85.707543999999999</c:v>
                </c:pt>
                <c:pt idx="957">
                  <c:v>85.671469999999999</c:v>
                </c:pt>
                <c:pt idx="958">
                  <c:v>85.628996999999998</c:v>
                </c:pt>
                <c:pt idx="959">
                  <c:v>85.583140999999998</c:v>
                </c:pt>
                <c:pt idx="960">
                  <c:v>85.541220999999993</c:v>
                </c:pt>
                <c:pt idx="961">
                  <c:v>85.508514000000005</c:v>
                </c:pt>
                <c:pt idx="962">
                  <c:v>85.486624000000006</c:v>
                </c:pt>
                <c:pt idx="963">
                  <c:v>85.476556000000002</c:v>
                </c:pt>
                <c:pt idx="964">
                  <c:v>85.477491999999998</c:v>
                </c:pt>
                <c:pt idx="965">
                  <c:v>85.482044999999999</c:v>
                </c:pt>
                <c:pt idx="966">
                  <c:v>85.478115000000003</c:v>
                </c:pt>
                <c:pt idx="967">
                  <c:v>85.458738999999994</c:v>
                </c:pt>
                <c:pt idx="968">
                  <c:v>85.428122999999999</c:v>
                </c:pt>
                <c:pt idx="969">
                  <c:v>85.395656000000002</c:v>
                </c:pt>
                <c:pt idx="970">
                  <c:v>85.36533</c:v>
                </c:pt>
                <c:pt idx="971">
                  <c:v>85.334367999999998</c:v>
                </c:pt>
                <c:pt idx="972">
                  <c:v>85.301674000000006</c:v>
                </c:pt>
                <c:pt idx="973">
                  <c:v>85.273777999999993</c:v>
                </c:pt>
                <c:pt idx="974">
                  <c:v>85.260478000000006</c:v>
                </c:pt>
                <c:pt idx="975">
                  <c:v>85.266124000000005</c:v>
                </c:pt>
                <c:pt idx="976">
                  <c:v>85.287441999999999</c:v>
                </c:pt>
                <c:pt idx="977">
                  <c:v>85.318647999999996</c:v>
                </c:pt>
                <c:pt idx="978">
                  <c:v>85.353616000000002</c:v>
                </c:pt>
                <c:pt idx="979">
                  <c:v>85.382514</c:v>
                </c:pt>
                <c:pt idx="980">
                  <c:v>85.394024000000002</c:v>
                </c:pt>
                <c:pt idx="981">
                  <c:v>85.386511999999996</c:v>
                </c:pt>
                <c:pt idx="982">
                  <c:v>85.372727999999995</c:v>
                </c:pt>
                <c:pt idx="983">
                  <c:v>85.366425000000007</c:v>
                </c:pt>
                <c:pt idx="984">
                  <c:v>85.366749999999996</c:v>
                </c:pt>
                <c:pt idx="985">
                  <c:v>85.363343</c:v>
                </c:pt>
                <c:pt idx="986">
                  <c:v>85.354359000000002</c:v>
                </c:pt>
                <c:pt idx="987">
                  <c:v>85.348579999999998</c:v>
                </c:pt>
                <c:pt idx="988">
                  <c:v>85.348602</c:v>
                </c:pt>
                <c:pt idx="989">
                  <c:v>85.343746999999993</c:v>
                </c:pt>
                <c:pt idx="990">
                  <c:v>85.325907000000001</c:v>
                </c:pt>
                <c:pt idx="991">
                  <c:v>85.302667</c:v>
                </c:pt>
                <c:pt idx="992">
                  <c:v>85.287038999999993</c:v>
                </c:pt>
                <c:pt idx="993">
                  <c:v>85.281854999999993</c:v>
                </c:pt>
                <c:pt idx="994">
                  <c:v>85.283122000000006</c:v>
                </c:pt>
                <c:pt idx="995">
                  <c:v>85.293104999999997</c:v>
                </c:pt>
                <c:pt idx="996">
                  <c:v>85.318055000000001</c:v>
                </c:pt>
                <c:pt idx="997">
                  <c:v>85.353134999999995</c:v>
                </c:pt>
                <c:pt idx="998">
                  <c:v>85.380775999999997</c:v>
                </c:pt>
                <c:pt idx="999">
                  <c:v>85.387269000000003</c:v>
                </c:pt>
                <c:pt idx="1000">
                  <c:v>85.373686000000006</c:v>
                </c:pt>
                <c:pt idx="1001">
                  <c:v>85.348723000000007</c:v>
                </c:pt>
                <c:pt idx="1002">
                  <c:v>85.319377000000003</c:v>
                </c:pt>
                <c:pt idx="1003">
                  <c:v>85.293288000000004</c:v>
                </c:pt>
                <c:pt idx="1004">
                  <c:v>85.282013000000006</c:v>
                </c:pt>
                <c:pt idx="1005">
                  <c:v>85.291568999999996</c:v>
                </c:pt>
                <c:pt idx="1006">
                  <c:v>85.310286000000005</c:v>
                </c:pt>
                <c:pt idx="1007">
                  <c:v>85.313715000000002</c:v>
                </c:pt>
                <c:pt idx="1008">
                  <c:v>85.285354999999996</c:v>
                </c:pt>
                <c:pt idx="1009">
                  <c:v>85.231071</c:v>
                </c:pt>
                <c:pt idx="1010">
                  <c:v>85.174160000000001</c:v>
                </c:pt>
                <c:pt idx="1011">
                  <c:v>85.137131999999994</c:v>
                </c:pt>
                <c:pt idx="1012">
                  <c:v>85.123851000000002</c:v>
                </c:pt>
                <c:pt idx="1013">
                  <c:v>85.113560000000007</c:v>
                </c:pt>
                <c:pt idx="1014">
                  <c:v>85.074933999999999</c:v>
                </c:pt>
                <c:pt idx="1015">
                  <c:v>84.992829999999998</c:v>
                </c:pt>
                <c:pt idx="1016">
                  <c:v>84.883146999999994</c:v>
                </c:pt>
                <c:pt idx="1017">
                  <c:v>84.776705000000007</c:v>
                </c:pt>
                <c:pt idx="1018">
                  <c:v>84.686797999999996</c:v>
                </c:pt>
                <c:pt idx="1019">
                  <c:v>84.595285000000004</c:v>
                </c:pt>
                <c:pt idx="1020">
                  <c:v>84.471745999999996</c:v>
                </c:pt>
                <c:pt idx="1021">
                  <c:v>84.301191000000003</c:v>
                </c:pt>
                <c:pt idx="1022">
                  <c:v>84.089800999999994</c:v>
                </c:pt>
                <c:pt idx="1023">
                  <c:v>83.848817999999994</c:v>
                </c:pt>
                <c:pt idx="1024">
                  <c:v>83.579396000000003</c:v>
                </c:pt>
                <c:pt idx="1025">
                  <c:v>83.271068999999997</c:v>
                </c:pt>
                <c:pt idx="1026">
                  <c:v>82.910595999999998</c:v>
                </c:pt>
                <c:pt idx="1027">
                  <c:v>82.496460999999996</c:v>
                </c:pt>
                <c:pt idx="1028">
                  <c:v>82.053013000000007</c:v>
                </c:pt>
                <c:pt idx="1029">
                  <c:v>81.629334</c:v>
                </c:pt>
                <c:pt idx="1030">
                  <c:v>81.272964999999999</c:v>
                </c:pt>
                <c:pt idx="1031">
                  <c:v>80.997140000000002</c:v>
                </c:pt>
                <c:pt idx="1032">
                  <c:v>80.774625999999998</c:v>
                </c:pt>
                <c:pt idx="1033">
                  <c:v>80.564385999999999</c:v>
                </c:pt>
                <c:pt idx="1034">
                  <c:v>80.341328000000004</c:v>
                </c:pt>
                <c:pt idx="1035">
                  <c:v>80.103134999999995</c:v>
                </c:pt>
                <c:pt idx="1036">
                  <c:v>79.860715999999996</c:v>
                </c:pt>
                <c:pt idx="1037">
                  <c:v>79.630160000000004</c:v>
                </c:pt>
                <c:pt idx="1038">
                  <c:v>79.426525999999996</c:v>
                </c:pt>
                <c:pt idx="1039">
                  <c:v>79.255341999999999</c:v>
                </c:pt>
                <c:pt idx="1040">
                  <c:v>79.111958000000001</c:v>
                </c:pt>
                <c:pt idx="1041">
                  <c:v>78.996432999999996</c:v>
                </c:pt>
                <c:pt idx="1042">
                  <c:v>78.926571999999993</c:v>
                </c:pt>
                <c:pt idx="1043">
                  <c:v>78.927565999999999</c:v>
                </c:pt>
                <c:pt idx="1044">
                  <c:v>79.008088000000001</c:v>
                </c:pt>
                <c:pt idx="1045">
                  <c:v>79.152044000000004</c:v>
                </c:pt>
                <c:pt idx="1046">
                  <c:v>79.332301999999999</c:v>
                </c:pt>
                <c:pt idx="1047">
                  <c:v>79.525062000000005</c:v>
                </c:pt>
                <c:pt idx="1048">
                  <c:v>79.711511000000002</c:v>
                </c:pt>
                <c:pt idx="1049">
                  <c:v>79.875263000000004</c:v>
                </c:pt>
                <c:pt idx="1050">
                  <c:v>80.004060999999993</c:v>
                </c:pt>
                <c:pt idx="1051">
                  <c:v>80.091386</c:v>
                </c:pt>
                <c:pt idx="1052">
                  <c:v>80.135282000000004</c:v>
                </c:pt>
                <c:pt idx="1053">
                  <c:v>80.139111999999997</c:v>
                </c:pt>
                <c:pt idx="1054">
                  <c:v>80.112176000000005</c:v>
                </c:pt>
                <c:pt idx="1055">
                  <c:v>80.061881999999997</c:v>
                </c:pt>
                <c:pt idx="1056">
                  <c:v>79.983388000000005</c:v>
                </c:pt>
                <c:pt idx="1057">
                  <c:v>79.864699999999999</c:v>
                </c:pt>
                <c:pt idx="1058">
                  <c:v>79.706670000000003</c:v>
                </c:pt>
                <c:pt idx="1059">
                  <c:v>79.531343000000007</c:v>
                </c:pt>
                <c:pt idx="1060">
                  <c:v>79.364652000000007</c:v>
                </c:pt>
                <c:pt idx="1061">
                  <c:v>79.215559999999996</c:v>
                </c:pt>
                <c:pt idx="1062">
                  <c:v>79.077524999999994</c:v>
                </c:pt>
                <c:pt idx="1063">
                  <c:v>78.944852999999995</c:v>
                </c:pt>
                <c:pt idx="1064">
                  <c:v>78.818935999999994</c:v>
                </c:pt>
                <c:pt idx="1065">
                  <c:v>78.702157</c:v>
                </c:pt>
                <c:pt idx="1066">
                  <c:v>78.596677</c:v>
                </c:pt>
                <c:pt idx="1067">
                  <c:v>78.511240000000001</c:v>
                </c:pt>
                <c:pt idx="1068">
                  <c:v>78.460614000000007</c:v>
                </c:pt>
                <c:pt idx="1069">
                  <c:v>78.453693000000001</c:v>
                </c:pt>
                <c:pt idx="1070">
                  <c:v>78.485962999999998</c:v>
                </c:pt>
                <c:pt idx="1071">
                  <c:v>78.545587999999995</c:v>
                </c:pt>
                <c:pt idx="1072">
                  <c:v>78.622339999999994</c:v>
                </c:pt>
                <c:pt idx="1073">
                  <c:v>78.707897000000003</c:v>
                </c:pt>
                <c:pt idx="1074">
                  <c:v>78.793505999999994</c:v>
                </c:pt>
                <c:pt idx="1075">
                  <c:v>78.87473</c:v>
                </c:pt>
                <c:pt idx="1076">
                  <c:v>78.958141999999995</c:v>
                </c:pt>
                <c:pt idx="1077">
                  <c:v>79.057886999999994</c:v>
                </c:pt>
                <c:pt idx="1078">
                  <c:v>79.184048000000004</c:v>
                </c:pt>
                <c:pt idx="1079">
                  <c:v>79.335509999999999</c:v>
                </c:pt>
                <c:pt idx="1080">
                  <c:v>79.502437</c:v>
                </c:pt>
                <c:pt idx="1081">
                  <c:v>79.670368999999994</c:v>
                </c:pt>
                <c:pt idx="1082">
                  <c:v>79.821595000000002</c:v>
                </c:pt>
                <c:pt idx="1083">
                  <c:v>79.940662000000003</c:v>
                </c:pt>
                <c:pt idx="1084">
                  <c:v>80.026234000000002</c:v>
                </c:pt>
                <c:pt idx="1085">
                  <c:v>80.096767</c:v>
                </c:pt>
                <c:pt idx="1086">
                  <c:v>80.177631000000005</c:v>
                </c:pt>
                <c:pt idx="1087">
                  <c:v>80.280122000000006</c:v>
                </c:pt>
                <c:pt idx="1088">
                  <c:v>80.395407000000006</c:v>
                </c:pt>
                <c:pt idx="1089">
                  <c:v>80.509179000000003</c:v>
                </c:pt>
                <c:pt idx="1090">
                  <c:v>80.617168000000007</c:v>
                </c:pt>
                <c:pt idx="1091">
                  <c:v>80.723398000000003</c:v>
                </c:pt>
                <c:pt idx="1092">
                  <c:v>80.828327000000002</c:v>
                </c:pt>
                <c:pt idx="1093">
                  <c:v>80.926271</c:v>
                </c:pt>
                <c:pt idx="1094">
                  <c:v>81.015021000000004</c:v>
                </c:pt>
                <c:pt idx="1095">
                  <c:v>81.101883000000001</c:v>
                </c:pt>
                <c:pt idx="1096">
                  <c:v>81.195490000000007</c:v>
                </c:pt>
                <c:pt idx="1097">
                  <c:v>81.293627000000001</c:v>
                </c:pt>
                <c:pt idx="1098">
                  <c:v>81.383422999999993</c:v>
                </c:pt>
                <c:pt idx="1099">
                  <c:v>81.455724000000004</c:v>
                </c:pt>
                <c:pt idx="1100">
                  <c:v>81.514531000000005</c:v>
                </c:pt>
                <c:pt idx="1101">
                  <c:v>81.571888999999999</c:v>
                </c:pt>
                <c:pt idx="1102">
                  <c:v>81.633379000000005</c:v>
                </c:pt>
                <c:pt idx="1103">
                  <c:v>81.694590000000005</c:v>
                </c:pt>
                <c:pt idx="1104">
                  <c:v>81.753122000000005</c:v>
                </c:pt>
                <c:pt idx="1105">
                  <c:v>81.818326999999996</c:v>
                </c:pt>
                <c:pt idx="1106">
                  <c:v>81.901521000000002</c:v>
                </c:pt>
                <c:pt idx="1107">
                  <c:v>81.996733000000006</c:v>
                </c:pt>
                <c:pt idx="1108">
                  <c:v>82.079060999999996</c:v>
                </c:pt>
                <c:pt idx="1109">
                  <c:v>82.126737000000006</c:v>
                </c:pt>
                <c:pt idx="1110">
                  <c:v>82.142138000000003</c:v>
                </c:pt>
                <c:pt idx="1111">
                  <c:v>82.146617000000006</c:v>
                </c:pt>
                <c:pt idx="1112">
                  <c:v>82.156245999999996</c:v>
                </c:pt>
                <c:pt idx="1113">
                  <c:v>82.165271000000004</c:v>
                </c:pt>
                <c:pt idx="1114">
                  <c:v>82.152649999999994</c:v>
                </c:pt>
                <c:pt idx="1115">
                  <c:v>82.101992999999993</c:v>
                </c:pt>
                <c:pt idx="1116">
                  <c:v>82.015900000000002</c:v>
                </c:pt>
                <c:pt idx="1117">
                  <c:v>81.912606999999994</c:v>
                </c:pt>
                <c:pt idx="1118">
                  <c:v>81.808239999999998</c:v>
                </c:pt>
                <c:pt idx="1119">
                  <c:v>81.701167999999996</c:v>
                </c:pt>
                <c:pt idx="1120">
                  <c:v>81.575275000000005</c:v>
                </c:pt>
                <c:pt idx="1121">
                  <c:v>81.419135999999995</c:v>
                </c:pt>
                <c:pt idx="1122">
                  <c:v>81.239627999999996</c:v>
                </c:pt>
                <c:pt idx="1123">
                  <c:v>81.056295000000006</c:v>
                </c:pt>
                <c:pt idx="1124">
                  <c:v>80.887730000000005</c:v>
                </c:pt>
                <c:pt idx="1125">
                  <c:v>80.748052000000001</c:v>
                </c:pt>
                <c:pt idx="1126">
                  <c:v>80.651430000000005</c:v>
                </c:pt>
                <c:pt idx="1127">
                  <c:v>80.610080999999994</c:v>
                </c:pt>
                <c:pt idx="1128">
                  <c:v>80.623896999999999</c:v>
                </c:pt>
                <c:pt idx="1129">
                  <c:v>80.675207999999998</c:v>
                </c:pt>
                <c:pt idx="1130">
                  <c:v>80.736350000000002</c:v>
                </c:pt>
                <c:pt idx="1131">
                  <c:v>80.781679999999994</c:v>
                </c:pt>
                <c:pt idx="1132">
                  <c:v>80.795821000000004</c:v>
                </c:pt>
                <c:pt idx="1133">
                  <c:v>80.775304000000006</c:v>
                </c:pt>
                <c:pt idx="1134">
                  <c:v>80.724870999999993</c:v>
                </c:pt>
                <c:pt idx="1135">
                  <c:v>80.650615000000002</c:v>
                </c:pt>
                <c:pt idx="1136">
                  <c:v>80.557672999999994</c:v>
                </c:pt>
                <c:pt idx="1137">
                  <c:v>80.456294999999997</c:v>
                </c:pt>
                <c:pt idx="1138">
                  <c:v>80.366802000000007</c:v>
                </c:pt>
                <c:pt idx="1139">
                  <c:v>80.312357000000006</c:v>
                </c:pt>
                <c:pt idx="1140">
                  <c:v>80.305625000000006</c:v>
                </c:pt>
                <c:pt idx="1141">
                  <c:v>80.345011</c:v>
                </c:pt>
                <c:pt idx="1142">
                  <c:v>80.421391999999997</c:v>
                </c:pt>
                <c:pt idx="1143">
                  <c:v>80.523583000000002</c:v>
                </c:pt>
                <c:pt idx="1144">
                  <c:v>80.639741000000001</c:v>
                </c:pt>
                <c:pt idx="1145">
                  <c:v>80.763099999999994</c:v>
                </c:pt>
                <c:pt idx="1146">
                  <c:v>80.899146000000002</c:v>
                </c:pt>
                <c:pt idx="1147">
                  <c:v>81.061058000000003</c:v>
                </c:pt>
                <c:pt idx="1148">
                  <c:v>81.253136999999995</c:v>
                </c:pt>
                <c:pt idx="1149">
                  <c:v>81.460126000000002</c:v>
                </c:pt>
                <c:pt idx="1150">
                  <c:v>81.654877999999997</c:v>
                </c:pt>
                <c:pt idx="1151">
                  <c:v>81.815545999999998</c:v>
                </c:pt>
                <c:pt idx="1152">
                  <c:v>81.937976000000006</c:v>
                </c:pt>
                <c:pt idx="1153">
                  <c:v>82.036135000000002</c:v>
                </c:pt>
                <c:pt idx="1154">
                  <c:v>82.131960000000007</c:v>
                </c:pt>
                <c:pt idx="1155">
                  <c:v>82.239922000000007</c:v>
                </c:pt>
                <c:pt idx="1156">
                  <c:v>82.358013</c:v>
                </c:pt>
                <c:pt idx="1157">
                  <c:v>82.474355000000003</c:v>
                </c:pt>
                <c:pt idx="1158">
                  <c:v>82.581298000000004</c:v>
                </c:pt>
                <c:pt idx="1159">
                  <c:v>82.679308000000006</c:v>
                </c:pt>
                <c:pt idx="1160">
                  <c:v>82.768249999999995</c:v>
                </c:pt>
                <c:pt idx="1161">
                  <c:v>82.842851999999993</c:v>
                </c:pt>
                <c:pt idx="1162">
                  <c:v>82.900565999999998</c:v>
                </c:pt>
                <c:pt idx="1163">
                  <c:v>82.948168999999993</c:v>
                </c:pt>
                <c:pt idx="1164">
                  <c:v>82.994864000000007</c:v>
                </c:pt>
                <c:pt idx="1165">
                  <c:v>83.041751000000005</c:v>
                </c:pt>
                <c:pt idx="1166">
                  <c:v>83.082457000000005</c:v>
                </c:pt>
                <c:pt idx="1167">
                  <c:v>83.111772999999999</c:v>
                </c:pt>
                <c:pt idx="1168">
                  <c:v>83.129827000000006</c:v>
                </c:pt>
                <c:pt idx="1169">
                  <c:v>83.141026999999994</c:v>
                </c:pt>
                <c:pt idx="1170">
                  <c:v>83.154953000000006</c:v>
                </c:pt>
                <c:pt idx="1171">
                  <c:v>83.185913999999997</c:v>
                </c:pt>
                <c:pt idx="1172">
                  <c:v>83.243125000000006</c:v>
                </c:pt>
                <c:pt idx="1173">
                  <c:v>83.317531000000002</c:v>
                </c:pt>
                <c:pt idx="1174">
                  <c:v>83.383656999999999</c:v>
                </c:pt>
                <c:pt idx="1175">
                  <c:v>83.419998000000007</c:v>
                </c:pt>
                <c:pt idx="1176">
                  <c:v>83.427970999999999</c:v>
                </c:pt>
                <c:pt idx="1177">
                  <c:v>83.428854000000001</c:v>
                </c:pt>
                <c:pt idx="1178">
                  <c:v>83.442498999999998</c:v>
                </c:pt>
                <c:pt idx="1179">
                  <c:v>83.470770999999999</c:v>
                </c:pt>
                <c:pt idx="1180">
                  <c:v>83.500450999999998</c:v>
                </c:pt>
                <c:pt idx="1181">
                  <c:v>83.519408999999996</c:v>
                </c:pt>
                <c:pt idx="1182">
                  <c:v>83.528654000000003</c:v>
                </c:pt>
                <c:pt idx="1183">
                  <c:v>83.540619000000007</c:v>
                </c:pt>
                <c:pt idx="1184">
                  <c:v>83.567997000000005</c:v>
                </c:pt>
                <c:pt idx="1185">
                  <c:v>83.613833</c:v>
                </c:pt>
                <c:pt idx="1186">
                  <c:v>83.669015000000002</c:v>
                </c:pt>
                <c:pt idx="1187">
                  <c:v>83.717147999999995</c:v>
                </c:pt>
                <c:pt idx="1188">
                  <c:v>83.743915000000001</c:v>
                </c:pt>
                <c:pt idx="1189">
                  <c:v>83.746313999999998</c:v>
                </c:pt>
                <c:pt idx="1190">
                  <c:v>83.735342000000003</c:v>
                </c:pt>
                <c:pt idx="1191">
                  <c:v>83.728652999999994</c:v>
                </c:pt>
                <c:pt idx="1192">
                  <c:v>83.738491999999994</c:v>
                </c:pt>
                <c:pt idx="1193">
                  <c:v>83.765168000000003</c:v>
                </c:pt>
                <c:pt idx="1194">
                  <c:v>83.800381999999999</c:v>
                </c:pt>
                <c:pt idx="1195">
                  <c:v>83.835147000000006</c:v>
                </c:pt>
                <c:pt idx="1196">
                  <c:v>83.864783000000003</c:v>
                </c:pt>
                <c:pt idx="1197">
                  <c:v>83.888795999999999</c:v>
                </c:pt>
                <c:pt idx="1198">
                  <c:v>83.908264000000003</c:v>
                </c:pt>
                <c:pt idx="1199">
                  <c:v>83.923839999999998</c:v>
                </c:pt>
                <c:pt idx="1200">
                  <c:v>83.935602000000003</c:v>
                </c:pt>
                <c:pt idx="1201">
                  <c:v>83.944096999999999</c:v>
                </c:pt>
                <c:pt idx="1202">
                  <c:v>83.951210000000003</c:v>
                </c:pt>
                <c:pt idx="1203">
                  <c:v>83.960335000000001</c:v>
                </c:pt>
                <c:pt idx="1204">
                  <c:v>83.976122000000004</c:v>
                </c:pt>
                <c:pt idx="1205">
                  <c:v>84.002962999999994</c:v>
                </c:pt>
                <c:pt idx="1206">
                  <c:v>84.041274000000001</c:v>
                </c:pt>
                <c:pt idx="1207">
                  <c:v>84.084074999999999</c:v>
                </c:pt>
                <c:pt idx="1208">
                  <c:v>84.119009000000005</c:v>
                </c:pt>
                <c:pt idx="1209">
                  <c:v>84.135840000000002</c:v>
                </c:pt>
                <c:pt idx="1210">
                  <c:v>84.132717</c:v>
                </c:pt>
                <c:pt idx="1211">
                  <c:v>84.116193999999993</c:v>
                </c:pt>
                <c:pt idx="1212">
                  <c:v>84.097538</c:v>
                </c:pt>
                <c:pt idx="1213">
                  <c:v>84.088992000000005</c:v>
                </c:pt>
                <c:pt idx="1214">
                  <c:v>84.098580999999996</c:v>
                </c:pt>
                <c:pt idx="1215">
                  <c:v>84.123851999999999</c:v>
                </c:pt>
                <c:pt idx="1216">
                  <c:v>84.151424000000006</c:v>
                </c:pt>
                <c:pt idx="1217">
                  <c:v>84.166674999999998</c:v>
                </c:pt>
                <c:pt idx="1218">
                  <c:v>84.164705999999995</c:v>
                </c:pt>
                <c:pt idx="1219">
                  <c:v>84.150987000000001</c:v>
                </c:pt>
                <c:pt idx="1220">
                  <c:v>84.133476000000002</c:v>
                </c:pt>
                <c:pt idx="1221">
                  <c:v>84.117965999999996</c:v>
                </c:pt>
                <c:pt idx="1222">
                  <c:v>84.110247999999999</c:v>
                </c:pt>
                <c:pt idx="1223">
                  <c:v>84.117332000000005</c:v>
                </c:pt>
                <c:pt idx="1224">
                  <c:v>84.142543000000003</c:v>
                </c:pt>
                <c:pt idx="1225">
                  <c:v>84.179978000000006</c:v>
                </c:pt>
                <c:pt idx="1226">
                  <c:v>84.215958000000001</c:v>
                </c:pt>
                <c:pt idx="1227">
                  <c:v>84.237887999999998</c:v>
                </c:pt>
                <c:pt idx="1228">
                  <c:v>84.244029999999995</c:v>
                </c:pt>
                <c:pt idx="1229">
                  <c:v>84.245609000000002</c:v>
                </c:pt>
                <c:pt idx="1230">
                  <c:v>84.257198000000002</c:v>
                </c:pt>
                <c:pt idx="1231">
                  <c:v>84.282617000000002</c:v>
                </c:pt>
                <c:pt idx="1232">
                  <c:v>84.310731000000004</c:v>
                </c:pt>
                <c:pt idx="1233">
                  <c:v>84.326447999999999</c:v>
                </c:pt>
                <c:pt idx="1234">
                  <c:v>84.324106999999998</c:v>
                </c:pt>
                <c:pt idx="1235">
                  <c:v>84.309376999999998</c:v>
                </c:pt>
                <c:pt idx="1236">
                  <c:v>84.292162000000005</c:v>
                </c:pt>
                <c:pt idx="1237">
                  <c:v>84.282195000000002</c:v>
                </c:pt>
                <c:pt idx="1238">
                  <c:v>84.288290000000003</c:v>
                </c:pt>
                <c:pt idx="1239">
                  <c:v>84.314046000000005</c:v>
                </c:pt>
                <c:pt idx="1240">
                  <c:v>84.351941999999994</c:v>
                </c:pt>
                <c:pt idx="1241">
                  <c:v>84.385442999999995</c:v>
                </c:pt>
                <c:pt idx="1242">
                  <c:v>84.400154000000001</c:v>
                </c:pt>
                <c:pt idx="1243">
                  <c:v>84.393812999999994</c:v>
                </c:pt>
                <c:pt idx="1244">
                  <c:v>84.378083000000004</c:v>
                </c:pt>
                <c:pt idx="1245">
                  <c:v>84.372591999999997</c:v>
                </c:pt>
                <c:pt idx="1246">
                  <c:v>84.392494999999997</c:v>
                </c:pt>
                <c:pt idx="1247">
                  <c:v>84.434652</c:v>
                </c:pt>
                <c:pt idx="1248">
                  <c:v>84.475993000000003</c:v>
                </c:pt>
                <c:pt idx="1249">
                  <c:v>84.491972000000004</c:v>
                </c:pt>
                <c:pt idx="1250">
                  <c:v>84.478239000000002</c:v>
                </c:pt>
                <c:pt idx="1251">
                  <c:v>84.45102</c:v>
                </c:pt>
                <c:pt idx="1252">
                  <c:v>84.428544000000002</c:v>
                </c:pt>
                <c:pt idx="1253">
                  <c:v>84.419132000000005</c:v>
                </c:pt>
                <c:pt idx="1254">
                  <c:v>84.425574999999995</c:v>
                </c:pt>
                <c:pt idx="1255">
                  <c:v>84.448750000000004</c:v>
                </c:pt>
                <c:pt idx="1256">
                  <c:v>84.480906000000004</c:v>
                </c:pt>
                <c:pt idx="1257">
                  <c:v>84.503934999999998</c:v>
                </c:pt>
                <c:pt idx="1258">
                  <c:v>84.503202999999999</c:v>
                </c:pt>
                <c:pt idx="1259">
                  <c:v>84.480457000000001</c:v>
                </c:pt>
                <c:pt idx="1260">
                  <c:v>84.448856000000006</c:v>
                </c:pt>
                <c:pt idx="1261">
                  <c:v>84.419908000000007</c:v>
                </c:pt>
                <c:pt idx="1262">
                  <c:v>84.400779999999997</c:v>
                </c:pt>
                <c:pt idx="1263">
                  <c:v>84.397800000000004</c:v>
                </c:pt>
                <c:pt idx="1264">
                  <c:v>84.412242000000006</c:v>
                </c:pt>
                <c:pt idx="1265">
                  <c:v>84.433503999999999</c:v>
                </c:pt>
                <c:pt idx="1266">
                  <c:v>84.445815999999994</c:v>
                </c:pt>
                <c:pt idx="1267">
                  <c:v>84.444226999999998</c:v>
                </c:pt>
                <c:pt idx="1268">
                  <c:v>84.439385000000001</c:v>
                </c:pt>
                <c:pt idx="1269">
                  <c:v>84.445234999999997</c:v>
                </c:pt>
                <c:pt idx="1270">
                  <c:v>84.466458000000003</c:v>
                </c:pt>
                <c:pt idx="1271">
                  <c:v>84.497879999999995</c:v>
                </c:pt>
                <c:pt idx="1272">
                  <c:v>84.530263000000005</c:v>
                </c:pt>
                <c:pt idx="1273">
                  <c:v>84.554143999999994</c:v>
                </c:pt>
                <c:pt idx="1274">
                  <c:v>84.563061000000005</c:v>
                </c:pt>
                <c:pt idx="1275">
                  <c:v>84.558115999999998</c:v>
                </c:pt>
                <c:pt idx="1276">
                  <c:v>84.549238000000003</c:v>
                </c:pt>
                <c:pt idx="1277">
                  <c:v>84.549498</c:v>
                </c:pt>
                <c:pt idx="1278">
                  <c:v>84.566430999999994</c:v>
                </c:pt>
                <c:pt idx="1279">
                  <c:v>84.596262999999993</c:v>
                </c:pt>
                <c:pt idx="1280">
                  <c:v>84.624577000000002</c:v>
                </c:pt>
                <c:pt idx="1281">
                  <c:v>84.635152000000005</c:v>
                </c:pt>
                <c:pt idx="1282">
                  <c:v>84.623347999999993</c:v>
                </c:pt>
                <c:pt idx="1283">
                  <c:v>84.601267000000007</c:v>
                </c:pt>
                <c:pt idx="1284">
                  <c:v>84.586607999999998</c:v>
                </c:pt>
                <c:pt idx="1285">
                  <c:v>84.586500000000001</c:v>
                </c:pt>
                <c:pt idx="1286">
                  <c:v>84.595848000000004</c:v>
                </c:pt>
                <c:pt idx="1287">
                  <c:v>84.609695000000002</c:v>
                </c:pt>
                <c:pt idx="1288">
                  <c:v>84.628889999999998</c:v>
                </c:pt>
                <c:pt idx="1289">
                  <c:v>84.651162999999997</c:v>
                </c:pt>
                <c:pt idx="1290">
                  <c:v>84.665593000000001</c:v>
                </c:pt>
                <c:pt idx="1291">
                  <c:v>84.664180000000002</c:v>
                </c:pt>
                <c:pt idx="1292">
                  <c:v>84.654483999999997</c:v>
                </c:pt>
                <c:pt idx="1293">
                  <c:v>84.650977999999995</c:v>
                </c:pt>
                <c:pt idx="1294">
                  <c:v>84.654987000000006</c:v>
                </c:pt>
                <c:pt idx="1295">
                  <c:v>84.653349000000006</c:v>
                </c:pt>
                <c:pt idx="1296">
                  <c:v>84.640468999999996</c:v>
                </c:pt>
                <c:pt idx="1297">
                  <c:v>84.631778999999995</c:v>
                </c:pt>
                <c:pt idx="1298">
                  <c:v>84.646276999999998</c:v>
                </c:pt>
                <c:pt idx="1299">
                  <c:v>84.679678999999993</c:v>
                </c:pt>
                <c:pt idx="1300">
                  <c:v>84.704856000000007</c:v>
                </c:pt>
                <c:pt idx="1301">
                  <c:v>84.700536999999997</c:v>
                </c:pt>
                <c:pt idx="1302">
                  <c:v>84.672698999999994</c:v>
                </c:pt>
                <c:pt idx="1303">
                  <c:v>84.644374999999997</c:v>
                </c:pt>
                <c:pt idx="1304">
                  <c:v>84.631241000000003</c:v>
                </c:pt>
                <c:pt idx="1305">
                  <c:v>84.633317000000005</c:v>
                </c:pt>
                <c:pt idx="1306">
                  <c:v>84.646062999999998</c:v>
                </c:pt>
                <c:pt idx="1307">
                  <c:v>84.669002000000006</c:v>
                </c:pt>
                <c:pt idx="1308">
                  <c:v>84.700564999999997</c:v>
                </c:pt>
                <c:pt idx="1309">
                  <c:v>84.732605000000007</c:v>
                </c:pt>
                <c:pt idx="1310">
                  <c:v>84.757638</c:v>
                </c:pt>
                <c:pt idx="1311">
                  <c:v>84.778999999999996</c:v>
                </c:pt>
                <c:pt idx="1312">
                  <c:v>84.805895000000007</c:v>
                </c:pt>
                <c:pt idx="1313">
                  <c:v>84.836708999999999</c:v>
                </c:pt>
                <c:pt idx="1314">
                  <c:v>84.853785000000002</c:v>
                </c:pt>
                <c:pt idx="1315">
                  <c:v>84.840254000000002</c:v>
                </c:pt>
                <c:pt idx="1316">
                  <c:v>84.799800000000005</c:v>
                </c:pt>
                <c:pt idx="1317">
                  <c:v>84.755133000000001</c:v>
                </c:pt>
                <c:pt idx="1318">
                  <c:v>84.727219000000005</c:v>
                </c:pt>
                <c:pt idx="1319">
                  <c:v>84.720231999999996</c:v>
                </c:pt>
                <c:pt idx="1320">
                  <c:v>84.726079999999996</c:v>
                </c:pt>
                <c:pt idx="1321">
                  <c:v>84.736967000000007</c:v>
                </c:pt>
                <c:pt idx="1322">
                  <c:v>84.748650999999995</c:v>
                </c:pt>
                <c:pt idx="1323">
                  <c:v>84.755454999999998</c:v>
                </c:pt>
                <c:pt idx="1324">
                  <c:v>84.750269000000003</c:v>
                </c:pt>
                <c:pt idx="1325">
                  <c:v>84.732844</c:v>
                </c:pt>
                <c:pt idx="1326">
                  <c:v>84.714515000000006</c:v>
                </c:pt>
                <c:pt idx="1327">
                  <c:v>84.710036000000002</c:v>
                </c:pt>
                <c:pt idx="1328">
                  <c:v>84.723546999999996</c:v>
                </c:pt>
                <c:pt idx="1329">
                  <c:v>84.743977999999998</c:v>
                </c:pt>
                <c:pt idx="1330">
                  <c:v>84.754903999999996</c:v>
                </c:pt>
                <c:pt idx="1331">
                  <c:v>84.748667999999995</c:v>
                </c:pt>
                <c:pt idx="1332">
                  <c:v>84.731134999999995</c:v>
                </c:pt>
                <c:pt idx="1333">
                  <c:v>84.714680000000001</c:v>
                </c:pt>
                <c:pt idx="1334">
                  <c:v>84.708354999999997</c:v>
                </c:pt>
                <c:pt idx="1335">
                  <c:v>84.713875999999999</c:v>
                </c:pt>
                <c:pt idx="1336">
                  <c:v>84.727082999999993</c:v>
                </c:pt>
                <c:pt idx="1337">
                  <c:v>84.740575000000007</c:v>
                </c:pt>
                <c:pt idx="1338">
                  <c:v>84.747264000000001</c:v>
                </c:pt>
                <c:pt idx="1339">
                  <c:v>84.745599999999996</c:v>
                </c:pt>
                <c:pt idx="1340">
                  <c:v>84.741512</c:v>
                </c:pt>
                <c:pt idx="1341">
                  <c:v>84.741857999999993</c:v>
                </c:pt>
                <c:pt idx="1342">
                  <c:v>84.745600999999994</c:v>
                </c:pt>
                <c:pt idx="1343">
                  <c:v>84.745317999999997</c:v>
                </c:pt>
                <c:pt idx="1344">
                  <c:v>84.737914000000004</c:v>
                </c:pt>
                <c:pt idx="1345">
                  <c:v>84.728455999999994</c:v>
                </c:pt>
                <c:pt idx="1346">
                  <c:v>84.720695000000006</c:v>
                </c:pt>
                <c:pt idx="1347">
                  <c:v>84.709981999999997</c:v>
                </c:pt>
                <c:pt idx="1348">
                  <c:v>84.691845999999998</c:v>
                </c:pt>
                <c:pt idx="1349">
                  <c:v>84.673912000000001</c:v>
                </c:pt>
                <c:pt idx="1350">
                  <c:v>84.670950000000005</c:v>
                </c:pt>
                <c:pt idx="1351">
                  <c:v>84.687427</c:v>
                </c:pt>
                <c:pt idx="1352">
                  <c:v>84.710802999999999</c:v>
                </c:pt>
                <c:pt idx="1353">
                  <c:v>84.723389999999995</c:v>
                </c:pt>
                <c:pt idx="1354">
                  <c:v>84.717095</c:v>
                </c:pt>
                <c:pt idx="1355">
                  <c:v>84.697049000000007</c:v>
                </c:pt>
                <c:pt idx="1356">
                  <c:v>84.676261999999994</c:v>
                </c:pt>
                <c:pt idx="1357">
                  <c:v>84.667068999999998</c:v>
                </c:pt>
                <c:pt idx="1358">
                  <c:v>84.672230999999996</c:v>
                </c:pt>
                <c:pt idx="1359">
                  <c:v>84.683068000000006</c:v>
                </c:pt>
                <c:pt idx="1360">
                  <c:v>84.690325000000001</c:v>
                </c:pt>
                <c:pt idx="1361">
                  <c:v>84.696033</c:v>
                </c:pt>
                <c:pt idx="1362">
                  <c:v>84.708256000000006</c:v>
                </c:pt>
                <c:pt idx="1363">
                  <c:v>84.724705</c:v>
                </c:pt>
                <c:pt idx="1364">
                  <c:v>84.731184999999996</c:v>
                </c:pt>
                <c:pt idx="1365">
                  <c:v>84.718998999999997</c:v>
                </c:pt>
                <c:pt idx="1366">
                  <c:v>84.695081000000002</c:v>
                </c:pt>
                <c:pt idx="1367">
                  <c:v>84.670946000000001</c:v>
                </c:pt>
                <c:pt idx="1368">
                  <c:v>84.651043999999999</c:v>
                </c:pt>
                <c:pt idx="1369">
                  <c:v>84.638188</c:v>
                </c:pt>
                <c:pt idx="1370">
                  <c:v>84.640507999999997</c:v>
                </c:pt>
                <c:pt idx="1371">
                  <c:v>84.661541</c:v>
                </c:pt>
                <c:pt idx="1372">
                  <c:v>84.687478999999996</c:v>
                </c:pt>
                <c:pt idx="1373">
                  <c:v>84.695190999999994</c:v>
                </c:pt>
                <c:pt idx="1374">
                  <c:v>84.673513999999997</c:v>
                </c:pt>
                <c:pt idx="1375">
                  <c:v>84.631713000000005</c:v>
                </c:pt>
                <c:pt idx="1376">
                  <c:v>84.589571000000007</c:v>
                </c:pt>
                <c:pt idx="1377">
                  <c:v>84.563762999999994</c:v>
                </c:pt>
                <c:pt idx="1378">
                  <c:v>84.558617999999996</c:v>
                </c:pt>
                <c:pt idx="1379">
                  <c:v>84.562072999999998</c:v>
                </c:pt>
                <c:pt idx="1380">
                  <c:v>84.554516000000007</c:v>
                </c:pt>
                <c:pt idx="1381">
                  <c:v>84.530709999999999</c:v>
                </c:pt>
                <c:pt idx="1382">
                  <c:v>84.510503</c:v>
                </c:pt>
                <c:pt idx="1383">
                  <c:v>84.518674000000004</c:v>
                </c:pt>
                <c:pt idx="1384">
                  <c:v>84.555735999999996</c:v>
                </c:pt>
                <c:pt idx="1385">
                  <c:v>84.597361000000006</c:v>
                </c:pt>
                <c:pt idx="1386">
                  <c:v>84.620706999999996</c:v>
                </c:pt>
                <c:pt idx="1387">
                  <c:v>84.622105000000005</c:v>
                </c:pt>
                <c:pt idx="1388">
                  <c:v>84.611203000000003</c:v>
                </c:pt>
                <c:pt idx="1389">
                  <c:v>84.600455999999994</c:v>
                </c:pt>
                <c:pt idx="1390">
                  <c:v>84.601752000000005</c:v>
                </c:pt>
                <c:pt idx="1391">
                  <c:v>84.620279999999994</c:v>
                </c:pt>
                <c:pt idx="1392">
                  <c:v>84.645553000000007</c:v>
                </c:pt>
                <c:pt idx="1393">
                  <c:v>84.656951000000007</c:v>
                </c:pt>
                <c:pt idx="1394">
                  <c:v>84.643732999999997</c:v>
                </c:pt>
                <c:pt idx="1395">
                  <c:v>84.613731000000001</c:v>
                </c:pt>
                <c:pt idx="1396">
                  <c:v>84.580163999999996</c:v>
                </c:pt>
                <c:pt idx="1397">
                  <c:v>84.549051000000006</c:v>
                </c:pt>
                <c:pt idx="1398">
                  <c:v>84.524390999999994</c:v>
                </c:pt>
                <c:pt idx="1399">
                  <c:v>84.516144999999995</c:v>
                </c:pt>
                <c:pt idx="1400">
                  <c:v>84.533181999999996</c:v>
                </c:pt>
                <c:pt idx="1401">
                  <c:v>84.570933999999994</c:v>
                </c:pt>
                <c:pt idx="1402">
                  <c:v>84.611334999999997</c:v>
                </c:pt>
                <c:pt idx="1403">
                  <c:v>84.632953999999998</c:v>
                </c:pt>
                <c:pt idx="1404">
                  <c:v>84.620957000000004</c:v>
                </c:pt>
                <c:pt idx="1405">
                  <c:v>84.576181000000005</c:v>
                </c:pt>
                <c:pt idx="1406">
                  <c:v>84.520674999999997</c:v>
                </c:pt>
                <c:pt idx="1407">
                  <c:v>84.486845000000002</c:v>
                </c:pt>
                <c:pt idx="1408">
                  <c:v>84.490669999999994</c:v>
                </c:pt>
                <c:pt idx="1409">
                  <c:v>84.517117999999996</c:v>
                </c:pt>
                <c:pt idx="1410">
                  <c:v>84.538404999999997</c:v>
                </c:pt>
                <c:pt idx="1411">
                  <c:v>84.543946000000005</c:v>
                </c:pt>
                <c:pt idx="1412">
                  <c:v>84.546171999999999</c:v>
                </c:pt>
                <c:pt idx="1413">
                  <c:v>84.560654999999997</c:v>
                </c:pt>
                <c:pt idx="1414">
                  <c:v>84.589738999999994</c:v>
                </c:pt>
                <c:pt idx="1415">
                  <c:v>84.624448999999998</c:v>
                </c:pt>
                <c:pt idx="1416">
                  <c:v>84.652251000000007</c:v>
                </c:pt>
                <c:pt idx="1417">
                  <c:v>84.660734000000005</c:v>
                </c:pt>
                <c:pt idx="1418">
                  <c:v>84.643192999999997</c:v>
                </c:pt>
                <c:pt idx="1419">
                  <c:v>84.607066000000003</c:v>
                </c:pt>
                <c:pt idx="1420">
                  <c:v>84.572029999999998</c:v>
                </c:pt>
                <c:pt idx="1421">
                  <c:v>84.553860999999998</c:v>
                </c:pt>
                <c:pt idx="1422">
                  <c:v>84.551570999999996</c:v>
                </c:pt>
                <c:pt idx="1423">
                  <c:v>84.552308999999994</c:v>
                </c:pt>
                <c:pt idx="1424">
                  <c:v>84.544910999999999</c:v>
                </c:pt>
                <c:pt idx="1425">
                  <c:v>84.526019000000005</c:v>
                </c:pt>
                <c:pt idx="1426">
                  <c:v>84.499264999999994</c:v>
                </c:pt>
                <c:pt idx="1427">
                  <c:v>84.475808000000001</c:v>
                </c:pt>
                <c:pt idx="1428">
                  <c:v>84.471956000000006</c:v>
                </c:pt>
                <c:pt idx="1429">
                  <c:v>84.496364</c:v>
                </c:pt>
                <c:pt idx="1430">
                  <c:v>84.537672000000001</c:v>
                </c:pt>
                <c:pt idx="1431">
                  <c:v>84.570741999999996</c:v>
                </c:pt>
                <c:pt idx="1432">
                  <c:v>84.576814999999996</c:v>
                </c:pt>
                <c:pt idx="1433">
                  <c:v>84.554277999999996</c:v>
                </c:pt>
                <c:pt idx="1434">
                  <c:v>84.513604000000001</c:v>
                </c:pt>
                <c:pt idx="1435">
                  <c:v>84.472178999999997</c:v>
                </c:pt>
                <c:pt idx="1436">
                  <c:v>84.452188000000007</c:v>
                </c:pt>
                <c:pt idx="1437">
                  <c:v>84.466381999999996</c:v>
                </c:pt>
                <c:pt idx="1438">
                  <c:v>84.498042999999996</c:v>
                </c:pt>
                <c:pt idx="1439">
                  <c:v>84.509338</c:v>
                </c:pt>
                <c:pt idx="1440">
                  <c:v>84.482472000000001</c:v>
                </c:pt>
                <c:pt idx="1441">
                  <c:v>84.442029000000005</c:v>
                </c:pt>
                <c:pt idx="1442">
                  <c:v>84.422577000000004</c:v>
                </c:pt>
                <c:pt idx="1443">
                  <c:v>84.425004000000001</c:v>
                </c:pt>
                <c:pt idx="1444">
                  <c:v>84.423416000000003</c:v>
                </c:pt>
                <c:pt idx="1445">
                  <c:v>84.407123999999996</c:v>
                </c:pt>
                <c:pt idx="1446">
                  <c:v>84.392246</c:v>
                </c:pt>
                <c:pt idx="1447">
                  <c:v>84.393584000000004</c:v>
                </c:pt>
                <c:pt idx="1448">
                  <c:v>84.409170000000003</c:v>
                </c:pt>
                <c:pt idx="1449">
                  <c:v>84.435057</c:v>
                </c:pt>
                <c:pt idx="1450">
                  <c:v>84.470388</c:v>
                </c:pt>
                <c:pt idx="1451">
                  <c:v>84.500314000000003</c:v>
                </c:pt>
                <c:pt idx="1452">
                  <c:v>84.498658000000006</c:v>
                </c:pt>
                <c:pt idx="1453">
                  <c:v>84.460863000000003</c:v>
                </c:pt>
                <c:pt idx="1454">
                  <c:v>84.413708999999997</c:v>
                </c:pt>
                <c:pt idx="1455">
                  <c:v>84.379178999999993</c:v>
                </c:pt>
                <c:pt idx="1456">
                  <c:v>84.350048999999999</c:v>
                </c:pt>
                <c:pt idx="1457">
                  <c:v>84.317482999999996</c:v>
                </c:pt>
                <c:pt idx="1458">
                  <c:v>84.299503000000001</c:v>
                </c:pt>
                <c:pt idx="1459">
                  <c:v>84.316203000000002</c:v>
                </c:pt>
                <c:pt idx="1460">
                  <c:v>84.351534000000001</c:v>
                </c:pt>
                <c:pt idx="1461">
                  <c:v>84.367930999999999</c:v>
                </c:pt>
                <c:pt idx="1462">
                  <c:v>84.352344000000002</c:v>
                </c:pt>
                <c:pt idx="1463">
                  <c:v>84.323950999999994</c:v>
                </c:pt>
                <c:pt idx="1464">
                  <c:v>84.302848999999995</c:v>
                </c:pt>
                <c:pt idx="1465">
                  <c:v>84.296195999999995</c:v>
                </c:pt>
                <c:pt idx="1466">
                  <c:v>84.312245000000004</c:v>
                </c:pt>
                <c:pt idx="1467">
                  <c:v>84.361275000000006</c:v>
                </c:pt>
                <c:pt idx="1468">
                  <c:v>84.435986999999997</c:v>
                </c:pt>
                <c:pt idx="1469">
                  <c:v>84.506889999999999</c:v>
                </c:pt>
                <c:pt idx="1470">
                  <c:v>84.540344000000005</c:v>
                </c:pt>
                <c:pt idx="1471">
                  <c:v>84.512429999999995</c:v>
                </c:pt>
                <c:pt idx="1472">
                  <c:v>84.415021999999993</c:v>
                </c:pt>
                <c:pt idx="1473">
                  <c:v>84.268929999999997</c:v>
                </c:pt>
                <c:pt idx="1474">
                  <c:v>84.127178999999998</c:v>
                </c:pt>
                <c:pt idx="1475">
                  <c:v>84.042136999999997</c:v>
                </c:pt>
                <c:pt idx="1476">
                  <c:v>84.023910999999998</c:v>
                </c:pt>
                <c:pt idx="1477">
                  <c:v>84.043656999999996</c:v>
                </c:pt>
                <c:pt idx="1478">
                  <c:v>84.073109000000002</c:v>
                </c:pt>
                <c:pt idx="1479">
                  <c:v>84.102024999999998</c:v>
                </c:pt>
                <c:pt idx="1480">
                  <c:v>84.123608000000004</c:v>
                </c:pt>
                <c:pt idx="1481">
                  <c:v>84.131989000000004</c:v>
                </c:pt>
                <c:pt idx="1482">
                  <c:v>84.139058000000006</c:v>
                </c:pt>
                <c:pt idx="1483">
                  <c:v>84.169656000000003</c:v>
                </c:pt>
                <c:pt idx="1484">
                  <c:v>84.230700999999996</c:v>
                </c:pt>
                <c:pt idx="1485">
                  <c:v>84.299726000000007</c:v>
                </c:pt>
                <c:pt idx="1486">
                  <c:v>84.345191999999997</c:v>
                </c:pt>
                <c:pt idx="1487">
                  <c:v>84.343486999999996</c:v>
                </c:pt>
                <c:pt idx="1488">
                  <c:v>84.285659999999993</c:v>
                </c:pt>
                <c:pt idx="1489">
                  <c:v>84.196422999999996</c:v>
                </c:pt>
                <c:pt idx="1490">
                  <c:v>84.140508999999994</c:v>
                </c:pt>
                <c:pt idx="1491">
                  <c:v>84.168346</c:v>
                </c:pt>
                <c:pt idx="1492">
                  <c:v>84.244915000000006</c:v>
                </c:pt>
                <c:pt idx="1493">
                  <c:v>84.272053</c:v>
                </c:pt>
                <c:pt idx="1494">
                  <c:v>84.203726000000003</c:v>
                </c:pt>
                <c:pt idx="1495">
                  <c:v>84.106037000000001</c:v>
                </c:pt>
                <c:pt idx="1496">
                  <c:v>84.076291999999995</c:v>
                </c:pt>
                <c:pt idx="1497">
                  <c:v>84.132450000000006</c:v>
                </c:pt>
                <c:pt idx="1498">
                  <c:v>84.213244000000003</c:v>
                </c:pt>
                <c:pt idx="1499">
                  <c:v>84.262786000000006</c:v>
                </c:pt>
                <c:pt idx="1500">
                  <c:v>84.276933</c:v>
                </c:pt>
                <c:pt idx="1501">
                  <c:v>84.276532000000003</c:v>
                </c:pt>
                <c:pt idx="1502">
                  <c:v>84.274473999999998</c:v>
                </c:pt>
                <c:pt idx="1503">
                  <c:v>84.274214000000001</c:v>
                </c:pt>
                <c:pt idx="1504">
                  <c:v>84.274513999999996</c:v>
                </c:pt>
                <c:pt idx="1505">
                  <c:v>84.269169000000005</c:v>
                </c:pt>
                <c:pt idx="1506">
                  <c:v>84.257384999999999</c:v>
                </c:pt>
                <c:pt idx="1507">
                  <c:v>84.252891000000005</c:v>
                </c:pt>
                <c:pt idx="1508">
                  <c:v>84.266113000000004</c:v>
                </c:pt>
                <c:pt idx="1509">
                  <c:v>84.281478000000007</c:v>
                </c:pt>
                <c:pt idx="1510">
                  <c:v>84.272377000000006</c:v>
                </c:pt>
                <c:pt idx="1511">
                  <c:v>84.234994999999998</c:v>
                </c:pt>
                <c:pt idx="1512">
                  <c:v>84.184582000000006</c:v>
                </c:pt>
                <c:pt idx="1513">
                  <c:v>84.119907999999995</c:v>
                </c:pt>
                <c:pt idx="1514">
                  <c:v>84.020696999999998</c:v>
                </c:pt>
                <c:pt idx="1515">
                  <c:v>83.891833000000005</c:v>
                </c:pt>
                <c:pt idx="1516">
                  <c:v>83.785472999999996</c:v>
                </c:pt>
                <c:pt idx="1517">
                  <c:v>83.755651</c:v>
                </c:pt>
                <c:pt idx="1518">
                  <c:v>83.796903999999998</c:v>
                </c:pt>
                <c:pt idx="1519">
                  <c:v>83.846597000000003</c:v>
                </c:pt>
                <c:pt idx="1520">
                  <c:v>83.853465</c:v>
                </c:pt>
                <c:pt idx="1521">
                  <c:v>83.833281999999997</c:v>
                </c:pt>
                <c:pt idx="1522">
                  <c:v>83.845864000000006</c:v>
                </c:pt>
                <c:pt idx="1523">
                  <c:v>83.91995</c:v>
                </c:pt>
                <c:pt idx="1524">
                  <c:v>84.015870000000007</c:v>
                </c:pt>
                <c:pt idx="1525">
                  <c:v>84.070261000000002</c:v>
                </c:pt>
                <c:pt idx="1526">
                  <c:v>84.063703000000004</c:v>
                </c:pt>
                <c:pt idx="1527">
                  <c:v>84.025593000000001</c:v>
                </c:pt>
                <c:pt idx="1528">
                  <c:v>83.981925000000004</c:v>
                </c:pt>
                <c:pt idx="1529">
                  <c:v>83.929765000000003</c:v>
                </c:pt>
                <c:pt idx="1530">
                  <c:v>83.868615000000005</c:v>
                </c:pt>
                <c:pt idx="1531">
                  <c:v>83.823171000000002</c:v>
                </c:pt>
                <c:pt idx="1532">
                  <c:v>83.812657000000002</c:v>
                </c:pt>
                <c:pt idx="1533">
                  <c:v>83.819796999999994</c:v>
                </c:pt>
                <c:pt idx="1534">
                  <c:v>83.815196999999998</c:v>
                </c:pt>
                <c:pt idx="1535">
                  <c:v>83.798098999999993</c:v>
                </c:pt>
                <c:pt idx="1536">
                  <c:v>83.789253000000002</c:v>
                </c:pt>
                <c:pt idx="1537">
                  <c:v>83.795597000000001</c:v>
                </c:pt>
                <c:pt idx="1538">
                  <c:v>83.806144000000003</c:v>
                </c:pt>
                <c:pt idx="1539">
                  <c:v>83.813022000000004</c:v>
                </c:pt>
                <c:pt idx="1540">
                  <c:v>83.811877999999993</c:v>
                </c:pt>
                <c:pt idx="1541">
                  <c:v>83.790546000000006</c:v>
                </c:pt>
                <c:pt idx="1542">
                  <c:v>83.744990000000001</c:v>
                </c:pt>
                <c:pt idx="1543">
                  <c:v>83.700450000000004</c:v>
                </c:pt>
                <c:pt idx="1544">
                  <c:v>83.686750000000004</c:v>
                </c:pt>
                <c:pt idx="1545">
                  <c:v>83.694263000000007</c:v>
                </c:pt>
                <c:pt idx="1546">
                  <c:v>83.685750999999996</c:v>
                </c:pt>
                <c:pt idx="1547">
                  <c:v>83.653910999999994</c:v>
                </c:pt>
                <c:pt idx="1548">
                  <c:v>83.634501</c:v>
                </c:pt>
                <c:pt idx="1549">
                  <c:v>83.652671999999995</c:v>
                </c:pt>
                <c:pt idx="1550">
                  <c:v>83.687644000000006</c:v>
                </c:pt>
                <c:pt idx="1551">
                  <c:v>83.705139000000003</c:v>
                </c:pt>
                <c:pt idx="1552">
                  <c:v>83.697215</c:v>
                </c:pt>
                <c:pt idx="1553">
                  <c:v>83.671964000000003</c:v>
                </c:pt>
                <c:pt idx="1554">
                  <c:v>83.630022999999994</c:v>
                </c:pt>
                <c:pt idx="1555">
                  <c:v>83.576233000000002</c:v>
                </c:pt>
                <c:pt idx="1556">
                  <c:v>83.536634000000006</c:v>
                </c:pt>
                <c:pt idx="1557">
                  <c:v>83.536844000000002</c:v>
                </c:pt>
                <c:pt idx="1558">
                  <c:v>83.570599000000001</c:v>
                </c:pt>
                <c:pt idx="1559">
                  <c:v>83.608810000000005</c:v>
                </c:pt>
                <c:pt idx="1560">
                  <c:v>83.632262999999995</c:v>
                </c:pt>
                <c:pt idx="1561">
                  <c:v>83.638833000000005</c:v>
                </c:pt>
                <c:pt idx="1562">
                  <c:v>83.627382999999995</c:v>
                </c:pt>
                <c:pt idx="1563">
                  <c:v>83.595996999999997</c:v>
                </c:pt>
                <c:pt idx="1564">
                  <c:v>83.553638000000007</c:v>
                </c:pt>
                <c:pt idx="1565">
                  <c:v>83.515844000000001</c:v>
                </c:pt>
                <c:pt idx="1566">
                  <c:v>83.489295999999996</c:v>
                </c:pt>
                <c:pt idx="1567">
                  <c:v>83.473956000000001</c:v>
                </c:pt>
                <c:pt idx="1568">
                  <c:v>83.477478000000005</c:v>
                </c:pt>
                <c:pt idx="1569">
                  <c:v>83.511092000000005</c:v>
                </c:pt>
                <c:pt idx="1570">
                  <c:v>83.568725000000001</c:v>
                </c:pt>
                <c:pt idx="1571">
                  <c:v>83.622753000000003</c:v>
                </c:pt>
                <c:pt idx="1572">
                  <c:v>83.645111</c:v>
                </c:pt>
                <c:pt idx="1573">
                  <c:v>83.627376999999996</c:v>
                </c:pt>
                <c:pt idx="1574">
                  <c:v>83.582082</c:v>
                </c:pt>
                <c:pt idx="1575">
                  <c:v>83.533663000000004</c:v>
                </c:pt>
                <c:pt idx="1576">
                  <c:v>83.505657999999997</c:v>
                </c:pt>
                <c:pt idx="1577">
                  <c:v>83.504375999999993</c:v>
                </c:pt>
                <c:pt idx="1578">
                  <c:v>83.512454000000005</c:v>
                </c:pt>
                <c:pt idx="1579">
                  <c:v>83.506715</c:v>
                </c:pt>
                <c:pt idx="1580">
                  <c:v>83.483480999999998</c:v>
                </c:pt>
                <c:pt idx="1581">
                  <c:v>83.458523</c:v>
                </c:pt>
                <c:pt idx="1582">
                  <c:v>83.442567999999994</c:v>
                </c:pt>
                <c:pt idx="1583">
                  <c:v>83.428791000000004</c:v>
                </c:pt>
                <c:pt idx="1584">
                  <c:v>83.408734999999993</c:v>
                </c:pt>
                <c:pt idx="1585">
                  <c:v>83.390023999999997</c:v>
                </c:pt>
                <c:pt idx="1586">
                  <c:v>83.389055999999997</c:v>
                </c:pt>
                <c:pt idx="1587">
                  <c:v>83.410008000000005</c:v>
                </c:pt>
                <c:pt idx="1588">
                  <c:v>83.438523000000004</c:v>
                </c:pt>
                <c:pt idx="1589">
                  <c:v>83.455962</c:v>
                </c:pt>
                <c:pt idx="1590">
                  <c:v>83.455956</c:v>
                </c:pt>
                <c:pt idx="1591">
                  <c:v>83.447149999999993</c:v>
                </c:pt>
                <c:pt idx="1592">
                  <c:v>83.442732000000007</c:v>
                </c:pt>
                <c:pt idx="1593">
                  <c:v>83.447989000000007</c:v>
                </c:pt>
                <c:pt idx="1594">
                  <c:v>83.457162999999994</c:v>
                </c:pt>
                <c:pt idx="1595">
                  <c:v>83.462012999999999</c:v>
                </c:pt>
                <c:pt idx="1596">
                  <c:v>83.462120999999996</c:v>
                </c:pt>
                <c:pt idx="1597">
                  <c:v>83.464948000000007</c:v>
                </c:pt>
                <c:pt idx="1598">
                  <c:v>83.476455999999999</c:v>
                </c:pt>
                <c:pt idx="1599">
                  <c:v>83.494512</c:v>
                </c:pt>
                <c:pt idx="1600">
                  <c:v>83.512236999999999</c:v>
                </c:pt>
                <c:pt idx="1601">
                  <c:v>83.525308999999993</c:v>
                </c:pt>
                <c:pt idx="1602">
                  <c:v>83.534042999999997</c:v>
                </c:pt>
                <c:pt idx="1603">
                  <c:v>83.539586</c:v>
                </c:pt>
                <c:pt idx="1604">
                  <c:v>83.540763999999996</c:v>
                </c:pt>
                <c:pt idx="1605">
                  <c:v>83.535954000000004</c:v>
                </c:pt>
                <c:pt idx="1606">
                  <c:v>83.527064999999993</c:v>
                </c:pt>
                <c:pt idx="1607">
                  <c:v>83.519368999999998</c:v>
                </c:pt>
                <c:pt idx="1608">
                  <c:v>83.515991</c:v>
                </c:pt>
                <c:pt idx="1609">
                  <c:v>83.514579999999995</c:v>
                </c:pt>
                <c:pt idx="1610">
                  <c:v>83.512977000000006</c:v>
                </c:pt>
                <c:pt idx="1611">
                  <c:v>83.517169999999993</c:v>
                </c:pt>
                <c:pt idx="1612">
                  <c:v>83.537942000000001</c:v>
                </c:pt>
                <c:pt idx="1613">
                  <c:v>83.577023999999994</c:v>
                </c:pt>
                <c:pt idx="1614">
                  <c:v>83.620935000000003</c:v>
                </c:pt>
                <c:pt idx="1615">
                  <c:v>83.652467000000001</c:v>
                </c:pt>
                <c:pt idx="1616">
                  <c:v>83.665650999999997</c:v>
                </c:pt>
                <c:pt idx="1617">
                  <c:v>83.665137999999999</c:v>
                </c:pt>
                <c:pt idx="1618">
                  <c:v>83.653895000000006</c:v>
                </c:pt>
                <c:pt idx="1619">
                  <c:v>83.629195999999993</c:v>
                </c:pt>
                <c:pt idx="1620">
                  <c:v>83.591504</c:v>
                </c:pt>
                <c:pt idx="1621">
                  <c:v>83.549587000000002</c:v>
                </c:pt>
                <c:pt idx="1622">
                  <c:v>83.512662000000006</c:v>
                </c:pt>
                <c:pt idx="1623">
                  <c:v>83.484791000000001</c:v>
                </c:pt>
                <c:pt idx="1624">
                  <c:v>83.475437999999997</c:v>
                </c:pt>
                <c:pt idx="1625">
                  <c:v>83.503299999999996</c:v>
                </c:pt>
                <c:pt idx="1626">
                  <c:v>83.572142999999997</c:v>
                </c:pt>
                <c:pt idx="1627">
                  <c:v>83.645936000000006</c:v>
                </c:pt>
                <c:pt idx="1628">
                  <c:v>83.673803000000007</c:v>
                </c:pt>
                <c:pt idx="1629">
                  <c:v>83.652698000000001</c:v>
                </c:pt>
                <c:pt idx="1630">
                  <c:v>83.642010999999997</c:v>
                </c:pt>
                <c:pt idx="1631">
                  <c:v>83.693081000000006</c:v>
                </c:pt>
                <c:pt idx="1632">
                  <c:v>83.777275000000003</c:v>
                </c:pt>
                <c:pt idx="1633">
                  <c:v>83.809135999999995</c:v>
                </c:pt>
                <c:pt idx="1634">
                  <c:v>83.736414999999994</c:v>
                </c:pt>
                <c:pt idx="1635">
                  <c:v>83.588803999999996</c:v>
                </c:pt>
                <c:pt idx="1636">
                  <c:v>83.459277999999998</c:v>
                </c:pt>
                <c:pt idx="1637">
                  <c:v>83.452826000000002</c:v>
                </c:pt>
                <c:pt idx="1638">
                  <c:v>83.608967000000007</c:v>
                </c:pt>
                <c:pt idx="1639">
                  <c:v>83.857000999999997</c:v>
                </c:pt>
                <c:pt idx="1640">
                  <c:v>84.050000999999995</c:v>
                </c:pt>
                <c:pt idx="1641">
                  <c:v>84.069151000000005</c:v>
                </c:pt>
                <c:pt idx="1642">
                  <c:v>83.927064999999999</c:v>
                </c:pt>
                <c:pt idx="1643">
                  <c:v>83.731102000000007</c:v>
                </c:pt>
                <c:pt idx="1644">
                  <c:v>83.589639000000005</c:v>
                </c:pt>
                <c:pt idx="1645">
                  <c:v>83.550562999999997</c:v>
                </c:pt>
                <c:pt idx="1646">
                  <c:v>83.592770000000002</c:v>
                </c:pt>
                <c:pt idx="1647">
                  <c:v>83.663236999999995</c:v>
                </c:pt>
                <c:pt idx="1648">
                  <c:v>83.703304000000003</c:v>
                </c:pt>
                <c:pt idx="1649">
                  <c:v>83.705524999999994</c:v>
                </c:pt>
                <c:pt idx="1650">
                  <c:v>83.703433000000004</c:v>
                </c:pt>
                <c:pt idx="1651">
                  <c:v>83.719633000000002</c:v>
                </c:pt>
                <c:pt idx="1652">
                  <c:v>83.752538999999999</c:v>
                </c:pt>
                <c:pt idx="1653">
                  <c:v>83.766571999999996</c:v>
                </c:pt>
                <c:pt idx="1654">
                  <c:v>83.740745000000004</c:v>
                </c:pt>
                <c:pt idx="1655">
                  <c:v>83.685528000000005</c:v>
                </c:pt>
                <c:pt idx="1656">
                  <c:v>83.652133000000006</c:v>
                </c:pt>
                <c:pt idx="1657">
                  <c:v>83.680830999999998</c:v>
                </c:pt>
                <c:pt idx="1658">
                  <c:v>83.737387999999996</c:v>
                </c:pt>
                <c:pt idx="1659">
                  <c:v>83.776848000000001</c:v>
                </c:pt>
                <c:pt idx="1660">
                  <c:v>83.777856999999997</c:v>
                </c:pt>
                <c:pt idx="1661">
                  <c:v>83.755127999999999</c:v>
                </c:pt>
                <c:pt idx="1662">
                  <c:v>83.727425999999994</c:v>
                </c:pt>
                <c:pt idx="1663">
                  <c:v>83.71311</c:v>
                </c:pt>
                <c:pt idx="1664">
                  <c:v>83.715933000000007</c:v>
                </c:pt>
                <c:pt idx="1665">
                  <c:v>83.722077999999996</c:v>
                </c:pt>
                <c:pt idx="1666">
                  <c:v>83.708811999999995</c:v>
                </c:pt>
                <c:pt idx="1667">
                  <c:v>83.682506000000004</c:v>
                </c:pt>
                <c:pt idx="1668">
                  <c:v>83.665136000000004</c:v>
                </c:pt>
                <c:pt idx="1669">
                  <c:v>83.671878000000007</c:v>
                </c:pt>
                <c:pt idx="1670">
                  <c:v>83.691505000000006</c:v>
                </c:pt>
                <c:pt idx="1671">
                  <c:v>83.700622999999993</c:v>
                </c:pt>
                <c:pt idx="1672">
                  <c:v>83.706855000000004</c:v>
                </c:pt>
                <c:pt idx="1673">
                  <c:v>83.710192000000006</c:v>
                </c:pt>
                <c:pt idx="1674">
                  <c:v>83.717229000000003</c:v>
                </c:pt>
                <c:pt idx="1675">
                  <c:v>83.726264</c:v>
                </c:pt>
                <c:pt idx="1676">
                  <c:v>83.748855000000006</c:v>
                </c:pt>
                <c:pt idx="1677">
                  <c:v>83.790533999999994</c:v>
                </c:pt>
                <c:pt idx="1678">
                  <c:v>83.828981999999996</c:v>
                </c:pt>
                <c:pt idx="1679">
                  <c:v>83.844102000000007</c:v>
                </c:pt>
                <c:pt idx="1680">
                  <c:v>83.829069000000004</c:v>
                </c:pt>
                <c:pt idx="1681">
                  <c:v>83.800708999999998</c:v>
                </c:pt>
                <c:pt idx="1682">
                  <c:v>83.766889000000006</c:v>
                </c:pt>
                <c:pt idx="1683">
                  <c:v>83.735557999999997</c:v>
                </c:pt>
                <c:pt idx="1684">
                  <c:v>83.718395000000001</c:v>
                </c:pt>
                <c:pt idx="1685">
                  <c:v>83.727722</c:v>
                </c:pt>
                <c:pt idx="1686">
                  <c:v>83.761870000000002</c:v>
                </c:pt>
                <c:pt idx="1687">
                  <c:v>83.803531000000007</c:v>
                </c:pt>
                <c:pt idx="1688">
                  <c:v>83.842068999999995</c:v>
                </c:pt>
                <c:pt idx="1689">
                  <c:v>83.873875999999996</c:v>
                </c:pt>
                <c:pt idx="1690">
                  <c:v>83.896400999999997</c:v>
                </c:pt>
                <c:pt idx="1691">
                  <c:v>83.892568999999995</c:v>
                </c:pt>
                <c:pt idx="1692">
                  <c:v>83.852552000000003</c:v>
                </c:pt>
                <c:pt idx="1693">
                  <c:v>83.786057</c:v>
                </c:pt>
                <c:pt idx="1694">
                  <c:v>83.726759999999999</c:v>
                </c:pt>
                <c:pt idx="1695">
                  <c:v>83.704481000000001</c:v>
                </c:pt>
                <c:pt idx="1696">
                  <c:v>83.723498000000006</c:v>
                </c:pt>
                <c:pt idx="1697">
                  <c:v>83.755334000000005</c:v>
                </c:pt>
                <c:pt idx="1698">
                  <c:v>83.761003000000002</c:v>
                </c:pt>
                <c:pt idx="1699">
                  <c:v>83.722284000000002</c:v>
                </c:pt>
                <c:pt idx="1700">
                  <c:v>83.662132999999997</c:v>
                </c:pt>
                <c:pt idx="1701">
                  <c:v>83.625343000000001</c:v>
                </c:pt>
                <c:pt idx="1702">
                  <c:v>83.642291</c:v>
                </c:pt>
                <c:pt idx="1703">
                  <c:v>83.698746999999997</c:v>
                </c:pt>
                <c:pt idx="1704">
                  <c:v>83.750701000000007</c:v>
                </c:pt>
                <c:pt idx="1705">
                  <c:v>83.757093999999995</c:v>
                </c:pt>
                <c:pt idx="1706">
                  <c:v>83.715219000000005</c:v>
                </c:pt>
                <c:pt idx="1707">
                  <c:v>83.653893999999994</c:v>
                </c:pt>
                <c:pt idx="1708">
                  <c:v>83.604866999999999</c:v>
                </c:pt>
                <c:pt idx="1709">
                  <c:v>83.570335</c:v>
                </c:pt>
                <c:pt idx="1710">
                  <c:v>83.530901</c:v>
                </c:pt>
                <c:pt idx="1711">
                  <c:v>83.478697999999994</c:v>
                </c:pt>
                <c:pt idx="1712">
                  <c:v>83.439456000000007</c:v>
                </c:pt>
                <c:pt idx="1713">
                  <c:v>83.448239000000001</c:v>
                </c:pt>
                <c:pt idx="1714">
                  <c:v>83.506107</c:v>
                </c:pt>
                <c:pt idx="1715">
                  <c:v>83.569950000000006</c:v>
                </c:pt>
                <c:pt idx="1716">
                  <c:v>83.590602000000004</c:v>
                </c:pt>
                <c:pt idx="1717">
                  <c:v>83.557018999999997</c:v>
                </c:pt>
                <c:pt idx="1718">
                  <c:v>83.498334999999997</c:v>
                </c:pt>
                <c:pt idx="1719">
                  <c:v>83.451661000000001</c:v>
                </c:pt>
                <c:pt idx="1720">
                  <c:v>83.431759999999997</c:v>
                </c:pt>
                <c:pt idx="1721">
                  <c:v>83.428140999999997</c:v>
                </c:pt>
                <c:pt idx="1722">
                  <c:v>83.419434999999993</c:v>
                </c:pt>
                <c:pt idx="1723">
                  <c:v>83.393265</c:v>
                </c:pt>
                <c:pt idx="1724">
                  <c:v>83.358705</c:v>
                </c:pt>
                <c:pt idx="1725">
                  <c:v>83.342252999999999</c:v>
                </c:pt>
                <c:pt idx="1726">
                  <c:v>83.364382000000006</c:v>
                </c:pt>
                <c:pt idx="1727">
                  <c:v>83.416331999999997</c:v>
                </c:pt>
                <c:pt idx="1728">
                  <c:v>83.462969000000001</c:v>
                </c:pt>
                <c:pt idx="1729">
                  <c:v>83.468356</c:v>
                </c:pt>
                <c:pt idx="1730">
                  <c:v>83.419077000000001</c:v>
                </c:pt>
                <c:pt idx="1731">
                  <c:v>83.330274000000003</c:v>
                </c:pt>
                <c:pt idx="1732">
                  <c:v>83.239559</c:v>
                </c:pt>
                <c:pt idx="1733">
                  <c:v>83.189774999999997</c:v>
                </c:pt>
                <c:pt idx="1734">
                  <c:v>83.201559000000003</c:v>
                </c:pt>
                <c:pt idx="1735">
                  <c:v>83.253973999999999</c:v>
                </c:pt>
                <c:pt idx="1736">
                  <c:v>83.299931000000001</c:v>
                </c:pt>
                <c:pt idx="1737">
                  <c:v>83.305604000000002</c:v>
                </c:pt>
                <c:pt idx="1738">
                  <c:v>83.272113000000004</c:v>
                </c:pt>
                <c:pt idx="1739">
                  <c:v>83.221367000000001</c:v>
                </c:pt>
                <c:pt idx="1740">
                  <c:v>83.175538000000003</c:v>
                </c:pt>
                <c:pt idx="1741">
                  <c:v>83.152154999999993</c:v>
                </c:pt>
                <c:pt idx="1742">
                  <c:v>83.160191999999995</c:v>
                </c:pt>
                <c:pt idx="1743">
                  <c:v>83.188513999999998</c:v>
                </c:pt>
                <c:pt idx="1744">
                  <c:v>83.207035000000005</c:v>
                </c:pt>
                <c:pt idx="1745">
                  <c:v>83.196472</c:v>
                </c:pt>
                <c:pt idx="1746">
                  <c:v>83.170883000000003</c:v>
                </c:pt>
                <c:pt idx="1747">
                  <c:v>83.160908000000006</c:v>
                </c:pt>
                <c:pt idx="1748">
                  <c:v>83.179851999999997</c:v>
                </c:pt>
                <c:pt idx="1749">
                  <c:v>83.217040999999995</c:v>
                </c:pt>
                <c:pt idx="1750">
                  <c:v>83.256095000000002</c:v>
                </c:pt>
                <c:pt idx="1751">
                  <c:v>83.282604000000006</c:v>
                </c:pt>
                <c:pt idx="1752">
                  <c:v>83.279640000000001</c:v>
                </c:pt>
                <c:pt idx="1753">
                  <c:v>83.235082000000006</c:v>
                </c:pt>
                <c:pt idx="1754">
                  <c:v>83.158140000000003</c:v>
                </c:pt>
                <c:pt idx="1755">
                  <c:v>83.077444999999997</c:v>
                </c:pt>
                <c:pt idx="1756">
                  <c:v>83.019347999999994</c:v>
                </c:pt>
                <c:pt idx="1757">
                  <c:v>82.993326999999994</c:v>
                </c:pt>
                <c:pt idx="1758">
                  <c:v>82.994258000000002</c:v>
                </c:pt>
                <c:pt idx="1759">
                  <c:v>83.004168000000007</c:v>
                </c:pt>
                <c:pt idx="1760">
                  <c:v>82.994816</c:v>
                </c:pt>
                <c:pt idx="1761">
                  <c:v>82.949539000000001</c:v>
                </c:pt>
                <c:pt idx="1762">
                  <c:v>82.888923000000005</c:v>
                </c:pt>
                <c:pt idx="1763">
                  <c:v>82.858739999999997</c:v>
                </c:pt>
                <c:pt idx="1764">
                  <c:v>82.881826000000004</c:v>
                </c:pt>
                <c:pt idx="1765">
                  <c:v>82.932514999999995</c:v>
                </c:pt>
                <c:pt idx="1766">
                  <c:v>82.966994999999997</c:v>
                </c:pt>
                <c:pt idx="1767">
                  <c:v>82.969065000000001</c:v>
                </c:pt>
                <c:pt idx="1768">
                  <c:v>82.956844000000004</c:v>
                </c:pt>
                <c:pt idx="1769">
                  <c:v>82.951800000000006</c:v>
                </c:pt>
                <c:pt idx="1770">
                  <c:v>82.952619999999996</c:v>
                </c:pt>
                <c:pt idx="1771">
                  <c:v>82.939995999999994</c:v>
                </c:pt>
                <c:pt idx="1772">
                  <c:v>82.903675000000007</c:v>
                </c:pt>
                <c:pt idx="1773">
                  <c:v>82.863433000000001</c:v>
                </c:pt>
                <c:pt idx="1774">
                  <c:v>82.856926999999999</c:v>
                </c:pt>
                <c:pt idx="1775">
                  <c:v>82.898818000000006</c:v>
                </c:pt>
                <c:pt idx="1776">
                  <c:v>82.957440000000005</c:v>
                </c:pt>
                <c:pt idx="1777">
                  <c:v>82.988038000000003</c:v>
                </c:pt>
                <c:pt idx="1778">
                  <c:v>82.987397000000001</c:v>
                </c:pt>
                <c:pt idx="1779">
                  <c:v>82.995305999999999</c:v>
                </c:pt>
                <c:pt idx="1780">
                  <c:v>83.036745999999994</c:v>
                </c:pt>
                <c:pt idx="1781">
                  <c:v>83.083845999999994</c:v>
                </c:pt>
                <c:pt idx="1782">
                  <c:v>83.088435000000004</c:v>
                </c:pt>
                <c:pt idx="1783">
                  <c:v>83.035960000000003</c:v>
                </c:pt>
                <c:pt idx="1784">
                  <c:v>82.952504000000005</c:v>
                </c:pt>
                <c:pt idx="1785">
                  <c:v>82.872016000000002</c:v>
                </c:pt>
                <c:pt idx="1786">
                  <c:v>82.816564</c:v>
                </c:pt>
                <c:pt idx="1787">
                  <c:v>82.798800999999997</c:v>
                </c:pt>
                <c:pt idx="1788">
                  <c:v>82.818804</c:v>
                </c:pt>
                <c:pt idx="1789">
                  <c:v>82.856898000000001</c:v>
                </c:pt>
                <c:pt idx="1790">
                  <c:v>82.886632000000006</c:v>
                </c:pt>
                <c:pt idx="1791">
                  <c:v>82.900231000000005</c:v>
                </c:pt>
                <c:pt idx="1792">
                  <c:v>82.912254000000004</c:v>
                </c:pt>
                <c:pt idx="1793">
                  <c:v>82.934546999999995</c:v>
                </c:pt>
                <c:pt idx="1794">
                  <c:v>82.956243999999998</c:v>
                </c:pt>
                <c:pt idx="1795">
                  <c:v>82.954992000000004</c:v>
                </c:pt>
                <c:pt idx="1796">
                  <c:v>82.925268000000003</c:v>
                </c:pt>
                <c:pt idx="1797">
                  <c:v>82.890012999999996</c:v>
                </c:pt>
                <c:pt idx="1798">
                  <c:v>82.882238999999998</c:v>
                </c:pt>
                <c:pt idx="1799">
                  <c:v>82.916137000000006</c:v>
                </c:pt>
                <c:pt idx="1800">
                  <c:v>82.977534000000006</c:v>
                </c:pt>
                <c:pt idx="1801">
                  <c:v>83.041567999999998</c:v>
                </c:pt>
                <c:pt idx="1802">
                  <c:v>83.091487000000001</c:v>
                </c:pt>
                <c:pt idx="1803">
                  <c:v>83.116220999999996</c:v>
                </c:pt>
                <c:pt idx="1804">
                  <c:v>83.104366999999996</c:v>
                </c:pt>
                <c:pt idx="1805">
                  <c:v>83.058238000000003</c:v>
                </c:pt>
                <c:pt idx="1806">
                  <c:v>83.007362999999998</c:v>
                </c:pt>
                <c:pt idx="1807">
                  <c:v>82.984099000000001</c:v>
                </c:pt>
                <c:pt idx="1808">
                  <c:v>82.981160000000003</c:v>
                </c:pt>
                <c:pt idx="1809">
                  <c:v>82.957241999999994</c:v>
                </c:pt>
                <c:pt idx="1810">
                  <c:v>82.896361999999996</c:v>
                </c:pt>
                <c:pt idx="1811">
                  <c:v>82.840209999999999</c:v>
                </c:pt>
                <c:pt idx="1812">
                  <c:v>82.841301000000001</c:v>
                </c:pt>
                <c:pt idx="1813">
                  <c:v>82.893960000000007</c:v>
                </c:pt>
                <c:pt idx="1814">
                  <c:v>82.931372999999994</c:v>
                </c:pt>
                <c:pt idx="1815">
                  <c:v>82.888593999999998</c:v>
                </c:pt>
                <c:pt idx="1816">
                  <c:v>82.760743000000005</c:v>
                </c:pt>
                <c:pt idx="1817">
                  <c:v>82.606470999999999</c:v>
                </c:pt>
                <c:pt idx="1818">
                  <c:v>82.504091000000003</c:v>
                </c:pt>
                <c:pt idx="1819">
                  <c:v>82.493598000000006</c:v>
                </c:pt>
                <c:pt idx="1820">
                  <c:v>82.545299999999997</c:v>
                </c:pt>
                <c:pt idx="1821">
                  <c:v>82.590511000000006</c:v>
                </c:pt>
                <c:pt idx="1822">
                  <c:v>82.588060999999996</c:v>
                </c:pt>
                <c:pt idx="1823">
                  <c:v>82.555638000000002</c:v>
                </c:pt>
                <c:pt idx="1824">
                  <c:v>82.541931000000005</c:v>
                </c:pt>
                <c:pt idx="1825">
                  <c:v>82.582991000000007</c:v>
                </c:pt>
                <c:pt idx="1826">
                  <c:v>82.683274999999995</c:v>
                </c:pt>
                <c:pt idx="1827">
                  <c:v>82.811345000000003</c:v>
                </c:pt>
                <c:pt idx="1828">
                  <c:v>82.904031000000003</c:v>
                </c:pt>
                <c:pt idx="1829">
                  <c:v>82.904617000000002</c:v>
                </c:pt>
                <c:pt idx="1830">
                  <c:v>82.819479000000001</c:v>
                </c:pt>
                <c:pt idx="1831">
                  <c:v>82.721159</c:v>
                </c:pt>
                <c:pt idx="1832">
                  <c:v>82.674226000000004</c:v>
                </c:pt>
                <c:pt idx="1833">
                  <c:v>82.672793999999996</c:v>
                </c:pt>
                <c:pt idx="1834">
                  <c:v>82.675343999999996</c:v>
                </c:pt>
                <c:pt idx="1835">
                  <c:v>82.681217000000004</c:v>
                </c:pt>
                <c:pt idx="1836">
                  <c:v>82.732372999999995</c:v>
                </c:pt>
                <c:pt idx="1837">
                  <c:v>82.842634000000004</c:v>
                </c:pt>
                <c:pt idx="1838">
                  <c:v>82.964682999999994</c:v>
                </c:pt>
                <c:pt idx="1839">
                  <c:v>83.03501</c:v>
                </c:pt>
                <c:pt idx="1840">
                  <c:v>83.027811</c:v>
                </c:pt>
                <c:pt idx="1841">
                  <c:v>82.962427000000005</c:v>
                </c:pt>
                <c:pt idx="1842">
                  <c:v>82.881994000000006</c:v>
                </c:pt>
                <c:pt idx="1843">
                  <c:v>82.828005000000005</c:v>
                </c:pt>
                <c:pt idx="1844">
                  <c:v>82.813157000000004</c:v>
                </c:pt>
                <c:pt idx="1845">
                  <c:v>82.818402000000006</c:v>
                </c:pt>
                <c:pt idx="1846">
                  <c:v>82.827454000000003</c:v>
                </c:pt>
                <c:pt idx="1847">
                  <c:v>82.851450999999997</c:v>
                </c:pt>
                <c:pt idx="1848">
                  <c:v>82.900058999999999</c:v>
                </c:pt>
                <c:pt idx="1849">
                  <c:v>82.940550999999999</c:v>
                </c:pt>
                <c:pt idx="1850">
                  <c:v>82.920430999999994</c:v>
                </c:pt>
                <c:pt idx="1851">
                  <c:v>82.835515000000001</c:v>
                </c:pt>
                <c:pt idx="1852">
                  <c:v>82.745506000000006</c:v>
                </c:pt>
                <c:pt idx="1853">
                  <c:v>82.708792000000003</c:v>
                </c:pt>
                <c:pt idx="1854">
                  <c:v>82.726830000000007</c:v>
                </c:pt>
                <c:pt idx="1855">
                  <c:v>82.764245000000003</c:v>
                </c:pt>
                <c:pt idx="1856">
                  <c:v>82.799398999999994</c:v>
                </c:pt>
                <c:pt idx="1857">
                  <c:v>82.835739000000004</c:v>
                </c:pt>
                <c:pt idx="1858">
                  <c:v>82.877707999999998</c:v>
                </c:pt>
                <c:pt idx="1859">
                  <c:v>82.918356000000003</c:v>
                </c:pt>
                <c:pt idx="1860">
                  <c:v>82.950142</c:v>
                </c:pt>
                <c:pt idx="1861">
                  <c:v>82.975828000000007</c:v>
                </c:pt>
                <c:pt idx="1862">
                  <c:v>83.006488000000004</c:v>
                </c:pt>
                <c:pt idx="1863">
                  <c:v>83.050657999999999</c:v>
                </c:pt>
                <c:pt idx="1864">
                  <c:v>83.100838999999993</c:v>
                </c:pt>
                <c:pt idx="1865">
                  <c:v>83.132023000000004</c:v>
                </c:pt>
                <c:pt idx="1866">
                  <c:v>83.125922000000003</c:v>
                </c:pt>
                <c:pt idx="1867">
                  <c:v>83.098916000000003</c:v>
                </c:pt>
                <c:pt idx="1868">
                  <c:v>83.090449000000007</c:v>
                </c:pt>
                <c:pt idx="1869">
                  <c:v>83.117204000000001</c:v>
                </c:pt>
                <c:pt idx="1870">
                  <c:v>83.154287999999994</c:v>
                </c:pt>
                <c:pt idx="1871">
                  <c:v>83.170849000000004</c:v>
                </c:pt>
                <c:pt idx="1872">
                  <c:v>83.169572000000002</c:v>
                </c:pt>
                <c:pt idx="1873">
                  <c:v>83.173877000000005</c:v>
                </c:pt>
                <c:pt idx="1874">
                  <c:v>83.185748000000004</c:v>
                </c:pt>
                <c:pt idx="1875">
                  <c:v>83.181089999999998</c:v>
                </c:pt>
                <c:pt idx="1876">
                  <c:v>83.149235000000004</c:v>
                </c:pt>
                <c:pt idx="1877">
                  <c:v>83.114363999999995</c:v>
                </c:pt>
                <c:pt idx="1878">
                  <c:v>83.105581000000001</c:v>
                </c:pt>
                <c:pt idx="1879">
                  <c:v>83.120462000000003</c:v>
                </c:pt>
                <c:pt idx="1880">
                  <c:v>83.131917999999999</c:v>
                </c:pt>
                <c:pt idx="1881">
                  <c:v>83.121781999999996</c:v>
                </c:pt>
                <c:pt idx="1882">
                  <c:v>83.092511999999999</c:v>
                </c:pt>
                <c:pt idx="1883">
                  <c:v>83.052138999999997</c:v>
                </c:pt>
                <c:pt idx="1884">
                  <c:v>83.007631000000003</c:v>
                </c:pt>
                <c:pt idx="1885">
                  <c:v>82.976224999999999</c:v>
                </c:pt>
                <c:pt idx="1886">
                  <c:v>82.984684999999999</c:v>
                </c:pt>
                <c:pt idx="1887">
                  <c:v>83.042933000000005</c:v>
                </c:pt>
                <c:pt idx="1888">
                  <c:v>83.125134000000003</c:v>
                </c:pt>
                <c:pt idx="1889">
                  <c:v>83.188906000000003</c:v>
                </c:pt>
                <c:pt idx="1890">
                  <c:v>83.212091999999998</c:v>
                </c:pt>
                <c:pt idx="1891">
                  <c:v>83.205927000000003</c:v>
                </c:pt>
                <c:pt idx="1892">
                  <c:v>83.197652000000005</c:v>
                </c:pt>
                <c:pt idx="1893">
                  <c:v>83.207396000000003</c:v>
                </c:pt>
                <c:pt idx="1894">
                  <c:v>83.235443000000004</c:v>
                </c:pt>
                <c:pt idx="1895">
                  <c:v>83.258420000000001</c:v>
                </c:pt>
                <c:pt idx="1896">
                  <c:v>83.239465999999993</c:v>
                </c:pt>
                <c:pt idx="1897">
                  <c:v>83.158299</c:v>
                </c:pt>
                <c:pt idx="1898">
                  <c:v>83.038549000000003</c:v>
                </c:pt>
                <c:pt idx="1899">
                  <c:v>82.936020999999997</c:v>
                </c:pt>
                <c:pt idx="1900">
                  <c:v>82.891547000000003</c:v>
                </c:pt>
                <c:pt idx="1901">
                  <c:v>82.900751</c:v>
                </c:pt>
                <c:pt idx="1902">
                  <c:v>82.934134</c:v>
                </c:pt>
                <c:pt idx="1903">
                  <c:v>82.975609000000006</c:v>
                </c:pt>
                <c:pt idx="1904">
                  <c:v>83.029510000000002</c:v>
                </c:pt>
                <c:pt idx="1905">
                  <c:v>83.095048000000006</c:v>
                </c:pt>
                <c:pt idx="1906">
                  <c:v>83.149714000000003</c:v>
                </c:pt>
                <c:pt idx="1907">
                  <c:v>83.165131000000002</c:v>
                </c:pt>
                <c:pt idx="1908">
                  <c:v>83.135354000000007</c:v>
                </c:pt>
                <c:pt idx="1909">
                  <c:v>83.086995999999999</c:v>
                </c:pt>
                <c:pt idx="1910">
                  <c:v>83.062659999999994</c:v>
                </c:pt>
                <c:pt idx="1911">
                  <c:v>83.088408000000001</c:v>
                </c:pt>
                <c:pt idx="1912">
                  <c:v>83.149849000000003</c:v>
                </c:pt>
                <c:pt idx="1913">
                  <c:v>83.201431999999997</c:v>
                </c:pt>
                <c:pt idx="1914">
                  <c:v>83.203117000000006</c:v>
                </c:pt>
                <c:pt idx="1915">
                  <c:v>83.153030999999999</c:v>
                </c:pt>
                <c:pt idx="1916">
                  <c:v>83.088041000000004</c:v>
                </c:pt>
                <c:pt idx="1917">
                  <c:v>83.053202999999996</c:v>
                </c:pt>
                <c:pt idx="1918">
                  <c:v>83.070121</c:v>
                </c:pt>
                <c:pt idx="1919">
                  <c:v>83.127758999999998</c:v>
                </c:pt>
                <c:pt idx="1920">
                  <c:v>83.197777000000002</c:v>
                </c:pt>
                <c:pt idx="1921">
                  <c:v>83.259033000000002</c:v>
                </c:pt>
                <c:pt idx="1922">
                  <c:v>83.306787999999997</c:v>
                </c:pt>
                <c:pt idx="1923">
                  <c:v>83.339271999999994</c:v>
                </c:pt>
                <c:pt idx="1924">
                  <c:v>83.343528000000006</c:v>
                </c:pt>
                <c:pt idx="1925">
                  <c:v>83.306186999999994</c:v>
                </c:pt>
                <c:pt idx="1926">
                  <c:v>83.238758000000004</c:v>
                </c:pt>
                <c:pt idx="1927">
                  <c:v>83.178157999999996</c:v>
                </c:pt>
                <c:pt idx="1928">
                  <c:v>83.151784000000006</c:v>
                </c:pt>
                <c:pt idx="1929">
                  <c:v>83.151218</c:v>
                </c:pt>
                <c:pt idx="1930">
                  <c:v>83.150751999999997</c:v>
                </c:pt>
                <c:pt idx="1931">
                  <c:v>83.142328000000006</c:v>
                </c:pt>
                <c:pt idx="1932">
                  <c:v>83.139632000000006</c:v>
                </c:pt>
                <c:pt idx="1933">
                  <c:v>83.154043000000001</c:v>
                </c:pt>
                <c:pt idx="1934">
                  <c:v>83.181185999999997</c:v>
                </c:pt>
                <c:pt idx="1935">
                  <c:v>83.209138999999993</c:v>
                </c:pt>
                <c:pt idx="1936">
                  <c:v>83.226898000000006</c:v>
                </c:pt>
                <c:pt idx="1937">
                  <c:v>83.223012999999995</c:v>
                </c:pt>
                <c:pt idx="1938">
                  <c:v>83.187190999999999</c:v>
                </c:pt>
                <c:pt idx="1939">
                  <c:v>83.118658999999994</c:v>
                </c:pt>
                <c:pt idx="1940">
                  <c:v>83.029437999999999</c:v>
                </c:pt>
                <c:pt idx="1941">
                  <c:v>82.939374999999998</c:v>
                </c:pt>
                <c:pt idx="1942">
                  <c:v>82.872038000000003</c:v>
                </c:pt>
                <c:pt idx="1943">
                  <c:v>82.848110000000005</c:v>
                </c:pt>
                <c:pt idx="1944">
                  <c:v>82.866467999999998</c:v>
                </c:pt>
                <c:pt idx="1945">
                  <c:v>82.89246</c:v>
                </c:pt>
                <c:pt idx="1946">
                  <c:v>82.883909000000003</c:v>
                </c:pt>
                <c:pt idx="1947">
                  <c:v>82.838031999999998</c:v>
                </c:pt>
                <c:pt idx="1948">
                  <c:v>82.801422000000002</c:v>
                </c:pt>
                <c:pt idx="1949">
                  <c:v>82.824451999999994</c:v>
                </c:pt>
                <c:pt idx="1950">
                  <c:v>82.912209000000004</c:v>
                </c:pt>
                <c:pt idx="1951">
                  <c:v>83.022009999999995</c:v>
                </c:pt>
                <c:pt idx="1952">
                  <c:v>83.105418999999998</c:v>
                </c:pt>
                <c:pt idx="1953">
                  <c:v>83.145917999999995</c:v>
                </c:pt>
                <c:pt idx="1954">
                  <c:v>83.153343000000007</c:v>
                </c:pt>
                <c:pt idx="1955">
                  <c:v>83.138260000000002</c:v>
                </c:pt>
                <c:pt idx="1956">
                  <c:v>83.102914999999996</c:v>
                </c:pt>
                <c:pt idx="1957">
                  <c:v>83.045614</c:v>
                </c:pt>
                <c:pt idx="1958">
                  <c:v>82.961927000000003</c:v>
                </c:pt>
                <c:pt idx="1959">
                  <c:v>82.848281</c:v>
                </c:pt>
                <c:pt idx="1960">
                  <c:v>82.719050999999993</c:v>
                </c:pt>
                <c:pt idx="1961">
                  <c:v>82.619281999999998</c:v>
                </c:pt>
                <c:pt idx="1962">
                  <c:v>82.601676999999995</c:v>
                </c:pt>
                <c:pt idx="1963">
                  <c:v>82.673002999999994</c:v>
                </c:pt>
                <c:pt idx="1964">
                  <c:v>82.770067999999995</c:v>
                </c:pt>
                <c:pt idx="1965">
                  <c:v>82.820187000000004</c:v>
                </c:pt>
                <c:pt idx="1966">
                  <c:v>82.825252000000006</c:v>
                </c:pt>
                <c:pt idx="1967">
                  <c:v>82.849003999999994</c:v>
                </c:pt>
                <c:pt idx="1968">
                  <c:v>82.916347000000002</c:v>
                </c:pt>
                <c:pt idx="1969">
                  <c:v>82.973708999999999</c:v>
                </c:pt>
                <c:pt idx="1970">
                  <c:v>82.972217000000001</c:v>
                </c:pt>
                <c:pt idx="1971">
                  <c:v>82.943504000000004</c:v>
                </c:pt>
                <c:pt idx="1972">
                  <c:v>82.949859000000004</c:v>
                </c:pt>
                <c:pt idx="1973">
                  <c:v>82.984900999999994</c:v>
                </c:pt>
                <c:pt idx="1974">
                  <c:v>82.980673999999993</c:v>
                </c:pt>
                <c:pt idx="1975">
                  <c:v>82.910166000000004</c:v>
                </c:pt>
                <c:pt idx="1976">
                  <c:v>82.833267000000006</c:v>
                </c:pt>
                <c:pt idx="1977">
                  <c:v>82.822586000000001</c:v>
                </c:pt>
                <c:pt idx="1978">
                  <c:v>82.876041999999998</c:v>
                </c:pt>
                <c:pt idx="1979">
                  <c:v>82.919099000000003</c:v>
                </c:pt>
                <c:pt idx="1980">
                  <c:v>82.874615000000006</c:v>
                </c:pt>
                <c:pt idx="1981">
                  <c:v>82.726375000000004</c:v>
                </c:pt>
                <c:pt idx="1982">
                  <c:v>82.541110000000003</c:v>
                </c:pt>
                <c:pt idx="1983">
                  <c:v>82.433404999999993</c:v>
                </c:pt>
                <c:pt idx="1984">
                  <c:v>82.465259000000003</c:v>
                </c:pt>
                <c:pt idx="1985">
                  <c:v>82.582223999999997</c:v>
                </c:pt>
                <c:pt idx="1986">
                  <c:v>82.678037000000003</c:v>
                </c:pt>
                <c:pt idx="1987">
                  <c:v>82.696202999999997</c:v>
                </c:pt>
                <c:pt idx="1988">
                  <c:v>82.657674999999998</c:v>
                </c:pt>
                <c:pt idx="1989">
                  <c:v>82.612217999999999</c:v>
                </c:pt>
                <c:pt idx="1990">
                  <c:v>82.590902999999997</c:v>
                </c:pt>
                <c:pt idx="1991">
                  <c:v>82.608373999999998</c:v>
                </c:pt>
                <c:pt idx="1992">
                  <c:v>82.671422000000007</c:v>
                </c:pt>
                <c:pt idx="1993">
                  <c:v>82.758246</c:v>
                </c:pt>
                <c:pt idx="1994">
                  <c:v>82.815813000000006</c:v>
                </c:pt>
                <c:pt idx="1995">
                  <c:v>82.810407999999995</c:v>
                </c:pt>
                <c:pt idx="1996">
                  <c:v>82.771181999999996</c:v>
                </c:pt>
                <c:pt idx="1997">
                  <c:v>82.758088999999998</c:v>
                </c:pt>
                <c:pt idx="1998">
                  <c:v>82.793436999999997</c:v>
                </c:pt>
                <c:pt idx="1999">
                  <c:v>82.842547999999994</c:v>
                </c:pt>
                <c:pt idx="2000">
                  <c:v>82.857972000000004</c:v>
                </c:pt>
                <c:pt idx="2001">
                  <c:v>82.830956999999998</c:v>
                </c:pt>
                <c:pt idx="2002">
                  <c:v>82.793469000000002</c:v>
                </c:pt>
                <c:pt idx="2003">
                  <c:v>82.778418000000002</c:v>
                </c:pt>
                <c:pt idx="2004">
                  <c:v>82.787677000000002</c:v>
                </c:pt>
                <c:pt idx="2005">
                  <c:v>82.799235999999993</c:v>
                </c:pt>
                <c:pt idx="2006">
                  <c:v>82.796598000000003</c:v>
                </c:pt>
                <c:pt idx="2007">
                  <c:v>82.785549000000003</c:v>
                </c:pt>
                <c:pt idx="2008">
                  <c:v>82.782437999999999</c:v>
                </c:pt>
                <c:pt idx="2009">
                  <c:v>82.788088000000002</c:v>
                </c:pt>
                <c:pt idx="2010">
                  <c:v>82.790104999999997</c:v>
                </c:pt>
                <c:pt idx="2011">
                  <c:v>82.788248999999993</c:v>
                </c:pt>
                <c:pt idx="2012">
                  <c:v>82.793777000000006</c:v>
                </c:pt>
                <c:pt idx="2013">
                  <c:v>82.805126999999999</c:v>
                </c:pt>
                <c:pt idx="2014">
                  <c:v>82.802070000000001</c:v>
                </c:pt>
                <c:pt idx="2015">
                  <c:v>82.770539999999997</c:v>
                </c:pt>
                <c:pt idx="2016">
                  <c:v>82.722358999999997</c:v>
                </c:pt>
                <c:pt idx="2017">
                  <c:v>82.686086000000003</c:v>
                </c:pt>
                <c:pt idx="2018">
                  <c:v>82.686757</c:v>
                </c:pt>
                <c:pt idx="2019">
                  <c:v>82.734808000000001</c:v>
                </c:pt>
                <c:pt idx="2020">
                  <c:v>82.818124999999995</c:v>
                </c:pt>
                <c:pt idx="2021">
                  <c:v>82.896298999999999</c:v>
                </c:pt>
                <c:pt idx="2022">
                  <c:v>82.919554000000005</c:v>
                </c:pt>
                <c:pt idx="2023">
                  <c:v>82.873564000000002</c:v>
                </c:pt>
                <c:pt idx="2024">
                  <c:v>82.796020999999996</c:v>
                </c:pt>
                <c:pt idx="2025">
                  <c:v>82.733384000000001</c:v>
                </c:pt>
                <c:pt idx="2026">
                  <c:v>82.700222999999994</c:v>
                </c:pt>
                <c:pt idx="2027">
                  <c:v>82.693359999999998</c:v>
                </c:pt>
                <c:pt idx="2028">
                  <c:v>82.717226999999994</c:v>
                </c:pt>
                <c:pt idx="2029">
                  <c:v>82.769962000000007</c:v>
                </c:pt>
                <c:pt idx="2030">
                  <c:v>82.821827999999996</c:v>
                </c:pt>
                <c:pt idx="2031">
                  <c:v>82.836132000000006</c:v>
                </c:pt>
                <c:pt idx="2032">
                  <c:v>82.813175999999999</c:v>
                </c:pt>
                <c:pt idx="2033">
                  <c:v>82.793854999999994</c:v>
                </c:pt>
                <c:pt idx="2034">
                  <c:v>82.805091000000004</c:v>
                </c:pt>
                <c:pt idx="2035">
                  <c:v>82.829453999999998</c:v>
                </c:pt>
                <c:pt idx="2036">
                  <c:v>82.843271000000001</c:v>
                </c:pt>
                <c:pt idx="2037">
                  <c:v>82.846114999999998</c:v>
                </c:pt>
                <c:pt idx="2038">
                  <c:v>82.844684999999998</c:v>
                </c:pt>
                <c:pt idx="2039">
                  <c:v>82.833136999999994</c:v>
                </c:pt>
                <c:pt idx="2040">
                  <c:v>82.801803000000007</c:v>
                </c:pt>
                <c:pt idx="2041">
                  <c:v>82.756433999999999</c:v>
                </c:pt>
                <c:pt idx="2042">
                  <c:v>82.717862999999994</c:v>
                </c:pt>
                <c:pt idx="2043">
                  <c:v>82.707066999999995</c:v>
                </c:pt>
                <c:pt idx="2044">
                  <c:v>82.734514000000004</c:v>
                </c:pt>
                <c:pt idx="2045">
                  <c:v>82.795925999999994</c:v>
                </c:pt>
                <c:pt idx="2046">
                  <c:v>82.872208999999998</c:v>
                </c:pt>
                <c:pt idx="2047">
                  <c:v>82.937387999999999</c:v>
                </c:pt>
                <c:pt idx="2048">
                  <c:v>82.969864000000001</c:v>
                </c:pt>
                <c:pt idx="2049">
                  <c:v>82.955827999999997</c:v>
                </c:pt>
                <c:pt idx="2050">
                  <c:v>82.893966000000006</c:v>
                </c:pt>
                <c:pt idx="2051">
                  <c:v>82.808205999999998</c:v>
                </c:pt>
                <c:pt idx="2052">
                  <c:v>82.746409999999997</c:v>
                </c:pt>
                <c:pt idx="2053">
                  <c:v>82.746870000000001</c:v>
                </c:pt>
                <c:pt idx="2054">
                  <c:v>82.799563000000006</c:v>
                </c:pt>
                <c:pt idx="2055">
                  <c:v>82.852939000000006</c:v>
                </c:pt>
                <c:pt idx="2056">
                  <c:v>82.864292000000006</c:v>
                </c:pt>
                <c:pt idx="2057">
                  <c:v>82.836589000000004</c:v>
                </c:pt>
                <c:pt idx="2058">
                  <c:v>82.804438000000005</c:v>
                </c:pt>
                <c:pt idx="2059">
                  <c:v>82.789983000000007</c:v>
                </c:pt>
                <c:pt idx="2060">
                  <c:v>82.796754000000007</c:v>
                </c:pt>
                <c:pt idx="2061">
                  <c:v>82.830425000000005</c:v>
                </c:pt>
                <c:pt idx="2062">
                  <c:v>82.888322000000002</c:v>
                </c:pt>
                <c:pt idx="2063">
                  <c:v>82.942897000000002</c:v>
                </c:pt>
                <c:pt idx="2064">
                  <c:v>82.963077999999996</c:v>
                </c:pt>
                <c:pt idx="2065">
                  <c:v>82.950574000000003</c:v>
                </c:pt>
                <c:pt idx="2066">
                  <c:v>82.934483999999998</c:v>
                </c:pt>
                <c:pt idx="2067">
                  <c:v>82.931269</c:v>
                </c:pt>
                <c:pt idx="2068">
                  <c:v>82.930030000000002</c:v>
                </c:pt>
                <c:pt idx="2069">
                  <c:v>82.919691999999998</c:v>
                </c:pt>
                <c:pt idx="2070">
                  <c:v>82.9114</c:v>
                </c:pt>
                <c:pt idx="2071">
                  <c:v>82.921715000000006</c:v>
                </c:pt>
                <c:pt idx="2072">
                  <c:v>82.945899999999995</c:v>
                </c:pt>
                <c:pt idx="2073">
                  <c:v>82.965412999999998</c:v>
                </c:pt>
                <c:pt idx="2074">
                  <c:v>82.972896000000006</c:v>
                </c:pt>
                <c:pt idx="2075">
                  <c:v>82.974911000000006</c:v>
                </c:pt>
                <c:pt idx="2076">
                  <c:v>82.975003000000001</c:v>
                </c:pt>
                <c:pt idx="2077">
                  <c:v>82.971369999999993</c:v>
                </c:pt>
                <c:pt idx="2078">
                  <c:v>82.970630999999997</c:v>
                </c:pt>
                <c:pt idx="2079">
                  <c:v>82.983654999999999</c:v>
                </c:pt>
                <c:pt idx="2080">
                  <c:v>83.010368999999997</c:v>
                </c:pt>
                <c:pt idx="2081">
                  <c:v>83.035514000000006</c:v>
                </c:pt>
                <c:pt idx="2082">
                  <c:v>83.042494000000005</c:v>
                </c:pt>
                <c:pt idx="2083">
                  <c:v>83.037137999999999</c:v>
                </c:pt>
                <c:pt idx="2084">
                  <c:v>83.033990000000003</c:v>
                </c:pt>
                <c:pt idx="2085">
                  <c:v>83.029717000000005</c:v>
                </c:pt>
                <c:pt idx="2086">
                  <c:v>83.010239999999996</c:v>
                </c:pt>
                <c:pt idx="2087">
                  <c:v>82.969691999999995</c:v>
                </c:pt>
                <c:pt idx="2088">
                  <c:v>82.916673000000003</c:v>
                </c:pt>
                <c:pt idx="2089">
                  <c:v>82.865905999999995</c:v>
                </c:pt>
                <c:pt idx="2090">
                  <c:v>82.835626000000005</c:v>
                </c:pt>
                <c:pt idx="2091">
                  <c:v>82.845208999999997</c:v>
                </c:pt>
                <c:pt idx="2092">
                  <c:v>82.893109999999993</c:v>
                </c:pt>
                <c:pt idx="2093">
                  <c:v>82.947968000000003</c:v>
                </c:pt>
                <c:pt idx="2094">
                  <c:v>82.973536999999993</c:v>
                </c:pt>
                <c:pt idx="2095">
                  <c:v>82.959389999999999</c:v>
                </c:pt>
                <c:pt idx="2096">
                  <c:v>82.928510000000003</c:v>
                </c:pt>
                <c:pt idx="2097">
                  <c:v>82.912056000000007</c:v>
                </c:pt>
                <c:pt idx="2098">
                  <c:v>82.918610000000001</c:v>
                </c:pt>
                <c:pt idx="2099">
                  <c:v>82.92944</c:v>
                </c:pt>
                <c:pt idx="2100">
                  <c:v>82.921497000000002</c:v>
                </c:pt>
                <c:pt idx="2101">
                  <c:v>82.893462999999997</c:v>
                </c:pt>
                <c:pt idx="2102">
                  <c:v>82.867358999999993</c:v>
                </c:pt>
                <c:pt idx="2103">
                  <c:v>82.869508999999994</c:v>
                </c:pt>
                <c:pt idx="2104">
                  <c:v>82.907398999999998</c:v>
                </c:pt>
                <c:pt idx="2105">
                  <c:v>82.959855000000005</c:v>
                </c:pt>
                <c:pt idx="2106">
                  <c:v>82.994624000000002</c:v>
                </c:pt>
                <c:pt idx="2107">
                  <c:v>82.997465000000005</c:v>
                </c:pt>
                <c:pt idx="2108">
                  <c:v>82.977366000000004</c:v>
                </c:pt>
                <c:pt idx="2109">
                  <c:v>82.950343000000004</c:v>
                </c:pt>
                <c:pt idx="2110">
                  <c:v>82.932439000000002</c:v>
                </c:pt>
                <c:pt idx="2111">
                  <c:v>82.936685999999995</c:v>
                </c:pt>
                <c:pt idx="2112">
                  <c:v>82.956563000000003</c:v>
                </c:pt>
                <c:pt idx="2113">
                  <c:v>82.973174999999998</c:v>
                </c:pt>
                <c:pt idx="2114">
                  <c:v>82.979026000000005</c:v>
                </c:pt>
                <c:pt idx="2115">
                  <c:v>82.982095999999999</c:v>
                </c:pt>
                <c:pt idx="2116">
                  <c:v>82.996599000000003</c:v>
                </c:pt>
                <c:pt idx="2117">
                  <c:v>83.025617999999994</c:v>
                </c:pt>
                <c:pt idx="2118">
                  <c:v>83.056421</c:v>
                </c:pt>
                <c:pt idx="2119">
                  <c:v>83.074421000000001</c:v>
                </c:pt>
                <c:pt idx="2120">
                  <c:v>83.077164999999994</c:v>
                </c:pt>
                <c:pt idx="2121">
                  <c:v>83.075372999999999</c:v>
                </c:pt>
                <c:pt idx="2122">
                  <c:v>83.081503999999995</c:v>
                </c:pt>
                <c:pt idx="2123">
                  <c:v>83.099340999999995</c:v>
                </c:pt>
                <c:pt idx="2124">
                  <c:v>83.123110999999994</c:v>
                </c:pt>
                <c:pt idx="2125">
                  <c:v>83.141788000000005</c:v>
                </c:pt>
                <c:pt idx="2126">
                  <c:v>83.144097000000002</c:v>
                </c:pt>
                <c:pt idx="2127">
                  <c:v>83.124100999999996</c:v>
                </c:pt>
                <c:pt idx="2128">
                  <c:v>83.082897000000003</c:v>
                </c:pt>
                <c:pt idx="2129">
                  <c:v>83.024287999999999</c:v>
                </c:pt>
                <c:pt idx="2130">
                  <c:v>82.955922000000001</c:v>
                </c:pt>
                <c:pt idx="2131">
                  <c:v>82.909007000000003</c:v>
                </c:pt>
                <c:pt idx="2132">
                  <c:v>82.926079999999999</c:v>
                </c:pt>
                <c:pt idx="2133">
                  <c:v>82.988938000000005</c:v>
                </c:pt>
                <c:pt idx="2134">
                  <c:v>83.043077999999994</c:v>
                </c:pt>
                <c:pt idx="2135">
                  <c:v>83.064756000000003</c:v>
                </c:pt>
                <c:pt idx="2136">
                  <c:v>83.060782000000003</c:v>
                </c:pt>
                <c:pt idx="2137">
                  <c:v>83.050678000000005</c:v>
                </c:pt>
                <c:pt idx="2138">
                  <c:v>83.053196999999997</c:v>
                </c:pt>
                <c:pt idx="2139">
                  <c:v>83.074770000000001</c:v>
                </c:pt>
                <c:pt idx="2140">
                  <c:v>83.103492000000003</c:v>
                </c:pt>
                <c:pt idx="2141">
                  <c:v>83.119589000000005</c:v>
                </c:pt>
                <c:pt idx="2142">
                  <c:v>83.115497000000005</c:v>
                </c:pt>
                <c:pt idx="2143">
                  <c:v>83.101004000000003</c:v>
                </c:pt>
                <c:pt idx="2144">
                  <c:v>83.086776</c:v>
                </c:pt>
                <c:pt idx="2145">
                  <c:v>83.071950000000001</c:v>
                </c:pt>
                <c:pt idx="2146">
                  <c:v>83.054436999999993</c:v>
                </c:pt>
                <c:pt idx="2147">
                  <c:v>83.046323999999998</c:v>
                </c:pt>
                <c:pt idx="2148">
                  <c:v>83.063284999999993</c:v>
                </c:pt>
                <c:pt idx="2149">
                  <c:v>83.101511000000002</c:v>
                </c:pt>
                <c:pt idx="2150">
                  <c:v>83.134574000000001</c:v>
                </c:pt>
                <c:pt idx="2151">
                  <c:v>83.134056000000001</c:v>
                </c:pt>
                <c:pt idx="2152">
                  <c:v>83.094620000000006</c:v>
                </c:pt>
                <c:pt idx="2153">
                  <c:v>83.035804999999996</c:v>
                </c:pt>
                <c:pt idx="2154">
                  <c:v>82.982417999999996</c:v>
                </c:pt>
                <c:pt idx="2155">
                  <c:v>82.953406999999999</c:v>
                </c:pt>
                <c:pt idx="2156">
                  <c:v>82.961371999999997</c:v>
                </c:pt>
                <c:pt idx="2157">
                  <c:v>83.001985000000005</c:v>
                </c:pt>
                <c:pt idx="2158">
                  <c:v>83.053782999999996</c:v>
                </c:pt>
                <c:pt idx="2159">
                  <c:v>83.104012999999995</c:v>
                </c:pt>
                <c:pt idx="2160">
                  <c:v>83.149944000000005</c:v>
                </c:pt>
                <c:pt idx="2161">
                  <c:v>83.186751000000001</c:v>
                </c:pt>
                <c:pt idx="2162">
                  <c:v>83.204275999999993</c:v>
                </c:pt>
                <c:pt idx="2163">
                  <c:v>83.200461000000004</c:v>
                </c:pt>
                <c:pt idx="2164">
                  <c:v>83.187811999999994</c:v>
                </c:pt>
                <c:pt idx="2165">
                  <c:v>83.177564000000004</c:v>
                </c:pt>
                <c:pt idx="2166">
                  <c:v>83.168330999999995</c:v>
                </c:pt>
                <c:pt idx="2167">
                  <c:v>83.155839</c:v>
                </c:pt>
                <c:pt idx="2168">
                  <c:v>83.145867999999993</c:v>
                </c:pt>
                <c:pt idx="2169">
                  <c:v>83.150835000000001</c:v>
                </c:pt>
                <c:pt idx="2170">
                  <c:v>83.172912999999994</c:v>
                </c:pt>
                <c:pt idx="2171">
                  <c:v>83.192701999999997</c:v>
                </c:pt>
                <c:pt idx="2172">
                  <c:v>83.185873000000001</c:v>
                </c:pt>
                <c:pt idx="2173">
                  <c:v>83.159727000000004</c:v>
                </c:pt>
                <c:pt idx="2174">
                  <c:v>83.140764000000004</c:v>
                </c:pt>
                <c:pt idx="2175">
                  <c:v>83.147030000000001</c:v>
                </c:pt>
                <c:pt idx="2176">
                  <c:v>83.177730999999994</c:v>
                </c:pt>
                <c:pt idx="2177">
                  <c:v>83.213632000000004</c:v>
                </c:pt>
                <c:pt idx="2178">
                  <c:v>83.236667999999995</c:v>
                </c:pt>
                <c:pt idx="2179">
                  <c:v>83.239963000000003</c:v>
                </c:pt>
                <c:pt idx="2180">
                  <c:v>83.228442999999999</c:v>
                </c:pt>
                <c:pt idx="2181">
                  <c:v>83.216145999999995</c:v>
                </c:pt>
                <c:pt idx="2182">
                  <c:v>83.213980000000006</c:v>
                </c:pt>
                <c:pt idx="2183">
                  <c:v>83.224395000000001</c:v>
                </c:pt>
                <c:pt idx="2184">
                  <c:v>83.245706999999996</c:v>
                </c:pt>
                <c:pt idx="2185">
                  <c:v>83.274647999999999</c:v>
                </c:pt>
                <c:pt idx="2186">
                  <c:v>83.306047000000007</c:v>
                </c:pt>
                <c:pt idx="2187">
                  <c:v>83.330742000000001</c:v>
                </c:pt>
                <c:pt idx="2188">
                  <c:v>83.339681999999996</c:v>
                </c:pt>
                <c:pt idx="2189">
                  <c:v>83.329143999999999</c:v>
                </c:pt>
                <c:pt idx="2190">
                  <c:v>83.300022999999996</c:v>
                </c:pt>
                <c:pt idx="2191">
                  <c:v>83.261663999999996</c:v>
                </c:pt>
                <c:pt idx="2192">
                  <c:v>83.230866000000006</c:v>
                </c:pt>
                <c:pt idx="2193">
                  <c:v>83.216982000000002</c:v>
                </c:pt>
                <c:pt idx="2194">
                  <c:v>83.212674000000007</c:v>
                </c:pt>
                <c:pt idx="2195">
                  <c:v>83.201741999999996</c:v>
                </c:pt>
                <c:pt idx="2196">
                  <c:v>83.173743999999999</c:v>
                </c:pt>
                <c:pt idx="2197">
                  <c:v>83.130498000000003</c:v>
                </c:pt>
                <c:pt idx="2198">
                  <c:v>83.086533000000003</c:v>
                </c:pt>
                <c:pt idx="2199">
                  <c:v>83.063738999999998</c:v>
                </c:pt>
                <c:pt idx="2200">
                  <c:v>83.068899999999999</c:v>
                </c:pt>
                <c:pt idx="2201">
                  <c:v>83.074380000000005</c:v>
                </c:pt>
                <c:pt idx="2202">
                  <c:v>83.050461999999996</c:v>
                </c:pt>
                <c:pt idx="2203">
                  <c:v>82.999448000000001</c:v>
                </c:pt>
                <c:pt idx="2204">
                  <c:v>82.946734000000006</c:v>
                </c:pt>
                <c:pt idx="2205">
                  <c:v>82.911101000000002</c:v>
                </c:pt>
                <c:pt idx="2206">
                  <c:v>82.888192000000004</c:v>
                </c:pt>
                <c:pt idx="2207">
                  <c:v>82.863782</c:v>
                </c:pt>
                <c:pt idx="2208">
                  <c:v>82.851776000000001</c:v>
                </c:pt>
                <c:pt idx="2209">
                  <c:v>82.875152999999997</c:v>
                </c:pt>
                <c:pt idx="2210">
                  <c:v>82.902867999999998</c:v>
                </c:pt>
                <c:pt idx="2211">
                  <c:v>82.898487000000003</c:v>
                </c:pt>
                <c:pt idx="2212">
                  <c:v>82.859818000000004</c:v>
                </c:pt>
                <c:pt idx="2213">
                  <c:v>82.805003999999997</c:v>
                </c:pt>
                <c:pt idx="2214">
                  <c:v>82.754604</c:v>
                </c:pt>
                <c:pt idx="2215">
                  <c:v>82.720280000000002</c:v>
                </c:pt>
                <c:pt idx="2216">
                  <c:v>82.700689999999994</c:v>
                </c:pt>
                <c:pt idx="2217">
                  <c:v>82.685389999999998</c:v>
                </c:pt>
                <c:pt idx="2218">
                  <c:v>82.663937000000004</c:v>
                </c:pt>
                <c:pt idx="2219">
                  <c:v>82.628656000000007</c:v>
                </c:pt>
                <c:pt idx="2220">
                  <c:v>82.582575000000006</c:v>
                </c:pt>
                <c:pt idx="2221">
                  <c:v>82.532123999999996</c:v>
                </c:pt>
                <c:pt idx="2222">
                  <c:v>82.472961999999995</c:v>
                </c:pt>
                <c:pt idx="2223">
                  <c:v>82.398227000000006</c:v>
                </c:pt>
                <c:pt idx="2224">
                  <c:v>82.310505000000006</c:v>
                </c:pt>
                <c:pt idx="2225">
                  <c:v>82.226939999999999</c:v>
                </c:pt>
                <c:pt idx="2226">
                  <c:v>82.158243999999996</c:v>
                </c:pt>
                <c:pt idx="2227">
                  <c:v>82.082144999999997</c:v>
                </c:pt>
                <c:pt idx="2228">
                  <c:v>81.980982999999995</c:v>
                </c:pt>
                <c:pt idx="2229">
                  <c:v>81.883358000000001</c:v>
                </c:pt>
                <c:pt idx="2230">
                  <c:v>81.783382000000003</c:v>
                </c:pt>
                <c:pt idx="2231">
                  <c:v>81.653272000000001</c:v>
                </c:pt>
                <c:pt idx="2232">
                  <c:v>81.490337999999994</c:v>
                </c:pt>
                <c:pt idx="2233">
                  <c:v>81.324596999999997</c:v>
                </c:pt>
                <c:pt idx="2234">
                  <c:v>81.179765000000003</c:v>
                </c:pt>
                <c:pt idx="2235">
                  <c:v>81.044112999999996</c:v>
                </c:pt>
                <c:pt idx="2236">
                  <c:v>80.897186000000005</c:v>
                </c:pt>
                <c:pt idx="2237">
                  <c:v>80.735256000000007</c:v>
                </c:pt>
                <c:pt idx="2238">
                  <c:v>80.575191000000004</c:v>
                </c:pt>
                <c:pt idx="2239">
                  <c:v>80.433043999999995</c:v>
                </c:pt>
                <c:pt idx="2240">
                  <c:v>80.300560000000004</c:v>
                </c:pt>
                <c:pt idx="2241">
                  <c:v>80.159256999999997</c:v>
                </c:pt>
                <c:pt idx="2242">
                  <c:v>79.993913000000006</c:v>
                </c:pt>
                <c:pt idx="2243">
                  <c:v>79.802659000000006</c:v>
                </c:pt>
                <c:pt idx="2244">
                  <c:v>79.612572999999998</c:v>
                </c:pt>
                <c:pt idx="2245">
                  <c:v>79.448188000000002</c:v>
                </c:pt>
                <c:pt idx="2246">
                  <c:v>79.296063000000004</c:v>
                </c:pt>
                <c:pt idx="2247">
                  <c:v>79.127881000000002</c:v>
                </c:pt>
                <c:pt idx="2248">
                  <c:v>78.933837999999994</c:v>
                </c:pt>
                <c:pt idx="2249">
                  <c:v>78.743876</c:v>
                </c:pt>
                <c:pt idx="2250">
                  <c:v>78.587731000000005</c:v>
                </c:pt>
                <c:pt idx="2251">
                  <c:v>78.434669</c:v>
                </c:pt>
                <c:pt idx="2252">
                  <c:v>78.258357000000004</c:v>
                </c:pt>
                <c:pt idx="2253">
                  <c:v>78.087740999999994</c:v>
                </c:pt>
                <c:pt idx="2254">
                  <c:v>77.947525999999996</c:v>
                </c:pt>
                <c:pt idx="2255">
                  <c:v>77.830636999999996</c:v>
                </c:pt>
                <c:pt idx="2256">
                  <c:v>77.727226000000002</c:v>
                </c:pt>
                <c:pt idx="2257">
                  <c:v>77.635312999999996</c:v>
                </c:pt>
                <c:pt idx="2258">
                  <c:v>77.537633999999997</c:v>
                </c:pt>
                <c:pt idx="2259">
                  <c:v>77.407172000000003</c:v>
                </c:pt>
                <c:pt idx="2260">
                  <c:v>77.255600000000001</c:v>
                </c:pt>
                <c:pt idx="2261">
                  <c:v>77.143162000000004</c:v>
                </c:pt>
                <c:pt idx="2262">
                  <c:v>77.090294</c:v>
                </c:pt>
                <c:pt idx="2263">
                  <c:v>77.063085000000001</c:v>
                </c:pt>
                <c:pt idx="2264">
                  <c:v>77.076078999999993</c:v>
                </c:pt>
                <c:pt idx="2265">
                  <c:v>77.237667999999999</c:v>
                </c:pt>
                <c:pt idx="2266">
                  <c:v>77.620256999999995</c:v>
                </c:pt>
                <c:pt idx="2267">
                  <c:v>78.001337000000007</c:v>
                </c:pt>
                <c:pt idx="2268">
                  <c:v>78.179314000000005</c:v>
                </c:pt>
                <c:pt idx="2269">
                  <c:v>78.210395000000005</c:v>
                </c:pt>
                <c:pt idx="2270">
                  <c:v>78.177471999999995</c:v>
                </c:pt>
                <c:pt idx="2271">
                  <c:v>78.133803999999998</c:v>
                </c:pt>
                <c:pt idx="2272">
                  <c:v>78.106297999999995</c:v>
                </c:pt>
                <c:pt idx="2273">
                  <c:v>78.093367000000001</c:v>
                </c:pt>
                <c:pt idx="2274">
                  <c:v>78.078795999999997</c:v>
                </c:pt>
                <c:pt idx="2275">
                  <c:v>78.051983000000007</c:v>
                </c:pt>
                <c:pt idx="2276">
                  <c:v>78.023559000000006</c:v>
                </c:pt>
                <c:pt idx="2277">
                  <c:v>78.012075999999993</c:v>
                </c:pt>
                <c:pt idx="2278">
                  <c:v>78.016323</c:v>
                </c:pt>
                <c:pt idx="2279">
                  <c:v>78.023390000000006</c:v>
                </c:pt>
                <c:pt idx="2280">
                  <c:v>78.029385000000005</c:v>
                </c:pt>
                <c:pt idx="2281">
                  <c:v>78.014498000000003</c:v>
                </c:pt>
                <c:pt idx="2282">
                  <c:v>77.905553999999995</c:v>
                </c:pt>
                <c:pt idx="2283">
                  <c:v>77.702117000000001</c:v>
                </c:pt>
                <c:pt idx="2284">
                  <c:v>77.523116000000002</c:v>
                </c:pt>
                <c:pt idx="2285">
                  <c:v>77.368683000000004</c:v>
                </c:pt>
                <c:pt idx="2286">
                  <c:v>77.194586000000001</c:v>
                </c:pt>
                <c:pt idx="2287">
                  <c:v>76.994297000000003</c:v>
                </c:pt>
                <c:pt idx="2288">
                  <c:v>76.767921000000001</c:v>
                </c:pt>
                <c:pt idx="2289">
                  <c:v>76.511500999999996</c:v>
                </c:pt>
                <c:pt idx="2290">
                  <c:v>76.252600999999999</c:v>
                </c:pt>
                <c:pt idx="2291">
                  <c:v>76.058383000000006</c:v>
                </c:pt>
                <c:pt idx="2292">
                  <c:v>75.975307999999998</c:v>
                </c:pt>
                <c:pt idx="2293">
                  <c:v>75.988133000000005</c:v>
                </c:pt>
                <c:pt idx="2294">
                  <c:v>76.061845000000005</c:v>
                </c:pt>
                <c:pt idx="2295">
                  <c:v>76.185197000000002</c:v>
                </c:pt>
                <c:pt idx="2296">
                  <c:v>76.326913000000005</c:v>
                </c:pt>
                <c:pt idx="2297">
                  <c:v>76.447868</c:v>
                </c:pt>
                <c:pt idx="2298">
                  <c:v>76.582993000000002</c:v>
                </c:pt>
                <c:pt idx="2299">
                  <c:v>76.853012000000007</c:v>
                </c:pt>
                <c:pt idx="2300">
                  <c:v>77.286287999999999</c:v>
                </c:pt>
                <c:pt idx="2301">
                  <c:v>77.673236000000003</c:v>
                </c:pt>
                <c:pt idx="2302">
                  <c:v>77.915105999999994</c:v>
                </c:pt>
                <c:pt idx="2303">
                  <c:v>78.112016999999994</c:v>
                </c:pt>
                <c:pt idx="2304">
                  <c:v>78.341307</c:v>
                </c:pt>
                <c:pt idx="2305">
                  <c:v>78.547613999999996</c:v>
                </c:pt>
                <c:pt idx="2306">
                  <c:v>78.680080000000004</c:v>
                </c:pt>
                <c:pt idx="2307">
                  <c:v>78.771456999999998</c:v>
                </c:pt>
                <c:pt idx="2308">
                  <c:v>78.849225000000004</c:v>
                </c:pt>
                <c:pt idx="2309">
                  <c:v>78.918154999999999</c:v>
                </c:pt>
                <c:pt idx="2310">
                  <c:v>78.970119999999994</c:v>
                </c:pt>
                <c:pt idx="2311">
                  <c:v>79.003034999999997</c:v>
                </c:pt>
                <c:pt idx="2312">
                  <c:v>79.024805999999998</c:v>
                </c:pt>
                <c:pt idx="2313">
                  <c:v>79.041695000000004</c:v>
                </c:pt>
                <c:pt idx="2314">
                  <c:v>79.052807000000001</c:v>
                </c:pt>
                <c:pt idx="2315">
                  <c:v>79.048672999999994</c:v>
                </c:pt>
                <c:pt idx="2316">
                  <c:v>79.058114000000003</c:v>
                </c:pt>
                <c:pt idx="2317">
                  <c:v>79.115735000000001</c:v>
                </c:pt>
                <c:pt idx="2318">
                  <c:v>79.140421000000003</c:v>
                </c:pt>
                <c:pt idx="2319">
                  <c:v>79.141855000000007</c:v>
                </c:pt>
                <c:pt idx="2320">
                  <c:v>79.136256000000003</c:v>
                </c:pt>
                <c:pt idx="2321">
                  <c:v>79.125895999999997</c:v>
                </c:pt>
                <c:pt idx="2322">
                  <c:v>79.103514000000004</c:v>
                </c:pt>
                <c:pt idx="2323">
                  <c:v>79.065723000000006</c:v>
                </c:pt>
                <c:pt idx="2324">
                  <c:v>79.017371999999995</c:v>
                </c:pt>
                <c:pt idx="2325">
                  <c:v>78.977982999999995</c:v>
                </c:pt>
                <c:pt idx="2326">
                  <c:v>78.966604000000004</c:v>
                </c:pt>
                <c:pt idx="2327">
                  <c:v>78.961968999999996</c:v>
                </c:pt>
                <c:pt idx="2328">
                  <c:v>78.937179</c:v>
                </c:pt>
                <c:pt idx="2329">
                  <c:v>78.883745000000005</c:v>
                </c:pt>
                <c:pt idx="2330">
                  <c:v>78.821239000000006</c:v>
                </c:pt>
                <c:pt idx="2331">
                  <c:v>78.789503999999994</c:v>
                </c:pt>
                <c:pt idx="2332">
                  <c:v>78.780681000000001</c:v>
                </c:pt>
                <c:pt idx="2333">
                  <c:v>78.767257000000001</c:v>
                </c:pt>
                <c:pt idx="2334">
                  <c:v>78.741446999999994</c:v>
                </c:pt>
                <c:pt idx="2335">
                  <c:v>78.694029999999998</c:v>
                </c:pt>
                <c:pt idx="2336">
                  <c:v>78.618110999999999</c:v>
                </c:pt>
                <c:pt idx="2337">
                  <c:v>78.530692000000002</c:v>
                </c:pt>
                <c:pt idx="2338">
                  <c:v>78.479575999999994</c:v>
                </c:pt>
                <c:pt idx="2339">
                  <c:v>78.463437999999996</c:v>
                </c:pt>
                <c:pt idx="2340">
                  <c:v>78.436577999999997</c:v>
                </c:pt>
                <c:pt idx="2341">
                  <c:v>78.384506000000002</c:v>
                </c:pt>
                <c:pt idx="2342">
                  <c:v>78.324967000000001</c:v>
                </c:pt>
                <c:pt idx="2343">
                  <c:v>78.275927999999993</c:v>
                </c:pt>
                <c:pt idx="2344">
                  <c:v>78.250181999999995</c:v>
                </c:pt>
                <c:pt idx="2345">
                  <c:v>78.252928999999995</c:v>
                </c:pt>
                <c:pt idx="2346">
                  <c:v>78.221367999999998</c:v>
                </c:pt>
                <c:pt idx="2347">
                  <c:v>78.049700000000001</c:v>
                </c:pt>
                <c:pt idx="2348">
                  <c:v>77.922413000000006</c:v>
                </c:pt>
                <c:pt idx="2349">
                  <c:v>77.876181000000003</c:v>
                </c:pt>
                <c:pt idx="2350">
                  <c:v>77.869203999999996</c:v>
                </c:pt>
                <c:pt idx="2351">
                  <c:v>77.835361000000006</c:v>
                </c:pt>
                <c:pt idx="2352">
                  <c:v>77.731966</c:v>
                </c:pt>
                <c:pt idx="2353">
                  <c:v>77.588859999999997</c:v>
                </c:pt>
                <c:pt idx="2354">
                  <c:v>77.543339000000003</c:v>
                </c:pt>
                <c:pt idx="2355">
                  <c:v>77.547897000000006</c:v>
                </c:pt>
                <c:pt idx="2356">
                  <c:v>77.535534999999996</c:v>
                </c:pt>
                <c:pt idx="2357">
                  <c:v>77.504223999999994</c:v>
                </c:pt>
                <c:pt idx="2358">
                  <c:v>77.457993000000002</c:v>
                </c:pt>
                <c:pt idx="2359">
                  <c:v>77.410030000000006</c:v>
                </c:pt>
                <c:pt idx="2360">
                  <c:v>77.373002</c:v>
                </c:pt>
                <c:pt idx="2361">
                  <c:v>77.346097</c:v>
                </c:pt>
                <c:pt idx="2362">
                  <c:v>77.308922999999993</c:v>
                </c:pt>
                <c:pt idx="2363">
                  <c:v>77.22099</c:v>
                </c:pt>
                <c:pt idx="2364">
                  <c:v>77.079324</c:v>
                </c:pt>
                <c:pt idx="2365">
                  <c:v>76.984171000000003</c:v>
                </c:pt>
                <c:pt idx="2366">
                  <c:v>76.945049999999995</c:v>
                </c:pt>
                <c:pt idx="2367">
                  <c:v>76.921919000000003</c:v>
                </c:pt>
                <c:pt idx="2368">
                  <c:v>76.903943999999996</c:v>
                </c:pt>
                <c:pt idx="2369">
                  <c:v>76.888571999999996</c:v>
                </c:pt>
                <c:pt idx="2370">
                  <c:v>76.877482999999998</c:v>
                </c:pt>
                <c:pt idx="2371">
                  <c:v>76.863760999999997</c:v>
                </c:pt>
                <c:pt idx="2372">
                  <c:v>76.839357000000007</c:v>
                </c:pt>
                <c:pt idx="2373">
                  <c:v>76.807658000000004</c:v>
                </c:pt>
                <c:pt idx="2374">
                  <c:v>76.770399999999995</c:v>
                </c:pt>
                <c:pt idx="2375">
                  <c:v>76.713661999999999</c:v>
                </c:pt>
                <c:pt idx="2376">
                  <c:v>76.623123000000007</c:v>
                </c:pt>
                <c:pt idx="2377">
                  <c:v>76.530372999999997</c:v>
                </c:pt>
                <c:pt idx="2378">
                  <c:v>76.493915999999999</c:v>
                </c:pt>
                <c:pt idx="2379">
                  <c:v>76.499692999999994</c:v>
                </c:pt>
                <c:pt idx="2380">
                  <c:v>76.508173999999997</c:v>
                </c:pt>
                <c:pt idx="2381">
                  <c:v>76.507278999999997</c:v>
                </c:pt>
                <c:pt idx="2382">
                  <c:v>76.497082000000006</c:v>
                </c:pt>
                <c:pt idx="2383">
                  <c:v>76.481475000000003</c:v>
                </c:pt>
                <c:pt idx="2384">
                  <c:v>76.478363999999999</c:v>
                </c:pt>
                <c:pt idx="2385">
                  <c:v>76.486525</c:v>
                </c:pt>
                <c:pt idx="2386">
                  <c:v>76.487820999999997</c:v>
                </c:pt>
                <c:pt idx="2387">
                  <c:v>76.478307000000001</c:v>
                </c:pt>
                <c:pt idx="2388">
                  <c:v>76.462706999999995</c:v>
                </c:pt>
                <c:pt idx="2389">
                  <c:v>76.454053999999999</c:v>
                </c:pt>
                <c:pt idx="2390">
                  <c:v>76.464241999999999</c:v>
                </c:pt>
                <c:pt idx="2391">
                  <c:v>76.484281999999993</c:v>
                </c:pt>
                <c:pt idx="2392">
                  <c:v>76.488769000000005</c:v>
                </c:pt>
                <c:pt idx="2393">
                  <c:v>76.471845999999999</c:v>
                </c:pt>
                <c:pt idx="2394">
                  <c:v>76.454303999999993</c:v>
                </c:pt>
                <c:pt idx="2395">
                  <c:v>76.450146000000004</c:v>
                </c:pt>
                <c:pt idx="2396">
                  <c:v>76.452988000000005</c:v>
                </c:pt>
                <c:pt idx="2397">
                  <c:v>76.457181000000006</c:v>
                </c:pt>
                <c:pt idx="2398">
                  <c:v>76.469533999999996</c:v>
                </c:pt>
                <c:pt idx="2399">
                  <c:v>76.492092999999997</c:v>
                </c:pt>
                <c:pt idx="2400">
                  <c:v>76.513406000000003</c:v>
                </c:pt>
                <c:pt idx="2401">
                  <c:v>76.524790999999993</c:v>
                </c:pt>
                <c:pt idx="2402">
                  <c:v>76.527372999999997</c:v>
                </c:pt>
                <c:pt idx="2403">
                  <c:v>76.523767000000007</c:v>
                </c:pt>
                <c:pt idx="2404">
                  <c:v>76.517144000000002</c:v>
                </c:pt>
                <c:pt idx="2405">
                  <c:v>76.518698999999998</c:v>
                </c:pt>
                <c:pt idx="2406">
                  <c:v>76.540965</c:v>
                </c:pt>
                <c:pt idx="2407">
                  <c:v>76.578412</c:v>
                </c:pt>
                <c:pt idx="2408">
                  <c:v>76.615151999999995</c:v>
                </c:pt>
                <c:pt idx="2409">
                  <c:v>76.649683999999993</c:v>
                </c:pt>
                <c:pt idx="2410">
                  <c:v>76.695902000000004</c:v>
                </c:pt>
                <c:pt idx="2411">
                  <c:v>76.759598999999994</c:v>
                </c:pt>
                <c:pt idx="2412">
                  <c:v>76.828901000000002</c:v>
                </c:pt>
                <c:pt idx="2413">
                  <c:v>76.891347999999994</c:v>
                </c:pt>
                <c:pt idx="2414">
                  <c:v>76.94314</c:v>
                </c:pt>
                <c:pt idx="2415">
                  <c:v>76.981723000000002</c:v>
                </c:pt>
                <c:pt idx="2416">
                  <c:v>77.003403000000006</c:v>
                </c:pt>
                <c:pt idx="2417">
                  <c:v>77.017882</c:v>
                </c:pt>
                <c:pt idx="2418">
                  <c:v>77.049693000000005</c:v>
                </c:pt>
                <c:pt idx="2419">
                  <c:v>77.109148000000005</c:v>
                </c:pt>
                <c:pt idx="2420">
                  <c:v>77.175368000000006</c:v>
                </c:pt>
                <c:pt idx="2421">
                  <c:v>77.222622000000001</c:v>
                </c:pt>
                <c:pt idx="2422">
                  <c:v>77.239948999999996</c:v>
                </c:pt>
                <c:pt idx="2423">
                  <c:v>77.226248999999996</c:v>
                </c:pt>
                <c:pt idx="2424">
                  <c:v>77.211596999999998</c:v>
                </c:pt>
                <c:pt idx="2425">
                  <c:v>77.240020999999999</c:v>
                </c:pt>
                <c:pt idx="2426">
                  <c:v>77.294314</c:v>
                </c:pt>
                <c:pt idx="2427">
                  <c:v>77.352677999999997</c:v>
                </c:pt>
                <c:pt idx="2428">
                  <c:v>77.405364000000006</c:v>
                </c:pt>
                <c:pt idx="2429">
                  <c:v>77.444770000000005</c:v>
                </c:pt>
                <c:pt idx="2430">
                  <c:v>77.473584000000002</c:v>
                </c:pt>
                <c:pt idx="2431">
                  <c:v>77.523186999999993</c:v>
                </c:pt>
                <c:pt idx="2432">
                  <c:v>77.588519000000005</c:v>
                </c:pt>
                <c:pt idx="2433">
                  <c:v>77.641615999999999</c:v>
                </c:pt>
                <c:pt idx="2434">
                  <c:v>77.684319000000002</c:v>
                </c:pt>
                <c:pt idx="2435">
                  <c:v>77.721297000000007</c:v>
                </c:pt>
                <c:pt idx="2436">
                  <c:v>77.748407999999998</c:v>
                </c:pt>
                <c:pt idx="2437">
                  <c:v>77.758656000000002</c:v>
                </c:pt>
                <c:pt idx="2438">
                  <c:v>77.758324000000002</c:v>
                </c:pt>
                <c:pt idx="2439">
                  <c:v>77.778340999999998</c:v>
                </c:pt>
                <c:pt idx="2440">
                  <c:v>77.800860999999998</c:v>
                </c:pt>
                <c:pt idx="2441">
                  <c:v>77.685764000000006</c:v>
                </c:pt>
                <c:pt idx="2442">
                  <c:v>77.659913000000003</c:v>
                </c:pt>
                <c:pt idx="2443">
                  <c:v>77.666413000000006</c:v>
                </c:pt>
                <c:pt idx="2444">
                  <c:v>77.655407999999994</c:v>
                </c:pt>
                <c:pt idx="2445">
                  <c:v>77.647673999999995</c:v>
                </c:pt>
                <c:pt idx="2446">
                  <c:v>77.658828999999997</c:v>
                </c:pt>
                <c:pt idx="2447">
                  <c:v>77.685524999999998</c:v>
                </c:pt>
                <c:pt idx="2448">
                  <c:v>77.707189</c:v>
                </c:pt>
                <c:pt idx="2449">
                  <c:v>77.707437999999996</c:v>
                </c:pt>
                <c:pt idx="2450">
                  <c:v>77.691702000000006</c:v>
                </c:pt>
                <c:pt idx="2451">
                  <c:v>77.680672999999999</c:v>
                </c:pt>
                <c:pt idx="2452">
                  <c:v>77.673304999999999</c:v>
                </c:pt>
                <c:pt idx="2453">
                  <c:v>77.655815000000004</c:v>
                </c:pt>
                <c:pt idx="2454">
                  <c:v>77.615756000000005</c:v>
                </c:pt>
                <c:pt idx="2455">
                  <c:v>77.544712000000004</c:v>
                </c:pt>
                <c:pt idx="2456">
                  <c:v>77.468863999999996</c:v>
                </c:pt>
                <c:pt idx="2457">
                  <c:v>77.450175000000002</c:v>
                </c:pt>
                <c:pt idx="2458">
                  <c:v>77.509262000000007</c:v>
                </c:pt>
                <c:pt idx="2459">
                  <c:v>77.631073999999998</c:v>
                </c:pt>
                <c:pt idx="2460">
                  <c:v>77.810965999999993</c:v>
                </c:pt>
                <c:pt idx="2461">
                  <c:v>77.936031</c:v>
                </c:pt>
                <c:pt idx="2462">
                  <c:v>77.946477000000002</c:v>
                </c:pt>
                <c:pt idx="2463">
                  <c:v>77.938377000000003</c:v>
                </c:pt>
                <c:pt idx="2464">
                  <c:v>77.941845999999998</c:v>
                </c:pt>
                <c:pt idx="2465">
                  <c:v>77.956885</c:v>
                </c:pt>
                <c:pt idx="2466">
                  <c:v>77.991262000000006</c:v>
                </c:pt>
                <c:pt idx="2467">
                  <c:v>78.055941000000004</c:v>
                </c:pt>
                <c:pt idx="2468">
                  <c:v>78.126317999999998</c:v>
                </c:pt>
                <c:pt idx="2469">
                  <c:v>78.172950999999998</c:v>
                </c:pt>
                <c:pt idx="2470">
                  <c:v>78.211766999999995</c:v>
                </c:pt>
                <c:pt idx="2471">
                  <c:v>78.254626999999999</c:v>
                </c:pt>
                <c:pt idx="2472">
                  <c:v>78.295412999999996</c:v>
                </c:pt>
                <c:pt idx="2473">
                  <c:v>78.327275999999998</c:v>
                </c:pt>
                <c:pt idx="2474">
                  <c:v>78.366939000000002</c:v>
                </c:pt>
                <c:pt idx="2475">
                  <c:v>78.435412999999997</c:v>
                </c:pt>
                <c:pt idx="2476">
                  <c:v>78.528671000000003</c:v>
                </c:pt>
                <c:pt idx="2477">
                  <c:v>78.628726999999998</c:v>
                </c:pt>
                <c:pt idx="2478">
                  <c:v>78.724305000000001</c:v>
                </c:pt>
                <c:pt idx="2479">
                  <c:v>78.819151000000005</c:v>
                </c:pt>
                <c:pt idx="2480">
                  <c:v>78.899226999999996</c:v>
                </c:pt>
                <c:pt idx="2481">
                  <c:v>78.959823</c:v>
                </c:pt>
                <c:pt idx="2482">
                  <c:v>79.019278999999997</c:v>
                </c:pt>
                <c:pt idx="2483">
                  <c:v>79.076650000000001</c:v>
                </c:pt>
                <c:pt idx="2484">
                  <c:v>79.128912</c:v>
                </c:pt>
                <c:pt idx="2485">
                  <c:v>79.173845999999998</c:v>
                </c:pt>
                <c:pt idx="2486">
                  <c:v>79.223945000000001</c:v>
                </c:pt>
                <c:pt idx="2487">
                  <c:v>79.290443999999994</c:v>
                </c:pt>
                <c:pt idx="2488">
                  <c:v>79.366958999999994</c:v>
                </c:pt>
                <c:pt idx="2489">
                  <c:v>79.442592000000005</c:v>
                </c:pt>
                <c:pt idx="2490">
                  <c:v>79.518028000000001</c:v>
                </c:pt>
                <c:pt idx="2491">
                  <c:v>79.613929999999996</c:v>
                </c:pt>
                <c:pt idx="2492">
                  <c:v>79.76867</c:v>
                </c:pt>
                <c:pt idx="2493">
                  <c:v>80.051366000000002</c:v>
                </c:pt>
                <c:pt idx="2494">
                  <c:v>80.280737000000002</c:v>
                </c:pt>
                <c:pt idx="2495">
                  <c:v>80.289169000000001</c:v>
                </c:pt>
                <c:pt idx="2496">
                  <c:v>80.265592999999996</c:v>
                </c:pt>
                <c:pt idx="2497">
                  <c:v>80.270736999999997</c:v>
                </c:pt>
                <c:pt idx="2498">
                  <c:v>80.287125000000003</c:v>
                </c:pt>
                <c:pt idx="2499">
                  <c:v>80.297358000000003</c:v>
                </c:pt>
                <c:pt idx="2500">
                  <c:v>80.279238000000007</c:v>
                </c:pt>
                <c:pt idx="2501">
                  <c:v>80.212456000000003</c:v>
                </c:pt>
                <c:pt idx="2502">
                  <c:v>80.085558000000006</c:v>
                </c:pt>
                <c:pt idx="2503">
                  <c:v>79.918936000000002</c:v>
                </c:pt>
                <c:pt idx="2504">
                  <c:v>79.778581000000003</c:v>
                </c:pt>
                <c:pt idx="2505">
                  <c:v>79.695267999999999</c:v>
                </c:pt>
                <c:pt idx="2506">
                  <c:v>79.640977000000007</c:v>
                </c:pt>
                <c:pt idx="2507">
                  <c:v>79.590090000000004</c:v>
                </c:pt>
                <c:pt idx="2508">
                  <c:v>79.542291000000006</c:v>
                </c:pt>
                <c:pt idx="2509">
                  <c:v>79.524268000000006</c:v>
                </c:pt>
                <c:pt idx="2510">
                  <c:v>79.590924000000001</c:v>
                </c:pt>
                <c:pt idx="2511">
                  <c:v>79.771185000000003</c:v>
                </c:pt>
                <c:pt idx="2512">
                  <c:v>79.989463999999998</c:v>
                </c:pt>
                <c:pt idx="2513">
                  <c:v>80.183053999999998</c:v>
                </c:pt>
                <c:pt idx="2514">
                  <c:v>80.349977999999993</c:v>
                </c:pt>
                <c:pt idx="2515">
                  <c:v>80.495092999999997</c:v>
                </c:pt>
                <c:pt idx="2516">
                  <c:v>80.623057000000003</c:v>
                </c:pt>
                <c:pt idx="2517">
                  <c:v>80.749016999999995</c:v>
                </c:pt>
                <c:pt idx="2518">
                  <c:v>80.885762</c:v>
                </c:pt>
                <c:pt idx="2519">
                  <c:v>81.024131999999994</c:v>
                </c:pt>
                <c:pt idx="2520">
                  <c:v>81.140570999999994</c:v>
                </c:pt>
                <c:pt idx="2521">
                  <c:v>81.222425999999999</c:v>
                </c:pt>
                <c:pt idx="2522">
                  <c:v>81.266103999999999</c:v>
                </c:pt>
                <c:pt idx="2523">
                  <c:v>81.260971999999995</c:v>
                </c:pt>
                <c:pt idx="2524">
                  <c:v>81.206408999999994</c:v>
                </c:pt>
                <c:pt idx="2525">
                  <c:v>81.110480999999993</c:v>
                </c:pt>
                <c:pt idx="2526">
                  <c:v>80.919538000000003</c:v>
                </c:pt>
                <c:pt idx="2527">
                  <c:v>80.524140000000003</c:v>
                </c:pt>
                <c:pt idx="2528">
                  <c:v>80.002814000000001</c:v>
                </c:pt>
                <c:pt idx="2529">
                  <c:v>79.538872999999995</c:v>
                </c:pt>
                <c:pt idx="2530">
                  <c:v>79.125636</c:v>
                </c:pt>
                <c:pt idx="2531">
                  <c:v>78.715091999999999</c:v>
                </c:pt>
                <c:pt idx="2532">
                  <c:v>78.308893999999995</c:v>
                </c:pt>
                <c:pt idx="2533">
                  <c:v>77.924197000000007</c:v>
                </c:pt>
                <c:pt idx="2534">
                  <c:v>77.542272999999994</c:v>
                </c:pt>
                <c:pt idx="2535">
                  <c:v>77.145750000000007</c:v>
                </c:pt>
                <c:pt idx="2536">
                  <c:v>76.804478000000003</c:v>
                </c:pt>
                <c:pt idx="2537">
                  <c:v>76.578486999999996</c:v>
                </c:pt>
                <c:pt idx="2538">
                  <c:v>76.432173000000006</c:v>
                </c:pt>
                <c:pt idx="2539">
                  <c:v>76.316260999999997</c:v>
                </c:pt>
                <c:pt idx="2540">
                  <c:v>76.206343000000004</c:v>
                </c:pt>
                <c:pt idx="2541">
                  <c:v>76.076892999999998</c:v>
                </c:pt>
                <c:pt idx="2542">
                  <c:v>75.895335000000003</c:v>
                </c:pt>
                <c:pt idx="2543">
                  <c:v>75.801948999999993</c:v>
                </c:pt>
                <c:pt idx="2544">
                  <c:v>75.977260000000001</c:v>
                </c:pt>
                <c:pt idx="2545">
                  <c:v>76.245773999999997</c:v>
                </c:pt>
                <c:pt idx="2546">
                  <c:v>76.496668</c:v>
                </c:pt>
                <c:pt idx="2547">
                  <c:v>76.718449000000007</c:v>
                </c:pt>
                <c:pt idx="2548">
                  <c:v>76.914692000000002</c:v>
                </c:pt>
                <c:pt idx="2549">
                  <c:v>77.077409000000003</c:v>
                </c:pt>
                <c:pt idx="2550">
                  <c:v>77.201559000000003</c:v>
                </c:pt>
                <c:pt idx="2551">
                  <c:v>77.304218000000006</c:v>
                </c:pt>
                <c:pt idx="2552">
                  <c:v>77.416949000000002</c:v>
                </c:pt>
                <c:pt idx="2553">
                  <c:v>77.545338999999998</c:v>
                </c:pt>
                <c:pt idx="2554">
                  <c:v>77.665273999999997</c:v>
                </c:pt>
                <c:pt idx="2555">
                  <c:v>77.768838000000002</c:v>
                </c:pt>
                <c:pt idx="2556">
                  <c:v>77.869062999999997</c:v>
                </c:pt>
                <c:pt idx="2557">
                  <c:v>77.978249000000005</c:v>
                </c:pt>
                <c:pt idx="2558">
                  <c:v>78.096442999999994</c:v>
                </c:pt>
                <c:pt idx="2559">
                  <c:v>78.209598999999997</c:v>
                </c:pt>
                <c:pt idx="2560">
                  <c:v>78.297559000000007</c:v>
                </c:pt>
                <c:pt idx="2561">
                  <c:v>78.352926999999994</c:v>
                </c:pt>
                <c:pt idx="2562">
                  <c:v>78.389036000000004</c:v>
                </c:pt>
                <c:pt idx="2563">
                  <c:v>78.437071000000003</c:v>
                </c:pt>
                <c:pt idx="2564">
                  <c:v>78.525794000000005</c:v>
                </c:pt>
                <c:pt idx="2565">
                  <c:v>78.643490999999997</c:v>
                </c:pt>
                <c:pt idx="2566">
                  <c:v>78.755269999999996</c:v>
                </c:pt>
                <c:pt idx="2567">
                  <c:v>78.844789000000006</c:v>
                </c:pt>
                <c:pt idx="2568">
                  <c:v>78.902428999999998</c:v>
                </c:pt>
                <c:pt idx="2569">
                  <c:v>78.919741999999999</c:v>
                </c:pt>
                <c:pt idx="2570">
                  <c:v>78.898965000000004</c:v>
                </c:pt>
                <c:pt idx="2571">
                  <c:v>78.858087999999995</c:v>
                </c:pt>
                <c:pt idx="2572">
                  <c:v>78.816457999999997</c:v>
                </c:pt>
                <c:pt idx="2573">
                  <c:v>78.781210000000002</c:v>
                </c:pt>
                <c:pt idx="2574">
                  <c:v>78.747147999999996</c:v>
                </c:pt>
                <c:pt idx="2575">
                  <c:v>78.699202</c:v>
                </c:pt>
                <c:pt idx="2576">
                  <c:v>78.631894000000003</c:v>
                </c:pt>
                <c:pt idx="2577">
                  <c:v>78.567440000000005</c:v>
                </c:pt>
                <c:pt idx="2578">
                  <c:v>78.518017</c:v>
                </c:pt>
                <c:pt idx="2579">
                  <c:v>78.469823000000005</c:v>
                </c:pt>
                <c:pt idx="2580">
                  <c:v>78.394897</c:v>
                </c:pt>
                <c:pt idx="2581">
                  <c:v>78.283904000000007</c:v>
                </c:pt>
                <c:pt idx="2582">
                  <c:v>78.198329000000001</c:v>
                </c:pt>
                <c:pt idx="2583">
                  <c:v>78.168150999999995</c:v>
                </c:pt>
                <c:pt idx="2584">
                  <c:v>78.163991999999993</c:v>
                </c:pt>
                <c:pt idx="2585">
                  <c:v>78.172978999999998</c:v>
                </c:pt>
                <c:pt idx="2586">
                  <c:v>78.197186000000002</c:v>
                </c:pt>
                <c:pt idx="2587">
                  <c:v>78.231863000000004</c:v>
                </c:pt>
                <c:pt idx="2588">
                  <c:v>78.262848000000005</c:v>
                </c:pt>
                <c:pt idx="2589">
                  <c:v>78.283169999999998</c:v>
                </c:pt>
                <c:pt idx="2590">
                  <c:v>78.297276999999994</c:v>
                </c:pt>
                <c:pt idx="2591">
                  <c:v>78.307912000000002</c:v>
                </c:pt>
                <c:pt idx="2592">
                  <c:v>78.312062999999995</c:v>
                </c:pt>
                <c:pt idx="2593">
                  <c:v>78.304277999999996</c:v>
                </c:pt>
                <c:pt idx="2594">
                  <c:v>78.278453999999996</c:v>
                </c:pt>
                <c:pt idx="2595">
                  <c:v>78.230950000000007</c:v>
                </c:pt>
                <c:pt idx="2596">
                  <c:v>78.169724000000002</c:v>
                </c:pt>
                <c:pt idx="2597">
                  <c:v>78.109927999999996</c:v>
                </c:pt>
                <c:pt idx="2598">
                  <c:v>78.051813999999993</c:v>
                </c:pt>
                <c:pt idx="2599">
                  <c:v>77.972561999999996</c:v>
                </c:pt>
                <c:pt idx="2600">
                  <c:v>77.840625000000003</c:v>
                </c:pt>
                <c:pt idx="2601">
                  <c:v>77.665699000000004</c:v>
                </c:pt>
                <c:pt idx="2602">
                  <c:v>77.504689999999997</c:v>
                </c:pt>
                <c:pt idx="2603">
                  <c:v>77.364594999999994</c:v>
                </c:pt>
                <c:pt idx="2604">
                  <c:v>77.196254999999994</c:v>
                </c:pt>
                <c:pt idx="2605">
                  <c:v>76.986712999999995</c:v>
                </c:pt>
                <c:pt idx="2606">
                  <c:v>76.789664999999999</c:v>
                </c:pt>
                <c:pt idx="2607">
                  <c:v>76.633902000000006</c:v>
                </c:pt>
                <c:pt idx="2608">
                  <c:v>76.495724999999993</c:v>
                </c:pt>
                <c:pt idx="2609">
                  <c:v>76.349209000000002</c:v>
                </c:pt>
                <c:pt idx="2610">
                  <c:v>76.180569000000006</c:v>
                </c:pt>
                <c:pt idx="2611">
                  <c:v>75.972076999999999</c:v>
                </c:pt>
                <c:pt idx="2612">
                  <c:v>75.704252999999994</c:v>
                </c:pt>
                <c:pt idx="2613">
                  <c:v>75.403701999999996</c:v>
                </c:pt>
                <c:pt idx="2614">
                  <c:v>75.131737999999999</c:v>
                </c:pt>
                <c:pt idx="2615">
                  <c:v>74.889801000000006</c:v>
                </c:pt>
                <c:pt idx="2616">
                  <c:v>74.635632999999999</c:v>
                </c:pt>
                <c:pt idx="2617">
                  <c:v>74.351639000000006</c:v>
                </c:pt>
                <c:pt idx="2618">
                  <c:v>74.057339999999996</c:v>
                </c:pt>
                <c:pt idx="2619">
                  <c:v>73.784132</c:v>
                </c:pt>
                <c:pt idx="2620">
                  <c:v>73.558948000000001</c:v>
                </c:pt>
                <c:pt idx="2621">
                  <c:v>73.408288999999996</c:v>
                </c:pt>
                <c:pt idx="2622">
                  <c:v>73.344116999999997</c:v>
                </c:pt>
                <c:pt idx="2623">
                  <c:v>73.346270000000004</c:v>
                </c:pt>
                <c:pt idx="2624">
                  <c:v>73.389394999999993</c:v>
                </c:pt>
                <c:pt idx="2625">
                  <c:v>73.476568</c:v>
                </c:pt>
                <c:pt idx="2626">
                  <c:v>73.616148999999993</c:v>
                </c:pt>
                <c:pt idx="2627">
                  <c:v>73.767714999999995</c:v>
                </c:pt>
                <c:pt idx="2628">
                  <c:v>73.885143999999997</c:v>
                </c:pt>
                <c:pt idx="2629">
                  <c:v>73.971853999999993</c:v>
                </c:pt>
                <c:pt idx="2630">
                  <c:v>74.038494</c:v>
                </c:pt>
                <c:pt idx="2631">
                  <c:v>74.062971000000005</c:v>
                </c:pt>
                <c:pt idx="2632">
                  <c:v>74.017731999999995</c:v>
                </c:pt>
                <c:pt idx="2633">
                  <c:v>73.926022000000003</c:v>
                </c:pt>
                <c:pt idx="2634">
                  <c:v>73.855537999999996</c:v>
                </c:pt>
                <c:pt idx="2635">
                  <c:v>73.867238999999998</c:v>
                </c:pt>
                <c:pt idx="2636">
                  <c:v>73.984477999999996</c:v>
                </c:pt>
                <c:pt idx="2637">
                  <c:v>74.176387000000005</c:v>
                </c:pt>
                <c:pt idx="2638">
                  <c:v>74.369540999999998</c:v>
                </c:pt>
                <c:pt idx="2639">
                  <c:v>74.517441000000005</c:v>
                </c:pt>
                <c:pt idx="2640">
                  <c:v>74.629740999999996</c:v>
                </c:pt>
                <c:pt idx="2641">
                  <c:v>74.718822000000003</c:v>
                </c:pt>
                <c:pt idx="2642">
                  <c:v>74.777129000000002</c:v>
                </c:pt>
                <c:pt idx="2643">
                  <c:v>74.804219000000003</c:v>
                </c:pt>
                <c:pt idx="2644">
                  <c:v>74.821160000000006</c:v>
                </c:pt>
                <c:pt idx="2645">
                  <c:v>74.848050000000001</c:v>
                </c:pt>
                <c:pt idx="2646">
                  <c:v>74.884111000000004</c:v>
                </c:pt>
                <c:pt idx="2647">
                  <c:v>74.923428000000001</c:v>
                </c:pt>
                <c:pt idx="2648">
                  <c:v>74.975774999999999</c:v>
                </c:pt>
                <c:pt idx="2649">
                  <c:v>75.056327999999993</c:v>
                </c:pt>
                <c:pt idx="2650">
                  <c:v>75.170056000000002</c:v>
                </c:pt>
                <c:pt idx="2651">
                  <c:v>75.309731999999997</c:v>
                </c:pt>
                <c:pt idx="2652">
                  <c:v>75.462815000000006</c:v>
                </c:pt>
                <c:pt idx="2653">
                  <c:v>75.617110999999994</c:v>
                </c:pt>
                <c:pt idx="2654">
                  <c:v>75.764996999999994</c:v>
                </c:pt>
                <c:pt idx="2655">
                  <c:v>75.906829000000002</c:v>
                </c:pt>
                <c:pt idx="2656">
                  <c:v>76.045974000000001</c:v>
                </c:pt>
                <c:pt idx="2657">
                  <c:v>76.177919000000003</c:v>
                </c:pt>
                <c:pt idx="2658">
                  <c:v>76.289837000000006</c:v>
                </c:pt>
                <c:pt idx="2659">
                  <c:v>76.373569000000003</c:v>
                </c:pt>
                <c:pt idx="2660">
                  <c:v>76.441057000000001</c:v>
                </c:pt>
                <c:pt idx="2661">
                  <c:v>76.516554999999997</c:v>
                </c:pt>
                <c:pt idx="2662">
                  <c:v>76.602259000000004</c:v>
                </c:pt>
                <c:pt idx="2663">
                  <c:v>76.686055999999994</c:v>
                </c:pt>
                <c:pt idx="2664">
                  <c:v>76.769084000000007</c:v>
                </c:pt>
                <c:pt idx="2665">
                  <c:v>76.853560000000002</c:v>
                </c:pt>
                <c:pt idx="2666">
                  <c:v>76.929890999999998</c:v>
                </c:pt>
                <c:pt idx="2667">
                  <c:v>76.987058000000005</c:v>
                </c:pt>
                <c:pt idx="2668">
                  <c:v>77.024359000000004</c:v>
                </c:pt>
                <c:pt idx="2669">
                  <c:v>77.048671999999996</c:v>
                </c:pt>
                <c:pt idx="2670">
                  <c:v>77.067723999999998</c:v>
                </c:pt>
                <c:pt idx="2671">
                  <c:v>77.088284999999999</c:v>
                </c:pt>
                <c:pt idx="2672">
                  <c:v>77.114982999999995</c:v>
                </c:pt>
                <c:pt idx="2673">
                  <c:v>77.147794000000005</c:v>
                </c:pt>
                <c:pt idx="2674">
                  <c:v>77.185676999999998</c:v>
                </c:pt>
                <c:pt idx="2675">
                  <c:v>77.229406999999995</c:v>
                </c:pt>
                <c:pt idx="2676">
                  <c:v>77.27431</c:v>
                </c:pt>
                <c:pt idx="2677">
                  <c:v>77.302493999999996</c:v>
                </c:pt>
                <c:pt idx="2678">
                  <c:v>77.294105999999999</c:v>
                </c:pt>
                <c:pt idx="2679">
                  <c:v>77.250007999999994</c:v>
                </c:pt>
                <c:pt idx="2680">
                  <c:v>77.195695000000001</c:v>
                </c:pt>
                <c:pt idx="2681">
                  <c:v>77.157776999999996</c:v>
                </c:pt>
                <c:pt idx="2682">
                  <c:v>77.137844000000001</c:v>
                </c:pt>
                <c:pt idx="2683">
                  <c:v>77.116273000000007</c:v>
                </c:pt>
                <c:pt idx="2684">
                  <c:v>77.074938000000003</c:v>
                </c:pt>
                <c:pt idx="2685">
                  <c:v>77.004883000000007</c:v>
                </c:pt>
                <c:pt idx="2686">
                  <c:v>76.906384000000003</c:v>
                </c:pt>
                <c:pt idx="2687">
                  <c:v>76.795675000000003</c:v>
                </c:pt>
                <c:pt idx="2688">
                  <c:v>76.698324</c:v>
                </c:pt>
                <c:pt idx="2689">
                  <c:v>76.624319</c:v>
                </c:pt>
                <c:pt idx="2690">
                  <c:v>76.561616999999998</c:v>
                </c:pt>
                <c:pt idx="2691">
                  <c:v>76.497138000000007</c:v>
                </c:pt>
                <c:pt idx="2692">
                  <c:v>76.431415999999999</c:v>
                </c:pt>
                <c:pt idx="2693">
                  <c:v>76.368622999999999</c:v>
                </c:pt>
                <c:pt idx="2694">
                  <c:v>76.305749000000006</c:v>
                </c:pt>
                <c:pt idx="2695">
                  <c:v>76.240410999999995</c:v>
                </c:pt>
                <c:pt idx="2696">
                  <c:v>76.179668000000007</c:v>
                </c:pt>
                <c:pt idx="2697">
                  <c:v>76.128873999999996</c:v>
                </c:pt>
                <c:pt idx="2698">
                  <c:v>76.079452000000003</c:v>
                </c:pt>
                <c:pt idx="2699">
                  <c:v>76.019606999999993</c:v>
                </c:pt>
                <c:pt idx="2700">
                  <c:v>75.950575000000001</c:v>
                </c:pt>
                <c:pt idx="2701">
                  <c:v>75.881585000000001</c:v>
                </c:pt>
                <c:pt idx="2702">
                  <c:v>75.816215999999997</c:v>
                </c:pt>
                <c:pt idx="2703">
                  <c:v>75.755064000000004</c:v>
                </c:pt>
                <c:pt idx="2704">
                  <c:v>75.702828999999994</c:v>
                </c:pt>
                <c:pt idx="2705">
                  <c:v>75.658378999999996</c:v>
                </c:pt>
                <c:pt idx="2706">
                  <c:v>75.604393000000002</c:v>
                </c:pt>
                <c:pt idx="2707">
                  <c:v>75.522792999999993</c:v>
                </c:pt>
                <c:pt idx="2708">
                  <c:v>75.417320000000004</c:v>
                </c:pt>
                <c:pt idx="2709">
                  <c:v>75.308282000000005</c:v>
                </c:pt>
                <c:pt idx="2710">
                  <c:v>75.207875999999999</c:v>
                </c:pt>
                <c:pt idx="2711">
                  <c:v>75.113619999999997</c:v>
                </c:pt>
                <c:pt idx="2712">
                  <c:v>75.023623999999998</c:v>
                </c:pt>
                <c:pt idx="2713">
                  <c:v>74.942323999999999</c:v>
                </c:pt>
                <c:pt idx="2714">
                  <c:v>74.870340999999996</c:v>
                </c:pt>
                <c:pt idx="2715">
                  <c:v>74.804201000000006</c:v>
                </c:pt>
                <c:pt idx="2716">
                  <c:v>74.747366</c:v>
                </c:pt>
                <c:pt idx="2717">
                  <c:v>74.707848999999996</c:v>
                </c:pt>
                <c:pt idx="2718">
                  <c:v>74.683291999999994</c:v>
                </c:pt>
                <c:pt idx="2719">
                  <c:v>74.659830999999997</c:v>
                </c:pt>
                <c:pt idx="2720">
                  <c:v>74.627063000000007</c:v>
                </c:pt>
                <c:pt idx="2721">
                  <c:v>74.584438000000006</c:v>
                </c:pt>
                <c:pt idx="2722">
                  <c:v>74.531953999999999</c:v>
                </c:pt>
                <c:pt idx="2723">
                  <c:v>74.464894999999999</c:v>
                </c:pt>
                <c:pt idx="2724">
                  <c:v>74.379621999999998</c:v>
                </c:pt>
                <c:pt idx="2725">
                  <c:v>74.277272999999994</c:v>
                </c:pt>
                <c:pt idx="2726">
                  <c:v>74.162142000000003</c:v>
                </c:pt>
                <c:pt idx="2727">
                  <c:v>74.044021000000001</c:v>
                </c:pt>
                <c:pt idx="2728">
                  <c:v>73.940832</c:v>
                </c:pt>
                <c:pt idx="2729">
                  <c:v>73.868100999999996</c:v>
                </c:pt>
                <c:pt idx="2730">
                  <c:v>73.824494000000001</c:v>
                </c:pt>
                <c:pt idx="2731">
                  <c:v>73.797820000000002</c:v>
                </c:pt>
                <c:pt idx="2732">
                  <c:v>73.782246999999998</c:v>
                </c:pt>
                <c:pt idx="2733">
                  <c:v>73.776871999999997</c:v>
                </c:pt>
                <c:pt idx="2734">
                  <c:v>73.771506000000002</c:v>
                </c:pt>
                <c:pt idx="2735">
                  <c:v>73.749424000000005</c:v>
                </c:pt>
                <c:pt idx="2736">
                  <c:v>73.704437999999996</c:v>
                </c:pt>
                <c:pt idx="2737">
                  <c:v>73.643299999999996</c:v>
                </c:pt>
                <c:pt idx="2738">
                  <c:v>73.572199999999995</c:v>
                </c:pt>
                <c:pt idx="2739">
                  <c:v>73.493094999999997</c:v>
                </c:pt>
                <c:pt idx="2740">
                  <c:v>73.413481000000004</c:v>
                </c:pt>
                <c:pt idx="2741">
                  <c:v>73.347795000000005</c:v>
                </c:pt>
                <c:pt idx="2742">
                  <c:v>73.305873000000005</c:v>
                </c:pt>
                <c:pt idx="2743">
                  <c:v>73.289337000000003</c:v>
                </c:pt>
                <c:pt idx="2744">
                  <c:v>73.297543000000005</c:v>
                </c:pt>
                <c:pt idx="2745">
                  <c:v>73.326162999999994</c:v>
                </c:pt>
                <c:pt idx="2746">
                  <c:v>73.362979999999993</c:v>
                </c:pt>
                <c:pt idx="2747">
                  <c:v>73.397329999999997</c:v>
                </c:pt>
                <c:pt idx="2748">
                  <c:v>73.431447000000006</c:v>
                </c:pt>
                <c:pt idx="2749">
                  <c:v>73.471136000000001</c:v>
                </c:pt>
                <c:pt idx="2750">
                  <c:v>73.507529000000005</c:v>
                </c:pt>
                <c:pt idx="2751">
                  <c:v>73.519513000000003</c:v>
                </c:pt>
                <c:pt idx="2752">
                  <c:v>73.492767000000001</c:v>
                </c:pt>
                <c:pt idx="2753">
                  <c:v>73.426919999999996</c:v>
                </c:pt>
                <c:pt idx="2754">
                  <c:v>73.327329000000006</c:v>
                </c:pt>
                <c:pt idx="2755">
                  <c:v>73.200996000000004</c:v>
                </c:pt>
                <c:pt idx="2756">
                  <c:v>73.058222999999998</c:v>
                </c:pt>
                <c:pt idx="2757">
                  <c:v>72.905750999999995</c:v>
                </c:pt>
                <c:pt idx="2758">
                  <c:v>72.738187999999994</c:v>
                </c:pt>
                <c:pt idx="2759">
                  <c:v>72.547083999999998</c:v>
                </c:pt>
                <c:pt idx="2760">
                  <c:v>72.335954000000001</c:v>
                </c:pt>
                <c:pt idx="2761">
                  <c:v>72.113512</c:v>
                </c:pt>
                <c:pt idx="2762">
                  <c:v>71.874611999999999</c:v>
                </c:pt>
                <c:pt idx="2763">
                  <c:v>71.604242999999997</c:v>
                </c:pt>
                <c:pt idx="2764">
                  <c:v>71.301786000000007</c:v>
                </c:pt>
                <c:pt idx="2765">
                  <c:v>70.986096000000003</c:v>
                </c:pt>
                <c:pt idx="2766">
                  <c:v>70.675816999999995</c:v>
                </c:pt>
                <c:pt idx="2767">
                  <c:v>70.382217999999995</c:v>
                </c:pt>
                <c:pt idx="2768">
                  <c:v>70.124402000000003</c:v>
                </c:pt>
                <c:pt idx="2769">
                  <c:v>69.930648000000005</c:v>
                </c:pt>
                <c:pt idx="2770">
                  <c:v>69.815618999999998</c:v>
                </c:pt>
                <c:pt idx="2771">
                  <c:v>69.772126</c:v>
                </c:pt>
                <c:pt idx="2772">
                  <c:v>69.790098</c:v>
                </c:pt>
                <c:pt idx="2773">
                  <c:v>69.866512999999998</c:v>
                </c:pt>
                <c:pt idx="2774">
                  <c:v>69.995604</c:v>
                </c:pt>
                <c:pt idx="2775">
                  <c:v>70.166976000000005</c:v>
                </c:pt>
                <c:pt idx="2776">
                  <c:v>70.368217999999999</c:v>
                </c:pt>
                <c:pt idx="2777">
                  <c:v>70.563603000000001</c:v>
                </c:pt>
                <c:pt idx="2778">
                  <c:v>70.674766000000005</c:v>
                </c:pt>
                <c:pt idx="2779">
                  <c:v>70.620159000000001</c:v>
                </c:pt>
                <c:pt idx="2780">
                  <c:v>70.396106000000003</c:v>
                </c:pt>
                <c:pt idx="2781">
                  <c:v>70.112690999999998</c:v>
                </c:pt>
                <c:pt idx="2782">
                  <c:v>69.933708999999993</c:v>
                </c:pt>
                <c:pt idx="2783">
                  <c:v>69.971558999999999</c:v>
                </c:pt>
                <c:pt idx="2784">
                  <c:v>70.229561000000004</c:v>
                </c:pt>
                <c:pt idx="2785">
                  <c:v>70.618585999999993</c:v>
                </c:pt>
                <c:pt idx="2786">
                  <c:v>71.018107999999998</c:v>
                </c:pt>
                <c:pt idx="2787">
                  <c:v>71.341446000000005</c:v>
                </c:pt>
                <c:pt idx="2788">
                  <c:v>71.559657000000001</c:v>
                </c:pt>
                <c:pt idx="2789">
                  <c:v>71.675213999999997</c:v>
                </c:pt>
                <c:pt idx="2790">
                  <c:v>71.693842000000004</c:v>
                </c:pt>
                <c:pt idx="2791">
                  <c:v>71.631669000000002</c:v>
                </c:pt>
                <c:pt idx="2792">
                  <c:v>71.530112000000003</c:v>
                </c:pt>
                <c:pt idx="2793">
                  <c:v>71.438479000000001</c:v>
                </c:pt>
                <c:pt idx="2794">
                  <c:v>71.382095000000007</c:v>
                </c:pt>
                <c:pt idx="2795">
                  <c:v>71.362952000000007</c:v>
                </c:pt>
                <c:pt idx="2796">
                  <c:v>71.385876999999994</c:v>
                </c:pt>
                <c:pt idx="2797">
                  <c:v>71.460381999999996</c:v>
                </c:pt>
                <c:pt idx="2798">
                  <c:v>71.578541999999999</c:v>
                </c:pt>
                <c:pt idx="2799">
                  <c:v>71.717350999999994</c:v>
                </c:pt>
                <c:pt idx="2800">
                  <c:v>71.867849000000007</c:v>
                </c:pt>
                <c:pt idx="2801">
                  <c:v>72.042242000000002</c:v>
                </c:pt>
                <c:pt idx="2802">
                  <c:v>72.248780999999994</c:v>
                </c:pt>
                <c:pt idx="2803">
                  <c:v>72.476892000000007</c:v>
                </c:pt>
                <c:pt idx="2804">
                  <c:v>72.710766000000007</c:v>
                </c:pt>
                <c:pt idx="2805">
                  <c:v>72.943185999999997</c:v>
                </c:pt>
                <c:pt idx="2806">
                  <c:v>73.173464999999993</c:v>
                </c:pt>
                <c:pt idx="2807">
                  <c:v>73.402017999999998</c:v>
                </c:pt>
                <c:pt idx="2808">
                  <c:v>73.627744000000007</c:v>
                </c:pt>
                <c:pt idx="2809">
                  <c:v>73.844714999999994</c:v>
                </c:pt>
                <c:pt idx="2810">
                  <c:v>74.045120999999995</c:v>
                </c:pt>
                <c:pt idx="2811">
                  <c:v>74.230524000000003</c:v>
                </c:pt>
                <c:pt idx="2812">
                  <c:v>74.411874999999995</c:v>
                </c:pt>
                <c:pt idx="2813">
                  <c:v>74.591404999999995</c:v>
                </c:pt>
                <c:pt idx="2814">
                  <c:v>74.754913999999999</c:v>
                </c:pt>
                <c:pt idx="2815">
                  <c:v>74.892556999999996</c:v>
                </c:pt>
                <c:pt idx="2816">
                  <c:v>75.016744000000003</c:v>
                </c:pt>
                <c:pt idx="2817">
                  <c:v>75.146923000000001</c:v>
                </c:pt>
                <c:pt idx="2818">
                  <c:v>75.285032999999999</c:v>
                </c:pt>
                <c:pt idx="2819">
                  <c:v>75.417983000000007</c:v>
                </c:pt>
                <c:pt idx="2820">
                  <c:v>75.536654999999996</c:v>
                </c:pt>
                <c:pt idx="2821">
                  <c:v>75.639364</c:v>
                </c:pt>
                <c:pt idx="2822">
                  <c:v>75.723831000000004</c:v>
                </c:pt>
                <c:pt idx="2823">
                  <c:v>75.790474000000003</c:v>
                </c:pt>
                <c:pt idx="2824">
                  <c:v>75.849964</c:v>
                </c:pt>
                <c:pt idx="2825">
                  <c:v>75.914394999999999</c:v>
                </c:pt>
                <c:pt idx="2826">
                  <c:v>75.982552999999996</c:v>
                </c:pt>
                <c:pt idx="2827">
                  <c:v>76.044424000000006</c:v>
                </c:pt>
                <c:pt idx="2828">
                  <c:v>76.097755000000006</c:v>
                </c:pt>
                <c:pt idx="2829">
                  <c:v>76.149628000000007</c:v>
                </c:pt>
                <c:pt idx="2830">
                  <c:v>76.205293999999995</c:v>
                </c:pt>
                <c:pt idx="2831">
                  <c:v>76.266406000000003</c:v>
                </c:pt>
                <c:pt idx="2832">
                  <c:v>76.337030999999996</c:v>
                </c:pt>
                <c:pt idx="2833">
                  <c:v>76.419500999999997</c:v>
                </c:pt>
                <c:pt idx="2834">
                  <c:v>76.505196999999995</c:v>
                </c:pt>
                <c:pt idx="2835">
                  <c:v>76.579902000000004</c:v>
                </c:pt>
                <c:pt idx="2836">
                  <c:v>76.637990000000002</c:v>
                </c:pt>
                <c:pt idx="2837">
                  <c:v>76.683291999999994</c:v>
                </c:pt>
                <c:pt idx="2838">
                  <c:v>76.718704000000002</c:v>
                </c:pt>
                <c:pt idx="2839">
                  <c:v>76.743815999999995</c:v>
                </c:pt>
                <c:pt idx="2840">
                  <c:v>76.760337000000007</c:v>
                </c:pt>
                <c:pt idx="2841">
                  <c:v>76.770576000000005</c:v>
                </c:pt>
                <c:pt idx="2842">
                  <c:v>76.772002000000001</c:v>
                </c:pt>
                <c:pt idx="2843">
                  <c:v>76.762227999999993</c:v>
                </c:pt>
                <c:pt idx="2844">
                  <c:v>76.747906</c:v>
                </c:pt>
                <c:pt idx="2845">
                  <c:v>76.739859999999993</c:v>
                </c:pt>
                <c:pt idx="2846">
                  <c:v>76.740802000000002</c:v>
                </c:pt>
                <c:pt idx="2847">
                  <c:v>76.746655000000004</c:v>
                </c:pt>
                <c:pt idx="2848">
                  <c:v>76.757827000000006</c:v>
                </c:pt>
                <c:pt idx="2849">
                  <c:v>76.777827000000002</c:v>
                </c:pt>
                <c:pt idx="2850">
                  <c:v>76.800976000000006</c:v>
                </c:pt>
                <c:pt idx="2851">
                  <c:v>76.814187000000004</c:v>
                </c:pt>
                <c:pt idx="2852">
                  <c:v>76.815055000000001</c:v>
                </c:pt>
                <c:pt idx="2853">
                  <c:v>76.818966000000003</c:v>
                </c:pt>
                <c:pt idx="2854">
                  <c:v>76.843350000000001</c:v>
                </c:pt>
                <c:pt idx="2855">
                  <c:v>76.890880999999993</c:v>
                </c:pt>
                <c:pt idx="2856">
                  <c:v>76.951716000000005</c:v>
                </c:pt>
                <c:pt idx="2857">
                  <c:v>77.016209000000003</c:v>
                </c:pt>
                <c:pt idx="2858">
                  <c:v>77.080965000000006</c:v>
                </c:pt>
                <c:pt idx="2859">
                  <c:v>77.146272999999994</c:v>
                </c:pt>
                <c:pt idx="2860">
                  <c:v>77.212952999999999</c:v>
                </c:pt>
                <c:pt idx="2861">
                  <c:v>77.283051</c:v>
                </c:pt>
                <c:pt idx="2862">
                  <c:v>77.361547000000002</c:v>
                </c:pt>
                <c:pt idx="2863">
                  <c:v>77.452394999999996</c:v>
                </c:pt>
                <c:pt idx="2864">
                  <c:v>77.547807000000006</c:v>
                </c:pt>
                <c:pt idx="2865">
                  <c:v>77.624379000000005</c:v>
                </c:pt>
                <c:pt idx="2866">
                  <c:v>77.660413000000005</c:v>
                </c:pt>
                <c:pt idx="2867">
                  <c:v>77.659983999999994</c:v>
                </c:pt>
                <c:pt idx="2868">
                  <c:v>77.650409999999994</c:v>
                </c:pt>
                <c:pt idx="2869">
                  <c:v>77.651000999999994</c:v>
                </c:pt>
                <c:pt idx="2870">
                  <c:v>77.651272000000006</c:v>
                </c:pt>
                <c:pt idx="2871">
                  <c:v>77.625967000000003</c:v>
                </c:pt>
                <c:pt idx="2872">
                  <c:v>77.564891000000003</c:v>
                </c:pt>
                <c:pt idx="2873">
                  <c:v>77.480417000000003</c:v>
                </c:pt>
                <c:pt idx="2874">
                  <c:v>77.391239999999996</c:v>
                </c:pt>
                <c:pt idx="2875">
                  <c:v>77.308121999999997</c:v>
                </c:pt>
                <c:pt idx="2876">
                  <c:v>77.234392</c:v>
                </c:pt>
                <c:pt idx="2877">
                  <c:v>77.171364999999994</c:v>
                </c:pt>
                <c:pt idx="2878">
                  <c:v>77.120901000000003</c:v>
                </c:pt>
                <c:pt idx="2879">
                  <c:v>77.087680000000006</c:v>
                </c:pt>
                <c:pt idx="2880">
                  <c:v>77.078259000000003</c:v>
                </c:pt>
                <c:pt idx="2881">
                  <c:v>77.091860999999994</c:v>
                </c:pt>
                <c:pt idx="2882">
                  <c:v>77.114521999999994</c:v>
                </c:pt>
                <c:pt idx="2883">
                  <c:v>77.131144000000006</c:v>
                </c:pt>
                <c:pt idx="2884">
                  <c:v>77.141457000000003</c:v>
                </c:pt>
                <c:pt idx="2885">
                  <c:v>77.154477999999997</c:v>
                </c:pt>
                <c:pt idx="2886">
                  <c:v>77.168052000000003</c:v>
                </c:pt>
                <c:pt idx="2887">
                  <c:v>77.165655000000001</c:v>
                </c:pt>
                <c:pt idx="2888">
                  <c:v>77.138801000000001</c:v>
                </c:pt>
                <c:pt idx="2889">
                  <c:v>77.105170999999999</c:v>
                </c:pt>
                <c:pt idx="2890">
                  <c:v>77.096262999999993</c:v>
                </c:pt>
                <c:pt idx="2891">
                  <c:v>77.125322999999995</c:v>
                </c:pt>
                <c:pt idx="2892">
                  <c:v>77.170205999999993</c:v>
                </c:pt>
                <c:pt idx="2893">
                  <c:v>77.188631999999998</c:v>
                </c:pt>
                <c:pt idx="2894">
                  <c:v>77.153986000000003</c:v>
                </c:pt>
                <c:pt idx="2895">
                  <c:v>77.079037</c:v>
                </c:pt>
                <c:pt idx="2896">
                  <c:v>77.002786</c:v>
                </c:pt>
                <c:pt idx="2897">
                  <c:v>76.955179000000001</c:v>
                </c:pt>
                <c:pt idx="2898">
                  <c:v>76.936638000000002</c:v>
                </c:pt>
                <c:pt idx="2899">
                  <c:v>76.929450000000003</c:v>
                </c:pt>
                <c:pt idx="2900">
                  <c:v>76.9221</c:v>
                </c:pt>
                <c:pt idx="2901">
                  <c:v>76.915609000000003</c:v>
                </c:pt>
                <c:pt idx="2902">
                  <c:v>76.916691</c:v>
                </c:pt>
                <c:pt idx="2903">
                  <c:v>76.929957999999999</c:v>
                </c:pt>
                <c:pt idx="2904">
                  <c:v>76.952900999999997</c:v>
                </c:pt>
                <c:pt idx="2905">
                  <c:v>76.972835000000003</c:v>
                </c:pt>
                <c:pt idx="2906">
                  <c:v>76.975902000000005</c:v>
                </c:pt>
                <c:pt idx="2907">
                  <c:v>76.965374999999995</c:v>
                </c:pt>
                <c:pt idx="2908">
                  <c:v>76.962845000000002</c:v>
                </c:pt>
                <c:pt idx="2909">
                  <c:v>76.985149000000007</c:v>
                </c:pt>
                <c:pt idx="2910">
                  <c:v>77.028169000000005</c:v>
                </c:pt>
                <c:pt idx="2911">
                  <c:v>77.078616999999994</c:v>
                </c:pt>
                <c:pt idx="2912">
                  <c:v>77.129510999999994</c:v>
                </c:pt>
                <c:pt idx="2913">
                  <c:v>77.175430000000006</c:v>
                </c:pt>
                <c:pt idx="2914">
                  <c:v>77.204913000000005</c:v>
                </c:pt>
                <c:pt idx="2915">
                  <c:v>77.210696999999996</c:v>
                </c:pt>
                <c:pt idx="2916">
                  <c:v>77.203935000000001</c:v>
                </c:pt>
                <c:pt idx="2917">
                  <c:v>77.209271999999999</c:v>
                </c:pt>
                <c:pt idx="2918">
                  <c:v>77.244285000000005</c:v>
                </c:pt>
                <c:pt idx="2919">
                  <c:v>77.30565</c:v>
                </c:pt>
                <c:pt idx="2920">
                  <c:v>77.372146999999998</c:v>
                </c:pt>
                <c:pt idx="2921">
                  <c:v>77.417353000000006</c:v>
                </c:pt>
                <c:pt idx="2922">
                  <c:v>77.426586999999998</c:v>
                </c:pt>
                <c:pt idx="2923">
                  <c:v>77.410859000000002</c:v>
                </c:pt>
                <c:pt idx="2924">
                  <c:v>77.402180000000001</c:v>
                </c:pt>
                <c:pt idx="2925">
                  <c:v>77.427929000000006</c:v>
                </c:pt>
                <c:pt idx="2926">
                  <c:v>77.487376999999995</c:v>
                </c:pt>
                <c:pt idx="2927">
                  <c:v>77.554939000000005</c:v>
                </c:pt>
                <c:pt idx="2928">
                  <c:v>77.604545999999999</c:v>
                </c:pt>
                <c:pt idx="2929">
                  <c:v>77.627352999999999</c:v>
                </c:pt>
                <c:pt idx="2930">
                  <c:v>77.630026999999998</c:v>
                </c:pt>
                <c:pt idx="2931">
                  <c:v>77.624853999999999</c:v>
                </c:pt>
                <c:pt idx="2932">
                  <c:v>77.625157000000002</c:v>
                </c:pt>
                <c:pt idx="2933">
                  <c:v>77.644381999999993</c:v>
                </c:pt>
                <c:pt idx="2934">
                  <c:v>77.689608000000007</c:v>
                </c:pt>
                <c:pt idx="2935">
                  <c:v>77.751812999999999</c:v>
                </c:pt>
                <c:pt idx="2936">
                  <c:v>77.807754000000003</c:v>
                </c:pt>
                <c:pt idx="2937">
                  <c:v>77.839146999999997</c:v>
                </c:pt>
                <c:pt idx="2938">
                  <c:v>77.850601999999995</c:v>
                </c:pt>
                <c:pt idx="2939">
                  <c:v>77.861573000000007</c:v>
                </c:pt>
                <c:pt idx="2940">
                  <c:v>77.880410999999995</c:v>
                </c:pt>
                <c:pt idx="2941">
                  <c:v>77.897309000000007</c:v>
                </c:pt>
                <c:pt idx="2942">
                  <c:v>77.906602000000007</c:v>
                </c:pt>
                <c:pt idx="2943">
                  <c:v>77.922430000000006</c:v>
                </c:pt>
                <c:pt idx="2944">
                  <c:v>77.960536000000005</c:v>
                </c:pt>
                <c:pt idx="2945">
                  <c:v>78.014436000000003</c:v>
                </c:pt>
                <c:pt idx="2946">
                  <c:v>78.065601999999998</c:v>
                </c:pt>
                <c:pt idx="2947">
                  <c:v>78.113195000000005</c:v>
                </c:pt>
                <c:pt idx="2948">
                  <c:v>78.174036000000001</c:v>
                </c:pt>
                <c:pt idx="2949">
                  <c:v>78.250129000000001</c:v>
                </c:pt>
                <c:pt idx="2950">
                  <c:v>78.317823000000004</c:v>
                </c:pt>
                <c:pt idx="2951">
                  <c:v>78.359498000000002</c:v>
                </c:pt>
                <c:pt idx="2952">
                  <c:v>78.385914</c:v>
                </c:pt>
                <c:pt idx="2953">
                  <c:v>78.417080999999996</c:v>
                </c:pt>
                <c:pt idx="2954">
                  <c:v>78.459271999999999</c:v>
                </c:pt>
                <c:pt idx="2955">
                  <c:v>78.508302999999998</c:v>
                </c:pt>
                <c:pt idx="2956">
                  <c:v>78.558993999999998</c:v>
                </c:pt>
                <c:pt idx="2957">
                  <c:v>78.603095999999994</c:v>
                </c:pt>
                <c:pt idx="2958">
                  <c:v>78.630978999999996</c:v>
                </c:pt>
                <c:pt idx="2959">
                  <c:v>78.645148000000006</c:v>
                </c:pt>
                <c:pt idx="2960">
                  <c:v>78.663174999999995</c:v>
                </c:pt>
                <c:pt idx="2961">
                  <c:v>78.698014000000001</c:v>
                </c:pt>
                <c:pt idx="2962">
                  <c:v>78.740741</c:v>
                </c:pt>
                <c:pt idx="2963">
                  <c:v>78.770245000000003</c:v>
                </c:pt>
                <c:pt idx="2964">
                  <c:v>78.775174000000007</c:v>
                </c:pt>
                <c:pt idx="2965">
                  <c:v>78.759958999999995</c:v>
                </c:pt>
                <c:pt idx="2966">
                  <c:v>78.735664</c:v>
                </c:pt>
                <c:pt idx="2967">
                  <c:v>78.713712999999998</c:v>
                </c:pt>
                <c:pt idx="2968">
                  <c:v>78.705551</c:v>
                </c:pt>
                <c:pt idx="2969">
                  <c:v>78.718954999999994</c:v>
                </c:pt>
                <c:pt idx="2970">
                  <c:v>78.751547000000002</c:v>
                </c:pt>
                <c:pt idx="2971">
                  <c:v>78.791409000000002</c:v>
                </c:pt>
                <c:pt idx="2972">
                  <c:v>78.825203000000002</c:v>
                </c:pt>
                <c:pt idx="2973">
                  <c:v>78.845000999999996</c:v>
                </c:pt>
                <c:pt idx="2974">
                  <c:v>78.850222000000002</c:v>
                </c:pt>
                <c:pt idx="2975">
                  <c:v>78.847128999999995</c:v>
                </c:pt>
                <c:pt idx="2976">
                  <c:v>78.847506999999993</c:v>
                </c:pt>
                <c:pt idx="2977">
                  <c:v>78.865055999999996</c:v>
                </c:pt>
                <c:pt idx="2978">
                  <c:v>78.907475000000005</c:v>
                </c:pt>
                <c:pt idx="2979">
                  <c:v>78.967302000000004</c:v>
                </c:pt>
                <c:pt idx="2980">
                  <c:v>79.021753000000004</c:v>
                </c:pt>
                <c:pt idx="2981">
                  <c:v>79.048880999999994</c:v>
                </c:pt>
                <c:pt idx="2982">
                  <c:v>79.048754000000002</c:v>
                </c:pt>
                <c:pt idx="2983">
                  <c:v>79.043937</c:v>
                </c:pt>
                <c:pt idx="2984">
                  <c:v>79.054676000000001</c:v>
                </c:pt>
                <c:pt idx="2985">
                  <c:v>79.078761999999998</c:v>
                </c:pt>
                <c:pt idx="2986">
                  <c:v>79.099751999999995</c:v>
                </c:pt>
                <c:pt idx="2987">
                  <c:v>79.108170000000001</c:v>
                </c:pt>
                <c:pt idx="2988">
                  <c:v>79.107251000000005</c:v>
                </c:pt>
                <c:pt idx="2989">
                  <c:v>79.10445</c:v>
                </c:pt>
                <c:pt idx="2990">
                  <c:v>79.107902999999993</c:v>
                </c:pt>
                <c:pt idx="2991">
                  <c:v>79.126825999999994</c:v>
                </c:pt>
                <c:pt idx="2992">
                  <c:v>79.162981000000002</c:v>
                </c:pt>
                <c:pt idx="2993">
                  <c:v>79.202269000000001</c:v>
                </c:pt>
                <c:pt idx="2994">
                  <c:v>79.225998000000004</c:v>
                </c:pt>
                <c:pt idx="2995">
                  <c:v>79.232118999999997</c:v>
                </c:pt>
                <c:pt idx="2996">
                  <c:v>79.236369999999994</c:v>
                </c:pt>
                <c:pt idx="2997">
                  <c:v>79.251523000000006</c:v>
                </c:pt>
                <c:pt idx="2998">
                  <c:v>79.273499999999999</c:v>
                </c:pt>
                <c:pt idx="2999">
                  <c:v>79.288612999999998</c:v>
                </c:pt>
                <c:pt idx="3000">
                  <c:v>79.286641000000003</c:v>
                </c:pt>
                <c:pt idx="3001">
                  <c:v>79.266307999999995</c:v>
                </c:pt>
                <c:pt idx="3002">
                  <c:v>79.236592999999999</c:v>
                </c:pt>
                <c:pt idx="3003">
                  <c:v>79.214138000000005</c:v>
                </c:pt>
                <c:pt idx="3004">
                  <c:v>79.211197999999996</c:v>
                </c:pt>
                <c:pt idx="3005">
                  <c:v>79.222613999999993</c:v>
                </c:pt>
                <c:pt idx="3006">
                  <c:v>79.229487000000006</c:v>
                </c:pt>
                <c:pt idx="3007">
                  <c:v>79.217639000000005</c:v>
                </c:pt>
                <c:pt idx="3008">
                  <c:v>79.188434999999998</c:v>
                </c:pt>
                <c:pt idx="3009">
                  <c:v>79.152951999999999</c:v>
                </c:pt>
                <c:pt idx="3010">
                  <c:v>79.122669000000002</c:v>
                </c:pt>
                <c:pt idx="3011">
                  <c:v>79.105734999999996</c:v>
                </c:pt>
                <c:pt idx="3012">
                  <c:v>79.104194000000007</c:v>
                </c:pt>
                <c:pt idx="3013">
                  <c:v>79.111311999999998</c:v>
                </c:pt>
                <c:pt idx="3014">
                  <c:v>79.115570000000005</c:v>
                </c:pt>
                <c:pt idx="3015">
                  <c:v>79.108412999999999</c:v>
                </c:pt>
                <c:pt idx="3016">
                  <c:v>79.085429000000005</c:v>
                </c:pt>
                <c:pt idx="3017">
                  <c:v>79.044396000000006</c:v>
                </c:pt>
                <c:pt idx="3018">
                  <c:v>78.990326999999994</c:v>
                </c:pt>
                <c:pt idx="3019">
                  <c:v>78.939144999999996</c:v>
                </c:pt>
                <c:pt idx="3020">
                  <c:v>78.905790999999994</c:v>
                </c:pt>
                <c:pt idx="3021">
                  <c:v>78.888081999999997</c:v>
                </c:pt>
                <c:pt idx="3022">
                  <c:v>78.871106999999995</c:v>
                </c:pt>
                <c:pt idx="3023">
                  <c:v>78.848461</c:v>
                </c:pt>
                <c:pt idx="3024">
                  <c:v>78.829339000000004</c:v>
                </c:pt>
                <c:pt idx="3025">
                  <c:v>78.822648999999998</c:v>
                </c:pt>
                <c:pt idx="3026">
                  <c:v>78.824335000000005</c:v>
                </c:pt>
                <c:pt idx="3027">
                  <c:v>78.823892999999998</c:v>
                </c:pt>
                <c:pt idx="3028">
                  <c:v>78.813691000000006</c:v>
                </c:pt>
                <c:pt idx="3029">
                  <c:v>78.788252</c:v>
                </c:pt>
                <c:pt idx="3030">
                  <c:v>78.745461000000006</c:v>
                </c:pt>
                <c:pt idx="3031">
                  <c:v>78.694931999999994</c:v>
                </c:pt>
                <c:pt idx="3032">
                  <c:v>78.655742000000004</c:v>
                </c:pt>
                <c:pt idx="3033">
                  <c:v>78.637392000000006</c:v>
                </c:pt>
                <c:pt idx="3034">
                  <c:v>78.629270000000005</c:v>
                </c:pt>
                <c:pt idx="3035">
                  <c:v>78.616473999999997</c:v>
                </c:pt>
                <c:pt idx="3036">
                  <c:v>78.599422000000004</c:v>
                </c:pt>
                <c:pt idx="3037">
                  <c:v>78.589015000000003</c:v>
                </c:pt>
                <c:pt idx="3038">
                  <c:v>78.587947999999997</c:v>
                </c:pt>
                <c:pt idx="3039">
                  <c:v>78.587481999999994</c:v>
                </c:pt>
                <c:pt idx="3040">
                  <c:v>78.581045000000003</c:v>
                </c:pt>
                <c:pt idx="3041">
                  <c:v>78.571151</c:v>
                </c:pt>
                <c:pt idx="3042">
                  <c:v>78.561588999999998</c:v>
                </c:pt>
                <c:pt idx="3043">
                  <c:v>78.550347000000002</c:v>
                </c:pt>
                <c:pt idx="3044">
                  <c:v>78.533546999999999</c:v>
                </c:pt>
                <c:pt idx="3045">
                  <c:v>78.511865</c:v>
                </c:pt>
                <c:pt idx="3046">
                  <c:v>78.489616999999996</c:v>
                </c:pt>
                <c:pt idx="3047">
                  <c:v>78.469605999999999</c:v>
                </c:pt>
                <c:pt idx="3048">
                  <c:v>78.452132000000006</c:v>
                </c:pt>
                <c:pt idx="3049">
                  <c:v>78.438862</c:v>
                </c:pt>
                <c:pt idx="3050">
                  <c:v>78.434150000000002</c:v>
                </c:pt>
                <c:pt idx="3051">
                  <c:v>78.439528999999993</c:v>
                </c:pt>
                <c:pt idx="3052">
                  <c:v>78.448196999999993</c:v>
                </c:pt>
                <c:pt idx="3053">
                  <c:v>78.449894999999998</c:v>
                </c:pt>
                <c:pt idx="3054">
                  <c:v>78.443036000000006</c:v>
                </c:pt>
                <c:pt idx="3055">
                  <c:v>78.436797999999996</c:v>
                </c:pt>
                <c:pt idx="3056">
                  <c:v>78.437709999999996</c:v>
                </c:pt>
                <c:pt idx="3057">
                  <c:v>78.439936000000003</c:v>
                </c:pt>
                <c:pt idx="3058">
                  <c:v>78.434717000000006</c:v>
                </c:pt>
                <c:pt idx="3059">
                  <c:v>78.424103000000002</c:v>
                </c:pt>
                <c:pt idx="3060">
                  <c:v>78.416562999999996</c:v>
                </c:pt>
                <c:pt idx="3061">
                  <c:v>78.412210999999999</c:v>
                </c:pt>
                <c:pt idx="3062">
                  <c:v>78.402390999999994</c:v>
                </c:pt>
                <c:pt idx="3063">
                  <c:v>78.383514000000005</c:v>
                </c:pt>
                <c:pt idx="3064">
                  <c:v>78.362311000000005</c:v>
                </c:pt>
                <c:pt idx="3065">
                  <c:v>78.347481999999999</c:v>
                </c:pt>
                <c:pt idx="3066">
                  <c:v>78.344752999999997</c:v>
                </c:pt>
                <c:pt idx="3067">
                  <c:v>78.359894999999995</c:v>
                </c:pt>
                <c:pt idx="3068">
                  <c:v>78.396494000000004</c:v>
                </c:pt>
                <c:pt idx="3069">
                  <c:v>78.447822000000002</c:v>
                </c:pt>
                <c:pt idx="3070">
                  <c:v>78.498925</c:v>
                </c:pt>
                <c:pt idx="3071">
                  <c:v>78.539574000000002</c:v>
                </c:pt>
                <c:pt idx="3072">
                  <c:v>78.569006000000002</c:v>
                </c:pt>
                <c:pt idx="3073">
                  <c:v>78.588901000000007</c:v>
                </c:pt>
                <c:pt idx="3074">
                  <c:v>78.600792999999996</c:v>
                </c:pt>
                <c:pt idx="3075">
                  <c:v>78.609555</c:v>
                </c:pt>
                <c:pt idx="3076">
                  <c:v>78.618764999999996</c:v>
                </c:pt>
                <c:pt idx="3077">
                  <c:v>78.622247999999999</c:v>
                </c:pt>
                <c:pt idx="3078">
                  <c:v>78.611318999999995</c:v>
                </c:pt>
                <c:pt idx="3079">
                  <c:v>78.591211000000001</c:v>
                </c:pt>
                <c:pt idx="3080">
                  <c:v>78.577713000000003</c:v>
                </c:pt>
                <c:pt idx="3081">
                  <c:v>78.575096000000002</c:v>
                </c:pt>
                <c:pt idx="3082">
                  <c:v>78.570868000000004</c:v>
                </c:pt>
                <c:pt idx="3083">
                  <c:v>78.558238000000003</c:v>
                </c:pt>
                <c:pt idx="3084">
                  <c:v>78.552359999999993</c:v>
                </c:pt>
                <c:pt idx="3085">
                  <c:v>78.577191999999997</c:v>
                </c:pt>
                <c:pt idx="3086">
                  <c:v>78.643611000000007</c:v>
                </c:pt>
                <c:pt idx="3087">
                  <c:v>78.743886000000003</c:v>
                </c:pt>
                <c:pt idx="3088">
                  <c:v>78.858079000000004</c:v>
                </c:pt>
                <c:pt idx="3089">
                  <c:v>78.962496000000002</c:v>
                </c:pt>
                <c:pt idx="3090">
                  <c:v>79.044820999999999</c:v>
                </c:pt>
                <c:pt idx="3091">
                  <c:v>79.116992999999994</c:v>
                </c:pt>
                <c:pt idx="3092">
                  <c:v>79.201279</c:v>
                </c:pt>
                <c:pt idx="3093">
                  <c:v>79.298871000000005</c:v>
                </c:pt>
                <c:pt idx="3094">
                  <c:v>79.385358999999994</c:v>
                </c:pt>
                <c:pt idx="3095">
                  <c:v>79.443009000000004</c:v>
                </c:pt>
                <c:pt idx="3096">
                  <c:v>79.482280000000003</c:v>
                </c:pt>
                <c:pt idx="3097">
                  <c:v>79.522713999999993</c:v>
                </c:pt>
                <c:pt idx="3098">
                  <c:v>79.565950999999998</c:v>
                </c:pt>
                <c:pt idx="3099">
                  <c:v>79.597397999999998</c:v>
                </c:pt>
                <c:pt idx="3100">
                  <c:v>79.603652999999994</c:v>
                </c:pt>
                <c:pt idx="3101">
                  <c:v>79.579549</c:v>
                </c:pt>
                <c:pt idx="3102">
                  <c:v>79.530268000000007</c:v>
                </c:pt>
                <c:pt idx="3103">
                  <c:v>79.476488000000003</c:v>
                </c:pt>
                <c:pt idx="3104">
                  <c:v>79.447851999999997</c:v>
                </c:pt>
                <c:pt idx="3105">
                  <c:v>79.459549999999993</c:v>
                </c:pt>
                <c:pt idx="3106">
                  <c:v>79.500131999999994</c:v>
                </c:pt>
                <c:pt idx="3107">
                  <c:v>79.549150999999995</c:v>
                </c:pt>
                <c:pt idx="3108">
                  <c:v>79.598095999999998</c:v>
                </c:pt>
                <c:pt idx="3109">
                  <c:v>79.646938000000006</c:v>
                </c:pt>
                <c:pt idx="3110">
                  <c:v>79.692819999999998</c:v>
                </c:pt>
                <c:pt idx="3111">
                  <c:v>79.734134999999995</c:v>
                </c:pt>
                <c:pt idx="3112">
                  <c:v>79.776371999999995</c:v>
                </c:pt>
                <c:pt idx="3113">
                  <c:v>79.821787</c:v>
                </c:pt>
                <c:pt idx="3114">
                  <c:v>79.860750999999993</c:v>
                </c:pt>
                <c:pt idx="3115">
                  <c:v>79.884855999999999</c:v>
                </c:pt>
                <c:pt idx="3116">
                  <c:v>79.901446000000007</c:v>
                </c:pt>
                <c:pt idx="3117">
                  <c:v>79.923907999999997</c:v>
                </c:pt>
                <c:pt idx="3118">
                  <c:v>79.954823000000005</c:v>
                </c:pt>
                <c:pt idx="3119">
                  <c:v>79.990576000000004</c:v>
                </c:pt>
                <c:pt idx="3120">
                  <c:v>80.034552000000005</c:v>
                </c:pt>
                <c:pt idx="3121">
                  <c:v>80.089995999999999</c:v>
                </c:pt>
                <c:pt idx="3122">
                  <c:v>80.145211000000003</c:v>
                </c:pt>
                <c:pt idx="3123">
                  <c:v>80.184044</c:v>
                </c:pt>
                <c:pt idx="3124">
                  <c:v>80.211073999999996</c:v>
                </c:pt>
                <c:pt idx="3125">
                  <c:v>80.251686000000007</c:v>
                </c:pt>
                <c:pt idx="3126">
                  <c:v>80.324827999999997</c:v>
                </c:pt>
                <c:pt idx="3127">
                  <c:v>80.425576000000007</c:v>
                </c:pt>
                <c:pt idx="3128">
                  <c:v>80.535084999999995</c:v>
                </c:pt>
                <c:pt idx="3129">
                  <c:v>80.637944000000005</c:v>
                </c:pt>
                <c:pt idx="3130">
                  <c:v>80.729128000000003</c:v>
                </c:pt>
                <c:pt idx="3131">
                  <c:v>80.811065999999997</c:v>
                </c:pt>
                <c:pt idx="3132">
                  <c:v>80.88579</c:v>
                </c:pt>
                <c:pt idx="3133">
                  <c:v>80.949907999999994</c:v>
                </c:pt>
                <c:pt idx="3134">
                  <c:v>81.001439000000005</c:v>
                </c:pt>
                <c:pt idx="3135">
                  <c:v>81.050780000000003</c:v>
                </c:pt>
                <c:pt idx="3136">
                  <c:v>81.114615000000001</c:v>
                </c:pt>
                <c:pt idx="3137">
                  <c:v>81.194747000000007</c:v>
                </c:pt>
                <c:pt idx="3138">
                  <c:v>81.273871</c:v>
                </c:pt>
                <c:pt idx="3139">
                  <c:v>81.340868999999998</c:v>
                </c:pt>
                <c:pt idx="3140">
                  <c:v>81.409647000000007</c:v>
                </c:pt>
                <c:pt idx="3141">
                  <c:v>81.499534999999995</c:v>
                </c:pt>
                <c:pt idx="3142">
                  <c:v>81.603340000000003</c:v>
                </c:pt>
                <c:pt idx="3143">
                  <c:v>81.689998000000003</c:v>
                </c:pt>
                <c:pt idx="3144">
                  <c:v>81.738783999999995</c:v>
                </c:pt>
                <c:pt idx="3145">
                  <c:v>81.759770000000003</c:v>
                </c:pt>
                <c:pt idx="3146">
                  <c:v>81.778852000000001</c:v>
                </c:pt>
                <c:pt idx="3147">
                  <c:v>81.810863999999995</c:v>
                </c:pt>
                <c:pt idx="3148">
                  <c:v>81.851483999999999</c:v>
                </c:pt>
                <c:pt idx="3149">
                  <c:v>81.890851999999995</c:v>
                </c:pt>
                <c:pt idx="3150">
                  <c:v>81.930385000000001</c:v>
                </c:pt>
                <c:pt idx="3151">
                  <c:v>81.983698000000004</c:v>
                </c:pt>
                <c:pt idx="3152">
                  <c:v>82.057794000000001</c:v>
                </c:pt>
                <c:pt idx="3153">
                  <c:v>82.134728999999993</c:v>
                </c:pt>
                <c:pt idx="3154">
                  <c:v>82.181895999999995</c:v>
                </c:pt>
                <c:pt idx="3155">
                  <c:v>82.187025000000006</c:v>
                </c:pt>
                <c:pt idx="3156">
                  <c:v>82.174942999999999</c:v>
                </c:pt>
                <c:pt idx="3157">
                  <c:v>82.180952000000005</c:v>
                </c:pt>
                <c:pt idx="3158">
                  <c:v>82.212554999999995</c:v>
                </c:pt>
                <c:pt idx="3159">
                  <c:v>82.247878999999998</c:v>
                </c:pt>
                <c:pt idx="3160">
                  <c:v>82.270044999999996</c:v>
                </c:pt>
                <c:pt idx="3161">
                  <c:v>82.290993999999998</c:v>
                </c:pt>
                <c:pt idx="3162">
                  <c:v>82.337076999999994</c:v>
                </c:pt>
                <c:pt idx="3163">
                  <c:v>82.417794999999998</c:v>
                </c:pt>
                <c:pt idx="3164">
                  <c:v>82.513918000000004</c:v>
                </c:pt>
                <c:pt idx="3165">
                  <c:v>82.593607000000006</c:v>
                </c:pt>
                <c:pt idx="3166">
                  <c:v>82.637922000000003</c:v>
                </c:pt>
                <c:pt idx="3167">
                  <c:v>82.652733999999995</c:v>
                </c:pt>
                <c:pt idx="3168">
                  <c:v>82.658023</c:v>
                </c:pt>
                <c:pt idx="3169">
                  <c:v>82.666850999999994</c:v>
                </c:pt>
                <c:pt idx="3170">
                  <c:v>82.676006999999998</c:v>
                </c:pt>
                <c:pt idx="3171">
                  <c:v>82.677920999999998</c:v>
                </c:pt>
                <c:pt idx="3172">
                  <c:v>82.678353000000001</c:v>
                </c:pt>
                <c:pt idx="3173">
                  <c:v>82.696358000000004</c:v>
                </c:pt>
                <c:pt idx="3174">
                  <c:v>82.744383999999997</c:v>
                </c:pt>
                <c:pt idx="3175">
                  <c:v>82.812522000000001</c:v>
                </c:pt>
                <c:pt idx="3176">
                  <c:v>82.878940999999998</c:v>
                </c:pt>
                <c:pt idx="3177">
                  <c:v>82.936201999999994</c:v>
                </c:pt>
                <c:pt idx="3178">
                  <c:v>83.000056999999998</c:v>
                </c:pt>
                <c:pt idx="3179">
                  <c:v>83.085807000000003</c:v>
                </c:pt>
                <c:pt idx="3180">
                  <c:v>83.178860999999998</c:v>
                </c:pt>
                <c:pt idx="3181">
                  <c:v>83.236759000000006</c:v>
                </c:pt>
                <c:pt idx="3182">
                  <c:v>83.224604999999997</c:v>
                </c:pt>
                <c:pt idx="3183">
                  <c:v>83.145222000000004</c:v>
                </c:pt>
                <c:pt idx="3184">
                  <c:v>83.029966999999999</c:v>
                </c:pt>
                <c:pt idx="3185">
                  <c:v>82.904752000000002</c:v>
                </c:pt>
                <c:pt idx="3186">
                  <c:v>82.772861000000006</c:v>
                </c:pt>
                <c:pt idx="3187">
                  <c:v>82.629272999999998</c:v>
                </c:pt>
                <c:pt idx="3188">
                  <c:v>82.478956999999994</c:v>
                </c:pt>
                <c:pt idx="3189">
                  <c:v>82.330422999999996</c:v>
                </c:pt>
                <c:pt idx="3190">
                  <c:v>82.174946000000006</c:v>
                </c:pt>
                <c:pt idx="3191">
                  <c:v>81.984487999999999</c:v>
                </c:pt>
                <c:pt idx="3192">
                  <c:v>81.737605000000002</c:v>
                </c:pt>
                <c:pt idx="3193">
                  <c:v>81.446348</c:v>
                </c:pt>
                <c:pt idx="3194">
                  <c:v>81.155361999999997</c:v>
                </c:pt>
                <c:pt idx="3195">
                  <c:v>80.914899000000005</c:v>
                </c:pt>
                <c:pt idx="3196">
                  <c:v>80.753803000000005</c:v>
                </c:pt>
                <c:pt idx="3197">
                  <c:v>80.672996999999995</c:v>
                </c:pt>
                <c:pt idx="3198">
                  <c:v>80.658316999999997</c:v>
                </c:pt>
                <c:pt idx="3199">
                  <c:v>80.696365999999998</c:v>
                </c:pt>
                <c:pt idx="3200">
                  <c:v>80.776571000000004</c:v>
                </c:pt>
                <c:pt idx="3201">
                  <c:v>80.881406999999996</c:v>
                </c:pt>
                <c:pt idx="3202">
                  <c:v>80.984440000000006</c:v>
                </c:pt>
                <c:pt idx="3203">
                  <c:v>81.064721000000006</c:v>
                </c:pt>
                <c:pt idx="3204">
                  <c:v>81.120693000000003</c:v>
                </c:pt>
                <c:pt idx="3205">
                  <c:v>81.167814000000007</c:v>
                </c:pt>
                <c:pt idx="3206">
                  <c:v>81.225840000000005</c:v>
                </c:pt>
                <c:pt idx="3207">
                  <c:v>81.306501999999995</c:v>
                </c:pt>
                <c:pt idx="3208">
                  <c:v>81.403797999999995</c:v>
                </c:pt>
                <c:pt idx="3209">
                  <c:v>81.492343000000005</c:v>
                </c:pt>
                <c:pt idx="3210">
                  <c:v>81.543442999999996</c:v>
                </c:pt>
                <c:pt idx="3211">
                  <c:v>81.548489000000004</c:v>
                </c:pt>
                <c:pt idx="3212">
                  <c:v>81.520957999999993</c:v>
                </c:pt>
                <c:pt idx="3213">
                  <c:v>81.475104999999999</c:v>
                </c:pt>
                <c:pt idx="3214">
                  <c:v>81.414687000000001</c:v>
                </c:pt>
                <c:pt idx="3215">
                  <c:v>81.347514000000004</c:v>
                </c:pt>
                <c:pt idx="3216">
                  <c:v>81.296135000000007</c:v>
                </c:pt>
                <c:pt idx="3217">
                  <c:v>81.278183999999996</c:v>
                </c:pt>
                <c:pt idx="3218">
                  <c:v>81.280969999999996</c:v>
                </c:pt>
                <c:pt idx="3219">
                  <c:v>81.270386000000002</c:v>
                </c:pt>
                <c:pt idx="3220">
                  <c:v>81.225702999999996</c:v>
                </c:pt>
                <c:pt idx="3221">
                  <c:v>81.157859999999999</c:v>
                </c:pt>
                <c:pt idx="3222">
                  <c:v>81.096528000000006</c:v>
                </c:pt>
                <c:pt idx="3223">
                  <c:v>81.066394000000003</c:v>
                </c:pt>
                <c:pt idx="3224">
                  <c:v>81.070849999999993</c:v>
                </c:pt>
                <c:pt idx="3225">
                  <c:v>81.087112000000005</c:v>
                </c:pt>
                <c:pt idx="3226">
                  <c:v>81.079616999999999</c:v>
                </c:pt>
                <c:pt idx="3227">
                  <c:v>81.031361000000004</c:v>
                </c:pt>
                <c:pt idx="3228">
                  <c:v>80.962862000000001</c:v>
                </c:pt>
                <c:pt idx="3229">
                  <c:v>80.910011999999995</c:v>
                </c:pt>
                <c:pt idx="3230">
                  <c:v>80.882678999999996</c:v>
                </c:pt>
                <c:pt idx="3231">
                  <c:v>80.854995000000002</c:v>
                </c:pt>
                <c:pt idx="3232">
                  <c:v>80.797737999999995</c:v>
                </c:pt>
                <c:pt idx="3233">
                  <c:v>80.710072999999994</c:v>
                </c:pt>
                <c:pt idx="3234">
                  <c:v>80.615592000000007</c:v>
                </c:pt>
                <c:pt idx="3235">
                  <c:v>80.534221000000002</c:v>
                </c:pt>
                <c:pt idx="3236">
                  <c:v>80.463269999999994</c:v>
                </c:pt>
                <c:pt idx="3237">
                  <c:v>80.384142999999995</c:v>
                </c:pt>
                <c:pt idx="3238">
                  <c:v>80.286058999999995</c:v>
                </c:pt>
                <c:pt idx="3239">
                  <c:v>80.182203000000001</c:v>
                </c:pt>
                <c:pt idx="3240">
                  <c:v>80.097013000000004</c:v>
                </c:pt>
                <c:pt idx="3241">
                  <c:v>80.035342</c:v>
                </c:pt>
                <c:pt idx="3242">
                  <c:v>79.97287</c:v>
                </c:pt>
                <c:pt idx="3243">
                  <c:v>79.884016000000003</c:v>
                </c:pt>
                <c:pt idx="3244">
                  <c:v>79.770750000000007</c:v>
                </c:pt>
                <c:pt idx="3245">
                  <c:v>79.655337000000003</c:v>
                </c:pt>
                <c:pt idx="3246">
                  <c:v>79.554702000000006</c:v>
                </c:pt>
                <c:pt idx="3247">
                  <c:v>79.472611999999998</c:v>
                </c:pt>
                <c:pt idx="3248">
                  <c:v>79.405285000000006</c:v>
                </c:pt>
                <c:pt idx="3249">
                  <c:v>79.338616999999999</c:v>
                </c:pt>
                <c:pt idx="3250">
                  <c:v>79.250076000000007</c:v>
                </c:pt>
                <c:pt idx="3251">
                  <c:v>79.132057000000003</c:v>
                </c:pt>
                <c:pt idx="3252">
                  <c:v>79.006701000000007</c:v>
                </c:pt>
                <c:pt idx="3253">
                  <c:v>78.900530000000003</c:v>
                </c:pt>
                <c:pt idx="3254">
                  <c:v>78.811563000000007</c:v>
                </c:pt>
                <c:pt idx="3255">
                  <c:v>78.717741000000004</c:v>
                </c:pt>
                <c:pt idx="3256">
                  <c:v>78.605669000000006</c:v>
                </c:pt>
                <c:pt idx="3257">
                  <c:v>78.467436000000006</c:v>
                </c:pt>
                <c:pt idx="3258">
                  <c:v>78.282432</c:v>
                </c:pt>
                <c:pt idx="3259">
                  <c:v>78.037910999999994</c:v>
                </c:pt>
                <c:pt idx="3260">
                  <c:v>77.765026000000006</c:v>
                </c:pt>
                <c:pt idx="3261">
                  <c:v>77.518863999999994</c:v>
                </c:pt>
                <c:pt idx="3262">
                  <c:v>77.317778000000004</c:v>
                </c:pt>
                <c:pt idx="3263">
                  <c:v>77.131732</c:v>
                </c:pt>
                <c:pt idx="3264">
                  <c:v>76.932259999999999</c:v>
                </c:pt>
                <c:pt idx="3265">
                  <c:v>76.721153000000001</c:v>
                </c:pt>
                <c:pt idx="3266">
                  <c:v>76.504080999999999</c:v>
                </c:pt>
                <c:pt idx="3267">
                  <c:v>76.271445999999997</c:v>
                </c:pt>
                <c:pt idx="3268">
                  <c:v>76.022114000000002</c:v>
                </c:pt>
                <c:pt idx="3269">
                  <c:v>75.777506000000002</c:v>
                </c:pt>
                <c:pt idx="3270">
                  <c:v>75.553414000000004</c:v>
                </c:pt>
                <c:pt idx="3271">
                  <c:v>75.339898000000005</c:v>
                </c:pt>
                <c:pt idx="3272">
                  <c:v>75.124339000000006</c:v>
                </c:pt>
                <c:pt idx="3273">
                  <c:v>74.914297000000005</c:v>
                </c:pt>
                <c:pt idx="3274">
                  <c:v>74.724126999999996</c:v>
                </c:pt>
                <c:pt idx="3275">
                  <c:v>74.557603999999998</c:v>
                </c:pt>
                <c:pt idx="3276">
                  <c:v>74.414398000000006</c:v>
                </c:pt>
                <c:pt idx="3277">
                  <c:v>74.292625000000001</c:v>
                </c:pt>
                <c:pt idx="3278">
                  <c:v>74.172144000000003</c:v>
                </c:pt>
                <c:pt idx="3279">
                  <c:v>74.016221999999999</c:v>
                </c:pt>
                <c:pt idx="3280">
                  <c:v>73.810107000000002</c:v>
                </c:pt>
                <c:pt idx="3281">
                  <c:v>73.583944000000002</c:v>
                </c:pt>
                <c:pt idx="3282">
                  <c:v>73.375831000000005</c:v>
                </c:pt>
                <c:pt idx="3283">
                  <c:v>73.189425</c:v>
                </c:pt>
                <c:pt idx="3284">
                  <c:v>73.003240000000005</c:v>
                </c:pt>
                <c:pt idx="3285">
                  <c:v>72.800004999999999</c:v>
                </c:pt>
                <c:pt idx="3286">
                  <c:v>72.576179999999994</c:v>
                </c:pt>
                <c:pt idx="3287">
                  <c:v>72.339557999999997</c:v>
                </c:pt>
                <c:pt idx="3288">
                  <c:v>72.105754000000005</c:v>
                </c:pt>
                <c:pt idx="3289">
                  <c:v>71.882778000000002</c:v>
                </c:pt>
                <c:pt idx="3290">
                  <c:v>71.654752000000002</c:v>
                </c:pt>
                <c:pt idx="3291">
                  <c:v>71.398050999999995</c:v>
                </c:pt>
                <c:pt idx="3292">
                  <c:v>71.115224999999995</c:v>
                </c:pt>
                <c:pt idx="3293">
                  <c:v>70.832447000000002</c:v>
                </c:pt>
                <c:pt idx="3294">
                  <c:v>70.562396000000007</c:v>
                </c:pt>
                <c:pt idx="3295">
                  <c:v>70.294120000000007</c:v>
                </c:pt>
                <c:pt idx="3296">
                  <c:v>70.023635999999996</c:v>
                </c:pt>
                <c:pt idx="3297">
                  <c:v>69.765720999999999</c:v>
                </c:pt>
                <c:pt idx="3298">
                  <c:v>69.524726000000001</c:v>
                </c:pt>
                <c:pt idx="3299">
                  <c:v>69.280542999999994</c:v>
                </c:pt>
                <c:pt idx="3300">
                  <c:v>69.013266999999999</c:v>
                </c:pt>
                <c:pt idx="3301">
                  <c:v>68.718852999999996</c:v>
                </c:pt>
                <c:pt idx="3302">
                  <c:v>68.397879000000003</c:v>
                </c:pt>
                <c:pt idx="3303">
                  <c:v>68.054573000000005</c:v>
                </c:pt>
                <c:pt idx="3304">
                  <c:v>67.710147000000006</c:v>
                </c:pt>
                <c:pt idx="3305">
                  <c:v>67.388606999999993</c:v>
                </c:pt>
                <c:pt idx="3306">
                  <c:v>67.085116999999997</c:v>
                </c:pt>
                <c:pt idx="3307">
                  <c:v>66.778784999999999</c:v>
                </c:pt>
                <c:pt idx="3308">
                  <c:v>66.475116</c:v>
                </c:pt>
                <c:pt idx="3309">
                  <c:v>66.196897000000007</c:v>
                </c:pt>
                <c:pt idx="3310">
                  <c:v>65.934488000000002</c:v>
                </c:pt>
                <c:pt idx="3311">
                  <c:v>65.650745999999998</c:v>
                </c:pt>
                <c:pt idx="3312">
                  <c:v>65.344960999999998</c:v>
                </c:pt>
                <c:pt idx="3313">
                  <c:v>65.057057999999998</c:v>
                </c:pt>
                <c:pt idx="3314">
                  <c:v>64.790564000000003</c:v>
                </c:pt>
                <c:pt idx="3315">
                  <c:v>64.499747999999997</c:v>
                </c:pt>
                <c:pt idx="3316">
                  <c:v>64.168611999999996</c:v>
                </c:pt>
                <c:pt idx="3317">
                  <c:v>63.838662999999997</c:v>
                </c:pt>
                <c:pt idx="3318">
                  <c:v>63.543816999999997</c:v>
                </c:pt>
                <c:pt idx="3319">
                  <c:v>63.270529000000003</c:v>
                </c:pt>
                <c:pt idx="3320">
                  <c:v>62.996307999999999</c:v>
                </c:pt>
                <c:pt idx="3321">
                  <c:v>62.719707999999997</c:v>
                </c:pt>
                <c:pt idx="3322">
                  <c:v>62.440235999999999</c:v>
                </c:pt>
                <c:pt idx="3323">
                  <c:v>62.154640999999998</c:v>
                </c:pt>
                <c:pt idx="3324">
                  <c:v>61.872928999999999</c:v>
                </c:pt>
                <c:pt idx="3325">
                  <c:v>61.600855000000003</c:v>
                </c:pt>
                <c:pt idx="3326">
                  <c:v>61.308999999999997</c:v>
                </c:pt>
                <c:pt idx="3327">
                  <c:v>60.969886000000002</c:v>
                </c:pt>
                <c:pt idx="3328">
                  <c:v>60.600113999999998</c:v>
                </c:pt>
                <c:pt idx="3329">
                  <c:v>60.213853999999998</c:v>
                </c:pt>
                <c:pt idx="3330">
                  <c:v>59.756297000000004</c:v>
                </c:pt>
                <c:pt idx="3331">
                  <c:v>59.125447999999999</c:v>
                </c:pt>
                <c:pt idx="3332">
                  <c:v>58.418944000000003</c:v>
                </c:pt>
                <c:pt idx="3333">
                  <c:v>58.091980999999997</c:v>
                </c:pt>
                <c:pt idx="3334">
                  <c:v>58.144565</c:v>
                </c:pt>
                <c:pt idx="3335">
                  <c:v>58.209398999999998</c:v>
                </c:pt>
                <c:pt idx="3336">
                  <c:v>58.129562999999997</c:v>
                </c:pt>
                <c:pt idx="3337">
                  <c:v>57.936053000000001</c:v>
                </c:pt>
                <c:pt idx="3338">
                  <c:v>57.698208000000001</c:v>
                </c:pt>
                <c:pt idx="3339">
                  <c:v>57.442025999999998</c:v>
                </c:pt>
                <c:pt idx="3340">
                  <c:v>57.18045</c:v>
                </c:pt>
                <c:pt idx="3341">
                  <c:v>56.952683999999998</c:v>
                </c:pt>
                <c:pt idx="3342">
                  <c:v>56.775894999999998</c:v>
                </c:pt>
                <c:pt idx="3343">
                  <c:v>56.611463000000001</c:v>
                </c:pt>
                <c:pt idx="3344">
                  <c:v>56.420597999999998</c:v>
                </c:pt>
                <c:pt idx="3345">
                  <c:v>56.208244999999998</c:v>
                </c:pt>
                <c:pt idx="3346">
                  <c:v>55.986362</c:v>
                </c:pt>
                <c:pt idx="3347">
                  <c:v>55.748747999999999</c:v>
                </c:pt>
                <c:pt idx="3348">
                  <c:v>55.504885999999999</c:v>
                </c:pt>
                <c:pt idx="3349">
                  <c:v>55.286014000000002</c:v>
                </c:pt>
                <c:pt idx="3350">
                  <c:v>55.091346999999999</c:v>
                </c:pt>
                <c:pt idx="3351">
                  <c:v>54.882050999999997</c:v>
                </c:pt>
                <c:pt idx="3352">
                  <c:v>54.651389999999999</c:v>
                </c:pt>
                <c:pt idx="3353">
                  <c:v>54.440514</c:v>
                </c:pt>
                <c:pt idx="3354">
                  <c:v>54.262971999999998</c:v>
                </c:pt>
                <c:pt idx="3355">
                  <c:v>54.079236999999999</c:v>
                </c:pt>
                <c:pt idx="3356">
                  <c:v>53.869822999999997</c:v>
                </c:pt>
                <c:pt idx="3357">
                  <c:v>53.668387000000003</c:v>
                </c:pt>
                <c:pt idx="3358">
                  <c:v>53.497233999999999</c:v>
                </c:pt>
                <c:pt idx="3359">
                  <c:v>53.331131999999997</c:v>
                </c:pt>
                <c:pt idx="3360">
                  <c:v>53.151260000000001</c:v>
                </c:pt>
                <c:pt idx="3361">
                  <c:v>52.975178999999997</c:v>
                </c:pt>
                <c:pt idx="3362">
                  <c:v>52.810819000000002</c:v>
                </c:pt>
                <c:pt idx="3363">
                  <c:v>52.639538000000002</c:v>
                </c:pt>
                <c:pt idx="3364">
                  <c:v>52.467038000000002</c:v>
                </c:pt>
                <c:pt idx="3365">
                  <c:v>52.329555999999997</c:v>
                </c:pt>
                <c:pt idx="3366">
                  <c:v>52.221984999999997</c:v>
                </c:pt>
                <c:pt idx="3367">
                  <c:v>52.085717000000002</c:v>
                </c:pt>
                <c:pt idx="3368">
                  <c:v>51.895521000000002</c:v>
                </c:pt>
                <c:pt idx="3369">
                  <c:v>51.689945999999999</c:v>
                </c:pt>
                <c:pt idx="3370">
                  <c:v>51.500038000000004</c:v>
                </c:pt>
                <c:pt idx="3371">
                  <c:v>51.313808999999999</c:v>
                </c:pt>
                <c:pt idx="3372">
                  <c:v>51.128286000000003</c:v>
                </c:pt>
                <c:pt idx="3373">
                  <c:v>50.968859000000002</c:v>
                </c:pt>
                <c:pt idx="3374">
                  <c:v>50.833025999999997</c:v>
                </c:pt>
                <c:pt idx="3375">
                  <c:v>50.679324000000001</c:v>
                </c:pt>
                <c:pt idx="3376">
                  <c:v>50.499920000000003</c:v>
                </c:pt>
                <c:pt idx="3377">
                  <c:v>50.33473</c:v>
                </c:pt>
                <c:pt idx="3378">
                  <c:v>50.191735999999999</c:v>
                </c:pt>
                <c:pt idx="3379">
                  <c:v>50.028565999999998</c:v>
                </c:pt>
                <c:pt idx="3380">
                  <c:v>49.832200999999998</c:v>
                </c:pt>
                <c:pt idx="3381">
                  <c:v>49.644334999999998</c:v>
                </c:pt>
                <c:pt idx="3382">
                  <c:v>49.487603999999997</c:v>
                </c:pt>
                <c:pt idx="3383">
                  <c:v>49.341844000000002</c:v>
                </c:pt>
                <c:pt idx="3384">
                  <c:v>49.218831999999999</c:v>
                </c:pt>
                <c:pt idx="3385">
                  <c:v>49.164118999999999</c:v>
                </c:pt>
                <c:pt idx="3386">
                  <c:v>49.148259000000003</c:v>
                </c:pt>
                <c:pt idx="3387">
                  <c:v>49.068061</c:v>
                </c:pt>
                <c:pt idx="3388">
                  <c:v>48.890383</c:v>
                </c:pt>
                <c:pt idx="3389">
                  <c:v>48.686743999999997</c:v>
                </c:pt>
                <c:pt idx="3390">
                  <c:v>48.501637000000002</c:v>
                </c:pt>
                <c:pt idx="3391">
                  <c:v>48.301732999999999</c:v>
                </c:pt>
                <c:pt idx="3392">
                  <c:v>48.084676999999999</c:v>
                </c:pt>
                <c:pt idx="3393">
                  <c:v>47.913310000000003</c:v>
                </c:pt>
                <c:pt idx="3394">
                  <c:v>47.794488999999999</c:v>
                </c:pt>
                <c:pt idx="3395">
                  <c:v>47.643315000000001</c:v>
                </c:pt>
                <c:pt idx="3396">
                  <c:v>47.420828999999998</c:v>
                </c:pt>
                <c:pt idx="3397">
                  <c:v>47.192717000000002</c:v>
                </c:pt>
                <c:pt idx="3398">
                  <c:v>47.003360999999998</c:v>
                </c:pt>
                <c:pt idx="3399">
                  <c:v>46.811692999999998</c:v>
                </c:pt>
                <c:pt idx="3400">
                  <c:v>46.600059000000002</c:v>
                </c:pt>
                <c:pt idx="3401">
                  <c:v>46.426853999999999</c:v>
                </c:pt>
                <c:pt idx="3402">
                  <c:v>46.308214</c:v>
                </c:pt>
                <c:pt idx="3403">
                  <c:v>46.168633999999997</c:v>
                </c:pt>
                <c:pt idx="3404">
                  <c:v>45.965795</c:v>
                </c:pt>
                <c:pt idx="3405">
                  <c:v>45.751945999999997</c:v>
                </c:pt>
                <c:pt idx="3406">
                  <c:v>45.561943999999997</c:v>
                </c:pt>
                <c:pt idx="3407">
                  <c:v>45.346825000000003</c:v>
                </c:pt>
                <c:pt idx="3408">
                  <c:v>45.089391999999997</c:v>
                </c:pt>
                <c:pt idx="3409">
                  <c:v>44.875948000000001</c:v>
                </c:pt>
                <c:pt idx="3410">
                  <c:v>44.751840999999999</c:v>
                </c:pt>
                <c:pt idx="3411">
                  <c:v>44.633023000000001</c:v>
                </c:pt>
                <c:pt idx="3412">
                  <c:v>44.448008000000002</c:v>
                </c:pt>
                <c:pt idx="3413">
                  <c:v>44.241255000000002</c:v>
                </c:pt>
                <c:pt idx="3414">
                  <c:v>44.080074000000003</c:v>
                </c:pt>
                <c:pt idx="3415">
                  <c:v>43.945478999999999</c:v>
                </c:pt>
                <c:pt idx="3416">
                  <c:v>43.787559999999999</c:v>
                </c:pt>
                <c:pt idx="3417">
                  <c:v>43.614635999999997</c:v>
                </c:pt>
                <c:pt idx="3418">
                  <c:v>43.452964000000001</c:v>
                </c:pt>
                <c:pt idx="3419">
                  <c:v>43.293962000000001</c:v>
                </c:pt>
                <c:pt idx="3420">
                  <c:v>43.143048999999998</c:v>
                </c:pt>
                <c:pt idx="3421">
                  <c:v>43.037151000000001</c:v>
                </c:pt>
                <c:pt idx="3422">
                  <c:v>42.956175999999999</c:v>
                </c:pt>
                <c:pt idx="3423">
                  <c:v>42.80941</c:v>
                </c:pt>
                <c:pt idx="3424">
                  <c:v>42.563004999999997</c:v>
                </c:pt>
                <c:pt idx="3425">
                  <c:v>42.302861</c:v>
                </c:pt>
                <c:pt idx="3426">
                  <c:v>42.100979000000002</c:v>
                </c:pt>
                <c:pt idx="3427">
                  <c:v>41.922364000000002</c:v>
                </c:pt>
                <c:pt idx="3428">
                  <c:v>41.728431</c:v>
                </c:pt>
                <c:pt idx="3429">
                  <c:v>41.549062999999997</c:v>
                </c:pt>
                <c:pt idx="3430">
                  <c:v>41.402225000000001</c:v>
                </c:pt>
                <c:pt idx="3431">
                  <c:v>41.23724</c:v>
                </c:pt>
                <c:pt idx="3432">
                  <c:v>41.027709999999999</c:v>
                </c:pt>
                <c:pt idx="3433">
                  <c:v>40.827759999999998</c:v>
                </c:pt>
                <c:pt idx="3434">
                  <c:v>40.671137999999999</c:v>
                </c:pt>
                <c:pt idx="3435">
                  <c:v>40.51878</c:v>
                </c:pt>
                <c:pt idx="3436">
                  <c:v>40.353850000000001</c:v>
                </c:pt>
                <c:pt idx="3437">
                  <c:v>40.220042999999997</c:v>
                </c:pt>
                <c:pt idx="3438">
                  <c:v>40.125269000000003</c:v>
                </c:pt>
                <c:pt idx="3439">
                  <c:v>40.008192999999999</c:v>
                </c:pt>
                <c:pt idx="3440">
                  <c:v>39.842609000000003</c:v>
                </c:pt>
                <c:pt idx="3441">
                  <c:v>39.671624000000001</c:v>
                </c:pt>
                <c:pt idx="3442">
                  <c:v>39.506900999999999</c:v>
                </c:pt>
                <c:pt idx="3443">
                  <c:v>39.304845999999998</c:v>
                </c:pt>
                <c:pt idx="3444">
                  <c:v>39.077398000000002</c:v>
                </c:pt>
                <c:pt idx="3445">
                  <c:v>38.904801999999997</c:v>
                </c:pt>
                <c:pt idx="3446">
                  <c:v>38.794220000000003</c:v>
                </c:pt>
                <c:pt idx="3447">
                  <c:v>38.651439000000003</c:v>
                </c:pt>
                <c:pt idx="3448">
                  <c:v>38.438763000000002</c:v>
                </c:pt>
                <c:pt idx="3449">
                  <c:v>38.227607999999996</c:v>
                </c:pt>
                <c:pt idx="3450">
                  <c:v>38.057105999999997</c:v>
                </c:pt>
                <c:pt idx="3451">
                  <c:v>37.875141999999997</c:v>
                </c:pt>
                <c:pt idx="3452">
                  <c:v>37.679499999999997</c:v>
                </c:pt>
                <c:pt idx="3453">
                  <c:v>37.565432000000001</c:v>
                </c:pt>
                <c:pt idx="3454">
                  <c:v>37.553902999999998</c:v>
                </c:pt>
                <c:pt idx="3455">
                  <c:v>37.517873999999999</c:v>
                </c:pt>
                <c:pt idx="3456">
                  <c:v>37.372517000000002</c:v>
                </c:pt>
                <c:pt idx="3457">
                  <c:v>37.186743999999997</c:v>
                </c:pt>
                <c:pt idx="3458">
                  <c:v>37.035406999999999</c:v>
                </c:pt>
                <c:pt idx="3459">
                  <c:v>36.88552</c:v>
                </c:pt>
                <c:pt idx="3460">
                  <c:v>36.698931000000002</c:v>
                </c:pt>
                <c:pt idx="3461">
                  <c:v>36.527585000000002</c:v>
                </c:pt>
                <c:pt idx="3462">
                  <c:v>36.425449</c:v>
                </c:pt>
                <c:pt idx="3463">
                  <c:v>36.368616000000003</c:v>
                </c:pt>
                <c:pt idx="3464">
                  <c:v>36.331051000000002</c:v>
                </c:pt>
                <c:pt idx="3465">
                  <c:v>36.330761000000003</c:v>
                </c:pt>
                <c:pt idx="3466">
                  <c:v>36.339212000000003</c:v>
                </c:pt>
                <c:pt idx="3467">
                  <c:v>36.267918999999999</c:v>
                </c:pt>
                <c:pt idx="3468">
                  <c:v>36.105249999999998</c:v>
                </c:pt>
                <c:pt idx="3469">
                  <c:v>35.951259999999998</c:v>
                </c:pt>
                <c:pt idx="3470">
                  <c:v>35.864649999999997</c:v>
                </c:pt>
                <c:pt idx="3471">
                  <c:v>35.791201999999998</c:v>
                </c:pt>
                <c:pt idx="3472">
                  <c:v>35.699717</c:v>
                </c:pt>
                <c:pt idx="3473">
                  <c:v>35.656993999999997</c:v>
                </c:pt>
                <c:pt idx="3474">
                  <c:v>35.690052000000001</c:v>
                </c:pt>
                <c:pt idx="3475">
                  <c:v>35.700690999999999</c:v>
                </c:pt>
                <c:pt idx="3476">
                  <c:v>35.646664000000001</c:v>
                </c:pt>
                <c:pt idx="3477">
                  <c:v>35.618437999999998</c:v>
                </c:pt>
                <c:pt idx="3478">
                  <c:v>35.643165000000003</c:v>
                </c:pt>
                <c:pt idx="3479">
                  <c:v>35.636633000000003</c:v>
                </c:pt>
                <c:pt idx="3480">
                  <c:v>35.540379999999999</c:v>
                </c:pt>
                <c:pt idx="3481">
                  <c:v>35.452390999999999</c:v>
                </c:pt>
                <c:pt idx="3482">
                  <c:v>35.450257000000001</c:v>
                </c:pt>
                <c:pt idx="3483">
                  <c:v>35.442155</c:v>
                </c:pt>
                <c:pt idx="3484">
                  <c:v>35.355550999999998</c:v>
                </c:pt>
                <c:pt idx="3485">
                  <c:v>35.272235999999999</c:v>
                </c:pt>
              </c:numCache>
            </c:numRef>
          </c:val>
          <c:smooth val="0"/>
          <c:extLst>
            <c:ext xmlns:c16="http://schemas.microsoft.com/office/drawing/2014/chart" uri="{C3380CC4-5D6E-409C-BE32-E72D297353CC}">
              <c16:uniqueId val="{00000003-835E-4B57-BF96-E1EA1C5E48B4}"/>
            </c:ext>
          </c:extLst>
        </c:ser>
        <c:dLbls>
          <c:showLegendKey val="0"/>
          <c:showVal val="0"/>
          <c:showCatName val="0"/>
          <c:showSerName val="0"/>
          <c:showPercent val="0"/>
          <c:showBubbleSize val="0"/>
        </c:dLbls>
        <c:smooth val="0"/>
        <c:axId val="490676224"/>
        <c:axId val="529319040"/>
      </c:lineChart>
      <c:catAx>
        <c:axId val="490676224"/>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MY" sz="900"/>
                  <a:t>Wavenumber</a:t>
                </a:r>
                <a:r>
                  <a:rPr lang="en-MY" sz="900" baseline="0"/>
                  <a:t> (cm</a:t>
                </a:r>
                <a:r>
                  <a:rPr lang="en-MY" sz="900" baseline="30000"/>
                  <a:t>-1</a:t>
                </a:r>
                <a:r>
                  <a:rPr lang="en-MY" sz="900" baseline="0"/>
                  <a:t>)</a:t>
                </a:r>
                <a:endParaRPr lang="en-MY" sz="900"/>
              </a:p>
            </c:rich>
          </c:tx>
          <c:overlay val="0"/>
          <c:spPr>
            <a:noFill/>
            <a:ln>
              <a:noFill/>
            </a:ln>
            <a:effectLst/>
          </c:sp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529319040"/>
        <c:crosses val="autoZero"/>
        <c:auto val="0"/>
        <c:lblAlgn val="ctr"/>
        <c:lblOffset val="50"/>
        <c:tickLblSkip val="200"/>
        <c:noMultiLvlLbl val="0"/>
      </c:catAx>
      <c:valAx>
        <c:axId val="5293190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 T</a:t>
                </a:r>
              </a:p>
            </c:rich>
          </c:tx>
          <c:layout>
            <c:manualLayout>
              <c:xMode val="edge"/>
              <c:yMode val="edge"/>
              <c:x val="0"/>
              <c:y val="0.21582868665022023"/>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90676224"/>
        <c:crossesAt val="20"/>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userShapes r:id="rId3"/>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10947580150612"/>
          <c:y val="6.4892926670992862E-2"/>
          <c:w val="0.84607035101920669"/>
          <c:h val="0.58255453305196037"/>
        </c:manualLayout>
      </c:layout>
      <c:lineChart>
        <c:grouping val="standard"/>
        <c:varyColors val="0"/>
        <c:ser>
          <c:idx val="0"/>
          <c:order val="0"/>
          <c:tx>
            <c:v>pva 4g</c:v>
          </c:tx>
          <c:spPr>
            <a:ln w="28575" cap="rnd">
              <a:solidFill>
                <a:schemeClr val="accent1"/>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B$2:$B$3487</c:f>
              <c:numCache>
                <c:formatCode>General</c:formatCode>
                <c:ptCount val="3486"/>
                <c:pt idx="0">
                  <c:v>96.036057</c:v>
                </c:pt>
                <c:pt idx="1">
                  <c:v>96.015777</c:v>
                </c:pt>
                <c:pt idx="2">
                  <c:v>95.998480000000001</c:v>
                </c:pt>
                <c:pt idx="3">
                  <c:v>95.997842000000006</c:v>
                </c:pt>
                <c:pt idx="4">
                  <c:v>96.011994000000001</c:v>
                </c:pt>
                <c:pt idx="5">
                  <c:v>96.028700999999998</c:v>
                </c:pt>
                <c:pt idx="6">
                  <c:v>96.038180999999994</c:v>
                </c:pt>
                <c:pt idx="7">
                  <c:v>96.039261999999994</c:v>
                </c:pt>
                <c:pt idx="8">
                  <c:v>96.035996999999995</c:v>
                </c:pt>
                <c:pt idx="9">
                  <c:v>96.032577000000003</c:v>
                </c:pt>
                <c:pt idx="10">
                  <c:v>96.030732</c:v>
                </c:pt>
                <c:pt idx="11">
                  <c:v>96.028356000000002</c:v>
                </c:pt>
                <c:pt idx="12">
                  <c:v>96.020797000000002</c:v>
                </c:pt>
                <c:pt idx="13">
                  <c:v>96.006039999999999</c:v>
                </c:pt>
                <c:pt idx="14">
                  <c:v>95.988750999999993</c:v>
                </c:pt>
                <c:pt idx="15">
                  <c:v>95.977514999999997</c:v>
                </c:pt>
                <c:pt idx="16">
                  <c:v>95.977536999999998</c:v>
                </c:pt>
                <c:pt idx="17">
                  <c:v>95.987367000000006</c:v>
                </c:pt>
                <c:pt idx="18">
                  <c:v>96.002387999999996</c:v>
                </c:pt>
                <c:pt idx="19">
                  <c:v>96.018478999999999</c:v>
                </c:pt>
                <c:pt idx="20">
                  <c:v>96.031227999999999</c:v>
                </c:pt>
                <c:pt idx="21">
                  <c:v>96.034650999999997</c:v>
                </c:pt>
                <c:pt idx="22">
                  <c:v>96.023774000000003</c:v>
                </c:pt>
                <c:pt idx="23">
                  <c:v>95.999654000000007</c:v>
                </c:pt>
                <c:pt idx="24">
                  <c:v>95.971507000000003</c:v>
                </c:pt>
                <c:pt idx="25">
                  <c:v>95.952440999999993</c:v>
                </c:pt>
                <c:pt idx="26">
                  <c:v>95.950515999999993</c:v>
                </c:pt>
                <c:pt idx="27">
                  <c:v>95.962930999999998</c:v>
                </c:pt>
                <c:pt idx="28">
                  <c:v>95.979776000000001</c:v>
                </c:pt>
                <c:pt idx="29">
                  <c:v>95.992493999999994</c:v>
                </c:pt>
                <c:pt idx="30">
                  <c:v>95.997679000000005</c:v>
                </c:pt>
                <c:pt idx="31">
                  <c:v>95.993471999999997</c:v>
                </c:pt>
                <c:pt idx="32">
                  <c:v>95.976495</c:v>
                </c:pt>
                <c:pt idx="33">
                  <c:v>95.946010000000001</c:v>
                </c:pt>
                <c:pt idx="34">
                  <c:v>95.909486000000001</c:v>
                </c:pt>
                <c:pt idx="35">
                  <c:v>95.879852</c:v>
                </c:pt>
                <c:pt idx="36">
                  <c:v>95.866141999999996</c:v>
                </c:pt>
                <c:pt idx="37">
                  <c:v>95.868307999999999</c:v>
                </c:pt>
                <c:pt idx="38">
                  <c:v>95.881630000000001</c:v>
                </c:pt>
                <c:pt idx="39">
                  <c:v>95.903194999999997</c:v>
                </c:pt>
                <c:pt idx="40">
                  <c:v>95.931888999999998</c:v>
                </c:pt>
                <c:pt idx="41">
                  <c:v>95.963587000000004</c:v>
                </c:pt>
                <c:pt idx="42">
                  <c:v>95.989490000000004</c:v>
                </c:pt>
                <c:pt idx="43">
                  <c:v>95.999671000000006</c:v>
                </c:pt>
                <c:pt idx="44">
                  <c:v>95.987904</c:v>
                </c:pt>
                <c:pt idx="45">
                  <c:v>95.954631000000006</c:v>
                </c:pt>
                <c:pt idx="46">
                  <c:v>95.906893999999994</c:v>
                </c:pt>
                <c:pt idx="47">
                  <c:v>95.856232000000006</c:v>
                </c:pt>
                <c:pt idx="48">
                  <c:v>95.814567999999994</c:v>
                </c:pt>
                <c:pt idx="49">
                  <c:v>95.788314</c:v>
                </c:pt>
                <c:pt idx="50">
                  <c:v>95.774538000000007</c:v>
                </c:pt>
                <c:pt idx="51">
                  <c:v>95.763790999999998</c:v>
                </c:pt>
                <c:pt idx="52">
                  <c:v>95.748727000000002</c:v>
                </c:pt>
                <c:pt idx="53">
                  <c:v>95.731573999999995</c:v>
                </c:pt>
                <c:pt idx="54">
                  <c:v>95.723703</c:v>
                </c:pt>
                <c:pt idx="55">
                  <c:v>95.736491999999998</c:v>
                </c:pt>
                <c:pt idx="56">
                  <c:v>95.771958999999995</c:v>
                </c:pt>
                <c:pt idx="57">
                  <c:v>95.823364999999995</c:v>
                </c:pt>
                <c:pt idx="58">
                  <c:v>95.880885000000006</c:v>
                </c:pt>
                <c:pt idx="59">
                  <c:v>95.933085000000005</c:v>
                </c:pt>
                <c:pt idx="60">
                  <c:v>95.968441999999996</c:v>
                </c:pt>
                <c:pt idx="61">
                  <c:v>95.978864999999999</c:v>
                </c:pt>
                <c:pt idx="62">
                  <c:v>95.963693000000006</c:v>
                </c:pt>
                <c:pt idx="63">
                  <c:v>95.930531000000002</c:v>
                </c:pt>
                <c:pt idx="64">
                  <c:v>95.889914000000005</c:v>
                </c:pt>
                <c:pt idx="65">
                  <c:v>95.849784</c:v>
                </c:pt>
                <c:pt idx="66">
                  <c:v>95.815475000000006</c:v>
                </c:pt>
                <c:pt idx="67">
                  <c:v>95.794017999999994</c:v>
                </c:pt>
                <c:pt idx="68">
                  <c:v>95.792477000000005</c:v>
                </c:pt>
                <c:pt idx="69">
                  <c:v>95.806192999999993</c:v>
                </c:pt>
                <c:pt idx="70">
                  <c:v>95.819812999999996</c:v>
                </c:pt>
                <c:pt idx="71">
                  <c:v>95.827089000000001</c:v>
                </c:pt>
                <c:pt idx="72">
                  <c:v>95.839258999999998</c:v>
                </c:pt>
                <c:pt idx="73">
                  <c:v>95.868955</c:v>
                </c:pt>
                <c:pt idx="74">
                  <c:v>95.910870000000003</c:v>
                </c:pt>
                <c:pt idx="75">
                  <c:v>95.944856999999999</c:v>
                </c:pt>
                <c:pt idx="76">
                  <c:v>95.959909999999994</c:v>
                </c:pt>
                <c:pt idx="77">
                  <c:v>95.966994999999997</c:v>
                </c:pt>
                <c:pt idx="78">
                  <c:v>95.983949999999993</c:v>
                </c:pt>
                <c:pt idx="79">
                  <c:v>96.015022999999999</c:v>
                </c:pt>
                <c:pt idx="80">
                  <c:v>96.044391000000005</c:v>
                </c:pt>
                <c:pt idx="81">
                  <c:v>96.044824000000006</c:v>
                </c:pt>
                <c:pt idx="82">
                  <c:v>96.000414000000006</c:v>
                </c:pt>
                <c:pt idx="83">
                  <c:v>95.925220999999993</c:v>
                </c:pt>
                <c:pt idx="84">
                  <c:v>95.851547999999994</c:v>
                </c:pt>
                <c:pt idx="85">
                  <c:v>95.802915999999996</c:v>
                </c:pt>
                <c:pt idx="86">
                  <c:v>95.785884999999993</c:v>
                </c:pt>
                <c:pt idx="87">
                  <c:v>95.794464000000005</c:v>
                </c:pt>
                <c:pt idx="88">
                  <c:v>95.814476999999997</c:v>
                </c:pt>
                <c:pt idx="89">
                  <c:v>95.827214999999995</c:v>
                </c:pt>
                <c:pt idx="90">
                  <c:v>95.818471000000002</c:v>
                </c:pt>
                <c:pt idx="91">
                  <c:v>95.789991000000001</c:v>
                </c:pt>
                <c:pt idx="92">
                  <c:v>95.760934000000006</c:v>
                </c:pt>
                <c:pt idx="93">
                  <c:v>95.755322000000007</c:v>
                </c:pt>
                <c:pt idx="94">
                  <c:v>95.781412000000003</c:v>
                </c:pt>
                <c:pt idx="95">
                  <c:v>95.823474000000004</c:v>
                </c:pt>
                <c:pt idx="96">
                  <c:v>95.861092999999997</c:v>
                </c:pt>
                <c:pt idx="97">
                  <c:v>95.889821999999995</c:v>
                </c:pt>
                <c:pt idx="98">
                  <c:v>95.910482000000002</c:v>
                </c:pt>
                <c:pt idx="99">
                  <c:v>95.912935000000004</c:v>
                </c:pt>
                <c:pt idx="100">
                  <c:v>95.890099000000006</c:v>
                </c:pt>
                <c:pt idx="101">
                  <c:v>95.856485000000006</c:v>
                </c:pt>
                <c:pt idx="102">
                  <c:v>95.831800000000001</c:v>
                </c:pt>
                <c:pt idx="103">
                  <c:v>95.817914999999999</c:v>
                </c:pt>
                <c:pt idx="104">
                  <c:v>95.809030000000007</c:v>
                </c:pt>
                <c:pt idx="105">
                  <c:v>95.808179999999993</c:v>
                </c:pt>
                <c:pt idx="106">
                  <c:v>95.821629000000001</c:v>
                </c:pt>
                <c:pt idx="107">
                  <c:v>95.837858999999995</c:v>
                </c:pt>
                <c:pt idx="108">
                  <c:v>95.832353999999995</c:v>
                </c:pt>
                <c:pt idx="109">
                  <c:v>95.799312</c:v>
                </c:pt>
                <c:pt idx="110">
                  <c:v>95.760919000000001</c:v>
                </c:pt>
                <c:pt idx="111">
                  <c:v>95.750681999999998</c:v>
                </c:pt>
                <c:pt idx="112">
                  <c:v>95.787116999999995</c:v>
                </c:pt>
                <c:pt idx="113">
                  <c:v>95.845202</c:v>
                </c:pt>
                <c:pt idx="114">
                  <c:v>95.870919999999998</c:v>
                </c:pt>
                <c:pt idx="115">
                  <c:v>95.846286000000006</c:v>
                </c:pt>
                <c:pt idx="116">
                  <c:v>95.813332000000003</c:v>
                </c:pt>
                <c:pt idx="117">
                  <c:v>95.816044000000005</c:v>
                </c:pt>
                <c:pt idx="118">
                  <c:v>95.847042999999999</c:v>
                </c:pt>
                <c:pt idx="119">
                  <c:v>95.862178999999998</c:v>
                </c:pt>
                <c:pt idx="120">
                  <c:v>95.844023000000007</c:v>
                </c:pt>
                <c:pt idx="121">
                  <c:v>95.816989000000007</c:v>
                </c:pt>
                <c:pt idx="122">
                  <c:v>95.803915000000003</c:v>
                </c:pt>
                <c:pt idx="123">
                  <c:v>95.804624000000004</c:v>
                </c:pt>
                <c:pt idx="124">
                  <c:v>95.796790999999999</c:v>
                </c:pt>
                <c:pt idx="125">
                  <c:v>95.755422999999993</c:v>
                </c:pt>
                <c:pt idx="126">
                  <c:v>95.692661999999999</c:v>
                </c:pt>
                <c:pt idx="127">
                  <c:v>95.658642</c:v>
                </c:pt>
                <c:pt idx="128">
                  <c:v>95.682287000000002</c:v>
                </c:pt>
                <c:pt idx="129">
                  <c:v>95.732938000000004</c:v>
                </c:pt>
                <c:pt idx="130">
                  <c:v>95.765636999999998</c:v>
                </c:pt>
                <c:pt idx="131">
                  <c:v>95.777771000000001</c:v>
                </c:pt>
                <c:pt idx="132">
                  <c:v>95.792888000000005</c:v>
                </c:pt>
                <c:pt idx="133">
                  <c:v>95.821434999999994</c:v>
                </c:pt>
                <c:pt idx="134">
                  <c:v>95.844513000000006</c:v>
                </c:pt>
                <c:pt idx="135">
                  <c:v>95.832030000000003</c:v>
                </c:pt>
                <c:pt idx="136">
                  <c:v>95.792775000000006</c:v>
                </c:pt>
                <c:pt idx="137">
                  <c:v>95.770366999999993</c:v>
                </c:pt>
                <c:pt idx="138">
                  <c:v>95.773351000000005</c:v>
                </c:pt>
                <c:pt idx="139">
                  <c:v>95.764409999999998</c:v>
                </c:pt>
                <c:pt idx="140">
                  <c:v>95.708726999999996</c:v>
                </c:pt>
                <c:pt idx="141">
                  <c:v>95.605771000000004</c:v>
                </c:pt>
                <c:pt idx="142">
                  <c:v>95.495213000000007</c:v>
                </c:pt>
                <c:pt idx="143">
                  <c:v>95.446141999999995</c:v>
                </c:pt>
                <c:pt idx="144">
                  <c:v>95.519130000000004</c:v>
                </c:pt>
                <c:pt idx="145">
                  <c:v>95.684721999999994</c:v>
                </c:pt>
                <c:pt idx="146">
                  <c:v>95.805001000000004</c:v>
                </c:pt>
                <c:pt idx="147">
                  <c:v>95.806545</c:v>
                </c:pt>
                <c:pt idx="148">
                  <c:v>95.777023</c:v>
                </c:pt>
                <c:pt idx="149">
                  <c:v>95.781643000000003</c:v>
                </c:pt>
                <c:pt idx="150">
                  <c:v>95.815017999999995</c:v>
                </c:pt>
                <c:pt idx="151">
                  <c:v>95.857712000000006</c:v>
                </c:pt>
                <c:pt idx="152">
                  <c:v>95.895161999999999</c:v>
                </c:pt>
                <c:pt idx="153">
                  <c:v>95.917832000000004</c:v>
                </c:pt>
                <c:pt idx="154">
                  <c:v>95.918143999999998</c:v>
                </c:pt>
                <c:pt idx="155">
                  <c:v>95.890131999999994</c:v>
                </c:pt>
                <c:pt idx="156">
                  <c:v>95.836214999999996</c:v>
                </c:pt>
                <c:pt idx="157">
                  <c:v>95.771519999999995</c:v>
                </c:pt>
                <c:pt idx="158">
                  <c:v>95.716134999999994</c:v>
                </c:pt>
                <c:pt idx="159">
                  <c:v>95.676756999999995</c:v>
                </c:pt>
                <c:pt idx="160">
                  <c:v>95.637055000000004</c:v>
                </c:pt>
                <c:pt idx="161">
                  <c:v>95.581689999999995</c:v>
                </c:pt>
                <c:pt idx="162">
                  <c:v>95.530597</c:v>
                </c:pt>
                <c:pt idx="163">
                  <c:v>95.517944999999997</c:v>
                </c:pt>
                <c:pt idx="164">
                  <c:v>95.552153000000004</c:v>
                </c:pt>
                <c:pt idx="165">
                  <c:v>95.622551999999999</c:v>
                </c:pt>
                <c:pt idx="166">
                  <c:v>95.710057000000006</c:v>
                </c:pt>
                <c:pt idx="167">
                  <c:v>95.784488999999994</c:v>
                </c:pt>
                <c:pt idx="168">
                  <c:v>95.818145000000001</c:v>
                </c:pt>
                <c:pt idx="169">
                  <c:v>95.811333000000005</c:v>
                </c:pt>
                <c:pt idx="170">
                  <c:v>95.791225999999995</c:v>
                </c:pt>
                <c:pt idx="171">
                  <c:v>95.780028999999999</c:v>
                </c:pt>
                <c:pt idx="172">
                  <c:v>95.771231999999998</c:v>
                </c:pt>
                <c:pt idx="173">
                  <c:v>95.740907000000007</c:v>
                </c:pt>
                <c:pt idx="174">
                  <c:v>95.683407000000003</c:v>
                </c:pt>
                <c:pt idx="175">
                  <c:v>95.625380000000007</c:v>
                </c:pt>
                <c:pt idx="176">
                  <c:v>95.600513000000007</c:v>
                </c:pt>
                <c:pt idx="177">
                  <c:v>95.605474999999998</c:v>
                </c:pt>
                <c:pt idx="178">
                  <c:v>95.595571000000007</c:v>
                </c:pt>
                <c:pt idx="179">
                  <c:v>95.564142000000004</c:v>
                </c:pt>
                <c:pt idx="180">
                  <c:v>95.558425</c:v>
                </c:pt>
                <c:pt idx="181">
                  <c:v>95.598498000000006</c:v>
                </c:pt>
                <c:pt idx="182">
                  <c:v>95.663854000000001</c:v>
                </c:pt>
                <c:pt idx="183">
                  <c:v>95.718647000000004</c:v>
                </c:pt>
                <c:pt idx="184">
                  <c:v>95.755449999999996</c:v>
                </c:pt>
                <c:pt idx="185">
                  <c:v>95.799340999999998</c:v>
                </c:pt>
                <c:pt idx="186">
                  <c:v>95.852237000000002</c:v>
                </c:pt>
                <c:pt idx="187">
                  <c:v>95.889094999999998</c:v>
                </c:pt>
                <c:pt idx="188">
                  <c:v>95.892223999999999</c:v>
                </c:pt>
                <c:pt idx="189">
                  <c:v>95.868500999999995</c:v>
                </c:pt>
                <c:pt idx="190">
                  <c:v>95.840001999999998</c:v>
                </c:pt>
                <c:pt idx="191">
                  <c:v>95.812813000000006</c:v>
                </c:pt>
                <c:pt idx="192">
                  <c:v>95.765984000000003</c:v>
                </c:pt>
                <c:pt idx="193">
                  <c:v>95.694027000000006</c:v>
                </c:pt>
                <c:pt idx="194">
                  <c:v>95.632306999999997</c:v>
                </c:pt>
                <c:pt idx="195">
                  <c:v>95.620345999999998</c:v>
                </c:pt>
                <c:pt idx="196">
                  <c:v>95.669893999999999</c:v>
                </c:pt>
                <c:pt idx="197">
                  <c:v>95.742537999999996</c:v>
                </c:pt>
                <c:pt idx="198">
                  <c:v>95.776892000000004</c:v>
                </c:pt>
                <c:pt idx="199">
                  <c:v>95.774305999999996</c:v>
                </c:pt>
                <c:pt idx="200">
                  <c:v>95.784827000000007</c:v>
                </c:pt>
                <c:pt idx="201">
                  <c:v>95.828813999999994</c:v>
                </c:pt>
                <c:pt idx="202">
                  <c:v>95.892351000000005</c:v>
                </c:pt>
                <c:pt idx="203">
                  <c:v>95.949956999999998</c:v>
                </c:pt>
                <c:pt idx="204">
                  <c:v>95.984335999999999</c:v>
                </c:pt>
                <c:pt idx="205">
                  <c:v>95.995941000000002</c:v>
                </c:pt>
                <c:pt idx="206">
                  <c:v>95.994895</c:v>
                </c:pt>
                <c:pt idx="207">
                  <c:v>95.98751</c:v>
                </c:pt>
                <c:pt idx="208">
                  <c:v>95.969410999999994</c:v>
                </c:pt>
                <c:pt idx="209">
                  <c:v>95.928787999999997</c:v>
                </c:pt>
                <c:pt idx="210">
                  <c:v>95.858423999999999</c:v>
                </c:pt>
                <c:pt idx="211">
                  <c:v>95.768208000000001</c:v>
                </c:pt>
                <c:pt idx="212">
                  <c:v>95.685657000000006</c:v>
                </c:pt>
                <c:pt idx="213">
                  <c:v>95.642217000000002</c:v>
                </c:pt>
                <c:pt idx="214">
                  <c:v>95.654380000000003</c:v>
                </c:pt>
                <c:pt idx="215">
                  <c:v>95.708326</c:v>
                </c:pt>
                <c:pt idx="216">
                  <c:v>95.765921000000006</c:v>
                </c:pt>
                <c:pt idx="217">
                  <c:v>95.794684000000004</c:v>
                </c:pt>
                <c:pt idx="218">
                  <c:v>95.785967999999997</c:v>
                </c:pt>
                <c:pt idx="219">
                  <c:v>95.746561</c:v>
                </c:pt>
                <c:pt idx="220">
                  <c:v>95.696475000000007</c:v>
                </c:pt>
                <c:pt idx="221">
                  <c:v>95.671665000000004</c:v>
                </c:pt>
                <c:pt idx="222">
                  <c:v>95.697299999999998</c:v>
                </c:pt>
                <c:pt idx="223">
                  <c:v>95.765731000000002</c:v>
                </c:pt>
                <c:pt idx="224">
                  <c:v>95.849365000000006</c:v>
                </c:pt>
                <c:pt idx="225">
                  <c:v>95.916813000000005</c:v>
                </c:pt>
                <c:pt idx="226">
                  <c:v>95.943200000000004</c:v>
                </c:pt>
                <c:pt idx="227">
                  <c:v>95.918531999999999</c:v>
                </c:pt>
                <c:pt idx="228">
                  <c:v>95.847174999999993</c:v>
                </c:pt>
                <c:pt idx="229">
                  <c:v>95.747343000000001</c:v>
                </c:pt>
                <c:pt idx="230">
                  <c:v>95.656127999999995</c:v>
                </c:pt>
                <c:pt idx="231">
                  <c:v>95.610569999999996</c:v>
                </c:pt>
                <c:pt idx="232">
                  <c:v>95.622247999999999</c:v>
                </c:pt>
                <c:pt idx="233">
                  <c:v>95.678753999999998</c:v>
                </c:pt>
                <c:pt idx="234">
                  <c:v>95.748600999999994</c:v>
                </c:pt>
                <c:pt idx="235">
                  <c:v>95.791157999999996</c:v>
                </c:pt>
                <c:pt idx="236">
                  <c:v>95.784805000000006</c:v>
                </c:pt>
                <c:pt idx="237">
                  <c:v>95.742418000000001</c:v>
                </c:pt>
                <c:pt idx="238">
                  <c:v>95.694040999999999</c:v>
                </c:pt>
                <c:pt idx="239">
                  <c:v>95.660338999999993</c:v>
                </c:pt>
                <c:pt idx="240">
                  <c:v>95.647626000000002</c:v>
                </c:pt>
                <c:pt idx="241">
                  <c:v>95.659191000000007</c:v>
                </c:pt>
                <c:pt idx="242">
                  <c:v>95.690595000000002</c:v>
                </c:pt>
                <c:pt idx="243">
                  <c:v>95.721208000000004</c:v>
                </c:pt>
                <c:pt idx="244">
                  <c:v>95.730575999999999</c:v>
                </c:pt>
                <c:pt idx="245">
                  <c:v>95.719455999999994</c:v>
                </c:pt>
                <c:pt idx="246">
                  <c:v>95.709601000000006</c:v>
                </c:pt>
                <c:pt idx="247">
                  <c:v>95.716395000000006</c:v>
                </c:pt>
                <c:pt idx="248">
                  <c:v>95.712909999999994</c:v>
                </c:pt>
                <c:pt idx="249">
                  <c:v>95.651878999999994</c:v>
                </c:pt>
                <c:pt idx="250">
                  <c:v>95.545737000000003</c:v>
                </c:pt>
                <c:pt idx="251">
                  <c:v>95.452786000000003</c:v>
                </c:pt>
                <c:pt idx="252">
                  <c:v>95.411130999999997</c:v>
                </c:pt>
                <c:pt idx="253">
                  <c:v>95.424017000000006</c:v>
                </c:pt>
                <c:pt idx="254">
                  <c:v>95.428989000000001</c:v>
                </c:pt>
                <c:pt idx="255">
                  <c:v>95.368114000000006</c:v>
                </c:pt>
                <c:pt idx="256">
                  <c:v>95.325201000000007</c:v>
                </c:pt>
                <c:pt idx="257">
                  <c:v>95.394750999999999</c:v>
                </c:pt>
                <c:pt idx="258">
                  <c:v>95.538353999999998</c:v>
                </c:pt>
                <c:pt idx="259">
                  <c:v>95.672897000000006</c:v>
                </c:pt>
                <c:pt idx="260">
                  <c:v>95.749841000000004</c:v>
                </c:pt>
                <c:pt idx="261">
                  <c:v>95.768033000000003</c:v>
                </c:pt>
                <c:pt idx="262">
                  <c:v>95.747112999999999</c:v>
                </c:pt>
                <c:pt idx="263">
                  <c:v>95.687996999999996</c:v>
                </c:pt>
                <c:pt idx="264">
                  <c:v>95.593582999999995</c:v>
                </c:pt>
                <c:pt idx="265">
                  <c:v>95.532151999999996</c:v>
                </c:pt>
                <c:pt idx="266">
                  <c:v>95.570622999999998</c:v>
                </c:pt>
                <c:pt idx="267">
                  <c:v>95.671987000000001</c:v>
                </c:pt>
                <c:pt idx="268">
                  <c:v>95.757881999999995</c:v>
                </c:pt>
                <c:pt idx="269">
                  <c:v>95.798169999999999</c:v>
                </c:pt>
                <c:pt idx="270">
                  <c:v>95.814850000000007</c:v>
                </c:pt>
                <c:pt idx="271">
                  <c:v>95.839603999999994</c:v>
                </c:pt>
                <c:pt idx="272">
                  <c:v>95.875187999999994</c:v>
                </c:pt>
                <c:pt idx="273">
                  <c:v>95.892723000000004</c:v>
                </c:pt>
                <c:pt idx="274">
                  <c:v>95.870992999999999</c:v>
                </c:pt>
                <c:pt idx="275">
                  <c:v>95.828643</c:v>
                </c:pt>
                <c:pt idx="276">
                  <c:v>95.797805999999994</c:v>
                </c:pt>
                <c:pt idx="277">
                  <c:v>95.785435000000007</c:v>
                </c:pt>
                <c:pt idx="278">
                  <c:v>95.780466000000004</c:v>
                </c:pt>
                <c:pt idx="279">
                  <c:v>95.777040999999997</c:v>
                </c:pt>
                <c:pt idx="280">
                  <c:v>95.774595000000005</c:v>
                </c:pt>
                <c:pt idx="281">
                  <c:v>95.766158000000004</c:v>
                </c:pt>
                <c:pt idx="282">
                  <c:v>95.741704999999996</c:v>
                </c:pt>
                <c:pt idx="283">
                  <c:v>95.704032999999995</c:v>
                </c:pt>
                <c:pt idx="284">
                  <c:v>95.674385000000001</c:v>
                </c:pt>
                <c:pt idx="285">
                  <c:v>95.679277999999996</c:v>
                </c:pt>
                <c:pt idx="286">
                  <c:v>95.728267000000002</c:v>
                </c:pt>
                <c:pt idx="287">
                  <c:v>95.794745000000006</c:v>
                </c:pt>
                <c:pt idx="288">
                  <c:v>95.835843999999994</c:v>
                </c:pt>
                <c:pt idx="289">
                  <c:v>95.848455000000001</c:v>
                </c:pt>
                <c:pt idx="290">
                  <c:v>95.858984000000007</c:v>
                </c:pt>
                <c:pt idx="291">
                  <c:v>95.867726000000005</c:v>
                </c:pt>
                <c:pt idx="292">
                  <c:v>95.859954000000002</c:v>
                </c:pt>
                <c:pt idx="293">
                  <c:v>95.835407000000004</c:v>
                </c:pt>
                <c:pt idx="294">
                  <c:v>95.810111000000006</c:v>
                </c:pt>
                <c:pt idx="295">
                  <c:v>95.805715000000006</c:v>
                </c:pt>
                <c:pt idx="296">
                  <c:v>95.832417000000007</c:v>
                </c:pt>
                <c:pt idx="297">
                  <c:v>95.876096000000004</c:v>
                </c:pt>
                <c:pt idx="298">
                  <c:v>95.909085000000005</c:v>
                </c:pt>
                <c:pt idx="299">
                  <c:v>95.919236999999995</c:v>
                </c:pt>
                <c:pt idx="300">
                  <c:v>95.915595999999994</c:v>
                </c:pt>
                <c:pt idx="301">
                  <c:v>95.906983999999994</c:v>
                </c:pt>
                <c:pt idx="302">
                  <c:v>95.887907999999996</c:v>
                </c:pt>
                <c:pt idx="303">
                  <c:v>95.845825000000005</c:v>
                </c:pt>
                <c:pt idx="304">
                  <c:v>95.779447000000005</c:v>
                </c:pt>
                <c:pt idx="305">
                  <c:v>95.704616999999999</c:v>
                </c:pt>
                <c:pt idx="306">
                  <c:v>95.646593999999993</c:v>
                </c:pt>
                <c:pt idx="307">
                  <c:v>95.632947000000001</c:v>
                </c:pt>
                <c:pt idx="308">
                  <c:v>95.684119999999993</c:v>
                </c:pt>
                <c:pt idx="309">
                  <c:v>95.781234999999995</c:v>
                </c:pt>
                <c:pt idx="310">
                  <c:v>95.845151000000001</c:v>
                </c:pt>
                <c:pt idx="311">
                  <c:v>95.817131000000003</c:v>
                </c:pt>
                <c:pt idx="312">
                  <c:v>95.738551000000001</c:v>
                </c:pt>
                <c:pt idx="313">
                  <c:v>95.676936999999995</c:v>
                </c:pt>
                <c:pt idx="314">
                  <c:v>95.654814999999999</c:v>
                </c:pt>
                <c:pt idx="315">
                  <c:v>95.660627000000005</c:v>
                </c:pt>
                <c:pt idx="316">
                  <c:v>95.671075000000002</c:v>
                </c:pt>
                <c:pt idx="317">
                  <c:v>95.670100000000005</c:v>
                </c:pt>
                <c:pt idx="318">
                  <c:v>95.656903999999997</c:v>
                </c:pt>
                <c:pt idx="319">
                  <c:v>95.639807000000005</c:v>
                </c:pt>
                <c:pt idx="320">
                  <c:v>95.629507000000004</c:v>
                </c:pt>
                <c:pt idx="321">
                  <c:v>95.636814999999999</c:v>
                </c:pt>
                <c:pt idx="322">
                  <c:v>95.660331999999997</c:v>
                </c:pt>
                <c:pt idx="323">
                  <c:v>95.647643000000002</c:v>
                </c:pt>
                <c:pt idx="324">
                  <c:v>95.555400000000006</c:v>
                </c:pt>
                <c:pt idx="325">
                  <c:v>95.459095000000005</c:v>
                </c:pt>
                <c:pt idx="326">
                  <c:v>95.433818000000002</c:v>
                </c:pt>
                <c:pt idx="327">
                  <c:v>95.468560999999994</c:v>
                </c:pt>
                <c:pt idx="328">
                  <c:v>95.528103000000002</c:v>
                </c:pt>
                <c:pt idx="329">
                  <c:v>95.556531000000007</c:v>
                </c:pt>
                <c:pt idx="330">
                  <c:v>95.535786999999999</c:v>
                </c:pt>
                <c:pt idx="331">
                  <c:v>95.530007999999995</c:v>
                </c:pt>
                <c:pt idx="332">
                  <c:v>95.572057000000001</c:v>
                </c:pt>
                <c:pt idx="333">
                  <c:v>95.628964999999994</c:v>
                </c:pt>
                <c:pt idx="334">
                  <c:v>95.666459000000003</c:v>
                </c:pt>
                <c:pt idx="335">
                  <c:v>95.672860999999997</c:v>
                </c:pt>
                <c:pt idx="336">
                  <c:v>95.657319999999999</c:v>
                </c:pt>
                <c:pt idx="337">
                  <c:v>95.636297999999996</c:v>
                </c:pt>
                <c:pt idx="338">
                  <c:v>95.614752999999993</c:v>
                </c:pt>
                <c:pt idx="339">
                  <c:v>95.584023999999999</c:v>
                </c:pt>
                <c:pt idx="340">
                  <c:v>95.538624999999996</c:v>
                </c:pt>
                <c:pt idx="341">
                  <c:v>95.487554000000003</c:v>
                </c:pt>
                <c:pt idx="342">
                  <c:v>95.440617000000003</c:v>
                </c:pt>
                <c:pt idx="343">
                  <c:v>95.39931</c:v>
                </c:pt>
                <c:pt idx="344">
                  <c:v>95.364953999999997</c:v>
                </c:pt>
                <c:pt idx="345">
                  <c:v>95.333667000000005</c:v>
                </c:pt>
                <c:pt idx="346">
                  <c:v>95.299603000000005</c:v>
                </c:pt>
                <c:pt idx="347">
                  <c:v>95.271017000000001</c:v>
                </c:pt>
                <c:pt idx="348">
                  <c:v>95.262011999999999</c:v>
                </c:pt>
                <c:pt idx="349">
                  <c:v>95.261283000000006</c:v>
                </c:pt>
                <c:pt idx="350">
                  <c:v>95.246419000000003</c:v>
                </c:pt>
                <c:pt idx="351">
                  <c:v>95.241556000000003</c:v>
                </c:pt>
                <c:pt idx="352">
                  <c:v>95.266189999999995</c:v>
                </c:pt>
                <c:pt idx="353">
                  <c:v>95.290300999999999</c:v>
                </c:pt>
                <c:pt idx="354">
                  <c:v>95.302358999999996</c:v>
                </c:pt>
                <c:pt idx="355">
                  <c:v>95.316512000000003</c:v>
                </c:pt>
                <c:pt idx="356">
                  <c:v>95.341498999999999</c:v>
                </c:pt>
                <c:pt idx="357">
                  <c:v>95.372011000000001</c:v>
                </c:pt>
                <c:pt idx="358">
                  <c:v>95.393849000000003</c:v>
                </c:pt>
                <c:pt idx="359">
                  <c:v>95.394063000000003</c:v>
                </c:pt>
                <c:pt idx="360">
                  <c:v>95.363996999999998</c:v>
                </c:pt>
                <c:pt idx="361">
                  <c:v>95.304044000000005</c:v>
                </c:pt>
                <c:pt idx="362">
                  <c:v>95.230412000000001</c:v>
                </c:pt>
                <c:pt idx="363">
                  <c:v>95.169770999999997</c:v>
                </c:pt>
                <c:pt idx="364">
                  <c:v>95.136899999999997</c:v>
                </c:pt>
                <c:pt idx="365">
                  <c:v>95.118843999999996</c:v>
                </c:pt>
                <c:pt idx="366">
                  <c:v>95.088442000000001</c:v>
                </c:pt>
                <c:pt idx="367">
                  <c:v>95.036778999999996</c:v>
                </c:pt>
                <c:pt idx="368">
                  <c:v>94.987719999999996</c:v>
                </c:pt>
                <c:pt idx="369">
                  <c:v>94.965333000000001</c:v>
                </c:pt>
                <c:pt idx="370">
                  <c:v>94.947333</c:v>
                </c:pt>
                <c:pt idx="371">
                  <c:v>94.924467000000007</c:v>
                </c:pt>
                <c:pt idx="372">
                  <c:v>94.934822999999994</c:v>
                </c:pt>
                <c:pt idx="373">
                  <c:v>94.967693999999995</c:v>
                </c:pt>
                <c:pt idx="374">
                  <c:v>94.982482000000005</c:v>
                </c:pt>
                <c:pt idx="375">
                  <c:v>94.970907999999994</c:v>
                </c:pt>
                <c:pt idx="376">
                  <c:v>94.949698999999995</c:v>
                </c:pt>
                <c:pt idx="377">
                  <c:v>94.943928</c:v>
                </c:pt>
                <c:pt idx="378">
                  <c:v>94.966977999999997</c:v>
                </c:pt>
                <c:pt idx="379">
                  <c:v>94.996859000000001</c:v>
                </c:pt>
                <c:pt idx="380">
                  <c:v>94.978875000000002</c:v>
                </c:pt>
                <c:pt idx="381">
                  <c:v>94.892411999999993</c:v>
                </c:pt>
                <c:pt idx="382">
                  <c:v>94.784841999999998</c:v>
                </c:pt>
                <c:pt idx="383">
                  <c:v>94.704937000000001</c:v>
                </c:pt>
                <c:pt idx="384">
                  <c:v>94.660876999999999</c:v>
                </c:pt>
                <c:pt idx="385">
                  <c:v>94.634591999999998</c:v>
                </c:pt>
                <c:pt idx="386">
                  <c:v>94.604676999999995</c:v>
                </c:pt>
                <c:pt idx="387">
                  <c:v>94.569339999999997</c:v>
                </c:pt>
                <c:pt idx="388">
                  <c:v>94.545181999999997</c:v>
                </c:pt>
                <c:pt idx="389">
                  <c:v>94.545440999999997</c:v>
                </c:pt>
                <c:pt idx="390">
                  <c:v>94.567702999999995</c:v>
                </c:pt>
                <c:pt idx="391">
                  <c:v>94.597385000000003</c:v>
                </c:pt>
                <c:pt idx="392">
                  <c:v>94.620876999999993</c:v>
                </c:pt>
                <c:pt idx="393">
                  <c:v>94.632017000000005</c:v>
                </c:pt>
                <c:pt idx="394">
                  <c:v>94.629576</c:v>
                </c:pt>
                <c:pt idx="395">
                  <c:v>94.620711</c:v>
                </c:pt>
                <c:pt idx="396">
                  <c:v>94.619466000000003</c:v>
                </c:pt>
                <c:pt idx="397">
                  <c:v>94.632412000000002</c:v>
                </c:pt>
                <c:pt idx="398">
                  <c:v>94.644197000000005</c:v>
                </c:pt>
                <c:pt idx="399">
                  <c:v>94.626559999999998</c:v>
                </c:pt>
                <c:pt idx="400">
                  <c:v>94.570936000000003</c:v>
                </c:pt>
                <c:pt idx="401">
                  <c:v>94.503218000000004</c:v>
                </c:pt>
                <c:pt idx="402">
                  <c:v>94.458207999999999</c:v>
                </c:pt>
                <c:pt idx="403">
                  <c:v>94.448819</c:v>
                </c:pt>
                <c:pt idx="404">
                  <c:v>94.459765000000004</c:v>
                </c:pt>
                <c:pt idx="405">
                  <c:v>94.463836000000001</c:v>
                </c:pt>
                <c:pt idx="406">
                  <c:v>94.445367000000005</c:v>
                </c:pt>
                <c:pt idx="407">
                  <c:v>94.405826000000005</c:v>
                </c:pt>
                <c:pt idx="408">
                  <c:v>94.357932000000005</c:v>
                </c:pt>
                <c:pt idx="409">
                  <c:v>94.325546000000003</c:v>
                </c:pt>
                <c:pt idx="410">
                  <c:v>94.333556000000002</c:v>
                </c:pt>
                <c:pt idx="411">
                  <c:v>94.374521000000001</c:v>
                </c:pt>
                <c:pt idx="412">
                  <c:v>94.396062999999998</c:v>
                </c:pt>
                <c:pt idx="413">
                  <c:v>94.360011</c:v>
                </c:pt>
                <c:pt idx="414">
                  <c:v>94.288649000000007</c:v>
                </c:pt>
                <c:pt idx="415">
                  <c:v>94.223461</c:v>
                </c:pt>
                <c:pt idx="416">
                  <c:v>94.185708000000005</c:v>
                </c:pt>
                <c:pt idx="417">
                  <c:v>94.174791999999997</c:v>
                </c:pt>
                <c:pt idx="418">
                  <c:v>94.172769000000002</c:v>
                </c:pt>
                <c:pt idx="419">
                  <c:v>94.157848999999999</c:v>
                </c:pt>
                <c:pt idx="420">
                  <c:v>94.123795999999999</c:v>
                </c:pt>
                <c:pt idx="421">
                  <c:v>94.083455999999998</c:v>
                </c:pt>
                <c:pt idx="422">
                  <c:v>94.050898000000004</c:v>
                </c:pt>
                <c:pt idx="423">
                  <c:v>94.026123999999996</c:v>
                </c:pt>
                <c:pt idx="424">
                  <c:v>94.001576999999997</c:v>
                </c:pt>
                <c:pt idx="425">
                  <c:v>93.975393999999994</c:v>
                </c:pt>
                <c:pt idx="426">
                  <c:v>93.949000999999996</c:v>
                </c:pt>
                <c:pt idx="427">
                  <c:v>93.914388000000002</c:v>
                </c:pt>
                <c:pt idx="428">
                  <c:v>93.856959000000003</c:v>
                </c:pt>
                <c:pt idx="429">
                  <c:v>93.776266000000007</c:v>
                </c:pt>
                <c:pt idx="430">
                  <c:v>93.696741000000003</c:v>
                </c:pt>
                <c:pt idx="431">
                  <c:v>93.647531999999998</c:v>
                </c:pt>
                <c:pt idx="432">
                  <c:v>93.636304999999993</c:v>
                </c:pt>
                <c:pt idx="433">
                  <c:v>93.658126999999993</c:v>
                </c:pt>
                <c:pt idx="434">
                  <c:v>93.709757999999994</c:v>
                </c:pt>
                <c:pt idx="435">
                  <c:v>93.780120999999994</c:v>
                </c:pt>
                <c:pt idx="436">
                  <c:v>93.850429000000005</c:v>
                </c:pt>
                <c:pt idx="437">
                  <c:v>93.900339000000002</c:v>
                </c:pt>
                <c:pt idx="438">
                  <c:v>93.911794999999998</c:v>
                </c:pt>
                <c:pt idx="439">
                  <c:v>93.881898000000007</c:v>
                </c:pt>
                <c:pt idx="440">
                  <c:v>93.830101999999997</c:v>
                </c:pt>
                <c:pt idx="441">
                  <c:v>93.781751</c:v>
                </c:pt>
                <c:pt idx="442">
                  <c:v>93.745881999999995</c:v>
                </c:pt>
                <c:pt idx="443">
                  <c:v>93.716121000000001</c:v>
                </c:pt>
                <c:pt idx="444">
                  <c:v>93.686694000000003</c:v>
                </c:pt>
                <c:pt idx="445">
                  <c:v>93.657584999999997</c:v>
                </c:pt>
                <c:pt idx="446">
                  <c:v>93.625049000000004</c:v>
                </c:pt>
                <c:pt idx="447">
                  <c:v>93.579624999999993</c:v>
                </c:pt>
                <c:pt idx="448">
                  <c:v>93.521861999999999</c:v>
                </c:pt>
                <c:pt idx="449">
                  <c:v>93.469249000000005</c:v>
                </c:pt>
                <c:pt idx="450">
                  <c:v>93.439487</c:v>
                </c:pt>
                <c:pt idx="451">
                  <c:v>93.432018999999997</c:v>
                </c:pt>
                <c:pt idx="452">
                  <c:v>93.425314999999998</c:v>
                </c:pt>
                <c:pt idx="453">
                  <c:v>93.397077999999993</c:v>
                </c:pt>
                <c:pt idx="454">
                  <c:v>93.357892000000007</c:v>
                </c:pt>
                <c:pt idx="455">
                  <c:v>93.346112000000005</c:v>
                </c:pt>
                <c:pt idx="456">
                  <c:v>93.376018000000002</c:v>
                </c:pt>
                <c:pt idx="457">
                  <c:v>93.420147</c:v>
                </c:pt>
                <c:pt idx="458">
                  <c:v>93.445173999999994</c:v>
                </c:pt>
                <c:pt idx="459">
                  <c:v>93.441681000000003</c:v>
                </c:pt>
                <c:pt idx="460">
                  <c:v>93.419584</c:v>
                </c:pt>
                <c:pt idx="461">
                  <c:v>93.387929999999997</c:v>
                </c:pt>
                <c:pt idx="462">
                  <c:v>93.345896999999994</c:v>
                </c:pt>
                <c:pt idx="463">
                  <c:v>93.294920000000005</c:v>
                </c:pt>
                <c:pt idx="464">
                  <c:v>93.250343000000001</c:v>
                </c:pt>
                <c:pt idx="465">
                  <c:v>93.227592000000001</c:v>
                </c:pt>
                <c:pt idx="466">
                  <c:v>93.221740999999994</c:v>
                </c:pt>
                <c:pt idx="467">
                  <c:v>93.213295000000002</c:v>
                </c:pt>
                <c:pt idx="468">
                  <c:v>93.190911</c:v>
                </c:pt>
                <c:pt idx="469">
                  <c:v>93.162059999999997</c:v>
                </c:pt>
                <c:pt idx="470">
                  <c:v>93.142758000000001</c:v>
                </c:pt>
                <c:pt idx="471">
                  <c:v>93.140077000000005</c:v>
                </c:pt>
                <c:pt idx="472">
                  <c:v>93.148529999999994</c:v>
                </c:pt>
                <c:pt idx="473">
                  <c:v>93.159975000000003</c:v>
                </c:pt>
                <c:pt idx="474">
                  <c:v>93.166645000000003</c:v>
                </c:pt>
                <c:pt idx="475">
                  <c:v>93.154348999999996</c:v>
                </c:pt>
                <c:pt idx="476">
                  <c:v>93.107083000000003</c:v>
                </c:pt>
                <c:pt idx="477">
                  <c:v>93.029551999999995</c:v>
                </c:pt>
                <c:pt idx="478">
                  <c:v>92.954770999999994</c:v>
                </c:pt>
                <c:pt idx="479">
                  <c:v>92.917231000000001</c:v>
                </c:pt>
                <c:pt idx="480">
                  <c:v>92.924031999999997</c:v>
                </c:pt>
                <c:pt idx="481">
                  <c:v>92.953871000000007</c:v>
                </c:pt>
                <c:pt idx="482">
                  <c:v>92.978256000000002</c:v>
                </c:pt>
                <c:pt idx="483">
                  <c:v>92.984258999999994</c:v>
                </c:pt>
                <c:pt idx="484">
                  <c:v>92.977517000000006</c:v>
                </c:pt>
                <c:pt idx="485">
                  <c:v>92.965671</c:v>
                </c:pt>
                <c:pt idx="486">
                  <c:v>92.946318000000005</c:v>
                </c:pt>
                <c:pt idx="487">
                  <c:v>92.912591000000006</c:v>
                </c:pt>
                <c:pt idx="488">
                  <c:v>92.865016999999995</c:v>
                </c:pt>
                <c:pt idx="489">
                  <c:v>92.814787999999993</c:v>
                </c:pt>
                <c:pt idx="490">
                  <c:v>92.777664000000001</c:v>
                </c:pt>
                <c:pt idx="491">
                  <c:v>92.763439000000005</c:v>
                </c:pt>
                <c:pt idx="492">
                  <c:v>92.767759999999996</c:v>
                </c:pt>
                <c:pt idx="493">
                  <c:v>92.774332000000001</c:v>
                </c:pt>
                <c:pt idx="494">
                  <c:v>92.765765000000002</c:v>
                </c:pt>
                <c:pt idx="495">
                  <c:v>92.735196999999999</c:v>
                </c:pt>
                <c:pt idx="496">
                  <c:v>92.695937999999998</c:v>
                </c:pt>
                <c:pt idx="497">
                  <c:v>92.676034000000001</c:v>
                </c:pt>
                <c:pt idx="498">
                  <c:v>92.688734999999994</c:v>
                </c:pt>
                <c:pt idx="499">
                  <c:v>92.717569999999995</c:v>
                </c:pt>
                <c:pt idx="500">
                  <c:v>92.738850999999997</c:v>
                </c:pt>
                <c:pt idx="501">
                  <c:v>92.742885999999999</c:v>
                </c:pt>
                <c:pt idx="502">
                  <c:v>92.729933000000003</c:v>
                </c:pt>
                <c:pt idx="503">
                  <c:v>92.698549999999997</c:v>
                </c:pt>
                <c:pt idx="504">
                  <c:v>92.645362000000006</c:v>
                </c:pt>
                <c:pt idx="505">
                  <c:v>92.574057999999994</c:v>
                </c:pt>
                <c:pt idx="506">
                  <c:v>92.498739</c:v>
                </c:pt>
                <c:pt idx="507">
                  <c:v>92.438008999999994</c:v>
                </c:pt>
                <c:pt idx="508">
                  <c:v>92.407433999999995</c:v>
                </c:pt>
                <c:pt idx="509">
                  <c:v>92.413481000000004</c:v>
                </c:pt>
                <c:pt idx="510">
                  <c:v>92.448689999999999</c:v>
                </c:pt>
                <c:pt idx="511">
                  <c:v>92.492737000000005</c:v>
                </c:pt>
                <c:pt idx="512">
                  <c:v>92.524113</c:v>
                </c:pt>
                <c:pt idx="513">
                  <c:v>92.533918</c:v>
                </c:pt>
                <c:pt idx="514">
                  <c:v>92.527214000000001</c:v>
                </c:pt>
                <c:pt idx="515">
                  <c:v>92.513566999999995</c:v>
                </c:pt>
                <c:pt idx="516">
                  <c:v>92.500594000000007</c:v>
                </c:pt>
                <c:pt idx="517">
                  <c:v>92.493892000000002</c:v>
                </c:pt>
                <c:pt idx="518">
                  <c:v>92.495897999999997</c:v>
                </c:pt>
                <c:pt idx="519">
                  <c:v>92.501311000000001</c:v>
                </c:pt>
                <c:pt idx="520">
                  <c:v>92.497427000000002</c:v>
                </c:pt>
                <c:pt idx="521">
                  <c:v>92.472481999999999</c:v>
                </c:pt>
                <c:pt idx="522">
                  <c:v>92.422822999999994</c:v>
                </c:pt>
                <c:pt idx="523">
                  <c:v>92.354253</c:v>
                </c:pt>
                <c:pt idx="524">
                  <c:v>92.281549999999996</c:v>
                </c:pt>
                <c:pt idx="525">
                  <c:v>92.225899999999996</c:v>
                </c:pt>
                <c:pt idx="526">
                  <c:v>92.205270999999996</c:v>
                </c:pt>
                <c:pt idx="527">
                  <c:v>92.222409999999996</c:v>
                </c:pt>
                <c:pt idx="528">
                  <c:v>92.262559999999993</c:v>
                </c:pt>
                <c:pt idx="529">
                  <c:v>92.302103000000002</c:v>
                </c:pt>
                <c:pt idx="530">
                  <c:v>92.319895000000002</c:v>
                </c:pt>
                <c:pt idx="531">
                  <c:v>92.305752999999996</c:v>
                </c:pt>
                <c:pt idx="532">
                  <c:v>92.264618999999996</c:v>
                </c:pt>
                <c:pt idx="533">
                  <c:v>92.214403000000004</c:v>
                </c:pt>
                <c:pt idx="534">
                  <c:v>92.175117</c:v>
                </c:pt>
                <c:pt idx="535">
                  <c:v>92.156549999999996</c:v>
                </c:pt>
                <c:pt idx="536">
                  <c:v>92.156360000000006</c:v>
                </c:pt>
                <c:pt idx="537">
                  <c:v>92.167010000000005</c:v>
                </c:pt>
                <c:pt idx="538">
                  <c:v>92.179738</c:v>
                </c:pt>
                <c:pt idx="539">
                  <c:v>92.182343000000003</c:v>
                </c:pt>
                <c:pt idx="540">
                  <c:v>92.161412999999996</c:v>
                </c:pt>
                <c:pt idx="541">
                  <c:v>92.114733000000001</c:v>
                </c:pt>
                <c:pt idx="542">
                  <c:v>92.060468</c:v>
                </c:pt>
                <c:pt idx="543">
                  <c:v>92.027614</c:v>
                </c:pt>
                <c:pt idx="544">
                  <c:v>92.032118999999994</c:v>
                </c:pt>
                <c:pt idx="545">
                  <c:v>92.061850000000007</c:v>
                </c:pt>
                <c:pt idx="546">
                  <c:v>92.086205000000007</c:v>
                </c:pt>
                <c:pt idx="547">
                  <c:v>92.081052999999997</c:v>
                </c:pt>
                <c:pt idx="548">
                  <c:v>92.045823999999996</c:v>
                </c:pt>
                <c:pt idx="549">
                  <c:v>91.999527999999998</c:v>
                </c:pt>
                <c:pt idx="550">
                  <c:v>91.963217999999998</c:v>
                </c:pt>
                <c:pt idx="551">
                  <c:v>91.944771000000003</c:v>
                </c:pt>
                <c:pt idx="552">
                  <c:v>91.936699000000004</c:v>
                </c:pt>
                <c:pt idx="553">
                  <c:v>91.927402999999998</c:v>
                </c:pt>
                <c:pt idx="554">
                  <c:v>91.913899999999998</c:v>
                </c:pt>
                <c:pt idx="555">
                  <c:v>91.902393000000004</c:v>
                </c:pt>
                <c:pt idx="556">
                  <c:v>91.899084000000002</c:v>
                </c:pt>
                <c:pt idx="557">
                  <c:v>91.903491000000002</c:v>
                </c:pt>
                <c:pt idx="558">
                  <c:v>91.909567999999993</c:v>
                </c:pt>
                <c:pt idx="559">
                  <c:v>91.912011000000007</c:v>
                </c:pt>
                <c:pt idx="560">
                  <c:v>91.911295999999993</c:v>
                </c:pt>
                <c:pt idx="561">
                  <c:v>91.912628999999995</c:v>
                </c:pt>
                <c:pt idx="562">
                  <c:v>91.920108999999997</c:v>
                </c:pt>
                <c:pt idx="563">
                  <c:v>91.9315</c:v>
                </c:pt>
                <c:pt idx="564">
                  <c:v>91.938103999999996</c:v>
                </c:pt>
                <c:pt idx="565">
                  <c:v>91.930616999999998</c:v>
                </c:pt>
                <c:pt idx="566">
                  <c:v>91.906571</c:v>
                </c:pt>
                <c:pt idx="567">
                  <c:v>91.872933000000003</c:v>
                </c:pt>
                <c:pt idx="568">
                  <c:v>91.841279</c:v>
                </c:pt>
                <c:pt idx="569">
                  <c:v>91.819113000000002</c:v>
                </c:pt>
                <c:pt idx="570">
                  <c:v>91.805453999999997</c:v>
                </c:pt>
                <c:pt idx="571">
                  <c:v>91.794656000000003</c:v>
                </c:pt>
                <c:pt idx="572">
                  <c:v>91.782404999999997</c:v>
                </c:pt>
                <c:pt idx="573">
                  <c:v>91.766345999999999</c:v>
                </c:pt>
                <c:pt idx="574">
                  <c:v>91.743216000000004</c:v>
                </c:pt>
                <c:pt idx="575">
                  <c:v>91.710920999999999</c:v>
                </c:pt>
                <c:pt idx="576">
                  <c:v>91.675336000000001</c:v>
                </c:pt>
                <c:pt idx="577">
                  <c:v>91.650621000000001</c:v>
                </c:pt>
                <c:pt idx="578">
                  <c:v>91.646879999999996</c:v>
                </c:pt>
                <c:pt idx="579">
                  <c:v>91.656567999999993</c:v>
                </c:pt>
                <c:pt idx="580">
                  <c:v>91.659045000000006</c:v>
                </c:pt>
                <c:pt idx="581">
                  <c:v>91.641626000000002</c:v>
                </c:pt>
                <c:pt idx="582">
                  <c:v>91.611768999999995</c:v>
                </c:pt>
                <c:pt idx="583">
                  <c:v>91.587947</c:v>
                </c:pt>
                <c:pt idx="584">
                  <c:v>91.582998000000003</c:v>
                </c:pt>
                <c:pt idx="585">
                  <c:v>91.595653999999996</c:v>
                </c:pt>
                <c:pt idx="586">
                  <c:v>91.613361999999995</c:v>
                </c:pt>
                <c:pt idx="587">
                  <c:v>91.621596999999994</c:v>
                </c:pt>
                <c:pt idx="588">
                  <c:v>91.613797000000005</c:v>
                </c:pt>
                <c:pt idx="589">
                  <c:v>91.595738999999995</c:v>
                </c:pt>
                <c:pt idx="590">
                  <c:v>91.580055999999999</c:v>
                </c:pt>
                <c:pt idx="591">
                  <c:v>91.574301000000006</c:v>
                </c:pt>
                <c:pt idx="592">
                  <c:v>91.573868000000004</c:v>
                </c:pt>
                <c:pt idx="593">
                  <c:v>91.568298999999996</c:v>
                </c:pt>
                <c:pt idx="594">
                  <c:v>91.555064999999999</c:v>
                </c:pt>
                <c:pt idx="595">
                  <c:v>91.545243999999997</c:v>
                </c:pt>
                <c:pt idx="596">
                  <c:v>91.553132000000005</c:v>
                </c:pt>
                <c:pt idx="597">
                  <c:v>91.579611999999997</c:v>
                </c:pt>
                <c:pt idx="598">
                  <c:v>91.606988000000001</c:v>
                </c:pt>
                <c:pt idx="599">
                  <c:v>91.611994999999993</c:v>
                </c:pt>
                <c:pt idx="600">
                  <c:v>91.584585000000004</c:v>
                </c:pt>
                <c:pt idx="601">
                  <c:v>91.534644999999998</c:v>
                </c:pt>
                <c:pt idx="602">
                  <c:v>91.482924999999994</c:v>
                </c:pt>
                <c:pt idx="603">
                  <c:v>91.445924000000005</c:v>
                </c:pt>
                <c:pt idx="604">
                  <c:v>91.427153000000004</c:v>
                </c:pt>
                <c:pt idx="605">
                  <c:v>91.420418999999995</c:v>
                </c:pt>
                <c:pt idx="606">
                  <c:v>91.419734000000005</c:v>
                </c:pt>
                <c:pt idx="607">
                  <c:v>91.426051000000001</c:v>
                </c:pt>
                <c:pt idx="608">
                  <c:v>91.444415000000006</c:v>
                </c:pt>
                <c:pt idx="609">
                  <c:v>91.473419000000007</c:v>
                </c:pt>
                <c:pt idx="610">
                  <c:v>91.498718999999994</c:v>
                </c:pt>
                <c:pt idx="611">
                  <c:v>91.500765999999999</c:v>
                </c:pt>
                <c:pt idx="612">
                  <c:v>91.471659000000002</c:v>
                </c:pt>
                <c:pt idx="613">
                  <c:v>91.424312999999998</c:v>
                </c:pt>
                <c:pt idx="614">
                  <c:v>91.382705000000001</c:v>
                </c:pt>
                <c:pt idx="615">
                  <c:v>91.361389000000003</c:v>
                </c:pt>
                <c:pt idx="616">
                  <c:v>91.355500000000006</c:v>
                </c:pt>
                <c:pt idx="617">
                  <c:v>91.350616000000002</c:v>
                </c:pt>
                <c:pt idx="618">
                  <c:v>91.338672000000003</c:v>
                </c:pt>
                <c:pt idx="619">
                  <c:v>91.322890999999998</c:v>
                </c:pt>
                <c:pt idx="620">
                  <c:v>91.311706999999998</c:v>
                </c:pt>
                <c:pt idx="621">
                  <c:v>91.311706999999998</c:v>
                </c:pt>
                <c:pt idx="622">
                  <c:v>91.324224999999998</c:v>
                </c:pt>
                <c:pt idx="623">
                  <c:v>91.344156999999996</c:v>
                </c:pt>
                <c:pt idx="624">
                  <c:v>91.360414000000006</c:v>
                </c:pt>
                <c:pt idx="625">
                  <c:v>91.360254999999995</c:v>
                </c:pt>
                <c:pt idx="626">
                  <c:v>91.337305000000001</c:v>
                </c:pt>
                <c:pt idx="627">
                  <c:v>91.297655000000006</c:v>
                </c:pt>
                <c:pt idx="628">
                  <c:v>91.257435000000001</c:v>
                </c:pt>
                <c:pt idx="629">
                  <c:v>91.231199000000004</c:v>
                </c:pt>
                <c:pt idx="630">
                  <c:v>91.219915</c:v>
                </c:pt>
                <c:pt idx="631">
                  <c:v>91.210459999999998</c:v>
                </c:pt>
                <c:pt idx="632">
                  <c:v>91.189588000000001</c:v>
                </c:pt>
                <c:pt idx="633">
                  <c:v>91.159167999999994</c:v>
                </c:pt>
                <c:pt idx="634">
                  <c:v>91.135479000000004</c:v>
                </c:pt>
                <c:pt idx="635">
                  <c:v>91.132660999999999</c:v>
                </c:pt>
                <c:pt idx="636">
                  <c:v>91.149235000000004</c:v>
                </c:pt>
                <c:pt idx="637">
                  <c:v>91.171503000000001</c:v>
                </c:pt>
                <c:pt idx="638">
                  <c:v>91.186170000000004</c:v>
                </c:pt>
                <c:pt idx="639">
                  <c:v>91.187830000000005</c:v>
                </c:pt>
                <c:pt idx="640">
                  <c:v>91.178201000000001</c:v>
                </c:pt>
                <c:pt idx="641">
                  <c:v>91.163049000000001</c:v>
                </c:pt>
                <c:pt idx="642">
                  <c:v>91.149567000000005</c:v>
                </c:pt>
                <c:pt idx="643">
                  <c:v>91.142773000000005</c:v>
                </c:pt>
                <c:pt idx="644">
                  <c:v>91.142787999999996</c:v>
                </c:pt>
                <c:pt idx="645">
                  <c:v>91.146896999999996</c:v>
                </c:pt>
                <c:pt idx="646">
                  <c:v>91.154256000000004</c:v>
                </c:pt>
                <c:pt idx="647">
                  <c:v>91.166066000000001</c:v>
                </c:pt>
                <c:pt idx="648">
                  <c:v>91.180617999999996</c:v>
                </c:pt>
                <c:pt idx="649">
                  <c:v>91.191014999999993</c:v>
                </c:pt>
                <c:pt idx="650">
                  <c:v>91.189732000000006</c:v>
                </c:pt>
                <c:pt idx="651">
                  <c:v>91.174715000000006</c:v>
                </c:pt>
                <c:pt idx="652">
                  <c:v>91.150167999999994</c:v>
                </c:pt>
                <c:pt idx="653">
                  <c:v>91.122354999999999</c:v>
                </c:pt>
                <c:pt idx="654">
                  <c:v>91.095411999999996</c:v>
                </c:pt>
                <c:pt idx="655">
                  <c:v>91.070455999999993</c:v>
                </c:pt>
                <c:pt idx="656">
                  <c:v>91.048126999999994</c:v>
                </c:pt>
                <c:pt idx="657">
                  <c:v>91.031823000000003</c:v>
                </c:pt>
                <c:pt idx="658">
                  <c:v>91.026504000000003</c:v>
                </c:pt>
                <c:pt idx="659">
                  <c:v>91.031706999999997</c:v>
                </c:pt>
                <c:pt idx="660">
                  <c:v>91.036824999999993</c:v>
                </c:pt>
                <c:pt idx="661">
                  <c:v>91.028094999999993</c:v>
                </c:pt>
                <c:pt idx="662">
                  <c:v>91.002919000000006</c:v>
                </c:pt>
                <c:pt idx="663">
                  <c:v>90.974701999999994</c:v>
                </c:pt>
                <c:pt idx="664">
                  <c:v>90.960171000000003</c:v>
                </c:pt>
                <c:pt idx="665">
                  <c:v>90.962980000000002</c:v>
                </c:pt>
                <c:pt idx="666">
                  <c:v>90.972841000000003</c:v>
                </c:pt>
                <c:pt idx="667">
                  <c:v>90.978654000000006</c:v>
                </c:pt>
                <c:pt idx="668">
                  <c:v>90.978483999999995</c:v>
                </c:pt>
                <c:pt idx="669">
                  <c:v>90.978413000000003</c:v>
                </c:pt>
                <c:pt idx="670">
                  <c:v>90.985562999999999</c:v>
                </c:pt>
                <c:pt idx="671">
                  <c:v>91.001420999999993</c:v>
                </c:pt>
                <c:pt idx="672">
                  <c:v>91.017876000000001</c:v>
                </c:pt>
                <c:pt idx="673">
                  <c:v>91.019958000000003</c:v>
                </c:pt>
                <c:pt idx="674">
                  <c:v>90.997722999999993</c:v>
                </c:pt>
                <c:pt idx="675">
                  <c:v>90.958043000000004</c:v>
                </c:pt>
                <c:pt idx="676">
                  <c:v>90.921802999999997</c:v>
                </c:pt>
                <c:pt idx="677">
                  <c:v>90.906880999999998</c:v>
                </c:pt>
                <c:pt idx="678">
                  <c:v>90.914606000000006</c:v>
                </c:pt>
                <c:pt idx="679">
                  <c:v>90.932495000000003</c:v>
                </c:pt>
                <c:pt idx="680">
                  <c:v>90.946535999999995</c:v>
                </c:pt>
                <c:pt idx="681">
                  <c:v>90.949363000000005</c:v>
                </c:pt>
                <c:pt idx="682">
                  <c:v>90.940494000000001</c:v>
                </c:pt>
                <c:pt idx="683">
                  <c:v>90.924138999999997</c:v>
                </c:pt>
                <c:pt idx="684">
                  <c:v>90.908090999999999</c:v>
                </c:pt>
                <c:pt idx="685">
                  <c:v>90.901480000000006</c:v>
                </c:pt>
                <c:pt idx="686">
                  <c:v>90.909139999999994</c:v>
                </c:pt>
                <c:pt idx="687">
                  <c:v>90.925123999999997</c:v>
                </c:pt>
                <c:pt idx="688">
                  <c:v>90.932991000000001</c:v>
                </c:pt>
                <c:pt idx="689">
                  <c:v>90.917682999999997</c:v>
                </c:pt>
                <c:pt idx="690">
                  <c:v>90.881507999999997</c:v>
                </c:pt>
                <c:pt idx="691">
                  <c:v>90.846620000000001</c:v>
                </c:pt>
                <c:pt idx="692">
                  <c:v>90.835746999999998</c:v>
                </c:pt>
                <c:pt idx="693">
                  <c:v>90.849973000000006</c:v>
                </c:pt>
                <c:pt idx="694">
                  <c:v>90.870064999999997</c:v>
                </c:pt>
                <c:pt idx="695">
                  <c:v>90.878370000000004</c:v>
                </c:pt>
                <c:pt idx="696">
                  <c:v>90.872788</c:v>
                </c:pt>
                <c:pt idx="697">
                  <c:v>90.859790000000004</c:v>
                </c:pt>
                <c:pt idx="698">
                  <c:v>90.843346999999994</c:v>
                </c:pt>
                <c:pt idx="699">
                  <c:v>90.826665000000006</c:v>
                </c:pt>
                <c:pt idx="700">
                  <c:v>90.817957000000007</c:v>
                </c:pt>
                <c:pt idx="701">
                  <c:v>90.823820999999995</c:v>
                </c:pt>
                <c:pt idx="702">
                  <c:v>90.837136000000001</c:v>
                </c:pt>
                <c:pt idx="703">
                  <c:v>90.839904000000004</c:v>
                </c:pt>
                <c:pt idx="704">
                  <c:v>90.821231999999995</c:v>
                </c:pt>
                <c:pt idx="705">
                  <c:v>90.788469000000006</c:v>
                </c:pt>
                <c:pt idx="706">
                  <c:v>90.759692000000001</c:v>
                </c:pt>
                <c:pt idx="707">
                  <c:v>90.748632999999998</c:v>
                </c:pt>
                <c:pt idx="708">
                  <c:v>90.755290000000002</c:v>
                </c:pt>
                <c:pt idx="709">
                  <c:v>90.766048999999995</c:v>
                </c:pt>
                <c:pt idx="710">
                  <c:v>90.763493999999994</c:v>
                </c:pt>
                <c:pt idx="711">
                  <c:v>90.741349999999997</c:v>
                </c:pt>
                <c:pt idx="712">
                  <c:v>90.710819999999998</c:v>
                </c:pt>
                <c:pt idx="713">
                  <c:v>90.688239999999993</c:v>
                </c:pt>
                <c:pt idx="714">
                  <c:v>90.676394000000002</c:v>
                </c:pt>
                <c:pt idx="715">
                  <c:v>90.66337</c:v>
                </c:pt>
                <c:pt idx="716">
                  <c:v>90.640525999999994</c:v>
                </c:pt>
                <c:pt idx="717">
                  <c:v>90.614151000000007</c:v>
                </c:pt>
                <c:pt idx="718">
                  <c:v>90.595860000000002</c:v>
                </c:pt>
                <c:pt idx="719">
                  <c:v>90.589170999999993</c:v>
                </c:pt>
                <c:pt idx="720">
                  <c:v>90.592584000000002</c:v>
                </c:pt>
                <c:pt idx="721">
                  <c:v>90.609700000000004</c:v>
                </c:pt>
                <c:pt idx="722">
                  <c:v>90.645089999999996</c:v>
                </c:pt>
                <c:pt idx="723">
                  <c:v>90.689924000000005</c:v>
                </c:pt>
                <c:pt idx="724">
                  <c:v>90.721587</c:v>
                </c:pt>
                <c:pt idx="725">
                  <c:v>90.724177999999995</c:v>
                </c:pt>
                <c:pt idx="726">
                  <c:v>90.705793999999997</c:v>
                </c:pt>
                <c:pt idx="727">
                  <c:v>90.689066999999994</c:v>
                </c:pt>
                <c:pt idx="728">
                  <c:v>90.685415000000006</c:v>
                </c:pt>
                <c:pt idx="729">
                  <c:v>90.684269999999998</c:v>
                </c:pt>
                <c:pt idx="730">
                  <c:v>90.668998000000002</c:v>
                </c:pt>
                <c:pt idx="731">
                  <c:v>90.638942</c:v>
                </c:pt>
                <c:pt idx="732">
                  <c:v>90.610555000000005</c:v>
                </c:pt>
                <c:pt idx="733">
                  <c:v>90.596410000000006</c:v>
                </c:pt>
                <c:pt idx="734">
                  <c:v>90.589274000000003</c:v>
                </c:pt>
                <c:pt idx="735">
                  <c:v>90.572742000000005</c:v>
                </c:pt>
                <c:pt idx="736">
                  <c:v>90.544554000000005</c:v>
                </c:pt>
                <c:pt idx="737">
                  <c:v>90.520267000000004</c:v>
                </c:pt>
                <c:pt idx="738">
                  <c:v>90.512327999999997</c:v>
                </c:pt>
                <c:pt idx="739">
                  <c:v>90.514587000000006</c:v>
                </c:pt>
                <c:pt idx="740">
                  <c:v>90.512071000000006</c:v>
                </c:pt>
                <c:pt idx="741">
                  <c:v>90.49897</c:v>
                </c:pt>
                <c:pt idx="742">
                  <c:v>90.480406000000002</c:v>
                </c:pt>
                <c:pt idx="743">
                  <c:v>90.462350999999998</c:v>
                </c:pt>
                <c:pt idx="744">
                  <c:v>90.449550000000002</c:v>
                </c:pt>
                <c:pt idx="745">
                  <c:v>90.450235000000006</c:v>
                </c:pt>
                <c:pt idx="746">
                  <c:v>90.470657000000003</c:v>
                </c:pt>
                <c:pt idx="747">
                  <c:v>90.502647999999994</c:v>
                </c:pt>
                <c:pt idx="748">
                  <c:v>90.526944</c:v>
                </c:pt>
                <c:pt idx="749">
                  <c:v>90.533792000000005</c:v>
                </c:pt>
                <c:pt idx="750">
                  <c:v>90.533586</c:v>
                </c:pt>
                <c:pt idx="751">
                  <c:v>90.542066000000005</c:v>
                </c:pt>
                <c:pt idx="752">
                  <c:v>90.559809999999999</c:v>
                </c:pt>
                <c:pt idx="753">
                  <c:v>90.572421000000006</c:v>
                </c:pt>
                <c:pt idx="754">
                  <c:v>90.568501999999995</c:v>
                </c:pt>
                <c:pt idx="755">
                  <c:v>90.550376999999997</c:v>
                </c:pt>
                <c:pt idx="756">
                  <c:v>90.525825999999995</c:v>
                </c:pt>
                <c:pt idx="757">
                  <c:v>90.496521999999999</c:v>
                </c:pt>
                <c:pt idx="758">
                  <c:v>90.461005999999998</c:v>
                </c:pt>
                <c:pt idx="759">
                  <c:v>90.425731999999996</c:v>
                </c:pt>
                <c:pt idx="760">
                  <c:v>90.405394000000001</c:v>
                </c:pt>
                <c:pt idx="761">
                  <c:v>90.408951999999999</c:v>
                </c:pt>
                <c:pt idx="762">
                  <c:v>90.427818000000002</c:v>
                </c:pt>
                <c:pt idx="763">
                  <c:v>90.441982999999993</c:v>
                </c:pt>
                <c:pt idx="764">
                  <c:v>90.438256999999993</c:v>
                </c:pt>
                <c:pt idx="765">
                  <c:v>90.420168000000004</c:v>
                </c:pt>
                <c:pt idx="766">
                  <c:v>90.399910000000006</c:v>
                </c:pt>
                <c:pt idx="767">
                  <c:v>90.384095000000002</c:v>
                </c:pt>
                <c:pt idx="768">
                  <c:v>90.369033999999999</c:v>
                </c:pt>
                <c:pt idx="769">
                  <c:v>90.346762999999996</c:v>
                </c:pt>
                <c:pt idx="770">
                  <c:v>90.313232999999997</c:v>
                </c:pt>
                <c:pt idx="771">
                  <c:v>90.273968999999994</c:v>
                </c:pt>
                <c:pt idx="772">
                  <c:v>90.245527999999993</c:v>
                </c:pt>
                <c:pt idx="773">
                  <c:v>90.247653999999997</c:v>
                </c:pt>
                <c:pt idx="774">
                  <c:v>90.286634000000006</c:v>
                </c:pt>
                <c:pt idx="775">
                  <c:v>90.345979999999997</c:v>
                </c:pt>
                <c:pt idx="776">
                  <c:v>90.398747999999998</c:v>
                </c:pt>
                <c:pt idx="777">
                  <c:v>90.429948999999993</c:v>
                </c:pt>
                <c:pt idx="778">
                  <c:v>90.442860999999994</c:v>
                </c:pt>
                <c:pt idx="779">
                  <c:v>90.443932000000004</c:v>
                </c:pt>
                <c:pt idx="780">
                  <c:v>90.430531999999999</c:v>
                </c:pt>
                <c:pt idx="781">
                  <c:v>90.400022000000007</c:v>
                </c:pt>
                <c:pt idx="782">
                  <c:v>90.363480999999993</c:v>
                </c:pt>
                <c:pt idx="783">
                  <c:v>90.338837999999996</c:v>
                </c:pt>
                <c:pt idx="784">
                  <c:v>90.330911999999998</c:v>
                </c:pt>
                <c:pt idx="785">
                  <c:v>90.326346999999998</c:v>
                </c:pt>
                <c:pt idx="786">
                  <c:v>90.310406999999998</c:v>
                </c:pt>
                <c:pt idx="787">
                  <c:v>90.283278999999993</c:v>
                </c:pt>
                <c:pt idx="788">
                  <c:v>90.256569999999996</c:v>
                </c:pt>
                <c:pt idx="789">
                  <c:v>90.239917000000005</c:v>
                </c:pt>
                <c:pt idx="790">
                  <c:v>90.236772999999999</c:v>
                </c:pt>
                <c:pt idx="791">
                  <c:v>90.248422000000005</c:v>
                </c:pt>
                <c:pt idx="792">
                  <c:v>90.273617000000002</c:v>
                </c:pt>
                <c:pt idx="793">
                  <c:v>90.303138000000004</c:v>
                </c:pt>
                <c:pt idx="794">
                  <c:v>90.320913000000004</c:v>
                </c:pt>
                <c:pt idx="795">
                  <c:v>90.315354999999997</c:v>
                </c:pt>
                <c:pt idx="796">
                  <c:v>90.288916999999998</c:v>
                </c:pt>
                <c:pt idx="797">
                  <c:v>90.254141000000004</c:v>
                </c:pt>
                <c:pt idx="798">
                  <c:v>90.220794999999995</c:v>
                </c:pt>
                <c:pt idx="799">
                  <c:v>90.189498</c:v>
                </c:pt>
                <c:pt idx="800">
                  <c:v>90.157805999999994</c:v>
                </c:pt>
                <c:pt idx="801">
                  <c:v>90.128985999999998</c:v>
                </c:pt>
                <c:pt idx="802">
                  <c:v>90.112039999999993</c:v>
                </c:pt>
                <c:pt idx="803">
                  <c:v>90.113602</c:v>
                </c:pt>
                <c:pt idx="804">
                  <c:v>90.131586999999996</c:v>
                </c:pt>
                <c:pt idx="805">
                  <c:v>90.156774999999996</c:v>
                </c:pt>
                <c:pt idx="806">
                  <c:v>90.178937000000005</c:v>
                </c:pt>
                <c:pt idx="807">
                  <c:v>90.192179999999993</c:v>
                </c:pt>
                <c:pt idx="808">
                  <c:v>90.197626999999997</c:v>
                </c:pt>
                <c:pt idx="809">
                  <c:v>90.201125000000005</c:v>
                </c:pt>
                <c:pt idx="810">
                  <c:v>90.205368000000007</c:v>
                </c:pt>
                <c:pt idx="811">
                  <c:v>90.20393</c:v>
                </c:pt>
                <c:pt idx="812">
                  <c:v>90.187314000000001</c:v>
                </c:pt>
                <c:pt idx="813">
                  <c:v>90.157824000000005</c:v>
                </c:pt>
                <c:pt idx="814">
                  <c:v>90.134692999999999</c:v>
                </c:pt>
                <c:pt idx="815">
                  <c:v>90.137798000000004</c:v>
                </c:pt>
                <c:pt idx="816">
                  <c:v>90.164983000000007</c:v>
                </c:pt>
                <c:pt idx="817">
                  <c:v>90.190437000000003</c:v>
                </c:pt>
                <c:pt idx="818">
                  <c:v>90.187511999999998</c:v>
                </c:pt>
                <c:pt idx="819">
                  <c:v>90.150424000000001</c:v>
                </c:pt>
                <c:pt idx="820">
                  <c:v>90.095423999999994</c:v>
                </c:pt>
                <c:pt idx="821">
                  <c:v>90.047871999999998</c:v>
                </c:pt>
                <c:pt idx="822">
                  <c:v>90.029458000000005</c:v>
                </c:pt>
                <c:pt idx="823">
                  <c:v>90.048962000000003</c:v>
                </c:pt>
                <c:pt idx="824">
                  <c:v>90.095684000000006</c:v>
                </c:pt>
                <c:pt idx="825">
                  <c:v>90.142188000000004</c:v>
                </c:pt>
                <c:pt idx="826">
                  <c:v>90.161710999999997</c:v>
                </c:pt>
                <c:pt idx="827">
                  <c:v>90.148604000000006</c:v>
                </c:pt>
                <c:pt idx="828">
                  <c:v>90.120498999999995</c:v>
                </c:pt>
                <c:pt idx="829">
                  <c:v>90.098277999999993</c:v>
                </c:pt>
                <c:pt idx="830">
                  <c:v>90.086906999999997</c:v>
                </c:pt>
                <c:pt idx="831">
                  <c:v>90.077967999999998</c:v>
                </c:pt>
                <c:pt idx="832">
                  <c:v>90.065332999999995</c:v>
                </c:pt>
                <c:pt idx="833">
                  <c:v>90.051901999999998</c:v>
                </c:pt>
                <c:pt idx="834">
                  <c:v>90.043544999999995</c:v>
                </c:pt>
                <c:pt idx="835">
                  <c:v>90.043951000000007</c:v>
                </c:pt>
                <c:pt idx="836">
                  <c:v>90.055271000000005</c:v>
                </c:pt>
                <c:pt idx="837">
                  <c:v>90.075936999999996</c:v>
                </c:pt>
                <c:pt idx="838">
                  <c:v>90.094965999999999</c:v>
                </c:pt>
                <c:pt idx="839">
                  <c:v>90.095871000000002</c:v>
                </c:pt>
                <c:pt idx="840">
                  <c:v>90.073560000000001</c:v>
                </c:pt>
                <c:pt idx="841">
                  <c:v>90.044387</c:v>
                </c:pt>
                <c:pt idx="842">
                  <c:v>90.031993999999997</c:v>
                </c:pt>
                <c:pt idx="843">
                  <c:v>90.042411999999999</c:v>
                </c:pt>
                <c:pt idx="844">
                  <c:v>90.057619000000003</c:v>
                </c:pt>
                <c:pt idx="845">
                  <c:v>90.054534000000004</c:v>
                </c:pt>
                <c:pt idx="846">
                  <c:v>90.026910000000001</c:v>
                </c:pt>
                <c:pt idx="847">
                  <c:v>89.988606000000004</c:v>
                </c:pt>
                <c:pt idx="848">
                  <c:v>89.961022999999997</c:v>
                </c:pt>
                <c:pt idx="849">
                  <c:v>89.959857999999997</c:v>
                </c:pt>
                <c:pt idx="850">
                  <c:v>89.988248999999996</c:v>
                </c:pt>
                <c:pt idx="851">
                  <c:v>90.035015000000001</c:v>
                </c:pt>
                <c:pt idx="852">
                  <c:v>90.078671</c:v>
                </c:pt>
                <c:pt idx="853">
                  <c:v>90.098887000000005</c:v>
                </c:pt>
                <c:pt idx="854">
                  <c:v>90.089415000000002</c:v>
                </c:pt>
                <c:pt idx="855">
                  <c:v>90.061713999999995</c:v>
                </c:pt>
                <c:pt idx="856">
                  <c:v>90.035949000000002</c:v>
                </c:pt>
                <c:pt idx="857">
                  <c:v>90.026944</c:v>
                </c:pt>
                <c:pt idx="858">
                  <c:v>90.035207999999997</c:v>
                </c:pt>
                <c:pt idx="859">
                  <c:v>90.048036999999994</c:v>
                </c:pt>
                <c:pt idx="860">
                  <c:v>90.049323999999999</c:v>
                </c:pt>
                <c:pt idx="861">
                  <c:v>90.031278999999998</c:v>
                </c:pt>
                <c:pt idx="862">
                  <c:v>89.998686000000006</c:v>
                </c:pt>
                <c:pt idx="863">
                  <c:v>89.962063000000001</c:v>
                </c:pt>
                <c:pt idx="864">
                  <c:v>89.927762000000001</c:v>
                </c:pt>
                <c:pt idx="865">
                  <c:v>89.896127000000007</c:v>
                </c:pt>
                <c:pt idx="866">
                  <c:v>89.867656999999994</c:v>
                </c:pt>
                <c:pt idx="867">
                  <c:v>89.846487999999994</c:v>
                </c:pt>
                <c:pt idx="868">
                  <c:v>89.835668999999996</c:v>
                </c:pt>
                <c:pt idx="869">
                  <c:v>89.832643000000004</c:v>
                </c:pt>
                <c:pt idx="870">
                  <c:v>89.833296000000004</c:v>
                </c:pt>
                <c:pt idx="871">
                  <c:v>89.837950000000006</c:v>
                </c:pt>
                <c:pt idx="872">
                  <c:v>89.849163000000004</c:v>
                </c:pt>
                <c:pt idx="873">
                  <c:v>89.865037999999998</c:v>
                </c:pt>
                <c:pt idx="874">
                  <c:v>89.879874000000001</c:v>
                </c:pt>
                <c:pt idx="875">
                  <c:v>89.892362000000006</c:v>
                </c:pt>
                <c:pt idx="876">
                  <c:v>89.907833999999994</c:v>
                </c:pt>
                <c:pt idx="877">
                  <c:v>89.929409000000007</c:v>
                </c:pt>
                <c:pt idx="878">
                  <c:v>89.951068000000006</c:v>
                </c:pt>
                <c:pt idx="879">
                  <c:v>89.963717000000003</c:v>
                </c:pt>
                <c:pt idx="880">
                  <c:v>89.964978000000002</c:v>
                </c:pt>
                <c:pt idx="881">
                  <c:v>89.957969000000006</c:v>
                </c:pt>
                <c:pt idx="882">
                  <c:v>89.943089000000001</c:v>
                </c:pt>
                <c:pt idx="883">
                  <c:v>89.918035000000003</c:v>
                </c:pt>
                <c:pt idx="884">
                  <c:v>89.886392000000001</c:v>
                </c:pt>
                <c:pt idx="885">
                  <c:v>89.859217000000001</c:v>
                </c:pt>
                <c:pt idx="886">
                  <c:v>89.844374999999999</c:v>
                </c:pt>
                <c:pt idx="887">
                  <c:v>89.838515999999998</c:v>
                </c:pt>
                <c:pt idx="888">
                  <c:v>89.832988</c:v>
                </c:pt>
                <c:pt idx="889">
                  <c:v>89.824528000000001</c:v>
                </c:pt>
                <c:pt idx="890">
                  <c:v>89.816732999999999</c:v>
                </c:pt>
                <c:pt idx="891">
                  <c:v>89.813265000000001</c:v>
                </c:pt>
                <c:pt idx="892">
                  <c:v>89.813598999999996</c:v>
                </c:pt>
                <c:pt idx="893">
                  <c:v>89.814656999999997</c:v>
                </c:pt>
                <c:pt idx="894">
                  <c:v>89.813070999999994</c:v>
                </c:pt>
                <c:pt idx="895">
                  <c:v>89.806201999999999</c:v>
                </c:pt>
                <c:pt idx="896">
                  <c:v>89.794414000000003</c:v>
                </c:pt>
                <c:pt idx="897">
                  <c:v>89.783096999999998</c:v>
                </c:pt>
                <c:pt idx="898">
                  <c:v>89.780049000000005</c:v>
                </c:pt>
                <c:pt idx="899">
                  <c:v>89.789713000000006</c:v>
                </c:pt>
                <c:pt idx="900">
                  <c:v>89.810525999999996</c:v>
                </c:pt>
                <c:pt idx="901">
                  <c:v>89.836386000000005</c:v>
                </c:pt>
                <c:pt idx="902">
                  <c:v>89.857855000000001</c:v>
                </c:pt>
                <c:pt idx="903">
                  <c:v>89.863738999999995</c:v>
                </c:pt>
                <c:pt idx="904">
                  <c:v>89.847949</c:v>
                </c:pt>
                <c:pt idx="905">
                  <c:v>89.817819999999998</c:v>
                </c:pt>
                <c:pt idx="906">
                  <c:v>89.791703999999996</c:v>
                </c:pt>
                <c:pt idx="907">
                  <c:v>89.784816000000006</c:v>
                </c:pt>
                <c:pt idx="908">
                  <c:v>89.797708999999998</c:v>
                </c:pt>
                <c:pt idx="909">
                  <c:v>89.817618999999993</c:v>
                </c:pt>
                <c:pt idx="910">
                  <c:v>89.828468999999998</c:v>
                </c:pt>
                <c:pt idx="911">
                  <c:v>89.820429000000004</c:v>
                </c:pt>
                <c:pt idx="912">
                  <c:v>89.794804999999997</c:v>
                </c:pt>
                <c:pt idx="913">
                  <c:v>89.763357999999997</c:v>
                </c:pt>
                <c:pt idx="914">
                  <c:v>89.741336000000004</c:v>
                </c:pt>
                <c:pt idx="915">
                  <c:v>89.737468000000007</c:v>
                </c:pt>
                <c:pt idx="916">
                  <c:v>89.748971999999995</c:v>
                </c:pt>
                <c:pt idx="917">
                  <c:v>89.765573000000003</c:v>
                </c:pt>
                <c:pt idx="918">
                  <c:v>89.777502999999996</c:v>
                </c:pt>
                <c:pt idx="919">
                  <c:v>89.780321000000001</c:v>
                </c:pt>
                <c:pt idx="920">
                  <c:v>89.774809000000005</c:v>
                </c:pt>
                <c:pt idx="921">
                  <c:v>89.764228000000003</c:v>
                </c:pt>
                <c:pt idx="922">
                  <c:v>89.750889000000001</c:v>
                </c:pt>
                <c:pt idx="923">
                  <c:v>89.734416999999993</c:v>
                </c:pt>
                <c:pt idx="924">
                  <c:v>89.714376999999999</c:v>
                </c:pt>
                <c:pt idx="925">
                  <c:v>89.695166999999998</c:v>
                </c:pt>
                <c:pt idx="926">
                  <c:v>89.686190999999994</c:v>
                </c:pt>
                <c:pt idx="927">
                  <c:v>89.694339999999997</c:v>
                </c:pt>
                <c:pt idx="928">
                  <c:v>89.715980000000002</c:v>
                </c:pt>
                <c:pt idx="929">
                  <c:v>89.737707999999998</c:v>
                </c:pt>
                <c:pt idx="930">
                  <c:v>89.745461000000006</c:v>
                </c:pt>
                <c:pt idx="931">
                  <c:v>89.733341999999993</c:v>
                </c:pt>
                <c:pt idx="932">
                  <c:v>89.706086999999997</c:v>
                </c:pt>
                <c:pt idx="933">
                  <c:v>89.676012999999998</c:v>
                </c:pt>
                <c:pt idx="934">
                  <c:v>89.657210000000006</c:v>
                </c:pt>
                <c:pt idx="935">
                  <c:v>89.658303000000004</c:v>
                </c:pt>
                <c:pt idx="936">
                  <c:v>89.676513999999997</c:v>
                </c:pt>
                <c:pt idx="937">
                  <c:v>89.697958</c:v>
                </c:pt>
                <c:pt idx="938">
                  <c:v>89.706366000000003</c:v>
                </c:pt>
                <c:pt idx="939">
                  <c:v>89.695497000000003</c:v>
                </c:pt>
                <c:pt idx="940">
                  <c:v>89.674925000000002</c:v>
                </c:pt>
                <c:pt idx="941">
                  <c:v>89.661952999999997</c:v>
                </c:pt>
                <c:pt idx="942">
                  <c:v>89.665678</c:v>
                </c:pt>
                <c:pt idx="943">
                  <c:v>89.679230000000004</c:v>
                </c:pt>
                <c:pt idx="944">
                  <c:v>89.688759000000005</c:v>
                </c:pt>
                <c:pt idx="945">
                  <c:v>89.687064000000007</c:v>
                </c:pt>
                <c:pt idx="946">
                  <c:v>89.674124000000006</c:v>
                </c:pt>
                <c:pt idx="947">
                  <c:v>89.648104000000004</c:v>
                </c:pt>
                <c:pt idx="948">
                  <c:v>89.605953</c:v>
                </c:pt>
                <c:pt idx="949">
                  <c:v>89.556269999999998</c:v>
                </c:pt>
                <c:pt idx="950">
                  <c:v>89.523557999999994</c:v>
                </c:pt>
                <c:pt idx="951">
                  <c:v>89.529213999999996</c:v>
                </c:pt>
                <c:pt idx="952">
                  <c:v>89.567115000000001</c:v>
                </c:pt>
                <c:pt idx="953">
                  <c:v>89.605187000000001</c:v>
                </c:pt>
                <c:pt idx="954">
                  <c:v>89.614572999999993</c:v>
                </c:pt>
                <c:pt idx="955">
                  <c:v>89.594898999999998</c:v>
                </c:pt>
                <c:pt idx="956">
                  <c:v>89.569976999999994</c:v>
                </c:pt>
                <c:pt idx="957">
                  <c:v>89.561854999999994</c:v>
                </c:pt>
                <c:pt idx="958">
                  <c:v>89.571218999999999</c:v>
                </c:pt>
                <c:pt idx="959">
                  <c:v>89.581900000000005</c:v>
                </c:pt>
                <c:pt idx="960">
                  <c:v>89.581352999999993</c:v>
                </c:pt>
                <c:pt idx="961">
                  <c:v>89.574415000000002</c:v>
                </c:pt>
                <c:pt idx="962">
                  <c:v>89.577545999999998</c:v>
                </c:pt>
                <c:pt idx="963">
                  <c:v>89.601241000000002</c:v>
                </c:pt>
                <c:pt idx="964">
                  <c:v>89.638470999999996</c:v>
                </c:pt>
                <c:pt idx="965">
                  <c:v>89.668974000000006</c:v>
                </c:pt>
                <c:pt idx="966">
                  <c:v>89.675039999999996</c:v>
                </c:pt>
                <c:pt idx="967">
                  <c:v>89.655834999999996</c:v>
                </c:pt>
                <c:pt idx="968">
                  <c:v>89.628934999999998</c:v>
                </c:pt>
                <c:pt idx="969">
                  <c:v>89.616754</c:v>
                </c:pt>
                <c:pt idx="970">
                  <c:v>89.627818000000005</c:v>
                </c:pt>
                <c:pt idx="971">
                  <c:v>89.650733000000002</c:v>
                </c:pt>
                <c:pt idx="972">
                  <c:v>89.666726999999995</c:v>
                </c:pt>
                <c:pt idx="973">
                  <c:v>89.665947000000003</c:v>
                </c:pt>
                <c:pt idx="974">
                  <c:v>89.651210000000006</c:v>
                </c:pt>
                <c:pt idx="975">
                  <c:v>89.630448000000001</c:v>
                </c:pt>
                <c:pt idx="976">
                  <c:v>89.610814000000005</c:v>
                </c:pt>
                <c:pt idx="977">
                  <c:v>89.599275000000006</c:v>
                </c:pt>
                <c:pt idx="978">
                  <c:v>89.601141999999996</c:v>
                </c:pt>
                <c:pt idx="979">
                  <c:v>89.613489000000001</c:v>
                </c:pt>
                <c:pt idx="980">
                  <c:v>89.624459000000002</c:v>
                </c:pt>
                <c:pt idx="981">
                  <c:v>89.624014000000003</c:v>
                </c:pt>
                <c:pt idx="982">
                  <c:v>89.613569999999996</c:v>
                </c:pt>
                <c:pt idx="983">
                  <c:v>89.602445000000003</c:v>
                </c:pt>
                <c:pt idx="984">
                  <c:v>89.597814</c:v>
                </c:pt>
                <c:pt idx="985">
                  <c:v>89.601293999999996</c:v>
                </c:pt>
                <c:pt idx="986">
                  <c:v>89.611238</c:v>
                </c:pt>
                <c:pt idx="987">
                  <c:v>89.623103</c:v>
                </c:pt>
                <c:pt idx="988">
                  <c:v>89.629968000000005</c:v>
                </c:pt>
                <c:pt idx="989">
                  <c:v>89.628248999999997</c:v>
                </c:pt>
                <c:pt idx="990">
                  <c:v>89.621701000000002</c:v>
                </c:pt>
                <c:pt idx="991">
                  <c:v>89.615583999999998</c:v>
                </c:pt>
                <c:pt idx="992">
                  <c:v>89.609549999999999</c:v>
                </c:pt>
                <c:pt idx="993">
                  <c:v>89.601382999999998</c:v>
                </c:pt>
                <c:pt idx="994">
                  <c:v>89.595027999999999</c:v>
                </c:pt>
                <c:pt idx="995">
                  <c:v>89.597511999999995</c:v>
                </c:pt>
                <c:pt idx="996">
                  <c:v>89.607364000000004</c:v>
                </c:pt>
                <c:pt idx="997">
                  <c:v>89.613236000000001</c:v>
                </c:pt>
                <c:pt idx="998">
                  <c:v>89.606414000000001</c:v>
                </c:pt>
                <c:pt idx="999">
                  <c:v>89.589731</c:v>
                </c:pt>
                <c:pt idx="1000">
                  <c:v>89.572826000000006</c:v>
                </c:pt>
                <c:pt idx="1001">
                  <c:v>89.564195999999995</c:v>
                </c:pt>
                <c:pt idx="1002">
                  <c:v>89.569186999999999</c:v>
                </c:pt>
                <c:pt idx="1003">
                  <c:v>89.588802000000001</c:v>
                </c:pt>
                <c:pt idx="1004">
                  <c:v>89.615879000000007</c:v>
                </c:pt>
                <c:pt idx="1005">
                  <c:v>89.63682</c:v>
                </c:pt>
                <c:pt idx="1006">
                  <c:v>89.641593999999998</c:v>
                </c:pt>
                <c:pt idx="1007">
                  <c:v>89.628923999999998</c:v>
                </c:pt>
                <c:pt idx="1008">
                  <c:v>89.598909000000006</c:v>
                </c:pt>
                <c:pt idx="1009">
                  <c:v>89.547312000000005</c:v>
                </c:pt>
                <c:pt idx="1010">
                  <c:v>89.474587999999997</c:v>
                </c:pt>
                <c:pt idx="1011">
                  <c:v>89.396997999999996</c:v>
                </c:pt>
                <c:pt idx="1012">
                  <c:v>89.338665000000006</c:v>
                </c:pt>
                <c:pt idx="1013">
                  <c:v>89.309454000000002</c:v>
                </c:pt>
                <c:pt idx="1014">
                  <c:v>89.295597000000001</c:v>
                </c:pt>
                <c:pt idx="1015">
                  <c:v>89.273803999999998</c:v>
                </c:pt>
                <c:pt idx="1016">
                  <c:v>89.230428000000003</c:v>
                </c:pt>
                <c:pt idx="1017">
                  <c:v>89.165856000000005</c:v>
                </c:pt>
                <c:pt idx="1018">
                  <c:v>89.086555000000004</c:v>
                </c:pt>
                <c:pt idx="1019">
                  <c:v>88.997934000000001</c:v>
                </c:pt>
                <c:pt idx="1020">
                  <c:v>88.902551000000003</c:v>
                </c:pt>
                <c:pt idx="1021">
                  <c:v>88.799878000000007</c:v>
                </c:pt>
                <c:pt idx="1022">
                  <c:v>88.686115000000001</c:v>
                </c:pt>
                <c:pt idx="1023">
                  <c:v>88.556667000000004</c:v>
                </c:pt>
                <c:pt idx="1024">
                  <c:v>88.410787999999997</c:v>
                </c:pt>
                <c:pt idx="1025">
                  <c:v>88.253123000000002</c:v>
                </c:pt>
                <c:pt idx="1026">
                  <c:v>88.088487000000001</c:v>
                </c:pt>
                <c:pt idx="1027">
                  <c:v>87.914373999999995</c:v>
                </c:pt>
                <c:pt idx="1028">
                  <c:v>87.720819000000006</c:v>
                </c:pt>
                <c:pt idx="1029">
                  <c:v>87.500536999999994</c:v>
                </c:pt>
                <c:pt idx="1030">
                  <c:v>87.259646000000004</c:v>
                </c:pt>
                <c:pt idx="1031">
                  <c:v>87.015938000000006</c:v>
                </c:pt>
                <c:pt idx="1032">
                  <c:v>86.785027999999997</c:v>
                </c:pt>
                <c:pt idx="1033">
                  <c:v>86.568589000000003</c:v>
                </c:pt>
                <c:pt idx="1034">
                  <c:v>86.357026000000005</c:v>
                </c:pt>
                <c:pt idx="1035">
                  <c:v>86.143401999999995</c:v>
                </c:pt>
                <c:pt idx="1036">
                  <c:v>85.934849</c:v>
                </c:pt>
                <c:pt idx="1037">
                  <c:v>85.751732000000004</c:v>
                </c:pt>
                <c:pt idx="1038">
                  <c:v>85.615127999999999</c:v>
                </c:pt>
                <c:pt idx="1039">
                  <c:v>85.532043000000002</c:v>
                </c:pt>
                <c:pt idx="1040">
                  <c:v>85.490939999999995</c:v>
                </c:pt>
                <c:pt idx="1041">
                  <c:v>85.472741999999997</c:v>
                </c:pt>
                <c:pt idx="1042">
                  <c:v>85.467256000000006</c:v>
                </c:pt>
                <c:pt idx="1043">
                  <c:v>85.478702999999996</c:v>
                </c:pt>
                <c:pt idx="1044">
                  <c:v>85.516204999999999</c:v>
                </c:pt>
                <c:pt idx="1045">
                  <c:v>85.582296999999997</c:v>
                </c:pt>
                <c:pt idx="1046">
                  <c:v>85.671544999999995</c:v>
                </c:pt>
                <c:pt idx="1047">
                  <c:v>85.776505999999998</c:v>
                </c:pt>
                <c:pt idx="1048">
                  <c:v>85.891101000000006</c:v>
                </c:pt>
                <c:pt idx="1049">
                  <c:v>86.008561999999998</c:v>
                </c:pt>
                <c:pt idx="1050">
                  <c:v>86.118469000000005</c:v>
                </c:pt>
                <c:pt idx="1051">
                  <c:v>86.206852999999995</c:v>
                </c:pt>
                <c:pt idx="1052">
                  <c:v>86.260430999999997</c:v>
                </c:pt>
                <c:pt idx="1053">
                  <c:v>86.273323000000005</c:v>
                </c:pt>
                <c:pt idx="1054">
                  <c:v>86.250029999999995</c:v>
                </c:pt>
                <c:pt idx="1055">
                  <c:v>86.199577000000005</c:v>
                </c:pt>
                <c:pt idx="1056">
                  <c:v>86.127037000000001</c:v>
                </c:pt>
                <c:pt idx="1057">
                  <c:v>86.034547000000003</c:v>
                </c:pt>
                <c:pt idx="1058">
                  <c:v>85.929743999999999</c:v>
                </c:pt>
                <c:pt idx="1059">
                  <c:v>85.825186000000002</c:v>
                </c:pt>
                <c:pt idx="1060">
                  <c:v>85.725438999999994</c:v>
                </c:pt>
                <c:pt idx="1061">
                  <c:v>85.622793999999999</c:v>
                </c:pt>
                <c:pt idx="1062">
                  <c:v>85.514415999999997</c:v>
                </c:pt>
                <c:pt idx="1063">
                  <c:v>85.417839000000001</c:v>
                </c:pt>
                <c:pt idx="1064">
                  <c:v>85.356801000000004</c:v>
                </c:pt>
                <c:pt idx="1065">
                  <c:v>85.331531999999996</c:v>
                </c:pt>
                <c:pt idx="1066">
                  <c:v>85.315596999999997</c:v>
                </c:pt>
                <c:pt idx="1067">
                  <c:v>85.286602000000002</c:v>
                </c:pt>
                <c:pt idx="1068">
                  <c:v>85.250217000000006</c:v>
                </c:pt>
                <c:pt idx="1069">
                  <c:v>85.227834000000001</c:v>
                </c:pt>
                <c:pt idx="1070">
                  <c:v>85.229320999999999</c:v>
                </c:pt>
                <c:pt idx="1071">
                  <c:v>85.247917000000001</c:v>
                </c:pt>
                <c:pt idx="1072">
                  <c:v>85.276528999999996</c:v>
                </c:pt>
                <c:pt idx="1073">
                  <c:v>85.316727</c:v>
                </c:pt>
                <c:pt idx="1074">
                  <c:v>85.369945000000001</c:v>
                </c:pt>
                <c:pt idx="1075">
                  <c:v>85.428901999999994</c:v>
                </c:pt>
                <c:pt idx="1076">
                  <c:v>85.482619</c:v>
                </c:pt>
                <c:pt idx="1077">
                  <c:v>85.526448000000002</c:v>
                </c:pt>
                <c:pt idx="1078">
                  <c:v>85.565100999999999</c:v>
                </c:pt>
                <c:pt idx="1079">
                  <c:v>85.609637000000006</c:v>
                </c:pt>
                <c:pt idx="1080">
                  <c:v>85.672933999999998</c:v>
                </c:pt>
                <c:pt idx="1081">
                  <c:v>85.762220999999997</c:v>
                </c:pt>
                <c:pt idx="1082">
                  <c:v>85.870130000000003</c:v>
                </c:pt>
                <c:pt idx="1083">
                  <c:v>85.974976999999996</c:v>
                </c:pt>
                <c:pt idx="1084">
                  <c:v>86.055696999999995</c:v>
                </c:pt>
                <c:pt idx="1085">
                  <c:v>86.108293000000003</c:v>
                </c:pt>
                <c:pt idx="1086">
                  <c:v>86.144897999999998</c:v>
                </c:pt>
                <c:pt idx="1087">
                  <c:v>86.176891999999995</c:v>
                </c:pt>
                <c:pt idx="1088">
                  <c:v>86.203704999999999</c:v>
                </c:pt>
                <c:pt idx="1089">
                  <c:v>86.220517999999998</c:v>
                </c:pt>
                <c:pt idx="1090">
                  <c:v>86.232787000000002</c:v>
                </c:pt>
                <c:pt idx="1091">
                  <c:v>86.256949000000006</c:v>
                </c:pt>
                <c:pt idx="1092">
                  <c:v>86.305961999999994</c:v>
                </c:pt>
                <c:pt idx="1093">
                  <c:v>86.378411</c:v>
                </c:pt>
                <c:pt idx="1094">
                  <c:v>86.463228999999998</c:v>
                </c:pt>
                <c:pt idx="1095">
                  <c:v>86.551109999999994</c:v>
                </c:pt>
                <c:pt idx="1096">
                  <c:v>86.637165999999993</c:v>
                </c:pt>
                <c:pt idx="1097">
                  <c:v>86.714847000000006</c:v>
                </c:pt>
                <c:pt idx="1098">
                  <c:v>86.774752000000007</c:v>
                </c:pt>
                <c:pt idx="1099">
                  <c:v>86.811674999999994</c:v>
                </c:pt>
                <c:pt idx="1100">
                  <c:v>86.831760000000003</c:v>
                </c:pt>
                <c:pt idx="1101">
                  <c:v>86.849468999999999</c:v>
                </c:pt>
                <c:pt idx="1102">
                  <c:v>86.877771999999993</c:v>
                </c:pt>
                <c:pt idx="1103">
                  <c:v>86.921619000000007</c:v>
                </c:pt>
                <c:pt idx="1104">
                  <c:v>86.978269999999995</c:v>
                </c:pt>
                <c:pt idx="1105">
                  <c:v>87.040604000000002</c:v>
                </c:pt>
                <c:pt idx="1106">
                  <c:v>87.099393000000006</c:v>
                </c:pt>
                <c:pt idx="1107">
                  <c:v>87.145083999999997</c:v>
                </c:pt>
                <c:pt idx="1108">
                  <c:v>87.171030000000002</c:v>
                </c:pt>
                <c:pt idx="1109">
                  <c:v>87.177440000000004</c:v>
                </c:pt>
                <c:pt idx="1110">
                  <c:v>87.172408000000004</c:v>
                </c:pt>
                <c:pt idx="1111">
                  <c:v>87.167036999999993</c:v>
                </c:pt>
                <c:pt idx="1112">
                  <c:v>87.166797000000003</c:v>
                </c:pt>
                <c:pt idx="1113">
                  <c:v>87.166247999999996</c:v>
                </c:pt>
                <c:pt idx="1114">
                  <c:v>87.153447999999997</c:v>
                </c:pt>
                <c:pt idx="1115">
                  <c:v>87.121193000000005</c:v>
                </c:pt>
                <c:pt idx="1116">
                  <c:v>87.073896000000005</c:v>
                </c:pt>
                <c:pt idx="1117">
                  <c:v>87.021788000000001</c:v>
                </c:pt>
                <c:pt idx="1118">
                  <c:v>86.967885999999993</c:v>
                </c:pt>
                <c:pt idx="1119">
                  <c:v>86.902717999999993</c:v>
                </c:pt>
                <c:pt idx="1120">
                  <c:v>86.814460999999994</c:v>
                </c:pt>
                <c:pt idx="1121">
                  <c:v>86.704065</c:v>
                </c:pt>
                <c:pt idx="1122">
                  <c:v>86.587652000000006</c:v>
                </c:pt>
                <c:pt idx="1123">
                  <c:v>86.483468999999999</c:v>
                </c:pt>
                <c:pt idx="1124">
                  <c:v>86.399299999999997</c:v>
                </c:pt>
                <c:pt idx="1125">
                  <c:v>86.334601000000006</c:v>
                </c:pt>
                <c:pt idx="1126">
                  <c:v>86.290423000000004</c:v>
                </c:pt>
                <c:pt idx="1127">
                  <c:v>86.270715999999993</c:v>
                </c:pt>
                <c:pt idx="1128">
                  <c:v>86.273977000000002</c:v>
                </c:pt>
                <c:pt idx="1129">
                  <c:v>86.290322000000003</c:v>
                </c:pt>
                <c:pt idx="1130">
                  <c:v>86.309864000000005</c:v>
                </c:pt>
                <c:pt idx="1131">
                  <c:v>86.328757999999993</c:v>
                </c:pt>
                <c:pt idx="1132">
                  <c:v>86.343557000000004</c:v>
                </c:pt>
                <c:pt idx="1133">
                  <c:v>86.344598000000005</c:v>
                </c:pt>
                <c:pt idx="1134">
                  <c:v>86.321445999999995</c:v>
                </c:pt>
                <c:pt idx="1135">
                  <c:v>86.272741999999994</c:v>
                </c:pt>
                <c:pt idx="1136">
                  <c:v>86.205562</c:v>
                </c:pt>
                <c:pt idx="1137">
                  <c:v>86.128220999999996</c:v>
                </c:pt>
                <c:pt idx="1138">
                  <c:v>86.051783</c:v>
                </c:pt>
                <c:pt idx="1139">
                  <c:v>85.997134000000003</c:v>
                </c:pt>
                <c:pt idx="1140">
                  <c:v>85.988435999999993</c:v>
                </c:pt>
                <c:pt idx="1141">
                  <c:v>86.032708999999997</c:v>
                </c:pt>
                <c:pt idx="1142">
                  <c:v>86.110653999999997</c:v>
                </c:pt>
                <c:pt idx="1143">
                  <c:v>86.193397000000004</c:v>
                </c:pt>
                <c:pt idx="1144">
                  <c:v>86.266435000000001</c:v>
                </c:pt>
                <c:pt idx="1145">
                  <c:v>86.336230999999998</c:v>
                </c:pt>
                <c:pt idx="1146">
                  <c:v>86.417547999999996</c:v>
                </c:pt>
                <c:pt idx="1147">
                  <c:v>86.518051999999997</c:v>
                </c:pt>
                <c:pt idx="1148">
                  <c:v>86.632272</c:v>
                </c:pt>
                <c:pt idx="1149">
                  <c:v>86.745921999999993</c:v>
                </c:pt>
                <c:pt idx="1150">
                  <c:v>86.846846999999997</c:v>
                </c:pt>
                <c:pt idx="1151">
                  <c:v>86.933920000000001</c:v>
                </c:pt>
                <c:pt idx="1152">
                  <c:v>87.015011999999999</c:v>
                </c:pt>
                <c:pt idx="1153">
                  <c:v>87.095868999999993</c:v>
                </c:pt>
                <c:pt idx="1154">
                  <c:v>87.173908999999995</c:v>
                </c:pt>
                <c:pt idx="1155">
                  <c:v>87.243975000000006</c:v>
                </c:pt>
                <c:pt idx="1156">
                  <c:v>87.305819999999997</c:v>
                </c:pt>
                <c:pt idx="1157">
                  <c:v>87.362964000000005</c:v>
                </c:pt>
                <c:pt idx="1158">
                  <c:v>87.417627999999993</c:v>
                </c:pt>
                <c:pt idx="1159">
                  <c:v>87.470752000000005</c:v>
                </c:pt>
                <c:pt idx="1160">
                  <c:v>87.524373999999995</c:v>
                </c:pt>
                <c:pt idx="1161">
                  <c:v>87.579509000000002</c:v>
                </c:pt>
                <c:pt idx="1162">
                  <c:v>87.633307000000002</c:v>
                </c:pt>
                <c:pt idx="1163">
                  <c:v>87.682320000000004</c:v>
                </c:pt>
                <c:pt idx="1164">
                  <c:v>87.726899000000003</c:v>
                </c:pt>
                <c:pt idx="1165">
                  <c:v>87.767735000000002</c:v>
                </c:pt>
                <c:pt idx="1166">
                  <c:v>87.799650999999997</c:v>
                </c:pt>
                <c:pt idx="1167">
                  <c:v>87.814902000000004</c:v>
                </c:pt>
                <c:pt idx="1168">
                  <c:v>87.813668000000007</c:v>
                </c:pt>
                <c:pt idx="1169">
                  <c:v>87.806884999999994</c:v>
                </c:pt>
                <c:pt idx="1170">
                  <c:v>87.807716999999997</c:v>
                </c:pt>
                <c:pt idx="1171">
                  <c:v>87.823059999999998</c:v>
                </c:pt>
                <c:pt idx="1172">
                  <c:v>87.852643999999998</c:v>
                </c:pt>
                <c:pt idx="1173">
                  <c:v>87.890863999999993</c:v>
                </c:pt>
                <c:pt idx="1174">
                  <c:v>87.928191999999996</c:v>
                </c:pt>
                <c:pt idx="1175">
                  <c:v>87.955425000000005</c:v>
                </c:pt>
                <c:pt idx="1176">
                  <c:v>87.969246999999996</c:v>
                </c:pt>
                <c:pt idx="1177">
                  <c:v>87.971693000000002</c:v>
                </c:pt>
                <c:pt idx="1178">
                  <c:v>87.965014999999994</c:v>
                </c:pt>
                <c:pt idx="1179">
                  <c:v>87.952456999999995</c:v>
                </c:pt>
                <c:pt idx="1180">
                  <c:v>87.944181999999998</c:v>
                </c:pt>
                <c:pt idx="1181">
                  <c:v>87.954508000000004</c:v>
                </c:pt>
                <c:pt idx="1182">
                  <c:v>87.988315</c:v>
                </c:pt>
                <c:pt idx="1183">
                  <c:v>88.034229999999994</c:v>
                </c:pt>
                <c:pt idx="1184">
                  <c:v>88.075554999999994</c:v>
                </c:pt>
                <c:pt idx="1185">
                  <c:v>88.104409000000004</c:v>
                </c:pt>
                <c:pt idx="1186">
                  <c:v>88.122212000000005</c:v>
                </c:pt>
                <c:pt idx="1187">
                  <c:v>88.131741000000005</c:v>
                </c:pt>
                <c:pt idx="1188">
                  <c:v>88.135587000000001</c:v>
                </c:pt>
                <c:pt idx="1189">
                  <c:v>88.139572999999999</c:v>
                </c:pt>
                <c:pt idx="1190">
                  <c:v>88.150067000000007</c:v>
                </c:pt>
                <c:pt idx="1191">
                  <c:v>88.166955999999999</c:v>
                </c:pt>
                <c:pt idx="1192">
                  <c:v>88.183418000000003</c:v>
                </c:pt>
                <c:pt idx="1193">
                  <c:v>88.192631000000006</c:v>
                </c:pt>
                <c:pt idx="1194">
                  <c:v>88.192211999999998</c:v>
                </c:pt>
                <c:pt idx="1195">
                  <c:v>88.184759</c:v>
                </c:pt>
                <c:pt idx="1196">
                  <c:v>88.179102</c:v>
                </c:pt>
                <c:pt idx="1197">
                  <c:v>88.188153</c:v>
                </c:pt>
                <c:pt idx="1198">
                  <c:v>88.217832999999999</c:v>
                </c:pt>
                <c:pt idx="1199">
                  <c:v>88.257131999999999</c:v>
                </c:pt>
                <c:pt idx="1200">
                  <c:v>88.285646</c:v>
                </c:pt>
                <c:pt idx="1201">
                  <c:v>88.292935</c:v>
                </c:pt>
                <c:pt idx="1202">
                  <c:v>88.285892000000004</c:v>
                </c:pt>
                <c:pt idx="1203">
                  <c:v>88.276636999999994</c:v>
                </c:pt>
                <c:pt idx="1204">
                  <c:v>88.270937000000004</c:v>
                </c:pt>
                <c:pt idx="1205">
                  <c:v>88.271681000000001</c:v>
                </c:pt>
                <c:pt idx="1206">
                  <c:v>88.285342999999997</c:v>
                </c:pt>
                <c:pt idx="1207">
                  <c:v>88.315830000000005</c:v>
                </c:pt>
                <c:pt idx="1208">
                  <c:v>88.353686999999994</c:v>
                </c:pt>
                <c:pt idx="1209">
                  <c:v>88.379192000000003</c:v>
                </c:pt>
                <c:pt idx="1210">
                  <c:v>88.378883999999999</c:v>
                </c:pt>
                <c:pt idx="1211">
                  <c:v>88.357315</c:v>
                </c:pt>
                <c:pt idx="1212">
                  <c:v>88.332618999999994</c:v>
                </c:pt>
                <c:pt idx="1213">
                  <c:v>88.322284999999994</c:v>
                </c:pt>
                <c:pt idx="1214">
                  <c:v>88.331068000000002</c:v>
                </c:pt>
                <c:pt idx="1215">
                  <c:v>88.348309999999998</c:v>
                </c:pt>
                <c:pt idx="1216">
                  <c:v>88.355815000000007</c:v>
                </c:pt>
                <c:pt idx="1217">
                  <c:v>88.341657999999995</c:v>
                </c:pt>
                <c:pt idx="1218">
                  <c:v>88.309385000000006</c:v>
                </c:pt>
                <c:pt idx="1219">
                  <c:v>88.275226000000004</c:v>
                </c:pt>
                <c:pt idx="1220">
                  <c:v>88.256522000000004</c:v>
                </c:pt>
                <c:pt idx="1221">
                  <c:v>88.261593000000005</c:v>
                </c:pt>
                <c:pt idx="1222">
                  <c:v>88.286945000000003</c:v>
                </c:pt>
                <c:pt idx="1223">
                  <c:v>88.321566000000004</c:v>
                </c:pt>
                <c:pt idx="1224">
                  <c:v>88.354262000000006</c:v>
                </c:pt>
                <c:pt idx="1225">
                  <c:v>88.378635000000003</c:v>
                </c:pt>
                <c:pt idx="1226">
                  <c:v>88.392200000000003</c:v>
                </c:pt>
                <c:pt idx="1227">
                  <c:v>88.393252000000004</c:v>
                </c:pt>
                <c:pt idx="1228">
                  <c:v>88.383058000000005</c:v>
                </c:pt>
                <c:pt idx="1229">
                  <c:v>88.371257999999997</c:v>
                </c:pt>
                <c:pt idx="1230">
                  <c:v>88.372810000000001</c:v>
                </c:pt>
                <c:pt idx="1231">
                  <c:v>88.394132999999997</c:v>
                </c:pt>
                <c:pt idx="1232">
                  <c:v>88.424069000000003</c:v>
                </c:pt>
                <c:pt idx="1233">
                  <c:v>88.443445999999994</c:v>
                </c:pt>
                <c:pt idx="1234">
                  <c:v>88.443021000000002</c:v>
                </c:pt>
                <c:pt idx="1235">
                  <c:v>88.429066000000006</c:v>
                </c:pt>
                <c:pt idx="1236">
                  <c:v>88.413548000000006</c:v>
                </c:pt>
                <c:pt idx="1237">
                  <c:v>88.405596000000003</c:v>
                </c:pt>
                <c:pt idx="1238">
                  <c:v>88.412870999999996</c:v>
                </c:pt>
                <c:pt idx="1239">
                  <c:v>88.442640999999995</c:v>
                </c:pt>
                <c:pt idx="1240">
                  <c:v>88.493791999999999</c:v>
                </c:pt>
                <c:pt idx="1241">
                  <c:v>88.549094999999994</c:v>
                </c:pt>
                <c:pt idx="1242">
                  <c:v>88.582288000000005</c:v>
                </c:pt>
                <c:pt idx="1243">
                  <c:v>88.577442000000005</c:v>
                </c:pt>
                <c:pt idx="1244">
                  <c:v>88.542075999999994</c:v>
                </c:pt>
                <c:pt idx="1245">
                  <c:v>88.501255999999998</c:v>
                </c:pt>
                <c:pt idx="1246">
                  <c:v>88.479045999999997</c:v>
                </c:pt>
                <c:pt idx="1247">
                  <c:v>88.484032999999997</c:v>
                </c:pt>
                <c:pt idx="1248">
                  <c:v>88.508266000000006</c:v>
                </c:pt>
                <c:pt idx="1249">
                  <c:v>88.535998000000006</c:v>
                </c:pt>
                <c:pt idx="1250">
                  <c:v>88.553511</c:v>
                </c:pt>
                <c:pt idx="1251">
                  <c:v>88.555218999999994</c:v>
                </c:pt>
                <c:pt idx="1252">
                  <c:v>88.545400999999998</c:v>
                </c:pt>
                <c:pt idx="1253">
                  <c:v>88.534960999999996</c:v>
                </c:pt>
                <c:pt idx="1254">
                  <c:v>88.53349</c:v>
                </c:pt>
                <c:pt idx="1255">
                  <c:v>88.542597999999998</c:v>
                </c:pt>
                <c:pt idx="1256">
                  <c:v>88.556505999999999</c:v>
                </c:pt>
                <c:pt idx="1257">
                  <c:v>88.567531000000002</c:v>
                </c:pt>
                <c:pt idx="1258">
                  <c:v>88.568944000000002</c:v>
                </c:pt>
                <c:pt idx="1259">
                  <c:v>88.555297999999993</c:v>
                </c:pt>
                <c:pt idx="1260">
                  <c:v>88.526972000000001</c:v>
                </c:pt>
                <c:pt idx="1261">
                  <c:v>88.496353999999997</c:v>
                </c:pt>
                <c:pt idx="1262">
                  <c:v>88.482764000000003</c:v>
                </c:pt>
                <c:pt idx="1263">
                  <c:v>88.494849000000002</c:v>
                </c:pt>
                <c:pt idx="1264">
                  <c:v>88.520222000000004</c:v>
                </c:pt>
                <c:pt idx="1265">
                  <c:v>88.537848999999994</c:v>
                </c:pt>
                <c:pt idx="1266">
                  <c:v>88.539546999999999</c:v>
                </c:pt>
                <c:pt idx="1267">
                  <c:v>88.534818999999999</c:v>
                </c:pt>
                <c:pt idx="1268">
                  <c:v>88.536824999999993</c:v>
                </c:pt>
                <c:pt idx="1269">
                  <c:v>88.549919000000003</c:v>
                </c:pt>
                <c:pt idx="1270">
                  <c:v>88.571332999999996</c:v>
                </c:pt>
                <c:pt idx="1271">
                  <c:v>88.597793999999993</c:v>
                </c:pt>
                <c:pt idx="1272">
                  <c:v>88.626322000000002</c:v>
                </c:pt>
                <c:pt idx="1273">
                  <c:v>88.651714999999996</c:v>
                </c:pt>
                <c:pt idx="1274">
                  <c:v>88.667378999999997</c:v>
                </c:pt>
                <c:pt idx="1275">
                  <c:v>88.669049000000001</c:v>
                </c:pt>
                <c:pt idx="1276">
                  <c:v>88.657757000000004</c:v>
                </c:pt>
                <c:pt idx="1277">
                  <c:v>88.640552999999997</c:v>
                </c:pt>
                <c:pt idx="1278">
                  <c:v>88.627522999999997</c:v>
                </c:pt>
                <c:pt idx="1279">
                  <c:v>88.624652999999995</c:v>
                </c:pt>
                <c:pt idx="1280">
                  <c:v>88.628865000000005</c:v>
                </c:pt>
                <c:pt idx="1281">
                  <c:v>88.632453999999996</c:v>
                </c:pt>
                <c:pt idx="1282">
                  <c:v>88.632429000000002</c:v>
                </c:pt>
                <c:pt idx="1283">
                  <c:v>88.631894000000003</c:v>
                </c:pt>
                <c:pt idx="1284">
                  <c:v>88.632253000000006</c:v>
                </c:pt>
                <c:pt idx="1285">
                  <c:v>88.629305000000002</c:v>
                </c:pt>
                <c:pt idx="1286">
                  <c:v>88.619956000000002</c:v>
                </c:pt>
                <c:pt idx="1287">
                  <c:v>88.609164000000007</c:v>
                </c:pt>
                <c:pt idx="1288">
                  <c:v>88.606132000000002</c:v>
                </c:pt>
                <c:pt idx="1289">
                  <c:v>88.614880999999997</c:v>
                </c:pt>
                <c:pt idx="1290">
                  <c:v>88.631153999999995</c:v>
                </c:pt>
                <c:pt idx="1291">
                  <c:v>88.647824999999997</c:v>
                </c:pt>
                <c:pt idx="1292">
                  <c:v>88.661240000000006</c:v>
                </c:pt>
                <c:pt idx="1293">
                  <c:v>88.672321999999994</c:v>
                </c:pt>
                <c:pt idx="1294">
                  <c:v>88.682653999999999</c:v>
                </c:pt>
                <c:pt idx="1295">
                  <c:v>88.690376000000001</c:v>
                </c:pt>
                <c:pt idx="1296">
                  <c:v>88.691539000000006</c:v>
                </c:pt>
                <c:pt idx="1297">
                  <c:v>88.686514000000003</c:v>
                </c:pt>
                <c:pt idx="1298">
                  <c:v>88.682193999999996</c:v>
                </c:pt>
                <c:pt idx="1299">
                  <c:v>88.683886000000001</c:v>
                </c:pt>
                <c:pt idx="1300">
                  <c:v>88.686831999999995</c:v>
                </c:pt>
                <c:pt idx="1301">
                  <c:v>88.68159</c:v>
                </c:pt>
                <c:pt idx="1302">
                  <c:v>88.668111999999994</c:v>
                </c:pt>
                <c:pt idx="1303">
                  <c:v>88.657604000000006</c:v>
                </c:pt>
                <c:pt idx="1304">
                  <c:v>88.658253999999999</c:v>
                </c:pt>
                <c:pt idx="1305">
                  <c:v>88.665976999999998</c:v>
                </c:pt>
                <c:pt idx="1306">
                  <c:v>88.673837000000006</c:v>
                </c:pt>
                <c:pt idx="1307">
                  <c:v>88.684219999999996</c:v>
                </c:pt>
                <c:pt idx="1308">
                  <c:v>88.703680000000006</c:v>
                </c:pt>
                <c:pt idx="1309">
                  <c:v>88.728630999999993</c:v>
                </c:pt>
                <c:pt idx="1310">
                  <c:v>88.744686999999999</c:v>
                </c:pt>
                <c:pt idx="1311">
                  <c:v>88.741997999999995</c:v>
                </c:pt>
                <c:pt idx="1312">
                  <c:v>88.726130999999995</c:v>
                </c:pt>
                <c:pt idx="1313">
                  <c:v>88.711748</c:v>
                </c:pt>
                <c:pt idx="1314">
                  <c:v>88.708303999999998</c:v>
                </c:pt>
                <c:pt idx="1315">
                  <c:v>88.713507000000007</c:v>
                </c:pt>
                <c:pt idx="1316">
                  <c:v>88.718547000000001</c:v>
                </c:pt>
                <c:pt idx="1317">
                  <c:v>88.718129000000005</c:v>
                </c:pt>
                <c:pt idx="1318">
                  <c:v>88.715584000000007</c:v>
                </c:pt>
                <c:pt idx="1319">
                  <c:v>88.718664000000004</c:v>
                </c:pt>
                <c:pt idx="1320">
                  <c:v>88.731258999999994</c:v>
                </c:pt>
                <c:pt idx="1321">
                  <c:v>88.750578000000004</c:v>
                </c:pt>
                <c:pt idx="1322">
                  <c:v>88.770948000000004</c:v>
                </c:pt>
                <c:pt idx="1323">
                  <c:v>88.786265</c:v>
                </c:pt>
                <c:pt idx="1324">
                  <c:v>88.789150000000006</c:v>
                </c:pt>
                <c:pt idx="1325">
                  <c:v>88.774880999999993</c:v>
                </c:pt>
                <c:pt idx="1326">
                  <c:v>88.750405000000001</c:v>
                </c:pt>
                <c:pt idx="1327">
                  <c:v>88.733687000000003</c:v>
                </c:pt>
                <c:pt idx="1328">
                  <c:v>88.736844000000005</c:v>
                </c:pt>
                <c:pt idx="1329">
                  <c:v>88.752044999999995</c:v>
                </c:pt>
                <c:pt idx="1330">
                  <c:v>88.759472000000002</c:v>
                </c:pt>
                <c:pt idx="1331">
                  <c:v>88.747513999999995</c:v>
                </c:pt>
                <c:pt idx="1332">
                  <c:v>88.720292000000001</c:v>
                </c:pt>
                <c:pt idx="1333">
                  <c:v>88.689328000000003</c:v>
                </c:pt>
                <c:pt idx="1334">
                  <c:v>88.666106999999997</c:v>
                </c:pt>
                <c:pt idx="1335">
                  <c:v>88.660944000000001</c:v>
                </c:pt>
                <c:pt idx="1336">
                  <c:v>88.677943999999997</c:v>
                </c:pt>
                <c:pt idx="1337">
                  <c:v>88.707340000000002</c:v>
                </c:pt>
                <c:pt idx="1338">
                  <c:v>88.730819999999994</c:v>
                </c:pt>
                <c:pt idx="1339">
                  <c:v>88.739666999999997</c:v>
                </c:pt>
                <c:pt idx="1340">
                  <c:v>88.742469</c:v>
                </c:pt>
                <c:pt idx="1341">
                  <c:v>88.750878</c:v>
                </c:pt>
                <c:pt idx="1342">
                  <c:v>88.763490000000004</c:v>
                </c:pt>
                <c:pt idx="1343">
                  <c:v>88.770026000000001</c:v>
                </c:pt>
                <c:pt idx="1344">
                  <c:v>88.766840000000002</c:v>
                </c:pt>
                <c:pt idx="1345">
                  <c:v>88.760420999999994</c:v>
                </c:pt>
                <c:pt idx="1346">
                  <c:v>88.756792000000004</c:v>
                </c:pt>
                <c:pt idx="1347">
                  <c:v>88.755049</c:v>
                </c:pt>
                <c:pt idx="1348">
                  <c:v>88.752992000000006</c:v>
                </c:pt>
                <c:pt idx="1349">
                  <c:v>88.753448000000006</c:v>
                </c:pt>
                <c:pt idx="1350">
                  <c:v>88.761094999999997</c:v>
                </c:pt>
                <c:pt idx="1351">
                  <c:v>88.774794</c:v>
                </c:pt>
                <c:pt idx="1352">
                  <c:v>88.785764</c:v>
                </c:pt>
                <c:pt idx="1353">
                  <c:v>88.783845999999997</c:v>
                </c:pt>
                <c:pt idx="1354">
                  <c:v>88.765939000000003</c:v>
                </c:pt>
                <c:pt idx="1355">
                  <c:v>88.739276000000004</c:v>
                </c:pt>
                <c:pt idx="1356">
                  <c:v>88.716507000000007</c:v>
                </c:pt>
                <c:pt idx="1357">
                  <c:v>88.706771000000003</c:v>
                </c:pt>
                <c:pt idx="1358">
                  <c:v>88.711113999999995</c:v>
                </c:pt>
                <c:pt idx="1359">
                  <c:v>88.725244000000004</c:v>
                </c:pt>
                <c:pt idx="1360">
                  <c:v>88.743436000000003</c:v>
                </c:pt>
                <c:pt idx="1361">
                  <c:v>88.758352000000002</c:v>
                </c:pt>
                <c:pt idx="1362">
                  <c:v>88.761037999999999</c:v>
                </c:pt>
                <c:pt idx="1363">
                  <c:v>88.746981000000005</c:v>
                </c:pt>
                <c:pt idx="1364">
                  <c:v>88.722864999999999</c:v>
                </c:pt>
                <c:pt idx="1365">
                  <c:v>88.702667000000005</c:v>
                </c:pt>
                <c:pt idx="1366">
                  <c:v>88.693968999999996</c:v>
                </c:pt>
                <c:pt idx="1367">
                  <c:v>88.690084999999996</c:v>
                </c:pt>
                <c:pt idx="1368">
                  <c:v>88.678759999999997</c:v>
                </c:pt>
                <c:pt idx="1369">
                  <c:v>88.657797000000002</c:v>
                </c:pt>
                <c:pt idx="1370">
                  <c:v>88.638525000000001</c:v>
                </c:pt>
                <c:pt idx="1371">
                  <c:v>88.632361000000003</c:v>
                </c:pt>
                <c:pt idx="1372">
                  <c:v>88.636482999999998</c:v>
                </c:pt>
                <c:pt idx="1373">
                  <c:v>88.636514000000005</c:v>
                </c:pt>
                <c:pt idx="1374">
                  <c:v>88.623754000000005</c:v>
                </c:pt>
                <c:pt idx="1375">
                  <c:v>88.606453999999999</c:v>
                </c:pt>
                <c:pt idx="1376">
                  <c:v>88.601344999999995</c:v>
                </c:pt>
                <c:pt idx="1377">
                  <c:v>88.614913999999999</c:v>
                </c:pt>
                <c:pt idx="1378">
                  <c:v>88.635688000000002</c:v>
                </c:pt>
                <c:pt idx="1379">
                  <c:v>88.645132000000004</c:v>
                </c:pt>
                <c:pt idx="1380">
                  <c:v>88.634095000000002</c:v>
                </c:pt>
                <c:pt idx="1381">
                  <c:v>88.608466000000007</c:v>
                </c:pt>
                <c:pt idx="1382">
                  <c:v>88.581787000000006</c:v>
                </c:pt>
                <c:pt idx="1383">
                  <c:v>88.565185999999997</c:v>
                </c:pt>
                <c:pt idx="1384">
                  <c:v>88.562815000000001</c:v>
                </c:pt>
                <c:pt idx="1385">
                  <c:v>88.572024999999996</c:v>
                </c:pt>
                <c:pt idx="1386">
                  <c:v>88.584844000000004</c:v>
                </c:pt>
                <c:pt idx="1387">
                  <c:v>88.591376999999994</c:v>
                </c:pt>
                <c:pt idx="1388">
                  <c:v>88.586526000000006</c:v>
                </c:pt>
                <c:pt idx="1389">
                  <c:v>88.575166999999993</c:v>
                </c:pt>
                <c:pt idx="1390">
                  <c:v>88.568240000000003</c:v>
                </c:pt>
                <c:pt idx="1391">
                  <c:v>88.571769000000003</c:v>
                </c:pt>
                <c:pt idx="1392">
                  <c:v>88.581604999999996</c:v>
                </c:pt>
                <c:pt idx="1393">
                  <c:v>88.590704000000002</c:v>
                </c:pt>
                <c:pt idx="1394">
                  <c:v>88.598084999999998</c:v>
                </c:pt>
                <c:pt idx="1395">
                  <c:v>88.605710000000002</c:v>
                </c:pt>
                <c:pt idx="1396">
                  <c:v>88.608835999999997</c:v>
                </c:pt>
                <c:pt idx="1397">
                  <c:v>88.597840000000005</c:v>
                </c:pt>
                <c:pt idx="1398">
                  <c:v>88.572736000000006</c:v>
                </c:pt>
                <c:pt idx="1399">
                  <c:v>88.549452000000002</c:v>
                </c:pt>
                <c:pt idx="1400">
                  <c:v>88.544981000000007</c:v>
                </c:pt>
                <c:pt idx="1401">
                  <c:v>88.558079000000006</c:v>
                </c:pt>
                <c:pt idx="1402">
                  <c:v>88.570080000000004</c:v>
                </c:pt>
                <c:pt idx="1403">
                  <c:v>88.564859999999996</c:v>
                </c:pt>
                <c:pt idx="1404">
                  <c:v>88.544085999999993</c:v>
                </c:pt>
                <c:pt idx="1405">
                  <c:v>88.522088999999994</c:v>
                </c:pt>
                <c:pt idx="1406">
                  <c:v>88.509409000000005</c:v>
                </c:pt>
                <c:pt idx="1407">
                  <c:v>88.504667999999995</c:v>
                </c:pt>
                <c:pt idx="1408">
                  <c:v>88.502651999999998</c:v>
                </c:pt>
                <c:pt idx="1409">
                  <c:v>88.507409999999993</c:v>
                </c:pt>
                <c:pt idx="1410">
                  <c:v>88.531989999999993</c:v>
                </c:pt>
                <c:pt idx="1411">
                  <c:v>88.580994000000004</c:v>
                </c:pt>
                <c:pt idx="1412">
                  <c:v>88.635971999999995</c:v>
                </c:pt>
                <c:pt idx="1413">
                  <c:v>88.666207999999997</c:v>
                </c:pt>
                <c:pt idx="1414">
                  <c:v>88.657955999999999</c:v>
                </c:pt>
                <c:pt idx="1415">
                  <c:v>88.628883000000002</c:v>
                </c:pt>
                <c:pt idx="1416">
                  <c:v>88.609573999999995</c:v>
                </c:pt>
                <c:pt idx="1417">
                  <c:v>88.612938</c:v>
                </c:pt>
                <c:pt idx="1418">
                  <c:v>88.624666000000005</c:v>
                </c:pt>
                <c:pt idx="1419">
                  <c:v>88.621225999999993</c:v>
                </c:pt>
                <c:pt idx="1420">
                  <c:v>88.594256000000001</c:v>
                </c:pt>
                <c:pt idx="1421">
                  <c:v>88.559589000000003</c:v>
                </c:pt>
                <c:pt idx="1422">
                  <c:v>88.545165999999995</c:v>
                </c:pt>
                <c:pt idx="1423">
                  <c:v>88.567274999999995</c:v>
                </c:pt>
                <c:pt idx="1424">
                  <c:v>88.614457999999999</c:v>
                </c:pt>
                <c:pt idx="1425">
                  <c:v>88.656014999999996</c:v>
                </c:pt>
                <c:pt idx="1426">
                  <c:v>88.668953000000002</c:v>
                </c:pt>
                <c:pt idx="1427">
                  <c:v>88.655276999999998</c:v>
                </c:pt>
                <c:pt idx="1428">
                  <c:v>88.632889000000006</c:v>
                </c:pt>
                <c:pt idx="1429">
                  <c:v>88.615341000000001</c:v>
                </c:pt>
                <c:pt idx="1430">
                  <c:v>88.604123999999999</c:v>
                </c:pt>
                <c:pt idx="1431">
                  <c:v>88.594465</c:v>
                </c:pt>
                <c:pt idx="1432">
                  <c:v>88.580934999999997</c:v>
                </c:pt>
                <c:pt idx="1433">
                  <c:v>88.560203999999999</c:v>
                </c:pt>
                <c:pt idx="1434">
                  <c:v>88.536368999999993</c:v>
                </c:pt>
                <c:pt idx="1435">
                  <c:v>88.523550999999998</c:v>
                </c:pt>
                <c:pt idx="1436">
                  <c:v>88.536001999999996</c:v>
                </c:pt>
                <c:pt idx="1437">
                  <c:v>88.572269000000006</c:v>
                </c:pt>
                <c:pt idx="1438">
                  <c:v>88.610904000000005</c:v>
                </c:pt>
                <c:pt idx="1439">
                  <c:v>88.622895</c:v>
                </c:pt>
                <c:pt idx="1440">
                  <c:v>88.590072000000006</c:v>
                </c:pt>
                <c:pt idx="1441">
                  <c:v>88.516846000000001</c:v>
                </c:pt>
                <c:pt idx="1442">
                  <c:v>88.427914999999999</c:v>
                </c:pt>
                <c:pt idx="1443">
                  <c:v>88.351748999999998</c:v>
                </c:pt>
                <c:pt idx="1444">
                  <c:v>88.302657999999994</c:v>
                </c:pt>
                <c:pt idx="1445">
                  <c:v>88.280531999999994</c:v>
                </c:pt>
                <c:pt idx="1446">
                  <c:v>88.286596000000003</c:v>
                </c:pt>
                <c:pt idx="1447">
                  <c:v>88.327783999999994</c:v>
                </c:pt>
                <c:pt idx="1448">
                  <c:v>88.398086000000006</c:v>
                </c:pt>
                <c:pt idx="1449">
                  <c:v>88.465873000000002</c:v>
                </c:pt>
                <c:pt idx="1450">
                  <c:v>88.494613999999999</c:v>
                </c:pt>
                <c:pt idx="1451">
                  <c:v>88.475913000000006</c:v>
                </c:pt>
                <c:pt idx="1452">
                  <c:v>88.433197000000007</c:v>
                </c:pt>
                <c:pt idx="1453">
                  <c:v>88.394666999999998</c:v>
                </c:pt>
                <c:pt idx="1454">
                  <c:v>88.372174000000001</c:v>
                </c:pt>
                <c:pt idx="1455">
                  <c:v>88.364140000000006</c:v>
                </c:pt>
                <c:pt idx="1456">
                  <c:v>88.364973000000006</c:v>
                </c:pt>
                <c:pt idx="1457">
                  <c:v>88.366952999999995</c:v>
                </c:pt>
                <c:pt idx="1458">
                  <c:v>88.362386000000001</c:v>
                </c:pt>
                <c:pt idx="1459">
                  <c:v>88.350593000000003</c:v>
                </c:pt>
                <c:pt idx="1460">
                  <c:v>88.340306999999996</c:v>
                </c:pt>
                <c:pt idx="1461">
                  <c:v>88.343836999999994</c:v>
                </c:pt>
                <c:pt idx="1462">
                  <c:v>88.370997000000003</c:v>
                </c:pt>
                <c:pt idx="1463">
                  <c:v>88.424436</c:v>
                </c:pt>
                <c:pt idx="1464">
                  <c:v>88.493595999999997</c:v>
                </c:pt>
                <c:pt idx="1465">
                  <c:v>88.556946999999994</c:v>
                </c:pt>
                <c:pt idx="1466">
                  <c:v>88.600459999999998</c:v>
                </c:pt>
                <c:pt idx="1467">
                  <c:v>88.632315000000006</c:v>
                </c:pt>
                <c:pt idx="1468">
                  <c:v>88.668093999999996</c:v>
                </c:pt>
                <c:pt idx="1469">
                  <c:v>88.701848999999996</c:v>
                </c:pt>
                <c:pt idx="1470">
                  <c:v>88.705274000000003</c:v>
                </c:pt>
                <c:pt idx="1471">
                  <c:v>88.658743000000001</c:v>
                </c:pt>
                <c:pt idx="1472">
                  <c:v>88.571675999999997</c:v>
                </c:pt>
                <c:pt idx="1473">
                  <c:v>88.469565000000003</c:v>
                </c:pt>
                <c:pt idx="1474">
                  <c:v>88.376026999999993</c:v>
                </c:pt>
                <c:pt idx="1475">
                  <c:v>88.314387999999994</c:v>
                </c:pt>
                <c:pt idx="1476">
                  <c:v>88.309027999999998</c:v>
                </c:pt>
                <c:pt idx="1477">
                  <c:v>88.366557</c:v>
                </c:pt>
                <c:pt idx="1478">
                  <c:v>88.45993</c:v>
                </c:pt>
                <c:pt idx="1479">
                  <c:v>88.545055000000005</c:v>
                </c:pt>
                <c:pt idx="1480">
                  <c:v>88.594665000000006</c:v>
                </c:pt>
                <c:pt idx="1481">
                  <c:v>88.610292000000001</c:v>
                </c:pt>
                <c:pt idx="1482">
                  <c:v>88.605350000000001</c:v>
                </c:pt>
                <c:pt idx="1483">
                  <c:v>88.587783000000002</c:v>
                </c:pt>
                <c:pt idx="1484">
                  <c:v>88.560257000000007</c:v>
                </c:pt>
                <c:pt idx="1485">
                  <c:v>88.527647999999999</c:v>
                </c:pt>
                <c:pt idx="1486">
                  <c:v>88.498307999999994</c:v>
                </c:pt>
                <c:pt idx="1487">
                  <c:v>88.479602</c:v>
                </c:pt>
                <c:pt idx="1488">
                  <c:v>88.473581999999993</c:v>
                </c:pt>
                <c:pt idx="1489">
                  <c:v>88.474740999999995</c:v>
                </c:pt>
                <c:pt idx="1490">
                  <c:v>88.469250000000002</c:v>
                </c:pt>
                <c:pt idx="1491">
                  <c:v>88.437905999999998</c:v>
                </c:pt>
                <c:pt idx="1492">
                  <c:v>88.367148</c:v>
                </c:pt>
                <c:pt idx="1493">
                  <c:v>88.265991</c:v>
                </c:pt>
                <c:pt idx="1494">
                  <c:v>88.174173999999994</c:v>
                </c:pt>
                <c:pt idx="1495">
                  <c:v>88.144144999999995</c:v>
                </c:pt>
                <c:pt idx="1496">
                  <c:v>88.201231000000007</c:v>
                </c:pt>
                <c:pt idx="1497">
                  <c:v>88.315270999999996</c:v>
                </c:pt>
                <c:pt idx="1498">
                  <c:v>88.415362000000002</c:v>
                </c:pt>
                <c:pt idx="1499">
                  <c:v>88.440302000000003</c:v>
                </c:pt>
                <c:pt idx="1500">
                  <c:v>88.381280000000004</c:v>
                </c:pt>
                <c:pt idx="1501">
                  <c:v>88.281745999999998</c:v>
                </c:pt>
                <c:pt idx="1502">
                  <c:v>88.201093999999998</c:v>
                </c:pt>
                <c:pt idx="1503">
                  <c:v>88.175252999999998</c:v>
                </c:pt>
                <c:pt idx="1504">
                  <c:v>88.201093</c:v>
                </c:pt>
                <c:pt idx="1505">
                  <c:v>88.251551000000006</c:v>
                </c:pt>
                <c:pt idx="1506">
                  <c:v>88.304103999999995</c:v>
                </c:pt>
                <c:pt idx="1507">
                  <c:v>88.352436999999995</c:v>
                </c:pt>
                <c:pt idx="1508">
                  <c:v>88.392796000000004</c:v>
                </c:pt>
                <c:pt idx="1509">
                  <c:v>88.411980999999997</c:v>
                </c:pt>
                <c:pt idx="1510">
                  <c:v>88.400092999999998</c:v>
                </c:pt>
                <c:pt idx="1511">
                  <c:v>88.366951</c:v>
                </c:pt>
                <c:pt idx="1512">
                  <c:v>88.329228000000001</c:v>
                </c:pt>
                <c:pt idx="1513">
                  <c:v>88.283924999999996</c:v>
                </c:pt>
                <c:pt idx="1514">
                  <c:v>88.213772000000006</c:v>
                </c:pt>
                <c:pt idx="1515">
                  <c:v>88.123020999999994</c:v>
                </c:pt>
                <c:pt idx="1516">
                  <c:v>88.049484000000007</c:v>
                </c:pt>
                <c:pt idx="1517">
                  <c:v>88.030507</c:v>
                </c:pt>
                <c:pt idx="1518">
                  <c:v>88.067037999999997</c:v>
                </c:pt>
                <c:pt idx="1519">
                  <c:v>88.127511999999996</c:v>
                </c:pt>
                <c:pt idx="1520">
                  <c:v>88.176917000000003</c:v>
                </c:pt>
                <c:pt idx="1521">
                  <c:v>88.197445000000002</c:v>
                </c:pt>
                <c:pt idx="1522">
                  <c:v>88.195561999999995</c:v>
                </c:pt>
                <c:pt idx="1523">
                  <c:v>88.200438000000005</c:v>
                </c:pt>
                <c:pt idx="1524">
                  <c:v>88.244033999999999</c:v>
                </c:pt>
                <c:pt idx="1525">
                  <c:v>88.328273999999993</c:v>
                </c:pt>
                <c:pt idx="1526">
                  <c:v>88.417114999999995</c:v>
                </c:pt>
                <c:pt idx="1527">
                  <c:v>88.470798000000002</c:v>
                </c:pt>
                <c:pt idx="1528">
                  <c:v>88.480179000000007</c:v>
                </c:pt>
                <c:pt idx="1529">
                  <c:v>88.457612999999995</c:v>
                </c:pt>
                <c:pt idx="1530">
                  <c:v>88.407348999999996</c:v>
                </c:pt>
                <c:pt idx="1531">
                  <c:v>88.325417999999999</c:v>
                </c:pt>
                <c:pt idx="1532">
                  <c:v>88.224073000000004</c:v>
                </c:pt>
                <c:pt idx="1533">
                  <c:v>88.134313000000006</c:v>
                </c:pt>
                <c:pt idx="1534">
                  <c:v>88.078667999999993</c:v>
                </c:pt>
                <c:pt idx="1535">
                  <c:v>88.054382000000004</c:v>
                </c:pt>
                <c:pt idx="1536">
                  <c:v>88.047190000000001</c:v>
                </c:pt>
                <c:pt idx="1537">
                  <c:v>88.049693000000005</c:v>
                </c:pt>
                <c:pt idx="1538">
                  <c:v>88.059791000000004</c:v>
                </c:pt>
                <c:pt idx="1539">
                  <c:v>88.069601000000006</c:v>
                </c:pt>
                <c:pt idx="1540">
                  <c:v>88.064746</c:v>
                </c:pt>
                <c:pt idx="1541">
                  <c:v>88.034769999999995</c:v>
                </c:pt>
                <c:pt idx="1542">
                  <c:v>87.984126000000003</c:v>
                </c:pt>
                <c:pt idx="1543">
                  <c:v>87.934426000000002</c:v>
                </c:pt>
                <c:pt idx="1544">
                  <c:v>87.911122000000006</c:v>
                </c:pt>
                <c:pt idx="1545">
                  <c:v>87.920546999999999</c:v>
                </c:pt>
                <c:pt idx="1546">
                  <c:v>87.942815999999993</c:v>
                </c:pt>
                <c:pt idx="1547">
                  <c:v>87.955680000000001</c:v>
                </c:pt>
                <c:pt idx="1548">
                  <c:v>87.963515000000001</c:v>
                </c:pt>
                <c:pt idx="1549">
                  <c:v>87.990938</c:v>
                </c:pt>
                <c:pt idx="1550">
                  <c:v>88.045553999999996</c:v>
                </c:pt>
                <c:pt idx="1551">
                  <c:v>88.098656000000005</c:v>
                </c:pt>
                <c:pt idx="1552">
                  <c:v>88.110084999999998</c:v>
                </c:pt>
                <c:pt idx="1553">
                  <c:v>88.066619000000003</c:v>
                </c:pt>
                <c:pt idx="1554">
                  <c:v>87.992143999999996</c:v>
                </c:pt>
                <c:pt idx="1555">
                  <c:v>87.927002999999999</c:v>
                </c:pt>
                <c:pt idx="1556">
                  <c:v>87.902225000000001</c:v>
                </c:pt>
                <c:pt idx="1557">
                  <c:v>87.926164999999997</c:v>
                </c:pt>
                <c:pt idx="1558">
                  <c:v>87.983832000000007</c:v>
                </c:pt>
                <c:pt idx="1559">
                  <c:v>88.044921000000002</c:v>
                </c:pt>
                <c:pt idx="1560">
                  <c:v>88.077303000000001</c:v>
                </c:pt>
                <c:pt idx="1561">
                  <c:v>88.060944000000006</c:v>
                </c:pt>
                <c:pt idx="1562">
                  <c:v>87.996127000000001</c:v>
                </c:pt>
                <c:pt idx="1563">
                  <c:v>87.903034000000005</c:v>
                </c:pt>
                <c:pt idx="1564">
                  <c:v>87.811704000000006</c:v>
                </c:pt>
                <c:pt idx="1565">
                  <c:v>87.746717000000004</c:v>
                </c:pt>
                <c:pt idx="1566">
                  <c:v>87.718344999999999</c:v>
                </c:pt>
                <c:pt idx="1567">
                  <c:v>87.725266000000005</c:v>
                </c:pt>
                <c:pt idx="1568">
                  <c:v>87.759621999999993</c:v>
                </c:pt>
                <c:pt idx="1569">
                  <c:v>87.806482000000003</c:v>
                </c:pt>
                <c:pt idx="1570">
                  <c:v>87.845692999999997</c:v>
                </c:pt>
                <c:pt idx="1571">
                  <c:v>87.863878</c:v>
                </c:pt>
                <c:pt idx="1572">
                  <c:v>87.863856999999996</c:v>
                </c:pt>
                <c:pt idx="1573">
                  <c:v>87.855920999999995</c:v>
                </c:pt>
                <c:pt idx="1574">
                  <c:v>87.843300999999997</c:v>
                </c:pt>
                <c:pt idx="1575">
                  <c:v>87.825902999999997</c:v>
                </c:pt>
                <c:pt idx="1576">
                  <c:v>87.814791999999997</c:v>
                </c:pt>
                <c:pt idx="1577">
                  <c:v>87.826556999999994</c:v>
                </c:pt>
                <c:pt idx="1578">
                  <c:v>87.858276000000004</c:v>
                </c:pt>
                <c:pt idx="1579">
                  <c:v>87.882295999999997</c:v>
                </c:pt>
                <c:pt idx="1580">
                  <c:v>87.876180000000005</c:v>
                </c:pt>
                <c:pt idx="1581">
                  <c:v>87.848214999999996</c:v>
                </c:pt>
                <c:pt idx="1582">
                  <c:v>87.821956</c:v>
                </c:pt>
                <c:pt idx="1583">
                  <c:v>87.804862</c:v>
                </c:pt>
                <c:pt idx="1584">
                  <c:v>87.787919000000002</c:v>
                </c:pt>
                <c:pt idx="1585">
                  <c:v>87.771610999999993</c:v>
                </c:pt>
                <c:pt idx="1586">
                  <c:v>87.772323999999998</c:v>
                </c:pt>
                <c:pt idx="1587">
                  <c:v>87.797861999999995</c:v>
                </c:pt>
                <c:pt idx="1588">
                  <c:v>87.832420999999997</c:v>
                </c:pt>
                <c:pt idx="1589">
                  <c:v>87.856008000000003</c:v>
                </c:pt>
                <c:pt idx="1590">
                  <c:v>87.868285999999998</c:v>
                </c:pt>
                <c:pt idx="1591">
                  <c:v>87.881249999999994</c:v>
                </c:pt>
                <c:pt idx="1592">
                  <c:v>87.895132000000004</c:v>
                </c:pt>
                <c:pt idx="1593">
                  <c:v>87.895690999999999</c:v>
                </c:pt>
                <c:pt idx="1594">
                  <c:v>87.874751000000003</c:v>
                </c:pt>
                <c:pt idx="1595">
                  <c:v>87.841686999999993</c:v>
                </c:pt>
                <c:pt idx="1596">
                  <c:v>87.812646000000001</c:v>
                </c:pt>
                <c:pt idx="1597">
                  <c:v>87.797918999999993</c:v>
                </c:pt>
                <c:pt idx="1598">
                  <c:v>87.801816000000002</c:v>
                </c:pt>
                <c:pt idx="1599">
                  <c:v>87.823314999999994</c:v>
                </c:pt>
                <c:pt idx="1600">
                  <c:v>87.850451000000007</c:v>
                </c:pt>
                <c:pt idx="1601">
                  <c:v>87.863620999999995</c:v>
                </c:pt>
                <c:pt idx="1602">
                  <c:v>87.854686000000001</c:v>
                </c:pt>
                <c:pt idx="1603">
                  <c:v>87.838520000000003</c:v>
                </c:pt>
                <c:pt idx="1604">
                  <c:v>87.836327999999995</c:v>
                </c:pt>
                <c:pt idx="1605">
                  <c:v>87.849036999999996</c:v>
                </c:pt>
                <c:pt idx="1606">
                  <c:v>87.855397999999994</c:v>
                </c:pt>
                <c:pt idx="1607">
                  <c:v>87.836577000000005</c:v>
                </c:pt>
                <c:pt idx="1608">
                  <c:v>87.796012000000005</c:v>
                </c:pt>
                <c:pt idx="1609">
                  <c:v>87.755128999999997</c:v>
                </c:pt>
                <c:pt idx="1610">
                  <c:v>87.736107000000004</c:v>
                </c:pt>
                <c:pt idx="1611">
                  <c:v>87.748874000000001</c:v>
                </c:pt>
                <c:pt idx="1612">
                  <c:v>87.786860000000004</c:v>
                </c:pt>
                <c:pt idx="1613">
                  <c:v>87.831084000000004</c:v>
                </c:pt>
                <c:pt idx="1614">
                  <c:v>87.862188000000003</c:v>
                </c:pt>
                <c:pt idx="1615">
                  <c:v>87.871780000000001</c:v>
                </c:pt>
                <c:pt idx="1616">
                  <c:v>87.861508000000001</c:v>
                </c:pt>
                <c:pt idx="1617">
                  <c:v>87.833280999999999</c:v>
                </c:pt>
                <c:pt idx="1618">
                  <c:v>87.786143999999993</c:v>
                </c:pt>
                <c:pt idx="1619">
                  <c:v>87.722497000000004</c:v>
                </c:pt>
                <c:pt idx="1620">
                  <c:v>87.649218000000005</c:v>
                </c:pt>
                <c:pt idx="1621">
                  <c:v>87.569773999999995</c:v>
                </c:pt>
                <c:pt idx="1622">
                  <c:v>87.486941000000002</c:v>
                </c:pt>
                <c:pt idx="1623">
                  <c:v>87.422803999999999</c:v>
                </c:pt>
                <c:pt idx="1624">
                  <c:v>87.421473000000006</c:v>
                </c:pt>
                <c:pt idx="1625">
                  <c:v>87.507881999999995</c:v>
                </c:pt>
                <c:pt idx="1626">
                  <c:v>87.641273999999996</c:v>
                </c:pt>
                <c:pt idx="1627">
                  <c:v>87.735741000000004</c:v>
                </c:pt>
                <c:pt idx="1628">
                  <c:v>87.746831999999998</c:v>
                </c:pt>
                <c:pt idx="1629">
                  <c:v>87.726365999999999</c:v>
                </c:pt>
                <c:pt idx="1630">
                  <c:v>87.766683999999998</c:v>
                </c:pt>
                <c:pt idx="1631">
                  <c:v>87.890190000000004</c:v>
                </c:pt>
                <c:pt idx="1632">
                  <c:v>88.012082000000007</c:v>
                </c:pt>
                <c:pt idx="1633">
                  <c:v>88.024732</c:v>
                </c:pt>
                <c:pt idx="1634">
                  <c:v>87.912644</c:v>
                </c:pt>
                <c:pt idx="1635">
                  <c:v>87.772763999999995</c:v>
                </c:pt>
                <c:pt idx="1636">
                  <c:v>87.707288000000005</c:v>
                </c:pt>
                <c:pt idx="1637">
                  <c:v>87.713177999999999</c:v>
                </c:pt>
                <c:pt idx="1638">
                  <c:v>87.711957999999996</c:v>
                </c:pt>
                <c:pt idx="1639">
                  <c:v>87.664715999999999</c:v>
                </c:pt>
                <c:pt idx="1640">
                  <c:v>87.618954000000002</c:v>
                </c:pt>
                <c:pt idx="1641">
                  <c:v>87.624618999999996</c:v>
                </c:pt>
                <c:pt idx="1642">
                  <c:v>87.648264999999995</c:v>
                </c:pt>
                <c:pt idx="1643">
                  <c:v>87.632458999999997</c:v>
                </c:pt>
                <c:pt idx="1644">
                  <c:v>87.584671999999998</c:v>
                </c:pt>
                <c:pt idx="1645">
                  <c:v>87.564708999999993</c:v>
                </c:pt>
                <c:pt idx="1646">
                  <c:v>87.595144000000005</c:v>
                </c:pt>
                <c:pt idx="1647">
                  <c:v>87.641986000000003</c:v>
                </c:pt>
                <c:pt idx="1648">
                  <c:v>87.679828000000001</c:v>
                </c:pt>
                <c:pt idx="1649">
                  <c:v>87.713188000000002</c:v>
                </c:pt>
                <c:pt idx="1650">
                  <c:v>87.758525000000006</c:v>
                </c:pt>
                <c:pt idx="1651">
                  <c:v>87.816021000000006</c:v>
                </c:pt>
                <c:pt idx="1652">
                  <c:v>87.861661999999995</c:v>
                </c:pt>
                <c:pt idx="1653">
                  <c:v>87.864007000000001</c:v>
                </c:pt>
                <c:pt idx="1654">
                  <c:v>87.798815000000005</c:v>
                </c:pt>
                <c:pt idx="1655">
                  <c:v>87.698907000000005</c:v>
                </c:pt>
                <c:pt idx="1656">
                  <c:v>87.634136999999996</c:v>
                </c:pt>
                <c:pt idx="1657">
                  <c:v>87.636088999999998</c:v>
                </c:pt>
                <c:pt idx="1658">
                  <c:v>87.654685999999998</c:v>
                </c:pt>
                <c:pt idx="1659">
                  <c:v>87.616681</c:v>
                </c:pt>
                <c:pt idx="1660">
                  <c:v>87.522341999999995</c:v>
                </c:pt>
                <c:pt idx="1661">
                  <c:v>87.444338999999999</c:v>
                </c:pt>
                <c:pt idx="1662">
                  <c:v>87.451581000000004</c:v>
                </c:pt>
                <c:pt idx="1663">
                  <c:v>87.535869000000005</c:v>
                </c:pt>
                <c:pt idx="1664">
                  <c:v>87.630752999999999</c:v>
                </c:pt>
                <c:pt idx="1665">
                  <c:v>87.671415999999994</c:v>
                </c:pt>
                <c:pt idx="1666">
                  <c:v>87.647594999999995</c:v>
                </c:pt>
                <c:pt idx="1667">
                  <c:v>87.584266</c:v>
                </c:pt>
                <c:pt idx="1668">
                  <c:v>87.520242999999994</c:v>
                </c:pt>
                <c:pt idx="1669">
                  <c:v>87.461883</c:v>
                </c:pt>
                <c:pt idx="1670">
                  <c:v>87.407383999999993</c:v>
                </c:pt>
                <c:pt idx="1671">
                  <c:v>87.367009999999993</c:v>
                </c:pt>
                <c:pt idx="1672">
                  <c:v>87.369679000000005</c:v>
                </c:pt>
                <c:pt idx="1673">
                  <c:v>87.433618999999993</c:v>
                </c:pt>
                <c:pt idx="1674">
                  <c:v>87.539095000000003</c:v>
                </c:pt>
                <c:pt idx="1675">
                  <c:v>87.650797999999995</c:v>
                </c:pt>
                <c:pt idx="1676">
                  <c:v>87.734330999999997</c:v>
                </c:pt>
                <c:pt idx="1677">
                  <c:v>87.768435999999994</c:v>
                </c:pt>
                <c:pt idx="1678">
                  <c:v>87.745316000000003</c:v>
                </c:pt>
                <c:pt idx="1679">
                  <c:v>87.678314</c:v>
                </c:pt>
                <c:pt idx="1680">
                  <c:v>87.611620000000002</c:v>
                </c:pt>
                <c:pt idx="1681">
                  <c:v>87.585415999999995</c:v>
                </c:pt>
                <c:pt idx="1682">
                  <c:v>87.612600999999998</c:v>
                </c:pt>
                <c:pt idx="1683">
                  <c:v>87.670669000000004</c:v>
                </c:pt>
                <c:pt idx="1684">
                  <c:v>87.740545999999995</c:v>
                </c:pt>
                <c:pt idx="1685">
                  <c:v>87.811139999999995</c:v>
                </c:pt>
                <c:pt idx="1686">
                  <c:v>87.873998999999998</c:v>
                </c:pt>
                <c:pt idx="1687">
                  <c:v>87.904098000000005</c:v>
                </c:pt>
                <c:pt idx="1688">
                  <c:v>87.884979000000001</c:v>
                </c:pt>
                <c:pt idx="1689">
                  <c:v>87.827556000000001</c:v>
                </c:pt>
                <c:pt idx="1690">
                  <c:v>87.769090000000006</c:v>
                </c:pt>
                <c:pt idx="1691">
                  <c:v>87.736385999999996</c:v>
                </c:pt>
                <c:pt idx="1692">
                  <c:v>87.728847999999999</c:v>
                </c:pt>
                <c:pt idx="1693">
                  <c:v>87.728260000000006</c:v>
                </c:pt>
                <c:pt idx="1694">
                  <c:v>87.726493000000005</c:v>
                </c:pt>
                <c:pt idx="1695">
                  <c:v>87.728842</c:v>
                </c:pt>
                <c:pt idx="1696">
                  <c:v>87.740731999999994</c:v>
                </c:pt>
                <c:pt idx="1697">
                  <c:v>87.751638</c:v>
                </c:pt>
                <c:pt idx="1698">
                  <c:v>87.747810999999999</c:v>
                </c:pt>
                <c:pt idx="1699">
                  <c:v>87.728883999999994</c:v>
                </c:pt>
                <c:pt idx="1700">
                  <c:v>87.714080999999993</c:v>
                </c:pt>
                <c:pt idx="1701">
                  <c:v>87.720145000000002</c:v>
                </c:pt>
                <c:pt idx="1702">
                  <c:v>87.745377000000005</c:v>
                </c:pt>
                <c:pt idx="1703">
                  <c:v>87.771722999999994</c:v>
                </c:pt>
                <c:pt idx="1704">
                  <c:v>87.784203000000005</c:v>
                </c:pt>
                <c:pt idx="1705">
                  <c:v>87.781831999999994</c:v>
                </c:pt>
                <c:pt idx="1706">
                  <c:v>87.773291</c:v>
                </c:pt>
                <c:pt idx="1707">
                  <c:v>87.764825999999999</c:v>
                </c:pt>
                <c:pt idx="1708">
                  <c:v>87.750591</c:v>
                </c:pt>
                <c:pt idx="1709">
                  <c:v>87.716784000000004</c:v>
                </c:pt>
                <c:pt idx="1710">
                  <c:v>87.658822000000001</c:v>
                </c:pt>
                <c:pt idx="1711">
                  <c:v>87.598845999999995</c:v>
                </c:pt>
                <c:pt idx="1712">
                  <c:v>87.575683999999995</c:v>
                </c:pt>
                <c:pt idx="1713">
                  <c:v>87.610992999999993</c:v>
                </c:pt>
                <c:pt idx="1714">
                  <c:v>87.686671000000004</c:v>
                </c:pt>
                <c:pt idx="1715">
                  <c:v>87.763025999999996</c:v>
                </c:pt>
                <c:pt idx="1716">
                  <c:v>87.814644999999999</c:v>
                </c:pt>
                <c:pt idx="1717">
                  <c:v>87.842045999999996</c:v>
                </c:pt>
                <c:pt idx="1718">
                  <c:v>87.852750999999998</c:v>
                </c:pt>
                <c:pt idx="1719">
                  <c:v>87.846091999999999</c:v>
                </c:pt>
                <c:pt idx="1720">
                  <c:v>87.819378</c:v>
                </c:pt>
                <c:pt idx="1721">
                  <c:v>87.776518999999993</c:v>
                </c:pt>
                <c:pt idx="1722">
                  <c:v>87.725434000000007</c:v>
                </c:pt>
                <c:pt idx="1723">
                  <c:v>87.675005999999996</c:v>
                </c:pt>
                <c:pt idx="1724">
                  <c:v>87.640146999999999</c:v>
                </c:pt>
                <c:pt idx="1725">
                  <c:v>87.637611000000007</c:v>
                </c:pt>
                <c:pt idx="1726">
                  <c:v>87.667817999999997</c:v>
                </c:pt>
                <c:pt idx="1727">
                  <c:v>87.705752000000004</c:v>
                </c:pt>
                <c:pt idx="1728">
                  <c:v>87.718571999999995</c:v>
                </c:pt>
                <c:pt idx="1729">
                  <c:v>87.690359999999998</c:v>
                </c:pt>
                <c:pt idx="1730">
                  <c:v>87.627095999999995</c:v>
                </c:pt>
                <c:pt idx="1731">
                  <c:v>87.548334999999994</c:v>
                </c:pt>
                <c:pt idx="1732">
                  <c:v>87.482881000000006</c:v>
                </c:pt>
                <c:pt idx="1733">
                  <c:v>87.460537000000002</c:v>
                </c:pt>
                <c:pt idx="1734">
                  <c:v>87.490021999999996</c:v>
                </c:pt>
                <c:pt idx="1735">
                  <c:v>87.543937999999997</c:v>
                </c:pt>
                <c:pt idx="1736">
                  <c:v>87.579595999999995</c:v>
                </c:pt>
                <c:pt idx="1737">
                  <c:v>87.579106999999993</c:v>
                </c:pt>
                <c:pt idx="1738">
                  <c:v>87.558494999999994</c:v>
                </c:pt>
                <c:pt idx="1739">
                  <c:v>87.539231999999998</c:v>
                </c:pt>
                <c:pt idx="1740">
                  <c:v>87.524122000000006</c:v>
                </c:pt>
                <c:pt idx="1741">
                  <c:v>87.505362000000005</c:v>
                </c:pt>
                <c:pt idx="1742">
                  <c:v>87.481508000000005</c:v>
                </c:pt>
                <c:pt idx="1743">
                  <c:v>87.456063999999998</c:v>
                </c:pt>
                <c:pt idx="1744">
                  <c:v>87.430251999999996</c:v>
                </c:pt>
                <c:pt idx="1745">
                  <c:v>87.409987999999998</c:v>
                </c:pt>
                <c:pt idx="1746">
                  <c:v>87.414401999999995</c:v>
                </c:pt>
                <c:pt idx="1747">
                  <c:v>87.459632999999997</c:v>
                </c:pt>
                <c:pt idx="1748">
                  <c:v>87.532312000000005</c:v>
                </c:pt>
                <c:pt idx="1749">
                  <c:v>87.591615000000004</c:v>
                </c:pt>
                <c:pt idx="1750">
                  <c:v>87.604207000000002</c:v>
                </c:pt>
                <c:pt idx="1751">
                  <c:v>87.570729999999998</c:v>
                </c:pt>
                <c:pt idx="1752">
                  <c:v>87.514797999999999</c:v>
                </c:pt>
                <c:pt idx="1753">
                  <c:v>87.454650999999998</c:v>
                </c:pt>
                <c:pt idx="1754">
                  <c:v>87.396538000000007</c:v>
                </c:pt>
                <c:pt idx="1755">
                  <c:v>87.352988999999994</c:v>
                </c:pt>
                <c:pt idx="1756">
                  <c:v>87.351622000000006</c:v>
                </c:pt>
                <c:pt idx="1757">
                  <c:v>87.412582999999998</c:v>
                </c:pt>
                <c:pt idx="1758">
                  <c:v>87.516135000000006</c:v>
                </c:pt>
                <c:pt idx="1759">
                  <c:v>87.603299000000007</c:v>
                </c:pt>
                <c:pt idx="1760">
                  <c:v>87.622951999999998</c:v>
                </c:pt>
                <c:pt idx="1761">
                  <c:v>87.581695999999994</c:v>
                </c:pt>
                <c:pt idx="1762">
                  <c:v>87.536418999999995</c:v>
                </c:pt>
                <c:pt idx="1763">
                  <c:v>87.531583999999995</c:v>
                </c:pt>
                <c:pt idx="1764">
                  <c:v>87.552333000000004</c:v>
                </c:pt>
                <c:pt idx="1765">
                  <c:v>87.550075000000007</c:v>
                </c:pt>
                <c:pt idx="1766">
                  <c:v>87.507673999999994</c:v>
                </c:pt>
                <c:pt idx="1767">
                  <c:v>87.461285000000004</c:v>
                </c:pt>
                <c:pt idx="1768">
                  <c:v>87.454459</c:v>
                </c:pt>
                <c:pt idx="1769">
                  <c:v>87.486986000000002</c:v>
                </c:pt>
                <c:pt idx="1770">
                  <c:v>87.519403999999994</c:v>
                </c:pt>
                <c:pt idx="1771">
                  <c:v>87.516687000000005</c:v>
                </c:pt>
                <c:pt idx="1772">
                  <c:v>87.476777999999996</c:v>
                </c:pt>
                <c:pt idx="1773">
                  <c:v>87.423951000000002</c:v>
                </c:pt>
                <c:pt idx="1774">
                  <c:v>87.386977000000002</c:v>
                </c:pt>
                <c:pt idx="1775">
                  <c:v>87.38073</c:v>
                </c:pt>
                <c:pt idx="1776">
                  <c:v>87.397704000000004</c:v>
                </c:pt>
                <c:pt idx="1777">
                  <c:v>87.418931000000001</c:v>
                </c:pt>
                <c:pt idx="1778">
                  <c:v>87.439552000000006</c:v>
                </c:pt>
                <c:pt idx="1779">
                  <c:v>87.476005000000001</c:v>
                </c:pt>
                <c:pt idx="1780">
                  <c:v>87.536434</c:v>
                </c:pt>
                <c:pt idx="1781">
                  <c:v>87.592268000000004</c:v>
                </c:pt>
                <c:pt idx="1782">
                  <c:v>87.598102999999995</c:v>
                </c:pt>
                <c:pt idx="1783">
                  <c:v>87.540076999999997</c:v>
                </c:pt>
                <c:pt idx="1784">
                  <c:v>87.447445000000002</c:v>
                </c:pt>
                <c:pt idx="1785">
                  <c:v>87.353665000000007</c:v>
                </c:pt>
                <c:pt idx="1786">
                  <c:v>87.266953000000001</c:v>
                </c:pt>
                <c:pt idx="1787">
                  <c:v>87.187496999999993</c:v>
                </c:pt>
                <c:pt idx="1788">
                  <c:v>87.131490999999997</c:v>
                </c:pt>
                <c:pt idx="1789">
                  <c:v>87.118378000000007</c:v>
                </c:pt>
                <c:pt idx="1790">
                  <c:v>87.143438000000003</c:v>
                </c:pt>
                <c:pt idx="1791">
                  <c:v>87.179685000000006</c:v>
                </c:pt>
                <c:pt idx="1792">
                  <c:v>87.204500999999993</c:v>
                </c:pt>
                <c:pt idx="1793">
                  <c:v>87.212536</c:v>
                </c:pt>
                <c:pt idx="1794">
                  <c:v>87.206022000000004</c:v>
                </c:pt>
                <c:pt idx="1795">
                  <c:v>87.189712999999998</c:v>
                </c:pt>
                <c:pt idx="1796">
                  <c:v>87.177918000000005</c:v>
                </c:pt>
                <c:pt idx="1797">
                  <c:v>87.189787999999993</c:v>
                </c:pt>
                <c:pt idx="1798">
                  <c:v>87.229207000000002</c:v>
                </c:pt>
                <c:pt idx="1799">
                  <c:v>87.279905999999997</c:v>
                </c:pt>
                <c:pt idx="1800">
                  <c:v>87.328570999999997</c:v>
                </c:pt>
                <c:pt idx="1801">
                  <c:v>87.381608</c:v>
                </c:pt>
                <c:pt idx="1802">
                  <c:v>87.444316999999998</c:v>
                </c:pt>
                <c:pt idx="1803">
                  <c:v>87.490550999999996</c:v>
                </c:pt>
                <c:pt idx="1804">
                  <c:v>87.475917999999993</c:v>
                </c:pt>
                <c:pt idx="1805">
                  <c:v>87.388597000000004</c:v>
                </c:pt>
                <c:pt idx="1806">
                  <c:v>87.272422000000006</c:v>
                </c:pt>
                <c:pt idx="1807">
                  <c:v>87.188557000000003</c:v>
                </c:pt>
                <c:pt idx="1808">
                  <c:v>87.160174999999995</c:v>
                </c:pt>
                <c:pt idx="1809">
                  <c:v>87.164546999999999</c:v>
                </c:pt>
                <c:pt idx="1810">
                  <c:v>87.172820999999999</c:v>
                </c:pt>
                <c:pt idx="1811">
                  <c:v>87.180475000000001</c:v>
                </c:pt>
                <c:pt idx="1812">
                  <c:v>87.196535999999995</c:v>
                </c:pt>
                <c:pt idx="1813">
                  <c:v>87.217252000000002</c:v>
                </c:pt>
                <c:pt idx="1814">
                  <c:v>87.222357000000002</c:v>
                </c:pt>
                <c:pt idx="1815">
                  <c:v>87.197080999999997</c:v>
                </c:pt>
                <c:pt idx="1816">
                  <c:v>87.151506999999995</c:v>
                </c:pt>
                <c:pt idx="1817">
                  <c:v>87.112347999999997</c:v>
                </c:pt>
                <c:pt idx="1818">
                  <c:v>87.093963000000002</c:v>
                </c:pt>
                <c:pt idx="1819">
                  <c:v>87.082846000000004</c:v>
                </c:pt>
                <c:pt idx="1820">
                  <c:v>87.059501999999995</c:v>
                </c:pt>
                <c:pt idx="1821">
                  <c:v>87.032190999999997</c:v>
                </c:pt>
                <c:pt idx="1822">
                  <c:v>87.031948999999997</c:v>
                </c:pt>
                <c:pt idx="1823">
                  <c:v>87.070521999999997</c:v>
                </c:pt>
                <c:pt idx="1824">
                  <c:v>87.123706999999996</c:v>
                </c:pt>
                <c:pt idx="1825">
                  <c:v>87.169565000000006</c:v>
                </c:pt>
                <c:pt idx="1826">
                  <c:v>87.218689999999995</c:v>
                </c:pt>
                <c:pt idx="1827">
                  <c:v>87.279658999999995</c:v>
                </c:pt>
                <c:pt idx="1828">
                  <c:v>87.318263999999999</c:v>
                </c:pt>
                <c:pt idx="1829">
                  <c:v>87.293257999999994</c:v>
                </c:pt>
                <c:pt idx="1830">
                  <c:v>87.223196000000002</c:v>
                </c:pt>
                <c:pt idx="1831">
                  <c:v>87.173029999999997</c:v>
                </c:pt>
                <c:pt idx="1832">
                  <c:v>87.168859999999995</c:v>
                </c:pt>
                <c:pt idx="1833">
                  <c:v>87.169588000000005</c:v>
                </c:pt>
                <c:pt idx="1834">
                  <c:v>87.140192999999996</c:v>
                </c:pt>
                <c:pt idx="1835">
                  <c:v>87.109307000000001</c:v>
                </c:pt>
                <c:pt idx="1836">
                  <c:v>87.123018999999999</c:v>
                </c:pt>
                <c:pt idx="1837">
                  <c:v>87.179032000000007</c:v>
                </c:pt>
                <c:pt idx="1838">
                  <c:v>87.243305000000007</c:v>
                </c:pt>
                <c:pt idx="1839">
                  <c:v>87.294709999999995</c:v>
                </c:pt>
                <c:pt idx="1840">
                  <c:v>87.310301999999993</c:v>
                </c:pt>
                <c:pt idx="1841">
                  <c:v>87.247981999999993</c:v>
                </c:pt>
                <c:pt idx="1842">
                  <c:v>87.111159999999998</c:v>
                </c:pt>
                <c:pt idx="1843">
                  <c:v>86.994387000000003</c:v>
                </c:pt>
                <c:pt idx="1844">
                  <c:v>86.989536999999999</c:v>
                </c:pt>
                <c:pt idx="1845">
                  <c:v>87.082537000000002</c:v>
                </c:pt>
                <c:pt idx="1846">
                  <c:v>87.195463000000004</c:v>
                </c:pt>
                <c:pt idx="1847">
                  <c:v>87.288612999999998</c:v>
                </c:pt>
                <c:pt idx="1848">
                  <c:v>87.368933999999996</c:v>
                </c:pt>
                <c:pt idx="1849">
                  <c:v>87.422246000000001</c:v>
                </c:pt>
                <c:pt idx="1850">
                  <c:v>87.406681000000006</c:v>
                </c:pt>
                <c:pt idx="1851">
                  <c:v>87.324605000000005</c:v>
                </c:pt>
                <c:pt idx="1852">
                  <c:v>87.241620999999995</c:v>
                </c:pt>
                <c:pt idx="1853">
                  <c:v>87.207419999999999</c:v>
                </c:pt>
                <c:pt idx="1854">
                  <c:v>87.201096000000007</c:v>
                </c:pt>
                <c:pt idx="1855">
                  <c:v>87.181031000000004</c:v>
                </c:pt>
                <c:pt idx="1856">
                  <c:v>87.152141</c:v>
                </c:pt>
                <c:pt idx="1857">
                  <c:v>87.151331999999996</c:v>
                </c:pt>
                <c:pt idx="1858">
                  <c:v>87.191051000000002</c:v>
                </c:pt>
                <c:pt idx="1859">
                  <c:v>87.249801000000005</c:v>
                </c:pt>
                <c:pt idx="1860">
                  <c:v>87.305743000000007</c:v>
                </c:pt>
                <c:pt idx="1861">
                  <c:v>87.352974000000003</c:v>
                </c:pt>
                <c:pt idx="1862">
                  <c:v>87.388514000000001</c:v>
                </c:pt>
                <c:pt idx="1863">
                  <c:v>87.404861999999994</c:v>
                </c:pt>
                <c:pt idx="1864">
                  <c:v>87.398026999999999</c:v>
                </c:pt>
                <c:pt idx="1865">
                  <c:v>87.370928000000006</c:v>
                </c:pt>
                <c:pt idx="1866">
                  <c:v>87.329480000000004</c:v>
                </c:pt>
                <c:pt idx="1867">
                  <c:v>87.283641000000003</c:v>
                </c:pt>
                <c:pt idx="1868">
                  <c:v>87.248056000000005</c:v>
                </c:pt>
                <c:pt idx="1869">
                  <c:v>87.233048999999994</c:v>
                </c:pt>
                <c:pt idx="1870">
                  <c:v>87.237954999999999</c:v>
                </c:pt>
                <c:pt idx="1871">
                  <c:v>87.257970999999998</c:v>
                </c:pt>
                <c:pt idx="1872">
                  <c:v>87.292537999999993</c:v>
                </c:pt>
                <c:pt idx="1873">
                  <c:v>87.341313</c:v>
                </c:pt>
                <c:pt idx="1874">
                  <c:v>87.396215999999995</c:v>
                </c:pt>
                <c:pt idx="1875">
                  <c:v>87.445803999999995</c:v>
                </c:pt>
                <c:pt idx="1876">
                  <c:v>87.488011999999998</c:v>
                </c:pt>
                <c:pt idx="1877">
                  <c:v>87.531722000000002</c:v>
                </c:pt>
                <c:pt idx="1878">
                  <c:v>87.581663000000006</c:v>
                </c:pt>
                <c:pt idx="1879">
                  <c:v>87.624638000000004</c:v>
                </c:pt>
                <c:pt idx="1880">
                  <c:v>87.636092000000005</c:v>
                </c:pt>
                <c:pt idx="1881">
                  <c:v>87.603167999999997</c:v>
                </c:pt>
                <c:pt idx="1882">
                  <c:v>87.539655999999994</c:v>
                </c:pt>
                <c:pt idx="1883">
                  <c:v>87.475201999999996</c:v>
                </c:pt>
                <c:pt idx="1884">
                  <c:v>87.430566999999996</c:v>
                </c:pt>
                <c:pt idx="1885">
                  <c:v>87.408106000000004</c:v>
                </c:pt>
                <c:pt idx="1886">
                  <c:v>87.405060000000006</c:v>
                </c:pt>
                <c:pt idx="1887">
                  <c:v>87.423439000000002</c:v>
                </c:pt>
                <c:pt idx="1888">
                  <c:v>87.458865000000003</c:v>
                </c:pt>
                <c:pt idx="1889">
                  <c:v>87.490772000000007</c:v>
                </c:pt>
                <c:pt idx="1890">
                  <c:v>87.498158000000004</c:v>
                </c:pt>
                <c:pt idx="1891">
                  <c:v>87.482539000000003</c:v>
                </c:pt>
                <c:pt idx="1892">
                  <c:v>87.464292</c:v>
                </c:pt>
                <c:pt idx="1893">
                  <c:v>87.457984999999994</c:v>
                </c:pt>
                <c:pt idx="1894">
                  <c:v>87.460325999999995</c:v>
                </c:pt>
                <c:pt idx="1895">
                  <c:v>87.458631999999994</c:v>
                </c:pt>
                <c:pt idx="1896">
                  <c:v>87.440861999999996</c:v>
                </c:pt>
                <c:pt idx="1897">
                  <c:v>87.401854</c:v>
                </c:pt>
                <c:pt idx="1898">
                  <c:v>87.353463000000005</c:v>
                </c:pt>
                <c:pt idx="1899">
                  <c:v>87.325531999999995</c:v>
                </c:pt>
                <c:pt idx="1900">
                  <c:v>87.342089000000001</c:v>
                </c:pt>
                <c:pt idx="1901">
                  <c:v>87.396271999999996</c:v>
                </c:pt>
                <c:pt idx="1902">
                  <c:v>87.459993999999995</c:v>
                </c:pt>
                <c:pt idx="1903">
                  <c:v>87.514968999999994</c:v>
                </c:pt>
                <c:pt idx="1904">
                  <c:v>87.559133000000003</c:v>
                </c:pt>
                <c:pt idx="1905">
                  <c:v>87.586960000000005</c:v>
                </c:pt>
                <c:pt idx="1906">
                  <c:v>87.585189999999997</c:v>
                </c:pt>
                <c:pt idx="1907">
                  <c:v>87.551376000000005</c:v>
                </c:pt>
                <c:pt idx="1908">
                  <c:v>87.499103000000005</c:v>
                </c:pt>
                <c:pt idx="1909">
                  <c:v>87.442348999999993</c:v>
                </c:pt>
                <c:pt idx="1910">
                  <c:v>87.390548999999993</c:v>
                </c:pt>
                <c:pt idx="1911">
                  <c:v>87.356926999999999</c:v>
                </c:pt>
                <c:pt idx="1912">
                  <c:v>87.348642999999996</c:v>
                </c:pt>
                <c:pt idx="1913">
                  <c:v>87.345411999999996</c:v>
                </c:pt>
                <c:pt idx="1914">
                  <c:v>87.312347000000003</c:v>
                </c:pt>
                <c:pt idx="1915">
                  <c:v>87.246594000000002</c:v>
                </c:pt>
                <c:pt idx="1916">
                  <c:v>87.193307000000004</c:v>
                </c:pt>
                <c:pt idx="1917">
                  <c:v>87.199185999999997</c:v>
                </c:pt>
                <c:pt idx="1918">
                  <c:v>87.261319999999998</c:v>
                </c:pt>
                <c:pt idx="1919">
                  <c:v>87.332393999999994</c:v>
                </c:pt>
                <c:pt idx="1920">
                  <c:v>87.367797999999993</c:v>
                </c:pt>
                <c:pt idx="1921">
                  <c:v>87.359033999999994</c:v>
                </c:pt>
                <c:pt idx="1922">
                  <c:v>87.330763000000005</c:v>
                </c:pt>
                <c:pt idx="1923">
                  <c:v>87.318657999999999</c:v>
                </c:pt>
                <c:pt idx="1924">
                  <c:v>87.342108999999994</c:v>
                </c:pt>
                <c:pt idx="1925">
                  <c:v>87.389156999999997</c:v>
                </c:pt>
                <c:pt idx="1926">
                  <c:v>87.430036999999999</c:v>
                </c:pt>
                <c:pt idx="1927">
                  <c:v>87.444890000000001</c:v>
                </c:pt>
                <c:pt idx="1928">
                  <c:v>87.431331</c:v>
                </c:pt>
                <c:pt idx="1929">
                  <c:v>87.388705000000002</c:v>
                </c:pt>
                <c:pt idx="1930">
                  <c:v>87.318860999999998</c:v>
                </c:pt>
                <c:pt idx="1931">
                  <c:v>87.249517999999995</c:v>
                </c:pt>
                <c:pt idx="1932">
                  <c:v>87.228880000000004</c:v>
                </c:pt>
                <c:pt idx="1933">
                  <c:v>87.278666999999999</c:v>
                </c:pt>
                <c:pt idx="1934">
                  <c:v>87.367260000000002</c:v>
                </c:pt>
                <c:pt idx="1935">
                  <c:v>87.446163999999996</c:v>
                </c:pt>
                <c:pt idx="1936">
                  <c:v>87.502791000000002</c:v>
                </c:pt>
                <c:pt idx="1937">
                  <c:v>87.552423000000005</c:v>
                </c:pt>
                <c:pt idx="1938">
                  <c:v>87.588821999999993</c:v>
                </c:pt>
                <c:pt idx="1939">
                  <c:v>87.576644000000002</c:v>
                </c:pt>
                <c:pt idx="1940">
                  <c:v>87.494594000000006</c:v>
                </c:pt>
                <c:pt idx="1941">
                  <c:v>87.365871999999996</c:v>
                </c:pt>
                <c:pt idx="1942">
                  <c:v>87.239233999999996</c:v>
                </c:pt>
                <c:pt idx="1943">
                  <c:v>87.150098</c:v>
                </c:pt>
                <c:pt idx="1944">
                  <c:v>87.100342999999995</c:v>
                </c:pt>
                <c:pt idx="1945">
                  <c:v>87.067059</c:v>
                </c:pt>
                <c:pt idx="1946">
                  <c:v>87.031183999999996</c:v>
                </c:pt>
                <c:pt idx="1947">
                  <c:v>87.001717999999997</c:v>
                </c:pt>
                <c:pt idx="1948">
                  <c:v>87.009038000000004</c:v>
                </c:pt>
                <c:pt idx="1949">
                  <c:v>87.071952999999993</c:v>
                </c:pt>
                <c:pt idx="1950">
                  <c:v>87.175449</c:v>
                </c:pt>
                <c:pt idx="1951">
                  <c:v>87.281564000000003</c:v>
                </c:pt>
                <c:pt idx="1952">
                  <c:v>87.357811999999996</c:v>
                </c:pt>
                <c:pt idx="1953">
                  <c:v>87.390243999999996</c:v>
                </c:pt>
                <c:pt idx="1954">
                  <c:v>87.375782000000001</c:v>
                </c:pt>
                <c:pt idx="1955">
                  <c:v>87.317648000000005</c:v>
                </c:pt>
                <c:pt idx="1956">
                  <c:v>87.228583999999998</c:v>
                </c:pt>
                <c:pt idx="1957">
                  <c:v>87.128822999999997</c:v>
                </c:pt>
                <c:pt idx="1958">
                  <c:v>87.041431000000003</c:v>
                </c:pt>
                <c:pt idx="1959">
                  <c:v>86.986941000000002</c:v>
                </c:pt>
                <c:pt idx="1960">
                  <c:v>86.969318999999999</c:v>
                </c:pt>
                <c:pt idx="1961">
                  <c:v>86.970078000000001</c:v>
                </c:pt>
                <c:pt idx="1962">
                  <c:v>86.970225999999997</c:v>
                </c:pt>
                <c:pt idx="1963">
                  <c:v>86.973157999999998</c:v>
                </c:pt>
                <c:pt idx="1964">
                  <c:v>86.992200999999994</c:v>
                </c:pt>
                <c:pt idx="1965">
                  <c:v>87.024343000000002</c:v>
                </c:pt>
                <c:pt idx="1966">
                  <c:v>87.061644000000001</c:v>
                </c:pt>
                <c:pt idx="1967">
                  <c:v>87.122257000000005</c:v>
                </c:pt>
                <c:pt idx="1968">
                  <c:v>87.228969000000006</c:v>
                </c:pt>
                <c:pt idx="1969">
                  <c:v>87.353768000000002</c:v>
                </c:pt>
                <c:pt idx="1970">
                  <c:v>87.425807000000006</c:v>
                </c:pt>
                <c:pt idx="1971">
                  <c:v>87.412128999999993</c:v>
                </c:pt>
                <c:pt idx="1972">
                  <c:v>87.354112999999998</c:v>
                </c:pt>
                <c:pt idx="1973">
                  <c:v>87.300388999999996</c:v>
                </c:pt>
                <c:pt idx="1974">
                  <c:v>87.243269999999995</c:v>
                </c:pt>
                <c:pt idx="1975">
                  <c:v>87.155798000000004</c:v>
                </c:pt>
                <c:pt idx="1976">
                  <c:v>87.060916000000006</c:v>
                </c:pt>
                <c:pt idx="1977">
                  <c:v>87.016471999999993</c:v>
                </c:pt>
                <c:pt idx="1978">
                  <c:v>87.041150999999999</c:v>
                </c:pt>
                <c:pt idx="1979">
                  <c:v>87.088510999999997</c:v>
                </c:pt>
                <c:pt idx="1980">
                  <c:v>87.093957000000003</c:v>
                </c:pt>
                <c:pt idx="1981">
                  <c:v>87.032602999999995</c:v>
                </c:pt>
                <c:pt idx="1982">
                  <c:v>86.938907999999998</c:v>
                </c:pt>
                <c:pt idx="1983">
                  <c:v>86.881079999999997</c:v>
                </c:pt>
                <c:pt idx="1984">
                  <c:v>86.896120999999994</c:v>
                </c:pt>
                <c:pt idx="1985">
                  <c:v>86.949843999999999</c:v>
                </c:pt>
                <c:pt idx="1986">
                  <c:v>86.981026999999997</c:v>
                </c:pt>
                <c:pt idx="1987">
                  <c:v>86.970123000000001</c:v>
                </c:pt>
                <c:pt idx="1988">
                  <c:v>86.946578000000002</c:v>
                </c:pt>
                <c:pt idx="1989">
                  <c:v>86.938999999999993</c:v>
                </c:pt>
                <c:pt idx="1990">
                  <c:v>86.944795999999997</c:v>
                </c:pt>
                <c:pt idx="1991">
                  <c:v>86.955184000000003</c:v>
                </c:pt>
                <c:pt idx="1992">
                  <c:v>86.975088</c:v>
                </c:pt>
                <c:pt idx="1993">
                  <c:v>87.000091999999995</c:v>
                </c:pt>
                <c:pt idx="1994">
                  <c:v>87.006951999999998</c:v>
                </c:pt>
                <c:pt idx="1995">
                  <c:v>86.991459000000006</c:v>
                </c:pt>
                <c:pt idx="1996">
                  <c:v>86.992058999999998</c:v>
                </c:pt>
                <c:pt idx="1997">
                  <c:v>87.045948999999993</c:v>
                </c:pt>
                <c:pt idx="1998">
                  <c:v>87.138897</c:v>
                </c:pt>
                <c:pt idx="1999">
                  <c:v>87.212637000000001</c:v>
                </c:pt>
                <c:pt idx="2000">
                  <c:v>87.212743000000003</c:v>
                </c:pt>
                <c:pt idx="2001">
                  <c:v>87.133692999999994</c:v>
                </c:pt>
                <c:pt idx="2002">
                  <c:v>87.028913000000003</c:v>
                </c:pt>
                <c:pt idx="2003">
                  <c:v>86.979896999999994</c:v>
                </c:pt>
                <c:pt idx="2004">
                  <c:v>87.030450999999999</c:v>
                </c:pt>
                <c:pt idx="2005">
                  <c:v>87.141487999999995</c:v>
                </c:pt>
                <c:pt idx="2006">
                  <c:v>87.223116000000005</c:v>
                </c:pt>
                <c:pt idx="2007">
                  <c:v>87.217393999999999</c:v>
                </c:pt>
                <c:pt idx="2008">
                  <c:v>87.153949999999995</c:v>
                </c:pt>
                <c:pt idx="2009">
                  <c:v>87.103297999999995</c:v>
                </c:pt>
                <c:pt idx="2010">
                  <c:v>87.092678000000006</c:v>
                </c:pt>
                <c:pt idx="2011">
                  <c:v>87.112544999999997</c:v>
                </c:pt>
                <c:pt idx="2012">
                  <c:v>87.159599999999998</c:v>
                </c:pt>
                <c:pt idx="2013">
                  <c:v>87.224345999999997</c:v>
                </c:pt>
                <c:pt idx="2014">
                  <c:v>87.270414000000002</c:v>
                </c:pt>
                <c:pt idx="2015">
                  <c:v>87.263448999999994</c:v>
                </c:pt>
                <c:pt idx="2016">
                  <c:v>87.208838999999998</c:v>
                </c:pt>
                <c:pt idx="2017">
                  <c:v>87.137827000000001</c:v>
                </c:pt>
                <c:pt idx="2018">
                  <c:v>87.076840000000004</c:v>
                </c:pt>
                <c:pt idx="2019">
                  <c:v>87.049301999999997</c:v>
                </c:pt>
                <c:pt idx="2020">
                  <c:v>87.078203999999999</c:v>
                </c:pt>
                <c:pt idx="2021">
                  <c:v>87.152563000000001</c:v>
                </c:pt>
                <c:pt idx="2022">
                  <c:v>87.206754000000004</c:v>
                </c:pt>
                <c:pt idx="2023">
                  <c:v>87.183507000000006</c:v>
                </c:pt>
                <c:pt idx="2024">
                  <c:v>87.107831000000004</c:v>
                </c:pt>
                <c:pt idx="2025">
                  <c:v>87.047775999999999</c:v>
                </c:pt>
                <c:pt idx="2026">
                  <c:v>87.023167999999998</c:v>
                </c:pt>
                <c:pt idx="2027">
                  <c:v>87.006451999999996</c:v>
                </c:pt>
                <c:pt idx="2028">
                  <c:v>86.989665000000002</c:v>
                </c:pt>
                <c:pt idx="2029">
                  <c:v>86.992075</c:v>
                </c:pt>
                <c:pt idx="2030">
                  <c:v>87.011364999999998</c:v>
                </c:pt>
                <c:pt idx="2031">
                  <c:v>87.019952000000004</c:v>
                </c:pt>
                <c:pt idx="2032">
                  <c:v>87.015555000000006</c:v>
                </c:pt>
                <c:pt idx="2033">
                  <c:v>87.034828000000005</c:v>
                </c:pt>
                <c:pt idx="2034">
                  <c:v>87.095726999999997</c:v>
                </c:pt>
                <c:pt idx="2035">
                  <c:v>87.165784000000002</c:v>
                </c:pt>
                <c:pt idx="2036">
                  <c:v>87.205032000000003</c:v>
                </c:pt>
                <c:pt idx="2037">
                  <c:v>87.197080999999997</c:v>
                </c:pt>
                <c:pt idx="2038">
                  <c:v>87.140119999999996</c:v>
                </c:pt>
                <c:pt idx="2039">
                  <c:v>87.049254000000005</c:v>
                </c:pt>
                <c:pt idx="2040">
                  <c:v>86.968036999999995</c:v>
                </c:pt>
                <c:pt idx="2041">
                  <c:v>86.943066999999999</c:v>
                </c:pt>
                <c:pt idx="2042">
                  <c:v>86.977767</c:v>
                </c:pt>
                <c:pt idx="2043">
                  <c:v>87.033418999999995</c:v>
                </c:pt>
                <c:pt idx="2044">
                  <c:v>87.073454999999996</c:v>
                </c:pt>
                <c:pt idx="2045">
                  <c:v>87.088589999999996</c:v>
                </c:pt>
                <c:pt idx="2046">
                  <c:v>87.083185999999998</c:v>
                </c:pt>
                <c:pt idx="2047">
                  <c:v>87.065577000000005</c:v>
                </c:pt>
                <c:pt idx="2048">
                  <c:v>87.055977999999996</c:v>
                </c:pt>
                <c:pt idx="2049">
                  <c:v>87.071297999999999</c:v>
                </c:pt>
                <c:pt idx="2050">
                  <c:v>87.098062999999996</c:v>
                </c:pt>
                <c:pt idx="2051">
                  <c:v>87.102879000000001</c:v>
                </c:pt>
                <c:pt idx="2052">
                  <c:v>87.075357999999994</c:v>
                </c:pt>
                <c:pt idx="2053">
                  <c:v>87.044501999999994</c:v>
                </c:pt>
                <c:pt idx="2054">
                  <c:v>87.041618</c:v>
                </c:pt>
                <c:pt idx="2055">
                  <c:v>87.062584999999999</c:v>
                </c:pt>
                <c:pt idx="2056">
                  <c:v>87.077280000000002</c:v>
                </c:pt>
                <c:pt idx="2057">
                  <c:v>87.065251000000004</c:v>
                </c:pt>
                <c:pt idx="2058">
                  <c:v>87.036602000000002</c:v>
                </c:pt>
                <c:pt idx="2059">
                  <c:v>87.012962000000002</c:v>
                </c:pt>
                <c:pt idx="2060">
                  <c:v>87.001277999999999</c:v>
                </c:pt>
                <c:pt idx="2061">
                  <c:v>87.000844000000001</c:v>
                </c:pt>
                <c:pt idx="2062">
                  <c:v>87.013199</c:v>
                </c:pt>
                <c:pt idx="2063">
                  <c:v>87.038726999999994</c:v>
                </c:pt>
                <c:pt idx="2064">
                  <c:v>87.071855999999997</c:v>
                </c:pt>
                <c:pt idx="2065">
                  <c:v>87.099277000000001</c:v>
                </c:pt>
                <c:pt idx="2066">
                  <c:v>87.103155000000001</c:v>
                </c:pt>
                <c:pt idx="2067">
                  <c:v>87.075954999999993</c:v>
                </c:pt>
                <c:pt idx="2068">
                  <c:v>87.035256000000004</c:v>
                </c:pt>
                <c:pt idx="2069">
                  <c:v>87.007374999999996</c:v>
                </c:pt>
                <c:pt idx="2070">
                  <c:v>87.007561999999993</c:v>
                </c:pt>
                <c:pt idx="2071">
                  <c:v>87.031985000000006</c:v>
                </c:pt>
                <c:pt idx="2072">
                  <c:v>87.064071999999996</c:v>
                </c:pt>
                <c:pt idx="2073">
                  <c:v>87.087674000000007</c:v>
                </c:pt>
                <c:pt idx="2074">
                  <c:v>87.092332999999996</c:v>
                </c:pt>
                <c:pt idx="2075">
                  <c:v>87.082710000000006</c:v>
                </c:pt>
                <c:pt idx="2076">
                  <c:v>87.071295000000006</c:v>
                </c:pt>
                <c:pt idx="2077">
                  <c:v>87.064246999999995</c:v>
                </c:pt>
                <c:pt idx="2078">
                  <c:v>87.064417000000006</c:v>
                </c:pt>
                <c:pt idx="2079">
                  <c:v>87.074877999999998</c:v>
                </c:pt>
                <c:pt idx="2080">
                  <c:v>87.098837000000003</c:v>
                </c:pt>
                <c:pt idx="2081">
                  <c:v>87.127390000000005</c:v>
                </c:pt>
                <c:pt idx="2082">
                  <c:v>87.136217000000002</c:v>
                </c:pt>
                <c:pt idx="2083">
                  <c:v>87.125647999999998</c:v>
                </c:pt>
                <c:pt idx="2084">
                  <c:v>87.123078000000007</c:v>
                </c:pt>
                <c:pt idx="2085">
                  <c:v>87.139798999999996</c:v>
                </c:pt>
                <c:pt idx="2086">
                  <c:v>87.160737999999995</c:v>
                </c:pt>
                <c:pt idx="2087">
                  <c:v>87.166576000000006</c:v>
                </c:pt>
                <c:pt idx="2088">
                  <c:v>87.157661000000004</c:v>
                </c:pt>
                <c:pt idx="2089">
                  <c:v>87.146469999999994</c:v>
                </c:pt>
                <c:pt idx="2090">
                  <c:v>87.139353</c:v>
                </c:pt>
                <c:pt idx="2091">
                  <c:v>87.135878000000005</c:v>
                </c:pt>
                <c:pt idx="2092">
                  <c:v>87.138531999999998</c:v>
                </c:pt>
                <c:pt idx="2093">
                  <c:v>87.145356000000007</c:v>
                </c:pt>
                <c:pt idx="2094">
                  <c:v>87.137383999999997</c:v>
                </c:pt>
                <c:pt idx="2095">
                  <c:v>87.102463</c:v>
                </c:pt>
                <c:pt idx="2096">
                  <c:v>87.054379999999995</c:v>
                </c:pt>
                <c:pt idx="2097">
                  <c:v>87.017122000000001</c:v>
                </c:pt>
                <c:pt idx="2098">
                  <c:v>87.002931000000004</c:v>
                </c:pt>
                <c:pt idx="2099">
                  <c:v>87.005086000000006</c:v>
                </c:pt>
                <c:pt idx="2100">
                  <c:v>87.008510999999999</c:v>
                </c:pt>
                <c:pt idx="2101">
                  <c:v>87.001470999999995</c:v>
                </c:pt>
                <c:pt idx="2102">
                  <c:v>86.979152999999997</c:v>
                </c:pt>
                <c:pt idx="2103">
                  <c:v>86.954933999999994</c:v>
                </c:pt>
                <c:pt idx="2104">
                  <c:v>86.957808</c:v>
                </c:pt>
                <c:pt idx="2105">
                  <c:v>87.001388000000006</c:v>
                </c:pt>
                <c:pt idx="2106">
                  <c:v>87.063479000000001</c:v>
                </c:pt>
                <c:pt idx="2107">
                  <c:v>87.111976999999996</c:v>
                </c:pt>
                <c:pt idx="2108">
                  <c:v>87.140738999999996</c:v>
                </c:pt>
                <c:pt idx="2109">
                  <c:v>87.161519999999996</c:v>
                </c:pt>
                <c:pt idx="2110">
                  <c:v>87.173606000000007</c:v>
                </c:pt>
                <c:pt idx="2111">
                  <c:v>87.168953999999999</c:v>
                </c:pt>
                <c:pt idx="2112">
                  <c:v>87.150266999999999</c:v>
                </c:pt>
                <c:pt idx="2113">
                  <c:v>87.120194999999995</c:v>
                </c:pt>
                <c:pt idx="2114">
                  <c:v>87.073715000000007</c:v>
                </c:pt>
                <c:pt idx="2115">
                  <c:v>87.014718999999999</c:v>
                </c:pt>
                <c:pt idx="2116">
                  <c:v>86.970915000000005</c:v>
                </c:pt>
                <c:pt idx="2117">
                  <c:v>86.972352000000001</c:v>
                </c:pt>
                <c:pt idx="2118">
                  <c:v>87.017987000000005</c:v>
                </c:pt>
                <c:pt idx="2119">
                  <c:v>87.075145000000006</c:v>
                </c:pt>
                <c:pt idx="2120">
                  <c:v>87.111052999999998</c:v>
                </c:pt>
                <c:pt idx="2121">
                  <c:v>87.120457999999999</c:v>
                </c:pt>
                <c:pt idx="2122">
                  <c:v>87.114687000000004</c:v>
                </c:pt>
                <c:pt idx="2123">
                  <c:v>87.102053999999995</c:v>
                </c:pt>
                <c:pt idx="2124">
                  <c:v>87.088305000000005</c:v>
                </c:pt>
                <c:pt idx="2125">
                  <c:v>87.077005</c:v>
                </c:pt>
                <c:pt idx="2126">
                  <c:v>87.066428999999999</c:v>
                </c:pt>
                <c:pt idx="2127">
                  <c:v>87.057321999999999</c:v>
                </c:pt>
                <c:pt idx="2128">
                  <c:v>87.061852999999999</c:v>
                </c:pt>
                <c:pt idx="2129">
                  <c:v>87.095671999999993</c:v>
                </c:pt>
                <c:pt idx="2130">
                  <c:v>87.148178000000001</c:v>
                </c:pt>
                <c:pt idx="2131">
                  <c:v>87.172529999999995</c:v>
                </c:pt>
                <c:pt idx="2132">
                  <c:v>87.150144999999995</c:v>
                </c:pt>
                <c:pt idx="2133">
                  <c:v>87.116780000000006</c:v>
                </c:pt>
                <c:pt idx="2134">
                  <c:v>87.098572000000004</c:v>
                </c:pt>
                <c:pt idx="2135">
                  <c:v>87.092787000000001</c:v>
                </c:pt>
                <c:pt idx="2136">
                  <c:v>87.090238999999997</c:v>
                </c:pt>
                <c:pt idx="2137">
                  <c:v>87.086303999999998</c:v>
                </c:pt>
                <c:pt idx="2138">
                  <c:v>87.083220999999995</c:v>
                </c:pt>
                <c:pt idx="2139">
                  <c:v>87.084316000000001</c:v>
                </c:pt>
                <c:pt idx="2140">
                  <c:v>87.090292000000005</c:v>
                </c:pt>
                <c:pt idx="2141">
                  <c:v>87.099936</c:v>
                </c:pt>
                <c:pt idx="2142">
                  <c:v>87.113127000000006</c:v>
                </c:pt>
                <c:pt idx="2143">
                  <c:v>87.128057999999996</c:v>
                </c:pt>
                <c:pt idx="2144">
                  <c:v>87.139082999999999</c:v>
                </c:pt>
                <c:pt idx="2145">
                  <c:v>87.136381999999998</c:v>
                </c:pt>
                <c:pt idx="2146">
                  <c:v>87.118830000000003</c:v>
                </c:pt>
                <c:pt idx="2147">
                  <c:v>87.101383999999996</c:v>
                </c:pt>
                <c:pt idx="2148">
                  <c:v>87.098753000000002</c:v>
                </c:pt>
                <c:pt idx="2149">
                  <c:v>87.117962000000006</c:v>
                </c:pt>
                <c:pt idx="2150">
                  <c:v>87.150120999999999</c:v>
                </c:pt>
                <c:pt idx="2151">
                  <c:v>87.172929999999994</c:v>
                </c:pt>
                <c:pt idx="2152">
                  <c:v>87.171113000000005</c:v>
                </c:pt>
                <c:pt idx="2153">
                  <c:v>87.152241000000004</c:v>
                </c:pt>
                <c:pt idx="2154">
                  <c:v>87.138637000000003</c:v>
                </c:pt>
                <c:pt idx="2155">
                  <c:v>87.135041000000001</c:v>
                </c:pt>
                <c:pt idx="2156">
                  <c:v>87.133104000000003</c:v>
                </c:pt>
                <c:pt idx="2157">
                  <c:v>87.135403999999994</c:v>
                </c:pt>
                <c:pt idx="2158">
                  <c:v>87.138058999999998</c:v>
                </c:pt>
                <c:pt idx="2159">
                  <c:v>87.135355000000004</c:v>
                </c:pt>
                <c:pt idx="2160">
                  <c:v>87.137974</c:v>
                </c:pt>
                <c:pt idx="2161">
                  <c:v>87.153845000000004</c:v>
                </c:pt>
                <c:pt idx="2162">
                  <c:v>87.176610999999994</c:v>
                </c:pt>
                <c:pt idx="2163">
                  <c:v>87.200688</c:v>
                </c:pt>
                <c:pt idx="2164">
                  <c:v>87.222921999999997</c:v>
                </c:pt>
                <c:pt idx="2165">
                  <c:v>87.230287000000004</c:v>
                </c:pt>
                <c:pt idx="2166">
                  <c:v>87.207639999999998</c:v>
                </c:pt>
                <c:pt idx="2167">
                  <c:v>87.153458999999998</c:v>
                </c:pt>
                <c:pt idx="2168">
                  <c:v>87.089212000000003</c:v>
                </c:pt>
                <c:pt idx="2169">
                  <c:v>87.049706999999998</c:v>
                </c:pt>
                <c:pt idx="2170">
                  <c:v>87.049591000000007</c:v>
                </c:pt>
                <c:pt idx="2171">
                  <c:v>87.077189000000004</c:v>
                </c:pt>
                <c:pt idx="2172">
                  <c:v>87.108953</c:v>
                </c:pt>
                <c:pt idx="2173">
                  <c:v>87.137992999999994</c:v>
                </c:pt>
                <c:pt idx="2174">
                  <c:v>87.169998000000007</c:v>
                </c:pt>
                <c:pt idx="2175">
                  <c:v>87.190562999999997</c:v>
                </c:pt>
                <c:pt idx="2176">
                  <c:v>87.191405000000003</c:v>
                </c:pt>
                <c:pt idx="2177">
                  <c:v>87.186993999999999</c:v>
                </c:pt>
                <c:pt idx="2178">
                  <c:v>87.188058999999996</c:v>
                </c:pt>
                <c:pt idx="2179">
                  <c:v>87.191274000000007</c:v>
                </c:pt>
                <c:pt idx="2180">
                  <c:v>87.193759999999997</c:v>
                </c:pt>
                <c:pt idx="2181">
                  <c:v>87.202414000000005</c:v>
                </c:pt>
                <c:pt idx="2182">
                  <c:v>87.217887000000005</c:v>
                </c:pt>
                <c:pt idx="2183">
                  <c:v>87.233151000000007</c:v>
                </c:pt>
                <c:pt idx="2184">
                  <c:v>87.245240999999993</c:v>
                </c:pt>
                <c:pt idx="2185">
                  <c:v>87.260405000000006</c:v>
                </c:pt>
                <c:pt idx="2186">
                  <c:v>87.283326000000002</c:v>
                </c:pt>
                <c:pt idx="2187">
                  <c:v>87.302344000000005</c:v>
                </c:pt>
                <c:pt idx="2188">
                  <c:v>87.302665000000005</c:v>
                </c:pt>
                <c:pt idx="2189">
                  <c:v>87.280902999999995</c:v>
                </c:pt>
                <c:pt idx="2190">
                  <c:v>87.249320999999995</c:v>
                </c:pt>
                <c:pt idx="2191">
                  <c:v>87.228987000000004</c:v>
                </c:pt>
                <c:pt idx="2192">
                  <c:v>87.232928999999999</c:v>
                </c:pt>
                <c:pt idx="2193">
                  <c:v>87.259332000000001</c:v>
                </c:pt>
                <c:pt idx="2194">
                  <c:v>87.292809000000005</c:v>
                </c:pt>
                <c:pt idx="2195">
                  <c:v>87.316643999999997</c:v>
                </c:pt>
                <c:pt idx="2196">
                  <c:v>87.319406999999998</c:v>
                </c:pt>
                <c:pt idx="2197">
                  <c:v>87.299870999999996</c:v>
                </c:pt>
                <c:pt idx="2198">
                  <c:v>87.271580999999998</c:v>
                </c:pt>
                <c:pt idx="2199">
                  <c:v>87.254271000000003</c:v>
                </c:pt>
                <c:pt idx="2200">
                  <c:v>87.262561000000005</c:v>
                </c:pt>
                <c:pt idx="2201">
                  <c:v>87.280844000000002</c:v>
                </c:pt>
                <c:pt idx="2202">
                  <c:v>87.279262000000003</c:v>
                </c:pt>
                <c:pt idx="2203">
                  <c:v>87.252328000000006</c:v>
                </c:pt>
                <c:pt idx="2204">
                  <c:v>87.219942000000003</c:v>
                </c:pt>
                <c:pt idx="2205">
                  <c:v>87.207496000000006</c:v>
                </c:pt>
                <c:pt idx="2206">
                  <c:v>87.226495</c:v>
                </c:pt>
                <c:pt idx="2207">
                  <c:v>87.256321</c:v>
                </c:pt>
                <c:pt idx="2208">
                  <c:v>87.277710999999996</c:v>
                </c:pt>
                <c:pt idx="2209">
                  <c:v>87.298913999999996</c:v>
                </c:pt>
                <c:pt idx="2210">
                  <c:v>87.314094999999995</c:v>
                </c:pt>
                <c:pt idx="2211">
                  <c:v>87.309713000000002</c:v>
                </c:pt>
                <c:pt idx="2212">
                  <c:v>87.295006999999998</c:v>
                </c:pt>
                <c:pt idx="2213">
                  <c:v>87.286911000000003</c:v>
                </c:pt>
                <c:pt idx="2214">
                  <c:v>87.288982000000004</c:v>
                </c:pt>
                <c:pt idx="2215">
                  <c:v>87.294786000000002</c:v>
                </c:pt>
                <c:pt idx="2216">
                  <c:v>87.294781999999998</c:v>
                </c:pt>
                <c:pt idx="2217">
                  <c:v>87.287970999999999</c:v>
                </c:pt>
                <c:pt idx="2218">
                  <c:v>87.290347999999994</c:v>
                </c:pt>
                <c:pt idx="2219">
                  <c:v>87.304435999999995</c:v>
                </c:pt>
                <c:pt idx="2220">
                  <c:v>87.323915</c:v>
                </c:pt>
                <c:pt idx="2221">
                  <c:v>87.344341999999997</c:v>
                </c:pt>
                <c:pt idx="2222">
                  <c:v>87.361123000000006</c:v>
                </c:pt>
                <c:pt idx="2223">
                  <c:v>87.364018999999999</c:v>
                </c:pt>
                <c:pt idx="2224">
                  <c:v>87.341902000000005</c:v>
                </c:pt>
                <c:pt idx="2225">
                  <c:v>87.312111999999999</c:v>
                </c:pt>
                <c:pt idx="2226">
                  <c:v>87.318393999999998</c:v>
                </c:pt>
                <c:pt idx="2227">
                  <c:v>87.353802000000002</c:v>
                </c:pt>
                <c:pt idx="2228">
                  <c:v>87.368728000000004</c:v>
                </c:pt>
                <c:pt idx="2229">
                  <c:v>87.366226999999995</c:v>
                </c:pt>
                <c:pt idx="2230">
                  <c:v>87.357933000000003</c:v>
                </c:pt>
                <c:pt idx="2231">
                  <c:v>87.343227999999996</c:v>
                </c:pt>
                <c:pt idx="2232">
                  <c:v>87.328446</c:v>
                </c:pt>
                <c:pt idx="2233">
                  <c:v>87.312087000000005</c:v>
                </c:pt>
                <c:pt idx="2234">
                  <c:v>87.290464999999998</c:v>
                </c:pt>
                <c:pt idx="2235">
                  <c:v>87.265377000000001</c:v>
                </c:pt>
                <c:pt idx="2236">
                  <c:v>87.254918000000004</c:v>
                </c:pt>
                <c:pt idx="2237">
                  <c:v>87.273236999999995</c:v>
                </c:pt>
                <c:pt idx="2238">
                  <c:v>87.303860999999998</c:v>
                </c:pt>
                <c:pt idx="2239">
                  <c:v>87.318980999999994</c:v>
                </c:pt>
                <c:pt idx="2240">
                  <c:v>87.312696000000003</c:v>
                </c:pt>
                <c:pt idx="2241">
                  <c:v>87.295062000000001</c:v>
                </c:pt>
                <c:pt idx="2242">
                  <c:v>87.288002000000006</c:v>
                </c:pt>
                <c:pt idx="2243">
                  <c:v>87.290153000000004</c:v>
                </c:pt>
                <c:pt idx="2244">
                  <c:v>87.280439999999999</c:v>
                </c:pt>
                <c:pt idx="2245">
                  <c:v>87.257527999999994</c:v>
                </c:pt>
                <c:pt idx="2246">
                  <c:v>87.238778999999994</c:v>
                </c:pt>
                <c:pt idx="2247">
                  <c:v>87.246440000000007</c:v>
                </c:pt>
                <c:pt idx="2248">
                  <c:v>87.272672999999998</c:v>
                </c:pt>
                <c:pt idx="2249">
                  <c:v>87.275621999999998</c:v>
                </c:pt>
                <c:pt idx="2250">
                  <c:v>87.230594999999994</c:v>
                </c:pt>
                <c:pt idx="2251">
                  <c:v>87.153271000000004</c:v>
                </c:pt>
                <c:pt idx="2252">
                  <c:v>87.06953</c:v>
                </c:pt>
                <c:pt idx="2253">
                  <c:v>87.008758999999998</c:v>
                </c:pt>
                <c:pt idx="2254">
                  <c:v>86.984092000000004</c:v>
                </c:pt>
                <c:pt idx="2255">
                  <c:v>86.978836000000001</c:v>
                </c:pt>
                <c:pt idx="2256">
                  <c:v>86.974805000000003</c:v>
                </c:pt>
                <c:pt idx="2257">
                  <c:v>86.963873000000007</c:v>
                </c:pt>
                <c:pt idx="2258">
                  <c:v>86.943692999999996</c:v>
                </c:pt>
                <c:pt idx="2259">
                  <c:v>86.916559000000007</c:v>
                </c:pt>
                <c:pt idx="2260">
                  <c:v>86.888963000000004</c:v>
                </c:pt>
                <c:pt idx="2261">
                  <c:v>86.859666000000004</c:v>
                </c:pt>
                <c:pt idx="2262">
                  <c:v>86.819023000000001</c:v>
                </c:pt>
                <c:pt idx="2263">
                  <c:v>86.757514999999998</c:v>
                </c:pt>
                <c:pt idx="2264">
                  <c:v>86.723134000000002</c:v>
                </c:pt>
                <c:pt idx="2265">
                  <c:v>86.735714999999999</c:v>
                </c:pt>
                <c:pt idx="2266">
                  <c:v>86.716176000000004</c:v>
                </c:pt>
                <c:pt idx="2267">
                  <c:v>86.673537999999994</c:v>
                </c:pt>
                <c:pt idx="2268">
                  <c:v>86.649370000000005</c:v>
                </c:pt>
                <c:pt idx="2269">
                  <c:v>86.631197</c:v>
                </c:pt>
                <c:pt idx="2270">
                  <c:v>86.622230999999999</c:v>
                </c:pt>
                <c:pt idx="2271">
                  <c:v>86.614103999999998</c:v>
                </c:pt>
                <c:pt idx="2272">
                  <c:v>86.587500000000006</c:v>
                </c:pt>
                <c:pt idx="2273">
                  <c:v>86.542760999999999</c:v>
                </c:pt>
                <c:pt idx="2274">
                  <c:v>86.487690000000001</c:v>
                </c:pt>
                <c:pt idx="2275">
                  <c:v>86.416697999999997</c:v>
                </c:pt>
                <c:pt idx="2276">
                  <c:v>86.337042999999994</c:v>
                </c:pt>
                <c:pt idx="2277">
                  <c:v>86.268376000000004</c:v>
                </c:pt>
                <c:pt idx="2278">
                  <c:v>86.210244000000003</c:v>
                </c:pt>
                <c:pt idx="2279">
                  <c:v>86.142816999999994</c:v>
                </c:pt>
                <c:pt idx="2280">
                  <c:v>86.064464000000001</c:v>
                </c:pt>
                <c:pt idx="2281">
                  <c:v>85.984423000000007</c:v>
                </c:pt>
                <c:pt idx="2282">
                  <c:v>85.826459999999997</c:v>
                </c:pt>
                <c:pt idx="2283">
                  <c:v>85.539113999999998</c:v>
                </c:pt>
                <c:pt idx="2284">
                  <c:v>85.223775000000003</c:v>
                </c:pt>
                <c:pt idx="2285">
                  <c:v>84.939081000000002</c:v>
                </c:pt>
                <c:pt idx="2286">
                  <c:v>84.675757000000004</c:v>
                </c:pt>
                <c:pt idx="2287">
                  <c:v>84.428967</c:v>
                </c:pt>
                <c:pt idx="2288">
                  <c:v>84.179918000000001</c:v>
                </c:pt>
                <c:pt idx="2289">
                  <c:v>83.913512999999995</c:v>
                </c:pt>
                <c:pt idx="2290">
                  <c:v>83.649551000000002</c:v>
                </c:pt>
                <c:pt idx="2291">
                  <c:v>83.431689000000006</c:v>
                </c:pt>
                <c:pt idx="2292">
                  <c:v>83.281865999999994</c:v>
                </c:pt>
                <c:pt idx="2293">
                  <c:v>83.194745999999995</c:v>
                </c:pt>
                <c:pt idx="2294">
                  <c:v>83.150396000000001</c:v>
                </c:pt>
                <c:pt idx="2295">
                  <c:v>83.138127999999995</c:v>
                </c:pt>
                <c:pt idx="2296">
                  <c:v>83.141597000000004</c:v>
                </c:pt>
                <c:pt idx="2297">
                  <c:v>83.145056999999994</c:v>
                </c:pt>
                <c:pt idx="2298">
                  <c:v>83.216649000000004</c:v>
                </c:pt>
                <c:pt idx="2299">
                  <c:v>83.404036000000005</c:v>
                </c:pt>
                <c:pt idx="2300">
                  <c:v>83.602181999999999</c:v>
                </c:pt>
                <c:pt idx="2301">
                  <c:v>83.704856000000007</c:v>
                </c:pt>
                <c:pt idx="2302">
                  <c:v>83.726969999999994</c:v>
                </c:pt>
                <c:pt idx="2303">
                  <c:v>83.775653000000005</c:v>
                </c:pt>
                <c:pt idx="2304">
                  <c:v>83.907540999999995</c:v>
                </c:pt>
                <c:pt idx="2305">
                  <c:v>84.059111999999999</c:v>
                </c:pt>
                <c:pt idx="2306">
                  <c:v>84.159013999999999</c:v>
                </c:pt>
                <c:pt idx="2307">
                  <c:v>84.201138999999998</c:v>
                </c:pt>
                <c:pt idx="2308">
                  <c:v>84.230226999999999</c:v>
                </c:pt>
                <c:pt idx="2309">
                  <c:v>84.272343000000006</c:v>
                </c:pt>
                <c:pt idx="2310">
                  <c:v>84.312821</c:v>
                </c:pt>
                <c:pt idx="2311">
                  <c:v>84.323417000000006</c:v>
                </c:pt>
                <c:pt idx="2312">
                  <c:v>84.296856000000005</c:v>
                </c:pt>
                <c:pt idx="2313">
                  <c:v>84.255619999999993</c:v>
                </c:pt>
                <c:pt idx="2314">
                  <c:v>84.249702999999997</c:v>
                </c:pt>
                <c:pt idx="2315">
                  <c:v>84.240491000000006</c:v>
                </c:pt>
                <c:pt idx="2316">
                  <c:v>84.167259999999999</c:v>
                </c:pt>
                <c:pt idx="2317">
                  <c:v>84.157741000000001</c:v>
                </c:pt>
                <c:pt idx="2318">
                  <c:v>84.204663999999994</c:v>
                </c:pt>
                <c:pt idx="2319">
                  <c:v>84.243544</c:v>
                </c:pt>
                <c:pt idx="2320">
                  <c:v>84.286202000000003</c:v>
                </c:pt>
                <c:pt idx="2321">
                  <c:v>84.322880999999995</c:v>
                </c:pt>
                <c:pt idx="2322">
                  <c:v>84.344267000000002</c:v>
                </c:pt>
                <c:pt idx="2323">
                  <c:v>84.357149000000007</c:v>
                </c:pt>
                <c:pt idx="2324">
                  <c:v>84.354124999999996</c:v>
                </c:pt>
                <c:pt idx="2325">
                  <c:v>84.318517</c:v>
                </c:pt>
                <c:pt idx="2326">
                  <c:v>84.283741000000006</c:v>
                </c:pt>
                <c:pt idx="2327">
                  <c:v>84.260738000000003</c:v>
                </c:pt>
                <c:pt idx="2328">
                  <c:v>84.239571999999995</c:v>
                </c:pt>
                <c:pt idx="2329">
                  <c:v>84.209630000000004</c:v>
                </c:pt>
                <c:pt idx="2330">
                  <c:v>84.146086999999994</c:v>
                </c:pt>
                <c:pt idx="2331">
                  <c:v>84.073048</c:v>
                </c:pt>
                <c:pt idx="2332">
                  <c:v>84.032773000000006</c:v>
                </c:pt>
                <c:pt idx="2333">
                  <c:v>84.014139</c:v>
                </c:pt>
                <c:pt idx="2334">
                  <c:v>83.996938</c:v>
                </c:pt>
                <c:pt idx="2335">
                  <c:v>83.980196000000007</c:v>
                </c:pt>
                <c:pt idx="2336">
                  <c:v>83.959475999999995</c:v>
                </c:pt>
                <c:pt idx="2337">
                  <c:v>83.911563000000001</c:v>
                </c:pt>
                <c:pt idx="2338">
                  <c:v>83.854737</c:v>
                </c:pt>
                <c:pt idx="2339">
                  <c:v>83.820899999999995</c:v>
                </c:pt>
                <c:pt idx="2340">
                  <c:v>83.800030000000007</c:v>
                </c:pt>
                <c:pt idx="2341">
                  <c:v>83.791813000000005</c:v>
                </c:pt>
                <c:pt idx="2342">
                  <c:v>83.787143999999998</c:v>
                </c:pt>
                <c:pt idx="2343">
                  <c:v>83.763099999999994</c:v>
                </c:pt>
                <c:pt idx="2344">
                  <c:v>83.702918999999994</c:v>
                </c:pt>
                <c:pt idx="2345">
                  <c:v>83.694291000000007</c:v>
                </c:pt>
                <c:pt idx="2346">
                  <c:v>83.720263000000003</c:v>
                </c:pt>
                <c:pt idx="2347">
                  <c:v>83.612922999999995</c:v>
                </c:pt>
                <c:pt idx="2348">
                  <c:v>83.549499999999995</c:v>
                </c:pt>
                <c:pt idx="2349">
                  <c:v>83.543970999999999</c:v>
                </c:pt>
                <c:pt idx="2350">
                  <c:v>83.486044000000007</c:v>
                </c:pt>
                <c:pt idx="2351">
                  <c:v>83.409811000000005</c:v>
                </c:pt>
                <c:pt idx="2352">
                  <c:v>83.337706999999995</c:v>
                </c:pt>
                <c:pt idx="2353">
                  <c:v>83.262477000000004</c:v>
                </c:pt>
                <c:pt idx="2354">
                  <c:v>83.234154000000004</c:v>
                </c:pt>
                <c:pt idx="2355">
                  <c:v>83.254470999999995</c:v>
                </c:pt>
                <c:pt idx="2356">
                  <c:v>83.251535000000004</c:v>
                </c:pt>
                <c:pt idx="2357">
                  <c:v>83.209451999999999</c:v>
                </c:pt>
                <c:pt idx="2358">
                  <c:v>83.161287000000002</c:v>
                </c:pt>
                <c:pt idx="2359">
                  <c:v>83.127759999999995</c:v>
                </c:pt>
                <c:pt idx="2360">
                  <c:v>83.100700000000003</c:v>
                </c:pt>
                <c:pt idx="2361">
                  <c:v>83.068329000000006</c:v>
                </c:pt>
                <c:pt idx="2362">
                  <c:v>83.044481000000005</c:v>
                </c:pt>
                <c:pt idx="2363">
                  <c:v>83.031383000000005</c:v>
                </c:pt>
                <c:pt idx="2364">
                  <c:v>82.961786000000004</c:v>
                </c:pt>
                <c:pt idx="2365">
                  <c:v>82.871324999999999</c:v>
                </c:pt>
                <c:pt idx="2366">
                  <c:v>82.831605999999994</c:v>
                </c:pt>
                <c:pt idx="2367">
                  <c:v>82.808351999999999</c:v>
                </c:pt>
                <c:pt idx="2368">
                  <c:v>82.785186999999993</c:v>
                </c:pt>
                <c:pt idx="2369">
                  <c:v>82.769810000000007</c:v>
                </c:pt>
                <c:pt idx="2370">
                  <c:v>82.758521000000002</c:v>
                </c:pt>
                <c:pt idx="2371">
                  <c:v>82.741246000000004</c:v>
                </c:pt>
                <c:pt idx="2372">
                  <c:v>82.713220000000007</c:v>
                </c:pt>
                <c:pt idx="2373">
                  <c:v>82.682711999999995</c:v>
                </c:pt>
                <c:pt idx="2374">
                  <c:v>82.654471999999998</c:v>
                </c:pt>
                <c:pt idx="2375">
                  <c:v>82.617963000000003</c:v>
                </c:pt>
                <c:pt idx="2376">
                  <c:v>82.561622999999997</c:v>
                </c:pt>
                <c:pt idx="2377">
                  <c:v>82.506922000000003</c:v>
                </c:pt>
                <c:pt idx="2378">
                  <c:v>82.502272000000005</c:v>
                </c:pt>
                <c:pt idx="2379">
                  <c:v>82.524238999999994</c:v>
                </c:pt>
                <c:pt idx="2380">
                  <c:v>82.518471000000005</c:v>
                </c:pt>
                <c:pt idx="2381">
                  <c:v>82.490858000000003</c:v>
                </c:pt>
                <c:pt idx="2382">
                  <c:v>82.472962999999993</c:v>
                </c:pt>
                <c:pt idx="2383">
                  <c:v>82.453356999999997</c:v>
                </c:pt>
                <c:pt idx="2384">
                  <c:v>82.421880000000002</c:v>
                </c:pt>
                <c:pt idx="2385">
                  <c:v>82.403228999999996</c:v>
                </c:pt>
                <c:pt idx="2386">
                  <c:v>82.396107000000001</c:v>
                </c:pt>
                <c:pt idx="2387">
                  <c:v>82.402102999999997</c:v>
                </c:pt>
                <c:pt idx="2388">
                  <c:v>82.424122999999994</c:v>
                </c:pt>
                <c:pt idx="2389">
                  <c:v>82.443066999999999</c:v>
                </c:pt>
                <c:pt idx="2390">
                  <c:v>82.447714000000005</c:v>
                </c:pt>
                <c:pt idx="2391">
                  <c:v>82.445884000000007</c:v>
                </c:pt>
                <c:pt idx="2392">
                  <c:v>82.442075000000003</c:v>
                </c:pt>
                <c:pt idx="2393">
                  <c:v>82.429584000000006</c:v>
                </c:pt>
                <c:pt idx="2394">
                  <c:v>82.411927000000006</c:v>
                </c:pt>
                <c:pt idx="2395">
                  <c:v>82.392325999999997</c:v>
                </c:pt>
                <c:pt idx="2396">
                  <c:v>82.370787000000007</c:v>
                </c:pt>
                <c:pt idx="2397">
                  <c:v>82.360625999999996</c:v>
                </c:pt>
                <c:pt idx="2398">
                  <c:v>82.377967999999996</c:v>
                </c:pt>
                <c:pt idx="2399">
                  <c:v>82.415301999999997</c:v>
                </c:pt>
                <c:pt idx="2400">
                  <c:v>82.445999999999998</c:v>
                </c:pt>
                <c:pt idx="2401">
                  <c:v>82.458890999999994</c:v>
                </c:pt>
                <c:pt idx="2402">
                  <c:v>82.463475000000003</c:v>
                </c:pt>
                <c:pt idx="2403">
                  <c:v>82.464686</c:v>
                </c:pt>
                <c:pt idx="2404">
                  <c:v>82.455406999999994</c:v>
                </c:pt>
                <c:pt idx="2405">
                  <c:v>82.437516000000002</c:v>
                </c:pt>
                <c:pt idx="2406">
                  <c:v>82.433920999999998</c:v>
                </c:pt>
                <c:pt idx="2407">
                  <c:v>82.458696000000003</c:v>
                </c:pt>
                <c:pt idx="2408">
                  <c:v>82.496351000000004</c:v>
                </c:pt>
                <c:pt idx="2409">
                  <c:v>82.524995000000004</c:v>
                </c:pt>
                <c:pt idx="2410">
                  <c:v>82.542708000000005</c:v>
                </c:pt>
                <c:pt idx="2411">
                  <c:v>82.560451999999998</c:v>
                </c:pt>
                <c:pt idx="2412">
                  <c:v>82.584052</c:v>
                </c:pt>
                <c:pt idx="2413">
                  <c:v>82.613146</c:v>
                </c:pt>
                <c:pt idx="2414">
                  <c:v>82.650328999999999</c:v>
                </c:pt>
                <c:pt idx="2415">
                  <c:v>82.695571000000001</c:v>
                </c:pt>
                <c:pt idx="2416">
                  <c:v>82.729810000000001</c:v>
                </c:pt>
                <c:pt idx="2417">
                  <c:v>82.748251999999994</c:v>
                </c:pt>
                <c:pt idx="2418">
                  <c:v>82.773529999999994</c:v>
                </c:pt>
                <c:pt idx="2419">
                  <c:v>82.813184000000007</c:v>
                </c:pt>
                <c:pt idx="2420">
                  <c:v>82.835026999999997</c:v>
                </c:pt>
                <c:pt idx="2421">
                  <c:v>82.818298999999996</c:v>
                </c:pt>
                <c:pt idx="2422">
                  <c:v>82.793357</c:v>
                </c:pt>
                <c:pt idx="2423">
                  <c:v>82.795841999999993</c:v>
                </c:pt>
                <c:pt idx="2424">
                  <c:v>82.828119000000001</c:v>
                </c:pt>
                <c:pt idx="2425">
                  <c:v>82.887753000000004</c:v>
                </c:pt>
                <c:pt idx="2426">
                  <c:v>82.941272999999995</c:v>
                </c:pt>
                <c:pt idx="2427">
                  <c:v>82.961055000000002</c:v>
                </c:pt>
                <c:pt idx="2428">
                  <c:v>82.969644000000002</c:v>
                </c:pt>
                <c:pt idx="2429">
                  <c:v>82.990457000000006</c:v>
                </c:pt>
                <c:pt idx="2430">
                  <c:v>83.023681999999994</c:v>
                </c:pt>
                <c:pt idx="2431">
                  <c:v>83.080997999999994</c:v>
                </c:pt>
                <c:pt idx="2432">
                  <c:v>83.143580999999998</c:v>
                </c:pt>
                <c:pt idx="2433">
                  <c:v>83.174773000000002</c:v>
                </c:pt>
                <c:pt idx="2434">
                  <c:v>83.177695999999997</c:v>
                </c:pt>
                <c:pt idx="2435">
                  <c:v>83.178240000000002</c:v>
                </c:pt>
                <c:pt idx="2436">
                  <c:v>83.174055999999993</c:v>
                </c:pt>
                <c:pt idx="2437">
                  <c:v>83.162861000000007</c:v>
                </c:pt>
                <c:pt idx="2438">
                  <c:v>83.161145000000005</c:v>
                </c:pt>
                <c:pt idx="2439">
                  <c:v>83.237454999999997</c:v>
                </c:pt>
                <c:pt idx="2440">
                  <c:v>83.370264000000006</c:v>
                </c:pt>
                <c:pt idx="2441">
                  <c:v>83.292176999999995</c:v>
                </c:pt>
                <c:pt idx="2442">
                  <c:v>83.165504999999996</c:v>
                </c:pt>
                <c:pt idx="2443">
                  <c:v>83.164253000000002</c:v>
                </c:pt>
                <c:pt idx="2444">
                  <c:v>83.144475</c:v>
                </c:pt>
                <c:pt idx="2445">
                  <c:v>83.128151000000003</c:v>
                </c:pt>
                <c:pt idx="2446">
                  <c:v>83.160174999999995</c:v>
                </c:pt>
                <c:pt idx="2447">
                  <c:v>83.209502999999998</c:v>
                </c:pt>
                <c:pt idx="2448">
                  <c:v>83.238529999999997</c:v>
                </c:pt>
                <c:pt idx="2449">
                  <c:v>83.251704000000004</c:v>
                </c:pt>
                <c:pt idx="2450">
                  <c:v>83.266613000000007</c:v>
                </c:pt>
                <c:pt idx="2451">
                  <c:v>83.290509</c:v>
                </c:pt>
                <c:pt idx="2452">
                  <c:v>83.312524999999994</c:v>
                </c:pt>
                <c:pt idx="2453">
                  <c:v>83.323035000000004</c:v>
                </c:pt>
                <c:pt idx="2454">
                  <c:v>83.326286999999994</c:v>
                </c:pt>
                <c:pt idx="2455">
                  <c:v>83.320048</c:v>
                </c:pt>
                <c:pt idx="2456">
                  <c:v>83.318996999999996</c:v>
                </c:pt>
                <c:pt idx="2457">
                  <c:v>83.362560000000002</c:v>
                </c:pt>
                <c:pt idx="2458">
                  <c:v>83.445432999999994</c:v>
                </c:pt>
                <c:pt idx="2459">
                  <c:v>83.463513000000006</c:v>
                </c:pt>
                <c:pt idx="2460">
                  <c:v>83.363101</c:v>
                </c:pt>
                <c:pt idx="2461">
                  <c:v>83.365689000000003</c:v>
                </c:pt>
                <c:pt idx="2462">
                  <c:v>83.467151000000001</c:v>
                </c:pt>
                <c:pt idx="2463">
                  <c:v>83.534105999999994</c:v>
                </c:pt>
                <c:pt idx="2464">
                  <c:v>83.549396000000002</c:v>
                </c:pt>
                <c:pt idx="2465">
                  <c:v>83.545925999999994</c:v>
                </c:pt>
                <c:pt idx="2466">
                  <c:v>83.542531999999994</c:v>
                </c:pt>
                <c:pt idx="2467">
                  <c:v>83.552441999999999</c:v>
                </c:pt>
                <c:pt idx="2468">
                  <c:v>83.598676999999995</c:v>
                </c:pt>
                <c:pt idx="2469">
                  <c:v>83.656047000000001</c:v>
                </c:pt>
                <c:pt idx="2470">
                  <c:v>83.705275999999998</c:v>
                </c:pt>
                <c:pt idx="2471">
                  <c:v>83.747444000000002</c:v>
                </c:pt>
                <c:pt idx="2472">
                  <c:v>83.785956999999996</c:v>
                </c:pt>
                <c:pt idx="2473">
                  <c:v>83.830456999999996</c:v>
                </c:pt>
                <c:pt idx="2474">
                  <c:v>83.890748000000002</c:v>
                </c:pt>
                <c:pt idx="2475">
                  <c:v>83.950907000000001</c:v>
                </c:pt>
                <c:pt idx="2476">
                  <c:v>83.986749000000003</c:v>
                </c:pt>
                <c:pt idx="2477">
                  <c:v>84.004239999999996</c:v>
                </c:pt>
                <c:pt idx="2478">
                  <c:v>84.003729000000007</c:v>
                </c:pt>
                <c:pt idx="2479">
                  <c:v>83.997801999999993</c:v>
                </c:pt>
                <c:pt idx="2480">
                  <c:v>84.020962999999995</c:v>
                </c:pt>
                <c:pt idx="2481">
                  <c:v>84.038525000000007</c:v>
                </c:pt>
                <c:pt idx="2482">
                  <c:v>84.038488000000001</c:v>
                </c:pt>
                <c:pt idx="2483">
                  <c:v>84.040581000000003</c:v>
                </c:pt>
                <c:pt idx="2484">
                  <c:v>84.065162999999998</c:v>
                </c:pt>
                <c:pt idx="2485">
                  <c:v>84.116821000000002</c:v>
                </c:pt>
                <c:pt idx="2486">
                  <c:v>84.186982999999998</c:v>
                </c:pt>
                <c:pt idx="2487">
                  <c:v>84.274565999999993</c:v>
                </c:pt>
                <c:pt idx="2488">
                  <c:v>84.365148000000005</c:v>
                </c:pt>
                <c:pt idx="2489">
                  <c:v>84.422021000000001</c:v>
                </c:pt>
                <c:pt idx="2490">
                  <c:v>84.429222999999993</c:v>
                </c:pt>
                <c:pt idx="2491">
                  <c:v>84.421648000000005</c:v>
                </c:pt>
                <c:pt idx="2492">
                  <c:v>84.452380000000005</c:v>
                </c:pt>
                <c:pt idx="2493">
                  <c:v>84.500977000000006</c:v>
                </c:pt>
                <c:pt idx="2494">
                  <c:v>84.592793999999998</c:v>
                </c:pt>
                <c:pt idx="2495">
                  <c:v>84.684849</c:v>
                </c:pt>
                <c:pt idx="2496">
                  <c:v>84.722932</c:v>
                </c:pt>
                <c:pt idx="2497">
                  <c:v>84.736301999999995</c:v>
                </c:pt>
                <c:pt idx="2498">
                  <c:v>84.763555999999994</c:v>
                </c:pt>
                <c:pt idx="2499">
                  <c:v>84.808653000000007</c:v>
                </c:pt>
                <c:pt idx="2500">
                  <c:v>84.836799999999997</c:v>
                </c:pt>
                <c:pt idx="2501">
                  <c:v>84.815336000000002</c:v>
                </c:pt>
                <c:pt idx="2502">
                  <c:v>84.726406999999995</c:v>
                </c:pt>
                <c:pt idx="2503">
                  <c:v>84.568647999999996</c:v>
                </c:pt>
                <c:pt idx="2504">
                  <c:v>84.410116000000002</c:v>
                </c:pt>
                <c:pt idx="2505">
                  <c:v>84.319883000000004</c:v>
                </c:pt>
                <c:pt idx="2506">
                  <c:v>84.281211999999996</c:v>
                </c:pt>
                <c:pt idx="2507">
                  <c:v>84.260074000000003</c:v>
                </c:pt>
                <c:pt idx="2508">
                  <c:v>84.250264000000001</c:v>
                </c:pt>
                <c:pt idx="2509">
                  <c:v>84.247451999999996</c:v>
                </c:pt>
                <c:pt idx="2510">
                  <c:v>84.254728999999998</c:v>
                </c:pt>
                <c:pt idx="2511">
                  <c:v>84.307604999999995</c:v>
                </c:pt>
                <c:pt idx="2512">
                  <c:v>84.415111999999993</c:v>
                </c:pt>
                <c:pt idx="2513">
                  <c:v>84.541922</c:v>
                </c:pt>
                <c:pt idx="2514">
                  <c:v>84.666521000000003</c:v>
                </c:pt>
                <c:pt idx="2515">
                  <c:v>84.789043000000007</c:v>
                </c:pt>
                <c:pt idx="2516">
                  <c:v>84.903041999999999</c:v>
                </c:pt>
                <c:pt idx="2517">
                  <c:v>85.012608999999998</c:v>
                </c:pt>
                <c:pt idx="2518">
                  <c:v>85.122567000000004</c:v>
                </c:pt>
                <c:pt idx="2519">
                  <c:v>85.228786999999997</c:v>
                </c:pt>
                <c:pt idx="2520">
                  <c:v>85.322875999999994</c:v>
                </c:pt>
                <c:pt idx="2521">
                  <c:v>85.400082999999995</c:v>
                </c:pt>
                <c:pt idx="2522">
                  <c:v>85.454516999999996</c:v>
                </c:pt>
                <c:pt idx="2523">
                  <c:v>85.473491999999993</c:v>
                </c:pt>
                <c:pt idx="2524">
                  <c:v>85.459084000000004</c:v>
                </c:pt>
                <c:pt idx="2525">
                  <c:v>85.422393</c:v>
                </c:pt>
                <c:pt idx="2526">
                  <c:v>85.332053999999999</c:v>
                </c:pt>
                <c:pt idx="2527">
                  <c:v>85.088863000000003</c:v>
                </c:pt>
                <c:pt idx="2528">
                  <c:v>84.739682000000002</c:v>
                </c:pt>
                <c:pt idx="2529">
                  <c:v>84.446465000000003</c:v>
                </c:pt>
                <c:pt idx="2530">
                  <c:v>84.198603000000006</c:v>
                </c:pt>
                <c:pt idx="2531">
                  <c:v>83.948476999999997</c:v>
                </c:pt>
                <c:pt idx="2532">
                  <c:v>83.705157</c:v>
                </c:pt>
                <c:pt idx="2533">
                  <c:v>83.482026000000005</c:v>
                </c:pt>
                <c:pt idx="2534">
                  <c:v>83.262589000000006</c:v>
                </c:pt>
                <c:pt idx="2535">
                  <c:v>83.022566999999995</c:v>
                </c:pt>
                <c:pt idx="2536">
                  <c:v>82.805710000000005</c:v>
                </c:pt>
                <c:pt idx="2537">
                  <c:v>82.667471000000006</c:v>
                </c:pt>
                <c:pt idx="2538">
                  <c:v>82.582492000000002</c:v>
                </c:pt>
                <c:pt idx="2539">
                  <c:v>82.514094</c:v>
                </c:pt>
                <c:pt idx="2540">
                  <c:v>82.453259000000003</c:v>
                </c:pt>
                <c:pt idx="2541">
                  <c:v>82.419004000000001</c:v>
                </c:pt>
                <c:pt idx="2542">
                  <c:v>82.404404999999997</c:v>
                </c:pt>
                <c:pt idx="2543">
                  <c:v>82.397064999999998</c:v>
                </c:pt>
                <c:pt idx="2544">
                  <c:v>82.485755999999995</c:v>
                </c:pt>
                <c:pt idx="2545">
                  <c:v>82.625794999999997</c:v>
                </c:pt>
                <c:pt idx="2546">
                  <c:v>82.750506999999999</c:v>
                </c:pt>
                <c:pt idx="2547">
                  <c:v>82.869155000000006</c:v>
                </c:pt>
                <c:pt idx="2548">
                  <c:v>82.991373999999993</c:v>
                </c:pt>
                <c:pt idx="2549">
                  <c:v>83.100595999999996</c:v>
                </c:pt>
                <c:pt idx="2550">
                  <c:v>83.186166</c:v>
                </c:pt>
                <c:pt idx="2551">
                  <c:v>83.264961999999997</c:v>
                </c:pt>
                <c:pt idx="2552">
                  <c:v>83.358922000000007</c:v>
                </c:pt>
                <c:pt idx="2553">
                  <c:v>83.454802999999998</c:v>
                </c:pt>
                <c:pt idx="2554">
                  <c:v>83.535297</c:v>
                </c:pt>
                <c:pt idx="2555">
                  <c:v>83.597837999999996</c:v>
                </c:pt>
                <c:pt idx="2556">
                  <c:v>83.655609999999996</c:v>
                </c:pt>
                <c:pt idx="2557">
                  <c:v>83.724779999999996</c:v>
                </c:pt>
                <c:pt idx="2558">
                  <c:v>83.806250000000006</c:v>
                </c:pt>
                <c:pt idx="2559">
                  <c:v>83.888324999999995</c:v>
                </c:pt>
                <c:pt idx="2560">
                  <c:v>83.961116000000004</c:v>
                </c:pt>
                <c:pt idx="2561">
                  <c:v>84.034447999999998</c:v>
                </c:pt>
                <c:pt idx="2562">
                  <c:v>84.109177000000003</c:v>
                </c:pt>
                <c:pt idx="2563">
                  <c:v>84.150137999999998</c:v>
                </c:pt>
                <c:pt idx="2564">
                  <c:v>84.148262000000003</c:v>
                </c:pt>
                <c:pt idx="2565">
                  <c:v>84.155997999999997</c:v>
                </c:pt>
                <c:pt idx="2566">
                  <c:v>84.187678000000005</c:v>
                </c:pt>
                <c:pt idx="2567">
                  <c:v>84.236266000000001</c:v>
                </c:pt>
                <c:pt idx="2568">
                  <c:v>84.289720000000003</c:v>
                </c:pt>
                <c:pt idx="2569">
                  <c:v>84.321189000000004</c:v>
                </c:pt>
                <c:pt idx="2570">
                  <c:v>84.310123000000004</c:v>
                </c:pt>
                <c:pt idx="2571">
                  <c:v>84.270439999999994</c:v>
                </c:pt>
                <c:pt idx="2572">
                  <c:v>84.234579999999994</c:v>
                </c:pt>
                <c:pt idx="2573">
                  <c:v>84.210042999999999</c:v>
                </c:pt>
                <c:pt idx="2574">
                  <c:v>84.194629000000006</c:v>
                </c:pt>
                <c:pt idx="2575">
                  <c:v>84.177387999999993</c:v>
                </c:pt>
                <c:pt idx="2576">
                  <c:v>84.144183999999996</c:v>
                </c:pt>
                <c:pt idx="2577">
                  <c:v>84.106240999999997</c:v>
                </c:pt>
                <c:pt idx="2578">
                  <c:v>84.078616999999994</c:v>
                </c:pt>
                <c:pt idx="2579">
                  <c:v>84.057931999999994</c:v>
                </c:pt>
                <c:pt idx="2580">
                  <c:v>84.010560999999996</c:v>
                </c:pt>
                <c:pt idx="2581">
                  <c:v>83.903661</c:v>
                </c:pt>
                <c:pt idx="2582">
                  <c:v>83.792075999999994</c:v>
                </c:pt>
                <c:pt idx="2583">
                  <c:v>83.728102000000007</c:v>
                </c:pt>
                <c:pt idx="2584">
                  <c:v>83.698024000000004</c:v>
                </c:pt>
                <c:pt idx="2585">
                  <c:v>83.693816999999996</c:v>
                </c:pt>
                <c:pt idx="2586">
                  <c:v>83.709282999999999</c:v>
                </c:pt>
                <c:pt idx="2587">
                  <c:v>83.725972999999996</c:v>
                </c:pt>
                <c:pt idx="2588">
                  <c:v>83.732220999999996</c:v>
                </c:pt>
                <c:pt idx="2589">
                  <c:v>83.735337000000001</c:v>
                </c:pt>
                <c:pt idx="2590">
                  <c:v>83.741482000000005</c:v>
                </c:pt>
                <c:pt idx="2591">
                  <c:v>83.743184999999997</c:v>
                </c:pt>
                <c:pt idx="2592">
                  <c:v>83.737461999999994</c:v>
                </c:pt>
                <c:pt idx="2593">
                  <c:v>83.725430000000003</c:v>
                </c:pt>
                <c:pt idx="2594">
                  <c:v>83.706044000000006</c:v>
                </c:pt>
                <c:pt idx="2595">
                  <c:v>83.666222000000005</c:v>
                </c:pt>
                <c:pt idx="2596">
                  <c:v>83.604804000000001</c:v>
                </c:pt>
                <c:pt idx="2597">
                  <c:v>83.547610000000006</c:v>
                </c:pt>
                <c:pt idx="2598">
                  <c:v>83.507267999999996</c:v>
                </c:pt>
                <c:pt idx="2599">
                  <c:v>83.471315000000004</c:v>
                </c:pt>
                <c:pt idx="2600">
                  <c:v>83.413820999999999</c:v>
                </c:pt>
                <c:pt idx="2601">
                  <c:v>83.327343999999997</c:v>
                </c:pt>
                <c:pt idx="2602">
                  <c:v>83.239176999999998</c:v>
                </c:pt>
                <c:pt idx="2603">
                  <c:v>83.159869</c:v>
                </c:pt>
                <c:pt idx="2604">
                  <c:v>83.070542000000003</c:v>
                </c:pt>
                <c:pt idx="2605">
                  <c:v>82.964979</c:v>
                </c:pt>
                <c:pt idx="2606">
                  <c:v>82.872592999999995</c:v>
                </c:pt>
                <c:pt idx="2607">
                  <c:v>82.805511999999993</c:v>
                </c:pt>
                <c:pt idx="2608">
                  <c:v>82.747909000000007</c:v>
                </c:pt>
                <c:pt idx="2609">
                  <c:v>82.692837999999995</c:v>
                </c:pt>
                <c:pt idx="2610">
                  <c:v>82.639560000000003</c:v>
                </c:pt>
                <c:pt idx="2611">
                  <c:v>82.575787000000005</c:v>
                </c:pt>
                <c:pt idx="2612">
                  <c:v>82.484752999999998</c:v>
                </c:pt>
                <c:pt idx="2613">
                  <c:v>82.377020999999999</c:v>
                </c:pt>
                <c:pt idx="2614">
                  <c:v>82.288756000000006</c:v>
                </c:pt>
                <c:pt idx="2615">
                  <c:v>82.224159999999998</c:v>
                </c:pt>
                <c:pt idx="2616">
                  <c:v>82.163719999999998</c:v>
                </c:pt>
                <c:pt idx="2617">
                  <c:v>82.100352999999998</c:v>
                </c:pt>
                <c:pt idx="2618">
                  <c:v>82.034002999999998</c:v>
                </c:pt>
                <c:pt idx="2619">
                  <c:v>81.968898999999993</c:v>
                </c:pt>
                <c:pt idx="2620">
                  <c:v>81.916494</c:v>
                </c:pt>
                <c:pt idx="2621">
                  <c:v>81.891655</c:v>
                </c:pt>
                <c:pt idx="2622">
                  <c:v>81.899788000000001</c:v>
                </c:pt>
                <c:pt idx="2623">
                  <c:v>81.934078999999997</c:v>
                </c:pt>
                <c:pt idx="2624">
                  <c:v>81.991380000000007</c:v>
                </c:pt>
                <c:pt idx="2625">
                  <c:v>82.079297999999994</c:v>
                </c:pt>
                <c:pt idx="2626">
                  <c:v>82.200160999999994</c:v>
                </c:pt>
                <c:pt idx="2627">
                  <c:v>82.331515999999993</c:v>
                </c:pt>
                <c:pt idx="2628">
                  <c:v>82.445195999999996</c:v>
                </c:pt>
                <c:pt idx="2629">
                  <c:v>82.527754000000002</c:v>
                </c:pt>
                <c:pt idx="2630">
                  <c:v>82.578091000000001</c:v>
                </c:pt>
                <c:pt idx="2631">
                  <c:v>82.598659999999995</c:v>
                </c:pt>
                <c:pt idx="2632">
                  <c:v>82.601663000000002</c:v>
                </c:pt>
                <c:pt idx="2633">
                  <c:v>82.603189999999998</c:v>
                </c:pt>
                <c:pt idx="2634">
                  <c:v>82.603847999999999</c:v>
                </c:pt>
                <c:pt idx="2635">
                  <c:v>82.595072000000002</c:v>
                </c:pt>
                <c:pt idx="2636">
                  <c:v>82.576659000000006</c:v>
                </c:pt>
                <c:pt idx="2637">
                  <c:v>82.560840999999996</c:v>
                </c:pt>
                <c:pt idx="2638">
                  <c:v>82.559368000000006</c:v>
                </c:pt>
                <c:pt idx="2639">
                  <c:v>82.566886999999994</c:v>
                </c:pt>
                <c:pt idx="2640">
                  <c:v>82.573554000000001</c:v>
                </c:pt>
                <c:pt idx="2641">
                  <c:v>82.583287999999996</c:v>
                </c:pt>
                <c:pt idx="2642">
                  <c:v>82.605787000000007</c:v>
                </c:pt>
                <c:pt idx="2643">
                  <c:v>82.642703999999995</c:v>
                </c:pt>
                <c:pt idx="2644">
                  <c:v>82.684535999999994</c:v>
                </c:pt>
                <c:pt idx="2645">
                  <c:v>82.714797000000004</c:v>
                </c:pt>
                <c:pt idx="2646">
                  <c:v>82.719967999999994</c:v>
                </c:pt>
                <c:pt idx="2647">
                  <c:v>82.702951999999996</c:v>
                </c:pt>
                <c:pt idx="2648">
                  <c:v>82.686783000000005</c:v>
                </c:pt>
                <c:pt idx="2649">
                  <c:v>82.690979999999996</c:v>
                </c:pt>
                <c:pt idx="2650">
                  <c:v>82.717684000000006</c:v>
                </c:pt>
                <c:pt idx="2651">
                  <c:v>82.749922999999995</c:v>
                </c:pt>
                <c:pt idx="2652">
                  <c:v>82.768749</c:v>
                </c:pt>
                <c:pt idx="2653">
                  <c:v>82.769182999999998</c:v>
                </c:pt>
                <c:pt idx="2654">
                  <c:v>82.760487999999995</c:v>
                </c:pt>
                <c:pt idx="2655">
                  <c:v>82.757842999999994</c:v>
                </c:pt>
                <c:pt idx="2656">
                  <c:v>82.771665999999996</c:v>
                </c:pt>
                <c:pt idx="2657">
                  <c:v>82.798327999999998</c:v>
                </c:pt>
                <c:pt idx="2658">
                  <c:v>82.820357999999999</c:v>
                </c:pt>
                <c:pt idx="2659">
                  <c:v>82.816417999999999</c:v>
                </c:pt>
                <c:pt idx="2660">
                  <c:v>82.778623999999994</c:v>
                </c:pt>
                <c:pt idx="2661">
                  <c:v>82.730384000000001</c:v>
                </c:pt>
                <c:pt idx="2662">
                  <c:v>82.705673000000004</c:v>
                </c:pt>
                <c:pt idx="2663">
                  <c:v>82.710893999999996</c:v>
                </c:pt>
                <c:pt idx="2664">
                  <c:v>82.732094000000004</c:v>
                </c:pt>
                <c:pt idx="2665">
                  <c:v>82.753338999999997</c:v>
                </c:pt>
                <c:pt idx="2666">
                  <c:v>82.762551999999999</c:v>
                </c:pt>
                <c:pt idx="2667">
                  <c:v>82.757475999999997</c:v>
                </c:pt>
                <c:pt idx="2668">
                  <c:v>82.747428999999997</c:v>
                </c:pt>
                <c:pt idx="2669">
                  <c:v>82.742255999999998</c:v>
                </c:pt>
                <c:pt idx="2670">
                  <c:v>82.741299999999995</c:v>
                </c:pt>
                <c:pt idx="2671">
                  <c:v>82.737020000000001</c:v>
                </c:pt>
                <c:pt idx="2672">
                  <c:v>82.728022999999993</c:v>
                </c:pt>
                <c:pt idx="2673">
                  <c:v>82.719943999999998</c:v>
                </c:pt>
                <c:pt idx="2674">
                  <c:v>82.718196000000006</c:v>
                </c:pt>
                <c:pt idx="2675">
                  <c:v>82.72287</c:v>
                </c:pt>
                <c:pt idx="2676">
                  <c:v>82.731589999999997</c:v>
                </c:pt>
                <c:pt idx="2677">
                  <c:v>82.741333999999995</c:v>
                </c:pt>
                <c:pt idx="2678">
                  <c:v>82.745706999999996</c:v>
                </c:pt>
                <c:pt idx="2679">
                  <c:v>82.736020999999994</c:v>
                </c:pt>
                <c:pt idx="2680">
                  <c:v>82.707567999999995</c:v>
                </c:pt>
                <c:pt idx="2681">
                  <c:v>82.664270000000002</c:v>
                </c:pt>
                <c:pt idx="2682">
                  <c:v>82.615864000000002</c:v>
                </c:pt>
                <c:pt idx="2683">
                  <c:v>82.570279999999997</c:v>
                </c:pt>
                <c:pt idx="2684">
                  <c:v>82.528219000000007</c:v>
                </c:pt>
                <c:pt idx="2685">
                  <c:v>82.483577999999994</c:v>
                </c:pt>
                <c:pt idx="2686">
                  <c:v>82.428822999999994</c:v>
                </c:pt>
                <c:pt idx="2687">
                  <c:v>82.364652000000007</c:v>
                </c:pt>
                <c:pt idx="2688">
                  <c:v>82.302341999999996</c:v>
                </c:pt>
                <c:pt idx="2689">
                  <c:v>82.249728000000005</c:v>
                </c:pt>
                <c:pt idx="2690">
                  <c:v>82.201511999999994</c:v>
                </c:pt>
                <c:pt idx="2691">
                  <c:v>82.149224000000004</c:v>
                </c:pt>
                <c:pt idx="2692">
                  <c:v>82.094549999999998</c:v>
                </c:pt>
                <c:pt idx="2693">
                  <c:v>82.043626000000003</c:v>
                </c:pt>
                <c:pt idx="2694">
                  <c:v>81.995416000000006</c:v>
                </c:pt>
                <c:pt idx="2695">
                  <c:v>81.944102000000001</c:v>
                </c:pt>
                <c:pt idx="2696">
                  <c:v>81.891254000000004</c:v>
                </c:pt>
                <c:pt idx="2697">
                  <c:v>81.843675000000005</c:v>
                </c:pt>
                <c:pt idx="2698">
                  <c:v>81.800387999999998</c:v>
                </c:pt>
                <c:pt idx="2699">
                  <c:v>81.753095999999999</c:v>
                </c:pt>
                <c:pt idx="2700">
                  <c:v>81.699309999999997</c:v>
                </c:pt>
                <c:pt idx="2701">
                  <c:v>81.644796999999997</c:v>
                </c:pt>
                <c:pt idx="2702">
                  <c:v>81.593563000000003</c:v>
                </c:pt>
                <c:pt idx="2703">
                  <c:v>81.546848999999995</c:v>
                </c:pt>
                <c:pt idx="2704">
                  <c:v>81.509651000000005</c:v>
                </c:pt>
                <c:pt idx="2705">
                  <c:v>81.484933999999996</c:v>
                </c:pt>
                <c:pt idx="2706">
                  <c:v>81.460830000000001</c:v>
                </c:pt>
                <c:pt idx="2707">
                  <c:v>81.417056000000002</c:v>
                </c:pt>
                <c:pt idx="2708">
                  <c:v>81.346007999999998</c:v>
                </c:pt>
                <c:pt idx="2709">
                  <c:v>81.257228999999995</c:v>
                </c:pt>
                <c:pt idx="2710">
                  <c:v>81.161818999999994</c:v>
                </c:pt>
                <c:pt idx="2711">
                  <c:v>81.065839999999994</c:v>
                </c:pt>
                <c:pt idx="2712">
                  <c:v>80.980052000000001</c:v>
                </c:pt>
                <c:pt idx="2713">
                  <c:v>80.918280999999993</c:v>
                </c:pt>
                <c:pt idx="2714">
                  <c:v>80.879233999999997</c:v>
                </c:pt>
                <c:pt idx="2715">
                  <c:v>80.845500000000001</c:v>
                </c:pt>
                <c:pt idx="2716">
                  <c:v>80.806146999999996</c:v>
                </c:pt>
                <c:pt idx="2717">
                  <c:v>80.767090999999994</c:v>
                </c:pt>
                <c:pt idx="2718">
                  <c:v>80.735991999999996</c:v>
                </c:pt>
                <c:pt idx="2719">
                  <c:v>80.710691999999995</c:v>
                </c:pt>
                <c:pt idx="2720">
                  <c:v>80.686730999999995</c:v>
                </c:pt>
                <c:pt idx="2721">
                  <c:v>80.663514000000006</c:v>
                </c:pt>
                <c:pt idx="2722">
                  <c:v>80.636054999999999</c:v>
                </c:pt>
                <c:pt idx="2723">
                  <c:v>80.593633999999994</c:v>
                </c:pt>
                <c:pt idx="2724">
                  <c:v>80.534008999999998</c:v>
                </c:pt>
                <c:pt idx="2725">
                  <c:v>80.468692000000004</c:v>
                </c:pt>
                <c:pt idx="2726">
                  <c:v>80.407353999999998</c:v>
                </c:pt>
                <c:pt idx="2727">
                  <c:v>80.346446999999998</c:v>
                </c:pt>
                <c:pt idx="2728">
                  <c:v>80.280089000000004</c:v>
                </c:pt>
                <c:pt idx="2729">
                  <c:v>80.212766000000002</c:v>
                </c:pt>
                <c:pt idx="2730">
                  <c:v>80.153358999999995</c:v>
                </c:pt>
                <c:pt idx="2731">
                  <c:v>80.105512000000004</c:v>
                </c:pt>
                <c:pt idx="2732">
                  <c:v>80.071213</c:v>
                </c:pt>
                <c:pt idx="2733">
                  <c:v>80.053533000000002</c:v>
                </c:pt>
                <c:pt idx="2734">
                  <c:v>80.047008000000005</c:v>
                </c:pt>
                <c:pt idx="2735">
                  <c:v>80.034936000000002</c:v>
                </c:pt>
                <c:pt idx="2736">
                  <c:v>80.004778999999999</c:v>
                </c:pt>
                <c:pt idx="2737">
                  <c:v>79.959367</c:v>
                </c:pt>
                <c:pt idx="2738">
                  <c:v>79.907974999999993</c:v>
                </c:pt>
                <c:pt idx="2739">
                  <c:v>79.855348000000006</c:v>
                </c:pt>
                <c:pt idx="2740">
                  <c:v>79.804520999999994</c:v>
                </c:pt>
                <c:pt idx="2741">
                  <c:v>79.762590000000003</c:v>
                </c:pt>
                <c:pt idx="2742">
                  <c:v>79.735923999999997</c:v>
                </c:pt>
                <c:pt idx="2743">
                  <c:v>79.725703999999993</c:v>
                </c:pt>
                <c:pt idx="2744">
                  <c:v>79.731786</c:v>
                </c:pt>
                <c:pt idx="2745">
                  <c:v>79.753707000000006</c:v>
                </c:pt>
                <c:pt idx="2746">
                  <c:v>79.786248000000001</c:v>
                </c:pt>
                <c:pt idx="2747">
                  <c:v>79.822230000000005</c:v>
                </c:pt>
                <c:pt idx="2748">
                  <c:v>79.859593000000004</c:v>
                </c:pt>
                <c:pt idx="2749">
                  <c:v>79.896281000000002</c:v>
                </c:pt>
                <c:pt idx="2750">
                  <c:v>79.919936000000007</c:v>
                </c:pt>
                <c:pt idx="2751">
                  <c:v>79.916593000000006</c:v>
                </c:pt>
                <c:pt idx="2752">
                  <c:v>79.890759000000003</c:v>
                </c:pt>
                <c:pt idx="2753">
                  <c:v>79.862983999999997</c:v>
                </c:pt>
                <c:pt idx="2754">
                  <c:v>79.843163000000004</c:v>
                </c:pt>
                <c:pt idx="2755">
                  <c:v>79.819647000000003</c:v>
                </c:pt>
                <c:pt idx="2756">
                  <c:v>79.779954000000004</c:v>
                </c:pt>
                <c:pt idx="2757">
                  <c:v>79.727722</c:v>
                </c:pt>
                <c:pt idx="2758">
                  <c:v>79.672402000000005</c:v>
                </c:pt>
                <c:pt idx="2759">
                  <c:v>79.617502000000002</c:v>
                </c:pt>
                <c:pt idx="2760">
                  <c:v>79.568370000000002</c:v>
                </c:pt>
                <c:pt idx="2761">
                  <c:v>79.535717000000005</c:v>
                </c:pt>
                <c:pt idx="2762">
                  <c:v>79.518298999999999</c:v>
                </c:pt>
                <c:pt idx="2763">
                  <c:v>79.494607000000002</c:v>
                </c:pt>
                <c:pt idx="2764">
                  <c:v>79.445789000000005</c:v>
                </c:pt>
                <c:pt idx="2765">
                  <c:v>79.378563999999997</c:v>
                </c:pt>
                <c:pt idx="2766">
                  <c:v>79.314914999999999</c:v>
                </c:pt>
                <c:pt idx="2767">
                  <c:v>79.267301000000003</c:v>
                </c:pt>
                <c:pt idx="2768">
                  <c:v>79.234652999999994</c:v>
                </c:pt>
                <c:pt idx="2769">
                  <c:v>79.213627000000002</c:v>
                </c:pt>
                <c:pt idx="2770">
                  <c:v>79.200901999999999</c:v>
                </c:pt>
                <c:pt idx="2771">
                  <c:v>79.190702999999999</c:v>
                </c:pt>
                <c:pt idx="2772">
                  <c:v>79.181602999999996</c:v>
                </c:pt>
                <c:pt idx="2773">
                  <c:v>79.181832</c:v>
                </c:pt>
                <c:pt idx="2774">
                  <c:v>79.199290000000005</c:v>
                </c:pt>
                <c:pt idx="2775">
                  <c:v>79.229994000000005</c:v>
                </c:pt>
                <c:pt idx="2776">
                  <c:v>79.263401999999999</c:v>
                </c:pt>
                <c:pt idx="2777">
                  <c:v>79.295188999999993</c:v>
                </c:pt>
                <c:pt idx="2778">
                  <c:v>79.329239000000001</c:v>
                </c:pt>
                <c:pt idx="2779">
                  <c:v>79.371465000000001</c:v>
                </c:pt>
                <c:pt idx="2780">
                  <c:v>79.426085999999998</c:v>
                </c:pt>
                <c:pt idx="2781">
                  <c:v>79.493606999999997</c:v>
                </c:pt>
                <c:pt idx="2782">
                  <c:v>79.569106000000005</c:v>
                </c:pt>
                <c:pt idx="2783">
                  <c:v>79.646882000000005</c:v>
                </c:pt>
                <c:pt idx="2784">
                  <c:v>79.728069000000005</c:v>
                </c:pt>
                <c:pt idx="2785">
                  <c:v>79.817926</c:v>
                </c:pt>
                <c:pt idx="2786">
                  <c:v>79.914597999999998</c:v>
                </c:pt>
                <c:pt idx="2787">
                  <c:v>80.006074999999996</c:v>
                </c:pt>
                <c:pt idx="2788">
                  <c:v>80.078924000000001</c:v>
                </c:pt>
                <c:pt idx="2789">
                  <c:v>80.124645999999998</c:v>
                </c:pt>
                <c:pt idx="2790">
                  <c:v>80.139268000000001</c:v>
                </c:pt>
                <c:pt idx="2791">
                  <c:v>80.125034999999997</c:v>
                </c:pt>
                <c:pt idx="2792">
                  <c:v>80.093269000000006</c:v>
                </c:pt>
                <c:pt idx="2793">
                  <c:v>80.057844000000003</c:v>
                </c:pt>
                <c:pt idx="2794">
                  <c:v>80.023752000000002</c:v>
                </c:pt>
                <c:pt idx="2795">
                  <c:v>79.989087999999995</c:v>
                </c:pt>
                <c:pt idx="2796">
                  <c:v>79.958203999999995</c:v>
                </c:pt>
                <c:pt idx="2797">
                  <c:v>79.941799000000003</c:v>
                </c:pt>
                <c:pt idx="2798">
                  <c:v>79.941514999999995</c:v>
                </c:pt>
                <c:pt idx="2799">
                  <c:v>79.947029000000001</c:v>
                </c:pt>
                <c:pt idx="2800">
                  <c:v>79.954267999999999</c:v>
                </c:pt>
                <c:pt idx="2801">
                  <c:v>79.975368000000003</c:v>
                </c:pt>
                <c:pt idx="2802">
                  <c:v>80.022046000000003</c:v>
                </c:pt>
                <c:pt idx="2803">
                  <c:v>80.086540999999997</c:v>
                </c:pt>
                <c:pt idx="2804">
                  <c:v>80.147880000000001</c:v>
                </c:pt>
                <c:pt idx="2805">
                  <c:v>80.193746000000004</c:v>
                </c:pt>
                <c:pt idx="2806">
                  <c:v>80.231566000000001</c:v>
                </c:pt>
                <c:pt idx="2807">
                  <c:v>80.279668000000001</c:v>
                </c:pt>
                <c:pt idx="2808">
                  <c:v>80.349379999999996</c:v>
                </c:pt>
                <c:pt idx="2809">
                  <c:v>80.434303999999997</c:v>
                </c:pt>
                <c:pt idx="2810">
                  <c:v>80.517121000000003</c:v>
                </c:pt>
                <c:pt idx="2811">
                  <c:v>80.587807999999995</c:v>
                </c:pt>
                <c:pt idx="2812">
                  <c:v>80.650881999999996</c:v>
                </c:pt>
                <c:pt idx="2813">
                  <c:v>80.712793000000005</c:v>
                </c:pt>
                <c:pt idx="2814">
                  <c:v>80.770351000000005</c:v>
                </c:pt>
                <c:pt idx="2815">
                  <c:v>80.818951999999996</c:v>
                </c:pt>
                <c:pt idx="2816">
                  <c:v>80.864395000000002</c:v>
                </c:pt>
                <c:pt idx="2817">
                  <c:v>80.915226000000004</c:v>
                </c:pt>
                <c:pt idx="2818">
                  <c:v>80.968575999999999</c:v>
                </c:pt>
                <c:pt idx="2819">
                  <c:v>81.015946999999997</c:v>
                </c:pt>
                <c:pt idx="2820">
                  <c:v>81.059531000000007</c:v>
                </c:pt>
                <c:pt idx="2821">
                  <c:v>81.108812999999998</c:v>
                </c:pt>
                <c:pt idx="2822">
                  <c:v>81.161760000000001</c:v>
                </c:pt>
                <c:pt idx="2823">
                  <c:v>81.203770000000006</c:v>
                </c:pt>
                <c:pt idx="2824">
                  <c:v>81.227664000000004</c:v>
                </c:pt>
                <c:pt idx="2825">
                  <c:v>81.242112000000006</c:v>
                </c:pt>
                <c:pt idx="2826">
                  <c:v>81.257074000000003</c:v>
                </c:pt>
                <c:pt idx="2827">
                  <c:v>81.272424999999998</c:v>
                </c:pt>
                <c:pt idx="2828">
                  <c:v>81.286313000000007</c:v>
                </c:pt>
                <c:pt idx="2829">
                  <c:v>81.304597999999999</c:v>
                </c:pt>
                <c:pt idx="2830">
                  <c:v>81.335728000000003</c:v>
                </c:pt>
                <c:pt idx="2831">
                  <c:v>81.383488999999997</c:v>
                </c:pt>
                <c:pt idx="2832">
                  <c:v>81.448418000000004</c:v>
                </c:pt>
                <c:pt idx="2833">
                  <c:v>81.527578000000005</c:v>
                </c:pt>
                <c:pt idx="2834">
                  <c:v>81.608119000000002</c:v>
                </c:pt>
                <c:pt idx="2835">
                  <c:v>81.669931000000005</c:v>
                </c:pt>
                <c:pt idx="2836">
                  <c:v>81.702141999999995</c:v>
                </c:pt>
                <c:pt idx="2837">
                  <c:v>81.713403</c:v>
                </c:pt>
                <c:pt idx="2838">
                  <c:v>81.722204000000005</c:v>
                </c:pt>
                <c:pt idx="2839">
                  <c:v>81.740089999999995</c:v>
                </c:pt>
                <c:pt idx="2840">
                  <c:v>81.765445</c:v>
                </c:pt>
                <c:pt idx="2841">
                  <c:v>81.788027</c:v>
                </c:pt>
                <c:pt idx="2842">
                  <c:v>81.797687999999994</c:v>
                </c:pt>
                <c:pt idx="2843">
                  <c:v>81.794250000000005</c:v>
                </c:pt>
                <c:pt idx="2844">
                  <c:v>81.789860000000004</c:v>
                </c:pt>
                <c:pt idx="2845">
                  <c:v>81.795736000000005</c:v>
                </c:pt>
                <c:pt idx="2846">
                  <c:v>81.806676999999993</c:v>
                </c:pt>
                <c:pt idx="2847">
                  <c:v>81.807303000000005</c:v>
                </c:pt>
                <c:pt idx="2848">
                  <c:v>81.795025999999993</c:v>
                </c:pt>
                <c:pt idx="2849">
                  <c:v>81.786441999999994</c:v>
                </c:pt>
                <c:pt idx="2850">
                  <c:v>81.796441000000002</c:v>
                </c:pt>
                <c:pt idx="2851">
                  <c:v>81.820415999999994</c:v>
                </c:pt>
                <c:pt idx="2852">
                  <c:v>81.843699000000001</c:v>
                </c:pt>
                <c:pt idx="2853">
                  <c:v>81.860422999999997</c:v>
                </c:pt>
                <c:pt idx="2854">
                  <c:v>81.875506999999999</c:v>
                </c:pt>
                <c:pt idx="2855">
                  <c:v>81.894357999999997</c:v>
                </c:pt>
                <c:pt idx="2856">
                  <c:v>81.919404</c:v>
                </c:pt>
                <c:pt idx="2857">
                  <c:v>81.953941999999998</c:v>
                </c:pt>
                <c:pt idx="2858">
                  <c:v>82.001283999999998</c:v>
                </c:pt>
                <c:pt idx="2859">
                  <c:v>82.059617000000003</c:v>
                </c:pt>
                <c:pt idx="2860">
                  <c:v>82.121996999999993</c:v>
                </c:pt>
                <c:pt idx="2861">
                  <c:v>82.181309999999996</c:v>
                </c:pt>
                <c:pt idx="2862">
                  <c:v>82.232701000000006</c:v>
                </c:pt>
                <c:pt idx="2863">
                  <c:v>82.272148999999999</c:v>
                </c:pt>
                <c:pt idx="2864">
                  <c:v>82.296340000000001</c:v>
                </c:pt>
                <c:pt idx="2865">
                  <c:v>82.306482000000003</c:v>
                </c:pt>
                <c:pt idx="2866">
                  <c:v>82.311509999999998</c:v>
                </c:pt>
                <c:pt idx="2867">
                  <c:v>82.324135999999996</c:v>
                </c:pt>
                <c:pt idx="2868">
                  <c:v>82.350482</c:v>
                </c:pt>
                <c:pt idx="2869">
                  <c:v>82.383022999999994</c:v>
                </c:pt>
                <c:pt idx="2870">
                  <c:v>82.405834999999996</c:v>
                </c:pt>
                <c:pt idx="2871">
                  <c:v>82.40719</c:v>
                </c:pt>
                <c:pt idx="2872">
                  <c:v>82.384670999999997</c:v>
                </c:pt>
                <c:pt idx="2873">
                  <c:v>82.340917000000005</c:v>
                </c:pt>
                <c:pt idx="2874">
                  <c:v>82.282425000000003</c:v>
                </c:pt>
                <c:pt idx="2875">
                  <c:v>82.223482000000004</c:v>
                </c:pt>
                <c:pt idx="2876">
                  <c:v>82.18141</c:v>
                </c:pt>
                <c:pt idx="2877">
                  <c:v>82.161103999999995</c:v>
                </c:pt>
                <c:pt idx="2878">
                  <c:v>82.150243000000003</c:v>
                </c:pt>
                <c:pt idx="2879">
                  <c:v>82.136630999999994</c:v>
                </c:pt>
                <c:pt idx="2880">
                  <c:v>82.123124000000004</c:v>
                </c:pt>
                <c:pt idx="2881">
                  <c:v>82.116964999999993</c:v>
                </c:pt>
                <c:pt idx="2882">
                  <c:v>82.113517000000002</c:v>
                </c:pt>
                <c:pt idx="2883">
                  <c:v>82.104297000000003</c:v>
                </c:pt>
                <c:pt idx="2884">
                  <c:v>82.095119999999994</c:v>
                </c:pt>
                <c:pt idx="2885">
                  <c:v>82.099928000000006</c:v>
                </c:pt>
                <c:pt idx="2886">
                  <c:v>82.117756999999997</c:v>
                </c:pt>
                <c:pt idx="2887">
                  <c:v>82.131069999999994</c:v>
                </c:pt>
                <c:pt idx="2888">
                  <c:v>82.129389000000003</c:v>
                </c:pt>
                <c:pt idx="2889">
                  <c:v>82.122566000000006</c:v>
                </c:pt>
                <c:pt idx="2890">
                  <c:v>82.128287999999998</c:v>
                </c:pt>
                <c:pt idx="2891">
                  <c:v>82.153716000000003</c:v>
                </c:pt>
                <c:pt idx="2892">
                  <c:v>82.189266000000003</c:v>
                </c:pt>
                <c:pt idx="2893">
                  <c:v>82.211995000000002</c:v>
                </c:pt>
                <c:pt idx="2894">
                  <c:v>82.198616000000001</c:v>
                </c:pt>
                <c:pt idx="2895">
                  <c:v>82.146789999999996</c:v>
                </c:pt>
                <c:pt idx="2896">
                  <c:v>82.081720000000004</c:v>
                </c:pt>
                <c:pt idx="2897">
                  <c:v>82.032931000000005</c:v>
                </c:pt>
                <c:pt idx="2898">
                  <c:v>82.007591000000005</c:v>
                </c:pt>
                <c:pt idx="2899">
                  <c:v>81.995430999999996</c:v>
                </c:pt>
                <c:pt idx="2900">
                  <c:v>81.992211999999995</c:v>
                </c:pt>
                <c:pt idx="2901">
                  <c:v>81.999669999999995</c:v>
                </c:pt>
                <c:pt idx="2902">
                  <c:v>82.007092999999998</c:v>
                </c:pt>
                <c:pt idx="2903">
                  <c:v>81.996431000000001</c:v>
                </c:pt>
                <c:pt idx="2904">
                  <c:v>81.968256999999994</c:v>
                </c:pt>
                <c:pt idx="2905">
                  <c:v>81.94359</c:v>
                </c:pt>
                <c:pt idx="2906">
                  <c:v>81.937281999999996</c:v>
                </c:pt>
                <c:pt idx="2907">
                  <c:v>81.946296000000004</c:v>
                </c:pt>
                <c:pt idx="2908">
                  <c:v>81.964295000000007</c:v>
                </c:pt>
                <c:pt idx="2909">
                  <c:v>81.989380999999995</c:v>
                </c:pt>
                <c:pt idx="2910">
                  <c:v>82.018681000000001</c:v>
                </c:pt>
                <c:pt idx="2911">
                  <c:v>82.052852999999999</c:v>
                </c:pt>
                <c:pt idx="2912">
                  <c:v>82.102005000000005</c:v>
                </c:pt>
                <c:pt idx="2913">
                  <c:v>82.170108999999997</c:v>
                </c:pt>
                <c:pt idx="2914">
                  <c:v>82.238454000000004</c:v>
                </c:pt>
                <c:pt idx="2915">
                  <c:v>82.281684999999996</c:v>
                </c:pt>
                <c:pt idx="2916">
                  <c:v>82.297315999999995</c:v>
                </c:pt>
                <c:pt idx="2917">
                  <c:v>82.305120000000002</c:v>
                </c:pt>
                <c:pt idx="2918">
                  <c:v>82.320447999999999</c:v>
                </c:pt>
                <c:pt idx="2919">
                  <c:v>82.343158000000003</c:v>
                </c:pt>
                <c:pt idx="2920">
                  <c:v>82.371505999999997</c:v>
                </c:pt>
                <c:pt idx="2921">
                  <c:v>82.408991999999998</c:v>
                </c:pt>
                <c:pt idx="2922">
                  <c:v>82.454075000000003</c:v>
                </c:pt>
                <c:pt idx="2923">
                  <c:v>82.497630000000001</c:v>
                </c:pt>
                <c:pt idx="2924">
                  <c:v>82.532835000000006</c:v>
                </c:pt>
                <c:pt idx="2925">
                  <c:v>82.555586000000005</c:v>
                </c:pt>
                <c:pt idx="2926">
                  <c:v>82.558064999999999</c:v>
                </c:pt>
                <c:pt idx="2927">
                  <c:v>82.53886</c:v>
                </c:pt>
                <c:pt idx="2928">
                  <c:v>82.518344999999997</c:v>
                </c:pt>
                <c:pt idx="2929">
                  <c:v>82.523921999999999</c:v>
                </c:pt>
                <c:pt idx="2930">
                  <c:v>82.556100000000001</c:v>
                </c:pt>
                <c:pt idx="2931">
                  <c:v>82.588168999999994</c:v>
                </c:pt>
                <c:pt idx="2932">
                  <c:v>82.604258000000002</c:v>
                </c:pt>
                <c:pt idx="2933">
                  <c:v>82.617841999999996</c:v>
                </c:pt>
                <c:pt idx="2934">
                  <c:v>82.644920999999997</c:v>
                </c:pt>
                <c:pt idx="2935">
                  <c:v>82.678252999999998</c:v>
                </c:pt>
                <c:pt idx="2936">
                  <c:v>82.700745999999995</c:v>
                </c:pt>
                <c:pt idx="2937">
                  <c:v>82.709232</c:v>
                </c:pt>
                <c:pt idx="2938">
                  <c:v>82.711523999999997</c:v>
                </c:pt>
                <c:pt idx="2939">
                  <c:v>82.711940999999996</c:v>
                </c:pt>
                <c:pt idx="2940">
                  <c:v>82.714729000000005</c:v>
                </c:pt>
                <c:pt idx="2941">
                  <c:v>82.733131999999998</c:v>
                </c:pt>
                <c:pt idx="2942">
                  <c:v>82.778396000000001</c:v>
                </c:pt>
                <c:pt idx="2943">
                  <c:v>82.841920000000002</c:v>
                </c:pt>
                <c:pt idx="2944">
                  <c:v>82.900727000000003</c:v>
                </c:pt>
                <c:pt idx="2945">
                  <c:v>82.941762999999995</c:v>
                </c:pt>
                <c:pt idx="2946">
                  <c:v>82.974089000000006</c:v>
                </c:pt>
                <c:pt idx="2947">
                  <c:v>83.014634000000001</c:v>
                </c:pt>
                <c:pt idx="2948">
                  <c:v>83.064702999999994</c:v>
                </c:pt>
                <c:pt idx="2949">
                  <c:v>83.104629000000003</c:v>
                </c:pt>
                <c:pt idx="2950">
                  <c:v>83.115696</c:v>
                </c:pt>
                <c:pt idx="2951">
                  <c:v>83.106026</c:v>
                </c:pt>
                <c:pt idx="2952">
                  <c:v>83.106172000000001</c:v>
                </c:pt>
                <c:pt idx="2953">
                  <c:v>83.136460999999997</c:v>
                </c:pt>
                <c:pt idx="2954">
                  <c:v>83.186108000000004</c:v>
                </c:pt>
                <c:pt idx="2955">
                  <c:v>83.227698000000004</c:v>
                </c:pt>
                <c:pt idx="2956">
                  <c:v>83.243956999999995</c:v>
                </c:pt>
                <c:pt idx="2957">
                  <c:v>83.236535000000003</c:v>
                </c:pt>
                <c:pt idx="2958">
                  <c:v>83.219741999999997</c:v>
                </c:pt>
                <c:pt idx="2959">
                  <c:v>83.214967000000001</c:v>
                </c:pt>
                <c:pt idx="2960">
                  <c:v>83.242247000000006</c:v>
                </c:pt>
                <c:pt idx="2961">
                  <c:v>83.301197999999999</c:v>
                </c:pt>
                <c:pt idx="2962">
                  <c:v>83.361648000000002</c:v>
                </c:pt>
                <c:pt idx="2963">
                  <c:v>83.388668999999993</c:v>
                </c:pt>
                <c:pt idx="2964">
                  <c:v>83.378229000000005</c:v>
                </c:pt>
                <c:pt idx="2965">
                  <c:v>83.355456000000004</c:v>
                </c:pt>
                <c:pt idx="2966">
                  <c:v>83.338729000000001</c:v>
                </c:pt>
                <c:pt idx="2967">
                  <c:v>83.321973</c:v>
                </c:pt>
                <c:pt idx="2968">
                  <c:v>83.296203000000006</c:v>
                </c:pt>
                <c:pt idx="2969">
                  <c:v>83.271277999999995</c:v>
                </c:pt>
                <c:pt idx="2970">
                  <c:v>83.265707000000006</c:v>
                </c:pt>
                <c:pt idx="2971">
                  <c:v>83.284841999999998</c:v>
                </c:pt>
                <c:pt idx="2972">
                  <c:v>83.317485000000005</c:v>
                </c:pt>
                <c:pt idx="2973">
                  <c:v>83.346459999999993</c:v>
                </c:pt>
                <c:pt idx="2974">
                  <c:v>83.357467</c:v>
                </c:pt>
                <c:pt idx="2975">
                  <c:v>83.347272000000004</c:v>
                </c:pt>
                <c:pt idx="2976">
                  <c:v>83.330281999999997</c:v>
                </c:pt>
                <c:pt idx="2977">
                  <c:v>83.329576000000003</c:v>
                </c:pt>
                <c:pt idx="2978">
                  <c:v>83.354212000000004</c:v>
                </c:pt>
                <c:pt idx="2979">
                  <c:v>83.390715999999998</c:v>
                </c:pt>
                <c:pt idx="2980">
                  <c:v>83.420907</c:v>
                </c:pt>
                <c:pt idx="2981">
                  <c:v>83.440061</c:v>
                </c:pt>
                <c:pt idx="2982">
                  <c:v>83.453400999999999</c:v>
                </c:pt>
                <c:pt idx="2983">
                  <c:v>83.464513999999994</c:v>
                </c:pt>
                <c:pt idx="2984">
                  <c:v>83.475184999999996</c:v>
                </c:pt>
                <c:pt idx="2985">
                  <c:v>83.489053999999996</c:v>
                </c:pt>
                <c:pt idx="2986">
                  <c:v>83.506040999999996</c:v>
                </c:pt>
                <c:pt idx="2987">
                  <c:v>83.517629999999997</c:v>
                </c:pt>
                <c:pt idx="2988">
                  <c:v>83.515733999999995</c:v>
                </c:pt>
                <c:pt idx="2989">
                  <c:v>83.503788999999998</c:v>
                </c:pt>
                <c:pt idx="2990">
                  <c:v>83.493969000000007</c:v>
                </c:pt>
                <c:pt idx="2991">
                  <c:v>83.496579999999994</c:v>
                </c:pt>
                <c:pt idx="2992">
                  <c:v>83.515889000000001</c:v>
                </c:pt>
                <c:pt idx="2993">
                  <c:v>83.550269</c:v>
                </c:pt>
                <c:pt idx="2994">
                  <c:v>83.589854000000003</c:v>
                </c:pt>
                <c:pt idx="2995">
                  <c:v>83.619102999999996</c:v>
                </c:pt>
                <c:pt idx="2996">
                  <c:v>83.629369999999994</c:v>
                </c:pt>
                <c:pt idx="2997">
                  <c:v>83.626895000000005</c:v>
                </c:pt>
                <c:pt idx="2998">
                  <c:v>83.623033000000007</c:v>
                </c:pt>
                <c:pt idx="2999">
                  <c:v>83.618913000000006</c:v>
                </c:pt>
                <c:pt idx="3000">
                  <c:v>83.605836999999994</c:v>
                </c:pt>
                <c:pt idx="3001">
                  <c:v>83.579645999999997</c:v>
                </c:pt>
                <c:pt idx="3002">
                  <c:v>83.547922999999997</c:v>
                </c:pt>
                <c:pt idx="3003">
                  <c:v>83.520899</c:v>
                </c:pt>
                <c:pt idx="3004">
                  <c:v>83.499452000000005</c:v>
                </c:pt>
                <c:pt idx="3005">
                  <c:v>83.475346999999999</c:v>
                </c:pt>
                <c:pt idx="3006">
                  <c:v>83.442920999999998</c:v>
                </c:pt>
                <c:pt idx="3007">
                  <c:v>83.408717999999993</c:v>
                </c:pt>
                <c:pt idx="3008">
                  <c:v>83.386954000000003</c:v>
                </c:pt>
                <c:pt idx="3009">
                  <c:v>83.384107</c:v>
                </c:pt>
                <c:pt idx="3010">
                  <c:v>83.391053999999997</c:v>
                </c:pt>
                <c:pt idx="3011">
                  <c:v>83.394593</c:v>
                </c:pt>
                <c:pt idx="3012">
                  <c:v>83.393548999999993</c:v>
                </c:pt>
                <c:pt idx="3013">
                  <c:v>83.396161000000006</c:v>
                </c:pt>
                <c:pt idx="3014">
                  <c:v>83.402714000000003</c:v>
                </c:pt>
                <c:pt idx="3015">
                  <c:v>83.400184999999993</c:v>
                </c:pt>
                <c:pt idx="3016">
                  <c:v>83.377016999999995</c:v>
                </c:pt>
                <c:pt idx="3017">
                  <c:v>83.335803999999996</c:v>
                </c:pt>
                <c:pt idx="3018">
                  <c:v>83.287920999999997</c:v>
                </c:pt>
                <c:pt idx="3019">
                  <c:v>83.242784</c:v>
                </c:pt>
                <c:pt idx="3020">
                  <c:v>83.207600999999997</c:v>
                </c:pt>
                <c:pt idx="3021">
                  <c:v>83.190400999999994</c:v>
                </c:pt>
                <c:pt idx="3022">
                  <c:v>83.193816999999996</c:v>
                </c:pt>
                <c:pt idx="3023">
                  <c:v>83.207661999999999</c:v>
                </c:pt>
                <c:pt idx="3024">
                  <c:v>83.214887000000004</c:v>
                </c:pt>
                <c:pt idx="3025">
                  <c:v>83.205674000000002</c:v>
                </c:pt>
                <c:pt idx="3026">
                  <c:v>83.182855000000004</c:v>
                </c:pt>
                <c:pt idx="3027">
                  <c:v>83.155068</c:v>
                </c:pt>
                <c:pt idx="3028">
                  <c:v>83.129199999999997</c:v>
                </c:pt>
                <c:pt idx="3029">
                  <c:v>83.109809999999996</c:v>
                </c:pt>
                <c:pt idx="3030">
                  <c:v>83.100672000000003</c:v>
                </c:pt>
                <c:pt idx="3031">
                  <c:v>83.102096000000003</c:v>
                </c:pt>
                <c:pt idx="3032">
                  <c:v>83.106245000000001</c:v>
                </c:pt>
                <c:pt idx="3033">
                  <c:v>83.099215999999998</c:v>
                </c:pt>
                <c:pt idx="3034">
                  <c:v>83.073852000000002</c:v>
                </c:pt>
                <c:pt idx="3035">
                  <c:v>83.041545999999997</c:v>
                </c:pt>
                <c:pt idx="3036">
                  <c:v>83.024855000000002</c:v>
                </c:pt>
                <c:pt idx="3037">
                  <c:v>83.032961999999998</c:v>
                </c:pt>
                <c:pt idx="3038">
                  <c:v>83.048038000000005</c:v>
                </c:pt>
                <c:pt idx="3039">
                  <c:v>83.042664000000002</c:v>
                </c:pt>
                <c:pt idx="3040">
                  <c:v>83.009247000000002</c:v>
                </c:pt>
                <c:pt idx="3041">
                  <c:v>82.966735999999997</c:v>
                </c:pt>
                <c:pt idx="3042">
                  <c:v>82.940635</c:v>
                </c:pt>
                <c:pt idx="3043">
                  <c:v>82.942483999999993</c:v>
                </c:pt>
                <c:pt idx="3044">
                  <c:v>82.965885999999998</c:v>
                </c:pt>
                <c:pt idx="3045">
                  <c:v>82.992418999999998</c:v>
                </c:pt>
                <c:pt idx="3046">
                  <c:v>83.000889999999998</c:v>
                </c:pt>
                <c:pt idx="3047">
                  <c:v>82.981145999999995</c:v>
                </c:pt>
                <c:pt idx="3048">
                  <c:v>82.943819000000005</c:v>
                </c:pt>
                <c:pt idx="3049">
                  <c:v>82.912226000000004</c:v>
                </c:pt>
                <c:pt idx="3050">
                  <c:v>82.901580999999993</c:v>
                </c:pt>
                <c:pt idx="3051">
                  <c:v>82.907617999999999</c:v>
                </c:pt>
                <c:pt idx="3052">
                  <c:v>82.913770999999997</c:v>
                </c:pt>
                <c:pt idx="3053">
                  <c:v>82.905128000000005</c:v>
                </c:pt>
                <c:pt idx="3054">
                  <c:v>82.879310000000004</c:v>
                </c:pt>
                <c:pt idx="3055">
                  <c:v>82.851879999999994</c:v>
                </c:pt>
                <c:pt idx="3056">
                  <c:v>82.848772999999994</c:v>
                </c:pt>
                <c:pt idx="3057">
                  <c:v>82.882812999999999</c:v>
                </c:pt>
                <c:pt idx="3058">
                  <c:v>82.936096000000006</c:v>
                </c:pt>
                <c:pt idx="3059">
                  <c:v>82.974414999999993</c:v>
                </c:pt>
                <c:pt idx="3060">
                  <c:v>82.979893000000004</c:v>
                </c:pt>
                <c:pt idx="3061">
                  <c:v>82.960915999999997</c:v>
                </c:pt>
                <c:pt idx="3062">
                  <c:v>82.931999000000005</c:v>
                </c:pt>
                <c:pt idx="3063">
                  <c:v>82.898537000000005</c:v>
                </c:pt>
                <c:pt idx="3064">
                  <c:v>82.866454000000004</c:v>
                </c:pt>
                <c:pt idx="3065">
                  <c:v>82.852833000000004</c:v>
                </c:pt>
                <c:pt idx="3066">
                  <c:v>82.873570000000001</c:v>
                </c:pt>
                <c:pt idx="3067">
                  <c:v>82.924385000000001</c:v>
                </c:pt>
                <c:pt idx="3068">
                  <c:v>82.982910000000004</c:v>
                </c:pt>
                <c:pt idx="3069">
                  <c:v>83.028272999999999</c:v>
                </c:pt>
                <c:pt idx="3070">
                  <c:v>83.054569999999998</c:v>
                </c:pt>
                <c:pt idx="3071">
                  <c:v>83.068449000000001</c:v>
                </c:pt>
                <c:pt idx="3072">
                  <c:v>83.079415999999995</c:v>
                </c:pt>
                <c:pt idx="3073">
                  <c:v>83.093256999999994</c:v>
                </c:pt>
                <c:pt idx="3074">
                  <c:v>83.111530999999999</c:v>
                </c:pt>
                <c:pt idx="3075">
                  <c:v>83.134265999999997</c:v>
                </c:pt>
                <c:pt idx="3076">
                  <c:v>83.160487000000003</c:v>
                </c:pt>
                <c:pt idx="3077">
                  <c:v>83.185616999999993</c:v>
                </c:pt>
                <c:pt idx="3078">
                  <c:v>83.202827999999997</c:v>
                </c:pt>
                <c:pt idx="3079">
                  <c:v>83.210452000000004</c:v>
                </c:pt>
                <c:pt idx="3080">
                  <c:v>83.214027000000002</c:v>
                </c:pt>
                <c:pt idx="3081">
                  <c:v>83.217389999999995</c:v>
                </c:pt>
                <c:pt idx="3082">
                  <c:v>83.217888000000002</c:v>
                </c:pt>
                <c:pt idx="3083">
                  <c:v>83.217149000000006</c:v>
                </c:pt>
                <c:pt idx="3084">
                  <c:v>83.229902999999993</c:v>
                </c:pt>
                <c:pt idx="3085">
                  <c:v>83.270555999999999</c:v>
                </c:pt>
                <c:pt idx="3086">
                  <c:v>83.333044000000001</c:v>
                </c:pt>
                <c:pt idx="3087">
                  <c:v>83.395178999999999</c:v>
                </c:pt>
                <c:pt idx="3088">
                  <c:v>83.443343999999996</c:v>
                </c:pt>
                <c:pt idx="3089">
                  <c:v>83.484459000000001</c:v>
                </c:pt>
                <c:pt idx="3090">
                  <c:v>83.534993999999998</c:v>
                </c:pt>
                <c:pt idx="3091">
                  <c:v>83.606132000000002</c:v>
                </c:pt>
                <c:pt idx="3092">
                  <c:v>83.696093000000005</c:v>
                </c:pt>
                <c:pt idx="3093">
                  <c:v>83.785995999999997</c:v>
                </c:pt>
                <c:pt idx="3094">
                  <c:v>83.846862999999999</c:v>
                </c:pt>
                <c:pt idx="3095">
                  <c:v>83.864734999999996</c:v>
                </c:pt>
                <c:pt idx="3096">
                  <c:v>83.858271999999999</c:v>
                </c:pt>
                <c:pt idx="3097">
                  <c:v>83.859803999999997</c:v>
                </c:pt>
                <c:pt idx="3098">
                  <c:v>83.880300000000005</c:v>
                </c:pt>
                <c:pt idx="3099">
                  <c:v>83.905535</c:v>
                </c:pt>
                <c:pt idx="3100">
                  <c:v>83.924127999999996</c:v>
                </c:pt>
                <c:pt idx="3101">
                  <c:v>83.941288</c:v>
                </c:pt>
                <c:pt idx="3102">
                  <c:v>83.962823</c:v>
                </c:pt>
                <c:pt idx="3103">
                  <c:v>83.983716000000001</c:v>
                </c:pt>
                <c:pt idx="3104">
                  <c:v>83.998986000000002</c:v>
                </c:pt>
                <c:pt idx="3105">
                  <c:v>84.011334000000005</c:v>
                </c:pt>
                <c:pt idx="3106">
                  <c:v>84.022176000000002</c:v>
                </c:pt>
                <c:pt idx="3107">
                  <c:v>84.029383999999993</c:v>
                </c:pt>
                <c:pt idx="3108">
                  <c:v>84.039418999999995</c:v>
                </c:pt>
                <c:pt idx="3109">
                  <c:v>84.065207000000001</c:v>
                </c:pt>
                <c:pt idx="3110">
                  <c:v>84.102759000000006</c:v>
                </c:pt>
                <c:pt idx="3111">
                  <c:v>84.125804000000002</c:v>
                </c:pt>
                <c:pt idx="3112">
                  <c:v>84.117075</c:v>
                </c:pt>
                <c:pt idx="3113">
                  <c:v>84.093536</c:v>
                </c:pt>
                <c:pt idx="3114">
                  <c:v>84.086933000000002</c:v>
                </c:pt>
                <c:pt idx="3115">
                  <c:v>84.108070999999995</c:v>
                </c:pt>
                <c:pt idx="3116">
                  <c:v>84.143697000000003</c:v>
                </c:pt>
                <c:pt idx="3117">
                  <c:v>84.180036000000001</c:v>
                </c:pt>
                <c:pt idx="3118">
                  <c:v>84.212676999999999</c:v>
                </c:pt>
                <c:pt idx="3119">
                  <c:v>84.236806000000001</c:v>
                </c:pt>
                <c:pt idx="3120">
                  <c:v>84.244916000000003</c:v>
                </c:pt>
                <c:pt idx="3121">
                  <c:v>84.239069999999998</c:v>
                </c:pt>
                <c:pt idx="3122">
                  <c:v>84.236742000000007</c:v>
                </c:pt>
                <c:pt idx="3123">
                  <c:v>84.260424999999998</c:v>
                </c:pt>
                <c:pt idx="3124">
                  <c:v>84.323700000000002</c:v>
                </c:pt>
                <c:pt idx="3125">
                  <c:v>84.423050000000003</c:v>
                </c:pt>
                <c:pt idx="3126">
                  <c:v>84.535802000000004</c:v>
                </c:pt>
                <c:pt idx="3127">
                  <c:v>84.629919999999998</c:v>
                </c:pt>
                <c:pt idx="3128">
                  <c:v>84.685873999999998</c:v>
                </c:pt>
                <c:pt idx="3129">
                  <c:v>84.712394000000003</c:v>
                </c:pt>
                <c:pt idx="3130">
                  <c:v>84.738471000000004</c:v>
                </c:pt>
                <c:pt idx="3131">
                  <c:v>84.787262999999996</c:v>
                </c:pt>
                <c:pt idx="3132">
                  <c:v>84.855959999999996</c:v>
                </c:pt>
                <c:pt idx="3133">
                  <c:v>84.919490999999994</c:v>
                </c:pt>
                <c:pt idx="3134">
                  <c:v>84.956316999999999</c:v>
                </c:pt>
                <c:pt idx="3135">
                  <c:v>84.973904000000005</c:v>
                </c:pt>
                <c:pt idx="3136">
                  <c:v>85.004463999999999</c:v>
                </c:pt>
                <c:pt idx="3137">
                  <c:v>85.069857999999996</c:v>
                </c:pt>
                <c:pt idx="3138">
                  <c:v>85.155906000000002</c:v>
                </c:pt>
                <c:pt idx="3139">
                  <c:v>85.231120000000004</c:v>
                </c:pt>
                <c:pt idx="3140">
                  <c:v>85.285304999999994</c:v>
                </c:pt>
                <c:pt idx="3141">
                  <c:v>85.33323</c:v>
                </c:pt>
                <c:pt idx="3142">
                  <c:v>85.381454000000005</c:v>
                </c:pt>
                <c:pt idx="3143">
                  <c:v>85.413801000000007</c:v>
                </c:pt>
                <c:pt idx="3144">
                  <c:v>85.420124000000001</c:v>
                </c:pt>
                <c:pt idx="3145">
                  <c:v>85.421661999999998</c:v>
                </c:pt>
                <c:pt idx="3146">
                  <c:v>85.448864999999998</c:v>
                </c:pt>
                <c:pt idx="3147">
                  <c:v>85.501093999999995</c:v>
                </c:pt>
                <c:pt idx="3148">
                  <c:v>85.546636000000007</c:v>
                </c:pt>
                <c:pt idx="3149">
                  <c:v>85.562979999999996</c:v>
                </c:pt>
                <c:pt idx="3150">
                  <c:v>85.564031999999997</c:v>
                </c:pt>
                <c:pt idx="3151">
                  <c:v>85.583792000000003</c:v>
                </c:pt>
                <c:pt idx="3152">
                  <c:v>85.640602000000001</c:v>
                </c:pt>
                <c:pt idx="3153">
                  <c:v>85.720218000000003</c:v>
                </c:pt>
                <c:pt idx="3154">
                  <c:v>85.789109999999994</c:v>
                </c:pt>
                <c:pt idx="3155">
                  <c:v>85.822720000000004</c:v>
                </c:pt>
                <c:pt idx="3156">
                  <c:v>85.823032999999995</c:v>
                </c:pt>
                <c:pt idx="3157">
                  <c:v>85.811171000000002</c:v>
                </c:pt>
                <c:pt idx="3158">
                  <c:v>85.805930000000004</c:v>
                </c:pt>
                <c:pt idx="3159">
                  <c:v>85.812399999999997</c:v>
                </c:pt>
                <c:pt idx="3160">
                  <c:v>85.829295000000002</c:v>
                </c:pt>
                <c:pt idx="3161">
                  <c:v>85.859257999999997</c:v>
                </c:pt>
                <c:pt idx="3162">
                  <c:v>85.907002000000006</c:v>
                </c:pt>
                <c:pt idx="3163">
                  <c:v>85.97099</c:v>
                </c:pt>
                <c:pt idx="3164">
                  <c:v>86.041555000000002</c:v>
                </c:pt>
                <c:pt idx="3165">
                  <c:v>86.106223</c:v>
                </c:pt>
                <c:pt idx="3166">
                  <c:v>86.155775000000006</c:v>
                </c:pt>
                <c:pt idx="3167">
                  <c:v>86.187282999999994</c:v>
                </c:pt>
                <c:pt idx="3168">
                  <c:v>86.202703</c:v>
                </c:pt>
                <c:pt idx="3169">
                  <c:v>86.204682000000005</c:v>
                </c:pt>
                <c:pt idx="3170">
                  <c:v>86.196000999999995</c:v>
                </c:pt>
                <c:pt idx="3171">
                  <c:v>86.185193999999996</c:v>
                </c:pt>
                <c:pt idx="3172">
                  <c:v>86.187197999999995</c:v>
                </c:pt>
                <c:pt idx="3173">
                  <c:v>86.209080999999998</c:v>
                </c:pt>
                <c:pt idx="3174">
                  <c:v>86.236378000000002</c:v>
                </c:pt>
                <c:pt idx="3175">
                  <c:v>86.245855000000006</c:v>
                </c:pt>
                <c:pt idx="3176">
                  <c:v>86.235916000000003</c:v>
                </c:pt>
                <c:pt idx="3177">
                  <c:v>86.235099000000005</c:v>
                </c:pt>
                <c:pt idx="3178">
                  <c:v>86.276392000000001</c:v>
                </c:pt>
                <c:pt idx="3179">
                  <c:v>86.367917000000006</c:v>
                </c:pt>
                <c:pt idx="3180">
                  <c:v>86.485028999999997</c:v>
                </c:pt>
                <c:pt idx="3181">
                  <c:v>86.581913</c:v>
                </c:pt>
                <c:pt idx="3182">
                  <c:v>86.617840999999999</c:v>
                </c:pt>
                <c:pt idx="3183">
                  <c:v>86.586510000000004</c:v>
                </c:pt>
                <c:pt idx="3184">
                  <c:v>86.518651000000006</c:v>
                </c:pt>
                <c:pt idx="3185">
                  <c:v>86.447248000000002</c:v>
                </c:pt>
                <c:pt idx="3186">
                  <c:v>86.374035000000006</c:v>
                </c:pt>
                <c:pt idx="3187">
                  <c:v>86.280952999999997</c:v>
                </c:pt>
                <c:pt idx="3188">
                  <c:v>86.167564999999996</c:v>
                </c:pt>
                <c:pt idx="3189">
                  <c:v>86.055948999999998</c:v>
                </c:pt>
                <c:pt idx="3190">
                  <c:v>85.957170000000005</c:v>
                </c:pt>
                <c:pt idx="3191">
                  <c:v>85.855068000000003</c:v>
                </c:pt>
                <c:pt idx="3192">
                  <c:v>85.732938000000004</c:v>
                </c:pt>
                <c:pt idx="3193">
                  <c:v>85.598737999999997</c:v>
                </c:pt>
                <c:pt idx="3194">
                  <c:v>85.471943999999993</c:v>
                </c:pt>
                <c:pt idx="3195">
                  <c:v>85.360979999999998</c:v>
                </c:pt>
                <c:pt idx="3196">
                  <c:v>85.268566000000007</c:v>
                </c:pt>
                <c:pt idx="3197">
                  <c:v>85.207463000000004</c:v>
                </c:pt>
                <c:pt idx="3198">
                  <c:v>85.192260000000005</c:v>
                </c:pt>
                <c:pt idx="3199">
                  <c:v>85.218947</c:v>
                </c:pt>
                <c:pt idx="3200">
                  <c:v>85.264999000000003</c:v>
                </c:pt>
                <c:pt idx="3201">
                  <c:v>85.307946999999999</c:v>
                </c:pt>
                <c:pt idx="3202">
                  <c:v>85.339399</c:v>
                </c:pt>
                <c:pt idx="3203">
                  <c:v>85.367092</c:v>
                </c:pt>
                <c:pt idx="3204">
                  <c:v>85.408500000000004</c:v>
                </c:pt>
                <c:pt idx="3205">
                  <c:v>85.475756000000004</c:v>
                </c:pt>
                <c:pt idx="3206">
                  <c:v>85.559794999999994</c:v>
                </c:pt>
                <c:pt idx="3207">
                  <c:v>85.633887999999999</c:v>
                </c:pt>
                <c:pt idx="3208">
                  <c:v>85.677565000000001</c:v>
                </c:pt>
                <c:pt idx="3209">
                  <c:v>85.69332</c:v>
                </c:pt>
                <c:pt idx="3210">
                  <c:v>85.698598000000004</c:v>
                </c:pt>
                <c:pt idx="3211">
                  <c:v>85.708129</c:v>
                </c:pt>
                <c:pt idx="3212">
                  <c:v>85.726456999999996</c:v>
                </c:pt>
                <c:pt idx="3213">
                  <c:v>85.749297999999996</c:v>
                </c:pt>
                <c:pt idx="3214">
                  <c:v>85.766318999999996</c:v>
                </c:pt>
                <c:pt idx="3215">
                  <c:v>85.767807000000005</c:v>
                </c:pt>
                <c:pt idx="3216">
                  <c:v>85.753477000000004</c:v>
                </c:pt>
                <c:pt idx="3217">
                  <c:v>85.732365999999999</c:v>
                </c:pt>
                <c:pt idx="3218">
                  <c:v>85.712682000000001</c:v>
                </c:pt>
                <c:pt idx="3219">
                  <c:v>85.694067000000004</c:v>
                </c:pt>
                <c:pt idx="3220">
                  <c:v>85.668222999999998</c:v>
                </c:pt>
                <c:pt idx="3221">
                  <c:v>85.623581999999999</c:v>
                </c:pt>
                <c:pt idx="3222">
                  <c:v>85.555431999999996</c:v>
                </c:pt>
                <c:pt idx="3223">
                  <c:v>85.479984999999999</c:v>
                </c:pt>
                <c:pt idx="3224">
                  <c:v>85.431206000000003</c:v>
                </c:pt>
                <c:pt idx="3225">
                  <c:v>85.429053999999994</c:v>
                </c:pt>
                <c:pt idx="3226">
                  <c:v>85.453767999999997</c:v>
                </c:pt>
                <c:pt idx="3227">
                  <c:v>85.467495</c:v>
                </c:pt>
                <c:pt idx="3228">
                  <c:v>85.459406999999999</c:v>
                </c:pt>
                <c:pt idx="3229">
                  <c:v>85.450667999999993</c:v>
                </c:pt>
                <c:pt idx="3230">
                  <c:v>85.455054000000004</c:v>
                </c:pt>
                <c:pt idx="3231">
                  <c:v>85.457319999999996</c:v>
                </c:pt>
                <c:pt idx="3232">
                  <c:v>85.437487000000004</c:v>
                </c:pt>
                <c:pt idx="3233">
                  <c:v>85.396905000000004</c:v>
                </c:pt>
                <c:pt idx="3234">
                  <c:v>85.349592000000001</c:v>
                </c:pt>
                <c:pt idx="3235">
                  <c:v>85.302259000000006</c:v>
                </c:pt>
                <c:pt idx="3236">
                  <c:v>85.253270999999998</c:v>
                </c:pt>
                <c:pt idx="3237">
                  <c:v>85.199430000000007</c:v>
                </c:pt>
                <c:pt idx="3238">
                  <c:v>85.134844999999999</c:v>
                </c:pt>
                <c:pt idx="3239">
                  <c:v>85.054427000000004</c:v>
                </c:pt>
                <c:pt idx="3240">
                  <c:v>84.966189</c:v>
                </c:pt>
                <c:pt idx="3241">
                  <c:v>84.888209000000003</c:v>
                </c:pt>
                <c:pt idx="3242">
                  <c:v>84.824513999999994</c:v>
                </c:pt>
                <c:pt idx="3243">
                  <c:v>84.755516999999998</c:v>
                </c:pt>
                <c:pt idx="3244">
                  <c:v>84.663383999999994</c:v>
                </c:pt>
                <c:pt idx="3245">
                  <c:v>84.559697999999997</c:v>
                </c:pt>
                <c:pt idx="3246">
                  <c:v>84.478960999999998</c:v>
                </c:pt>
                <c:pt idx="3247">
                  <c:v>84.445823000000004</c:v>
                </c:pt>
                <c:pt idx="3248">
                  <c:v>84.448586000000006</c:v>
                </c:pt>
                <c:pt idx="3249">
                  <c:v>84.440353000000002</c:v>
                </c:pt>
                <c:pt idx="3250">
                  <c:v>84.372501999999997</c:v>
                </c:pt>
                <c:pt idx="3251">
                  <c:v>84.240216000000004</c:v>
                </c:pt>
                <c:pt idx="3252">
                  <c:v>84.091127</c:v>
                </c:pt>
                <c:pt idx="3253">
                  <c:v>83.976479999999995</c:v>
                </c:pt>
                <c:pt idx="3254">
                  <c:v>83.899827999999999</c:v>
                </c:pt>
                <c:pt idx="3255">
                  <c:v>83.827010000000001</c:v>
                </c:pt>
                <c:pt idx="3256">
                  <c:v>83.733492999999996</c:v>
                </c:pt>
                <c:pt idx="3257">
                  <c:v>83.615959000000004</c:v>
                </c:pt>
                <c:pt idx="3258">
                  <c:v>83.468149999999994</c:v>
                </c:pt>
                <c:pt idx="3259">
                  <c:v>83.284578999999994</c:v>
                </c:pt>
                <c:pt idx="3260">
                  <c:v>83.091014999999999</c:v>
                </c:pt>
                <c:pt idx="3261">
                  <c:v>82.932682999999997</c:v>
                </c:pt>
                <c:pt idx="3262">
                  <c:v>82.819202000000004</c:v>
                </c:pt>
                <c:pt idx="3263">
                  <c:v>82.710082999999997</c:v>
                </c:pt>
                <c:pt idx="3264">
                  <c:v>82.565584999999999</c:v>
                </c:pt>
                <c:pt idx="3265">
                  <c:v>82.386258999999995</c:v>
                </c:pt>
                <c:pt idx="3266">
                  <c:v>82.193678000000006</c:v>
                </c:pt>
                <c:pt idx="3267">
                  <c:v>82.000112000000001</c:v>
                </c:pt>
                <c:pt idx="3268">
                  <c:v>81.809558999999993</c:v>
                </c:pt>
                <c:pt idx="3269">
                  <c:v>81.622735000000006</c:v>
                </c:pt>
                <c:pt idx="3270">
                  <c:v>81.428216000000006</c:v>
                </c:pt>
                <c:pt idx="3271">
                  <c:v>81.213353999999995</c:v>
                </c:pt>
                <c:pt idx="3272">
                  <c:v>80.995067000000006</c:v>
                </c:pt>
                <c:pt idx="3273">
                  <c:v>80.813096000000002</c:v>
                </c:pt>
                <c:pt idx="3274">
                  <c:v>80.681533000000002</c:v>
                </c:pt>
                <c:pt idx="3275">
                  <c:v>80.573533999999995</c:v>
                </c:pt>
                <c:pt idx="3276">
                  <c:v>80.461791000000005</c:v>
                </c:pt>
                <c:pt idx="3277">
                  <c:v>80.341942000000003</c:v>
                </c:pt>
                <c:pt idx="3278">
                  <c:v>80.206040000000002</c:v>
                </c:pt>
                <c:pt idx="3279">
                  <c:v>80.031396000000001</c:v>
                </c:pt>
                <c:pt idx="3280">
                  <c:v>79.820796000000001</c:v>
                </c:pt>
                <c:pt idx="3281">
                  <c:v>79.619665999999995</c:v>
                </c:pt>
                <c:pt idx="3282">
                  <c:v>79.461478</c:v>
                </c:pt>
                <c:pt idx="3283">
                  <c:v>79.328543999999994</c:v>
                </c:pt>
                <c:pt idx="3284">
                  <c:v>79.189183999999997</c:v>
                </c:pt>
                <c:pt idx="3285">
                  <c:v>79.038580999999994</c:v>
                </c:pt>
                <c:pt idx="3286">
                  <c:v>78.881606000000005</c:v>
                </c:pt>
                <c:pt idx="3287">
                  <c:v>78.705017999999995</c:v>
                </c:pt>
                <c:pt idx="3288">
                  <c:v>78.496435000000005</c:v>
                </c:pt>
                <c:pt idx="3289">
                  <c:v>78.271265</c:v>
                </c:pt>
                <c:pt idx="3290">
                  <c:v>78.053318000000004</c:v>
                </c:pt>
                <c:pt idx="3291">
                  <c:v>77.844525000000004</c:v>
                </c:pt>
                <c:pt idx="3292">
                  <c:v>77.634904000000006</c:v>
                </c:pt>
                <c:pt idx="3293">
                  <c:v>77.425194000000005</c:v>
                </c:pt>
                <c:pt idx="3294">
                  <c:v>77.219860999999995</c:v>
                </c:pt>
                <c:pt idx="3295">
                  <c:v>77.015456</c:v>
                </c:pt>
                <c:pt idx="3296">
                  <c:v>76.814235999999994</c:v>
                </c:pt>
                <c:pt idx="3297">
                  <c:v>76.629902000000001</c:v>
                </c:pt>
                <c:pt idx="3298">
                  <c:v>76.461408000000006</c:v>
                </c:pt>
                <c:pt idx="3299">
                  <c:v>76.280170999999996</c:v>
                </c:pt>
                <c:pt idx="3300">
                  <c:v>76.060182999999995</c:v>
                </c:pt>
                <c:pt idx="3301">
                  <c:v>75.803791000000004</c:v>
                </c:pt>
                <c:pt idx="3302">
                  <c:v>75.526822999999993</c:v>
                </c:pt>
                <c:pt idx="3303">
                  <c:v>75.240313</c:v>
                </c:pt>
                <c:pt idx="3304">
                  <c:v>74.957886999999999</c:v>
                </c:pt>
                <c:pt idx="3305">
                  <c:v>74.695041000000003</c:v>
                </c:pt>
                <c:pt idx="3306">
                  <c:v>74.446821</c:v>
                </c:pt>
                <c:pt idx="3307">
                  <c:v>74.191614000000001</c:v>
                </c:pt>
                <c:pt idx="3308">
                  <c:v>73.930170000000004</c:v>
                </c:pt>
                <c:pt idx="3309">
                  <c:v>73.692550999999995</c:v>
                </c:pt>
                <c:pt idx="3310">
                  <c:v>73.493340000000003</c:v>
                </c:pt>
                <c:pt idx="3311">
                  <c:v>73.308515999999997</c:v>
                </c:pt>
                <c:pt idx="3312">
                  <c:v>73.111169000000004</c:v>
                </c:pt>
                <c:pt idx="3313">
                  <c:v>72.898678000000004</c:v>
                </c:pt>
                <c:pt idx="3314">
                  <c:v>72.668921999999995</c:v>
                </c:pt>
                <c:pt idx="3315">
                  <c:v>72.412548999999999</c:v>
                </c:pt>
                <c:pt idx="3316">
                  <c:v>72.144537999999997</c:v>
                </c:pt>
                <c:pt idx="3317">
                  <c:v>71.897372000000004</c:v>
                </c:pt>
                <c:pt idx="3318">
                  <c:v>71.670879999999997</c:v>
                </c:pt>
                <c:pt idx="3319">
                  <c:v>71.432237999999998</c:v>
                </c:pt>
                <c:pt idx="3320">
                  <c:v>71.175596999999996</c:v>
                </c:pt>
                <c:pt idx="3321">
                  <c:v>70.935561000000007</c:v>
                </c:pt>
                <c:pt idx="3322">
                  <c:v>70.728494999999995</c:v>
                </c:pt>
                <c:pt idx="3323">
                  <c:v>70.529117999999997</c:v>
                </c:pt>
                <c:pt idx="3324">
                  <c:v>70.310910000000007</c:v>
                </c:pt>
                <c:pt idx="3325">
                  <c:v>70.067871999999994</c:v>
                </c:pt>
                <c:pt idx="3326">
                  <c:v>69.799976999999998</c:v>
                </c:pt>
                <c:pt idx="3327">
                  <c:v>69.504789000000002</c:v>
                </c:pt>
                <c:pt idx="3328">
                  <c:v>69.201423000000005</c:v>
                </c:pt>
                <c:pt idx="3329">
                  <c:v>68.882586000000003</c:v>
                </c:pt>
                <c:pt idx="3330">
                  <c:v>68.511581000000007</c:v>
                </c:pt>
                <c:pt idx="3331">
                  <c:v>67.998599999999996</c:v>
                </c:pt>
                <c:pt idx="3332">
                  <c:v>67.456408999999994</c:v>
                </c:pt>
                <c:pt idx="3333">
                  <c:v>67.26379</c:v>
                </c:pt>
                <c:pt idx="3334">
                  <c:v>67.371610000000004</c:v>
                </c:pt>
                <c:pt idx="3335">
                  <c:v>67.435543999999993</c:v>
                </c:pt>
                <c:pt idx="3336">
                  <c:v>67.337228999999994</c:v>
                </c:pt>
                <c:pt idx="3337">
                  <c:v>67.134337000000002</c:v>
                </c:pt>
                <c:pt idx="3338">
                  <c:v>66.934220999999994</c:v>
                </c:pt>
                <c:pt idx="3339">
                  <c:v>66.764953000000006</c:v>
                </c:pt>
                <c:pt idx="3340">
                  <c:v>66.599846999999997</c:v>
                </c:pt>
                <c:pt idx="3341">
                  <c:v>66.429171999999994</c:v>
                </c:pt>
                <c:pt idx="3342">
                  <c:v>66.254696999999993</c:v>
                </c:pt>
                <c:pt idx="3343">
                  <c:v>66.066935000000001</c:v>
                </c:pt>
                <c:pt idx="3344">
                  <c:v>65.871279999999999</c:v>
                </c:pt>
                <c:pt idx="3345">
                  <c:v>65.700862999999998</c:v>
                </c:pt>
                <c:pt idx="3346">
                  <c:v>65.568184000000002</c:v>
                </c:pt>
                <c:pt idx="3347">
                  <c:v>65.441188999999994</c:v>
                </c:pt>
                <c:pt idx="3348">
                  <c:v>65.294227000000006</c:v>
                </c:pt>
                <c:pt idx="3349">
                  <c:v>65.135873000000004</c:v>
                </c:pt>
                <c:pt idx="3350">
                  <c:v>64.963513000000006</c:v>
                </c:pt>
                <c:pt idx="3351">
                  <c:v>64.747851999999995</c:v>
                </c:pt>
                <c:pt idx="3352">
                  <c:v>64.494832000000002</c:v>
                </c:pt>
                <c:pt idx="3353">
                  <c:v>64.266005000000007</c:v>
                </c:pt>
                <c:pt idx="3354">
                  <c:v>64.102535000000003</c:v>
                </c:pt>
                <c:pt idx="3355">
                  <c:v>63.983587999999997</c:v>
                </c:pt>
                <c:pt idx="3356">
                  <c:v>63.882696000000003</c:v>
                </c:pt>
                <c:pt idx="3357">
                  <c:v>63.799678999999998</c:v>
                </c:pt>
                <c:pt idx="3358">
                  <c:v>63.712912000000003</c:v>
                </c:pt>
                <c:pt idx="3359">
                  <c:v>63.569819000000003</c:v>
                </c:pt>
                <c:pt idx="3360">
                  <c:v>63.362051000000001</c:v>
                </c:pt>
                <c:pt idx="3361">
                  <c:v>63.154373999999997</c:v>
                </c:pt>
                <c:pt idx="3362">
                  <c:v>63.000476999999997</c:v>
                </c:pt>
                <c:pt idx="3363">
                  <c:v>62.881203999999997</c:v>
                </c:pt>
                <c:pt idx="3364">
                  <c:v>62.759833999999998</c:v>
                </c:pt>
                <c:pt idx="3365">
                  <c:v>62.640366999999998</c:v>
                </c:pt>
                <c:pt idx="3366">
                  <c:v>62.533771000000002</c:v>
                </c:pt>
                <c:pt idx="3367">
                  <c:v>62.423307000000001</c:v>
                </c:pt>
                <c:pt idx="3368">
                  <c:v>62.301267000000003</c:v>
                </c:pt>
                <c:pt idx="3369">
                  <c:v>62.185012</c:v>
                </c:pt>
                <c:pt idx="3370">
                  <c:v>62.065693000000003</c:v>
                </c:pt>
                <c:pt idx="3371">
                  <c:v>61.900207999999999</c:v>
                </c:pt>
                <c:pt idx="3372">
                  <c:v>61.684154999999997</c:v>
                </c:pt>
                <c:pt idx="3373">
                  <c:v>61.478862999999997</c:v>
                </c:pt>
                <c:pt idx="3374">
                  <c:v>61.332760999999998</c:v>
                </c:pt>
                <c:pt idx="3375">
                  <c:v>61.223058999999999</c:v>
                </c:pt>
                <c:pt idx="3376">
                  <c:v>61.111331999999997</c:v>
                </c:pt>
                <c:pt idx="3377">
                  <c:v>60.999796000000003</c:v>
                </c:pt>
                <c:pt idx="3378">
                  <c:v>60.891973999999998</c:v>
                </c:pt>
                <c:pt idx="3379">
                  <c:v>60.759495000000001</c:v>
                </c:pt>
                <c:pt idx="3380">
                  <c:v>60.588031999999998</c:v>
                </c:pt>
                <c:pt idx="3381">
                  <c:v>60.407834999999999</c:v>
                </c:pt>
                <c:pt idx="3382">
                  <c:v>60.248589000000003</c:v>
                </c:pt>
                <c:pt idx="3383">
                  <c:v>60.109473999999999</c:v>
                </c:pt>
                <c:pt idx="3384">
                  <c:v>59.995913999999999</c:v>
                </c:pt>
                <c:pt idx="3385">
                  <c:v>59.918677000000002</c:v>
                </c:pt>
                <c:pt idx="3386">
                  <c:v>59.833233</c:v>
                </c:pt>
                <c:pt idx="3387">
                  <c:v>59.670085</c:v>
                </c:pt>
                <c:pt idx="3388">
                  <c:v>59.451639</c:v>
                </c:pt>
                <c:pt idx="3389">
                  <c:v>59.281219999999998</c:v>
                </c:pt>
                <c:pt idx="3390">
                  <c:v>59.186556000000003</c:v>
                </c:pt>
                <c:pt idx="3391">
                  <c:v>59.077798000000001</c:v>
                </c:pt>
                <c:pt idx="3392">
                  <c:v>58.898124000000003</c:v>
                </c:pt>
                <c:pt idx="3393">
                  <c:v>58.708607999999998</c:v>
                </c:pt>
                <c:pt idx="3394">
                  <c:v>58.574402999999997</c:v>
                </c:pt>
                <c:pt idx="3395">
                  <c:v>58.470652000000001</c:v>
                </c:pt>
                <c:pt idx="3396">
                  <c:v>58.35924</c:v>
                </c:pt>
                <c:pt idx="3397">
                  <c:v>58.255960000000002</c:v>
                </c:pt>
                <c:pt idx="3398">
                  <c:v>58.159700999999998</c:v>
                </c:pt>
                <c:pt idx="3399">
                  <c:v>58.012256000000001</c:v>
                </c:pt>
                <c:pt idx="3400">
                  <c:v>57.796286000000002</c:v>
                </c:pt>
                <c:pt idx="3401">
                  <c:v>57.589472999999998</c:v>
                </c:pt>
                <c:pt idx="3402">
                  <c:v>57.452129999999997</c:v>
                </c:pt>
                <c:pt idx="3403">
                  <c:v>57.346449999999997</c:v>
                </c:pt>
                <c:pt idx="3404">
                  <c:v>57.223923999999997</c:v>
                </c:pt>
                <c:pt idx="3405">
                  <c:v>57.098391999999997</c:v>
                </c:pt>
                <c:pt idx="3406">
                  <c:v>56.982028999999997</c:v>
                </c:pt>
                <c:pt idx="3407">
                  <c:v>56.834972999999998</c:v>
                </c:pt>
                <c:pt idx="3408">
                  <c:v>56.647854000000002</c:v>
                </c:pt>
                <c:pt idx="3409">
                  <c:v>56.499941999999997</c:v>
                </c:pt>
                <c:pt idx="3410">
                  <c:v>56.446894</c:v>
                </c:pt>
                <c:pt idx="3411">
                  <c:v>56.432192999999998</c:v>
                </c:pt>
                <c:pt idx="3412">
                  <c:v>56.372183999999997</c:v>
                </c:pt>
                <c:pt idx="3413">
                  <c:v>56.239198999999999</c:v>
                </c:pt>
                <c:pt idx="3414">
                  <c:v>56.038088000000002</c:v>
                </c:pt>
                <c:pt idx="3415">
                  <c:v>55.786867999999998</c:v>
                </c:pt>
                <c:pt idx="3416">
                  <c:v>55.550179999999997</c:v>
                </c:pt>
                <c:pt idx="3417">
                  <c:v>55.407158000000003</c:v>
                </c:pt>
                <c:pt idx="3418">
                  <c:v>55.340643</c:v>
                </c:pt>
                <c:pt idx="3419">
                  <c:v>55.243492000000003</c:v>
                </c:pt>
                <c:pt idx="3420">
                  <c:v>55.083516000000003</c:v>
                </c:pt>
                <c:pt idx="3421">
                  <c:v>54.957354000000002</c:v>
                </c:pt>
                <c:pt idx="3422">
                  <c:v>54.924695</c:v>
                </c:pt>
                <c:pt idx="3423">
                  <c:v>54.909235000000002</c:v>
                </c:pt>
                <c:pt idx="3424">
                  <c:v>54.822809999999997</c:v>
                </c:pt>
                <c:pt idx="3425">
                  <c:v>54.688868999999997</c:v>
                </c:pt>
                <c:pt idx="3426">
                  <c:v>54.565758000000002</c:v>
                </c:pt>
                <c:pt idx="3427">
                  <c:v>54.440640000000002</c:v>
                </c:pt>
                <c:pt idx="3428">
                  <c:v>54.28839</c:v>
                </c:pt>
                <c:pt idx="3429">
                  <c:v>54.140419999999999</c:v>
                </c:pt>
                <c:pt idx="3430">
                  <c:v>54.019100999999999</c:v>
                </c:pt>
                <c:pt idx="3431">
                  <c:v>53.877861000000003</c:v>
                </c:pt>
                <c:pt idx="3432">
                  <c:v>53.683610999999999</c:v>
                </c:pt>
                <c:pt idx="3433">
                  <c:v>53.486747999999999</c:v>
                </c:pt>
                <c:pt idx="3434">
                  <c:v>53.331180000000003</c:v>
                </c:pt>
                <c:pt idx="3435">
                  <c:v>53.185761999999997</c:v>
                </c:pt>
                <c:pt idx="3436">
                  <c:v>53.030920000000002</c:v>
                </c:pt>
                <c:pt idx="3437">
                  <c:v>52.918846000000002</c:v>
                </c:pt>
                <c:pt idx="3438">
                  <c:v>52.882091000000003</c:v>
                </c:pt>
                <c:pt idx="3439">
                  <c:v>52.864646</c:v>
                </c:pt>
                <c:pt idx="3440">
                  <c:v>52.808028999999998</c:v>
                </c:pt>
                <c:pt idx="3441">
                  <c:v>52.726092999999999</c:v>
                </c:pt>
                <c:pt idx="3442">
                  <c:v>52.641894999999998</c:v>
                </c:pt>
                <c:pt idx="3443">
                  <c:v>52.534799</c:v>
                </c:pt>
                <c:pt idx="3444">
                  <c:v>52.404454999999999</c:v>
                </c:pt>
                <c:pt idx="3445">
                  <c:v>52.303837999999999</c:v>
                </c:pt>
                <c:pt idx="3446">
                  <c:v>52.247439</c:v>
                </c:pt>
                <c:pt idx="3447">
                  <c:v>52.168841999999998</c:v>
                </c:pt>
                <c:pt idx="3448">
                  <c:v>52.022604999999999</c:v>
                </c:pt>
                <c:pt idx="3449">
                  <c:v>51.845658999999998</c:v>
                </c:pt>
                <c:pt idx="3450">
                  <c:v>51.675908</c:v>
                </c:pt>
                <c:pt idx="3451">
                  <c:v>51.495418000000001</c:v>
                </c:pt>
                <c:pt idx="3452">
                  <c:v>51.302708000000003</c:v>
                </c:pt>
                <c:pt idx="3453">
                  <c:v>51.151096000000003</c:v>
                </c:pt>
                <c:pt idx="3454">
                  <c:v>51.056654999999999</c:v>
                </c:pt>
                <c:pt idx="3455">
                  <c:v>50.963107999999998</c:v>
                </c:pt>
                <c:pt idx="3456">
                  <c:v>50.853378999999997</c:v>
                </c:pt>
                <c:pt idx="3457">
                  <c:v>50.787756000000002</c:v>
                </c:pt>
                <c:pt idx="3458">
                  <c:v>50.782226000000001</c:v>
                </c:pt>
                <c:pt idx="3459">
                  <c:v>50.756614999999996</c:v>
                </c:pt>
                <c:pt idx="3460">
                  <c:v>50.654322999999998</c:v>
                </c:pt>
                <c:pt idx="3461">
                  <c:v>50.51979</c:v>
                </c:pt>
                <c:pt idx="3462">
                  <c:v>50.403165999999999</c:v>
                </c:pt>
                <c:pt idx="3463">
                  <c:v>50.285178999999999</c:v>
                </c:pt>
                <c:pt idx="3464">
                  <c:v>50.157705999999997</c:v>
                </c:pt>
                <c:pt idx="3465">
                  <c:v>50.077314000000001</c:v>
                </c:pt>
                <c:pt idx="3466">
                  <c:v>50.065674999999999</c:v>
                </c:pt>
                <c:pt idx="3467">
                  <c:v>50.053598000000001</c:v>
                </c:pt>
                <c:pt idx="3468">
                  <c:v>49.989673000000003</c:v>
                </c:pt>
                <c:pt idx="3469">
                  <c:v>49.911889000000002</c:v>
                </c:pt>
                <c:pt idx="3470">
                  <c:v>49.862135000000002</c:v>
                </c:pt>
                <c:pt idx="3471">
                  <c:v>49.828651999999998</c:v>
                </c:pt>
                <c:pt idx="3472">
                  <c:v>49.819310000000002</c:v>
                </c:pt>
                <c:pt idx="3473">
                  <c:v>49.885531</c:v>
                </c:pt>
                <c:pt idx="3474">
                  <c:v>49.994</c:v>
                </c:pt>
                <c:pt idx="3475">
                  <c:v>50.003312000000001</c:v>
                </c:pt>
                <c:pt idx="3476">
                  <c:v>49.884976000000002</c:v>
                </c:pt>
                <c:pt idx="3477">
                  <c:v>49.778305000000003</c:v>
                </c:pt>
                <c:pt idx="3478">
                  <c:v>49.771177999999999</c:v>
                </c:pt>
                <c:pt idx="3479">
                  <c:v>49.79569</c:v>
                </c:pt>
                <c:pt idx="3480">
                  <c:v>49.782546000000004</c:v>
                </c:pt>
                <c:pt idx="3481">
                  <c:v>49.780909000000001</c:v>
                </c:pt>
                <c:pt idx="3482">
                  <c:v>49.830170000000003</c:v>
                </c:pt>
                <c:pt idx="3483">
                  <c:v>49.809809000000001</c:v>
                </c:pt>
                <c:pt idx="3484">
                  <c:v>49.634478999999999</c:v>
                </c:pt>
                <c:pt idx="3485">
                  <c:v>49.408127</c:v>
                </c:pt>
              </c:numCache>
            </c:numRef>
          </c:val>
          <c:smooth val="0"/>
          <c:extLst>
            <c:ext xmlns:c16="http://schemas.microsoft.com/office/drawing/2014/chart" uri="{C3380CC4-5D6E-409C-BE32-E72D297353CC}">
              <c16:uniqueId val="{00000000-EFC5-4D50-9AC7-677866DE7B9E}"/>
            </c:ext>
          </c:extLst>
        </c:ser>
        <c:ser>
          <c:idx val="1"/>
          <c:order val="1"/>
          <c:tx>
            <c:v>pva 6g</c:v>
          </c:tx>
          <c:spPr>
            <a:ln w="28575" cap="rnd">
              <a:solidFill>
                <a:schemeClr val="accent2"/>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C$2:$C$3487</c:f>
              <c:numCache>
                <c:formatCode>General</c:formatCode>
                <c:ptCount val="3486"/>
                <c:pt idx="0">
                  <c:v>92.159909999999996</c:v>
                </c:pt>
                <c:pt idx="1">
                  <c:v>92.173509999999993</c:v>
                </c:pt>
                <c:pt idx="2">
                  <c:v>92.187150000000003</c:v>
                </c:pt>
                <c:pt idx="3">
                  <c:v>92.189964000000003</c:v>
                </c:pt>
                <c:pt idx="4">
                  <c:v>92.176219000000003</c:v>
                </c:pt>
                <c:pt idx="5">
                  <c:v>92.150632000000002</c:v>
                </c:pt>
                <c:pt idx="6">
                  <c:v>92.143073000000001</c:v>
                </c:pt>
                <c:pt idx="7">
                  <c:v>92.138765000000006</c:v>
                </c:pt>
                <c:pt idx="8">
                  <c:v>92.147329999999997</c:v>
                </c:pt>
                <c:pt idx="9">
                  <c:v>92.160043999999999</c:v>
                </c:pt>
                <c:pt idx="10">
                  <c:v>92.172105000000002</c:v>
                </c:pt>
                <c:pt idx="11">
                  <c:v>92.185773999999995</c:v>
                </c:pt>
                <c:pt idx="12">
                  <c:v>92.202991999999995</c:v>
                </c:pt>
                <c:pt idx="13">
                  <c:v>92.221006000000003</c:v>
                </c:pt>
                <c:pt idx="14">
                  <c:v>92.235793000000001</c:v>
                </c:pt>
                <c:pt idx="15">
                  <c:v>92.245469</c:v>
                </c:pt>
                <c:pt idx="16">
                  <c:v>92.248682000000002</c:v>
                </c:pt>
                <c:pt idx="17">
                  <c:v>92.243674999999996</c:v>
                </c:pt>
                <c:pt idx="18">
                  <c:v>92.232595000000003</c:v>
                </c:pt>
                <c:pt idx="19">
                  <c:v>92.223675999999998</c:v>
                </c:pt>
                <c:pt idx="20">
                  <c:v>92.223600000000005</c:v>
                </c:pt>
                <c:pt idx="21">
                  <c:v>92.227450000000005</c:v>
                </c:pt>
                <c:pt idx="22">
                  <c:v>92.220292999999998</c:v>
                </c:pt>
                <c:pt idx="23">
                  <c:v>92.192584999999994</c:v>
                </c:pt>
                <c:pt idx="24">
                  <c:v>92.154534999999996</c:v>
                </c:pt>
                <c:pt idx="25">
                  <c:v>92.131230000000002</c:v>
                </c:pt>
                <c:pt idx="26">
                  <c:v>92.138672</c:v>
                </c:pt>
                <c:pt idx="27">
                  <c:v>92.166290000000004</c:v>
                </c:pt>
                <c:pt idx="28">
                  <c:v>92.188812999999996</c:v>
                </c:pt>
                <c:pt idx="29">
                  <c:v>92.193554000000006</c:v>
                </c:pt>
                <c:pt idx="30">
                  <c:v>92.190192999999994</c:v>
                </c:pt>
                <c:pt idx="31">
                  <c:v>92.192419999999998</c:v>
                </c:pt>
                <c:pt idx="32">
                  <c:v>92.196741000000003</c:v>
                </c:pt>
                <c:pt idx="33">
                  <c:v>92.186553000000004</c:v>
                </c:pt>
                <c:pt idx="34">
                  <c:v>92.154426000000001</c:v>
                </c:pt>
                <c:pt idx="35">
                  <c:v>92.112988999999999</c:v>
                </c:pt>
                <c:pt idx="36">
                  <c:v>92.083799999999997</c:v>
                </c:pt>
                <c:pt idx="37">
                  <c:v>92.079286999999994</c:v>
                </c:pt>
                <c:pt idx="38">
                  <c:v>92.095415000000003</c:v>
                </c:pt>
                <c:pt idx="39">
                  <c:v>92.117909999999995</c:v>
                </c:pt>
                <c:pt idx="40">
                  <c:v>92.133082999999999</c:v>
                </c:pt>
                <c:pt idx="41">
                  <c:v>92.135491000000002</c:v>
                </c:pt>
                <c:pt idx="42">
                  <c:v>92.128215999999995</c:v>
                </c:pt>
                <c:pt idx="43">
                  <c:v>92.117608000000004</c:v>
                </c:pt>
                <c:pt idx="44">
                  <c:v>92.106864999999999</c:v>
                </c:pt>
                <c:pt idx="45">
                  <c:v>92.095106999999999</c:v>
                </c:pt>
                <c:pt idx="46">
                  <c:v>92.082508000000004</c:v>
                </c:pt>
                <c:pt idx="47">
                  <c:v>92.074031000000005</c:v>
                </c:pt>
                <c:pt idx="48">
                  <c:v>92.075629000000006</c:v>
                </c:pt>
                <c:pt idx="49">
                  <c:v>92.085226000000006</c:v>
                </c:pt>
                <c:pt idx="50">
                  <c:v>92.091739000000004</c:v>
                </c:pt>
                <c:pt idx="51">
                  <c:v>92.087838000000005</c:v>
                </c:pt>
                <c:pt idx="52">
                  <c:v>92.080499000000003</c:v>
                </c:pt>
                <c:pt idx="53">
                  <c:v>92.081591000000003</c:v>
                </c:pt>
                <c:pt idx="54">
                  <c:v>92.093903999999995</c:v>
                </c:pt>
                <c:pt idx="55">
                  <c:v>92.111611999999994</c:v>
                </c:pt>
                <c:pt idx="56">
                  <c:v>92.129535000000004</c:v>
                </c:pt>
                <c:pt idx="57">
                  <c:v>92.151292999999995</c:v>
                </c:pt>
                <c:pt idx="58">
                  <c:v>92.184618999999998</c:v>
                </c:pt>
                <c:pt idx="59">
                  <c:v>92.222765999999993</c:v>
                </c:pt>
                <c:pt idx="60">
                  <c:v>92.245238000000001</c:v>
                </c:pt>
                <c:pt idx="61">
                  <c:v>92.238720000000001</c:v>
                </c:pt>
                <c:pt idx="62">
                  <c:v>92.207224999999994</c:v>
                </c:pt>
                <c:pt idx="63">
                  <c:v>92.167697000000004</c:v>
                </c:pt>
                <c:pt idx="64">
                  <c:v>92.139881000000003</c:v>
                </c:pt>
                <c:pt idx="65">
                  <c:v>92.138446000000002</c:v>
                </c:pt>
                <c:pt idx="66">
                  <c:v>92.168105999999995</c:v>
                </c:pt>
                <c:pt idx="67">
                  <c:v>92.217389999999995</c:v>
                </c:pt>
                <c:pt idx="68">
                  <c:v>92.258503000000005</c:v>
                </c:pt>
                <c:pt idx="69">
                  <c:v>92.261233000000004</c:v>
                </c:pt>
                <c:pt idx="70">
                  <c:v>92.216963000000007</c:v>
                </c:pt>
                <c:pt idx="71">
                  <c:v>92.147660999999999</c:v>
                </c:pt>
                <c:pt idx="72">
                  <c:v>92.088789000000006</c:v>
                </c:pt>
                <c:pt idx="73">
                  <c:v>92.066883000000004</c:v>
                </c:pt>
                <c:pt idx="74">
                  <c:v>92.085119000000006</c:v>
                </c:pt>
                <c:pt idx="75">
                  <c:v>92.122186999999997</c:v>
                </c:pt>
                <c:pt idx="76">
                  <c:v>92.150993999999997</c:v>
                </c:pt>
                <c:pt idx="77">
                  <c:v>92.165034000000006</c:v>
                </c:pt>
                <c:pt idx="78">
                  <c:v>92.182277999999997</c:v>
                </c:pt>
                <c:pt idx="79">
                  <c:v>92.220453000000006</c:v>
                </c:pt>
                <c:pt idx="80">
                  <c:v>92.270055999999997</c:v>
                </c:pt>
                <c:pt idx="81">
                  <c:v>92.298373999999995</c:v>
                </c:pt>
                <c:pt idx="82">
                  <c:v>92.284198000000004</c:v>
                </c:pt>
                <c:pt idx="83">
                  <c:v>92.240764999999996</c:v>
                </c:pt>
                <c:pt idx="84">
                  <c:v>92.194400999999999</c:v>
                </c:pt>
                <c:pt idx="85">
                  <c:v>92.156324999999995</c:v>
                </c:pt>
                <c:pt idx="86">
                  <c:v>92.127460999999997</c:v>
                </c:pt>
                <c:pt idx="87">
                  <c:v>92.111009999999993</c:v>
                </c:pt>
                <c:pt idx="88">
                  <c:v>92.107139000000004</c:v>
                </c:pt>
                <c:pt idx="89">
                  <c:v>92.109932999999998</c:v>
                </c:pt>
                <c:pt idx="90">
                  <c:v>92.112909000000002</c:v>
                </c:pt>
                <c:pt idx="91">
                  <c:v>92.115871999999996</c:v>
                </c:pt>
                <c:pt idx="92">
                  <c:v>92.121391000000003</c:v>
                </c:pt>
                <c:pt idx="93">
                  <c:v>92.130581000000006</c:v>
                </c:pt>
                <c:pt idx="94">
                  <c:v>92.144891000000001</c:v>
                </c:pt>
                <c:pt idx="95">
                  <c:v>92.173218000000006</c:v>
                </c:pt>
                <c:pt idx="96">
                  <c:v>92.231123999999994</c:v>
                </c:pt>
                <c:pt idx="97">
                  <c:v>92.315629000000001</c:v>
                </c:pt>
                <c:pt idx="98">
                  <c:v>92.395838999999995</c:v>
                </c:pt>
                <c:pt idx="99">
                  <c:v>92.442375999999996</c:v>
                </c:pt>
                <c:pt idx="100">
                  <c:v>92.444790999999995</c:v>
                </c:pt>
                <c:pt idx="101">
                  <c:v>92.402546999999998</c:v>
                </c:pt>
                <c:pt idx="102">
                  <c:v>92.320040000000006</c:v>
                </c:pt>
                <c:pt idx="103">
                  <c:v>92.214404000000002</c:v>
                </c:pt>
                <c:pt idx="104">
                  <c:v>92.118116000000001</c:v>
                </c:pt>
                <c:pt idx="105">
                  <c:v>92.063648000000001</c:v>
                </c:pt>
                <c:pt idx="106">
                  <c:v>92.063834999999997</c:v>
                </c:pt>
                <c:pt idx="107">
                  <c:v>92.105014999999995</c:v>
                </c:pt>
                <c:pt idx="108">
                  <c:v>92.147829000000002</c:v>
                </c:pt>
                <c:pt idx="109">
                  <c:v>92.157019000000005</c:v>
                </c:pt>
                <c:pt idx="110">
                  <c:v>92.126249000000001</c:v>
                </c:pt>
                <c:pt idx="111">
                  <c:v>92.081669000000005</c:v>
                </c:pt>
                <c:pt idx="112">
                  <c:v>92.074867999999995</c:v>
                </c:pt>
                <c:pt idx="113">
                  <c:v>92.140423999999996</c:v>
                </c:pt>
                <c:pt idx="114">
                  <c:v>92.249543000000003</c:v>
                </c:pt>
                <c:pt idx="115">
                  <c:v>92.328031999999993</c:v>
                </c:pt>
                <c:pt idx="116">
                  <c:v>92.327511000000001</c:v>
                </c:pt>
                <c:pt idx="117">
                  <c:v>92.268420000000006</c:v>
                </c:pt>
                <c:pt idx="118">
                  <c:v>92.207660000000004</c:v>
                </c:pt>
                <c:pt idx="119">
                  <c:v>92.178141999999994</c:v>
                </c:pt>
                <c:pt idx="120">
                  <c:v>92.173306999999994</c:v>
                </c:pt>
                <c:pt idx="121">
                  <c:v>92.161422999999999</c:v>
                </c:pt>
                <c:pt idx="122">
                  <c:v>92.119894000000002</c:v>
                </c:pt>
                <c:pt idx="123">
                  <c:v>92.068700000000007</c:v>
                </c:pt>
                <c:pt idx="124">
                  <c:v>92.042755</c:v>
                </c:pt>
                <c:pt idx="125">
                  <c:v>92.052824999999999</c:v>
                </c:pt>
                <c:pt idx="126">
                  <c:v>92.083905000000001</c:v>
                </c:pt>
                <c:pt idx="127">
                  <c:v>92.112187000000006</c:v>
                </c:pt>
                <c:pt idx="128">
                  <c:v>92.131191000000001</c:v>
                </c:pt>
                <c:pt idx="129">
                  <c:v>92.158135999999999</c:v>
                </c:pt>
                <c:pt idx="130">
                  <c:v>92.199961000000002</c:v>
                </c:pt>
                <c:pt idx="131">
                  <c:v>92.226772999999994</c:v>
                </c:pt>
                <c:pt idx="132">
                  <c:v>92.199922999999998</c:v>
                </c:pt>
                <c:pt idx="133">
                  <c:v>92.138165999999998</c:v>
                </c:pt>
                <c:pt idx="134">
                  <c:v>92.099622999999994</c:v>
                </c:pt>
                <c:pt idx="135">
                  <c:v>92.104566000000005</c:v>
                </c:pt>
                <c:pt idx="136">
                  <c:v>92.128022000000001</c:v>
                </c:pt>
                <c:pt idx="137">
                  <c:v>92.143540999999999</c:v>
                </c:pt>
                <c:pt idx="138">
                  <c:v>92.141062000000005</c:v>
                </c:pt>
                <c:pt idx="139">
                  <c:v>92.125598999999994</c:v>
                </c:pt>
                <c:pt idx="140">
                  <c:v>92.104766999999995</c:v>
                </c:pt>
                <c:pt idx="141">
                  <c:v>92.090723999999994</c:v>
                </c:pt>
                <c:pt idx="142">
                  <c:v>92.100240999999997</c:v>
                </c:pt>
                <c:pt idx="143">
                  <c:v>92.147077999999993</c:v>
                </c:pt>
                <c:pt idx="144">
                  <c:v>92.229408000000006</c:v>
                </c:pt>
                <c:pt idx="145">
                  <c:v>92.317083999999994</c:v>
                </c:pt>
                <c:pt idx="146">
                  <c:v>92.360533000000004</c:v>
                </c:pt>
                <c:pt idx="147">
                  <c:v>92.350851000000006</c:v>
                </c:pt>
                <c:pt idx="148">
                  <c:v>92.290806000000003</c:v>
                </c:pt>
                <c:pt idx="149">
                  <c:v>92.175062999999994</c:v>
                </c:pt>
                <c:pt idx="150">
                  <c:v>92.066497999999996</c:v>
                </c:pt>
                <c:pt idx="151">
                  <c:v>92.022294000000002</c:v>
                </c:pt>
                <c:pt idx="152">
                  <c:v>92.038476000000003</c:v>
                </c:pt>
                <c:pt idx="153">
                  <c:v>92.083010999999999</c:v>
                </c:pt>
                <c:pt idx="154">
                  <c:v>92.126457000000002</c:v>
                </c:pt>
                <c:pt idx="155">
                  <c:v>92.149904000000006</c:v>
                </c:pt>
                <c:pt idx="156">
                  <c:v>92.147481999999997</c:v>
                </c:pt>
                <c:pt idx="157">
                  <c:v>92.132611999999995</c:v>
                </c:pt>
                <c:pt idx="158">
                  <c:v>92.126142000000002</c:v>
                </c:pt>
                <c:pt idx="159">
                  <c:v>92.138446000000002</c:v>
                </c:pt>
                <c:pt idx="160">
                  <c:v>92.153460999999993</c:v>
                </c:pt>
                <c:pt idx="161">
                  <c:v>92.131611000000007</c:v>
                </c:pt>
                <c:pt idx="162">
                  <c:v>92.053325000000001</c:v>
                </c:pt>
                <c:pt idx="163">
                  <c:v>91.951835000000003</c:v>
                </c:pt>
                <c:pt idx="164">
                  <c:v>91.872018999999995</c:v>
                </c:pt>
                <c:pt idx="165">
                  <c:v>91.838885000000005</c:v>
                </c:pt>
                <c:pt idx="166">
                  <c:v>91.854930999999993</c:v>
                </c:pt>
                <c:pt idx="167">
                  <c:v>91.899574000000001</c:v>
                </c:pt>
                <c:pt idx="168">
                  <c:v>91.942203000000006</c:v>
                </c:pt>
                <c:pt idx="169">
                  <c:v>91.965864999999994</c:v>
                </c:pt>
                <c:pt idx="170">
                  <c:v>91.975836000000001</c:v>
                </c:pt>
                <c:pt idx="171">
                  <c:v>91.988144000000005</c:v>
                </c:pt>
                <c:pt idx="172">
                  <c:v>92.009732</c:v>
                </c:pt>
                <c:pt idx="173">
                  <c:v>92.031497000000002</c:v>
                </c:pt>
                <c:pt idx="174">
                  <c:v>92.039415000000005</c:v>
                </c:pt>
                <c:pt idx="175">
                  <c:v>92.029411999999994</c:v>
                </c:pt>
                <c:pt idx="176">
                  <c:v>92.012073999999998</c:v>
                </c:pt>
                <c:pt idx="177">
                  <c:v>92.002474000000007</c:v>
                </c:pt>
                <c:pt idx="178">
                  <c:v>91.995963000000003</c:v>
                </c:pt>
                <c:pt idx="179">
                  <c:v>91.990460999999996</c:v>
                </c:pt>
                <c:pt idx="180">
                  <c:v>91.992527999999993</c:v>
                </c:pt>
                <c:pt idx="181">
                  <c:v>91.982235000000003</c:v>
                </c:pt>
                <c:pt idx="182">
                  <c:v>91.968224000000006</c:v>
                </c:pt>
                <c:pt idx="183">
                  <c:v>91.980300999999997</c:v>
                </c:pt>
                <c:pt idx="184">
                  <c:v>92.023047000000005</c:v>
                </c:pt>
                <c:pt idx="185">
                  <c:v>92.070130000000006</c:v>
                </c:pt>
                <c:pt idx="186">
                  <c:v>92.084958</c:v>
                </c:pt>
                <c:pt idx="187">
                  <c:v>92.075747000000007</c:v>
                </c:pt>
                <c:pt idx="188">
                  <c:v>92.079651999999996</c:v>
                </c:pt>
                <c:pt idx="189">
                  <c:v>92.098541999999995</c:v>
                </c:pt>
                <c:pt idx="190">
                  <c:v>92.100587000000004</c:v>
                </c:pt>
                <c:pt idx="191">
                  <c:v>92.061892999999998</c:v>
                </c:pt>
                <c:pt idx="192">
                  <c:v>91.992761000000002</c:v>
                </c:pt>
                <c:pt idx="193">
                  <c:v>91.934229000000002</c:v>
                </c:pt>
                <c:pt idx="194">
                  <c:v>91.907516000000001</c:v>
                </c:pt>
                <c:pt idx="195">
                  <c:v>91.884996999999998</c:v>
                </c:pt>
                <c:pt idx="196">
                  <c:v>91.848748999999998</c:v>
                </c:pt>
                <c:pt idx="197">
                  <c:v>91.813586000000001</c:v>
                </c:pt>
                <c:pt idx="198">
                  <c:v>91.804687999999999</c:v>
                </c:pt>
                <c:pt idx="199">
                  <c:v>91.845298</c:v>
                </c:pt>
                <c:pt idx="200">
                  <c:v>91.894403999999994</c:v>
                </c:pt>
                <c:pt idx="201">
                  <c:v>91.900165999999999</c:v>
                </c:pt>
                <c:pt idx="202">
                  <c:v>91.886142000000007</c:v>
                </c:pt>
                <c:pt idx="203">
                  <c:v>91.887446999999995</c:v>
                </c:pt>
                <c:pt idx="204">
                  <c:v>91.902443000000005</c:v>
                </c:pt>
                <c:pt idx="205">
                  <c:v>91.907831000000002</c:v>
                </c:pt>
                <c:pt idx="206">
                  <c:v>91.894007000000002</c:v>
                </c:pt>
                <c:pt idx="207">
                  <c:v>91.877758999999998</c:v>
                </c:pt>
                <c:pt idx="208">
                  <c:v>91.874105</c:v>
                </c:pt>
                <c:pt idx="209">
                  <c:v>91.875325000000004</c:v>
                </c:pt>
                <c:pt idx="210">
                  <c:v>91.867039000000005</c:v>
                </c:pt>
                <c:pt idx="211">
                  <c:v>91.848907999999994</c:v>
                </c:pt>
                <c:pt idx="212">
                  <c:v>91.835280999999995</c:v>
                </c:pt>
                <c:pt idx="213">
                  <c:v>91.843097999999998</c:v>
                </c:pt>
                <c:pt idx="214">
                  <c:v>91.880194000000003</c:v>
                </c:pt>
                <c:pt idx="215">
                  <c:v>91.934577000000004</c:v>
                </c:pt>
                <c:pt idx="216">
                  <c:v>91.974446</c:v>
                </c:pt>
                <c:pt idx="217">
                  <c:v>91.970044000000001</c:v>
                </c:pt>
                <c:pt idx="218">
                  <c:v>91.917511000000005</c:v>
                </c:pt>
                <c:pt idx="219">
                  <c:v>91.841931000000002</c:v>
                </c:pt>
                <c:pt idx="220">
                  <c:v>91.783524999999997</c:v>
                </c:pt>
                <c:pt idx="221">
                  <c:v>91.776364000000001</c:v>
                </c:pt>
                <c:pt idx="222">
                  <c:v>91.816158000000001</c:v>
                </c:pt>
                <c:pt idx="223">
                  <c:v>91.869418999999994</c:v>
                </c:pt>
                <c:pt idx="224">
                  <c:v>91.912606999999994</c:v>
                </c:pt>
                <c:pt idx="225">
                  <c:v>91.934173999999999</c:v>
                </c:pt>
                <c:pt idx="226">
                  <c:v>91.919940999999994</c:v>
                </c:pt>
                <c:pt idx="227">
                  <c:v>91.863125999999994</c:v>
                </c:pt>
                <c:pt idx="228">
                  <c:v>91.780649999999994</c:v>
                </c:pt>
                <c:pt idx="229">
                  <c:v>91.706614000000002</c:v>
                </c:pt>
                <c:pt idx="230">
                  <c:v>91.665342999999993</c:v>
                </c:pt>
                <c:pt idx="231">
                  <c:v>91.654442000000003</c:v>
                </c:pt>
                <c:pt idx="232">
                  <c:v>91.662983999999994</c:v>
                </c:pt>
                <c:pt idx="233">
                  <c:v>91.69896</c:v>
                </c:pt>
                <c:pt idx="234">
                  <c:v>91.769281000000007</c:v>
                </c:pt>
                <c:pt idx="235">
                  <c:v>91.846474999999998</c:v>
                </c:pt>
                <c:pt idx="236">
                  <c:v>91.885627999999997</c:v>
                </c:pt>
                <c:pt idx="237">
                  <c:v>91.869058999999993</c:v>
                </c:pt>
                <c:pt idx="238">
                  <c:v>91.816096999999999</c:v>
                </c:pt>
                <c:pt idx="239">
                  <c:v>91.749689000000004</c:v>
                </c:pt>
                <c:pt idx="240">
                  <c:v>91.680476999999996</c:v>
                </c:pt>
                <c:pt idx="241">
                  <c:v>91.638413999999997</c:v>
                </c:pt>
                <c:pt idx="242">
                  <c:v>91.661693999999997</c:v>
                </c:pt>
                <c:pt idx="243">
                  <c:v>91.744765999999998</c:v>
                </c:pt>
                <c:pt idx="244">
                  <c:v>91.845130999999995</c:v>
                </c:pt>
                <c:pt idx="245">
                  <c:v>91.929002999999994</c:v>
                </c:pt>
                <c:pt idx="246">
                  <c:v>91.985747000000003</c:v>
                </c:pt>
                <c:pt idx="247">
                  <c:v>91.999959000000004</c:v>
                </c:pt>
                <c:pt idx="248">
                  <c:v>91.941529000000003</c:v>
                </c:pt>
                <c:pt idx="249">
                  <c:v>91.844376999999994</c:v>
                </c:pt>
                <c:pt idx="250">
                  <c:v>91.828209999999999</c:v>
                </c:pt>
                <c:pt idx="251">
                  <c:v>91.918828000000005</c:v>
                </c:pt>
                <c:pt idx="252">
                  <c:v>92.031982999999997</c:v>
                </c:pt>
                <c:pt idx="253">
                  <c:v>92.087524000000002</c:v>
                </c:pt>
                <c:pt idx="254">
                  <c:v>92.033516000000006</c:v>
                </c:pt>
                <c:pt idx="255">
                  <c:v>91.888120999999998</c:v>
                </c:pt>
                <c:pt idx="256">
                  <c:v>91.787499999999994</c:v>
                </c:pt>
                <c:pt idx="257">
                  <c:v>91.788951999999995</c:v>
                </c:pt>
                <c:pt idx="258">
                  <c:v>91.827624</c:v>
                </c:pt>
                <c:pt idx="259">
                  <c:v>91.892977999999999</c:v>
                </c:pt>
                <c:pt idx="260">
                  <c:v>91.985810000000001</c:v>
                </c:pt>
                <c:pt idx="261">
                  <c:v>92.061629999999994</c:v>
                </c:pt>
                <c:pt idx="262">
                  <c:v>92.069239999999994</c:v>
                </c:pt>
                <c:pt idx="263">
                  <c:v>91.992711999999997</c:v>
                </c:pt>
                <c:pt idx="264">
                  <c:v>91.878974999999997</c:v>
                </c:pt>
                <c:pt idx="265">
                  <c:v>91.826201999999995</c:v>
                </c:pt>
                <c:pt idx="266">
                  <c:v>91.865925000000004</c:v>
                </c:pt>
                <c:pt idx="267">
                  <c:v>91.929737000000003</c:v>
                </c:pt>
                <c:pt idx="268">
                  <c:v>91.966678999999999</c:v>
                </c:pt>
                <c:pt idx="269">
                  <c:v>91.973628000000005</c:v>
                </c:pt>
                <c:pt idx="270">
                  <c:v>91.967264999999998</c:v>
                </c:pt>
                <c:pt idx="271">
                  <c:v>91.972166000000001</c:v>
                </c:pt>
                <c:pt idx="272">
                  <c:v>92.004362</c:v>
                </c:pt>
                <c:pt idx="273">
                  <c:v>92.051620999999997</c:v>
                </c:pt>
                <c:pt idx="274">
                  <c:v>92.085728000000003</c:v>
                </c:pt>
                <c:pt idx="275">
                  <c:v>92.096222999999995</c:v>
                </c:pt>
                <c:pt idx="276">
                  <c:v>92.100533999999996</c:v>
                </c:pt>
                <c:pt idx="277">
                  <c:v>92.113765000000001</c:v>
                </c:pt>
                <c:pt idx="278">
                  <c:v>92.121277000000006</c:v>
                </c:pt>
                <c:pt idx="279">
                  <c:v>92.094052000000005</c:v>
                </c:pt>
                <c:pt idx="280">
                  <c:v>92.022289999999998</c:v>
                </c:pt>
                <c:pt idx="281">
                  <c:v>91.926649999999995</c:v>
                </c:pt>
                <c:pt idx="282">
                  <c:v>91.840333000000001</c:v>
                </c:pt>
                <c:pt idx="283">
                  <c:v>91.788751000000005</c:v>
                </c:pt>
                <c:pt idx="284">
                  <c:v>91.784974000000005</c:v>
                </c:pt>
                <c:pt idx="285">
                  <c:v>91.842985999999996</c:v>
                </c:pt>
                <c:pt idx="286">
                  <c:v>91.973039</c:v>
                </c:pt>
                <c:pt idx="287">
                  <c:v>92.144149999999996</c:v>
                </c:pt>
                <c:pt idx="288">
                  <c:v>92.266036999999997</c:v>
                </c:pt>
                <c:pt idx="289">
                  <c:v>92.267820999999998</c:v>
                </c:pt>
                <c:pt idx="290">
                  <c:v>92.186836</c:v>
                </c:pt>
                <c:pt idx="291">
                  <c:v>92.095220999999995</c:v>
                </c:pt>
                <c:pt idx="292">
                  <c:v>92.02225</c:v>
                </c:pt>
                <c:pt idx="293">
                  <c:v>91.963746999999998</c:v>
                </c:pt>
                <c:pt idx="294">
                  <c:v>91.909965</c:v>
                </c:pt>
                <c:pt idx="295">
                  <c:v>91.864710000000002</c:v>
                </c:pt>
                <c:pt idx="296">
                  <c:v>91.845147999999995</c:v>
                </c:pt>
                <c:pt idx="297">
                  <c:v>91.863086999999993</c:v>
                </c:pt>
                <c:pt idx="298">
                  <c:v>91.904196999999996</c:v>
                </c:pt>
                <c:pt idx="299">
                  <c:v>91.935821000000004</c:v>
                </c:pt>
                <c:pt idx="300">
                  <c:v>91.934589000000003</c:v>
                </c:pt>
                <c:pt idx="301">
                  <c:v>91.903178999999994</c:v>
                </c:pt>
                <c:pt idx="302">
                  <c:v>91.861092999999997</c:v>
                </c:pt>
                <c:pt idx="303">
                  <c:v>91.825953999999996</c:v>
                </c:pt>
                <c:pt idx="304">
                  <c:v>91.805381999999994</c:v>
                </c:pt>
                <c:pt idx="305">
                  <c:v>91.804891999999995</c:v>
                </c:pt>
                <c:pt idx="306">
                  <c:v>91.83493</c:v>
                </c:pt>
                <c:pt idx="307">
                  <c:v>91.902964999999995</c:v>
                </c:pt>
                <c:pt idx="308">
                  <c:v>91.998487999999995</c:v>
                </c:pt>
                <c:pt idx="309">
                  <c:v>92.083968999999996</c:v>
                </c:pt>
                <c:pt idx="310">
                  <c:v>92.100110999999998</c:v>
                </c:pt>
                <c:pt idx="311">
                  <c:v>92.018921000000006</c:v>
                </c:pt>
                <c:pt idx="312">
                  <c:v>91.888037999999995</c:v>
                </c:pt>
                <c:pt idx="313">
                  <c:v>91.764543000000003</c:v>
                </c:pt>
                <c:pt idx="314">
                  <c:v>91.677267000000001</c:v>
                </c:pt>
                <c:pt idx="315">
                  <c:v>91.636730999999997</c:v>
                </c:pt>
                <c:pt idx="316">
                  <c:v>91.628180999999998</c:v>
                </c:pt>
                <c:pt idx="317">
                  <c:v>91.622180999999998</c:v>
                </c:pt>
                <c:pt idx="318">
                  <c:v>91.609504000000001</c:v>
                </c:pt>
                <c:pt idx="319">
                  <c:v>91.614636000000004</c:v>
                </c:pt>
                <c:pt idx="320">
                  <c:v>91.660601</c:v>
                </c:pt>
                <c:pt idx="321">
                  <c:v>91.725921999999997</c:v>
                </c:pt>
                <c:pt idx="322">
                  <c:v>91.757621</c:v>
                </c:pt>
                <c:pt idx="323">
                  <c:v>91.720239000000007</c:v>
                </c:pt>
                <c:pt idx="324">
                  <c:v>91.650429000000003</c:v>
                </c:pt>
                <c:pt idx="325">
                  <c:v>91.641889000000006</c:v>
                </c:pt>
                <c:pt idx="326">
                  <c:v>91.677255000000002</c:v>
                </c:pt>
                <c:pt idx="327">
                  <c:v>91.684753000000001</c:v>
                </c:pt>
                <c:pt idx="328">
                  <c:v>91.664416000000003</c:v>
                </c:pt>
                <c:pt idx="329">
                  <c:v>91.603926999999999</c:v>
                </c:pt>
                <c:pt idx="330">
                  <c:v>91.493534999999994</c:v>
                </c:pt>
                <c:pt idx="331">
                  <c:v>91.404267000000004</c:v>
                </c:pt>
                <c:pt idx="332">
                  <c:v>91.371745000000004</c:v>
                </c:pt>
                <c:pt idx="333">
                  <c:v>91.377251999999999</c:v>
                </c:pt>
                <c:pt idx="334">
                  <c:v>91.409559999999999</c:v>
                </c:pt>
                <c:pt idx="335">
                  <c:v>91.45241</c:v>
                </c:pt>
                <c:pt idx="336">
                  <c:v>91.488061000000002</c:v>
                </c:pt>
                <c:pt idx="337">
                  <c:v>91.510120999999998</c:v>
                </c:pt>
                <c:pt idx="338">
                  <c:v>91.516214000000005</c:v>
                </c:pt>
                <c:pt idx="339">
                  <c:v>91.495620000000002</c:v>
                </c:pt>
                <c:pt idx="340">
                  <c:v>91.43562</c:v>
                </c:pt>
                <c:pt idx="341">
                  <c:v>91.340399000000005</c:v>
                </c:pt>
                <c:pt idx="342">
                  <c:v>91.244279000000006</c:v>
                </c:pt>
                <c:pt idx="343">
                  <c:v>91.199714999999998</c:v>
                </c:pt>
                <c:pt idx="344">
                  <c:v>91.233323999999996</c:v>
                </c:pt>
                <c:pt idx="345">
                  <c:v>91.304768999999993</c:v>
                </c:pt>
                <c:pt idx="346">
                  <c:v>91.359543000000002</c:v>
                </c:pt>
                <c:pt idx="347">
                  <c:v>91.390620999999996</c:v>
                </c:pt>
                <c:pt idx="348">
                  <c:v>91.403651999999994</c:v>
                </c:pt>
                <c:pt idx="349">
                  <c:v>91.366257000000004</c:v>
                </c:pt>
                <c:pt idx="350">
                  <c:v>91.267257999999998</c:v>
                </c:pt>
                <c:pt idx="351">
                  <c:v>91.219555</c:v>
                </c:pt>
                <c:pt idx="352">
                  <c:v>91.276848000000001</c:v>
                </c:pt>
                <c:pt idx="353">
                  <c:v>91.326825999999997</c:v>
                </c:pt>
                <c:pt idx="354">
                  <c:v>91.302762999999999</c:v>
                </c:pt>
                <c:pt idx="355">
                  <c:v>91.225562999999994</c:v>
                </c:pt>
                <c:pt idx="356">
                  <c:v>91.139439999999993</c:v>
                </c:pt>
                <c:pt idx="357">
                  <c:v>91.077038999999999</c:v>
                </c:pt>
                <c:pt idx="358">
                  <c:v>91.044843</c:v>
                </c:pt>
                <c:pt idx="359">
                  <c:v>91.024922000000004</c:v>
                </c:pt>
                <c:pt idx="360">
                  <c:v>90.993512999999993</c:v>
                </c:pt>
                <c:pt idx="361">
                  <c:v>90.945485000000005</c:v>
                </c:pt>
                <c:pt idx="362">
                  <c:v>90.897576000000001</c:v>
                </c:pt>
                <c:pt idx="363">
                  <c:v>90.870092</c:v>
                </c:pt>
                <c:pt idx="364">
                  <c:v>90.872950000000003</c:v>
                </c:pt>
                <c:pt idx="365">
                  <c:v>90.900437999999994</c:v>
                </c:pt>
                <c:pt idx="366">
                  <c:v>90.931089999999998</c:v>
                </c:pt>
                <c:pt idx="367">
                  <c:v>90.938408999999993</c:v>
                </c:pt>
                <c:pt idx="368">
                  <c:v>90.912598000000003</c:v>
                </c:pt>
                <c:pt idx="369">
                  <c:v>90.867351999999997</c:v>
                </c:pt>
                <c:pt idx="370">
                  <c:v>90.820887999999997</c:v>
                </c:pt>
                <c:pt idx="371">
                  <c:v>90.798308000000006</c:v>
                </c:pt>
                <c:pt idx="372">
                  <c:v>90.807490999999999</c:v>
                </c:pt>
                <c:pt idx="373">
                  <c:v>90.788974999999994</c:v>
                </c:pt>
                <c:pt idx="374">
                  <c:v>90.727115999999995</c:v>
                </c:pt>
                <c:pt idx="375">
                  <c:v>90.673992999999996</c:v>
                </c:pt>
                <c:pt idx="376">
                  <c:v>90.655223000000007</c:v>
                </c:pt>
                <c:pt idx="377">
                  <c:v>90.655108999999996</c:v>
                </c:pt>
                <c:pt idx="378">
                  <c:v>90.648777999999993</c:v>
                </c:pt>
                <c:pt idx="379">
                  <c:v>90.620966999999993</c:v>
                </c:pt>
                <c:pt idx="380">
                  <c:v>90.575348000000005</c:v>
                </c:pt>
                <c:pt idx="381">
                  <c:v>90.541467999999995</c:v>
                </c:pt>
                <c:pt idx="382">
                  <c:v>90.535753</c:v>
                </c:pt>
                <c:pt idx="383">
                  <c:v>90.527392000000006</c:v>
                </c:pt>
                <c:pt idx="384">
                  <c:v>90.482758000000004</c:v>
                </c:pt>
                <c:pt idx="385">
                  <c:v>90.395574999999994</c:v>
                </c:pt>
                <c:pt idx="386">
                  <c:v>90.287495000000007</c:v>
                </c:pt>
                <c:pt idx="387">
                  <c:v>90.198543000000001</c:v>
                </c:pt>
                <c:pt idx="388">
                  <c:v>90.146258000000003</c:v>
                </c:pt>
                <c:pt idx="389">
                  <c:v>90.110843000000003</c:v>
                </c:pt>
                <c:pt idx="390">
                  <c:v>90.073076999999998</c:v>
                </c:pt>
                <c:pt idx="391">
                  <c:v>90.039114999999995</c:v>
                </c:pt>
                <c:pt idx="392">
                  <c:v>90.028953999999999</c:v>
                </c:pt>
                <c:pt idx="393">
                  <c:v>90.041144000000003</c:v>
                </c:pt>
                <c:pt idx="394">
                  <c:v>90.050413000000006</c:v>
                </c:pt>
                <c:pt idx="395">
                  <c:v>90.049621999999999</c:v>
                </c:pt>
                <c:pt idx="396">
                  <c:v>90.056837999999999</c:v>
                </c:pt>
                <c:pt idx="397">
                  <c:v>90.084153000000001</c:v>
                </c:pt>
                <c:pt idx="398">
                  <c:v>90.115021999999996</c:v>
                </c:pt>
                <c:pt idx="399">
                  <c:v>90.111985000000004</c:v>
                </c:pt>
                <c:pt idx="400">
                  <c:v>90.053318000000004</c:v>
                </c:pt>
                <c:pt idx="401">
                  <c:v>89.960116999999997</c:v>
                </c:pt>
                <c:pt idx="402">
                  <c:v>89.877944999999997</c:v>
                </c:pt>
                <c:pt idx="403">
                  <c:v>89.832644999999999</c:v>
                </c:pt>
                <c:pt idx="404">
                  <c:v>89.810447999999994</c:v>
                </c:pt>
                <c:pt idx="405">
                  <c:v>89.775660999999999</c:v>
                </c:pt>
                <c:pt idx="406">
                  <c:v>89.711247999999998</c:v>
                </c:pt>
                <c:pt idx="407">
                  <c:v>89.632138999999995</c:v>
                </c:pt>
                <c:pt idx="408">
                  <c:v>89.566740999999993</c:v>
                </c:pt>
                <c:pt idx="409">
                  <c:v>89.537395000000004</c:v>
                </c:pt>
                <c:pt idx="410">
                  <c:v>89.552104999999997</c:v>
                </c:pt>
                <c:pt idx="411">
                  <c:v>89.595217000000005</c:v>
                </c:pt>
                <c:pt idx="412">
                  <c:v>89.628971000000007</c:v>
                </c:pt>
                <c:pt idx="413">
                  <c:v>89.617915999999994</c:v>
                </c:pt>
                <c:pt idx="414">
                  <c:v>89.546244000000002</c:v>
                </c:pt>
                <c:pt idx="415">
                  <c:v>89.423738999999998</c:v>
                </c:pt>
                <c:pt idx="416">
                  <c:v>89.288351000000006</c:v>
                </c:pt>
                <c:pt idx="417">
                  <c:v>89.177279999999996</c:v>
                </c:pt>
                <c:pt idx="418">
                  <c:v>89.100177000000002</c:v>
                </c:pt>
                <c:pt idx="419">
                  <c:v>89.043300000000002</c:v>
                </c:pt>
                <c:pt idx="420">
                  <c:v>88.989817000000002</c:v>
                </c:pt>
                <c:pt idx="421">
                  <c:v>88.934499000000002</c:v>
                </c:pt>
                <c:pt idx="422">
                  <c:v>88.882084000000006</c:v>
                </c:pt>
                <c:pt idx="423">
                  <c:v>88.837524999999999</c:v>
                </c:pt>
                <c:pt idx="424">
                  <c:v>88.804221999999996</c:v>
                </c:pt>
                <c:pt idx="425">
                  <c:v>88.788419000000005</c:v>
                </c:pt>
                <c:pt idx="426">
                  <c:v>88.795659999999998</c:v>
                </c:pt>
                <c:pt idx="427">
                  <c:v>88.819770000000005</c:v>
                </c:pt>
                <c:pt idx="428">
                  <c:v>88.842917999999997</c:v>
                </c:pt>
                <c:pt idx="429">
                  <c:v>88.84948</c:v>
                </c:pt>
                <c:pt idx="430">
                  <c:v>88.837705999999997</c:v>
                </c:pt>
                <c:pt idx="431">
                  <c:v>88.816443000000007</c:v>
                </c:pt>
                <c:pt idx="432">
                  <c:v>88.796728999999999</c:v>
                </c:pt>
                <c:pt idx="433">
                  <c:v>88.789507</c:v>
                </c:pt>
                <c:pt idx="434">
                  <c:v>88.790204000000003</c:v>
                </c:pt>
                <c:pt idx="435">
                  <c:v>88.771716999999995</c:v>
                </c:pt>
                <c:pt idx="436">
                  <c:v>88.723483999999999</c:v>
                </c:pt>
                <c:pt idx="437">
                  <c:v>88.657769999999999</c:v>
                </c:pt>
                <c:pt idx="438">
                  <c:v>88.586237999999994</c:v>
                </c:pt>
                <c:pt idx="439">
                  <c:v>88.519075000000001</c:v>
                </c:pt>
                <c:pt idx="440">
                  <c:v>88.469324</c:v>
                </c:pt>
                <c:pt idx="441">
                  <c:v>88.440275999999997</c:v>
                </c:pt>
                <c:pt idx="442">
                  <c:v>88.417141000000001</c:v>
                </c:pt>
                <c:pt idx="443">
                  <c:v>88.381788999999998</c:v>
                </c:pt>
                <c:pt idx="444">
                  <c:v>88.331365000000005</c:v>
                </c:pt>
                <c:pt idx="445">
                  <c:v>88.279510000000002</c:v>
                </c:pt>
                <c:pt idx="446">
                  <c:v>88.24194</c:v>
                </c:pt>
                <c:pt idx="447">
                  <c:v>88.221632</c:v>
                </c:pt>
                <c:pt idx="448">
                  <c:v>88.207637000000005</c:v>
                </c:pt>
                <c:pt idx="449">
                  <c:v>88.188012000000001</c:v>
                </c:pt>
                <c:pt idx="450">
                  <c:v>88.161350999999996</c:v>
                </c:pt>
                <c:pt idx="451">
                  <c:v>88.133754999999994</c:v>
                </c:pt>
                <c:pt idx="452">
                  <c:v>88.107848000000004</c:v>
                </c:pt>
                <c:pt idx="453">
                  <c:v>88.082323000000002</c:v>
                </c:pt>
                <c:pt idx="454">
                  <c:v>88.061048</c:v>
                </c:pt>
                <c:pt idx="455">
                  <c:v>88.047438999999997</c:v>
                </c:pt>
                <c:pt idx="456">
                  <c:v>88.031136000000004</c:v>
                </c:pt>
                <c:pt idx="457">
                  <c:v>87.999713999999997</c:v>
                </c:pt>
                <c:pt idx="458">
                  <c:v>87.955179999999999</c:v>
                </c:pt>
                <c:pt idx="459">
                  <c:v>87.907893000000001</c:v>
                </c:pt>
                <c:pt idx="460">
                  <c:v>87.860367999999994</c:v>
                </c:pt>
                <c:pt idx="461">
                  <c:v>87.805565000000001</c:v>
                </c:pt>
                <c:pt idx="462">
                  <c:v>87.742549999999994</c:v>
                </c:pt>
                <c:pt idx="463">
                  <c:v>87.688111000000006</c:v>
                </c:pt>
                <c:pt idx="464">
                  <c:v>87.661911000000003</c:v>
                </c:pt>
                <c:pt idx="465">
                  <c:v>87.658322999999996</c:v>
                </c:pt>
                <c:pt idx="466">
                  <c:v>87.650003999999996</c:v>
                </c:pt>
                <c:pt idx="467">
                  <c:v>87.619337999999999</c:v>
                </c:pt>
                <c:pt idx="468">
                  <c:v>87.576119000000006</c:v>
                </c:pt>
                <c:pt idx="469">
                  <c:v>87.544549000000004</c:v>
                </c:pt>
                <c:pt idx="470">
                  <c:v>87.539400999999998</c:v>
                </c:pt>
                <c:pt idx="471">
                  <c:v>87.552465999999995</c:v>
                </c:pt>
                <c:pt idx="472">
                  <c:v>87.561133999999996</c:v>
                </c:pt>
                <c:pt idx="473">
                  <c:v>87.547639000000004</c:v>
                </c:pt>
                <c:pt idx="474">
                  <c:v>87.507835999999998</c:v>
                </c:pt>
                <c:pt idx="475">
                  <c:v>87.445995999999994</c:v>
                </c:pt>
                <c:pt idx="476">
                  <c:v>87.369246000000004</c:v>
                </c:pt>
                <c:pt idx="477">
                  <c:v>87.288177000000005</c:v>
                </c:pt>
                <c:pt idx="478">
                  <c:v>87.216059000000001</c:v>
                </c:pt>
                <c:pt idx="479">
                  <c:v>87.163718000000003</c:v>
                </c:pt>
                <c:pt idx="480">
                  <c:v>87.135219000000006</c:v>
                </c:pt>
                <c:pt idx="481">
                  <c:v>87.125838999999999</c:v>
                </c:pt>
                <c:pt idx="482">
                  <c:v>87.124770999999996</c:v>
                </c:pt>
                <c:pt idx="483">
                  <c:v>87.123425999999995</c:v>
                </c:pt>
                <c:pt idx="484">
                  <c:v>87.119900999999999</c:v>
                </c:pt>
                <c:pt idx="485">
                  <c:v>87.112537000000003</c:v>
                </c:pt>
                <c:pt idx="486">
                  <c:v>87.094099</c:v>
                </c:pt>
                <c:pt idx="487">
                  <c:v>87.056839999999994</c:v>
                </c:pt>
                <c:pt idx="488">
                  <c:v>87.001338000000004</c:v>
                </c:pt>
                <c:pt idx="489">
                  <c:v>86.934867999999994</c:v>
                </c:pt>
                <c:pt idx="490">
                  <c:v>86.864503999999997</c:v>
                </c:pt>
                <c:pt idx="491">
                  <c:v>86.798497999999995</c:v>
                </c:pt>
                <c:pt idx="492">
                  <c:v>86.750853000000006</c:v>
                </c:pt>
                <c:pt idx="493">
                  <c:v>86.734752999999998</c:v>
                </c:pt>
                <c:pt idx="494">
                  <c:v>86.748739999999998</c:v>
                </c:pt>
                <c:pt idx="495">
                  <c:v>86.770100999999997</c:v>
                </c:pt>
                <c:pt idx="496">
                  <c:v>86.769593</c:v>
                </c:pt>
                <c:pt idx="497">
                  <c:v>86.742902000000001</c:v>
                </c:pt>
                <c:pt idx="498">
                  <c:v>86.715275000000005</c:v>
                </c:pt>
                <c:pt idx="499">
                  <c:v>86.706976999999995</c:v>
                </c:pt>
                <c:pt idx="500">
                  <c:v>86.713256999999999</c:v>
                </c:pt>
                <c:pt idx="501">
                  <c:v>86.716286999999994</c:v>
                </c:pt>
                <c:pt idx="502">
                  <c:v>86.700276000000002</c:v>
                </c:pt>
                <c:pt idx="503">
                  <c:v>86.656620000000004</c:v>
                </c:pt>
                <c:pt idx="504">
                  <c:v>86.584444000000005</c:v>
                </c:pt>
                <c:pt idx="505">
                  <c:v>86.490054000000001</c:v>
                </c:pt>
                <c:pt idx="506">
                  <c:v>86.386705000000006</c:v>
                </c:pt>
                <c:pt idx="507">
                  <c:v>86.294807000000006</c:v>
                </c:pt>
                <c:pt idx="508">
                  <c:v>86.238394</c:v>
                </c:pt>
                <c:pt idx="509">
                  <c:v>86.233310000000003</c:v>
                </c:pt>
                <c:pt idx="510">
                  <c:v>86.273043999999999</c:v>
                </c:pt>
                <c:pt idx="511">
                  <c:v>86.326301000000001</c:v>
                </c:pt>
                <c:pt idx="512">
                  <c:v>86.355283999999997</c:v>
                </c:pt>
                <c:pt idx="513">
                  <c:v>86.341718</c:v>
                </c:pt>
                <c:pt idx="514">
                  <c:v>86.295781000000005</c:v>
                </c:pt>
                <c:pt idx="515">
                  <c:v>86.243027999999995</c:v>
                </c:pt>
                <c:pt idx="516">
                  <c:v>86.207307999999998</c:v>
                </c:pt>
                <c:pt idx="517">
                  <c:v>86.200387000000006</c:v>
                </c:pt>
                <c:pt idx="518">
                  <c:v>86.215959999999995</c:v>
                </c:pt>
                <c:pt idx="519">
                  <c:v>86.231832999999995</c:v>
                </c:pt>
                <c:pt idx="520">
                  <c:v>86.225476999999998</c:v>
                </c:pt>
                <c:pt idx="521">
                  <c:v>86.188896999999997</c:v>
                </c:pt>
                <c:pt idx="522">
                  <c:v>86.127604000000005</c:v>
                </c:pt>
                <c:pt idx="523">
                  <c:v>86.051613000000003</c:v>
                </c:pt>
                <c:pt idx="524">
                  <c:v>85.973073999999997</c:v>
                </c:pt>
                <c:pt idx="525">
                  <c:v>85.908726000000001</c:v>
                </c:pt>
                <c:pt idx="526">
                  <c:v>85.874443999999997</c:v>
                </c:pt>
                <c:pt idx="527">
                  <c:v>85.872725000000003</c:v>
                </c:pt>
                <c:pt idx="528">
                  <c:v>85.888782000000006</c:v>
                </c:pt>
                <c:pt idx="529">
                  <c:v>85.900267999999997</c:v>
                </c:pt>
                <c:pt idx="530">
                  <c:v>85.890440999999996</c:v>
                </c:pt>
                <c:pt idx="531">
                  <c:v>85.856567999999996</c:v>
                </c:pt>
                <c:pt idx="532">
                  <c:v>85.810975999999997</c:v>
                </c:pt>
                <c:pt idx="533">
                  <c:v>85.772964999999999</c:v>
                </c:pt>
                <c:pt idx="534">
                  <c:v>85.753444000000002</c:v>
                </c:pt>
                <c:pt idx="535">
                  <c:v>85.746429000000006</c:v>
                </c:pt>
                <c:pt idx="536">
                  <c:v>85.738602999999998</c:v>
                </c:pt>
                <c:pt idx="537">
                  <c:v>85.724766000000002</c:v>
                </c:pt>
                <c:pt idx="538">
                  <c:v>85.708355999999995</c:v>
                </c:pt>
                <c:pt idx="539">
                  <c:v>85.687443999999999</c:v>
                </c:pt>
                <c:pt idx="540">
                  <c:v>85.650835999999998</c:v>
                </c:pt>
                <c:pt idx="541">
                  <c:v>85.593953999999997</c:v>
                </c:pt>
                <c:pt idx="542">
                  <c:v>85.530779999999993</c:v>
                </c:pt>
                <c:pt idx="543">
                  <c:v>85.482467999999997</c:v>
                </c:pt>
                <c:pt idx="544">
                  <c:v>85.457550999999995</c:v>
                </c:pt>
                <c:pt idx="545">
                  <c:v>85.449358000000004</c:v>
                </c:pt>
                <c:pt idx="546">
                  <c:v>85.449910000000003</c:v>
                </c:pt>
                <c:pt idx="547">
                  <c:v>85.457359999999994</c:v>
                </c:pt>
                <c:pt idx="548">
                  <c:v>85.469738000000007</c:v>
                </c:pt>
                <c:pt idx="549">
                  <c:v>85.480462000000003</c:v>
                </c:pt>
                <c:pt idx="550">
                  <c:v>85.483834999999999</c:v>
                </c:pt>
                <c:pt idx="551">
                  <c:v>85.478099</c:v>
                </c:pt>
                <c:pt idx="552">
                  <c:v>85.459232999999998</c:v>
                </c:pt>
                <c:pt idx="553">
                  <c:v>85.419527000000002</c:v>
                </c:pt>
                <c:pt idx="554">
                  <c:v>85.359521000000001</c:v>
                </c:pt>
                <c:pt idx="555">
                  <c:v>85.295878999999999</c:v>
                </c:pt>
                <c:pt idx="556">
                  <c:v>85.250642999999997</c:v>
                </c:pt>
                <c:pt idx="557">
                  <c:v>85.233919</c:v>
                </c:pt>
                <c:pt idx="558">
                  <c:v>85.238028999999997</c:v>
                </c:pt>
                <c:pt idx="559">
                  <c:v>85.247450000000001</c:v>
                </c:pt>
                <c:pt idx="560">
                  <c:v>85.252827999999994</c:v>
                </c:pt>
                <c:pt idx="561">
                  <c:v>85.255125000000007</c:v>
                </c:pt>
                <c:pt idx="562">
                  <c:v>85.259955000000005</c:v>
                </c:pt>
                <c:pt idx="563">
                  <c:v>85.270309999999995</c:v>
                </c:pt>
                <c:pt idx="564">
                  <c:v>85.28313</c:v>
                </c:pt>
                <c:pt idx="565">
                  <c:v>85.291234000000003</c:v>
                </c:pt>
                <c:pt idx="566">
                  <c:v>85.289593999999994</c:v>
                </c:pt>
                <c:pt idx="567">
                  <c:v>85.279230999999996</c:v>
                </c:pt>
                <c:pt idx="568">
                  <c:v>85.264252999999997</c:v>
                </c:pt>
                <c:pt idx="569">
                  <c:v>85.246413000000004</c:v>
                </c:pt>
                <c:pt idx="570">
                  <c:v>85.225100999999995</c:v>
                </c:pt>
                <c:pt idx="571">
                  <c:v>85.200610999999995</c:v>
                </c:pt>
                <c:pt idx="572">
                  <c:v>85.173191000000003</c:v>
                </c:pt>
                <c:pt idx="573">
                  <c:v>85.139497000000006</c:v>
                </c:pt>
                <c:pt idx="574">
                  <c:v>85.094988999999998</c:v>
                </c:pt>
                <c:pt idx="575">
                  <c:v>85.042479999999998</c:v>
                </c:pt>
                <c:pt idx="576">
                  <c:v>84.995531</c:v>
                </c:pt>
                <c:pt idx="577">
                  <c:v>84.969919000000004</c:v>
                </c:pt>
                <c:pt idx="578">
                  <c:v>84.969237000000007</c:v>
                </c:pt>
                <c:pt idx="579">
                  <c:v>84.978628</c:v>
                </c:pt>
                <c:pt idx="580">
                  <c:v>84.976482000000004</c:v>
                </c:pt>
                <c:pt idx="581">
                  <c:v>84.954168999999993</c:v>
                </c:pt>
                <c:pt idx="582">
                  <c:v>84.922053000000005</c:v>
                </c:pt>
                <c:pt idx="583">
                  <c:v>84.896727999999996</c:v>
                </c:pt>
                <c:pt idx="584">
                  <c:v>84.886277000000007</c:v>
                </c:pt>
                <c:pt idx="585">
                  <c:v>84.888780999999994</c:v>
                </c:pt>
                <c:pt idx="586">
                  <c:v>84.900407999999999</c:v>
                </c:pt>
                <c:pt idx="587">
                  <c:v>84.917603</c:v>
                </c:pt>
                <c:pt idx="588">
                  <c:v>84.930586000000005</c:v>
                </c:pt>
                <c:pt idx="589">
                  <c:v>84.924316000000005</c:v>
                </c:pt>
                <c:pt idx="590">
                  <c:v>84.895205000000004</c:v>
                </c:pt>
                <c:pt idx="591">
                  <c:v>84.863155000000006</c:v>
                </c:pt>
                <c:pt idx="592">
                  <c:v>84.856502000000006</c:v>
                </c:pt>
                <c:pt idx="593">
                  <c:v>84.882248000000004</c:v>
                </c:pt>
                <c:pt idx="594">
                  <c:v>84.917587999999995</c:v>
                </c:pt>
                <c:pt idx="595">
                  <c:v>84.934449000000001</c:v>
                </c:pt>
                <c:pt idx="596">
                  <c:v>84.927469000000002</c:v>
                </c:pt>
                <c:pt idx="597">
                  <c:v>84.913148000000007</c:v>
                </c:pt>
                <c:pt idx="598">
                  <c:v>84.905225999999999</c:v>
                </c:pt>
                <c:pt idx="599">
                  <c:v>84.898394999999994</c:v>
                </c:pt>
                <c:pt idx="600">
                  <c:v>84.877740000000003</c:v>
                </c:pt>
                <c:pt idx="601">
                  <c:v>84.837917000000004</c:v>
                </c:pt>
                <c:pt idx="602">
                  <c:v>84.788616000000005</c:v>
                </c:pt>
                <c:pt idx="603">
                  <c:v>84.743605000000002</c:v>
                </c:pt>
                <c:pt idx="604">
                  <c:v>84.709391999999994</c:v>
                </c:pt>
                <c:pt idx="605">
                  <c:v>84.686610000000002</c:v>
                </c:pt>
                <c:pt idx="606">
                  <c:v>84.678308999999999</c:v>
                </c:pt>
                <c:pt idx="607">
                  <c:v>84.690237999999994</c:v>
                </c:pt>
                <c:pt idx="608">
                  <c:v>84.720247999999998</c:v>
                </c:pt>
                <c:pt idx="609">
                  <c:v>84.750759000000002</c:v>
                </c:pt>
                <c:pt idx="610">
                  <c:v>84.756800999999996</c:v>
                </c:pt>
                <c:pt idx="611">
                  <c:v>84.723253</c:v>
                </c:pt>
                <c:pt idx="612">
                  <c:v>84.656081999999998</c:v>
                </c:pt>
                <c:pt idx="613">
                  <c:v>84.579763</c:v>
                </c:pt>
                <c:pt idx="614">
                  <c:v>84.523302999999999</c:v>
                </c:pt>
                <c:pt idx="615">
                  <c:v>84.503057999999996</c:v>
                </c:pt>
                <c:pt idx="616">
                  <c:v>84.513930000000002</c:v>
                </c:pt>
                <c:pt idx="617">
                  <c:v>84.535415999999998</c:v>
                </c:pt>
                <c:pt idx="618">
                  <c:v>84.547223000000002</c:v>
                </c:pt>
                <c:pt idx="619">
                  <c:v>84.542049000000006</c:v>
                </c:pt>
                <c:pt idx="620">
                  <c:v>84.527353000000005</c:v>
                </c:pt>
                <c:pt idx="621">
                  <c:v>84.516962000000007</c:v>
                </c:pt>
                <c:pt idx="622">
                  <c:v>84.519037999999995</c:v>
                </c:pt>
                <c:pt idx="623">
                  <c:v>84.529771999999994</c:v>
                </c:pt>
                <c:pt idx="624">
                  <c:v>84.538281999999995</c:v>
                </c:pt>
                <c:pt idx="625">
                  <c:v>84.537617999999995</c:v>
                </c:pt>
                <c:pt idx="626">
                  <c:v>84.529270999999994</c:v>
                </c:pt>
                <c:pt idx="627">
                  <c:v>84.515861000000001</c:v>
                </c:pt>
                <c:pt idx="628">
                  <c:v>84.492165999999997</c:v>
                </c:pt>
                <c:pt idx="629">
                  <c:v>84.448486000000003</c:v>
                </c:pt>
                <c:pt idx="630">
                  <c:v>84.384870000000006</c:v>
                </c:pt>
                <c:pt idx="631">
                  <c:v>84.319377000000003</c:v>
                </c:pt>
                <c:pt idx="632">
                  <c:v>84.278318999999996</c:v>
                </c:pt>
                <c:pt idx="633">
                  <c:v>84.276535999999993</c:v>
                </c:pt>
                <c:pt idx="634">
                  <c:v>84.306689000000006</c:v>
                </c:pt>
                <c:pt idx="635">
                  <c:v>84.346520999999996</c:v>
                </c:pt>
                <c:pt idx="636">
                  <c:v>84.375229000000004</c:v>
                </c:pt>
                <c:pt idx="637">
                  <c:v>84.383555999999999</c:v>
                </c:pt>
                <c:pt idx="638">
                  <c:v>84.371953000000005</c:v>
                </c:pt>
                <c:pt idx="639">
                  <c:v>84.342751000000007</c:v>
                </c:pt>
                <c:pt idx="640">
                  <c:v>84.296408</c:v>
                </c:pt>
                <c:pt idx="641">
                  <c:v>84.236266999999998</c:v>
                </c:pt>
                <c:pt idx="642">
                  <c:v>84.175066000000001</c:v>
                </c:pt>
                <c:pt idx="643">
                  <c:v>84.132186000000004</c:v>
                </c:pt>
                <c:pt idx="644">
                  <c:v>84.121161999999998</c:v>
                </c:pt>
                <c:pt idx="645">
                  <c:v>84.140145000000004</c:v>
                </c:pt>
                <c:pt idx="646">
                  <c:v>84.175039999999996</c:v>
                </c:pt>
                <c:pt idx="647">
                  <c:v>84.209080999999998</c:v>
                </c:pt>
                <c:pt idx="648">
                  <c:v>84.227588999999995</c:v>
                </c:pt>
                <c:pt idx="649">
                  <c:v>84.219857000000005</c:v>
                </c:pt>
                <c:pt idx="650">
                  <c:v>84.185288</c:v>
                </c:pt>
                <c:pt idx="651">
                  <c:v>84.138553999999999</c:v>
                </c:pt>
                <c:pt idx="652">
                  <c:v>84.102463</c:v>
                </c:pt>
                <c:pt idx="653">
                  <c:v>84.091054</c:v>
                </c:pt>
                <c:pt idx="654">
                  <c:v>84.099879000000001</c:v>
                </c:pt>
                <c:pt idx="655">
                  <c:v>84.113710999999995</c:v>
                </c:pt>
                <c:pt idx="656">
                  <c:v>84.122510000000005</c:v>
                </c:pt>
                <c:pt idx="657">
                  <c:v>84.129019</c:v>
                </c:pt>
                <c:pt idx="658">
                  <c:v>84.141332000000006</c:v>
                </c:pt>
                <c:pt idx="659">
                  <c:v>84.159008999999998</c:v>
                </c:pt>
                <c:pt idx="660">
                  <c:v>84.168330999999995</c:v>
                </c:pt>
                <c:pt idx="661">
                  <c:v>84.153587999999999</c:v>
                </c:pt>
                <c:pt idx="662">
                  <c:v>84.113645000000005</c:v>
                </c:pt>
                <c:pt idx="663">
                  <c:v>84.064819999999997</c:v>
                </c:pt>
                <c:pt idx="664">
                  <c:v>84.025491000000002</c:v>
                </c:pt>
                <c:pt idx="665">
                  <c:v>84.000377999999998</c:v>
                </c:pt>
                <c:pt idx="666">
                  <c:v>83.982619999999997</c:v>
                </c:pt>
                <c:pt idx="667">
                  <c:v>83.96651</c:v>
                </c:pt>
                <c:pt idx="668">
                  <c:v>83.952727999999993</c:v>
                </c:pt>
                <c:pt idx="669">
                  <c:v>83.944556000000006</c:v>
                </c:pt>
                <c:pt idx="670">
                  <c:v>83.945105999999996</c:v>
                </c:pt>
                <c:pt idx="671">
                  <c:v>83.956304000000003</c:v>
                </c:pt>
                <c:pt idx="672">
                  <c:v>83.973990999999998</c:v>
                </c:pt>
                <c:pt idx="673">
                  <c:v>83.984854999999996</c:v>
                </c:pt>
                <c:pt idx="674">
                  <c:v>83.975983999999997</c:v>
                </c:pt>
                <c:pt idx="675">
                  <c:v>83.949190000000002</c:v>
                </c:pt>
                <c:pt idx="676">
                  <c:v>83.920152000000002</c:v>
                </c:pt>
                <c:pt idx="677">
                  <c:v>83.902484000000001</c:v>
                </c:pt>
                <c:pt idx="678">
                  <c:v>83.898366999999993</c:v>
                </c:pt>
                <c:pt idx="679">
                  <c:v>83.904024000000007</c:v>
                </c:pt>
                <c:pt idx="680">
                  <c:v>83.914518000000001</c:v>
                </c:pt>
                <c:pt idx="681">
                  <c:v>83.919387</c:v>
                </c:pt>
                <c:pt idx="682">
                  <c:v>83.903304000000006</c:v>
                </c:pt>
                <c:pt idx="683">
                  <c:v>83.861564000000001</c:v>
                </c:pt>
                <c:pt idx="684">
                  <c:v>83.812599000000006</c:v>
                </c:pt>
                <c:pt idx="685">
                  <c:v>83.786642000000001</c:v>
                </c:pt>
                <c:pt idx="686">
                  <c:v>83.799042</c:v>
                </c:pt>
                <c:pt idx="687">
                  <c:v>83.836297999999999</c:v>
                </c:pt>
                <c:pt idx="688">
                  <c:v>83.868471999999997</c:v>
                </c:pt>
                <c:pt idx="689">
                  <c:v>83.874511999999996</c:v>
                </c:pt>
                <c:pt idx="690">
                  <c:v>83.858024999999998</c:v>
                </c:pt>
                <c:pt idx="691">
                  <c:v>83.841279999999998</c:v>
                </c:pt>
                <c:pt idx="692">
                  <c:v>83.842376000000002</c:v>
                </c:pt>
                <c:pt idx="693">
                  <c:v>83.856813000000002</c:v>
                </c:pt>
                <c:pt idx="694">
                  <c:v>83.863183000000006</c:v>
                </c:pt>
                <c:pt idx="695">
                  <c:v>83.846177999999995</c:v>
                </c:pt>
                <c:pt idx="696">
                  <c:v>83.809890999999993</c:v>
                </c:pt>
                <c:pt idx="697">
                  <c:v>83.769217999999995</c:v>
                </c:pt>
                <c:pt idx="698">
                  <c:v>83.735427000000001</c:v>
                </c:pt>
                <c:pt idx="699">
                  <c:v>83.714197999999996</c:v>
                </c:pt>
                <c:pt idx="700">
                  <c:v>83.710905999999994</c:v>
                </c:pt>
                <c:pt idx="701">
                  <c:v>83.727624000000006</c:v>
                </c:pt>
                <c:pt idx="702">
                  <c:v>83.755225999999993</c:v>
                </c:pt>
                <c:pt idx="703">
                  <c:v>83.776795000000007</c:v>
                </c:pt>
                <c:pt idx="704">
                  <c:v>83.782178999999999</c:v>
                </c:pt>
                <c:pt idx="705">
                  <c:v>83.775019999999998</c:v>
                </c:pt>
                <c:pt idx="706">
                  <c:v>83.763467000000006</c:v>
                </c:pt>
                <c:pt idx="707">
                  <c:v>83.747502999999995</c:v>
                </c:pt>
                <c:pt idx="708">
                  <c:v>83.717814000000004</c:v>
                </c:pt>
                <c:pt idx="709">
                  <c:v>83.666707000000002</c:v>
                </c:pt>
                <c:pt idx="710">
                  <c:v>83.599873000000002</c:v>
                </c:pt>
                <c:pt idx="711">
                  <c:v>83.537257999999994</c:v>
                </c:pt>
                <c:pt idx="712">
                  <c:v>83.500225</c:v>
                </c:pt>
                <c:pt idx="713">
                  <c:v>83.494939000000002</c:v>
                </c:pt>
                <c:pt idx="714">
                  <c:v>83.507893999999993</c:v>
                </c:pt>
                <c:pt idx="715">
                  <c:v>83.518063999999995</c:v>
                </c:pt>
                <c:pt idx="716">
                  <c:v>83.511960999999999</c:v>
                </c:pt>
                <c:pt idx="717">
                  <c:v>83.487840000000006</c:v>
                </c:pt>
                <c:pt idx="718">
                  <c:v>83.451713999999996</c:v>
                </c:pt>
                <c:pt idx="719">
                  <c:v>83.414654999999996</c:v>
                </c:pt>
                <c:pt idx="720">
                  <c:v>83.390462999999997</c:v>
                </c:pt>
                <c:pt idx="721">
                  <c:v>83.387683999999993</c:v>
                </c:pt>
                <c:pt idx="722">
                  <c:v>83.402150000000006</c:v>
                </c:pt>
                <c:pt idx="723">
                  <c:v>83.421790000000001</c:v>
                </c:pt>
                <c:pt idx="724">
                  <c:v>83.439690999999996</c:v>
                </c:pt>
                <c:pt idx="725">
                  <c:v>83.458188000000007</c:v>
                </c:pt>
                <c:pt idx="726">
                  <c:v>83.478853000000001</c:v>
                </c:pt>
                <c:pt idx="727">
                  <c:v>83.493889999999993</c:v>
                </c:pt>
                <c:pt idx="728">
                  <c:v>83.491645000000005</c:v>
                </c:pt>
                <c:pt idx="729">
                  <c:v>83.468531999999996</c:v>
                </c:pt>
                <c:pt idx="730">
                  <c:v>83.432629000000006</c:v>
                </c:pt>
                <c:pt idx="731">
                  <c:v>83.395634999999999</c:v>
                </c:pt>
                <c:pt idx="732">
                  <c:v>83.361714000000006</c:v>
                </c:pt>
                <c:pt idx="733">
                  <c:v>83.324309</c:v>
                </c:pt>
                <c:pt idx="734">
                  <c:v>83.275747999999993</c:v>
                </c:pt>
                <c:pt idx="735">
                  <c:v>83.220740000000006</c:v>
                </c:pt>
                <c:pt idx="736">
                  <c:v>83.176626999999996</c:v>
                </c:pt>
                <c:pt idx="737">
                  <c:v>83.156745999999998</c:v>
                </c:pt>
                <c:pt idx="738">
                  <c:v>83.156627</c:v>
                </c:pt>
                <c:pt idx="739">
                  <c:v>83.161997</c:v>
                </c:pt>
                <c:pt idx="740">
                  <c:v>83.167511000000005</c:v>
                </c:pt>
                <c:pt idx="741">
                  <c:v>83.179051000000001</c:v>
                </c:pt>
                <c:pt idx="742">
                  <c:v>83.196769000000003</c:v>
                </c:pt>
                <c:pt idx="743">
                  <c:v>83.206058999999996</c:v>
                </c:pt>
                <c:pt idx="744">
                  <c:v>83.192508000000004</c:v>
                </c:pt>
                <c:pt idx="745">
                  <c:v>83.160690000000002</c:v>
                </c:pt>
                <c:pt idx="746">
                  <c:v>83.130290000000002</c:v>
                </c:pt>
                <c:pt idx="747">
                  <c:v>83.115309999999994</c:v>
                </c:pt>
                <c:pt idx="748">
                  <c:v>83.114812000000001</c:v>
                </c:pt>
                <c:pt idx="749">
                  <c:v>83.123400000000004</c:v>
                </c:pt>
                <c:pt idx="750">
                  <c:v>83.141009999999994</c:v>
                </c:pt>
                <c:pt idx="751">
                  <c:v>83.167451</c:v>
                </c:pt>
                <c:pt idx="752">
                  <c:v>83.192582999999999</c:v>
                </c:pt>
                <c:pt idx="753">
                  <c:v>83.199009000000004</c:v>
                </c:pt>
                <c:pt idx="754">
                  <c:v>83.175871999999998</c:v>
                </c:pt>
                <c:pt idx="755">
                  <c:v>83.127414999999999</c:v>
                </c:pt>
                <c:pt idx="756">
                  <c:v>83.067581000000004</c:v>
                </c:pt>
                <c:pt idx="757">
                  <c:v>83.009808000000007</c:v>
                </c:pt>
                <c:pt idx="758">
                  <c:v>82.964015000000003</c:v>
                </c:pt>
                <c:pt idx="759">
                  <c:v>82.937738999999993</c:v>
                </c:pt>
                <c:pt idx="760">
                  <c:v>82.932505000000006</c:v>
                </c:pt>
                <c:pt idx="761">
                  <c:v>82.939487999999997</c:v>
                </c:pt>
                <c:pt idx="762">
                  <c:v>82.945274999999995</c:v>
                </c:pt>
                <c:pt idx="763">
                  <c:v>82.944376000000005</c:v>
                </c:pt>
                <c:pt idx="764">
                  <c:v>82.941969</c:v>
                </c:pt>
                <c:pt idx="765">
                  <c:v>82.942485000000005</c:v>
                </c:pt>
                <c:pt idx="766">
                  <c:v>82.940754999999996</c:v>
                </c:pt>
                <c:pt idx="767">
                  <c:v>82.928376</c:v>
                </c:pt>
                <c:pt idx="768">
                  <c:v>82.904730000000001</c:v>
                </c:pt>
                <c:pt idx="769">
                  <c:v>82.876334</c:v>
                </c:pt>
                <c:pt idx="770">
                  <c:v>82.847515999999999</c:v>
                </c:pt>
                <c:pt idx="771">
                  <c:v>82.817638000000002</c:v>
                </c:pt>
                <c:pt idx="772">
                  <c:v>82.787111999999993</c:v>
                </c:pt>
                <c:pt idx="773">
                  <c:v>82.760634999999994</c:v>
                </c:pt>
                <c:pt idx="774">
                  <c:v>82.743495999999993</c:v>
                </c:pt>
                <c:pt idx="775">
                  <c:v>82.738833</c:v>
                </c:pt>
                <c:pt idx="776">
                  <c:v>82.748585000000006</c:v>
                </c:pt>
                <c:pt idx="777">
                  <c:v>82.771767999999994</c:v>
                </c:pt>
                <c:pt idx="778">
                  <c:v>82.799340999999998</c:v>
                </c:pt>
                <c:pt idx="779">
                  <c:v>82.815240000000003</c:v>
                </c:pt>
                <c:pt idx="780">
                  <c:v>82.808544999999995</c:v>
                </c:pt>
                <c:pt idx="781">
                  <c:v>82.785619999999994</c:v>
                </c:pt>
                <c:pt idx="782">
                  <c:v>82.766796999999997</c:v>
                </c:pt>
                <c:pt idx="783">
                  <c:v>82.768668000000005</c:v>
                </c:pt>
                <c:pt idx="784">
                  <c:v>82.788208999999995</c:v>
                </c:pt>
                <c:pt idx="785">
                  <c:v>82.802221000000003</c:v>
                </c:pt>
                <c:pt idx="786">
                  <c:v>82.784447</c:v>
                </c:pt>
                <c:pt idx="787">
                  <c:v>82.728381999999996</c:v>
                </c:pt>
                <c:pt idx="788">
                  <c:v>82.654578000000001</c:v>
                </c:pt>
                <c:pt idx="789">
                  <c:v>82.595400999999995</c:v>
                </c:pt>
                <c:pt idx="790">
                  <c:v>82.572695999999993</c:v>
                </c:pt>
                <c:pt idx="791">
                  <c:v>82.586624999999998</c:v>
                </c:pt>
                <c:pt idx="792">
                  <c:v>82.620311999999998</c:v>
                </c:pt>
                <c:pt idx="793">
                  <c:v>82.65164</c:v>
                </c:pt>
                <c:pt idx="794">
                  <c:v>82.663117999999997</c:v>
                </c:pt>
                <c:pt idx="795">
                  <c:v>82.648600999999999</c:v>
                </c:pt>
                <c:pt idx="796">
                  <c:v>82.616105000000005</c:v>
                </c:pt>
                <c:pt idx="797">
                  <c:v>82.582372000000007</c:v>
                </c:pt>
                <c:pt idx="798">
                  <c:v>82.560024999999996</c:v>
                </c:pt>
                <c:pt idx="799">
                  <c:v>82.547533000000001</c:v>
                </c:pt>
                <c:pt idx="800">
                  <c:v>82.530986999999996</c:v>
                </c:pt>
                <c:pt idx="801">
                  <c:v>82.496831</c:v>
                </c:pt>
                <c:pt idx="802">
                  <c:v>82.446764000000002</c:v>
                </c:pt>
                <c:pt idx="803">
                  <c:v>82.402034999999998</c:v>
                </c:pt>
                <c:pt idx="804">
                  <c:v>82.388259000000005</c:v>
                </c:pt>
                <c:pt idx="805">
                  <c:v>82.410606000000001</c:v>
                </c:pt>
                <c:pt idx="806">
                  <c:v>82.444346999999993</c:v>
                </c:pt>
                <c:pt idx="807">
                  <c:v>82.453836999999993</c:v>
                </c:pt>
                <c:pt idx="808">
                  <c:v>82.423917000000003</c:v>
                </c:pt>
                <c:pt idx="809">
                  <c:v>82.372651000000005</c:v>
                </c:pt>
                <c:pt idx="810">
                  <c:v>82.332701999999998</c:v>
                </c:pt>
                <c:pt idx="811">
                  <c:v>82.322080999999997</c:v>
                </c:pt>
                <c:pt idx="812">
                  <c:v>82.333426000000003</c:v>
                </c:pt>
                <c:pt idx="813">
                  <c:v>82.347289000000004</c:v>
                </c:pt>
                <c:pt idx="814">
                  <c:v>82.351260999999994</c:v>
                </c:pt>
                <c:pt idx="815">
                  <c:v>82.346374999999995</c:v>
                </c:pt>
                <c:pt idx="816">
                  <c:v>82.338632000000004</c:v>
                </c:pt>
                <c:pt idx="817">
                  <c:v>82.328432000000006</c:v>
                </c:pt>
                <c:pt idx="818">
                  <c:v>82.310114999999996</c:v>
                </c:pt>
                <c:pt idx="819">
                  <c:v>82.279849999999996</c:v>
                </c:pt>
                <c:pt idx="820">
                  <c:v>82.241189000000006</c:v>
                </c:pt>
                <c:pt idx="821">
                  <c:v>82.204301999999998</c:v>
                </c:pt>
                <c:pt idx="822">
                  <c:v>82.182933000000006</c:v>
                </c:pt>
                <c:pt idx="823">
                  <c:v>82.189333000000005</c:v>
                </c:pt>
                <c:pt idx="824">
                  <c:v>82.223521000000005</c:v>
                </c:pt>
                <c:pt idx="825">
                  <c:v>82.264464000000004</c:v>
                </c:pt>
                <c:pt idx="826">
                  <c:v>82.280057999999997</c:v>
                </c:pt>
                <c:pt idx="827">
                  <c:v>82.255105</c:v>
                </c:pt>
                <c:pt idx="828">
                  <c:v>82.208049000000003</c:v>
                </c:pt>
                <c:pt idx="829">
                  <c:v>82.172657000000001</c:v>
                </c:pt>
                <c:pt idx="830">
                  <c:v>82.164750999999995</c:v>
                </c:pt>
                <c:pt idx="831">
                  <c:v>82.174432999999993</c:v>
                </c:pt>
                <c:pt idx="832">
                  <c:v>82.187329000000005</c:v>
                </c:pt>
                <c:pt idx="833">
                  <c:v>82.199904000000004</c:v>
                </c:pt>
                <c:pt idx="834">
                  <c:v>82.210779000000002</c:v>
                </c:pt>
                <c:pt idx="835">
                  <c:v>82.210493</c:v>
                </c:pt>
                <c:pt idx="836">
                  <c:v>82.190029999999993</c:v>
                </c:pt>
                <c:pt idx="837">
                  <c:v>82.152987999999993</c:v>
                </c:pt>
                <c:pt idx="838">
                  <c:v>82.109943000000001</c:v>
                </c:pt>
                <c:pt idx="839">
                  <c:v>82.064580000000007</c:v>
                </c:pt>
                <c:pt idx="840">
                  <c:v>82.014983999999998</c:v>
                </c:pt>
                <c:pt idx="841">
                  <c:v>81.967618000000002</c:v>
                </c:pt>
                <c:pt idx="842">
                  <c:v>81.940326999999996</c:v>
                </c:pt>
                <c:pt idx="843">
                  <c:v>81.947327000000001</c:v>
                </c:pt>
                <c:pt idx="844">
                  <c:v>81.984857000000005</c:v>
                </c:pt>
                <c:pt idx="845">
                  <c:v>82.033565999999993</c:v>
                </c:pt>
                <c:pt idx="846">
                  <c:v>82.072019999999995</c:v>
                </c:pt>
                <c:pt idx="847">
                  <c:v>82.087155999999993</c:v>
                </c:pt>
                <c:pt idx="848">
                  <c:v>82.077537000000007</c:v>
                </c:pt>
                <c:pt idx="849">
                  <c:v>82.052763999999996</c:v>
                </c:pt>
                <c:pt idx="850">
                  <c:v>82.029313000000002</c:v>
                </c:pt>
                <c:pt idx="851">
                  <c:v>82.020968999999994</c:v>
                </c:pt>
                <c:pt idx="852">
                  <c:v>82.027795999999995</c:v>
                </c:pt>
                <c:pt idx="853">
                  <c:v>82.033764000000005</c:v>
                </c:pt>
                <c:pt idx="854">
                  <c:v>82.019216</c:v>
                </c:pt>
                <c:pt idx="855">
                  <c:v>81.980040000000002</c:v>
                </c:pt>
                <c:pt idx="856">
                  <c:v>81.934768000000005</c:v>
                </c:pt>
                <c:pt idx="857">
                  <c:v>81.909317999999999</c:v>
                </c:pt>
                <c:pt idx="858">
                  <c:v>81.912484000000006</c:v>
                </c:pt>
                <c:pt idx="859">
                  <c:v>81.927965999999998</c:v>
                </c:pt>
                <c:pt idx="860">
                  <c:v>81.932209</c:v>
                </c:pt>
                <c:pt idx="861">
                  <c:v>81.918263999999994</c:v>
                </c:pt>
                <c:pt idx="862">
                  <c:v>81.898948000000004</c:v>
                </c:pt>
                <c:pt idx="863">
                  <c:v>81.887440999999995</c:v>
                </c:pt>
                <c:pt idx="864">
                  <c:v>81.879883000000007</c:v>
                </c:pt>
                <c:pt idx="865">
                  <c:v>81.860181999999995</c:v>
                </c:pt>
                <c:pt idx="866">
                  <c:v>81.820454999999995</c:v>
                </c:pt>
                <c:pt idx="867">
                  <c:v>81.773121000000003</c:v>
                </c:pt>
                <c:pt idx="868">
                  <c:v>81.739986999999999</c:v>
                </c:pt>
                <c:pt idx="869">
                  <c:v>81.730878000000004</c:v>
                </c:pt>
                <c:pt idx="870">
                  <c:v>81.737083999999996</c:v>
                </c:pt>
                <c:pt idx="871">
                  <c:v>81.744004000000004</c:v>
                </c:pt>
                <c:pt idx="872">
                  <c:v>81.744253</c:v>
                </c:pt>
                <c:pt idx="873">
                  <c:v>81.737836000000001</c:v>
                </c:pt>
                <c:pt idx="874">
                  <c:v>81.726410999999999</c:v>
                </c:pt>
                <c:pt idx="875">
                  <c:v>81.714110000000005</c:v>
                </c:pt>
                <c:pt idx="876">
                  <c:v>81.711763000000005</c:v>
                </c:pt>
                <c:pt idx="877">
                  <c:v>81.730939000000006</c:v>
                </c:pt>
                <c:pt idx="878">
                  <c:v>81.768808000000007</c:v>
                </c:pt>
                <c:pt idx="879">
                  <c:v>81.802989999999994</c:v>
                </c:pt>
                <c:pt idx="880">
                  <c:v>81.807231999999999</c:v>
                </c:pt>
                <c:pt idx="881">
                  <c:v>81.773319000000001</c:v>
                </c:pt>
                <c:pt idx="882">
                  <c:v>81.717433999999997</c:v>
                </c:pt>
                <c:pt idx="883">
                  <c:v>81.666875000000005</c:v>
                </c:pt>
                <c:pt idx="884">
                  <c:v>81.640827000000002</c:v>
                </c:pt>
                <c:pt idx="885">
                  <c:v>81.641080000000002</c:v>
                </c:pt>
                <c:pt idx="886">
                  <c:v>81.657143000000005</c:v>
                </c:pt>
                <c:pt idx="887">
                  <c:v>81.676900000000003</c:v>
                </c:pt>
                <c:pt idx="888">
                  <c:v>81.691214000000002</c:v>
                </c:pt>
                <c:pt idx="889">
                  <c:v>81.690968999999996</c:v>
                </c:pt>
                <c:pt idx="890">
                  <c:v>81.666060999999999</c:v>
                </c:pt>
                <c:pt idx="891">
                  <c:v>81.613150000000005</c:v>
                </c:pt>
                <c:pt idx="892">
                  <c:v>81.544655000000006</c:v>
                </c:pt>
                <c:pt idx="893">
                  <c:v>81.484887999999998</c:v>
                </c:pt>
                <c:pt idx="894">
                  <c:v>81.453653000000003</c:v>
                </c:pt>
                <c:pt idx="895">
                  <c:v>81.454227000000003</c:v>
                </c:pt>
                <c:pt idx="896">
                  <c:v>81.476817999999994</c:v>
                </c:pt>
                <c:pt idx="897">
                  <c:v>81.509624000000002</c:v>
                </c:pt>
                <c:pt idx="898">
                  <c:v>81.543295000000001</c:v>
                </c:pt>
                <c:pt idx="899">
                  <c:v>81.567204000000004</c:v>
                </c:pt>
                <c:pt idx="900">
                  <c:v>81.569119999999998</c:v>
                </c:pt>
                <c:pt idx="901">
                  <c:v>81.543826999999993</c:v>
                </c:pt>
                <c:pt idx="902">
                  <c:v>81.500484</c:v>
                </c:pt>
                <c:pt idx="903">
                  <c:v>81.457733000000005</c:v>
                </c:pt>
                <c:pt idx="904">
                  <c:v>81.430161999999996</c:v>
                </c:pt>
                <c:pt idx="905">
                  <c:v>81.420575999999997</c:v>
                </c:pt>
                <c:pt idx="906">
                  <c:v>81.425707000000003</c:v>
                </c:pt>
                <c:pt idx="907">
                  <c:v>81.444992999999997</c:v>
                </c:pt>
                <c:pt idx="908">
                  <c:v>81.477857999999998</c:v>
                </c:pt>
                <c:pt idx="909">
                  <c:v>81.513171</c:v>
                </c:pt>
                <c:pt idx="910">
                  <c:v>81.529242999999994</c:v>
                </c:pt>
                <c:pt idx="911">
                  <c:v>81.510373000000001</c:v>
                </c:pt>
                <c:pt idx="912">
                  <c:v>81.462615</c:v>
                </c:pt>
                <c:pt idx="913">
                  <c:v>81.409668999999994</c:v>
                </c:pt>
                <c:pt idx="914">
                  <c:v>81.372838000000002</c:v>
                </c:pt>
                <c:pt idx="915">
                  <c:v>81.356825999999998</c:v>
                </c:pt>
                <c:pt idx="916">
                  <c:v>81.353584999999995</c:v>
                </c:pt>
                <c:pt idx="917">
                  <c:v>81.355233999999996</c:v>
                </c:pt>
                <c:pt idx="918">
                  <c:v>81.360624000000001</c:v>
                </c:pt>
                <c:pt idx="919">
                  <c:v>81.370689999999996</c:v>
                </c:pt>
                <c:pt idx="920">
                  <c:v>81.380582000000004</c:v>
                </c:pt>
                <c:pt idx="921">
                  <c:v>81.379552000000004</c:v>
                </c:pt>
                <c:pt idx="922">
                  <c:v>81.360408000000007</c:v>
                </c:pt>
                <c:pt idx="923">
                  <c:v>81.327984000000001</c:v>
                </c:pt>
                <c:pt idx="924">
                  <c:v>81.295400999999998</c:v>
                </c:pt>
                <c:pt idx="925">
                  <c:v>81.271631999999997</c:v>
                </c:pt>
                <c:pt idx="926">
                  <c:v>81.255492000000004</c:v>
                </c:pt>
                <c:pt idx="927">
                  <c:v>81.242649999999998</c:v>
                </c:pt>
                <c:pt idx="928">
                  <c:v>81.234442000000001</c:v>
                </c:pt>
                <c:pt idx="929">
                  <c:v>81.235476000000006</c:v>
                </c:pt>
                <c:pt idx="930">
                  <c:v>81.244187999999994</c:v>
                </c:pt>
                <c:pt idx="931">
                  <c:v>81.250414000000006</c:v>
                </c:pt>
                <c:pt idx="932">
                  <c:v>81.243758</c:v>
                </c:pt>
                <c:pt idx="933">
                  <c:v>81.223044999999999</c:v>
                </c:pt>
                <c:pt idx="934">
                  <c:v>81.197793000000004</c:v>
                </c:pt>
                <c:pt idx="935">
                  <c:v>81.181505999999999</c:v>
                </c:pt>
                <c:pt idx="936">
                  <c:v>81.181489999999997</c:v>
                </c:pt>
                <c:pt idx="937">
                  <c:v>81.192089999999993</c:v>
                </c:pt>
                <c:pt idx="938">
                  <c:v>81.198296999999997</c:v>
                </c:pt>
                <c:pt idx="939">
                  <c:v>81.189145999999994</c:v>
                </c:pt>
                <c:pt idx="940">
                  <c:v>81.168409999999994</c:v>
                </c:pt>
                <c:pt idx="941">
                  <c:v>81.150132999999997</c:v>
                </c:pt>
                <c:pt idx="942">
                  <c:v>81.143930999999995</c:v>
                </c:pt>
                <c:pt idx="943">
                  <c:v>81.147357</c:v>
                </c:pt>
                <c:pt idx="944">
                  <c:v>81.152431000000007</c:v>
                </c:pt>
                <c:pt idx="945">
                  <c:v>81.154067999999995</c:v>
                </c:pt>
                <c:pt idx="946">
                  <c:v>81.148644000000004</c:v>
                </c:pt>
                <c:pt idx="947">
                  <c:v>81.129424999999998</c:v>
                </c:pt>
                <c:pt idx="948">
                  <c:v>81.090896000000001</c:v>
                </c:pt>
                <c:pt idx="949">
                  <c:v>81.039178000000007</c:v>
                </c:pt>
                <c:pt idx="950">
                  <c:v>80.994485999999995</c:v>
                </c:pt>
                <c:pt idx="951">
                  <c:v>80.978314999999995</c:v>
                </c:pt>
                <c:pt idx="952">
                  <c:v>80.994769000000005</c:v>
                </c:pt>
                <c:pt idx="953">
                  <c:v>81.023803000000001</c:v>
                </c:pt>
                <c:pt idx="954">
                  <c:v>81.034592000000004</c:v>
                </c:pt>
                <c:pt idx="955">
                  <c:v>81.009820000000005</c:v>
                </c:pt>
                <c:pt idx="956">
                  <c:v>80.960503000000003</c:v>
                </c:pt>
                <c:pt idx="957">
                  <c:v>80.917188999999993</c:v>
                </c:pt>
                <c:pt idx="958">
                  <c:v>80.904227000000006</c:v>
                </c:pt>
                <c:pt idx="959">
                  <c:v>80.921148000000002</c:v>
                </c:pt>
                <c:pt idx="960">
                  <c:v>80.948200999999997</c:v>
                </c:pt>
                <c:pt idx="961">
                  <c:v>80.966746000000001</c:v>
                </c:pt>
                <c:pt idx="962">
                  <c:v>80.971937999999994</c:v>
                </c:pt>
                <c:pt idx="963">
                  <c:v>80.967905000000002</c:v>
                </c:pt>
                <c:pt idx="964">
                  <c:v>80.956405000000004</c:v>
                </c:pt>
                <c:pt idx="965">
                  <c:v>80.934608999999995</c:v>
                </c:pt>
                <c:pt idx="966">
                  <c:v>80.903929000000005</c:v>
                </c:pt>
                <c:pt idx="967">
                  <c:v>80.877043999999998</c:v>
                </c:pt>
                <c:pt idx="968">
                  <c:v>80.870772000000002</c:v>
                </c:pt>
                <c:pt idx="969">
                  <c:v>80.888664000000006</c:v>
                </c:pt>
                <c:pt idx="970">
                  <c:v>80.913488999999998</c:v>
                </c:pt>
                <c:pt idx="971">
                  <c:v>80.921868000000003</c:v>
                </c:pt>
                <c:pt idx="972">
                  <c:v>80.905486999999994</c:v>
                </c:pt>
                <c:pt idx="973">
                  <c:v>80.875412999999995</c:v>
                </c:pt>
                <c:pt idx="974">
                  <c:v>80.848226999999994</c:v>
                </c:pt>
                <c:pt idx="975">
                  <c:v>80.832858999999999</c:v>
                </c:pt>
                <c:pt idx="976">
                  <c:v>80.830572000000004</c:v>
                </c:pt>
                <c:pt idx="977">
                  <c:v>80.840445000000003</c:v>
                </c:pt>
                <c:pt idx="978">
                  <c:v>80.858493999999993</c:v>
                </c:pt>
                <c:pt idx="979">
                  <c:v>80.875281999999999</c:v>
                </c:pt>
                <c:pt idx="980">
                  <c:v>80.882906000000006</c:v>
                </c:pt>
                <c:pt idx="981">
                  <c:v>80.884969999999996</c:v>
                </c:pt>
                <c:pt idx="982">
                  <c:v>80.893187999999995</c:v>
                </c:pt>
                <c:pt idx="983">
                  <c:v>80.911857999999995</c:v>
                </c:pt>
                <c:pt idx="984">
                  <c:v>80.931246000000002</c:v>
                </c:pt>
                <c:pt idx="985">
                  <c:v>80.939473000000007</c:v>
                </c:pt>
                <c:pt idx="986">
                  <c:v>80.935450000000003</c:v>
                </c:pt>
                <c:pt idx="987">
                  <c:v>80.925014000000004</c:v>
                </c:pt>
                <c:pt idx="988">
                  <c:v>80.908972000000006</c:v>
                </c:pt>
                <c:pt idx="989">
                  <c:v>80.882771000000005</c:v>
                </c:pt>
                <c:pt idx="990">
                  <c:v>80.846959999999996</c:v>
                </c:pt>
                <c:pt idx="991">
                  <c:v>80.810214000000002</c:v>
                </c:pt>
                <c:pt idx="992">
                  <c:v>80.780478000000002</c:v>
                </c:pt>
                <c:pt idx="993">
                  <c:v>80.759055000000004</c:v>
                </c:pt>
                <c:pt idx="994">
                  <c:v>80.745773999999997</c:v>
                </c:pt>
                <c:pt idx="995">
                  <c:v>80.744468999999995</c:v>
                </c:pt>
                <c:pt idx="996">
                  <c:v>80.758264999999994</c:v>
                </c:pt>
                <c:pt idx="997">
                  <c:v>80.782390000000007</c:v>
                </c:pt>
                <c:pt idx="998">
                  <c:v>80.807175000000001</c:v>
                </c:pt>
                <c:pt idx="999">
                  <c:v>80.827164999999994</c:v>
                </c:pt>
                <c:pt idx="1000">
                  <c:v>80.842426000000003</c:v>
                </c:pt>
                <c:pt idx="1001">
                  <c:v>80.851474999999994</c:v>
                </c:pt>
                <c:pt idx="1002">
                  <c:v>80.848692999999997</c:v>
                </c:pt>
                <c:pt idx="1003">
                  <c:v>80.831649999999996</c:v>
                </c:pt>
                <c:pt idx="1004">
                  <c:v>80.807997</c:v>
                </c:pt>
                <c:pt idx="1005">
                  <c:v>80.790788000000006</c:v>
                </c:pt>
                <c:pt idx="1006">
                  <c:v>80.784920999999997</c:v>
                </c:pt>
                <c:pt idx="1007">
                  <c:v>80.778603000000004</c:v>
                </c:pt>
                <c:pt idx="1008">
                  <c:v>80.750653</c:v>
                </c:pt>
                <c:pt idx="1009">
                  <c:v>80.689599000000001</c:v>
                </c:pt>
                <c:pt idx="1010">
                  <c:v>80.606773000000004</c:v>
                </c:pt>
                <c:pt idx="1011">
                  <c:v>80.527174000000002</c:v>
                </c:pt>
                <c:pt idx="1012">
                  <c:v>80.463414999999998</c:v>
                </c:pt>
                <c:pt idx="1013">
                  <c:v>80.400493999999995</c:v>
                </c:pt>
                <c:pt idx="1014">
                  <c:v>80.311684999999997</c:v>
                </c:pt>
                <c:pt idx="1015">
                  <c:v>80.188772</c:v>
                </c:pt>
                <c:pt idx="1016">
                  <c:v>80.050707000000003</c:v>
                </c:pt>
                <c:pt idx="1017">
                  <c:v>79.921024000000003</c:v>
                </c:pt>
                <c:pt idx="1018">
                  <c:v>79.802188999999998</c:v>
                </c:pt>
                <c:pt idx="1019">
                  <c:v>79.674194999999997</c:v>
                </c:pt>
                <c:pt idx="1020">
                  <c:v>79.513492999999997</c:v>
                </c:pt>
                <c:pt idx="1021">
                  <c:v>79.309049999999999</c:v>
                </c:pt>
                <c:pt idx="1022">
                  <c:v>79.063508999999996</c:v>
                </c:pt>
                <c:pt idx="1023">
                  <c:v>78.785190999999998</c:v>
                </c:pt>
                <c:pt idx="1024">
                  <c:v>78.480338000000003</c:v>
                </c:pt>
                <c:pt idx="1025">
                  <c:v>78.149873999999997</c:v>
                </c:pt>
                <c:pt idx="1026">
                  <c:v>77.791300000000007</c:v>
                </c:pt>
                <c:pt idx="1027">
                  <c:v>77.402811999999997</c:v>
                </c:pt>
                <c:pt idx="1028">
                  <c:v>76.984854999999996</c:v>
                </c:pt>
                <c:pt idx="1029">
                  <c:v>76.539384999999996</c:v>
                </c:pt>
                <c:pt idx="1030">
                  <c:v>76.071996999999996</c:v>
                </c:pt>
                <c:pt idx="1031">
                  <c:v>75.596680000000006</c:v>
                </c:pt>
                <c:pt idx="1032">
                  <c:v>75.134978000000004</c:v>
                </c:pt>
                <c:pt idx="1033">
                  <c:v>74.705945</c:v>
                </c:pt>
                <c:pt idx="1034">
                  <c:v>74.315583000000004</c:v>
                </c:pt>
                <c:pt idx="1035">
                  <c:v>73.955815999999999</c:v>
                </c:pt>
                <c:pt idx="1036">
                  <c:v>73.613241000000002</c:v>
                </c:pt>
                <c:pt idx="1037">
                  <c:v>73.281163000000006</c:v>
                </c:pt>
                <c:pt idx="1038">
                  <c:v>72.969027999999994</c:v>
                </c:pt>
                <c:pt idx="1039">
                  <c:v>72.702534</c:v>
                </c:pt>
                <c:pt idx="1040">
                  <c:v>72.5107</c:v>
                </c:pt>
                <c:pt idx="1041">
                  <c:v>72.408760999999998</c:v>
                </c:pt>
                <c:pt idx="1042">
                  <c:v>72.393001999999996</c:v>
                </c:pt>
                <c:pt idx="1043">
                  <c:v>72.450294999999997</c:v>
                </c:pt>
                <c:pt idx="1044">
                  <c:v>72.567083999999994</c:v>
                </c:pt>
                <c:pt idx="1045">
                  <c:v>72.728232000000006</c:v>
                </c:pt>
                <c:pt idx="1046">
                  <c:v>72.915633</c:v>
                </c:pt>
                <c:pt idx="1047">
                  <c:v>73.115384000000006</c:v>
                </c:pt>
                <c:pt idx="1048">
                  <c:v>73.322686000000004</c:v>
                </c:pt>
                <c:pt idx="1049">
                  <c:v>73.531961999999993</c:v>
                </c:pt>
                <c:pt idx="1050">
                  <c:v>73.724134000000006</c:v>
                </c:pt>
                <c:pt idx="1051">
                  <c:v>73.872024999999994</c:v>
                </c:pt>
                <c:pt idx="1052">
                  <c:v>73.959232999999998</c:v>
                </c:pt>
                <c:pt idx="1053">
                  <c:v>73.987705000000005</c:v>
                </c:pt>
                <c:pt idx="1054">
                  <c:v>73.965552000000002</c:v>
                </c:pt>
                <c:pt idx="1055">
                  <c:v>73.894164000000004</c:v>
                </c:pt>
                <c:pt idx="1056">
                  <c:v>73.771353000000005</c:v>
                </c:pt>
                <c:pt idx="1057">
                  <c:v>73.602698000000004</c:v>
                </c:pt>
                <c:pt idx="1058">
                  <c:v>73.404747</c:v>
                </c:pt>
                <c:pt idx="1059">
                  <c:v>73.196937000000005</c:v>
                </c:pt>
                <c:pt idx="1060">
                  <c:v>72.991535999999996</c:v>
                </c:pt>
                <c:pt idx="1061">
                  <c:v>72.790902000000003</c:v>
                </c:pt>
                <c:pt idx="1062">
                  <c:v>72.594151999999994</c:v>
                </c:pt>
                <c:pt idx="1063">
                  <c:v>72.406502000000003</c:v>
                </c:pt>
                <c:pt idx="1064">
                  <c:v>72.240454999999997</c:v>
                </c:pt>
                <c:pt idx="1065">
                  <c:v>72.106746000000001</c:v>
                </c:pt>
                <c:pt idx="1066">
                  <c:v>72.006851999999995</c:v>
                </c:pt>
                <c:pt idx="1067">
                  <c:v>71.936667999999997</c:v>
                </c:pt>
                <c:pt idx="1068">
                  <c:v>71.893957999999998</c:v>
                </c:pt>
                <c:pt idx="1069">
                  <c:v>71.878272999999993</c:v>
                </c:pt>
                <c:pt idx="1070">
                  <c:v>71.887443000000005</c:v>
                </c:pt>
                <c:pt idx="1071">
                  <c:v>71.921199999999999</c:v>
                </c:pt>
                <c:pt idx="1072">
                  <c:v>71.986264000000006</c:v>
                </c:pt>
                <c:pt idx="1073">
                  <c:v>72.088566</c:v>
                </c:pt>
                <c:pt idx="1074">
                  <c:v>72.218354000000005</c:v>
                </c:pt>
                <c:pt idx="1075">
                  <c:v>72.350774000000001</c:v>
                </c:pt>
                <c:pt idx="1076">
                  <c:v>72.466483999999994</c:v>
                </c:pt>
                <c:pt idx="1077">
                  <c:v>72.568259999999995</c:v>
                </c:pt>
                <c:pt idx="1078">
                  <c:v>72.674937999999997</c:v>
                </c:pt>
                <c:pt idx="1079">
                  <c:v>72.803605000000005</c:v>
                </c:pt>
                <c:pt idx="1080">
                  <c:v>72.960037</c:v>
                </c:pt>
                <c:pt idx="1081">
                  <c:v>73.139218</c:v>
                </c:pt>
                <c:pt idx="1082">
                  <c:v>73.327259999999995</c:v>
                </c:pt>
                <c:pt idx="1083">
                  <c:v>73.504699000000002</c:v>
                </c:pt>
                <c:pt idx="1084">
                  <c:v>73.655555000000007</c:v>
                </c:pt>
                <c:pt idx="1085">
                  <c:v>73.777163000000002</c:v>
                </c:pt>
                <c:pt idx="1086">
                  <c:v>73.879658000000006</c:v>
                </c:pt>
                <c:pt idx="1087">
                  <c:v>73.974551000000005</c:v>
                </c:pt>
                <c:pt idx="1088">
                  <c:v>74.064490000000006</c:v>
                </c:pt>
                <c:pt idx="1089">
                  <c:v>74.144695999999996</c:v>
                </c:pt>
                <c:pt idx="1090">
                  <c:v>74.213652999999994</c:v>
                </c:pt>
                <c:pt idx="1091">
                  <c:v>74.280165999999994</c:v>
                </c:pt>
                <c:pt idx="1092">
                  <c:v>74.357792000000003</c:v>
                </c:pt>
                <c:pt idx="1093">
                  <c:v>74.452624999999998</c:v>
                </c:pt>
                <c:pt idx="1094">
                  <c:v>74.559201000000002</c:v>
                </c:pt>
                <c:pt idx="1095">
                  <c:v>74.668924000000004</c:v>
                </c:pt>
                <c:pt idx="1096">
                  <c:v>74.778452000000001</c:v>
                </c:pt>
                <c:pt idx="1097">
                  <c:v>74.887095000000002</c:v>
                </c:pt>
                <c:pt idx="1098">
                  <c:v>74.990661000000003</c:v>
                </c:pt>
                <c:pt idx="1099">
                  <c:v>75.084621999999996</c:v>
                </c:pt>
                <c:pt idx="1100">
                  <c:v>75.171771000000007</c:v>
                </c:pt>
                <c:pt idx="1101">
                  <c:v>75.260138999999995</c:v>
                </c:pt>
                <c:pt idx="1102">
                  <c:v>75.353606999999997</c:v>
                </c:pt>
                <c:pt idx="1103">
                  <c:v>75.447958999999997</c:v>
                </c:pt>
                <c:pt idx="1104">
                  <c:v>75.536315999999999</c:v>
                </c:pt>
                <c:pt idx="1105">
                  <c:v>75.613522000000003</c:v>
                </c:pt>
                <c:pt idx="1106">
                  <c:v>75.676635000000005</c:v>
                </c:pt>
                <c:pt idx="1107">
                  <c:v>75.727999999999994</c:v>
                </c:pt>
                <c:pt idx="1108">
                  <c:v>75.777884999999998</c:v>
                </c:pt>
                <c:pt idx="1109">
                  <c:v>75.835710000000006</c:v>
                </c:pt>
                <c:pt idx="1110">
                  <c:v>75.895909000000003</c:v>
                </c:pt>
                <c:pt idx="1111">
                  <c:v>75.939756000000003</c:v>
                </c:pt>
                <c:pt idx="1112">
                  <c:v>75.954894999999993</c:v>
                </c:pt>
                <c:pt idx="1113">
                  <c:v>75.946709999999996</c:v>
                </c:pt>
                <c:pt idx="1114">
                  <c:v>75.926146000000003</c:v>
                </c:pt>
                <c:pt idx="1115">
                  <c:v>75.893137999999993</c:v>
                </c:pt>
                <c:pt idx="1116">
                  <c:v>75.837419999999995</c:v>
                </c:pt>
                <c:pt idx="1117">
                  <c:v>75.749128999999996</c:v>
                </c:pt>
                <c:pt idx="1118">
                  <c:v>75.621713</c:v>
                </c:pt>
                <c:pt idx="1119">
                  <c:v>75.450704999999999</c:v>
                </c:pt>
                <c:pt idx="1120">
                  <c:v>75.240193000000005</c:v>
                </c:pt>
                <c:pt idx="1121">
                  <c:v>75.008851000000007</c:v>
                </c:pt>
                <c:pt idx="1122">
                  <c:v>74.780547999999996</c:v>
                </c:pt>
                <c:pt idx="1123">
                  <c:v>74.569100000000006</c:v>
                </c:pt>
                <c:pt idx="1124">
                  <c:v>74.378924999999995</c:v>
                </c:pt>
                <c:pt idx="1125">
                  <c:v>74.219243000000006</c:v>
                </c:pt>
                <c:pt idx="1126">
                  <c:v>74.106979999999993</c:v>
                </c:pt>
                <c:pt idx="1127">
                  <c:v>74.051688999999996</c:v>
                </c:pt>
                <c:pt idx="1128">
                  <c:v>74.043970999999999</c:v>
                </c:pt>
                <c:pt idx="1129">
                  <c:v>74.062132000000005</c:v>
                </c:pt>
                <c:pt idx="1130">
                  <c:v>74.085014999999999</c:v>
                </c:pt>
                <c:pt idx="1131">
                  <c:v>74.096125999999998</c:v>
                </c:pt>
                <c:pt idx="1132">
                  <c:v>74.084665999999999</c:v>
                </c:pt>
                <c:pt idx="1133">
                  <c:v>74.050454999999999</c:v>
                </c:pt>
                <c:pt idx="1134">
                  <c:v>74.004005000000006</c:v>
                </c:pt>
                <c:pt idx="1135">
                  <c:v>73.953947999999997</c:v>
                </c:pt>
                <c:pt idx="1136">
                  <c:v>73.896484000000001</c:v>
                </c:pt>
                <c:pt idx="1137">
                  <c:v>73.824681999999996</c:v>
                </c:pt>
                <c:pt idx="1138">
                  <c:v>73.747124999999997</c:v>
                </c:pt>
                <c:pt idx="1139">
                  <c:v>73.688827000000003</c:v>
                </c:pt>
                <c:pt idx="1140">
                  <c:v>73.671058000000002</c:v>
                </c:pt>
                <c:pt idx="1141">
                  <c:v>73.695914999999999</c:v>
                </c:pt>
                <c:pt idx="1142">
                  <c:v>73.752770999999996</c:v>
                </c:pt>
                <c:pt idx="1143">
                  <c:v>73.834112000000005</c:v>
                </c:pt>
                <c:pt idx="1144">
                  <c:v>73.941141000000002</c:v>
                </c:pt>
                <c:pt idx="1145">
                  <c:v>74.078787000000005</c:v>
                </c:pt>
                <c:pt idx="1146">
                  <c:v>74.250495000000001</c:v>
                </c:pt>
                <c:pt idx="1147">
                  <c:v>74.455678000000006</c:v>
                </c:pt>
                <c:pt idx="1148">
                  <c:v>74.686745000000002</c:v>
                </c:pt>
                <c:pt idx="1149">
                  <c:v>74.927464000000001</c:v>
                </c:pt>
                <c:pt idx="1150">
                  <c:v>75.157571000000004</c:v>
                </c:pt>
                <c:pt idx="1151">
                  <c:v>75.361384999999999</c:v>
                </c:pt>
                <c:pt idx="1152">
                  <c:v>75.533311999999995</c:v>
                </c:pt>
                <c:pt idx="1153">
                  <c:v>75.676897999999994</c:v>
                </c:pt>
                <c:pt idx="1154">
                  <c:v>75.801108999999997</c:v>
                </c:pt>
                <c:pt idx="1155">
                  <c:v>75.917090999999999</c:v>
                </c:pt>
                <c:pt idx="1156">
                  <c:v>76.035217000000003</c:v>
                </c:pt>
                <c:pt idx="1157">
                  <c:v>76.161845999999997</c:v>
                </c:pt>
                <c:pt idx="1158">
                  <c:v>76.296367000000004</c:v>
                </c:pt>
                <c:pt idx="1159">
                  <c:v>76.429038000000006</c:v>
                </c:pt>
                <c:pt idx="1160">
                  <c:v>76.542332999999999</c:v>
                </c:pt>
                <c:pt idx="1161">
                  <c:v>76.620065999999994</c:v>
                </c:pt>
                <c:pt idx="1162">
                  <c:v>76.661135000000002</c:v>
                </c:pt>
                <c:pt idx="1163">
                  <c:v>76.683752999999996</c:v>
                </c:pt>
                <c:pt idx="1164">
                  <c:v>76.710749000000007</c:v>
                </c:pt>
                <c:pt idx="1165">
                  <c:v>76.749752999999998</c:v>
                </c:pt>
                <c:pt idx="1166">
                  <c:v>76.791325999999998</c:v>
                </c:pt>
                <c:pt idx="1167">
                  <c:v>76.826605999999998</c:v>
                </c:pt>
                <c:pt idx="1168">
                  <c:v>76.860116000000005</c:v>
                </c:pt>
                <c:pt idx="1169">
                  <c:v>76.901705000000007</c:v>
                </c:pt>
                <c:pt idx="1170">
                  <c:v>76.952301000000006</c:v>
                </c:pt>
                <c:pt idx="1171">
                  <c:v>77.004497999999998</c:v>
                </c:pt>
                <c:pt idx="1172">
                  <c:v>77.054029</c:v>
                </c:pt>
                <c:pt idx="1173">
                  <c:v>77.102631000000002</c:v>
                </c:pt>
                <c:pt idx="1174">
                  <c:v>77.149562000000003</c:v>
                </c:pt>
                <c:pt idx="1175">
                  <c:v>77.187956999999997</c:v>
                </c:pt>
                <c:pt idx="1176">
                  <c:v>77.212845000000002</c:v>
                </c:pt>
                <c:pt idx="1177">
                  <c:v>77.227997000000002</c:v>
                </c:pt>
                <c:pt idx="1178">
                  <c:v>77.241361999999995</c:v>
                </c:pt>
                <c:pt idx="1179">
                  <c:v>77.257064</c:v>
                </c:pt>
                <c:pt idx="1180">
                  <c:v>77.275260000000003</c:v>
                </c:pt>
                <c:pt idx="1181">
                  <c:v>77.297371999999996</c:v>
                </c:pt>
                <c:pt idx="1182">
                  <c:v>77.327144000000004</c:v>
                </c:pt>
                <c:pt idx="1183">
                  <c:v>77.366361999999995</c:v>
                </c:pt>
                <c:pt idx="1184">
                  <c:v>77.412009999999995</c:v>
                </c:pt>
                <c:pt idx="1185">
                  <c:v>77.458419000000006</c:v>
                </c:pt>
                <c:pt idx="1186">
                  <c:v>77.501340999999996</c:v>
                </c:pt>
                <c:pt idx="1187">
                  <c:v>77.539406</c:v>
                </c:pt>
                <c:pt idx="1188">
                  <c:v>77.572023999999999</c:v>
                </c:pt>
                <c:pt idx="1189">
                  <c:v>77.596801999999997</c:v>
                </c:pt>
                <c:pt idx="1190">
                  <c:v>77.611041</c:v>
                </c:pt>
                <c:pt idx="1191">
                  <c:v>77.617052000000001</c:v>
                </c:pt>
                <c:pt idx="1192">
                  <c:v>77.623633999999996</c:v>
                </c:pt>
                <c:pt idx="1193">
                  <c:v>77.638345999999999</c:v>
                </c:pt>
                <c:pt idx="1194">
                  <c:v>77.658457999999996</c:v>
                </c:pt>
                <c:pt idx="1195">
                  <c:v>77.674452000000002</c:v>
                </c:pt>
                <c:pt idx="1196">
                  <c:v>77.684540999999996</c:v>
                </c:pt>
                <c:pt idx="1197">
                  <c:v>77.700818999999996</c:v>
                </c:pt>
                <c:pt idx="1198">
                  <c:v>77.735207000000003</c:v>
                </c:pt>
                <c:pt idx="1199">
                  <c:v>77.780687</c:v>
                </c:pt>
                <c:pt idx="1200">
                  <c:v>77.813154999999995</c:v>
                </c:pt>
                <c:pt idx="1201">
                  <c:v>77.815085999999994</c:v>
                </c:pt>
                <c:pt idx="1202">
                  <c:v>77.794411999999994</c:v>
                </c:pt>
                <c:pt idx="1203">
                  <c:v>77.776792</c:v>
                </c:pt>
                <c:pt idx="1204">
                  <c:v>77.781588999999997</c:v>
                </c:pt>
                <c:pt idx="1205">
                  <c:v>77.808959000000002</c:v>
                </c:pt>
                <c:pt idx="1206">
                  <c:v>77.847947000000005</c:v>
                </c:pt>
                <c:pt idx="1207">
                  <c:v>77.888654000000002</c:v>
                </c:pt>
                <c:pt idx="1208">
                  <c:v>77.922574999999995</c:v>
                </c:pt>
                <c:pt idx="1209">
                  <c:v>77.938198</c:v>
                </c:pt>
                <c:pt idx="1210">
                  <c:v>77.927477999999994</c:v>
                </c:pt>
                <c:pt idx="1211">
                  <c:v>77.898966999999999</c:v>
                </c:pt>
                <c:pt idx="1212">
                  <c:v>77.876732000000004</c:v>
                </c:pt>
                <c:pt idx="1213">
                  <c:v>77.880374000000003</c:v>
                </c:pt>
                <c:pt idx="1214">
                  <c:v>77.908085999999997</c:v>
                </c:pt>
                <c:pt idx="1215">
                  <c:v>77.941899000000006</c:v>
                </c:pt>
                <c:pt idx="1216">
                  <c:v>77.96566</c:v>
                </c:pt>
                <c:pt idx="1217">
                  <c:v>77.974118000000004</c:v>
                </c:pt>
                <c:pt idx="1218">
                  <c:v>77.969258999999994</c:v>
                </c:pt>
                <c:pt idx="1219">
                  <c:v>77.956733</c:v>
                </c:pt>
                <c:pt idx="1220">
                  <c:v>77.947175999999999</c:v>
                </c:pt>
                <c:pt idx="1221">
                  <c:v>77.953942999999995</c:v>
                </c:pt>
                <c:pt idx="1222">
                  <c:v>77.984139999999996</c:v>
                </c:pt>
                <c:pt idx="1223">
                  <c:v>78.032414000000003</c:v>
                </c:pt>
                <c:pt idx="1224">
                  <c:v>78.083931000000007</c:v>
                </c:pt>
                <c:pt idx="1225">
                  <c:v>78.121251000000001</c:v>
                </c:pt>
                <c:pt idx="1226">
                  <c:v>78.129723999999996</c:v>
                </c:pt>
                <c:pt idx="1227">
                  <c:v>78.103917999999993</c:v>
                </c:pt>
                <c:pt idx="1228">
                  <c:v>78.055648000000005</c:v>
                </c:pt>
                <c:pt idx="1229">
                  <c:v>78.013054999999994</c:v>
                </c:pt>
                <c:pt idx="1230">
                  <c:v>78.003300999999993</c:v>
                </c:pt>
                <c:pt idx="1231">
                  <c:v>78.030783999999997</c:v>
                </c:pt>
                <c:pt idx="1232">
                  <c:v>78.073340999999999</c:v>
                </c:pt>
                <c:pt idx="1233">
                  <c:v>78.102934000000005</c:v>
                </c:pt>
                <c:pt idx="1234">
                  <c:v>78.110162000000003</c:v>
                </c:pt>
                <c:pt idx="1235">
                  <c:v>78.107354000000001</c:v>
                </c:pt>
                <c:pt idx="1236">
                  <c:v>78.109371999999993</c:v>
                </c:pt>
                <c:pt idx="1237">
                  <c:v>78.117334999999997</c:v>
                </c:pt>
                <c:pt idx="1238">
                  <c:v>78.124391000000003</c:v>
                </c:pt>
                <c:pt idx="1239">
                  <c:v>78.132226000000003</c:v>
                </c:pt>
                <c:pt idx="1240">
                  <c:v>78.152424999999994</c:v>
                </c:pt>
                <c:pt idx="1241">
                  <c:v>78.189158000000006</c:v>
                </c:pt>
                <c:pt idx="1242">
                  <c:v>78.228097000000005</c:v>
                </c:pt>
                <c:pt idx="1243">
                  <c:v>78.249356000000006</c:v>
                </c:pt>
                <c:pt idx="1244">
                  <c:v>78.248628999999994</c:v>
                </c:pt>
                <c:pt idx="1245">
                  <c:v>78.239192000000003</c:v>
                </c:pt>
                <c:pt idx="1246">
                  <c:v>78.234289000000004</c:v>
                </c:pt>
                <c:pt idx="1247">
                  <c:v>78.234362000000004</c:v>
                </c:pt>
                <c:pt idx="1248">
                  <c:v>78.232731000000001</c:v>
                </c:pt>
                <c:pt idx="1249">
                  <c:v>78.227016000000006</c:v>
                </c:pt>
                <c:pt idx="1250">
                  <c:v>78.220297000000002</c:v>
                </c:pt>
                <c:pt idx="1251">
                  <c:v>78.214641</c:v>
                </c:pt>
                <c:pt idx="1252">
                  <c:v>78.209387000000007</c:v>
                </c:pt>
                <c:pt idx="1253">
                  <c:v>78.206057000000001</c:v>
                </c:pt>
                <c:pt idx="1254">
                  <c:v>78.210053000000002</c:v>
                </c:pt>
                <c:pt idx="1255">
                  <c:v>78.223934</c:v>
                </c:pt>
                <c:pt idx="1256">
                  <c:v>78.240123999999994</c:v>
                </c:pt>
                <c:pt idx="1257">
                  <c:v>78.244718000000006</c:v>
                </c:pt>
                <c:pt idx="1258">
                  <c:v>78.231762000000003</c:v>
                </c:pt>
                <c:pt idx="1259">
                  <c:v>78.212407999999996</c:v>
                </c:pt>
                <c:pt idx="1260">
                  <c:v>78.205624999999998</c:v>
                </c:pt>
                <c:pt idx="1261">
                  <c:v>78.218222999999995</c:v>
                </c:pt>
                <c:pt idx="1262">
                  <c:v>78.237691999999996</c:v>
                </c:pt>
                <c:pt idx="1263">
                  <c:v>78.247163</c:v>
                </c:pt>
                <c:pt idx="1264">
                  <c:v>78.244485999999995</c:v>
                </c:pt>
                <c:pt idx="1265">
                  <c:v>78.242384000000001</c:v>
                </c:pt>
                <c:pt idx="1266">
                  <c:v>78.251678999999996</c:v>
                </c:pt>
                <c:pt idx="1267">
                  <c:v>78.270168999999996</c:v>
                </c:pt>
                <c:pt idx="1268">
                  <c:v>78.288966000000002</c:v>
                </c:pt>
                <c:pt idx="1269">
                  <c:v>78.305150999999995</c:v>
                </c:pt>
                <c:pt idx="1270">
                  <c:v>78.324082000000004</c:v>
                </c:pt>
                <c:pt idx="1271">
                  <c:v>78.350032999999996</c:v>
                </c:pt>
                <c:pt idx="1272">
                  <c:v>78.377384000000006</c:v>
                </c:pt>
                <c:pt idx="1273">
                  <c:v>78.392923999999994</c:v>
                </c:pt>
                <c:pt idx="1274">
                  <c:v>78.387703000000002</c:v>
                </c:pt>
                <c:pt idx="1275">
                  <c:v>78.366196000000002</c:v>
                </c:pt>
                <c:pt idx="1276">
                  <c:v>78.342896999999994</c:v>
                </c:pt>
                <c:pt idx="1277">
                  <c:v>78.330027999999999</c:v>
                </c:pt>
                <c:pt idx="1278">
                  <c:v>78.329836</c:v>
                </c:pt>
                <c:pt idx="1279">
                  <c:v>78.337492999999995</c:v>
                </c:pt>
                <c:pt idx="1280">
                  <c:v>78.347199000000003</c:v>
                </c:pt>
                <c:pt idx="1281">
                  <c:v>78.354228000000006</c:v>
                </c:pt>
                <c:pt idx="1282">
                  <c:v>78.355491999999998</c:v>
                </c:pt>
                <c:pt idx="1283">
                  <c:v>78.351995000000002</c:v>
                </c:pt>
                <c:pt idx="1284">
                  <c:v>78.348876000000004</c:v>
                </c:pt>
                <c:pt idx="1285">
                  <c:v>78.350452000000004</c:v>
                </c:pt>
                <c:pt idx="1286">
                  <c:v>78.357062999999997</c:v>
                </c:pt>
                <c:pt idx="1287">
                  <c:v>78.368054000000001</c:v>
                </c:pt>
                <c:pt idx="1288">
                  <c:v>78.383510000000001</c:v>
                </c:pt>
                <c:pt idx="1289">
                  <c:v>78.399927000000005</c:v>
                </c:pt>
                <c:pt idx="1290">
                  <c:v>78.409368999999998</c:v>
                </c:pt>
                <c:pt idx="1291">
                  <c:v>78.408659</c:v>
                </c:pt>
                <c:pt idx="1292">
                  <c:v>78.405319000000006</c:v>
                </c:pt>
                <c:pt idx="1293">
                  <c:v>78.407258999999996</c:v>
                </c:pt>
                <c:pt idx="1294">
                  <c:v>78.409951000000007</c:v>
                </c:pt>
                <c:pt idx="1295">
                  <c:v>78.403115999999997</c:v>
                </c:pt>
                <c:pt idx="1296">
                  <c:v>78.389578</c:v>
                </c:pt>
                <c:pt idx="1297">
                  <c:v>78.387034</c:v>
                </c:pt>
                <c:pt idx="1298">
                  <c:v>78.407584999999997</c:v>
                </c:pt>
                <c:pt idx="1299">
                  <c:v>78.442959000000002</c:v>
                </c:pt>
                <c:pt idx="1300">
                  <c:v>78.473996</c:v>
                </c:pt>
                <c:pt idx="1301">
                  <c:v>78.488821999999999</c:v>
                </c:pt>
                <c:pt idx="1302">
                  <c:v>78.487450999999993</c:v>
                </c:pt>
                <c:pt idx="1303">
                  <c:v>78.474519000000001</c:v>
                </c:pt>
                <c:pt idx="1304">
                  <c:v>78.454766000000006</c:v>
                </c:pt>
                <c:pt idx="1305">
                  <c:v>78.433840000000004</c:v>
                </c:pt>
                <c:pt idx="1306">
                  <c:v>78.417580000000001</c:v>
                </c:pt>
                <c:pt idx="1307">
                  <c:v>78.408991</c:v>
                </c:pt>
                <c:pt idx="1308">
                  <c:v>78.407183000000003</c:v>
                </c:pt>
                <c:pt idx="1309">
                  <c:v>78.408690000000007</c:v>
                </c:pt>
                <c:pt idx="1310">
                  <c:v>78.409512000000007</c:v>
                </c:pt>
                <c:pt idx="1311">
                  <c:v>78.408387000000005</c:v>
                </c:pt>
                <c:pt idx="1312">
                  <c:v>78.409177999999997</c:v>
                </c:pt>
                <c:pt idx="1313">
                  <c:v>78.417085999999998</c:v>
                </c:pt>
                <c:pt idx="1314">
                  <c:v>78.430627999999999</c:v>
                </c:pt>
                <c:pt idx="1315">
                  <c:v>78.440392000000003</c:v>
                </c:pt>
                <c:pt idx="1316">
                  <c:v>78.438547</c:v>
                </c:pt>
                <c:pt idx="1317">
                  <c:v>78.427819999999997</c:v>
                </c:pt>
                <c:pt idx="1318">
                  <c:v>78.418481</c:v>
                </c:pt>
                <c:pt idx="1319">
                  <c:v>78.417828999999998</c:v>
                </c:pt>
                <c:pt idx="1320">
                  <c:v>78.424693000000005</c:v>
                </c:pt>
                <c:pt idx="1321">
                  <c:v>78.432699999999997</c:v>
                </c:pt>
                <c:pt idx="1322">
                  <c:v>78.435912000000002</c:v>
                </c:pt>
                <c:pt idx="1323">
                  <c:v>78.431426999999999</c:v>
                </c:pt>
                <c:pt idx="1324">
                  <c:v>78.419241999999997</c:v>
                </c:pt>
                <c:pt idx="1325">
                  <c:v>78.401735000000002</c:v>
                </c:pt>
                <c:pt idx="1326">
                  <c:v>78.383762000000004</c:v>
                </c:pt>
                <c:pt idx="1327">
                  <c:v>78.371838999999994</c:v>
                </c:pt>
                <c:pt idx="1328">
                  <c:v>78.370223999999993</c:v>
                </c:pt>
                <c:pt idx="1329">
                  <c:v>78.375896999999995</c:v>
                </c:pt>
                <c:pt idx="1330">
                  <c:v>78.379233999999997</c:v>
                </c:pt>
                <c:pt idx="1331">
                  <c:v>78.372508999999994</c:v>
                </c:pt>
                <c:pt idx="1332">
                  <c:v>78.357213999999999</c:v>
                </c:pt>
                <c:pt idx="1333">
                  <c:v>78.340890999999999</c:v>
                </c:pt>
                <c:pt idx="1334">
                  <c:v>78.328203000000002</c:v>
                </c:pt>
                <c:pt idx="1335">
                  <c:v>78.318507999999994</c:v>
                </c:pt>
                <c:pt idx="1336">
                  <c:v>78.311412000000004</c:v>
                </c:pt>
                <c:pt idx="1337">
                  <c:v>78.310496000000001</c:v>
                </c:pt>
                <c:pt idx="1338">
                  <c:v>78.320414999999997</c:v>
                </c:pt>
                <c:pt idx="1339">
                  <c:v>78.342106999999999</c:v>
                </c:pt>
                <c:pt idx="1340">
                  <c:v>78.370293000000004</c:v>
                </c:pt>
                <c:pt idx="1341">
                  <c:v>78.393828999999997</c:v>
                </c:pt>
                <c:pt idx="1342">
                  <c:v>78.401489999999995</c:v>
                </c:pt>
                <c:pt idx="1343">
                  <c:v>78.392443</c:v>
                </c:pt>
                <c:pt idx="1344">
                  <c:v>78.379369999999994</c:v>
                </c:pt>
                <c:pt idx="1345">
                  <c:v>78.374955999999997</c:v>
                </c:pt>
                <c:pt idx="1346">
                  <c:v>78.375764000000004</c:v>
                </c:pt>
                <c:pt idx="1347">
                  <c:v>78.366595000000004</c:v>
                </c:pt>
                <c:pt idx="1348">
                  <c:v>78.341425000000001</c:v>
                </c:pt>
                <c:pt idx="1349">
                  <c:v>78.312275</c:v>
                </c:pt>
                <c:pt idx="1350">
                  <c:v>78.294713999999999</c:v>
                </c:pt>
                <c:pt idx="1351">
                  <c:v>78.291948000000005</c:v>
                </c:pt>
                <c:pt idx="1352">
                  <c:v>78.296616999999998</c:v>
                </c:pt>
                <c:pt idx="1353">
                  <c:v>78.300563999999994</c:v>
                </c:pt>
                <c:pt idx="1354">
                  <c:v>78.297692999999995</c:v>
                </c:pt>
                <c:pt idx="1355">
                  <c:v>78.284555999999995</c:v>
                </c:pt>
                <c:pt idx="1356">
                  <c:v>78.265946999999997</c:v>
                </c:pt>
                <c:pt idx="1357">
                  <c:v>78.255374000000003</c:v>
                </c:pt>
                <c:pt idx="1358">
                  <c:v>78.262467000000001</c:v>
                </c:pt>
                <c:pt idx="1359">
                  <c:v>78.282466999999997</c:v>
                </c:pt>
                <c:pt idx="1360">
                  <c:v>78.303312000000005</c:v>
                </c:pt>
                <c:pt idx="1361">
                  <c:v>78.318532000000005</c:v>
                </c:pt>
                <c:pt idx="1362">
                  <c:v>78.326554000000002</c:v>
                </c:pt>
                <c:pt idx="1363">
                  <c:v>78.322951000000003</c:v>
                </c:pt>
                <c:pt idx="1364">
                  <c:v>78.304132999999993</c:v>
                </c:pt>
                <c:pt idx="1365">
                  <c:v>78.276691</c:v>
                </c:pt>
                <c:pt idx="1366">
                  <c:v>78.252063000000007</c:v>
                </c:pt>
                <c:pt idx="1367">
                  <c:v>78.230951000000005</c:v>
                </c:pt>
                <c:pt idx="1368">
                  <c:v>78.203051000000002</c:v>
                </c:pt>
                <c:pt idx="1369">
                  <c:v>78.165232000000003</c:v>
                </c:pt>
                <c:pt idx="1370">
                  <c:v>78.131084999999999</c:v>
                </c:pt>
                <c:pt idx="1371">
                  <c:v>78.117012000000003</c:v>
                </c:pt>
                <c:pt idx="1372">
                  <c:v>78.124159000000006</c:v>
                </c:pt>
                <c:pt idx="1373">
                  <c:v>78.138874000000001</c:v>
                </c:pt>
                <c:pt idx="1374">
                  <c:v>78.146726999999998</c:v>
                </c:pt>
                <c:pt idx="1375">
                  <c:v>78.141741999999994</c:v>
                </c:pt>
                <c:pt idx="1376">
                  <c:v>78.126005000000006</c:v>
                </c:pt>
                <c:pt idx="1377">
                  <c:v>78.105669000000006</c:v>
                </c:pt>
                <c:pt idx="1378">
                  <c:v>78.086017999999996</c:v>
                </c:pt>
                <c:pt idx="1379">
                  <c:v>78.067010999999994</c:v>
                </c:pt>
                <c:pt idx="1380">
                  <c:v>78.045070999999993</c:v>
                </c:pt>
                <c:pt idx="1381">
                  <c:v>78.021321999999998</c:v>
                </c:pt>
                <c:pt idx="1382">
                  <c:v>78.004504999999995</c:v>
                </c:pt>
                <c:pt idx="1383">
                  <c:v>78.001427000000007</c:v>
                </c:pt>
                <c:pt idx="1384">
                  <c:v>78.007197000000005</c:v>
                </c:pt>
                <c:pt idx="1385">
                  <c:v>78.010619000000005</c:v>
                </c:pt>
                <c:pt idx="1386">
                  <c:v>78.008645999999999</c:v>
                </c:pt>
                <c:pt idx="1387">
                  <c:v>78.009681</c:v>
                </c:pt>
                <c:pt idx="1388">
                  <c:v>78.020844999999994</c:v>
                </c:pt>
                <c:pt idx="1389">
                  <c:v>78.036676</c:v>
                </c:pt>
                <c:pt idx="1390">
                  <c:v>78.043822000000006</c:v>
                </c:pt>
                <c:pt idx="1391">
                  <c:v>78.034497000000002</c:v>
                </c:pt>
                <c:pt idx="1392">
                  <c:v>78.012690000000006</c:v>
                </c:pt>
                <c:pt idx="1393">
                  <c:v>77.989362999999997</c:v>
                </c:pt>
                <c:pt idx="1394">
                  <c:v>77.975003000000001</c:v>
                </c:pt>
                <c:pt idx="1395">
                  <c:v>77.975258999999994</c:v>
                </c:pt>
                <c:pt idx="1396">
                  <c:v>77.988320999999999</c:v>
                </c:pt>
                <c:pt idx="1397">
                  <c:v>78.004424999999998</c:v>
                </c:pt>
                <c:pt idx="1398">
                  <c:v>78.011240999999998</c:v>
                </c:pt>
                <c:pt idx="1399">
                  <c:v>78.003234000000006</c:v>
                </c:pt>
                <c:pt idx="1400">
                  <c:v>77.985557</c:v>
                </c:pt>
                <c:pt idx="1401">
                  <c:v>77.967422999999997</c:v>
                </c:pt>
                <c:pt idx="1402">
                  <c:v>77.952455</c:v>
                </c:pt>
                <c:pt idx="1403">
                  <c:v>77.936892999999998</c:v>
                </c:pt>
                <c:pt idx="1404">
                  <c:v>77.916365999999996</c:v>
                </c:pt>
                <c:pt idx="1405">
                  <c:v>77.892801000000006</c:v>
                </c:pt>
                <c:pt idx="1406">
                  <c:v>77.874791999999999</c:v>
                </c:pt>
                <c:pt idx="1407">
                  <c:v>77.871701000000002</c:v>
                </c:pt>
                <c:pt idx="1408">
                  <c:v>77.886024000000006</c:v>
                </c:pt>
                <c:pt idx="1409">
                  <c:v>77.909598000000003</c:v>
                </c:pt>
                <c:pt idx="1410">
                  <c:v>77.927413999999999</c:v>
                </c:pt>
                <c:pt idx="1411">
                  <c:v>77.926956000000004</c:v>
                </c:pt>
                <c:pt idx="1412">
                  <c:v>77.906163000000006</c:v>
                </c:pt>
                <c:pt idx="1413">
                  <c:v>77.875229000000004</c:v>
                </c:pt>
                <c:pt idx="1414">
                  <c:v>77.852393000000006</c:v>
                </c:pt>
                <c:pt idx="1415">
                  <c:v>77.854204999999993</c:v>
                </c:pt>
                <c:pt idx="1416">
                  <c:v>77.882112000000006</c:v>
                </c:pt>
                <c:pt idx="1417">
                  <c:v>77.916278000000005</c:v>
                </c:pt>
                <c:pt idx="1418">
                  <c:v>77.929261999999994</c:v>
                </c:pt>
                <c:pt idx="1419">
                  <c:v>77.911744999999996</c:v>
                </c:pt>
                <c:pt idx="1420">
                  <c:v>77.881924999999995</c:v>
                </c:pt>
                <c:pt idx="1421">
                  <c:v>77.864951000000005</c:v>
                </c:pt>
                <c:pt idx="1422">
                  <c:v>77.866587999999993</c:v>
                </c:pt>
                <c:pt idx="1423">
                  <c:v>77.872299999999996</c:v>
                </c:pt>
                <c:pt idx="1424">
                  <c:v>77.868250000000003</c:v>
                </c:pt>
                <c:pt idx="1425">
                  <c:v>77.855070999999995</c:v>
                </c:pt>
                <c:pt idx="1426">
                  <c:v>77.842133000000004</c:v>
                </c:pt>
                <c:pt idx="1427">
                  <c:v>77.836547999999993</c:v>
                </c:pt>
                <c:pt idx="1428">
                  <c:v>77.838990999999993</c:v>
                </c:pt>
                <c:pt idx="1429">
                  <c:v>77.843519999999998</c:v>
                </c:pt>
                <c:pt idx="1430">
                  <c:v>77.839950000000002</c:v>
                </c:pt>
                <c:pt idx="1431">
                  <c:v>77.822839000000002</c:v>
                </c:pt>
                <c:pt idx="1432">
                  <c:v>77.800239000000005</c:v>
                </c:pt>
                <c:pt idx="1433">
                  <c:v>77.787729999999996</c:v>
                </c:pt>
                <c:pt idx="1434">
                  <c:v>77.791520000000006</c:v>
                </c:pt>
                <c:pt idx="1435">
                  <c:v>77.802366000000006</c:v>
                </c:pt>
                <c:pt idx="1436">
                  <c:v>77.807373999999996</c:v>
                </c:pt>
                <c:pt idx="1437">
                  <c:v>77.801511000000005</c:v>
                </c:pt>
                <c:pt idx="1438">
                  <c:v>77.785498000000004</c:v>
                </c:pt>
                <c:pt idx="1439">
                  <c:v>77.760130000000004</c:v>
                </c:pt>
                <c:pt idx="1440">
                  <c:v>77.728418000000005</c:v>
                </c:pt>
                <c:pt idx="1441">
                  <c:v>77.698593000000002</c:v>
                </c:pt>
                <c:pt idx="1442">
                  <c:v>77.678685000000002</c:v>
                </c:pt>
                <c:pt idx="1443">
                  <c:v>77.668982999999997</c:v>
                </c:pt>
                <c:pt idx="1444">
                  <c:v>77.662156999999993</c:v>
                </c:pt>
                <c:pt idx="1445">
                  <c:v>77.649136999999996</c:v>
                </c:pt>
                <c:pt idx="1446">
                  <c:v>77.625193999999993</c:v>
                </c:pt>
                <c:pt idx="1447">
                  <c:v>77.596005000000005</c:v>
                </c:pt>
                <c:pt idx="1448">
                  <c:v>77.579470999999998</c:v>
                </c:pt>
                <c:pt idx="1449">
                  <c:v>77.594166999999999</c:v>
                </c:pt>
                <c:pt idx="1450">
                  <c:v>77.640382000000002</c:v>
                </c:pt>
                <c:pt idx="1451">
                  <c:v>77.69623</c:v>
                </c:pt>
                <c:pt idx="1452">
                  <c:v>77.735498000000007</c:v>
                </c:pt>
                <c:pt idx="1453">
                  <c:v>77.743921999999998</c:v>
                </c:pt>
                <c:pt idx="1454">
                  <c:v>77.716610000000003</c:v>
                </c:pt>
                <c:pt idx="1455">
                  <c:v>77.653471999999994</c:v>
                </c:pt>
                <c:pt idx="1456">
                  <c:v>77.570046000000005</c:v>
                </c:pt>
                <c:pt idx="1457">
                  <c:v>77.503686000000002</c:v>
                </c:pt>
                <c:pt idx="1458">
                  <c:v>77.488958999999994</c:v>
                </c:pt>
                <c:pt idx="1459">
                  <c:v>77.521968000000001</c:v>
                </c:pt>
                <c:pt idx="1460">
                  <c:v>77.560658000000004</c:v>
                </c:pt>
                <c:pt idx="1461">
                  <c:v>77.567229999999995</c:v>
                </c:pt>
                <c:pt idx="1462">
                  <c:v>77.543626000000003</c:v>
                </c:pt>
                <c:pt idx="1463">
                  <c:v>77.520897000000005</c:v>
                </c:pt>
                <c:pt idx="1464">
                  <c:v>77.521311999999995</c:v>
                </c:pt>
                <c:pt idx="1465">
                  <c:v>77.538433999999995</c:v>
                </c:pt>
                <c:pt idx="1466">
                  <c:v>77.550786000000002</c:v>
                </c:pt>
                <c:pt idx="1467">
                  <c:v>77.546619000000007</c:v>
                </c:pt>
                <c:pt idx="1468">
                  <c:v>77.532347000000001</c:v>
                </c:pt>
                <c:pt idx="1469">
                  <c:v>77.519720000000007</c:v>
                </c:pt>
                <c:pt idx="1470">
                  <c:v>77.509962000000002</c:v>
                </c:pt>
                <c:pt idx="1471">
                  <c:v>77.495168000000007</c:v>
                </c:pt>
                <c:pt idx="1472">
                  <c:v>77.474744000000001</c:v>
                </c:pt>
                <c:pt idx="1473">
                  <c:v>77.462368999999995</c:v>
                </c:pt>
                <c:pt idx="1474">
                  <c:v>77.470584000000002</c:v>
                </c:pt>
                <c:pt idx="1475">
                  <c:v>77.494829999999993</c:v>
                </c:pt>
                <c:pt idx="1476">
                  <c:v>77.522724999999994</c:v>
                </c:pt>
                <c:pt idx="1477">
                  <c:v>77.554817</c:v>
                </c:pt>
                <c:pt idx="1478">
                  <c:v>77.601060000000004</c:v>
                </c:pt>
                <c:pt idx="1479">
                  <c:v>77.654421999999997</c:v>
                </c:pt>
                <c:pt idx="1480">
                  <c:v>77.683966999999996</c:v>
                </c:pt>
                <c:pt idx="1481">
                  <c:v>77.664586</c:v>
                </c:pt>
                <c:pt idx="1482">
                  <c:v>77.605076999999994</c:v>
                </c:pt>
                <c:pt idx="1483">
                  <c:v>77.538089999999997</c:v>
                </c:pt>
                <c:pt idx="1484">
                  <c:v>77.489108999999999</c:v>
                </c:pt>
                <c:pt idx="1485">
                  <c:v>77.461665999999994</c:v>
                </c:pt>
                <c:pt idx="1486">
                  <c:v>77.441818999999995</c:v>
                </c:pt>
                <c:pt idx="1487">
                  <c:v>77.405353000000005</c:v>
                </c:pt>
                <c:pt idx="1488">
                  <c:v>77.332435000000004</c:v>
                </c:pt>
                <c:pt idx="1489">
                  <c:v>77.234483999999995</c:v>
                </c:pt>
                <c:pt idx="1490">
                  <c:v>77.160015000000001</c:v>
                </c:pt>
                <c:pt idx="1491">
                  <c:v>77.150989999999993</c:v>
                </c:pt>
                <c:pt idx="1492">
                  <c:v>77.192421999999993</c:v>
                </c:pt>
                <c:pt idx="1493">
                  <c:v>77.227208000000005</c:v>
                </c:pt>
                <c:pt idx="1494">
                  <c:v>77.226642999999996</c:v>
                </c:pt>
                <c:pt idx="1495">
                  <c:v>77.223022</c:v>
                </c:pt>
                <c:pt idx="1496">
                  <c:v>77.260137</c:v>
                </c:pt>
                <c:pt idx="1497">
                  <c:v>77.334185000000005</c:v>
                </c:pt>
                <c:pt idx="1498">
                  <c:v>77.403555999999995</c:v>
                </c:pt>
                <c:pt idx="1499">
                  <c:v>77.440893000000003</c:v>
                </c:pt>
                <c:pt idx="1500">
                  <c:v>77.449195000000003</c:v>
                </c:pt>
                <c:pt idx="1501">
                  <c:v>77.432595000000006</c:v>
                </c:pt>
                <c:pt idx="1502">
                  <c:v>77.381780000000006</c:v>
                </c:pt>
                <c:pt idx="1503">
                  <c:v>77.297638000000006</c:v>
                </c:pt>
                <c:pt idx="1504">
                  <c:v>77.208376000000001</c:v>
                </c:pt>
                <c:pt idx="1505">
                  <c:v>77.147081999999997</c:v>
                </c:pt>
                <c:pt idx="1506">
                  <c:v>77.119325000000003</c:v>
                </c:pt>
                <c:pt idx="1507">
                  <c:v>77.103223999999997</c:v>
                </c:pt>
                <c:pt idx="1508">
                  <c:v>77.079224999999994</c:v>
                </c:pt>
                <c:pt idx="1509">
                  <c:v>77.054023000000001</c:v>
                </c:pt>
                <c:pt idx="1510">
                  <c:v>77.053201000000001</c:v>
                </c:pt>
                <c:pt idx="1511">
                  <c:v>77.087455000000006</c:v>
                </c:pt>
                <c:pt idx="1512">
                  <c:v>77.124663999999996</c:v>
                </c:pt>
                <c:pt idx="1513">
                  <c:v>77.105198000000001</c:v>
                </c:pt>
                <c:pt idx="1514">
                  <c:v>76.99915</c:v>
                </c:pt>
                <c:pt idx="1515">
                  <c:v>76.846924000000001</c:v>
                </c:pt>
                <c:pt idx="1516">
                  <c:v>76.728727000000006</c:v>
                </c:pt>
                <c:pt idx="1517">
                  <c:v>76.691821000000004</c:v>
                </c:pt>
                <c:pt idx="1518">
                  <c:v>76.719220000000007</c:v>
                </c:pt>
                <c:pt idx="1519">
                  <c:v>76.768496999999996</c:v>
                </c:pt>
                <c:pt idx="1520">
                  <c:v>76.821472999999997</c:v>
                </c:pt>
                <c:pt idx="1521">
                  <c:v>76.885756999999998</c:v>
                </c:pt>
                <c:pt idx="1522">
                  <c:v>76.963511999999994</c:v>
                </c:pt>
                <c:pt idx="1523">
                  <c:v>77.038302000000002</c:v>
                </c:pt>
                <c:pt idx="1524">
                  <c:v>77.090377000000004</c:v>
                </c:pt>
                <c:pt idx="1525">
                  <c:v>77.111552000000003</c:v>
                </c:pt>
                <c:pt idx="1526">
                  <c:v>77.105017000000004</c:v>
                </c:pt>
                <c:pt idx="1527">
                  <c:v>77.081142</c:v>
                </c:pt>
                <c:pt idx="1528">
                  <c:v>77.055007000000003</c:v>
                </c:pt>
                <c:pt idx="1529">
                  <c:v>77.038562999999996</c:v>
                </c:pt>
                <c:pt idx="1530">
                  <c:v>77.029482000000002</c:v>
                </c:pt>
                <c:pt idx="1531">
                  <c:v>77.010813999999996</c:v>
                </c:pt>
                <c:pt idx="1532">
                  <c:v>76.966228000000001</c:v>
                </c:pt>
                <c:pt idx="1533">
                  <c:v>76.897566999999995</c:v>
                </c:pt>
                <c:pt idx="1534">
                  <c:v>76.827388999999997</c:v>
                </c:pt>
                <c:pt idx="1535">
                  <c:v>76.782214999999994</c:v>
                </c:pt>
                <c:pt idx="1536">
                  <c:v>76.771150000000006</c:v>
                </c:pt>
                <c:pt idx="1537">
                  <c:v>76.781802999999996</c:v>
                </c:pt>
                <c:pt idx="1538">
                  <c:v>76.797101999999995</c:v>
                </c:pt>
                <c:pt idx="1539">
                  <c:v>76.809909000000005</c:v>
                </c:pt>
                <c:pt idx="1540">
                  <c:v>76.817424000000003</c:v>
                </c:pt>
                <c:pt idx="1541">
                  <c:v>76.811060999999995</c:v>
                </c:pt>
                <c:pt idx="1542">
                  <c:v>76.784750000000003</c:v>
                </c:pt>
                <c:pt idx="1543">
                  <c:v>76.748940000000005</c:v>
                </c:pt>
                <c:pt idx="1544">
                  <c:v>76.720549000000005</c:v>
                </c:pt>
                <c:pt idx="1545">
                  <c:v>76.698695999999998</c:v>
                </c:pt>
                <c:pt idx="1546">
                  <c:v>76.666650000000004</c:v>
                </c:pt>
                <c:pt idx="1547">
                  <c:v>76.621003999999999</c:v>
                </c:pt>
                <c:pt idx="1548">
                  <c:v>76.581230000000005</c:v>
                </c:pt>
                <c:pt idx="1549">
                  <c:v>76.562216000000006</c:v>
                </c:pt>
                <c:pt idx="1550">
                  <c:v>76.554499000000007</c:v>
                </c:pt>
                <c:pt idx="1551">
                  <c:v>76.544008000000005</c:v>
                </c:pt>
                <c:pt idx="1552">
                  <c:v>76.536136999999997</c:v>
                </c:pt>
                <c:pt idx="1553">
                  <c:v>76.544027999999997</c:v>
                </c:pt>
                <c:pt idx="1554">
                  <c:v>76.564577999999997</c:v>
                </c:pt>
                <c:pt idx="1555">
                  <c:v>76.584732000000002</c:v>
                </c:pt>
                <c:pt idx="1556">
                  <c:v>76.604648999999995</c:v>
                </c:pt>
                <c:pt idx="1557">
                  <c:v>76.634962999999999</c:v>
                </c:pt>
                <c:pt idx="1558">
                  <c:v>76.672977000000003</c:v>
                </c:pt>
                <c:pt idx="1559">
                  <c:v>76.699786000000003</c:v>
                </c:pt>
                <c:pt idx="1560">
                  <c:v>76.702993000000006</c:v>
                </c:pt>
                <c:pt idx="1561">
                  <c:v>76.687130999999994</c:v>
                </c:pt>
                <c:pt idx="1562">
                  <c:v>76.658229000000006</c:v>
                </c:pt>
                <c:pt idx="1563">
                  <c:v>76.612727000000007</c:v>
                </c:pt>
                <c:pt idx="1564">
                  <c:v>76.549193000000002</c:v>
                </c:pt>
                <c:pt idx="1565">
                  <c:v>76.481986000000006</c:v>
                </c:pt>
                <c:pt idx="1566">
                  <c:v>76.435063</c:v>
                </c:pt>
                <c:pt idx="1567">
                  <c:v>76.423287000000002</c:v>
                </c:pt>
                <c:pt idx="1568">
                  <c:v>76.440723000000006</c:v>
                </c:pt>
                <c:pt idx="1569">
                  <c:v>76.465422000000004</c:v>
                </c:pt>
                <c:pt idx="1570">
                  <c:v>76.477728999999997</c:v>
                </c:pt>
                <c:pt idx="1571">
                  <c:v>76.477080999999998</c:v>
                </c:pt>
                <c:pt idx="1572">
                  <c:v>76.477923000000004</c:v>
                </c:pt>
                <c:pt idx="1573">
                  <c:v>76.487252999999995</c:v>
                </c:pt>
                <c:pt idx="1574">
                  <c:v>76.494776999999999</c:v>
                </c:pt>
                <c:pt idx="1575">
                  <c:v>76.491546999999997</c:v>
                </c:pt>
                <c:pt idx="1576">
                  <c:v>76.486732000000003</c:v>
                </c:pt>
                <c:pt idx="1577">
                  <c:v>76.491448000000005</c:v>
                </c:pt>
                <c:pt idx="1578">
                  <c:v>76.494282999999996</c:v>
                </c:pt>
                <c:pt idx="1579">
                  <c:v>76.473589000000004</c:v>
                </c:pt>
                <c:pt idx="1580">
                  <c:v>76.433394000000007</c:v>
                </c:pt>
                <c:pt idx="1581">
                  <c:v>76.405226999999996</c:v>
                </c:pt>
                <c:pt idx="1582">
                  <c:v>76.406496000000004</c:v>
                </c:pt>
                <c:pt idx="1583">
                  <c:v>76.414805000000001</c:v>
                </c:pt>
                <c:pt idx="1584">
                  <c:v>76.396494000000004</c:v>
                </c:pt>
                <c:pt idx="1585">
                  <c:v>76.349947</c:v>
                </c:pt>
                <c:pt idx="1586">
                  <c:v>76.306873999999993</c:v>
                </c:pt>
                <c:pt idx="1587">
                  <c:v>76.295773999999994</c:v>
                </c:pt>
                <c:pt idx="1588">
                  <c:v>76.315835000000007</c:v>
                </c:pt>
                <c:pt idx="1589">
                  <c:v>76.344686999999993</c:v>
                </c:pt>
                <c:pt idx="1590">
                  <c:v>76.361358999999993</c:v>
                </c:pt>
                <c:pt idx="1591">
                  <c:v>76.359436000000002</c:v>
                </c:pt>
                <c:pt idx="1592">
                  <c:v>76.345123999999998</c:v>
                </c:pt>
                <c:pt idx="1593">
                  <c:v>76.327782999999997</c:v>
                </c:pt>
                <c:pt idx="1594">
                  <c:v>76.312034999999995</c:v>
                </c:pt>
                <c:pt idx="1595">
                  <c:v>76.297337999999996</c:v>
                </c:pt>
                <c:pt idx="1596">
                  <c:v>76.283064999999993</c:v>
                </c:pt>
                <c:pt idx="1597">
                  <c:v>76.271412999999995</c:v>
                </c:pt>
                <c:pt idx="1598">
                  <c:v>76.265174999999999</c:v>
                </c:pt>
                <c:pt idx="1599">
                  <c:v>76.265264000000002</c:v>
                </c:pt>
                <c:pt idx="1600">
                  <c:v>76.271476000000007</c:v>
                </c:pt>
                <c:pt idx="1601">
                  <c:v>76.283698000000001</c:v>
                </c:pt>
                <c:pt idx="1602">
                  <c:v>76.300897000000006</c:v>
                </c:pt>
                <c:pt idx="1603">
                  <c:v>76.319878000000003</c:v>
                </c:pt>
                <c:pt idx="1604">
                  <c:v>76.336149000000006</c:v>
                </c:pt>
                <c:pt idx="1605">
                  <c:v>76.346646000000007</c:v>
                </c:pt>
                <c:pt idx="1606">
                  <c:v>76.352435</c:v>
                </c:pt>
                <c:pt idx="1607">
                  <c:v>76.357989000000003</c:v>
                </c:pt>
                <c:pt idx="1608">
                  <c:v>76.365660000000005</c:v>
                </c:pt>
                <c:pt idx="1609">
                  <c:v>76.371380000000002</c:v>
                </c:pt>
                <c:pt idx="1610">
                  <c:v>76.369984000000002</c:v>
                </c:pt>
                <c:pt idx="1611">
                  <c:v>76.365334000000004</c:v>
                </c:pt>
                <c:pt idx="1612">
                  <c:v>76.368718000000001</c:v>
                </c:pt>
                <c:pt idx="1613">
                  <c:v>76.384107999999998</c:v>
                </c:pt>
                <c:pt idx="1614">
                  <c:v>76.401650000000004</c:v>
                </c:pt>
                <c:pt idx="1615">
                  <c:v>76.411603999999997</c:v>
                </c:pt>
                <c:pt idx="1616">
                  <c:v>76.418858999999998</c:v>
                </c:pt>
                <c:pt idx="1617">
                  <c:v>76.434790000000007</c:v>
                </c:pt>
                <c:pt idx="1618">
                  <c:v>76.457645999999997</c:v>
                </c:pt>
                <c:pt idx="1619">
                  <c:v>76.472041000000004</c:v>
                </c:pt>
                <c:pt idx="1620">
                  <c:v>76.469876999999997</c:v>
                </c:pt>
                <c:pt idx="1621">
                  <c:v>76.461245000000005</c:v>
                </c:pt>
                <c:pt idx="1622">
                  <c:v>76.460724999999996</c:v>
                </c:pt>
                <c:pt idx="1623">
                  <c:v>76.472643000000005</c:v>
                </c:pt>
                <c:pt idx="1624">
                  <c:v>76.495592000000002</c:v>
                </c:pt>
                <c:pt idx="1625">
                  <c:v>76.530116000000007</c:v>
                </c:pt>
                <c:pt idx="1626">
                  <c:v>76.566135000000003</c:v>
                </c:pt>
                <c:pt idx="1627">
                  <c:v>76.575670000000002</c:v>
                </c:pt>
                <c:pt idx="1628">
                  <c:v>76.543102000000005</c:v>
                </c:pt>
                <c:pt idx="1629">
                  <c:v>76.504818</c:v>
                </c:pt>
                <c:pt idx="1630">
                  <c:v>76.534479000000005</c:v>
                </c:pt>
                <c:pt idx="1631">
                  <c:v>76.665137000000001</c:v>
                </c:pt>
                <c:pt idx="1632">
                  <c:v>76.828068999999999</c:v>
                </c:pt>
                <c:pt idx="1633">
                  <c:v>76.893906999999999</c:v>
                </c:pt>
                <c:pt idx="1634">
                  <c:v>76.795574000000002</c:v>
                </c:pt>
                <c:pt idx="1635">
                  <c:v>76.602232999999998</c:v>
                </c:pt>
                <c:pt idx="1636">
                  <c:v>76.452179999999998</c:v>
                </c:pt>
                <c:pt idx="1637">
                  <c:v>76.431197999999995</c:v>
                </c:pt>
                <c:pt idx="1638">
                  <c:v>76.526781</c:v>
                </c:pt>
                <c:pt idx="1639">
                  <c:v>76.665081999999998</c:v>
                </c:pt>
                <c:pt idx="1640">
                  <c:v>76.783502999999996</c:v>
                </c:pt>
                <c:pt idx="1641">
                  <c:v>76.833950999999999</c:v>
                </c:pt>
                <c:pt idx="1642">
                  <c:v>76.766844000000006</c:v>
                </c:pt>
                <c:pt idx="1643">
                  <c:v>76.592220999999995</c:v>
                </c:pt>
                <c:pt idx="1644">
                  <c:v>76.395188000000005</c:v>
                </c:pt>
                <c:pt idx="1645">
                  <c:v>76.287131000000002</c:v>
                </c:pt>
                <c:pt idx="1646">
                  <c:v>76.313309000000004</c:v>
                </c:pt>
                <c:pt idx="1647">
                  <c:v>76.421295000000001</c:v>
                </c:pt>
                <c:pt idx="1648">
                  <c:v>76.521062000000001</c:v>
                </c:pt>
                <c:pt idx="1649">
                  <c:v>76.545642000000001</c:v>
                </c:pt>
                <c:pt idx="1650">
                  <c:v>76.526478999999995</c:v>
                </c:pt>
                <c:pt idx="1651">
                  <c:v>76.545613000000003</c:v>
                </c:pt>
                <c:pt idx="1652">
                  <c:v>76.653621999999999</c:v>
                </c:pt>
                <c:pt idx="1653">
                  <c:v>76.828408999999994</c:v>
                </c:pt>
                <c:pt idx="1654">
                  <c:v>76.961579</c:v>
                </c:pt>
                <c:pt idx="1655">
                  <c:v>76.977773999999997</c:v>
                </c:pt>
                <c:pt idx="1656">
                  <c:v>76.902129000000002</c:v>
                </c:pt>
                <c:pt idx="1657">
                  <c:v>76.828207000000006</c:v>
                </c:pt>
                <c:pt idx="1658">
                  <c:v>76.786832000000004</c:v>
                </c:pt>
                <c:pt idx="1659">
                  <c:v>76.717928999999998</c:v>
                </c:pt>
                <c:pt idx="1660">
                  <c:v>76.607917</c:v>
                </c:pt>
                <c:pt idx="1661">
                  <c:v>76.50112</c:v>
                </c:pt>
                <c:pt idx="1662">
                  <c:v>76.453896</c:v>
                </c:pt>
                <c:pt idx="1663">
                  <c:v>76.467482000000004</c:v>
                </c:pt>
                <c:pt idx="1664">
                  <c:v>76.511376999999996</c:v>
                </c:pt>
                <c:pt idx="1665">
                  <c:v>76.559377999999995</c:v>
                </c:pt>
                <c:pt idx="1666">
                  <c:v>76.602598999999998</c:v>
                </c:pt>
                <c:pt idx="1667">
                  <c:v>76.625552999999996</c:v>
                </c:pt>
                <c:pt idx="1668">
                  <c:v>76.603395000000006</c:v>
                </c:pt>
                <c:pt idx="1669">
                  <c:v>76.509896999999995</c:v>
                </c:pt>
                <c:pt idx="1670">
                  <c:v>76.373440000000002</c:v>
                </c:pt>
                <c:pt idx="1671">
                  <c:v>76.263272000000001</c:v>
                </c:pt>
                <c:pt idx="1672">
                  <c:v>76.226319000000004</c:v>
                </c:pt>
                <c:pt idx="1673">
                  <c:v>76.263751999999997</c:v>
                </c:pt>
                <c:pt idx="1674">
                  <c:v>76.312203999999994</c:v>
                </c:pt>
                <c:pt idx="1675">
                  <c:v>76.341766000000007</c:v>
                </c:pt>
                <c:pt idx="1676">
                  <c:v>76.344809999999995</c:v>
                </c:pt>
                <c:pt idx="1677">
                  <c:v>76.342335000000006</c:v>
                </c:pt>
                <c:pt idx="1678">
                  <c:v>76.333549000000005</c:v>
                </c:pt>
                <c:pt idx="1679">
                  <c:v>76.304530999999997</c:v>
                </c:pt>
                <c:pt idx="1680">
                  <c:v>76.269009999999994</c:v>
                </c:pt>
                <c:pt idx="1681">
                  <c:v>76.241874999999993</c:v>
                </c:pt>
                <c:pt idx="1682">
                  <c:v>76.227968000000004</c:v>
                </c:pt>
                <c:pt idx="1683">
                  <c:v>76.213560000000001</c:v>
                </c:pt>
                <c:pt idx="1684">
                  <c:v>76.214160000000007</c:v>
                </c:pt>
                <c:pt idx="1685">
                  <c:v>76.257576999999998</c:v>
                </c:pt>
                <c:pt idx="1686">
                  <c:v>76.341678000000002</c:v>
                </c:pt>
                <c:pt idx="1687">
                  <c:v>76.418422000000007</c:v>
                </c:pt>
                <c:pt idx="1688">
                  <c:v>76.439811000000006</c:v>
                </c:pt>
                <c:pt idx="1689">
                  <c:v>76.413043000000002</c:v>
                </c:pt>
                <c:pt idx="1690">
                  <c:v>76.372054000000006</c:v>
                </c:pt>
                <c:pt idx="1691">
                  <c:v>76.337262999999993</c:v>
                </c:pt>
                <c:pt idx="1692">
                  <c:v>76.293604999999999</c:v>
                </c:pt>
                <c:pt idx="1693">
                  <c:v>76.236248000000003</c:v>
                </c:pt>
                <c:pt idx="1694">
                  <c:v>76.178520000000006</c:v>
                </c:pt>
                <c:pt idx="1695">
                  <c:v>76.145048000000003</c:v>
                </c:pt>
                <c:pt idx="1696">
                  <c:v>76.137591999999998</c:v>
                </c:pt>
                <c:pt idx="1697">
                  <c:v>76.140541999999996</c:v>
                </c:pt>
                <c:pt idx="1698">
                  <c:v>76.134061000000003</c:v>
                </c:pt>
                <c:pt idx="1699">
                  <c:v>76.115375</c:v>
                </c:pt>
                <c:pt idx="1700">
                  <c:v>76.099056000000004</c:v>
                </c:pt>
                <c:pt idx="1701">
                  <c:v>76.106538999999998</c:v>
                </c:pt>
                <c:pt idx="1702">
                  <c:v>76.140145000000004</c:v>
                </c:pt>
                <c:pt idx="1703">
                  <c:v>76.177566999999996</c:v>
                </c:pt>
                <c:pt idx="1704">
                  <c:v>76.182985000000002</c:v>
                </c:pt>
                <c:pt idx="1705">
                  <c:v>76.143405000000001</c:v>
                </c:pt>
                <c:pt idx="1706">
                  <c:v>76.077400999999995</c:v>
                </c:pt>
                <c:pt idx="1707">
                  <c:v>76.023815999999997</c:v>
                </c:pt>
                <c:pt idx="1708">
                  <c:v>76.000130999999996</c:v>
                </c:pt>
                <c:pt idx="1709">
                  <c:v>75.991945999999999</c:v>
                </c:pt>
                <c:pt idx="1710">
                  <c:v>75.970264</c:v>
                </c:pt>
                <c:pt idx="1711">
                  <c:v>75.931352000000004</c:v>
                </c:pt>
                <c:pt idx="1712">
                  <c:v>75.901267000000004</c:v>
                </c:pt>
                <c:pt idx="1713">
                  <c:v>75.906901000000005</c:v>
                </c:pt>
                <c:pt idx="1714">
                  <c:v>75.943394999999995</c:v>
                </c:pt>
                <c:pt idx="1715">
                  <c:v>75.979378999999994</c:v>
                </c:pt>
                <c:pt idx="1716">
                  <c:v>75.987908000000004</c:v>
                </c:pt>
                <c:pt idx="1717">
                  <c:v>75.966185999999993</c:v>
                </c:pt>
                <c:pt idx="1718">
                  <c:v>75.929625999999999</c:v>
                </c:pt>
                <c:pt idx="1719">
                  <c:v>75.894819999999996</c:v>
                </c:pt>
                <c:pt idx="1720">
                  <c:v>75.869529</c:v>
                </c:pt>
                <c:pt idx="1721">
                  <c:v>75.848640000000003</c:v>
                </c:pt>
                <c:pt idx="1722">
                  <c:v>75.822637999999998</c:v>
                </c:pt>
                <c:pt idx="1723">
                  <c:v>75.792105000000006</c:v>
                </c:pt>
                <c:pt idx="1724">
                  <c:v>75.773820000000001</c:v>
                </c:pt>
                <c:pt idx="1725">
                  <c:v>75.781930000000003</c:v>
                </c:pt>
                <c:pt idx="1726">
                  <c:v>75.809258</c:v>
                </c:pt>
                <c:pt idx="1727">
                  <c:v>75.833202999999997</c:v>
                </c:pt>
                <c:pt idx="1728">
                  <c:v>75.834937999999994</c:v>
                </c:pt>
                <c:pt idx="1729">
                  <c:v>75.805636000000007</c:v>
                </c:pt>
                <c:pt idx="1730">
                  <c:v>75.743679</c:v>
                </c:pt>
                <c:pt idx="1731">
                  <c:v>75.666543000000004</c:v>
                </c:pt>
                <c:pt idx="1732">
                  <c:v>75.616936999999993</c:v>
                </c:pt>
                <c:pt idx="1733">
                  <c:v>75.63064</c:v>
                </c:pt>
                <c:pt idx="1734">
                  <c:v>75.692532999999997</c:v>
                </c:pt>
                <c:pt idx="1735">
                  <c:v>75.744198999999995</c:v>
                </c:pt>
                <c:pt idx="1736">
                  <c:v>75.742799000000005</c:v>
                </c:pt>
                <c:pt idx="1737">
                  <c:v>75.695262</c:v>
                </c:pt>
                <c:pt idx="1738">
                  <c:v>75.628731000000002</c:v>
                </c:pt>
                <c:pt idx="1739">
                  <c:v>75.557185000000004</c:v>
                </c:pt>
                <c:pt idx="1740">
                  <c:v>75.490245999999999</c:v>
                </c:pt>
                <c:pt idx="1741">
                  <c:v>75.449836000000005</c:v>
                </c:pt>
                <c:pt idx="1742">
                  <c:v>75.447755999999998</c:v>
                </c:pt>
                <c:pt idx="1743">
                  <c:v>75.457074000000006</c:v>
                </c:pt>
                <c:pt idx="1744">
                  <c:v>75.438490999999999</c:v>
                </c:pt>
                <c:pt idx="1745">
                  <c:v>75.396270999999999</c:v>
                </c:pt>
                <c:pt idx="1746">
                  <c:v>75.383949999999999</c:v>
                </c:pt>
                <c:pt idx="1747">
                  <c:v>75.440217000000004</c:v>
                </c:pt>
                <c:pt idx="1748">
                  <c:v>75.536716999999996</c:v>
                </c:pt>
                <c:pt idx="1749">
                  <c:v>75.603371999999993</c:v>
                </c:pt>
                <c:pt idx="1750">
                  <c:v>75.598754999999997</c:v>
                </c:pt>
                <c:pt idx="1751">
                  <c:v>75.543025</c:v>
                </c:pt>
                <c:pt idx="1752">
                  <c:v>75.482231999999996</c:v>
                </c:pt>
                <c:pt idx="1753">
                  <c:v>75.434663</c:v>
                </c:pt>
                <c:pt idx="1754">
                  <c:v>75.384401999999994</c:v>
                </c:pt>
                <c:pt idx="1755">
                  <c:v>75.324312000000006</c:v>
                </c:pt>
                <c:pt idx="1756">
                  <c:v>75.283055000000004</c:v>
                </c:pt>
                <c:pt idx="1757">
                  <c:v>75.293580000000006</c:v>
                </c:pt>
                <c:pt idx="1758">
                  <c:v>75.341904999999997</c:v>
                </c:pt>
                <c:pt idx="1759">
                  <c:v>75.369331000000003</c:v>
                </c:pt>
                <c:pt idx="1760">
                  <c:v>75.333759999999998</c:v>
                </c:pt>
                <c:pt idx="1761">
                  <c:v>75.257396999999997</c:v>
                </c:pt>
                <c:pt idx="1762">
                  <c:v>75.203280000000007</c:v>
                </c:pt>
                <c:pt idx="1763">
                  <c:v>75.211084999999997</c:v>
                </c:pt>
                <c:pt idx="1764">
                  <c:v>75.262169999999998</c:v>
                </c:pt>
                <c:pt idx="1765">
                  <c:v>75.302178999999995</c:v>
                </c:pt>
                <c:pt idx="1766">
                  <c:v>75.291944000000001</c:v>
                </c:pt>
                <c:pt idx="1767">
                  <c:v>75.240201999999996</c:v>
                </c:pt>
                <c:pt idx="1768">
                  <c:v>75.191715000000002</c:v>
                </c:pt>
                <c:pt idx="1769">
                  <c:v>75.180081000000001</c:v>
                </c:pt>
                <c:pt idx="1770">
                  <c:v>75.191657000000006</c:v>
                </c:pt>
                <c:pt idx="1771">
                  <c:v>75.181780000000003</c:v>
                </c:pt>
                <c:pt idx="1772">
                  <c:v>75.128343999999998</c:v>
                </c:pt>
                <c:pt idx="1773">
                  <c:v>75.060184000000007</c:v>
                </c:pt>
                <c:pt idx="1774">
                  <c:v>75.027959999999993</c:v>
                </c:pt>
                <c:pt idx="1775">
                  <c:v>75.056145000000001</c:v>
                </c:pt>
                <c:pt idx="1776">
                  <c:v>75.128394999999998</c:v>
                </c:pt>
                <c:pt idx="1777">
                  <c:v>75.209721999999999</c:v>
                </c:pt>
                <c:pt idx="1778">
                  <c:v>75.271010000000004</c:v>
                </c:pt>
                <c:pt idx="1779">
                  <c:v>75.296384000000003</c:v>
                </c:pt>
                <c:pt idx="1780">
                  <c:v>75.281856000000005</c:v>
                </c:pt>
                <c:pt idx="1781">
                  <c:v>75.233974000000003</c:v>
                </c:pt>
                <c:pt idx="1782">
                  <c:v>75.167872000000003</c:v>
                </c:pt>
                <c:pt idx="1783">
                  <c:v>75.102835999999996</c:v>
                </c:pt>
                <c:pt idx="1784">
                  <c:v>75.052926999999997</c:v>
                </c:pt>
                <c:pt idx="1785">
                  <c:v>75.016034000000005</c:v>
                </c:pt>
                <c:pt idx="1786">
                  <c:v>74.975285999999997</c:v>
                </c:pt>
                <c:pt idx="1787">
                  <c:v>74.919436000000005</c:v>
                </c:pt>
                <c:pt idx="1788">
                  <c:v>74.861435</c:v>
                </c:pt>
                <c:pt idx="1789">
                  <c:v>74.828654999999998</c:v>
                </c:pt>
                <c:pt idx="1790">
                  <c:v>74.835052000000005</c:v>
                </c:pt>
                <c:pt idx="1791">
                  <c:v>74.870429000000001</c:v>
                </c:pt>
                <c:pt idx="1792">
                  <c:v>74.913735000000003</c:v>
                </c:pt>
                <c:pt idx="1793">
                  <c:v>74.944328999999996</c:v>
                </c:pt>
                <c:pt idx="1794">
                  <c:v>74.941726000000003</c:v>
                </c:pt>
                <c:pt idx="1795">
                  <c:v>74.896451999999996</c:v>
                </c:pt>
                <c:pt idx="1796">
                  <c:v>74.833315999999996</c:v>
                </c:pt>
                <c:pt idx="1797">
                  <c:v>74.807181999999997</c:v>
                </c:pt>
                <c:pt idx="1798">
                  <c:v>74.858289999999997</c:v>
                </c:pt>
                <c:pt idx="1799">
                  <c:v>74.975702999999996</c:v>
                </c:pt>
                <c:pt idx="1800">
                  <c:v>75.112190999999996</c:v>
                </c:pt>
                <c:pt idx="1801">
                  <c:v>75.224681000000004</c:v>
                </c:pt>
                <c:pt idx="1802">
                  <c:v>75.286944000000005</c:v>
                </c:pt>
                <c:pt idx="1803">
                  <c:v>75.277939000000003</c:v>
                </c:pt>
                <c:pt idx="1804">
                  <c:v>75.187381000000002</c:v>
                </c:pt>
                <c:pt idx="1805">
                  <c:v>75.036371000000003</c:v>
                </c:pt>
                <c:pt idx="1806">
                  <c:v>74.874115000000003</c:v>
                </c:pt>
                <c:pt idx="1807">
                  <c:v>74.744736000000003</c:v>
                </c:pt>
                <c:pt idx="1808">
                  <c:v>74.662400000000005</c:v>
                </c:pt>
                <c:pt idx="1809">
                  <c:v>74.621791999999999</c:v>
                </c:pt>
                <c:pt idx="1810">
                  <c:v>74.621610000000004</c:v>
                </c:pt>
                <c:pt idx="1811">
                  <c:v>74.665199000000001</c:v>
                </c:pt>
                <c:pt idx="1812">
                  <c:v>74.741876000000005</c:v>
                </c:pt>
                <c:pt idx="1813">
                  <c:v>74.821076000000005</c:v>
                </c:pt>
                <c:pt idx="1814">
                  <c:v>74.871144000000001</c:v>
                </c:pt>
                <c:pt idx="1815">
                  <c:v>74.882028000000005</c:v>
                </c:pt>
                <c:pt idx="1816">
                  <c:v>74.866832000000002</c:v>
                </c:pt>
                <c:pt idx="1817">
                  <c:v>74.840909999999994</c:v>
                </c:pt>
                <c:pt idx="1818">
                  <c:v>74.804714000000004</c:v>
                </c:pt>
                <c:pt idx="1819">
                  <c:v>74.752649000000005</c:v>
                </c:pt>
                <c:pt idx="1820">
                  <c:v>74.693516000000002</c:v>
                </c:pt>
                <c:pt idx="1821">
                  <c:v>74.649196000000003</c:v>
                </c:pt>
                <c:pt idx="1822">
                  <c:v>74.630746000000002</c:v>
                </c:pt>
                <c:pt idx="1823">
                  <c:v>74.627658999999994</c:v>
                </c:pt>
                <c:pt idx="1824">
                  <c:v>74.629722999999998</c:v>
                </c:pt>
                <c:pt idx="1825">
                  <c:v>74.650683000000001</c:v>
                </c:pt>
                <c:pt idx="1826">
                  <c:v>74.710983999999996</c:v>
                </c:pt>
                <c:pt idx="1827">
                  <c:v>74.794517999999997</c:v>
                </c:pt>
                <c:pt idx="1828">
                  <c:v>74.843902999999997</c:v>
                </c:pt>
                <c:pt idx="1829">
                  <c:v>74.814160999999999</c:v>
                </c:pt>
                <c:pt idx="1830">
                  <c:v>74.720613</c:v>
                </c:pt>
                <c:pt idx="1831">
                  <c:v>74.620093999999995</c:v>
                </c:pt>
                <c:pt idx="1832">
                  <c:v>74.552004999999994</c:v>
                </c:pt>
                <c:pt idx="1833">
                  <c:v>74.517026000000001</c:v>
                </c:pt>
                <c:pt idx="1834">
                  <c:v>74.512069999999994</c:v>
                </c:pt>
                <c:pt idx="1835">
                  <c:v>74.552259000000006</c:v>
                </c:pt>
                <c:pt idx="1836">
                  <c:v>74.636572999999999</c:v>
                </c:pt>
                <c:pt idx="1837">
                  <c:v>74.718660999999997</c:v>
                </c:pt>
                <c:pt idx="1838">
                  <c:v>74.746652999999995</c:v>
                </c:pt>
                <c:pt idx="1839">
                  <c:v>74.720844</c:v>
                </c:pt>
                <c:pt idx="1840">
                  <c:v>74.676938000000007</c:v>
                </c:pt>
                <c:pt idx="1841">
                  <c:v>74.618083999999996</c:v>
                </c:pt>
                <c:pt idx="1842">
                  <c:v>74.518664000000001</c:v>
                </c:pt>
                <c:pt idx="1843">
                  <c:v>74.403554</c:v>
                </c:pt>
                <c:pt idx="1844">
                  <c:v>74.353447000000003</c:v>
                </c:pt>
                <c:pt idx="1845">
                  <c:v>74.413623999999999</c:v>
                </c:pt>
                <c:pt idx="1846">
                  <c:v>74.548423999999997</c:v>
                </c:pt>
                <c:pt idx="1847">
                  <c:v>74.690963999999994</c:v>
                </c:pt>
                <c:pt idx="1848">
                  <c:v>74.796515999999997</c:v>
                </c:pt>
                <c:pt idx="1849">
                  <c:v>74.834726000000003</c:v>
                </c:pt>
                <c:pt idx="1850">
                  <c:v>74.776504000000003</c:v>
                </c:pt>
                <c:pt idx="1851">
                  <c:v>74.637090000000001</c:v>
                </c:pt>
                <c:pt idx="1852">
                  <c:v>74.507039000000006</c:v>
                </c:pt>
                <c:pt idx="1853">
                  <c:v>74.485173000000003</c:v>
                </c:pt>
                <c:pt idx="1854">
                  <c:v>74.578879999999998</c:v>
                </c:pt>
                <c:pt idx="1855">
                  <c:v>74.700815000000006</c:v>
                </c:pt>
                <c:pt idx="1856">
                  <c:v>74.763655999999997</c:v>
                </c:pt>
                <c:pt idx="1857">
                  <c:v>74.750518</c:v>
                </c:pt>
                <c:pt idx="1858">
                  <c:v>74.694913</c:v>
                </c:pt>
                <c:pt idx="1859">
                  <c:v>74.633123999999995</c:v>
                </c:pt>
                <c:pt idx="1860">
                  <c:v>74.590130000000002</c:v>
                </c:pt>
                <c:pt idx="1861">
                  <c:v>74.582464000000002</c:v>
                </c:pt>
                <c:pt idx="1862">
                  <c:v>74.611699999999999</c:v>
                </c:pt>
                <c:pt idx="1863">
                  <c:v>74.660696999999999</c:v>
                </c:pt>
                <c:pt idx="1864">
                  <c:v>74.706900000000005</c:v>
                </c:pt>
                <c:pt idx="1865">
                  <c:v>74.737830000000002</c:v>
                </c:pt>
                <c:pt idx="1866">
                  <c:v>74.754108000000002</c:v>
                </c:pt>
                <c:pt idx="1867">
                  <c:v>74.767070000000004</c:v>
                </c:pt>
                <c:pt idx="1868">
                  <c:v>74.793074000000004</c:v>
                </c:pt>
                <c:pt idx="1869">
                  <c:v>74.838149999999999</c:v>
                </c:pt>
                <c:pt idx="1870">
                  <c:v>74.887120999999993</c:v>
                </c:pt>
                <c:pt idx="1871">
                  <c:v>74.917921000000007</c:v>
                </c:pt>
                <c:pt idx="1872">
                  <c:v>74.927103000000002</c:v>
                </c:pt>
                <c:pt idx="1873">
                  <c:v>74.930582999999999</c:v>
                </c:pt>
                <c:pt idx="1874">
                  <c:v>74.939976999999999</c:v>
                </c:pt>
                <c:pt idx="1875">
                  <c:v>74.952095</c:v>
                </c:pt>
                <c:pt idx="1876">
                  <c:v>74.963070999999999</c:v>
                </c:pt>
                <c:pt idx="1877">
                  <c:v>74.977844000000005</c:v>
                </c:pt>
                <c:pt idx="1878">
                  <c:v>75.000934999999998</c:v>
                </c:pt>
                <c:pt idx="1879">
                  <c:v>75.030186999999998</c:v>
                </c:pt>
                <c:pt idx="1880">
                  <c:v>75.063259000000002</c:v>
                </c:pt>
                <c:pt idx="1881">
                  <c:v>75.096843000000007</c:v>
                </c:pt>
                <c:pt idx="1882">
                  <c:v>75.114934000000005</c:v>
                </c:pt>
                <c:pt idx="1883">
                  <c:v>75.094627000000003</c:v>
                </c:pt>
                <c:pt idx="1884">
                  <c:v>75.035561000000001</c:v>
                </c:pt>
                <c:pt idx="1885">
                  <c:v>74.971181999999999</c:v>
                </c:pt>
                <c:pt idx="1886">
                  <c:v>74.935905000000005</c:v>
                </c:pt>
                <c:pt idx="1887">
                  <c:v>74.928483</c:v>
                </c:pt>
                <c:pt idx="1888">
                  <c:v>74.920903999999993</c:v>
                </c:pt>
                <c:pt idx="1889">
                  <c:v>74.896001999999996</c:v>
                </c:pt>
                <c:pt idx="1890">
                  <c:v>74.861152000000004</c:v>
                </c:pt>
                <c:pt idx="1891">
                  <c:v>74.830865000000003</c:v>
                </c:pt>
                <c:pt idx="1892">
                  <c:v>74.814460999999994</c:v>
                </c:pt>
                <c:pt idx="1893">
                  <c:v>74.820503000000002</c:v>
                </c:pt>
                <c:pt idx="1894">
                  <c:v>74.852659000000003</c:v>
                </c:pt>
                <c:pt idx="1895">
                  <c:v>74.891484000000005</c:v>
                </c:pt>
                <c:pt idx="1896">
                  <c:v>74.896912999999998</c:v>
                </c:pt>
                <c:pt idx="1897">
                  <c:v>74.846436999999995</c:v>
                </c:pt>
                <c:pt idx="1898">
                  <c:v>74.765826000000004</c:v>
                </c:pt>
                <c:pt idx="1899">
                  <c:v>74.707401000000004</c:v>
                </c:pt>
                <c:pt idx="1900">
                  <c:v>74.696927000000002</c:v>
                </c:pt>
                <c:pt idx="1901">
                  <c:v>74.714163999999997</c:v>
                </c:pt>
                <c:pt idx="1902">
                  <c:v>74.727934000000005</c:v>
                </c:pt>
                <c:pt idx="1903">
                  <c:v>74.735487000000006</c:v>
                </c:pt>
                <c:pt idx="1904">
                  <c:v>74.755741</c:v>
                </c:pt>
                <c:pt idx="1905">
                  <c:v>74.791694000000007</c:v>
                </c:pt>
                <c:pt idx="1906">
                  <c:v>74.817175000000006</c:v>
                </c:pt>
                <c:pt idx="1907">
                  <c:v>74.804202000000004</c:v>
                </c:pt>
                <c:pt idx="1908">
                  <c:v>74.751897999999997</c:v>
                </c:pt>
                <c:pt idx="1909">
                  <c:v>74.684798999999998</c:v>
                </c:pt>
                <c:pt idx="1910">
                  <c:v>74.632669000000007</c:v>
                </c:pt>
                <c:pt idx="1911">
                  <c:v>74.614245999999994</c:v>
                </c:pt>
                <c:pt idx="1912">
                  <c:v>74.629037999999994</c:v>
                </c:pt>
                <c:pt idx="1913">
                  <c:v>74.656699000000003</c:v>
                </c:pt>
                <c:pt idx="1914">
                  <c:v>74.669150000000002</c:v>
                </c:pt>
                <c:pt idx="1915">
                  <c:v>74.653823000000003</c:v>
                </c:pt>
                <c:pt idx="1916">
                  <c:v>74.627374000000003</c:v>
                </c:pt>
                <c:pt idx="1917">
                  <c:v>74.621315999999993</c:v>
                </c:pt>
                <c:pt idx="1918">
                  <c:v>74.653756000000001</c:v>
                </c:pt>
                <c:pt idx="1919">
                  <c:v>74.716201999999996</c:v>
                </c:pt>
                <c:pt idx="1920">
                  <c:v>74.783969999999997</c:v>
                </c:pt>
                <c:pt idx="1921">
                  <c:v>74.835166000000001</c:v>
                </c:pt>
                <c:pt idx="1922">
                  <c:v>74.859905999999995</c:v>
                </c:pt>
                <c:pt idx="1923">
                  <c:v>74.856787999999995</c:v>
                </c:pt>
                <c:pt idx="1924">
                  <c:v>74.825142</c:v>
                </c:pt>
                <c:pt idx="1925">
                  <c:v>74.764021999999997</c:v>
                </c:pt>
                <c:pt idx="1926">
                  <c:v>74.683705000000003</c:v>
                </c:pt>
                <c:pt idx="1927">
                  <c:v>74.612172999999999</c:v>
                </c:pt>
                <c:pt idx="1928">
                  <c:v>74.575295999999994</c:v>
                </c:pt>
                <c:pt idx="1929">
                  <c:v>74.570598000000004</c:v>
                </c:pt>
                <c:pt idx="1930">
                  <c:v>74.575141000000002</c:v>
                </c:pt>
                <c:pt idx="1931">
                  <c:v>74.581987999999996</c:v>
                </c:pt>
                <c:pt idx="1932">
                  <c:v>74.611348000000007</c:v>
                </c:pt>
                <c:pt idx="1933">
                  <c:v>74.676772999999997</c:v>
                </c:pt>
                <c:pt idx="1934">
                  <c:v>74.755426</c:v>
                </c:pt>
                <c:pt idx="1935">
                  <c:v>74.807473999999999</c:v>
                </c:pt>
                <c:pt idx="1936">
                  <c:v>74.816811999999999</c:v>
                </c:pt>
                <c:pt idx="1937">
                  <c:v>74.791579999999996</c:v>
                </c:pt>
                <c:pt idx="1938">
                  <c:v>74.734870999999998</c:v>
                </c:pt>
                <c:pt idx="1939">
                  <c:v>74.645573999999996</c:v>
                </c:pt>
                <c:pt idx="1940">
                  <c:v>74.544213999999997</c:v>
                </c:pt>
                <c:pt idx="1941">
                  <c:v>74.469020999999998</c:v>
                </c:pt>
                <c:pt idx="1942">
                  <c:v>74.438561000000007</c:v>
                </c:pt>
                <c:pt idx="1943">
                  <c:v>74.432829999999996</c:v>
                </c:pt>
                <c:pt idx="1944">
                  <c:v>74.415420999999995</c:v>
                </c:pt>
                <c:pt idx="1945">
                  <c:v>74.365882999999997</c:v>
                </c:pt>
                <c:pt idx="1946">
                  <c:v>74.293780999999996</c:v>
                </c:pt>
                <c:pt idx="1947">
                  <c:v>74.233283999999998</c:v>
                </c:pt>
                <c:pt idx="1948">
                  <c:v>74.221242000000004</c:v>
                </c:pt>
                <c:pt idx="1949">
                  <c:v>74.266921999999994</c:v>
                </c:pt>
                <c:pt idx="1950">
                  <c:v>74.338864000000001</c:v>
                </c:pt>
                <c:pt idx="1951">
                  <c:v>74.389955999999998</c:v>
                </c:pt>
                <c:pt idx="1952">
                  <c:v>74.401743999999994</c:v>
                </c:pt>
                <c:pt idx="1953">
                  <c:v>74.391829999999999</c:v>
                </c:pt>
                <c:pt idx="1954">
                  <c:v>74.375895</c:v>
                </c:pt>
                <c:pt idx="1955">
                  <c:v>74.347154000000003</c:v>
                </c:pt>
                <c:pt idx="1956">
                  <c:v>74.297638000000006</c:v>
                </c:pt>
                <c:pt idx="1957">
                  <c:v>74.234472999999994</c:v>
                </c:pt>
                <c:pt idx="1958">
                  <c:v>74.165362000000002</c:v>
                </c:pt>
                <c:pt idx="1959">
                  <c:v>74.087873000000002</c:v>
                </c:pt>
                <c:pt idx="1960">
                  <c:v>74.007011000000006</c:v>
                </c:pt>
                <c:pt idx="1961">
                  <c:v>73.949332999999996</c:v>
                </c:pt>
                <c:pt idx="1962">
                  <c:v>73.945475000000002</c:v>
                </c:pt>
                <c:pt idx="1963">
                  <c:v>74.001525999999998</c:v>
                </c:pt>
                <c:pt idx="1964">
                  <c:v>74.091766000000007</c:v>
                </c:pt>
                <c:pt idx="1965">
                  <c:v>74.178737999999996</c:v>
                </c:pt>
                <c:pt idx="1966">
                  <c:v>74.236936999999998</c:v>
                </c:pt>
                <c:pt idx="1967">
                  <c:v>74.259085999999996</c:v>
                </c:pt>
                <c:pt idx="1968">
                  <c:v>74.248909999999995</c:v>
                </c:pt>
                <c:pt idx="1969">
                  <c:v>74.214653999999996</c:v>
                </c:pt>
                <c:pt idx="1970">
                  <c:v>74.171762999999999</c:v>
                </c:pt>
                <c:pt idx="1971">
                  <c:v>74.142453000000003</c:v>
                </c:pt>
                <c:pt idx="1972">
                  <c:v>74.134431000000006</c:v>
                </c:pt>
                <c:pt idx="1973">
                  <c:v>74.117979000000005</c:v>
                </c:pt>
                <c:pt idx="1974">
                  <c:v>74.047329000000005</c:v>
                </c:pt>
                <c:pt idx="1975">
                  <c:v>73.920884999999998</c:v>
                </c:pt>
                <c:pt idx="1976">
                  <c:v>73.802965</c:v>
                </c:pt>
                <c:pt idx="1977">
                  <c:v>73.763227000000001</c:v>
                </c:pt>
                <c:pt idx="1978">
                  <c:v>73.803512999999995</c:v>
                </c:pt>
                <c:pt idx="1979">
                  <c:v>73.863433999999998</c:v>
                </c:pt>
                <c:pt idx="1980">
                  <c:v>73.890868999999995</c:v>
                </c:pt>
                <c:pt idx="1981">
                  <c:v>73.886218</c:v>
                </c:pt>
                <c:pt idx="1982">
                  <c:v>73.877418000000006</c:v>
                </c:pt>
                <c:pt idx="1983">
                  <c:v>73.873740999999995</c:v>
                </c:pt>
                <c:pt idx="1984">
                  <c:v>73.859627000000003</c:v>
                </c:pt>
                <c:pt idx="1985">
                  <c:v>73.827635000000001</c:v>
                </c:pt>
                <c:pt idx="1986">
                  <c:v>73.798492999999993</c:v>
                </c:pt>
                <c:pt idx="1987">
                  <c:v>73.801793000000004</c:v>
                </c:pt>
                <c:pt idx="1988">
                  <c:v>73.842212000000004</c:v>
                </c:pt>
                <c:pt idx="1989">
                  <c:v>73.893129999999999</c:v>
                </c:pt>
                <c:pt idx="1990">
                  <c:v>73.929027000000005</c:v>
                </c:pt>
                <c:pt idx="1991">
                  <c:v>73.952558999999994</c:v>
                </c:pt>
                <c:pt idx="1992">
                  <c:v>73.975069000000005</c:v>
                </c:pt>
                <c:pt idx="1993">
                  <c:v>73.981997000000007</c:v>
                </c:pt>
                <c:pt idx="1994">
                  <c:v>73.950135000000003</c:v>
                </c:pt>
                <c:pt idx="1995">
                  <c:v>73.898994000000002</c:v>
                </c:pt>
                <c:pt idx="1996">
                  <c:v>73.882885000000002</c:v>
                </c:pt>
                <c:pt idx="1997">
                  <c:v>73.920295999999993</c:v>
                </c:pt>
                <c:pt idx="1998">
                  <c:v>73.965528000000006</c:v>
                </c:pt>
                <c:pt idx="1999">
                  <c:v>73.969019000000003</c:v>
                </c:pt>
                <c:pt idx="2000">
                  <c:v>73.938252000000006</c:v>
                </c:pt>
                <c:pt idx="2001">
                  <c:v>73.915898999999996</c:v>
                </c:pt>
                <c:pt idx="2002">
                  <c:v>73.921351000000001</c:v>
                </c:pt>
                <c:pt idx="2003">
                  <c:v>73.943483000000001</c:v>
                </c:pt>
                <c:pt idx="2004">
                  <c:v>73.974577999999994</c:v>
                </c:pt>
                <c:pt idx="2005">
                  <c:v>74.014173</c:v>
                </c:pt>
                <c:pt idx="2006">
                  <c:v>74.041381000000001</c:v>
                </c:pt>
                <c:pt idx="2007">
                  <c:v>74.014365999999995</c:v>
                </c:pt>
                <c:pt idx="2008">
                  <c:v>73.919542000000007</c:v>
                </c:pt>
                <c:pt idx="2009">
                  <c:v>73.801145000000005</c:v>
                </c:pt>
                <c:pt idx="2010">
                  <c:v>73.718739999999997</c:v>
                </c:pt>
                <c:pt idx="2011">
                  <c:v>73.703311999999997</c:v>
                </c:pt>
                <c:pt idx="2012">
                  <c:v>73.752707000000001</c:v>
                </c:pt>
                <c:pt idx="2013">
                  <c:v>73.830368000000007</c:v>
                </c:pt>
                <c:pt idx="2014">
                  <c:v>73.876147000000003</c:v>
                </c:pt>
                <c:pt idx="2015">
                  <c:v>73.849435</c:v>
                </c:pt>
                <c:pt idx="2016">
                  <c:v>73.764619999999994</c:v>
                </c:pt>
                <c:pt idx="2017">
                  <c:v>73.673283999999995</c:v>
                </c:pt>
                <c:pt idx="2018">
                  <c:v>73.616247999999999</c:v>
                </c:pt>
                <c:pt idx="2019">
                  <c:v>73.607945999999998</c:v>
                </c:pt>
                <c:pt idx="2020">
                  <c:v>73.651189000000002</c:v>
                </c:pt>
                <c:pt idx="2021">
                  <c:v>73.731016999999994</c:v>
                </c:pt>
                <c:pt idx="2022">
                  <c:v>73.794712000000004</c:v>
                </c:pt>
                <c:pt idx="2023">
                  <c:v>73.781322000000003</c:v>
                </c:pt>
                <c:pt idx="2024">
                  <c:v>73.692182000000003</c:v>
                </c:pt>
                <c:pt idx="2025">
                  <c:v>73.596969999999999</c:v>
                </c:pt>
                <c:pt idx="2026">
                  <c:v>73.559422999999995</c:v>
                </c:pt>
                <c:pt idx="2027">
                  <c:v>73.588113000000007</c:v>
                </c:pt>
                <c:pt idx="2028">
                  <c:v>73.656395000000003</c:v>
                </c:pt>
                <c:pt idx="2029">
                  <c:v>73.731316000000007</c:v>
                </c:pt>
                <c:pt idx="2030">
                  <c:v>73.775637000000003</c:v>
                </c:pt>
                <c:pt idx="2031">
                  <c:v>73.757756999999998</c:v>
                </c:pt>
                <c:pt idx="2032">
                  <c:v>73.690106999999998</c:v>
                </c:pt>
                <c:pt idx="2033">
                  <c:v>73.643125999999995</c:v>
                </c:pt>
                <c:pt idx="2034">
                  <c:v>73.678619999999995</c:v>
                </c:pt>
                <c:pt idx="2035">
                  <c:v>73.780721999999997</c:v>
                </c:pt>
                <c:pt idx="2036">
                  <c:v>73.884106000000003</c:v>
                </c:pt>
                <c:pt idx="2037">
                  <c:v>73.936977999999996</c:v>
                </c:pt>
                <c:pt idx="2038">
                  <c:v>73.924367000000004</c:v>
                </c:pt>
                <c:pt idx="2039">
                  <c:v>73.866482000000005</c:v>
                </c:pt>
                <c:pt idx="2040">
                  <c:v>73.803240000000002</c:v>
                </c:pt>
                <c:pt idx="2041">
                  <c:v>73.764137000000005</c:v>
                </c:pt>
                <c:pt idx="2042">
                  <c:v>73.748001000000002</c:v>
                </c:pt>
                <c:pt idx="2043">
                  <c:v>73.739102000000003</c:v>
                </c:pt>
                <c:pt idx="2044">
                  <c:v>73.737910999999997</c:v>
                </c:pt>
                <c:pt idx="2045">
                  <c:v>73.759392000000005</c:v>
                </c:pt>
                <c:pt idx="2046">
                  <c:v>73.802509000000001</c:v>
                </c:pt>
                <c:pt idx="2047">
                  <c:v>73.840806999999998</c:v>
                </c:pt>
                <c:pt idx="2048">
                  <c:v>73.850198000000006</c:v>
                </c:pt>
                <c:pt idx="2049">
                  <c:v>73.828970999999996</c:v>
                </c:pt>
                <c:pt idx="2050">
                  <c:v>73.787205</c:v>
                </c:pt>
                <c:pt idx="2051">
                  <c:v>73.738984000000002</c:v>
                </c:pt>
                <c:pt idx="2052">
                  <c:v>73.708963999999995</c:v>
                </c:pt>
                <c:pt idx="2053">
                  <c:v>73.725283000000005</c:v>
                </c:pt>
                <c:pt idx="2054">
                  <c:v>73.791289000000006</c:v>
                </c:pt>
                <c:pt idx="2055">
                  <c:v>73.876337000000007</c:v>
                </c:pt>
                <c:pt idx="2056">
                  <c:v>73.944665000000001</c:v>
                </c:pt>
                <c:pt idx="2057">
                  <c:v>73.982999000000007</c:v>
                </c:pt>
                <c:pt idx="2058">
                  <c:v>73.995079000000004</c:v>
                </c:pt>
                <c:pt idx="2059">
                  <c:v>73.979202000000001</c:v>
                </c:pt>
                <c:pt idx="2060">
                  <c:v>73.930207999999993</c:v>
                </c:pt>
                <c:pt idx="2061">
                  <c:v>73.861311999999998</c:v>
                </c:pt>
                <c:pt idx="2062">
                  <c:v>73.804849000000004</c:v>
                </c:pt>
                <c:pt idx="2063">
                  <c:v>73.786972000000006</c:v>
                </c:pt>
                <c:pt idx="2064">
                  <c:v>73.801477000000006</c:v>
                </c:pt>
                <c:pt idx="2065">
                  <c:v>73.813361</c:v>
                </c:pt>
                <c:pt idx="2066">
                  <c:v>73.793080000000003</c:v>
                </c:pt>
                <c:pt idx="2067">
                  <c:v>73.744361999999995</c:v>
                </c:pt>
                <c:pt idx="2068">
                  <c:v>73.699527000000003</c:v>
                </c:pt>
                <c:pt idx="2069">
                  <c:v>73.687596999999997</c:v>
                </c:pt>
                <c:pt idx="2070">
                  <c:v>73.711500999999998</c:v>
                </c:pt>
                <c:pt idx="2071">
                  <c:v>73.758995999999996</c:v>
                </c:pt>
                <c:pt idx="2072">
                  <c:v>73.816336000000007</c:v>
                </c:pt>
                <c:pt idx="2073">
                  <c:v>73.869343999999998</c:v>
                </c:pt>
                <c:pt idx="2074">
                  <c:v>73.901517999999996</c:v>
                </c:pt>
                <c:pt idx="2075">
                  <c:v>73.903443999999993</c:v>
                </c:pt>
                <c:pt idx="2076">
                  <c:v>73.885186000000004</c:v>
                </c:pt>
                <c:pt idx="2077">
                  <c:v>73.867059999999995</c:v>
                </c:pt>
                <c:pt idx="2078">
                  <c:v>73.856521999999998</c:v>
                </c:pt>
                <c:pt idx="2079">
                  <c:v>73.842309</c:v>
                </c:pt>
                <c:pt idx="2080">
                  <c:v>73.817008999999999</c:v>
                </c:pt>
                <c:pt idx="2081">
                  <c:v>73.786496</c:v>
                </c:pt>
                <c:pt idx="2082">
                  <c:v>73.757617999999994</c:v>
                </c:pt>
                <c:pt idx="2083">
                  <c:v>73.733761000000001</c:v>
                </c:pt>
                <c:pt idx="2084">
                  <c:v>73.714095999999998</c:v>
                </c:pt>
                <c:pt idx="2085">
                  <c:v>73.696119999999993</c:v>
                </c:pt>
                <c:pt idx="2086">
                  <c:v>73.682927000000007</c:v>
                </c:pt>
                <c:pt idx="2087">
                  <c:v>73.682084000000003</c:v>
                </c:pt>
                <c:pt idx="2088">
                  <c:v>73.699196999999998</c:v>
                </c:pt>
                <c:pt idx="2089">
                  <c:v>73.728448999999998</c:v>
                </c:pt>
                <c:pt idx="2090">
                  <c:v>73.751076999999995</c:v>
                </c:pt>
                <c:pt idx="2091">
                  <c:v>73.755842999999999</c:v>
                </c:pt>
                <c:pt idx="2092">
                  <c:v>73.749459000000002</c:v>
                </c:pt>
                <c:pt idx="2093">
                  <c:v>73.738973999999999</c:v>
                </c:pt>
                <c:pt idx="2094">
                  <c:v>73.716981000000004</c:v>
                </c:pt>
                <c:pt idx="2095">
                  <c:v>73.678873999999993</c:v>
                </c:pt>
                <c:pt idx="2096">
                  <c:v>73.644828000000004</c:v>
                </c:pt>
                <c:pt idx="2097">
                  <c:v>73.639976000000004</c:v>
                </c:pt>
                <c:pt idx="2098">
                  <c:v>73.660201000000001</c:v>
                </c:pt>
                <c:pt idx="2099">
                  <c:v>73.675781999999998</c:v>
                </c:pt>
                <c:pt idx="2100">
                  <c:v>73.666377999999995</c:v>
                </c:pt>
                <c:pt idx="2101">
                  <c:v>73.640918999999997</c:v>
                </c:pt>
                <c:pt idx="2102">
                  <c:v>73.619663000000003</c:v>
                </c:pt>
                <c:pt idx="2103">
                  <c:v>73.612178</c:v>
                </c:pt>
                <c:pt idx="2104">
                  <c:v>73.619240000000005</c:v>
                </c:pt>
                <c:pt idx="2105">
                  <c:v>73.639160000000004</c:v>
                </c:pt>
                <c:pt idx="2106">
                  <c:v>73.665858999999998</c:v>
                </c:pt>
                <c:pt idx="2107">
                  <c:v>73.690034999999995</c:v>
                </c:pt>
                <c:pt idx="2108">
                  <c:v>73.708584999999999</c:v>
                </c:pt>
                <c:pt idx="2109">
                  <c:v>73.724185000000006</c:v>
                </c:pt>
                <c:pt idx="2110">
                  <c:v>73.733856000000003</c:v>
                </c:pt>
                <c:pt idx="2111">
                  <c:v>73.732028</c:v>
                </c:pt>
                <c:pt idx="2112">
                  <c:v>73.720119999999994</c:v>
                </c:pt>
                <c:pt idx="2113">
                  <c:v>73.702183000000005</c:v>
                </c:pt>
                <c:pt idx="2114">
                  <c:v>73.679513</c:v>
                </c:pt>
                <c:pt idx="2115">
                  <c:v>73.652561000000006</c:v>
                </c:pt>
                <c:pt idx="2116">
                  <c:v>73.627854999999997</c:v>
                </c:pt>
                <c:pt idx="2117">
                  <c:v>73.616539000000003</c:v>
                </c:pt>
                <c:pt idx="2118">
                  <c:v>73.625156000000004</c:v>
                </c:pt>
                <c:pt idx="2119">
                  <c:v>73.654161000000002</c:v>
                </c:pt>
                <c:pt idx="2120">
                  <c:v>73.696290000000005</c:v>
                </c:pt>
                <c:pt idx="2121">
                  <c:v>73.734281999999993</c:v>
                </c:pt>
                <c:pt idx="2122">
                  <c:v>73.746356000000006</c:v>
                </c:pt>
                <c:pt idx="2123">
                  <c:v>73.722511999999995</c:v>
                </c:pt>
                <c:pt idx="2124">
                  <c:v>73.680381999999994</c:v>
                </c:pt>
                <c:pt idx="2125">
                  <c:v>73.653074000000004</c:v>
                </c:pt>
                <c:pt idx="2126">
                  <c:v>73.656175000000005</c:v>
                </c:pt>
                <c:pt idx="2127">
                  <c:v>73.677357000000001</c:v>
                </c:pt>
                <c:pt idx="2128">
                  <c:v>73.696026000000003</c:v>
                </c:pt>
                <c:pt idx="2129">
                  <c:v>73.702702000000002</c:v>
                </c:pt>
                <c:pt idx="2130">
                  <c:v>73.693844999999996</c:v>
                </c:pt>
                <c:pt idx="2131">
                  <c:v>73.669577000000004</c:v>
                </c:pt>
                <c:pt idx="2132">
                  <c:v>73.649152999999998</c:v>
                </c:pt>
                <c:pt idx="2133">
                  <c:v>73.645135999999994</c:v>
                </c:pt>
                <c:pt idx="2134">
                  <c:v>73.642329000000004</c:v>
                </c:pt>
                <c:pt idx="2135">
                  <c:v>73.630343999999994</c:v>
                </c:pt>
                <c:pt idx="2136">
                  <c:v>73.617907000000002</c:v>
                </c:pt>
                <c:pt idx="2137">
                  <c:v>73.619310999999996</c:v>
                </c:pt>
                <c:pt idx="2138">
                  <c:v>73.637996000000001</c:v>
                </c:pt>
                <c:pt idx="2139">
                  <c:v>73.660948000000005</c:v>
                </c:pt>
                <c:pt idx="2140">
                  <c:v>73.672844999999995</c:v>
                </c:pt>
                <c:pt idx="2141">
                  <c:v>73.671473000000006</c:v>
                </c:pt>
                <c:pt idx="2142">
                  <c:v>73.666490999999994</c:v>
                </c:pt>
                <c:pt idx="2143">
                  <c:v>73.665102000000005</c:v>
                </c:pt>
                <c:pt idx="2144">
                  <c:v>73.661947999999995</c:v>
                </c:pt>
                <c:pt idx="2145">
                  <c:v>73.646283999999994</c:v>
                </c:pt>
                <c:pt idx="2146">
                  <c:v>73.618105</c:v>
                </c:pt>
                <c:pt idx="2147">
                  <c:v>73.597837999999996</c:v>
                </c:pt>
                <c:pt idx="2148">
                  <c:v>73.605067000000005</c:v>
                </c:pt>
                <c:pt idx="2149">
                  <c:v>73.633801000000005</c:v>
                </c:pt>
                <c:pt idx="2150">
                  <c:v>73.660929999999993</c:v>
                </c:pt>
                <c:pt idx="2151">
                  <c:v>73.668732000000006</c:v>
                </c:pt>
                <c:pt idx="2152">
                  <c:v>73.661976999999993</c:v>
                </c:pt>
                <c:pt idx="2153">
                  <c:v>73.656460999999993</c:v>
                </c:pt>
                <c:pt idx="2154">
                  <c:v>73.658603999999997</c:v>
                </c:pt>
                <c:pt idx="2155">
                  <c:v>73.656841</c:v>
                </c:pt>
                <c:pt idx="2156">
                  <c:v>73.646105000000006</c:v>
                </c:pt>
                <c:pt idx="2157">
                  <c:v>73.643662000000006</c:v>
                </c:pt>
                <c:pt idx="2158">
                  <c:v>73.651482000000001</c:v>
                </c:pt>
                <c:pt idx="2159">
                  <c:v>73.657593000000006</c:v>
                </c:pt>
                <c:pt idx="2160">
                  <c:v>73.662065999999996</c:v>
                </c:pt>
                <c:pt idx="2161">
                  <c:v>73.671678</c:v>
                </c:pt>
                <c:pt idx="2162">
                  <c:v>73.686825999999996</c:v>
                </c:pt>
                <c:pt idx="2163">
                  <c:v>73.698473000000007</c:v>
                </c:pt>
                <c:pt idx="2164">
                  <c:v>73.699793</c:v>
                </c:pt>
                <c:pt idx="2165">
                  <c:v>73.690256000000005</c:v>
                </c:pt>
                <c:pt idx="2166">
                  <c:v>73.671921999999995</c:v>
                </c:pt>
                <c:pt idx="2167">
                  <c:v>73.649500000000003</c:v>
                </c:pt>
                <c:pt idx="2168">
                  <c:v>73.631867999999997</c:v>
                </c:pt>
                <c:pt idx="2169">
                  <c:v>73.627035000000006</c:v>
                </c:pt>
                <c:pt idx="2170">
                  <c:v>73.633973999999995</c:v>
                </c:pt>
                <c:pt idx="2171">
                  <c:v>73.646562000000003</c:v>
                </c:pt>
                <c:pt idx="2172">
                  <c:v>73.659881999999996</c:v>
                </c:pt>
                <c:pt idx="2173">
                  <c:v>73.678489999999996</c:v>
                </c:pt>
                <c:pt idx="2174">
                  <c:v>73.711550000000003</c:v>
                </c:pt>
                <c:pt idx="2175">
                  <c:v>73.747765000000001</c:v>
                </c:pt>
                <c:pt idx="2176">
                  <c:v>73.766352999999995</c:v>
                </c:pt>
                <c:pt idx="2177">
                  <c:v>73.762291000000005</c:v>
                </c:pt>
                <c:pt idx="2178">
                  <c:v>73.743011999999993</c:v>
                </c:pt>
                <c:pt idx="2179">
                  <c:v>73.720344999999995</c:v>
                </c:pt>
                <c:pt idx="2180">
                  <c:v>73.707042000000001</c:v>
                </c:pt>
                <c:pt idx="2181">
                  <c:v>73.712430999999995</c:v>
                </c:pt>
                <c:pt idx="2182">
                  <c:v>73.731173999999996</c:v>
                </c:pt>
                <c:pt idx="2183">
                  <c:v>73.747890999999996</c:v>
                </c:pt>
                <c:pt idx="2184">
                  <c:v>73.759384999999995</c:v>
                </c:pt>
                <c:pt idx="2185">
                  <c:v>73.773167999999998</c:v>
                </c:pt>
                <c:pt idx="2186">
                  <c:v>73.793189999999996</c:v>
                </c:pt>
                <c:pt idx="2187">
                  <c:v>73.815049999999999</c:v>
                </c:pt>
                <c:pt idx="2188">
                  <c:v>73.834733999999997</c:v>
                </c:pt>
                <c:pt idx="2189">
                  <c:v>73.854124999999996</c:v>
                </c:pt>
                <c:pt idx="2190">
                  <c:v>73.866370000000003</c:v>
                </c:pt>
                <c:pt idx="2191">
                  <c:v>73.860608999999997</c:v>
                </c:pt>
                <c:pt idx="2192">
                  <c:v>73.843890999999999</c:v>
                </c:pt>
                <c:pt idx="2193">
                  <c:v>73.833640000000003</c:v>
                </c:pt>
                <c:pt idx="2194">
                  <c:v>73.833877999999999</c:v>
                </c:pt>
                <c:pt idx="2195">
                  <c:v>73.831700999999995</c:v>
                </c:pt>
                <c:pt idx="2196">
                  <c:v>73.817120000000003</c:v>
                </c:pt>
                <c:pt idx="2197">
                  <c:v>73.794105999999999</c:v>
                </c:pt>
                <c:pt idx="2198">
                  <c:v>73.777180999999999</c:v>
                </c:pt>
                <c:pt idx="2199">
                  <c:v>73.777683999999994</c:v>
                </c:pt>
                <c:pt idx="2200">
                  <c:v>73.793488999999994</c:v>
                </c:pt>
                <c:pt idx="2201">
                  <c:v>73.810337000000004</c:v>
                </c:pt>
                <c:pt idx="2202">
                  <c:v>73.811514000000003</c:v>
                </c:pt>
                <c:pt idx="2203">
                  <c:v>73.793565999999998</c:v>
                </c:pt>
                <c:pt idx="2204">
                  <c:v>73.768137999999993</c:v>
                </c:pt>
                <c:pt idx="2205">
                  <c:v>73.748424</c:v>
                </c:pt>
                <c:pt idx="2206">
                  <c:v>73.742615000000001</c:v>
                </c:pt>
                <c:pt idx="2207">
                  <c:v>73.749526000000003</c:v>
                </c:pt>
                <c:pt idx="2208">
                  <c:v>73.769075000000001</c:v>
                </c:pt>
                <c:pt idx="2209">
                  <c:v>73.800828999999993</c:v>
                </c:pt>
                <c:pt idx="2210">
                  <c:v>73.822331000000005</c:v>
                </c:pt>
                <c:pt idx="2211">
                  <c:v>73.817018000000004</c:v>
                </c:pt>
                <c:pt idx="2212">
                  <c:v>73.794852000000006</c:v>
                </c:pt>
                <c:pt idx="2213">
                  <c:v>73.772970000000001</c:v>
                </c:pt>
                <c:pt idx="2214">
                  <c:v>73.762111000000004</c:v>
                </c:pt>
                <c:pt idx="2215">
                  <c:v>73.762846999999994</c:v>
                </c:pt>
                <c:pt idx="2216">
                  <c:v>73.772390000000001</c:v>
                </c:pt>
                <c:pt idx="2217">
                  <c:v>73.784368999999998</c:v>
                </c:pt>
                <c:pt idx="2218">
                  <c:v>73.795489000000003</c:v>
                </c:pt>
                <c:pt idx="2219">
                  <c:v>73.80395</c:v>
                </c:pt>
                <c:pt idx="2220">
                  <c:v>73.808604000000003</c:v>
                </c:pt>
                <c:pt idx="2221">
                  <c:v>73.813585000000003</c:v>
                </c:pt>
                <c:pt idx="2222">
                  <c:v>73.818070000000006</c:v>
                </c:pt>
                <c:pt idx="2223">
                  <c:v>73.819526999999994</c:v>
                </c:pt>
                <c:pt idx="2224">
                  <c:v>73.817082999999997</c:v>
                </c:pt>
                <c:pt idx="2225">
                  <c:v>73.813933000000006</c:v>
                </c:pt>
                <c:pt idx="2226">
                  <c:v>73.822439000000003</c:v>
                </c:pt>
                <c:pt idx="2227">
                  <c:v>73.835070999999999</c:v>
                </c:pt>
                <c:pt idx="2228">
                  <c:v>73.829458000000002</c:v>
                </c:pt>
                <c:pt idx="2229">
                  <c:v>73.808049999999994</c:v>
                </c:pt>
                <c:pt idx="2230">
                  <c:v>73.770381</c:v>
                </c:pt>
                <c:pt idx="2231">
                  <c:v>73.711082000000005</c:v>
                </c:pt>
                <c:pt idx="2232">
                  <c:v>73.645778000000007</c:v>
                </c:pt>
                <c:pt idx="2233">
                  <c:v>73.594584999999995</c:v>
                </c:pt>
                <c:pt idx="2234">
                  <c:v>73.559346000000005</c:v>
                </c:pt>
                <c:pt idx="2235">
                  <c:v>73.523542000000006</c:v>
                </c:pt>
                <c:pt idx="2236">
                  <c:v>73.484550999999996</c:v>
                </c:pt>
                <c:pt idx="2237">
                  <c:v>73.457555999999997</c:v>
                </c:pt>
                <c:pt idx="2238">
                  <c:v>73.453678999999994</c:v>
                </c:pt>
                <c:pt idx="2239">
                  <c:v>73.460733000000005</c:v>
                </c:pt>
                <c:pt idx="2240">
                  <c:v>73.456765000000004</c:v>
                </c:pt>
                <c:pt idx="2241">
                  <c:v>73.436380999999997</c:v>
                </c:pt>
                <c:pt idx="2242">
                  <c:v>73.400333000000003</c:v>
                </c:pt>
                <c:pt idx="2243">
                  <c:v>73.346874999999997</c:v>
                </c:pt>
                <c:pt idx="2244">
                  <c:v>73.284128999999993</c:v>
                </c:pt>
                <c:pt idx="2245">
                  <c:v>73.226487000000006</c:v>
                </c:pt>
                <c:pt idx="2246">
                  <c:v>73.173069999999996</c:v>
                </c:pt>
                <c:pt idx="2247">
                  <c:v>73.117660999999998</c:v>
                </c:pt>
                <c:pt idx="2248">
                  <c:v>73.060162000000005</c:v>
                </c:pt>
                <c:pt idx="2249">
                  <c:v>73.014122</c:v>
                </c:pt>
                <c:pt idx="2250">
                  <c:v>72.980898999999994</c:v>
                </c:pt>
                <c:pt idx="2251">
                  <c:v>72.921543</c:v>
                </c:pt>
                <c:pt idx="2252">
                  <c:v>72.820128999999994</c:v>
                </c:pt>
                <c:pt idx="2253">
                  <c:v>72.712245999999993</c:v>
                </c:pt>
                <c:pt idx="2254">
                  <c:v>72.623018999999999</c:v>
                </c:pt>
                <c:pt idx="2255">
                  <c:v>72.535849999999996</c:v>
                </c:pt>
                <c:pt idx="2256">
                  <c:v>72.434668000000002</c:v>
                </c:pt>
                <c:pt idx="2257">
                  <c:v>72.334694999999996</c:v>
                </c:pt>
                <c:pt idx="2258">
                  <c:v>72.248913999999999</c:v>
                </c:pt>
                <c:pt idx="2259">
                  <c:v>72.159660000000002</c:v>
                </c:pt>
                <c:pt idx="2260">
                  <c:v>72.062616000000006</c:v>
                </c:pt>
                <c:pt idx="2261">
                  <c:v>71.996556999999996</c:v>
                </c:pt>
                <c:pt idx="2262">
                  <c:v>71.975672000000003</c:v>
                </c:pt>
                <c:pt idx="2263">
                  <c:v>71.959857</c:v>
                </c:pt>
                <c:pt idx="2264">
                  <c:v>71.938547</c:v>
                </c:pt>
                <c:pt idx="2265">
                  <c:v>71.935618000000005</c:v>
                </c:pt>
                <c:pt idx="2266">
                  <c:v>71.979418999999993</c:v>
                </c:pt>
                <c:pt idx="2267">
                  <c:v>72.062453000000005</c:v>
                </c:pt>
                <c:pt idx="2268">
                  <c:v>72.118602999999993</c:v>
                </c:pt>
                <c:pt idx="2269">
                  <c:v>72.122698</c:v>
                </c:pt>
                <c:pt idx="2270">
                  <c:v>72.098016000000001</c:v>
                </c:pt>
                <c:pt idx="2271">
                  <c:v>72.061555999999996</c:v>
                </c:pt>
                <c:pt idx="2272">
                  <c:v>72.020713000000001</c:v>
                </c:pt>
                <c:pt idx="2273">
                  <c:v>71.974112000000005</c:v>
                </c:pt>
                <c:pt idx="2274">
                  <c:v>71.919082000000003</c:v>
                </c:pt>
                <c:pt idx="2275">
                  <c:v>71.844797</c:v>
                </c:pt>
                <c:pt idx="2276">
                  <c:v>71.746612999999996</c:v>
                </c:pt>
                <c:pt idx="2277">
                  <c:v>71.642663999999996</c:v>
                </c:pt>
                <c:pt idx="2278">
                  <c:v>71.546090000000007</c:v>
                </c:pt>
                <c:pt idx="2279">
                  <c:v>71.453168000000005</c:v>
                </c:pt>
                <c:pt idx="2280">
                  <c:v>71.352151000000006</c:v>
                </c:pt>
                <c:pt idx="2281">
                  <c:v>71.221844000000004</c:v>
                </c:pt>
                <c:pt idx="2282">
                  <c:v>70.977638999999996</c:v>
                </c:pt>
                <c:pt idx="2283">
                  <c:v>70.568416999999997</c:v>
                </c:pt>
                <c:pt idx="2284">
                  <c:v>70.078462999999999</c:v>
                </c:pt>
                <c:pt idx="2285">
                  <c:v>69.561952000000005</c:v>
                </c:pt>
                <c:pt idx="2286">
                  <c:v>69.033719000000005</c:v>
                </c:pt>
                <c:pt idx="2287">
                  <c:v>68.519925000000001</c:v>
                </c:pt>
                <c:pt idx="2288">
                  <c:v>68.004971999999995</c:v>
                </c:pt>
                <c:pt idx="2289">
                  <c:v>67.457474000000005</c:v>
                </c:pt>
                <c:pt idx="2290">
                  <c:v>66.899716999999995</c:v>
                </c:pt>
                <c:pt idx="2291">
                  <c:v>66.417394999999999</c:v>
                </c:pt>
                <c:pt idx="2292">
                  <c:v>66.063067000000004</c:v>
                </c:pt>
                <c:pt idx="2293">
                  <c:v>65.808117999999993</c:v>
                </c:pt>
                <c:pt idx="2294">
                  <c:v>65.625934000000001</c:v>
                </c:pt>
                <c:pt idx="2295">
                  <c:v>65.560715999999999</c:v>
                </c:pt>
                <c:pt idx="2296">
                  <c:v>65.597911999999994</c:v>
                </c:pt>
                <c:pt idx="2297">
                  <c:v>65.651470000000003</c:v>
                </c:pt>
                <c:pt idx="2298">
                  <c:v>65.723804999999999</c:v>
                </c:pt>
                <c:pt idx="2299">
                  <c:v>65.952260999999993</c:v>
                </c:pt>
                <c:pt idx="2300">
                  <c:v>66.397355000000005</c:v>
                </c:pt>
                <c:pt idx="2301">
                  <c:v>66.831073000000004</c:v>
                </c:pt>
                <c:pt idx="2302">
                  <c:v>67.09778</c:v>
                </c:pt>
                <c:pt idx="2303">
                  <c:v>67.302842999999996</c:v>
                </c:pt>
                <c:pt idx="2304">
                  <c:v>67.541895999999994</c:v>
                </c:pt>
                <c:pt idx="2305">
                  <c:v>67.788388999999995</c:v>
                </c:pt>
                <c:pt idx="2306">
                  <c:v>67.980643999999998</c:v>
                </c:pt>
                <c:pt idx="2307">
                  <c:v>68.120410000000007</c:v>
                </c:pt>
                <c:pt idx="2308">
                  <c:v>68.238258999999999</c:v>
                </c:pt>
                <c:pt idx="2309">
                  <c:v>68.345395999999994</c:v>
                </c:pt>
                <c:pt idx="2310">
                  <c:v>68.437646999999998</c:v>
                </c:pt>
                <c:pt idx="2311">
                  <c:v>68.511081000000004</c:v>
                </c:pt>
                <c:pt idx="2312">
                  <c:v>68.564066999999994</c:v>
                </c:pt>
                <c:pt idx="2313">
                  <c:v>68.587902</c:v>
                </c:pt>
                <c:pt idx="2314">
                  <c:v>68.595230000000001</c:v>
                </c:pt>
                <c:pt idx="2315">
                  <c:v>68.583843999999999</c:v>
                </c:pt>
                <c:pt idx="2316">
                  <c:v>68.610393000000002</c:v>
                </c:pt>
                <c:pt idx="2317">
                  <c:v>68.722544999999997</c:v>
                </c:pt>
                <c:pt idx="2318">
                  <c:v>68.819014999999993</c:v>
                </c:pt>
                <c:pt idx="2319">
                  <c:v>68.866273000000007</c:v>
                </c:pt>
                <c:pt idx="2320">
                  <c:v>68.893906999999999</c:v>
                </c:pt>
                <c:pt idx="2321">
                  <c:v>68.908134000000004</c:v>
                </c:pt>
                <c:pt idx="2322">
                  <c:v>68.917550000000006</c:v>
                </c:pt>
                <c:pt idx="2323">
                  <c:v>68.921716000000004</c:v>
                </c:pt>
                <c:pt idx="2324">
                  <c:v>68.918971999999997</c:v>
                </c:pt>
                <c:pt idx="2325">
                  <c:v>68.912317999999999</c:v>
                </c:pt>
                <c:pt idx="2326">
                  <c:v>68.925099000000003</c:v>
                </c:pt>
                <c:pt idx="2327">
                  <c:v>68.952410999999998</c:v>
                </c:pt>
                <c:pt idx="2328">
                  <c:v>68.973112999999998</c:v>
                </c:pt>
                <c:pt idx="2329">
                  <c:v>68.975435000000004</c:v>
                </c:pt>
                <c:pt idx="2330">
                  <c:v>68.942432999999994</c:v>
                </c:pt>
                <c:pt idx="2331">
                  <c:v>68.888285999999994</c:v>
                </c:pt>
                <c:pt idx="2332">
                  <c:v>68.841960999999998</c:v>
                </c:pt>
                <c:pt idx="2333">
                  <c:v>68.807536999999996</c:v>
                </c:pt>
                <c:pt idx="2334">
                  <c:v>68.782520000000005</c:v>
                </c:pt>
                <c:pt idx="2335">
                  <c:v>68.760459999999995</c:v>
                </c:pt>
                <c:pt idx="2336">
                  <c:v>68.728711000000004</c:v>
                </c:pt>
                <c:pt idx="2337">
                  <c:v>68.679366000000002</c:v>
                </c:pt>
                <c:pt idx="2338">
                  <c:v>68.632675000000006</c:v>
                </c:pt>
                <c:pt idx="2339">
                  <c:v>68.606067999999993</c:v>
                </c:pt>
                <c:pt idx="2340">
                  <c:v>68.577353000000002</c:v>
                </c:pt>
                <c:pt idx="2341">
                  <c:v>68.547004999999999</c:v>
                </c:pt>
                <c:pt idx="2342">
                  <c:v>68.519917000000007</c:v>
                </c:pt>
                <c:pt idx="2343">
                  <c:v>68.517865999999998</c:v>
                </c:pt>
                <c:pt idx="2344">
                  <c:v>68.522114000000002</c:v>
                </c:pt>
                <c:pt idx="2345">
                  <c:v>68.564089999999993</c:v>
                </c:pt>
                <c:pt idx="2346">
                  <c:v>68.544833999999994</c:v>
                </c:pt>
                <c:pt idx="2347">
                  <c:v>68.349633999999995</c:v>
                </c:pt>
                <c:pt idx="2348">
                  <c:v>68.222757999999999</c:v>
                </c:pt>
                <c:pt idx="2349">
                  <c:v>68.211912999999996</c:v>
                </c:pt>
                <c:pt idx="2350">
                  <c:v>68.213627000000002</c:v>
                </c:pt>
                <c:pt idx="2351">
                  <c:v>68.226181999999994</c:v>
                </c:pt>
                <c:pt idx="2352">
                  <c:v>68.195947000000004</c:v>
                </c:pt>
                <c:pt idx="2353">
                  <c:v>68.078119000000001</c:v>
                </c:pt>
                <c:pt idx="2354">
                  <c:v>67.948346000000001</c:v>
                </c:pt>
                <c:pt idx="2355">
                  <c:v>67.880354999999994</c:v>
                </c:pt>
                <c:pt idx="2356">
                  <c:v>67.829948999999999</c:v>
                </c:pt>
                <c:pt idx="2357">
                  <c:v>67.765632999999994</c:v>
                </c:pt>
                <c:pt idx="2358">
                  <c:v>67.687258999999997</c:v>
                </c:pt>
                <c:pt idx="2359">
                  <c:v>67.614609999999999</c:v>
                </c:pt>
                <c:pt idx="2360">
                  <c:v>67.574465000000004</c:v>
                </c:pt>
                <c:pt idx="2361">
                  <c:v>67.569371000000004</c:v>
                </c:pt>
                <c:pt idx="2362">
                  <c:v>67.584524000000002</c:v>
                </c:pt>
                <c:pt idx="2363">
                  <c:v>67.561653000000007</c:v>
                </c:pt>
                <c:pt idx="2364">
                  <c:v>67.429377000000002</c:v>
                </c:pt>
                <c:pt idx="2365">
                  <c:v>67.276173999999997</c:v>
                </c:pt>
                <c:pt idx="2366">
                  <c:v>67.202095999999997</c:v>
                </c:pt>
                <c:pt idx="2367">
                  <c:v>67.161570999999995</c:v>
                </c:pt>
                <c:pt idx="2368">
                  <c:v>67.123292000000006</c:v>
                </c:pt>
                <c:pt idx="2369">
                  <c:v>67.085528999999994</c:v>
                </c:pt>
                <c:pt idx="2370">
                  <c:v>67.049745999999999</c:v>
                </c:pt>
                <c:pt idx="2371">
                  <c:v>67.016129000000006</c:v>
                </c:pt>
                <c:pt idx="2372">
                  <c:v>66.978793999999994</c:v>
                </c:pt>
                <c:pt idx="2373">
                  <c:v>66.942074000000005</c:v>
                </c:pt>
                <c:pt idx="2374">
                  <c:v>66.905950000000004</c:v>
                </c:pt>
                <c:pt idx="2375">
                  <c:v>66.859565000000003</c:v>
                </c:pt>
                <c:pt idx="2376">
                  <c:v>66.784880000000001</c:v>
                </c:pt>
                <c:pt idx="2377">
                  <c:v>66.701372000000006</c:v>
                </c:pt>
                <c:pt idx="2378">
                  <c:v>66.660340000000005</c:v>
                </c:pt>
                <c:pt idx="2379">
                  <c:v>66.656221000000002</c:v>
                </c:pt>
                <c:pt idx="2380">
                  <c:v>66.645971000000003</c:v>
                </c:pt>
                <c:pt idx="2381">
                  <c:v>66.617766000000003</c:v>
                </c:pt>
                <c:pt idx="2382">
                  <c:v>66.572924</c:v>
                </c:pt>
                <c:pt idx="2383">
                  <c:v>66.506857999999994</c:v>
                </c:pt>
                <c:pt idx="2384">
                  <c:v>66.437631999999994</c:v>
                </c:pt>
                <c:pt idx="2385">
                  <c:v>66.389606999999998</c:v>
                </c:pt>
                <c:pt idx="2386">
                  <c:v>66.358721000000003</c:v>
                </c:pt>
                <c:pt idx="2387">
                  <c:v>66.342140999999998</c:v>
                </c:pt>
                <c:pt idx="2388">
                  <c:v>66.339787000000001</c:v>
                </c:pt>
                <c:pt idx="2389">
                  <c:v>66.343012999999999</c:v>
                </c:pt>
                <c:pt idx="2390">
                  <c:v>66.345185000000001</c:v>
                </c:pt>
                <c:pt idx="2391">
                  <c:v>66.341821999999993</c:v>
                </c:pt>
                <c:pt idx="2392">
                  <c:v>66.330066000000002</c:v>
                </c:pt>
                <c:pt idx="2393">
                  <c:v>66.309213</c:v>
                </c:pt>
                <c:pt idx="2394">
                  <c:v>66.281923000000006</c:v>
                </c:pt>
                <c:pt idx="2395">
                  <c:v>66.245918000000003</c:v>
                </c:pt>
                <c:pt idx="2396">
                  <c:v>66.195786999999996</c:v>
                </c:pt>
                <c:pt idx="2397">
                  <c:v>66.143771000000001</c:v>
                </c:pt>
                <c:pt idx="2398">
                  <c:v>66.114521999999994</c:v>
                </c:pt>
                <c:pt idx="2399">
                  <c:v>66.112424000000004</c:v>
                </c:pt>
                <c:pt idx="2400">
                  <c:v>66.120017000000004</c:v>
                </c:pt>
                <c:pt idx="2401">
                  <c:v>66.129447999999996</c:v>
                </c:pt>
                <c:pt idx="2402">
                  <c:v>66.148401000000007</c:v>
                </c:pt>
                <c:pt idx="2403">
                  <c:v>66.175549000000004</c:v>
                </c:pt>
                <c:pt idx="2404">
                  <c:v>66.194398000000007</c:v>
                </c:pt>
                <c:pt idx="2405">
                  <c:v>66.195556999999994</c:v>
                </c:pt>
                <c:pt idx="2406">
                  <c:v>66.188811000000001</c:v>
                </c:pt>
                <c:pt idx="2407">
                  <c:v>66.183659000000006</c:v>
                </c:pt>
                <c:pt idx="2408">
                  <c:v>66.177901000000006</c:v>
                </c:pt>
                <c:pt idx="2409">
                  <c:v>66.174391</c:v>
                </c:pt>
                <c:pt idx="2410">
                  <c:v>66.187077000000002</c:v>
                </c:pt>
                <c:pt idx="2411">
                  <c:v>66.220772999999994</c:v>
                </c:pt>
                <c:pt idx="2412">
                  <c:v>66.261886000000004</c:v>
                </c:pt>
                <c:pt idx="2413">
                  <c:v>66.300033999999997</c:v>
                </c:pt>
                <c:pt idx="2414">
                  <c:v>66.338154000000003</c:v>
                </c:pt>
                <c:pt idx="2415">
                  <c:v>66.379084000000006</c:v>
                </c:pt>
                <c:pt idx="2416">
                  <c:v>66.412644999999998</c:v>
                </c:pt>
                <c:pt idx="2417">
                  <c:v>66.435547</c:v>
                </c:pt>
                <c:pt idx="2418">
                  <c:v>66.469031999999999</c:v>
                </c:pt>
                <c:pt idx="2419">
                  <c:v>66.528029000000004</c:v>
                </c:pt>
                <c:pt idx="2420">
                  <c:v>66.596778999999998</c:v>
                </c:pt>
                <c:pt idx="2421">
                  <c:v>66.651073999999994</c:v>
                </c:pt>
                <c:pt idx="2422">
                  <c:v>66.690983000000003</c:v>
                </c:pt>
                <c:pt idx="2423">
                  <c:v>66.714322999999993</c:v>
                </c:pt>
                <c:pt idx="2424">
                  <c:v>66.723590999999999</c:v>
                </c:pt>
                <c:pt idx="2425">
                  <c:v>66.747761999999994</c:v>
                </c:pt>
                <c:pt idx="2426">
                  <c:v>66.788742999999997</c:v>
                </c:pt>
                <c:pt idx="2427">
                  <c:v>66.830457999999993</c:v>
                </c:pt>
                <c:pt idx="2428">
                  <c:v>66.873823999999999</c:v>
                </c:pt>
                <c:pt idx="2429">
                  <c:v>66.920738999999998</c:v>
                </c:pt>
                <c:pt idx="2430">
                  <c:v>66.968007</c:v>
                </c:pt>
                <c:pt idx="2431">
                  <c:v>67.019632999999999</c:v>
                </c:pt>
                <c:pt idx="2432">
                  <c:v>67.062869000000006</c:v>
                </c:pt>
                <c:pt idx="2433">
                  <c:v>67.081074000000001</c:v>
                </c:pt>
                <c:pt idx="2434">
                  <c:v>67.078832000000006</c:v>
                </c:pt>
                <c:pt idx="2435">
                  <c:v>67.080896999999993</c:v>
                </c:pt>
                <c:pt idx="2436">
                  <c:v>67.086732999999995</c:v>
                </c:pt>
                <c:pt idx="2437">
                  <c:v>67.105610999999996</c:v>
                </c:pt>
                <c:pt idx="2438">
                  <c:v>67.123125999999999</c:v>
                </c:pt>
                <c:pt idx="2439">
                  <c:v>67.184618999999998</c:v>
                </c:pt>
                <c:pt idx="2440">
                  <c:v>67.2697</c:v>
                </c:pt>
                <c:pt idx="2441">
                  <c:v>67.231949999999998</c:v>
                </c:pt>
                <c:pt idx="2442">
                  <c:v>67.197507999999999</c:v>
                </c:pt>
                <c:pt idx="2443">
                  <c:v>67.260788000000005</c:v>
                </c:pt>
                <c:pt idx="2444">
                  <c:v>67.305952000000005</c:v>
                </c:pt>
                <c:pt idx="2445">
                  <c:v>67.322226999999998</c:v>
                </c:pt>
                <c:pt idx="2446">
                  <c:v>67.330309</c:v>
                </c:pt>
                <c:pt idx="2447">
                  <c:v>67.349745999999996</c:v>
                </c:pt>
                <c:pt idx="2448">
                  <c:v>67.381585000000001</c:v>
                </c:pt>
                <c:pt idx="2449">
                  <c:v>67.414491999999996</c:v>
                </c:pt>
                <c:pt idx="2450">
                  <c:v>67.450798000000006</c:v>
                </c:pt>
                <c:pt idx="2451">
                  <c:v>67.485333999999995</c:v>
                </c:pt>
                <c:pt idx="2452">
                  <c:v>67.511995999999996</c:v>
                </c:pt>
                <c:pt idx="2453">
                  <c:v>67.525065999999995</c:v>
                </c:pt>
                <c:pt idx="2454">
                  <c:v>67.533393000000004</c:v>
                </c:pt>
                <c:pt idx="2455">
                  <c:v>67.533867999999998</c:v>
                </c:pt>
                <c:pt idx="2456">
                  <c:v>67.529157999999995</c:v>
                </c:pt>
                <c:pt idx="2457">
                  <c:v>67.545159999999996</c:v>
                </c:pt>
                <c:pt idx="2458">
                  <c:v>67.630260000000007</c:v>
                </c:pt>
                <c:pt idx="2459">
                  <c:v>67.758061999999995</c:v>
                </c:pt>
                <c:pt idx="2460">
                  <c:v>67.830934999999997</c:v>
                </c:pt>
                <c:pt idx="2461">
                  <c:v>67.866352000000006</c:v>
                </c:pt>
                <c:pt idx="2462">
                  <c:v>67.905625999999998</c:v>
                </c:pt>
                <c:pt idx="2463">
                  <c:v>67.940190000000001</c:v>
                </c:pt>
                <c:pt idx="2464">
                  <c:v>67.974632999999997</c:v>
                </c:pt>
                <c:pt idx="2465">
                  <c:v>68.011741000000001</c:v>
                </c:pt>
                <c:pt idx="2466">
                  <c:v>68.053506999999996</c:v>
                </c:pt>
                <c:pt idx="2467">
                  <c:v>68.100652999999994</c:v>
                </c:pt>
                <c:pt idx="2468">
                  <c:v>68.150572999999994</c:v>
                </c:pt>
                <c:pt idx="2469">
                  <c:v>68.195415999999994</c:v>
                </c:pt>
                <c:pt idx="2470">
                  <c:v>68.239116999999993</c:v>
                </c:pt>
                <c:pt idx="2471">
                  <c:v>68.285640000000001</c:v>
                </c:pt>
                <c:pt idx="2472">
                  <c:v>68.328294999999997</c:v>
                </c:pt>
                <c:pt idx="2473">
                  <c:v>68.363941999999994</c:v>
                </c:pt>
                <c:pt idx="2474">
                  <c:v>68.404358000000002</c:v>
                </c:pt>
                <c:pt idx="2475">
                  <c:v>68.465311</c:v>
                </c:pt>
                <c:pt idx="2476">
                  <c:v>68.541518999999994</c:v>
                </c:pt>
                <c:pt idx="2477">
                  <c:v>68.617698000000004</c:v>
                </c:pt>
                <c:pt idx="2478">
                  <c:v>68.642210000000006</c:v>
                </c:pt>
                <c:pt idx="2479">
                  <c:v>68.597065000000001</c:v>
                </c:pt>
                <c:pt idx="2480">
                  <c:v>68.557586999999998</c:v>
                </c:pt>
                <c:pt idx="2481">
                  <c:v>68.559081000000006</c:v>
                </c:pt>
                <c:pt idx="2482">
                  <c:v>68.591087000000002</c:v>
                </c:pt>
                <c:pt idx="2483">
                  <c:v>68.635023000000004</c:v>
                </c:pt>
                <c:pt idx="2484">
                  <c:v>68.674537000000001</c:v>
                </c:pt>
                <c:pt idx="2485">
                  <c:v>68.711839999999995</c:v>
                </c:pt>
                <c:pt idx="2486">
                  <c:v>68.749921000000001</c:v>
                </c:pt>
                <c:pt idx="2487">
                  <c:v>68.797567000000001</c:v>
                </c:pt>
                <c:pt idx="2488">
                  <c:v>68.851347000000004</c:v>
                </c:pt>
                <c:pt idx="2489">
                  <c:v>68.918227999999999</c:v>
                </c:pt>
                <c:pt idx="2490">
                  <c:v>69.003649999999993</c:v>
                </c:pt>
                <c:pt idx="2491">
                  <c:v>69.136171000000004</c:v>
                </c:pt>
                <c:pt idx="2492">
                  <c:v>69.294441000000006</c:v>
                </c:pt>
                <c:pt idx="2493">
                  <c:v>69.359544999999997</c:v>
                </c:pt>
                <c:pt idx="2494">
                  <c:v>69.359171000000003</c:v>
                </c:pt>
                <c:pt idx="2495">
                  <c:v>69.382017000000005</c:v>
                </c:pt>
                <c:pt idx="2496">
                  <c:v>69.415496000000005</c:v>
                </c:pt>
                <c:pt idx="2497">
                  <c:v>69.450789999999998</c:v>
                </c:pt>
                <c:pt idx="2498">
                  <c:v>69.473933000000002</c:v>
                </c:pt>
                <c:pt idx="2499">
                  <c:v>69.468473000000003</c:v>
                </c:pt>
                <c:pt idx="2500">
                  <c:v>69.422156999999999</c:v>
                </c:pt>
                <c:pt idx="2501">
                  <c:v>69.336438000000001</c:v>
                </c:pt>
                <c:pt idx="2502">
                  <c:v>69.230885000000001</c:v>
                </c:pt>
                <c:pt idx="2503">
                  <c:v>69.105164000000002</c:v>
                </c:pt>
                <c:pt idx="2504">
                  <c:v>68.969971999999999</c:v>
                </c:pt>
                <c:pt idx="2505">
                  <c:v>68.858805000000004</c:v>
                </c:pt>
                <c:pt idx="2506">
                  <c:v>68.785791000000003</c:v>
                </c:pt>
                <c:pt idx="2507">
                  <c:v>68.745447999999996</c:v>
                </c:pt>
                <c:pt idx="2508">
                  <c:v>68.737909999999999</c:v>
                </c:pt>
                <c:pt idx="2509">
                  <c:v>68.768021000000005</c:v>
                </c:pt>
                <c:pt idx="2510">
                  <c:v>68.844791999999998</c:v>
                </c:pt>
                <c:pt idx="2511">
                  <c:v>68.972003999999998</c:v>
                </c:pt>
                <c:pt idx="2512">
                  <c:v>69.128585999999999</c:v>
                </c:pt>
                <c:pt idx="2513">
                  <c:v>69.289777999999998</c:v>
                </c:pt>
                <c:pt idx="2514">
                  <c:v>69.445671000000004</c:v>
                </c:pt>
                <c:pt idx="2515">
                  <c:v>69.597431999999998</c:v>
                </c:pt>
                <c:pt idx="2516">
                  <c:v>69.751365000000007</c:v>
                </c:pt>
                <c:pt idx="2517">
                  <c:v>69.920753000000005</c:v>
                </c:pt>
                <c:pt idx="2518">
                  <c:v>70.111873000000003</c:v>
                </c:pt>
                <c:pt idx="2519">
                  <c:v>70.299308999999994</c:v>
                </c:pt>
                <c:pt idx="2520">
                  <c:v>70.446211000000005</c:v>
                </c:pt>
                <c:pt idx="2521">
                  <c:v>70.546503999999999</c:v>
                </c:pt>
                <c:pt idx="2522">
                  <c:v>70.618798999999996</c:v>
                </c:pt>
                <c:pt idx="2523">
                  <c:v>70.677488999999994</c:v>
                </c:pt>
                <c:pt idx="2524">
                  <c:v>70.729320999999999</c:v>
                </c:pt>
                <c:pt idx="2525">
                  <c:v>70.760627999999997</c:v>
                </c:pt>
                <c:pt idx="2526">
                  <c:v>70.693410999999998</c:v>
                </c:pt>
                <c:pt idx="2527">
                  <c:v>70.372614999999996</c:v>
                </c:pt>
                <c:pt idx="2528">
                  <c:v>69.842912999999996</c:v>
                </c:pt>
                <c:pt idx="2529">
                  <c:v>69.338831999999996</c:v>
                </c:pt>
                <c:pt idx="2530">
                  <c:v>68.896027000000004</c:v>
                </c:pt>
                <c:pt idx="2531">
                  <c:v>68.454088999999996</c:v>
                </c:pt>
                <c:pt idx="2532">
                  <c:v>68.016418000000002</c:v>
                </c:pt>
                <c:pt idx="2533">
                  <c:v>67.603363999999999</c:v>
                </c:pt>
                <c:pt idx="2534">
                  <c:v>67.200933000000006</c:v>
                </c:pt>
                <c:pt idx="2535">
                  <c:v>66.781103999999999</c:v>
                </c:pt>
                <c:pt idx="2536">
                  <c:v>66.406326000000007</c:v>
                </c:pt>
                <c:pt idx="2537">
                  <c:v>66.147893999999994</c:v>
                </c:pt>
                <c:pt idx="2538">
                  <c:v>65.972064000000003</c:v>
                </c:pt>
                <c:pt idx="2539">
                  <c:v>65.830495999999997</c:v>
                </c:pt>
                <c:pt idx="2540">
                  <c:v>65.708438999999998</c:v>
                </c:pt>
                <c:pt idx="2541">
                  <c:v>65.619292000000002</c:v>
                </c:pt>
                <c:pt idx="2542">
                  <c:v>65.535281999999995</c:v>
                </c:pt>
                <c:pt idx="2543">
                  <c:v>65.472161</c:v>
                </c:pt>
                <c:pt idx="2544">
                  <c:v>65.555563000000006</c:v>
                </c:pt>
                <c:pt idx="2545">
                  <c:v>65.756883000000002</c:v>
                </c:pt>
                <c:pt idx="2546">
                  <c:v>65.980637999999999</c:v>
                </c:pt>
                <c:pt idx="2547">
                  <c:v>66.205290000000005</c:v>
                </c:pt>
                <c:pt idx="2548">
                  <c:v>66.421757999999997</c:v>
                </c:pt>
                <c:pt idx="2549">
                  <c:v>66.620209000000003</c:v>
                </c:pt>
                <c:pt idx="2550">
                  <c:v>66.791244000000006</c:v>
                </c:pt>
                <c:pt idx="2551">
                  <c:v>66.944901000000002</c:v>
                </c:pt>
                <c:pt idx="2552">
                  <c:v>67.097904999999997</c:v>
                </c:pt>
                <c:pt idx="2553">
                  <c:v>67.245446999999999</c:v>
                </c:pt>
                <c:pt idx="2554">
                  <c:v>67.373694999999998</c:v>
                </c:pt>
                <c:pt idx="2555">
                  <c:v>67.485462999999996</c:v>
                </c:pt>
                <c:pt idx="2556">
                  <c:v>67.594256000000001</c:v>
                </c:pt>
                <c:pt idx="2557">
                  <c:v>67.712610999999995</c:v>
                </c:pt>
                <c:pt idx="2558">
                  <c:v>67.840483000000006</c:v>
                </c:pt>
                <c:pt idx="2559">
                  <c:v>67.963890000000006</c:v>
                </c:pt>
                <c:pt idx="2560">
                  <c:v>68.065130999999994</c:v>
                </c:pt>
                <c:pt idx="2561">
                  <c:v>68.146510000000006</c:v>
                </c:pt>
                <c:pt idx="2562">
                  <c:v>68.235838000000001</c:v>
                </c:pt>
                <c:pt idx="2563">
                  <c:v>68.360431000000005</c:v>
                </c:pt>
                <c:pt idx="2564">
                  <c:v>68.507936999999998</c:v>
                </c:pt>
                <c:pt idx="2565">
                  <c:v>68.644589999999994</c:v>
                </c:pt>
                <c:pt idx="2566">
                  <c:v>68.759206000000006</c:v>
                </c:pt>
                <c:pt idx="2567">
                  <c:v>68.857525999999993</c:v>
                </c:pt>
                <c:pt idx="2568">
                  <c:v>68.939194000000001</c:v>
                </c:pt>
                <c:pt idx="2569">
                  <c:v>68.992373999999998</c:v>
                </c:pt>
                <c:pt idx="2570">
                  <c:v>69.005758</c:v>
                </c:pt>
                <c:pt idx="2571">
                  <c:v>68.984014000000002</c:v>
                </c:pt>
                <c:pt idx="2572">
                  <c:v>68.952208999999996</c:v>
                </c:pt>
                <c:pt idx="2573">
                  <c:v>68.931101999999996</c:v>
                </c:pt>
                <c:pt idx="2574">
                  <c:v>68.923878000000002</c:v>
                </c:pt>
                <c:pt idx="2575">
                  <c:v>68.913380000000004</c:v>
                </c:pt>
                <c:pt idx="2576">
                  <c:v>68.873276000000004</c:v>
                </c:pt>
                <c:pt idx="2577">
                  <c:v>68.811802999999998</c:v>
                </c:pt>
                <c:pt idx="2578">
                  <c:v>68.753335000000007</c:v>
                </c:pt>
                <c:pt idx="2579">
                  <c:v>68.698783000000006</c:v>
                </c:pt>
                <c:pt idx="2580">
                  <c:v>68.611016000000006</c:v>
                </c:pt>
                <c:pt idx="2581">
                  <c:v>68.453197000000003</c:v>
                </c:pt>
                <c:pt idx="2582">
                  <c:v>68.277450999999999</c:v>
                </c:pt>
                <c:pt idx="2583">
                  <c:v>68.149360999999999</c:v>
                </c:pt>
                <c:pt idx="2584">
                  <c:v>68.064044999999993</c:v>
                </c:pt>
                <c:pt idx="2585">
                  <c:v>68.014042000000003</c:v>
                </c:pt>
                <c:pt idx="2586">
                  <c:v>68.001492999999996</c:v>
                </c:pt>
                <c:pt idx="2587">
                  <c:v>68.012916000000004</c:v>
                </c:pt>
                <c:pt idx="2588">
                  <c:v>68.023249000000007</c:v>
                </c:pt>
                <c:pt idx="2589">
                  <c:v>68.018249999999995</c:v>
                </c:pt>
                <c:pt idx="2590">
                  <c:v>68.003918999999996</c:v>
                </c:pt>
                <c:pt idx="2591">
                  <c:v>67.986384999999999</c:v>
                </c:pt>
                <c:pt idx="2592">
                  <c:v>67.968759000000006</c:v>
                </c:pt>
                <c:pt idx="2593">
                  <c:v>67.952703999999997</c:v>
                </c:pt>
                <c:pt idx="2594">
                  <c:v>67.930599999999998</c:v>
                </c:pt>
                <c:pt idx="2595">
                  <c:v>67.880786000000001</c:v>
                </c:pt>
                <c:pt idx="2596">
                  <c:v>67.798558</c:v>
                </c:pt>
                <c:pt idx="2597">
                  <c:v>67.718840999999998</c:v>
                </c:pt>
                <c:pt idx="2598">
                  <c:v>67.665091000000004</c:v>
                </c:pt>
                <c:pt idx="2599">
                  <c:v>67.616630999999998</c:v>
                </c:pt>
                <c:pt idx="2600">
                  <c:v>67.526212000000001</c:v>
                </c:pt>
                <c:pt idx="2601">
                  <c:v>67.378579000000002</c:v>
                </c:pt>
                <c:pt idx="2602">
                  <c:v>67.220343999999997</c:v>
                </c:pt>
                <c:pt idx="2603">
                  <c:v>67.076521</c:v>
                </c:pt>
                <c:pt idx="2604">
                  <c:v>66.910568999999995</c:v>
                </c:pt>
                <c:pt idx="2605">
                  <c:v>66.705332999999996</c:v>
                </c:pt>
                <c:pt idx="2606">
                  <c:v>66.514088999999998</c:v>
                </c:pt>
                <c:pt idx="2607">
                  <c:v>66.377013000000005</c:v>
                </c:pt>
                <c:pt idx="2608">
                  <c:v>66.271615999999995</c:v>
                </c:pt>
                <c:pt idx="2609">
                  <c:v>66.167732000000001</c:v>
                </c:pt>
                <c:pt idx="2610">
                  <c:v>66.050853000000004</c:v>
                </c:pt>
                <c:pt idx="2611">
                  <c:v>65.910413000000005</c:v>
                </c:pt>
                <c:pt idx="2612">
                  <c:v>65.740882999999997</c:v>
                </c:pt>
                <c:pt idx="2613">
                  <c:v>65.567581000000004</c:v>
                </c:pt>
                <c:pt idx="2614">
                  <c:v>65.427672000000001</c:v>
                </c:pt>
                <c:pt idx="2615">
                  <c:v>65.311124000000007</c:v>
                </c:pt>
                <c:pt idx="2616">
                  <c:v>65.18168</c:v>
                </c:pt>
                <c:pt idx="2617">
                  <c:v>65.027721999999997</c:v>
                </c:pt>
                <c:pt idx="2618">
                  <c:v>64.863337000000001</c:v>
                </c:pt>
                <c:pt idx="2619">
                  <c:v>64.709344000000002</c:v>
                </c:pt>
                <c:pt idx="2620">
                  <c:v>64.585352</c:v>
                </c:pt>
                <c:pt idx="2621">
                  <c:v>64.513921999999994</c:v>
                </c:pt>
                <c:pt idx="2622">
                  <c:v>64.510311000000002</c:v>
                </c:pt>
                <c:pt idx="2623">
                  <c:v>64.570909</c:v>
                </c:pt>
                <c:pt idx="2624">
                  <c:v>64.688452999999996</c:v>
                </c:pt>
                <c:pt idx="2625">
                  <c:v>64.860054000000005</c:v>
                </c:pt>
                <c:pt idx="2626">
                  <c:v>65.059695000000005</c:v>
                </c:pt>
                <c:pt idx="2627">
                  <c:v>65.236953</c:v>
                </c:pt>
                <c:pt idx="2628">
                  <c:v>65.372456999999997</c:v>
                </c:pt>
                <c:pt idx="2629">
                  <c:v>65.481707</c:v>
                </c:pt>
                <c:pt idx="2630">
                  <c:v>65.570590999999993</c:v>
                </c:pt>
                <c:pt idx="2631">
                  <c:v>65.624859000000001</c:v>
                </c:pt>
                <c:pt idx="2632">
                  <c:v>65.637258000000003</c:v>
                </c:pt>
                <c:pt idx="2633">
                  <c:v>65.627133000000001</c:v>
                </c:pt>
                <c:pt idx="2634">
                  <c:v>65.619534999999999</c:v>
                </c:pt>
                <c:pt idx="2635">
                  <c:v>65.626163000000005</c:v>
                </c:pt>
                <c:pt idx="2636">
                  <c:v>65.648585999999995</c:v>
                </c:pt>
                <c:pt idx="2637">
                  <c:v>65.680115000000001</c:v>
                </c:pt>
                <c:pt idx="2638">
                  <c:v>65.709203000000002</c:v>
                </c:pt>
                <c:pt idx="2639">
                  <c:v>65.733440000000002</c:v>
                </c:pt>
                <c:pt idx="2640">
                  <c:v>65.763913000000002</c:v>
                </c:pt>
                <c:pt idx="2641">
                  <c:v>65.809674999999999</c:v>
                </c:pt>
                <c:pt idx="2642">
                  <c:v>65.865205000000003</c:v>
                </c:pt>
                <c:pt idx="2643">
                  <c:v>65.915504999999996</c:v>
                </c:pt>
                <c:pt idx="2644">
                  <c:v>65.949911</c:v>
                </c:pt>
                <c:pt idx="2645">
                  <c:v>65.967084</c:v>
                </c:pt>
                <c:pt idx="2646">
                  <c:v>65.970651000000004</c:v>
                </c:pt>
                <c:pt idx="2647">
                  <c:v>65.967601999999999</c:v>
                </c:pt>
                <c:pt idx="2648">
                  <c:v>65.972206</c:v>
                </c:pt>
                <c:pt idx="2649">
                  <c:v>65.997643999999994</c:v>
                </c:pt>
                <c:pt idx="2650">
                  <c:v>66.045517000000004</c:v>
                </c:pt>
                <c:pt idx="2651">
                  <c:v>66.105141000000003</c:v>
                </c:pt>
                <c:pt idx="2652">
                  <c:v>66.162655000000001</c:v>
                </c:pt>
                <c:pt idx="2653">
                  <c:v>66.210395000000005</c:v>
                </c:pt>
                <c:pt idx="2654">
                  <c:v>66.246638000000004</c:v>
                </c:pt>
                <c:pt idx="2655">
                  <c:v>66.274193999999994</c:v>
                </c:pt>
                <c:pt idx="2656">
                  <c:v>66.299678</c:v>
                </c:pt>
                <c:pt idx="2657">
                  <c:v>66.327623000000003</c:v>
                </c:pt>
                <c:pt idx="2658">
                  <c:v>66.354280000000003</c:v>
                </c:pt>
                <c:pt idx="2659">
                  <c:v>66.369384999999994</c:v>
                </c:pt>
                <c:pt idx="2660">
                  <c:v>66.367587</c:v>
                </c:pt>
                <c:pt idx="2661">
                  <c:v>66.359317000000004</c:v>
                </c:pt>
                <c:pt idx="2662">
                  <c:v>66.357236999999998</c:v>
                </c:pt>
                <c:pt idx="2663">
                  <c:v>66.359868000000006</c:v>
                </c:pt>
                <c:pt idx="2664">
                  <c:v>66.361746999999994</c:v>
                </c:pt>
                <c:pt idx="2665">
                  <c:v>66.362460999999996</c:v>
                </c:pt>
                <c:pt idx="2666">
                  <c:v>66.363769000000005</c:v>
                </c:pt>
                <c:pt idx="2667">
                  <c:v>66.367283</c:v>
                </c:pt>
                <c:pt idx="2668">
                  <c:v>66.374574999999993</c:v>
                </c:pt>
                <c:pt idx="2669">
                  <c:v>66.386771999999993</c:v>
                </c:pt>
                <c:pt idx="2670">
                  <c:v>66.404488000000001</c:v>
                </c:pt>
                <c:pt idx="2671">
                  <c:v>66.428214999999994</c:v>
                </c:pt>
                <c:pt idx="2672">
                  <c:v>66.456383000000002</c:v>
                </c:pt>
                <c:pt idx="2673">
                  <c:v>66.481838999999994</c:v>
                </c:pt>
                <c:pt idx="2674">
                  <c:v>66.496443999999997</c:v>
                </c:pt>
                <c:pt idx="2675">
                  <c:v>66.500521000000006</c:v>
                </c:pt>
                <c:pt idx="2676">
                  <c:v>66.502379000000005</c:v>
                </c:pt>
                <c:pt idx="2677">
                  <c:v>66.506592999999995</c:v>
                </c:pt>
                <c:pt idx="2678">
                  <c:v>66.506933000000004</c:v>
                </c:pt>
                <c:pt idx="2679">
                  <c:v>66.494401999999994</c:v>
                </c:pt>
                <c:pt idx="2680">
                  <c:v>66.466843999999995</c:v>
                </c:pt>
                <c:pt idx="2681">
                  <c:v>66.426075999999995</c:v>
                </c:pt>
                <c:pt idx="2682">
                  <c:v>66.370436999999995</c:v>
                </c:pt>
                <c:pt idx="2683">
                  <c:v>66.298547999999997</c:v>
                </c:pt>
                <c:pt idx="2684">
                  <c:v>66.216269999999994</c:v>
                </c:pt>
                <c:pt idx="2685">
                  <c:v>66.130488999999997</c:v>
                </c:pt>
                <c:pt idx="2686">
                  <c:v>66.039195000000007</c:v>
                </c:pt>
                <c:pt idx="2687">
                  <c:v>65.936897000000002</c:v>
                </c:pt>
                <c:pt idx="2688">
                  <c:v>65.829586000000006</c:v>
                </c:pt>
                <c:pt idx="2689">
                  <c:v>65.732877999999999</c:v>
                </c:pt>
                <c:pt idx="2690">
                  <c:v>65.653812000000002</c:v>
                </c:pt>
                <c:pt idx="2691">
                  <c:v>65.582812000000004</c:v>
                </c:pt>
                <c:pt idx="2692">
                  <c:v>65.504200999999995</c:v>
                </c:pt>
                <c:pt idx="2693">
                  <c:v>65.409481</c:v>
                </c:pt>
                <c:pt idx="2694">
                  <c:v>65.303021999999999</c:v>
                </c:pt>
                <c:pt idx="2695">
                  <c:v>65.198642000000007</c:v>
                </c:pt>
                <c:pt idx="2696">
                  <c:v>65.109460999999996</c:v>
                </c:pt>
                <c:pt idx="2697">
                  <c:v>65.035391000000004</c:v>
                </c:pt>
                <c:pt idx="2698">
                  <c:v>64.960603000000006</c:v>
                </c:pt>
                <c:pt idx="2699">
                  <c:v>64.870662999999993</c:v>
                </c:pt>
                <c:pt idx="2700">
                  <c:v>64.769981000000001</c:v>
                </c:pt>
                <c:pt idx="2701">
                  <c:v>64.674835000000002</c:v>
                </c:pt>
                <c:pt idx="2702">
                  <c:v>64.592712000000006</c:v>
                </c:pt>
                <c:pt idx="2703">
                  <c:v>64.518700999999993</c:v>
                </c:pt>
                <c:pt idx="2704">
                  <c:v>64.448184999999995</c:v>
                </c:pt>
                <c:pt idx="2705">
                  <c:v>64.378870000000006</c:v>
                </c:pt>
                <c:pt idx="2706">
                  <c:v>64.301058999999995</c:v>
                </c:pt>
                <c:pt idx="2707">
                  <c:v>64.200937999999994</c:v>
                </c:pt>
                <c:pt idx="2708">
                  <c:v>64.077038999999999</c:v>
                </c:pt>
                <c:pt idx="2709">
                  <c:v>63.942655000000002</c:v>
                </c:pt>
                <c:pt idx="2710">
                  <c:v>63.810009999999998</c:v>
                </c:pt>
                <c:pt idx="2711">
                  <c:v>63.683160000000001</c:v>
                </c:pt>
                <c:pt idx="2712">
                  <c:v>63.56765</c:v>
                </c:pt>
                <c:pt idx="2713">
                  <c:v>63.471877999999997</c:v>
                </c:pt>
                <c:pt idx="2714">
                  <c:v>63.394393999999998</c:v>
                </c:pt>
                <c:pt idx="2715">
                  <c:v>63.324654000000002</c:v>
                </c:pt>
                <c:pt idx="2716">
                  <c:v>63.259979999999999</c:v>
                </c:pt>
                <c:pt idx="2717">
                  <c:v>63.207483000000003</c:v>
                </c:pt>
                <c:pt idx="2718">
                  <c:v>63.165481</c:v>
                </c:pt>
                <c:pt idx="2719">
                  <c:v>63.117494999999998</c:v>
                </c:pt>
                <c:pt idx="2720">
                  <c:v>63.050949000000003</c:v>
                </c:pt>
                <c:pt idx="2721">
                  <c:v>62.970619999999997</c:v>
                </c:pt>
                <c:pt idx="2722">
                  <c:v>62.887269000000003</c:v>
                </c:pt>
                <c:pt idx="2723">
                  <c:v>62.803283</c:v>
                </c:pt>
                <c:pt idx="2724">
                  <c:v>62.715128</c:v>
                </c:pt>
                <c:pt idx="2725">
                  <c:v>62.619588999999998</c:v>
                </c:pt>
                <c:pt idx="2726">
                  <c:v>62.512157999999999</c:v>
                </c:pt>
                <c:pt idx="2727">
                  <c:v>62.389156999999997</c:v>
                </c:pt>
                <c:pt idx="2728">
                  <c:v>62.257935000000003</c:v>
                </c:pt>
                <c:pt idx="2729">
                  <c:v>62.136623</c:v>
                </c:pt>
                <c:pt idx="2730">
                  <c:v>62.037939999999999</c:v>
                </c:pt>
                <c:pt idx="2731">
                  <c:v>61.962294</c:v>
                </c:pt>
                <c:pt idx="2732">
                  <c:v>61.909016999999999</c:v>
                </c:pt>
                <c:pt idx="2733">
                  <c:v>61.880009000000001</c:v>
                </c:pt>
                <c:pt idx="2734">
                  <c:v>61.868175000000001</c:v>
                </c:pt>
                <c:pt idx="2735">
                  <c:v>61.857008999999998</c:v>
                </c:pt>
                <c:pt idx="2736">
                  <c:v>61.837437000000001</c:v>
                </c:pt>
                <c:pt idx="2737">
                  <c:v>61.812702000000002</c:v>
                </c:pt>
                <c:pt idx="2738">
                  <c:v>61.782294</c:v>
                </c:pt>
                <c:pt idx="2739">
                  <c:v>61.734876999999997</c:v>
                </c:pt>
                <c:pt idx="2740">
                  <c:v>61.664935999999997</c:v>
                </c:pt>
                <c:pt idx="2741">
                  <c:v>61.586750000000002</c:v>
                </c:pt>
                <c:pt idx="2742">
                  <c:v>61.523088000000001</c:v>
                </c:pt>
                <c:pt idx="2743">
                  <c:v>61.487591999999999</c:v>
                </c:pt>
                <c:pt idx="2744">
                  <c:v>61.482483999999999</c:v>
                </c:pt>
                <c:pt idx="2745">
                  <c:v>61.502248999999999</c:v>
                </c:pt>
                <c:pt idx="2746">
                  <c:v>61.535657999999998</c:v>
                </c:pt>
                <c:pt idx="2747">
                  <c:v>61.573841999999999</c:v>
                </c:pt>
                <c:pt idx="2748">
                  <c:v>61.617626000000001</c:v>
                </c:pt>
                <c:pt idx="2749">
                  <c:v>61.668308000000003</c:v>
                </c:pt>
                <c:pt idx="2750">
                  <c:v>61.713771000000001</c:v>
                </c:pt>
                <c:pt idx="2751">
                  <c:v>61.736221</c:v>
                </c:pt>
                <c:pt idx="2752">
                  <c:v>61.731949</c:v>
                </c:pt>
                <c:pt idx="2753">
                  <c:v>61.709994000000002</c:v>
                </c:pt>
                <c:pt idx="2754">
                  <c:v>61.672550999999999</c:v>
                </c:pt>
                <c:pt idx="2755">
                  <c:v>61.612856999999998</c:v>
                </c:pt>
                <c:pt idx="2756">
                  <c:v>61.534570000000002</c:v>
                </c:pt>
                <c:pt idx="2757">
                  <c:v>61.455463000000002</c:v>
                </c:pt>
                <c:pt idx="2758">
                  <c:v>61.384982999999998</c:v>
                </c:pt>
                <c:pt idx="2759">
                  <c:v>61.313318000000002</c:v>
                </c:pt>
                <c:pt idx="2760">
                  <c:v>61.229236</c:v>
                </c:pt>
                <c:pt idx="2761">
                  <c:v>61.133969</c:v>
                </c:pt>
                <c:pt idx="2762">
                  <c:v>61.031202</c:v>
                </c:pt>
                <c:pt idx="2763">
                  <c:v>60.917937000000002</c:v>
                </c:pt>
                <c:pt idx="2764">
                  <c:v>60.793312999999998</c:v>
                </c:pt>
                <c:pt idx="2765">
                  <c:v>60.663535000000003</c:v>
                </c:pt>
                <c:pt idx="2766">
                  <c:v>60.530507999999998</c:v>
                </c:pt>
                <c:pt idx="2767">
                  <c:v>60.389212000000001</c:v>
                </c:pt>
                <c:pt idx="2768">
                  <c:v>60.245294999999999</c:v>
                </c:pt>
                <c:pt idx="2769">
                  <c:v>60.122295000000001</c:v>
                </c:pt>
                <c:pt idx="2770">
                  <c:v>60.040311000000003</c:v>
                </c:pt>
                <c:pt idx="2771">
                  <c:v>59.996707000000001</c:v>
                </c:pt>
                <c:pt idx="2772">
                  <c:v>59.975715999999998</c:v>
                </c:pt>
                <c:pt idx="2773">
                  <c:v>59.967447</c:v>
                </c:pt>
                <c:pt idx="2774">
                  <c:v>59.973132</c:v>
                </c:pt>
                <c:pt idx="2775">
                  <c:v>60.002464000000003</c:v>
                </c:pt>
                <c:pt idx="2776">
                  <c:v>60.067635000000003</c:v>
                </c:pt>
                <c:pt idx="2777">
                  <c:v>60.166747000000001</c:v>
                </c:pt>
                <c:pt idx="2778">
                  <c:v>60.271760999999998</c:v>
                </c:pt>
                <c:pt idx="2779">
                  <c:v>60.348699000000003</c:v>
                </c:pt>
                <c:pt idx="2780">
                  <c:v>60.394348000000001</c:v>
                </c:pt>
                <c:pt idx="2781">
                  <c:v>60.442301999999998</c:v>
                </c:pt>
                <c:pt idx="2782">
                  <c:v>60.530258000000003</c:v>
                </c:pt>
                <c:pt idx="2783">
                  <c:v>60.671163999999997</c:v>
                </c:pt>
                <c:pt idx="2784">
                  <c:v>60.854869999999998</c:v>
                </c:pt>
                <c:pt idx="2785">
                  <c:v>61.059356999999999</c:v>
                </c:pt>
                <c:pt idx="2786">
                  <c:v>61.255750999999997</c:v>
                </c:pt>
                <c:pt idx="2787">
                  <c:v>61.418207000000002</c:v>
                </c:pt>
                <c:pt idx="2788">
                  <c:v>61.536332999999999</c:v>
                </c:pt>
                <c:pt idx="2789">
                  <c:v>61.61139</c:v>
                </c:pt>
                <c:pt idx="2790">
                  <c:v>61.641829000000001</c:v>
                </c:pt>
                <c:pt idx="2791">
                  <c:v>61.624191000000003</c:v>
                </c:pt>
                <c:pt idx="2792">
                  <c:v>61.568119000000003</c:v>
                </c:pt>
                <c:pt idx="2793">
                  <c:v>61.497562000000002</c:v>
                </c:pt>
                <c:pt idx="2794">
                  <c:v>61.433740999999998</c:v>
                </c:pt>
                <c:pt idx="2795">
                  <c:v>61.386752000000001</c:v>
                </c:pt>
                <c:pt idx="2796">
                  <c:v>61.363954999999997</c:v>
                </c:pt>
                <c:pt idx="2797">
                  <c:v>61.370990999999997</c:v>
                </c:pt>
                <c:pt idx="2798">
                  <c:v>61.400868000000003</c:v>
                </c:pt>
                <c:pt idx="2799">
                  <c:v>61.43797</c:v>
                </c:pt>
                <c:pt idx="2800">
                  <c:v>61.478318999999999</c:v>
                </c:pt>
                <c:pt idx="2801">
                  <c:v>61.532604999999997</c:v>
                </c:pt>
                <c:pt idx="2802">
                  <c:v>61.605339000000001</c:v>
                </c:pt>
                <c:pt idx="2803">
                  <c:v>61.685327000000001</c:v>
                </c:pt>
                <c:pt idx="2804">
                  <c:v>61.762365000000003</c:v>
                </c:pt>
                <c:pt idx="2805">
                  <c:v>61.840325</c:v>
                </c:pt>
                <c:pt idx="2806">
                  <c:v>61.927466000000003</c:v>
                </c:pt>
                <c:pt idx="2807">
                  <c:v>62.024014000000001</c:v>
                </c:pt>
                <c:pt idx="2808">
                  <c:v>62.124979000000003</c:v>
                </c:pt>
                <c:pt idx="2809">
                  <c:v>62.227504000000003</c:v>
                </c:pt>
                <c:pt idx="2810">
                  <c:v>62.331494999999997</c:v>
                </c:pt>
                <c:pt idx="2811">
                  <c:v>62.438766999999999</c:v>
                </c:pt>
                <c:pt idx="2812">
                  <c:v>62.552328000000003</c:v>
                </c:pt>
                <c:pt idx="2813">
                  <c:v>62.670197000000002</c:v>
                </c:pt>
                <c:pt idx="2814">
                  <c:v>62.781084</c:v>
                </c:pt>
                <c:pt idx="2815">
                  <c:v>62.874479999999998</c:v>
                </c:pt>
                <c:pt idx="2816">
                  <c:v>62.954272000000003</c:v>
                </c:pt>
                <c:pt idx="2817">
                  <c:v>63.035020000000003</c:v>
                </c:pt>
                <c:pt idx="2818">
                  <c:v>63.126553000000001</c:v>
                </c:pt>
                <c:pt idx="2819">
                  <c:v>63.228976000000003</c:v>
                </c:pt>
                <c:pt idx="2820">
                  <c:v>63.338788000000001</c:v>
                </c:pt>
                <c:pt idx="2821">
                  <c:v>63.449697</c:v>
                </c:pt>
                <c:pt idx="2822">
                  <c:v>63.549930000000003</c:v>
                </c:pt>
                <c:pt idx="2823">
                  <c:v>63.629736999999999</c:v>
                </c:pt>
                <c:pt idx="2824">
                  <c:v>63.690855999999997</c:v>
                </c:pt>
                <c:pt idx="2825">
                  <c:v>63.739952000000002</c:v>
                </c:pt>
                <c:pt idx="2826">
                  <c:v>63.775748</c:v>
                </c:pt>
                <c:pt idx="2827">
                  <c:v>63.793922000000002</c:v>
                </c:pt>
                <c:pt idx="2828">
                  <c:v>63.803804</c:v>
                </c:pt>
                <c:pt idx="2829">
                  <c:v>63.827826000000002</c:v>
                </c:pt>
                <c:pt idx="2830">
                  <c:v>63.881332</c:v>
                </c:pt>
                <c:pt idx="2831">
                  <c:v>63.961050999999998</c:v>
                </c:pt>
                <c:pt idx="2832">
                  <c:v>64.054468</c:v>
                </c:pt>
                <c:pt idx="2833">
                  <c:v>64.151071000000002</c:v>
                </c:pt>
                <c:pt idx="2834">
                  <c:v>64.242704000000003</c:v>
                </c:pt>
                <c:pt idx="2835">
                  <c:v>64.322950000000006</c:v>
                </c:pt>
                <c:pt idx="2836">
                  <c:v>64.391108000000003</c:v>
                </c:pt>
                <c:pt idx="2837">
                  <c:v>64.451881999999998</c:v>
                </c:pt>
                <c:pt idx="2838">
                  <c:v>64.508514000000005</c:v>
                </c:pt>
                <c:pt idx="2839">
                  <c:v>64.558644999999999</c:v>
                </c:pt>
                <c:pt idx="2840">
                  <c:v>64.595748</c:v>
                </c:pt>
                <c:pt idx="2841">
                  <c:v>64.611452999999997</c:v>
                </c:pt>
                <c:pt idx="2842">
                  <c:v>64.600626000000005</c:v>
                </c:pt>
                <c:pt idx="2843">
                  <c:v>64.570023000000006</c:v>
                </c:pt>
                <c:pt idx="2844">
                  <c:v>64.537762000000001</c:v>
                </c:pt>
                <c:pt idx="2845">
                  <c:v>64.516730999999993</c:v>
                </c:pt>
                <c:pt idx="2846">
                  <c:v>64.501648000000003</c:v>
                </c:pt>
                <c:pt idx="2847">
                  <c:v>64.480624000000006</c:v>
                </c:pt>
                <c:pt idx="2848">
                  <c:v>64.455404999999999</c:v>
                </c:pt>
                <c:pt idx="2849">
                  <c:v>64.439216000000002</c:v>
                </c:pt>
                <c:pt idx="2850">
                  <c:v>64.437610000000006</c:v>
                </c:pt>
                <c:pt idx="2851">
                  <c:v>64.444767999999996</c:v>
                </c:pt>
                <c:pt idx="2852">
                  <c:v>64.458679000000004</c:v>
                </c:pt>
                <c:pt idx="2853">
                  <c:v>64.486607000000006</c:v>
                </c:pt>
                <c:pt idx="2854">
                  <c:v>64.533293999999998</c:v>
                </c:pt>
                <c:pt idx="2855">
                  <c:v>64.595123000000001</c:v>
                </c:pt>
                <c:pt idx="2856">
                  <c:v>64.667562000000004</c:v>
                </c:pt>
                <c:pt idx="2857">
                  <c:v>64.746858000000003</c:v>
                </c:pt>
                <c:pt idx="2858">
                  <c:v>64.822855000000004</c:v>
                </c:pt>
                <c:pt idx="2859">
                  <c:v>64.883577000000002</c:v>
                </c:pt>
                <c:pt idx="2860">
                  <c:v>64.932481999999993</c:v>
                </c:pt>
                <c:pt idx="2861">
                  <c:v>64.991131999999993</c:v>
                </c:pt>
                <c:pt idx="2862">
                  <c:v>65.077538000000004</c:v>
                </c:pt>
                <c:pt idx="2863">
                  <c:v>65.186907000000005</c:v>
                </c:pt>
                <c:pt idx="2864">
                  <c:v>65.297645000000003</c:v>
                </c:pt>
                <c:pt idx="2865">
                  <c:v>65.391103999999999</c:v>
                </c:pt>
                <c:pt idx="2866">
                  <c:v>65.462909999999994</c:v>
                </c:pt>
                <c:pt idx="2867">
                  <c:v>65.519919999999999</c:v>
                </c:pt>
                <c:pt idx="2868">
                  <c:v>65.569659000000001</c:v>
                </c:pt>
                <c:pt idx="2869">
                  <c:v>65.611063999999999</c:v>
                </c:pt>
                <c:pt idx="2870">
                  <c:v>65.634449000000004</c:v>
                </c:pt>
                <c:pt idx="2871">
                  <c:v>65.632009999999994</c:v>
                </c:pt>
                <c:pt idx="2872">
                  <c:v>65.607398000000003</c:v>
                </c:pt>
                <c:pt idx="2873">
                  <c:v>65.572974000000002</c:v>
                </c:pt>
                <c:pt idx="2874">
                  <c:v>65.539088000000007</c:v>
                </c:pt>
                <c:pt idx="2875">
                  <c:v>65.508137000000005</c:v>
                </c:pt>
                <c:pt idx="2876">
                  <c:v>65.476359000000002</c:v>
                </c:pt>
                <c:pt idx="2877">
                  <c:v>65.437985999999995</c:v>
                </c:pt>
                <c:pt idx="2878">
                  <c:v>65.392221000000006</c:v>
                </c:pt>
                <c:pt idx="2879">
                  <c:v>65.351954000000006</c:v>
                </c:pt>
                <c:pt idx="2880">
                  <c:v>65.339641999999998</c:v>
                </c:pt>
                <c:pt idx="2881">
                  <c:v>65.363876000000005</c:v>
                </c:pt>
                <c:pt idx="2882">
                  <c:v>65.402755999999997</c:v>
                </c:pt>
                <c:pt idx="2883">
                  <c:v>65.423140000000004</c:v>
                </c:pt>
                <c:pt idx="2884">
                  <c:v>65.416421999999997</c:v>
                </c:pt>
                <c:pt idx="2885">
                  <c:v>65.404674</c:v>
                </c:pt>
                <c:pt idx="2886">
                  <c:v>65.411794</c:v>
                </c:pt>
                <c:pt idx="2887">
                  <c:v>65.440180999999995</c:v>
                </c:pt>
                <c:pt idx="2888">
                  <c:v>65.478294000000005</c:v>
                </c:pt>
                <c:pt idx="2889">
                  <c:v>65.517792999999998</c:v>
                </c:pt>
                <c:pt idx="2890">
                  <c:v>65.554849000000004</c:v>
                </c:pt>
                <c:pt idx="2891">
                  <c:v>65.580765</c:v>
                </c:pt>
                <c:pt idx="2892">
                  <c:v>65.580318000000005</c:v>
                </c:pt>
                <c:pt idx="2893">
                  <c:v>65.542766</c:v>
                </c:pt>
                <c:pt idx="2894">
                  <c:v>65.476101</c:v>
                </c:pt>
                <c:pt idx="2895">
                  <c:v>65.408861000000002</c:v>
                </c:pt>
                <c:pt idx="2896">
                  <c:v>65.370448999999994</c:v>
                </c:pt>
                <c:pt idx="2897">
                  <c:v>65.364081999999996</c:v>
                </c:pt>
                <c:pt idx="2898">
                  <c:v>65.362665000000007</c:v>
                </c:pt>
                <c:pt idx="2899">
                  <c:v>65.337214000000003</c:v>
                </c:pt>
                <c:pt idx="2900">
                  <c:v>65.285539999999997</c:v>
                </c:pt>
                <c:pt idx="2901">
                  <c:v>65.227743000000004</c:v>
                </c:pt>
                <c:pt idx="2902">
                  <c:v>65.184685000000002</c:v>
                </c:pt>
                <c:pt idx="2903">
                  <c:v>65.172265999999993</c:v>
                </c:pt>
                <c:pt idx="2904">
                  <c:v>65.205898000000005</c:v>
                </c:pt>
                <c:pt idx="2905">
                  <c:v>65.288850999999994</c:v>
                </c:pt>
                <c:pt idx="2906">
                  <c:v>65.397475999999997</c:v>
                </c:pt>
                <c:pt idx="2907">
                  <c:v>65.497297000000003</c:v>
                </c:pt>
                <c:pt idx="2908">
                  <c:v>65.574636999999996</c:v>
                </c:pt>
                <c:pt idx="2909">
                  <c:v>65.641441</c:v>
                </c:pt>
                <c:pt idx="2910">
                  <c:v>65.714376000000001</c:v>
                </c:pt>
                <c:pt idx="2911">
                  <c:v>65.799363999999997</c:v>
                </c:pt>
                <c:pt idx="2912">
                  <c:v>65.889439999999993</c:v>
                </c:pt>
                <c:pt idx="2913">
                  <c:v>65.967578000000003</c:v>
                </c:pt>
                <c:pt idx="2914">
                  <c:v>66.019340999999997</c:v>
                </c:pt>
                <c:pt idx="2915">
                  <c:v>66.051227999999995</c:v>
                </c:pt>
                <c:pt idx="2916">
                  <c:v>66.087997000000001</c:v>
                </c:pt>
                <c:pt idx="2917">
                  <c:v>66.143732</c:v>
                </c:pt>
                <c:pt idx="2918">
                  <c:v>66.204564000000005</c:v>
                </c:pt>
                <c:pt idx="2919">
                  <c:v>66.250134000000003</c:v>
                </c:pt>
                <c:pt idx="2920">
                  <c:v>66.281542999999999</c:v>
                </c:pt>
                <c:pt idx="2921">
                  <c:v>66.313782000000003</c:v>
                </c:pt>
                <c:pt idx="2922">
                  <c:v>66.350048000000001</c:v>
                </c:pt>
                <c:pt idx="2923">
                  <c:v>66.381842000000006</c:v>
                </c:pt>
                <c:pt idx="2924">
                  <c:v>66.409249000000003</c:v>
                </c:pt>
                <c:pt idx="2925">
                  <c:v>66.441637999999998</c:v>
                </c:pt>
                <c:pt idx="2926">
                  <c:v>66.479572000000005</c:v>
                </c:pt>
                <c:pt idx="2927">
                  <c:v>66.513906000000006</c:v>
                </c:pt>
                <c:pt idx="2928">
                  <c:v>66.543498999999997</c:v>
                </c:pt>
                <c:pt idx="2929">
                  <c:v>66.577399</c:v>
                </c:pt>
                <c:pt idx="2930">
                  <c:v>66.617581999999999</c:v>
                </c:pt>
                <c:pt idx="2931">
                  <c:v>66.655218000000005</c:v>
                </c:pt>
                <c:pt idx="2932">
                  <c:v>66.688137999999995</c:v>
                </c:pt>
                <c:pt idx="2933">
                  <c:v>66.728229999999996</c:v>
                </c:pt>
                <c:pt idx="2934">
                  <c:v>66.785169999999994</c:v>
                </c:pt>
                <c:pt idx="2935">
                  <c:v>66.852050000000006</c:v>
                </c:pt>
                <c:pt idx="2936">
                  <c:v>66.911631999999997</c:v>
                </c:pt>
                <c:pt idx="2937">
                  <c:v>66.950002999999995</c:v>
                </c:pt>
                <c:pt idx="2938">
                  <c:v>66.963014000000001</c:v>
                </c:pt>
                <c:pt idx="2939">
                  <c:v>66.957567999999995</c:v>
                </c:pt>
                <c:pt idx="2940">
                  <c:v>66.949363000000005</c:v>
                </c:pt>
                <c:pt idx="2941">
                  <c:v>66.953469999999996</c:v>
                </c:pt>
                <c:pt idx="2942">
                  <c:v>66.975228000000001</c:v>
                </c:pt>
                <c:pt idx="2943">
                  <c:v>67.014635999999996</c:v>
                </c:pt>
                <c:pt idx="2944">
                  <c:v>67.076007000000004</c:v>
                </c:pt>
                <c:pt idx="2945">
                  <c:v>67.162262999999996</c:v>
                </c:pt>
                <c:pt idx="2946">
                  <c:v>67.259276</c:v>
                </c:pt>
                <c:pt idx="2947">
                  <c:v>67.338255000000004</c:v>
                </c:pt>
                <c:pt idx="2948">
                  <c:v>67.380640999999997</c:v>
                </c:pt>
                <c:pt idx="2949">
                  <c:v>67.396086999999994</c:v>
                </c:pt>
                <c:pt idx="2950">
                  <c:v>67.411893000000006</c:v>
                </c:pt>
                <c:pt idx="2951">
                  <c:v>67.448159000000004</c:v>
                </c:pt>
                <c:pt idx="2952">
                  <c:v>67.504687000000004</c:v>
                </c:pt>
                <c:pt idx="2953">
                  <c:v>67.564819999999997</c:v>
                </c:pt>
                <c:pt idx="2954">
                  <c:v>67.609979999999993</c:v>
                </c:pt>
                <c:pt idx="2955">
                  <c:v>67.636930000000007</c:v>
                </c:pt>
                <c:pt idx="2956">
                  <c:v>67.661281000000002</c:v>
                </c:pt>
                <c:pt idx="2957">
                  <c:v>67.699777999999995</c:v>
                </c:pt>
                <c:pt idx="2958">
                  <c:v>67.751171999999997</c:v>
                </c:pt>
                <c:pt idx="2959">
                  <c:v>67.800917999999996</c:v>
                </c:pt>
                <c:pt idx="2960">
                  <c:v>67.841005999999993</c:v>
                </c:pt>
                <c:pt idx="2961">
                  <c:v>67.873671999999999</c:v>
                </c:pt>
                <c:pt idx="2962">
                  <c:v>67.896863999999994</c:v>
                </c:pt>
                <c:pt idx="2963">
                  <c:v>67.900486000000001</c:v>
                </c:pt>
                <c:pt idx="2964">
                  <c:v>67.882240999999993</c:v>
                </c:pt>
                <c:pt idx="2965">
                  <c:v>67.856252999999995</c:v>
                </c:pt>
                <c:pt idx="2966">
                  <c:v>67.838572999999997</c:v>
                </c:pt>
                <c:pt idx="2967">
                  <c:v>67.831988999999993</c:v>
                </c:pt>
                <c:pt idx="2968">
                  <c:v>67.832666000000003</c:v>
                </c:pt>
                <c:pt idx="2969">
                  <c:v>67.844506999999993</c:v>
                </c:pt>
                <c:pt idx="2970">
                  <c:v>67.876598000000001</c:v>
                </c:pt>
                <c:pt idx="2971">
                  <c:v>67.928179999999998</c:v>
                </c:pt>
                <c:pt idx="2972">
                  <c:v>67.983994999999993</c:v>
                </c:pt>
                <c:pt idx="2973">
                  <c:v>68.026588000000004</c:v>
                </c:pt>
                <c:pt idx="2974">
                  <c:v>68.051351999999994</c:v>
                </c:pt>
                <c:pt idx="2975">
                  <c:v>68.069032000000007</c:v>
                </c:pt>
                <c:pt idx="2976">
                  <c:v>68.093935999999999</c:v>
                </c:pt>
                <c:pt idx="2977">
                  <c:v>68.130106999999995</c:v>
                </c:pt>
                <c:pt idx="2978">
                  <c:v>68.170090999999999</c:v>
                </c:pt>
                <c:pt idx="2979">
                  <c:v>68.206622999999993</c:v>
                </c:pt>
                <c:pt idx="2980">
                  <c:v>68.239789000000002</c:v>
                </c:pt>
                <c:pt idx="2981">
                  <c:v>68.269034000000005</c:v>
                </c:pt>
                <c:pt idx="2982">
                  <c:v>68.285444999999996</c:v>
                </c:pt>
                <c:pt idx="2983">
                  <c:v>68.282205000000005</c:v>
                </c:pt>
                <c:pt idx="2984">
                  <c:v>68.270246999999998</c:v>
                </c:pt>
                <c:pt idx="2985">
                  <c:v>68.271907999999996</c:v>
                </c:pt>
                <c:pt idx="2986">
                  <c:v>68.296342999999993</c:v>
                </c:pt>
                <c:pt idx="2987">
                  <c:v>68.330423999999994</c:v>
                </c:pt>
                <c:pt idx="2988">
                  <c:v>68.357223000000005</c:v>
                </c:pt>
                <c:pt idx="2989">
                  <c:v>68.373688999999999</c:v>
                </c:pt>
                <c:pt idx="2990">
                  <c:v>68.385158000000004</c:v>
                </c:pt>
                <c:pt idx="2991">
                  <c:v>68.392486000000005</c:v>
                </c:pt>
                <c:pt idx="2992">
                  <c:v>68.394384000000002</c:v>
                </c:pt>
                <c:pt idx="2993">
                  <c:v>68.397841999999997</c:v>
                </c:pt>
                <c:pt idx="2994">
                  <c:v>68.416162</c:v>
                </c:pt>
                <c:pt idx="2995">
                  <c:v>68.455899000000002</c:v>
                </c:pt>
                <c:pt idx="2996">
                  <c:v>68.509867</c:v>
                </c:pt>
                <c:pt idx="2997">
                  <c:v>68.560580999999999</c:v>
                </c:pt>
                <c:pt idx="2998">
                  <c:v>68.587351999999996</c:v>
                </c:pt>
                <c:pt idx="2999">
                  <c:v>68.576025999999999</c:v>
                </c:pt>
                <c:pt idx="3000">
                  <c:v>68.530370000000005</c:v>
                </c:pt>
                <c:pt idx="3001">
                  <c:v>68.474063000000001</c:v>
                </c:pt>
                <c:pt idx="3002">
                  <c:v>68.434950000000001</c:v>
                </c:pt>
                <c:pt idx="3003">
                  <c:v>68.424679999999995</c:v>
                </c:pt>
                <c:pt idx="3004">
                  <c:v>68.435001999999997</c:v>
                </c:pt>
                <c:pt idx="3005">
                  <c:v>68.449549000000005</c:v>
                </c:pt>
                <c:pt idx="3006">
                  <c:v>68.453795</c:v>
                </c:pt>
                <c:pt idx="3007">
                  <c:v>68.438665999999998</c:v>
                </c:pt>
                <c:pt idx="3008">
                  <c:v>68.405389</c:v>
                </c:pt>
                <c:pt idx="3009">
                  <c:v>68.368688000000006</c:v>
                </c:pt>
                <c:pt idx="3010">
                  <c:v>68.346939000000006</c:v>
                </c:pt>
                <c:pt idx="3011">
                  <c:v>68.345197999999996</c:v>
                </c:pt>
                <c:pt idx="3012">
                  <c:v>68.352441999999996</c:v>
                </c:pt>
                <c:pt idx="3013">
                  <c:v>68.355971999999994</c:v>
                </c:pt>
                <c:pt idx="3014">
                  <c:v>68.351737999999997</c:v>
                </c:pt>
                <c:pt idx="3015">
                  <c:v>68.338797999999997</c:v>
                </c:pt>
                <c:pt idx="3016">
                  <c:v>68.312111999999999</c:v>
                </c:pt>
                <c:pt idx="3017">
                  <c:v>68.267268999999999</c:v>
                </c:pt>
                <c:pt idx="3018">
                  <c:v>68.207663999999994</c:v>
                </c:pt>
                <c:pt idx="3019">
                  <c:v>68.141658000000007</c:v>
                </c:pt>
                <c:pt idx="3020">
                  <c:v>68.077222000000006</c:v>
                </c:pt>
                <c:pt idx="3021">
                  <c:v>68.024191999999999</c:v>
                </c:pt>
                <c:pt idx="3022">
                  <c:v>67.994506999999999</c:v>
                </c:pt>
                <c:pt idx="3023">
                  <c:v>67.989990000000006</c:v>
                </c:pt>
                <c:pt idx="3024">
                  <c:v>67.992176999999998</c:v>
                </c:pt>
                <c:pt idx="3025">
                  <c:v>67.974830999999995</c:v>
                </c:pt>
                <c:pt idx="3026">
                  <c:v>67.929728999999995</c:v>
                </c:pt>
                <c:pt idx="3027">
                  <c:v>67.873694999999998</c:v>
                </c:pt>
                <c:pt idx="3028">
                  <c:v>67.828294999999997</c:v>
                </c:pt>
                <c:pt idx="3029">
                  <c:v>67.799756000000002</c:v>
                </c:pt>
                <c:pt idx="3030">
                  <c:v>67.781115</c:v>
                </c:pt>
                <c:pt idx="3031">
                  <c:v>67.765336000000005</c:v>
                </c:pt>
                <c:pt idx="3032">
                  <c:v>67.748361000000003</c:v>
                </c:pt>
                <c:pt idx="3033">
                  <c:v>67.724198999999999</c:v>
                </c:pt>
                <c:pt idx="3034">
                  <c:v>67.688039000000003</c:v>
                </c:pt>
                <c:pt idx="3035">
                  <c:v>67.645733000000007</c:v>
                </c:pt>
                <c:pt idx="3036">
                  <c:v>67.612341000000001</c:v>
                </c:pt>
                <c:pt idx="3037">
                  <c:v>67.597147000000007</c:v>
                </c:pt>
                <c:pt idx="3038">
                  <c:v>67.594116999999997</c:v>
                </c:pt>
                <c:pt idx="3039">
                  <c:v>67.590728999999996</c:v>
                </c:pt>
                <c:pt idx="3040">
                  <c:v>67.582909000000001</c:v>
                </c:pt>
                <c:pt idx="3041">
                  <c:v>67.576649000000003</c:v>
                </c:pt>
                <c:pt idx="3042">
                  <c:v>67.576204000000004</c:v>
                </c:pt>
                <c:pt idx="3043">
                  <c:v>67.575160999999994</c:v>
                </c:pt>
                <c:pt idx="3044">
                  <c:v>67.560665999999998</c:v>
                </c:pt>
                <c:pt idx="3045">
                  <c:v>67.525210000000001</c:v>
                </c:pt>
                <c:pt idx="3046">
                  <c:v>67.473995000000002</c:v>
                </c:pt>
                <c:pt idx="3047">
                  <c:v>67.421285999999995</c:v>
                </c:pt>
                <c:pt idx="3048">
                  <c:v>67.379874999999998</c:v>
                </c:pt>
                <c:pt idx="3049">
                  <c:v>67.353646999999995</c:v>
                </c:pt>
                <c:pt idx="3050">
                  <c:v>67.338324999999998</c:v>
                </c:pt>
                <c:pt idx="3051">
                  <c:v>67.326667999999998</c:v>
                </c:pt>
                <c:pt idx="3052">
                  <c:v>67.311949999999996</c:v>
                </c:pt>
                <c:pt idx="3053">
                  <c:v>67.289901999999998</c:v>
                </c:pt>
                <c:pt idx="3054">
                  <c:v>67.262440999999995</c:v>
                </c:pt>
                <c:pt idx="3055">
                  <c:v>67.239804000000007</c:v>
                </c:pt>
                <c:pt idx="3056">
                  <c:v>67.234624999999994</c:v>
                </c:pt>
                <c:pt idx="3057">
                  <c:v>67.251295999999996</c:v>
                </c:pt>
                <c:pt idx="3058">
                  <c:v>67.282319999999999</c:v>
                </c:pt>
                <c:pt idx="3059">
                  <c:v>67.315197999999995</c:v>
                </c:pt>
                <c:pt idx="3060">
                  <c:v>67.340355000000002</c:v>
                </c:pt>
                <c:pt idx="3061">
                  <c:v>67.353110000000001</c:v>
                </c:pt>
                <c:pt idx="3062">
                  <c:v>67.353620000000006</c:v>
                </c:pt>
                <c:pt idx="3063">
                  <c:v>67.347763999999998</c:v>
                </c:pt>
                <c:pt idx="3064">
                  <c:v>67.344880000000003</c:v>
                </c:pt>
                <c:pt idx="3065">
                  <c:v>67.352316999999999</c:v>
                </c:pt>
                <c:pt idx="3066">
                  <c:v>67.373682000000002</c:v>
                </c:pt>
                <c:pt idx="3067">
                  <c:v>67.412003999999996</c:v>
                </c:pt>
                <c:pt idx="3068">
                  <c:v>67.469662999999997</c:v>
                </c:pt>
                <c:pt idx="3069">
                  <c:v>67.542687000000001</c:v>
                </c:pt>
                <c:pt idx="3070">
                  <c:v>67.619319000000004</c:v>
                </c:pt>
                <c:pt idx="3071">
                  <c:v>67.688090000000003</c:v>
                </c:pt>
                <c:pt idx="3072">
                  <c:v>67.745495000000005</c:v>
                </c:pt>
                <c:pt idx="3073">
                  <c:v>67.794920000000005</c:v>
                </c:pt>
                <c:pt idx="3074">
                  <c:v>67.842054000000005</c:v>
                </c:pt>
                <c:pt idx="3075">
                  <c:v>67.892972</c:v>
                </c:pt>
                <c:pt idx="3076">
                  <c:v>67.952712000000005</c:v>
                </c:pt>
                <c:pt idx="3077">
                  <c:v>68.022221999999999</c:v>
                </c:pt>
                <c:pt idx="3078">
                  <c:v>68.097352000000001</c:v>
                </c:pt>
                <c:pt idx="3079">
                  <c:v>68.171075000000002</c:v>
                </c:pt>
                <c:pt idx="3080">
                  <c:v>68.235277999999994</c:v>
                </c:pt>
                <c:pt idx="3081">
                  <c:v>68.283120999999994</c:v>
                </c:pt>
                <c:pt idx="3082">
                  <c:v>68.315230999999997</c:v>
                </c:pt>
                <c:pt idx="3083">
                  <c:v>68.342785000000006</c:v>
                </c:pt>
                <c:pt idx="3084">
                  <c:v>68.379103000000001</c:v>
                </c:pt>
                <c:pt idx="3085">
                  <c:v>68.428342999999998</c:v>
                </c:pt>
                <c:pt idx="3086">
                  <c:v>68.486643999999998</c:v>
                </c:pt>
                <c:pt idx="3087">
                  <c:v>68.552334999999999</c:v>
                </c:pt>
                <c:pt idx="3088">
                  <c:v>68.628606000000005</c:v>
                </c:pt>
                <c:pt idx="3089">
                  <c:v>68.717850999999996</c:v>
                </c:pt>
                <c:pt idx="3090">
                  <c:v>68.820831999999996</c:v>
                </c:pt>
                <c:pt idx="3091">
                  <c:v>68.93871</c:v>
                </c:pt>
                <c:pt idx="3092">
                  <c:v>69.065100000000001</c:v>
                </c:pt>
                <c:pt idx="3093">
                  <c:v>69.177683000000002</c:v>
                </c:pt>
                <c:pt idx="3094">
                  <c:v>69.252420999999998</c:v>
                </c:pt>
                <c:pt idx="3095">
                  <c:v>69.290139999999994</c:v>
                </c:pt>
                <c:pt idx="3096">
                  <c:v>69.317890000000006</c:v>
                </c:pt>
                <c:pt idx="3097">
                  <c:v>69.360992999999993</c:v>
                </c:pt>
                <c:pt idx="3098">
                  <c:v>69.423112000000003</c:v>
                </c:pt>
                <c:pt idx="3099">
                  <c:v>69.493448000000001</c:v>
                </c:pt>
                <c:pt idx="3100">
                  <c:v>69.558909</c:v>
                </c:pt>
                <c:pt idx="3101">
                  <c:v>69.604975999999994</c:v>
                </c:pt>
                <c:pt idx="3102">
                  <c:v>69.620823999999999</c:v>
                </c:pt>
                <c:pt idx="3103">
                  <c:v>69.613797000000005</c:v>
                </c:pt>
                <c:pt idx="3104">
                  <c:v>69.608673999999993</c:v>
                </c:pt>
                <c:pt idx="3105">
                  <c:v>69.623587999999998</c:v>
                </c:pt>
                <c:pt idx="3106">
                  <c:v>69.653745999999998</c:v>
                </c:pt>
                <c:pt idx="3107">
                  <c:v>69.685277999999997</c:v>
                </c:pt>
                <c:pt idx="3108">
                  <c:v>69.715477000000007</c:v>
                </c:pt>
                <c:pt idx="3109">
                  <c:v>69.750527000000005</c:v>
                </c:pt>
                <c:pt idx="3110">
                  <c:v>69.792220999999998</c:v>
                </c:pt>
                <c:pt idx="3111">
                  <c:v>69.838104999999999</c:v>
                </c:pt>
                <c:pt idx="3112">
                  <c:v>69.889825000000002</c:v>
                </c:pt>
                <c:pt idx="3113">
                  <c:v>69.951168999999993</c:v>
                </c:pt>
                <c:pt idx="3114">
                  <c:v>70.019761000000003</c:v>
                </c:pt>
                <c:pt idx="3115">
                  <c:v>70.087706999999995</c:v>
                </c:pt>
                <c:pt idx="3116">
                  <c:v>70.148914000000005</c:v>
                </c:pt>
                <c:pt idx="3117">
                  <c:v>70.202558999999994</c:v>
                </c:pt>
                <c:pt idx="3118">
                  <c:v>70.253366999999997</c:v>
                </c:pt>
                <c:pt idx="3119">
                  <c:v>70.309886000000006</c:v>
                </c:pt>
                <c:pt idx="3120">
                  <c:v>70.375448000000006</c:v>
                </c:pt>
                <c:pt idx="3121">
                  <c:v>70.439655999999999</c:v>
                </c:pt>
                <c:pt idx="3122">
                  <c:v>70.490170000000006</c:v>
                </c:pt>
                <c:pt idx="3123">
                  <c:v>70.536404000000005</c:v>
                </c:pt>
                <c:pt idx="3124">
                  <c:v>70.607237999999995</c:v>
                </c:pt>
                <c:pt idx="3125">
                  <c:v>70.717487000000006</c:v>
                </c:pt>
                <c:pt idx="3126">
                  <c:v>70.848633000000007</c:v>
                </c:pt>
                <c:pt idx="3127">
                  <c:v>70.971402999999995</c:v>
                </c:pt>
                <c:pt idx="3128">
                  <c:v>71.076113000000007</c:v>
                </c:pt>
                <c:pt idx="3129">
                  <c:v>71.172842000000003</c:v>
                </c:pt>
                <c:pt idx="3130">
                  <c:v>71.274674000000005</c:v>
                </c:pt>
                <c:pt idx="3131">
                  <c:v>71.389396000000005</c:v>
                </c:pt>
                <c:pt idx="3132">
                  <c:v>71.514616000000004</c:v>
                </c:pt>
                <c:pt idx="3133">
                  <c:v>71.631474999999995</c:v>
                </c:pt>
                <c:pt idx="3134">
                  <c:v>71.716080000000005</c:v>
                </c:pt>
                <c:pt idx="3135">
                  <c:v>71.767698999999993</c:v>
                </c:pt>
                <c:pt idx="3136">
                  <c:v>71.813817</c:v>
                </c:pt>
                <c:pt idx="3137">
                  <c:v>71.878067999999999</c:v>
                </c:pt>
                <c:pt idx="3138">
                  <c:v>71.956715000000003</c:v>
                </c:pt>
                <c:pt idx="3139">
                  <c:v>72.038246000000001</c:v>
                </c:pt>
                <c:pt idx="3140">
                  <c:v>72.129495000000006</c:v>
                </c:pt>
                <c:pt idx="3141">
                  <c:v>72.241686999999999</c:v>
                </c:pt>
                <c:pt idx="3142">
                  <c:v>72.362093000000002</c:v>
                </c:pt>
                <c:pt idx="3143">
                  <c:v>72.464945999999998</c:v>
                </c:pt>
                <c:pt idx="3144">
                  <c:v>72.547300000000007</c:v>
                </c:pt>
                <c:pt idx="3145">
                  <c:v>72.630251000000001</c:v>
                </c:pt>
                <c:pt idx="3146">
                  <c:v>72.722334000000004</c:v>
                </c:pt>
                <c:pt idx="3147">
                  <c:v>72.805014999999997</c:v>
                </c:pt>
                <c:pt idx="3148">
                  <c:v>72.864564999999999</c:v>
                </c:pt>
                <c:pt idx="3149">
                  <c:v>72.920182999999994</c:v>
                </c:pt>
                <c:pt idx="3150">
                  <c:v>73.004187999999999</c:v>
                </c:pt>
                <c:pt idx="3151">
                  <c:v>73.121252999999996</c:v>
                </c:pt>
                <c:pt idx="3152">
                  <c:v>73.241151000000002</c:v>
                </c:pt>
                <c:pt idx="3153">
                  <c:v>73.331438000000006</c:v>
                </c:pt>
                <c:pt idx="3154">
                  <c:v>73.389235999999997</c:v>
                </c:pt>
                <c:pt idx="3155">
                  <c:v>73.438598999999996</c:v>
                </c:pt>
                <c:pt idx="3156">
                  <c:v>73.502179999999996</c:v>
                </c:pt>
                <c:pt idx="3157">
                  <c:v>73.581348000000006</c:v>
                </c:pt>
                <c:pt idx="3158">
                  <c:v>73.662814999999995</c:v>
                </c:pt>
                <c:pt idx="3159">
                  <c:v>73.737921</c:v>
                </c:pt>
                <c:pt idx="3160">
                  <c:v>73.809710999999993</c:v>
                </c:pt>
                <c:pt idx="3161">
                  <c:v>73.884478999999999</c:v>
                </c:pt>
                <c:pt idx="3162">
                  <c:v>73.965311999999997</c:v>
                </c:pt>
                <c:pt idx="3163">
                  <c:v>74.054889000000003</c:v>
                </c:pt>
                <c:pt idx="3164">
                  <c:v>74.155964999999995</c:v>
                </c:pt>
                <c:pt idx="3165">
                  <c:v>74.263800000000003</c:v>
                </c:pt>
                <c:pt idx="3166">
                  <c:v>74.363372999999996</c:v>
                </c:pt>
                <c:pt idx="3167">
                  <c:v>74.439070999999998</c:v>
                </c:pt>
                <c:pt idx="3168">
                  <c:v>74.484955999999997</c:v>
                </c:pt>
                <c:pt idx="3169">
                  <c:v>74.506403000000006</c:v>
                </c:pt>
                <c:pt idx="3170">
                  <c:v>74.519572999999994</c:v>
                </c:pt>
                <c:pt idx="3171">
                  <c:v>74.550227000000007</c:v>
                </c:pt>
                <c:pt idx="3172">
                  <c:v>74.620455000000007</c:v>
                </c:pt>
                <c:pt idx="3173">
                  <c:v>74.727181999999999</c:v>
                </c:pt>
                <c:pt idx="3174">
                  <c:v>74.841378000000006</c:v>
                </c:pt>
                <c:pt idx="3175">
                  <c:v>74.938377000000003</c:v>
                </c:pt>
                <c:pt idx="3176">
                  <c:v>75.021821000000003</c:v>
                </c:pt>
                <c:pt idx="3177">
                  <c:v>75.109953000000004</c:v>
                </c:pt>
                <c:pt idx="3178">
                  <c:v>75.210103000000004</c:v>
                </c:pt>
                <c:pt idx="3179">
                  <c:v>75.315858000000006</c:v>
                </c:pt>
                <c:pt idx="3180">
                  <c:v>75.415678999999997</c:v>
                </c:pt>
                <c:pt idx="3181">
                  <c:v>75.493048000000002</c:v>
                </c:pt>
                <c:pt idx="3182">
                  <c:v>75.529411999999994</c:v>
                </c:pt>
                <c:pt idx="3183">
                  <c:v>75.518028999999999</c:v>
                </c:pt>
                <c:pt idx="3184">
                  <c:v>75.468035999999998</c:v>
                </c:pt>
                <c:pt idx="3185">
                  <c:v>75.388576999999998</c:v>
                </c:pt>
                <c:pt idx="3186">
                  <c:v>75.278362999999999</c:v>
                </c:pt>
                <c:pt idx="3187">
                  <c:v>75.139757000000003</c:v>
                </c:pt>
                <c:pt idx="3188">
                  <c:v>74.992350999999999</c:v>
                </c:pt>
                <c:pt idx="3189">
                  <c:v>74.855234999999993</c:v>
                </c:pt>
                <c:pt idx="3190">
                  <c:v>74.718247000000005</c:v>
                </c:pt>
                <c:pt idx="3191">
                  <c:v>74.548828</c:v>
                </c:pt>
                <c:pt idx="3192">
                  <c:v>74.333588000000006</c:v>
                </c:pt>
                <c:pt idx="3193">
                  <c:v>74.102013999999997</c:v>
                </c:pt>
                <c:pt idx="3194">
                  <c:v>73.902413999999993</c:v>
                </c:pt>
                <c:pt idx="3195">
                  <c:v>73.761438999999996</c:v>
                </c:pt>
                <c:pt idx="3196">
                  <c:v>73.672285000000002</c:v>
                </c:pt>
                <c:pt idx="3197">
                  <c:v>73.616041999999993</c:v>
                </c:pt>
                <c:pt idx="3198">
                  <c:v>73.587669000000005</c:v>
                </c:pt>
                <c:pt idx="3199">
                  <c:v>73.600476</c:v>
                </c:pt>
                <c:pt idx="3200">
                  <c:v>73.665420999999995</c:v>
                </c:pt>
                <c:pt idx="3201">
                  <c:v>73.768299999999996</c:v>
                </c:pt>
                <c:pt idx="3202">
                  <c:v>73.877183000000002</c:v>
                </c:pt>
                <c:pt idx="3203">
                  <c:v>73.979020000000006</c:v>
                </c:pt>
                <c:pt idx="3204">
                  <c:v>74.096312999999995</c:v>
                </c:pt>
                <c:pt idx="3205">
                  <c:v>74.253094000000004</c:v>
                </c:pt>
                <c:pt idx="3206">
                  <c:v>74.433781999999994</c:v>
                </c:pt>
                <c:pt idx="3207">
                  <c:v>74.593520999999996</c:v>
                </c:pt>
                <c:pt idx="3208">
                  <c:v>74.703446</c:v>
                </c:pt>
                <c:pt idx="3209">
                  <c:v>74.767343999999994</c:v>
                </c:pt>
                <c:pt idx="3210">
                  <c:v>74.798604999999995</c:v>
                </c:pt>
                <c:pt idx="3211">
                  <c:v>74.804305999999997</c:v>
                </c:pt>
                <c:pt idx="3212">
                  <c:v>74.796469000000002</c:v>
                </c:pt>
                <c:pt idx="3213">
                  <c:v>74.797391000000005</c:v>
                </c:pt>
                <c:pt idx="3214">
                  <c:v>74.819957000000002</c:v>
                </c:pt>
                <c:pt idx="3215">
                  <c:v>74.853301000000002</c:v>
                </c:pt>
                <c:pt idx="3216">
                  <c:v>74.87912</c:v>
                </c:pt>
                <c:pt idx="3217">
                  <c:v>74.894600999999994</c:v>
                </c:pt>
                <c:pt idx="3218">
                  <c:v>74.909065999999996</c:v>
                </c:pt>
                <c:pt idx="3219">
                  <c:v>74.923405000000002</c:v>
                </c:pt>
                <c:pt idx="3220">
                  <c:v>74.924417000000005</c:v>
                </c:pt>
                <c:pt idx="3221">
                  <c:v>74.902099000000007</c:v>
                </c:pt>
                <c:pt idx="3222">
                  <c:v>74.868735000000001</c:v>
                </c:pt>
                <c:pt idx="3223">
                  <c:v>74.856379000000004</c:v>
                </c:pt>
                <c:pt idx="3224">
                  <c:v>74.889675999999994</c:v>
                </c:pt>
                <c:pt idx="3225">
                  <c:v>74.957752999999997</c:v>
                </c:pt>
                <c:pt idx="3226">
                  <c:v>75.018466000000004</c:v>
                </c:pt>
                <c:pt idx="3227">
                  <c:v>75.038816999999995</c:v>
                </c:pt>
                <c:pt idx="3228">
                  <c:v>75.028023000000005</c:v>
                </c:pt>
                <c:pt idx="3229">
                  <c:v>75.022542999999999</c:v>
                </c:pt>
                <c:pt idx="3230">
                  <c:v>75.043256999999997</c:v>
                </c:pt>
                <c:pt idx="3231">
                  <c:v>75.078149999999994</c:v>
                </c:pt>
                <c:pt idx="3232">
                  <c:v>75.10324</c:v>
                </c:pt>
                <c:pt idx="3233">
                  <c:v>75.106329000000002</c:v>
                </c:pt>
                <c:pt idx="3234">
                  <c:v>75.089411999999996</c:v>
                </c:pt>
                <c:pt idx="3235">
                  <c:v>75.060809000000006</c:v>
                </c:pt>
                <c:pt idx="3236">
                  <c:v>75.029683000000006</c:v>
                </c:pt>
                <c:pt idx="3237">
                  <c:v>75.000427000000002</c:v>
                </c:pt>
                <c:pt idx="3238">
                  <c:v>74.969731999999993</c:v>
                </c:pt>
                <c:pt idx="3239">
                  <c:v>74.934072999999998</c:v>
                </c:pt>
                <c:pt idx="3240">
                  <c:v>74.896958999999995</c:v>
                </c:pt>
                <c:pt idx="3241">
                  <c:v>74.860444999999999</c:v>
                </c:pt>
                <c:pt idx="3242">
                  <c:v>74.814272000000003</c:v>
                </c:pt>
                <c:pt idx="3243">
                  <c:v>74.746070000000003</c:v>
                </c:pt>
                <c:pt idx="3244">
                  <c:v>74.659375999999995</c:v>
                </c:pt>
                <c:pt idx="3245">
                  <c:v>74.568404999999998</c:v>
                </c:pt>
                <c:pt idx="3246">
                  <c:v>74.478746000000001</c:v>
                </c:pt>
                <c:pt idx="3247">
                  <c:v>74.388356999999999</c:v>
                </c:pt>
                <c:pt idx="3248">
                  <c:v>74.303583000000003</c:v>
                </c:pt>
                <c:pt idx="3249">
                  <c:v>74.235093000000006</c:v>
                </c:pt>
                <c:pt idx="3250">
                  <c:v>74.177538999999996</c:v>
                </c:pt>
                <c:pt idx="3251">
                  <c:v>74.111131999999998</c:v>
                </c:pt>
                <c:pt idx="3252">
                  <c:v>74.025194999999997</c:v>
                </c:pt>
                <c:pt idx="3253">
                  <c:v>73.924093999999997</c:v>
                </c:pt>
                <c:pt idx="3254">
                  <c:v>73.809944999999999</c:v>
                </c:pt>
                <c:pt idx="3255">
                  <c:v>73.676822999999999</c:v>
                </c:pt>
                <c:pt idx="3256">
                  <c:v>73.522499999999994</c:v>
                </c:pt>
                <c:pt idx="3257">
                  <c:v>73.348347000000004</c:v>
                </c:pt>
                <c:pt idx="3258">
                  <c:v>73.148152999999994</c:v>
                </c:pt>
                <c:pt idx="3259">
                  <c:v>72.916430000000005</c:v>
                </c:pt>
                <c:pt idx="3260">
                  <c:v>72.667109999999994</c:v>
                </c:pt>
                <c:pt idx="3261">
                  <c:v>72.422619999999995</c:v>
                </c:pt>
                <c:pt idx="3262">
                  <c:v>72.184304999999995</c:v>
                </c:pt>
                <c:pt idx="3263">
                  <c:v>71.934426000000002</c:v>
                </c:pt>
                <c:pt idx="3264">
                  <c:v>71.664679000000007</c:v>
                </c:pt>
                <c:pt idx="3265">
                  <c:v>71.378865000000005</c:v>
                </c:pt>
                <c:pt idx="3266">
                  <c:v>71.071444999999997</c:v>
                </c:pt>
                <c:pt idx="3267">
                  <c:v>70.734990999999994</c:v>
                </c:pt>
                <c:pt idx="3268">
                  <c:v>70.392222000000004</c:v>
                </c:pt>
                <c:pt idx="3269">
                  <c:v>70.088106999999994</c:v>
                </c:pt>
                <c:pt idx="3270">
                  <c:v>69.840097999999998</c:v>
                </c:pt>
                <c:pt idx="3271">
                  <c:v>69.621736999999996</c:v>
                </c:pt>
                <c:pt idx="3272">
                  <c:v>69.403066999999993</c:v>
                </c:pt>
                <c:pt idx="3273">
                  <c:v>69.180200999999997</c:v>
                </c:pt>
                <c:pt idx="3274">
                  <c:v>68.959614000000002</c:v>
                </c:pt>
                <c:pt idx="3275">
                  <c:v>68.746854999999996</c:v>
                </c:pt>
                <c:pt idx="3276">
                  <c:v>68.558125000000004</c:v>
                </c:pt>
                <c:pt idx="3277">
                  <c:v>68.407076000000004</c:v>
                </c:pt>
                <c:pt idx="3278">
                  <c:v>68.266340999999997</c:v>
                </c:pt>
                <c:pt idx="3279">
                  <c:v>68.074134999999998</c:v>
                </c:pt>
                <c:pt idx="3280">
                  <c:v>67.801969</c:v>
                </c:pt>
                <c:pt idx="3281">
                  <c:v>67.490230999999994</c:v>
                </c:pt>
                <c:pt idx="3282">
                  <c:v>67.193504000000004</c:v>
                </c:pt>
                <c:pt idx="3283">
                  <c:v>66.925336000000001</c:v>
                </c:pt>
                <c:pt idx="3284">
                  <c:v>66.674814999999995</c:v>
                </c:pt>
                <c:pt idx="3285">
                  <c:v>66.435606000000007</c:v>
                </c:pt>
                <c:pt idx="3286">
                  <c:v>66.197646000000006</c:v>
                </c:pt>
                <c:pt idx="3287">
                  <c:v>65.941903999999994</c:v>
                </c:pt>
                <c:pt idx="3288">
                  <c:v>65.664587999999995</c:v>
                </c:pt>
                <c:pt idx="3289">
                  <c:v>65.381382000000002</c:v>
                </c:pt>
                <c:pt idx="3290">
                  <c:v>65.094650000000001</c:v>
                </c:pt>
                <c:pt idx="3291">
                  <c:v>64.786614999999998</c:v>
                </c:pt>
                <c:pt idx="3292">
                  <c:v>64.457418000000004</c:v>
                </c:pt>
                <c:pt idx="3293">
                  <c:v>64.135986000000003</c:v>
                </c:pt>
                <c:pt idx="3294">
                  <c:v>63.834488999999998</c:v>
                </c:pt>
                <c:pt idx="3295">
                  <c:v>63.526456000000003</c:v>
                </c:pt>
                <c:pt idx="3296">
                  <c:v>63.192763999999997</c:v>
                </c:pt>
                <c:pt idx="3297">
                  <c:v>62.854916000000003</c:v>
                </c:pt>
                <c:pt idx="3298">
                  <c:v>62.538933</c:v>
                </c:pt>
                <c:pt idx="3299">
                  <c:v>62.237580999999999</c:v>
                </c:pt>
                <c:pt idx="3300">
                  <c:v>61.927875</c:v>
                </c:pt>
                <c:pt idx="3301">
                  <c:v>61.598399000000001</c:v>
                </c:pt>
                <c:pt idx="3302">
                  <c:v>61.242868999999999</c:v>
                </c:pt>
                <c:pt idx="3303">
                  <c:v>60.857272000000002</c:v>
                </c:pt>
                <c:pt idx="3304">
                  <c:v>60.459598</c:v>
                </c:pt>
                <c:pt idx="3305">
                  <c:v>60.079031000000001</c:v>
                </c:pt>
                <c:pt idx="3306">
                  <c:v>59.714869999999998</c:v>
                </c:pt>
                <c:pt idx="3307">
                  <c:v>59.341000999999999</c:v>
                </c:pt>
                <c:pt idx="3308">
                  <c:v>58.957374000000002</c:v>
                </c:pt>
                <c:pt idx="3309">
                  <c:v>58.594900000000003</c:v>
                </c:pt>
                <c:pt idx="3310">
                  <c:v>58.257229000000002</c:v>
                </c:pt>
                <c:pt idx="3311">
                  <c:v>57.908517000000003</c:v>
                </c:pt>
                <c:pt idx="3312">
                  <c:v>57.539811</c:v>
                </c:pt>
                <c:pt idx="3313">
                  <c:v>57.187995000000001</c:v>
                </c:pt>
                <c:pt idx="3314">
                  <c:v>56.862648</c:v>
                </c:pt>
                <c:pt idx="3315">
                  <c:v>56.522919000000002</c:v>
                </c:pt>
                <c:pt idx="3316">
                  <c:v>56.149042000000001</c:v>
                </c:pt>
                <c:pt idx="3317">
                  <c:v>55.769500999999998</c:v>
                </c:pt>
                <c:pt idx="3318">
                  <c:v>55.398592000000001</c:v>
                </c:pt>
                <c:pt idx="3319">
                  <c:v>55.012588999999998</c:v>
                </c:pt>
                <c:pt idx="3320">
                  <c:v>54.608280999999998</c:v>
                </c:pt>
                <c:pt idx="3321">
                  <c:v>54.222230000000003</c:v>
                </c:pt>
                <c:pt idx="3322">
                  <c:v>53.868630000000003</c:v>
                </c:pt>
                <c:pt idx="3323">
                  <c:v>53.519443000000003</c:v>
                </c:pt>
                <c:pt idx="3324">
                  <c:v>53.160907999999999</c:v>
                </c:pt>
                <c:pt idx="3325">
                  <c:v>52.810740000000003</c:v>
                </c:pt>
                <c:pt idx="3326">
                  <c:v>52.471978</c:v>
                </c:pt>
                <c:pt idx="3327">
                  <c:v>52.133589000000001</c:v>
                </c:pt>
                <c:pt idx="3328">
                  <c:v>51.814973999999999</c:v>
                </c:pt>
                <c:pt idx="3329">
                  <c:v>51.528750000000002</c:v>
                </c:pt>
                <c:pt idx="3330">
                  <c:v>51.213090000000001</c:v>
                </c:pt>
                <c:pt idx="3331">
                  <c:v>50.692490999999997</c:v>
                </c:pt>
                <c:pt idx="3332">
                  <c:v>49.914797</c:v>
                </c:pt>
                <c:pt idx="3333">
                  <c:v>49.303491000000001</c:v>
                </c:pt>
                <c:pt idx="3334">
                  <c:v>49.098661999999997</c:v>
                </c:pt>
                <c:pt idx="3335">
                  <c:v>49.047196999999997</c:v>
                </c:pt>
                <c:pt idx="3336">
                  <c:v>48.915149999999997</c:v>
                </c:pt>
                <c:pt idx="3337">
                  <c:v>48.671751999999998</c:v>
                </c:pt>
                <c:pt idx="3338">
                  <c:v>48.375377</c:v>
                </c:pt>
                <c:pt idx="3339">
                  <c:v>48.052405</c:v>
                </c:pt>
                <c:pt idx="3340">
                  <c:v>47.709673000000002</c:v>
                </c:pt>
                <c:pt idx="3341">
                  <c:v>47.387041000000004</c:v>
                </c:pt>
                <c:pt idx="3342">
                  <c:v>47.110937999999997</c:v>
                </c:pt>
                <c:pt idx="3343">
                  <c:v>46.849162999999997</c:v>
                </c:pt>
                <c:pt idx="3344">
                  <c:v>46.570301999999998</c:v>
                </c:pt>
                <c:pt idx="3345">
                  <c:v>46.290880999999999</c:v>
                </c:pt>
                <c:pt idx="3346">
                  <c:v>46.020532000000003</c:v>
                </c:pt>
                <c:pt idx="3347">
                  <c:v>45.730679000000002</c:v>
                </c:pt>
                <c:pt idx="3348">
                  <c:v>45.418166999999997</c:v>
                </c:pt>
                <c:pt idx="3349">
                  <c:v>45.128734999999999</c:v>
                </c:pt>
                <c:pt idx="3350">
                  <c:v>44.878185999999999</c:v>
                </c:pt>
                <c:pt idx="3351">
                  <c:v>44.622331000000003</c:v>
                </c:pt>
                <c:pt idx="3352">
                  <c:v>44.347465999999997</c:v>
                </c:pt>
                <c:pt idx="3353">
                  <c:v>44.106720000000003</c:v>
                </c:pt>
                <c:pt idx="3354">
                  <c:v>43.920119999999997</c:v>
                </c:pt>
                <c:pt idx="3355">
                  <c:v>43.725799000000002</c:v>
                </c:pt>
                <c:pt idx="3356">
                  <c:v>43.475614999999998</c:v>
                </c:pt>
                <c:pt idx="3357">
                  <c:v>43.201087000000001</c:v>
                </c:pt>
                <c:pt idx="3358">
                  <c:v>42.944642999999999</c:v>
                </c:pt>
                <c:pt idx="3359">
                  <c:v>42.697853000000002</c:v>
                </c:pt>
                <c:pt idx="3360">
                  <c:v>42.450972</c:v>
                </c:pt>
                <c:pt idx="3361">
                  <c:v>42.228448</c:v>
                </c:pt>
                <c:pt idx="3362">
                  <c:v>42.027875000000002</c:v>
                </c:pt>
                <c:pt idx="3363">
                  <c:v>41.797331</c:v>
                </c:pt>
                <c:pt idx="3364">
                  <c:v>41.520577000000003</c:v>
                </c:pt>
                <c:pt idx="3365">
                  <c:v>41.254227999999998</c:v>
                </c:pt>
                <c:pt idx="3366">
                  <c:v>41.033363999999999</c:v>
                </c:pt>
                <c:pt idx="3367">
                  <c:v>40.813622000000002</c:v>
                </c:pt>
                <c:pt idx="3368">
                  <c:v>40.558674000000003</c:v>
                </c:pt>
                <c:pt idx="3369">
                  <c:v>40.304566999999999</c:v>
                </c:pt>
                <c:pt idx="3370">
                  <c:v>40.091000999999999</c:v>
                </c:pt>
                <c:pt idx="3371">
                  <c:v>39.902507999999997</c:v>
                </c:pt>
                <c:pt idx="3372">
                  <c:v>39.719025000000002</c:v>
                </c:pt>
                <c:pt idx="3373">
                  <c:v>39.551625999999999</c:v>
                </c:pt>
                <c:pt idx="3374">
                  <c:v>39.385629000000002</c:v>
                </c:pt>
                <c:pt idx="3375">
                  <c:v>39.164608000000001</c:v>
                </c:pt>
                <c:pt idx="3376">
                  <c:v>38.880110999999999</c:v>
                </c:pt>
                <c:pt idx="3377">
                  <c:v>38.600189</c:v>
                </c:pt>
                <c:pt idx="3378">
                  <c:v>38.366588999999998</c:v>
                </c:pt>
                <c:pt idx="3379">
                  <c:v>38.144883999999998</c:v>
                </c:pt>
                <c:pt idx="3380">
                  <c:v>37.911161</c:v>
                </c:pt>
                <c:pt idx="3381">
                  <c:v>37.706032999999998</c:v>
                </c:pt>
                <c:pt idx="3382">
                  <c:v>37.559230999999997</c:v>
                </c:pt>
                <c:pt idx="3383">
                  <c:v>37.434137</c:v>
                </c:pt>
                <c:pt idx="3384">
                  <c:v>37.296030999999999</c:v>
                </c:pt>
                <c:pt idx="3385">
                  <c:v>37.153770000000002</c:v>
                </c:pt>
                <c:pt idx="3386">
                  <c:v>36.988067000000001</c:v>
                </c:pt>
                <c:pt idx="3387">
                  <c:v>36.746752999999998</c:v>
                </c:pt>
                <c:pt idx="3388">
                  <c:v>36.458613</c:v>
                </c:pt>
                <c:pt idx="3389">
                  <c:v>36.233339999999998</c:v>
                </c:pt>
                <c:pt idx="3390">
                  <c:v>36.098013000000002</c:v>
                </c:pt>
                <c:pt idx="3391">
                  <c:v>35.953766999999999</c:v>
                </c:pt>
                <c:pt idx="3392">
                  <c:v>35.744256999999998</c:v>
                </c:pt>
                <c:pt idx="3393">
                  <c:v>35.539670999999998</c:v>
                </c:pt>
                <c:pt idx="3394">
                  <c:v>35.393324999999997</c:v>
                </c:pt>
                <c:pt idx="3395">
                  <c:v>35.243215999999997</c:v>
                </c:pt>
                <c:pt idx="3396">
                  <c:v>35.03181</c:v>
                </c:pt>
                <c:pt idx="3397">
                  <c:v>34.805748999999999</c:v>
                </c:pt>
                <c:pt idx="3398">
                  <c:v>34.617797000000003</c:v>
                </c:pt>
                <c:pt idx="3399">
                  <c:v>34.438138000000002</c:v>
                </c:pt>
                <c:pt idx="3400">
                  <c:v>34.235323999999999</c:v>
                </c:pt>
                <c:pt idx="3401">
                  <c:v>34.046177</c:v>
                </c:pt>
                <c:pt idx="3402">
                  <c:v>33.895262000000002</c:v>
                </c:pt>
                <c:pt idx="3403">
                  <c:v>33.742027999999998</c:v>
                </c:pt>
                <c:pt idx="3404">
                  <c:v>33.563589999999998</c:v>
                </c:pt>
                <c:pt idx="3405">
                  <c:v>33.391737999999997</c:v>
                </c:pt>
                <c:pt idx="3406">
                  <c:v>33.224780000000003</c:v>
                </c:pt>
                <c:pt idx="3407">
                  <c:v>33.002766999999999</c:v>
                </c:pt>
                <c:pt idx="3408">
                  <c:v>32.727463</c:v>
                </c:pt>
                <c:pt idx="3409">
                  <c:v>32.499782000000003</c:v>
                </c:pt>
                <c:pt idx="3410">
                  <c:v>32.359749000000001</c:v>
                </c:pt>
                <c:pt idx="3411">
                  <c:v>32.220745999999998</c:v>
                </c:pt>
                <c:pt idx="3412">
                  <c:v>32.018714000000003</c:v>
                </c:pt>
                <c:pt idx="3413">
                  <c:v>31.790362999999999</c:v>
                </c:pt>
                <c:pt idx="3414">
                  <c:v>31.575068000000002</c:v>
                </c:pt>
                <c:pt idx="3415">
                  <c:v>31.355694</c:v>
                </c:pt>
                <c:pt idx="3416">
                  <c:v>31.145800000000001</c:v>
                </c:pt>
                <c:pt idx="3417">
                  <c:v>31.013445000000001</c:v>
                </c:pt>
                <c:pt idx="3418">
                  <c:v>30.954505999999999</c:v>
                </c:pt>
                <c:pt idx="3419">
                  <c:v>30.862954999999999</c:v>
                </c:pt>
                <c:pt idx="3420">
                  <c:v>30.692637000000001</c:v>
                </c:pt>
                <c:pt idx="3421">
                  <c:v>30.523257000000001</c:v>
                </c:pt>
                <c:pt idx="3422">
                  <c:v>30.400700000000001</c:v>
                </c:pt>
                <c:pt idx="3423">
                  <c:v>30.259257999999999</c:v>
                </c:pt>
                <c:pt idx="3424">
                  <c:v>30.061986000000001</c:v>
                </c:pt>
                <c:pt idx="3425">
                  <c:v>29.876647999999999</c:v>
                </c:pt>
                <c:pt idx="3426">
                  <c:v>29.733104000000001</c:v>
                </c:pt>
                <c:pt idx="3427">
                  <c:v>29.559895999999998</c:v>
                </c:pt>
                <c:pt idx="3428">
                  <c:v>29.338374999999999</c:v>
                </c:pt>
                <c:pt idx="3429">
                  <c:v>29.164463000000001</c:v>
                </c:pt>
                <c:pt idx="3430">
                  <c:v>29.081313000000002</c:v>
                </c:pt>
                <c:pt idx="3431">
                  <c:v>28.974837000000001</c:v>
                </c:pt>
                <c:pt idx="3432">
                  <c:v>28.748593</c:v>
                </c:pt>
                <c:pt idx="3433">
                  <c:v>28.4757</c:v>
                </c:pt>
                <c:pt idx="3434">
                  <c:v>28.258865</c:v>
                </c:pt>
                <c:pt idx="3435">
                  <c:v>28.078914999999999</c:v>
                </c:pt>
                <c:pt idx="3436">
                  <c:v>27.894054000000001</c:v>
                </c:pt>
                <c:pt idx="3437">
                  <c:v>27.749292000000001</c:v>
                </c:pt>
                <c:pt idx="3438">
                  <c:v>27.683126000000001</c:v>
                </c:pt>
                <c:pt idx="3439">
                  <c:v>27.633478</c:v>
                </c:pt>
                <c:pt idx="3440">
                  <c:v>27.532430999999999</c:v>
                </c:pt>
                <c:pt idx="3441">
                  <c:v>27.397000999999999</c:v>
                </c:pt>
                <c:pt idx="3442">
                  <c:v>27.25328</c:v>
                </c:pt>
                <c:pt idx="3443">
                  <c:v>27.069113000000002</c:v>
                </c:pt>
                <c:pt idx="3444">
                  <c:v>26.834817999999999</c:v>
                </c:pt>
                <c:pt idx="3445">
                  <c:v>26.615079000000001</c:v>
                </c:pt>
                <c:pt idx="3446">
                  <c:v>26.450434000000001</c:v>
                </c:pt>
                <c:pt idx="3447">
                  <c:v>26.300339999999998</c:v>
                </c:pt>
                <c:pt idx="3448">
                  <c:v>26.14049</c:v>
                </c:pt>
                <c:pt idx="3449">
                  <c:v>26.005714999999999</c:v>
                </c:pt>
                <c:pt idx="3450">
                  <c:v>25.891413</c:v>
                </c:pt>
                <c:pt idx="3451">
                  <c:v>25.735409000000001</c:v>
                </c:pt>
                <c:pt idx="3452">
                  <c:v>25.548185</c:v>
                </c:pt>
                <c:pt idx="3453">
                  <c:v>25.426295</c:v>
                </c:pt>
                <c:pt idx="3454">
                  <c:v>25.382653000000001</c:v>
                </c:pt>
                <c:pt idx="3455">
                  <c:v>25.306588000000001</c:v>
                </c:pt>
                <c:pt idx="3456">
                  <c:v>25.151802</c:v>
                </c:pt>
                <c:pt idx="3457">
                  <c:v>24.998107000000001</c:v>
                </c:pt>
                <c:pt idx="3458">
                  <c:v>24.879024999999999</c:v>
                </c:pt>
                <c:pt idx="3459">
                  <c:v>24.714835000000001</c:v>
                </c:pt>
                <c:pt idx="3460">
                  <c:v>24.476213000000001</c:v>
                </c:pt>
                <c:pt idx="3461">
                  <c:v>24.265699999999999</c:v>
                </c:pt>
                <c:pt idx="3462">
                  <c:v>24.157474000000001</c:v>
                </c:pt>
                <c:pt idx="3463">
                  <c:v>24.094498999999999</c:v>
                </c:pt>
                <c:pt idx="3464">
                  <c:v>24.021877</c:v>
                </c:pt>
                <c:pt idx="3465">
                  <c:v>23.972738</c:v>
                </c:pt>
                <c:pt idx="3466">
                  <c:v>23.942893000000002</c:v>
                </c:pt>
                <c:pt idx="3467">
                  <c:v>23.840548999999999</c:v>
                </c:pt>
                <c:pt idx="3468">
                  <c:v>23.648665999999999</c:v>
                </c:pt>
                <c:pt idx="3469">
                  <c:v>23.488375999999999</c:v>
                </c:pt>
                <c:pt idx="3470">
                  <c:v>23.434419999999999</c:v>
                </c:pt>
                <c:pt idx="3471">
                  <c:v>23.409654</c:v>
                </c:pt>
                <c:pt idx="3472">
                  <c:v>23.350677999999998</c:v>
                </c:pt>
                <c:pt idx="3473">
                  <c:v>23.324376000000001</c:v>
                </c:pt>
                <c:pt idx="3474">
                  <c:v>23.374655000000001</c:v>
                </c:pt>
                <c:pt idx="3475">
                  <c:v>23.401325</c:v>
                </c:pt>
                <c:pt idx="3476">
                  <c:v>23.358378999999999</c:v>
                </c:pt>
                <c:pt idx="3477">
                  <c:v>23.360503000000001</c:v>
                </c:pt>
                <c:pt idx="3478">
                  <c:v>23.458848</c:v>
                </c:pt>
                <c:pt idx="3479">
                  <c:v>23.521756</c:v>
                </c:pt>
                <c:pt idx="3480">
                  <c:v>23.429872</c:v>
                </c:pt>
                <c:pt idx="3481">
                  <c:v>23.276672000000001</c:v>
                </c:pt>
                <c:pt idx="3482">
                  <c:v>23.231165000000001</c:v>
                </c:pt>
                <c:pt idx="3483">
                  <c:v>23.279857</c:v>
                </c:pt>
                <c:pt idx="3484">
                  <c:v>23.311060999999999</c:v>
                </c:pt>
                <c:pt idx="3485">
                  <c:v>23.313423</c:v>
                </c:pt>
              </c:numCache>
            </c:numRef>
          </c:val>
          <c:smooth val="0"/>
          <c:extLst>
            <c:ext xmlns:c16="http://schemas.microsoft.com/office/drawing/2014/chart" uri="{C3380CC4-5D6E-409C-BE32-E72D297353CC}">
              <c16:uniqueId val="{00000001-EFC5-4D50-9AC7-677866DE7B9E}"/>
            </c:ext>
          </c:extLst>
        </c:ser>
        <c:ser>
          <c:idx val="2"/>
          <c:order val="2"/>
          <c:tx>
            <c:v>pva 8g</c:v>
          </c:tx>
          <c:spPr>
            <a:ln w="28575" cap="rnd">
              <a:solidFill>
                <a:schemeClr val="accent3"/>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D$2:$D$3487</c:f>
              <c:numCache>
                <c:formatCode>General</c:formatCode>
                <c:ptCount val="3486"/>
                <c:pt idx="0">
                  <c:v>93.473287999999997</c:v>
                </c:pt>
                <c:pt idx="1">
                  <c:v>93.493889999999993</c:v>
                </c:pt>
                <c:pt idx="2">
                  <c:v>93.514492000000004</c:v>
                </c:pt>
                <c:pt idx="3">
                  <c:v>93.535128999999998</c:v>
                </c:pt>
                <c:pt idx="4">
                  <c:v>93.543108000000004</c:v>
                </c:pt>
                <c:pt idx="5">
                  <c:v>93.533004000000005</c:v>
                </c:pt>
                <c:pt idx="6">
                  <c:v>93.529782999999995</c:v>
                </c:pt>
                <c:pt idx="7">
                  <c:v>93.525606999999994</c:v>
                </c:pt>
                <c:pt idx="8">
                  <c:v>93.541088999999999</c:v>
                </c:pt>
                <c:pt idx="9">
                  <c:v>93.572197000000003</c:v>
                </c:pt>
                <c:pt idx="10">
                  <c:v>93.604865000000004</c:v>
                </c:pt>
                <c:pt idx="11">
                  <c:v>93.627723000000003</c:v>
                </c:pt>
                <c:pt idx="12">
                  <c:v>93.639505999999997</c:v>
                </c:pt>
                <c:pt idx="13">
                  <c:v>93.645933999999997</c:v>
                </c:pt>
                <c:pt idx="14">
                  <c:v>93.651636999999994</c:v>
                </c:pt>
                <c:pt idx="15">
                  <c:v>93.656109999999998</c:v>
                </c:pt>
                <c:pt idx="16">
                  <c:v>93.657168999999996</c:v>
                </c:pt>
                <c:pt idx="17">
                  <c:v>93.657025000000004</c:v>
                </c:pt>
                <c:pt idx="18">
                  <c:v>93.662402999999998</c:v>
                </c:pt>
                <c:pt idx="19">
                  <c:v>93.676446999999996</c:v>
                </c:pt>
                <c:pt idx="20">
                  <c:v>93.692139999999995</c:v>
                </c:pt>
                <c:pt idx="21">
                  <c:v>93.697305999999998</c:v>
                </c:pt>
                <c:pt idx="22">
                  <c:v>93.686532999999997</c:v>
                </c:pt>
                <c:pt idx="23">
                  <c:v>93.666629999999998</c:v>
                </c:pt>
                <c:pt idx="24">
                  <c:v>93.649558999999996</c:v>
                </c:pt>
                <c:pt idx="25">
                  <c:v>93.640927000000005</c:v>
                </c:pt>
                <c:pt idx="26">
                  <c:v>93.636386999999999</c:v>
                </c:pt>
                <c:pt idx="27">
                  <c:v>93.629157000000006</c:v>
                </c:pt>
                <c:pt idx="28">
                  <c:v>93.618672000000004</c:v>
                </c:pt>
                <c:pt idx="29">
                  <c:v>93.610798000000003</c:v>
                </c:pt>
                <c:pt idx="30">
                  <c:v>93.610505000000003</c:v>
                </c:pt>
                <c:pt idx="31">
                  <c:v>93.615155000000001</c:v>
                </c:pt>
                <c:pt idx="32">
                  <c:v>93.615206000000001</c:v>
                </c:pt>
                <c:pt idx="33">
                  <c:v>93.601354999999998</c:v>
                </c:pt>
                <c:pt idx="34">
                  <c:v>93.572021000000007</c:v>
                </c:pt>
                <c:pt idx="35">
                  <c:v>93.535248999999993</c:v>
                </c:pt>
                <c:pt idx="36">
                  <c:v>93.504750999999999</c:v>
                </c:pt>
                <c:pt idx="37">
                  <c:v>93.493516999999997</c:v>
                </c:pt>
                <c:pt idx="38">
                  <c:v>93.507745</c:v>
                </c:pt>
                <c:pt idx="39">
                  <c:v>93.543458999999999</c:v>
                </c:pt>
                <c:pt idx="40">
                  <c:v>93.588257999999996</c:v>
                </c:pt>
                <c:pt idx="41">
                  <c:v>93.627978999999996</c:v>
                </c:pt>
                <c:pt idx="42">
                  <c:v>93.653374999999997</c:v>
                </c:pt>
                <c:pt idx="43">
                  <c:v>93.661962000000003</c:v>
                </c:pt>
                <c:pt idx="44">
                  <c:v>93.655035999999996</c:v>
                </c:pt>
                <c:pt idx="45">
                  <c:v>93.633799999999994</c:v>
                </c:pt>
                <c:pt idx="46">
                  <c:v>93.600120000000004</c:v>
                </c:pt>
                <c:pt idx="47">
                  <c:v>93.560941</c:v>
                </c:pt>
                <c:pt idx="48">
                  <c:v>93.529123999999996</c:v>
                </c:pt>
                <c:pt idx="49">
                  <c:v>93.516495000000006</c:v>
                </c:pt>
                <c:pt idx="50">
                  <c:v>93.524261999999993</c:v>
                </c:pt>
                <c:pt idx="51">
                  <c:v>93.542052999999996</c:v>
                </c:pt>
                <c:pt idx="52">
                  <c:v>93.558507000000006</c:v>
                </c:pt>
                <c:pt idx="53">
                  <c:v>93.570121999999998</c:v>
                </c:pt>
                <c:pt idx="54">
                  <c:v>93.580301000000006</c:v>
                </c:pt>
                <c:pt idx="55">
                  <c:v>93.594740000000002</c:v>
                </c:pt>
                <c:pt idx="56">
                  <c:v>93.617422000000005</c:v>
                </c:pt>
                <c:pt idx="57">
                  <c:v>93.648120000000006</c:v>
                </c:pt>
                <c:pt idx="58">
                  <c:v>93.681606000000002</c:v>
                </c:pt>
                <c:pt idx="59">
                  <c:v>93.705806999999993</c:v>
                </c:pt>
                <c:pt idx="60">
                  <c:v>93.706602000000004</c:v>
                </c:pt>
                <c:pt idx="61">
                  <c:v>93.681492000000006</c:v>
                </c:pt>
                <c:pt idx="62">
                  <c:v>93.644278999999997</c:v>
                </c:pt>
                <c:pt idx="63">
                  <c:v>93.613238999999993</c:v>
                </c:pt>
                <c:pt idx="64">
                  <c:v>93.596782000000005</c:v>
                </c:pt>
                <c:pt idx="65">
                  <c:v>93.590807999999996</c:v>
                </c:pt>
                <c:pt idx="66">
                  <c:v>93.589391000000006</c:v>
                </c:pt>
                <c:pt idx="67">
                  <c:v>93.595487000000006</c:v>
                </c:pt>
                <c:pt idx="68">
                  <c:v>93.616674000000003</c:v>
                </c:pt>
                <c:pt idx="69">
                  <c:v>93.64667</c:v>
                </c:pt>
                <c:pt idx="70">
                  <c:v>93.660522999999998</c:v>
                </c:pt>
                <c:pt idx="71">
                  <c:v>93.638312999999997</c:v>
                </c:pt>
                <c:pt idx="72">
                  <c:v>93.586569999999995</c:v>
                </c:pt>
                <c:pt idx="73">
                  <c:v>93.533889000000002</c:v>
                </c:pt>
                <c:pt idx="74">
                  <c:v>93.510914</c:v>
                </c:pt>
                <c:pt idx="75">
                  <c:v>93.530458999999993</c:v>
                </c:pt>
                <c:pt idx="76">
                  <c:v>93.581631999999999</c:v>
                </c:pt>
                <c:pt idx="77">
                  <c:v>93.641627999999997</c:v>
                </c:pt>
                <c:pt idx="78">
                  <c:v>93.691837000000007</c:v>
                </c:pt>
                <c:pt idx="79">
                  <c:v>93.724121999999994</c:v>
                </c:pt>
                <c:pt idx="80">
                  <c:v>93.735049000000004</c:v>
                </c:pt>
                <c:pt idx="81">
                  <c:v>93.719955999999996</c:v>
                </c:pt>
                <c:pt idx="82">
                  <c:v>93.679477000000006</c:v>
                </c:pt>
                <c:pt idx="83">
                  <c:v>93.627718000000002</c:v>
                </c:pt>
                <c:pt idx="84">
                  <c:v>93.583460000000002</c:v>
                </c:pt>
                <c:pt idx="85">
                  <c:v>93.555530000000005</c:v>
                </c:pt>
                <c:pt idx="86">
                  <c:v>93.543327000000005</c:v>
                </c:pt>
                <c:pt idx="87">
                  <c:v>93.543716000000003</c:v>
                </c:pt>
                <c:pt idx="88">
                  <c:v>93.551246000000006</c:v>
                </c:pt>
                <c:pt idx="89">
                  <c:v>93.557444000000004</c:v>
                </c:pt>
                <c:pt idx="90">
                  <c:v>93.557212000000007</c:v>
                </c:pt>
                <c:pt idx="91">
                  <c:v>93.556723000000005</c:v>
                </c:pt>
                <c:pt idx="92">
                  <c:v>93.571813000000006</c:v>
                </c:pt>
                <c:pt idx="93">
                  <c:v>93.615339000000006</c:v>
                </c:pt>
                <c:pt idx="94">
                  <c:v>93.680476999999996</c:v>
                </c:pt>
                <c:pt idx="95">
                  <c:v>93.736007000000001</c:v>
                </c:pt>
                <c:pt idx="96">
                  <c:v>93.755887000000001</c:v>
                </c:pt>
                <c:pt idx="97">
                  <c:v>93.754976999999997</c:v>
                </c:pt>
                <c:pt idx="98">
                  <c:v>93.765428</c:v>
                </c:pt>
                <c:pt idx="99">
                  <c:v>93.793077999999994</c:v>
                </c:pt>
                <c:pt idx="100">
                  <c:v>93.816630000000004</c:v>
                </c:pt>
                <c:pt idx="101">
                  <c:v>93.813036999999994</c:v>
                </c:pt>
                <c:pt idx="102">
                  <c:v>93.776798999999997</c:v>
                </c:pt>
                <c:pt idx="103">
                  <c:v>93.719226000000006</c:v>
                </c:pt>
                <c:pt idx="104">
                  <c:v>93.659268999999995</c:v>
                </c:pt>
                <c:pt idx="105">
                  <c:v>93.615870999999999</c:v>
                </c:pt>
                <c:pt idx="106">
                  <c:v>93.59778</c:v>
                </c:pt>
                <c:pt idx="107">
                  <c:v>93.595866000000001</c:v>
                </c:pt>
                <c:pt idx="108">
                  <c:v>93.592269000000002</c:v>
                </c:pt>
                <c:pt idx="109">
                  <c:v>93.584637999999998</c:v>
                </c:pt>
                <c:pt idx="110">
                  <c:v>93.584142</c:v>
                </c:pt>
                <c:pt idx="111">
                  <c:v>93.598243999999994</c:v>
                </c:pt>
                <c:pt idx="112">
                  <c:v>93.635199999999998</c:v>
                </c:pt>
                <c:pt idx="113">
                  <c:v>93.696859000000003</c:v>
                </c:pt>
                <c:pt idx="114">
                  <c:v>93.761356000000006</c:v>
                </c:pt>
                <c:pt idx="115">
                  <c:v>93.800552999999994</c:v>
                </c:pt>
                <c:pt idx="116">
                  <c:v>93.808212999999995</c:v>
                </c:pt>
                <c:pt idx="117">
                  <c:v>93.790769999999995</c:v>
                </c:pt>
                <c:pt idx="118">
                  <c:v>93.758430000000004</c:v>
                </c:pt>
                <c:pt idx="119">
                  <c:v>93.731437</c:v>
                </c:pt>
                <c:pt idx="120">
                  <c:v>93.729785000000007</c:v>
                </c:pt>
                <c:pt idx="121">
                  <c:v>93.748217999999994</c:v>
                </c:pt>
                <c:pt idx="122">
                  <c:v>93.758448000000001</c:v>
                </c:pt>
                <c:pt idx="123">
                  <c:v>93.741253</c:v>
                </c:pt>
                <c:pt idx="124">
                  <c:v>93.697068000000002</c:v>
                </c:pt>
                <c:pt idx="125">
                  <c:v>93.638846999999998</c:v>
                </c:pt>
                <c:pt idx="126">
                  <c:v>93.597616000000002</c:v>
                </c:pt>
                <c:pt idx="127">
                  <c:v>93.609692999999993</c:v>
                </c:pt>
                <c:pt idx="128">
                  <c:v>93.681432000000001</c:v>
                </c:pt>
                <c:pt idx="129">
                  <c:v>93.777631</c:v>
                </c:pt>
                <c:pt idx="130">
                  <c:v>93.845907999999994</c:v>
                </c:pt>
                <c:pt idx="131">
                  <c:v>93.860172000000006</c:v>
                </c:pt>
                <c:pt idx="132">
                  <c:v>93.829423000000006</c:v>
                </c:pt>
                <c:pt idx="133">
                  <c:v>93.776095999999995</c:v>
                </c:pt>
                <c:pt idx="134">
                  <c:v>93.727486999999996</c:v>
                </c:pt>
                <c:pt idx="135">
                  <c:v>93.703308000000007</c:v>
                </c:pt>
                <c:pt idx="136">
                  <c:v>93.704160999999999</c:v>
                </c:pt>
                <c:pt idx="137">
                  <c:v>93.715954999999994</c:v>
                </c:pt>
                <c:pt idx="138">
                  <c:v>93.719436999999999</c:v>
                </c:pt>
                <c:pt idx="139">
                  <c:v>93.703702000000007</c:v>
                </c:pt>
                <c:pt idx="140">
                  <c:v>93.677384000000004</c:v>
                </c:pt>
                <c:pt idx="141">
                  <c:v>93.660494</c:v>
                </c:pt>
                <c:pt idx="142">
                  <c:v>93.670340999999993</c:v>
                </c:pt>
                <c:pt idx="143">
                  <c:v>93.717656000000005</c:v>
                </c:pt>
                <c:pt idx="144">
                  <c:v>93.805193000000003</c:v>
                </c:pt>
                <c:pt idx="145">
                  <c:v>93.912988999999996</c:v>
                </c:pt>
                <c:pt idx="146">
                  <c:v>93.991893000000005</c:v>
                </c:pt>
                <c:pt idx="147">
                  <c:v>94.023409999999998</c:v>
                </c:pt>
                <c:pt idx="148">
                  <c:v>94.031368000000001</c:v>
                </c:pt>
                <c:pt idx="149">
                  <c:v>94.002630999999994</c:v>
                </c:pt>
                <c:pt idx="150">
                  <c:v>93.926242000000002</c:v>
                </c:pt>
                <c:pt idx="151">
                  <c:v>93.831919999999997</c:v>
                </c:pt>
                <c:pt idx="152">
                  <c:v>93.754529000000005</c:v>
                </c:pt>
                <c:pt idx="153">
                  <c:v>93.709058999999996</c:v>
                </c:pt>
                <c:pt idx="154">
                  <c:v>93.689458999999999</c:v>
                </c:pt>
                <c:pt idx="155">
                  <c:v>93.679025999999993</c:v>
                </c:pt>
                <c:pt idx="156">
                  <c:v>93.666072999999997</c:v>
                </c:pt>
                <c:pt idx="157">
                  <c:v>93.652154999999993</c:v>
                </c:pt>
                <c:pt idx="158">
                  <c:v>93.647644</c:v>
                </c:pt>
                <c:pt idx="159">
                  <c:v>93.659419999999997</c:v>
                </c:pt>
                <c:pt idx="160">
                  <c:v>93.679152000000002</c:v>
                </c:pt>
                <c:pt idx="161">
                  <c:v>93.684616000000005</c:v>
                </c:pt>
                <c:pt idx="162">
                  <c:v>93.667804000000004</c:v>
                </c:pt>
                <c:pt idx="163">
                  <c:v>93.646660999999995</c:v>
                </c:pt>
                <c:pt idx="164">
                  <c:v>93.632548</c:v>
                </c:pt>
                <c:pt idx="165">
                  <c:v>93.621324000000001</c:v>
                </c:pt>
                <c:pt idx="166">
                  <c:v>93.607819000000006</c:v>
                </c:pt>
                <c:pt idx="167">
                  <c:v>93.588607999999994</c:v>
                </c:pt>
                <c:pt idx="168">
                  <c:v>93.563300999999996</c:v>
                </c:pt>
                <c:pt idx="169">
                  <c:v>93.538919000000007</c:v>
                </c:pt>
                <c:pt idx="170">
                  <c:v>93.522642000000005</c:v>
                </c:pt>
                <c:pt idx="171">
                  <c:v>93.511525000000006</c:v>
                </c:pt>
                <c:pt idx="172">
                  <c:v>93.495538999999994</c:v>
                </c:pt>
                <c:pt idx="173">
                  <c:v>93.472555999999997</c:v>
                </c:pt>
                <c:pt idx="174">
                  <c:v>93.457361000000006</c:v>
                </c:pt>
                <c:pt idx="175">
                  <c:v>93.466756000000004</c:v>
                </c:pt>
                <c:pt idx="176">
                  <c:v>93.501035000000002</c:v>
                </c:pt>
                <c:pt idx="177">
                  <c:v>93.544353000000001</c:v>
                </c:pt>
                <c:pt idx="178">
                  <c:v>93.577832999999998</c:v>
                </c:pt>
                <c:pt idx="179">
                  <c:v>93.604571000000007</c:v>
                </c:pt>
                <c:pt idx="180">
                  <c:v>93.639117999999996</c:v>
                </c:pt>
                <c:pt idx="181">
                  <c:v>93.662227000000001</c:v>
                </c:pt>
                <c:pt idx="182">
                  <c:v>93.647859999999994</c:v>
                </c:pt>
                <c:pt idx="183">
                  <c:v>93.610629000000003</c:v>
                </c:pt>
                <c:pt idx="184">
                  <c:v>93.597318999999999</c:v>
                </c:pt>
                <c:pt idx="185">
                  <c:v>93.627330000000001</c:v>
                </c:pt>
                <c:pt idx="186">
                  <c:v>93.659870999999995</c:v>
                </c:pt>
                <c:pt idx="187">
                  <c:v>93.651235999999997</c:v>
                </c:pt>
                <c:pt idx="188">
                  <c:v>93.601581999999993</c:v>
                </c:pt>
                <c:pt idx="189">
                  <c:v>93.541321999999994</c:v>
                </c:pt>
                <c:pt idx="190">
                  <c:v>93.499409</c:v>
                </c:pt>
                <c:pt idx="191">
                  <c:v>93.484069000000005</c:v>
                </c:pt>
                <c:pt idx="192">
                  <c:v>93.488417999999996</c:v>
                </c:pt>
                <c:pt idx="193">
                  <c:v>93.511769999999999</c:v>
                </c:pt>
                <c:pt idx="194">
                  <c:v>93.557768999999993</c:v>
                </c:pt>
                <c:pt idx="195">
                  <c:v>93.610585999999998</c:v>
                </c:pt>
                <c:pt idx="196">
                  <c:v>93.638538999999994</c:v>
                </c:pt>
                <c:pt idx="197">
                  <c:v>93.613129999999998</c:v>
                </c:pt>
                <c:pt idx="198">
                  <c:v>93.542599999999993</c:v>
                </c:pt>
                <c:pt idx="199">
                  <c:v>93.499958000000007</c:v>
                </c:pt>
                <c:pt idx="200">
                  <c:v>93.528171</c:v>
                </c:pt>
                <c:pt idx="201">
                  <c:v>93.580753000000001</c:v>
                </c:pt>
                <c:pt idx="202">
                  <c:v>93.612976000000003</c:v>
                </c:pt>
                <c:pt idx="203">
                  <c:v>93.622292000000002</c:v>
                </c:pt>
                <c:pt idx="204">
                  <c:v>93.620310000000003</c:v>
                </c:pt>
                <c:pt idx="205">
                  <c:v>93.609403</c:v>
                </c:pt>
                <c:pt idx="206">
                  <c:v>93.582130000000006</c:v>
                </c:pt>
                <c:pt idx="207">
                  <c:v>93.535465000000002</c:v>
                </c:pt>
                <c:pt idx="208">
                  <c:v>93.478674999999996</c:v>
                </c:pt>
                <c:pt idx="209">
                  <c:v>93.429377000000002</c:v>
                </c:pt>
                <c:pt idx="210">
                  <c:v>93.403004999999993</c:v>
                </c:pt>
                <c:pt idx="211">
                  <c:v>93.402533000000005</c:v>
                </c:pt>
                <c:pt idx="212">
                  <c:v>93.418216000000001</c:v>
                </c:pt>
                <c:pt idx="213">
                  <c:v>93.435333</c:v>
                </c:pt>
                <c:pt idx="214">
                  <c:v>93.442143000000002</c:v>
                </c:pt>
                <c:pt idx="215">
                  <c:v>93.437775999999999</c:v>
                </c:pt>
                <c:pt idx="216">
                  <c:v>93.433090000000007</c:v>
                </c:pt>
                <c:pt idx="217">
                  <c:v>93.438224000000005</c:v>
                </c:pt>
                <c:pt idx="218">
                  <c:v>93.451847000000001</c:v>
                </c:pt>
                <c:pt idx="219">
                  <c:v>93.461338999999995</c:v>
                </c:pt>
                <c:pt idx="220">
                  <c:v>93.455162999999999</c:v>
                </c:pt>
                <c:pt idx="221">
                  <c:v>93.448295999999999</c:v>
                </c:pt>
                <c:pt idx="222">
                  <c:v>93.476657000000003</c:v>
                </c:pt>
                <c:pt idx="223">
                  <c:v>93.550218999999998</c:v>
                </c:pt>
                <c:pt idx="224">
                  <c:v>93.639701000000002</c:v>
                </c:pt>
                <c:pt idx="225">
                  <c:v>93.702619999999996</c:v>
                </c:pt>
                <c:pt idx="226">
                  <c:v>93.710029000000006</c:v>
                </c:pt>
                <c:pt idx="227">
                  <c:v>93.661976999999993</c:v>
                </c:pt>
                <c:pt idx="228">
                  <c:v>93.581900000000005</c:v>
                </c:pt>
                <c:pt idx="229">
                  <c:v>93.494418999999994</c:v>
                </c:pt>
                <c:pt idx="230">
                  <c:v>93.409066999999993</c:v>
                </c:pt>
                <c:pt idx="231">
                  <c:v>93.325286000000006</c:v>
                </c:pt>
                <c:pt idx="232">
                  <c:v>93.250286000000003</c:v>
                </c:pt>
                <c:pt idx="233">
                  <c:v>93.206885999999997</c:v>
                </c:pt>
                <c:pt idx="234">
                  <c:v>93.218492999999995</c:v>
                </c:pt>
                <c:pt idx="235">
                  <c:v>93.279970000000006</c:v>
                </c:pt>
                <c:pt idx="236">
                  <c:v>93.355089000000007</c:v>
                </c:pt>
                <c:pt idx="237">
                  <c:v>93.408708000000004</c:v>
                </c:pt>
                <c:pt idx="238">
                  <c:v>93.427019000000001</c:v>
                </c:pt>
                <c:pt idx="239">
                  <c:v>93.412218999999993</c:v>
                </c:pt>
                <c:pt idx="240">
                  <c:v>93.382810000000006</c:v>
                </c:pt>
                <c:pt idx="241">
                  <c:v>93.382261</c:v>
                </c:pt>
                <c:pt idx="242">
                  <c:v>93.446197999999995</c:v>
                </c:pt>
                <c:pt idx="243">
                  <c:v>93.555840000000003</c:v>
                </c:pt>
                <c:pt idx="244">
                  <c:v>93.661216999999994</c:v>
                </c:pt>
                <c:pt idx="245">
                  <c:v>93.731505999999996</c:v>
                </c:pt>
                <c:pt idx="246">
                  <c:v>93.767384000000007</c:v>
                </c:pt>
                <c:pt idx="247">
                  <c:v>93.782666000000006</c:v>
                </c:pt>
                <c:pt idx="248">
                  <c:v>93.785932000000003</c:v>
                </c:pt>
                <c:pt idx="249">
                  <c:v>93.792841999999993</c:v>
                </c:pt>
                <c:pt idx="250">
                  <c:v>93.832111999999995</c:v>
                </c:pt>
                <c:pt idx="251">
                  <c:v>93.898059000000003</c:v>
                </c:pt>
                <c:pt idx="252">
                  <c:v>93.960212999999996</c:v>
                </c:pt>
                <c:pt idx="253">
                  <c:v>93.997394</c:v>
                </c:pt>
                <c:pt idx="254">
                  <c:v>93.971926999999994</c:v>
                </c:pt>
                <c:pt idx="255">
                  <c:v>93.857927000000004</c:v>
                </c:pt>
                <c:pt idx="256">
                  <c:v>93.732684000000006</c:v>
                </c:pt>
                <c:pt idx="257">
                  <c:v>93.684583000000003</c:v>
                </c:pt>
                <c:pt idx="258">
                  <c:v>93.693330000000003</c:v>
                </c:pt>
                <c:pt idx="259">
                  <c:v>93.713519000000005</c:v>
                </c:pt>
                <c:pt idx="260">
                  <c:v>93.734701999999999</c:v>
                </c:pt>
                <c:pt idx="261">
                  <c:v>93.763914999999997</c:v>
                </c:pt>
                <c:pt idx="262">
                  <c:v>93.788552999999993</c:v>
                </c:pt>
                <c:pt idx="263">
                  <c:v>93.768469999999994</c:v>
                </c:pt>
                <c:pt idx="264">
                  <c:v>93.713631000000007</c:v>
                </c:pt>
                <c:pt idx="265">
                  <c:v>93.738701000000006</c:v>
                </c:pt>
                <c:pt idx="266">
                  <c:v>93.889205000000004</c:v>
                </c:pt>
                <c:pt idx="267">
                  <c:v>94.030366999999998</c:v>
                </c:pt>
                <c:pt idx="268">
                  <c:v>94.040739000000002</c:v>
                </c:pt>
                <c:pt idx="269">
                  <c:v>93.945151999999993</c:v>
                </c:pt>
                <c:pt idx="270">
                  <c:v>93.839601000000002</c:v>
                </c:pt>
                <c:pt idx="271">
                  <c:v>93.784858999999997</c:v>
                </c:pt>
                <c:pt idx="272">
                  <c:v>93.774231999999998</c:v>
                </c:pt>
                <c:pt idx="273">
                  <c:v>93.760598999999999</c:v>
                </c:pt>
                <c:pt idx="274">
                  <c:v>93.714457999999993</c:v>
                </c:pt>
                <c:pt idx="275">
                  <c:v>93.659622999999996</c:v>
                </c:pt>
                <c:pt idx="276">
                  <c:v>93.631917999999999</c:v>
                </c:pt>
                <c:pt idx="277">
                  <c:v>93.627337999999995</c:v>
                </c:pt>
                <c:pt idx="278">
                  <c:v>93.615977999999998</c:v>
                </c:pt>
                <c:pt idx="279">
                  <c:v>93.584513999999999</c:v>
                </c:pt>
                <c:pt idx="280">
                  <c:v>93.544214999999994</c:v>
                </c:pt>
                <c:pt idx="281">
                  <c:v>93.507998000000001</c:v>
                </c:pt>
                <c:pt idx="282">
                  <c:v>93.477249</c:v>
                </c:pt>
                <c:pt idx="283">
                  <c:v>93.451763</c:v>
                </c:pt>
                <c:pt idx="284">
                  <c:v>93.445214000000007</c:v>
                </c:pt>
                <c:pt idx="285">
                  <c:v>93.485962000000001</c:v>
                </c:pt>
                <c:pt idx="286">
                  <c:v>93.597830000000002</c:v>
                </c:pt>
                <c:pt idx="287">
                  <c:v>93.764868000000007</c:v>
                </c:pt>
                <c:pt idx="288">
                  <c:v>93.905296000000007</c:v>
                </c:pt>
                <c:pt idx="289">
                  <c:v>93.939944999999994</c:v>
                </c:pt>
                <c:pt idx="290">
                  <c:v>93.886080000000007</c:v>
                </c:pt>
                <c:pt idx="291">
                  <c:v>93.797936000000007</c:v>
                </c:pt>
                <c:pt idx="292">
                  <c:v>93.704085000000006</c:v>
                </c:pt>
                <c:pt idx="293">
                  <c:v>93.626403999999994</c:v>
                </c:pt>
                <c:pt idx="294">
                  <c:v>93.582733000000005</c:v>
                </c:pt>
                <c:pt idx="295">
                  <c:v>93.573447999999999</c:v>
                </c:pt>
                <c:pt idx="296">
                  <c:v>93.579604000000003</c:v>
                </c:pt>
                <c:pt idx="297">
                  <c:v>93.571096999999995</c:v>
                </c:pt>
                <c:pt idx="298">
                  <c:v>93.534610999999998</c:v>
                </c:pt>
                <c:pt idx="299">
                  <c:v>93.491687999999996</c:v>
                </c:pt>
                <c:pt idx="300">
                  <c:v>93.470663999999999</c:v>
                </c:pt>
                <c:pt idx="301">
                  <c:v>93.472176000000005</c:v>
                </c:pt>
                <c:pt idx="302">
                  <c:v>93.480400000000003</c:v>
                </c:pt>
                <c:pt idx="303">
                  <c:v>93.482257000000004</c:v>
                </c:pt>
                <c:pt idx="304">
                  <c:v>93.475834000000006</c:v>
                </c:pt>
                <c:pt idx="305">
                  <c:v>93.469440000000006</c:v>
                </c:pt>
                <c:pt idx="306">
                  <c:v>93.470682999999994</c:v>
                </c:pt>
                <c:pt idx="307">
                  <c:v>93.479218000000003</c:v>
                </c:pt>
                <c:pt idx="308">
                  <c:v>93.488258999999999</c:v>
                </c:pt>
                <c:pt idx="309">
                  <c:v>93.491721999999996</c:v>
                </c:pt>
                <c:pt idx="310">
                  <c:v>93.489890000000003</c:v>
                </c:pt>
                <c:pt idx="311">
                  <c:v>93.498063000000002</c:v>
                </c:pt>
                <c:pt idx="312">
                  <c:v>93.524668000000005</c:v>
                </c:pt>
                <c:pt idx="313">
                  <c:v>93.548903999999993</c:v>
                </c:pt>
                <c:pt idx="314">
                  <c:v>93.549122999999994</c:v>
                </c:pt>
                <c:pt idx="315">
                  <c:v>93.522696999999994</c:v>
                </c:pt>
                <c:pt idx="316">
                  <c:v>93.474805000000003</c:v>
                </c:pt>
                <c:pt idx="317">
                  <c:v>93.415570000000002</c:v>
                </c:pt>
                <c:pt idx="318">
                  <c:v>93.363459000000006</c:v>
                </c:pt>
                <c:pt idx="319">
                  <c:v>93.335825</c:v>
                </c:pt>
                <c:pt idx="320">
                  <c:v>93.338730999999996</c:v>
                </c:pt>
                <c:pt idx="321">
                  <c:v>93.357680000000002</c:v>
                </c:pt>
                <c:pt idx="322">
                  <c:v>93.362206</c:v>
                </c:pt>
                <c:pt idx="323">
                  <c:v>93.327241000000001</c:v>
                </c:pt>
                <c:pt idx="324">
                  <c:v>93.289769000000007</c:v>
                </c:pt>
                <c:pt idx="325">
                  <c:v>93.331000000000003</c:v>
                </c:pt>
                <c:pt idx="326">
                  <c:v>93.420265000000001</c:v>
                </c:pt>
                <c:pt idx="327">
                  <c:v>93.453498999999994</c:v>
                </c:pt>
                <c:pt idx="328">
                  <c:v>93.391478000000006</c:v>
                </c:pt>
                <c:pt idx="329">
                  <c:v>93.263976999999997</c:v>
                </c:pt>
                <c:pt idx="330">
                  <c:v>93.158614999999998</c:v>
                </c:pt>
                <c:pt idx="331">
                  <c:v>93.153430999999998</c:v>
                </c:pt>
                <c:pt idx="332">
                  <c:v>93.197665000000001</c:v>
                </c:pt>
                <c:pt idx="333">
                  <c:v>93.203907000000001</c:v>
                </c:pt>
                <c:pt idx="334">
                  <c:v>93.164192</c:v>
                </c:pt>
                <c:pt idx="335">
                  <c:v>93.121785000000003</c:v>
                </c:pt>
                <c:pt idx="336">
                  <c:v>93.111429999999999</c:v>
                </c:pt>
                <c:pt idx="337">
                  <c:v>93.134867999999997</c:v>
                </c:pt>
                <c:pt idx="338">
                  <c:v>93.164798000000005</c:v>
                </c:pt>
                <c:pt idx="339">
                  <c:v>93.168779000000001</c:v>
                </c:pt>
                <c:pt idx="340">
                  <c:v>93.134564999999995</c:v>
                </c:pt>
                <c:pt idx="341">
                  <c:v>93.073843999999994</c:v>
                </c:pt>
                <c:pt idx="342">
                  <c:v>93.007703000000006</c:v>
                </c:pt>
                <c:pt idx="343">
                  <c:v>92.955358000000004</c:v>
                </c:pt>
                <c:pt idx="344">
                  <c:v>92.932795999999996</c:v>
                </c:pt>
                <c:pt idx="345">
                  <c:v>92.947097999999997</c:v>
                </c:pt>
                <c:pt idx="346">
                  <c:v>92.995226000000002</c:v>
                </c:pt>
                <c:pt idx="347">
                  <c:v>93.079723000000001</c:v>
                </c:pt>
                <c:pt idx="348">
                  <c:v>93.205468999999994</c:v>
                </c:pt>
                <c:pt idx="349">
                  <c:v>93.340779999999995</c:v>
                </c:pt>
                <c:pt idx="350">
                  <c:v>93.388756000000001</c:v>
                </c:pt>
                <c:pt idx="351">
                  <c:v>93.311959000000002</c:v>
                </c:pt>
                <c:pt idx="352">
                  <c:v>93.226665999999994</c:v>
                </c:pt>
                <c:pt idx="353">
                  <c:v>93.180366000000006</c:v>
                </c:pt>
                <c:pt idx="354">
                  <c:v>93.121747999999997</c:v>
                </c:pt>
                <c:pt idx="355">
                  <c:v>93.032982000000004</c:v>
                </c:pt>
                <c:pt idx="356">
                  <c:v>92.933035000000004</c:v>
                </c:pt>
                <c:pt idx="357">
                  <c:v>92.842731999999998</c:v>
                </c:pt>
                <c:pt idx="358">
                  <c:v>92.773124999999993</c:v>
                </c:pt>
                <c:pt idx="359">
                  <c:v>92.725324000000001</c:v>
                </c:pt>
                <c:pt idx="360">
                  <c:v>92.691736000000006</c:v>
                </c:pt>
                <c:pt idx="361">
                  <c:v>92.665374999999997</c:v>
                </c:pt>
                <c:pt idx="362">
                  <c:v>92.650932999999995</c:v>
                </c:pt>
                <c:pt idx="363">
                  <c:v>92.658974999999998</c:v>
                </c:pt>
                <c:pt idx="364">
                  <c:v>92.688068000000001</c:v>
                </c:pt>
                <c:pt idx="365">
                  <c:v>92.719187000000005</c:v>
                </c:pt>
                <c:pt idx="366">
                  <c:v>92.734143000000003</c:v>
                </c:pt>
                <c:pt idx="367">
                  <c:v>92.738730000000004</c:v>
                </c:pt>
                <c:pt idx="368">
                  <c:v>92.759344999999996</c:v>
                </c:pt>
                <c:pt idx="369">
                  <c:v>92.815657999999999</c:v>
                </c:pt>
                <c:pt idx="370">
                  <c:v>92.887341000000006</c:v>
                </c:pt>
                <c:pt idx="371">
                  <c:v>92.914441999999994</c:v>
                </c:pt>
                <c:pt idx="372">
                  <c:v>92.877234999999999</c:v>
                </c:pt>
                <c:pt idx="373">
                  <c:v>92.799002999999999</c:v>
                </c:pt>
                <c:pt idx="374">
                  <c:v>92.689249000000004</c:v>
                </c:pt>
                <c:pt idx="375">
                  <c:v>92.577022999999997</c:v>
                </c:pt>
                <c:pt idx="376">
                  <c:v>92.503338999999997</c:v>
                </c:pt>
                <c:pt idx="377">
                  <c:v>92.481870000000001</c:v>
                </c:pt>
                <c:pt idx="378">
                  <c:v>92.488102999999995</c:v>
                </c:pt>
                <c:pt idx="379">
                  <c:v>92.470219</c:v>
                </c:pt>
                <c:pt idx="380">
                  <c:v>92.393608</c:v>
                </c:pt>
                <c:pt idx="381">
                  <c:v>92.298486999999994</c:v>
                </c:pt>
                <c:pt idx="382">
                  <c:v>92.256174000000001</c:v>
                </c:pt>
                <c:pt idx="383">
                  <c:v>92.266520999999997</c:v>
                </c:pt>
                <c:pt idx="384">
                  <c:v>92.283141999999998</c:v>
                </c:pt>
                <c:pt idx="385">
                  <c:v>92.280756999999994</c:v>
                </c:pt>
                <c:pt idx="386">
                  <c:v>92.262494000000004</c:v>
                </c:pt>
                <c:pt idx="387">
                  <c:v>92.242492999999996</c:v>
                </c:pt>
                <c:pt idx="388">
                  <c:v>92.225768000000002</c:v>
                </c:pt>
                <c:pt idx="389">
                  <c:v>92.203646000000006</c:v>
                </c:pt>
                <c:pt idx="390">
                  <c:v>92.171989999999994</c:v>
                </c:pt>
                <c:pt idx="391">
                  <c:v>92.143039999999999</c:v>
                </c:pt>
                <c:pt idx="392">
                  <c:v>92.131369000000007</c:v>
                </c:pt>
                <c:pt idx="393">
                  <c:v>92.132497999999998</c:v>
                </c:pt>
                <c:pt idx="394">
                  <c:v>92.125979999999998</c:v>
                </c:pt>
                <c:pt idx="395">
                  <c:v>92.102535000000003</c:v>
                </c:pt>
                <c:pt idx="396">
                  <c:v>92.074894</c:v>
                </c:pt>
                <c:pt idx="397">
                  <c:v>92.056214999999995</c:v>
                </c:pt>
                <c:pt idx="398">
                  <c:v>92.039229000000006</c:v>
                </c:pt>
                <c:pt idx="399">
                  <c:v>92.002567999999997</c:v>
                </c:pt>
                <c:pt idx="400">
                  <c:v>91.939739000000003</c:v>
                </c:pt>
                <c:pt idx="401">
                  <c:v>91.870149999999995</c:v>
                </c:pt>
                <c:pt idx="402">
                  <c:v>91.819353000000007</c:v>
                </c:pt>
                <c:pt idx="403">
                  <c:v>91.798499000000007</c:v>
                </c:pt>
                <c:pt idx="404">
                  <c:v>91.800848000000002</c:v>
                </c:pt>
                <c:pt idx="405">
                  <c:v>91.811948000000001</c:v>
                </c:pt>
                <c:pt idx="406">
                  <c:v>91.824122000000003</c:v>
                </c:pt>
                <c:pt idx="407">
                  <c:v>91.839664999999997</c:v>
                </c:pt>
                <c:pt idx="408">
                  <c:v>91.860460000000003</c:v>
                </c:pt>
                <c:pt idx="409">
                  <c:v>91.885311999999999</c:v>
                </c:pt>
                <c:pt idx="410">
                  <c:v>91.905471000000006</c:v>
                </c:pt>
                <c:pt idx="411">
                  <c:v>91.896234000000007</c:v>
                </c:pt>
                <c:pt idx="412">
                  <c:v>91.833828999999994</c:v>
                </c:pt>
                <c:pt idx="413">
                  <c:v>91.741918999999996</c:v>
                </c:pt>
                <c:pt idx="414">
                  <c:v>91.661354000000003</c:v>
                </c:pt>
                <c:pt idx="415">
                  <c:v>91.589692999999997</c:v>
                </c:pt>
                <c:pt idx="416">
                  <c:v>91.518378999999996</c:v>
                </c:pt>
                <c:pt idx="417">
                  <c:v>91.460857000000004</c:v>
                </c:pt>
                <c:pt idx="418">
                  <c:v>91.421744000000004</c:v>
                </c:pt>
                <c:pt idx="419">
                  <c:v>91.381912999999997</c:v>
                </c:pt>
                <c:pt idx="420">
                  <c:v>91.321123</c:v>
                </c:pt>
                <c:pt idx="421">
                  <c:v>91.240526000000003</c:v>
                </c:pt>
                <c:pt idx="422">
                  <c:v>91.157942000000006</c:v>
                </c:pt>
                <c:pt idx="423">
                  <c:v>91.089053000000007</c:v>
                </c:pt>
                <c:pt idx="424">
                  <c:v>91.039826000000005</c:v>
                </c:pt>
                <c:pt idx="425">
                  <c:v>91.014218999999997</c:v>
                </c:pt>
                <c:pt idx="426">
                  <c:v>91.015685000000005</c:v>
                </c:pt>
                <c:pt idx="427">
                  <c:v>91.038274000000001</c:v>
                </c:pt>
                <c:pt idx="428">
                  <c:v>91.061852999999999</c:v>
                </c:pt>
                <c:pt idx="429">
                  <c:v>91.062679000000003</c:v>
                </c:pt>
                <c:pt idx="430">
                  <c:v>91.026938999999999</c:v>
                </c:pt>
                <c:pt idx="431">
                  <c:v>90.959905000000006</c:v>
                </c:pt>
                <c:pt idx="432">
                  <c:v>90.896190000000004</c:v>
                </c:pt>
                <c:pt idx="433">
                  <c:v>90.893279000000007</c:v>
                </c:pt>
                <c:pt idx="434">
                  <c:v>90.962592999999998</c:v>
                </c:pt>
                <c:pt idx="435">
                  <c:v>91.036904000000007</c:v>
                </c:pt>
                <c:pt idx="436">
                  <c:v>91.055387999999994</c:v>
                </c:pt>
                <c:pt idx="437">
                  <c:v>91.018636000000001</c:v>
                </c:pt>
                <c:pt idx="438">
                  <c:v>90.957605000000001</c:v>
                </c:pt>
                <c:pt idx="439">
                  <c:v>90.898788999999994</c:v>
                </c:pt>
                <c:pt idx="440">
                  <c:v>90.854909000000006</c:v>
                </c:pt>
                <c:pt idx="441">
                  <c:v>90.823419000000001</c:v>
                </c:pt>
                <c:pt idx="442">
                  <c:v>90.788897000000006</c:v>
                </c:pt>
                <c:pt idx="443">
                  <c:v>90.736445000000003</c:v>
                </c:pt>
                <c:pt idx="444">
                  <c:v>90.665373000000002</c:v>
                </c:pt>
                <c:pt idx="445">
                  <c:v>90.589782999999997</c:v>
                </c:pt>
                <c:pt idx="446">
                  <c:v>90.527821000000003</c:v>
                </c:pt>
                <c:pt idx="447">
                  <c:v>90.491017999999997</c:v>
                </c:pt>
                <c:pt idx="448">
                  <c:v>90.480343000000005</c:v>
                </c:pt>
                <c:pt idx="449">
                  <c:v>90.487941000000006</c:v>
                </c:pt>
                <c:pt idx="450">
                  <c:v>90.502381</c:v>
                </c:pt>
                <c:pt idx="451">
                  <c:v>90.514004999999997</c:v>
                </c:pt>
                <c:pt idx="452">
                  <c:v>90.515739999999994</c:v>
                </c:pt>
                <c:pt idx="453">
                  <c:v>90.505988000000002</c:v>
                </c:pt>
                <c:pt idx="454">
                  <c:v>90.493654000000006</c:v>
                </c:pt>
                <c:pt idx="455">
                  <c:v>90.486288000000002</c:v>
                </c:pt>
                <c:pt idx="456">
                  <c:v>90.471902999999998</c:v>
                </c:pt>
                <c:pt idx="457">
                  <c:v>90.432379999999995</c:v>
                </c:pt>
                <c:pt idx="458">
                  <c:v>90.368983</c:v>
                </c:pt>
                <c:pt idx="459">
                  <c:v>90.299378000000004</c:v>
                </c:pt>
                <c:pt idx="460">
                  <c:v>90.235478000000001</c:v>
                </c:pt>
                <c:pt idx="461">
                  <c:v>90.174824000000001</c:v>
                </c:pt>
                <c:pt idx="462">
                  <c:v>90.115346000000002</c:v>
                </c:pt>
                <c:pt idx="463">
                  <c:v>90.070750000000004</c:v>
                </c:pt>
                <c:pt idx="464">
                  <c:v>90.059123</c:v>
                </c:pt>
                <c:pt idx="465">
                  <c:v>90.074602999999996</c:v>
                </c:pt>
                <c:pt idx="466">
                  <c:v>90.086292999999998</c:v>
                </c:pt>
                <c:pt idx="467">
                  <c:v>90.069013999999996</c:v>
                </c:pt>
                <c:pt idx="468">
                  <c:v>90.025092999999998</c:v>
                </c:pt>
                <c:pt idx="469">
                  <c:v>89.97775</c:v>
                </c:pt>
                <c:pt idx="470">
                  <c:v>89.949928999999997</c:v>
                </c:pt>
                <c:pt idx="471">
                  <c:v>89.948040000000006</c:v>
                </c:pt>
                <c:pt idx="472">
                  <c:v>89.959886999999995</c:v>
                </c:pt>
                <c:pt idx="473">
                  <c:v>89.964388999999997</c:v>
                </c:pt>
                <c:pt idx="474">
                  <c:v>89.943538000000004</c:v>
                </c:pt>
                <c:pt idx="475">
                  <c:v>89.891146000000006</c:v>
                </c:pt>
                <c:pt idx="476">
                  <c:v>89.818601999999998</c:v>
                </c:pt>
                <c:pt idx="477">
                  <c:v>89.753184000000005</c:v>
                </c:pt>
                <c:pt idx="478">
                  <c:v>89.720930999999993</c:v>
                </c:pt>
                <c:pt idx="479">
                  <c:v>89.727525999999997</c:v>
                </c:pt>
                <c:pt idx="480">
                  <c:v>89.757452999999998</c:v>
                </c:pt>
                <c:pt idx="481">
                  <c:v>89.786700999999994</c:v>
                </c:pt>
                <c:pt idx="482">
                  <c:v>89.796881999999997</c:v>
                </c:pt>
                <c:pt idx="483">
                  <c:v>89.784836999999996</c:v>
                </c:pt>
                <c:pt idx="484">
                  <c:v>89.760019</c:v>
                </c:pt>
                <c:pt idx="485">
                  <c:v>89.731953000000004</c:v>
                </c:pt>
                <c:pt idx="486">
                  <c:v>89.702766999999994</c:v>
                </c:pt>
                <c:pt idx="487">
                  <c:v>89.669291999999999</c:v>
                </c:pt>
                <c:pt idx="488">
                  <c:v>89.627774000000002</c:v>
                </c:pt>
                <c:pt idx="489">
                  <c:v>89.578795</c:v>
                </c:pt>
                <c:pt idx="490">
                  <c:v>89.533900000000003</c:v>
                </c:pt>
                <c:pt idx="491">
                  <c:v>89.513587000000001</c:v>
                </c:pt>
                <c:pt idx="492">
                  <c:v>89.527638999999994</c:v>
                </c:pt>
                <c:pt idx="493">
                  <c:v>89.559999000000005</c:v>
                </c:pt>
                <c:pt idx="494">
                  <c:v>89.580201000000002</c:v>
                </c:pt>
                <c:pt idx="495">
                  <c:v>89.568123</c:v>
                </c:pt>
                <c:pt idx="496">
                  <c:v>89.530794999999998</c:v>
                </c:pt>
                <c:pt idx="497">
                  <c:v>89.496157999999994</c:v>
                </c:pt>
                <c:pt idx="498">
                  <c:v>89.480928000000006</c:v>
                </c:pt>
                <c:pt idx="499">
                  <c:v>89.473911999999999</c:v>
                </c:pt>
                <c:pt idx="500">
                  <c:v>89.457802999999998</c:v>
                </c:pt>
                <c:pt idx="501">
                  <c:v>89.429886999999994</c:v>
                </c:pt>
                <c:pt idx="502">
                  <c:v>89.396216999999993</c:v>
                </c:pt>
                <c:pt idx="503">
                  <c:v>89.358247000000006</c:v>
                </c:pt>
                <c:pt idx="504">
                  <c:v>89.311438999999993</c:v>
                </c:pt>
                <c:pt idx="505">
                  <c:v>89.252600999999999</c:v>
                </c:pt>
                <c:pt idx="506">
                  <c:v>89.183819999999997</c:v>
                </c:pt>
                <c:pt idx="507">
                  <c:v>89.112317000000004</c:v>
                </c:pt>
                <c:pt idx="508">
                  <c:v>89.049767000000003</c:v>
                </c:pt>
                <c:pt idx="509">
                  <c:v>89.008863000000005</c:v>
                </c:pt>
                <c:pt idx="510">
                  <c:v>88.997354000000001</c:v>
                </c:pt>
                <c:pt idx="511">
                  <c:v>89.014655000000005</c:v>
                </c:pt>
                <c:pt idx="512">
                  <c:v>89.052453</c:v>
                </c:pt>
                <c:pt idx="513">
                  <c:v>89.095246000000003</c:v>
                </c:pt>
                <c:pt idx="514">
                  <c:v>89.121504000000002</c:v>
                </c:pt>
                <c:pt idx="515">
                  <c:v>89.112342999999996</c:v>
                </c:pt>
                <c:pt idx="516">
                  <c:v>89.066119</c:v>
                </c:pt>
                <c:pt idx="517">
                  <c:v>89.004661999999996</c:v>
                </c:pt>
                <c:pt idx="518">
                  <c:v>88.958635999999998</c:v>
                </c:pt>
                <c:pt idx="519">
                  <c:v>88.939171999999999</c:v>
                </c:pt>
                <c:pt idx="520">
                  <c:v>88.928375000000003</c:v>
                </c:pt>
                <c:pt idx="521">
                  <c:v>88.902569</c:v>
                </c:pt>
                <c:pt idx="522">
                  <c:v>88.856979999999993</c:v>
                </c:pt>
                <c:pt idx="523">
                  <c:v>88.805235999999994</c:v>
                </c:pt>
                <c:pt idx="524">
                  <c:v>88.762452999999994</c:v>
                </c:pt>
                <c:pt idx="525">
                  <c:v>88.733603000000002</c:v>
                </c:pt>
                <c:pt idx="526">
                  <c:v>88.716085000000007</c:v>
                </c:pt>
                <c:pt idx="527">
                  <c:v>88.708247</c:v>
                </c:pt>
                <c:pt idx="528">
                  <c:v>88.711034999999995</c:v>
                </c:pt>
                <c:pt idx="529">
                  <c:v>88.721348000000006</c:v>
                </c:pt>
                <c:pt idx="530">
                  <c:v>88.727592999999999</c:v>
                </c:pt>
                <c:pt idx="531">
                  <c:v>88.716374999999999</c:v>
                </c:pt>
                <c:pt idx="532">
                  <c:v>88.685004000000006</c:v>
                </c:pt>
                <c:pt idx="533">
                  <c:v>88.645228000000003</c:v>
                </c:pt>
                <c:pt idx="534">
                  <c:v>88.611940000000004</c:v>
                </c:pt>
                <c:pt idx="535">
                  <c:v>88.589270999999997</c:v>
                </c:pt>
                <c:pt idx="536">
                  <c:v>88.570768999999999</c:v>
                </c:pt>
                <c:pt idx="537">
                  <c:v>88.551050000000004</c:v>
                </c:pt>
                <c:pt idx="538">
                  <c:v>88.532180999999994</c:v>
                </c:pt>
                <c:pt idx="539">
                  <c:v>88.516878000000005</c:v>
                </c:pt>
                <c:pt idx="540">
                  <c:v>88.500659999999996</c:v>
                </c:pt>
                <c:pt idx="541">
                  <c:v>88.477357999999995</c:v>
                </c:pt>
                <c:pt idx="542">
                  <c:v>88.450788000000003</c:v>
                </c:pt>
                <c:pt idx="543">
                  <c:v>88.434276999999994</c:v>
                </c:pt>
                <c:pt idx="544">
                  <c:v>88.436375999999996</c:v>
                </c:pt>
                <c:pt idx="545">
                  <c:v>88.451194000000001</c:v>
                </c:pt>
                <c:pt idx="546">
                  <c:v>88.466072999999994</c:v>
                </c:pt>
                <c:pt idx="547">
                  <c:v>88.475168999999994</c:v>
                </c:pt>
                <c:pt idx="548">
                  <c:v>88.480350000000001</c:v>
                </c:pt>
                <c:pt idx="549">
                  <c:v>88.481887</c:v>
                </c:pt>
                <c:pt idx="550">
                  <c:v>88.475387999999995</c:v>
                </c:pt>
                <c:pt idx="551">
                  <c:v>88.459029000000001</c:v>
                </c:pt>
                <c:pt idx="552">
                  <c:v>88.437828999999994</c:v>
                </c:pt>
                <c:pt idx="553">
                  <c:v>88.416809000000001</c:v>
                </c:pt>
                <c:pt idx="554">
                  <c:v>88.393231999999998</c:v>
                </c:pt>
                <c:pt idx="555">
                  <c:v>88.361447999999996</c:v>
                </c:pt>
                <c:pt idx="556">
                  <c:v>88.322783999999999</c:v>
                </c:pt>
                <c:pt idx="557">
                  <c:v>88.284049999999993</c:v>
                </c:pt>
                <c:pt idx="558">
                  <c:v>88.249476000000001</c:v>
                </c:pt>
                <c:pt idx="559">
                  <c:v>88.221974000000003</c:v>
                </c:pt>
                <c:pt idx="560">
                  <c:v>88.211447000000007</c:v>
                </c:pt>
                <c:pt idx="561">
                  <c:v>88.232308000000003</c:v>
                </c:pt>
                <c:pt idx="562">
                  <c:v>88.287194999999997</c:v>
                </c:pt>
                <c:pt idx="563">
                  <c:v>88.355458999999996</c:v>
                </c:pt>
                <c:pt idx="564">
                  <c:v>88.403234999999995</c:v>
                </c:pt>
                <c:pt idx="565">
                  <c:v>88.408445999999998</c:v>
                </c:pt>
                <c:pt idx="566">
                  <c:v>88.377127999999999</c:v>
                </c:pt>
                <c:pt idx="567">
                  <c:v>88.337438000000006</c:v>
                </c:pt>
                <c:pt idx="568">
                  <c:v>88.316219000000004</c:v>
                </c:pt>
                <c:pt idx="569">
                  <c:v>88.317102000000006</c:v>
                </c:pt>
                <c:pt idx="570">
                  <c:v>88.320871999999994</c:v>
                </c:pt>
                <c:pt idx="571">
                  <c:v>88.309335000000004</c:v>
                </c:pt>
                <c:pt idx="572">
                  <c:v>88.286072000000004</c:v>
                </c:pt>
                <c:pt idx="573">
                  <c:v>88.269504999999995</c:v>
                </c:pt>
                <c:pt idx="574">
                  <c:v>88.267526000000004</c:v>
                </c:pt>
                <c:pt idx="575">
                  <c:v>88.266392999999994</c:v>
                </c:pt>
                <c:pt idx="576">
                  <c:v>88.246740000000003</c:v>
                </c:pt>
                <c:pt idx="577">
                  <c:v>88.204316000000006</c:v>
                </c:pt>
                <c:pt idx="578">
                  <c:v>88.151544000000001</c:v>
                </c:pt>
                <c:pt idx="579">
                  <c:v>88.102314000000007</c:v>
                </c:pt>
                <c:pt idx="580">
                  <c:v>88.061408999999998</c:v>
                </c:pt>
                <c:pt idx="581">
                  <c:v>88.029570000000007</c:v>
                </c:pt>
                <c:pt idx="582">
                  <c:v>88.011745000000005</c:v>
                </c:pt>
                <c:pt idx="583">
                  <c:v>88.015282999999997</c:v>
                </c:pt>
                <c:pt idx="584">
                  <c:v>88.041506999999996</c:v>
                </c:pt>
                <c:pt idx="585">
                  <c:v>88.081327000000002</c:v>
                </c:pt>
                <c:pt idx="586">
                  <c:v>88.118148000000005</c:v>
                </c:pt>
                <c:pt idx="587">
                  <c:v>88.134524999999996</c:v>
                </c:pt>
                <c:pt idx="588">
                  <c:v>88.119708000000003</c:v>
                </c:pt>
                <c:pt idx="589">
                  <c:v>88.076690999999997</c:v>
                </c:pt>
                <c:pt idx="590">
                  <c:v>88.023850999999993</c:v>
                </c:pt>
                <c:pt idx="591">
                  <c:v>87.984888999999995</c:v>
                </c:pt>
                <c:pt idx="592">
                  <c:v>87.972071999999997</c:v>
                </c:pt>
                <c:pt idx="593">
                  <c:v>87.979386000000005</c:v>
                </c:pt>
                <c:pt idx="594">
                  <c:v>87.99427</c:v>
                </c:pt>
                <c:pt idx="595">
                  <c:v>88.013367000000002</c:v>
                </c:pt>
                <c:pt idx="596">
                  <c:v>88.041258999999997</c:v>
                </c:pt>
                <c:pt idx="597">
                  <c:v>88.074591999999996</c:v>
                </c:pt>
                <c:pt idx="598">
                  <c:v>88.095678000000007</c:v>
                </c:pt>
                <c:pt idx="599">
                  <c:v>88.087107000000003</c:v>
                </c:pt>
                <c:pt idx="600">
                  <c:v>88.048569000000001</c:v>
                </c:pt>
                <c:pt idx="601">
                  <c:v>87.995258000000007</c:v>
                </c:pt>
                <c:pt idx="602">
                  <c:v>87.943872999999996</c:v>
                </c:pt>
                <c:pt idx="603">
                  <c:v>87.904255000000006</c:v>
                </c:pt>
                <c:pt idx="604">
                  <c:v>87.880358999999999</c:v>
                </c:pt>
                <c:pt idx="605">
                  <c:v>87.872088000000005</c:v>
                </c:pt>
                <c:pt idx="606">
                  <c:v>87.875626999999994</c:v>
                </c:pt>
                <c:pt idx="607">
                  <c:v>87.886172999999999</c:v>
                </c:pt>
                <c:pt idx="608">
                  <c:v>87.900058000000001</c:v>
                </c:pt>
                <c:pt idx="609">
                  <c:v>87.910223000000002</c:v>
                </c:pt>
                <c:pt idx="610">
                  <c:v>87.902209999999997</c:v>
                </c:pt>
                <c:pt idx="611">
                  <c:v>87.863877000000002</c:v>
                </c:pt>
                <c:pt idx="612">
                  <c:v>87.802282000000005</c:v>
                </c:pt>
                <c:pt idx="613">
                  <c:v>87.744349</c:v>
                </c:pt>
                <c:pt idx="614">
                  <c:v>87.714867999999996</c:v>
                </c:pt>
                <c:pt idx="615">
                  <c:v>87.714920000000006</c:v>
                </c:pt>
                <c:pt idx="616">
                  <c:v>87.725493</c:v>
                </c:pt>
                <c:pt idx="617">
                  <c:v>87.729028</c:v>
                </c:pt>
                <c:pt idx="618">
                  <c:v>87.721919999999997</c:v>
                </c:pt>
                <c:pt idx="619">
                  <c:v>87.709991000000002</c:v>
                </c:pt>
                <c:pt idx="620">
                  <c:v>87.700526999999994</c:v>
                </c:pt>
                <c:pt idx="621">
                  <c:v>87.698860999999994</c:v>
                </c:pt>
                <c:pt idx="622">
                  <c:v>87.705595000000002</c:v>
                </c:pt>
                <c:pt idx="623">
                  <c:v>87.714961000000002</c:v>
                </c:pt>
                <c:pt idx="624">
                  <c:v>87.719994</c:v>
                </c:pt>
                <c:pt idx="625">
                  <c:v>87.721267999999995</c:v>
                </c:pt>
                <c:pt idx="626">
                  <c:v>87.726580999999996</c:v>
                </c:pt>
                <c:pt idx="627">
                  <c:v>87.739284999999995</c:v>
                </c:pt>
                <c:pt idx="628">
                  <c:v>87.749812000000006</c:v>
                </c:pt>
                <c:pt idx="629">
                  <c:v>87.742571999999996</c:v>
                </c:pt>
                <c:pt idx="630">
                  <c:v>87.711436000000006</c:v>
                </c:pt>
                <c:pt idx="631">
                  <c:v>87.667180999999999</c:v>
                </c:pt>
                <c:pt idx="632">
                  <c:v>87.630026000000001</c:v>
                </c:pt>
                <c:pt idx="633">
                  <c:v>87.615226000000007</c:v>
                </c:pt>
                <c:pt idx="634">
                  <c:v>87.624180999999993</c:v>
                </c:pt>
                <c:pt idx="635">
                  <c:v>87.646215999999995</c:v>
                </c:pt>
                <c:pt idx="636">
                  <c:v>87.667152000000002</c:v>
                </c:pt>
                <c:pt idx="637">
                  <c:v>87.676833999999999</c:v>
                </c:pt>
                <c:pt idx="638">
                  <c:v>87.671192000000005</c:v>
                </c:pt>
                <c:pt idx="639">
                  <c:v>87.650335999999996</c:v>
                </c:pt>
                <c:pt idx="640">
                  <c:v>87.616529999999997</c:v>
                </c:pt>
                <c:pt idx="641">
                  <c:v>87.574646999999999</c:v>
                </c:pt>
                <c:pt idx="642">
                  <c:v>87.534177</c:v>
                </c:pt>
                <c:pt idx="643">
                  <c:v>87.508401000000006</c:v>
                </c:pt>
                <c:pt idx="644">
                  <c:v>87.507463000000001</c:v>
                </c:pt>
                <c:pt idx="645">
                  <c:v>87.529481000000004</c:v>
                </c:pt>
                <c:pt idx="646">
                  <c:v>87.559608999999995</c:v>
                </c:pt>
                <c:pt idx="647">
                  <c:v>87.580466000000001</c:v>
                </c:pt>
                <c:pt idx="648">
                  <c:v>87.583933999999999</c:v>
                </c:pt>
                <c:pt idx="649">
                  <c:v>87.572990000000004</c:v>
                </c:pt>
                <c:pt idx="650">
                  <c:v>87.554315000000003</c:v>
                </c:pt>
                <c:pt idx="651">
                  <c:v>87.531662999999995</c:v>
                </c:pt>
                <c:pt idx="652">
                  <c:v>87.506084999999999</c:v>
                </c:pt>
                <c:pt idx="653">
                  <c:v>87.479427000000001</c:v>
                </c:pt>
                <c:pt idx="654">
                  <c:v>87.455792000000002</c:v>
                </c:pt>
                <c:pt idx="655">
                  <c:v>87.440386000000004</c:v>
                </c:pt>
                <c:pt idx="656">
                  <c:v>87.437186999999994</c:v>
                </c:pt>
                <c:pt idx="657">
                  <c:v>87.445334000000003</c:v>
                </c:pt>
                <c:pt idx="658">
                  <c:v>87.456006000000002</c:v>
                </c:pt>
                <c:pt idx="659">
                  <c:v>87.455254999999994</c:v>
                </c:pt>
                <c:pt idx="660">
                  <c:v>87.434032999999999</c:v>
                </c:pt>
                <c:pt idx="661">
                  <c:v>87.397518000000005</c:v>
                </c:pt>
                <c:pt idx="662">
                  <c:v>87.363468999999995</c:v>
                </c:pt>
                <c:pt idx="663">
                  <c:v>87.348885999999993</c:v>
                </c:pt>
                <c:pt idx="664">
                  <c:v>87.355970999999997</c:v>
                </c:pt>
                <c:pt idx="665">
                  <c:v>87.370625000000004</c:v>
                </c:pt>
                <c:pt idx="666">
                  <c:v>87.375074999999995</c:v>
                </c:pt>
                <c:pt idx="667">
                  <c:v>87.361565999999996</c:v>
                </c:pt>
                <c:pt idx="668">
                  <c:v>87.335120000000003</c:v>
                </c:pt>
                <c:pt idx="669">
                  <c:v>87.306963999999994</c:v>
                </c:pt>
                <c:pt idx="670">
                  <c:v>87.288160000000005</c:v>
                </c:pt>
                <c:pt idx="671">
                  <c:v>87.287173999999993</c:v>
                </c:pt>
                <c:pt idx="672">
                  <c:v>87.306622000000004</c:v>
                </c:pt>
                <c:pt idx="673">
                  <c:v>87.338037</c:v>
                </c:pt>
                <c:pt idx="674">
                  <c:v>87.363271999999995</c:v>
                </c:pt>
                <c:pt idx="675">
                  <c:v>87.367265000000003</c:v>
                </c:pt>
                <c:pt idx="676">
                  <c:v>87.350363000000002</c:v>
                </c:pt>
                <c:pt idx="677">
                  <c:v>87.325834999999998</c:v>
                </c:pt>
                <c:pt idx="678">
                  <c:v>87.306815999999998</c:v>
                </c:pt>
                <c:pt idx="679">
                  <c:v>87.298893000000007</c:v>
                </c:pt>
                <c:pt idx="680">
                  <c:v>87.302443999999994</c:v>
                </c:pt>
                <c:pt idx="681">
                  <c:v>87.314712999999998</c:v>
                </c:pt>
                <c:pt idx="682">
                  <c:v>87.327630999999997</c:v>
                </c:pt>
                <c:pt idx="683">
                  <c:v>87.330278000000007</c:v>
                </c:pt>
                <c:pt idx="684">
                  <c:v>87.31926</c:v>
                </c:pt>
                <c:pt idx="685">
                  <c:v>87.304686000000004</c:v>
                </c:pt>
                <c:pt idx="686">
                  <c:v>87.301118000000002</c:v>
                </c:pt>
                <c:pt idx="687">
                  <c:v>87.311680999999993</c:v>
                </c:pt>
                <c:pt idx="688">
                  <c:v>87.323465999999996</c:v>
                </c:pt>
                <c:pt idx="689">
                  <c:v>87.319675000000004</c:v>
                </c:pt>
                <c:pt idx="690">
                  <c:v>87.296160999999998</c:v>
                </c:pt>
                <c:pt idx="691">
                  <c:v>87.266273999999996</c:v>
                </c:pt>
                <c:pt idx="692">
                  <c:v>87.248637000000002</c:v>
                </c:pt>
                <c:pt idx="693">
                  <c:v>87.249032</c:v>
                </c:pt>
                <c:pt idx="694">
                  <c:v>87.255241999999996</c:v>
                </c:pt>
                <c:pt idx="695">
                  <c:v>87.250675000000001</c:v>
                </c:pt>
                <c:pt idx="696">
                  <c:v>87.231166000000002</c:v>
                </c:pt>
                <c:pt idx="697">
                  <c:v>87.206508999999997</c:v>
                </c:pt>
                <c:pt idx="698">
                  <c:v>87.188007999999996</c:v>
                </c:pt>
                <c:pt idx="699">
                  <c:v>87.179535000000001</c:v>
                </c:pt>
                <c:pt idx="700">
                  <c:v>87.180412000000004</c:v>
                </c:pt>
                <c:pt idx="701">
                  <c:v>87.189532999999997</c:v>
                </c:pt>
                <c:pt idx="702">
                  <c:v>87.202780000000004</c:v>
                </c:pt>
                <c:pt idx="703">
                  <c:v>87.212198000000001</c:v>
                </c:pt>
                <c:pt idx="704">
                  <c:v>87.213595999999995</c:v>
                </c:pt>
                <c:pt idx="705">
                  <c:v>87.211633000000006</c:v>
                </c:pt>
                <c:pt idx="706">
                  <c:v>87.211671999999993</c:v>
                </c:pt>
                <c:pt idx="707">
                  <c:v>87.209063999999998</c:v>
                </c:pt>
                <c:pt idx="708">
                  <c:v>87.192907000000005</c:v>
                </c:pt>
                <c:pt idx="709">
                  <c:v>87.160737999999995</c:v>
                </c:pt>
                <c:pt idx="710">
                  <c:v>87.123906000000005</c:v>
                </c:pt>
                <c:pt idx="711">
                  <c:v>87.096394000000004</c:v>
                </c:pt>
                <c:pt idx="712">
                  <c:v>87.081478000000004</c:v>
                </c:pt>
                <c:pt idx="713">
                  <c:v>87.070037999999997</c:v>
                </c:pt>
                <c:pt idx="714">
                  <c:v>87.050008000000005</c:v>
                </c:pt>
                <c:pt idx="715">
                  <c:v>87.018313000000006</c:v>
                </c:pt>
                <c:pt idx="716">
                  <c:v>86.985799999999998</c:v>
                </c:pt>
                <c:pt idx="717">
                  <c:v>86.968525999999997</c:v>
                </c:pt>
                <c:pt idx="718">
                  <c:v>86.970490999999996</c:v>
                </c:pt>
                <c:pt idx="719">
                  <c:v>86.976800999999995</c:v>
                </c:pt>
                <c:pt idx="720">
                  <c:v>86.968847999999994</c:v>
                </c:pt>
                <c:pt idx="721">
                  <c:v>86.945475999999999</c:v>
                </c:pt>
                <c:pt idx="722">
                  <c:v>86.923823999999996</c:v>
                </c:pt>
                <c:pt idx="723">
                  <c:v>86.91901</c:v>
                </c:pt>
                <c:pt idx="724">
                  <c:v>86.929064999999994</c:v>
                </c:pt>
                <c:pt idx="725">
                  <c:v>86.942639999999997</c:v>
                </c:pt>
                <c:pt idx="726">
                  <c:v>86.954896000000005</c:v>
                </c:pt>
                <c:pt idx="727">
                  <c:v>86.967868999999993</c:v>
                </c:pt>
                <c:pt idx="728">
                  <c:v>86.977834999999999</c:v>
                </c:pt>
                <c:pt idx="729">
                  <c:v>86.972097000000005</c:v>
                </c:pt>
                <c:pt idx="730">
                  <c:v>86.942426999999995</c:v>
                </c:pt>
                <c:pt idx="731">
                  <c:v>86.897811000000004</c:v>
                </c:pt>
                <c:pt idx="732">
                  <c:v>86.859030000000004</c:v>
                </c:pt>
                <c:pt idx="733">
                  <c:v>86.839327999999995</c:v>
                </c:pt>
                <c:pt idx="734">
                  <c:v>86.831868</c:v>
                </c:pt>
                <c:pt idx="735">
                  <c:v>86.817867000000007</c:v>
                </c:pt>
                <c:pt idx="736">
                  <c:v>86.787017000000006</c:v>
                </c:pt>
                <c:pt idx="737">
                  <c:v>86.748289</c:v>
                </c:pt>
                <c:pt idx="738">
                  <c:v>86.720205000000007</c:v>
                </c:pt>
                <c:pt idx="739">
                  <c:v>86.712832000000006</c:v>
                </c:pt>
                <c:pt idx="740">
                  <c:v>86.720337999999998</c:v>
                </c:pt>
                <c:pt idx="741">
                  <c:v>86.728043999999997</c:v>
                </c:pt>
                <c:pt idx="742">
                  <c:v>86.723770999999999</c:v>
                </c:pt>
                <c:pt idx="743">
                  <c:v>86.704554999999999</c:v>
                </c:pt>
                <c:pt idx="744">
                  <c:v>86.677927999999994</c:v>
                </c:pt>
                <c:pt idx="745">
                  <c:v>86.657805999999994</c:v>
                </c:pt>
                <c:pt idx="746">
                  <c:v>86.654438999999996</c:v>
                </c:pt>
                <c:pt idx="747">
                  <c:v>86.666017999999994</c:v>
                </c:pt>
                <c:pt idx="748">
                  <c:v>86.683344000000005</c:v>
                </c:pt>
                <c:pt idx="749">
                  <c:v>86.703241000000006</c:v>
                </c:pt>
                <c:pt idx="750">
                  <c:v>86.731683000000004</c:v>
                </c:pt>
                <c:pt idx="751">
                  <c:v>86.770123999999996</c:v>
                </c:pt>
                <c:pt idx="752">
                  <c:v>86.803376</c:v>
                </c:pt>
                <c:pt idx="753">
                  <c:v>86.808792999999994</c:v>
                </c:pt>
                <c:pt idx="754">
                  <c:v>86.779574999999994</c:v>
                </c:pt>
                <c:pt idx="755">
                  <c:v>86.734990999999994</c:v>
                </c:pt>
                <c:pt idx="756">
                  <c:v>86.703828000000001</c:v>
                </c:pt>
                <c:pt idx="757">
                  <c:v>86.699647999999996</c:v>
                </c:pt>
                <c:pt idx="758">
                  <c:v>86.714415000000002</c:v>
                </c:pt>
                <c:pt idx="759">
                  <c:v>86.731199000000004</c:v>
                </c:pt>
                <c:pt idx="760">
                  <c:v>86.738043000000005</c:v>
                </c:pt>
                <c:pt idx="761">
                  <c:v>86.732555000000005</c:v>
                </c:pt>
                <c:pt idx="762">
                  <c:v>86.719077999999996</c:v>
                </c:pt>
                <c:pt idx="763">
                  <c:v>86.703969999999998</c:v>
                </c:pt>
                <c:pt idx="764">
                  <c:v>86.692103000000003</c:v>
                </c:pt>
                <c:pt idx="765">
                  <c:v>86.684968999999995</c:v>
                </c:pt>
                <c:pt idx="766">
                  <c:v>86.679996000000003</c:v>
                </c:pt>
                <c:pt idx="767">
                  <c:v>86.670721</c:v>
                </c:pt>
                <c:pt idx="768">
                  <c:v>86.648809999999997</c:v>
                </c:pt>
                <c:pt idx="769">
                  <c:v>86.608999999999995</c:v>
                </c:pt>
                <c:pt idx="770">
                  <c:v>86.554648999999998</c:v>
                </c:pt>
                <c:pt idx="771">
                  <c:v>86.498506000000006</c:v>
                </c:pt>
                <c:pt idx="772">
                  <c:v>86.455776</c:v>
                </c:pt>
                <c:pt idx="773">
                  <c:v>86.434259999999995</c:v>
                </c:pt>
                <c:pt idx="774">
                  <c:v>86.431006999999994</c:v>
                </c:pt>
                <c:pt idx="775">
                  <c:v>86.438816000000003</c:v>
                </c:pt>
                <c:pt idx="776">
                  <c:v>86.454667999999998</c:v>
                </c:pt>
                <c:pt idx="777">
                  <c:v>86.479512</c:v>
                </c:pt>
                <c:pt idx="778">
                  <c:v>86.509279000000006</c:v>
                </c:pt>
                <c:pt idx="779">
                  <c:v>86.529283000000007</c:v>
                </c:pt>
                <c:pt idx="780">
                  <c:v>86.523386000000002</c:v>
                </c:pt>
                <c:pt idx="781">
                  <c:v>86.492085000000003</c:v>
                </c:pt>
                <c:pt idx="782">
                  <c:v>86.457503000000003</c:v>
                </c:pt>
                <c:pt idx="783">
                  <c:v>86.444689999999994</c:v>
                </c:pt>
                <c:pt idx="784">
                  <c:v>86.457407000000003</c:v>
                </c:pt>
                <c:pt idx="785">
                  <c:v>86.473855</c:v>
                </c:pt>
                <c:pt idx="786">
                  <c:v>86.467226999999994</c:v>
                </c:pt>
                <c:pt idx="787">
                  <c:v>86.430425</c:v>
                </c:pt>
                <c:pt idx="788">
                  <c:v>86.380591999999993</c:v>
                </c:pt>
                <c:pt idx="789">
                  <c:v>86.343592999999998</c:v>
                </c:pt>
                <c:pt idx="790">
                  <c:v>86.336405999999997</c:v>
                </c:pt>
                <c:pt idx="791">
                  <c:v>86.358185000000006</c:v>
                </c:pt>
                <c:pt idx="792">
                  <c:v>86.391630000000006</c:v>
                </c:pt>
                <c:pt idx="793">
                  <c:v>86.414062000000001</c:v>
                </c:pt>
                <c:pt idx="794">
                  <c:v>86.412672999999998</c:v>
                </c:pt>
                <c:pt idx="795">
                  <c:v>86.392364999999998</c:v>
                </c:pt>
                <c:pt idx="796">
                  <c:v>86.368385000000004</c:v>
                </c:pt>
                <c:pt idx="797">
                  <c:v>86.351293999999996</c:v>
                </c:pt>
                <c:pt idx="798">
                  <c:v>86.340767</c:v>
                </c:pt>
                <c:pt idx="799">
                  <c:v>86.332205999999999</c:v>
                </c:pt>
                <c:pt idx="800">
                  <c:v>86.323548000000002</c:v>
                </c:pt>
                <c:pt idx="801">
                  <c:v>86.313545000000005</c:v>
                </c:pt>
                <c:pt idx="802">
                  <c:v>86.299060999999995</c:v>
                </c:pt>
                <c:pt idx="803">
                  <c:v>86.27955</c:v>
                </c:pt>
                <c:pt idx="804">
                  <c:v>86.261418000000006</c:v>
                </c:pt>
                <c:pt idx="805">
                  <c:v>86.252295000000004</c:v>
                </c:pt>
                <c:pt idx="806">
                  <c:v>86.251740999999996</c:v>
                </c:pt>
                <c:pt idx="807">
                  <c:v>86.251748000000006</c:v>
                </c:pt>
                <c:pt idx="808">
                  <c:v>86.246410999999995</c:v>
                </c:pt>
                <c:pt idx="809">
                  <c:v>86.237442999999999</c:v>
                </c:pt>
                <c:pt idx="810">
                  <c:v>86.229364000000004</c:v>
                </c:pt>
                <c:pt idx="811">
                  <c:v>86.223192999999995</c:v>
                </c:pt>
                <c:pt idx="812">
                  <c:v>86.217427999999998</c:v>
                </c:pt>
                <c:pt idx="813">
                  <c:v>86.212824999999995</c:v>
                </c:pt>
                <c:pt idx="814">
                  <c:v>86.212610999999995</c:v>
                </c:pt>
                <c:pt idx="815">
                  <c:v>86.217354999999998</c:v>
                </c:pt>
                <c:pt idx="816">
                  <c:v>86.221217999999993</c:v>
                </c:pt>
                <c:pt idx="817">
                  <c:v>86.214896999999993</c:v>
                </c:pt>
                <c:pt idx="818">
                  <c:v>86.193088000000003</c:v>
                </c:pt>
                <c:pt idx="819">
                  <c:v>86.159409999999994</c:v>
                </c:pt>
                <c:pt idx="820">
                  <c:v>86.124540999999994</c:v>
                </c:pt>
                <c:pt idx="821">
                  <c:v>86.099818999999997</c:v>
                </c:pt>
                <c:pt idx="822">
                  <c:v>86.092123000000001</c:v>
                </c:pt>
                <c:pt idx="823">
                  <c:v>86.102648000000002</c:v>
                </c:pt>
                <c:pt idx="824">
                  <c:v>86.126675000000006</c:v>
                </c:pt>
                <c:pt idx="825">
                  <c:v>86.153012000000004</c:v>
                </c:pt>
                <c:pt idx="826">
                  <c:v>86.167474999999996</c:v>
                </c:pt>
                <c:pt idx="827">
                  <c:v>86.161901</c:v>
                </c:pt>
                <c:pt idx="828">
                  <c:v>86.140244999999993</c:v>
                </c:pt>
                <c:pt idx="829">
                  <c:v>86.113026000000005</c:v>
                </c:pt>
                <c:pt idx="830">
                  <c:v>86.086575999999994</c:v>
                </c:pt>
                <c:pt idx="831">
                  <c:v>86.061115999999998</c:v>
                </c:pt>
                <c:pt idx="832">
                  <c:v>86.037979000000007</c:v>
                </c:pt>
                <c:pt idx="833">
                  <c:v>86.023235999999997</c:v>
                </c:pt>
                <c:pt idx="834">
                  <c:v>86.022605999999996</c:v>
                </c:pt>
                <c:pt idx="835">
                  <c:v>86.036653999999999</c:v>
                </c:pt>
                <c:pt idx="836">
                  <c:v>86.062224000000001</c:v>
                </c:pt>
                <c:pt idx="837">
                  <c:v>86.094099</c:v>
                </c:pt>
                <c:pt idx="838">
                  <c:v>86.122743999999997</c:v>
                </c:pt>
                <c:pt idx="839">
                  <c:v>86.134918999999996</c:v>
                </c:pt>
                <c:pt idx="840">
                  <c:v>86.122421000000003</c:v>
                </c:pt>
                <c:pt idx="841">
                  <c:v>86.090354000000005</c:v>
                </c:pt>
                <c:pt idx="842">
                  <c:v>86.053949000000003</c:v>
                </c:pt>
                <c:pt idx="843">
                  <c:v>86.027372999999997</c:v>
                </c:pt>
                <c:pt idx="844">
                  <c:v>86.016492999999997</c:v>
                </c:pt>
                <c:pt idx="845">
                  <c:v>86.019463999999999</c:v>
                </c:pt>
                <c:pt idx="846">
                  <c:v>86.029909000000004</c:v>
                </c:pt>
                <c:pt idx="847">
                  <c:v>86.039931999999993</c:v>
                </c:pt>
                <c:pt idx="848">
                  <c:v>86.044994000000003</c:v>
                </c:pt>
                <c:pt idx="849">
                  <c:v>86.048647000000003</c:v>
                </c:pt>
                <c:pt idx="850">
                  <c:v>86.060248000000001</c:v>
                </c:pt>
                <c:pt idx="851">
                  <c:v>86.084603000000001</c:v>
                </c:pt>
                <c:pt idx="852">
                  <c:v>86.112932999999998</c:v>
                </c:pt>
                <c:pt idx="853">
                  <c:v>86.125630999999998</c:v>
                </c:pt>
                <c:pt idx="854">
                  <c:v>86.106924000000006</c:v>
                </c:pt>
                <c:pt idx="855">
                  <c:v>86.059995000000001</c:v>
                </c:pt>
                <c:pt idx="856">
                  <c:v>86.008475000000004</c:v>
                </c:pt>
                <c:pt idx="857">
                  <c:v>85.979873999999995</c:v>
                </c:pt>
                <c:pt idx="858">
                  <c:v>85.982692999999998</c:v>
                </c:pt>
                <c:pt idx="859">
                  <c:v>85.998059999999995</c:v>
                </c:pt>
                <c:pt idx="860">
                  <c:v>85.996172999999999</c:v>
                </c:pt>
                <c:pt idx="861">
                  <c:v>85.963892999999999</c:v>
                </c:pt>
                <c:pt idx="862">
                  <c:v>85.916461999999996</c:v>
                </c:pt>
                <c:pt idx="863">
                  <c:v>85.880961999999997</c:v>
                </c:pt>
                <c:pt idx="864">
                  <c:v>85.86891</c:v>
                </c:pt>
                <c:pt idx="865">
                  <c:v>85.866777999999996</c:v>
                </c:pt>
                <c:pt idx="866">
                  <c:v>85.853342999999995</c:v>
                </c:pt>
                <c:pt idx="867">
                  <c:v>85.824022999999997</c:v>
                </c:pt>
                <c:pt idx="868">
                  <c:v>85.794476000000003</c:v>
                </c:pt>
                <c:pt idx="869">
                  <c:v>85.780231999999998</c:v>
                </c:pt>
                <c:pt idx="870">
                  <c:v>85.779426000000001</c:v>
                </c:pt>
                <c:pt idx="871">
                  <c:v>85.779159000000007</c:v>
                </c:pt>
                <c:pt idx="872">
                  <c:v>85.773651000000001</c:v>
                </c:pt>
                <c:pt idx="873">
                  <c:v>85.770663999999996</c:v>
                </c:pt>
                <c:pt idx="874">
                  <c:v>85.780928000000003</c:v>
                </c:pt>
                <c:pt idx="875">
                  <c:v>85.806822999999994</c:v>
                </c:pt>
                <c:pt idx="876">
                  <c:v>85.843163000000004</c:v>
                </c:pt>
                <c:pt idx="877">
                  <c:v>85.883413000000004</c:v>
                </c:pt>
                <c:pt idx="878">
                  <c:v>85.920681999999999</c:v>
                </c:pt>
                <c:pt idx="879">
                  <c:v>85.945284999999998</c:v>
                </c:pt>
                <c:pt idx="880">
                  <c:v>85.946511999999998</c:v>
                </c:pt>
                <c:pt idx="881">
                  <c:v>85.918954999999997</c:v>
                </c:pt>
                <c:pt idx="882">
                  <c:v>85.868246999999997</c:v>
                </c:pt>
                <c:pt idx="883">
                  <c:v>85.812264999999996</c:v>
                </c:pt>
                <c:pt idx="884">
                  <c:v>85.774618000000004</c:v>
                </c:pt>
                <c:pt idx="885">
                  <c:v>85.769872000000007</c:v>
                </c:pt>
                <c:pt idx="886">
                  <c:v>85.790228999999997</c:v>
                </c:pt>
                <c:pt idx="887">
                  <c:v>85.809102999999993</c:v>
                </c:pt>
                <c:pt idx="888">
                  <c:v>85.80283</c:v>
                </c:pt>
                <c:pt idx="889">
                  <c:v>85.769795999999999</c:v>
                </c:pt>
                <c:pt idx="890">
                  <c:v>85.727087999999995</c:v>
                </c:pt>
                <c:pt idx="891">
                  <c:v>85.690754999999996</c:v>
                </c:pt>
                <c:pt idx="892">
                  <c:v>85.664046999999997</c:v>
                </c:pt>
                <c:pt idx="893">
                  <c:v>85.644501000000005</c:v>
                </c:pt>
                <c:pt idx="894">
                  <c:v>85.634512000000001</c:v>
                </c:pt>
                <c:pt idx="895">
                  <c:v>85.638715000000005</c:v>
                </c:pt>
                <c:pt idx="896">
                  <c:v>85.653613000000007</c:v>
                </c:pt>
                <c:pt idx="897">
                  <c:v>85.665692000000007</c:v>
                </c:pt>
                <c:pt idx="898">
                  <c:v>85.661619999999999</c:v>
                </c:pt>
                <c:pt idx="899">
                  <c:v>85.638980000000004</c:v>
                </c:pt>
                <c:pt idx="900">
                  <c:v>85.606944999999996</c:v>
                </c:pt>
                <c:pt idx="901">
                  <c:v>85.578558000000001</c:v>
                </c:pt>
                <c:pt idx="902">
                  <c:v>85.562800999999993</c:v>
                </c:pt>
                <c:pt idx="903">
                  <c:v>85.560389000000001</c:v>
                </c:pt>
                <c:pt idx="904">
                  <c:v>85.564588999999998</c:v>
                </c:pt>
                <c:pt idx="905">
                  <c:v>85.568775000000002</c:v>
                </c:pt>
                <c:pt idx="906">
                  <c:v>85.575463999999997</c:v>
                </c:pt>
                <c:pt idx="907">
                  <c:v>85.594538</c:v>
                </c:pt>
                <c:pt idx="908">
                  <c:v>85.628713000000005</c:v>
                </c:pt>
                <c:pt idx="909">
                  <c:v>85.662732000000005</c:v>
                </c:pt>
                <c:pt idx="910">
                  <c:v>85.673000999999999</c:v>
                </c:pt>
                <c:pt idx="911">
                  <c:v>85.650547000000003</c:v>
                </c:pt>
                <c:pt idx="912">
                  <c:v>85.611371000000005</c:v>
                </c:pt>
                <c:pt idx="913">
                  <c:v>85.581441999999996</c:v>
                </c:pt>
                <c:pt idx="914">
                  <c:v>85.573673999999997</c:v>
                </c:pt>
                <c:pt idx="915">
                  <c:v>85.582227000000003</c:v>
                </c:pt>
                <c:pt idx="916">
                  <c:v>85.595613999999998</c:v>
                </c:pt>
                <c:pt idx="917">
                  <c:v>85.608902</c:v>
                </c:pt>
                <c:pt idx="918">
                  <c:v>85.622294999999994</c:v>
                </c:pt>
                <c:pt idx="919">
                  <c:v>85.633007000000006</c:v>
                </c:pt>
                <c:pt idx="920">
                  <c:v>85.633072999999996</c:v>
                </c:pt>
                <c:pt idx="921">
                  <c:v>85.61506</c:v>
                </c:pt>
                <c:pt idx="922">
                  <c:v>85.578632999999996</c:v>
                </c:pt>
                <c:pt idx="923">
                  <c:v>85.532442000000003</c:v>
                </c:pt>
                <c:pt idx="924">
                  <c:v>85.490781999999996</c:v>
                </c:pt>
                <c:pt idx="925">
                  <c:v>85.466459999999998</c:v>
                </c:pt>
                <c:pt idx="926">
                  <c:v>85.462992999999997</c:v>
                </c:pt>
                <c:pt idx="927">
                  <c:v>85.471885999999998</c:v>
                </c:pt>
                <c:pt idx="928">
                  <c:v>85.479153999999994</c:v>
                </c:pt>
                <c:pt idx="929">
                  <c:v>85.476620999999994</c:v>
                </c:pt>
                <c:pt idx="930">
                  <c:v>85.467169999999996</c:v>
                </c:pt>
                <c:pt idx="931">
                  <c:v>85.459057999999999</c:v>
                </c:pt>
                <c:pt idx="932">
                  <c:v>85.456478000000004</c:v>
                </c:pt>
                <c:pt idx="933">
                  <c:v>85.457091000000005</c:v>
                </c:pt>
                <c:pt idx="934">
                  <c:v>85.457244000000003</c:v>
                </c:pt>
                <c:pt idx="935">
                  <c:v>85.455521000000005</c:v>
                </c:pt>
                <c:pt idx="936">
                  <c:v>85.449592999999993</c:v>
                </c:pt>
                <c:pt idx="937">
                  <c:v>85.433948000000001</c:v>
                </c:pt>
                <c:pt idx="938">
                  <c:v>85.405731000000003</c:v>
                </c:pt>
                <c:pt idx="939">
                  <c:v>85.371741999999998</c:v>
                </c:pt>
                <c:pt idx="940">
                  <c:v>85.344933999999995</c:v>
                </c:pt>
                <c:pt idx="941">
                  <c:v>85.332874000000004</c:v>
                </c:pt>
                <c:pt idx="942">
                  <c:v>85.332763</c:v>
                </c:pt>
                <c:pt idx="943">
                  <c:v>85.338659000000007</c:v>
                </c:pt>
                <c:pt idx="944">
                  <c:v>85.349378000000002</c:v>
                </c:pt>
                <c:pt idx="945">
                  <c:v>85.365335999999999</c:v>
                </c:pt>
                <c:pt idx="946">
                  <c:v>85.380014000000003</c:v>
                </c:pt>
                <c:pt idx="947">
                  <c:v>85.379908999999998</c:v>
                </c:pt>
                <c:pt idx="948">
                  <c:v>85.355249999999998</c:v>
                </c:pt>
                <c:pt idx="949">
                  <c:v>85.311779000000001</c:v>
                </c:pt>
                <c:pt idx="950">
                  <c:v>85.273084999999995</c:v>
                </c:pt>
                <c:pt idx="951">
                  <c:v>85.267601999999997</c:v>
                </c:pt>
                <c:pt idx="952">
                  <c:v>85.305214000000007</c:v>
                </c:pt>
                <c:pt idx="953">
                  <c:v>85.363609999999994</c:v>
                </c:pt>
                <c:pt idx="954">
                  <c:v>85.402805999999998</c:v>
                </c:pt>
                <c:pt idx="955">
                  <c:v>85.398724000000001</c:v>
                </c:pt>
                <c:pt idx="956">
                  <c:v>85.362091000000007</c:v>
                </c:pt>
                <c:pt idx="957">
                  <c:v>85.322708000000006</c:v>
                </c:pt>
                <c:pt idx="958">
                  <c:v>85.298604999999995</c:v>
                </c:pt>
                <c:pt idx="959">
                  <c:v>85.285471000000001</c:v>
                </c:pt>
                <c:pt idx="960">
                  <c:v>85.272989999999993</c:v>
                </c:pt>
                <c:pt idx="961">
                  <c:v>85.261392000000001</c:v>
                </c:pt>
                <c:pt idx="962">
                  <c:v>85.258454999999998</c:v>
                </c:pt>
                <c:pt idx="963">
                  <c:v>85.266555999999994</c:v>
                </c:pt>
                <c:pt idx="964">
                  <c:v>85.278063000000003</c:v>
                </c:pt>
                <c:pt idx="965">
                  <c:v>85.281664000000006</c:v>
                </c:pt>
                <c:pt idx="966">
                  <c:v>85.271152000000001</c:v>
                </c:pt>
                <c:pt idx="967">
                  <c:v>85.249944999999997</c:v>
                </c:pt>
                <c:pt idx="968">
                  <c:v>85.228738000000007</c:v>
                </c:pt>
                <c:pt idx="969">
                  <c:v>85.217232999999993</c:v>
                </c:pt>
                <c:pt idx="970">
                  <c:v>85.217294999999993</c:v>
                </c:pt>
                <c:pt idx="971">
                  <c:v>85.225859</c:v>
                </c:pt>
                <c:pt idx="972">
                  <c:v>85.242099999999994</c:v>
                </c:pt>
                <c:pt idx="973">
                  <c:v>85.265855000000002</c:v>
                </c:pt>
                <c:pt idx="974">
                  <c:v>85.289016000000004</c:v>
                </c:pt>
                <c:pt idx="975">
                  <c:v>85.296002999999999</c:v>
                </c:pt>
                <c:pt idx="976">
                  <c:v>85.277951000000002</c:v>
                </c:pt>
                <c:pt idx="977">
                  <c:v>85.242862000000002</c:v>
                </c:pt>
                <c:pt idx="978">
                  <c:v>85.207870999999997</c:v>
                </c:pt>
                <c:pt idx="979">
                  <c:v>85.184550999999999</c:v>
                </c:pt>
                <c:pt idx="980">
                  <c:v>85.174694000000002</c:v>
                </c:pt>
                <c:pt idx="981">
                  <c:v>85.176044000000005</c:v>
                </c:pt>
                <c:pt idx="982">
                  <c:v>85.185817</c:v>
                </c:pt>
                <c:pt idx="983">
                  <c:v>85.199539000000001</c:v>
                </c:pt>
                <c:pt idx="984">
                  <c:v>85.212145000000007</c:v>
                </c:pt>
                <c:pt idx="985">
                  <c:v>85.221481999999995</c:v>
                </c:pt>
                <c:pt idx="986">
                  <c:v>85.227716999999998</c:v>
                </c:pt>
                <c:pt idx="987">
                  <c:v>85.229286999999999</c:v>
                </c:pt>
                <c:pt idx="988">
                  <c:v>85.222887</c:v>
                </c:pt>
                <c:pt idx="989">
                  <c:v>85.20787</c:v>
                </c:pt>
                <c:pt idx="990">
                  <c:v>85.187250000000006</c:v>
                </c:pt>
                <c:pt idx="991">
                  <c:v>85.163888999999998</c:v>
                </c:pt>
                <c:pt idx="992">
                  <c:v>85.139466999999996</c:v>
                </c:pt>
                <c:pt idx="993">
                  <c:v>85.118471999999997</c:v>
                </c:pt>
                <c:pt idx="994">
                  <c:v>85.108918000000003</c:v>
                </c:pt>
                <c:pt idx="995">
                  <c:v>85.114063999999999</c:v>
                </c:pt>
                <c:pt idx="996">
                  <c:v>85.124019000000004</c:v>
                </c:pt>
                <c:pt idx="997">
                  <c:v>85.121313000000001</c:v>
                </c:pt>
                <c:pt idx="998">
                  <c:v>85.098498000000006</c:v>
                </c:pt>
                <c:pt idx="999">
                  <c:v>85.067852999999999</c:v>
                </c:pt>
                <c:pt idx="1000">
                  <c:v>85.049397999999997</c:v>
                </c:pt>
                <c:pt idx="1001">
                  <c:v>85.049445000000006</c:v>
                </c:pt>
                <c:pt idx="1002">
                  <c:v>85.055356000000003</c:v>
                </c:pt>
                <c:pt idx="1003">
                  <c:v>85.053488000000002</c:v>
                </c:pt>
                <c:pt idx="1004">
                  <c:v>85.046871999999993</c:v>
                </c:pt>
                <c:pt idx="1005">
                  <c:v>85.048608999999999</c:v>
                </c:pt>
                <c:pt idx="1006">
                  <c:v>85.059603999999993</c:v>
                </c:pt>
                <c:pt idx="1007">
                  <c:v>85.061689000000001</c:v>
                </c:pt>
                <c:pt idx="1008">
                  <c:v>85.036368999999993</c:v>
                </c:pt>
                <c:pt idx="1009">
                  <c:v>84.984111999999996</c:v>
                </c:pt>
                <c:pt idx="1010">
                  <c:v>84.921040000000005</c:v>
                </c:pt>
                <c:pt idx="1011">
                  <c:v>84.861547999999999</c:v>
                </c:pt>
                <c:pt idx="1012">
                  <c:v>84.809673000000004</c:v>
                </c:pt>
                <c:pt idx="1013">
                  <c:v>84.763482999999994</c:v>
                </c:pt>
                <c:pt idx="1014">
                  <c:v>84.719420999999997</c:v>
                </c:pt>
                <c:pt idx="1015">
                  <c:v>84.670417</c:v>
                </c:pt>
                <c:pt idx="1016">
                  <c:v>84.605221999999998</c:v>
                </c:pt>
                <c:pt idx="1017">
                  <c:v>84.513805000000005</c:v>
                </c:pt>
                <c:pt idx="1018">
                  <c:v>84.392285999999999</c:v>
                </c:pt>
                <c:pt idx="1019">
                  <c:v>84.241511000000003</c:v>
                </c:pt>
                <c:pt idx="1020">
                  <c:v>84.062927999999999</c:v>
                </c:pt>
                <c:pt idx="1021">
                  <c:v>83.858514999999997</c:v>
                </c:pt>
                <c:pt idx="1022">
                  <c:v>83.634344999999996</c:v>
                </c:pt>
                <c:pt idx="1023">
                  <c:v>83.401052000000007</c:v>
                </c:pt>
                <c:pt idx="1024">
                  <c:v>83.167241000000004</c:v>
                </c:pt>
                <c:pt idx="1025">
                  <c:v>82.929850000000002</c:v>
                </c:pt>
                <c:pt idx="1026">
                  <c:v>82.671474000000003</c:v>
                </c:pt>
                <c:pt idx="1027">
                  <c:v>82.371555999999998</c:v>
                </c:pt>
                <c:pt idx="1028">
                  <c:v>82.024529000000001</c:v>
                </c:pt>
                <c:pt idx="1029">
                  <c:v>81.647597000000005</c:v>
                </c:pt>
                <c:pt idx="1030">
                  <c:v>81.269259000000005</c:v>
                </c:pt>
                <c:pt idx="1031">
                  <c:v>80.909395000000004</c:v>
                </c:pt>
                <c:pt idx="1032">
                  <c:v>80.569738000000001</c:v>
                </c:pt>
                <c:pt idx="1033">
                  <c:v>80.240944999999996</c:v>
                </c:pt>
                <c:pt idx="1034">
                  <c:v>79.916534999999996</c:v>
                </c:pt>
                <c:pt idx="1035">
                  <c:v>79.600933999999995</c:v>
                </c:pt>
                <c:pt idx="1036">
                  <c:v>79.307631999999998</c:v>
                </c:pt>
                <c:pt idx="1037">
                  <c:v>79.051464999999993</c:v>
                </c:pt>
                <c:pt idx="1038">
                  <c:v>78.840952000000001</c:v>
                </c:pt>
                <c:pt idx="1039">
                  <c:v>78.676132999999993</c:v>
                </c:pt>
                <c:pt idx="1040">
                  <c:v>78.553201999999999</c:v>
                </c:pt>
                <c:pt idx="1041">
                  <c:v>78.471168000000006</c:v>
                </c:pt>
                <c:pt idx="1042">
                  <c:v>78.434466</c:v>
                </c:pt>
                <c:pt idx="1043">
                  <c:v>78.450682999999998</c:v>
                </c:pt>
                <c:pt idx="1044">
                  <c:v>78.526251999999999</c:v>
                </c:pt>
                <c:pt idx="1045">
                  <c:v>78.661026000000007</c:v>
                </c:pt>
                <c:pt idx="1046">
                  <c:v>78.842527000000004</c:v>
                </c:pt>
                <c:pt idx="1047">
                  <c:v>79.045889000000003</c:v>
                </c:pt>
                <c:pt idx="1048">
                  <c:v>79.244118</c:v>
                </c:pt>
                <c:pt idx="1049">
                  <c:v>79.420368999999994</c:v>
                </c:pt>
                <c:pt idx="1050">
                  <c:v>79.568713000000002</c:v>
                </c:pt>
                <c:pt idx="1051">
                  <c:v>79.683893999999995</c:v>
                </c:pt>
                <c:pt idx="1052">
                  <c:v>79.755785000000003</c:v>
                </c:pt>
                <c:pt idx="1053">
                  <c:v>79.776959000000005</c:v>
                </c:pt>
                <c:pt idx="1054">
                  <c:v>79.751637000000002</c:v>
                </c:pt>
                <c:pt idx="1055">
                  <c:v>79.691211999999993</c:v>
                </c:pt>
                <c:pt idx="1056">
                  <c:v>79.601198999999994</c:v>
                </c:pt>
                <c:pt idx="1057">
                  <c:v>79.478151999999994</c:v>
                </c:pt>
                <c:pt idx="1058">
                  <c:v>79.321501999999995</c:v>
                </c:pt>
                <c:pt idx="1059">
                  <c:v>79.143386000000007</c:v>
                </c:pt>
                <c:pt idx="1060">
                  <c:v>78.961470000000006</c:v>
                </c:pt>
                <c:pt idx="1061">
                  <c:v>78.784239999999997</c:v>
                </c:pt>
                <c:pt idx="1062">
                  <c:v>78.609955999999997</c:v>
                </c:pt>
                <c:pt idx="1063">
                  <c:v>78.441360000000003</c:v>
                </c:pt>
                <c:pt idx="1064">
                  <c:v>78.294803999999999</c:v>
                </c:pt>
                <c:pt idx="1065">
                  <c:v>78.189285999999996</c:v>
                </c:pt>
                <c:pt idx="1066">
                  <c:v>78.129056000000006</c:v>
                </c:pt>
                <c:pt idx="1067">
                  <c:v>78.102458999999996</c:v>
                </c:pt>
                <c:pt idx="1068">
                  <c:v>78.097284999999999</c:v>
                </c:pt>
                <c:pt idx="1069">
                  <c:v>78.111856000000003</c:v>
                </c:pt>
                <c:pt idx="1070">
                  <c:v>78.149286000000004</c:v>
                </c:pt>
                <c:pt idx="1071">
                  <c:v>78.205416999999997</c:v>
                </c:pt>
                <c:pt idx="1072">
                  <c:v>78.266925000000001</c:v>
                </c:pt>
                <c:pt idx="1073">
                  <c:v>78.321927000000002</c:v>
                </c:pt>
                <c:pt idx="1074">
                  <c:v>78.371995999999996</c:v>
                </c:pt>
                <c:pt idx="1075">
                  <c:v>78.433594999999997</c:v>
                </c:pt>
                <c:pt idx="1076">
                  <c:v>78.525245999999996</c:v>
                </c:pt>
                <c:pt idx="1077">
                  <c:v>78.649581999999995</c:v>
                </c:pt>
                <c:pt idx="1078">
                  <c:v>78.788566000000003</c:v>
                </c:pt>
                <c:pt idx="1079">
                  <c:v>78.920259000000001</c:v>
                </c:pt>
                <c:pt idx="1080">
                  <c:v>79.040452999999999</c:v>
                </c:pt>
                <c:pt idx="1081">
                  <c:v>79.163785000000004</c:v>
                </c:pt>
                <c:pt idx="1082">
                  <c:v>79.302961999999994</c:v>
                </c:pt>
                <c:pt idx="1083">
                  <c:v>79.452016</c:v>
                </c:pt>
                <c:pt idx="1084">
                  <c:v>79.592930999999993</c:v>
                </c:pt>
                <c:pt idx="1085">
                  <c:v>79.714136999999994</c:v>
                </c:pt>
                <c:pt idx="1086">
                  <c:v>79.818042000000005</c:v>
                </c:pt>
                <c:pt idx="1087">
                  <c:v>79.913088999999999</c:v>
                </c:pt>
                <c:pt idx="1088">
                  <c:v>80.003210999999993</c:v>
                </c:pt>
                <c:pt idx="1089">
                  <c:v>80.084567000000007</c:v>
                </c:pt>
                <c:pt idx="1090">
                  <c:v>80.150030000000001</c:v>
                </c:pt>
                <c:pt idx="1091">
                  <c:v>80.197631999999999</c:v>
                </c:pt>
                <c:pt idx="1092">
                  <c:v>80.236503999999996</c:v>
                </c:pt>
                <c:pt idx="1093">
                  <c:v>80.282914000000005</c:v>
                </c:pt>
                <c:pt idx="1094">
                  <c:v>80.348456999999996</c:v>
                </c:pt>
                <c:pt idx="1095">
                  <c:v>80.433268999999996</c:v>
                </c:pt>
                <c:pt idx="1096">
                  <c:v>80.530674000000005</c:v>
                </c:pt>
                <c:pt idx="1097">
                  <c:v>80.633729000000002</c:v>
                </c:pt>
                <c:pt idx="1098">
                  <c:v>80.734977000000001</c:v>
                </c:pt>
                <c:pt idx="1099">
                  <c:v>80.82508</c:v>
                </c:pt>
                <c:pt idx="1100">
                  <c:v>80.899360000000001</c:v>
                </c:pt>
                <c:pt idx="1101">
                  <c:v>80.962737000000004</c:v>
                </c:pt>
                <c:pt idx="1102">
                  <c:v>81.023112999999995</c:v>
                </c:pt>
                <c:pt idx="1103">
                  <c:v>81.081907000000001</c:v>
                </c:pt>
                <c:pt idx="1104">
                  <c:v>81.135587999999998</c:v>
                </c:pt>
                <c:pt idx="1105">
                  <c:v>81.185689999999994</c:v>
                </c:pt>
                <c:pt idx="1106">
                  <c:v>81.239562000000006</c:v>
                </c:pt>
                <c:pt idx="1107">
                  <c:v>81.300713999999999</c:v>
                </c:pt>
                <c:pt idx="1108">
                  <c:v>81.364501000000004</c:v>
                </c:pt>
                <c:pt idx="1109">
                  <c:v>81.424611999999996</c:v>
                </c:pt>
                <c:pt idx="1110">
                  <c:v>81.477850000000004</c:v>
                </c:pt>
                <c:pt idx="1111">
                  <c:v>81.520049</c:v>
                </c:pt>
                <c:pt idx="1112">
                  <c:v>81.542708000000005</c:v>
                </c:pt>
                <c:pt idx="1113">
                  <c:v>81.537571</c:v>
                </c:pt>
                <c:pt idx="1114">
                  <c:v>81.501885000000001</c:v>
                </c:pt>
                <c:pt idx="1115">
                  <c:v>81.437717000000006</c:v>
                </c:pt>
                <c:pt idx="1116">
                  <c:v>81.349828000000002</c:v>
                </c:pt>
                <c:pt idx="1117">
                  <c:v>81.246056999999993</c:v>
                </c:pt>
                <c:pt idx="1118">
                  <c:v>81.134924999999996</c:v>
                </c:pt>
                <c:pt idx="1119">
                  <c:v>81.018704</c:v>
                </c:pt>
                <c:pt idx="1120">
                  <c:v>80.891510999999994</c:v>
                </c:pt>
                <c:pt idx="1121">
                  <c:v>80.747251000000006</c:v>
                </c:pt>
                <c:pt idx="1122">
                  <c:v>80.587333999999998</c:v>
                </c:pt>
                <c:pt idx="1123">
                  <c:v>80.419599000000005</c:v>
                </c:pt>
                <c:pt idx="1124">
                  <c:v>80.255526000000003</c:v>
                </c:pt>
                <c:pt idx="1125">
                  <c:v>80.113214999999997</c:v>
                </c:pt>
                <c:pt idx="1126">
                  <c:v>80.016277000000002</c:v>
                </c:pt>
                <c:pt idx="1127">
                  <c:v>79.978915999999998</c:v>
                </c:pt>
                <c:pt idx="1128">
                  <c:v>79.990894999999995</c:v>
                </c:pt>
                <c:pt idx="1129">
                  <c:v>80.024591000000001</c:v>
                </c:pt>
                <c:pt idx="1130">
                  <c:v>80.058835999999999</c:v>
                </c:pt>
                <c:pt idx="1131">
                  <c:v>80.089195000000004</c:v>
                </c:pt>
                <c:pt idx="1132">
                  <c:v>80.114073000000005</c:v>
                </c:pt>
                <c:pt idx="1133">
                  <c:v>80.120624000000007</c:v>
                </c:pt>
                <c:pt idx="1134">
                  <c:v>80.093079000000003</c:v>
                </c:pt>
                <c:pt idx="1135">
                  <c:v>80.031233</c:v>
                </c:pt>
                <c:pt idx="1136">
                  <c:v>79.951638000000003</c:v>
                </c:pt>
                <c:pt idx="1137">
                  <c:v>79.870580000000004</c:v>
                </c:pt>
                <c:pt idx="1138">
                  <c:v>79.793857000000003</c:v>
                </c:pt>
                <c:pt idx="1139">
                  <c:v>79.726066000000003</c:v>
                </c:pt>
                <c:pt idx="1140">
                  <c:v>79.682254999999998</c:v>
                </c:pt>
                <c:pt idx="1141">
                  <c:v>79.682423</c:v>
                </c:pt>
                <c:pt idx="1142">
                  <c:v>79.735011</c:v>
                </c:pt>
                <c:pt idx="1143">
                  <c:v>79.830173000000002</c:v>
                </c:pt>
                <c:pt idx="1144">
                  <c:v>79.950309000000004</c:v>
                </c:pt>
                <c:pt idx="1145">
                  <c:v>80.085815999999994</c:v>
                </c:pt>
                <c:pt idx="1146">
                  <c:v>80.240206999999998</c:v>
                </c:pt>
                <c:pt idx="1147">
                  <c:v>80.421334000000002</c:v>
                </c:pt>
                <c:pt idx="1148">
                  <c:v>80.627313999999998</c:v>
                </c:pt>
                <c:pt idx="1149">
                  <c:v>80.839961000000002</c:v>
                </c:pt>
                <c:pt idx="1150">
                  <c:v>81.032989000000001</c:v>
                </c:pt>
                <c:pt idx="1151">
                  <c:v>81.189031999999997</c:v>
                </c:pt>
                <c:pt idx="1152">
                  <c:v>81.310525999999996</c:v>
                </c:pt>
                <c:pt idx="1153">
                  <c:v>81.413687999999993</c:v>
                </c:pt>
                <c:pt idx="1154">
                  <c:v>81.513019</c:v>
                </c:pt>
                <c:pt idx="1155">
                  <c:v>81.612981000000005</c:v>
                </c:pt>
                <c:pt idx="1156">
                  <c:v>81.712112000000005</c:v>
                </c:pt>
                <c:pt idx="1157">
                  <c:v>81.809633000000005</c:v>
                </c:pt>
                <c:pt idx="1158">
                  <c:v>81.904954000000004</c:v>
                </c:pt>
                <c:pt idx="1159">
                  <c:v>81.993634</c:v>
                </c:pt>
                <c:pt idx="1160">
                  <c:v>82.068651000000003</c:v>
                </c:pt>
                <c:pt idx="1161">
                  <c:v>82.127139</c:v>
                </c:pt>
                <c:pt idx="1162">
                  <c:v>82.173807999999994</c:v>
                </c:pt>
                <c:pt idx="1163">
                  <c:v>82.216093999999998</c:v>
                </c:pt>
                <c:pt idx="1164">
                  <c:v>82.256621999999993</c:v>
                </c:pt>
                <c:pt idx="1165">
                  <c:v>82.292061000000004</c:v>
                </c:pt>
                <c:pt idx="1166">
                  <c:v>82.319452999999996</c:v>
                </c:pt>
                <c:pt idx="1167">
                  <c:v>82.341736999999995</c:v>
                </c:pt>
                <c:pt idx="1168">
                  <c:v>82.365208999999993</c:v>
                </c:pt>
                <c:pt idx="1169">
                  <c:v>82.392797000000002</c:v>
                </c:pt>
                <c:pt idx="1170">
                  <c:v>82.423518999999999</c:v>
                </c:pt>
                <c:pt idx="1171">
                  <c:v>82.459114999999997</c:v>
                </c:pt>
                <c:pt idx="1172">
                  <c:v>82.505989999999997</c:v>
                </c:pt>
                <c:pt idx="1173">
                  <c:v>82.565662000000003</c:v>
                </c:pt>
                <c:pt idx="1174">
                  <c:v>82.626011000000005</c:v>
                </c:pt>
                <c:pt idx="1175">
                  <c:v>82.668846000000002</c:v>
                </c:pt>
                <c:pt idx="1176">
                  <c:v>82.687717000000006</c:v>
                </c:pt>
                <c:pt idx="1177">
                  <c:v>82.693489</c:v>
                </c:pt>
                <c:pt idx="1178">
                  <c:v>82.701103000000003</c:v>
                </c:pt>
                <c:pt idx="1179">
                  <c:v>82.716097000000005</c:v>
                </c:pt>
                <c:pt idx="1180">
                  <c:v>82.736007999999998</c:v>
                </c:pt>
                <c:pt idx="1181">
                  <c:v>82.758729000000002</c:v>
                </c:pt>
                <c:pt idx="1182">
                  <c:v>82.784184999999994</c:v>
                </c:pt>
                <c:pt idx="1183">
                  <c:v>82.811639999999997</c:v>
                </c:pt>
                <c:pt idx="1184">
                  <c:v>82.841286999999994</c:v>
                </c:pt>
                <c:pt idx="1185">
                  <c:v>82.876247000000006</c:v>
                </c:pt>
                <c:pt idx="1186">
                  <c:v>82.916928999999996</c:v>
                </c:pt>
                <c:pt idx="1187">
                  <c:v>82.954182000000003</c:v>
                </c:pt>
                <c:pt idx="1188">
                  <c:v>82.974344000000002</c:v>
                </c:pt>
                <c:pt idx="1189">
                  <c:v>82.972948000000002</c:v>
                </c:pt>
                <c:pt idx="1190">
                  <c:v>82.959776000000005</c:v>
                </c:pt>
                <c:pt idx="1191">
                  <c:v>82.949286999999998</c:v>
                </c:pt>
                <c:pt idx="1192">
                  <c:v>82.949128999999999</c:v>
                </c:pt>
                <c:pt idx="1193">
                  <c:v>82.958276999999995</c:v>
                </c:pt>
                <c:pt idx="1194">
                  <c:v>82.972105999999997</c:v>
                </c:pt>
                <c:pt idx="1195">
                  <c:v>82.987238000000005</c:v>
                </c:pt>
                <c:pt idx="1196">
                  <c:v>83.004321000000004</c:v>
                </c:pt>
                <c:pt idx="1197">
                  <c:v>83.028228999999996</c:v>
                </c:pt>
                <c:pt idx="1198">
                  <c:v>83.063417999999999</c:v>
                </c:pt>
                <c:pt idx="1199">
                  <c:v>83.106852000000003</c:v>
                </c:pt>
                <c:pt idx="1200">
                  <c:v>83.146332999999998</c:v>
                </c:pt>
                <c:pt idx="1201">
                  <c:v>83.167542999999995</c:v>
                </c:pt>
                <c:pt idx="1202">
                  <c:v>83.163863000000006</c:v>
                </c:pt>
                <c:pt idx="1203">
                  <c:v>83.141655</c:v>
                </c:pt>
                <c:pt idx="1204">
                  <c:v>83.118713</c:v>
                </c:pt>
                <c:pt idx="1205">
                  <c:v>83.115970000000004</c:v>
                </c:pt>
                <c:pt idx="1206">
                  <c:v>83.144581000000002</c:v>
                </c:pt>
                <c:pt idx="1207">
                  <c:v>83.196393</c:v>
                </c:pt>
                <c:pt idx="1208">
                  <c:v>83.247781000000003</c:v>
                </c:pt>
                <c:pt idx="1209">
                  <c:v>83.275925999999998</c:v>
                </c:pt>
                <c:pt idx="1210">
                  <c:v>83.273915000000002</c:v>
                </c:pt>
                <c:pt idx="1211">
                  <c:v>83.252889999999994</c:v>
                </c:pt>
                <c:pt idx="1212">
                  <c:v>83.232648999999995</c:v>
                </c:pt>
                <c:pt idx="1213">
                  <c:v>83.229795999999993</c:v>
                </c:pt>
                <c:pt idx="1214">
                  <c:v>83.249726999999993</c:v>
                </c:pt>
                <c:pt idx="1215">
                  <c:v>83.284737000000007</c:v>
                </c:pt>
                <c:pt idx="1216">
                  <c:v>83.318712000000005</c:v>
                </c:pt>
                <c:pt idx="1217">
                  <c:v>83.336282999999995</c:v>
                </c:pt>
                <c:pt idx="1218">
                  <c:v>83.331352999999993</c:v>
                </c:pt>
                <c:pt idx="1219">
                  <c:v>83.310471000000007</c:v>
                </c:pt>
                <c:pt idx="1220">
                  <c:v>83.289170999999996</c:v>
                </c:pt>
                <c:pt idx="1221">
                  <c:v>83.281864999999996</c:v>
                </c:pt>
                <c:pt idx="1222">
                  <c:v>83.290935000000005</c:v>
                </c:pt>
                <c:pt idx="1223">
                  <c:v>83.305384000000004</c:v>
                </c:pt>
                <c:pt idx="1224">
                  <c:v>83.312620999999993</c:v>
                </c:pt>
                <c:pt idx="1225">
                  <c:v>83.311329999999998</c:v>
                </c:pt>
                <c:pt idx="1226">
                  <c:v>83.310108</c:v>
                </c:pt>
                <c:pt idx="1227">
                  <c:v>83.314943999999997</c:v>
                </c:pt>
                <c:pt idx="1228">
                  <c:v>83.323740000000001</c:v>
                </c:pt>
                <c:pt idx="1229">
                  <c:v>83.333731</c:v>
                </c:pt>
                <c:pt idx="1230">
                  <c:v>83.347200000000001</c:v>
                </c:pt>
                <c:pt idx="1231">
                  <c:v>83.365272000000004</c:v>
                </c:pt>
                <c:pt idx="1232">
                  <c:v>83.381450000000001</c:v>
                </c:pt>
                <c:pt idx="1233">
                  <c:v>83.388769999999994</c:v>
                </c:pt>
                <c:pt idx="1234">
                  <c:v>83.391542000000001</c:v>
                </c:pt>
                <c:pt idx="1235">
                  <c:v>83.402129000000002</c:v>
                </c:pt>
                <c:pt idx="1236">
                  <c:v>83.424358999999995</c:v>
                </c:pt>
                <c:pt idx="1237">
                  <c:v>83.446766999999994</c:v>
                </c:pt>
                <c:pt idx="1238">
                  <c:v>83.456800000000001</c:v>
                </c:pt>
                <c:pt idx="1239">
                  <c:v>83.457769999999996</c:v>
                </c:pt>
                <c:pt idx="1240">
                  <c:v>83.465577999999994</c:v>
                </c:pt>
                <c:pt idx="1241">
                  <c:v>83.488804000000002</c:v>
                </c:pt>
                <c:pt idx="1242">
                  <c:v>83.517080000000007</c:v>
                </c:pt>
                <c:pt idx="1243">
                  <c:v>83.531747999999993</c:v>
                </c:pt>
                <c:pt idx="1244">
                  <c:v>83.525176999999999</c:v>
                </c:pt>
                <c:pt idx="1245">
                  <c:v>83.506377000000001</c:v>
                </c:pt>
                <c:pt idx="1246">
                  <c:v>83.489322999999999</c:v>
                </c:pt>
                <c:pt idx="1247">
                  <c:v>83.480363999999994</c:v>
                </c:pt>
                <c:pt idx="1248">
                  <c:v>83.478177000000002</c:v>
                </c:pt>
                <c:pt idx="1249">
                  <c:v>83.481328000000005</c:v>
                </c:pt>
                <c:pt idx="1250">
                  <c:v>83.490832999999995</c:v>
                </c:pt>
                <c:pt idx="1251">
                  <c:v>83.505741</c:v>
                </c:pt>
                <c:pt idx="1252">
                  <c:v>83.520778000000007</c:v>
                </c:pt>
                <c:pt idx="1253">
                  <c:v>83.530997999999997</c:v>
                </c:pt>
                <c:pt idx="1254">
                  <c:v>83.53716</c:v>
                </c:pt>
                <c:pt idx="1255">
                  <c:v>83.544498000000004</c:v>
                </c:pt>
                <c:pt idx="1256">
                  <c:v>83.556404999999998</c:v>
                </c:pt>
                <c:pt idx="1257">
                  <c:v>83.570087000000001</c:v>
                </c:pt>
                <c:pt idx="1258">
                  <c:v>83.578276000000002</c:v>
                </c:pt>
                <c:pt idx="1259">
                  <c:v>83.575433000000004</c:v>
                </c:pt>
                <c:pt idx="1260">
                  <c:v>83.563508999999996</c:v>
                </c:pt>
                <c:pt idx="1261">
                  <c:v>83.551946000000001</c:v>
                </c:pt>
                <c:pt idx="1262">
                  <c:v>83.550501999999994</c:v>
                </c:pt>
                <c:pt idx="1263">
                  <c:v>83.560866000000004</c:v>
                </c:pt>
                <c:pt idx="1264">
                  <c:v>83.575850000000003</c:v>
                </c:pt>
                <c:pt idx="1265">
                  <c:v>83.587187</c:v>
                </c:pt>
                <c:pt idx="1266">
                  <c:v>83.592584000000002</c:v>
                </c:pt>
                <c:pt idx="1267">
                  <c:v>83.594303999999994</c:v>
                </c:pt>
                <c:pt idx="1268">
                  <c:v>83.593691000000007</c:v>
                </c:pt>
                <c:pt idx="1269">
                  <c:v>83.591165000000004</c:v>
                </c:pt>
                <c:pt idx="1270">
                  <c:v>83.591437999999997</c:v>
                </c:pt>
                <c:pt idx="1271">
                  <c:v>83.603425999999999</c:v>
                </c:pt>
                <c:pt idx="1272">
                  <c:v>83.630049999999997</c:v>
                </c:pt>
                <c:pt idx="1273">
                  <c:v>83.659052000000003</c:v>
                </c:pt>
                <c:pt idx="1274">
                  <c:v>83.669613999999996</c:v>
                </c:pt>
                <c:pt idx="1275">
                  <c:v>83.651829000000006</c:v>
                </c:pt>
                <c:pt idx="1276">
                  <c:v>83.617986000000002</c:v>
                </c:pt>
                <c:pt idx="1277">
                  <c:v>83.591070000000002</c:v>
                </c:pt>
                <c:pt idx="1278">
                  <c:v>83.582792999999995</c:v>
                </c:pt>
                <c:pt idx="1279">
                  <c:v>83.586359000000002</c:v>
                </c:pt>
                <c:pt idx="1280">
                  <c:v>83.589766999999995</c:v>
                </c:pt>
                <c:pt idx="1281">
                  <c:v>83.589782999999997</c:v>
                </c:pt>
                <c:pt idx="1282">
                  <c:v>83.589364000000003</c:v>
                </c:pt>
                <c:pt idx="1283">
                  <c:v>83.587599999999995</c:v>
                </c:pt>
                <c:pt idx="1284">
                  <c:v>83.580607999999998</c:v>
                </c:pt>
                <c:pt idx="1285">
                  <c:v>83.571672000000007</c:v>
                </c:pt>
                <c:pt idx="1286">
                  <c:v>83.572232999999997</c:v>
                </c:pt>
                <c:pt idx="1287">
                  <c:v>83.589310999999995</c:v>
                </c:pt>
                <c:pt idx="1288">
                  <c:v>83.616826000000003</c:v>
                </c:pt>
                <c:pt idx="1289">
                  <c:v>83.642949000000002</c:v>
                </c:pt>
                <c:pt idx="1290">
                  <c:v>83.662531999999999</c:v>
                </c:pt>
                <c:pt idx="1291">
                  <c:v>83.678338999999994</c:v>
                </c:pt>
                <c:pt idx="1292">
                  <c:v>83.692712</c:v>
                </c:pt>
                <c:pt idx="1293">
                  <c:v>83.702640000000002</c:v>
                </c:pt>
                <c:pt idx="1294">
                  <c:v>83.702648999999994</c:v>
                </c:pt>
                <c:pt idx="1295">
                  <c:v>83.690180999999995</c:v>
                </c:pt>
                <c:pt idx="1296">
                  <c:v>83.669588000000005</c:v>
                </c:pt>
                <c:pt idx="1297">
                  <c:v>83.652897999999993</c:v>
                </c:pt>
                <c:pt idx="1298">
                  <c:v>83.653080000000003</c:v>
                </c:pt>
                <c:pt idx="1299">
                  <c:v>83.671178999999995</c:v>
                </c:pt>
                <c:pt idx="1300">
                  <c:v>83.691209999999998</c:v>
                </c:pt>
                <c:pt idx="1301">
                  <c:v>83.693909000000005</c:v>
                </c:pt>
                <c:pt idx="1302">
                  <c:v>83.676868999999996</c:v>
                </c:pt>
                <c:pt idx="1303">
                  <c:v>83.656383000000005</c:v>
                </c:pt>
                <c:pt idx="1304">
                  <c:v>83.648725999999996</c:v>
                </c:pt>
                <c:pt idx="1305">
                  <c:v>83.655058999999994</c:v>
                </c:pt>
                <c:pt idx="1306">
                  <c:v>83.666590999999997</c:v>
                </c:pt>
                <c:pt idx="1307">
                  <c:v>83.677565999999999</c:v>
                </c:pt>
                <c:pt idx="1308">
                  <c:v>83.687239000000005</c:v>
                </c:pt>
                <c:pt idx="1309">
                  <c:v>83.693974999999995</c:v>
                </c:pt>
                <c:pt idx="1310">
                  <c:v>83.696572000000003</c:v>
                </c:pt>
                <c:pt idx="1311">
                  <c:v>83.701532999999998</c:v>
                </c:pt>
                <c:pt idx="1312">
                  <c:v>83.720326999999997</c:v>
                </c:pt>
                <c:pt idx="1313">
                  <c:v>83.754152000000005</c:v>
                </c:pt>
                <c:pt idx="1314">
                  <c:v>83.785555000000002</c:v>
                </c:pt>
                <c:pt idx="1315">
                  <c:v>83.791579999999996</c:v>
                </c:pt>
                <c:pt idx="1316">
                  <c:v>83.766465999999994</c:v>
                </c:pt>
                <c:pt idx="1317">
                  <c:v>83.728902000000005</c:v>
                </c:pt>
                <c:pt idx="1318">
                  <c:v>83.705608999999995</c:v>
                </c:pt>
                <c:pt idx="1319">
                  <c:v>83.708802000000006</c:v>
                </c:pt>
                <c:pt idx="1320">
                  <c:v>83.729699999999994</c:v>
                </c:pt>
                <c:pt idx="1321">
                  <c:v>83.751513000000003</c:v>
                </c:pt>
                <c:pt idx="1322">
                  <c:v>83.764768000000004</c:v>
                </c:pt>
                <c:pt idx="1323">
                  <c:v>83.768781000000004</c:v>
                </c:pt>
                <c:pt idx="1324">
                  <c:v>83.762935999999996</c:v>
                </c:pt>
                <c:pt idx="1325">
                  <c:v>83.744169999999997</c:v>
                </c:pt>
                <c:pt idx="1326">
                  <c:v>83.715508999999997</c:v>
                </c:pt>
                <c:pt idx="1327">
                  <c:v>83.690918999999994</c:v>
                </c:pt>
                <c:pt idx="1328">
                  <c:v>83.684663999999998</c:v>
                </c:pt>
                <c:pt idx="1329">
                  <c:v>83.696483000000001</c:v>
                </c:pt>
                <c:pt idx="1330">
                  <c:v>83.712055000000007</c:v>
                </c:pt>
                <c:pt idx="1331">
                  <c:v>83.718123000000006</c:v>
                </c:pt>
                <c:pt idx="1332">
                  <c:v>83.713134999999994</c:v>
                </c:pt>
                <c:pt idx="1333">
                  <c:v>83.703736000000006</c:v>
                </c:pt>
                <c:pt idx="1334">
                  <c:v>83.696779000000006</c:v>
                </c:pt>
                <c:pt idx="1335">
                  <c:v>83.696016</c:v>
                </c:pt>
                <c:pt idx="1336">
                  <c:v>83.700574000000003</c:v>
                </c:pt>
                <c:pt idx="1337">
                  <c:v>83.703614999999999</c:v>
                </c:pt>
                <c:pt idx="1338">
                  <c:v>83.697933000000006</c:v>
                </c:pt>
                <c:pt idx="1339">
                  <c:v>83.686667</c:v>
                </c:pt>
                <c:pt idx="1340">
                  <c:v>83.683047000000002</c:v>
                </c:pt>
                <c:pt idx="1341">
                  <c:v>83.694051999999999</c:v>
                </c:pt>
                <c:pt idx="1342">
                  <c:v>83.709273999999994</c:v>
                </c:pt>
                <c:pt idx="1343">
                  <c:v>83.713571000000002</c:v>
                </c:pt>
                <c:pt idx="1344">
                  <c:v>83.707367000000005</c:v>
                </c:pt>
                <c:pt idx="1345">
                  <c:v>83.705203999999995</c:v>
                </c:pt>
                <c:pt idx="1346">
                  <c:v>83.714691999999999</c:v>
                </c:pt>
                <c:pt idx="1347">
                  <c:v>83.72654</c:v>
                </c:pt>
                <c:pt idx="1348">
                  <c:v>83.727846999999997</c:v>
                </c:pt>
                <c:pt idx="1349">
                  <c:v>83.717224000000002</c:v>
                </c:pt>
                <c:pt idx="1350">
                  <c:v>83.702787999999998</c:v>
                </c:pt>
                <c:pt idx="1351">
                  <c:v>83.691862999999998</c:v>
                </c:pt>
                <c:pt idx="1352">
                  <c:v>83.687439999999995</c:v>
                </c:pt>
                <c:pt idx="1353">
                  <c:v>83.689081999999999</c:v>
                </c:pt>
                <c:pt idx="1354">
                  <c:v>83.691884999999999</c:v>
                </c:pt>
                <c:pt idx="1355">
                  <c:v>83.689183</c:v>
                </c:pt>
                <c:pt idx="1356">
                  <c:v>83.682215999999997</c:v>
                </c:pt>
                <c:pt idx="1357">
                  <c:v>83.683423000000005</c:v>
                </c:pt>
                <c:pt idx="1358">
                  <c:v>83.703256999999994</c:v>
                </c:pt>
                <c:pt idx="1359">
                  <c:v>83.735467</c:v>
                </c:pt>
                <c:pt idx="1360">
                  <c:v>83.761803</c:v>
                </c:pt>
                <c:pt idx="1361">
                  <c:v>83.770625999999993</c:v>
                </c:pt>
                <c:pt idx="1362">
                  <c:v>83.765152999999998</c:v>
                </c:pt>
                <c:pt idx="1363">
                  <c:v>83.753497999999993</c:v>
                </c:pt>
                <c:pt idx="1364">
                  <c:v>83.737246999999996</c:v>
                </c:pt>
                <c:pt idx="1365">
                  <c:v>83.712688</c:v>
                </c:pt>
                <c:pt idx="1366">
                  <c:v>83.679497999999995</c:v>
                </c:pt>
                <c:pt idx="1367">
                  <c:v>83.645302000000001</c:v>
                </c:pt>
                <c:pt idx="1368">
                  <c:v>83.622121000000007</c:v>
                </c:pt>
                <c:pt idx="1369">
                  <c:v>83.617742000000007</c:v>
                </c:pt>
                <c:pt idx="1370">
                  <c:v>83.628309999999999</c:v>
                </c:pt>
                <c:pt idx="1371">
                  <c:v>83.640195000000006</c:v>
                </c:pt>
                <c:pt idx="1372">
                  <c:v>83.642408000000003</c:v>
                </c:pt>
                <c:pt idx="1373">
                  <c:v>83.636831000000001</c:v>
                </c:pt>
                <c:pt idx="1374">
                  <c:v>83.632936999999998</c:v>
                </c:pt>
                <c:pt idx="1375">
                  <c:v>83.633643000000006</c:v>
                </c:pt>
                <c:pt idx="1376">
                  <c:v>83.631747000000004</c:v>
                </c:pt>
                <c:pt idx="1377">
                  <c:v>83.621104000000003</c:v>
                </c:pt>
                <c:pt idx="1378">
                  <c:v>83.605108000000001</c:v>
                </c:pt>
                <c:pt idx="1379">
                  <c:v>83.590523000000005</c:v>
                </c:pt>
                <c:pt idx="1380">
                  <c:v>83.577781000000002</c:v>
                </c:pt>
                <c:pt idx="1381">
                  <c:v>83.563077000000007</c:v>
                </c:pt>
                <c:pt idx="1382">
                  <c:v>83.548157000000003</c:v>
                </c:pt>
                <c:pt idx="1383">
                  <c:v>83.542071000000007</c:v>
                </c:pt>
                <c:pt idx="1384">
                  <c:v>83.552100999999993</c:v>
                </c:pt>
                <c:pt idx="1385">
                  <c:v>83.576485000000005</c:v>
                </c:pt>
                <c:pt idx="1386">
                  <c:v>83.606961999999996</c:v>
                </c:pt>
                <c:pt idx="1387">
                  <c:v>83.635140000000007</c:v>
                </c:pt>
                <c:pt idx="1388">
                  <c:v>83.654788999999994</c:v>
                </c:pt>
                <c:pt idx="1389">
                  <c:v>83.661310999999998</c:v>
                </c:pt>
                <c:pt idx="1390">
                  <c:v>83.653049999999993</c:v>
                </c:pt>
                <c:pt idx="1391">
                  <c:v>83.633173999999997</c:v>
                </c:pt>
                <c:pt idx="1392">
                  <c:v>83.608025999999995</c:v>
                </c:pt>
                <c:pt idx="1393">
                  <c:v>83.583303999999998</c:v>
                </c:pt>
                <c:pt idx="1394">
                  <c:v>83.562865000000002</c:v>
                </c:pt>
                <c:pt idx="1395">
                  <c:v>83.549375999999995</c:v>
                </c:pt>
                <c:pt idx="1396">
                  <c:v>83.542233999999993</c:v>
                </c:pt>
                <c:pt idx="1397">
                  <c:v>83.535274999999999</c:v>
                </c:pt>
                <c:pt idx="1398">
                  <c:v>83.521983000000006</c:v>
                </c:pt>
                <c:pt idx="1399">
                  <c:v>83.505493000000001</c:v>
                </c:pt>
                <c:pt idx="1400">
                  <c:v>83.498600999999994</c:v>
                </c:pt>
                <c:pt idx="1401">
                  <c:v>83.509060000000005</c:v>
                </c:pt>
                <c:pt idx="1402">
                  <c:v>83.527800999999997</c:v>
                </c:pt>
                <c:pt idx="1403">
                  <c:v>83.537212999999994</c:v>
                </c:pt>
                <c:pt idx="1404">
                  <c:v>83.529977000000002</c:v>
                </c:pt>
                <c:pt idx="1405">
                  <c:v>83.514882999999998</c:v>
                </c:pt>
                <c:pt idx="1406">
                  <c:v>83.505087000000003</c:v>
                </c:pt>
                <c:pt idx="1407">
                  <c:v>83.505914000000004</c:v>
                </c:pt>
                <c:pt idx="1408">
                  <c:v>83.513614000000004</c:v>
                </c:pt>
                <c:pt idx="1409">
                  <c:v>83.520010999999997</c:v>
                </c:pt>
                <c:pt idx="1410">
                  <c:v>83.517662999999999</c:v>
                </c:pt>
                <c:pt idx="1411">
                  <c:v>83.505944</c:v>
                </c:pt>
                <c:pt idx="1412">
                  <c:v>83.493459000000001</c:v>
                </c:pt>
                <c:pt idx="1413">
                  <c:v>83.490003999999999</c:v>
                </c:pt>
                <c:pt idx="1414">
                  <c:v>83.495722000000001</c:v>
                </c:pt>
                <c:pt idx="1415">
                  <c:v>83.502432999999996</c:v>
                </c:pt>
                <c:pt idx="1416">
                  <c:v>83.504091000000003</c:v>
                </c:pt>
                <c:pt idx="1417">
                  <c:v>83.499332999999993</c:v>
                </c:pt>
                <c:pt idx="1418">
                  <c:v>83.486098999999996</c:v>
                </c:pt>
                <c:pt idx="1419">
                  <c:v>83.465017000000003</c:v>
                </c:pt>
                <c:pt idx="1420">
                  <c:v>83.449239000000006</c:v>
                </c:pt>
                <c:pt idx="1421">
                  <c:v>83.457451000000006</c:v>
                </c:pt>
                <c:pt idx="1422">
                  <c:v>83.490026999999998</c:v>
                </c:pt>
                <c:pt idx="1423">
                  <c:v>83.522063000000003</c:v>
                </c:pt>
                <c:pt idx="1424">
                  <c:v>83.528496000000004</c:v>
                </c:pt>
                <c:pt idx="1425">
                  <c:v>83.508499999999998</c:v>
                </c:pt>
                <c:pt idx="1426">
                  <c:v>83.477913000000001</c:v>
                </c:pt>
                <c:pt idx="1427">
                  <c:v>83.447927000000007</c:v>
                </c:pt>
                <c:pt idx="1428">
                  <c:v>83.423291000000006</c:v>
                </c:pt>
                <c:pt idx="1429">
                  <c:v>83.414035999999996</c:v>
                </c:pt>
                <c:pt idx="1430">
                  <c:v>83.432886999999994</c:v>
                </c:pt>
                <c:pt idx="1431">
                  <c:v>83.479157000000001</c:v>
                </c:pt>
                <c:pt idx="1432">
                  <c:v>83.533781000000005</c:v>
                </c:pt>
                <c:pt idx="1433">
                  <c:v>83.571647999999996</c:v>
                </c:pt>
                <c:pt idx="1434">
                  <c:v>83.575496000000001</c:v>
                </c:pt>
                <c:pt idx="1435">
                  <c:v>83.543244999999999</c:v>
                </c:pt>
                <c:pt idx="1436">
                  <c:v>83.489423000000002</c:v>
                </c:pt>
                <c:pt idx="1437">
                  <c:v>83.434820999999999</c:v>
                </c:pt>
                <c:pt idx="1438">
                  <c:v>83.387134000000003</c:v>
                </c:pt>
                <c:pt idx="1439">
                  <c:v>83.337125</c:v>
                </c:pt>
                <c:pt idx="1440">
                  <c:v>83.28134</c:v>
                </c:pt>
                <c:pt idx="1441">
                  <c:v>83.239317</c:v>
                </c:pt>
                <c:pt idx="1442">
                  <c:v>83.234335999999999</c:v>
                </c:pt>
                <c:pt idx="1443">
                  <c:v>83.262752000000006</c:v>
                </c:pt>
                <c:pt idx="1444">
                  <c:v>83.298081999999994</c:v>
                </c:pt>
                <c:pt idx="1445">
                  <c:v>83.322933000000006</c:v>
                </c:pt>
                <c:pt idx="1446">
                  <c:v>83.340990000000005</c:v>
                </c:pt>
                <c:pt idx="1447">
                  <c:v>83.358945000000006</c:v>
                </c:pt>
                <c:pt idx="1448">
                  <c:v>83.375468999999995</c:v>
                </c:pt>
                <c:pt idx="1449">
                  <c:v>83.391396</c:v>
                </c:pt>
                <c:pt idx="1450">
                  <c:v>83.412311000000003</c:v>
                </c:pt>
                <c:pt idx="1451">
                  <c:v>83.431787999999997</c:v>
                </c:pt>
                <c:pt idx="1452">
                  <c:v>83.425415000000001</c:v>
                </c:pt>
                <c:pt idx="1453">
                  <c:v>83.373513000000003</c:v>
                </c:pt>
                <c:pt idx="1454">
                  <c:v>83.285785000000004</c:v>
                </c:pt>
                <c:pt idx="1455">
                  <c:v>83.199361999999994</c:v>
                </c:pt>
                <c:pt idx="1456">
                  <c:v>83.156188</c:v>
                </c:pt>
                <c:pt idx="1457">
                  <c:v>83.178804999999997</c:v>
                </c:pt>
                <c:pt idx="1458">
                  <c:v>83.254373000000001</c:v>
                </c:pt>
                <c:pt idx="1459">
                  <c:v>83.337625000000003</c:v>
                </c:pt>
                <c:pt idx="1460">
                  <c:v>83.380972</c:v>
                </c:pt>
                <c:pt idx="1461">
                  <c:v>83.370305999999999</c:v>
                </c:pt>
                <c:pt idx="1462">
                  <c:v>83.328868999999997</c:v>
                </c:pt>
                <c:pt idx="1463">
                  <c:v>83.288579999999996</c:v>
                </c:pt>
                <c:pt idx="1464">
                  <c:v>83.266107000000005</c:v>
                </c:pt>
                <c:pt idx="1465">
                  <c:v>83.261537000000004</c:v>
                </c:pt>
                <c:pt idx="1466">
                  <c:v>83.263454999999993</c:v>
                </c:pt>
                <c:pt idx="1467">
                  <c:v>83.254149999999996</c:v>
                </c:pt>
                <c:pt idx="1468">
                  <c:v>83.226292999999998</c:v>
                </c:pt>
                <c:pt idx="1469">
                  <c:v>83.197204999999997</c:v>
                </c:pt>
                <c:pt idx="1470">
                  <c:v>83.190392000000003</c:v>
                </c:pt>
                <c:pt idx="1471">
                  <c:v>83.200542999999996</c:v>
                </c:pt>
                <c:pt idx="1472">
                  <c:v>83.196985999999995</c:v>
                </c:pt>
                <c:pt idx="1473">
                  <c:v>83.168847</c:v>
                </c:pt>
                <c:pt idx="1474">
                  <c:v>83.145782999999994</c:v>
                </c:pt>
                <c:pt idx="1475">
                  <c:v>83.16095</c:v>
                </c:pt>
                <c:pt idx="1476">
                  <c:v>83.208117999999999</c:v>
                </c:pt>
                <c:pt idx="1477">
                  <c:v>83.247246000000004</c:v>
                </c:pt>
                <c:pt idx="1478">
                  <c:v>83.241994000000005</c:v>
                </c:pt>
                <c:pt idx="1479">
                  <c:v>83.187076000000005</c:v>
                </c:pt>
                <c:pt idx="1480">
                  <c:v>83.115166000000002</c:v>
                </c:pt>
                <c:pt idx="1481">
                  <c:v>83.081470999999993</c:v>
                </c:pt>
                <c:pt idx="1482">
                  <c:v>83.119397000000006</c:v>
                </c:pt>
                <c:pt idx="1483">
                  <c:v>83.201277000000005</c:v>
                </c:pt>
                <c:pt idx="1484">
                  <c:v>83.263632000000001</c:v>
                </c:pt>
                <c:pt idx="1485">
                  <c:v>83.279723000000004</c:v>
                </c:pt>
                <c:pt idx="1486">
                  <c:v>83.279544000000001</c:v>
                </c:pt>
                <c:pt idx="1487">
                  <c:v>83.287306999999998</c:v>
                </c:pt>
                <c:pt idx="1488">
                  <c:v>83.279623999999998</c:v>
                </c:pt>
                <c:pt idx="1489">
                  <c:v>83.235648999999995</c:v>
                </c:pt>
                <c:pt idx="1490">
                  <c:v>83.189616000000001</c:v>
                </c:pt>
                <c:pt idx="1491">
                  <c:v>83.183952000000005</c:v>
                </c:pt>
                <c:pt idx="1492">
                  <c:v>83.193293999999995</c:v>
                </c:pt>
                <c:pt idx="1493">
                  <c:v>83.151995999999997</c:v>
                </c:pt>
                <c:pt idx="1494">
                  <c:v>83.053882999999999</c:v>
                </c:pt>
                <c:pt idx="1495">
                  <c:v>82.971920999999995</c:v>
                </c:pt>
                <c:pt idx="1496">
                  <c:v>82.970248999999995</c:v>
                </c:pt>
                <c:pt idx="1497">
                  <c:v>83.040239999999997</c:v>
                </c:pt>
                <c:pt idx="1498">
                  <c:v>83.131832000000003</c:v>
                </c:pt>
                <c:pt idx="1499">
                  <c:v>83.204582000000002</c:v>
                </c:pt>
                <c:pt idx="1500">
                  <c:v>83.232149000000007</c:v>
                </c:pt>
                <c:pt idx="1501">
                  <c:v>83.197839000000002</c:v>
                </c:pt>
                <c:pt idx="1502">
                  <c:v>83.115433999999993</c:v>
                </c:pt>
                <c:pt idx="1503">
                  <c:v>83.031211999999996</c:v>
                </c:pt>
                <c:pt idx="1504">
                  <c:v>82.981374000000002</c:v>
                </c:pt>
                <c:pt idx="1505">
                  <c:v>82.961926000000005</c:v>
                </c:pt>
                <c:pt idx="1506">
                  <c:v>82.951851000000005</c:v>
                </c:pt>
                <c:pt idx="1507">
                  <c:v>82.942705000000004</c:v>
                </c:pt>
                <c:pt idx="1508">
                  <c:v>82.932309000000004</c:v>
                </c:pt>
                <c:pt idx="1509">
                  <c:v>82.917022000000003</c:v>
                </c:pt>
                <c:pt idx="1510">
                  <c:v>82.909056000000007</c:v>
                </c:pt>
                <c:pt idx="1511">
                  <c:v>82.932733999999996</c:v>
                </c:pt>
                <c:pt idx="1512">
                  <c:v>82.977635000000006</c:v>
                </c:pt>
                <c:pt idx="1513">
                  <c:v>82.981408999999999</c:v>
                </c:pt>
                <c:pt idx="1514">
                  <c:v>82.894664000000006</c:v>
                </c:pt>
                <c:pt idx="1515">
                  <c:v>82.750212000000005</c:v>
                </c:pt>
                <c:pt idx="1516">
                  <c:v>82.635323999999997</c:v>
                </c:pt>
                <c:pt idx="1517">
                  <c:v>82.601856999999995</c:v>
                </c:pt>
                <c:pt idx="1518">
                  <c:v>82.630429000000007</c:v>
                </c:pt>
                <c:pt idx="1519">
                  <c:v>82.675664999999995</c:v>
                </c:pt>
                <c:pt idx="1520">
                  <c:v>82.716093000000001</c:v>
                </c:pt>
                <c:pt idx="1521">
                  <c:v>82.756536999999994</c:v>
                </c:pt>
                <c:pt idx="1522">
                  <c:v>82.805259000000007</c:v>
                </c:pt>
                <c:pt idx="1523">
                  <c:v>82.858510999999993</c:v>
                </c:pt>
                <c:pt idx="1524">
                  <c:v>82.897834000000003</c:v>
                </c:pt>
                <c:pt idx="1525">
                  <c:v>82.901129999999995</c:v>
                </c:pt>
                <c:pt idx="1526">
                  <c:v>82.864222999999996</c:v>
                </c:pt>
                <c:pt idx="1527">
                  <c:v>82.807929000000001</c:v>
                </c:pt>
                <c:pt idx="1528">
                  <c:v>82.756424999999993</c:v>
                </c:pt>
                <c:pt idx="1529">
                  <c:v>82.717123000000001</c:v>
                </c:pt>
                <c:pt idx="1530">
                  <c:v>82.690145000000001</c:v>
                </c:pt>
                <c:pt idx="1531">
                  <c:v>82.681354999999996</c:v>
                </c:pt>
                <c:pt idx="1532">
                  <c:v>82.688086999999996</c:v>
                </c:pt>
                <c:pt idx="1533">
                  <c:v>82.686864999999997</c:v>
                </c:pt>
                <c:pt idx="1534">
                  <c:v>82.660927000000001</c:v>
                </c:pt>
                <c:pt idx="1535">
                  <c:v>82.632594999999995</c:v>
                </c:pt>
                <c:pt idx="1536">
                  <c:v>82.641670000000005</c:v>
                </c:pt>
                <c:pt idx="1537">
                  <c:v>82.692834000000005</c:v>
                </c:pt>
                <c:pt idx="1538">
                  <c:v>82.748045000000005</c:v>
                </c:pt>
                <c:pt idx="1539">
                  <c:v>82.771827000000002</c:v>
                </c:pt>
                <c:pt idx="1540">
                  <c:v>82.761931000000004</c:v>
                </c:pt>
                <c:pt idx="1541">
                  <c:v>82.734521999999998</c:v>
                </c:pt>
                <c:pt idx="1542">
                  <c:v>82.703671999999997</c:v>
                </c:pt>
                <c:pt idx="1543">
                  <c:v>82.681634000000003</c:v>
                </c:pt>
                <c:pt idx="1544">
                  <c:v>82.675994000000003</c:v>
                </c:pt>
                <c:pt idx="1545">
                  <c:v>82.675179</c:v>
                </c:pt>
                <c:pt idx="1546">
                  <c:v>82.653970000000001</c:v>
                </c:pt>
                <c:pt idx="1547">
                  <c:v>82.604095999999998</c:v>
                </c:pt>
                <c:pt idx="1548">
                  <c:v>82.546841000000001</c:v>
                </c:pt>
                <c:pt idx="1549">
                  <c:v>82.508216000000004</c:v>
                </c:pt>
                <c:pt idx="1550">
                  <c:v>82.495868999999999</c:v>
                </c:pt>
                <c:pt idx="1551">
                  <c:v>82.505954000000003</c:v>
                </c:pt>
                <c:pt idx="1552">
                  <c:v>82.534014999999997</c:v>
                </c:pt>
                <c:pt idx="1553">
                  <c:v>82.567840000000004</c:v>
                </c:pt>
                <c:pt idx="1554">
                  <c:v>82.586091999999994</c:v>
                </c:pt>
                <c:pt idx="1555">
                  <c:v>82.579924000000005</c:v>
                </c:pt>
                <c:pt idx="1556">
                  <c:v>82.566211999999993</c:v>
                </c:pt>
                <c:pt idx="1557">
                  <c:v>82.565956999999997</c:v>
                </c:pt>
                <c:pt idx="1558">
                  <c:v>82.577167000000003</c:v>
                </c:pt>
                <c:pt idx="1559">
                  <c:v>82.581091000000001</c:v>
                </c:pt>
                <c:pt idx="1560">
                  <c:v>82.568470000000005</c:v>
                </c:pt>
                <c:pt idx="1561">
                  <c:v>82.547559000000007</c:v>
                </c:pt>
                <c:pt idx="1562">
                  <c:v>82.530004000000005</c:v>
                </c:pt>
                <c:pt idx="1563">
                  <c:v>82.518955000000005</c:v>
                </c:pt>
                <c:pt idx="1564">
                  <c:v>82.508758</c:v>
                </c:pt>
                <c:pt idx="1565">
                  <c:v>82.489974000000004</c:v>
                </c:pt>
                <c:pt idx="1566">
                  <c:v>82.458481000000006</c:v>
                </c:pt>
                <c:pt idx="1567">
                  <c:v>82.424656999999996</c:v>
                </c:pt>
                <c:pt idx="1568">
                  <c:v>82.407387</c:v>
                </c:pt>
                <c:pt idx="1569">
                  <c:v>82.413070000000005</c:v>
                </c:pt>
                <c:pt idx="1570">
                  <c:v>82.427429000000004</c:v>
                </c:pt>
                <c:pt idx="1571">
                  <c:v>82.434888999999998</c:v>
                </c:pt>
                <c:pt idx="1572">
                  <c:v>82.438057999999998</c:v>
                </c:pt>
                <c:pt idx="1573">
                  <c:v>82.448830999999998</c:v>
                </c:pt>
                <c:pt idx="1574">
                  <c:v>82.467658999999998</c:v>
                </c:pt>
                <c:pt idx="1575">
                  <c:v>82.483943999999994</c:v>
                </c:pt>
                <c:pt idx="1576">
                  <c:v>82.492784</c:v>
                </c:pt>
                <c:pt idx="1577">
                  <c:v>82.497583000000006</c:v>
                </c:pt>
                <c:pt idx="1578">
                  <c:v>82.496061999999995</c:v>
                </c:pt>
                <c:pt idx="1579">
                  <c:v>82.476997999999995</c:v>
                </c:pt>
                <c:pt idx="1580">
                  <c:v>82.436177999999998</c:v>
                </c:pt>
                <c:pt idx="1581">
                  <c:v>82.387258000000003</c:v>
                </c:pt>
                <c:pt idx="1582">
                  <c:v>82.350796000000003</c:v>
                </c:pt>
                <c:pt idx="1583">
                  <c:v>82.336708999999999</c:v>
                </c:pt>
                <c:pt idx="1584">
                  <c:v>82.340720000000005</c:v>
                </c:pt>
                <c:pt idx="1585">
                  <c:v>82.353198000000006</c:v>
                </c:pt>
                <c:pt idx="1586">
                  <c:v>82.366045</c:v>
                </c:pt>
                <c:pt idx="1587">
                  <c:v>82.373661999999996</c:v>
                </c:pt>
                <c:pt idx="1588">
                  <c:v>82.374277000000006</c:v>
                </c:pt>
                <c:pt idx="1589">
                  <c:v>82.372270999999998</c:v>
                </c:pt>
                <c:pt idx="1590">
                  <c:v>82.374701000000002</c:v>
                </c:pt>
                <c:pt idx="1591">
                  <c:v>82.382283000000001</c:v>
                </c:pt>
                <c:pt idx="1592">
                  <c:v>82.38646</c:v>
                </c:pt>
                <c:pt idx="1593">
                  <c:v>82.379176999999999</c:v>
                </c:pt>
                <c:pt idx="1594">
                  <c:v>82.363849999999999</c:v>
                </c:pt>
                <c:pt idx="1595">
                  <c:v>82.352029999999999</c:v>
                </c:pt>
                <c:pt idx="1596">
                  <c:v>82.350266000000005</c:v>
                </c:pt>
                <c:pt idx="1597">
                  <c:v>82.356213999999994</c:v>
                </c:pt>
                <c:pt idx="1598">
                  <c:v>82.367898999999994</c:v>
                </c:pt>
                <c:pt idx="1599">
                  <c:v>82.389202999999995</c:v>
                </c:pt>
                <c:pt idx="1600">
                  <c:v>82.422878999999995</c:v>
                </c:pt>
                <c:pt idx="1601">
                  <c:v>82.464506</c:v>
                </c:pt>
                <c:pt idx="1602">
                  <c:v>82.507194999999996</c:v>
                </c:pt>
                <c:pt idx="1603">
                  <c:v>82.545574999999999</c:v>
                </c:pt>
                <c:pt idx="1604">
                  <c:v>82.570459</c:v>
                </c:pt>
                <c:pt idx="1605">
                  <c:v>82.567863000000003</c:v>
                </c:pt>
                <c:pt idx="1606">
                  <c:v>82.532928999999996</c:v>
                </c:pt>
                <c:pt idx="1607">
                  <c:v>82.481205000000003</c:v>
                </c:pt>
                <c:pt idx="1608">
                  <c:v>82.438074</c:v>
                </c:pt>
                <c:pt idx="1609">
                  <c:v>82.419627000000006</c:v>
                </c:pt>
                <c:pt idx="1610">
                  <c:v>82.428610000000006</c:v>
                </c:pt>
                <c:pt idx="1611">
                  <c:v>82.460970000000003</c:v>
                </c:pt>
                <c:pt idx="1612">
                  <c:v>82.505880000000005</c:v>
                </c:pt>
                <c:pt idx="1613">
                  <c:v>82.545731000000004</c:v>
                </c:pt>
                <c:pt idx="1614">
                  <c:v>82.570442</c:v>
                </c:pt>
                <c:pt idx="1615">
                  <c:v>82.591019000000003</c:v>
                </c:pt>
                <c:pt idx="1616">
                  <c:v>82.626932999999994</c:v>
                </c:pt>
                <c:pt idx="1617">
                  <c:v>82.680181000000005</c:v>
                </c:pt>
                <c:pt idx="1618">
                  <c:v>82.734030000000004</c:v>
                </c:pt>
                <c:pt idx="1619">
                  <c:v>82.77758</c:v>
                </c:pt>
                <c:pt idx="1620">
                  <c:v>82.815657999999999</c:v>
                </c:pt>
                <c:pt idx="1621">
                  <c:v>82.848500999999999</c:v>
                </c:pt>
                <c:pt idx="1622">
                  <c:v>82.860088000000005</c:v>
                </c:pt>
                <c:pt idx="1623">
                  <c:v>82.842409000000004</c:v>
                </c:pt>
                <c:pt idx="1624">
                  <c:v>82.815415999999999</c:v>
                </c:pt>
                <c:pt idx="1625">
                  <c:v>82.801185000000004</c:v>
                </c:pt>
                <c:pt idx="1626">
                  <c:v>82.792827000000003</c:v>
                </c:pt>
                <c:pt idx="1627">
                  <c:v>82.773336</c:v>
                </c:pt>
                <c:pt idx="1628">
                  <c:v>82.763975000000002</c:v>
                </c:pt>
                <c:pt idx="1629">
                  <c:v>82.819816000000003</c:v>
                </c:pt>
                <c:pt idx="1630">
                  <c:v>82.972463000000005</c:v>
                </c:pt>
                <c:pt idx="1631">
                  <c:v>83.190556000000001</c:v>
                </c:pt>
                <c:pt idx="1632">
                  <c:v>83.389208999999994</c:v>
                </c:pt>
                <c:pt idx="1633">
                  <c:v>83.462952000000001</c:v>
                </c:pt>
                <c:pt idx="1634">
                  <c:v>83.348817999999994</c:v>
                </c:pt>
                <c:pt idx="1635">
                  <c:v>83.104259999999996</c:v>
                </c:pt>
                <c:pt idx="1636">
                  <c:v>82.895894999999996</c:v>
                </c:pt>
                <c:pt idx="1637">
                  <c:v>82.846481999999995</c:v>
                </c:pt>
                <c:pt idx="1638">
                  <c:v>82.928959000000006</c:v>
                </c:pt>
                <c:pt idx="1639">
                  <c:v>83.031441000000001</c:v>
                </c:pt>
                <c:pt idx="1640">
                  <c:v>83.072646000000006</c:v>
                </c:pt>
                <c:pt idx="1641">
                  <c:v>83.044712000000004</c:v>
                </c:pt>
                <c:pt idx="1642">
                  <c:v>82.952354</c:v>
                </c:pt>
                <c:pt idx="1643">
                  <c:v>82.809379000000007</c:v>
                </c:pt>
                <c:pt idx="1644">
                  <c:v>82.684674000000001</c:v>
                </c:pt>
                <c:pt idx="1645">
                  <c:v>82.627775</c:v>
                </c:pt>
                <c:pt idx="1646">
                  <c:v>82.637207000000004</c:v>
                </c:pt>
                <c:pt idx="1647">
                  <c:v>82.679430999999994</c:v>
                </c:pt>
                <c:pt idx="1648">
                  <c:v>82.742419999999996</c:v>
                </c:pt>
                <c:pt idx="1649">
                  <c:v>82.812027999999998</c:v>
                </c:pt>
                <c:pt idx="1650">
                  <c:v>82.846852999999996</c:v>
                </c:pt>
                <c:pt idx="1651">
                  <c:v>82.860495</c:v>
                </c:pt>
                <c:pt idx="1652">
                  <c:v>82.902336000000005</c:v>
                </c:pt>
                <c:pt idx="1653">
                  <c:v>83.011741999999998</c:v>
                </c:pt>
                <c:pt idx="1654">
                  <c:v>83.171193000000002</c:v>
                </c:pt>
                <c:pt idx="1655">
                  <c:v>83.289704999999998</c:v>
                </c:pt>
                <c:pt idx="1656">
                  <c:v>83.315374000000006</c:v>
                </c:pt>
                <c:pt idx="1657">
                  <c:v>83.245233999999996</c:v>
                </c:pt>
                <c:pt idx="1658">
                  <c:v>83.138261999999997</c:v>
                </c:pt>
                <c:pt idx="1659">
                  <c:v>83.019711000000001</c:v>
                </c:pt>
                <c:pt idx="1660">
                  <c:v>82.900396999999998</c:v>
                </c:pt>
                <c:pt idx="1661">
                  <c:v>82.818725999999998</c:v>
                </c:pt>
                <c:pt idx="1662">
                  <c:v>82.784237000000005</c:v>
                </c:pt>
                <c:pt idx="1663">
                  <c:v>82.783400999999998</c:v>
                </c:pt>
                <c:pt idx="1664">
                  <c:v>82.781239999999997</c:v>
                </c:pt>
                <c:pt idx="1665">
                  <c:v>82.777573000000004</c:v>
                </c:pt>
                <c:pt idx="1666">
                  <c:v>82.767450999999994</c:v>
                </c:pt>
                <c:pt idx="1667">
                  <c:v>82.758133999999998</c:v>
                </c:pt>
                <c:pt idx="1668">
                  <c:v>82.729759000000001</c:v>
                </c:pt>
                <c:pt idx="1669">
                  <c:v>82.685506000000004</c:v>
                </c:pt>
                <c:pt idx="1670">
                  <c:v>82.601371999999998</c:v>
                </c:pt>
                <c:pt idx="1671">
                  <c:v>82.518272999999994</c:v>
                </c:pt>
                <c:pt idx="1672">
                  <c:v>82.464157999999998</c:v>
                </c:pt>
                <c:pt idx="1673">
                  <c:v>82.479194000000007</c:v>
                </c:pt>
                <c:pt idx="1674">
                  <c:v>82.553085999999993</c:v>
                </c:pt>
                <c:pt idx="1675">
                  <c:v>82.643518999999998</c:v>
                </c:pt>
                <c:pt idx="1676">
                  <c:v>82.713310000000007</c:v>
                </c:pt>
                <c:pt idx="1677">
                  <c:v>82.723832000000002</c:v>
                </c:pt>
                <c:pt idx="1678">
                  <c:v>82.672585999999995</c:v>
                </c:pt>
                <c:pt idx="1679">
                  <c:v>82.576677000000004</c:v>
                </c:pt>
                <c:pt idx="1680">
                  <c:v>82.472301000000002</c:v>
                </c:pt>
                <c:pt idx="1681">
                  <c:v>82.398677000000006</c:v>
                </c:pt>
                <c:pt idx="1682">
                  <c:v>82.358406000000002</c:v>
                </c:pt>
                <c:pt idx="1683">
                  <c:v>82.362395000000006</c:v>
                </c:pt>
                <c:pt idx="1684">
                  <c:v>82.405919999999995</c:v>
                </c:pt>
                <c:pt idx="1685">
                  <c:v>82.505944</c:v>
                </c:pt>
                <c:pt idx="1686">
                  <c:v>82.628524999999996</c:v>
                </c:pt>
                <c:pt idx="1687">
                  <c:v>82.739827000000005</c:v>
                </c:pt>
                <c:pt idx="1688">
                  <c:v>82.794891000000007</c:v>
                </c:pt>
                <c:pt idx="1689">
                  <c:v>82.807226999999997</c:v>
                </c:pt>
                <c:pt idx="1690">
                  <c:v>82.790188000000001</c:v>
                </c:pt>
                <c:pt idx="1691">
                  <c:v>82.765217000000007</c:v>
                </c:pt>
                <c:pt idx="1692">
                  <c:v>82.722791000000001</c:v>
                </c:pt>
                <c:pt idx="1693">
                  <c:v>82.664615999999995</c:v>
                </c:pt>
                <c:pt idx="1694">
                  <c:v>82.589653999999996</c:v>
                </c:pt>
                <c:pt idx="1695">
                  <c:v>82.518195000000006</c:v>
                </c:pt>
                <c:pt idx="1696">
                  <c:v>82.468089000000006</c:v>
                </c:pt>
                <c:pt idx="1697">
                  <c:v>82.460875000000001</c:v>
                </c:pt>
                <c:pt idx="1698">
                  <c:v>82.488990000000001</c:v>
                </c:pt>
                <c:pt idx="1699">
                  <c:v>82.533018999999996</c:v>
                </c:pt>
                <c:pt idx="1700">
                  <c:v>82.562104000000005</c:v>
                </c:pt>
                <c:pt idx="1701">
                  <c:v>82.574776</c:v>
                </c:pt>
                <c:pt idx="1702">
                  <c:v>82.580045999999996</c:v>
                </c:pt>
                <c:pt idx="1703">
                  <c:v>82.592392000000004</c:v>
                </c:pt>
                <c:pt idx="1704">
                  <c:v>82.600599000000003</c:v>
                </c:pt>
                <c:pt idx="1705">
                  <c:v>82.588040000000007</c:v>
                </c:pt>
                <c:pt idx="1706">
                  <c:v>82.546069000000003</c:v>
                </c:pt>
                <c:pt idx="1707">
                  <c:v>82.493182000000004</c:v>
                </c:pt>
                <c:pt idx="1708">
                  <c:v>82.454234999999997</c:v>
                </c:pt>
                <c:pt idx="1709">
                  <c:v>82.432631000000001</c:v>
                </c:pt>
                <c:pt idx="1710">
                  <c:v>82.405209999999997</c:v>
                </c:pt>
                <c:pt idx="1711">
                  <c:v>82.352239999999995</c:v>
                </c:pt>
                <c:pt idx="1712">
                  <c:v>82.289390999999995</c:v>
                </c:pt>
                <c:pt idx="1713">
                  <c:v>82.251896000000002</c:v>
                </c:pt>
                <c:pt idx="1714">
                  <c:v>82.255746000000002</c:v>
                </c:pt>
                <c:pt idx="1715">
                  <c:v>82.278649000000001</c:v>
                </c:pt>
                <c:pt idx="1716">
                  <c:v>82.290058999999999</c:v>
                </c:pt>
                <c:pt idx="1717">
                  <c:v>82.279760999999993</c:v>
                </c:pt>
                <c:pt idx="1718">
                  <c:v>82.256853000000007</c:v>
                </c:pt>
                <c:pt idx="1719">
                  <c:v>82.226787000000002</c:v>
                </c:pt>
                <c:pt idx="1720">
                  <c:v>82.188905000000005</c:v>
                </c:pt>
                <c:pt idx="1721">
                  <c:v>82.148966000000001</c:v>
                </c:pt>
                <c:pt idx="1722">
                  <c:v>82.121825999999999</c:v>
                </c:pt>
                <c:pt idx="1723">
                  <c:v>82.117665000000002</c:v>
                </c:pt>
                <c:pt idx="1724">
                  <c:v>82.132932999999994</c:v>
                </c:pt>
                <c:pt idx="1725">
                  <c:v>82.159858</c:v>
                </c:pt>
                <c:pt idx="1726">
                  <c:v>82.193821</c:v>
                </c:pt>
                <c:pt idx="1727">
                  <c:v>82.232116000000005</c:v>
                </c:pt>
                <c:pt idx="1728">
                  <c:v>82.265939000000003</c:v>
                </c:pt>
                <c:pt idx="1729">
                  <c:v>82.281841</c:v>
                </c:pt>
                <c:pt idx="1730">
                  <c:v>82.268638999999993</c:v>
                </c:pt>
                <c:pt idx="1731">
                  <c:v>82.225707</c:v>
                </c:pt>
                <c:pt idx="1732">
                  <c:v>82.166529999999995</c:v>
                </c:pt>
                <c:pt idx="1733">
                  <c:v>82.113665999999995</c:v>
                </c:pt>
                <c:pt idx="1734">
                  <c:v>82.085504999999998</c:v>
                </c:pt>
                <c:pt idx="1735">
                  <c:v>82.085708999999994</c:v>
                </c:pt>
                <c:pt idx="1736">
                  <c:v>82.103639999999999</c:v>
                </c:pt>
                <c:pt idx="1737">
                  <c:v>82.124886000000004</c:v>
                </c:pt>
                <c:pt idx="1738">
                  <c:v>82.138092</c:v>
                </c:pt>
                <c:pt idx="1739">
                  <c:v>82.133362000000005</c:v>
                </c:pt>
                <c:pt idx="1740">
                  <c:v>82.103519000000006</c:v>
                </c:pt>
                <c:pt idx="1741">
                  <c:v>82.04786</c:v>
                </c:pt>
                <c:pt idx="1742">
                  <c:v>81.975876</c:v>
                </c:pt>
                <c:pt idx="1743">
                  <c:v>81.900307999999995</c:v>
                </c:pt>
                <c:pt idx="1744">
                  <c:v>81.829713999999996</c:v>
                </c:pt>
                <c:pt idx="1745">
                  <c:v>81.770227000000006</c:v>
                </c:pt>
                <c:pt idx="1746">
                  <c:v>81.732408000000007</c:v>
                </c:pt>
                <c:pt idx="1747">
                  <c:v>81.730548999999996</c:v>
                </c:pt>
                <c:pt idx="1748">
                  <c:v>81.768648999999996</c:v>
                </c:pt>
                <c:pt idx="1749">
                  <c:v>81.834101000000004</c:v>
                </c:pt>
                <c:pt idx="1750">
                  <c:v>81.904922999999997</c:v>
                </c:pt>
                <c:pt idx="1751">
                  <c:v>81.963234999999997</c:v>
                </c:pt>
                <c:pt idx="1752">
                  <c:v>81.997202000000001</c:v>
                </c:pt>
                <c:pt idx="1753">
                  <c:v>81.998159999999999</c:v>
                </c:pt>
                <c:pt idx="1754">
                  <c:v>81.964799999999997</c:v>
                </c:pt>
                <c:pt idx="1755">
                  <c:v>81.913822999999994</c:v>
                </c:pt>
                <c:pt idx="1756">
                  <c:v>81.876419999999996</c:v>
                </c:pt>
                <c:pt idx="1757">
                  <c:v>81.874315999999993</c:v>
                </c:pt>
                <c:pt idx="1758">
                  <c:v>81.898244000000005</c:v>
                </c:pt>
                <c:pt idx="1759">
                  <c:v>81.913464000000005</c:v>
                </c:pt>
                <c:pt idx="1760">
                  <c:v>81.890026000000006</c:v>
                </c:pt>
                <c:pt idx="1761">
                  <c:v>81.829170000000005</c:v>
                </c:pt>
                <c:pt idx="1762">
                  <c:v>81.760706999999996</c:v>
                </c:pt>
                <c:pt idx="1763">
                  <c:v>81.715148999999997</c:v>
                </c:pt>
                <c:pt idx="1764">
                  <c:v>81.700283999999996</c:v>
                </c:pt>
                <c:pt idx="1765">
                  <c:v>81.706620999999998</c:v>
                </c:pt>
                <c:pt idx="1766">
                  <c:v>81.731712999999999</c:v>
                </c:pt>
                <c:pt idx="1767">
                  <c:v>81.785726999999994</c:v>
                </c:pt>
                <c:pt idx="1768">
                  <c:v>81.865139999999997</c:v>
                </c:pt>
                <c:pt idx="1769">
                  <c:v>81.930940000000007</c:v>
                </c:pt>
                <c:pt idx="1770">
                  <c:v>81.930452000000002</c:v>
                </c:pt>
                <c:pt idx="1771">
                  <c:v>81.847280999999995</c:v>
                </c:pt>
                <c:pt idx="1772">
                  <c:v>81.723922000000002</c:v>
                </c:pt>
                <c:pt idx="1773">
                  <c:v>81.630685</c:v>
                </c:pt>
                <c:pt idx="1774">
                  <c:v>81.613487000000006</c:v>
                </c:pt>
                <c:pt idx="1775">
                  <c:v>81.666089999999997</c:v>
                </c:pt>
                <c:pt idx="1776">
                  <c:v>81.741191999999998</c:v>
                </c:pt>
                <c:pt idx="1777">
                  <c:v>81.790571999999997</c:v>
                </c:pt>
                <c:pt idx="1778">
                  <c:v>81.804193999999995</c:v>
                </c:pt>
                <c:pt idx="1779">
                  <c:v>81.811040000000006</c:v>
                </c:pt>
                <c:pt idx="1780">
                  <c:v>81.835673</c:v>
                </c:pt>
                <c:pt idx="1781">
                  <c:v>81.862339000000006</c:v>
                </c:pt>
                <c:pt idx="1782">
                  <c:v>81.858548999999996</c:v>
                </c:pt>
                <c:pt idx="1783">
                  <c:v>81.826336999999995</c:v>
                </c:pt>
                <c:pt idx="1784">
                  <c:v>81.800601</c:v>
                </c:pt>
                <c:pt idx="1785">
                  <c:v>81.791343999999995</c:v>
                </c:pt>
                <c:pt idx="1786">
                  <c:v>81.761747</c:v>
                </c:pt>
                <c:pt idx="1787">
                  <c:v>81.685149999999993</c:v>
                </c:pt>
                <c:pt idx="1788">
                  <c:v>81.598364000000004</c:v>
                </c:pt>
                <c:pt idx="1789">
                  <c:v>81.565749999999994</c:v>
                </c:pt>
                <c:pt idx="1790">
                  <c:v>81.601429999999993</c:v>
                </c:pt>
                <c:pt idx="1791">
                  <c:v>81.656317000000001</c:v>
                </c:pt>
                <c:pt idx="1792">
                  <c:v>81.678366999999994</c:v>
                </c:pt>
                <c:pt idx="1793">
                  <c:v>81.658665999999997</c:v>
                </c:pt>
                <c:pt idx="1794">
                  <c:v>81.615840000000006</c:v>
                </c:pt>
                <c:pt idx="1795">
                  <c:v>81.565669</c:v>
                </c:pt>
                <c:pt idx="1796">
                  <c:v>81.521548999999993</c:v>
                </c:pt>
                <c:pt idx="1797">
                  <c:v>81.506266999999994</c:v>
                </c:pt>
                <c:pt idx="1798">
                  <c:v>81.542618000000004</c:v>
                </c:pt>
                <c:pt idx="1799">
                  <c:v>81.632192000000003</c:v>
                </c:pt>
                <c:pt idx="1800">
                  <c:v>81.749256000000003</c:v>
                </c:pt>
                <c:pt idx="1801">
                  <c:v>81.853859999999997</c:v>
                </c:pt>
                <c:pt idx="1802">
                  <c:v>81.910184000000001</c:v>
                </c:pt>
                <c:pt idx="1803">
                  <c:v>81.902005000000003</c:v>
                </c:pt>
                <c:pt idx="1804">
                  <c:v>81.838706999999999</c:v>
                </c:pt>
                <c:pt idx="1805">
                  <c:v>81.743567999999996</c:v>
                </c:pt>
                <c:pt idx="1806">
                  <c:v>81.636877999999996</c:v>
                </c:pt>
                <c:pt idx="1807">
                  <c:v>81.536134000000004</c:v>
                </c:pt>
                <c:pt idx="1808">
                  <c:v>81.465292000000005</c:v>
                </c:pt>
                <c:pt idx="1809">
                  <c:v>81.445481000000001</c:v>
                </c:pt>
                <c:pt idx="1810">
                  <c:v>81.469649000000004</c:v>
                </c:pt>
                <c:pt idx="1811">
                  <c:v>81.496975000000006</c:v>
                </c:pt>
                <c:pt idx="1812">
                  <c:v>81.485264999999998</c:v>
                </c:pt>
                <c:pt idx="1813">
                  <c:v>81.430829000000003</c:v>
                </c:pt>
                <c:pt idx="1814">
                  <c:v>81.373675000000006</c:v>
                </c:pt>
                <c:pt idx="1815">
                  <c:v>81.365774999999999</c:v>
                </c:pt>
                <c:pt idx="1816">
                  <c:v>81.430621000000002</c:v>
                </c:pt>
                <c:pt idx="1817">
                  <c:v>81.542148999999995</c:v>
                </c:pt>
                <c:pt idx="1818">
                  <c:v>81.638008999999997</c:v>
                </c:pt>
                <c:pt idx="1819">
                  <c:v>81.664174000000003</c:v>
                </c:pt>
                <c:pt idx="1820">
                  <c:v>81.619114999999994</c:v>
                </c:pt>
                <c:pt idx="1821">
                  <c:v>81.548884000000001</c:v>
                </c:pt>
                <c:pt idx="1822">
                  <c:v>81.494433000000001</c:v>
                </c:pt>
                <c:pt idx="1823">
                  <c:v>81.455309999999997</c:v>
                </c:pt>
                <c:pt idx="1824">
                  <c:v>81.412824999999998</c:v>
                </c:pt>
                <c:pt idx="1825">
                  <c:v>81.375885999999994</c:v>
                </c:pt>
                <c:pt idx="1826">
                  <c:v>81.379079000000004</c:v>
                </c:pt>
                <c:pt idx="1827">
                  <c:v>81.431672000000006</c:v>
                </c:pt>
                <c:pt idx="1828">
                  <c:v>81.493202999999994</c:v>
                </c:pt>
                <c:pt idx="1829">
                  <c:v>81.516992000000002</c:v>
                </c:pt>
                <c:pt idx="1830">
                  <c:v>81.502232000000006</c:v>
                </c:pt>
                <c:pt idx="1831">
                  <c:v>81.482955000000004</c:v>
                </c:pt>
                <c:pt idx="1832">
                  <c:v>81.474430999999996</c:v>
                </c:pt>
                <c:pt idx="1833">
                  <c:v>81.456345999999996</c:v>
                </c:pt>
                <c:pt idx="1834">
                  <c:v>81.414698000000001</c:v>
                </c:pt>
                <c:pt idx="1835">
                  <c:v>81.376801999999998</c:v>
                </c:pt>
                <c:pt idx="1836">
                  <c:v>81.387054000000006</c:v>
                </c:pt>
                <c:pt idx="1837">
                  <c:v>81.460564000000005</c:v>
                </c:pt>
                <c:pt idx="1838">
                  <c:v>81.574352000000005</c:v>
                </c:pt>
                <c:pt idx="1839">
                  <c:v>81.685905000000005</c:v>
                </c:pt>
                <c:pt idx="1840">
                  <c:v>81.743433999999993</c:v>
                </c:pt>
                <c:pt idx="1841">
                  <c:v>81.703191000000004</c:v>
                </c:pt>
                <c:pt idx="1842">
                  <c:v>81.574241000000001</c:v>
                </c:pt>
                <c:pt idx="1843">
                  <c:v>81.434397000000004</c:v>
                </c:pt>
                <c:pt idx="1844">
                  <c:v>81.365503000000004</c:v>
                </c:pt>
                <c:pt idx="1845">
                  <c:v>81.383725999999996</c:v>
                </c:pt>
                <c:pt idx="1846">
                  <c:v>81.450076999999993</c:v>
                </c:pt>
                <c:pt idx="1847">
                  <c:v>81.52373</c:v>
                </c:pt>
                <c:pt idx="1848">
                  <c:v>81.582823000000005</c:v>
                </c:pt>
                <c:pt idx="1849">
                  <c:v>81.608232999999998</c:v>
                </c:pt>
                <c:pt idx="1850">
                  <c:v>81.582892999999999</c:v>
                </c:pt>
                <c:pt idx="1851">
                  <c:v>81.518257000000006</c:v>
                </c:pt>
                <c:pt idx="1852">
                  <c:v>81.456314000000006</c:v>
                </c:pt>
                <c:pt idx="1853">
                  <c:v>81.428548000000006</c:v>
                </c:pt>
                <c:pt idx="1854">
                  <c:v>81.427854999999994</c:v>
                </c:pt>
                <c:pt idx="1855">
                  <c:v>81.430974000000006</c:v>
                </c:pt>
                <c:pt idx="1856">
                  <c:v>81.433212999999995</c:v>
                </c:pt>
                <c:pt idx="1857">
                  <c:v>81.446984</c:v>
                </c:pt>
                <c:pt idx="1858">
                  <c:v>81.476388999999998</c:v>
                </c:pt>
                <c:pt idx="1859">
                  <c:v>81.509642999999997</c:v>
                </c:pt>
                <c:pt idx="1860">
                  <c:v>81.536237</c:v>
                </c:pt>
                <c:pt idx="1861">
                  <c:v>81.562679000000003</c:v>
                </c:pt>
                <c:pt idx="1862">
                  <c:v>81.607950000000002</c:v>
                </c:pt>
                <c:pt idx="1863">
                  <c:v>81.681477000000001</c:v>
                </c:pt>
                <c:pt idx="1864">
                  <c:v>81.760762999999997</c:v>
                </c:pt>
                <c:pt idx="1865">
                  <c:v>81.796858</c:v>
                </c:pt>
                <c:pt idx="1866">
                  <c:v>81.759092999999993</c:v>
                </c:pt>
                <c:pt idx="1867">
                  <c:v>81.678205000000005</c:v>
                </c:pt>
                <c:pt idx="1868">
                  <c:v>81.628005000000002</c:v>
                </c:pt>
                <c:pt idx="1869">
                  <c:v>81.653994999999995</c:v>
                </c:pt>
                <c:pt idx="1870">
                  <c:v>81.730956000000006</c:v>
                </c:pt>
                <c:pt idx="1871">
                  <c:v>81.797185999999996</c:v>
                </c:pt>
                <c:pt idx="1872">
                  <c:v>81.819843000000006</c:v>
                </c:pt>
                <c:pt idx="1873">
                  <c:v>81.814763999999997</c:v>
                </c:pt>
                <c:pt idx="1874">
                  <c:v>81.809562</c:v>
                </c:pt>
                <c:pt idx="1875">
                  <c:v>81.808949999999996</c:v>
                </c:pt>
                <c:pt idx="1876">
                  <c:v>81.802666000000002</c:v>
                </c:pt>
                <c:pt idx="1877">
                  <c:v>81.791747999999998</c:v>
                </c:pt>
                <c:pt idx="1878">
                  <c:v>81.791252</c:v>
                </c:pt>
                <c:pt idx="1879">
                  <c:v>81.809388999999996</c:v>
                </c:pt>
                <c:pt idx="1880">
                  <c:v>81.835921999999997</c:v>
                </c:pt>
                <c:pt idx="1881">
                  <c:v>81.854786000000004</c:v>
                </c:pt>
                <c:pt idx="1882">
                  <c:v>81.859858000000003</c:v>
                </c:pt>
                <c:pt idx="1883">
                  <c:v>81.852006000000003</c:v>
                </c:pt>
                <c:pt idx="1884">
                  <c:v>81.828266999999997</c:v>
                </c:pt>
                <c:pt idx="1885">
                  <c:v>81.787087</c:v>
                </c:pt>
                <c:pt idx="1886">
                  <c:v>81.743697999999995</c:v>
                </c:pt>
                <c:pt idx="1887">
                  <c:v>81.724080999999998</c:v>
                </c:pt>
                <c:pt idx="1888">
                  <c:v>81.735004000000004</c:v>
                </c:pt>
                <c:pt idx="1889">
                  <c:v>81.752362000000005</c:v>
                </c:pt>
                <c:pt idx="1890">
                  <c:v>81.751261999999997</c:v>
                </c:pt>
                <c:pt idx="1891">
                  <c:v>81.738204999999994</c:v>
                </c:pt>
                <c:pt idx="1892">
                  <c:v>81.738336000000004</c:v>
                </c:pt>
                <c:pt idx="1893">
                  <c:v>81.757086000000001</c:v>
                </c:pt>
                <c:pt idx="1894">
                  <c:v>81.772891000000001</c:v>
                </c:pt>
                <c:pt idx="1895">
                  <c:v>81.766371000000007</c:v>
                </c:pt>
                <c:pt idx="1896">
                  <c:v>81.738425000000007</c:v>
                </c:pt>
                <c:pt idx="1897">
                  <c:v>81.697794000000002</c:v>
                </c:pt>
                <c:pt idx="1898">
                  <c:v>81.651274000000001</c:v>
                </c:pt>
                <c:pt idx="1899">
                  <c:v>81.614587999999998</c:v>
                </c:pt>
                <c:pt idx="1900">
                  <c:v>81.614637000000002</c:v>
                </c:pt>
                <c:pt idx="1901">
                  <c:v>81.666331</c:v>
                </c:pt>
                <c:pt idx="1902">
                  <c:v>81.753279000000006</c:v>
                </c:pt>
                <c:pt idx="1903">
                  <c:v>81.837743000000003</c:v>
                </c:pt>
                <c:pt idx="1904">
                  <c:v>81.884055000000004</c:v>
                </c:pt>
                <c:pt idx="1905">
                  <c:v>81.871718000000001</c:v>
                </c:pt>
                <c:pt idx="1906">
                  <c:v>81.802805000000006</c:v>
                </c:pt>
                <c:pt idx="1907">
                  <c:v>81.707956999999993</c:v>
                </c:pt>
                <c:pt idx="1908">
                  <c:v>81.634345999999994</c:v>
                </c:pt>
                <c:pt idx="1909">
                  <c:v>81.614575000000002</c:v>
                </c:pt>
                <c:pt idx="1910">
                  <c:v>81.645758000000001</c:v>
                </c:pt>
                <c:pt idx="1911">
                  <c:v>81.698188000000002</c:v>
                </c:pt>
                <c:pt idx="1912">
                  <c:v>81.738919999999993</c:v>
                </c:pt>
                <c:pt idx="1913">
                  <c:v>81.746071000000001</c:v>
                </c:pt>
                <c:pt idx="1914">
                  <c:v>81.714241000000001</c:v>
                </c:pt>
                <c:pt idx="1915">
                  <c:v>81.658874999999995</c:v>
                </c:pt>
                <c:pt idx="1916">
                  <c:v>81.607968</c:v>
                </c:pt>
                <c:pt idx="1917">
                  <c:v>81.579345000000004</c:v>
                </c:pt>
                <c:pt idx="1918">
                  <c:v>81.570420999999996</c:v>
                </c:pt>
                <c:pt idx="1919">
                  <c:v>81.573660000000004</c:v>
                </c:pt>
                <c:pt idx="1920">
                  <c:v>81.592718000000005</c:v>
                </c:pt>
                <c:pt idx="1921">
                  <c:v>81.634879999999995</c:v>
                </c:pt>
                <c:pt idx="1922">
                  <c:v>81.692654000000005</c:v>
                </c:pt>
                <c:pt idx="1923">
                  <c:v>81.741279000000006</c:v>
                </c:pt>
                <c:pt idx="1924">
                  <c:v>81.756373999999994</c:v>
                </c:pt>
                <c:pt idx="1925">
                  <c:v>81.734036000000003</c:v>
                </c:pt>
                <c:pt idx="1926">
                  <c:v>81.698083999999994</c:v>
                </c:pt>
                <c:pt idx="1927">
                  <c:v>81.682945000000004</c:v>
                </c:pt>
                <c:pt idx="1928">
                  <c:v>81.695986000000005</c:v>
                </c:pt>
                <c:pt idx="1929">
                  <c:v>81.702286000000001</c:v>
                </c:pt>
                <c:pt idx="1930">
                  <c:v>81.665023000000005</c:v>
                </c:pt>
                <c:pt idx="1931">
                  <c:v>81.600352999999998</c:v>
                </c:pt>
                <c:pt idx="1932">
                  <c:v>81.567207999999994</c:v>
                </c:pt>
                <c:pt idx="1933">
                  <c:v>81.596095000000005</c:v>
                </c:pt>
                <c:pt idx="1934">
                  <c:v>81.653216</c:v>
                </c:pt>
                <c:pt idx="1935">
                  <c:v>81.689594</c:v>
                </c:pt>
                <c:pt idx="1936">
                  <c:v>81.706038000000007</c:v>
                </c:pt>
                <c:pt idx="1937">
                  <c:v>81.738440999999995</c:v>
                </c:pt>
                <c:pt idx="1938">
                  <c:v>81.792141999999998</c:v>
                </c:pt>
                <c:pt idx="1939">
                  <c:v>81.823902000000004</c:v>
                </c:pt>
                <c:pt idx="1940">
                  <c:v>81.785135999999994</c:v>
                </c:pt>
                <c:pt idx="1941">
                  <c:v>81.668167999999994</c:v>
                </c:pt>
                <c:pt idx="1942">
                  <c:v>81.515240000000006</c:v>
                </c:pt>
                <c:pt idx="1943">
                  <c:v>81.394626000000002</c:v>
                </c:pt>
                <c:pt idx="1944">
                  <c:v>81.356613999999993</c:v>
                </c:pt>
                <c:pt idx="1945">
                  <c:v>81.391592000000003</c:v>
                </c:pt>
                <c:pt idx="1946">
                  <c:v>81.436300000000003</c:v>
                </c:pt>
                <c:pt idx="1947">
                  <c:v>81.438323999999994</c:v>
                </c:pt>
                <c:pt idx="1948">
                  <c:v>81.410843</c:v>
                </c:pt>
                <c:pt idx="1949">
                  <c:v>81.409822000000005</c:v>
                </c:pt>
                <c:pt idx="1950">
                  <c:v>81.465771000000004</c:v>
                </c:pt>
                <c:pt idx="1951">
                  <c:v>81.553244000000007</c:v>
                </c:pt>
                <c:pt idx="1952">
                  <c:v>81.626661999999996</c:v>
                </c:pt>
                <c:pt idx="1953">
                  <c:v>81.668426999999994</c:v>
                </c:pt>
                <c:pt idx="1954">
                  <c:v>81.687066999999999</c:v>
                </c:pt>
                <c:pt idx="1955">
                  <c:v>81.684655000000006</c:v>
                </c:pt>
                <c:pt idx="1956">
                  <c:v>81.646563</c:v>
                </c:pt>
                <c:pt idx="1957">
                  <c:v>81.562068999999994</c:v>
                </c:pt>
                <c:pt idx="1958">
                  <c:v>81.447149999999993</c:v>
                </c:pt>
                <c:pt idx="1959">
                  <c:v>81.341049999999996</c:v>
                </c:pt>
                <c:pt idx="1960">
                  <c:v>81.272295999999997</c:v>
                </c:pt>
                <c:pt idx="1961">
                  <c:v>81.234910999999997</c:v>
                </c:pt>
                <c:pt idx="1962">
                  <c:v>81.210093000000001</c:v>
                </c:pt>
                <c:pt idx="1963">
                  <c:v>81.197074000000001</c:v>
                </c:pt>
                <c:pt idx="1964">
                  <c:v>81.203755000000001</c:v>
                </c:pt>
                <c:pt idx="1965">
                  <c:v>81.219262000000001</c:v>
                </c:pt>
                <c:pt idx="1966">
                  <c:v>81.227593999999996</c:v>
                </c:pt>
                <c:pt idx="1967">
                  <c:v>81.244795999999994</c:v>
                </c:pt>
                <c:pt idx="1968">
                  <c:v>81.300895999999995</c:v>
                </c:pt>
                <c:pt idx="1969">
                  <c:v>81.379508000000001</c:v>
                </c:pt>
                <c:pt idx="1970">
                  <c:v>81.421847999999997</c:v>
                </c:pt>
                <c:pt idx="1971">
                  <c:v>81.405776000000003</c:v>
                </c:pt>
                <c:pt idx="1972">
                  <c:v>81.377138000000002</c:v>
                </c:pt>
                <c:pt idx="1973">
                  <c:v>81.37518</c:v>
                </c:pt>
                <c:pt idx="1974">
                  <c:v>81.372259999999997</c:v>
                </c:pt>
                <c:pt idx="1975">
                  <c:v>81.328846999999996</c:v>
                </c:pt>
                <c:pt idx="1976">
                  <c:v>81.270621000000006</c:v>
                </c:pt>
                <c:pt idx="1977">
                  <c:v>81.260236000000006</c:v>
                </c:pt>
                <c:pt idx="1978">
                  <c:v>81.309061999999997</c:v>
                </c:pt>
                <c:pt idx="1979">
                  <c:v>81.364002999999997</c:v>
                </c:pt>
                <c:pt idx="1980">
                  <c:v>81.372815000000003</c:v>
                </c:pt>
                <c:pt idx="1981">
                  <c:v>81.323869000000002</c:v>
                </c:pt>
                <c:pt idx="1982">
                  <c:v>81.228165000000004</c:v>
                </c:pt>
                <c:pt idx="1983">
                  <c:v>81.105778999999998</c:v>
                </c:pt>
                <c:pt idx="1984">
                  <c:v>80.992705999999998</c:v>
                </c:pt>
                <c:pt idx="1985">
                  <c:v>80.925618999999998</c:v>
                </c:pt>
                <c:pt idx="1986">
                  <c:v>80.915965</c:v>
                </c:pt>
                <c:pt idx="1987">
                  <c:v>80.949402000000006</c:v>
                </c:pt>
                <c:pt idx="1988">
                  <c:v>81.001582999999997</c:v>
                </c:pt>
                <c:pt idx="1989">
                  <c:v>81.051195000000007</c:v>
                </c:pt>
                <c:pt idx="1990">
                  <c:v>81.087366000000003</c:v>
                </c:pt>
                <c:pt idx="1991">
                  <c:v>81.111311999999998</c:v>
                </c:pt>
                <c:pt idx="1992">
                  <c:v>81.1233</c:v>
                </c:pt>
                <c:pt idx="1993">
                  <c:v>81.105760000000004</c:v>
                </c:pt>
                <c:pt idx="1994">
                  <c:v>81.040807999999998</c:v>
                </c:pt>
                <c:pt idx="1995">
                  <c:v>80.955337999999998</c:v>
                </c:pt>
                <c:pt idx="1996">
                  <c:v>80.920142999999996</c:v>
                </c:pt>
                <c:pt idx="1997">
                  <c:v>80.985118999999997</c:v>
                </c:pt>
                <c:pt idx="1998">
                  <c:v>81.128505000000004</c:v>
                </c:pt>
                <c:pt idx="1999">
                  <c:v>81.276208999999994</c:v>
                </c:pt>
                <c:pt idx="2000">
                  <c:v>81.356425999999999</c:v>
                </c:pt>
                <c:pt idx="2001">
                  <c:v>81.336236</c:v>
                </c:pt>
                <c:pt idx="2002">
                  <c:v>81.235641000000001</c:v>
                </c:pt>
                <c:pt idx="2003">
                  <c:v>81.121092000000004</c:v>
                </c:pt>
                <c:pt idx="2004">
                  <c:v>81.061025999999998</c:v>
                </c:pt>
                <c:pt idx="2005">
                  <c:v>81.062901999999994</c:v>
                </c:pt>
                <c:pt idx="2006">
                  <c:v>81.068489999999997</c:v>
                </c:pt>
                <c:pt idx="2007">
                  <c:v>81.024531999999994</c:v>
                </c:pt>
                <c:pt idx="2008">
                  <c:v>80.956790999999996</c:v>
                </c:pt>
                <c:pt idx="2009">
                  <c:v>80.939732000000006</c:v>
                </c:pt>
                <c:pt idx="2010">
                  <c:v>80.997</c:v>
                </c:pt>
                <c:pt idx="2011">
                  <c:v>81.090079000000003</c:v>
                </c:pt>
                <c:pt idx="2012">
                  <c:v>81.177451000000005</c:v>
                </c:pt>
                <c:pt idx="2013">
                  <c:v>81.238859000000005</c:v>
                </c:pt>
                <c:pt idx="2014">
                  <c:v>81.260637000000003</c:v>
                </c:pt>
                <c:pt idx="2015">
                  <c:v>81.233448999999993</c:v>
                </c:pt>
                <c:pt idx="2016">
                  <c:v>81.166870000000003</c:v>
                </c:pt>
                <c:pt idx="2017">
                  <c:v>81.086911999999998</c:v>
                </c:pt>
                <c:pt idx="2018">
                  <c:v>81.018184000000005</c:v>
                </c:pt>
                <c:pt idx="2019">
                  <c:v>80.981204000000005</c:v>
                </c:pt>
                <c:pt idx="2020">
                  <c:v>80.994063999999995</c:v>
                </c:pt>
                <c:pt idx="2021">
                  <c:v>81.050158999999994</c:v>
                </c:pt>
                <c:pt idx="2022">
                  <c:v>81.104659999999996</c:v>
                </c:pt>
                <c:pt idx="2023">
                  <c:v>81.112227000000004</c:v>
                </c:pt>
                <c:pt idx="2024">
                  <c:v>81.079085000000006</c:v>
                </c:pt>
                <c:pt idx="2025">
                  <c:v>81.043867000000006</c:v>
                </c:pt>
                <c:pt idx="2026">
                  <c:v>81.018867</c:v>
                </c:pt>
                <c:pt idx="2027">
                  <c:v>80.988422</c:v>
                </c:pt>
                <c:pt idx="2028">
                  <c:v>80.955901999999995</c:v>
                </c:pt>
                <c:pt idx="2029">
                  <c:v>80.951547000000005</c:v>
                </c:pt>
                <c:pt idx="2030">
                  <c:v>80.991170999999994</c:v>
                </c:pt>
                <c:pt idx="2031">
                  <c:v>81.055306000000002</c:v>
                </c:pt>
                <c:pt idx="2032">
                  <c:v>81.112176000000005</c:v>
                </c:pt>
                <c:pt idx="2033">
                  <c:v>81.145801000000006</c:v>
                </c:pt>
                <c:pt idx="2034">
                  <c:v>81.157824000000005</c:v>
                </c:pt>
                <c:pt idx="2035">
                  <c:v>81.152800999999997</c:v>
                </c:pt>
                <c:pt idx="2036">
                  <c:v>81.132030999999998</c:v>
                </c:pt>
                <c:pt idx="2037">
                  <c:v>81.093969999999999</c:v>
                </c:pt>
                <c:pt idx="2038">
                  <c:v>81.037194</c:v>
                </c:pt>
                <c:pt idx="2039">
                  <c:v>80.970690000000005</c:v>
                </c:pt>
                <c:pt idx="2040">
                  <c:v>80.913865999999999</c:v>
                </c:pt>
                <c:pt idx="2041">
                  <c:v>80.877961999999997</c:v>
                </c:pt>
                <c:pt idx="2042">
                  <c:v>80.859144999999998</c:v>
                </c:pt>
                <c:pt idx="2043">
                  <c:v>80.859889999999993</c:v>
                </c:pt>
                <c:pt idx="2044">
                  <c:v>80.901785000000004</c:v>
                </c:pt>
                <c:pt idx="2045">
                  <c:v>80.999122999999997</c:v>
                </c:pt>
                <c:pt idx="2046">
                  <c:v>81.129333000000003</c:v>
                </c:pt>
                <c:pt idx="2047">
                  <c:v>81.246253999999993</c:v>
                </c:pt>
                <c:pt idx="2048">
                  <c:v>81.313548999999995</c:v>
                </c:pt>
                <c:pt idx="2049">
                  <c:v>81.311349000000007</c:v>
                </c:pt>
                <c:pt idx="2050">
                  <c:v>81.229709</c:v>
                </c:pt>
                <c:pt idx="2051">
                  <c:v>81.089066000000003</c:v>
                </c:pt>
                <c:pt idx="2052">
                  <c:v>80.953085000000002</c:v>
                </c:pt>
                <c:pt idx="2053">
                  <c:v>80.888046000000003</c:v>
                </c:pt>
                <c:pt idx="2054">
                  <c:v>80.903256999999996</c:v>
                </c:pt>
                <c:pt idx="2055">
                  <c:v>80.950569999999999</c:v>
                </c:pt>
                <c:pt idx="2056">
                  <c:v>80.983846999999997</c:v>
                </c:pt>
                <c:pt idx="2057">
                  <c:v>80.998881999999995</c:v>
                </c:pt>
                <c:pt idx="2058">
                  <c:v>81.014753999999996</c:v>
                </c:pt>
                <c:pt idx="2059">
                  <c:v>81.033811999999998</c:v>
                </c:pt>
                <c:pt idx="2060">
                  <c:v>81.041702999999998</c:v>
                </c:pt>
                <c:pt idx="2061">
                  <c:v>81.035786000000002</c:v>
                </c:pt>
                <c:pt idx="2062">
                  <c:v>81.027219000000002</c:v>
                </c:pt>
                <c:pt idx="2063">
                  <c:v>81.024906999999999</c:v>
                </c:pt>
                <c:pt idx="2064">
                  <c:v>81.024811</c:v>
                </c:pt>
                <c:pt idx="2065">
                  <c:v>81.011425000000003</c:v>
                </c:pt>
                <c:pt idx="2066">
                  <c:v>80.972226000000006</c:v>
                </c:pt>
                <c:pt idx="2067">
                  <c:v>80.914621999999994</c:v>
                </c:pt>
                <c:pt idx="2068">
                  <c:v>80.866626999999994</c:v>
                </c:pt>
                <c:pt idx="2069">
                  <c:v>80.854460000000003</c:v>
                </c:pt>
                <c:pt idx="2070">
                  <c:v>80.880448999999999</c:v>
                </c:pt>
                <c:pt idx="2071">
                  <c:v>80.930923000000007</c:v>
                </c:pt>
                <c:pt idx="2072">
                  <c:v>80.987981000000005</c:v>
                </c:pt>
                <c:pt idx="2073">
                  <c:v>81.032430000000005</c:v>
                </c:pt>
                <c:pt idx="2074">
                  <c:v>81.049786999999995</c:v>
                </c:pt>
                <c:pt idx="2075">
                  <c:v>81.039574000000002</c:v>
                </c:pt>
                <c:pt idx="2076">
                  <c:v>81.020599000000004</c:v>
                </c:pt>
                <c:pt idx="2077">
                  <c:v>81.009524999999996</c:v>
                </c:pt>
                <c:pt idx="2078">
                  <c:v>81.007129000000006</c:v>
                </c:pt>
                <c:pt idx="2079">
                  <c:v>81.009523000000002</c:v>
                </c:pt>
                <c:pt idx="2080">
                  <c:v>81.022865999999993</c:v>
                </c:pt>
                <c:pt idx="2081">
                  <c:v>81.047128999999998</c:v>
                </c:pt>
                <c:pt idx="2082">
                  <c:v>81.058404999999993</c:v>
                </c:pt>
                <c:pt idx="2083">
                  <c:v>81.044257999999999</c:v>
                </c:pt>
                <c:pt idx="2084">
                  <c:v>81.028813999999997</c:v>
                </c:pt>
                <c:pt idx="2085">
                  <c:v>81.030376000000004</c:v>
                </c:pt>
                <c:pt idx="2086">
                  <c:v>81.036088000000007</c:v>
                </c:pt>
                <c:pt idx="2087">
                  <c:v>81.020296000000002</c:v>
                </c:pt>
                <c:pt idx="2088">
                  <c:v>80.978891000000004</c:v>
                </c:pt>
                <c:pt idx="2089">
                  <c:v>80.930356000000003</c:v>
                </c:pt>
                <c:pt idx="2090">
                  <c:v>80.888581000000002</c:v>
                </c:pt>
                <c:pt idx="2091">
                  <c:v>80.860662000000005</c:v>
                </c:pt>
                <c:pt idx="2092">
                  <c:v>80.858435</c:v>
                </c:pt>
                <c:pt idx="2093">
                  <c:v>80.887636000000001</c:v>
                </c:pt>
                <c:pt idx="2094">
                  <c:v>80.931459000000004</c:v>
                </c:pt>
                <c:pt idx="2095">
                  <c:v>80.961044000000001</c:v>
                </c:pt>
                <c:pt idx="2096">
                  <c:v>80.970695000000006</c:v>
                </c:pt>
                <c:pt idx="2097">
                  <c:v>80.975234999999998</c:v>
                </c:pt>
                <c:pt idx="2098">
                  <c:v>80.980444000000006</c:v>
                </c:pt>
                <c:pt idx="2099">
                  <c:v>80.975133</c:v>
                </c:pt>
                <c:pt idx="2100">
                  <c:v>80.950461000000004</c:v>
                </c:pt>
                <c:pt idx="2101">
                  <c:v>80.912233000000001</c:v>
                </c:pt>
                <c:pt idx="2102">
                  <c:v>80.873557000000005</c:v>
                </c:pt>
                <c:pt idx="2103">
                  <c:v>80.847577999999999</c:v>
                </c:pt>
                <c:pt idx="2104">
                  <c:v>80.852189999999993</c:v>
                </c:pt>
                <c:pt idx="2105">
                  <c:v>80.894565999999998</c:v>
                </c:pt>
                <c:pt idx="2106">
                  <c:v>80.950463999999997</c:v>
                </c:pt>
                <c:pt idx="2107">
                  <c:v>80.982405</c:v>
                </c:pt>
                <c:pt idx="2108">
                  <c:v>80.979356999999993</c:v>
                </c:pt>
                <c:pt idx="2109">
                  <c:v>80.958933999999999</c:v>
                </c:pt>
                <c:pt idx="2110">
                  <c:v>80.940839999999994</c:v>
                </c:pt>
                <c:pt idx="2111">
                  <c:v>80.933198000000004</c:v>
                </c:pt>
                <c:pt idx="2112">
                  <c:v>80.931664999999995</c:v>
                </c:pt>
                <c:pt idx="2113">
                  <c:v>80.925098000000006</c:v>
                </c:pt>
                <c:pt idx="2114">
                  <c:v>80.908803000000006</c:v>
                </c:pt>
                <c:pt idx="2115">
                  <c:v>80.889618999999996</c:v>
                </c:pt>
                <c:pt idx="2116">
                  <c:v>80.884061000000003</c:v>
                </c:pt>
                <c:pt idx="2117">
                  <c:v>80.903158000000005</c:v>
                </c:pt>
                <c:pt idx="2118">
                  <c:v>80.938100000000006</c:v>
                </c:pt>
                <c:pt idx="2119">
                  <c:v>80.971924000000001</c:v>
                </c:pt>
                <c:pt idx="2120">
                  <c:v>80.995486</c:v>
                </c:pt>
                <c:pt idx="2121">
                  <c:v>81.008554000000004</c:v>
                </c:pt>
                <c:pt idx="2122">
                  <c:v>81.012493000000006</c:v>
                </c:pt>
                <c:pt idx="2123">
                  <c:v>81.009572000000006</c:v>
                </c:pt>
                <c:pt idx="2124">
                  <c:v>81.010594999999995</c:v>
                </c:pt>
                <c:pt idx="2125">
                  <c:v>81.025931</c:v>
                </c:pt>
                <c:pt idx="2126">
                  <c:v>81.046467000000007</c:v>
                </c:pt>
                <c:pt idx="2127">
                  <c:v>81.052694000000002</c:v>
                </c:pt>
                <c:pt idx="2128">
                  <c:v>81.041993000000005</c:v>
                </c:pt>
                <c:pt idx="2129">
                  <c:v>81.029453000000004</c:v>
                </c:pt>
                <c:pt idx="2130">
                  <c:v>81.019904999999994</c:v>
                </c:pt>
                <c:pt idx="2131">
                  <c:v>81.004268999999994</c:v>
                </c:pt>
                <c:pt idx="2132">
                  <c:v>81.000425000000007</c:v>
                </c:pt>
                <c:pt idx="2133">
                  <c:v>81.028167999999994</c:v>
                </c:pt>
                <c:pt idx="2134">
                  <c:v>81.062230999999997</c:v>
                </c:pt>
                <c:pt idx="2135">
                  <c:v>81.074359000000001</c:v>
                </c:pt>
                <c:pt idx="2136">
                  <c:v>81.066518000000002</c:v>
                </c:pt>
                <c:pt idx="2137">
                  <c:v>81.057523000000003</c:v>
                </c:pt>
                <c:pt idx="2138">
                  <c:v>81.053629000000001</c:v>
                </c:pt>
                <c:pt idx="2139">
                  <c:v>81.041374000000005</c:v>
                </c:pt>
                <c:pt idx="2140">
                  <c:v>81.014392000000001</c:v>
                </c:pt>
                <c:pt idx="2141">
                  <c:v>80.992866000000006</c:v>
                </c:pt>
                <c:pt idx="2142">
                  <c:v>81.002488</c:v>
                </c:pt>
                <c:pt idx="2143">
                  <c:v>81.041762000000006</c:v>
                </c:pt>
                <c:pt idx="2144">
                  <c:v>81.081648000000001</c:v>
                </c:pt>
                <c:pt idx="2145">
                  <c:v>81.095375000000004</c:v>
                </c:pt>
                <c:pt idx="2146">
                  <c:v>81.081526999999994</c:v>
                </c:pt>
                <c:pt idx="2147">
                  <c:v>81.065256000000005</c:v>
                </c:pt>
                <c:pt idx="2148">
                  <c:v>81.073435000000003</c:v>
                </c:pt>
                <c:pt idx="2149">
                  <c:v>81.104844999999997</c:v>
                </c:pt>
                <c:pt idx="2150">
                  <c:v>81.134772999999996</c:v>
                </c:pt>
                <c:pt idx="2151">
                  <c:v>81.130937000000003</c:v>
                </c:pt>
                <c:pt idx="2152">
                  <c:v>81.084382000000005</c:v>
                </c:pt>
                <c:pt idx="2153">
                  <c:v>81.018979000000002</c:v>
                </c:pt>
                <c:pt idx="2154">
                  <c:v>80.968390999999997</c:v>
                </c:pt>
                <c:pt idx="2155">
                  <c:v>80.947078000000005</c:v>
                </c:pt>
                <c:pt idx="2156">
                  <c:v>80.952573000000001</c:v>
                </c:pt>
                <c:pt idx="2157">
                  <c:v>80.981892000000002</c:v>
                </c:pt>
                <c:pt idx="2158">
                  <c:v>81.018075999999994</c:v>
                </c:pt>
                <c:pt idx="2159">
                  <c:v>81.051169999999999</c:v>
                </c:pt>
                <c:pt idx="2160">
                  <c:v>81.087301999999994</c:v>
                </c:pt>
                <c:pt idx="2161">
                  <c:v>81.126811000000004</c:v>
                </c:pt>
                <c:pt idx="2162">
                  <c:v>81.157967999999997</c:v>
                </c:pt>
                <c:pt idx="2163">
                  <c:v>81.169270999999995</c:v>
                </c:pt>
                <c:pt idx="2164">
                  <c:v>81.165537999999998</c:v>
                </c:pt>
                <c:pt idx="2165">
                  <c:v>81.154290000000003</c:v>
                </c:pt>
                <c:pt idx="2166">
                  <c:v>81.132002999999997</c:v>
                </c:pt>
                <c:pt idx="2167">
                  <c:v>81.093253000000004</c:v>
                </c:pt>
                <c:pt idx="2168">
                  <c:v>81.045186000000001</c:v>
                </c:pt>
                <c:pt idx="2169">
                  <c:v>81.007216</c:v>
                </c:pt>
                <c:pt idx="2170">
                  <c:v>81.001442999999995</c:v>
                </c:pt>
                <c:pt idx="2171">
                  <c:v>81.029330999999999</c:v>
                </c:pt>
                <c:pt idx="2172">
                  <c:v>81.058565999999999</c:v>
                </c:pt>
                <c:pt idx="2173">
                  <c:v>81.070419999999999</c:v>
                </c:pt>
                <c:pt idx="2174">
                  <c:v>81.081252000000006</c:v>
                </c:pt>
                <c:pt idx="2175">
                  <c:v>81.103523999999993</c:v>
                </c:pt>
                <c:pt idx="2176">
                  <c:v>81.135333000000003</c:v>
                </c:pt>
                <c:pt idx="2177">
                  <c:v>81.164053999999993</c:v>
                </c:pt>
                <c:pt idx="2178">
                  <c:v>81.175820999999999</c:v>
                </c:pt>
                <c:pt idx="2179">
                  <c:v>81.168465999999995</c:v>
                </c:pt>
                <c:pt idx="2180">
                  <c:v>81.151346000000004</c:v>
                </c:pt>
                <c:pt idx="2181">
                  <c:v>81.141362000000001</c:v>
                </c:pt>
                <c:pt idx="2182">
                  <c:v>81.145748999999995</c:v>
                </c:pt>
                <c:pt idx="2183">
                  <c:v>81.156146000000007</c:v>
                </c:pt>
                <c:pt idx="2184">
                  <c:v>81.168270000000007</c:v>
                </c:pt>
                <c:pt idx="2185">
                  <c:v>81.183537999999999</c:v>
                </c:pt>
                <c:pt idx="2186">
                  <c:v>81.199413000000007</c:v>
                </c:pt>
                <c:pt idx="2187">
                  <c:v>81.207634999999996</c:v>
                </c:pt>
                <c:pt idx="2188">
                  <c:v>81.2042</c:v>
                </c:pt>
                <c:pt idx="2189">
                  <c:v>81.200987999999995</c:v>
                </c:pt>
                <c:pt idx="2190">
                  <c:v>81.203520999999995</c:v>
                </c:pt>
                <c:pt idx="2191">
                  <c:v>81.201956999999993</c:v>
                </c:pt>
                <c:pt idx="2192">
                  <c:v>81.192927999999995</c:v>
                </c:pt>
                <c:pt idx="2193">
                  <c:v>81.183898999999997</c:v>
                </c:pt>
                <c:pt idx="2194">
                  <c:v>81.178286999999997</c:v>
                </c:pt>
                <c:pt idx="2195">
                  <c:v>81.172743999999994</c:v>
                </c:pt>
                <c:pt idx="2196">
                  <c:v>81.168256</c:v>
                </c:pt>
                <c:pt idx="2197">
                  <c:v>81.169213999999997</c:v>
                </c:pt>
                <c:pt idx="2198">
                  <c:v>81.174363999999997</c:v>
                </c:pt>
                <c:pt idx="2199">
                  <c:v>81.178548000000006</c:v>
                </c:pt>
                <c:pt idx="2200">
                  <c:v>81.183076999999997</c:v>
                </c:pt>
                <c:pt idx="2201">
                  <c:v>81.192811000000006</c:v>
                </c:pt>
                <c:pt idx="2202">
                  <c:v>81.193132000000006</c:v>
                </c:pt>
                <c:pt idx="2203">
                  <c:v>81.168980000000005</c:v>
                </c:pt>
                <c:pt idx="2204">
                  <c:v>81.126768999999996</c:v>
                </c:pt>
                <c:pt idx="2205">
                  <c:v>81.090343000000004</c:v>
                </c:pt>
                <c:pt idx="2206">
                  <c:v>81.079116999999997</c:v>
                </c:pt>
                <c:pt idx="2207">
                  <c:v>81.088093999999998</c:v>
                </c:pt>
                <c:pt idx="2208">
                  <c:v>81.099812999999997</c:v>
                </c:pt>
                <c:pt idx="2209">
                  <c:v>81.116251000000005</c:v>
                </c:pt>
                <c:pt idx="2210">
                  <c:v>81.126909999999995</c:v>
                </c:pt>
                <c:pt idx="2211">
                  <c:v>81.11824</c:v>
                </c:pt>
                <c:pt idx="2212">
                  <c:v>81.097547000000006</c:v>
                </c:pt>
                <c:pt idx="2213">
                  <c:v>81.077620999999994</c:v>
                </c:pt>
                <c:pt idx="2214">
                  <c:v>81.061018000000004</c:v>
                </c:pt>
                <c:pt idx="2215">
                  <c:v>81.043226000000004</c:v>
                </c:pt>
                <c:pt idx="2216">
                  <c:v>81.026075000000006</c:v>
                </c:pt>
                <c:pt idx="2217">
                  <c:v>81.014784000000006</c:v>
                </c:pt>
                <c:pt idx="2218">
                  <c:v>81.014341000000002</c:v>
                </c:pt>
                <c:pt idx="2219">
                  <c:v>81.023420999999999</c:v>
                </c:pt>
                <c:pt idx="2220">
                  <c:v>81.026480000000006</c:v>
                </c:pt>
                <c:pt idx="2221">
                  <c:v>81.018242000000001</c:v>
                </c:pt>
                <c:pt idx="2222">
                  <c:v>80.998857999999998</c:v>
                </c:pt>
                <c:pt idx="2223">
                  <c:v>80.973180999999997</c:v>
                </c:pt>
                <c:pt idx="2224">
                  <c:v>80.942772000000005</c:v>
                </c:pt>
                <c:pt idx="2225">
                  <c:v>80.912738000000004</c:v>
                </c:pt>
                <c:pt idx="2226">
                  <c:v>80.901471000000001</c:v>
                </c:pt>
                <c:pt idx="2227">
                  <c:v>80.907533999999998</c:v>
                </c:pt>
                <c:pt idx="2228">
                  <c:v>80.898827999999995</c:v>
                </c:pt>
                <c:pt idx="2229">
                  <c:v>80.867776000000006</c:v>
                </c:pt>
                <c:pt idx="2230">
                  <c:v>80.813120999999995</c:v>
                </c:pt>
                <c:pt idx="2231">
                  <c:v>80.741400999999996</c:v>
                </c:pt>
                <c:pt idx="2232">
                  <c:v>80.679260999999997</c:v>
                </c:pt>
                <c:pt idx="2233">
                  <c:v>80.641401999999999</c:v>
                </c:pt>
                <c:pt idx="2234">
                  <c:v>80.611598999999998</c:v>
                </c:pt>
                <c:pt idx="2235">
                  <c:v>80.567625000000007</c:v>
                </c:pt>
                <c:pt idx="2236">
                  <c:v>80.514331999999996</c:v>
                </c:pt>
                <c:pt idx="2237">
                  <c:v>80.472317000000004</c:v>
                </c:pt>
                <c:pt idx="2238">
                  <c:v>80.447064999999995</c:v>
                </c:pt>
                <c:pt idx="2239">
                  <c:v>80.423755999999997</c:v>
                </c:pt>
                <c:pt idx="2240">
                  <c:v>80.384462999999997</c:v>
                </c:pt>
                <c:pt idx="2241">
                  <c:v>80.336901999999995</c:v>
                </c:pt>
                <c:pt idx="2242">
                  <c:v>80.297156999999999</c:v>
                </c:pt>
                <c:pt idx="2243">
                  <c:v>80.268321999999998</c:v>
                </c:pt>
                <c:pt idx="2244">
                  <c:v>80.237999000000002</c:v>
                </c:pt>
                <c:pt idx="2245">
                  <c:v>80.194907000000001</c:v>
                </c:pt>
                <c:pt idx="2246">
                  <c:v>80.136150999999998</c:v>
                </c:pt>
                <c:pt idx="2247">
                  <c:v>80.068957999999995</c:v>
                </c:pt>
                <c:pt idx="2248">
                  <c:v>79.999093000000002</c:v>
                </c:pt>
                <c:pt idx="2249">
                  <c:v>79.938727</c:v>
                </c:pt>
                <c:pt idx="2250">
                  <c:v>79.903378000000004</c:v>
                </c:pt>
                <c:pt idx="2251">
                  <c:v>79.869560000000007</c:v>
                </c:pt>
                <c:pt idx="2252">
                  <c:v>79.807608000000002</c:v>
                </c:pt>
                <c:pt idx="2253">
                  <c:v>79.723428999999996</c:v>
                </c:pt>
                <c:pt idx="2254">
                  <c:v>79.638839000000004</c:v>
                </c:pt>
                <c:pt idx="2255">
                  <c:v>79.559980999999993</c:v>
                </c:pt>
                <c:pt idx="2256">
                  <c:v>79.487307999999999</c:v>
                </c:pt>
                <c:pt idx="2257">
                  <c:v>79.433091000000005</c:v>
                </c:pt>
                <c:pt idx="2258">
                  <c:v>79.397531999999998</c:v>
                </c:pt>
                <c:pt idx="2259">
                  <c:v>79.359061999999994</c:v>
                </c:pt>
                <c:pt idx="2260">
                  <c:v>79.303984</c:v>
                </c:pt>
                <c:pt idx="2261">
                  <c:v>79.250439999999998</c:v>
                </c:pt>
                <c:pt idx="2262">
                  <c:v>79.207103000000004</c:v>
                </c:pt>
                <c:pt idx="2263">
                  <c:v>79.164362999999994</c:v>
                </c:pt>
                <c:pt idx="2264">
                  <c:v>79.147769999999994</c:v>
                </c:pt>
                <c:pt idx="2265">
                  <c:v>79.187447000000006</c:v>
                </c:pt>
                <c:pt idx="2266">
                  <c:v>79.244865000000004</c:v>
                </c:pt>
                <c:pt idx="2267">
                  <c:v>79.277421000000004</c:v>
                </c:pt>
                <c:pt idx="2268">
                  <c:v>79.268242999999998</c:v>
                </c:pt>
                <c:pt idx="2269">
                  <c:v>79.232630999999998</c:v>
                </c:pt>
                <c:pt idx="2270">
                  <c:v>79.196881000000005</c:v>
                </c:pt>
                <c:pt idx="2271">
                  <c:v>79.167869999999994</c:v>
                </c:pt>
                <c:pt idx="2272">
                  <c:v>79.145638000000005</c:v>
                </c:pt>
                <c:pt idx="2273">
                  <c:v>79.126343000000006</c:v>
                </c:pt>
                <c:pt idx="2274">
                  <c:v>79.101414000000005</c:v>
                </c:pt>
                <c:pt idx="2275">
                  <c:v>79.048686000000004</c:v>
                </c:pt>
                <c:pt idx="2276">
                  <c:v>78.956368999999995</c:v>
                </c:pt>
                <c:pt idx="2277">
                  <c:v>78.855031999999994</c:v>
                </c:pt>
                <c:pt idx="2278">
                  <c:v>78.774285000000006</c:v>
                </c:pt>
                <c:pt idx="2279">
                  <c:v>78.711393000000001</c:v>
                </c:pt>
                <c:pt idx="2280">
                  <c:v>78.650429000000003</c:v>
                </c:pt>
                <c:pt idx="2281">
                  <c:v>78.564775999999995</c:v>
                </c:pt>
                <c:pt idx="2282">
                  <c:v>78.374706000000003</c:v>
                </c:pt>
                <c:pt idx="2283">
                  <c:v>78.035974999999993</c:v>
                </c:pt>
                <c:pt idx="2284">
                  <c:v>77.642236999999994</c:v>
                </c:pt>
                <c:pt idx="2285">
                  <c:v>77.251672999999997</c:v>
                </c:pt>
                <c:pt idx="2286">
                  <c:v>76.881496999999996</c:v>
                </c:pt>
                <c:pt idx="2287">
                  <c:v>76.540471999999994</c:v>
                </c:pt>
                <c:pt idx="2288">
                  <c:v>76.204519000000005</c:v>
                </c:pt>
                <c:pt idx="2289">
                  <c:v>75.846682000000001</c:v>
                </c:pt>
                <c:pt idx="2290">
                  <c:v>75.490177000000003</c:v>
                </c:pt>
                <c:pt idx="2291">
                  <c:v>75.205246000000002</c:v>
                </c:pt>
                <c:pt idx="2292">
                  <c:v>75.031064000000001</c:v>
                </c:pt>
                <c:pt idx="2293">
                  <c:v>74.938948999999994</c:v>
                </c:pt>
                <c:pt idx="2294">
                  <c:v>74.885138999999995</c:v>
                </c:pt>
                <c:pt idx="2295">
                  <c:v>74.869888000000003</c:v>
                </c:pt>
                <c:pt idx="2296">
                  <c:v>74.890165999999994</c:v>
                </c:pt>
                <c:pt idx="2297">
                  <c:v>74.914203000000001</c:v>
                </c:pt>
                <c:pt idx="2298">
                  <c:v>74.991015000000004</c:v>
                </c:pt>
                <c:pt idx="2299">
                  <c:v>75.250838999999999</c:v>
                </c:pt>
                <c:pt idx="2300">
                  <c:v>75.693524999999994</c:v>
                </c:pt>
                <c:pt idx="2301">
                  <c:v>76.054541999999998</c:v>
                </c:pt>
                <c:pt idx="2302">
                  <c:v>76.194085999999999</c:v>
                </c:pt>
                <c:pt idx="2303">
                  <c:v>76.243224999999995</c:v>
                </c:pt>
                <c:pt idx="2304">
                  <c:v>76.340851999999998</c:v>
                </c:pt>
                <c:pt idx="2305">
                  <c:v>76.516802999999996</c:v>
                </c:pt>
                <c:pt idx="2306">
                  <c:v>76.680453</c:v>
                </c:pt>
                <c:pt idx="2307">
                  <c:v>76.782542000000007</c:v>
                </c:pt>
                <c:pt idx="2308">
                  <c:v>76.857055000000003</c:v>
                </c:pt>
                <c:pt idx="2309">
                  <c:v>76.928152999999995</c:v>
                </c:pt>
                <c:pt idx="2310">
                  <c:v>76.994658999999999</c:v>
                </c:pt>
                <c:pt idx="2311">
                  <c:v>77.051015000000007</c:v>
                </c:pt>
                <c:pt idx="2312">
                  <c:v>77.088817000000006</c:v>
                </c:pt>
                <c:pt idx="2313">
                  <c:v>77.103570000000005</c:v>
                </c:pt>
                <c:pt idx="2314">
                  <c:v>77.111434000000003</c:v>
                </c:pt>
                <c:pt idx="2315">
                  <c:v>77.083472</c:v>
                </c:pt>
                <c:pt idx="2316">
                  <c:v>77.016339000000002</c:v>
                </c:pt>
                <c:pt idx="2317">
                  <c:v>77.043869000000001</c:v>
                </c:pt>
                <c:pt idx="2318">
                  <c:v>77.106172000000001</c:v>
                </c:pt>
                <c:pt idx="2319">
                  <c:v>77.153705000000002</c:v>
                </c:pt>
                <c:pt idx="2320">
                  <c:v>77.206388000000004</c:v>
                </c:pt>
                <c:pt idx="2321">
                  <c:v>77.256305999999995</c:v>
                </c:pt>
                <c:pt idx="2322">
                  <c:v>77.287966999999995</c:v>
                </c:pt>
                <c:pt idx="2323">
                  <c:v>77.295834999999997</c:v>
                </c:pt>
                <c:pt idx="2324">
                  <c:v>77.273983000000001</c:v>
                </c:pt>
                <c:pt idx="2325">
                  <c:v>77.230733999999998</c:v>
                </c:pt>
                <c:pt idx="2326">
                  <c:v>77.207656</c:v>
                </c:pt>
                <c:pt idx="2327">
                  <c:v>77.209789999999998</c:v>
                </c:pt>
                <c:pt idx="2328">
                  <c:v>77.221065999999993</c:v>
                </c:pt>
                <c:pt idx="2329">
                  <c:v>77.225869000000003</c:v>
                </c:pt>
                <c:pt idx="2330">
                  <c:v>77.185858999999994</c:v>
                </c:pt>
                <c:pt idx="2331">
                  <c:v>77.118441000000004</c:v>
                </c:pt>
                <c:pt idx="2332">
                  <c:v>77.071755999999993</c:v>
                </c:pt>
                <c:pt idx="2333">
                  <c:v>77.041776999999996</c:v>
                </c:pt>
                <c:pt idx="2334">
                  <c:v>77.020781999999997</c:v>
                </c:pt>
                <c:pt idx="2335">
                  <c:v>77.009710999999996</c:v>
                </c:pt>
                <c:pt idx="2336">
                  <c:v>76.998312999999996</c:v>
                </c:pt>
                <c:pt idx="2337">
                  <c:v>76.964073999999997</c:v>
                </c:pt>
                <c:pt idx="2338">
                  <c:v>76.911347000000006</c:v>
                </c:pt>
                <c:pt idx="2339">
                  <c:v>76.866112000000001</c:v>
                </c:pt>
                <c:pt idx="2340">
                  <c:v>76.823350000000005</c:v>
                </c:pt>
                <c:pt idx="2341">
                  <c:v>76.784192000000004</c:v>
                </c:pt>
                <c:pt idx="2342">
                  <c:v>76.753962000000001</c:v>
                </c:pt>
                <c:pt idx="2343">
                  <c:v>76.732885999999993</c:v>
                </c:pt>
                <c:pt idx="2344">
                  <c:v>76.712745999999996</c:v>
                </c:pt>
                <c:pt idx="2345">
                  <c:v>76.717174</c:v>
                </c:pt>
                <c:pt idx="2346">
                  <c:v>76.667563999999999</c:v>
                </c:pt>
                <c:pt idx="2347">
                  <c:v>76.455323000000007</c:v>
                </c:pt>
                <c:pt idx="2348">
                  <c:v>76.373748000000006</c:v>
                </c:pt>
                <c:pt idx="2349">
                  <c:v>76.367481999999995</c:v>
                </c:pt>
                <c:pt idx="2350">
                  <c:v>76.354544000000004</c:v>
                </c:pt>
                <c:pt idx="2351">
                  <c:v>76.355811000000003</c:v>
                </c:pt>
                <c:pt idx="2352">
                  <c:v>76.316107000000002</c:v>
                </c:pt>
                <c:pt idx="2353">
                  <c:v>76.184343999999996</c:v>
                </c:pt>
                <c:pt idx="2354">
                  <c:v>76.076463000000004</c:v>
                </c:pt>
                <c:pt idx="2355">
                  <c:v>76.050990999999996</c:v>
                </c:pt>
                <c:pt idx="2356">
                  <c:v>76.034817000000004</c:v>
                </c:pt>
                <c:pt idx="2357">
                  <c:v>76.007782000000006</c:v>
                </c:pt>
                <c:pt idx="2358">
                  <c:v>75.975038999999995</c:v>
                </c:pt>
                <c:pt idx="2359">
                  <c:v>75.943151999999998</c:v>
                </c:pt>
                <c:pt idx="2360">
                  <c:v>75.914766</c:v>
                </c:pt>
                <c:pt idx="2361">
                  <c:v>75.890296000000006</c:v>
                </c:pt>
                <c:pt idx="2362">
                  <c:v>75.870227999999997</c:v>
                </c:pt>
                <c:pt idx="2363">
                  <c:v>75.823070000000001</c:v>
                </c:pt>
                <c:pt idx="2364">
                  <c:v>75.692476999999997</c:v>
                </c:pt>
                <c:pt idx="2365">
                  <c:v>75.556782999999996</c:v>
                </c:pt>
                <c:pt idx="2366">
                  <c:v>75.488592999999995</c:v>
                </c:pt>
                <c:pt idx="2367">
                  <c:v>75.42944</c:v>
                </c:pt>
                <c:pt idx="2368">
                  <c:v>75.374523999999994</c:v>
                </c:pt>
                <c:pt idx="2369">
                  <c:v>75.337260999999998</c:v>
                </c:pt>
                <c:pt idx="2370">
                  <c:v>75.312620999999993</c:v>
                </c:pt>
                <c:pt idx="2371">
                  <c:v>75.281790000000001</c:v>
                </c:pt>
                <c:pt idx="2372">
                  <c:v>75.233779999999996</c:v>
                </c:pt>
                <c:pt idx="2373">
                  <c:v>75.187862999999993</c:v>
                </c:pt>
                <c:pt idx="2374">
                  <c:v>75.163533000000001</c:v>
                </c:pt>
                <c:pt idx="2375">
                  <c:v>75.150452000000001</c:v>
                </c:pt>
                <c:pt idx="2376">
                  <c:v>75.106164000000007</c:v>
                </c:pt>
                <c:pt idx="2377">
                  <c:v>75.013025999999996</c:v>
                </c:pt>
                <c:pt idx="2378">
                  <c:v>74.927648000000005</c:v>
                </c:pt>
                <c:pt idx="2379">
                  <c:v>74.882509999999996</c:v>
                </c:pt>
                <c:pt idx="2380">
                  <c:v>74.855671999999998</c:v>
                </c:pt>
                <c:pt idx="2381">
                  <c:v>74.837559999999996</c:v>
                </c:pt>
                <c:pt idx="2382">
                  <c:v>74.818528000000001</c:v>
                </c:pt>
                <c:pt idx="2383">
                  <c:v>74.769221000000002</c:v>
                </c:pt>
                <c:pt idx="2384">
                  <c:v>74.704960999999997</c:v>
                </c:pt>
                <c:pt idx="2385">
                  <c:v>74.669482000000002</c:v>
                </c:pt>
                <c:pt idx="2386">
                  <c:v>74.657831999999999</c:v>
                </c:pt>
                <c:pt idx="2387">
                  <c:v>74.657839999999993</c:v>
                </c:pt>
                <c:pt idx="2388">
                  <c:v>74.658420000000007</c:v>
                </c:pt>
                <c:pt idx="2389">
                  <c:v>74.643728999999993</c:v>
                </c:pt>
                <c:pt idx="2390">
                  <c:v>74.613191999999998</c:v>
                </c:pt>
                <c:pt idx="2391">
                  <c:v>74.581193999999996</c:v>
                </c:pt>
                <c:pt idx="2392">
                  <c:v>74.554715999999999</c:v>
                </c:pt>
                <c:pt idx="2393">
                  <c:v>74.530776000000003</c:v>
                </c:pt>
                <c:pt idx="2394">
                  <c:v>74.510903999999996</c:v>
                </c:pt>
                <c:pt idx="2395">
                  <c:v>74.498649</c:v>
                </c:pt>
                <c:pt idx="2396">
                  <c:v>74.486069000000001</c:v>
                </c:pt>
                <c:pt idx="2397">
                  <c:v>74.470057999999995</c:v>
                </c:pt>
                <c:pt idx="2398">
                  <c:v>74.460014000000001</c:v>
                </c:pt>
                <c:pt idx="2399">
                  <c:v>74.461374000000006</c:v>
                </c:pt>
                <c:pt idx="2400">
                  <c:v>74.466009999999997</c:v>
                </c:pt>
                <c:pt idx="2401">
                  <c:v>74.465947999999997</c:v>
                </c:pt>
                <c:pt idx="2402">
                  <c:v>74.462754000000004</c:v>
                </c:pt>
                <c:pt idx="2403">
                  <c:v>74.458252000000002</c:v>
                </c:pt>
                <c:pt idx="2404">
                  <c:v>74.451334000000003</c:v>
                </c:pt>
                <c:pt idx="2405">
                  <c:v>74.446154000000007</c:v>
                </c:pt>
                <c:pt idx="2406">
                  <c:v>74.450695999999994</c:v>
                </c:pt>
                <c:pt idx="2407">
                  <c:v>74.464260999999993</c:v>
                </c:pt>
                <c:pt idx="2408">
                  <c:v>74.479112999999998</c:v>
                </c:pt>
                <c:pt idx="2409">
                  <c:v>74.496804999999995</c:v>
                </c:pt>
                <c:pt idx="2410">
                  <c:v>74.527901999999997</c:v>
                </c:pt>
                <c:pt idx="2411">
                  <c:v>74.574652</c:v>
                </c:pt>
                <c:pt idx="2412">
                  <c:v>74.625083000000004</c:v>
                </c:pt>
                <c:pt idx="2413">
                  <c:v>74.669055</c:v>
                </c:pt>
                <c:pt idx="2414">
                  <c:v>74.706120999999996</c:v>
                </c:pt>
                <c:pt idx="2415">
                  <c:v>74.740194000000002</c:v>
                </c:pt>
                <c:pt idx="2416">
                  <c:v>74.770943000000003</c:v>
                </c:pt>
                <c:pt idx="2417">
                  <c:v>74.800461999999996</c:v>
                </c:pt>
                <c:pt idx="2418">
                  <c:v>74.842751000000007</c:v>
                </c:pt>
                <c:pt idx="2419">
                  <c:v>74.897004999999993</c:v>
                </c:pt>
                <c:pt idx="2420">
                  <c:v>74.938899000000006</c:v>
                </c:pt>
                <c:pt idx="2421">
                  <c:v>74.949321999999995</c:v>
                </c:pt>
                <c:pt idx="2422">
                  <c:v>74.939353999999994</c:v>
                </c:pt>
                <c:pt idx="2423">
                  <c:v>74.921390000000002</c:v>
                </c:pt>
                <c:pt idx="2424">
                  <c:v>74.919526000000005</c:v>
                </c:pt>
                <c:pt idx="2425">
                  <c:v>74.970020000000005</c:v>
                </c:pt>
                <c:pt idx="2426">
                  <c:v>75.039823999999996</c:v>
                </c:pt>
                <c:pt idx="2427">
                  <c:v>75.097282000000007</c:v>
                </c:pt>
                <c:pt idx="2428">
                  <c:v>75.154014000000004</c:v>
                </c:pt>
                <c:pt idx="2429">
                  <c:v>75.226162000000002</c:v>
                </c:pt>
                <c:pt idx="2430">
                  <c:v>75.311678000000001</c:v>
                </c:pt>
                <c:pt idx="2431">
                  <c:v>75.400542000000002</c:v>
                </c:pt>
                <c:pt idx="2432">
                  <c:v>75.468536</c:v>
                </c:pt>
                <c:pt idx="2433">
                  <c:v>75.502953000000005</c:v>
                </c:pt>
                <c:pt idx="2434">
                  <c:v>75.530096999999998</c:v>
                </c:pt>
                <c:pt idx="2435">
                  <c:v>75.568898000000004</c:v>
                </c:pt>
                <c:pt idx="2436">
                  <c:v>75.602993999999995</c:v>
                </c:pt>
                <c:pt idx="2437">
                  <c:v>75.614903999999996</c:v>
                </c:pt>
                <c:pt idx="2438">
                  <c:v>75.619468999999995</c:v>
                </c:pt>
                <c:pt idx="2439">
                  <c:v>75.690133000000003</c:v>
                </c:pt>
                <c:pt idx="2440">
                  <c:v>75.861427000000006</c:v>
                </c:pt>
                <c:pt idx="2441">
                  <c:v>75.913006999999993</c:v>
                </c:pt>
                <c:pt idx="2442">
                  <c:v>75.869551999999999</c:v>
                </c:pt>
                <c:pt idx="2443">
                  <c:v>75.870498999999995</c:v>
                </c:pt>
                <c:pt idx="2444">
                  <c:v>75.846957000000003</c:v>
                </c:pt>
                <c:pt idx="2445">
                  <c:v>75.818627000000006</c:v>
                </c:pt>
                <c:pt idx="2446">
                  <c:v>75.811918000000006</c:v>
                </c:pt>
                <c:pt idx="2447">
                  <c:v>75.819725000000005</c:v>
                </c:pt>
                <c:pt idx="2448">
                  <c:v>75.824100000000001</c:v>
                </c:pt>
                <c:pt idx="2449">
                  <c:v>75.820841000000001</c:v>
                </c:pt>
                <c:pt idx="2450">
                  <c:v>75.827827999999997</c:v>
                </c:pt>
                <c:pt idx="2451">
                  <c:v>75.853173999999996</c:v>
                </c:pt>
                <c:pt idx="2452">
                  <c:v>75.885326000000006</c:v>
                </c:pt>
                <c:pt idx="2453">
                  <c:v>75.909253000000007</c:v>
                </c:pt>
                <c:pt idx="2454">
                  <c:v>75.934421</c:v>
                </c:pt>
                <c:pt idx="2455">
                  <c:v>75.961960000000005</c:v>
                </c:pt>
                <c:pt idx="2456">
                  <c:v>75.998473000000004</c:v>
                </c:pt>
                <c:pt idx="2457">
                  <c:v>76.076601999999994</c:v>
                </c:pt>
                <c:pt idx="2458">
                  <c:v>76.235451999999995</c:v>
                </c:pt>
                <c:pt idx="2459">
                  <c:v>76.405180999999999</c:v>
                </c:pt>
                <c:pt idx="2460">
                  <c:v>76.439654000000004</c:v>
                </c:pt>
                <c:pt idx="2461">
                  <c:v>76.424577999999997</c:v>
                </c:pt>
                <c:pt idx="2462">
                  <c:v>76.428314999999998</c:v>
                </c:pt>
                <c:pt idx="2463">
                  <c:v>76.420640000000006</c:v>
                </c:pt>
                <c:pt idx="2464">
                  <c:v>76.423950000000005</c:v>
                </c:pt>
                <c:pt idx="2465">
                  <c:v>76.453676999999999</c:v>
                </c:pt>
                <c:pt idx="2466">
                  <c:v>76.497283999999993</c:v>
                </c:pt>
                <c:pt idx="2467">
                  <c:v>76.534482999999994</c:v>
                </c:pt>
                <c:pt idx="2468">
                  <c:v>76.563546000000002</c:v>
                </c:pt>
                <c:pt idx="2469">
                  <c:v>76.587243000000001</c:v>
                </c:pt>
                <c:pt idx="2470">
                  <c:v>76.616386000000006</c:v>
                </c:pt>
                <c:pt idx="2471">
                  <c:v>76.654021999999998</c:v>
                </c:pt>
                <c:pt idx="2472">
                  <c:v>76.684693999999993</c:v>
                </c:pt>
                <c:pt idx="2473">
                  <c:v>76.698421999999994</c:v>
                </c:pt>
                <c:pt idx="2474">
                  <c:v>76.710593000000003</c:v>
                </c:pt>
                <c:pt idx="2475">
                  <c:v>76.735759000000002</c:v>
                </c:pt>
                <c:pt idx="2476">
                  <c:v>76.762248999999997</c:v>
                </c:pt>
                <c:pt idx="2477">
                  <c:v>76.774299999999997</c:v>
                </c:pt>
                <c:pt idx="2478">
                  <c:v>76.750737999999998</c:v>
                </c:pt>
                <c:pt idx="2479">
                  <c:v>76.725793999999993</c:v>
                </c:pt>
                <c:pt idx="2480">
                  <c:v>76.760165999999998</c:v>
                </c:pt>
                <c:pt idx="2481">
                  <c:v>76.826459999999997</c:v>
                </c:pt>
                <c:pt idx="2482">
                  <c:v>76.897700999999998</c:v>
                </c:pt>
                <c:pt idx="2483">
                  <c:v>76.944326000000004</c:v>
                </c:pt>
                <c:pt idx="2484">
                  <c:v>76.956943999999993</c:v>
                </c:pt>
                <c:pt idx="2485">
                  <c:v>76.970600000000005</c:v>
                </c:pt>
                <c:pt idx="2486">
                  <c:v>77.006200000000007</c:v>
                </c:pt>
                <c:pt idx="2487">
                  <c:v>77.068645000000004</c:v>
                </c:pt>
                <c:pt idx="2488">
                  <c:v>77.139138000000003</c:v>
                </c:pt>
                <c:pt idx="2489">
                  <c:v>77.198183</c:v>
                </c:pt>
                <c:pt idx="2490">
                  <c:v>77.245829000000001</c:v>
                </c:pt>
                <c:pt idx="2491">
                  <c:v>77.323719999999994</c:v>
                </c:pt>
                <c:pt idx="2492">
                  <c:v>77.445603000000006</c:v>
                </c:pt>
                <c:pt idx="2493">
                  <c:v>77.513979000000006</c:v>
                </c:pt>
                <c:pt idx="2494">
                  <c:v>77.546289000000002</c:v>
                </c:pt>
                <c:pt idx="2495">
                  <c:v>77.582666000000003</c:v>
                </c:pt>
                <c:pt idx="2496">
                  <c:v>77.587129000000004</c:v>
                </c:pt>
                <c:pt idx="2497">
                  <c:v>77.593905000000007</c:v>
                </c:pt>
                <c:pt idx="2498">
                  <c:v>77.622615999999994</c:v>
                </c:pt>
                <c:pt idx="2499">
                  <c:v>77.660606000000001</c:v>
                </c:pt>
                <c:pt idx="2500">
                  <c:v>77.683659000000006</c:v>
                </c:pt>
                <c:pt idx="2501">
                  <c:v>77.663488999999998</c:v>
                </c:pt>
                <c:pt idx="2502">
                  <c:v>77.574169999999995</c:v>
                </c:pt>
                <c:pt idx="2503">
                  <c:v>77.397228999999996</c:v>
                </c:pt>
                <c:pt idx="2504">
                  <c:v>77.197997999999998</c:v>
                </c:pt>
                <c:pt idx="2505">
                  <c:v>77.067830999999998</c:v>
                </c:pt>
                <c:pt idx="2506">
                  <c:v>77.005989</c:v>
                </c:pt>
                <c:pt idx="2507">
                  <c:v>76.977767999999998</c:v>
                </c:pt>
                <c:pt idx="2508">
                  <c:v>76.969524000000007</c:v>
                </c:pt>
                <c:pt idx="2509">
                  <c:v>76.980046000000002</c:v>
                </c:pt>
                <c:pt idx="2510">
                  <c:v>77.018102999999996</c:v>
                </c:pt>
                <c:pt idx="2511">
                  <c:v>77.105346999999995</c:v>
                </c:pt>
                <c:pt idx="2512">
                  <c:v>77.238978000000003</c:v>
                </c:pt>
                <c:pt idx="2513">
                  <c:v>77.395021</c:v>
                </c:pt>
                <c:pt idx="2514">
                  <c:v>77.55247</c:v>
                </c:pt>
                <c:pt idx="2515">
                  <c:v>77.700605999999993</c:v>
                </c:pt>
                <c:pt idx="2516">
                  <c:v>77.836724000000004</c:v>
                </c:pt>
                <c:pt idx="2517">
                  <c:v>77.967984999999999</c:v>
                </c:pt>
                <c:pt idx="2518">
                  <c:v>78.105056000000005</c:v>
                </c:pt>
                <c:pt idx="2519">
                  <c:v>78.240690999999998</c:v>
                </c:pt>
                <c:pt idx="2520">
                  <c:v>78.36215</c:v>
                </c:pt>
                <c:pt idx="2521">
                  <c:v>78.465875999999994</c:v>
                </c:pt>
                <c:pt idx="2522">
                  <c:v>78.552570000000003</c:v>
                </c:pt>
                <c:pt idx="2523">
                  <c:v>78.607056</c:v>
                </c:pt>
                <c:pt idx="2524">
                  <c:v>78.614816000000005</c:v>
                </c:pt>
                <c:pt idx="2525">
                  <c:v>78.574409000000003</c:v>
                </c:pt>
                <c:pt idx="2526">
                  <c:v>78.441254000000001</c:v>
                </c:pt>
                <c:pt idx="2527">
                  <c:v>78.103560999999999</c:v>
                </c:pt>
                <c:pt idx="2528">
                  <c:v>77.625028999999998</c:v>
                </c:pt>
                <c:pt idx="2529">
                  <c:v>77.208302000000003</c:v>
                </c:pt>
                <c:pt idx="2530">
                  <c:v>76.850910999999996</c:v>
                </c:pt>
                <c:pt idx="2531">
                  <c:v>76.491654999999994</c:v>
                </c:pt>
                <c:pt idx="2532">
                  <c:v>76.137794</c:v>
                </c:pt>
                <c:pt idx="2533">
                  <c:v>75.809432000000001</c:v>
                </c:pt>
                <c:pt idx="2534">
                  <c:v>75.489024999999998</c:v>
                </c:pt>
                <c:pt idx="2535">
                  <c:v>75.149023999999997</c:v>
                </c:pt>
                <c:pt idx="2536">
                  <c:v>74.846303000000006</c:v>
                </c:pt>
                <c:pt idx="2537">
                  <c:v>74.647019999999998</c:v>
                </c:pt>
                <c:pt idx="2538">
                  <c:v>74.523667000000003</c:v>
                </c:pt>
                <c:pt idx="2539">
                  <c:v>74.434312000000006</c:v>
                </c:pt>
                <c:pt idx="2540">
                  <c:v>74.358919</c:v>
                </c:pt>
                <c:pt idx="2541">
                  <c:v>74.287121999999997</c:v>
                </c:pt>
                <c:pt idx="2542">
                  <c:v>74.172042000000005</c:v>
                </c:pt>
                <c:pt idx="2543">
                  <c:v>74.061048</c:v>
                </c:pt>
                <c:pt idx="2544">
                  <c:v>74.140298999999999</c:v>
                </c:pt>
                <c:pt idx="2545">
                  <c:v>74.345179999999999</c:v>
                </c:pt>
                <c:pt idx="2546">
                  <c:v>74.555083999999994</c:v>
                </c:pt>
                <c:pt idx="2547">
                  <c:v>74.760445000000004</c:v>
                </c:pt>
                <c:pt idx="2548">
                  <c:v>74.956693999999999</c:v>
                </c:pt>
                <c:pt idx="2549">
                  <c:v>75.135631000000004</c:v>
                </c:pt>
                <c:pt idx="2550">
                  <c:v>75.288489999999996</c:v>
                </c:pt>
                <c:pt idx="2551">
                  <c:v>75.419244000000006</c:v>
                </c:pt>
                <c:pt idx="2552">
                  <c:v>75.537809999999993</c:v>
                </c:pt>
                <c:pt idx="2553">
                  <c:v>75.648702</c:v>
                </c:pt>
                <c:pt idx="2554">
                  <c:v>75.751812999999999</c:v>
                </c:pt>
                <c:pt idx="2555">
                  <c:v>75.851309000000001</c:v>
                </c:pt>
                <c:pt idx="2556">
                  <c:v>75.951549</c:v>
                </c:pt>
                <c:pt idx="2557">
                  <c:v>76.060489000000004</c:v>
                </c:pt>
                <c:pt idx="2558">
                  <c:v>76.175904000000003</c:v>
                </c:pt>
                <c:pt idx="2559">
                  <c:v>76.281746999999996</c:v>
                </c:pt>
                <c:pt idx="2560">
                  <c:v>76.361982999999995</c:v>
                </c:pt>
                <c:pt idx="2561">
                  <c:v>76.426265000000001</c:v>
                </c:pt>
                <c:pt idx="2562">
                  <c:v>76.505457000000007</c:v>
                </c:pt>
                <c:pt idx="2563">
                  <c:v>76.606908000000004</c:v>
                </c:pt>
                <c:pt idx="2564">
                  <c:v>76.706253000000004</c:v>
                </c:pt>
                <c:pt idx="2565">
                  <c:v>76.791274999999999</c:v>
                </c:pt>
                <c:pt idx="2566">
                  <c:v>76.871154000000004</c:v>
                </c:pt>
                <c:pt idx="2567">
                  <c:v>76.951755000000006</c:v>
                </c:pt>
                <c:pt idx="2568">
                  <c:v>77.020240999999999</c:v>
                </c:pt>
                <c:pt idx="2569">
                  <c:v>77.053307000000004</c:v>
                </c:pt>
                <c:pt idx="2570">
                  <c:v>77.050178000000002</c:v>
                </c:pt>
                <c:pt idx="2571">
                  <c:v>77.034458000000001</c:v>
                </c:pt>
                <c:pt idx="2572">
                  <c:v>77.026909000000003</c:v>
                </c:pt>
                <c:pt idx="2573">
                  <c:v>77.026916</c:v>
                </c:pt>
                <c:pt idx="2574">
                  <c:v>77.028244000000001</c:v>
                </c:pt>
                <c:pt idx="2575">
                  <c:v>77.019101000000006</c:v>
                </c:pt>
                <c:pt idx="2576">
                  <c:v>76.977037999999993</c:v>
                </c:pt>
                <c:pt idx="2577">
                  <c:v>76.912345000000002</c:v>
                </c:pt>
                <c:pt idx="2578">
                  <c:v>76.851725000000002</c:v>
                </c:pt>
                <c:pt idx="2579">
                  <c:v>76.799362000000002</c:v>
                </c:pt>
                <c:pt idx="2580">
                  <c:v>76.717518999999996</c:v>
                </c:pt>
                <c:pt idx="2581">
                  <c:v>76.566316</c:v>
                </c:pt>
                <c:pt idx="2582">
                  <c:v>76.409255999999999</c:v>
                </c:pt>
                <c:pt idx="2583">
                  <c:v>76.316291000000007</c:v>
                </c:pt>
                <c:pt idx="2584">
                  <c:v>76.270585999999994</c:v>
                </c:pt>
                <c:pt idx="2585">
                  <c:v>76.2517</c:v>
                </c:pt>
                <c:pt idx="2586">
                  <c:v>76.254620000000003</c:v>
                </c:pt>
                <c:pt idx="2587">
                  <c:v>76.265559999999994</c:v>
                </c:pt>
                <c:pt idx="2588">
                  <c:v>76.264753999999996</c:v>
                </c:pt>
                <c:pt idx="2589">
                  <c:v>76.245830999999995</c:v>
                </c:pt>
                <c:pt idx="2590">
                  <c:v>76.220040999999995</c:v>
                </c:pt>
                <c:pt idx="2591">
                  <c:v>76.193652</c:v>
                </c:pt>
                <c:pt idx="2592">
                  <c:v>76.167406999999997</c:v>
                </c:pt>
                <c:pt idx="2593">
                  <c:v>76.142585999999994</c:v>
                </c:pt>
                <c:pt idx="2594">
                  <c:v>76.115258999999995</c:v>
                </c:pt>
                <c:pt idx="2595">
                  <c:v>76.070091000000005</c:v>
                </c:pt>
                <c:pt idx="2596">
                  <c:v>75.997815000000003</c:v>
                </c:pt>
                <c:pt idx="2597">
                  <c:v>75.919308999999998</c:v>
                </c:pt>
                <c:pt idx="2598">
                  <c:v>75.851589000000004</c:v>
                </c:pt>
                <c:pt idx="2599">
                  <c:v>75.779273000000003</c:v>
                </c:pt>
                <c:pt idx="2600">
                  <c:v>75.660520000000005</c:v>
                </c:pt>
                <c:pt idx="2601">
                  <c:v>75.483306999999996</c:v>
                </c:pt>
                <c:pt idx="2602">
                  <c:v>75.303327999999993</c:v>
                </c:pt>
                <c:pt idx="2603">
                  <c:v>75.157993000000005</c:v>
                </c:pt>
                <c:pt idx="2604">
                  <c:v>75.018770000000004</c:v>
                </c:pt>
                <c:pt idx="2605">
                  <c:v>74.855368999999996</c:v>
                </c:pt>
                <c:pt idx="2606">
                  <c:v>74.691801999999996</c:v>
                </c:pt>
                <c:pt idx="2607">
                  <c:v>74.558052000000004</c:v>
                </c:pt>
                <c:pt idx="2608">
                  <c:v>74.446462999999994</c:v>
                </c:pt>
                <c:pt idx="2609">
                  <c:v>74.344617999999997</c:v>
                </c:pt>
                <c:pt idx="2610">
                  <c:v>74.241290000000006</c:v>
                </c:pt>
                <c:pt idx="2611">
                  <c:v>74.115528999999995</c:v>
                </c:pt>
                <c:pt idx="2612">
                  <c:v>73.949378999999993</c:v>
                </c:pt>
                <c:pt idx="2613">
                  <c:v>73.768366999999998</c:v>
                </c:pt>
                <c:pt idx="2614">
                  <c:v>73.622941999999995</c:v>
                </c:pt>
                <c:pt idx="2615">
                  <c:v>73.512367999999995</c:v>
                </c:pt>
                <c:pt idx="2616">
                  <c:v>73.400822000000005</c:v>
                </c:pt>
                <c:pt idx="2617">
                  <c:v>73.274484000000001</c:v>
                </c:pt>
                <c:pt idx="2618">
                  <c:v>73.142975000000007</c:v>
                </c:pt>
                <c:pt idx="2619">
                  <c:v>73.022737000000006</c:v>
                </c:pt>
                <c:pt idx="2620">
                  <c:v>72.931865000000002</c:v>
                </c:pt>
                <c:pt idx="2621">
                  <c:v>72.887956000000003</c:v>
                </c:pt>
                <c:pt idx="2622">
                  <c:v>72.896501000000001</c:v>
                </c:pt>
                <c:pt idx="2623">
                  <c:v>72.947845999999998</c:v>
                </c:pt>
                <c:pt idx="2624">
                  <c:v>73.038298999999995</c:v>
                </c:pt>
                <c:pt idx="2625">
                  <c:v>73.175590999999997</c:v>
                </c:pt>
                <c:pt idx="2626">
                  <c:v>73.348489000000001</c:v>
                </c:pt>
                <c:pt idx="2627">
                  <c:v>73.514930000000007</c:v>
                </c:pt>
                <c:pt idx="2628">
                  <c:v>73.648437000000001</c:v>
                </c:pt>
                <c:pt idx="2629">
                  <c:v>73.755313000000001</c:v>
                </c:pt>
                <c:pt idx="2630">
                  <c:v>73.838999000000001</c:v>
                </c:pt>
                <c:pt idx="2631">
                  <c:v>73.886044999999996</c:v>
                </c:pt>
                <c:pt idx="2632">
                  <c:v>73.890206000000006</c:v>
                </c:pt>
                <c:pt idx="2633">
                  <c:v>73.873357999999996</c:v>
                </c:pt>
                <c:pt idx="2634">
                  <c:v>73.860887000000005</c:v>
                </c:pt>
                <c:pt idx="2635">
                  <c:v>73.860816999999997</c:v>
                </c:pt>
                <c:pt idx="2636">
                  <c:v>73.869125999999994</c:v>
                </c:pt>
                <c:pt idx="2637">
                  <c:v>73.881887000000006</c:v>
                </c:pt>
                <c:pt idx="2638">
                  <c:v>73.905961000000005</c:v>
                </c:pt>
                <c:pt idx="2639">
                  <c:v>73.950755000000001</c:v>
                </c:pt>
                <c:pt idx="2640">
                  <c:v>74.014936000000006</c:v>
                </c:pt>
                <c:pt idx="2641">
                  <c:v>74.089397000000005</c:v>
                </c:pt>
                <c:pt idx="2642">
                  <c:v>74.161299999999997</c:v>
                </c:pt>
                <c:pt idx="2643">
                  <c:v>74.220883999999998</c:v>
                </c:pt>
                <c:pt idx="2644">
                  <c:v>74.269401000000002</c:v>
                </c:pt>
                <c:pt idx="2645">
                  <c:v>74.312691999999998</c:v>
                </c:pt>
                <c:pt idx="2646">
                  <c:v>74.347607999999994</c:v>
                </c:pt>
                <c:pt idx="2647">
                  <c:v>74.366108999999994</c:v>
                </c:pt>
                <c:pt idx="2648">
                  <c:v>74.374354999999994</c:v>
                </c:pt>
                <c:pt idx="2649">
                  <c:v>74.391654000000003</c:v>
                </c:pt>
                <c:pt idx="2650">
                  <c:v>74.432879</c:v>
                </c:pt>
                <c:pt idx="2651">
                  <c:v>74.496347</c:v>
                </c:pt>
                <c:pt idx="2652">
                  <c:v>74.564172999999997</c:v>
                </c:pt>
                <c:pt idx="2653">
                  <c:v>74.619523000000001</c:v>
                </c:pt>
                <c:pt idx="2654">
                  <c:v>74.657500999999996</c:v>
                </c:pt>
                <c:pt idx="2655">
                  <c:v>74.686468000000005</c:v>
                </c:pt>
                <c:pt idx="2656">
                  <c:v>74.719002000000003</c:v>
                </c:pt>
                <c:pt idx="2657">
                  <c:v>74.760358999999994</c:v>
                </c:pt>
                <c:pt idx="2658">
                  <c:v>74.804012999999998</c:v>
                </c:pt>
                <c:pt idx="2659">
                  <c:v>74.836523999999997</c:v>
                </c:pt>
                <c:pt idx="2660">
                  <c:v>74.846925999999996</c:v>
                </c:pt>
                <c:pt idx="2661">
                  <c:v>74.839776000000001</c:v>
                </c:pt>
                <c:pt idx="2662">
                  <c:v>74.832080000000005</c:v>
                </c:pt>
                <c:pt idx="2663">
                  <c:v>74.836190999999999</c:v>
                </c:pt>
                <c:pt idx="2664">
                  <c:v>74.855929000000003</c:v>
                </c:pt>
                <c:pt idx="2665">
                  <c:v>74.887209999999996</c:v>
                </c:pt>
                <c:pt idx="2666">
                  <c:v>74.917980999999997</c:v>
                </c:pt>
                <c:pt idx="2667">
                  <c:v>74.938314000000005</c:v>
                </c:pt>
                <c:pt idx="2668">
                  <c:v>74.951232000000005</c:v>
                </c:pt>
                <c:pt idx="2669">
                  <c:v>74.968586999999999</c:v>
                </c:pt>
                <c:pt idx="2670">
                  <c:v>74.996381999999997</c:v>
                </c:pt>
                <c:pt idx="2671">
                  <c:v>75.028491000000002</c:v>
                </c:pt>
                <c:pt idx="2672">
                  <c:v>75.055021999999994</c:v>
                </c:pt>
                <c:pt idx="2673">
                  <c:v>75.072078000000005</c:v>
                </c:pt>
                <c:pt idx="2674">
                  <c:v>75.083419000000006</c:v>
                </c:pt>
                <c:pt idx="2675">
                  <c:v>75.094723999999999</c:v>
                </c:pt>
                <c:pt idx="2676">
                  <c:v>75.104996</c:v>
                </c:pt>
                <c:pt idx="2677">
                  <c:v>75.105242000000004</c:v>
                </c:pt>
                <c:pt idx="2678">
                  <c:v>75.085713999999996</c:v>
                </c:pt>
                <c:pt idx="2679">
                  <c:v>75.046014</c:v>
                </c:pt>
                <c:pt idx="2680">
                  <c:v>74.996441000000004</c:v>
                </c:pt>
                <c:pt idx="2681">
                  <c:v>74.948362000000003</c:v>
                </c:pt>
                <c:pt idx="2682">
                  <c:v>74.902963999999997</c:v>
                </c:pt>
                <c:pt idx="2683">
                  <c:v>74.851455000000001</c:v>
                </c:pt>
                <c:pt idx="2684">
                  <c:v>74.783624000000003</c:v>
                </c:pt>
                <c:pt idx="2685">
                  <c:v>74.692432999999994</c:v>
                </c:pt>
                <c:pt idx="2686">
                  <c:v>74.578456000000003</c:v>
                </c:pt>
                <c:pt idx="2687">
                  <c:v>74.458096999999995</c:v>
                </c:pt>
                <c:pt idx="2688">
                  <c:v>74.358024</c:v>
                </c:pt>
                <c:pt idx="2689">
                  <c:v>74.289608000000001</c:v>
                </c:pt>
                <c:pt idx="2690">
                  <c:v>74.236922000000007</c:v>
                </c:pt>
                <c:pt idx="2691">
                  <c:v>74.176462000000001</c:v>
                </c:pt>
                <c:pt idx="2692">
                  <c:v>74.101909000000006</c:v>
                </c:pt>
                <c:pt idx="2693">
                  <c:v>74.023842999999999</c:v>
                </c:pt>
                <c:pt idx="2694">
                  <c:v>73.951116999999996</c:v>
                </c:pt>
                <c:pt idx="2695">
                  <c:v>73.883161000000001</c:v>
                </c:pt>
                <c:pt idx="2696">
                  <c:v>73.817638000000002</c:v>
                </c:pt>
                <c:pt idx="2697">
                  <c:v>73.753896999999995</c:v>
                </c:pt>
                <c:pt idx="2698">
                  <c:v>73.687522000000001</c:v>
                </c:pt>
                <c:pt idx="2699">
                  <c:v>73.613750999999993</c:v>
                </c:pt>
                <c:pt idx="2700">
                  <c:v>73.536996000000002</c:v>
                </c:pt>
                <c:pt idx="2701">
                  <c:v>73.467404000000002</c:v>
                </c:pt>
                <c:pt idx="2702">
                  <c:v>73.407522</c:v>
                </c:pt>
                <c:pt idx="2703">
                  <c:v>73.352570999999998</c:v>
                </c:pt>
                <c:pt idx="2704">
                  <c:v>73.301889000000003</c:v>
                </c:pt>
                <c:pt idx="2705">
                  <c:v>73.256336000000005</c:v>
                </c:pt>
                <c:pt idx="2706">
                  <c:v>73.204819000000001</c:v>
                </c:pt>
                <c:pt idx="2707">
                  <c:v>73.128861000000001</c:v>
                </c:pt>
                <c:pt idx="2708">
                  <c:v>73.024495000000002</c:v>
                </c:pt>
                <c:pt idx="2709">
                  <c:v>72.907336999999998</c:v>
                </c:pt>
                <c:pt idx="2710">
                  <c:v>72.792511000000005</c:v>
                </c:pt>
                <c:pt idx="2711">
                  <c:v>72.681976000000006</c:v>
                </c:pt>
                <c:pt idx="2712">
                  <c:v>72.576336999999995</c:v>
                </c:pt>
                <c:pt idx="2713">
                  <c:v>72.484042000000002</c:v>
                </c:pt>
                <c:pt idx="2714">
                  <c:v>72.409996000000007</c:v>
                </c:pt>
                <c:pt idx="2715">
                  <c:v>72.347926999999999</c:v>
                </c:pt>
                <c:pt idx="2716">
                  <c:v>72.292007999999996</c:v>
                </c:pt>
                <c:pt idx="2717">
                  <c:v>72.244821999999999</c:v>
                </c:pt>
                <c:pt idx="2718">
                  <c:v>72.207865999999996</c:v>
                </c:pt>
                <c:pt idx="2719">
                  <c:v>72.174544999999995</c:v>
                </c:pt>
                <c:pt idx="2720">
                  <c:v>72.137555000000006</c:v>
                </c:pt>
                <c:pt idx="2721">
                  <c:v>72.093683999999996</c:v>
                </c:pt>
                <c:pt idx="2722">
                  <c:v>72.037524000000005</c:v>
                </c:pt>
                <c:pt idx="2723">
                  <c:v>71.961363000000006</c:v>
                </c:pt>
                <c:pt idx="2724">
                  <c:v>71.866578000000004</c:v>
                </c:pt>
                <c:pt idx="2725">
                  <c:v>71.764323000000005</c:v>
                </c:pt>
                <c:pt idx="2726">
                  <c:v>71.660426000000001</c:v>
                </c:pt>
                <c:pt idx="2727">
                  <c:v>71.551034000000001</c:v>
                </c:pt>
                <c:pt idx="2728">
                  <c:v>71.439819</c:v>
                </c:pt>
                <c:pt idx="2729">
                  <c:v>71.346057999999999</c:v>
                </c:pt>
                <c:pt idx="2730">
                  <c:v>71.283608999999998</c:v>
                </c:pt>
                <c:pt idx="2731">
                  <c:v>71.243537000000003</c:v>
                </c:pt>
                <c:pt idx="2732">
                  <c:v>71.209765000000004</c:v>
                </c:pt>
                <c:pt idx="2733">
                  <c:v>71.180515</c:v>
                </c:pt>
                <c:pt idx="2734">
                  <c:v>71.162823000000003</c:v>
                </c:pt>
                <c:pt idx="2735">
                  <c:v>71.154079999999993</c:v>
                </c:pt>
                <c:pt idx="2736">
                  <c:v>71.140259</c:v>
                </c:pt>
                <c:pt idx="2737">
                  <c:v>71.109027999999995</c:v>
                </c:pt>
                <c:pt idx="2738">
                  <c:v>71.057879</c:v>
                </c:pt>
                <c:pt idx="2739">
                  <c:v>70.993177000000003</c:v>
                </c:pt>
                <c:pt idx="2740">
                  <c:v>70.925790000000006</c:v>
                </c:pt>
                <c:pt idx="2741">
                  <c:v>70.864487999999994</c:v>
                </c:pt>
                <c:pt idx="2742">
                  <c:v>70.812088000000003</c:v>
                </c:pt>
                <c:pt idx="2743">
                  <c:v>70.771431000000007</c:v>
                </c:pt>
                <c:pt idx="2744">
                  <c:v>70.751891999999998</c:v>
                </c:pt>
                <c:pt idx="2745">
                  <c:v>70.760597000000004</c:v>
                </c:pt>
                <c:pt idx="2746">
                  <c:v>70.789576999999994</c:v>
                </c:pt>
                <c:pt idx="2747">
                  <c:v>70.823723999999999</c:v>
                </c:pt>
                <c:pt idx="2748">
                  <c:v>70.860174999999998</c:v>
                </c:pt>
                <c:pt idx="2749">
                  <c:v>70.904982000000004</c:v>
                </c:pt>
                <c:pt idx="2750">
                  <c:v>70.95026</c:v>
                </c:pt>
                <c:pt idx="2751">
                  <c:v>70.971356999999998</c:v>
                </c:pt>
                <c:pt idx="2752">
                  <c:v>70.952280999999999</c:v>
                </c:pt>
                <c:pt idx="2753">
                  <c:v>70.901555000000002</c:v>
                </c:pt>
                <c:pt idx="2754">
                  <c:v>70.837684999999993</c:v>
                </c:pt>
                <c:pt idx="2755">
                  <c:v>70.769835999999998</c:v>
                </c:pt>
                <c:pt idx="2756">
                  <c:v>70.698226000000005</c:v>
                </c:pt>
                <c:pt idx="2757">
                  <c:v>70.621184</c:v>
                </c:pt>
                <c:pt idx="2758">
                  <c:v>70.534223999999995</c:v>
                </c:pt>
                <c:pt idx="2759">
                  <c:v>70.432829999999996</c:v>
                </c:pt>
                <c:pt idx="2760">
                  <c:v>70.323046000000005</c:v>
                </c:pt>
                <c:pt idx="2761">
                  <c:v>70.218867000000003</c:v>
                </c:pt>
                <c:pt idx="2762">
                  <c:v>70.122383999999997</c:v>
                </c:pt>
                <c:pt idx="2763">
                  <c:v>70.017685</c:v>
                </c:pt>
                <c:pt idx="2764">
                  <c:v>69.892154000000005</c:v>
                </c:pt>
                <c:pt idx="2765">
                  <c:v>69.753039999999999</c:v>
                </c:pt>
                <c:pt idx="2766">
                  <c:v>69.615975000000006</c:v>
                </c:pt>
                <c:pt idx="2767">
                  <c:v>69.489080000000001</c:v>
                </c:pt>
                <c:pt idx="2768">
                  <c:v>69.377413000000004</c:v>
                </c:pt>
                <c:pt idx="2769">
                  <c:v>69.291306000000006</c:v>
                </c:pt>
                <c:pt idx="2770">
                  <c:v>69.238418999999993</c:v>
                </c:pt>
                <c:pt idx="2771">
                  <c:v>69.215473000000003</c:v>
                </c:pt>
                <c:pt idx="2772">
                  <c:v>69.216245000000001</c:v>
                </c:pt>
                <c:pt idx="2773">
                  <c:v>69.239963000000003</c:v>
                </c:pt>
                <c:pt idx="2774">
                  <c:v>69.286524999999997</c:v>
                </c:pt>
                <c:pt idx="2775">
                  <c:v>69.352196000000006</c:v>
                </c:pt>
                <c:pt idx="2776">
                  <c:v>69.433166</c:v>
                </c:pt>
                <c:pt idx="2777">
                  <c:v>69.522673999999995</c:v>
                </c:pt>
                <c:pt idx="2778">
                  <c:v>69.602380999999994</c:v>
                </c:pt>
                <c:pt idx="2779">
                  <c:v>69.650428000000005</c:v>
                </c:pt>
                <c:pt idx="2780">
                  <c:v>69.665578999999994</c:v>
                </c:pt>
                <c:pt idx="2781">
                  <c:v>69.676651000000007</c:v>
                </c:pt>
                <c:pt idx="2782">
                  <c:v>69.722309999999993</c:v>
                </c:pt>
                <c:pt idx="2783">
                  <c:v>69.823921999999996</c:v>
                </c:pt>
                <c:pt idx="2784">
                  <c:v>69.976341000000005</c:v>
                </c:pt>
                <c:pt idx="2785">
                  <c:v>70.154024000000007</c:v>
                </c:pt>
                <c:pt idx="2786">
                  <c:v>70.324286000000001</c:v>
                </c:pt>
                <c:pt idx="2787">
                  <c:v>70.464494000000002</c:v>
                </c:pt>
                <c:pt idx="2788">
                  <c:v>70.568916999999999</c:v>
                </c:pt>
                <c:pt idx="2789">
                  <c:v>70.636295000000004</c:v>
                </c:pt>
                <c:pt idx="2790">
                  <c:v>70.659092000000001</c:v>
                </c:pt>
                <c:pt idx="2791">
                  <c:v>70.635405000000006</c:v>
                </c:pt>
                <c:pt idx="2792">
                  <c:v>70.583734000000007</c:v>
                </c:pt>
                <c:pt idx="2793">
                  <c:v>70.530448000000007</c:v>
                </c:pt>
                <c:pt idx="2794">
                  <c:v>70.484443999999996</c:v>
                </c:pt>
                <c:pt idx="2795">
                  <c:v>70.439622</c:v>
                </c:pt>
                <c:pt idx="2796">
                  <c:v>70.401391000000004</c:v>
                </c:pt>
                <c:pt idx="2797">
                  <c:v>70.390764000000004</c:v>
                </c:pt>
                <c:pt idx="2798">
                  <c:v>70.417361</c:v>
                </c:pt>
                <c:pt idx="2799">
                  <c:v>70.466890000000006</c:v>
                </c:pt>
                <c:pt idx="2800">
                  <c:v>70.523073999999994</c:v>
                </c:pt>
                <c:pt idx="2801">
                  <c:v>70.586518999999996</c:v>
                </c:pt>
                <c:pt idx="2802">
                  <c:v>70.664175</c:v>
                </c:pt>
                <c:pt idx="2803">
                  <c:v>70.753332999999998</c:v>
                </c:pt>
                <c:pt idx="2804">
                  <c:v>70.845096999999996</c:v>
                </c:pt>
                <c:pt idx="2805">
                  <c:v>70.935292000000004</c:v>
                </c:pt>
                <c:pt idx="2806">
                  <c:v>71.026019000000005</c:v>
                </c:pt>
                <c:pt idx="2807">
                  <c:v>71.121840000000006</c:v>
                </c:pt>
                <c:pt idx="2808">
                  <c:v>71.225739000000004</c:v>
                </c:pt>
                <c:pt idx="2809">
                  <c:v>71.333100999999999</c:v>
                </c:pt>
                <c:pt idx="2810">
                  <c:v>71.431820000000002</c:v>
                </c:pt>
                <c:pt idx="2811">
                  <c:v>71.516745999999998</c:v>
                </c:pt>
                <c:pt idx="2812">
                  <c:v>71.600809999999996</c:v>
                </c:pt>
                <c:pt idx="2813">
                  <c:v>71.701241999999993</c:v>
                </c:pt>
                <c:pt idx="2814">
                  <c:v>71.816794999999999</c:v>
                </c:pt>
                <c:pt idx="2815">
                  <c:v>71.930569000000006</c:v>
                </c:pt>
                <c:pt idx="2816">
                  <c:v>72.033097999999995</c:v>
                </c:pt>
                <c:pt idx="2817">
                  <c:v>72.128529999999998</c:v>
                </c:pt>
                <c:pt idx="2818">
                  <c:v>72.219747999999996</c:v>
                </c:pt>
                <c:pt idx="2819">
                  <c:v>72.303137000000007</c:v>
                </c:pt>
                <c:pt idx="2820">
                  <c:v>72.380202999999995</c:v>
                </c:pt>
                <c:pt idx="2821">
                  <c:v>72.459648999999999</c:v>
                </c:pt>
                <c:pt idx="2822">
                  <c:v>72.542195000000007</c:v>
                </c:pt>
                <c:pt idx="2823">
                  <c:v>72.614425999999995</c:v>
                </c:pt>
                <c:pt idx="2824">
                  <c:v>72.663764999999998</c:v>
                </c:pt>
                <c:pt idx="2825">
                  <c:v>72.692233999999999</c:v>
                </c:pt>
                <c:pt idx="2826">
                  <c:v>72.712604999999996</c:v>
                </c:pt>
                <c:pt idx="2827">
                  <c:v>72.738360999999998</c:v>
                </c:pt>
                <c:pt idx="2828">
                  <c:v>72.779550999999998</c:v>
                </c:pt>
                <c:pt idx="2829">
                  <c:v>72.839157999999998</c:v>
                </c:pt>
                <c:pt idx="2830">
                  <c:v>72.908353000000005</c:v>
                </c:pt>
                <c:pt idx="2831">
                  <c:v>72.972618999999995</c:v>
                </c:pt>
                <c:pt idx="2832">
                  <c:v>73.026781</c:v>
                </c:pt>
                <c:pt idx="2833">
                  <c:v>73.078469999999996</c:v>
                </c:pt>
                <c:pt idx="2834">
                  <c:v>73.135571999999996</c:v>
                </c:pt>
                <c:pt idx="2835">
                  <c:v>73.197659000000002</c:v>
                </c:pt>
                <c:pt idx="2836">
                  <c:v>73.261150999999998</c:v>
                </c:pt>
                <c:pt idx="2837">
                  <c:v>73.323813999999999</c:v>
                </c:pt>
                <c:pt idx="2838">
                  <c:v>73.380607999999995</c:v>
                </c:pt>
                <c:pt idx="2839">
                  <c:v>73.422403000000003</c:v>
                </c:pt>
                <c:pt idx="2840">
                  <c:v>73.442248000000006</c:v>
                </c:pt>
                <c:pt idx="2841">
                  <c:v>73.438562000000005</c:v>
                </c:pt>
                <c:pt idx="2842">
                  <c:v>73.412779999999998</c:v>
                </c:pt>
                <c:pt idx="2843">
                  <c:v>73.371118999999993</c:v>
                </c:pt>
                <c:pt idx="2844">
                  <c:v>73.328494000000006</c:v>
                </c:pt>
                <c:pt idx="2845">
                  <c:v>73.300830000000005</c:v>
                </c:pt>
                <c:pt idx="2846">
                  <c:v>73.290535000000006</c:v>
                </c:pt>
                <c:pt idx="2847">
                  <c:v>73.288139999999999</c:v>
                </c:pt>
                <c:pt idx="2848">
                  <c:v>73.290040000000005</c:v>
                </c:pt>
                <c:pt idx="2849">
                  <c:v>73.303825000000003</c:v>
                </c:pt>
                <c:pt idx="2850">
                  <c:v>73.332944999999995</c:v>
                </c:pt>
                <c:pt idx="2851">
                  <c:v>73.367941999999999</c:v>
                </c:pt>
                <c:pt idx="2852">
                  <c:v>73.398779000000005</c:v>
                </c:pt>
                <c:pt idx="2853">
                  <c:v>73.426181999999997</c:v>
                </c:pt>
                <c:pt idx="2854">
                  <c:v>73.455250000000007</c:v>
                </c:pt>
                <c:pt idx="2855">
                  <c:v>73.487291999999997</c:v>
                </c:pt>
                <c:pt idx="2856">
                  <c:v>73.524882000000005</c:v>
                </c:pt>
                <c:pt idx="2857">
                  <c:v>73.576617999999996</c:v>
                </c:pt>
                <c:pt idx="2858">
                  <c:v>73.647659000000004</c:v>
                </c:pt>
                <c:pt idx="2859">
                  <c:v>73.729783999999995</c:v>
                </c:pt>
                <c:pt idx="2860">
                  <c:v>73.808216999999999</c:v>
                </c:pt>
                <c:pt idx="2861">
                  <c:v>73.876823000000002</c:v>
                </c:pt>
                <c:pt idx="2862">
                  <c:v>73.943423999999993</c:v>
                </c:pt>
                <c:pt idx="2863">
                  <c:v>74.021550000000005</c:v>
                </c:pt>
                <c:pt idx="2864">
                  <c:v>74.116675000000001</c:v>
                </c:pt>
                <c:pt idx="2865">
                  <c:v>74.216532000000001</c:v>
                </c:pt>
                <c:pt idx="2866">
                  <c:v>74.296141000000006</c:v>
                </c:pt>
                <c:pt idx="2867">
                  <c:v>74.338848999999996</c:v>
                </c:pt>
                <c:pt idx="2868">
                  <c:v>74.352007</c:v>
                </c:pt>
                <c:pt idx="2869">
                  <c:v>74.356004999999996</c:v>
                </c:pt>
                <c:pt idx="2870">
                  <c:v>74.358754000000005</c:v>
                </c:pt>
                <c:pt idx="2871">
                  <c:v>74.349459999999993</c:v>
                </c:pt>
                <c:pt idx="2872">
                  <c:v>74.319254000000001</c:v>
                </c:pt>
                <c:pt idx="2873">
                  <c:v>74.277894000000003</c:v>
                </c:pt>
                <c:pt idx="2874">
                  <c:v>74.243493999999998</c:v>
                </c:pt>
                <c:pt idx="2875">
                  <c:v>74.221478000000005</c:v>
                </c:pt>
                <c:pt idx="2876">
                  <c:v>74.200511000000006</c:v>
                </c:pt>
                <c:pt idx="2877">
                  <c:v>74.166893000000002</c:v>
                </c:pt>
                <c:pt idx="2878">
                  <c:v>74.119776999999999</c:v>
                </c:pt>
                <c:pt idx="2879">
                  <c:v>74.074376000000001</c:v>
                </c:pt>
                <c:pt idx="2880">
                  <c:v>74.049897000000001</c:v>
                </c:pt>
                <c:pt idx="2881">
                  <c:v>74.049088999999995</c:v>
                </c:pt>
                <c:pt idx="2882">
                  <c:v>74.051074</c:v>
                </c:pt>
                <c:pt idx="2883">
                  <c:v>74.033465000000007</c:v>
                </c:pt>
                <c:pt idx="2884">
                  <c:v>74.000197999999997</c:v>
                </c:pt>
                <c:pt idx="2885">
                  <c:v>73.976144000000005</c:v>
                </c:pt>
                <c:pt idx="2886">
                  <c:v>73.975679999999997</c:v>
                </c:pt>
                <c:pt idx="2887">
                  <c:v>73.992790999999997</c:v>
                </c:pt>
                <c:pt idx="2888">
                  <c:v>74.024068</c:v>
                </c:pt>
                <c:pt idx="2889">
                  <c:v>74.078768999999994</c:v>
                </c:pt>
                <c:pt idx="2890">
                  <c:v>74.153598000000002</c:v>
                </c:pt>
                <c:pt idx="2891">
                  <c:v>74.214962</c:v>
                </c:pt>
                <c:pt idx="2892">
                  <c:v>74.224260000000001</c:v>
                </c:pt>
                <c:pt idx="2893">
                  <c:v>74.174205999999998</c:v>
                </c:pt>
                <c:pt idx="2894">
                  <c:v>74.088896000000005</c:v>
                </c:pt>
                <c:pt idx="2895">
                  <c:v>73.995656999999994</c:v>
                </c:pt>
                <c:pt idx="2896">
                  <c:v>73.910419000000005</c:v>
                </c:pt>
                <c:pt idx="2897">
                  <c:v>73.843823</c:v>
                </c:pt>
                <c:pt idx="2898">
                  <c:v>73.801907</c:v>
                </c:pt>
                <c:pt idx="2899">
                  <c:v>73.779981000000006</c:v>
                </c:pt>
                <c:pt idx="2900">
                  <c:v>73.769789000000003</c:v>
                </c:pt>
                <c:pt idx="2901">
                  <c:v>73.773016999999996</c:v>
                </c:pt>
                <c:pt idx="2902">
                  <c:v>73.796892999999997</c:v>
                </c:pt>
                <c:pt idx="2903">
                  <c:v>73.837937999999994</c:v>
                </c:pt>
                <c:pt idx="2904">
                  <c:v>73.881411</c:v>
                </c:pt>
                <c:pt idx="2905">
                  <c:v>73.917463999999995</c:v>
                </c:pt>
                <c:pt idx="2906">
                  <c:v>73.949507999999994</c:v>
                </c:pt>
                <c:pt idx="2907">
                  <c:v>73.986779999999996</c:v>
                </c:pt>
                <c:pt idx="2908">
                  <c:v>74.036373999999995</c:v>
                </c:pt>
                <c:pt idx="2909">
                  <c:v>74.103487000000001</c:v>
                </c:pt>
                <c:pt idx="2910">
                  <c:v>74.192830999999998</c:v>
                </c:pt>
                <c:pt idx="2911">
                  <c:v>74.306363000000005</c:v>
                </c:pt>
                <c:pt idx="2912">
                  <c:v>74.439357000000001</c:v>
                </c:pt>
                <c:pt idx="2913">
                  <c:v>74.578143999999995</c:v>
                </c:pt>
                <c:pt idx="2914">
                  <c:v>74.704414</c:v>
                </c:pt>
                <c:pt idx="2915">
                  <c:v>74.805976999999999</c:v>
                </c:pt>
                <c:pt idx="2916">
                  <c:v>74.883444999999995</c:v>
                </c:pt>
                <c:pt idx="2917">
                  <c:v>74.945070999999999</c:v>
                </c:pt>
                <c:pt idx="2918">
                  <c:v>74.996523999999994</c:v>
                </c:pt>
                <c:pt idx="2919">
                  <c:v>75.037795000000003</c:v>
                </c:pt>
                <c:pt idx="2920">
                  <c:v>75.068240000000003</c:v>
                </c:pt>
                <c:pt idx="2921">
                  <c:v>75.090069999999997</c:v>
                </c:pt>
                <c:pt idx="2922">
                  <c:v>75.106657999999996</c:v>
                </c:pt>
                <c:pt idx="2923">
                  <c:v>75.121752999999998</c:v>
                </c:pt>
                <c:pt idx="2924">
                  <c:v>75.141371000000007</c:v>
                </c:pt>
                <c:pt idx="2925">
                  <c:v>75.172391000000005</c:v>
                </c:pt>
                <c:pt idx="2926">
                  <c:v>75.217543000000006</c:v>
                </c:pt>
                <c:pt idx="2927">
                  <c:v>75.274276</c:v>
                </c:pt>
                <c:pt idx="2928">
                  <c:v>75.337270000000004</c:v>
                </c:pt>
                <c:pt idx="2929">
                  <c:v>75.396715</c:v>
                </c:pt>
                <c:pt idx="2930">
                  <c:v>75.436708999999993</c:v>
                </c:pt>
                <c:pt idx="2931">
                  <c:v>75.446686</c:v>
                </c:pt>
                <c:pt idx="2932">
                  <c:v>75.438815000000005</c:v>
                </c:pt>
                <c:pt idx="2933">
                  <c:v>75.444376000000005</c:v>
                </c:pt>
                <c:pt idx="2934">
                  <c:v>75.48169</c:v>
                </c:pt>
                <c:pt idx="2935">
                  <c:v>75.531332000000006</c:v>
                </c:pt>
                <c:pt idx="2936">
                  <c:v>75.554860000000005</c:v>
                </c:pt>
                <c:pt idx="2937">
                  <c:v>75.538822999999994</c:v>
                </c:pt>
                <c:pt idx="2938">
                  <c:v>75.510892999999996</c:v>
                </c:pt>
                <c:pt idx="2939">
                  <c:v>75.509106000000003</c:v>
                </c:pt>
                <c:pt idx="2940">
                  <c:v>75.544821999999996</c:v>
                </c:pt>
                <c:pt idx="2941">
                  <c:v>75.602014999999994</c:v>
                </c:pt>
                <c:pt idx="2942">
                  <c:v>75.662762000000001</c:v>
                </c:pt>
                <c:pt idx="2943">
                  <c:v>75.720241999999999</c:v>
                </c:pt>
                <c:pt idx="2944">
                  <c:v>75.769391999999996</c:v>
                </c:pt>
                <c:pt idx="2945">
                  <c:v>75.803118999999995</c:v>
                </c:pt>
                <c:pt idx="2946">
                  <c:v>75.828273999999993</c:v>
                </c:pt>
                <c:pt idx="2947">
                  <c:v>75.872538000000006</c:v>
                </c:pt>
                <c:pt idx="2948">
                  <c:v>75.955472999999998</c:v>
                </c:pt>
                <c:pt idx="2949">
                  <c:v>76.053190999999998</c:v>
                </c:pt>
                <c:pt idx="2950">
                  <c:v>76.114600999999993</c:v>
                </c:pt>
                <c:pt idx="2951">
                  <c:v>76.121201999999997</c:v>
                </c:pt>
                <c:pt idx="2952">
                  <c:v>76.108872000000005</c:v>
                </c:pt>
                <c:pt idx="2953">
                  <c:v>76.121776999999994</c:v>
                </c:pt>
                <c:pt idx="2954">
                  <c:v>76.164777000000001</c:v>
                </c:pt>
                <c:pt idx="2955">
                  <c:v>76.209795999999997</c:v>
                </c:pt>
                <c:pt idx="2956">
                  <c:v>76.231374000000002</c:v>
                </c:pt>
                <c:pt idx="2957">
                  <c:v>76.224252000000007</c:v>
                </c:pt>
                <c:pt idx="2958">
                  <c:v>76.198894999999993</c:v>
                </c:pt>
                <c:pt idx="2959">
                  <c:v>76.174119000000005</c:v>
                </c:pt>
                <c:pt idx="2960">
                  <c:v>76.169297999999998</c:v>
                </c:pt>
                <c:pt idx="2961">
                  <c:v>76.190008000000006</c:v>
                </c:pt>
                <c:pt idx="2962">
                  <c:v>76.220393000000001</c:v>
                </c:pt>
                <c:pt idx="2963">
                  <c:v>76.240066999999996</c:v>
                </c:pt>
                <c:pt idx="2964">
                  <c:v>76.248129000000006</c:v>
                </c:pt>
                <c:pt idx="2965">
                  <c:v>76.259321</c:v>
                </c:pt>
                <c:pt idx="2966">
                  <c:v>76.277297000000004</c:v>
                </c:pt>
                <c:pt idx="2967">
                  <c:v>76.286670999999998</c:v>
                </c:pt>
                <c:pt idx="2968">
                  <c:v>76.276821999999996</c:v>
                </c:pt>
                <c:pt idx="2969">
                  <c:v>76.260705000000002</c:v>
                </c:pt>
                <c:pt idx="2970">
                  <c:v>76.260195999999993</c:v>
                </c:pt>
                <c:pt idx="2971">
                  <c:v>76.280510000000007</c:v>
                </c:pt>
                <c:pt idx="2972">
                  <c:v>76.309076000000005</c:v>
                </c:pt>
                <c:pt idx="2973">
                  <c:v>76.334243999999998</c:v>
                </c:pt>
                <c:pt idx="2974">
                  <c:v>76.354613000000001</c:v>
                </c:pt>
                <c:pt idx="2975">
                  <c:v>76.372223000000005</c:v>
                </c:pt>
                <c:pt idx="2976">
                  <c:v>76.387190000000004</c:v>
                </c:pt>
                <c:pt idx="2977">
                  <c:v>76.401250000000005</c:v>
                </c:pt>
                <c:pt idx="2978">
                  <c:v>76.418529000000007</c:v>
                </c:pt>
                <c:pt idx="2979">
                  <c:v>76.438338000000002</c:v>
                </c:pt>
                <c:pt idx="2980">
                  <c:v>76.451801000000003</c:v>
                </c:pt>
                <c:pt idx="2981">
                  <c:v>76.450457</c:v>
                </c:pt>
                <c:pt idx="2982">
                  <c:v>76.437135999999995</c:v>
                </c:pt>
                <c:pt idx="2983">
                  <c:v>76.425072</c:v>
                </c:pt>
                <c:pt idx="2984">
                  <c:v>76.426277999999996</c:v>
                </c:pt>
                <c:pt idx="2985">
                  <c:v>76.442121</c:v>
                </c:pt>
                <c:pt idx="2986">
                  <c:v>76.463903999999999</c:v>
                </c:pt>
                <c:pt idx="2987">
                  <c:v>76.480767</c:v>
                </c:pt>
                <c:pt idx="2988">
                  <c:v>76.487369000000001</c:v>
                </c:pt>
                <c:pt idx="2989">
                  <c:v>76.486448999999993</c:v>
                </c:pt>
                <c:pt idx="2990">
                  <c:v>76.486057000000002</c:v>
                </c:pt>
                <c:pt idx="2991">
                  <c:v>76.493319999999997</c:v>
                </c:pt>
                <c:pt idx="2992">
                  <c:v>76.508747</c:v>
                </c:pt>
                <c:pt idx="2993">
                  <c:v>76.526246999999998</c:v>
                </c:pt>
                <c:pt idx="2994">
                  <c:v>76.540064000000001</c:v>
                </c:pt>
                <c:pt idx="2995">
                  <c:v>76.551272999999995</c:v>
                </c:pt>
                <c:pt idx="2996">
                  <c:v>76.564589999999995</c:v>
                </c:pt>
                <c:pt idx="2997">
                  <c:v>76.578391999999994</c:v>
                </c:pt>
                <c:pt idx="2998">
                  <c:v>76.582083999999995</c:v>
                </c:pt>
                <c:pt idx="2999">
                  <c:v>76.566164000000001</c:v>
                </c:pt>
                <c:pt idx="3000">
                  <c:v>76.531891000000002</c:v>
                </c:pt>
                <c:pt idx="3001">
                  <c:v>76.488298</c:v>
                </c:pt>
                <c:pt idx="3002">
                  <c:v>76.443709999999996</c:v>
                </c:pt>
                <c:pt idx="3003">
                  <c:v>76.405326000000002</c:v>
                </c:pt>
                <c:pt idx="3004">
                  <c:v>76.382990000000007</c:v>
                </c:pt>
                <c:pt idx="3005">
                  <c:v>76.382722999999999</c:v>
                </c:pt>
                <c:pt idx="3006">
                  <c:v>76.394794000000005</c:v>
                </c:pt>
                <c:pt idx="3007">
                  <c:v>76.398184000000001</c:v>
                </c:pt>
                <c:pt idx="3008">
                  <c:v>76.382232000000002</c:v>
                </c:pt>
                <c:pt idx="3009">
                  <c:v>76.356938999999997</c:v>
                </c:pt>
                <c:pt idx="3010">
                  <c:v>76.336505000000002</c:v>
                </c:pt>
                <c:pt idx="3011">
                  <c:v>76.319917000000004</c:v>
                </c:pt>
                <c:pt idx="3012">
                  <c:v>76.296498999999997</c:v>
                </c:pt>
                <c:pt idx="3013">
                  <c:v>76.265184000000005</c:v>
                </c:pt>
                <c:pt idx="3014">
                  <c:v>76.235910000000004</c:v>
                </c:pt>
                <c:pt idx="3015">
                  <c:v>76.211217000000005</c:v>
                </c:pt>
                <c:pt idx="3016">
                  <c:v>76.177667</c:v>
                </c:pt>
                <c:pt idx="3017">
                  <c:v>76.121532000000002</c:v>
                </c:pt>
                <c:pt idx="3018">
                  <c:v>76.047610000000006</c:v>
                </c:pt>
                <c:pt idx="3019">
                  <c:v>75.977078000000006</c:v>
                </c:pt>
                <c:pt idx="3020">
                  <c:v>75.929398000000006</c:v>
                </c:pt>
                <c:pt idx="3021">
                  <c:v>75.909300999999999</c:v>
                </c:pt>
                <c:pt idx="3022">
                  <c:v>75.907323000000005</c:v>
                </c:pt>
                <c:pt idx="3023">
                  <c:v>75.907790000000006</c:v>
                </c:pt>
                <c:pt idx="3024">
                  <c:v>75.896535</c:v>
                </c:pt>
                <c:pt idx="3025">
                  <c:v>75.865821999999994</c:v>
                </c:pt>
                <c:pt idx="3026">
                  <c:v>75.816903999999994</c:v>
                </c:pt>
                <c:pt idx="3027">
                  <c:v>75.759341000000006</c:v>
                </c:pt>
                <c:pt idx="3028">
                  <c:v>75.706134000000006</c:v>
                </c:pt>
                <c:pt idx="3029">
                  <c:v>75.666302000000002</c:v>
                </c:pt>
                <c:pt idx="3030">
                  <c:v>75.639144999999999</c:v>
                </c:pt>
                <c:pt idx="3031">
                  <c:v>75.615065000000001</c:v>
                </c:pt>
                <c:pt idx="3032">
                  <c:v>75.582688000000005</c:v>
                </c:pt>
                <c:pt idx="3033">
                  <c:v>75.536320000000003</c:v>
                </c:pt>
                <c:pt idx="3034">
                  <c:v>75.479397000000006</c:v>
                </c:pt>
                <c:pt idx="3035">
                  <c:v>75.423715999999999</c:v>
                </c:pt>
                <c:pt idx="3036">
                  <c:v>75.384603999999996</c:v>
                </c:pt>
                <c:pt idx="3037">
                  <c:v>75.371796000000003</c:v>
                </c:pt>
                <c:pt idx="3038">
                  <c:v>75.381112000000002</c:v>
                </c:pt>
                <c:pt idx="3039">
                  <c:v>75.396552999999997</c:v>
                </c:pt>
                <c:pt idx="3040">
                  <c:v>75.402794</c:v>
                </c:pt>
                <c:pt idx="3041">
                  <c:v>75.395430000000005</c:v>
                </c:pt>
                <c:pt idx="3042">
                  <c:v>75.380055999999996</c:v>
                </c:pt>
                <c:pt idx="3043">
                  <c:v>75.364461000000006</c:v>
                </c:pt>
                <c:pt idx="3044">
                  <c:v>75.35239</c:v>
                </c:pt>
                <c:pt idx="3045">
                  <c:v>75.341390000000004</c:v>
                </c:pt>
                <c:pt idx="3046">
                  <c:v>75.325062000000003</c:v>
                </c:pt>
                <c:pt idx="3047">
                  <c:v>75.300867999999994</c:v>
                </c:pt>
                <c:pt idx="3048">
                  <c:v>75.277347000000006</c:v>
                </c:pt>
                <c:pt idx="3049">
                  <c:v>75.268505000000005</c:v>
                </c:pt>
                <c:pt idx="3050">
                  <c:v>75.276180999999994</c:v>
                </c:pt>
                <c:pt idx="3051">
                  <c:v>75.281925000000001</c:v>
                </c:pt>
                <c:pt idx="3052">
                  <c:v>75.263604000000001</c:v>
                </c:pt>
                <c:pt idx="3053">
                  <c:v>75.220417999999995</c:v>
                </c:pt>
                <c:pt idx="3054">
                  <c:v>75.176497999999995</c:v>
                </c:pt>
                <c:pt idx="3055">
                  <c:v>75.158372999999997</c:v>
                </c:pt>
                <c:pt idx="3056">
                  <c:v>75.172672000000006</c:v>
                </c:pt>
                <c:pt idx="3057">
                  <c:v>75.205494000000002</c:v>
                </c:pt>
                <c:pt idx="3058">
                  <c:v>75.236959999999996</c:v>
                </c:pt>
                <c:pt idx="3059">
                  <c:v>75.253501</c:v>
                </c:pt>
                <c:pt idx="3060">
                  <c:v>75.251517000000007</c:v>
                </c:pt>
                <c:pt idx="3061">
                  <c:v>75.237296999999998</c:v>
                </c:pt>
                <c:pt idx="3062">
                  <c:v>75.224970999999996</c:v>
                </c:pt>
                <c:pt idx="3063">
                  <c:v>75.228604000000004</c:v>
                </c:pt>
                <c:pt idx="3064">
                  <c:v>75.251347999999993</c:v>
                </c:pt>
                <c:pt idx="3065">
                  <c:v>75.282895999999994</c:v>
                </c:pt>
                <c:pt idx="3066">
                  <c:v>75.310316</c:v>
                </c:pt>
                <c:pt idx="3067">
                  <c:v>75.331553999999997</c:v>
                </c:pt>
                <c:pt idx="3068">
                  <c:v>75.356143000000003</c:v>
                </c:pt>
                <c:pt idx="3069">
                  <c:v>75.392923999999994</c:v>
                </c:pt>
                <c:pt idx="3070">
                  <c:v>75.440518999999995</c:v>
                </c:pt>
                <c:pt idx="3071">
                  <c:v>75.491525999999993</c:v>
                </c:pt>
                <c:pt idx="3072">
                  <c:v>75.542578000000006</c:v>
                </c:pt>
                <c:pt idx="3073">
                  <c:v>75.595686000000001</c:v>
                </c:pt>
                <c:pt idx="3074">
                  <c:v>75.650180000000006</c:v>
                </c:pt>
                <c:pt idx="3075">
                  <c:v>75.698265000000006</c:v>
                </c:pt>
                <c:pt idx="3076">
                  <c:v>75.732292999999999</c:v>
                </c:pt>
                <c:pt idx="3077">
                  <c:v>75.755425000000002</c:v>
                </c:pt>
                <c:pt idx="3078">
                  <c:v>75.780593999999994</c:v>
                </c:pt>
                <c:pt idx="3079">
                  <c:v>75.816196000000005</c:v>
                </c:pt>
                <c:pt idx="3080">
                  <c:v>75.855846999999997</c:v>
                </c:pt>
                <c:pt idx="3081">
                  <c:v>75.886921000000001</c:v>
                </c:pt>
                <c:pt idx="3082">
                  <c:v>75.907920000000004</c:v>
                </c:pt>
                <c:pt idx="3083">
                  <c:v>75.930880999999999</c:v>
                </c:pt>
                <c:pt idx="3084">
                  <c:v>75.965385999999995</c:v>
                </c:pt>
                <c:pt idx="3085">
                  <c:v>76.008004999999997</c:v>
                </c:pt>
                <c:pt idx="3086">
                  <c:v>76.052481</c:v>
                </c:pt>
                <c:pt idx="3087">
                  <c:v>76.103126000000003</c:v>
                </c:pt>
                <c:pt idx="3088">
                  <c:v>76.169103000000007</c:v>
                </c:pt>
                <c:pt idx="3089">
                  <c:v>76.249009000000001</c:v>
                </c:pt>
                <c:pt idx="3090">
                  <c:v>76.330850999999996</c:v>
                </c:pt>
                <c:pt idx="3091">
                  <c:v>76.406163000000006</c:v>
                </c:pt>
                <c:pt idx="3092">
                  <c:v>76.474815000000007</c:v>
                </c:pt>
                <c:pt idx="3093">
                  <c:v>76.536922000000004</c:v>
                </c:pt>
                <c:pt idx="3094">
                  <c:v>76.590914999999995</c:v>
                </c:pt>
                <c:pt idx="3095">
                  <c:v>76.640101999999999</c:v>
                </c:pt>
                <c:pt idx="3096">
                  <c:v>76.689862000000005</c:v>
                </c:pt>
                <c:pt idx="3097">
                  <c:v>76.735910000000004</c:v>
                </c:pt>
                <c:pt idx="3098">
                  <c:v>76.766274999999993</c:v>
                </c:pt>
                <c:pt idx="3099">
                  <c:v>76.778501000000006</c:v>
                </c:pt>
                <c:pt idx="3100">
                  <c:v>76.784267</c:v>
                </c:pt>
                <c:pt idx="3101">
                  <c:v>76.792418999999995</c:v>
                </c:pt>
                <c:pt idx="3102">
                  <c:v>76.798828</c:v>
                </c:pt>
                <c:pt idx="3103">
                  <c:v>76.800366999999994</c:v>
                </c:pt>
                <c:pt idx="3104">
                  <c:v>76.808340999999999</c:v>
                </c:pt>
                <c:pt idx="3105">
                  <c:v>76.836712000000006</c:v>
                </c:pt>
                <c:pt idx="3106">
                  <c:v>76.882879000000003</c:v>
                </c:pt>
                <c:pt idx="3107">
                  <c:v>76.931486000000007</c:v>
                </c:pt>
                <c:pt idx="3108">
                  <c:v>76.973898000000005</c:v>
                </c:pt>
                <c:pt idx="3109">
                  <c:v>77.013153000000003</c:v>
                </c:pt>
                <c:pt idx="3110">
                  <c:v>77.051255999999995</c:v>
                </c:pt>
                <c:pt idx="3111">
                  <c:v>77.082521999999997</c:v>
                </c:pt>
                <c:pt idx="3112">
                  <c:v>77.102296999999993</c:v>
                </c:pt>
                <c:pt idx="3113">
                  <c:v>77.115530000000007</c:v>
                </c:pt>
                <c:pt idx="3114">
                  <c:v>77.133165000000005</c:v>
                </c:pt>
                <c:pt idx="3115">
                  <c:v>77.163257000000002</c:v>
                </c:pt>
                <c:pt idx="3116">
                  <c:v>77.207813000000002</c:v>
                </c:pt>
                <c:pt idx="3117">
                  <c:v>77.266048999999995</c:v>
                </c:pt>
                <c:pt idx="3118">
                  <c:v>77.337112000000005</c:v>
                </c:pt>
                <c:pt idx="3119">
                  <c:v>77.416340000000005</c:v>
                </c:pt>
                <c:pt idx="3120">
                  <c:v>77.487887999999998</c:v>
                </c:pt>
                <c:pt idx="3121">
                  <c:v>77.527849000000003</c:v>
                </c:pt>
                <c:pt idx="3122">
                  <c:v>77.526902000000007</c:v>
                </c:pt>
                <c:pt idx="3123">
                  <c:v>77.511373000000006</c:v>
                </c:pt>
                <c:pt idx="3124">
                  <c:v>77.529794999999993</c:v>
                </c:pt>
                <c:pt idx="3125">
                  <c:v>77.610560000000007</c:v>
                </c:pt>
                <c:pt idx="3126">
                  <c:v>77.735996999999998</c:v>
                </c:pt>
                <c:pt idx="3127">
                  <c:v>77.861465999999993</c:v>
                </c:pt>
                <c:pt idx="3128">
                  <c:v>77.954414999999997</c:v>
                </c:pt>
                <c:pt idx="3129">
                  <c:v>78.012812999999994</c:v>
                </c:pt>
                <c:pt idx="3130">
                  <c:v>78.056518999999994</c:v>
                </c:pt>
                <c:pt idx="3131">
                  <c:v>78.107900999999998</c:v>
                </c:pt>
                <c:pt idx="3132">
                  <c:v>78.174383000000006</c:v>
                </c:pt>
                <c:pt idx="3133">
                  <c:v>78.243870999999999</c:v>
                </c:pt>
                <c:pt idx="3134">
                  <c:v>78.301894000000004</c:v>
                </c:pt>
                <c:pt idx="3135">
                  <c:v>78.355767999999998</c:v>
                </c:pt>
                <c:pt idx="3136">
                  <c:v>78.431780000000003</c:v>
                </c:pt>
                <c:pt idx="3137">
                  <c:v>78.541291000000001</c:v>
                </c:pt>
                <c:pt idx="3138">
                  <c:v>78.658507</c:v>
                </c:pt>
                <c:pt idx="3139">
                  <c:v>78.743122</c:v>
                </c:pt>
                <c:pt idx="3140">
                  <c:v>78.78125</c:v>
                </c:pt>
                <c:pt idx="3141">
                  <c:v>78.795506000000003</c:v>
                </c:pt>
                <c:pt idx="3142">
                  <c:v>78.819100000000006</c:v>
                </c:pt>
                <c:pt idx="3143">
                  <c:v>78.869352000000006</c:v>
                </c:pt>
                <c:pt idx="3144">
                  <c:v>78.943484999999995</c:v>
                </c:pt>
                <c:pt idx="3145">
                  <c:v>79.027662000000007</c:v>
                </c:pt>
                <c:pt idx="3146">
                  <c:v>79.106123999999994</c:v>
                </c:pt>
                <c:pt idx="3147">
                  <c:v>79.168998999999999</c:v>
                </c:pt>
                <c:pt idx="3148">
                  <c:v>79.217380000000006</c:v>
                </c:pt>
                <c:pt idx="3149">
                  <c:v>79.261583999999999</c:v>
                </c:pt>
                <c:pt idx="3150">
                  <c:v>79.314257999999995</c:v>
                </c:pt>
                <c:pt idx="3151">
                  <c:v>79.383161000000001</c:v>
                </c:pt>
                <c:pt idx="3152">
                  <c:v>79.464941999999994</c:v>
                </c:pt>
                <c:pt idx="3153">
                  <c:v>79.542283999999995</c:v>
                </c:pt>
                <c:pt idx="3154">
                  <c:v>79.592543000000006</c:v>
                </c:pt>
                <c:pt idx="3155">
                  <c:v>79.606909999999999</c:v>
                </c:pt>
                <c:pt idx="3156">
                  <c:v>79.601140000000001</c:v>
                </c:pt>
                <c:pt idx="3157">
                  <c:v>79.604544000000004</c:v>
                </c:pt>
                <c:pt idx="3158">
                  <c:v>79.638440000000003</c:v>
                </c:pt>
                <c:pt idx="3159">
                  <c:v>79.704842999999997</c:v>
                </c:pt>
                <c:pt idx="3160">
                  <c:v>79.790981000000002</c:v>
                </c:pt>
                <c:pt idx="3161">
                  <c:v>79.879741999999993</c:v>
                </c:pt>
                <c:pt idx="3162">
                  <c:v>79.958416999999997</c:v>
                </c:pt>
                <c:pt idx="3163">
                  <c:v>80.023568999999995</c:v>
                </c:pt>
                <c:pt idx="3164">
                  <c:v>80.080241000000001</c:v>
                </c:pt>
                <c:pt idx="3165">
                  <c:v>80.136848999999998</c:v>
                </c:pt>
                <c:pt idx="3166">
                  <c:v>80.200016000000005</c:v>
                </c:pt>
                <c:pt idx="3167">
                  <c:v>80.269733000000002</c:v>
                </c:pt>
                <c:pt idx="3168">
                  <c:v>80.334620999999999</c:v>
                </c:pt>
                <c:pt idx="3169">
                  <c:v>80.375438000000003</c:v>
                </c:pt>
                <c:pt idx="3170">
                  <c:v>80.383320999999995</c:v>
                </c:pt>
                <c:pt idx="3171">
                  <c:v>80.376559</c:v>
                </c:pt>
                <c:pt idx="3172">
                  <c:v>80.390187999999995</c:v>
                </c:pt>
                <c:pt idx="3173">
                  <c:v>80.444153999999997</c:v>
                </c:pt>
                <c:pt idx="3174">
                  <c:v>80.527272999999994</c:v>
                </c:pt>
                <c:pt idx="3175">
                  <c:v>80.614508999999998</c:v>
                </c:pt>
                <c:pt idx="3176">
                  <c:v>80.690721999999994</c:v>
                </c:pt>
                <c:pt idx="3177">
                  <c:v>80.754458</c:v>
                </c:pt>
                <c:pt idx="3178">
                  <c:v>80.811229999999995</c:v>
                </c:pt>
                <c:pt idx="3179">
                  <c:v>80.868807000000004</c:v>
                </c:pt>
                <c:pt idx="3180">
                  <c:v>80.928797000000003</c:v>
                </c:pt>
                <c:pt idx="3181">
                  <c:v>80.978441000000004</c:v>
                </c:pt>
                <c:pt idx="3182">
                  <c:v>80.998431999999994</c:v>
                </c:pt>
                <c:pt idx="3183">
                  <c:v>80.980014999999995</c:v>
                </c:pt>
                <c:pt idx="3184">
                  <c:v>80.926157000000003</c:v>
                </c:pt>
                <c:pt idx="3185">
                  <c:v>80.838127999999998</c:v>
                </c:pt>
                <c:pt idx="3186">
                  <c:v>80.715002999999996</c:v>
                </c:pt>
                <c:pt idx="3187">
                  <c:v>80.568826000000001</c:v>
                </c:pt>
                <c:pt idx="3188">
                  <c:v>80.424563000000006</c:v>
                </c:pt>
                <c:pt idx="3189">
                  <c:v>80.295204999999996</c:v>
                </c:pt>
                <c:pt idx="3190">
                  <c:v>80.166798999999997</c:v>
                </c:pt>
                <c:pt idx="3191">
                  <c:v>80.018446999999995</c:v>
                </c:pt>
                <c:pt idx="3192">
                  <c:v>79.849958999999998</c:v>
                </c:pt>
                <c:pt idx="3193">
                  <c:v>79.680079000000006</c:v>
                </c:pt>
                <c:pt idx="3194">
                  <c:v>79.524544000000006</c:v>
                </c:pt>
                <c:pt idx="3195">
                  <c:v>79.387631999999996</c:v>
                </c:pt>
                <c:pt idx="3196">
                  <c:v>79.271932000000007</c:v>
                </c:pt>
                <c:pt idx="3197">
                  <c:v>79.186062000000007</c:v>
                </c:pt>
                <c:pt idx="3198">
                  <c:v>79.142624999999995</c:v>
                </c:pt>
                <c:pt idx="3199">
                  <c:v>79.152413999999993</c:v>
                </c:pt>
                <c:pt idx="3200">
                  <c:v>79.214901999999995</c:v>
                </c:pt>
                <c:pt idx="3201">
                  <c:v>79.309237999999993</c:v>
                </c:pt>
                <c:pt idx="3202">
                  <c:v>79.405249999999995</c:v>
                </c:pt>
                <c:pt idx="3203">
                  <c:v>79.492869999999996</c:v>
                </c:pt>
                <c:pt idx="3204">
                  <c:v>79.589331999999999</c:v>
                </c:pt>
                <c:pt idx="3205">
                  <c:v>79.707837999999995</c:v>
                </c:pt>
                <c:pt idx="3206">
                  <c:v>79.833409000000003</c:v>
                </c:pt>
                <c:pt idx="3207">
                  <c:v>79.941732999999999</c:v>
                </c:pt>
                <c:pt idx="3208">
                  <c:v>80.026393999999996</c:v>
                </c:pt>
                <c:pt idx="3209">
                  <c:v>80.091353999999995</c:v>
                </c:pt>
                <c:pt idx="3210">
                  <c:v>80.131519999999995</c:v>
                </c:pt>
                <c:pt idx="3211">
                  <c:v>80.142295000000004</c:v>
                </c:pt>
                <c:pt idx="3212">
                  <c:v>80.139450999999994</c:v>
                </c:pt>
                <c:pt idx="3213">
                  <c:v>80.148446000000007</c:v>
                </c:pt>
                <c:pt idx="3214">
                  <c:v>80.176981999999995</c:v>
                </c:pt>
                <c:pt idx="3215">
                  <c:v>80.212709000000004</c:v>
                </c:pt>
                <c:pt idx="3216">
                  <c:v>80.241894000000002</c:v>
                </c:pt>
                <c:pt idx="3217">
                  <c:v>80.255430000000004</c:v>
                </c:pt>
                <c:pt idx="3218">
                  <c:v>80.245525000000001</c:v>
                </c:pt>
                <c:pt idx="3219">
                  <c:v>80.215840999999998</c:v>
                </c:pt>
                <c:pt idx="3220">
                  <c:v>80.189053999999999</c:v>
                </c:pt>
                <c:pt idx="3221">
                  <c:v>80.186312000000001</c:v>
                </c:pt>
                <c:pt idx="3222">
                  <c:v>80.204446000000004</c:v>
                </c:pt>
                <c:pt idx="3223">
                  <c:v>80.229528000000002</c:v>
                </c:pt>
                <c:pt idx="3224">
                  <c:v>80.261764999999997</c:v>
                </c:pt>
                <c:pt idx="3225">
                  <c:v>80.303668000000002</c:v>
                </c:pt>
                <c:pt idx="3226">
                  <c:v>80.334282000000002</c:v>
                </c:pt>
                <c:pt idx="3227">
                  <c:v>80.327236999999997</c:v>
                </c:pt>
                <c:pt idx="3228">
                  <c:v>80.293671000000003</c:v>
                </c:pt>
                <c:pt idx="3229">
                  <c:v>80.276764999999997</c:v>
                </c:pt>
                <c:pt idx="3230">
                  <c:v>80.298081999999994</c:v>
                </c:pt>
                <c:pt idx="3231">
                  <c:v>80.334367</c:v>
                </c:pt>
                <c:pt idx="3232">
                  <c:v>80.352942999999996</c:v>
                </c:pt>
                <c:pt idx="3233">
                  <c:v>80.344623999999996</c:v>
                </c:pt>
                <c:pt idx="3234">
                  <c:v>80.312935999999993</c:v>
                </c:pt>
                <c:pt idx="3235">
                  <c:v>80.255740000000003</c:v>
                </c:pt>
                <c:pt idx="3236">
                  <c:v>80.173468999999997</c:v>
                </c:pt>
                <c:pt idx="3237">
                  <c:v>80.080959000000007</c:v>
                </c:pt>
                <c:pt idx="3238">
                  <c:v>79.997691000000003</c:v>
                </c:pt>
                <c:pt idx="3239">
                  <c:v>79.933244999999999</c:v>
                </c:pt>
                <c:pt idx="3240">
                  <c:v>79.885960999999995</c:v>
                </c:pt>
                <c:pt idx="3241">
                  <c:v>79.845217000000005</c:v>
                </c:pt>
                <c:pt idx="3242">
                  <c:v>79.794983999999999</c:v>
                </c:pt>
                <c:pt idx="3243">
                  <c:v>79.729060000000004</c:v>
                </c:pt>
                <c:pt idx="3244">
                  <c:v>79.661897999999994</c:v>
                </c:pt>
                <c:pt idx="3245">
                  <c:v>79.610988000000006</c:v>
                </c:pt>
                <c:pt idx="3246">
                  <c:v>79.573801000000003</c:v>
                </c:pt>
                <c:pt idx="3247">
                  <c:v>79.538475000000005</c:v>
                </c:pt>
                <c:pt idx="3248">
                  <c:v>79.506713000000005</c:v>
                </c:pt>
                <c:pt idx="3249">
                  <c:v>79.480591000000004</c:v>
                </c:pt>
                <c:pt idx="3250">
                  <c:v>79.436087999999998</c:v>
                </c:pt>
                <c:pt idx="3251">
                  <c:v>79.343727999999999</c:v>
                </c:pt>
                <c:pt idx="3252">
                  <c:v>79.214309999999998</c:v>
                </c:pt>
                <c:pt idx="3253">
                  <c:v>79.090095000000005</c:v>
                </c:pt>
                <c:pt idx="3254">
                  <c:v>78.987038999999996</c:v>
                </c:pt>
                <c:pt idx="3255">
                  <c:v>78.878345999999993</c:v>
                </c:pt>
                <c:pt idx="3256">
                  <c:v>78.740803999999997</c:v>
                </c:pt>
                <c:pt idx="3257">
                  <c:v>78.582406000000006</c:v>
                </c:pt>
                <c:pt idx="3258">
                  <c:v>78.414202000000003</c:v>
                </c:pt>
                <c:pt idx="3259">
                  <c:v>78.231189000000001</c:v>
                </c:pt>
                <c:pt idx="3260">
                  <c:v>78.036563000000001</c:v>
                </c:pt>
                <c:pt idx="3261">
                  <c:v>77.851398000000003</c:v>
                </c:pt>
                <c:pt idx="3262">
                  <c:v>77.681342000000001</c:v>
                </c:pt>
                <c:pt idx="3263">
                  <c:v>77.501142999999999</c:v>
                </c:pt>
                <c:pt idx="3264">
                  <c:v>77.288788999999994</c:v>
                </c:pt>
                <c:pt idx="3265">
                  <c:v>77.050978999999998</c:v>
                </c:pt>
                <c:pt idx="3266">
                  <c:v>76.802086000000003</c:v>
                </c:pt>
                <c:pt idx="3267">
                  <c:v>76.543599</c:v>
                </c:pt>
                <c:pt idx="3268">
                  <c:v>76.278114000000002</c:v>
                </c:pt>
                <c:pt idx="3269">
                  <c:v>76.016813999999997</c:v>
                </c:pt>
                <c:pt idx="3270">
                  <c:v>75.758633000000003</c:v>
                </c:pt>
                <c:pt idx="3271">
                  <c:v>75.488532000000006</c:v>
                </c:pt>
                <c:pt idx="3272">
                  <c:v>75.211814000000004</c:v>
                </c:pt>
                <c:pt idx="3273">
                  <c:v>74.964012999999994</c:v>
                </c:pt>
                <c:pt idx="3274">
                  <c:v>74.770588000000004</c:v>
                </c:pt>
                <c:pt idx="3275">
                  <c:v>74.622697000000002</c:v>
                </c:pt>
                <c:pt idx="3276">
                  <c:v>74.502989999999997</c:v>
                </c:pt>
                <c:pt idx="3277">
                  <c:v>74.400711000000001</c:v>
                </c:pt>
                <c:pt idx="3278">
                  <c:v>74.285563999999994</c:v>
                </c:pt>
                <c:pt idx="3279">
                  <c:v>74.105113000000003</c:v>
                </c:pt>
                <c:pt idx="3280">
                  <c:v>73.844524000000007</c:v>
                </c:pt>
                <c:pt idx="3281">
                  <c:v>73.563067000000004</c:v>
                </c:pt>
                <c:pt idx="3282">
                  <c:v>73.330439999999996</c:v>
                </c:pt>
                <c:pt idx="3283">
                  <c:v>73.150837999999993</c:v>
                </c:pt>
                <c:pt idx="3284">
                  <c:v>72.976740000000007</c:v>
                </c:pt>
                <c:pt idx="3285">
                  <c:v>72.767835000000005</c:v>
                </c:pt>
                <c:pt idx="3286">
                  <c:v>72.517311000000007</c:v>
                </c:pt>
                <c:pt idx="3287">
                  <c:v>72.243087000000003</c:v>
                </c:pt>
                <c:pt idx="3288">
                  <c:v>71.973427999999998</c:v>
                </c:pt>
                <c:pt idx="3289">
                  <c:v>71.727169000000004</c:v>
                </c:pt>
                <c:pt idx="3290">
                  <c:v>71.494656000000006</c:v>
                </c:pt>
                <c:pt idx="3291">
                  <c:v>71.253032000000005</c:v>
                </c:pt>
                <c:pt idx="3292">
                  <c:v>71.002163999999993</c:v>
                </c:pt>
                <c:pt idx="3293">
                  <c:v>70.759484</c:v>
                </c:pt>
                <c:pt idx="3294">
                  <c:v>70.514928999999995</c:v>
                </c:pt>
                <c:pt idx="3295">
                  <c:v>70.229038000000003</c:v>
                </c:pt>
                <c:pt idx="3296">
                  <c:v>69.892807000000005</c:v>
                </c:pt>
                <c:pt idx="3297">
                  <c:v>69.550719000000001</c:v>
                </c:pt>
                <c:pt idx="3298">
                  <c:v>69.244185999999999</c:v>
                </c:pt>
                <c:pt idx="3299">
                  <c:v>68.967257000000004</c:v>
                </c:pt>
                <c:pt idx="3300">
                  <c:v>68.691686000000004</c:v>
                </c:pt>
                <c:pt idx="3301">
                  <c:v>68.400248000000005</c:v>
                </c:pt>
                <c:pt idx="3302">
                  <c:v>68.080952999999994</c:v>
                </c:pt>
                <c:pt idx="3303">
                  <c:v>67.726545000000002</c:v>
                </c:pt>
                <c:pt idx="3304">
                  <c:v>67.359870000000001</c:v>
                </c:pt>
                <c:pt idx="3305">
                  <c:v>67.020805999999993</c:v>
                </c:pt>
                <c:pt idx="3306">
                  <c:v>66.712120999999996</c:v>
                </c:pt>
                <c:pt idx="3307">
                  <c:v>66.398729000000003</c:v>
                </c:pt>
                <c:pt idx="3308">
                  <c:v>66.071105000000003</c:v>
                </c:pt>
                <c:pt idx="3309">
                  <c:v>65.761854</c:v>
                </c:pt>
                <c:pt idx="3310">
                  <c:v>65.480214000000004</c:v>
                </c:pt>
                <c:pt idx="3311">
                  <c:v>65.183308999999994</c:v>
                </c:pt>
                <c:pt idx="3312">
                  <c:v>64.846883000000005</c:v>
                </c:pt>
                <c:pt idx="3313">
                  <c:v>64.506767999999994</c:v>
                </c:pt>
                <c:pt idx="3314">
                  <c:v>64.188787000000005</c:v>
                </c:pt>
                <c:pt idx="3315">
                  <c:v>63.864507000000003</c:v>
                </c:pt>
                <c:pt idx="3316">
                  <c:v>63.514932000000002</c:v>
                </c:pt>
                <c:pt idx="3317">
                  <c:v>63.172308999999998</c:v>
                </c:pt>
                <c:pt idx="3318">
                  <c:v>62.862492000000003</c:v>
                </c:pt>
                <c:pt idx="3319">
                  <c:v>62.560214999999999</c:v>
                </c:pt>
                <c:pt idx="3320">
                  <c:v>62.233871000000001</c:v>
                </c:pt>
                <c:pt idx="3321">
                  <c:v>61.887949999999996</c:v>
                </c:pt>
                <c:pt idx="3322">
                  <c:v>61.534992000000003</c:v>
                </c:pt>
                <c:pt idx="3323">
                  <c:v>61.175071000000003</c:v>
                </c:pt>
                <c:pt idx="3324">
                  <c:v>60.823421000000003</c:v>
                </c:pt>
                <c:pt idx="3325">
                  <c:v>60.497945999999999</c:v>
                </c:pt>
                <c:pt idx="3326">
                  <c:v>60.185656000000002</c:v>
                </c:pt>
                <c:pt idx="3327">
                  <c:v>59.867443999999999</c:v>
                </c:pt>
                <c:pt idx="3328">
                  <c:v>59.570107999999998</c:v>
                </c:pt>
                <c:pt idx="3329">
                  <c:v>59.278592000000003</c:v>
                </c:pt>
                <c:pt idx="3330">
                  <c:v>58.881982999999998</c:v>
                </c:pt>
                <c:pt idx="3331">
                  <c:v>58.162748999999998</c:v>
                </c:pt>
                <c:pt idx="3332">
                  <c:v>57.141540999999997</c:v>
                </c:pt>
                <c:pt idx="3333">
                  <c:v>56.416003000000003</c:v>
                </c:pt>
                <c:pt idx="3334">
                  <c:v>56.333914999999998</c:v>
                </c:pt>
                <c:pt idx="3335">
                  <c:v>56.527237999999997</c:v>
                </c:pt>
                <c:pt idx="3336">
                  <c:v>56.602334999999997</c:v>
                </c:pt>
                <c:pt idx="3337">
                  <c:v>56.495379</c:v>
                </c:pt>
                <c:pt idx="3338">
                  <c:v>56.308737999999998</c:v>
                </c:pt>
                <c:pt idx="3339">
                  <c:v>56.094133999999997</c:v>
                </c:pt>
                <c:pt idx="3340">
                  <c:v>55.830297999999999</c:v>
                </c:pt>
                <c:pt idx="3341">
                  <c:v>55.526848000000001</c:v>
                </c:pt>
                <c:pt idx="3342">
                  <c:v>55.226202999999998</c:v>
                </c:pt>
                <c:pt idx="3343">
                  <c:v>54.945270000000001</c:v>
                </c:pt>
                <c:pt idx="3344">
                  <c:v>54.688778999999997</c:v>
                </c:pt>
                <c:pt idx="3345">
                  <c:v>54.478800999999997</c:v>
                </c:pt>
                <c:pt idx="3346">
                  <c:v>54.308351999999999</c:v>
                </c:pt>
                <c:pt idx="3347">
                  <c:v>54.122542000000003</c:v>
                </c:pt>
                <c:pt idx="3348">
                  <c:v>53.891756000000001</c:v>
                </c:pt>
                <c:pt idx="3349">
                  <c:v>53.651505</c:v>
                </c:pt>
                <c:pt idx="3350">
                  <c:v>53.432929000000001</c:v>
                </c:pt>
                <c:pt idx="3351">
                  <c:v>53.209876999999999</c:v>
                </c:pt>
                <c:pt idx="3352">
                  <c:v>52.959544999999999</c:v>
                </c:pt>
                <c:pt idx="3353">
                  <c:v>52.716397000000001</c:v>
                </c:pt>
                <c:pt idx="3354">
                  <c:v>52.515144999999997</c:v>
                </c:pt>
                <c:pt idx="3355">
                  <c:v>52.336210999999999</c:v>
                </c:pt>
                <c:pt idx="3356">
                  <c:v>52.148457000000001</c:v>
                </c:pt>
                <c:pt idx="3357">
                  <c:v>51.952353000000002</c:v>
                </c:pt>
                <c:pt idx="3358">
                  <c:v>51.751086999999998</c:v>
                </c:pt>
                <c:pt idx="3359">
                  <c:v>51.531993999999997</c:v>
                </c:pt>
                <c:pt idx="3360">
                  <c:v>51.304101000000003</c:v>
                </c:pt>
                <c:pt idx="3361">
                  <c:v>51.097966999999997</c:v>
                </c:pt>
                <c:pt idx="3362">
                  <c:v>50.902810000000002</c:v>
                </c:pt>
                <c:pt idx="3363">
                  <c:v>50.669215000000001</c:v>
                </c:pt>
                <c:pt idx="3364">
                  <c:v>50.402022000000002</c:v>
                </c:pt>
                <c:pt idx="3365">
                  <c:v>50.178348999999997</c:v>
                </c:pt>
                <c:pt idx="3366">
                  <c:v>50.032567</c:v>
                </c:pt>
                <c:pt idx="3367">
                  <c:v>49.898847000000004</c:v>
                </c:pt>
                <c:pt idx="3368">
                  <c:v>49.714072999999999</c:v>
                </c:pt>
                <c:pt idx="3369">
                  <c:v>49.496519999999997</c:v>
                </c:pt>
                <c:pt idx="3370">
                  <c:v>49.283104999999999</c:v>
                </c:pt>
                <c:pt idx="3371">
                  <c:v>49.066141000000002</c:v>
                </c:pt>
                <c:pt idx="3372">
                  <c:v>48.834473000000003</c:v>
                </c:pt>
                <c:pt idx="3373">
                  <c:v>48.610469000000002</c:v>
                </c:pt>
                <c:pt idx="3374">
                  <c:v>48.399749999999997</c:v>
                </c:pt>
                <c:pt idx="3375">
                  <c:v>48.167197000000002</c:v>
                </c:pt>
                <c:pt idx="3376">
                  <c:v>47.907829</c:v>
                </c:pt>
                <c:pt idx="3377">
                  <c:v>47.672930999999998</c:v>
                </c:pt>
                <c:pt idx="3378">
                  <c:v>47.485098999999998</c:v>
                </c:pt>
                <c:pt idx="3379">
                  <c:v>47.302408</c:v>
                </c:pt>
                <c:pt idx="3380">
                  <c:v>47.104436</c:v>
                </c:pt>
                <c:pt idx="3381">
                  <c:v>46.937986000000002</c:v>
                </c:pt>
                <c:pt idx="3382">
                  <c:v>46.830185</c:v>
                </c:pt>
                <c:pt idx="3383">
                  <c:v>46.725858000000002</c:v>
                </c:pt>
                <c:pt idx="3384">
                  <c:v>46.574722000000001</c:v>
                </c:pt>
                <c:pt idx="3385">
                  <c:v>46.411068</c:v>
                </c:pt>
                <c:pt idx="3386">
                  <c:v>46.275576999999998</c:v>
                </c:pt>
                <c:pt idx="3387">
                  <c:v>46.137279999999997</c:v>
                </c:pt>
                <c:pt idx="3388">
                  <c:v>45.960444000000003</c:v>
                </c:pt>
                <c:pt idx="3389">
                  <c:v>45.769260000000003</c:v>
                </c:pt>
                <c:pt idx="3390">
                  <c:v>45.591574999999999</c:v>
                </c:pt>
                <c:pt idx="3391">
                  <c:v>45.415221000000003</c:v>
                </c:pt>
                <c:pt idx="3392">
                  <c:v>45.243502999999997</c:v>
                </c:pt>
                <c:pt idx="3393">
                  <c:v>45.111047999999997</c:v>
                </c:pt>
                <c:pt idx="3394">
                  <c:v>45.001953</c:v>
                </c:pt>
                <c:pt idx="3395">
                  <c:v>44.840094000000001</c:v>
                </c:pt>
                <c:pt idx="3396">
                  <c:v>44.603563999999999</c:v>
                </c:pt>
                <c:pt idx="3397">
                  <c:v>44.361244999999997</c:v>
                </c:pt>
                <c:pt idx="3398">
                  <c:v>44.162523</c:v>
                </c:pt>
                <c:pt idx="3399">
                  <c:v>43.987493000000001</c:v>
                </c:pt>
                <c:pt idx="3400">
                  <c:v>43.833739000000001</c:v>
                </c:pt>
                <c:pt idx="3401">
                  <c:v>43.739134</c:v>
                </c:pt>
                <c:pt idx="3402">
                  <c:v>43.678873000000003</c:v>
                </c:pt>
                <c:pt idx="3403">
                  <c:v>43.556693000000003</c:v>
                </c:pt>
                <c:pt idx="3404">
                  <c:v>43.342849000000001</c:v>
                </c:pt>
                <c:pt idx="3405">
                  <c:v>43.119798000000003</c:v>
                </c:pt>
                <c:pt idx="3406">
                  <c:v>42.949818999999998</c:v>
                </c:pt>
                <c:pt idx="3407">
                  <c:v>42.789830000000002</c:v>
                </c:pt>
                <c:pt idx="3408">
                  <c:v>42.590924000000001</c:v>
                </c:pt>
                <c:pt idx="3409">
                  <c:v>42.386687000000002</c:v>
                </c:pt>
                <c:pt idx="3410">
                  <c:v>42.211713000000003</c:v>
                </c:pt>
                <c:pt idx="3411">
                  <c:v>42.038099000000003</c:v>
                </c:pt>
                <c:pt idx="3412">
                  <c:v>41.853920000000002</c:v>
                </c:pt>
                <c:pt idx="3413">
                  <c:v>41.696390000000001</c:v>
                </c:pt>
                <c:pt idx="3414">
                  <c:v>41.564829000000003</c:v>
                </c:pt>
                <c:pt idx="3415">
                  <c:v>41.400435000000002</c:v>
                </c:pt>
                <c:pt idx="3416">
                  <c:v>41.201231999999997</c:v>
                </c:pt>
                <c:pt idx="3417">
                  <c:v>41.052154999999999</c:v>
                </c:pt>
                <c:pt idx="3418">
                  <c:v>40.986780000000003</c:v>
                </c:pt>
                <c:pt idx="3419">
                  <c:v>40.926357000000003</c:v>
                </c:pt>
                <c:pt idx="3420">
                  <c:v>40.811514000000003</c:v>
                </c:pt>
                <c:pt idx="3421">
                  <c:v>40.680017999999997</c:v>
                </c:pt>
                <c:pt idx="3422">
                  <c:v>40.554824000000004</c:v>
                </c:pt>
                <c:pt idx="3423">
                  <c:v>40.383006000000002</c:v>
                </c:pt>
                <c:pt idx="3424">
                  <c:v>40.153694000000002</c:v>
                </c:pt>
                <c:pt idx="3425">
                  <c:v>39.958126999999998</c:v>
                </c:pt>
                <c:pt idx="3426">
                  <c:v>39.848258000000001</c:v>
                </c:pt>
                <c:pt idx="3427">
                  <c:v>39.761006000000002</c:v>
                </c:pt>
                <c:pt idx="3428">
                  <c:v>39.645217000000002</c:v>
                </c:pt>
                <c:pt idx="3429">
                  <c:v>39.528965999999997</c:v>
                </c:pt>
                <c:pt idx="3430">
                  <c:v>39.417606999999997</c:v>
                </c:pt>
                <c:pt idx="3431">
                  <c:v>39.244616999999998</c:v>
                </c:pt>
                <c:pt idx="3432">
                  <c:v>38.997889999999998</c:v>
                </c:pt>
                <c:pt idx="3433">
                  <c:v>38.778807</c:v>
                </c:pt>
                <c:pt idx="3434">
                  <c:v>38.650407999999999</c:v>
                </c:pt>
                <c:pt idx="3435">
                  <c:v>38.553030999999997</c:v>
                </c:pt>
                <c:pt idx="3436">
                  <c:v>38.432416000000003</c:v>
                </c:pt>
                <c:pt idx="3437">
                  <c:v>38.318679000000003</c:v>
                </c:pt>
                <c:pt idx="3438">
                  <c:v>38.227291000000001</c:v>
                </c:pt>
                <c:pt idx="3439">
                  <c:v>38.107222</c:v>
                </c:pt>
                <c:pt idx="3440">
                  <c:v>37.949666000000001</c:v>
                </c:pt>
                <c:pt idx="3441">
                  <c:v>37.826298000000001</c:v>
                </c:pt>
                <c:pt idx="3442">
                  <c:v>37.753518999999997</c:v>
                </c:pt>
                <c:pt idx="3443">
                  <c:v>37.643573000000004</c:v>
                </c:pt>
                <c:pt idx="3444">
                  <c:v>37.460647999999999</c:v>
                </c:pt>
                <c:pt idx="3445">
                  <c:v>37.297696999999999</c:v>
                </c:pt>
                <c:pt idx="3446">
                  <c:v>37.217556000000002</c:v>
                </c:pt>
                <c:pt idx="3447">
                  <c:v>37.144329999999997</c:v>
                </c:pt>
                <c:pt idx="3448">
                  <c:v>37.001810999999996</c:v>
                </c:pt>
                <c:pt idx="3449">
                  <c:v>36.836067</c:v>
                </c:pt>
                <c:pt idx="3450">
                  <c:v>36.716189999999997</c:v>
                </c:pt>
                <c:pt idx="3451">
                  <c:v>36.619295000000001</c:v>
                </c:pt>
                <c:pt idx="3452">
                  <c:v>36.502701999999999</c:v>
                </c:pt>
                <c:pt idx="3453">
                  <c:v>36.391396</c:v>
                </c:pt>
                <c:pt idx="3454">
                  <c:v>36.309569000000003</c:v>
                </c:pt>
                <c:pt idx="3455">
                  <c:v>36.223579000000001</c:v>
                </c:pt>
                <c:pt idx="3456">
                  <c:v>36.122408999999998</c:v>
                </c:pt>
                <c:pt idx="3457">
                  <c:v>36.050077999999999</c:v>
                </c:pt>
                <c:pt idx="3458">
                  <c:v>36.005799000000003</c:v>
                </c:pt>
                <c:pt idx="3459">
                  <c:v>35.921391</c:v>
                </c:pt>
                <c:pt idx="3460">
                  <c:v>35.785093000000003</c:v>
                </c:pt>
                <c:pt idx="3461">
                  <c:v>35.676043999999997</c:v>
                </c:pt>
                <c:pt idx="3462">
                  <c:v>35.621675000000003</c:v>
                </c:pt>
                <c:pt idx="3463">
                  <c:v>35.543010000000002</c:v>
                </c:pt>
                <c:pt idx="3464">
                  <c:v>35.405563999999998</c:v>
                </c:pt>
                <c:pt idx="3465">
                  <c:v>35.298425000000002</c:v>
                </c:pt>
                <c:pt idx="3466">
                  <c:v>35.285063000000001</c:v>
                </c:pt>
                <c:pt idx="3467">
                  <c:v>35.301161999999998</c:v>
                </c:pt>
                <c:pt idx="3468">
                  <c:v>35.279193999999997</c:v>
                </c:pt>
                <c:pt idx="3469">
                  <c:v>35.246671999999997</c:v>
                </c:pt>
                <c:pt idx="3470">
                  <c:v>35.229849999999999</c:v>
                </c:pt>
                <c:pt idx="3471">
                  <c:v>35.187238999999998</c:v>
                </c:pt>
                <c:pt idx="3472">
                  <c:v>35.115450000000003</c:v>
                </c:pt>
                <c:pt idx="3473">
                  <c:v>35.109285999999997</c:v>
                </c:pt>
                <c:pt idx="3474">
                  <c:v>35.212969999999999</c:v>
                </c:pt>
                <c:pt idx="3475">
                  <c:v>35.315570999999998</c:v>
                </c:pt>
                <c:pt idx="3476">
                  <c:v>35.329566999999997</c:v>
                </c:pt>
                <c:pt idx="3477">
                  <c:v>35.324809999999999</c:v>
                </c:pt>
                <c:pt idx="3478">
                  <c:v>35.359324999999998</c:v>
                </c:pt>
                <c:pt idx="3479">
                  <c:v>35.382413999999997</c:v>
                </c:pt>
                <c:pt idx="3480">
                  <c:v>35.362380000000002</c:v>
                </c:pt>
                <c:pt idx="3481">
                  <c:v>35.370503999999997</c:v>
                </c:pt>
                <c:pt idx="3482">
                  <c:v>35.445380999999998</c:v>
                </c:pt>
                <c:pt idx="3483">
                  <c:v>35.474409000000001</c:v>
                </c:pt>
                <c:pt idx="3484">
                  <c:v>35.388806000000002</c:v>
                </c:pt>
                <c:pt idx="3485">
                  <c:v>35.270071999999999</c:v>
                </c:pt>
              </c:numCache>
            </c:numRef>
          </c:val>
          <c:smooth val="0"/>
          <c:extLst>
            <c:ext xmlns:c16="http://schemas.microsoft.com/office/drawing/2014/chart" uri="{C3380CC4-5D6E-409C-BE32-E72D297353CC}">
              <c16:uniqueId val="{00000002-EFC5-4D50-9AC7-677866DE7B9E}"/>
            </c:ext>
          </c:extLst>
        </c:ser>
        <c:ser>
          <c:idx val="3"/>
          <c:order val="3"/>
          <c:tx>
            <c:v>SnOct2</c:v>
          </c:tx>
          <c:spPr>
            <a:ln w="28575" cap="rnd">
              <a:solidFill>
                <a:schemeClr val="accent4"/>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J$2:$J$3487</c:f>
              <c:numCache>
                <c:formatCode>General</c:formatCode>
                <c:ptCount val="3486"/>
                <c:pt idx="0">
                  <c:v>95.218086</c:v>
                </c:pt>
                <c:pt idx="1">
                  <c:v>95.222142000000005</c:v>
                </c:pt>
                <c:pt idx="2">
                  <c:v>95.209766999999999</c:v>
                </c:pt>
                <c:pt idx="3">
                  <c:v>95.195177999999999</c:v>
                </c:pt>
                <c:pt idx="4">
                  <c:v>95.188182999999995</c:v>
                </c:pt>
                <c:pt idx="5">
                  <c:v>95.188518000000002</c:v>
                </c:pt>
                <c:pt idx="6">
                  <c:v>95.188410000000005</c:v>
                </c:pt>
                <c:pt idx="7">
                  <c:v>95.181342999999998</c:v>
                </c:pt>
                <c:pt idx="8">
                  <c:v>95.168401000000003</c:v>
                </c:pt>
                <c:pt idx="9">
                  <c:v>95.158450999999999</c:v>
                </c:pt>
                <c:pt idx="10">
                  <c:v>95.161360000000002</c:v>
                </c:pt>
                <c:pt idx="11">
                  <c:v>95.179299</c:v>
                </c:pt>
                <c:pt idx="12">
                  <c:v>95.204323000000002</c:v>
                </c:pt>
                <c:pt idx="13">
                  <c:v>95.224367999999998</c:v>
                </c:pt>
                <c:pt idx="14">
                  <c:v>95.231100999999995</c:v>
                </c:pt>
                <c:pt idx="15">
                  <c:v>95.224225000000004</c:v>
                </c:pt>
                <c:pt idx="16">
                  <c:v>95.211074999999994</c:v>
                </c:pt>
                <c:pt idx="17">
                  <c:v>95.202410999999998</c:v>
                </c:pt>
                <c:pt idx="18">
                  <c:v>95.205629999999999</c:v>
                </c:pt>
                <c:pt idx="19">
                  <c:v>95.218689999999995</c:v>
                </c:pt>
                <c:pt idx="20">
                  <c:v>95.230168000000006</c:v>
                </c:pt>
                <c:pt idx="21">
                  <c:v>95.226566000000005</c:v>
                </c:pt>
                <c:pt idx="22">
                  <c:v>95.201993999999999</c:v>
                </c:pt>
                <c:pt idx="23">
                  <c:v>95.16422</c:v>
                </c:pt>
                <c:pt idx="24">
                  <c:v>95.132222999999996</c:v>
                </c:pt>
                <c:pt idx="25">
                  <c:v>95.124638000000004</c:v>
                </c:pt>
                <c:pt idx="26">
                  <c:v>95.145619999999994</c:v>
                </c:pt>
                <c:pt idx="27">
                  <c:v>95.181546999999995</c:v>
                </c:pt>
                <c:pt idx="28">
                  <c:v>95.212941999999998</c:v>
                </c:pt>
                <c:pt idx="29">
                  <c:v>95.228764999999996</c:v>
                </c:pt>
                <c:pt idx="30">
                  <c:v>95.229980999999995</c:v>
                </c:pt>
                <c:pt idx="31">
                  <c:v>95.221300999999997</c:v>
                </c:pt>
                <c:pt idx="32">
                  <c:v>95.203590000000005</c:v>
                </c:pt>
                <c:pt idx="33">
                  <c:v>95.175864000000004</c:v>
                </c:pt>
                <c:pt idx="34">
                  <c:v>95.141870999999995</c:v>
                </c:pt>
                <c:pt idx="35">
                  <c:v>95.111485000000002</c:v>
                </c:pt>
                <c:pt idx="36">
                  <c:v>95.095337000000001</c:v>
                </c:pt>
                <c:pt idx="37">
                  <c:v>95.098286999999999</c:v>
                </c:pt>
                <c:pt idx="38">
                  <c:v>95.116825000000006</c:v>
                </c:pt>
                <c:pt idx="39">
                  <c:v>95.141645999999994</c:v>
                </c:pt>
                <c:pt idx="40">
                  <c:v>95.161990000000003</c:v>
                </c:pt>
                <c:pt idx="41">
                  <c:v>95.168723</c:v>
                </c:pt>
                <c:pt idx="42">
                  <c:v>95.157788999999994</c:v>
                </c:pt>
                <c:pt idx="43">
                  <c:v>95.133895999999993</c:v>
                </c:pt>
                <c:pt idx="44">
                  <c:v>95.110708000000002</c:v>
                </c:pt>
                <c:pt idx="45">
                  <c:v>95.102885999999998</c:v>
                </c:pt>
                <c:pt idx="46">
                  <c:v>95.114948999999996</c:v>
                </c:pt>
                <c:pt idx="47">
                  <c:v>95.137788</c:v>
                </c:pt>
                <c:pt idx="48">
                  <c:v>95.155085999999997</c:v>
                </c:pt>
                <c:pt idx="49">
                  <c:v>95.154328000000007</c:v>
                </c:pt>
                <c:pt idx="50">
                  <c:v>95.134844999999999</c:v>
                </c:pt>
                <c:pt idx="51">
                  <c:v>95.107540999999998</c:v>
                </c:pt>
                <c:pt idx="52">
                  <c:v>95.086101999999997</c:v>
                </c:pt>
                <c:pt idx="53">
                  <c:v>95.078918000000002</c:v>
                </c:pt>
                <c:pt idx="54">
                  <c:v>95.088117999999994</c:v>
                </c:pt>
                <c:pt idx="55">
                  <c:v>95.110883999999999</c:v>
                </c:pt>
                <c:pt idx="56">
                  <c:v>95.140749</c:v>
                </c:pt>
                <c:pt idx="57">
                  <c:v>95.171547000000004</c:v>
                </c:pt>
                <c:pt idx="58">
                  <c:v>95.199809000000002</c:v>
                </c:pt>
                <c:pt idx="59">
                  <c:v>95.223518999999996</c:v>
                </c:pt>
                <c:pt idx="60">
                  <c:v>95.241315</c:v>
                </c:pt>
                <c:pt idx="61">
                  <c:v>95.249583999999999</c:v>
                </c:pt>
                <c:pt idx="62">
                  <c:v>95.242996000000005</c:v>
                </c:pt>
                <c:pt idx="63">
                  <c:v>95.219562999999994</c:v>
                </c:pt>
                <c:pt idx="64">
                  <c:v>95.183369999999996</c:v>
                </c:pt>
                <c:pt idx="65">
                  <c:v>95.142213999999996</c:v>
                </c:pt>
                <c:pt idx="66">
                  <c:v>95.105259000000004</c:v>
                </c:pt>
                <c:pt idx="67">
                  <c:v>95.084075999999996</c:v>
                </c:pt>
                <c:pt idx="68">
                  <c:v>95.087350000000001</c:v>
                </c:pt>
                <c:pt idx="69">
                  <c:v>95.108390999999997</c:v>
                </c:pt>
                <c:pt idx="70">
                  <c:v>95.127268000000001</c:v>
                </c:pt>
                <c:pt idx="71">
                  <c:v>95.132626000000002</c:v>
                </c:pt>
                <c:pt idx="72">
                  <c:v>95.133330999999998</c:v>
                </c:pt>
                <c:pt idx="73">
                  <c:v>95.145944999999998</c:v>
                </c:pt>
                <c:pt idx="74">
                  <c:v>95.176336000000006</c:v>
                </c:pt>
                <c:pt idx="75">
                  <c:v>95.213909000000001</c:v>
                </c:pt>
                <c:pt idx="76">
                  <c:v>95.244444999999999</c:v>
                </c:pt>
                <c:pt idx="77">
                  <c:v>95.265439000000001</c:v>
                </c:pt>
                <c:pt idx="78">
                  <c:v>95.281114000000002</c:v>
                </c:pt>
                <c:pt idx="79">
                  <c:v>95.285837999999998</c:v>
                </c:pt>
                <c:pt idx="80">
                  <c:v>95.263039000000006</c:v>
                </c:pt>
                <c:pt idx="81">
                  <c:v>95.206847999999994</c:v>
                </c:pt>
                <c:pt idx="82">
                  <c:v>95.140566000000007</c:v>
                </c:pt>
                <c:pt idx="83">
                  <c:v>95.099243999999999</c:v>
                </c:pt>
                <c:pt idx="84">
                  <c:v>95.092509000000007</c:v>
                </c:pt>
                <c:pt idx="85">
                  <c:v>95.103187000000005</c:v>
                </c:pt>
                <c:pt idx="86">
                  <c:v>95.114642000000003</c:v>
                </c:pt>
                <c:pt idx="87">
                  <c:v>95.121898999999999</c:v>
                </c:pt>
                <c:pt idx="88">
                  <c:v>95.125365000000002</c:v>
                </c:pt>
                <c:pt idx="89">
                  <c:v>95.124022999999994</c:v>
                </c:pt>
                <c:pt idx="90">
                  <c:v>95.116266999999993</c:v>
                </c:pt>
                <c:pt idx="91">
                  <c:v>95.103444999999994</c:v>
                </c:pt>
                <c:pt idx="92">
                  <c:v>95.090147000000002</c:v>
                </c:pt>
                <c:pt idx="93">
                  <c:v>95.080224000000001</c:v>
                </c:pt>
                <c:pt idx="94">
                  <c:v>95.072991999999999</c:v>
                </c:pt>
                <c:pt idx="95">
                  <c:v>95.063411000000002</c:v>
                </c:pt>
                <c:pt idx="96">
                  <c:v>95.047088000000002</c:v>
                </c:pt>
                <c:pt idx="97">
                  <c:v>95.027828</c:v>
                </c:pt>
                <c:pt idx="98">
                  <c:v>95.021355999999997</c:v>
                </c:pt>
                <c:pt idx="99">
                  <c:v>95.044077000000001</c:v>
                </c:pt>
                <c:pt idx="100">
                  <c:v>95.091582000000002</c:v>
                </c:pt>
                <c:pt idx="101">
                  <c:v>95.135936000000001</c:v>
                </c:pt>
                <c:pt idx="102">
                  <c:v>95.152844999999999</c:v>
                </c:pt>
                <c:pt idx="103">
                  <c:v>95.144420999999994</c:v>
                </c:pt>
                <c:pt idx="104">
                  <c:v>95.128388999999999</c:v>
                </c:pt>
                <c:pt idx="105">
                  <c:v>95.118646999999996</c:v>
                </c:pt>
                <c:pt idx="106">
                  <c:v>95.121091000000007</c:v>
                </c:pt>
                <c:pt idx="107">
                  <c:v>95.132384000000002</c:v>
                </c:pt>
                <c:pt idx="108">
                  <c:v>95.137851999999995</c:v>
                </c:pt>
                <c:pt idx="109">
                  <c:v>95.119299999999996</c:v>
                </c:pt>
                <c:pt idx="110">
                  <c:v>95.082093</c:v>
                </c:pt>
                <c:pt idx="111">
                  <c:v>95.059667000000005</c:v>
                </c:pt>
                <c:pt idx="112">
                  <c:v>95.077661000000006</c:v>
                </c:pt>
                <c:pt idx="113">
                  <c:v>95.129897999999997</c:v>
                </c:pt>
                <c:pt idx="114">
                  <c:v>95.184685000000002</c:v>
                </c:pt>
                <c:pt idx="115">
                  <c:v>95.214692999999997</c:v>
                </c:pt>
                <c:pt idx="116">
                  <c:v>95.22663</c:v>
                </c:pt>
                <c:pt idx="117">
                  <c:v>95.242808999999994</c:v>
                </c:pt>
                <c:pt idx="118">
                  <c:v>95.264519000000007</c:v>
                </c:pt>
                <c:pt idx="119">
                  <c:v>95.270003000000003</c:v>
                </c:pt>
                <c:pt idx="120">
                  <c:v>95.243976000000004</c:v>
                </c:pt>
                <c:pt idx="121">
                  <c:v>95.200271000000001</c:v>
                </c:pt>
                <c:pt idx="122">
                  <c:v>95.171435000000002</c:v>
                </c:pt>
                <c:pt idx="123">
                  <c:v>95.171280999999993</c:v>
                </c:pt>
                <c:pt idx="124">
                  <c:v>95.180026999999995</c:v>
                </c:pt>
                <c:pt idx="125">
                  <c:v>95.170614</c:v>
                </c:pt>
                <c:pt idx="126">
                  <c:v>95.142013000000006</c:v>
                </c:pt>
                <c:pt idx="127">
                  <c:v>95.122529999999998</c:v>
                </c:pt>
                <c:pt idx="128">
                  <c:v>95.139219999999995</c:v>
                </c:pt>
                <c:pt idx="129">
                  <c:v>95.183886000000001</c:v>
                </c:pt>
                <c:pt idx="130">
                  <c:v>95.205409000000003</c:v>
                </c:pt>
                <c:pt idx="131">
                  <c:v>95.159751</c:v>
                </c:pt>
                <c:pt idx="132">
                  <c:v>95.066891999999996</c:v>
                </c:pt>
                <c:pt idx="133">
                  <c:v>94.978778000000005</c:v>
                </c:pt>
                <c:pt idx="134">
                  <c:v>94.923921000000007</c:v>
                </c:pt>
                <c:pt idx="135">
                  <c:v>94.913884999999993</c:v>
                </c:pt>
                <c:pt idx="136">
                  <c:v>94.959703000000005</c:v>
                </c:pt>
                <c:pt idx="137">
                  <c:v>95.038623999999999</c:v>
                </c:pt>
                <c:pt idx="138">
                  <c:v>95.096896000000001</c:v>
                </c:pt>
                <c:pt idx="139">
                  <c:v>95.109408999999999</c:v>
                </c:pt>
                <c:pt idx="140">
                  <c:v>95.094487000000001</c:v>
                </c:pt>
                <c:pt idx="141">
                  <c:v>95.084197000000003</c:v>
                </c:pt>
                <c:pt idx="142">
                  <c:v>95.098112999999998</c:v>
                </c:pt>
                <c:pt idx="143">
                  <c:v>95.132555999999994</c:v>
                </c:pt>
                <c:pt idx="144">
                  <c:v>95.167878000000002</c:v>
                </c:pt>
                <c:pt idx="145">
                  <c:v>95.180259000000007</c:v>
                </c:pt>
                <c:pt idx="146">
                  <c:v>95.162862000000004</c:v>
                </c:pt>
                <c:pt idx="147">
                  <c:v>95.133714999999995</c:v>
                </c:pt>
                <c:pt idx="148">
                  <c:v>95.093902</c:v>
                </c:pt>
                <c:pt idx="149">
                  <c:v>95.054109999999994</c:v>
                </c:pt>
                <c:pt idx="150">
                  <c:v>95.038003000000003</c:v>
                </c:pt>
                <c:pt idx="151">
                  <c:v>95.044290000000004</c:v>
                </c:pt>
                <c:pt idx="152">
                  <c:v>95.067077999999995</c:v>
                </c:pt>
                <c:pt idx="153">
                  <c:v>95.102169000000004</c:v>
                </c:pt>
                <c:pt idx="154">
                  <c:v>95.143139000000005</c:v>
                </c:pt>
                <c:pt idx="155">
                  <c:v>95.179483000000005</c:v>
                </c:pt>
                <c:pt idx="156">
                  <c:v>95.202611000000005</c:v>
                </c:pt>
                <c:pt idx="157">
                  <c:v>95.207438999999994</c:v>
                </c:pt>
                <c:pt idx="158">
                  <c:v>95.190085999999994</c:v>
                </c:pt>
                <c:pt idx="159">
                  <c:v>95.149510000000006</c:v>
                </c:pt>
                <c:pt idx="160">
                  <c:v>95.099361000000002</c:v>
                </c:pt>
                <c:pt idx="161">
                  <c:v>95.071591999999995</c:v>
                </c:pt>
                <c:pt idx="162">
                  <c:v>95.078513000000001</c:v>
                </c:pt>
                <c:pt idx="163">
                  <c:v>95.085106999999994</c:v>
                </c:pt>
                <c:pt idx="164">
                  <c:v>95.067694000000003</c:v>
                </c:pt>
                <c:pt idx="165">
                  <c:v>95.047314999999998</c:v>
                </c:pt>
                <c:pt idx="166">
                  <c:v>95.050730000000001</c:v>
                </c:pt>
                <c:pt idx="167">
                  <c:v>95.076340999999999</c:v>
                </c:pt>
                <c:pt idx="168">
                  <c:v>95.099284999999995</c:v>
                </c:pt>
                <c:pt idx="169">
                  <c:v>95.104875000000007</c:v>
                </c:pt>
                <c:pt idx="170">
                  <c:v>95.107603999999995</c:v>
                </c:pt>
                <c:pt idx="171">
                  <c:v>95.127634</c:v>
                </c:pt>
                <c:pt idx="172">
                  <c:v>95.159749000000005</c:v>
                </c:pt>
                <c:pt idx="173">
                  <c:v>95.174238000000003</c:v>
                </c:pt>
                <c:pt idx="174">
                  <c:v>95.152396999999993</c:v>
                </c:pt>
                <c:pt idx="175">
                  <c:v>95.113760999999997</c:v>
                </c:pt>
                <c:pt idx="176">
                  <c:v>95.100415999999996</c:v>
                </c:pt>
                <c:pt idx="177">
                  <c:v>95.140063999999995</c:v>
                </c:pt>
                <c:pt idx="178">
                  <c:v>95.215333999999999</c:v>
                </c:pt>
                <c:pt idx="179">
                  <c:v>95.261803999999998</c:v>
                </c:pt>
                <c:pt idx="180">
                  <c:v>95.233711999999997</c:v>
                </c:pt>
                <c:pt idx="181">
                  <c:v>95.161179000000004</c:v>
                </c:pt>
                <c:pt idx="182">
                  <c:v>95.104292999999998</c:v>
                </c:pt>
                <c:pt idx="183">
                  <c:v>95.090534000000005</c:v>
                </c:pt>
                <c:pt idx="184">
                  <c:v>95.111824999999996</c:v>
                </c:pt>
                <c:pt idx="185">
                  <c:v>95.136626000000007</c:v>
                </c:pt>
                <c:pt idx="186">
                  <c:v>95.146978000000004</c:v>
                </c:pt>
                <c:pt idx="187">
                  <c:v>95.150496000000004</c:v>
                </c:pt>
                <c:pt idx="188">
                  <c:v>95.146231</c:v>
                </c:pt>
                <c:pt idx="189">
                  <c:v>95.123142999999999</c:v>
                </c:pt>
                <c:pt idx="190">
                  <c:v>95.077882000000002</c:v>
                </c:pt>
                <c:pt idx="191">
                  <c:v>95.022084000000007</c:v>
                </c:pt>
                <c:pt idx="192">
                  <c:v>94.983502999999999</c:v>
                </c:pt>
                <c:pt idx="193">
                  <c:v>94.993088999999998</c:v>
                </c:pt>
                <c:pt idx="194">
                  <c:v>95.051570999999996</c:v>
                </c:pt>
                <c:pt idx="195">
                  <c:v>95.129531999999998</c:v>
                </c:pt>
                <c:pt idx="196">
                  <c:v>95.192836</c:v>
                </c:pt>
                <c:pt idx="197">
                  <c:v>95.202326999999997</c:v>
                </c:pt>
                <c:pt idx="198">
                  <c:v>95.148122999999998</c:v>
                </c:pt>
                <c:pt idx="199">
                  <c:v>95.082464999999999</c:v>
                </c:pt>
                <c:pt idx="200">
                  <c:v>95.048711999999995</c:v>
                </c:pt>
                <c:pt idx="201">
                  <c:v>95.054569999999998</c:v>
                </c:pt>
                <c:pt idx="202">
                  <c:v>95.093558000000002</c:v>
                </c:pt>
                <c:pt idx="203">
                  <c:v>95.140669000000003</c:v>
                </c:pt>
                <c:pt idx="204">
                  <c:v>95.162777000000006</c:v>
                </c:pt>
                <c:pt idx="205">
                  <c:v>95.139498000000003</c:v>
                </c:pt>
                <c:pt idx="206">
                  <c:v>95.079133999999996</c:v>
                </c:pt>
                <c:pt idx="207">
                  <c:v>95.005086000000006</c:v>
                </c:pt>
                <c:pt idx="208">
                  <c:v>94.938002999999995</c:v>
                </c:pt>
                <c:pt idx="209">
                  <c:v>94.894133999999994</c:v>
                </c:pt>
                <c:pt idx="210">
                  <c:v>94.880476999999999</c:v>
                </c:pt>
                <c:pt idx="211">
                  <c:v>94.889049</c:v>
                </c:pt>
                <c:pt idx="212">
                  <c:v>94.905978000000005</c:v>
                </c:pt>
                <c:pt idx="213">
                  <c:v>94.925071000000003</c:v>
                </c:pt>
                <c:pt idx="214">
                  <c:v>94.948948999999999</c:v>
                </c:pt>
                <c:pt idx="215">
                  <c:v>94.975765999999993</c:v>
                </c:pt>
                <c:pt idx="216">
                  <c:v>94.990281999999993</c:v>
                </c:pt>
                <c:pt idx="217">
                  <c:v>94.978646999999995</c:v>
                </c:pt>
                <c:pt idx="218">
                  <c:v>94.945559000000003</c:v>
                </c:pt>
                <c:pt idx="219">
                  <c:v>94.910628000000003</c:v>
                </c:pt>
                <c:pt idx="220">
                  <c:v>94.899545000000003</c:v>
                </c:pt>
                <c:pt idx="221">
                  <c:v>94.927267000000001</c:v>
                </c:pt>
                <c:pt idx="222">
                  <c:v>94.978183000000001</c:v>
                </c:pt>
                <c:pt idx="223">
                  <c:v>95.025767999999999</c:v>
                </c:pt>
                <c:pt idx="224">
                  <c:v>95.058344000000005</c:v>
                </c:pt>
                <c:pt idx="225">
                  <c:v>95.073082999999997</c:v>
                </c:pt>
                <c:pt idx="226">
                  <c:v>95.071344999999994</c:v>
                </c:pt>
                <c:pt idx="227">
                  <c:v>95.057992999999996</c:v>
                </c:pt>
                <c:pt idx="228">
                  <c:v>95.031665000000004</c:v>
                </c:pt>
                <c:pt idx="229">
                  <c:v>94.976226999999994</c:v>
                </c:pt>
                <c:pt idx="230">
                  <c:v>94.879594999999995</c:v>
                </c:pt>
                <c:pt idx="231">
                  <c:v>94.764870000000002</c:v>
                </c:pt>
                <c:pt idx="232">
                  <c:v>94.683176000000003</c:v>
                </c:pt>
                <c:pt idx="233">
                  <c:v>94.673027000000005</c:v>
                </c:pt>
                <c:pt idx="234">
                  <c:v>94.730144999999993</c:v>
                </c:pt>
                <c:pt idx="235">
                  <c:v>94.812263999999999</c:v>
                </c:pt>
                <c:pt idx="236">
                  <c:v>94.882223999999994</c:v>
                </c:pt>
                <c:pt idx="237">
                  <c:v>94.940875000000005</c:v>
                </c:pt>
                <c:pt idx="238">
                  <c:v>95.006005999999999</c:v>
                </c:pt>
                <c:pt idx="239">
                  <c:v>95.074042000000006</c:v>
                </c:pt>
                <c:pt idx="240">
                  <c:v>95.116709999999998</c:v>
                </c:pt>
                <c:pt idx="241">
                  <c:v>95.117204000000001</c:v>
                </c:pt>
                <c:pt idx="242">
                  <c:v>95.093378999999999</c:v>
                </c:pt>
                <c:pt idx="243">
                  <c:v>95.070959999999999</c:v>
                </c:pt>
                <c:pt idx="244">
                  <c:v>95.057986999999997</c:v>
                </c:pt>
                <c:pt idx="245">
                  <c:v>95.046031999999997</c:v>
                </c:pt>
                <c:pt idx="246">
                  <c:v>95.017504000000002</c:v>
                </c:pt>
                <c:pt idx="247">
                  <c:v>94.945652999999993</c:v>
                </c:pt>
                <c:pt idx="248">
                  <c:v>94.818190999999999</c:v>
                </c:pt>
                <c:pt idx="249">
                  <c:v>94.708055999999999</c:v>
                </c:pt>
                <c:pt idx="250">
                  <c:v>94.716420999999997</c:v>
                </c:pt>
                <c:pt idx="251">
                  <c:v>94.818006999999994</c:v>
                </c:pt>
                <c:pt idx="252">
                  <c:v>94.939594</c:v>
                </c:pt>
                <c:pt idx="253">
                  <c:v>95.022847999999996</c:v>
                </c:pt>
                <c:pt idx="254">
                  <c:v>95.011899</c:v>
                </c:pt>
                <c:pt idx="255">
                  <c:v>94.899193999999994</c:v>
                </c:pt>
                <c:pt idx="256">
                  <c:v>94.772070999999997</c:v>
                </c:pt>
                <c:pt idx="257">
                  <c:v>94.728697999999994</c:v>
                </c:pt>
                <c:pt idx="258">
                  <c:v>94.783698000000001</c:v>
                </c:pt>
                <c:pt idx="259">
                  <c:v>94.883247999999995</c:v>
                </c:pt>
                <c:pt idx="260">
                  <c:v>94.970624000000001</c:v>
                </c:pt>
                <c:pt idx="261">
                  <c:v>95.033085999999997</c:v>
                </c:pt>
                <c:pt idx="262">
                  <c:v>95.097656999999998</c:v>
                </c:pt>
                <c:pt idx="263">
                  <c:v>95.19717</c:v>
                </c:pt>
                <c:pt idx="264">
                  <c:v>95.330190999999999</c:v>
                </c:pt>
                <c:pt idx="265">
                  <c:v>95.447558000000001</c:v>
                </c:pt>
                <c:pt idx="266">
                  <c:v>95.482286000000002</c:v>
                </c:pt>
                <c:pt idx="267">
                  <c:v>95.410734000000005</c:v>
                </c:pt>
                <c:pt idx="268">
                  <c:v>95.272992000000002</c:v>
                </c:pt>
                <c:pt idx="269">
                  <c:v>95.137150000000005</c:v>
                </c:pt>
                <c:pt idx="270">
                  <c:v>95.055824000000001</c:v>
                </c:pt>
                <c:pt idx="271">
                  <c:v>95.038483999999997</c:v>
                </c:pt>
                <c:pt idx="272">
                  <c:v>95.049660000000003</c:v>
                </c:pt>
                <c:pt idx="273">
                  <c:v>95.033591000000001</c:v>
                </c:pt>
                <c:pt idx="274">
                  <c:v>94.969804999999994</c:v>
                </c:pt>
                <c:pt idx="275">
                  <c:v>94.909941000000003</c:v>
                </c:pt>
                <c:pt idx="276">
                  <c:v>94.919856999999993</c:v>
                </c:pt>
                <c:pt idx="277">
                  <c:v>94.997750999999994</c:v>
                </c:pt>
                <c:pt idx="278">
                  <c:v>95.077753000000001</c:v>
                </c:pt>
                <c:pt idx="279">
                  <c:v>95.102757999999994</c:v>
                </c:pt>
                <c:pt idx="280">
                  <c:v>95.071661000000006</c:v>
                </c:pt>
                <c:pt idx="281">
                  <c:v>95.013200999999995</c:v>
                </c:pt>
                <c:pt idx="282">
                  <c:v>94.945812000000004</c:v>
                </c:pt>
                <c:pt idx="283">
                  <c:v>94.875906999999998</c:v>
                </c:pt>
                <c:pt idx="284">
                  <c:v>94.818550000000002</c:v>
                </c:pt>
                <c:pt idx="285">
                  <c:v>94.802060999999995</c:v>
                </c:pt>
                <c:pt idx="286">
                  <c:v>94.850633999999999</c:v>
                </c:pt>
                <c:pt idx="287">
                  <c:v>94.958174</c:v>
                </c:pt>
                <c:pt idx="288">
                  <c:v>95.077502999999993</c:v>
                </c:pt>
                <c:pt idx="289">
                  <c:v>95.159719999999993</c:v>
                </c:pt>
                <c:pt idx="290">
                  <c:v>95.194294999999997</c:v>
                </c:pt>
                <c:pt idx="291">
                  <c:v>95.191946999999999</c:v>
                </c:pt>
                <c:pt idx="292">
                  <c:v>95.163217000000003</c:v>
                </c:pt>
                <c:pt idx="293">
                  <c:v>95.111973000000006</c:v>
                </c:pt>
                <c:pt idx="294">
                  <c:v>95.043271000000004</c:v>
                </c:pt>
                <c:pt idx="295">
                  <c:v>94.972747999999996</c:v>
                </c:pt>
                <c:pt idx="296">
                  <c:v>94.922659999999993</c:v>
                </c:pt>
                <c:pt idx="297">
                  <c:v>94.909778000000003</c:v>
                </c:pt>
                <c:pt idx="298">
                  <c:v>94.932175999999998</c:v>
                </c:pt>
                <c:pt idx="299">
                  <c:v>94.965823999999998</c:v>
                </c:pt>
                <c:pt idx="300">
                  <c:v>94.986339000000001</c:v>
                </c:pt>
                <c:pt idx="301">
                  <c:v>94.99</c:v>
                </c:pt>
                <c:pt idx="302">
                  <c:v>94.982939000000002</c:v>
                </c:pt>
                <c:pt idx="303">
                  <c:v>94.971001000000001</c:v>
                </c:pt>
                <c:pt idx="304">
                  <c:v>94.964049000000003</c:v>
                </c:pt>
                <c:pt idx="305">
                  <c:v>94.969176000000004</c:v>
                </c:pt>
                <c:pt idx="306">
                  <c:v>94.978632000000005</c:v>
                </c:pt>
                <c:pt idx="307">
                  <c:v>94.971508999999998</c:v>
                </c:pt>
                <c:pt idx="308">
                  <c:v>94.935652000000005</c:v>
                </c:pt>
                <c:pt idx="309">
                  <c:v>94.894412000000003</c:v>
                </c:pt>
                <c:pt idx="310">
                  <c:v>94.899243999999996</c:v>
                </c:pt>
                <c:pt idx="311">
                  <c:v>94.935773999999995</c:v>
                </c:pt>
                <c:pt idx="312">
                  <c:v>94.920872000000003</c:v>
                </c:pt>
                <c:pt idx="313">
                  <c:v>94.857862999999995</c:v>
                </c:pt>
                <c:pt idx="314">
                  <c:v>94.811265000000006</c:v>
                </c:pt>
                <c:pt idx="315">
                  <c:v>94.804022000000003</c:v>
                </c:pt>
                <c:pt idx="316">
                  <c:v>94.815218999999999</c:v>
                </c:pt>
                <c:pt idx="317">
                  <c:v>94.823206999999996</c:v>
                </c:pt>
                <c:pt idx="318">
                  <c:v>94.829958000000005</c:v>
                </c:pt>
                <c:pt idx="319">
                  <c:v>94.849598</c:v>
                </c:pt>
                <c:pt idx="320">
                  <c:v>94.881778999999995</c:v>
                </c:pt>
                <c:pt idx="321">
                  <c:v>94.909906000000007</c:v>
                </c:pt>
                <c:pt idx="322">
                  <c:v>94.927715000000006</c:v>
                </c:pt>
                <c:pt idx="323">
                  <c:v>94.952721999999994</c:v>
                </c:pt>
                <c:pt idx="324">
                  <c:v>94.998632999999998</c:v>
                </c:pt>
                <c:pt idx="325">
                  <c:v>95.016351999999998</c:v>
                </c:pt>
                <c:pt idx="326">
                  <c:v>94.953909999999993</c:v>
                </c:pt>
                <c:pt idx="327">
                  <c:v>94.857281</c:v>
                </c:pt>
                <c:pt idx="328">
                  <c:v>94.775593000000001</c:v>
                </c:pt>
                <c:pt idx="329">
                  <c:v>94.706126999999995</c:v>
                </c:pt>
                <c:pt idx="330">
                  <c:v>94.650394000000006</c:v>
                </c:pt>
                <c:pt idx="331">
                  <c:v>94.614975999999999</c:v>
                </c:pt>
                <c:pt idx="332">
                  <c:v>94.587902</c:v>
                </c:pt>
                <c:pt idx="333">
                  <c:v>94.574102999999994</c:v>
                </c:pt>
                <c:pt idx="334">
                  <c:v>94.576376999999994</c:v>
                </c:pt>
                <c:pt idx="335">
                  <c:v>94.581832000000006</c:v>
                </c:pt>
                <c:pt idx="336">
                  <c:v>94.581326000000004</c:v>
                </c:pt>
                <c:pt idx="337">
                  <c:v>94.576122999999995</c:v>
                </c:pt>
                <c:pt idx="338">
                  <c:v>94.568639000000005</c:v>
                </c:pt>
                <c:pt idx="339">
                  <c:v>94.554872000000003</c:v>
                </c:pt>
                <c:pt idx="340">
                  <c:v>94.528655999999998</c:v>
                </c:pt>
                <c:pt idx="341">
                  <c:v>94.489081999999996</c:v>
                </c:pt>
                <c:pt idx="342">
                  <c:v>94.442002000000002</c:v>
                </c:pt>
                <c:pt idx="343">
                  <c:v>94.401095999999995</c:v>
                </c:pt>
                <c:pt idx="344">
                  <c:v>94.384463999999994</c:v>
                </c:pt>
                <c:pt idx="345">
                  <c:v>94.404707000000002</c:v>
                </c:pt>
                <c:pt idx="346">
                  <c:v>94.466775999999996</c:v>
                </c:pt>
                <c:pt idx="347">
                  <c:v>94.564577</c:v>
                </c:pt>
                <c:pt idx="348">
                  <c:v>94.668584999999993</c:v>
                </c:pt>
                <c:pt idx="349">
                  <c:v>94.714017999999996</c:v>
                </c:pt>
                <c:pt idx="350">
                  <c:v>94.647591000000006</c:v>
                </c:pt>
                <c:pt idx="351">
                  <c:v>94.550871999999998</c:v>
                </c:pt>
                <c:pt idx="352">
                  <c:v>94.505264999999994</c:v>
                </c:pt>
                <c:pt idx="353">
                  <c:v>94.453288000000001</c:v>
                </c:pt>
                <c:pt idx="354">
                  <c:v>94.373743000000005</c:v>
                </c:pt>
                <c:pt idx="355">
                  <c:v>94.294549000000004</c:v>
                </c:pt>
                <c:pt idx="356">
                  <c:v>94.232702000000003</c:v>
                </c:pt>
                <c:pt idx="357">
                  <c:v>94.186071999999996</c:v>
                </c:pt>
                <c:pt idx="358">
                  <c:v>94.147487999999996</c:v>
                </c:pt>
                <c:pt idx="359">
                  <c:v>94.113866999999999</c:v>
                </c:pt>
                <c:pt idx="360">
                  <c:v>94.086295000000007</c:v>
                </c:pt>
                <c:pt idx="361">
                  <c:v>94.067537000000002</c:v>
                </c:pt>
                <c:pt idx="362">
                  <c:v>94.060536999999997</c:v>
                </c:pt>
                <c:pt idx="363">
                  <c:v>94.069012000000001</c:v>
                </c:pt>
                <c:pt idx="364">
                  <c:v>94.092026000000004</c:v>
                </c:pt>
                <c:pt idx="365">
                  <c:v>94.113005999999999</c:v>
                </c:pt>
                <c:pt idx="366">
                  <c:v>94.101213000000001</c:v>
                </c:pt>
                <c:pt idx="367">
                  <c:v>94.034850000000006</c:v>
                </c:pt>
                <c:pt idx="368">
                  <c:v>93.921554</c:v>
                </c:pt>
                <c:pt idx="369">
                  <c:v>93.794151999999997</c:v>
                </c:pt>
                <c:pt idx="370">
                  <c:v>93.698516999999995</c:v>
                </c:pt>
                <c:pt idx="371">
                  <c:v>93.666819000000004</c:v>
                </c:pt>
                <c:pt idx="372">
                  <c:v>93.662476999999996</c:v>
                </c:pt>
                <c:pt idx="373">
                  <c:v>93.641011000000006</c:v>
                </c:pt>
                <c:pt idx="374">
                  <c:v>93.630562999999995</c:v>
                </c:pt>
                <c:pt idx="375">
                  <c:v>93.651747</c:v>
                </c:pt>
                <c:pt idx="376">
                  <c:v>93.688511000000005</c:v>
                </c:pt>
                <c:pt idx="377">
                  <c:v>93.714223000000004</c:v>
                </c:pt>
                <c:pt idx="378">
                  <c:v>93.709198000000001</c:v>
                </c:pt>
                <c:pt idx="379">
                  <c:v>93.672216000000006</c:v>
                </c:pt>
                <c:pt idx="380">
                  <c:v>93.631467999999998</c:v>
                </c:pt>
                <c:pt idx="381">
                  <c:v>93.622856999999996</c:v>
                </c:pt>
                <c:pt idx="382">
                  <c:v>93.634411999999998</c:v>
                </c:pt>
                <c:pt idx="383">
                  <c:v>93.624796000000003</c:v>
                </c:pt>
                <c:pt idx="384">
                  <c:v>93.578653000000003</c:v>
                </c:pt>
                <c:pt idx="385">
                  <c:v>93.507023000000004</c:v>
                </c:pt>
                <c:pt idx="386">
                  <c:v>93.435564999999997</c:v>
                </c:pt>
                <c:pt idx="387">
                  <c:v>93.382598999999999</c:v>
                </c:pt>
                <c:pt idx="388">
                  <c:v>93.335791</c:v>
                </c:pt>
                <c:pt idx="389">
                  <c:v>93.277287999999999</c:v>
                </c:pt>
                <c:pt idx="390">
                  <c:v>93.215783000000002</c:v>
                </c:pt>
                <c:pt idx="391">
                  <c:v>93.182624000000004</c:v>
                </c:pt>
                <c:pt idx="392">
                  <c:v>93.197772999999998</c:v>
                </c:pt>
                <c:pt idx="393">
                  <c:v>93.234066999999996</c:v>
                </c:pt>
                <c:pt idx="394">
                  <c:v>93.246097000000006</c:v>
                </c:pt>
                <c:pt idx="395">
                  <c:v>93.221604999999997</c:v>
                </c:pt>
                <c:pt idx="396">
                  <c:v>93.177542000000003</c:v>
                </c:pt>
                <c:pt idx="397">
                  <c:v>93.134253000000001</c:v>
                </c:pt>
                <c:pt idx="398">
                  <c:v>93.103746999999998</c:v>
                </c:pt>
                <c:pt idx="399">
                  <c:v>93.089645000000004</c:v>
                </c:pt>
                <c:pt idx="400">
                  <c:v>93.088965999999999</c:v>
                </c:pt>
                <c:pt idx="401">
                  <c:v>93.093258000000006</c:v>
                </c:pt>
                <c:pt idx="402">
                  <c:v>93.091773000000003</c:v>
                </c:pt>
                <c:pt idx="403">
                  <c:v>93.073359999999994</c:v>
                </c:pt>
                <c:pt idx="404">
                  <c:v>93.029843</c:v>
                </c:pt>
                <c:pt idx="405">
                  <c:v>92.966198000000006</c:v>
                </c:pt>
                <c:pt idx="406">
                  <c:v>92.901830000000004</c:v>
                </c:pt>
                <c:pt idx="407">
                  <c:v>92.855884000000003</c:v>
                </c:pt>
                <c:pt idx="408">
                  <c:v>92.836123999999998</c:v>
                </c:pt>
                <c:pt idx="409">
                  <c:v>92.840118000000004</c:v>
                </c:pt>
                <c:pt idx="410">
                  <c:v>92.855277999999998</c:v>
                </c:pt>
                <c:pt idx="411">
                  <c:v>92.856144</c:v>
                </c:pt>
                <c:pt idx="412">
                  <c:v>92.815878999999995</c:v>
                </c:pt>
                <c:pt idx="413">
                  <c:v>92.734871999999996</c:v>
                </c:pt>
                <c:pt idx="414">
                  <c:v>92.633786000000001</c:v>
                </c:pt>
                <c:pt idx="415">
                  <c:v>92.538780000000003</c:v>
                </c:pt>
                <c:pt idx="416">
                  <c:v>92.474207000000007</c:v>
                </c:pt>
                <c:pt idx="417">
                  <c:v>92.444174000000004</c:v>
                </c:pt>
                <c:pt idx="418">
                  <c:v>92.430834000000004</c:v>
                </c:pt>
                <c:pt idx="419">
                  <c:v>92.409316000000004</c:v>
                </c:pt>
                <c:pt idx="420">
                  <c:v>92.366770000000002</c:v>
                </c:pt>
                <c:pt idx="421">
                  <c:v>92.311531000000002</c:v>
                </c:pt>
                <c:pt idx="422">
                  <c:v>92.263169000000005</c:v>
                </c:pt>
                <c:pt idx="423">
                  <c:v>92.235094000000004</c:v>
                </c:pt>
                <c:pt idx="424">
                  <c:v>92.228178999999997</c:v>
                </c:pt>
                <c:pt idx="425">
                  <c:v>92.234285</c:v>
                </c:pt>
                <c:pt idx="426">
                  <c:v>92.240572999999998</c:v>
                </c:pt>
                <c:pt idx="427">
                  <c:v>92.231978999999995</c:v>
                </c:pt>
                <c:pt idx="428">
                  <c:v>92.197929000000002</c:v>
                </c:pt>
                <c:pt idx="429">
                  <c:v>92.137890999999996</c:v>
                </c:pt>
                <c:pt idx="430">
                  <c:v>92.060376000000005</c:v>
                </c:pt>
                <c:pt idx="431">
                  <c:v>91.976146</c:v>
                </c:pt>
                <c:pt idx="432">
                  <c:v>91.900976999999997</c:v>
                </c:pt>
                <c:pt idx="433">
                  <c:v>91.864266000000001</c:v>
                </c:pt>
                <c:pt idx="434">
                  <c:v>91.875073999999998</c:v>
                </c:pt>
                <c:pt idx="435">
                  <c:v>91.903903</c:v>
                </c:pt>
                <c:pt idx="436">
                  <c:v>91.931799999999996</c:v>
                </c:pt>
                <c:pt idx="437">
                  <c:v>91.952099000000004</c:v>
                </c:pt>
                <c:pt idx="438">
                  <c:v>91.952372999999994</c:v>
                </c:pt>
                <c:pt idx="439">
                  <c:v>91.924182000000002</c:v>
                </c:pt>
                <c:pt idx="440">
                  <c:v>91.877177000000003</c:v>
                </c:pt>
                <c:pt idx="441">
                  <c:v>91.830184000000003</c:v>
                </c:pt>
                <c:pt idx="442">
                  <c:v>91.789961000000005</c:v>
                </c:pt>
                <c:pt idx="443">
                  <c:v>91.747153999999995</c:v>
                </c:pt>
                <c:pt idx="444">
                  <c:v>91.693523999999996</c:v>
                </c:pt>
                <c:pt idx="445">
                  <c:v>91.637232999999995</c:v>
                </c:pt>
                <c:pt idx="446">
                  <c:v>91.598054000000005</c:v>
                </c:pt>
                <c:pt idx="447">
                  <c:v>91.585313999999997</c:v>
                </c:pt>
                <c:pt idx="448">
                  <c:v>91.583716999999993</c:v>
                </c:pt>
                <c:pt idx="449">
                  <c:v>91.570620000000005</c:v>
                </c:pt>
                <c:pt idx="450">
                  <c:v>91.542060000000006</c:v>
                </c:pt>
                <c:pt idx="451">
                  <c:v>91.507767000000001</c:v>
                </c:pt>
                <c:pt idx="452">
                  <c:v>91.473403000000005</c:v>
                </c:pt>
                <c:pt idx="453">
                  <c:v>91.442835000000002</c:v>
                </c:pt>
                <c:pt idx="454">
                  <c:v>91.427575000000004</c:v>
                </c:pt>
                <c:pt idx="455">
                  <c:v>91.431201000000001</c:v>
                </c:pt>
                <c:pt idx="456">
                  <c:v>91.430600999999996</c:v>
                </c:pt>
                <c:pt idx="457">
                  <c:v>91.397880999999998</c:v>
                </c:pt>
                <c:pt idx="458">
                  <c:v>91.331123000000005</c:v>
                </c:pt>
                <c:pt idx="459">
                  <c:v>91.251780999999994</c:v>
                </c:pt>
                <c:pt idx="460">
                  <c:v>91.179595000000006</c:v>
                </c:pt>
                <c:pt idx="461">
                  <c:v>91.117761000000002</c:v>
                </c:pt>
                <c:pt idx="462">
                  <c:v>91.063001</c:v>
                </c:pt>
                <c:pt idx="463">
                  <c:v>91.024265999999997</c:v>
                </c:pt>
                <c:pt idx="464">
                  <c:v>91.017460999999997</c:v>
                </c:pt>
                <c:pt idx="465">
                  <c:v>91.038679999999999</c:v>
                </c:pt>
                <c:pt idx="466">
                  <c:v>91.059124999999995</c:v>
                </c:pt>
                <c:pt idx="467">
                  <c:v>91.051831000000007</c:v>
                </c:pt>
                <c:pt idx="468">
                  <c:v>91.014764999999997</c:v>
                </c:pt>
                <c:pt idx="469">
                  <c:v>90.969123999999994</c:v>
                </c:pt>
                <c:pt idx="470">
                  <c:v>90.937460999999999</c:v>
                </c:pt>
                <c:pt idx="471">
                  <c:v>90.921322000000004</c:v>
                </c:pt>
                <c:pt idx="472">
                  <c:v>90.903786999999994</c:v>
                </c:pt>
                <c:pt idx="473">
                  <c:v>90.873943999999995</c:v>
                </c:pt>
                <c:pt idx="474">
                  <c:v>90.839819000000006</c:v>
                </c:pt>
                <c:pt idx="475">
                  <c:v>90.814401000000004</c:v>
                </c:pt>
                <c:pt idx="476">
                  <c:v>90.798389</c:v>
                </c:pt>
                <c:pt idx="477">
                  <c:v>90.782250000000005</c:v>
                </c:pt>
                <c:pt idx="478">
                  <c:v>90.761576000000005</c:v>
                </c:pt>
                <c:pt idx="479">
                  <c:v>90.743121000000002</c:v>
                </c:pt>
                <c:pt idx="480">
                  <c:v>90.735611000000006</c:v>
                </c:pt>
                <c:pt idx="481">
                  <c:v>90.739176</c:v>
                </c:pt>
                <c:pt idx="482">
                  <c:v>90.744659999999996</c:v>
                </c:pt>
                <c:pt idx="483">
                  <c:v>90.741397000000006</c:v>
                </c:pt>
                <c:pt idx="484">
                  <c:v>90.723149000000006</c:v>
                </c:pt>
                <c:pt idx="485">
                  <c:v>90.688439000000002</c:v>
                </c:pt>
                <c:pt idx="486">
                  <c:v>90.638343000000006</c:v>
                </c:pt>
                <c:pt idx="487">
                  <c:v>90.575518000000002</c:v>
                </c:pt>
                <c:pt idx="488">
                  <c:v>90.504147000000003</c:v>
                </c:pt>
                <c:pt idx="489">
                  <c:v>90.432429999999997</c:v>
                </c:pt>
                <c:pt idx="490">
                  <c:v>90.375235000000004</c:v>
                </c:pt>
                <c:pt idx="491">
                  <c:v>90.347678000000002</c:v>
                </c:pt>
                <c:pt idx="492">
                  <c:v>90.352084000000005</c:v>
                </c:pt>
                <c:pt idx="493">
                  <c:v>90.374825000000001</c:v>
                </c:pt>
                <c:pt idx="494">
                  <c:v>90.393602999999999</c:v>
                </c:pt>
                <c:pt idx="495">
                  <c:v>90.387540000000001</c:v>
                </c:pt>
                <c:pt idx="496">
                  <c:v>90.351540999999997</c:v>
                </c:pt>
                <c:pt idx="497">
                  <c:v>90.304787000000005</c:v>
                </c:pt>
                <c:pt idx="498">
                  <c:v>90.271276999999998</c:v>
                </c:pt>
                <c:pt idx="499">
                  <c:v>90.255964000000006</c:v>
                </c:pt>
                <c:pt idx="500">
                  <c:v>90.249396000000004</c:v>
                </c:pt>
                <c:pt idx="501">
                  <c:v>90.243302</c:v>
                </c:pt>
                <c:pt idx="502">
                  <c:v>90.234358</c:v>
                </c:pt>
                <c:pt idx="503">
                  <c:v>90.218196000000006</c:v>
                </c:pt>
                <c:pt idx="504">
                  <c:v>90.185490000000001</c:v>
                </c:pt>
                <c:pt idx="505">
                  <c:v>90.128816999999998</c:v>
                </c:pt>
                <c:pt idx="506">
                  <c:v>90.053993000000006</c:v>
                </c:pt>
                <c:pt idx="507">
                  <c:v>89.979984000000002</c:v>
                </c:pt>
                <c:pt idx="508">
                  <c:v>89.925796000000005</c:v>
                </c:pt>
                <c:pt idx="509">
                  <c:v>89.898216000000005</c:v>
                </c:pt>
                <c:pt idx="510">
                  <c:v>89.890643999999995</c:v>
                </c:pt>
                <c:pt idx="511">
                  <c:v>89.890872000000002</c:v>
                </c:pt>
                <c:pt idx="512">
                  <c:v>89.889334000000005</c:v>
                </c:pt>
                <c:pt idx="513">
                  <c:v>89.881251000000006</c:v>
                </c:pt>
                <c:pt idx="514">
                  <c:v>89.864361000000002</c:v>
                </c:pt>
                <c:pt idx="515">
                  <c:v>89.838143000000002</c:v>
                </c:pt>
                <c:pt idx="516">
                  <c:v>89.806216000000006</c:v>
                </c:pt>
                <c:pt idx="517">
                  <c:v>89.778274999999994</c:v>
                </c:pt>
                <c:pt idx="518">
                  <c:v>89.764847000000003</c:v>
                </c:pt>
                <c:pt idx="519">
                  <c:v>89.764480000000006</c:v>
                </c:pt>
                <c:pt idx="520">
                  <c:v>89.760149999999996</c:v>
                </c:pt>
                <c:pt idx="521">
                  <c:v>89.733767</c:v>
                </c:pt>
                <c:pt idx="522">
                  <c:v>89.679851999999997</c:v>
                </c:pt>
                <c:pt idx="523">
                  <c:v>89.605728999999997</c:v>
                </c:pt>
                <c:pt idx="524">
                  <c:v>89.526651999999999</c:v>
                </c:pt>
                <c:pt idx="525">
                  <c:v>89.463009</c:v>
                </c:pt>
                <c:pt idx="526">
                  <c:v>89.434246999999999</c:v>
                </c:pt>
                <c:pt idx="527">
                  <c:v>89.446213</c:v>
                </c:pt>
                <c:pt idx="528">
                  <c:v>89.482995000000003</c:v>
                </c:pt>
                <c:pt idx="529">
                  <c:v>89.515197000000001</c:v>
                </c:pt>
                <c:pt idx="530">
                  <c:v>89.520408000000003</c:v>
                </c:pt>
                <c:pt idx="531">
                  <c:v>89.497037000000006</c:v>
                </c:pt>
                <c:pt idx="532">
                  <c:v>89.458078999999998</c:v>
                </c:pt>
                <c:pt idx="533">
                  <c:v>89.414777000000001</c:v>
                </c:pt>
                <c:pt idx="534">
                  <c:v>89.369969999999995</c:v>
                </c:pt>
                <c:pt idx="535">
                  <c:v>89.326479000000006</c:v>
                </c:pt>
                <c:pt idx="536">
                  <c:v>89.295308000000006</c:v>
                </c:pt>
                <c:pt idx="537">
                  <c:v>89.290092000000001</c:v>
                </c:pt>
                <c:pt idx="538">
                  <c:v>89.310894000000005</c:v>
                </c:pt>
                <c:pt idx="539">
                  <c:v>89.335750000000004</c:v>
                </c:pt>
                <c:pt idx="540">
                  <c:v>89.334946000000002</c:v>
                </c:pt>
                <c:pt idx="541">
                  <c:v>89.296684999999997</c:v>
                </c:pt>
                <c:pt idx="542">
                  <c:v>89.237516999999997</c:v>
                </c:pt>
                <c:pt idx="543">
                  <c:v>89.187019000000006</c:v>
                </c:pt>
                <c:pt idx="544">
                  <c:v>89.162350000000004</c:v>
                </c:pt>
                <c:pt idx="545">
                  <c:v>89.158862999999997</c:v>
                </c:pt>
                <c:pt idx="546">
                  <c:v>89.161938000000006</c:v>
                </c:pt>
                <c:pt idx="547">
                  <c:v>89.162319999999994</c:v>
                </c:pt>
                <c:pt idx="548">
                  <c:v>89.158091999999996</c:v>
                </c:pt>
                <c:pt idx="549">
                  <c:v>89.149325000000005</c:v>
                </c:pt>
                <c:pt idx="550">
                  <c:v>89.136521999999999</c:v>
                </c:pt>
                <c:pt idx="551">
                  <c:v>89.120914999999997</c:v>
                </c:pt>
                <c:pt idx="552">
                  <c:v>89.101067999999998</c:v>
                </c:pt>
                <c:pt idx="553">
                  <c:v>89.070508000000004</c:v>
                </c:pt>
                <c:pt idx="554">
                  <c:v>89.024814000000006</c:v>
                </c:pt>
                <c:pt idx="555">
                  <c:v>88.972128999999995</c:v>
                </c:pt>
                <c:pt idx="556">
                  <c:v>88.930312999999998</c:v>
                </c:pt>
                <c:pt idx="557">
                  <c:v>88.911670999999998</c:v>
                </c:pt>
                <c:pt idx="558">
                  <c:v>88.913527000000002</c:v>
                </c:pt>
                <c:pt idx="559">
                  <c:v>88.923669000000004</c:v>
                </c:pt>
                <c:pt idx="560">
                  <c:v>88.932694999999995</c:v>
                </c:pt>
                <c:pt idx="561">
                  <c:v>88.939520000000002</c:v>
                </c:pt>
                <c:pt idx="562">
                  <c:v>88.946680999999998</c:v>
                </c:pt>
                <c:pt idx="563">
                  <c:v>88.953235000000006</c:v>
                </c:pt>
                <c:pt idx="564">
                  <c:v>88.951898</c:v>
                </c:pt>
                <c:pt idx="565">
                  <c:v>88.934061</c:v>
                </c:pt>
                <c:pt idx="566">
                  <c:v>88.899882000000005</c:v>
                </c:pt>
                <c:pt idx="567">
                  <c:v>88.864058999999997</c:v>
                </c:pt>
                <c:pt idx="568">
                  <c:v>88.847271000000006</c:v>
                </c:pt>
                <c:pt idx="569">
                  <c:v>88.858348000000007</c:v>
                </c:pt>
                <c:pt idx="570">
                  <c:v>88.885789000000003</c:v>
                </c:pt>
                <c:pt idx="571">
                  <c:v>88.908694999999994</c:v>
                </c:pt>
                <c:pt idx="572">
                  <c:v>88.914035999999996</c:v>
                </c:pt>
                <c:pt idx="573">
                  <c:v>88.901223000000002</c:v>
                </c:pt>
                <c:pt idx="574">
                  <c:v>88.873816000000005</c:v>
                </c:pt>
                <c:pt idx="575">
                  <c:v>88.833960000000005</c:v>
                </c:pt>
                <c:pt idx="576">
                  <c:v>88.786567000000005</c:v>
                </c:pt>
                <c:pt idx="577">
                  <c:v>88.742902000000001</c:v>
                </c:pt>
                <c:pt idx="578">
                  <c:v>88.713887</c:v>
                </c:pt>
                <c:pt idx="579">
                  <c:v>88.699597999999995</c:v>
                </c:pt>
                <c:pt idx="580">
                  <c:v>88.690870000000004</c:v>
                </c:pt>
                <c:pt idx="581">
                  <c:v>88.682490000000001</c:v>
                </c:pt>
                <c:pt idx="582">
                  <c:v>88.678135999999995</c:v>
                </c:pt>
                <c:pt idx="583">
                  <c:v>88.680918000000005</c:v>
                </c:pt>
                <c:pt idx="584">
                  <c:v>88.686753999999993</c:v>
                </c:pt>
                <c:pt idx="585">
                  <c:v>88.691121999999993</c:v>
                </c:pt>
                <c:pt idx="586">
                  <c:v>88.696287999999996</c:v>
                </c:pt>
                <c:pt idx="587">
                  <c:v>88.704747999999995</c:v>
                </c:pt>
                <c:pt idx="588">
                  <c:v>88.708994000000004</c:v>
                </c:pt>
                <c:pt idx="589">
                  <c:v>88.697443000000007</c:v>
                </c:pt>
                <c:pt idx="590">
                  <c:v>88.671679999999995</c:v>
                </c:pt>
                <c:pt idx="591">
                  <c:v>88.648517999999996</c:v>
                </c:pt>
                <c:pt idx="592">
                  <c:v>88.640511000000004</c:v>
                </c:pt>
                <c:pt idx="593">
                  <c:v>88.640835999999993</c:v>
                </c:pt>
                <c:pt idx="594">
                  <c:v>88.634161000000006</c:v>
                </c:pt>
                <c:pt idx="595">
                  <c:v>88.618673999999999</c:v>
                </c:pt>
                <c:pt idx="596">
                  <c:v>88.608114999999998</c:v>
                </c:pt>
                <c:pt idx="597">
                  <c:v>88.611082999999994</c:v>
                </c:pt>
                <c:pt idx="598">
                  <c:v>88.615928999999994</c:v>
                </c:pt>
                <c:pt idx="599">
                  <c:v>88.601799999999997</c:v>
                </c:pt>
                <c:pt idx="600">
                  <c:v>88.560776000000004</c:v>
                </c:pt>
                <c:pt idx="601">
                  <c:v>88.503877000000003</c:v>
                </c:pt>
                <c:pt idx="602">
                  <c:v>88.448606999999996</c:v>
                </c:pt>
                <c:pt idx="603">
                  <c:v>88.406723</c:v>
                </c:pt>
                <c:pt idx="604">
                  <c:v>88.384094000000005</c:v>
                </c:pt>
                <c:pt idx="605">
                  <c:v>88.384924999999996</c:v>
                </c:pt>
                <c:pt idx="606">
                  <c:v>88.409143</c:v>
                </c:pt>
                <c:pt idx="607">
                  <c:v>88.446128000000002</c:v>
                </c:pt>
                <c:pt idx="608">
                  <c:v>88.476971000000006</c:v>
                </c:pt>
                <c:pt idx="609">
                  <c:v>88.486287000000004</c:v>
                </c:pt>
                <c:pt idx="610">
                  <c:v>88.470122000000003</c:v>
                </c:pt>
                <c:pt idx="611">
                  <c:v>88.433732000000006</c:v>
                </c:pt>
                <c:pt idx="612">
                  <c:v>88.387697000000003</c:v>
                </c:pt>
                <c:pt idx="613">
                  <c:v>88.346868000000001</c:v>
                </c:pt>
                <c:pt idx="614">
                  <c:v>88.325999999999993</c:v>
                </c:pt>
                <c:pt idx="615">
                  <c:v>88.329926999999998</c:v>
                </c:pt>
                <c:pt idx="616">
                  <c:v>88.348240000000004</c:v>
                </c:pt>
                <c:pt idx="617">
                  <c:v>88.362843999999996</c:v>
                </c:pt>
                <c:pt idx="618">
                  <c:v>88.361233999999996</c:v>
                </c:pt>
                <c:pt idx="619">
                  <c:v>88.343806000000001</c:v>
                </c:pt>
                <c:pt idx="620">
                  <c:v>88.322355000000002</c:v>
                </c:pt>
                <c:pt idx="621">
                  <c:v>88.312408000000005</c:v>
                </c:pt>
                <c:pt idx="622">
                  <c:v>88.320742999999993</c:v>
                </c:pt>
                <c:pt idx="623">
                  <c:v>88.336269999999999</c:v>
                </c:pt>
                <c:pt idx="624">
                  <c:v>88.337130999999999</c:v>
                </c:pt>
                <c:pt idx="625">
                  <c:v>88.312342000000001</c:v>
                </c:pt>
                <c:pt idx="626">
                  <c:v>88.274445999999998</c:v>
                </c:pt>
                <c:pt idx="627">
                  <c:v>88.245722999999998</c:v>
                </c:pt>
                <c:pt idx="628">
                  <c:v>88.233352999999994</c:v>
                </c:pt>
                <c:pt idx="629">
                  <c:v>88.223223000000004</c:v>
                </c:pt>
                <c:pt idx="630">
                  <c:v>88.197851</c:v>
                </c:pt>
                <c:pt idx="631">
                  <c:v>88.154606999999999</c:v>
                </c:pt>
                <c:pt idx="632">
                  <c:v>88.105547999999999</c:v>
                </c:pt>
                <c:pt idx="633">
                  <c:v>88.065422999999996</c:v>
                </c:pt>
                <c:pt idx="634">
                  <c:v>88.043712999999997</c:v>
                </c:pt>
                <c:pt idx="635">
                  <c:v>88.043694000000002</c:v>
                </c:pt>
                <c:pt idx="636">
                  <c:v>88.062877999999998</c:v>
                </c:pt>
                <c:pt idx="637">
                  <c:v>88.093551000000005</c:v>
                </c:pt>
                <c:pt idx="638">
                  <c:v>88.125478999999999</c:v>
                </c:pt>
                <c:pt idx="639">
                  <c:v>88.149721</c:v>
                </c:pt>
                <c:pt idx="640">
                  <c:v>88.160431000000003</c:v>
                </c:pt>
                <c:pt idx="641">
                  <c:v>88.154574999999994</c:v>
                </c:pt>
                <c:pt idx="642">
                  <c:v>88.131510000000006</c:v>
                </c:pt>
                <c:pt idx="643">
                  <c:v>88.093922000000006</c:v>
                </c:pt>
                <c:pt idx="644">
                  <c:v>88.050117</c:v>
                </c:pt>
                <c:pt idx="645">
                  <c:v>88.014555999999999</c:v>
                </c:pt>
                <c:pt idx="646">
                  <c:v>88.002026000000001</c:v>
                </c:pt>
                <c:pt idx="647">
                  <c:v>88.017154000000005</c:v>
                </c:pt>
                <c:pt idx="648">
                  <c:v>88.050225999999995</c:v>
                </c:pt>
                <c:pt idx="649">
                  <c:v>88.085550999999995</c:v>
                </c:pt>
                <c:pt idx="650">
                  <c:v>88.112632000000005</c:v>
                </c:pt>
                <c:pt idx="651">
                  <c:v>88.125645000000006</c:v>
                </c:pt>
                <c:pt idx="652">
                  <c:v>88.115666000000004</c:v>
                </c:pt>
                <c:pt idx="653">
                  <c:v>88.073740000000001</c:v>
                </c:pt>
                <c:pt idx="654">
                  <c:v>88.005825000000002</c:v>
                </c:pt>
                <c:pt idx="655">
                  <c:v>87.937462999999994</c:v>
                </c:pt>
                <c:pt idx="656">
                  <c:v>87.895899999999997</c:v>
                </c:pt>
                <c:pt idx="657">
                  <c:v>87.888400000000004</c:v>
                </c:pt>
                <c:pt idx="658">
                  <c:v>87.900808999999995</c:v>
                </c:pt>
                <c:pt idx="659">
                  <c:v>87.913815999999997</c:v>
                </c:pt>
                <c:pt idx="660">
                  <c:v>87.916677000000007</c:v>
                </c:pt>
                <c:pt idx="661">
                  <c:v>87.909204000000003</c:v>
                </c:pt>
                <c:pt idx="662">
                  <c:v>87.897581000000002</c:v>
                </c:pt>
                <c:pt idx="663">
                  <c:v>87.888602000000006</c:v>
                </c:pt>
                <c:pt idx="664">
                  <c:v>87.883232000000007</c:v>
                </c:pt>
                <c:pt idx="665">
                  <c:v>87.875553999999994</c:v>
                </c:pt>
                <c:pt idx="666">
                  <c:v>87.861378999999999</c:v>
                </c:pt>
                <c:pt idx="667">
                  <c:v>87.846444000000005</c:v>
                </c:pt>
                <c:pt idx="668">
                  <c:v>87.842663999999999</c:v>
                </c:pt>
                <c:pt idx="669">
                  <c:v>87.857539000000003</c:v>
                </c:pt>
                <c:pt idx="670">
                  <c:v>87.889816999999994</c:v>
                </c:pt>
                <c:pt idx="671">
                  <c:v>87.932280000000006</c:v>
                </c:pt>
                <c:pt idx="672">
                  <c:v>87.972857000000005</c:v>
                </c:pt>
                <c:pt idx="673">
                  <c:v>87.994966000000005</c:v>
                </c:pt>
                <c:pt idx="674">
                  <c:v>87.986053999999996</c:v>
                </c:pt>
                <c:pt idx="675">
                  <c:v>87.950027000000006</c:v>
                </c:pt>
                <c:pt idx="676">
                  <c:v>87.905677999999995</c:v>
                </c:pt>
                <c:pt idx="677">
                  <c:v>87.869024999999993</c:v>
                </c:pt>
                <c:pt idx="678">
                  <c:v>87.841314999999994</c:v>
                </c:pt>
                <c:pt idx="679">
                  <c:v>87.817454999999995</c:v>
                </c:pt>
                <c:pt idx="680">
                  <c:v>87.799937</c:v>
                </c:pt>
                <c:pt idx="681">
                  <c:v>87.796529000000007</c:v>
                </c:pt>
                <c:pt idx="682">
                  <c:v>87.804779999999994</c:v>
                </c:pt>
                <c:pt idx="683">
                  <c:v>87.807717999999994</c:v>
                </c:pt>
                <c:pt idx="684">
                  <c:v>87.790678999999997</c:v>
                </c:pt>
                <c:pt idx="685">
                  <c:v>87.759191999999999</c:v>
                </c:pt>
                <c:pt idx="686">
                  <c:v>87.734268</c:v>
                </c:pt>
                <c:pt idx="687">
                  <c:v>87.728752</c:v>
                </c:pt>
                <c:pt idx="688">
                  <c:v>87.733493999999993</c:v>
                </c:pt>
                <c:pt idx="689">
                  <c:v>87.731443999999996</c:v>
                </c:pt>
                <c:pt idx="690">
                  <c:v>87.722029000000006</c:v>
                </c:pt>
                <c:pt idx="691">
                  <c:v>87.723105000000004</c:v>
                </c:pt>
                <c:pt idx="692">
                  <c:v>87.745649999999998</c:v>
                </c:pt>
                <c:pt idx="693">
                  <c:v>87.774665999999996</c:v>
                </c:pt>
                <c:pt idx="694">
                  <c:v>87.783355999999998</c:v>
                </c:pt>
                <c:pt idx="695">
                  <c:v>87.762281999999999</c:v>
                </c:pt>
                <c:pt idx="696">
                  <c:v>87.726208999999997</c:v>
                </c:pt>
                <c:pt idx="697">
                  <c:v>87.693579999999997</c:v>
                </c:pt>
                <c:pt idx="698">
                  <c:v>87.668930000000003</c:v>
                </c:pt>
                <c:pt idx="699">
                  <c:v>87.649349000000001</c:v>
                </c:pt>
                <c:pt idx="700">
                  <c:v>87.638525000000001</c:v>
                </c:pt>
                <c:pt idx="701">
                  <c:v>87.642944</c:v>
                </c:pt>
                <c:pt idx="702">
                  <c:v>87.656627</c:v>
                </c:pt>
                <c:pt idx="703">
                  <c:v>87.661607000000004</c:v>
                </c:pt>
                <c:pt idx="704">
                  <c:v>87.647711999999999</c:v>
                </c:pt>
                <c:pt idx="705">
                  <c:v>87.624632000000005</c:v>
                </c:pt>
                <c:pt idx="706">
                  <c:v>87.609847000000002</c:v>
                </c:pt>
                <c:pt idx="707">
                  <c:v>87.609381999999997</c:v>
                </c:pt>
                <c:pt idx="708">
                  <c:v>87.614089000000007</c:v>
                </c:pt>
                <c:pt idx="709">
                  <c:v>87.611174000000005</c:v>
                </c:pt>
                <c:pt idx="710">
                  <c:v>87.594960999999998</c:v>
                </c:pt>
                <c:pt idx="711">
                  <c:v>87.569218000000006</c:v>
                </c:pt>
                <c:pt idx="712">
                  <c:v>87.544814000000002</c:v>
                </c:pt>
                <c:pt idx="713">
                  <c:v>87.533812999999995</c:v>
                </c:pt>
                <c:pt idx="714">
                  <c:v>87.539719000000005</c:v>
                </c:pt>
                <c:pt idx="715">
                  <c:v>87.551938000000007</c:v>
                </c:pt>
                <c:pt idx="716">
                  <c:v>87.553454000000002</c:v>
                </c:pt>
                <c:pt idx="717">
                  <c:v>87.534941000000003</c:v>
                </c:pt>
                <c:pt idx="718">
                  <c:v>87.499793999999994</c:v>
                </c:pt>
                <c:pt idx="719">
                  <c:v>87.457907000000006</c:v>
                </c:pt>
                <c:pt idx="720">
                  <c:v>87.421007000000003</c:v>
                </c:pt>
                <c:pt idx="721">
                  <c:v>87.403470999999996</c:v>
                </c:pt>
                <c:pt idx="722">
                  <c:v>87.417482000000007</c:v>
                </c:pt>
                <c:pt idx="723">
                  <c:v>87.460344000000006</c:v>
                </c:pt>
                <c:pt idx="724">
                  <c:v>87.510379999999998</c:v>
                </c:pt>
                <c:pt idx="725">
                  <c:v>87.542350999999996</c:v>
                </c:pt>
                <c:pt idx="726">
                  <c:v>87.546772000000004</c:v>
                </c:pt>
                <c:pt idx="727">
                  <c:v>87.530268000000007</c:v>
                </c:pt>
                <c:pt idx="728">
                  <c:v>87.501034000000004</c:v>
                </c:pt>
                <c:pt idx="729">
                  <c:v>87.462532999999993</c:v>
                </c:pt>
                <c:pt idx="730">
                  <c:v>87.420900000000003</c:v>
                </c:pt>
                <c:pt idx="731">
                  <c:v>87.388813999999996</c:v>
                </c:pt>
                <c:pt idx="732">
                  <c:v>87.375685000000004</c:v>
                </c:pt>
                <c:pt idx="733">
                  <c:v>87.376390999999998</c:v>
                </c:pt>
                <c:pt idx="734">
                  <c:v>87.374562999999995</c:v>
                </c:pt>
                <c:pt idx="735">
                  <c:v>87.358170999999999</c:v>
                </c:pt>
                <c:pt idx="736">
                  <c:v>87.330281999999997</c:v>
                </c:pt>
                <c:pt idx="737">
                  <c:v>87.303917999999996</c:v>
                </c:pt>
                <c:pt idx="738">
                  <c:v>87.288309999999996</c:v>
                </c:pt>
                <c:pt idx="739">
                  <c:v>87.281722000000002</c:v>
                </c:pt>
                <c:pt idx="740">
                  <c:v>87.276567</c:v>
                </c:pt>
                <c:pt idx="741">
                  <c:v>87.268394999999998</c:v>
                </c:pt>
                <c:pt idx="742">
                  <c:v>87.258073999999993</c:v>
                </c:pt>
                <c:pt idx="743">
                  <c:v>87.247397000000007</c:v>
                </c:pt>
                <c:pt idx="744">
                  <c:v>87.236468000000002</c:v>
                </c:pt>
                <c:pt idx="745">
                  <c:v>87.225596999999993</c:v>
                </c:pt>
                <c:pt idx="746">
                  <c:v>87.215710000000001</c:v>
                </c:pt>
                <c:pt idx="747">
                  <c:v>87.206322</c:v>
                </c:pt>
                <c:pt idx="748">
                  <c:v>87.197832000000005</c:v>
                </c:pt>
                <c:pt idx="749">
                  <c:v>87.197788000000003</c:v>
                </c:pt>
                <c:pt idx="750">
                  <c:v>87.218344999999999</c:v>
                </c:pt>
                <c:pt idx="751">
                  <c:v>87.260968000000005</c:v>
                </c:pt>
                <c:pt idx="752">
                  <c:v>87.306484999999995</c:v>
                </c:pt>
                <c:pt idx="753">
                  <c:v>87.327933999999999</c:v>
                </c:pt>
                <c:pt idx="754">
                  <c:v>87.315523999999996</c:v>
                </c:pt>
                <c:pt idx="755">
                  <c:v>87.284963000000005</c:v>
                </c:pt>
                <c:pt idx="756">
                  <c:v>87.259236999999999</c:v>
                </c:pt>
                <c:pt idx="757">
                  <c:v>87.247076000000007</c:v>
                </c:pt>
                <c:pt idx="758">
                  <c:v>87.241983000000005</c:v>
                </c:pt>
                <c:pt idx="759">
                  <c:v>87.235226999999995</c:v>
                </c:pt>
                <c:pt idx="760">
                  <c:v>87.223954000000006</c:v>
                </c:pt>
                <c:pt idx="761">
                  <c:v>87.209332000000003</c:v>
                </c:pt>
                <c:pt idx="762">
                  <c:v>87.191625000000002</c:v>
                </c:pt>
                <c:pt idx="763">
                  <c:v>87.168584999999993</c:v>
                </c:pt>
                <c:pt idx="764">
                  <c:v>87.138648000000003</c:v>
                </c:pt>
                <c:pt idx="765">
                  <c:v>87.105783000000002</c:v>
                </c:pt>
                <c:pt idx="766">
                  <c:v>87.079058000000003</c:v>
                </c:pt>
                <c:pt idx="767">
                  <c:v>87.064109999999999</c:v>
                </c:pt>
                <c:pt idx="768">
                  <c:v>87.055310000000006</c:v>
                </c:pt>
                <c:pt idx="769">
                  <c:v>87.040666000000002</c:v>
                </c:pt>
                <c:pt idx="770">
                  <c:v>87.015310999999997</c:v>
                </c:pt>
                <c:pt idx="771">
                  <c:v>86.986153999999999</c:v>
                </c:pt>
                <c:pt idx="772">
                  <c:v>86.962350000000001</c:v>
                </c:pt>
                <c:pt idx="773">
                  <c:v>86.946335000000005</c:v>
                </c:pt>
                <c:pt idx="774">
                  <c:v>86.937111000000002</c:v>
                </c:pt>
                <c:pt idx="775">
                  <c:v>86.936999</c:v>
                </c:pt>
                <c:pt idx="776">
                  <c:v>86.948970000000003</c:v>
                </c:pt>
                <c:pt idx="777">
                  <c:v>86.968736000000007</c:v>
                </c:pt>
                <c:pt idx="778">
                  <c:v>86.984589</c:v>
                </c:pt>
                <c:pt idx="779">
                  <c:v>86.986071999999993</c:v>
                </c:pt>
                <c:pt idx="780">
                  <c:v>86.971571999999995</c:v>
                </c:pt>
                <c:pt idx="781">
                  <c:v>86.948167999999995</c:v>
                </c:pt>
                <c:pt idx="782">
                  <c:v>86.925877999999997</c:v>
                </c:pt>
                <c:pt idx="783">
                  <c:v>86.910999000000004</c:v>
                </c:pt>
                <c:pt idx="784">
                  <c:v>86.902368999999993</c:v>
                </c:pt>
                <c:pt idx="785">
                  <c:v>86.893854000000005</c:v>
                </c:pt>
                <c:pt idx="786">
                  <c:v>86.881922000000003</c:v>
                </c:pt>
                <c:pt idx="787">
                  <c:v>86.869570999999993</c:v>
                </c:pt>
                <c:pt idx="788">
                  <c:v>86.860743999999997</c:v>
                </c:pt>
                <c:pt idx="789">
                  <c:v>86.853432999999995</c:v>
                </c:pt>
                <c:pt idx="790">
                  <c:v>86.842461</c:v>
                </c:pt>
                <c:pt idx="791">
                  <c:v>86.828584000000006</c:v>
                </c:pt>
                <c:pt idx="792">
                  <c:v>86.820690999999997</c:v>
                </c:pt>
                <c:pt idx="793">
                  <c:v>86.826972999999995</c:v>
                </c:pt>
                <c:pt idx="794">
                  <c:v>86.845645000000005</c:v>
                </c:pt>
                <c:pt idx="795">
                  <c:v>86.864902000000001</c:v>
                </c:pt>
                <c:pt idx="796">
                  <c:v>86.871274</c:v>
                </c:pt>
                <c:pt idx="797">
                  <c:v>86.859215000000006</c:v>
                </c:pt>
                <c:pt idx="798">
                  <c:v>86.834897999999995</c:v>
                </c:pt>
                <c:pt idx="799">
                  <c:v>86.810868999999997</c:v>
                </c:pt>
                <c:pt idx="800">
                  <c:v>86.79598</c:v>
                </c:pt>
                <c:pt idx="801">
                  <c:v>86.790288000000004</c:v>
                </c:pt>
                <c:pt idx="802">
                  <c:v>86.790152000000006</c:v>
                </c:pt>
                <c:pt idx="803">
                  <c:v>86.796071999999995</c:v>
                </c:pt>
                <c:pt idx="804">
                  <c:v>86.811497000000003</c:v>
                </c:pt>
                <c:pt idx="805">
                  <c:v>86.834183999999993</c:v>
                </c:pt>
                <c:pt idx="806">
                  <c:v>86.853267000000002</c:v>
                </c:pt>
                <c:pt idx="807">
                  <c:v>86.857382000000001</c:v>
                </c:pt>
                <c:pt idx="808">
                  <c:v>86.844003000000001</c:v>
                </c:pt>
                <c:pt idx="809">
                  <c:v>86.818455999999998</c:v>
                </c:pt>
                <c:pt idx="810">
                  <c:v>86.784895000000006</c:v>
                </c:pt>
                <c:pt idx="811">
                  <c:v>86.742512000000005</c:v>
                </c:pt>
                <c:pt idx="812">
                  <c:v>86.692772000000005</c:v>
                </c:pt>
                <c:pt idx="813">
                  <c:v>86.647402999999997</c:v>
                </c:pt>
                <c:pt idx="814">
                  <c:v>86.624555999999998</c:v>
                </c:pt>
                <c:pt idx="815">
                  <c:v>86.633852000000005</c:v>
                </c:pt>
                <c:pt idx="816">
                  <c:v>86.665797999999995</c:v>
                </c:pt>
                <c:pt idx="817">
                  <c:v>86.697337000000005</c:v>
                </c:pt>
                <c:pt idx="818">
                  <c:v>86.707262999999998</c:v>
                </c:pt>
                <c:pt idx="819">
                  <c:v>86.687151</c:v>
                </c:pt>
                <c:pt idx="820">
                  <c:v>86.643624000000003</c:v>
                </c:pt>
                <c:pt idx="821">
                  <c:v>86.595877000000002</c:v>
                </c:pt>
                <c:pt idx="822">
                  <c:v>86.566909999999993</c:v>
                </c:pt>
                <c:pt idx="823">
                  <c:v>86.567229999999995</c:v>
                </c:pt>
                <c:pt idx="824">
                  <c:v>86.584540000000004</c:v>
                </c:pt>
                <c:pt idx="825">
                  <c:v>86.594725999999994</c:v>
                </c:pt>
                <c:pt idx="826">
                  <c:v>86.585521</c:v>
                </c:pt>
                <c:pt idx="827">
                  <c:v>86.566899000000006</c:v>
                </c:pt>
                <c:pt idx="828">
                  <c:v>86.556583000000003</c:v>
                </c:pt>
                <c:pt idx="829">
                  <c:v>86.558746999999997</c:v>
                </c:pt>
                <c:pt idx="830">
                  <c:v>86.561130000000006</c:v>
                </c:pt>
                <c:pt idx="831">
                  <c:v>86.551302000000007</c:v>
                </c:pt>
                <c:pt idx="832">
                  <c:v>86.531204000000002</c:v>
                </c:pt>
                <c:pt idx="833">
                  <c:v>86.515396999999993</c:v>
                </c:pt>
                <c:pt idx="834">
                  <c:v>86.517827999999994</c:v>
                </c:pt>
                <c:pt idx="835">
                  <c:v>86.539642999999998</c:v>
                </c:pt>
                <c:pt idx="836">
                  <c:v>86.566578000000007</c:v>
                </c:pt>
                <c:pt idx="837">
                  <c:v>86.578151000000005</c:v>
                </c:pt>
                <c:pt idx="838">
                  <c:v>86.562768000000005</c:v>
                </c:pt>
                <c:pt idx="839">
                  <c:v>86.525632000000002</c:v>
                </c:pt>
                <c:pt idx="840">
                  <c:v>86.482535999999996</c:v>
                </c:pt>
                <c:pt idx="841">
                  <c:v>86.448201999999995</c:v>
                </c:pt>
                <c:pt idx="842">
                  <c:v>86.431793999999996</c:v>
                </c:pt>
                <c:pt idx="843">
                  <c:v>86.438571999999994</c:v>
                </c:pt>
                <c:pt idx="844">
                  <c:v>86.467556999999999</c:v>
                </c:pt>
                <c:pt idx="845">
                  <c:v>86.505780000000001</c:v>
                </c:pt>
                <c:pt idx="846">
                  <c:v>86.531508000000002</c:v>
                </c:pt>
                <c:pt idx="847">
                  <c:v>86.530083000000005</c:v>
                </c:pt>
                <c:pt idx="848">
                  <c:v>86.507631000000003</c:v>
                </c:pt>
                <c:pt idx="849">
                  <c:v>86.486509999999996</c:v>
                </c:pt>
                <c:pt idx="850">
                  <c:v>86.485303000000002</c:v>
                </c:pt>
                <c:pt idx="851">
                  <c:v>86.502482999999998</c:v>
                </c:pt>
                <c:pt idx="852">
                  <c:v>86.518625</c:v>
                </c:pt>
                <c:pt idx="853">
                  <c:v>86.514538999999999</c:v>
                </c:pt>
                <c:pt idx="854">
                  <c:v>86.489262999999994</c:v>
                </c:pt>
                <c:pt idx="855">
                  <c:v>86.462395000000001</c:v>
                </c:pt>
                <c:pt idx="856">
                  <c:v>86.458653999999996</c:v>
                </c:pt>
                <c:pt idx="857">
                  <c:v>86.487105</c:v>
                </c:pt>
                <c:pt idx="858">
                  <c:v>86.531457000000003</c:v>
                </c:pt>
                <c:pt idx="859">
                  <c:v>86.559723000000005</c:v>
                </c:pt>
                <c:pt idx="860">
                  <c:v>86.547490999999994</c:v>
                </c:pt>
                <c:pt idx="861">
                  <c:v>86.498016000000007</c:v>
                </c:pt>
                <c:pt idx="862">
                  <c:v>86.440567000000001</c:v>
                </c:pt>
                <c:pt idx="863">
                  <c:v>86.404556999999997</c:v>
                </c:pt>
                <c:pt idx="864">
                  <c:v>86.392326999999995</c:v>
                </c:pt>
                <c:pt idx="865">
                  <c:v>86.379914999999997</c:v>
                </c:pt>
                <c:pt idx="866">
                  <c:v>86.347436000000002</c:v>
                </c:pt>
                <c:pt idx="867">
                  <c:v>86.305573999999993</c:v>
                </c:pt>
                <c:pt idx="868">
                  <c:v>86.284194999999997</c:v>
                </c:pt>
                <c:pt idx="869">
                  <c:v>86.295036999999994</c:v>
                </c:pt>
                <c:pt idx="870">
                  <c:v>86.315912999999995</c:v>
                </c:pt>
                <c:pt idx="871">
                  <c:v>86.314389000000006</c:v>
                </c:pt>
                <c:pt idx="872">
                  <c:v>86.280180000000001</c:v>
                </c:pt>
                <c:pt idx="873">
                  <c:v>86.231784000000005</c:v>
                </c:pt>
                <c:pt idx="874">
                  <c:v>86.196050999999997</c:v>
                </c:pt>
                <c:pt idx="875">
                  <c:v>86.186617999999996</c:v>
                </c:pt>
                <c:pt idx="876">
                  <c:v>86.199939000000001</c:v>
                </c:pt>
                <c:pt idx="877">
                  <c:v>86.222948000000002</c:v>
                </c:pt>
                <c:pt idx="878">
                  <c:v>86.241455000000002</c:v>
                </c:pt>
                <c:pt idx="879">
                  <c:v>86.247448000000006</c:v>
                </c:pt>
                <c:pt idx="880">
                  <c:v>86.243897000000004</c:v>
                </c:pt>
                <c:pt idx="881">
                  <c:v>86.241663000000003</c:v>
                </c:pt>
                <c:pt idx="882">
                  <c:v>86.248634999999993</c:v>
                </c:pt>
                <c:pt idx="883">
                  <c:v>86.261250000000004</c:v>
                </c:pt>
                <c:pt idx="884">
                  <c:v>86.267483999999996</c:v>
                </c:pt>
                <c:pt idx="885">
                  <c:v>86.257802999999996</c:v>
                </c:pt>
                <c:pt idx="886">
                  <c:v>86.232811999999996</c:v>
                </c:pt>
                <c:pt idx="887">
                  <c:v>86.202348999999998</c:v>
                </c:pt>
                <c:pt idx="888">
                  <c:v>86.178804999999997</c:v>
                </c:pt>
                <c:pt idx="889">
                  <c:v>86.169337999999996</c:v>
                </c:pt>
                <c:pt idx="890">
                  <c:v>86.171103000000002</c:v>
                </c:pt>
                <c:pt idx="891">
                  <c:v>86.173941999999997</c:v>
                </c:pt>
                <c:pt idx="892">
                  <c:v>86.169892000000004</c:v>
                </c:pt>
                <c:pt idx="893">
                  <c:v>86.160054000000002</c:v>
                </c:pt>
                <c:pt idx="894">
                  <c:v>86.150977999999995</c:v>
                </c:pt>
                <c:pt idx="895">
                  <c:v>86.146749</c:v>
                </c:pt>
                <c:pt idx="896">
                  <c:v>86.148632000000006</c:v>
                </c:pt>
                <c:pt idx="897">
                  <c:v>86.160093000000003</c:v>
                </c:pt>
                <c:pt idx="898">
                  <c:v>86.184512999999995</c:v>
                </c:pt>
                <c:pt idx="899">
                  <c:v>86.214624999999998</c:v>
                </c:pt>
                <c:pt idx="900">
                  <c:v>86.230808999999994</c:v>
                </c:pt>
                <c:pt idx="901">
                  <c:v>86.215995000000007</c:v>
                </c:pt>
                <c:pt idx="902">
                  <c:v>86.170068999999998</c:v>
                </c:pt>
                <c:pt idx="903">
                  <c:v>86.108333000000002</c:v>
                </c:pt>
                <c:pt idx="904">
                  <c:v>86.050943000000004</c:v>
                </c:pt>
                <c:pt idx="905">
                  <c:v>86.015569999999997</c:v>
                </c:pt>
                <c:pt idx="906">
                  <c:v>86.012576999999993</c:v>
                </c:pt>
                <c:pt idx="907">
                  <c:v>86.038792000000001</c:v>
                </c:pt>
                <c:pt idx="908">
                  <c:v>86.076272000000003</c:v>
                </c:pt>
                <c:pt idx="909">
                  <c:v>86.103763999999998</c:v>
                </c:pt>
                <c:pt idx="910">
                  <c:v>86.112100999999996</c:v>
                </c:pt>
                <c:pt idx="911">
                  <c:v>86.106018000000006</c:v>
                </c:pt>
                <c:pt idx="912">
                  <c:v>86.091819999999998</c:v>
                </c:pt>
                <c:pt idx="913">
                  <c:v>86.069436999999994</c:v>
                </c:pt>
                <c:pt idx="914">
                  <c:v>86.038593000000006</c:v>
                </c:pt>
                <c:pt idx="915">
                  <c:v>86.006748000000002</c:v>
                </c:pt>
                <c:pt idx="916">
                  <c:v>85.986079000000004</c:v>
                </c:pt>
                <c:pt idx="917">
                  <c:v>85.983727999999999</c:v>
                </c:pt>
                <c:pt idx="918">
                  <c:v>85.996650000000002</c:v>
                </c:pt>
                <c:pt idx="919">
                  <c:v>86.013985000000005</c:v>
                </c:pt>
                <c:pt idx="920">
                  <c:v>86.023169999999993</c:v>
                </c:pt>
                <c:pt idx="921">
                  <c:v>86.016271000000003</c:v>
                </c:pt>
                <c:pt idx="922">
                  <c:v>85.993274</c:v>
                </c:pt>
                <c:pt idx="923">
                  <c:v>85.960334000000003</c:v>
                </c:pt>
                <c:pt idx="924">
                  <c:v>85.926047999999994</c:v>
                </c:pt>
                <c:pt idx="925">
                  <c:v>85.900240999999994</c:v>
                </c:pt>
                <c:pt idx="926">
                  <c:v>85.892224999999996</c:v>
                </c:pt>
                <c:pt idx="927">
                  <c:v>85.903647000000007</c:v>
                </c:pt>
                <c:pt idx="928">
                  <c:v>85.922389999999993</c:v>
                </c:pt>
                <c:pt idx="929">
                  <c:v>85.929850999999999</c:v>
                </c:pt>
                <c:pt idx="930">
                  <c:v>85.917738999999997</c:v>
                </c:pt>
                <c:pt idx="931">
                  <c:v>85.894508000000002</c:v>
                </c:pt>
                <c:pt idx="932">
                  <c:v>85.873392999999993</c:v>
                </c:pt>
                <c:pt idx="933">
                  <c:v>85.858818999999997</c:v>
                </c:pt>
                <c:pt idx="934">
                  <c:v>85.848256000000006</c:v>
                </c:pt>
                <c:pt idx="935">
                  <c:v>85.842055999999999</c:v>
                </c:pt>
                <c:pt idx="936">
                  <c:v>85.842714000000001</c:v>
                </c:pt>
                <c:pt idx="937">
                  <c:v>85.845073999999997</c:v>
                </c:pt>
                <c:pt idx="938">
                  <c:v>85.836387000000002</c:v>
                </c:pt>
                <c:pt idx="939">
                  <c:v>85.810587999999996</c:v>
                </c:pt>
                <c:pt idx="940">
                  <c:v>85.778648000000004</c:v>
                </c:pt>
                <c:pt idx="941">
                  <c:v>85.760160999999997</c:v>
                </c:pt>
                <c:pt idx="942">
                  <c:v>85.765355999999997</c:v>
                </c:pt>
                <c:pt idx="943">
                  <c:v>85.787952000000004</c:v>
                </c:pt>
                <c:pt idx="944">
                  <c:v>85.814183</c:v>
                </c:pt>
                <c:pt idx="945">
                  <c:v>85.833212000000003</c:v>
                </c:pt>
                <c:pt idx="946">
                  <c:v>85.836252000000002</c:v>
                </c:pt>
                <c:pt idx="947">
                  <c:v>85.813490000000002</c:v>
                </c:pt>
                <c:pt idx="948">
                  <c:v>85.762924999999996</c:v>
                </c:pt>
                <c:pt idx="949">
                  <c:v>85.70335</c:v>
                </c:pt>
                <c:pt idx="950">
                  <c:v>85.668436999999997</c:v>
                </c:pt>
                <c:pt idx="951">
                  <c:v>85.678022999999996</c:v>
                </c:pt>
                <c:pt idx="952">
                  <c:v>85.717178000000004</c:v>
                </c:pt>
                <c:pt idx="953">
                  <c:v>85.750781000000003</c:v>
                </c:pt>
                <c:pt idx="954">
                  <c:v>85.756539000000004</c:v>
                </c:pt>
                <c:pt idx="955">
                  <c:v>85.737764999999996</c:v>
                </c:pt>
                <c:pt idx="956">
                  <c:v>85.707543999999999</c:v>
                </c:pt>
                <c:pt idx="957">
                  <c:v>85.671469999999999</c:v>
                </c:pt>
                <c:pt idx="958">
                  <c:v>85.628996999999998</c:v>
                </c:pt>
                <c:pt idx="959">
                  <c:v>85.583140999999998</c:v>
                </c:pt>
                <c:pt idx="960">
                  <c:v>85.541220999999993</c:v>
                </c:pt>
                <c:pt idx="961">
                  <c:v>85.508514000000005</c:v>
                </c:pt>
                <c:pt idx="962">
                  <c:v>85.486624000000006</c:v>
                </c:pt>
                <c:pt idx="963">
                  <c:v>85.476556000000002</c:v>
                </c:pt>
                <c:pt idx="964">
                  <c:v>85.477491999999998</c:v>
                </c:pt>
                <c:pt idx="965">
                  <c:v>85.482044999999999</c:v>
                </c:pt>
                <c:pt idx="966">
                  <c:v>85.478115000000003</c:v>
                </c:pt>
                <c:pt idx="967">
                  <c:v>85.458738999999994</c:v>
                </c:pt>
                <c:pt idx="968">
                  <c:v>85.428122999999999</c:v>
                </c:pt>
                <c:pt idx="969">
                  <c:v>85.395656000000002</c:v>
                </c:pt>
                <c:pt idx="970">
                  <c:v>85.36533</c:v>
                </c:pt>
                <c:pt idx="971">
                  <c:v>85.334367999999998</c:v>
                </c:pt>
                <c:pt idx="972">
                  <c:v>85.301674000000006</c:v>
                </c:pt>
                <c:pt idx="973">
                  <c:v>85.273777999999993</c:v>
                </c:pt>
                <c:pt idx="974">
                  <c:v>85.260478000000006</c:v>
                </c:pt>
                <c:pt idx="975">
                  <c:v>85.266124000000005</c:v>
                </c:pt>
                <c:pt idx="976">
                  <c:v>85.287441999999999</c:v>
                </c:pt>
                <c:pt idx="977">
                  <c:v>85.318647999999996</c:v>
                </c:pt>
                <c:pt idx="978">
                  <c:v>85.353616000000002</c:v>
                </c:pt>
                <c:pt idx="979">
                  <c:v>85.382514</c:v>
                </c:pt>
                <c:pt idx="980">
                  <c:v>85.394024000000002</c:v>
                </c:pt>
                <c:pt idx="981">
                  <c:v>85.386511999999996</c:v>
                </c:pt>
                <c:pt idx="982">
                  <c:v>85.372727999999995</c:v>
                </c:pt>
                <c:pt idx="983">
                  <c:v>85.366425000000007</c:v>
                </c:pt>
                <c:pt idx="984">
                  <c:v>85.366749999999996</c:v>
                </c:pt>
                <c:pt idx="985">
                  <c:v>85.363343</c:v>
                </c:pt>
                <c:pt idx="986">
                  <c:v>85.354359000000002</c:v>
                </c:pt>
                <c:pt idx="987">
                  <c:v>85.348579999999998</c:v>
                </c:pt>
                <c:pt idx="988">
                  <c:v>85.348602</c:v>
                </c:pt>
                <c:pt idx="989">
                  <c:v>85.343746999999993</c:v>
                </c:pt>
                <c:pt idx="990">
                  <c:v>85.325907000000001</c:v>
                </c:pt>
                <c:pt idx="991">
                  <c:v>85.302667</c:v>
                </c:pt>
                <c:pt idx="992">
                  <c:v>85.287038999999993</c:v>
                </c:pt>
                <c:pt idx="993">
                  <c:v>85.281854999999993</c:v>
                </c:pt>
                <c:pt idx="994">
                  <c:v>85.283122000000006</c:v>
                </c:pt>
                <c:pt idx="995">
                  <c:v>85.293104999999997</c:v>
                </c:pt>
                <c:pt idx="996">
                  <c:v>85.318055000000001</c:v>
                </c:pt>
                <c:pt idx="997">
                  <c:v>85.353134999999995</c:v>
                </c:pt>
                <c:pt idx="998">
                  <c:v>85.380775999999997</c:v>
                </c:pt>
                <c:pt idx="999">
                  <c:v>85.387269000000003</c:v>
                </c:pt>
                <c:pt idx="1000">
                  <c:v>85.373686000000006</c:v>
                </c:pt>
                <c:pt idx="1001">
                  <c:v>85.348723000000007</c:v>
                </c:pt>
                <c:pt idx="1002">
                  <c:v>85.319377000000003</c:v>
                </c:pt>
                <c:pt idx="1003">
                  <c:v>85.293288000000004</c:v>
                </c:pt>
                <c:pt idx="1004">
                  <c:v>85.282013000000006</c:v>
                </c:pt>
                <c:pt idx="1005">
                  <c:v>85.291568999999996</c:v>
                </c:pt>
                <c:pt idx="1006">
                  <c:v>85.310286000000005</c:v>
                </c:pt>
                <c:pt idx="1007">
                  <c:v>85.313715000000002</c:v>
                </c:pt>
                <c:pt idx="1008">
                  <c:v>85.285354999999996</c:v>
                </c:pt>
                <c:pt idx="1009">
                  <c:v>85.231071</c:v>
                </c:pt>
                <c:pt idx="1010">
                  <c:v>85.174160000000001</c:v>
                </c:pt>
                <c:pt idx="1011">
                  <c:v>85.137131999999994</c:v>
                </c:pt>
                <c:pt idx="1012">
                  <c:v>85.123851000000002</c:v>
                </c:pt>
                <c:pt idx="1013">
                  <c:v>85.113560000000007</c:v>
                </c:pt>
                <c:pt idx="1014">
                  <c:v>85.074933999999999</c:v>
                </c:pt>
                <c:pt idx="1015">
                  <c:v>84.992829999999998</c:v>
                </c:pt>
                <c:pt idx="1016">
                  <c:v>84.883146999999994</c:v>
                </c:pt>
                <c:pt idx="1017">
                  <c:v>84.776705000000007</c:v>
                </c:pt>
                <c:pt idx="1018">
                  <c:v>84.686797999999996</c:v>
                </c:pt>
                <c:pt idx="1019">
                  <c:v>84.595285000000004</c:v>
                </c:pt>
                <c:pt idx="1020">
                  <c:v>84.471745999999996</c:v>
                </c:pt>
                <c:pt idx="1021">
                  <c:v>84.301191000000003</c:v>
                </c:pt>
                <c:pt idx="1022">
                  <c:v>84.089800999999994</c:v>
                </c:pt>
                <c:pt idx="1023">
                  <c:v>83.848817999999994</c:v>
                </c:pt>
                <c:pt idx="1024">
                  <c:v>83.579396000000003</c:v>
                </c:pt>
                <c:pt idx="1025">
                  <c:v>83.271068999999997</c:v>
                </c:pt>
                <c:pt idx="1026">
                  <c:v>82.910595999999998</c:v>
                </c:pt>
                <c:pt idx="1027">
                  <c:v>82.496460999999996</c:v>
                </c:pt>
                <c:pt idx="1028">
                  <c:v>82.053013000000007</c:v>
                </c:pt>
                <c:pt idx="1029">
                  <c:v>81.629334</c:v>
                </c:pt>
                <c:pt idx="1030">
                  <c:v>81.272964999999999</c:v>
                </c:pt>
                <c:pt idx="1031">
                  <c:v>80.997140000000002</c:v>
                </c:pt>
                <c:pt idx="1032">
                  <c:v>80.774625999999998</c:v>
                </c:pt>
                <c:pt idx="1033">
                  <c:v>80.564385999999999</c:v>
                </c:pt>
                <c:pt idx="1034">
                  <c:v>80.341328000000004</c:v>
                </c:pt>
                <c:pt idx="1035">
                  <c:v>80.103134999999995</c:v>
                </c:pt>
                <c:pt idx="1036">
                  <c:v>79.860715999999996</c:v>
                </c:pt>
                <c:pt idx="1037">
                  <c:v>79.630160000000004</c:v>
                </c:pt>
                <c:pt idx="1038">
                  <c:v>79.426525999999996</c:v>
                </c:pt>
                <c:pt idx="1039">
                  <c:v>79.255341999999999</c:v>
                </c:pt>
                <c:pt idx="1040">
                  <c:v>79.111958000000001</c:v>
                </c:pt>
                <c:pt idx="1041">
                  <c:v>78.996432999999996</c:v>
                </c:pt>
                <c:pt idx="1042">
                  <c:v>78.926571999999993</c:v>
                </c:pt>
                <c:pt idx="1043">
                  <c:v>78.927565999999999</c:v>
                </c:pt>
                <c:pt idx="1044">
                  <c:v>79.008088000000001</c:v>
                </c:pt>
                <c:pt idx="1045">
                  <c:v>79.152044000000004</c:v>
                </c:pt>
                <c:pt idx="1046">
                  <c:v>79.332301999999999</c:v>
                </c:pt>
                <c:pt idx="1047">
                  <c:v>79.525062000000005</c:v>
                </c:pt>
                <c:pt idx="1048">
                  <c:v>79.711511000000002</c:v>
                </c:pt>
                <c:pt idx="1049">
                  <c:v>79.875263000000004</c:v>
                </c:pt>
                <c:pt idx="1050">
                  <c:v>80.004060999999993</c:v>
                </c:pt>
                <c:pt idx="1051">
                  <c:v>80.091386</c:v>
                </c:pt>
                <c:pt idx="1052">
                  <c:v>80.135282000000004</c:v>
                </c:pt>
                <c:pt idx="1053">
                  <c:v>80.139111999999997</c:v>
                </c:pt>
                <c:pt idx="1054">
                  <c:v>80.112176000000005</c:v>
                </c:pt>
                <c:pt idx="1055">
                  <c:v>80.061881999999997</c:v>
                </c:pt>
                <c:pt idx="1056">
                  <c:v>79.983388000000005</c:v>
                </c:pt>
                <c:pt idx="1057">
                  <c:v>79.864699999999999</c:v>
                </c:pt>
                <c:pt idx="1058">
                  <c:v>79.706670000000003</c:v>
                </c:pt>
                <c:pt idx="1059">
                  <c:v>79.531343000000007</c:v>
                </c:pt>
                <c:pt idx="1060">
                  <c:v>79.364652000000007</c:v>
                </c:pt>
                <c:pt idx="1061">
                  <c:v>79.215559999999996</c:v>
                </c:pt>
                <c:pt idx="1062">
                  <c:v>79.077524999999994</c:v>
                </c:pt>
                <c:pt idx="1063">
                  <c:v>78.944852999999995</c:v>
                </c:pt>
                <c:pt idx="1064">
                  <c:v>78.818935999999994</c:v>
                </c:pt>
                <c:pt idx="1065">
                  <c:v>78.702157</c:v>
                </c:pt>
                <c:pt idx="1066">
                  <c:v>78.596677</c:v>
                </c:pt>
                <c:pt idx="1067">
                  <c:v>78.511240000000001</c:v>
                </c:pt>
                <c:pt idx="1068">
                  <c:v>78.460614000000007</c:v>
                </c:pt>
                <c:pt idx="1069">
                  <c:v>78.453693000000001</c:v>
                </c:pt>
                <c:pt idx="1070">
                  <c:v>78.485962999999998</c:v>
                </c:pt>
                <c:pt idx="1071">
                  <c:v>78.545587999999995</c:v>
                </c:pt>
                <c:pt idx="1072">
                  <c:v>78.622339999999994</c:v>
                </c:pt>
                <c:pt idx="1073">
                  <c:v>78.707897000000003</c:v>
                </c:pt>
                <c:pt idx="1074">
                  <c:v>78.793505999999994</c:v>
                </c:pt>
                <c:pt idx="1075">
                  <c:v>78.87473</c:v>
                </c:pt>
                <c:pt idx="1076">
                  <c:v>78.958141999999995</c:v>
                </c:pt>
                <c:pt idx="1077">
                  <c:v>79.057886999999994</c:v>
                </c:pt>
                <c:pt idx="1078">
                  <c:v>79.184048000000004</c:v>
                </c:pt>
                <c:pt idx="1079">
                  <c:v>79.335509999999999</c:v>
                </c:pt>
                <c:pt idx="1080">
                  <c:v>79.502437</c:v>
                </c:pt>
                <c:pt idx="1081">
                  <c:v>79.670368999999994</c:v>
                </c:pt>
                <c:pt idx="1082">
                  <c:v>79.821595000000002</c:v>
                </c:pt>
                <c:pt idx="1083">
                  <c:v>79.940662000000003</c:v>
                </c:pt>
                <c:pt idx="1084">
                  <c:v>80.026234000000002</c:v>
                </c:pt>
                <c:pt idx="1085">
                  <c:v>80.096767</c:v>
                </c:pt>
                <c:pt idx="1086">
                  <c:v>80.177631000000005</c:v>
                </c:pt>
                <c:pt idx="1087">
                  <c:v>80.280122000000006</c:v>
                </c:pt>
                <c:pt idx="1088">
                  <c:v>80.395407000000006</c:v>
                </c:pt>
                <c:pt idx="1089">
                  <c:v>80.509179000000003</c:v>
                </c:pt>
                <c:pt idx="1090">
                  <c:v>80.617168000000007</c:v>
                </c:pt>
                <c:pt idx="1091">
                  <c:v>80.723398000000003</c:v>
                </c:pt>
                <c:pt idx="1092">
                  <c:v>80.828327000000002</c:v>
                </c:pt>
                <c:pt idx="1093">
                  <c:v>80.926271</c:v>
                </c:pt>
                <c:pt idx="1094">
                  <c:v>81.015021000000004</c:v>
                </c:pt>
                <c:pt idx="1095">
                  <c:v>81.101883000000001</c:v>
                </c:pt>
                <c:pt idx="1096">
                  <c:v>81.195490000000007</c:v>
                </c:pt>
                <c:pt idx="1097">
                  <c:v>81.293627000000001</c:v>
                </c:pt>
                <c:pt idx="1098">
                  <c:v>81.383422999999993</c:v>
                </c:pt>
                <c:pt idx="1099">
                  <c:v>81.455724000000004</c:v>
                </c:pt>
                <c:pt idx="1100">
                  <c:v>81.514531000000005</c:v>
                </c:pt>
                <c:pt idx="1101">
                  <c:v>81.571888999999999</c:v>
                </c:pt>
                <c:pt idx="1102">
                  <c:v>81.633379000000005</c:v>
                </c:pt>
                <c:pt idx="1103">
                  <c:v>81.694590000000005</c:v>
                </c:pt>
                <c:pt idx="1104">
                  <c:v>81.753122000000005</c:v>
                </c:pt>
                <c:pt idx="1105">
                  <c:v>81.818326999999996</c:v>
                </c:pt>
                <c:pt idx="1106">
                  <c:v>81.901521000000002</c:v>
                </c:pt>
                <c:pt idx="1107">
                  <c:v>81.996733000000006</c:v>
                </c:pt>
                <c:pt idx="1108">
                  <c:v>82.079060999999996</c:v>
                </c:pt>
                <c:pt idx="1109">
                  <c:v>82.126737000000006</c:v>
                </c:pt>
                <c:pt idx="1110">
                  <c:v>82.142138000000003</c:v>
                </c:pt>
                <c:pt idx="1111">
                  <c:v>82.146617000000006</c:v>
                </c:pt>
                <c:pt idx="1112">
                  <c:v>82.156245999999996</c:v>
                </c:pt>
                <c:pt idx="1113">
                  <c:v>82.165271000000004</c:v>
                </c:pt>
                <c:pt idx="1114">
                  <c:v>82.152649999999994</c:v>
                </c:pt>
                <c:pt idx="1115">
                  <c:v>82.101992999999993</c:v>
                </c:pt>
                <c:pt idx="1116">
                  <c:v>82.015900000000002</c:v>
                </c:pt>
                <c:pt idx="1117">
                  <c:v>81.912606999999994</c:v>
                </c:pt>
                <c:pt idx="1118">
                  <c:v>81.808239999999998</c:v>
                </c:pt>
                <c:pt idx="1119">
                  <c:v>81.701167999999996</c:v>
                </c:pt>
                <c:pt idx="1120">
                  <c:v>81.575275000000005</c:v>
                </c:pt>
                <c:pt idx="1121">
                  <c:v>81.419135999999995</c:v>
                </c:pt>
                <c:pt idx="1122">
                  <c:v>81.239627999999996</c:v>
                </c:pt>
                <c:pt idx="1123">
                  <c:v>81.056295000000006</c:v>
                </c:pt>
                <c:pt idx="1124">
                  <c:v>80.887730000000005</c:v>
                </c:pt>
                <c:pt idx="1125">
                  <c:v>80.748052000000001</c:v>
                </c:pt>
                <c:pt idx="1126">
                  <c:v>80.651430000000005</c:v>
                </c:pt>
                <c:pt idx="1127">
                  <c:v>80.610080999999994</c:v>
                </c:pt>
                <c:pt idx="1128">
                  <c:v>80.623896999999999</c:v>
                </c:pt>
                <c:pt idx="1129">
                  <c:v>80.675207999999998</c:v>
                </c:pt>
                <c:pt idx="1130">
                  <c:v>80.736350000000002</c:v>
                </c:pt>
                <c:pt idx="1131">
                  <c:v>80.781679999999994</c:v>
                </c:pt>
                <c:pt idx="1132">
                  <c:v>80.795821000000004</c:v>
                </c:pt>
                <c:pt idx="1133">
                  <c:v>80.775304000000006</c:v>
                </c:pt>
                <c:pt idx="1134">
                  <c:v>80.724870999999993</c:v>
                </c:pt>
                <c:pt idx="1135">
                  <c:v>80.650615000000002</c:v>
                </c:pt>
                <c:pt idx="1136">
                  <c:v>80.557672999999994</c:v>
                </c:pt>
                <c:pt idx="1137">
                  <c:v>80.456294999999997</c:v>
                </c:pt>
                <c:pt idx="1138">
                  <c:v>80.366802000000007</c:v>
                </c:pt>
                <c:pt idx="1139">
                  <c:v>80.312357000000006</c:v>
                </c:pt>
                <c:pt idx="1140">
                  <c:v>80.305625000000006</c:v>
                </c:pt>
                <c:pt idx="1141">
                  <c:v>80.345011</c:v>
                </c:pt>
                <c:pt idx="1142">
                  <c:v>80.421391999999997</c:v>
                </c:pt>
                <c:pt idx="1143">
                  <c:v>80.523583000000002</c:v>
                </c:pt>
                <c:pt idx="1144">
                  <c:v>80.639741000000001</c:v>
                </c:pt>
                <c:pt idx="1145">
                  <c:v>80.763099999999994</c:v>
                </c:pt>
                <c:pt idx="1146">
                  <c:v>80.899146000000002</c:v>
                </c:pt>
                <c:pt idx="1147">
                  <c:v>81.061058000000003</c:v>
                </c:pt>
                <c:pt idx="1148">
                  <c:v>81.253136999999995</c:v>
                </c:pt>
                <c:pt idx="1149">
                  <c:v>81.460126000000002</c:v>
                </c:pt>
                <c:pt idx="1150">
                  <c:v>81.654877999999997</c:v>
                </c:pt>
                <c:pt idx="1151">
                  <c:v>81.815545999999998</c:v>
                </c:pt>
                <c:pt idx="1152">
                  <c:v>81.937976000000006</c:v>
                </c:pt>
                <c:pt idx="1153">
                  <c:v>82.036135000000002</c:v>
                </c:pt>
                <c:pt idx="1154">
                  <c:v>82.131960000000007</c:v>
                </c:pt>
                <c:pt idx="1155">
                  <c:v>82.239922000000007</c:v>
                </c:pt>
                <c:pt idx="1156">
                  <c:v>82.358013</c:v>
                </c:pt>
                <c:pt idx="1157">
                  <c:v>82.474355000000003</c:v>
                </c:pt>
                <c:pt idx="1158">
                  <c:v>82.581298000000004</c:v>
                </c:pt>
                <c:pt idx="1159">
                  <c:v>82.679308000000006</c:v>
                </c:pt>
                <c:pt idx="1160">
                  <c:v>82.768249999999995</c:v>
                </c:pt>
                <c:pt idx="1161">
                  <c:v>82.842851999999993</c:v>
                </c:pt>
                <c:pt idx="1162">
                  <c:v>82.900565999999998</c:v>
                </c:pt>
                <c:pt idx="1163">
                  <c:v>82.948168999999993</c:v>
                </c:pt>
                <c:pt idx="1164">
                  <c:v>82.994864000000007</c:v>
                </c:pt>
                <c:pt idx="1165">
                  <c:v>83.041751000000005</c:v>
                </c:pt>
                <c:pt idx="1166">
                  <c:v>83.082457000000005</c:v>
                </c:pt>
                <c:pt idx="1167">
                  <c:v>83.111772999999999</c:v>
                </c:pt>
                <c:pt idx="1168">
                  <c:v>83.129827000000006</c:v>
                </c:pt>
                <c:pt idx="1169">
                  <c:v>83.141026999999994</c:v>
                </c:pt>
                <c:pt idx="1170">
                  <c:v>83.154953000000006</c:v>
                </c:pt>
                <c:pt idx="1171">
                  <c:v>83.185913999999997</c:v>
                </c:pt>
                <c:pt idx="1172">
                  <c:v>83.243125000000006</c:v>
                </c:pt>
                <c:pt idx="1173">
                  <c:v>83.317531000000002</c:v>
                </c:pt>
                <c:pt idx="1174">
                  <c:v>83.383656999999999</c:v>
                </c:pt>
                <c:pt idx="1175">
                  <c:v>83.419998000000007</c:v>
                </c:pt>
                <c:pt idx="1176">
                  <c:v>83.427970999999999</c:v>
                </c:pt>
                <c:pt idx="1177">
                  <c:v>83.428854000000001</c:v>
                </c:pt>
                <c:pt idx="1178">
                  <c:v>83.442498999999998</c:v>
                </c:pt>
                <c:pt idx="1179">
                  <c:v>83.470770999999999</c:v>
                </c:pt>
                <c:pt idx="1180">
                  <c:v>83.500450999999998</c:v>
                </c:pt>
                <c:pt idx="1181">
                  <c:v>83.519408999999996</c:v>
                </c:pt>
                <c:pt idx="1182">
                  <c:v>83.528654000000003</c:v>
                </c:pt>
                <c:pt idx="1183">
                  <c:v>83.540619000000007</c:v>
                </c:pt>
                <c:pt idx="1184">
                  <c:v>83.567997000000005</c:v>
                </c:pt>
                <c:pt idx="1185">
                  <c:v>83.613833</c:v>
                </c:pt>
                <c:pt idx="1186">
                  <c:v>83.669015000000002</c:v>
                </c:pt>
                <c:pt idx="1187">
                  <c:v>83.717147999999995</c:v>
                </c:pt>
                <c:pt idx="1188">
                  <c:v>83.743915000000001</c:v>
                </c:pt>
                <c:pt idx="1189">
                  <c:v>83.746313999999998</c:v>
                </c:pt>
                <c:pt idx="1190">
                  <c:v>83.735342000000003</c:v>
                </c:pt>
                <c:pt idx="1191">
                  <c:v>83.728652999999994</c:v>
                </c:pt>
                <c:pt idx="1192">
                  <c:v>83.738491999999994</c:v>
                </c:pt>
                <c:pt idx="1193">
                  <c:v>83.765168000000003</c:v>
                </c:pt>
                <c:pt idx="1194">
                  <c:v>83.800381999999999</c:v>
                </c:pt>
                <c:pt idx="1195">
                  <c:v>83.835147000000006</c:v>
                </c:pt>
                <c:pt idx="1196">
                  <c:v>83.864783000000003</c:v>
                </c:pt>
                <c:pt idx="1197">
                  <c:v>83.888795999999999</c:v>
                </c:pt>
                <c:pt idx="1198">
                  <c:v>83.908264000000003</c:v>
                </c:pt>
                <c:pt idx="1199">
                  <c:v>83.923839999999998</c:v>
                </c:pt>
                <c:pt idx="1200">
                  <c:v>83.935602000000003</c:v>
                </c:pt>
                <c:pt idx="1201">
                  <c:v>83.944096999999999</c:v>
                </c:pt>
                <c:pt idx="1202">
                  <c:v>83.951210000000003</c:v>
                </c:pt>
                <c:pt idx="1203">
                  <c:v>83.960335000000001</c:v>
                </c:pt>
                <c:pt idx="1204">
                  <c:v>83.976122000000004</c:v>
                </c:pt>
                <c:pt idx="1205">
                  <c:v>84.002962999999994</c:v>
                </c:pt>
                <c:pt idx="1206">
                  <c:v>84.041274000000001</c:v>
                </c:pt>
                <c:pt idx="1207">
                  <c:v>84.084074999999999</c:v>
                </c:pt>
                <c:pt idx="1208">
                  <c:v>84.119009000000005</c:v>
                </c:pt>
                <c:pt idx="1209">
                  <c:v>84.135840000000002</c:v>
                </c:pt>
                <c:pt idx="1210">
                  <c:v>84.132717</c:v>
                </c:pt>
                <c:pt idx="1211">
                  <c:v>84.116193999999993</c:v>
                </c:pt>
                <c:pt idx="1212">
                  <c:v>84.097538</c:v>
                </c:pt>
                <c:pt idx="1213">
                  <c:v>84.088992000000005</c:v>
                </c:pt>
                <c:pt idx="1214">
                  <c:v>84.098580999999996</c:v>
                </c:pt>
                <c:pt idx="1215">
                  <c:v>84.123851999999999</c:v>
                </c:pt>
                <c:pt idx="1216">
                  <c:v>84.151424000000006</c:v>
                </c:pt>
                <c:pt idx="1217">
                  <c:v>84.166674999999998</c:v>
                </c:pt>
                <c:pt idx="1218">
                  <c:v>84.164705999999995</c:v>
                </c:pt>
                <c:pt idx="1219">
                  <c:v>84.150987000000001</c:v>
                </c:pt>
                <c:pt idx="1220">
                  <c:v>84.133476000000002</c:v>
                </c:pt>
                <c:pt idx="1221">
                  <c:v>84.117965999999996</c:v>
                </c:pt>
                <c:pt idx="1222">
                  <c:v>84.110247999999999</c:v>
                </c:pt>
                <c:pt idx="1223">
                  <c:v>84.117332000000005</c:v>
                </c:pt>
                <c:pt idx="1224">
                  <c:v>84.142543000000003</c:v>
                </c:pt>
                <c:pt idx="1225">
                  <c:v>84.179978000000006</c:v>
                </c:pt>
                <c:pt idx="1226">
                  <c:v>84.215958000000001</c:v>
                </c:pt>
                <c:pt idx="1227">
                  <c:v>84.237887999999998</c:v>
                </c:pt>
                <c:pt idx="1228">
                  <c:v>84.244029999999995</c:v>
                </c:pt>
                <c:pt idx="1229">
                  <c:v>84.245609000000002</c:v>
                </c:pt>
                <c:pt idx="1230">
                  <c:v>84.257198000000002</c:v>
                </c:pt>
                <c:pt idx="1231">
                  <c:v>84.282617000000002</c:v>
                </c:pt>
                <c:pt idx="1232">
                  <c:v>84.310731000000004</c:v>
                </c:pt>
                <c:pt idx="1233">
                  <c:v>84.326447999999999</c:v>
                </c:pt>
                <c:pt idx="1234">
                  <c:v>84.324106999999998</c:v>
                </c:pt>
                <c:pt idx="1235">
                  <c:v>84.309376999999998</c:v>
                </c:pt>
                <c:pt idx="1236">
                  <c:v>84.292162000000005</c:v>
                </c:pt>
                <c:pt idx="1237">
                  <c:v>84.282195000000002</c:v>
                </c:pt>
                <c:pt idx="1238">
                  <c:v>84.288290000000003</c:v>
                </c:pt>
                <c:pt idx="1239">
                  <c:v>84.314046000000005</c:v>
                </c:pt>
                <c:pt idx="1240">
                  <c:v>84.351941999999994</c:v>
                </c:pt>
                <c:pt idx="1241">
                  <c:v>84.385442999999995</c:v>
                </c:pt>
                <c:pt idx="1242">
                  <c:v>84.400154000000001</c:v>
                </c:pt>
                <c:pt idx="1243">
                  <c:v>84.393812999999994</c:v>
                </c:pt>
                <c:pt idx="1244">
                  <c:v>84.378083000000004</c:v>
                </c:pt>
                <c:pt idx="1245">
                  <c:v>84.372591999999997</c:v>
                </c:pt>
                <c:pt idx="1246">
                  <c:v>84.392494999999997</c:v>
                </c:pt>
                <c:pt idx="1247">
                  <c:v>84.434652</c:v>
                </c:pt>
                <c:pt idx="1248">
                  <c:v>84.475993000000003</c:v>
                </c:pt>
                <c:pt idx="1249">
                  <c:v>84.491972000000004</c:v>
                </c:pt>
                <c:pt idx="1250">
                  <c:v>84.478239000000002</c:v>
                </c:pt>
                <c:pt idx="1251">
                  <c:v>84.45102</c:v>
                </c:pt>
                <c:pt idx="1252">
                  <c:v>84.428544000000002</c:v>
                </c:pt>
                <c:pt idx="1253">
                  <c:v>84.419132000000005</c:v>
                </c:pt>
                <c:pt idx="1254">
                  <c:v>84.425574999999995</c:v>
                </c:pt>
                <c:pt idx="1255">
                  <c:v>84.448750000000004</c:v>
                </c:pt>
                <c:pt idx="1256">
                  <c:v>84.480906000000004</c:v>
                </c:pt>
                <c:pt idx="1257">
                  <c:v>84.503934999999998</c:v>
                </c:pt>
                <c:pt idx="1258">
                  <c:v>84.503202999999999</c:v>
                </c:pt>
                <c:pt idx="1259">
                  <c:v>84.480457000000001</c:v>
                </c:pt>
                <c:pt idx="1260">
                  <c:v>84.448856000000006</c:v>
                </c:pt>
                <c:pt idx="1261">
                  <c:v>84.419908000000007</c:v>
                </c:pt>
                <c:pt idx="1262">
                  <c:v>84.400779999999997</c:v>
                </c:pt>
                <c:pt idx="1263">
                  <c:v>84.397800000000004</c:v>
                </c:pt>
                <c:pt idx="1264">
                  <c:v>84.412242000000006</c:v>
                </c:pt>
                <c:pt idx="1265">
                  <c:v>84.433503999999999</c:v>
                </c:pt>
                <c:pt idx="1266">
                  <c:v>84.445815999999994</c:v>
                </c:pt>
                <c:pt idx="1267">
                  <c:v>84.444226999999998</c:v>
                </c:pt>
                <c:pt idx="1268">
                  <c:v>84.439385000000001</c:v>
                </c:pt>
                <c:pt idx="1269">
                  <c:v>84.445234999999997</c:v>
                </c:pt>
                <c:pt idx="1270">
                  <c:v>84.466458000000003</c:v>
                </c:pt>
                <c:pt idx="1271">
                  <c:v>84.497879999999995</c:v>
                </c:pt>
                <c:pt idx="1272">
                  <c:v>84.530263000000005</c:v>
                </c:pt>
                <c:pt idx="1273">
                  <c:v>84.554143999999994</c:v>
                </c:pt>
                <c:pt idx="1274">
                  <c:v>84.563061000000005</c:v>
                </c:pt>
                <c:pt idx="1275">
                  <c:v>84.558115999999998</c:v>
                </c:pt>
                <c:pt idx="1276">
                  <c:v>84.549238000000003</c:v>
                </c:pt>
                <c:pt idx="1277">
                  <c:v>84.549498</c:v>
                </c:pt>
                <c:pt idx="1278">
                  <c:v>84.566430999999994</c:v>
                </c:pt>
                <c:pt idx="1279">
                  <c:v>84.596262999999993</c:v>
                </c:pt>
                <c:pt idx="1280">
                  <c:v>84.624577000000002</c:v>
                </c:pt>
                <c:pt idx="1281">
                  <c:v>84.635152000000005</c:v>
                </c:pt>
                <c:pt idx="1282">
                  <c:v>84.623347999999993</c:v>
                </c:pt>
                <c:pt idx="1283">
                  <c:v>84.601267000000007</c:v>
                </c:pt>
                <c:pt idx="1284">
                  <c:v>84.586607999999998</c:v>
                </c:pt>
                <c:pt idx="1285">
                  <c:v>84.586500000000001</c:v>
                </c:pt>
                <c:pt idx="1286">
                  <c:v>84.595848000000004</c:v>
                </c:pt>
                <c:pt idx="1287">
                  <c:v>84.609695000000002</c:v>
                </c:pt>
                <c:pt idx="1288">
                  <c:v>84.628889999999998</c:v>
                </c:pt>
                <c:pt idx="1289">
                  <c:v>84.651162999999997</c:v>
                </c:pt>
                <c:pt idx="1290">
                  <c:v>84.665593000000001</c:v>
                </c:pt>
                <c:pt idx="1291">
                  <c:v>84.664180000000002</c:v>
                </c:pt>
                <c:pt idx="1292">
                  <c:v>84.654483999999997</c:v>
                </c:pt>
                <c:pt idx="1293">
                  <c:v>84.650977999999995</c:v>
                </c:pt>
                <c:pt idx="1294">
                  <c:v>84.654987000000006</c:v>
                </c:pt>
                <c:pt idx="1295">
                  <c:v>84.653349000000006</c:v>
                </c:pt>
                <c:pt idx="1296">
                  <c:v>84.640468999999996</c:v>
                </c:pt>
                <c:pt idx="1297">
                  <c:v>84.631778999999995</c:v>
                </c:pt>
                <c:pt idx="1298">
                  <c:v>84.646276999999998</c:v>
                </c:pt>
                <c:pt idx="1299">
                  <c:v>84.679678999999993</c:v>
                </c:pt>
                <c:pt idx="1300">
                  <c:v>84.704856000000007</c:v>
                </c:pt>
                <c:pt idx="1301">
                  <c:v>84.700536999999997</c:v>
                </c:pt>
                <c:pt idx="1302">
                  <c:v>84.672698999999994</c:v>
                </c:pt>
                <c:pt idx="1303">
                  <c:v>84.644374999999997</c:v>
                </c:pt>
                <c:pt idx="1304">
                  <c:v>84.631241000000003</c:v>
                </c:pt>
                <c:pt idx="1305">
                  <c:v>84.633317000000005</c:v>
                </c:pt>
                <c:pt idx="1306">
                  <c:v>84.646062999999998</c:v>
                </c:pt>
                <c:pt idx="1307">
                  <c:v>84.669002000000006</c:v>
                </c:pt>
                <c:pt idx="1308">
                  <c:v>84.700564999999997</c:v>
                </c:pt>
                <c:pt idx="1309">
                  <c:v>84.732605000000007</c:v>
                </c:pt>
                <c:pt idx="1310">
                  <c:v>84.757638</c:v>
                </c:pt>
                <c:pt idx="1311">
                  <c:v>84.778999999999996</c:v>
                </c:pt>
                <c:pt idx="1312">
                  <c:v>84.805895000000007</c:v>
                </c:pt>
                <c:pt idx="1313">
                  <c:v>84.836708999999999</c:v>
                </c:pt>
                <c:pt idx="1314">
                  <c:v>84.853785000000002</c:v>
                </c:pt>
                <c:pt idx="1315">
                  <c:v>84.840254000000002</c:v>
                </c:pt>
                <c:pt idx="1316">
                  <c:v>84.799800000000005</c:v>
                </c:pt>
                <c:pt idx="1317">
                  <c:v>84.755133000000001</c:v>
                </c:pt>
                <c:pt idx="1318">
                  <c:v>84.727219000000005</c:v>
                </c:pt>
                <c:pt idx="1319">
                  <c:v>84.720231999999996</c:v>
                </c:pt>
                <c:pt idx="1320">
                  <c:v>84.726079999999996</c:v>
                </c:pt>
                <c:pt idx="1321">
                  <c:v>84.736967000000007</c:v>
                </c:pt>
                <c:pt idx="1322">
                  <c:v>84.748650999999995</c:v>
                </c:pt>
                <c:pt idx="1323">
                  <c:v>84.755454999999998</c:v>
                </c:pt>
                <c:pt idx="1324">
                  <c:v>84.750269000000003</c:v>
                </c:pt>
                <c:pt idx="1325">
                  <c:v>84.732844</c:v>
                </c:pt>
                <c:pt idx="1326">
                  <c:v>84.714515000000006</c:v>
                </c:pt>
                <c:pt idx="1327">
                  <c:v>84.710036000000002</c:v>
                </c:pt>
                <c:pt idx="1328">
                  <c:v>84.723546999999996</c:v>
                </c:pt>
                <c:pt idx="1329">
                  <c:v>84.743977999999998</c:v>
                </c:pt>
                <c:pt idx="1330">
                  <c:v>84.754903999999996</c:v>
                </c:pt>
                <c:pt idx="1331">
                  <c:v>84.748667999999995</c:v>
                </c:pt>
                <c:pt idx="1332">
                  <c:v>84.731134999999995</c:v>
                </c:pt>
                <c:pt idx="1333">
                  <c:v>84.714680000000001</c:v>
                </c:pt>
                <c:pt idx="1334">
                  <c:v>84.708354999999997</c:v>
                </c:pt>
                <c:pt idx="1335">
                  <c:v>84.713875999999999</c:v>
                </c:pt>
                <c:pt idx="1336">
                  <c:v>84.727082999999993</c:v>
                </c:pt>
                <c:pt idx="1337">
                  <c:v>84.740575000000007</c:v>
                </c:pt>
                <c:pt idx="1338">
                  <c:v>84.747264000000001</c:v>
                </c:pt>
                <c:pt idx="1339">
                  <c:v>84.745599999999996</c:v>
                </c:pt>
                <c:pt idx="1340">
                  <c:v>84.741512</c:v>
                </c:pt>
                <c:pt idx="1341">
                  <c:v>84.741857999999993</c:v>
                </c:pt>
                <c:pt idx="1342">
                  <c:v>84.745600999999994</c:v>
                </c:pt>
                <c:pt idx="1343">
                  <c:v>84.745317999999997</c:v>
                </c:pt>
                <c:pt idx="1344">
                  <c:v>84.737914000000004</c:v>
                </c:pt>
                <c:pt idx="1345">
                  <c:v>84.728455999999994</c:v>
                </c:pt>
                <c:pt idx="1346">
                  <c:v>84.720695000000006</c:v>
                </c:pt>
                <c:pt idx="1347">
                  <c:v>84.709981999999997</c:v>
                </c:pt>
                <c:pt idx="1348">
                  <c:v>84.691845999999998</c:v>
                </c:pt>
                <c:pt idx="1349">
                  <c:v>84.673912000000001</c:v>
                </c:pt>
                <c:pt idx="1350">
                  <c:v>84.670950000000005</c:v>
                </c:pt>
                <c:pt idx="1351">
                  <c:v>84.687427</c:v>
                </c:pt>
                <c:pt idx="1352">
                  <c:v>84.710802999999999</c:v>
                </c:pt>
                <c:pt idx="1353">
                  <c:v>84.723389999999995</c:v>
                </c:pt>
                <c:pt idx="1354">
                  <c:v>84.717095</c:v>
                </c:pt>
                <c:pt idx="1355">
                  <c:v>84.697049000000007</c:v>
                </c:pt>
                <c:pt idx="1356">
                  <c:v>84.676261999999994</c:v>
                </c:pt>
                <c:pt idx="1357">
                  <c:v>84.667068999999998</c:v>
                </c:pt>
                <c:pt idx="1358">
                  <c:v>84.672230999999996</c:v>
                </c:pt>
                <c:pt idx="1359">
                  <c:v>84.683068000000006</c:v>
                </c:pt>
                <c:pt idx="1360">
                  <c:v>84.690325000000001</c:v>
                </c:pt>
                <c:pt idx="1361">
                  <c:v>84.696033</c:v>
                </c:pt>
                <c:pt idx="1362">
                  <c:v>84.708256000000006</c:v>
                </c:pt>
                <c:pt idx="1363">
                  <c:v>84.724705</c:v>
                </c:pt>
                <c:pt idx="1364">
                  <c:v>84.731184999999996</c:v>
                </c:pt>
                <c:pt idx="1365">
                  <c:v>84.718998999999997</c:v>
                </c:pt>
                <c:pt idx="1366">
                  <c:v>84.695081000000002</c:v>
                </c:pt>
                <c:pt idx="1367">
                  <c:v>84.670946000000001</c:v>
                </c:pt>
                <c:pt idx="1368">
                  <c:v>84.651043999999999</c:v>
                </c:pt>
                <c:pt idx="1369">
                  <c:v>84.638188</c:v>
                </c:pt>
                <c:pt idx="1370">
                  <c:v>84.640507999999997</c:v>
                </c:pt>
                <c:pt idx="1371">
                  <c:v>84.661541</c:v>
                </c:pt>
                <c:pt idx="1372">
                  <c:v>84.687478999999996</c:v>
                </c:pt>
                <c:pt idx="1373">
                  <c:v>84.695190999999994</c:v>
                </c:pt>
                <c:pt idx="1374">
                  <c:v>84.673513999999997</c:v>
                </c:pt>
                <c:pt idx="1375">
                  <c:v>84.631713000000005</c:v>
                </c:pt>
                <c:pt idx="1376">
                  <c:v>84.589571000000007</c:v>
                </c:pt>
                <c:pt idx="1377">
                  <c:v>84.563762999999994</c:v>
                </c:pt>
                <c:pt idx="1378">
                  <c:v>84.558617999999996</c:v>
                </c:pt>
                <c:pt idx="1379">
                  <c:v>84.562072999999998</c:v>
                </c:pt>
                <c:pt idx="1380">
                  <c:v>84.554516000000007</c:v>
                </c:pt>
                <c:pt idx="1381">
                  <c:v>84.530709999999999</c:v>
                </c:pt>
                <c:pt idx="1382">
                  <c:v>84.510503</c:v>
                </c:pt>
                <c:pt idx="1383">
                  <c:v>84.518674000000004</c:v>
                </c:pt>
                <c:pt idx="1384">
                  <c:v>84.555735999999996</c:v>
                </c:pt>
                <c:pt idx="1385">
                  <c:v>84.597361000000006</c:v>
                </c:pt>
                <c:pt idx="1386">
                  <c:v>84.620706999999996</c:v>
                </c:pt>
                <c:pt idx="1387">
                  <c:v>84.622105000000005</c:v>
                </c:pt>
                <c:pt idx="1388">
                  <c:v>84.611203000000003</c:v>
                </c:pt>
                <c:pt idx="1389">
                  <c:v>84.600455999999994</c:v>
                </c:pt>
                <c:pt idx="1390">
                  <c:v>84.601752000000005</c:v>
                </c:pt>
                <c:pt idx="1391">
                  <c:v>84.620279999999994</c:v>
                </c:pt>
                <c:pt idx="1392">
                  <c:v>84.645553000000007</c:v>
                </c:pt>
                <c:pt idx="1393">
                  <c:v>84.656951000000007</c:v>
                </c:pt>
                <c:pt idx="1394">
                  <c:v>84.643732999999997</c:v>
                </c:pt>
                <c:pt idx="1395">
                  <c:v>84.613731000000001</c:v>
                </c:pt>
                <c:pt idx="1396">
                  <c:v>84.580163999999996</c:v>
                </c:pt>
                <c:pt idx="1397">
                  <c:v>84.549051000000006</c:v>
                </c:pt>
                <c:pt idx="1398">
                  <c:v>84.524390999999994</c:v>
                </c:pt>
                <c:pt idx="1399">
                  <c:v>84.516144999999995</c:v>
                </c:pt>
                <c:pt idx="1400">
                  <c:v>84.533181999999996</c:v>
                </c:pt>
                <c:pt idx="1401">
                  <c:v>84.570933999999994</c:v>
                </c:pt>
                <c:pt idx="1402">
                  <c:v>84.611334999999997</c:v>
                </c:pt>
                <c:pt idx="1403">
                  <c:v>84.632953999999998</c:v>
                </c:pt>
                <c:pt idx="1404">
                  <c:v>84.620957000000004</c:v>
                </c:pt>
                <c:pt idx="1405">
                  <c:v>84.576181000000005</c:v>
                </c:pt>
                <c:pt idx="1406">
                  <c:v>84.520674999999997</c:v>
                </c:pt>
                <c:pt idx="1407">
                  <c:v>84.486845000000002</c:v>
                </c:pt>
                <c:pt idx="1408">
                  <c:v>84.490669999999994</c:v>
                </c:pt>
                <c:pt idx="1409">
                  <c:v>84.517117999999996</c:v>
                </c:pt>
                <c:pt idx="1410">
                  <c:v>84.538404999999997</c:v>
                </c:pt>
                <c:pt idx="1411">
                  <c:v>84.543946000000005</c:v>
                </c:pt>
                <c:pt idx="1412">
                  <c:v>84.546171999999999</c:v>
                </c:pt>
                <c:pt idx="1413">
                  <c:v>84.560654999999997</c:v>
                </c:pt>
                <c:pt idx="1414">
                  <c:v>84.589738999999994</c:v>
                </c:pt>
                <c:pt idx="1415">
                  <c:v>84.624448999999998</c:v>
                </c:pt>
                <c:pt idx="1416">
                  <c:v>84.652251000000007</c:v>
                </c:pt>
                <c:pt idx="1417">
                  <c:v>84.660734000000005</c:v>
                </c:pt>
                <c:pt idx="1418">
                  <c:v>84.643192999999997</c:v>
                </c:pt>
                <c:pt idx="1419">
                  <c:v>84.607066000000003</c:v>
                </c:pt>
                <c:pt idx="1420">
                  <c:v>84.572029999999998</c:v>
                </c:pt>
                <c:pt idx="1421">
                  <c:v>84.553860999999998</c:v>
                </c:pt>
                <c:pt idx="1422">
                  <c:v>84.551570999999996</c:v>
                </c:pt>
                <c:pt idx="1423">
                  <c:v>84.552308999999994</c:v>
                </c:pt>
                <c:pt idx="1424">
                  <c:v>84.544910999999999</c:v>
                </c:pt>
                <c:pt idx="1425">
                  <c:v>84.526019000000005</c:v>
                </c:pt>
                <c:pt idx="1426">
                  <c:v>84.499264999999994</c:v>
                </c:pt>
                <c:pt idx="1427">
                  <c:v>84.475808000000001</c:v>
                </c:pt>
                <c:pt idx="1428">
                  <c:v>84.471956000000006</c:v>
                </c:pt>
                <c:pt idx="1429">
                  <c:v>84.496364</c:v>
                </c:pt>
                <c:pt idx="1430">
                  <c:v>84.537672000000001</c:v>
                </c:pt>
                <c:pt idx="1431">
                  <c:v>84.570741999999996</c:v>
                </c:pt>
                <c:pt idx="1432">
                  <c:v>84.576814999999996</c:v>
                </c:pt>
                <c:pt idx="1433">
                  <c:v>84.554277999999996</c:v>
                </c:pt>
                <c:pt idx="1434">
                  <c:v>84.513604000000001</c:v>
                </c:pt>
                <c:pt idx="1435">
                  <c:v>84.472178999999997</c:v>
                </c:pt>
                <c:pt idx="1436">
                  <c:v>84.452188000000007</c:v>
                </c:pt>
                <c:pt idx="1437">
                  <c:v>84.466381999999996</c:v>
                </c:pt>
                <c:pt idx="1438">
                  <c:v>84.498042999999996</c:v>
                </c:pt>
                <c:pt idx="1439">
                  <c:v>84.509338</c:v>
                </c:pt>
                <c:pt idx="1440">
                  <c:v>84.482472000000001</c:v>
                </c:pt>
                <c:pt idx="1441">
                  <c:v>84.442029000000005</c:v>
                </c:pt>
                <c:pt idx="1442">
                  <c:v>84.422577000000004</c:v>
                </c:pt>
                <c:pt idx="1443">
                  <c:v>84.425004000000001</c:v>
                </c:pt>
                <c:pt idx="1444">
                  <c:v>84.423416000000003</c:v>
                </c:pt>
                <c:pt idx="1445">
                  <c:v>84.407123999999996</c:v>
                </c:pt>
                <c:pt idx="1446">
                  <c:v>84.392246</c:v>
                </c:pt>
                <c:pt idx="1447">
                  <c:v>84.393584000000004</c:v>
                </c:pt>
                <c:pt idx="1448">
                  <c:v>84.409170000000003</c:v>
                </c:pt>
                <c:pt idx="1449">
                  <c:v>84.435057</c:v>
                </c:pt>
                <c:pt idx="1450">
                  <c:v>84.470388</c:v>
                </c:pt>
                <c:pt idx="1451">
                  <c:v>84.500314000000003</c:v>
                </c:pt>
                <c:pt idx="1452">
                  <c:v>84.498658000000006</c:v>
                </c:pt>
                <c:pt idx="1453">
                  <c:v>84.460863000000003</c:v>
                </c:pt>
                <c:pt idx="1454">
                  <c:v>84.413708999999997</c:v>
                </c:pt>
                <c:pt idx="1455">
                  <c:v>84.379178999999993</c:v>
                </c:pt>
                <c:pt idx="1456">
                  <c:v>84.350048999999999</c:v>
                </c:pt>
                <c:pt idx="1457">
                  <c:v>84.317482999999996</c:v>
                </c:pt>
                <c:pt idx="1458">
                  <c:v>84.299503000000001</c:v>
                </c:pt>
                <c:pt idx="1459">
                  <c:v>84.316203000000002</c:v>
                </c:pt>
                <c:pt idx="1460">
                  <c:v>84.351534000000001</c:v>
                </c:pt>
                <c:pt idx="1461">
                  <c:v>84.367930999999999</c:v>
                </c:pt>
                <c:pt idx="1462">
                  <c:v>84.352344000000002</c:v>
                </c:pt>
                <c:pt idx="1463">
                  <c:v>84.323950999999994</c:v>
                </c:pt>
                <c:pt idx="1464">
                  <c:v>84.302848999999995</c:v>
                </c:pt>
                <c:pt idx="1465">
                  <c:v>84.296195999999995</c:v>
                </c:pt>
                <c:pt idx="1466">
                  <c:v>84.312245000000004</c:v>
                </c:pt>
                <c:pt idx="1467">
                  <c:v>84.361275000000006</c:v>
                </c:pt>
                <c:pt idx="1468">
                  <c:v>84.435986999999997</c:v>
                </c:pt>
                <c:pt idx="1469">
                  <c:v>84.506889999999999</c:v>
                </c:pt>
                <c:pt idx="1470">
                  <c:v>84.540344000000005</c:v>
                </c:pt>
                <c:pt idx="1471">
                  <c:v>84.512429999999995</c:v>
                </c:pt>
                <c:pt idx="1472">
                  <c:v>84.415021999999993</c:v>
                </c:pt>
                <c:pt idx="1473">
                  <c:v>84.268929999999997</c:v>
                </c:pt>
                <c:pt idx="1474">
                  <c:v>84.127178999999998</c:v>
                </c:pt>
                <c:pt idx="1475">
                  <c:v>84.042136999999997</c:v>
                </c:pt>
                <c:pt idx="1476">
                  <c:v>84.023910999999998</c:v>
                </c:pt>
                <c:pt idx="1477">
                  <c:v>84.043656999999996</c:v>
                </c:pt>
                <c:pt idx="1478">
                  <c:v>84.073109000000002</c:v>
                </c:pt>
                <c:pt idx="1479">
                  <c:v>84.102024999999998</c:v>
                </c:pt>
                <c:pt idx="1480">
                  <c:v>84.123608000000004</c:v>
                </c:pt>
                <c:pt idx="1481">
                  <c:v>84.131989000000004</c:v>
                </c:pt>
                <c:pt idx="1482">
                  <c:v>84.139058000000006</c:v>
                </c:pt>
                <c:pt idx="1483">
                  <c:v>84.169656000000003</c:v>
                </c:pt>
                <c:pt idx="1484">
                  <c:v>84.230700999999996</c:v>
                </c:pt>
                <c:pt idx="1485">
                  <c:v>84.299726000000007</c:v>
                </c:pt>
                <c:pt idx="1486">
                  <c:v>84.345191999999997</c:v>
                </c:pt>
                <c:pt idx="1487">
                  <c:v>84.343486999999996</c:v>
                </c:pt>
                <c:pt idx="1488">
                  <c:v>84.285659999999993</c:v>
                </c:pt>
                <c:pt idx="1489">
                  <c:v>84.196422999999996</c:v>
                </c:pt>
                <c:pt idx="1490">
                  <c:v>84.140508999999994</c:v>
                </c:pt>
                <c:pt idx="1491">
                  <c:v>84.168346</c:v>
                </c:pt>
                <c:pt idx="1492">
                  <c:v>84.244915000000006</c:v>
                </c:pt>
                <c:pt idx="1493">
                  <c:v>84.272053</c:v>
                </c:pt>
                <c:pt idx="1494">
                  <c:v>84.203726000000003</c:v>
                </c:pt>
                <c:pt idx="1495">
                  <c:v>84.106037000000001</c:v>
                </c:pt>
                <c:pt idx="1496">
                  <c:v>84.076291999999995</c:v>
                </c:pt>
                <c:pt idx="1497">
                  <c:v>84.132450000000006</c:v>
                </c:pt>
                <c:pt idx="1498">
                  <c:v>84.213244000000003</c:v>
                </c:pt>
                <c:pt idx="1499">
                  <c:v>84.262786000000006</c:v>
                </c:pt>
                <c:pt idx="1500">
                  <c:v>84.276933</c:v>
                </c:pt>
                <c:pt idx="1501">
                  <c:v>84.276532000000003</c:v>
                </c:pt>
                <c:pt idx="1502">
                  <c:v>84.274473999999998</c:v>
                </c:pt>
                <c:pt idx="1503">
                  <c:v>84.274214000000001</c:v>
                </c:pt>
                <c:pt idx="1504">
                  <c:v>84.274513999999996</c:v>
                </c:pt>
                <c:pt idx="1505">
                  <c:v>84.269169000000005</c:v>
                </c:pt>
                <c:pt idx="1506">
                  <c:v>84.257384999999999</c:v>
                </c:pt>
                <c:pt idx="1507">
                  <c:v>84.252891000000005</c:v>
                </c:pt>
                <c:pt idx="1508">
                  <c:v>84.266113000000004</c:v>
                </c:pt>
                <c:pt idx="1509">
                  <c:v>84.281478000000007</c:v>
                </c:pt>
                <c:pt idx="1510">
                  <c:v>84.272377000000006</c:v>
                </c:pt>
                <c:pt idx="1511">
                  <c:v>84.234994999999998</c:v>
                </c:pt>
                <c:pt idx="1512">
                  <c:v>84.184582000000006</c:v>
                </c:pt>
                <c:pt idx="1513">
                  <c:v>84.119907999999995</c:v>
                </c:pt>
                <c:pt idx="1514">
                  <c:v>84.020696999999998</c:v>
                </c:pt>
                <c:pt idx="1515">
                  <c:v>83.891833000000005</c:v>
                </c:pt>
                <c:pt idx="1516">
                  <c:v>83.785472999999996</c:v>
                </c:pt>
                <c:pt idx="1517">
                  <c:v>83.755651</c:v>
                </c:pt>
                <c:pt idx="1518">
                  <c:v>83.796903999999998</c:v>
                </c:pt>
                <c:pt idx="1519">
                  <c:v>83.846597000000003</c:v>
                </c:pt>
                <c:pt idx="1520">
                  <c:v>83.853465</c:v>
                </c:pt>
                <c:pt idx="1521">
                  <c:v>83.833281999999997</c:v>
                </c:pt>
                <c:pt idx="1522">
                  <c:v>83.845864000000006</c:v>
                </c:pt>
                <c:pt idx="1523">
                  <c:v>83.91995</c:v>
                </c:pt>
                <c:pt idx="1524">
                  <c:v>84.015870000000007</c:v>
                </c:pt>
                <c:pt idx="1525">
                  <c:v>84.070261000000002</c:v>
                </c:pt>
                <c:pt idx="1526">
                  <c:v>84.063703000000004</c:v>
                </c:pt>
                <c:pt idx="1527">
                  <c:v>84.025593000000001</c:v>
                </c:pt>
                <c:pt idx="1528">
                  <c:v>83.981925000000004</c:v>
                </c:pt>
                <c:pt idx="1529">
                  <c:v>83.929765000000003</c:v>
                </c:pt>
                <c:pt idx="1530">
                  <c:v>83.868615000000005</c:v>
                </c:pt>
                <c:pt idx="1531">
                  <c:v>83.823171000000002</c:v>
                </c:pt>
                <c:pt idx="1532">
                  <c:v>83.812657000000002</c:v>
                </c:pt>
                <c:pt idx="1533">
                  <c:v>83.819796999999994</c:v>
                </c:pt>
                <c:pt idx="1534">
                  <c:v>83.815196999999998</c:v>
                </c:pt>
                <c:pt idx="1535">
                  <c:v>83.798098999999993</c:v>
                </c:pt>
                <c:pt idx="1536">
                  <c:v>83.789253000000002</c:v>
                </c:pt>
                <c:pt idx="1537">
                  <c:v>83.795597000000001</c:v>
                </c:pt>
                <c:pt idx="1538">
                  <c:v>83.806144000000003</c:v>
                </c:pt>
                <c:pt idx="1539">
                  <c:v>83.813022000000004</c:v>
                </c:pt>
                <c:pt idx="1540">
                  <c:v>83.811877999999993</c:v>
                </c:pt>
                <c:pt idx="1541">
                  <c:v>83.790546000000006</c:v>
                </c:pt>
                <c:pt idx="1542">
                  <c:v>83.744990000000001</c:v>
                </c:pt>
                <c:pt idx="1543">
                  <c:v>83.700450000000004</c:v>
                </c:pt>
                <c:pt idx="1544">
                  <c:v>83.686750000000004</c:v>
                </c:pt>
                <c:pt idx="1545">
                  <c:v>83.694263000000007</c:v>
                </c:pt>
                <c:pt idx="1546">
                  <c:v>83.685750999999996</c:v>
                </c:pt>
                <c:pt idx="1547">
                  <c:v>83.653910999999994</c:v>
                </c:pt>
                <c:pt idx="1548">
                  <c:v>83.634501</c:v>
                </c:pt>
                <c:pt idx="1549">
                  <c:v>83.652671999999995</c:v>
                </c:pt>
                <c:pt idx="1550">
                  <c:v>83.687644000000006</c:v>
                </c:pt>
                <c:pt idx="1551">
                  <c:v>83.705139000000003</c:v>
                </c:pt>
                <c:pt idx="1552">
                  <c:v>83.697215</c:v>
                </c:pt>
                <c:pt idx="1553">
                  <c:v>83.671964000000003</c:v>
                </c:pt>
                <c:pt idx="1554">
                  <c:v>83.630022999999994</c:v>
                </c:pt>
                <c:pt idx="1555">
                  <c:v>83.576233000000002</c:v>
                </c:pt>
                <c:pt idx="1556">
                  <c:v>83.536634000000006</c:v>
                </c:pt>
                <c:pt idx="1557">
                  <c:v>83.536844000000002</c:v>
                </c:pt>
                <c:pt idx="1558">
                  <c:v>83.570599000000001</c:v>
                </c:pt>
                <c:pt idx="1559">
                  <c:v>83.608810000000005</c:v>
                </c:pt>
                <c:pt idx="1560">
                  <c:v>83.632262999999995</c:v>
                </c:pt>
                <c:pt idx="1561">
                  <c:v>83.638833000000005</c:v>
                </c:pt>
                <c:pt idx="1562">
                  <c:v>83.627382999999995</c:v>
                </c:pt>
                <c:pt idx="1563">
                  <c:v>83.595996999999997</c:v>
                </c:pt>
                <c:pt idx="1564">
                  <c:v>83.553638000000007</c:v>
                </c:pt>
                <c:pt idx="1565">
                  <c:v>83.515844000000001</c:v>
                </c:pt>
                <c:pt idx="1566">
                  <c:v>83.489295999999996</c:v>
                </c:pt>
                <c:pt idx="1567">
                  <c:v>83.473956000000001</c:v>
                </c:pt>
                <c:pt idx="1568">
                  <c:v>83.477478000000005</c:v>
                </c:pt>
                <c:pt idx="1569">
                  <c:v>83.511092000000005</c:v>
                </c:pt>
                <c:pt idx="1570">
                  <c:v>83.568725000000001</c:v>
                </c:pt>
                <c:pt idx="1571">
                  <c:v>83.622753000000003</c:v>
                </c:pt>
                <c:pt idx="1572">
                  <c:v>83.645111</c:v>
                </c:pt>
                <c:pt idx="1573">
                  <c:v>83.627376999999996</c:v>
                </c:pt>
                <c:pt idx="1574">
                  <c:v>83.582082</c:v>
                </c:pt>
                <c:pt idx="1575">
                  <c:v>83.533663000000004</c:v>
                </c:pt>
                <c:pt idx="1576">
                  <c:v>83.505657999999997</c:v>
                </c:pt>
                <c:pt idx="1577">
                  <c:v>83.504375999999993</c:v>
                </c:pt>
                <c:pt idx="1578">
                  <c:v>83.512454000000005</c:v>
                </c:pt>
                <c:pt idx="1579">
                  <c:v>83.506715</c:v>
                </c:pt>
                <c:pt idx="1580">
                  <c:v>83.483480999999998</c:v>
                </c:pt>
                <c:pt idx="1581">
                  <c:v>83.458523</c:v>
                </c:pt>
                <c:pt idx="1582">
                  <c:v>83.442567999999994</c:v>
                </c:pt>
                <c:pt idx="1583">
                  <c:v>83.428791000000004</c:v>
                </c:pt>
                <c:pt idx="1584">
                  <c:v>83.408734999999993</c:v>
                </c:pt>
                <c:pt idx="1585">
                  <c:v>83.390023999999997</c:v>
                </c:pt>
                <c:pt idx="1586">
                  <c:v>83.389055999999997</c:v>
                </c:pt>
                <c:pt idx="1587">
                  <c:v>83.410008000000005</c:v>
                </c:pt>
                <c:pt idx="1588">
                  <c:v>83.438523000000004</c:v>
                </c:pt>
                <c:pt idx="1589">
                  <c:v>83.455962</c:v>
                </c:pt>
                <c:pt idx="1590">
                  <c:v>83.455956</c:v>
                </c:pt>
                <c:pt idx="1591">
                  <c:v>83.447149999999993</c:v>
                </c:pt>
                <c:pt idx="1592">
                  <c:v>83.442732000000007</c:v>
                </c:pt>
                <c:pt idx="1593">
                  <c:v>83.447989000000007</c:v>
                </c:pt>
                <c:pt idx="1594">
                  <c:v>83.457162999999994</c:v>
                </c:pt>
                <c:pt idx="1595">
                  <c:v>83.462012999999999</c:v>
                </c:pt>
                <c:pt idx="1596">
                  <c:v>83.462120999999996</c:v>
                </c:pt>
                <c:pt idx="1597">
                  <c:v>83.464948000000007</c:v>
                </c:pt>
                <c:pt idx="1598">
                  <c:v>83.476455999999999</c:v>
                </c:pt>
                <c:pt idx="1599">
                  <c:v>83.494512</c:v>
                </c:pt>
                <c:pt idx="1600">
                  <c:v>83.512236999999999</c:v>
                </c:pt>
                <c:pt idx="1601">
                  <c:v>83.525308999999993</c:v>
                </c:pt>
                <c:pt idx="1602">
                  <c:v>83.534042999999997</c:v>
                </c:pt>
                <c:pt idx="1603">
                  <c:v>83.539586</c:v>
                </c:pt>
                <c:pt idx="1604">
                  <c:v>83.540763999999996</c:v>
                </c:pt>
                <c:pt idx="1605">
                  <c:v>83.535954000000004</c:v>
                </c:pt>
                <c:pt idx="1606">
                  <c:v>83.527064999999993</c:v>
                </c:pt>
                <c:pt idx="1607">
                  <c:v>83.519368999999998</c:v>
                </c:pt>
                <c:pt idx="1608">
                  <c:v>83.515991</c:v>
                </c:pt>
                <c:pt idx="1609">
                  <c:v>83.514579999999995</c:v>
                </c:pt>
                <c:pt idx="1610">
                  <c:v>83.512977000000006</c:v>
                </c:pt>
                <c:pt idx="1611">
                  <c:v>83.517169999999993</c:v>
                </c:pt>
                <c:pt idx="1612">
                  <c:v>83.537942000000001</c:v>
                </c:pt>
                <c:pt idx="1613">
                  <c:v>83.577023999999994</c:v>
                </c:pt>
                <c:pt idx="1614">
                  <c:v>83.620935000000003</c:v>
                </c:pt>
                <c:pt idx="1615">
                  <c:v>83.652467000000001</c:v>
                </c:pt>
                <c:pt idx="1616">
                  <c:v>83.665650999999997</c:v>
                </c:pt>
                <c:pt idx="1617">
                  <c:v>83.665137999999999</c:v>
                </c:pt>
                <c:pt idx="1618">
                  <c:v>83.653895000000006</c:v>
                </c:pt>
                <c:pt idx="1619">
                  <c:v>83.629195999999993</c:v>
                </c:pt>
                <c:pt idx="1620">
                  <c:v>83.591504</c:v>
                </c:pt>
                <c:pt idx="1621">
                  <c:v>83.549587000000002</c:v>
                </c:pt>
                <c:pt idx="1622">
                  <c:v>83.512662000000006</c:v>
                </c:pt>
                <c:pt idx="1623">
                  <c:v>83.484791000000001</c:v>
                </c:pt>
                <c:pt idx="1624">
                  <c:v>83.475437999999997</c:v>
                </c:pt>
                <c:pt idx="1625">
                  <c:v>83.503299999999996</c:v>
                </c:pt>
                <c:pt idx="1626">
                  <c:v>83.572142999999997</c:v>
                </c:pt>
                <c:pt idx="1627">
                  <c:v>83.645936000000006</c:v>
                </c:pt>
                <c:pt idx="1628">
                  <c:v>83.673803000000007</c:v>
                </c:pt>
                <c:pt idx="1629">
                  <c:v>83.652698000000001</c:v>
                </c:pt>
                <c:pt idx="1630">
                  <c:v>83.642010999999997</c:v>
                </c:pt>
                <c:pt idx="1631">
                  <c:v>83.693081000000006</c:v>
                </c:pt>
                <c:pt idx="1632">
                  <c:v>83.777275000000003</c:v>
                </c:pt>
                <c:pt idx="1633">
                  <c:v>83.809135999999995</c:v>
                </c:pt>
                <c:pt idx="1634">
                  <c:v>83.736414999999994</c:v>
                </c:pt>
                <c:pt idx="1635">
                  <c:v>83.588803999999996</c:v>
                </c:pt>
                <c:pt idx="1636">
                  <c:v>83.459277999999998</c:v>
                </c:pt>
                <c:pt idx="1637">
                  <c:v>83.452826000000002</c:v>
                </c:pt>
                <c:pt idx="1638">
                  <c:v>83.608967000000007</c:v>
                </c:pt>
                <c:pt idx="1639">
                  <c:v>83.857000999999997</c:v>
                </c:pt>
                <c:pt idx="1640">
                  <c:v>84.050000999999995</c:v>
                </c:pt>
                <c:pt idx="1641">
                  <c:v>84.069151000000005</c:v>
                </c:pt>
                <c:pt idx="1642">
                  <c:v>83.927064999999999</c:v>
                </c:pt>
                <c:pt idx="1643">
                  <c:v>83.731102000000007</c:v>
                </c:pt>
                <c:pt idx="1644">
                  <c:v>83.589639000000005</c:v>
                </c:pt>
                <c:pt idx="1645">
                  <c:v>83.550562999999997</c:v>
                </c:pt>
                <c:pt idx="1646">
                  <c:v>83.592770000000002</c:v>
                </c:pt>
                <c:pt idx="1647">
                  <c:v>83.663236999999995</c:v>
                </c:pt>
                <c:pt idx="1648">
                  <c:v>83.703304000000003</c:v>
                </c:pt>
                <c:pt idx="1649">
                  <c:v>83.705524999999994</c:v>
                </c:pt>
                <c:pt idx="1650">
                  <c:v>83.703433000000004</c:v>
                </c:pt>
                <c:pt idx="1651">
                  <c:v>83.719633000000002</c:v>
                </c:pt>
                <c:pt idx="1652">
                  <c:v>83.752538999999999</c:v>
                </c:pt>
                <c:pt idx="1653">
                  <c:v>83.766571999999996</c:v>
                </c:pt>
                <c:pt idx="1654">
                  <c:v>83.740745000000004</c:v>
                </c:pt>
                <c:pt idx="1655">
                  <c:v>83.685528000000005</c:v>
                </c:pt>
                <c:pt idx="1656">
                  <c:v>83.652133000000006</c:v>
                </c:pt>
                <c:pt idx="1657">
                  <c:v>83.680830999999998</c:v>
                </c:pt>
                <c:pt idx="1658">
                  <c:v>83.737387999999996</c:v>
                </c:pt>
                <c:pt idx="1659">
                  <c:v>83.776848000000001</c:v>
                </c:pt>
                <c:pt idx="1660">
                  <c:v>83.777856999999997</c:v>
                </c:pt>
                <c:pt idx="1661">
                  <c:v>83.755127999999999</c:v>
                </c:pt>
                <c:pt idx="1662">
                  <c:v>83.727425999999994</c:v>
                </c:pt>
                <c:pt idx="1663">
                  <c:v>83.71311</c:v>
                </c:pt>
                <c:pt idx="1664">
                  <c:v>83.715933000000007</c:v>
                </c:pt>
                <c:pt idx="1665">
                  <c:v>83.722077999999996</c:v>
                </c:pt>
                <c:pt idx="1666">
                  <c:v>83.708811999999995</c:v>
                </c:pt>
                <c:pt idx="1667">
                  <c:v>83.682506000000004</c:v>
                </c:pt>
                <c:pt idx="1668">
                  <c:v>83.665136000000004</c:v>
                </c:pt>
                <c:pt idx="1669">
                  <c:v>83.671878000000007</c:v>
                </c:pt>
                <c:pt idx="1670">
                  <c:v>83.691505000000006</c:v>
                </c:pt>
                <c:pt idx="1671">
                  <c:v>83.700622999999993</c:v>
                </c:pt>
                <c:pt idx="1672">
                  <c:v>83.706855000000004</c:v>
                </c:pt>
                <c:pt idx="1673">
                  <c:v>83.710192000000006</c:v>
                </c:pt>
                <c:pt idx="1674">
                  <c:v>83.717229000000003</c:v>
                </c:pt>
                <c:pt idx="1675">
                  <c:v>83.726264</c:v>
                </c:pt>
                <c:pt idx="1676">
                  <c:v>83.748855000000006</c:v>
                </c:pt>
                <c:pt idx="1677">
                  <c:v>83.790533999999994</c:v>
                </c:pt>
                <c:pt idx="1678">
                  <c:v>83.828981999999996</c:v>
                </c:pt>
                <c:pt idx="1679">
                  <c:v>83.844102000000007</c:v>
                </c:pt>
                <c:pt idx="1680">
                  <c:v>83.829069000000004</c:v>
                </c:pt>
                <c:pt idx="1681">
                  <c:v>83.800708999999998</c:v>
                </c:pt>
                <c:pt idx="1682">
                  <c:v>83.766889000000006</c:v>
                </c:pt>
                <c:pt idx="1683">
                  <c:v>83.735557999999997</c:v>
                </c:pt>
                <c:pt idx="1684">
                  <c:v>83.718395000000001</c:v>
                </c:pt>
                <c:pt idx="1685">
                  <c:v>83.727722</c:v>
                </c:pt>
                <c:pt idx="1686">
                  <c:v>83.761870000000002</c:v>
                </c:pt>
                <c:pt idx="1687">
                  <c:v>83.803531000000007</c:v>
                </c:pt>
                <c:pt idx="1688">
                  <c:v>83.842068999999995</c:v>
                </c:pt>
                <c:pt idx="1689">
                  <c:v>83.873875999999996</c:v>
                </c:pt>
                <c:pt idx="1690">
                  <c:v>83.896400999999997</c:v>
                </c:pt>
                <c:pt idx="1691">
                  <c:v>83.892568999999995</c:v>
                </c:pt>
                <c:pt idx="1692">
                  <c:v>83.852552000000003</c:v>
                </c:pt>
                <c:pt idx="1693">
                  <c:v>83.786057</c:v>
                </c:pt>
                <c:pt idx="1694">
                  <c:v>83.726759999999999</c:v>
                </c:pt>
                <c:pt idx="1695">
                  <c:v>83.704481000000001</c:v>
                </c:pt>
                <c:pt idx="1696">
                  <c:v>83.723498000000006</c:v>
                </c:pt>
                <c:pt idx="1697">
                  <c:v>83.755334000000005</c:v>
                </c:pt>
                <c:pt idx="1698">
                  <c:v>83.761003000000002</c:v>
                </c:pt>
                <c:pt idx="1699">
                  <c:v>83.722284000000002</c:v>
                </c:pt>
                <c:pt idx="1700">
                  <c:v>83.662132999999997</c:v>
                </c:pt>
                <c:pt idx="1701">
                  <c:v>83.625343000000001</c:v>
                </c:pt>
                <c:pt idx="1702">
                  <c:v>83.642291</c:v>
                </c:pt>
                <c:pt idx="1703">
                  <c:v>83.698746999999997</c:v>
                </c:pt>
                <c:pt idx="1704">
                  <c:v>83.750701000000007</c:v>
                </c:pt>
                <c:pt idx="1705">
                  <c:v>83.757093999999995</c:v>
                </c:pt>
                <c:pt idx="1706">
                  <c:v>83.715219000000005</c:v>
                </c:pt>
                <c:pt idx="1707">
                  <c:v>83.653893999999994</c:v>
                </c:pt>
                <c:pt idx="1708">
                  <c:v>83.604866999999999</c:v>
                </c:pt>
                <c:pt idx="1709">
                  <c:v>83.570335</c:v>
                </c:pt>
                <c:pt idx="1710">
                  <c:v>83.530901</c:v>
                </c:pt>
                <c:pt idx="1711">
                  <c:v>83.478697999999994</c:v>
                </c:pt>
                <c:pt idx="1712">
                  <c:v>83.439456000000007</c:v>
                </c:pt>
                <c:pt idx="1713">
                  <c:v>83.448239000000001</c:v>
                </c:pt>
                <c:pt idx="1714">
                  <c:v>83.506107</c:v>
                </c:pt>
                <c:pt idx="1715">
                  <c:v>83.569950000000006</c:v>
                </c:pt>
                <c:pt idx="1716">
                  <c:v>83.590602000000004</c:v>
                </c:pt>
                <c:pt idx="1717">
                  <c:v>83.557018999999997</c:v>
                </c:pt>
                <c:pt idx="1718">
                  <c:v>83.498334999999997</c:v>
                </c:pt>
                <c:pt idx="1719">
                  <c:v>83.451661000000001</c:v>
                </c:pt>
                <c:pt idx="1720">
                  <c:v>83.431759999999997</c:v>
                </c:pt>
                <c:pt idx="1721">
                  <c:v>83.428140999999997</c:v>
                </c:pt>
                <c:pt idx="1722">
                  <c:v>83.419434999999993</c:v>
                </c:pt>
                <c:pt idx="1723">
                  <c:v>83.393265</c:v>
                </c:pt>
                <c:pt idx="1724">
                  <c:v>83.358705</c:v>
                </c:pt>
                <c:pt idx="1725">
                  <c:v>83.342252999999999</c:v>
                </c:pt>
                <c:pt idx="1726">
                  <c:v>83.364382000000006</c:v>
                </c:pt>
                <c:pt idx="1727">
                  <c:v>83.416331999999997</c:v>
                </c:pt>
                <c:pt idx="1728">
                  <c:v>83.462969000000001</c:v>
                </c:pt>
                <c:pt idx="1729">
                  <c:v>83.468356</c:v>
                </c:pt>
                <c:pt idx="1730">
                  <c:v>83.419077000000001</c:v>
                </c:pt>
                <c:pt idx="1731">
                  <c:v>83.330274000000003</c:v>
                </c:pt>
                <c:pt idx="1732">
                  <c:v>83.239559</c:v>
                </c:pt>
                <c:pt idx="1733">
                  <c:v>83.189774999999997</c:v>
                </c:pt>
                <c:pt idx="1734">
                  <c:v>83.201559000000003</c:v>
                </c:pt>
                <c:pt idx="1735">
                  <c:v>83.253973999999999</c:v>
                </c:pt>
                <c:pt idx="1736">
                  <c:v>83.299931000000001</c:v>
                </c:pt>
                <c:pt idx="1737">
                  <c:v>83.305604000000002</c:v>
                </c:pt>
                <c:pt idx="1738">
                  <c:v>83.272113000000004</c:v>
                </c:pt>
                <c:pt idx="1739">
                  <c:v>83.221367000000001</c:v>
                </c:pt>
                <c:pt idx="1740">
                  <c:v>83.175538000000003</c:v>
                </c:pt>
                <c:pt idx="1741">
                  <c:v>83.152154999999993</c:v>
                </c:pt>
                <c:pt idx="1742">
                  <c:v>83.160191999999995</c:v>
                </c:pt>
                <c:pt idx="1743">
                  <c:v>83.188513999999998</c:v>
                </c:pt>
                <c:pt idx="1744">
                  <c:v>83.207035000000005</c:v>
                </c:pt>
                <c:pt idx="1745">
                  <c:v>83.196472</c:v>
                </c:pt>
                <c:pt idx="1746">
                  <c:v>83.170883000000003</c:v>
                </c:pt>
                <c:pt idx="1747">
                  <c:v>83.160908000000006</c:v>
                </c:pt>
                <c:pt idx="1748">
                  <c:v>83.179851999999997</c:v>
                </c:pt>
                <c:pt idx="1749">
                  <c:v>83.217040999999995</c:v>
                </c:pt>
                <c:pt idx="1750">
                  <c:v>83.256095000000002</c:v>
                </c:pt>
                <c:pt idx="1751">
                  <c:v>83.282604000000006</c:v>
                </c:pt>
                <c:pt idx="1752">
                  <c:v>83.279640000000001</c:v>
                </c:pt>
                <c:pt idx="1753">
                  <c:v>83.235082000000006</c:v>
                </c:pt>
                <c:pt idx="1754">
                  <c:v>83.158140000000003</c:v>
                </c:pt>
                <c:pt idx="1755">
                  <c:v>83.077444999999997</c:v>
                </c:pt>
                <c:pt idx="1756">
                  <c:v>83.019347999999994</c:v>
                </c:pt>
                <c:pt idx="1757">
                  <c:v>82.993326999999994</c:v>
                </c:pt>
                <c:pt idx="1758">
                  <c:v>82.994258000000002</c:v>
                </c:pt>
                <c:pt idx="1759">
                  <c:v>83.004168000000007</c:v>
                </c:pt>
                <c:pt idx="1760">
                  <c:v>82.994816</c:v>
                </c:pt>
                <c:pt idx="1761">
                  <c:v>82.949539000000001</c:v>
                </c:pt>
                <c:pt idx="1762">
                  <c:v>82.888923000000005</c:v>
                </c:pt>
                <c:pt idx="1763">
                  <c:v>82.858739999999997</c:v>
                </c:pt>
                <c:pt idx="1764">
                  <c:v>82.881826000000004</c:v>
                </c:pt>
                <c:pt idx="1765">
                  <c:v>82.932514999999995</c:v>
                </c:pt>
                <c:pt idx="1766">
                  <c:v>82.966994999999997</c:v>
                </c:pt>
                <c:pt idx="1767">
                  <c:v>82.969065000000001</c:v>
                </c:pt>
                <c:pt idx="1768">
                  <c:v>82.956844000000004</c:v>
                </c:pt>
                <c:pt idx="1769">
                  <c:v>82.951800000000006</c:v>
                </c:pt>
                <c:pt idx="1770">
                  <c:v>82.952619999999996</c:v>
                </c:pt>
                <c:pt idx="1771">
                  <c:v>82.939995999999994</c:v>
                </c:pt>
                <c:pt idx="1772">
                  <c:v>82.903675000000007</c:v>
                </c:pt>
                <c:pt idx="1773">
                  <c:v>82.863433000000001</c:v>
                </c:pt>
                <c:pt idx="1774">
                  <c:v>82.856926999999999</c:v>
                </c:pt>
                <c:pt idx="1775">
                  <c:v>82.898818000000006</c:v>
                </c:pt>
                <c:pt idx="1776">
                  <c:v>82.957440000000005</c:v>
                </c:pt>
                <c:pt idx="1777">
                  <c:v>82.988038000000003</c:v>
                </c:pt>
                <c:pt idx="1778">
                  <c:v>82.987397000000001</c:v>
                </c:pt>
                <c:pt idx="1779">
                  <c:v>82.995305999999999</c:v>
                </c:pt>
                <c:pt idx="1780">
                  <c:v>83.036745999999994</c:v>
                </c:pt>
                <c:pt idx="1781">
                  <c:v>83.083845999999994</c:v>
                </c:pt>
                <c:pt idx="1782">
                  <c:v>83.088435000000004</c:v>
                </c:pt>
                <c:pt idx="1783">
                  <c:v>83.035960000000003</c:v>
                </c:pt>
                <c:pt idx="1784">
                  <c:v>82.952504000000005</c:v>
                </c:pt>
                <c:pt idx="1785">
                  <c:v>82.872016000000002</c:v>
                </c:pt>
                <c:pt idx="1786">
                  <c:v>82.816564</c:v>
                </c:pt>
                <c:pt idx="1787">
                  <c:v>82.798800999999997</c:v>
                </c:pt>
                <c:pt idx="1788">
                  <c:v>82.818804</c:v>
                </c:pt>
                <c:pt idx="1789">
                  <c:v>82.856898000000001</c:v>
                </c:pt>
                <c:pt idx="1790">
                  <c:v>82.886632000000006</c:v>
                </c:pt>
                <c:pt idx="1791">
                  <c:v>82.900231000000005</c:v>
                </c:pt>
                <c:pt idx="1792">
                  <c:v>82.912254000000004</c:v>
                </c:pt>
                <c:pt idx="1793">
                  <c:v>82.934546999999995</c:v>
                </c:pt>
                <c:pt idx="1794">
                  <c:v>82.956243999999998</c:v>
                </c:pt>
                <c:pt idx="1795">
                  <c:v>82.954992000000004</c:v>
                </c:pt>
                <c:pt idx="1796">
                  <c:v>82.925268000000003</c:v>
                </c:pt>
                <c:pt idx="1797">
                  <c:v>82.890012999999996</c:v>
                </c:pt>
                <c:pt idx="1798">
                  <c:v>82.882238999999998</c:v>
                </c:pt>
                <c:pt idx="1799">
                  <c:v>82.916137000000006</c:v>
                </c:pt>
                <c:pt idx="1800">
                  <c:v>82.977534000000006</c:v>
                </c:pt>
                <c:pt idx="1801">
                  <c:v>83.041567999999998</c:v>
                </c:pt>
                <c:pt idx="1802">
                  <c:v>83.091487000000001</c:v>
                </c:pt>
                <c:pt idx="1803">
                  <c:v>83.116220999999996</c:v>
                </c:pt>
                <c:pt idx="1804">
                  <c:v>83.104366999999996</c:v>
                </c:pt>
                <c:pt idx="1805">
                  <c:v>83.058238000000003</c:v>
                </c:pt>
                <c:pt idx="1806">
                  <c:v>83.007362999999998</c:v>
                </c:pt>
                <c:pt idx="1807">
                  <c:v>82.984099000000001</c:v>
                </c:pt>
                <c:pt idx="1808">
                  <c:v>82.981160000000003</c:v>
                </c:pt>
                <c:pt idx="1809">
                  <c:v>82.957241999999994</c:v>
                </c:pt>
                <c:pt idx="1810">
                  <c:v>82.896361999999996</c:v>
                </c:pt>
                <c:pt idx="1811">
                  <c:v>82.840209999999999</c:v>
                </c:pt>
                <c:pt idx="1812">
                  <c:v>82.841301000000001</c:v>
                </c:pt>
                <c:pt idx="1813">
                  <c:v>82.893960000000007</c:v>
                </c:pt>
                <c:pt idx="1814">
                  <c:v>82.931372999999994</c:v>
                </c:pt>
                <c:pt idx="1815">
                  <c:v>82.888593999999998</c:v>
                </c:pt>
                <c:pt idx="1816">
                  <c:v>82.760743000000005</c:v>
                </c:pt>
                <c:pt idx="1817">
                  <c:v>82.606470999999999</c:v>
                </c:pt>
                <c:pt idx="1818">
                  <c:v>82.504091000000003</c:v>
                </c:pt>
                <c:pt idx="1819">
                  <c:v>82.493598000000006</c:v>
                </c:pt>
                <c:pt idx="1820">
                  <c:v>82.545299999999997</c:v>
                </c:pt>
                <c:pt idx="1821">
                  <c:v>82.590511000000006</c:v>
                </c:pt>
                <c:pt idx="1822">
                  <c:v>82.588060999999996</c:v>
                </c:pt>
                <c:pt idx="1823">
                  <c:v>82.555638000000002</c:v>
                </c:pt>
                <c:pt idx="1824">
                  <c:v>82.541931000000005</c:v>
                </c:pt>
                <c:pt idx="1825">
                  <c:v>82.582991000000007</c:v>
                </c:pt>
                <c:pt idx="1826">
                  <c:v>82.683274999999995</c:v>
                </c:pt>
                <c:pt idx="1827">
                  <c:v>82.811345000000003</c:v>
                </c:pt>
                <c:pt idx="1828">
                  <c:v>82.904031000000003</c:v>
                </c:pt>
                <c:pt idx="1829">
                  <c:v>82.904617000000002</c:v>
                </c:pt>
                <c:pt idx="1830">
                  <c:v>82.819479000000001</c:v>
                </c:pt>
                <c:pt idx="1831">
                  <c:v>82.721159</c:v>
                </c:pt>
                <c:pt idx="1832">
                  <c:v>82.674226000000004</c:v>
                </c:pt>
                <c:pt idx="1833">
                  <c:v>82.672793999999996</c:v>
                </c:pt>
                <c:pt idx="1834">
                  <c:v>82.675343999999996</c:v>
                </c:pt>
                <c:pt idx="1835">
                  <c:v>82.681217000000004</c:v>
                </c:pt>
                <c:pt idx="1836">
                  <c:v>82.732372999999995</c:v>
                </c:pt>
                <c:pt idx="1837">
                  <c:v>82.842634000000004</c:v>
                </c:pt>
                <c:pt idx="1838">
                  <c:v>82.964682999999994</c:v>
                </c:pt>
                <c:pt idx="1839">
                  <c:v>83.03501</c:v>
                </c:pt>
                <c:pt idx="1840">
                  <c:v>83.027811</c:v>
                </c:pt>
                <c:pt idx="1841">
                  <c:v>82.962427000000005</c:v>
                </c:pt>
                <c:pt idx="1842">
                  <c:v>82.881994000000006</c:v>
                </c:pt>
                <c:pt idx="1843">
                  <c:v>82.828005000000005</c:v>
                </c:pt>
                <c:pt idx="1844">
                  <c:v>82.813157000000004</c:v>
                </c:pt>
                <c:pt idx="1845">
                  <c:v>82.818402000000006</c:v>
                </c:pt>
                <c:pt idx="1846">
                  <c:v>82.827454000000003</c:v>
                </c:pt>
                <c:pt idx="1847">
                  <c:v>82.851450999999997</c:v>
                </c:pt>
                <c:pt idx="1848">
                  <c:v>82.900058999999999</c:v>
                </c:pt>
                <c:pt idx="1849">
                  <c:v>82.940550999999999</c:v>
                </c:pt>
                <c:pt idx="1850">
                  <c:v>82.920430999999994</c:v>
                </c:pt>
                <c:pt idx="1851">
                  <c:v>82.835515000000001</c:v>
                </c:pt>
                <c:pt idx="1852">
                  <c:v>82.745506000000006</c:v>
                </c:pt>
                <c:pt idx="1853">
                  <c:v>82.708792000000003</c:v>
                </c:pt>
                <c:pt idx="1854">
                  <c:v>82.726830000000007</c:v>
                </c:pt>
                <c:pt idx="1855">
                  <c:v>82.764245000000003</c:v>
                </c:pt>
                <c:pt idx="1856">
                  <c:v>82.799398999999994</c:v>
                </c:pt>
                <c:pt idx="1857">
                  <c:v>82.835739000000004</c:v>
                </c:pt>
                <c:pt idx="1858">
                  <c:v>82.877707999999998</c:v>
                </c:pt>
                <c:pt idx="1859">
                  <c:v>82.918356000000003</c:v>
                </c:pt>
                <c:pt idx="1860">
                  <c:v>82.950142</c:v>
                </c:pt>
                <c:pt idx="1861">
                  <c:v>82.975828000000007</c:v>
                </c:pt>
                <c:pt idx="1862">
                  <c:v>83.006488000000004</c:v>
                </c:pt>
                <c:pt idx="1863">
                  <c:v>83.050657999999999</c:v>
                </c:pt>
                <c:pt idx="1864">
                  <c:v>83.100838999999993</c:v>
                </c:pt>
                <c:pt idx="1865">
                  <c:v>83.132023000000004</c:v>
                </c:pt>
                <c:pt idx="1866">
                  <c:v>83.125922000000003</c:v>
                </c:pt>
                <c:pt idx="1867">
                  <c:v>83.098916000000003</c:v>
                </c:pt>
                <c:pt idx="1868">
                  <c:v>83.090449000000007</c:v>
                </c:pt>
                <c:pt idx="1869">
                  <c:v>83.117204000000001</c:v>
                </c:pt>
                <c:pt idx="1870">
                  <c:v>83.154287999999994</c:v>
                </c:pt>
                <c:pt idx="1871">
                  <c:v>83.170849000000004</c:v>
                </c:pt>
                <c:pt idx="1872">
                  <c:v>83.169572000000002</c:v>
                </c:pt>
                <c:pt idx="1873">
                  <c:v>83.173877000000005</c:v>
                </c:pt>
                <c:pt idx="1874">
                  <c:v>83.185748000000004</c:v>
                </c:pt>
                <c:pt idx="1875">
                  <c:v>83.181089999999998</c:v>
                </c:pt>
                <c:pt idx="1876">
                  <c:v>83.149235000000004</c:v>
                </c:pt>
                <c:pt idx="1877">
                  <c:v>83.114363999999995</c:v>
                </c:pt>
                <c:pt idx="1878">
                  <c:v>83.105581000000001</c:v>
                </c:pt>
                <c:pt idx="1879">
                  <c:v>83.120462000000003</c:v>
                </c:pt>
                <c:pt idx="1880">
                  <c:v>83.131917999999999</c:v>
                </c:pt>
                <c:pt idx="1881">
                  <c:v>83.121781999999996</c:v>
                </c:pt>
                <c:pt idx="1882">
                  <c:v>83.092511999999999</c:v>
                </c:pt>
                <c:pt idx="1883">
                  <c:v>83.052138999999997</c:v>
                </c:pt>
                <c:pt idx="1884">
                  <c:v>83.007631000000003</c:v>
                </c:pt>
                <c:pt idx="1885">
                  <c:v>82.976224999999999</c:v>
                </c:pt>
                <c:pt idx="1886">
                  <c:v>82.984684999999999</c:v>
                </c:pt>
                <c:pt idx="1887">
                  <c:v>83.042933000000005</c:v>
                </c:pt>
                <c:pt idx="1888">
                  <c:v>83.125134000000003</c:v>
                </c:pt>
                <c:pt idx="1889">
                  <c:v>83.188906000000003</c:v>
                </c:pt>
                <c:pt idx="1890">
                  <c:v>83.212091999999998</c:v>
                </c:pt>
                <c:pt idx="1891">
                  <c:v>83.205927000000003</c:v>
                </c:pt>
                <c:pt idx="1892">
                  <c:v>83.197652000000005</c:v>
                </c:pt>
                <c:pt idx="1893">
                  <c:v>83.207396000000003</c:v>
                </c:pt>
                <c:pt idx="1894">
                  <c:v>83.235443000000004</c:v>
                </c:pt>
                <c:pt idx="1895">
                  <c:v>83.258420000000001</c:v>
                </c:pt>
                <c:pt idx="1896">
                  <c:v>83.239465999999993</c:v>
                </c:pt>
                <c:pt idx="1897">
                  <c:v>83.158299</c:v>
                </c:pt>
                <c:pt idx="1898">
                  <c:v>83.038549000000003</c:v>
                </c:pt>
                <c:pt idx="1899">
                  <c:v>82.936020999999997</c:v>
                </c:pt>
                <c:pt idx="1900">
                  <c:v>82.891547000000003</c:v>
                </c:pt>
                <c:pt idx="1901">
                  <c:v>82.900751</c:v>
                </c:pt>
                <c:pt idx="1902">
                  <c:v>82.934134</c:v>
                </c:pt>
                <c:pt idx="1903">
                  <c:v>82.975609000000006</c:v>
                </c:pt>
                <c:pt idx="1904">
                  <c:v>83.029510000000002</c:v>
                </c:pt>
                <c:pt idx="1905">
                  <c:v>83.095048000000006</c:v>
                </c:pt>
                <c:pt idx="1906">
                  <c:v>83.149714000000003</c:v>
                </c:pt>
                <c:pt idx="1907">
                  <c:v>83.165131000000002</c:v>
                </c:pt>
                <c:pt idx="1908">
                  <c:v>83.135354000000007</c:v>
                </c:pt>
                <c:pt idx="1909">
                  <c:v>83.086995999999999</c:v>
                </c:pt>
                <c:pt idx="1910">
                  <c:v>83.062659999999994</c:v>
                </c:pt>
                <c:pt idx="1911">
                  <c:v>83.088408000000001</c:v>
                </c:pt>
                <c:pt idx="1912">
                  <c:v>83.149849000000003</c:v>
                </c:pt>
                <c:pt idx="1913">
                  <c:v>83.201431999999997</c:v>
                </c:pt>
                <c:pt idx="1914">
                  <c:v>83.203117000000006</c:v>
                </c:pt>
                <c:pt idx="1915">
                  <c:v>83.153030999999999</c:v>
                </c:pt>
                <c:pt idx="1916">
                  <c:v>83.088041000000004</c:v>
                </c:pt>
                <c:pt idx="1917">
                  <c:v>83.053202999999996</c:v>
                </c:pt>
                <c:pt idx="1918">
                  <c:v>83.070121</c:v>
                </c:pt>
                <c:pt idx="1919">
                  <c:v>83.127758999999998</c:v>
                </c:pt>
                <c:pt idx="1920">
                  <c:v>83.197777000000002</c:v>
                </c:pt>
                <c:pt idx="1921">
                  <c:v>83.259033000000002</c:v>
                </c:pt>
                <c:pt idx="1922">
                  <c:v>83.306787999999997</c:v>
                </c:pt>
                <c:pt idx="1923">
                  <c:v>83.339271999999994</c:v>
                </c:pt>
                <c:pt idx="1924">
                  <c:v>83.343528000000006</c:v>
                </c:pt>
                <c:pt idx="1925">
                  <c:v>83.306186999999994</c:v>
                </c:pt>
                <c:pt idx="1926">
                  <c:v>83.238758000000004</c:v>
                </c:pt>
                <c:pt idx="1927">
                  <c:v>83.178157999999996</c:v>
                </c:pt>
                <c:pt idx="1928">
                  <c:v>83.151784000000006</c:v>
                </c:pt>
                <c:pt idx="1929">
                  <c:v>83.151218</c:v>
                </c:pt>
                <c:pt idx="1930">
                  <c:v>83.150751999999997</c:v>
                </c:pt>
                <c:pt idx="1931">
                  <c:v>83.142328000000006</c:v>
                </c:pt>
                <c:pt idx="1932">
                  <c:v>83.139632000000006</c:v>
                </c:pt>
                <c:pt idx="1933">
                  <c:v>83.154043000000001</c:v>
                </c:pt>
                <c:pt idx="1934">
                  <c:v>83.181185999999997</c:v>
                </c:pt>
                <c:pt idx="1935">
                  <c:v>83.209138999999993</c:v>
                </c:pt>
                <c:pt idx="1936">
                  <c:v>83.226898000000006</c:v>
                </c:pt>
                <c:pt idx="1937">
                  <c:v>83.223012999999995</c:v>
                </c:pt>
                <c:pt idx="1938">
                  <c:v>83.187190999999999</c:v>
                </c:pt>
                <c:pt idx="1939">
                  <c:v>83.118658999999994</c:v>
                </c:pt>
                <c:pt idx="1940">
                  <c:v>83.029437999999999</c:v>
                </c:pt>
                <c:pt idx="1941">
                  <c:v>82.939374999999998</c:v>
                </c:pt>
                <c:pt idx="1942">
                  <c:v>82.872038000000003</c:v>
                </c:pt>
                <c:pt idx="1943">
                  <c:v>82.848110000000005</c:v>
                </c:pt>
                <c:pt idx="1944">
                  <c:v>82.866467999999998</c:v>
                </c:pt>
                <c:pt idx="1945">
                  <c:v>82.89246</c:v>
                </c:pt>
                <c:pt idx="1946">
                  <c:v>82.883909000000003</c:v>
                </c:pt>
                <c:pt idx="1947">
                  <c:v>82.838031999999998</c:v>
                </c:pt>
                <c:pt idx="1948">
                  <c:v>82.801422000000002</c:v>
                </c:pt>
                <c:pt idx="1949">
                  <c:v>82.824451999999994</c:v>
                </c:pt>
                <c:pt idx="1950">
                  <c:v>82.912209000000004</c:v>
                </c:pt>
                <c:pt idx="1951">
                  <c:v>83.022009999999995</c:v>
                </c:pt>
                <c:pt idx="1952">
                  <c:v>83.105418999999998</c:v>
                </c:pt>
                <c:pt idx="1953">
                  <c:v>83.145917999999995</c:v>
                </c:pt>
                <c:pt idx="1954">
                  <c:v>83.153343000000007</c:v>
                </c:pt>
                <c:pt idx="1955">
                  <c:v>83.138260000000002</c:v>
                </c:pt>
                <c:pt idx="1956">
                  <c:v>83.102914999999996</c:v>
                </c:pt>
                <c:pt idx="1957">
                  <c:v>83.045614</c:v>
                </c:pt>
                <c:pt idx="1958">
                  <c:v>82.961927000000003</c:v>
                </c:pt>
                <c:pt idx="1959">
                  <c:v>82.848281</c:v>
                </c:pt>
                <c:pt idx="1960">
                  <c:v>82.719050999999993</c:v>
                </c:pt>
                <c:pt idx="1961">
                  <c:v>82.619281999999998</c:v>
                </c:pt>
                <c:pt idx="1962">
                  <c:v>82.601676999999995</c:v>
                </c:pt>
                <c:pt idx="1963">
                  <c:v>82.673002999999994</c:v>
                </c:pt>
                <c:pt idx="1964">
                  <c:v>82.770067999999995</c:v>
                </c:pt>
                <c:pt idx="1965">
                  <c:v>82.820187000000004</c:v>
                </c:pt>
                <c:pt idx="1966">
                  <c:v>82.825252000000006</c:v>
                </c:pt>
                <c:pt idx="1967">
                  <c:v>82.849003999999994</c:v>
                </c:pt>
                <c:pt idx="1968">
                  <c:v>82.916347000000002</c:v>
                </c:pt>
                <c:pt idx="1969">
                  <c:v>82.973708999999999</c:v>
                </c:pt>
                <c:pt idx="1970">
                  <c:v>82.972217000000001</c:v>
                </c:pt>
                <c:pt idx="1971">
                  <c:v>82.943504000000004</c:v>
                </c:pt>
                <c:pt idx="1972">
                  <c:v>82.949859000000004</c:v>
                </c:pt>
                <c:pt idx="1973">
                  <c:v>82.984900999999994</c:v>
                </c:pt>
                <c:pt idx="1974">
                  <c:v>82.980673999999993</c:v>
                </c:pt>
                <c:pt idx="1975">
                  <c:v>82.910166000000004</c:v>
                </c:pt>
                <c:pt idx="1976">
                  <c:v>82.833267000000006</c:v>
                </c:pt>
                <c:pt idx="1977">
                  <c:v>82.822586000000001</c:v>
                </c:pt>
                <c:pt idx="1978">
                  <c:v>82.876041999999998</c:v>
                </c:pt>
                <c:pt idx="1979">
                  <c:v>82.919099000000003</c:v>
                </c:pt>
                <c:pt idx="1980">
                  <c:v>82.874615000000006</c:v>
                </c:pt>
                <c:pt idx="1981">
                  <c:v>82.726375000000004</c:v>
                </c:pt>
                <c:pt idx="1982">
                  <c:v>82.541110000000003</c:v>
                </c:pt>
                <c:pt idx="1983">
                  <c:v>82.433404999999993</c:v>
                </c:pt>
                <c:pt idx="1984">
                  <c:v>82.465259000000003</c:v>
                </c:pt>
                <c:pt idx="1985">
                  <c:v>82.582223999999997</c:v>
                </c:pt>
                <c:pt idx="1986">
                  <c:v>82.678037000000003</c:v>
                </c:pt>
                <c:pt idx="1987">
                  <c:v>82.696202999999997</c:v>
                </c:pt>
                <c:pt idx="1988">
                  <c:v>82.657674999999998</c:v>
                </c:pt>
                <c:pt idx="1989">
                  <c:v>82.612217999999999</c:v>
                </c:pt>
                <c:pt idx="1990">
                  <c:v>82.590902999999997</c:v>
                </c:pt>
                <c:pt idx="1991">
                  <c:v>82.608373999999998</c:v>
                </c:pt>
                <c:pt idx="1992">
                  <c:v>82.671422000000007</c:v>
                </c:pt>
                <c:pt idx="1993">
                  <c:v>82.758246</c:v>
                </c:pt>
                <c:pt idx="1994">
                  <c:v>82.815813000000006</c:v>
                </c:pt>
                <c:pt idx="1995">
                  <c:v>82.810407999999995</c:v>
                </c:pt>
                <c:pt idx="1996">
                  <c:v>82.771181999999996</c:v>
                </c:pt>
                <c:pt idx="1997">
                  <c:v>82.758088999999998</c:v>
                </c:pt>
                <c:pt idx="1998">
                  <c:v>82.793436999999997</c:v>
                </c:pt>
                <c:pt idx="1999">
                  <c:v>82.842547999999994</c:v>
                </c:pt>
                <c:pt idx="2000">
                  <c:v>82.857972000000004</c:v>
                </c:pt>
                <c:pt idx="2001">
                  <c:v>82.830956999999998</c:v>
                </c:pt>
                <c:pt idx="2002">
                  <c:v>82.793469000000002</c:v>
                </c:pt>
                <c:pt idx="2003">
                  <c:v>82.778418000000002</c:v>
                </c:pt>
                <c:pt idx="2004">
                  <c:v>82.787677000000002</c:v>
                </c:pt>
                <c:pt idx="2005">
                  <c:v>82.799235999999993</c:v>
                </c:pt>
                <c:pt idx="2006">
                  <c:v>82.796598000000003</c:v>
                </c:pt>
                <c:pt idx="2007">
                  <c:v>82.785549000000003</c:v>
                </c:pt>
                <c:pt idx="2008">
                  <c:v>82.782437999999999</c:v>
                </c:pt>
                <c:pt idx="2009">
                  <c:v>82.788088000000002</c:v>
                </c:pt>
                <c:pt idx="2010">
                  <c:v>82.790104999999997</c:v>
                </c:pt>
                <c:pt idx="2011">
                  <c:v>82.788248999999993</c:v>
                </c:pt>
                <c:pt idx="2012">
                  <c:v>82.793777000000006</c:v>
                </c:pt>
                <c:pt idx="2013">
                  <c:v>82.805126999999999</c:v>
                </c:pt>
                <c:pt idx="2014">
                  <c:v>82.802070000000001</c:v>
                </c:pt>
                <c:pt idx="2015">
                  <c:v>82.770539999999997</c:v>
                </c:pt>
                <c:pt idx="2016">
                  <c:v>82.722358999999997</c:v>
                </c:pt>
                <c:pt idx="2017">
                  <c:v>82.686086000000003</c:v>
                </c:pt>
                <c:pt idx="2018">
                  <c:v>82.686757</c:v>
                </c:pt>
                <c:pt idx="2019">
                  <c:v>82.734808000000001</c:v>
                </c:pt>
                <c:pt idx="2020">
                  <c:v>82.818124999999995</c:v>
                </c:pt>
                <c:pt idx="2021">
                  <c:v>82.896298999999999</c:v>
                </c:pt>
                <c:pt idx="2022">
                  <c:v>82.919554000000005</c:v>
                </c:pt>
                <c:pt idx="2023">
                  <c:v>82.873564000000002</c:v>
                </c:pt>
                <c:pt idx="2024">
                  <c:v>82.796020999999996</c:v>
                </c:pt>
                <c:pt idx="2025">
                  <c:v>82.733384000000001</c:v>
                </c:pt>
                <c:pt idx="2026">
                  <c:v>82.700222999999994</c:v>
                </c:pt>
                <c:pt idx="2027">
                  <c:v>82.693359999999998</c:v>
                </c:pt>
                <c:pt idx="2028">
                  <c:v>82.717226999999994</c:v>
                </c:pt>
                <c:pt idx="2029">
                  <c:v>82.769962000000007</c:v>
                </c:pt>
                <c:pt idx="2030">
                  <c:v>82.821827999999996</c:v>
                </c:pt>
                <c:pt idx="2031">
                  <c:v>82.836132000000006</c:v>
                </c:pt>
                <c:pt idx="2032">
                  <c:v>82.813175999999999</c:v>
                </c:pt>
                <c:pt idx="2033">
                  <c:v>82.793854999999994</c:v>
                </c:pt>
                <c:pt idx="2034">
                  <c:v>82.805091000000004</c:v>
                </c:pt>
                <c:pt idx="2035">
                  <c:v>82.829453999999998</c:v>
                </c:pt>
                <c:pt idx="2036">
                  <c:v>82.843271000000001</c:v>
                </c:pt>
                <c:pt idx="2037">
                  <c:v>82.846114999999998</c:v>
                </c:pt>
                <c:pt idx="2038">
                  <c:v>82.844684999999998</c:v>
                </c:pt>
                <c:pt idx="2039">
                  <c:v>82.833136999999994</c:v>
                </c:pt>
                <c:pt idx="2040">
                  <c:v>82.801803000000007</c:v>
                </c:pt>
                <c:pt idx="2041">
                  <c:v>82.756433999999999</c:v>
                </c:pt>
                <c:pt idx="2042">
                  <c:v>82.717862999999994</c:v>
                </c:pt>
                <c:pt idx="2043">
                  <c:v>82.707066999999995</c:v>
                </c:pt>
                <c:pt idx="2044">
                  <c:v>82.734514000000004</c:v>
                </c:pt>
                <c:pt idx="2045">
                  <c:v>82.795925999999994</c:v>
                </c:pt>
                <c:pt idx="2046">
                  <c:v>82.872208999999998</c:v>
                </c:pt>
                <c:pt idx="2047">
                  <c:v>82.937387999999999</c:v>
                </c:pt>
                <c:pt idx="2048">
                  <c:v>82.969864000000001</c:v>
                </c:pt>
                <c:pt idx="2049">
                  <c:v>82.955827999999997</c:v>
                </c:pt>
                <c:pt idx="2050">
                  <c:v>82.893966000000006</c:v>
                </c:pt>
                <c:pt idx="2051">
                  <c:v>82.808205999999998</c:v>
                </c:pt>
                <c:pt idx="2052">
                  <c:v>82.746409999999997</c:v>
                </c:pt>
                <c:pt idx="2053">
                  <c:v>82.746870000000001</c:v>
                </c:pt>
                <c:pt idx="2054">
                  <c:v>82.799563000000006</c:v>
                </c:pt>
                <c:pt idx="2055">
                  <c:v>82.852939000000006</c:v>
                </c:pt>
                <c:pt idx="2056">
                  <c:v>82.864292000000006</c:v>
                </c:pt>
                <c:pt idx="2057">
                  <c:v>82.836589000000004</c:v>
                </c:pt>
                <c:pt idx="2058">
                  <c:v>82.804438000000005</c:v>
                </c:pt>
                <c:pt idx="2059">
                  <c:v>82.789983000000007</c:v>
                </c:pt>
                <c:pt idx="2060">
                  <c:v>82.796754000000007</c:v>
                </c:pt>
                <c:pt idx="2061">
                  <c:v>82.830425000000005</c:v>
                </c:pt>
                <c:pt idx="2062">
                  <c:v>82.888322000000002</c:v>
                </c:pt>
                <c:pt idx="2063">
                  <c:v>82.942897000000002</c:v>
                </c:pt>
                <c:pt idx="2064">
                  <c:v>82.963077999999996</c:v>
                </c:pt>
                <c:pt idx="2065">
                  <c:v>82.950574000000003</c:v>
                </c:pt>
                <c:pt idx="2066">
                  <c:v>82.934483999999998</c:v>
                </c:pt>
                <c:pt idx="2067">
                  <c:v>82.931269</c:v>
                </c:pt>
                <c:pt idx="2068">
                  <c:v>82.930030000000002</c:v>
                </c:pt>
                <c:pt idx="2069">
                  <c:v>82.919691999999998</c:v>
                </c:pt>
                <c:pt idx="2070">
                  <c:v>82.9114</c:v>
                </c:pt>
                <c:pt idx="2071">
                  <c:v>82.921715000000006</c:v>
                </c:pt>
                <c:pt idx="2072">
                  <c:v>82.945899999999995</c:v>
                </c:pt>
                <c:pt idx="2073">
                  <c:v>82.965412999999998</c:v>
                </c:pt>
                <c:pt idx="2074">
                  <c:v>82.972896000000006</c:v>
                </c:pt>
                <c:pt idx="2075">
                  <c:v>82.974911000000006</c:v>
                </c:pt>
                <c:pt idx="2076">
                  <c:v>82.975003000000001</c:v>
                </c:pt>
                <c:pt idx="2077">
                  <c:v>82.971369999999993</c:v>
                </c:pt>
                <c:pt idx="2078">
                  <c:v>82.970630999999997</c:v>
                </c:pt>
                <c:pt idx="2079">
                  <c:v>82.983654999999999</c:v>
                </c:pt>
                <c:pt idx="2080">
                  <c:v>83.010368999999997</c:v>
                </c:pt>
                <c:pt idx="2081">
                  <c:v>83.035514000000006</c:v>
                </c:pt>
                <c:pt idx="2082">
                  <c:v>83.042494000000005</c:v>
                </c:pt>
                <c:pt idx="2083">
                  <c:v>83.037137999999999</c:v>
                </c:pt>
                <c:pt idx="2084">
                  <c:v>83.033990000000003</c:v>
                </c:pt>
                <c:pt idx="2085">
                  <c:v>83.029717000000005</c:v>
                </c:pt>
                <c:pt idx="2086">
                  <c:v>83.010239999999996</c:v>
                </c:pt>
                <c:pt idx="2087">
                  <c:v>82.969691999999995</c:v>
                </c:pt>
                <c:pt idx="2088">
                  <c:v>82.916673000000003</c:v>
                </c:pt>
                <c:pt idx="2089">
                  <c:v>82.865905999999995</c:v>
                </c:pt>
                <c:pt idx="2090">
                  <c:v>82.835626000000005</c:v>
                </c:pt>
                <c:pt idx="2091">
                  <c:v>82.845208999999997</c:v>
                </c:pt>
                <c:pt idx="2092">
                  <c:v>82.893109999999993</c:v>
                </c:pt>
                <c:pt idx="2093">
                  <c:v>82.947968000000003</c:v>
                </c:pt>
                <c:pt idx="2094">
                  <c:v>82.973536999999993</c:v>
                </c:pt>
                <c:pt idx="2095">
                  <c:v>82.959389999999999</c:v>
                </c:pt>
                <c:pt idx="2096">
                  <c:v>82.928510000000003</c:v>
                </c:pt>
                <c:pt idx="2097">
                  <c:v>82.912056000000007</c:v>
                </c:pt>
                <c:pt idx="2098">
                  <c:v>82.918610000000001</c:v>
                </c:pt>
                <c:pt idx="2099">
                  <c:v>82.92944</c:v>
                </c:pt>
                <c:pt idx="2100">
                  <c:v>82.921497000000002</c:v>
                </c:pt>
                <c:pt idx="2101">
                  <c:v>82.893462999999997</c:v>
                </c:pt>
                <c:pt idx="2102">
                  <c:v>82.867358999999993</c:v>
                </c:pt>
                <c:pt idx="2103">
                  <c:v>82.869508999999994</c:v>
                </c:pt>
                <c:pt idx="2104">
                  <c:v>82.907398999999998</c:v>
                </c:pt>
                <c:pt idx="2105">
                  <c:v>82.959855000000005</c:v>
                </c:pt>
                <c:pt idx="2106">
                  <c:v>82.994624000000002</c:v>
                </c:pt>
                <c:pt idx="2107">
                  <c:v>82.997465000000005</c:v>
                </c:pt>
                <c:pt idx="2108">
                  <c:v>82.977366000000004</c:v>
                </c:pt>
                <c:pt idx="2109">
                  <c:v>82.950343000000004</c:v>
                </c:pt>
                <c:pt idx="2110">
                  <c:v>82.932439000000002</c:v>
                </c:pt>
                <c:pt idx="2111">
                  <c:v>82.936685999999995</c:v>
                </c:pt>
                <c:pt idx="2112">
                  <c:v>82.956563000000003</c:v>
                </c:pt>
                <c:pt idx="2113">
                  <c:v>82.973174999999998</c:v>
                </c:pt>
                <c:pt idx="2114">
                  <c:v>82.979026000000005</c:v>
                </c:pt>
                <c:pt idx="2115">
                  <c:v>82.982095999999999</c:v>
                </c:pt>
                <c:pt idx="2116">
                  <c:v>82.996599000000003</c:v>
                </c:pt>
                <c:pt idx="2117">
                  <c:v>83.025617999999994</c:v>
                </c:pt>
                <c:pt idx="2118">
                  <c:v>83.056421</c:v>
                </c:pt>
                <c:pt idx="2119">
                  <c:v>83.074421000000001</c:v>
                </c:pt>
                <c:pt idx="2120">
                  <c:v>83.077164999999994</c:v>
                </c:pt>
                <c:pt idx="2121">
                  <c:v>83.075372999999999</c:v>
                </c:pt>
                <c:pt idx="2122">
                  <c:v>83.081503999999995</c:v>
                </c:pt>
                <c:pt idx="2123">
                  <c:v>83.099340999999995</c:v>
                </c:pt>
                <c:pt idx="2124">
                  <c:v>83.123110999999994</c:v>
                </c:pt>
                <c:pt idx="2125">
                  <c:v>83.141788000000005</c:v>
                </c:pt>
                <c:pt idx="2126">
                  <c:v>83.144097000000002</c:v>
                </c:pt>
                <c:pt idx="2127">
                  <c:v>83.124100999999996</c:v>
                </c:pt>
                <c:pt idx="2128">
                  <c:v>83.082897000000003</c:v>
                </c:pt>
                <c:pt idx="2129">
                  <c:v>83.024287999999999</c:v>
                </c:pt>
                <c:pt idx="2130">
                  <c:v>82.955922000000001</c:v>
                </c:pt>
                <c:pt idx="2131">
                  <c:v>82.909007000000003</c:v>
                </c:pt>
                <c:pt idx="2132">
                  <c:v>82.926079999999999</c:v>
                </c:pt>
                <c:pt idx="2133">
                  <c:v>82.988938000000005</c:v>
                </c:pt>
                <c:pt idx="2134">
                  <c:v>83.043077999999994</c:v>
                </c:pt>
                <c:pt idx="2135">
                  <c:v>83.064756000000003</c:v>
                </c:pt>
                <c:pt idx="2136">
                  <c:v>83.060782000000003</c:v>
                </c:pt>
                <c:pt idx="2137">
                  <c:v>83.050678000000005</c:v>
                </c:pt>
                <c:pt idx="2138">
                  <c:v>83.053196999999997</c:v>
                </c:pt>
                <c:pt idx="2139">
                  <c:v>83.074770000000001</c:v>
                </c:pt>
                <c:pt idx="2140">
                  <c:v>83.103492000000003</c:v>
                </c:pt>
                <c:pt idx="2141">
                  <c:v>83.119589000000005</c:v>
                </c:pt>
                <c:pt idx="2142">
                  <c:v>83.115497000000005</c:v>
                </c:pt>
                <c:pt idx="2143">
                  <c:v>83.101004000000003</c:v>
                </c:pt>
                <c:pt idx="2144">
                  <c:v>83.086776</c:v>
                </c:pt>
                <c:pt idx="2145">
                  <c:v>83.071950000000001</c:v>
                </c:pt>
                <c:pt idx="2146">
                  <c:v>83.054436999999993</c:v>
                </c:pt>
                <c:pt idx="2147">
                  <c:v>83.046323999999998</c:v>
                </c:pt>
                <c:pt idx="2148">
                  <c:v>83.063284999999993</c:v>
                </c:pt>
                <c:pt idx="2149">
                  <c:v>83.101511000000002</c:v>
                </c:pt>
                <c:pt idx="2150">
                  <c:v>83.134574000000001</c:v>
                </c:pt>
                <c:pt idx="2151">
                  <c:v>83.134056000000001</c:v>
                </c:pt>
                <c:pt idx="2152">
                  <c:v>83.094620000000006</c:v>
                </c:pt>
                <c:pt idx="2153">
                  <c:v>83.035804999999996</c:v>
                </c:pt>
                <c:pt idx="2154">
                  <c:v>82.982417999999996</c:v>
                </c:pt>
                <c:pt idx="2155">
                  <c:v>82.953406999999999</c:v>
                </c:pt>
                <c:pt idx="2156">
                  <c:v>82.961371999999997</c:v>
                </c:pt>
                <c:pt idx="2157">
                  <c:v>83.001985000000005</c:v>
                </c:pt>
                <c:pt idx="2158">
                  <c:v>83.053782999999996</c:v>
                </c:pt>
                <c:pt idx="2159">
                  <c:v>83.104012999999995</c:v>
                </c:pt>
                <c:pt idx="2160">
                  <c:v>83.149944000000005</c:v>
                </c:pt>
                <c:pt idx="2161">
                  <c:v>83.186751000000001</c:v>
                </c:pt>
                <c:pt idx="2162">
                  <c:v>83.204275999999993</c:v>
                </c:pt>
                <c:pt idx="2163">
                  <c:v>83.200461000000004</c:v>
                </c:pt>
                <c:pt idx="2164">
                  <c:v>83.187811999999994</c:v>
                </c:pt>
                <c:pt idx="2165">
                  <c:v>83.177564000000004</c:v>
                </c:pt>
                <c:pt idx="2166">
                  <c:v>83.168330999999995</c:v>
                </c:pt>
                <c:pt idx="2167">
                  <c:v>83.155839</c:v>
                </c:pt>
                <c:pt idx="2168">
                  <c:v>83.145867999999993</c:v>
                </c:pt>
                <c:pt idx="2169">
                  <c:v>83.150835000000001</c:v>
                </c:pt>
                <c:pt idx="2170">
                  <c:v>83.172912999999994</c:v>
                </c:pt>
                <c:pt idx="2171">
                  <c:v>83.192701999999997</c:v>
                </c:pt>
                <c:pt idx="2172">
                  <c:v>83.185873000000001</c:v>
                </c:pt>
                <c:pt idx="2173">
                  <c:v>83.159727000000004</c:v>
                </c:pt>
                <c:pt idx="2174">
                  <c:v>83.140764000000004</c:v>
                </c:pt>
                <c:pt idx="2175">
                  <c:v>83.147030000000001</c:v>
                </c:pt>
                <c:pt idx="2176">
                  <c:v>83.177730999999994</c:v>
                </c:pt>
                <c:pt idx="2177">
                  <c:v>83.213632000000004</c:v>
                </c:pt>
                <c:pt idx="2178">
                  <c:v>83.236667999999995</c:v>
                </c:pt>
                <c:pt idx="2179">
                  <c:v>83.239963000000003</c:v>
                </c:pt>
                <c:pt idx="2180">
                  <c:v>83.228442999999999</c:v>
                </c:pt>
                <c:pt idx="2181">
                  <c:v>83.216145999999995</c:v>
                </c:pt>
                <c:pt idx="2182">
                  <c:v>83.213980000000006</c:v>
                </c:pt>
                <c:pt idx="2183">
                  <c:v>83.224395000000001</c:v>
                </c:pt>
                <c:pt idx="2184">
                  <c:v>83.245706999999996</c:v>
                </c:pt>
                <c:pt idx="2185">
                  <c:v>83.274647999999999</c:v>
                </c:pt>
                <c:pt idx="2186">
                  <c:v>83.306047000000007</c:v>
                </c:pt>
                <c:pt idx="2187">
                  <c:v>83.330742000000001</c:v>
                </c:pt>
                <c:pt idx="2188">
                  <c:v>83.339681999999996</c:v>
                </c:pt>
                <c:pt idx="2189">
                  <c:v>83.329143999999999</c:v>
                </c:pt>
                <c:pt idx="2190">
                  <c:v>83.300022999999996</c:v>
                </c:pt>
                <c:pt idx="2191">
                  <c:v>83.261663999999996</c:v>
                </c:pt>
                <c:pt idx="2192">
                  <c:v>83.230866000000006</c:v>
                </c:pt>
                <c:pt idx="2193">
                  <c:v>83.216982000000002</c:v>
                </c:pt>
                <c:pt idx="2194">
                  <c:v>83.212674000000007</c:v>
                </c:pt>
                <c:pt idx="2195">
                  <c:v>83.201741999999996</c:v>
                </c:pt>
                <c:pt idx="2196">
                  <c:v>83.173743999999999</c:v>
                </c:pt>
                <c:pt idx="2197">
                  <c:v>83.130498000000003</c:v>
                </c:pt>
                <c:pt idx="2198">
                  <c:v>83.086533000000003</c:v>
                </c:pt>
                <c:pt idx="2199">
                  <c:v>83.063738999999998</c:v>
                </c:pt>
                <c:pt idx="2200">
                  <c:v>83.068899999999999</c:v>
                </c:pt>
                <c:pt idx="2201">
                  <c:v>83.074380000000005</c:v>
                </c:pt>
                <c:pt idx="2202">
                  <c:v>83.050461999999996</c:v>
                </c:pt>
                <c:pt idx="2203">
                  <c:v>82.999448000000001</c:v>
                </c:pt>
                <c:pt idx="2204">
                  <c:v>82.946734000000006</c:v>
                </c:pt>
                <c:pt idx="2205">
                  <c:v>82.911101000000002</c:v>
                </c:pt>
                <c:pt idx="2206">
                  <c:v>82.888192000000004</c:v>
                </c:pt>
                <c:pt idx="2207">
                  <c:v>82.863782</c:v>
                </c:pt>
                <c:pt idx="2208">
                  <c:v>82.851776000000001</c:v>
                </c:pt>
                <c:pt idx="2209">
                  <c:v>82.875152999999997</c:v>
                </c:pt>
                <c:pt idx="2210">
                  <c:v>82.902867999999998</c:v>
                </c:pt>
                <c:pt idx="2211">
                  <c:v>82.898487000000003</c:v>
                </c:pt>
                <c:pt idx="2212">
                  <c:v>82.859818000000004</c:v>
                </c:pt>
                <c:pt idx="2213">
                  <c:v>82.805003999999997</c:v>
                </c:pt>
                <c:pt idx="2214">
                  <c:v>82.754604</c:v>
                </c:pt>
                <c:pt idx="2215">
                  <c:v>82.720280000000002</c:v>
                </c:pt>
                <c:pt idx="2216">
                  <c:v>82.700689999999994</c:v>
                </c:pt>
                <c:pt idx="2217">
                  <c:v>82.685389999999998</c:v>
                </c:pt>
                <c:pt idx="2218">
                  <c:v>82.663937000000004</c:v>
                </c:pt>
                <c:pt idx="2219">
                  <c:v>82.628656000000007</c:v>
                </c:pt>
                <c:pt idx="2220">
                  <c:v>82.582575000000006</c:v>
                </c:pt>
                <c:pt idx="2221">
                  <c:v>82.532123999999996</c:v>
                </c:pt>
                <c:pt idx="2222">
                  <c:v>82.472961999999995</c:v>
                </c:pt>
                <c:pt idx="2223">
                  <c:v>82.398227000000006</c:v>
                </c:pt>
                <c:pt idx="2224">
                  <c:v>82.310505000000006</c:v>
                </c:pt>
                <c:pt idx="2225">
                  <c:v>82.226939999999999</c:v>
                </c:pt>
                <c:pt idx="2226">
                  <c:v>82.158243999999996</c:v>
                </c:pt>
                <c:pt idx="2227">
                  <c:v>82.082144999999997</c:v>
                </c:pt>
                <c:pt idx="2228">
                  <c:v>81.980982999999995</c:v>
                </c:pt>
                <c:pt idx="2229">
                  <c:v>81.883358000000001</c:v>
                </c:pt>
                <c:pt idx="2230">
                  <c:v>81.783382000000003</c:v>
                </c:pt>
                <c:pt idx="2231">
                  <c:v>81.653272000000001</c:v>
                </c:pt>
                <c:pt idx="2232">
                  <c:v>81.490337999999994</c:v>
                </c:pt>
                <c:pt idx="2233">
                  <c:v>81.324596999999997</c:v>
                </c:pt>
                <c:pt idx="2234">
                  <c:v>81.179765000000003</c:v>
                </c:pt>
                <c:pt idx="2235">
                  <c:v>81.044112999999996</c:v>
                </c:pt>
                <c:pt idx="2236">
                  <c:v>80.897186000000005</c:v>
                </c:pt>
                <c:pt idx="2237">
                  <c:v>80.735256000000007</c:v>
                </c:pt>
                <c:pt idx="2238">
                  <c:v>80.575191000000004</c:v>
                </c:pt>
                <c:pt idx="2239">
                  <c:v>80.433043999999995</c:v>
                </c:pt>
                <c:pt idx="2240">
                  <c:v>80.300560000000004</c:v>
                </c:pt>
                <c:pt idx="2241">
                  <c:v>80.159256999999997</c:v>
                </c:pt>
                <c:pt idx="2242">
                  <c:v>79.993913000000006</c:v>
                </c:pt>
                <c:pt idx="2243">
                  <c:v>79.802659000000006</c:v>
                </c:pt>
                <c:pt idx="2244">
                  <c:v>79.612572999999998</c:v>
                </c:pt>
                <c:pt idx="2245">
                  <c:v>79.448188000000002</c:v>
                </c:pt>
                <c:pt idx="2246">
                  <c:v>79.296063000000004</c:v>
                </c:pt>
                <c:pt idx="2247">
                  <c:v>79.127881000000002</c:v>
                </c:pt>
                <c:pt idx="2248">
                  <c:v>78.933837999999994</c:v>
                </c:pt>
                <c:pt idx="2249">
                  <c:v>78.743876</c:v>
                </c:pt>
                <c:pt idx="2250">
                  <c:v>78.587731000000005</c:v>
                </c:pt>
                <c:pt idx="2251">
                  <c:v>78.434669</c:v>
                </c:pt>
                <c:pt idx="2252">
                  <c:v>78.258357000000004</c:v>
                </c:pt>
                <c:pt idx="2253">
                  <c:v>78.087740999999994</c:v>
                </c:pt>
                <c:pt idx="2254">
                  <c:v>77.947525999999996</c:v>
                </c:pt>
                <c:pt idx="2255">
                  <c:v>77.830636999999996</c:v>
                </c:pt>
                <c:pt idx="2256">
                  <c:v>77.727226000000002</c:v>
                </c:pt>
                <c:pt idx="2257">
                  <c:v>77.635312999999996</c:v>
                </c:pt>
                <c:pt idx="2258">
                  <c:v>77.537633999999997</c:v>
                </c:pt>
                <c:pt idx="2259">
                  <c:v>77.407172000000003</c:v>
                </c:pt>
                <c:pt idx="2260">
                  <c:v>77.255600000000001</c:v>
                </c:pt>
                <c:pt idx="2261">
                  <c:v>77.143162000000004</c:v>
                </c:pt>
                <c:pt idx="2262">
                  <c:v>77.090294</c:v>
                </c:pt>
                <c:pt idx="2263">
                  <c:v>77.063085000000001</c:v>
                </c:pt>
                <c:pt idx="2264">
                  <c:v>77.076078999999993</c:v>
                </c:pt>
                <c:pt idx="2265">
                  <c:v>77.237667999999999</c:v>
                </c:pt>
                <c:pt idx="2266">
                  <c:v>77.620256999999995</c:v>
                </c:pt>
                <c:pt idx="2267">
                  <c:v>78.001337000000007</c:v>
                </c:pt>
                <c:pt idx="2268">
                  <c:v>78.179314000000005</c:v>
                </c:pt>
                <c:pt idx="2269">
                  <c:v>78.210395000000005</c:v>
                </c:pt>
                <c:pt idx="2270">
                  <c:v>78.177471999999995</c:v>
                </c:pt>
                <c:pt idx="2271">
                  <c:v>78.133803999999998</c:v>
                </c:pt>
                <c:pt idx="2272">
                  <c:v>78.106297999999995</c:v>
                </c:pt>
                <c:pt idx="2273">
                  <c:v>78.093367000000001</c:v>
                </c:pt>
                <c:pt idx="2274">
                  <c:v>78.078795999999997</c:v>
                </c:pt>
                <c:pt idx="2275">
                  <c:v>78.051983000000007</c:v>
                </c:pt>
                <c:pt idx="2276">
                  <c:v>78.023559000000006</c:v>
                </c:pt>
                <c:pt idx="2277">
                  <c:v>78.012075999999993</c:v>
                </c:pt>
                <c:pt idx="2278">
                  <c:v>78.016323</c:v>
                </c:pt>
                <c:pt idx="2279">
                  <c:v>78.023390000000006</c:v>
                </c:pt>
                <c:pt idx="2280">
                  <c:v>78.029385000000005</c:v>
                </c:pt>
                <c:pt idx="2281">
                  <c:v>78.014498000000003</c:v>
                </c:pt>
                <c:pt idx="2282">
                  <c:v>77.905553999999995</c:v>
                </c:pt>
                <c:pt idx="2283">
                  <c:v>77.702117000000001</c:v>
                </c:pt>
                <c:pt idx="2284">
                  <c:v>77.523116000000002</c:v>
                </c:pt>
                <c:pt idx="2285">
                  <c:v>77.368683000000004</c:v>
                </c:pt>
                <c:pt idx="2286">
                  <c:v>77.194586000000001</c:v>
                </c:pt>
                <c:pt idx="2287">
                  <c:v>76.994297000000003</c:v>
                </c:pt>
                <c:pt idx="2288">
                  <c:v>76.767921000000001</c:v>
                </c:pt>
                <c:pt idx="2289">
                  <c:v>76.511500999999996</c:v>
                </c:pt>
                <c:pt idx="2290">
                  <c:v>76.252600999999999</c:v>
                </c:pt>
                <c:pt idx="2291">
                  <c:v>76.058383000000006</c:v>
                </c:pt>
                <c:pt idx="2292">
                  <c:v>75.975307999999998</c:v>
                </c:pt>
                <c:pt idx="2293">
                  <c:v>75.988133000000005</c:v>
                </c:pt>
                <c:pt idx="2294">
                  <c:v>76.061845000000005</c:v>
                </c:pt>
                <c:pt idx="2295">
                  <c:v>76.185197000000002</c:v>
                </c:pt>
                <c:pt idx="2296">
                  <c:v>76.326913000000005</c:v>
                </c:pt>
                <c:pt idx="2297">
                  <c:v>76.447868</c:v>
                </c:pt>
                <c:pt idx="2298">
                  <c:v>76.582993000000002</c:v>
                </c:pt>
                <c:pt idx="2299">
                  <c:v>76.853012000000007</c:v>
                </c:pt>
                <c:pt idx="2300">
                  <c:v>77.286287999999999</c:v>
                </c:pt>
                <c:pt idx="2301">
                  <c:v>77.673236000000003</c:v>
                </c:pt>
                <c:pt idx="2302">
                  <c:v>77.915105999999994</c:v>
                </c:pt>
                <c:pt idx="2303">
                  <c:v>78.112016999999994</c:v>
                </c:pt>
                <c:pt idx="2304">
                  <c:v>78.341307</c:v>
                </c:pt>
                <c:pt idx="2305">
                  <c:v>78.547613999999996</c:v>
                </c:pt>
                <c:pt idx="2306">
                  <c:v>78.680080000000004</c:v>
                </c:pt>
                <c:pt idx="2307">
                  <c:v>78.771456999999998</c:v>
                </c:pt>
                <c:pt idx="2308">
                  <c:v>78.849225000000004</c:v>
                </c:pt>
                <c:pt idx="2309">
                  <c:v>78.918154999999999</c:v>
                </c:pt>
                <c:pt idx="2310">
                  <c:v>78.970119999999994</c:v>
                </c:pt>
                <c:pt idx="2311">
                  <c:v>79.003034999999997</c:v>
                </c:pt>
                <c:pt idx="2312">
                  <c:v>79.024805999999998</c:v>
                </c:pt>
                <c:pt idx="2313">
                  <c:v>79.041695000000004</c:v>
                </c:pt>
                <c:pt idx="2314">
                  <c:v>79.052807000000001</c:v>
                </c:pt>
                <c:pt idx="2315">
                  <c:v>79.048672999999994</c:v>
                </c:pt>
                <c:pt idx="2316">
                  <c:v>79.058114000000003</c:v>
                </c:pt>
                <c:pt idx="2317">
                  <c:v>79.115735000000001</c:v>
                </c:pt>
                <c:pt idx="2318">
                  <c:v>79.140421000000003</c:v>
                </c:pt>
                <c:pt idx="2319">
                  <c:v>79.141855000000007</c:v>
                </c:pt>
                <c:pt idx="2320">
                  <c:v>79.136256000000003</c:v>
                </c:pt>
                <c:pt idx="2321">
                  <c:v>79.125895999999997</c:v>
                </c:pt>
                <c:pt idx="2322">
                  <c:v>79.103514000000004</c:v>
                </c:pt>
                <c:pt idx="2323">
                  <c:v>79.065723000000006</c:v>
                </c:pt>
                <c:pt idx="2324">
                  <c:v>79.017371999999995</c:v>
                </c:pt>
                <c:pt idx="2325">
                  <c:v>78.977982999999995</c:v>
                </c:pt>
                <c:pt idx="2326">
                  <c:v>78.966604000000004</c:v>
                </c:pt>
                <c:pt idx="2327">
                  <c:v>78.961968999999996</c:v>
                </c:pt>
                <c:pt idx="2328">
                  <c:v>78.937179</c:v>
                </c:pt>
                <c:pt idx="2329">
                  <c:v>78.883745000000005</c:v>
                </c:pt>
                <c:pt idx="2330">
                  <c:v>78.821239000000006</c:v>
                </c:pt>
                <c:pt idx="2331">
                  <c:v>78.789503999999994</c:v>
                </c:pt>
                <c:pt idx="2332">
                  <c:v>78.780681000000001</c:v>
                </c:pt>
                <c:pt idx="2333">
                  <c:v>78.767257000000001</c:v>
                </c:pt>
                <c:pt idx="2334">
                  <c:v>78.741446999999994</c:v>
                </c:pt>
                <c:pt idx="2335">
                  <c:v>78.694029999999998</c:v>
                </c:pt>
                <c:pt idx="2336">
                  <c:v>78.618110999999999</c:v>
                </c:pt>
                <c:pt idx="2337">
                  <c:v>78.530692000000002</c:v>
                </c:pt>
                <c:pt idx="2338">
                  <c:v>78.479575999999994</c:v>
                </c:pt>
                <c:pt idx="2339">
                  <c:v>78.463437999999996</c:v>
                </c:pt>
                <c:pt idx="2340">
                  <c:v>78.436577999999997</c:v>
                </c:pt>
                <c:pt idx="2341">
                  <c:v>78.384506000000002</c:v>
                </c:pt>
                <c:pt idx="2342">
                  <c:v>78.324967000000001</c:v>
                </c:pt>
                <c:pt idx="2343">
                  <c:v>78.275927999999993</c:v>
                </c:pt>
                <c:pt idx="2344">
                  <c:v>78.250181999999995</c:v>
                </c:pt>
                <c:pt idx="2345">
                  <c:v>78.252928999999995</c:v>
                </c:pt>
                <c:pt idx="2346">
                  <c:v>78.221367999999998</c:v>
                </c:pt>
                <c:pt idx="2347">
                  <c:v>78.049700000000001</c:v>
                </c:pt>
                <c:pt idx="2348">
                  <c:v>77.922413000000006</c:v>
                </c:pt>
                <c:pt idx="2349">
                  <c:v>77.876181000000003</c:v>
                </c:pt>
                <c:pt idx="2350">
                  <c:v>77.869203999999996</c:v>
                </c:pt>
                <c:pt idx="2351">
                  <c:v>77.835361000000006</c:v>
                </c:pt>
                <c:pt idx="2352">
                  <c:v>77.731966</c:v>
                </c:pt>
                <c:pt idx="2353">
                  <c:v>77.588859999999997</c:v>
                </c:pt>
                <c:pt idx="2354">
                  <c:v>77.543339000000003</c:v>
                </c:pt>
                <c:pt idx="2355">
                  <c:v>77.547897000000006</c:v>
                </c:pt>
                <c:pt idx="2356">
                  <c:v>77.535534999999996</c:v>
                </c:pt>
                <c:pt idx="2357">
                  <c:v>77.504223999999994</c:v>
                </c:pt>
                <c:pt idx="2358">
                  <c:v>77.457993000000002</c:v>
                </c:pt>
                <c:pt idx="2359">
                  <c:v>77.410030000000006</c:v>
                </c:pt>
                <c:pt idx="2360">
                  <c:v>77.373002</c:v>
                </c:pt>
                <c:pt idx="2361">
                  <c:v>77.346097</c:v>
                </c:pt>
                <c:pt idx="2362">
                  <c:v>77.308922999999993</c:v>
                </c:pt>
                <c:pt idx="2363">
                  <c:v>77.22099</c:v>
                </c:pt>
                <c:pt idx="2364">
                  <c:v>77.079324</c:v>
                </c:pt>
                <c:pt idx="2365">
                  <c:v>76.984171000000003</c:v>
                </c:pt>
                <c:pt idx="2366">
                  <c:v>76.945049999999995</c:v>
                </c:pt>
                <c:pt idx="2367">
                  <c:v>76.921919000000003</c:v>
                </c:pt>
                <c:pt idx="2368">
                  <c:v>76.903943999999996</c:v>
                </c:pt>
                <c:pt idx="2369">
                  <c:v>76.888571999999996</c:v>
                </c:pt>
                <c:pt idx="2370">
                  <c:v>76.877482999999998</c:v>
                </c:pt>
                <c:pt idx="2371">
                  <c:v>76.863760999999997</c:v>
                </c:pt>
                <c:pt idx="2372">
                  <c:v>76.839357000000007</c:v>
                </c:pt>
                <c:pt idx="2373">
                  <c:v>76.807658000000004</c:v>
                </c:pt>
                <c:pt idx="2374">
                  <c:v>76.770399999999995</c:v>
                </c:pt>
                <c:pt idx="2375">
                  <c:v>76.713661999999999</c:v>
                </c:pt>
                <c:pt idx="2376">
                  <c:v>76.623123000000007</c:v>
                </c:pt>
                <c:pt idx="2377">
                  <c:v>76.530372999999997</c:v>
                </c:pt>
                <c:pt idx="2378">
                  <c:v>76.493915999999999</c:v>
                </c:pt>
                <c:pt idx="2379">
                  <c:v>76.499692999999994</c:v>
                </c:pt>
                <c:pt idx="2380">
                  <c:v>76.508173999999997</c:v>
                </c:pt>
                <c:pt idx="2381">
                  <c:v>76.507278999999997</c:v>
                </c:pt>
                <c:pt idx="2382">
                  <c:v>76.497082000000006</c:v>
                </c:pt>
                <c:pt idx="2383">
                  <c:v>76.481475000000003</c:v>
                </c:pt>
                <c:pt idx="2384">
                  <c:v>76.478363999999999</c:v>
                </c:pt>
                <c:pt idx="2385">
                  <c:v>76.486525</c:v>
                </c:pt>
                <c:pt idx="2386">
                  <c:v>76.487820999999997</c:v>
                </c:pt>
                <c:pt idx="2387">
                  <c:v>76.478307000000001</c:v>
                </c:pt>
                <c:pt idx="2388">
                  <c:v>76.462706999999995</c:v>
                </c:pt>
                <c:pt idx="2389">
                  <c:v>76.454053999999999</c:v>
                </c:pt>
                <c:pt idx="2390">
                  <c:v>76.464241999999999</c:v>
                </c:pt>
                <c:pt idx="2391">
                  <c:v>76.484281999999993</c:v>
                </c:pt>
                <c:pt idx="2392">
                  <c:v>76.488769000000005</c:v>
                </c:pt>
                <c:pt idx="2393">
                  <c:v>76.471845999999999</c:v>
                </c:pt>
                <c:pt idx="2394">
                  <c:v>76.454303999999993</c:v>
                </c:pt>
                <c:pt idx="2395">
                  <c:v>76.450146000000004</c:v>
                </c:pt>
                <c:pt idx="2396">
                  <c:v>76.452988000000005</c:v>
                </c:pt>
                <c:pt idx="2397">
                  <c:v>76.457181000000006</c:v>
                </c:pt>
                <c:pt idx="2398">
                  <c:v>76.469533999999996</c:v>
                </c:pt>
                <c:pt idx="2399">
                  <c:v>76.492092999999997</c:v>
                </c:pt>
                <c:pt idx="2400">
                  <c:v>76.513406000000003</c:v>
                </c:pt>
                <c:pt idx="2401">
                  <c:v>76.524790999999993</c:v>
                </c:pt>
                <c:pt idx="2402">
                  <c:v>76.527372999999997</c:v>
                </c:pt>
                <c:pt idx="2403">
                  <c:v>76.523767000000007</c:v>
                </c:pt>
                <c:pt idx="2404">
                  <c:v>76.517144000000002</c:v>
                </c:pt>
                <c:pt idx="2405">
                  <c:v>76.518698999999998</c:v>
                </c:pt>
                <c:pt idx="2406">
                  <c:v>76.540965</c:v>
                </c:pt>
                <c:pt idx="2407">
                  <c:v>76.578412</c:v>
                </c:pt>
                <c:pt idx="2408">
                  <c:v>76.615151999999995</c:v>
                </c:pt>
                <c:pt idx="2409">
                  <c:v>76.649683999999993</c:v>
                </c:pt>
                <c:pt idx="2410">
                  <c:v>76.695902000000004</c:v>
                </c:pt>
                <c:pt idx="2411">
                  <c:v>76.759598999999994</c:v>
                </c:pt>
                <c:pt idx="2412">
                  <c:v>76.828901000000002</c:v>
                </c:pt>
                <c:pt idx="2413">
                  <c:v>76.891347999999994</c:v>
                </c:pt>
                <c:pt idx="2414">
                  <c:v>76.94314</c:v>
                </c:pt>
                <c:pt idx="2415">
                  <c:v>76.981723000000002</c:v>
                </c:pt>
                <c:pt idx="2416">
                  <c:v>77.003403000000006</c:v>
                </c:pt>
                <c:pt idx="2417">
                  <c:v>77.017882</c:v>
                </c:pt>
                <c:pt idx="2418">
                  <c:v>77.049693000000005</c:v>
                </c:pt>
                <c:pt idx="2419">
                  <c:v>77.109148000000005</c:v>
                </c:pt>
                <c:pt idx="2420">
                  <c:v>77.175368000000006</c:v>
                </c:pt>
                <c:pt idx="2421">
                  <c:v>77.222622000000001</c:v>
                </c:pt>
                <c:pt idx="2422">
                  <c:v>77.239948999999996</c:v>
                </c:pt>
                <c:pt idx="2423">
                  <c:v>77.226248999999996</c:v>
                </c:pt>
                <c:pt idx="2424">
                  <c:v>77.211596999999998</c:v>
                </c:pt>
                <c:pt idx="2425">
                  <c:v>77.240020999999999</c:v>
                </c:pt>
                <c:pt idx="2426">
                  <c:v>77.294314</c:v>
                </c:pt>
                <c:pt idx="2427">
                  <c:v>77.352677999999997</c:v>
                </c:pt>
                <c:pt idx="2428">
                  <c:v>77.405364000000006</c:v>
                </c:pt>
                <c:pt idx="2429">
                  <c:v>77.444770000000005</c:v>
                </c:pt>
                <c:pt idx="2430">
                  <c:v>77.473584000000002</c:v>
                </c:pt>
                <c:pt idx="2431">
                  <c:v>77.523186999999993</c:v>
                </c:pt>
                <c:pt idx="2432">
                  <c:v>77.588519000000005</c:v>
                </c:pt>
                <c:pt idx="2433">
                  <c:v>77.641615999999999</c:v>
                </c:pt>
                <c:pt idx="2434">
                  <c:v>77.684319000000002</c:v>
                </c:pt>
                <c:pt idx="2435">
                  <c:v>77.721297000000007</c:v>
                </c:pt>
                <c:pt idx="2436">
                  <c:v>77.748407999999998</c:v>
                </c:pt>
                <c:pt idx="2437">
                  <c:v>77.758656000000002</c:v>
                </c:pt>
                <c:pt idx="2438">
                  <c:v>77.758324000000002</c:v>
                </c:pt>
                <c:pt idx="2439">
                  <c:v>77.778340999999998</c:v>
                </c:pt>
                <c:pt idx="2440">
                  <c:v>77.800860999999998</c:v>
                </c:pt>
                <c:pt idx="2441">
                  <c:v>77.685764000000006</c:v>
                </c:pt>
                <c:pt idx="2442">
                  <c:v>77.659913000000003</c:v>
                </c:pt>
                <c:pt idx="2443">
                  <c:v>77.666413000000006</c:v>
                </c:pt>
                <c:pt idx="2444">
                  <c:v>77.655407999999994</c:v>
                </c:pt>
                <c:pt idx="2445">
                  <c:v>77.647673999999995</c:v>
                </c:pt>
                <c:pt idx="2446">
                  <c:v>77.658828999999997</c:v>
                </c:pt>
                <c:pt idx="2447">
                  <c:v>77.685524999999998</c:v>
                </c:pt>
                <c:pt idx="2448">
                  <c:v>77.707189</c:v>
                </c:pt>
                <c:pt idx="2449">
                  <c:v>77.707437999999996</c:v>
                </c:pt>
                <c:pt idx="2450">
                  <c:v>77.691702000000006</c:v>
                </c:pt>
                <c:pt idx="2451">
                  <c:v>77.680672999999999</c:v>
                </c:pt>
                <c:pt idx="2452">
                  <c:v>77.673304999999999</c:v>
                </c:pt>
                <c:pt idx="2453">
                  <c:v>77.655815000000004</c:v>
                </c:pt>
                <c:pt idx="2454">
                  <c:v>77.615756000000005</c:v>
                </c:pt>
                <c:pt idx="2455">
                  <c:v>77.544712000000004</c:v>
                </c:pt>
                <c:pt idx="2456">
                  <c:v>77.468863999999996</c:v>
                </c:pt>
                <c:pt idx="2457">
                  <c:v>77.450175000000002</c:v>
                </c:pt>
                <c:pt idx="2458">
                  <c:v>77.509262000000007</c:v>
                </c:pt>
                <c:pt idx="2459">
                  <c:v>77.631073999999998</c:v>
                </c:pt>
                <c:pt idx="2460">
                  <c:v>77.810965999999993</c:v>
                </c:pt>
                <c:pt idx="2461">
                  <c:v>77.936031</c:v>
                </c:pt>
                <c:pt idx="2462">
                  <c:v>77.946477000000002</c:v>
                </c:pt>
                <c:pt idx="2463">
                  <c:v>77.938377000000003</c:v>
                </c:pt>
                <c:pt idx="2464">
                  <c:v>77.941845999999998</c:v>
                </c:pt>
                <c:pt idx="2465">
                  <c:v>77.956885</c:v>
                </c:pt>
                <c:pt idx="2466">
                  <c:v>77.991262000000006</c:v>
                </c:pt>
                <c:pt idx="2467">
                  <c:v>78.055941000000004</c:v>
                </c:pt>
                <c:pt idx="2468">
                  <c:v>78.126317999999998</c:v>
                </c:pt>
                <c:pt idx="2469">
                  <c:v>78.172950999999998</c:v>
                </c:pt>
                <c:pt idx="2470">
                  <c:v>78.211766999999995</c:v>
                </c:pt>
                <c:pt idx="2471">
                  <c:v>78.254626999999999</c:v>
                </c:pt>
                <c:pt idx="2472">
                  <c:v>78.295412999999996</c:v>
                </c:pt>
                <c:pt idx="2473">
                  <c:v>78.327275999999998</c:v>
                </c:pt>
                <c:pt idx="2474">
                  <c:v>78.366939000000002</c:v>
                </c:pt>
                <c:pt idx="2475">
                  <c:v>78.435412999999997</c:v>
                </c:pt>
                <c:pt idx="2476">
                  <c:v>78.528671000000003</c:v>
                </c:pt>
                <c:pt idx="2477">
                  <c:v>78.628726999999998</c:v>
                </c:pt>
                <c:pt idx="2478">
                  <c:v>78.724305000000001</c:v>
                </c:pt>
                <c:pt idx="2479">
                  <c:v>78.819151000000005</c:v>
                </c:pt>
                <c:pt idx="2480">
                  <c:v>78.899226999999996</c:v>
                </c:pt>
                <c:pt idx="2481">
                  <c:v>78.959823</c:v>
                </c:pt>
                <c:pt idx="2482">
                  <c:v>79.019278999999997</c:v>
                </c:pt>
                <c:pt idx="2483">
                  <c:v>79.076650000000001</c:v>
                </c:pt>
                <c:pt idx="2484">
                  <c:v>79.128912</c:v>
                </c:pt>
                <c:pt idx="2485">
                  <c:v>79.173845999999998</c:v>
                </c:pt>
                <c:pt idx="2486">
                  <c:v>79.223945000000001</c:v>
                </c:pt>
                <c:pt idx="2487">
                  <c:v>79.290443999999994</c:v>
                </c:pt>
                <c:pt idx="2488">
                  <c:v>79.366958999999994</c:v>
                </c:pt>
                <c:pt idx="2489">
                  <c:v>79.442592000000005</c:v>
                </c:pt>
                <c:pt idx="2490">
                  <c:v>79.518028000000001</c:v>
                </c:pt>
                <c:pt idx="2491">
                  <c:v>79.613929999999996</c:v>
                </c:pt>
                <c:pt idx="2492">
                  <c:v>79.76867</c:v>
                </c:pt>
                <c:pt idx="2493">
                  <c:v>80.051366000000002</c:v>
                </c:pt>
                <c:pt idx="2494">
                  <c:v>80.280737000000002</c:v>
                </c:pt>
                <c:pt idx="2495">
                  <c:v>80.289169000000001</c:v>
                </c:pt>
                <c:pt idx="2496">
                  <c:v>80.265592999999996</c:v>
                </c:pt>
                <c:pt idx="2497">
                  <c:v>80.270736999999997</c:v>
                </c:pt>
                <c:pt idx="2498">
                  <c:v>80.287125000000003</c:v>
                </c:pt>
                <c:pt idx="2499">
                  <c:v>80.297358000000003</c:v>
                </c:pt>
                <c:pt idx="2500">
                  <c:v>80.279238000000007</c:v>
                </c:pt>
                <c:pt idx="2501">
                  <c:v>80.212456000000003</c:v>
                </c:pt>
                <c:pt idx="2502">
                  <c:v>80.085558000000006</c:v>
                </c:pt>
                <c:pt idx="2503">
                  <c:v>79.918936000000002</c:v>
                </c:pt>
                <c:pt idx="2504">
                  <c:v>79.778581000000003</c:v>
                </c:pt>
                <c:pt idx="2505">
                  <c:v>79.695267999999999</c:v>
                </c:pt>
                <c:pt idx="2506">
                  <c:v>79.640977000000007</c:v>
                </c:pt>
                <c:pt idx="2507">
                  <c:v>79.590090000000004</c:v>
                </c:pt>
                <c:pt idx="2508">
                  <c:v>79.542291000000006</c:v>
                </c:pt>
                <c:pt idx="2509">
                  <c:v>79.524268000000006</c:v>
                </c:pt>
                <c:pt idx="2510">
                  <c:v>79.590924000000001</c:v>
                </c:pt>
                <c:pt idx="2511">
                  <c:v>79.771185000000003</c:v>
                </c:pt>
                <c:pt idx="2512">
                  <c:v>79.989463999999998</c:v>
                </c:pt>
                <c:pt idx="2513">
                  <c:v>80.183053999999998</c:v>
                </c:pt>
                <c:pt idx="2514">
                  <c:v>80.349977999999993</c:v>
                </c:pt>
                <c:pt idx="2515">
                  <c:v>80.495092999999997</c:v>
                </c:pt>
                <c:pt idx="2516">
                  <c:v>80.623057000000003</c:v>
                </c:pt>
                <c:pt idx="2517">
                  <c:v>80.749016999999995</c:v>
                </c:pt>
                <c:pt idx="2518">
                  <c:v>80.885762</c:v>
                </c:pt>
                <c:pt idx="2519">
                  <c:v>81.024131999999994</c:v>
                </c:pt>
                <c:pt idx="2520">
                  <c:v>81.140570999999994</c:v>
                </c:pt>
                <c:pt idx="2521">
                  <c:v>81.222425999999999</c:v>
                </c:pt>
                <c:pt idx="2522">
                  <c:v>81.266103999999999</c:v>
                </c:pt>
                <c:pt idx="2523">
                  <c:v>81.260971999999995</c:v>
                </c:pt>
                <c:pt idx="2524">
                  <c:v>81.206408999999994</c:v>
                </c:pt>
                <c:pt idx="2525">
                  <c:v>81.110480999999993</c:v>
                </c:pt>
                <c:pt idx="2526">
                  <c:v>80.919538000000003</c:v>
                </c:pt>
                <c:pt idx="2527">
                  <c:v>80.524140000000003</c:v>
                </c:pt>
                <c:pt idx="2528">
                  <c:v>80.002814000000001</c:v>
                </c:pt>
                <c:pt idx="2529">
                  <c:v>79.538872999999995</c:v>
                </c:pt>
                <c:pt idx="2530">
                  <c:v>79.125636</c:v>
                </c:pt>
                <c:pt idx="2531">
                  <c:v>78.715091999999999</c:v>
                </c:pt>
                <c:pt idx="2532">
                  <c:v>78.308893999999995</c:v>
                </c:pt>
                <c:pt idx="2533">
                  <c:v>77.924197000000007</c:v>
                </c:pt>
                <c:pt idx="2534">
                  <c:v>77.542272999999994</c:v>
                </c:pt>
                <c:pt idx="2535">
                  <c:v>77.145750000000007</c:v>
                </c:pt>
                <c:pt idx="2536">
                  <c:v>76.804478000000003</c:v>
                </c:pt>
                <c:pt idx="2537">
                  <c:v>76.578486999999996</c:v>
                </c:pt>
                <c:pt idx="2538">
                  <c:v>76.432173000000006</c:v>
                </c:pt>
                <c:pt idx="2539">
                  <c:v>76.316260999999997</c:v>
                </c:pt>
                <c:pt idx="2540">
                  <c:v>76.206343000000004</c:v>
                </c:pt>
                <c:pt idx="2541">
                  <c:v>76.076892999999998</c:v>
                </c:pt>
                <c:pt idx="2542">
                  <c:v>75.895335000000003</c:v>
                </c:pt>
                <c:pt idx="2543">
                  <c:v>75.801948999999993</c:v>
                </c:pt>
                <c:pt idx="2544">
                  <c:v>75.977260000000001</c:v>
                </c:pt>
                <c:pt idx="2545">
                  <c:v>76.245773999999997</c:v>
                </c:pt>
                <c:pt idx="2546">
                  <c:v>76.496668</c:v>
                </c:pt>
                <c:pt idx="2547">
                  <c:v>76.718449000000007</c:v>
                </c:pt>
                <c:pt idx="2548">
                  <c:v>76.914692000000002</c:v>
                </c:pt>
                <c:pt idx="2549">
                  <c:v>77.077409000000003</c:v>
                </c:pt>
                <c:pt idx="2550">
                  <c:v>77.201559000000003</c:v>
                </c:pt>
                <c:pt idx="2551">
                  <c:v>77.304218000000006</c:v>
                </c:pt>
                <c:pt idx="2552">
                  <c:v>77.416949000000002</c:v>
                </c:pt>
                <c:pt idx="2553">
                  <c:v>77.545338999999998</c:v>
                </c:pt>
                <c:pt idx="2554">
                  <c:v>77.665273999999997</c:v>
                </c:pt>
                <c:pt idx="2555">
                  <c:v>77.768838000000002</c:v>
                </c:pt>
                <c:pt idx="2556">
                  <c:v>77.869062999999997</c:v>
                </c:pt>
                <c:pt idx="2557">
                  <c:v>77.978249000000005</c:v>
                </c:pt>
                <c:pt idx="2558">
                  <c:v>78.096442999999994</c:v>
                </c:pt>
                <c:pt idx="2559">
                  <c:v>78.209598999999997</c:v>
                </c:pt>
                <c:pt idx="2560">
                  <c:v>78.297559000000007</c:v>
                </c:pt>
                <c:pt idx="2561">
                  <c:v>78.352926999999994</c:v>
                </c:pt>
                <c:pt idx="2562">
                  <c:v>78.389036000000004</c:v>
                </c:pt>
                <c:pt idx="2563">
                  <c:v>78.437071000000003</c:v>
                </c:pt>
                <c:pt idx="2564">
                  <c:v>78.525794000000005</c:v>
                </c:pt>
                <c:pt idx="2565">
                  <c:v>78.643490999999997</c:v>
                </c:pt>
                <c:pt idx="2566">
                  <c:v>78.755269999999996</c:v>
                </c:pt>
                <c:pt idx="2567">
                  <c:v>78.844789000000006</c:v>
                </c:pt>
                <c:pt idx="2568">
                  <c:v>78.902428999999998</c:v>
                </c:pt>
                <c:pt idx="2569">
                  <c:v>78.919741999999999</c:v>
                </c:pt>
                <c:pt idx="2570">
                  <c:v>78.898965000000004</c:v>
                </c:pt>
                <c:pt idx="2571">
                  <c:v>78.858087999999995</c:v>
                </c:pt>
                <c:pt idx="2572">
                  <c:v>78.816457999999997</c:v>
                </c:pt>
                <c:pt idx="2573">
                  <c:v>78.781210000000002</c:v>
                </c:pt>
                <c:pt idx="2574">
                  <c:v>78.747147999999996</c:v>
                </c:pt>
                <c:pt idx="2575">
                  <c:v>78.699202</c:v>
                </c:pt>
                <c:pt idx="2576">
                  <c:v>78.631894000000003</c:v>
                </c:pt>
                <c:pt idx="2577">
                  <c:v>78.567440000000005</c:v>
                </c:pt>
                <c:pt idx="2578">
                  <c:v>78.518017</c:v>
                </c:pt>
                <c:pt idx="2579">
                  <c:v>78.469823000000005</c:v>
                </c:pt>
                <c:pt idx="2580">
                  <c:v>78.394897</c:v>
                </c:pt>
                <c:pt idx="2581">
                  <c:v>78.283904000000007</c:v>
                </c:pt>
                <c:pt idx="2582">
                  <c:v>78.198329000000001</c:v>
                </c:pt>
                <c:pt idx="2583">
                  <c:v>78.168150999999995</c:v>
                </c:pt>
                <c:pt idx="2584">
                  <c:v>78.163991999999993</c:v>
                </c:pt>
                <c:pt idx="2585">
                  <c:v>78.172978999999998</c:v>
                </c:pt>
                <c:pt idx="2586">
                  <c:v>78.197186000000002</c:v>
                </c:pt>
                <c:pt idx="2587">
                  <c:v>78.231863000000004</c:v>
                </c:pt>
                <c:pt idx="2588">
                  <c:v>78.262848000000005</c:v>
                </c:pt>
                <c:pt idx="2589">
                  <c:v>78.283169999999998</c:v>
                </c:pt>
                <c:pt idx="2590">
                  <c:v>78.297276999999994</c:v>
                </c:pt>
                <c:pt idx="2591">
                  <c:v>78.307912000000002</c:v>
                </c:pt>
                <c:pt idx="2592">
                  <c:v>78.312062999999995</c:v>
                </c:pt>
                <c:pt idx="2593">
                  <c:v>78.304277999999996</c:v>
                </c:pt>
                <c:pt idx="2594">
                  <c:v>78.278453999999996</c:v>
                </c:pt>
                <c:pt idx="2595">
                  <c:v>78.230950000000007</c:v>
                </c:pt>
                <c:pt idx="2596">
                  <c:v>78.169724000000002</c:v>
                </c:pt>
                <c:pt idx="2597">
                  <c:v>78.109927999999996</c:v>
                </c:pt>
                <c:pt idx="2598">
                  <c:v>78.051813999999993</c:v>
                </c:pt>
                <c:pt idx="2599">
                  <c:v>77.972561999999996</c:v>
                </c:pt>
                <c:pt idx="2600">
                  <c:v>77.840625000000003</c:v>
                </c:pt>
                <c:pt idx="2601">
                  <c:v>77.665699000000004</c:v>
                </c:pt>
                <c:pt idx="2602">
                  <c:v>77.504689999999997</c:v>
                </c:pt>
                <c:pt idx="2603">
                  <c:v>77.364594999999994</c:v>
                </c:pt>
                <c:pt idx="2604">
                  <c:v>77.196254999999994</c:v>
                </c:pt>
                <c:pt idx="2605">
                  <c:v>76.986712999999995</c:v>
                </c:pt>
                <c:pt idx="2606">
                  <c:v>76.789664999999999</c:v>
                </c:pt>
                <c:pt idx="2607">
                  <c:v>76.633902000000006</c:v>
                </c:pt>
                <c:pt idx="2608">
                  <c:v>76.495724999999993</c:v>
                </c:pt>
                <c:pt idx="2609">
                  <c:v>76.349209000000002</c:v>
                </c:pt>
                <c:pt idx="2610">
                  <c:v>76.180569000000006</c:v>
                </c:pt>
                <c:pt idx="2611">
                  <c:v>75.972076999999999</c:v>
                </c:pt>
                <c:pt idx="2612">
                  <c:v>75.704252999999994</c:v>
                </c:pt>
                <c:pt idx="2613">
                  <c:v>75.403701999999996</c:v>
                </c:pt>
                <c:pt idx="2614">
                  <c:v>75.131737999999999</c:v>
                </c:pt>
                <c:pt idx="2615">
                  <c:v>74.889801000000006</c:v>
                </c:pt>
                <c:pt idx="2616">
                  <c:v>74.635632999999999</c:v>
                </c:pt>
                <c:pt idx="2617">
                  <c:v>74.351639000000006</c:v>
                </c:pt>
                <c:pt idx="2618">
                  <c:v>74.057339999999996</c:v>
                </c:pt>
                <c:pt idx="2619">
                  <c:v>73.784132</c:v>
                </c:pt>
                <c:pt idx="2620">
                  <c:v>73.558948000000001</c:v>
                </c:pt>
                <c:pt idx="2621">
                  <c:v>73.408288999999996</c:v>
                </c:pt>
                <c:pt idx="2622">
                  <c:v>73.344116999999997</c:v>
                </c:pt>
                <c:pt idx="2623">
                  <c:v>73.346270000000004</c:v>
                </c:pt>
                <c:pt idx="2624">
                  <c:v>73.389394999999993</c:v>
                </c:pt>
                <c:pt idx="2625">
                  <c:v>73.476568</c:v>
                </c:pt>
                <c:pt idx="2626">
                  <c:v>73.616148999999993</c:v>
                </c:pt>
                <c:pt idx="2627">
                  <c:v>73.767714999999995</c:v>
                </c:pt>
                <c:pt idx="2628">
                  <c:v>73.885143999999997</c:v>
                </c:pt>
                <c:pt idx="2629">
                  <c:v>73.971853999999993</c:v>
                </c:pt>
                <c:pt idx="2630">
                  <c:v>74.038494</c:v>
                </c:pt>
                <c:pt idx="2631">
                  <c:v>74.062971000000005</c:v>
                </c:pt>
                <c:pt idx="2632">
                  <c:v>74.017731999999995</c:v>
                </c:pt>
                <c:pt idx="2633">
                  <c:v>73.926022000000003</c:v>
                </c:pt>
                <c:pt idx="2634">
                  <c:v>73.855537999999996</c:v>
                </c:pt>
                <c:pt idx="2635">
                  <c:v>73.867238999999998</c:v>
                </c:pt>
                <c:pt idx="2636">
                  <c:v>73.984477999999996</c:v>
                </c:pt>
                <c:pt idx="2637">
                  <c:v>74.176387000000005</c:v>
                </c:pt>
                <c:pt idx="2638">
                  <c:v>74.369540999999998</c:v>
                </c:pt>
                <c:pt idx="2639">
                  <c:v>74.517441000000005</c:v>
                </c:pt>
                <c:pt idx="2640">
                  <c:v>74.629740999999996</c:v>
                </c:pt>
                <c:pt idx="2641">
                  <c:v>74.718822000000003</c:v>
                </c:pt>
                <c:pt idx="2642">
                  <c:v>74.777129000000002</c:v>
                </c:pt>
                <c:pt idx="2643">
                  <c:v>74.804219000000003</c:v>
                </c:pt>
                <c:pt idx="2644">
                  <c:v>74.821160000000006</c:v>
                </c:pt>
                <c:pt idx="2645">
                  <c:v>74.848050000000001</c:v>
                </c:pt>
                <c:pt idx="2646">
                  <c:v>74.884111000000004</c:v>
                </c:pt>
                <c:pt idx="2647">
                  <c:v>74.923428000000001</c:v>
                </c:pt>
                <c:pt idx="2648">
                  <c:v>74.975774999999999</c:v>
                </c:pt>
                <c:pt idx="2649">
                  <c:v>75.056327999999993</c:v>
                </c:pt>
                <c:pt idx="2650">
                  <c:v>75.170056000000002</c:v>
                </c:pt>
                <c:pt idx="2651">
                  <c:v>75.309731999999997</c:v>
                </c:pt>
                <c:pt idx="2652">
                  <c:v>75.462815000000006</c:v>
                </c:pt>
                <c:pt idx="2653">
                  <c:v>75.617110999999994</c:v>
                </c:pt>
                <c:pt idx="2654">
                  <c:v>75.764996999999994</c:v>
                </c:pt>
                <c:pt idx="2655">
                  <c:v>75.906829000000002</c:v>
                </c:pt>
                <c:pt idx="2656">
                  <c:v>76.045974000000001</c:v>
                </c:pt>
                <c:pt idx="2657">
                  <c:v>76.177919000000003</c:v>
                </c:pt>
                <c:pt idx="2658">
                  <c:v>76.289837000000006</c:v>
                </c:pt>
                <c:pt idx="2659">
                  <c:v>76.373569000000003</c:v>
                </c:pt>
                <c:pt idx="2660">
                  <c:v>76.441057000000001</c:v>
                </c:pt>
                <c:pt idx="2661">
                  <c:v>76.516554999999997</c:v>
                </c:pt>
                <c:pt idx="2662">
                  <c:v>76.602259000000004</c:v>
                </c:pt>
                <c:pt idx="2663">
                  <c:v>76.686055999999994</c:v>
                </c:pt>
                <c:pt idx="2664">
                  <c:v>76.769084000000007</c:v>
                </c:pt>
                <c:pt idx="2665">
                  <c:v>76.853560000000002</c:v>
                </c:pt>
                <c:pt idx="2666">
                  <c:v>76.929890999999998</c:v>
                </c:pt>
                <c:pt idx="2667">
                  <c:v>76.987058000000005</c:v>
                </c:pt>
                <c:pt idx="2668">
                  <c:v>77.024359000000004</c:v>
                </c:pt>
                <c:pt idx="2669">
                  <c:v>77.048671999999996</c:v>
                </c:pt>
                <c:pt idx="2670">
                  <c:v>77.067723999999998</c:v>
                </c:pt>
                <c:pt idx="2671">
                  <c:v>77.088284999999999</c:v>
                </c:pt>
                <c:pt idx="2672">
                  <c:v>77.114982999999995</c:v>
                </c:pt>
                <c:pt idx="2673">
                  <c:v>77.147794000000005</c:v>
                </c:pt>
                <c:pt idx="2674">
                  <c:v>77.185676999999998</c:v>
                </c:pt>
                <c:pt idx="2675">
                  <c:v>77.229406999999995</c:v>
                </c:pt>
                <c:pt idx="2676">
                  <c:v>77.27431</c:v>
                </c:pt>
                <c:pt idx="2677">
                  <c:v>77.302493999999996</c:v>
                </c:pt>
                <c:pt idx="2678">
                  <c:v>77.294105999999999</c:v>
                </c:pt>
                <c:pt idx="2679">
                  <c:v>77.250007999999994</c:v>
                </c:pt>
                <c:pt idx="2680">
                  <c:v>77.195695000000001</c:v>
                </c:pt>
                <c:pt idx="2681">
                  <c:v>77.157776999999996</c:v>
                </c:pt>
                <c:pt idx="2682">
                  <c:v>77.137844000000001</c:v>
                </c:pt>
                <c:pt idx="2683">
                  <c:v>77.116273000000007</c:v>
                </c:pt>
                <c:pt idx="2684">
                  <c:v>77.074938000000003</c:v>
                </c:pt>
                <c:pt idx="2685">
                  <c:v>77.004883000000007</c:v>
                </c:pt>
                <c:pt idx="2686">
                  <c:v>76.906384000000003</c:v>
                </c:pt>
                <c:pt idx="2687">
                  <c:v>76.795675000000003</c:v>
                </c:pt>
                <c:pt idx="2688">
                  <c:v>76.698324</c:v>
                </c:pt>
                <c:pt idx="2689">
                  <c:v>76.624319</c:v>
                </c:pt>
                <c:pt idx="2690">
                  <c:v>76.561616999999998</c:v>
                </c:pt>
                <c:pt idx="2691">
                  <c:v>76.497138000000007</c:v>
                </c:pt>
                <c:pt idx="2692">
                  <c:v>76.431415999999999</c:v>
                </c:pt>
                <c:pt idx="2693">
                  <c:v>76.368622999999999</c:v>
                </c:pt>
                <c:pt idx="2694">
                  <c:v>76.305749000000006</c:v>
                </c:pt>
                <c:pt idx="2695">
                  <c:v>76.240410999999995</c:v>
                </c:pt>
                <c:pt idx="2696">
                  <c:v>76.179668000000007</c:v>
                </c:pt>
                <c:pt idx="2697">
                  <c:v>76.128873999999996</c:v>
                </c:pt>
                <c:pt idx="2698">
                  <c:v>76.079452000000003</c:v>
                </c:pt>
                <c:pt idx="2699">
                  <c:v>76.019606999999993</c:v>
                </c:pt>
                <c:pt idx="2700">
                  <c:v>75.950575000000001</c:v>
                </c:pt>
                <c:pt idx="2701">
                  <c:v>75.881585000000001</c:v>
                </c:pt>
                <c:pt idx="2702">
                  <c:v>75.816215999999997</c:v>
                </c:pt>
                <c:pt idx="2703">
                  <c:v>75.755064000000004</c:v>
                </c:pt>
                <c:pt idx="2704">
                  <c:v>75.702828999999994</c:v>
                </c:pt>
                <c:pt idx="2705">
                  <c:v>75.658378999999996</c:v>
                </c:pt>
                <c:pt idx="2706">
                  <c:v>75.604393000000002</c:v>
                </c:pt>
                <c:pt idx="2707">
                  <c:v>75.522792999999993</c:v>
                </c:pt>
                <c:pt idx="2708">
                  <c:v>75.417320000000004</c:v>
                </c:pt>
                <c:pt idx="2709">
                  <c:v>75.308282000000005</c:v>
                </c:pt>
                <c:pt idx="2710">
                  <c:v>75.207875999999999</c:v>
                </c:pt>
                <c:pt idx="2711">
                  <c:v>75.113619999999997</c:v>
                </c:pt>
                <c:pt idx="2712">
                  <c:v>75.023623999999998</c:v>
                </c:pt>
                <c:pt idx="2713">
                  <c:v>74.942323999999999</c:v>
                </c:pt>
                <c:pt idx="2714">
                  <c:v>74.870340999999996</c:v>
                </c:pt>
                <c:pt idx="2715">
                  <c:v>74.804201000000006</c:v>
                </c:pt>
                <c:pt idx="2716">
                  <c:v>74.747366</c:v>
                </c:pt>
                <c:pt idx="2717">
                  <c:v>74.707848999999996</c:v>
                </c:pt>
                <c:pt idx="2718">
                  <c:v>74.683291999999994</c:v>
                </c:pt>
                <c:pt idx="2719">
                  <c:v>74.659830999999997</c:v>
                </c:pt>
                <c:pt idx="2720">
                  <c:v>74.627063000000007</c:v>
                </c:pt>
                <c:pt idx="2721">
                  <c:v>74.584438000000006</c:v>
                </c:pt>
                <c:pt idx="2722">
                  <c:v>74.531953999999999</c:v>
                </c:pt>
                <c:pt idx="2723">
                  <c:v>74.464894999999999</c:v>
                </c:pt>
                <c:pt idx="2724">
                  <c:v>74.379621999999998</c:v>
                </c:pt>
                <c:pt idx="2725">
                  <c:v>74.277272999999994</c:v>
                </c:pt>
                <c:pt idx="2726">
                  <c:v>74.162142000000003</c:v>
                </c:pt>
                <c:pt idx="2727">
                  <c:v>74.044021000000001</c:v>
                </c:pt>
                <c:pt idx="2728">
                  <c:v>73.940832</c:v>
                </c:pt>
                <c:pt idx="2729">
                  <c:v>73.868100999999996</c:v>
                </c:pt>
                <c:pt idx="2730">
                  <c:v>73.824494000000001</c:v>
                </c:pt>
                <c:pt idx="2731">
                  <c:v>73.797820000000002</c:v>
                </c:pt>
                <c:pt idx="2732">
                  <c:v>73.782246999999998</c:v>
                </c:pt>
                <c:pt idx="2733">
                  <c:v>73.776871999999997</c:v>
                </c:pt>
                <c:pt idx="2734">
                  <c:v>73.771506000000002</c:v>
                </c:pt>
                <c:pt idx="2735">
                  <c:v>73.749424000000005</c:v>
                </c:pt>
                <c:pt idx="2736">
                  <c:v>73.704437999999996</c:v>
                </c:pt>
                <c:pt idx="2737">
                  <c:v>73.643299999999996</c:v>
                </c:pt>
                <c:pt idx="2738">
                  <c:v>73.572199999999995</c:v>
                </c:pt>
                <c:pt idx="2739">
                  <c:v>73.493094999999997</c:v>
                </c:pt>
                <c:pt idx="2740">
                  <c:v>73.413481000000004</c:v>
                </c:pt>
                <c:pt idx="2741">
                  <c:v>73.347795000000005</c:v>
                </c:pt>
                <c:pt idx="2742">
                  <c:v>73.305873000000005</c:v>
                </c:pt>
                <c:pt idx="2743">
                  <c:v>73.289337000000003</c:v>
                </c:pt>
                <c:pt idx="2744">
                  <c:v>73.297543000000005</c:v>
                </c:pt>
                <c:pt idx="2745">
                  <c:v>73.326162999999994</c:v>
                </c:pt>
                <c:pt idx="2746">
                  <c:v>73.362979999999993</c:v>
                </c:pt>
                <c:pt idx="2747">
                  <c:v>73.397329999999997</c:v>
                </c:pt>
                <c:pt idx="2748">
                  <c:v>73.431447000000006</c:v>
                </c:pt>
                <c:pt idx="2749">
                  <c:v>73.471136000000001</c:v>
                </c:pt>
                <c:pt idx="2750">
                  <c:v>73.507529000000005</c:v>
                </c:pt>
                <c:pt idx="2751">
                  <c:v>73.519513000000003</c:v>
                </c:pt>
                <c:pt idx="2752">
                  <c:v>73.492767000000001</c:v>
                </c:pt>
                <c:pt idx="2753">
                  <c:v>73.426919999999996</c:v>
                </c:pt>
                <c:pt idx="2754">
                  <c:v>73.327329000000006</c:v>
                </c:pt>
                <c:pt idx="2755">
                  <c:v>73.200996000000004</c:v>
                </c:pt>
                <c:pt idx="2756">
                  <c:v>73.058222999999998</c:v>
                </c:pt>
                <c:pt idx="2757">
                  <c:v>72.905750999999995</c:v>
                </c:pt>
                <c:pt idx="2758">
                  <c:v>72.738187999999994</c:v>
                </c:pt>
                <c:pt idx="2759">
                  <c:v>72.547083999999998</c:v>
                </c:pt>
                <c:pt idx="2760">
                  <c:v>72.335954000000001</c:v>
                </c:pt>
                <c:pt idx="2761">
                  <c:v>72.113512</c:v>
                </c:pt>
                <c:pt idx="2762">
                  <c:v>71.874611999999999</c:v>
                </c:pt>
                <c:pt idx="2763">
                  <c:v>71.604242999999997</c:v>
                </c:pt>
                <c:pt idx="2764">
                  <c:v>71.301786000000007</c:v>
                </c:pt>
                <c:pt idx="2765">
                  <c:v>70.986096000000003</c:v>
                </c:pt>
                <c:pt idx="2766">
                  <c:v>70.675816999999995</c:v>
                </c:pt>
                <c:pt idx="2767">
                  <c:v>70.382217999999995</c:v>
                </c:pt>
                <c:pt idx="2768">
                  <c:v>70.124402000000003</c:v>
                </c:pt>
                <c:pt idx="2769">
                  <c:v>69.930648000000005</c:v>
                </c:pt>
                <c:pt idx="2770">
                  <c:v>69.815618999999998</c:v>
                </c:pt>
                <c:pt idx="2771">
                  <c:v>69.772126</c:v>
                </c:pt>
                <c:pt idx="2772">
                  <c:v>69.790098</c:v>
                </c:pt>
                <c:pt idx="2773">
                  <c:v>69.866512999999998</c:v>
                </c:pt>
                <c:pt idx="2774">
                  <c:v>69.995604</c:v>
                </c:pt>
                <c:pt idx="2775">
                  <c:v>70.166976000000005</c:v>
                </c:pt>
                <c:pt idx="2776">
                  <c:v>70.368217999999999</c:v>
                </c:pt>
                <c:pt idx="2777">
                  <c:v>70.563603000000001</c:v>
                </c:pt>
                <c:pt idx="2778">
                  <c:v>70.674766000000005</c:v>
                </c:pt>
                <c:pt idx="2779">
                  <c:v>70.620159000000001</c:v>
                </c:pt>
                <c:pt idx="2780">
                  <c:v>70.396106000000003</c:v>
                </c:pt>
                <c:pt idx="2781">
                  <c:v>70.112690999999998</c:v>
                </c:pt>
                <c:pt idx="2782">
                  <c:v>69.933708999999993</c:v>
                </c:pt>
                <c:pt idx="2783">
                  <c:v>69.971558999999999</c:v>
                </c:pt>
                <c:pt idx="2784">
                  <c:v>70.229561000000004</c:v>
                </c:pt>
                <c:pt idx="2785">
                  <c:v>70.618585999999993</c:v>
                </c:pt>
                <c:pt idx="2786">
                  <c:v>71.018107999999998</c:v>
                </c:pt>
                <c:pt idx="2787">
                  <c:v>71.341446000000005</c:v>
                </c:pt>
                <c:pt idx="2788">
                  <c:v>71.559657000000001</c:v>
                </c:pt>
                <c:pt idx="2789">
                  <c:v>71.675213999999997</c:v>
                </c:pt>
                <c:pt idx="2790">
                  <c:v>71.693842000000004</c:v>
                </c:pt>
                <c:pt idx="2791">
                  <c:v>71.631669000000002</c:v>
                </c:pt>
                <c:pt idx="2792">
                  <c:v>71.530112000000003</c:v>
                </c:pt>
                <c:pt idx="2793">
                  <c:v>71.438479000000001</c:v>
                </c:pt>
                <c:pt idx="2794">
                  <c:v>71.382095000000007</c:v>
                </c:pt>
                <c:pt idx="2795">
                  <c:v>71.362952000000007</c:v>
                </c:pt>
                <c:pt idx="2796">
                  <c:v>71.385876999999994</c:v>
                </c:pt>
                <c:pt idx="2797">
                  <c:v>71.460381999999996</c:v>
                </c:pt>
                <c:pt idx="2798">
                  <c:v>71.578541999999999</c:v>
                </c:pt>
                <c:pt idx="2799">
                  <c:v>71.717350999999994</c:v>
                </c:pt>
                <c:pt idx="2800">
                  <c:v>71.867849000000007</c:v>
                </c:pt>
                <c:pt idx="2801">
                  <c:v>72.042242000000002</c:v>
                </c:pt>
                <c:pt idx="2802">
                  <c:v>72.248780999999994</c:v>
                </c:pt>
                <c:pt idx="2803">
                  <c:v>72.476892000000007</c:v>
                </c:pt>
                <c:pt idx="2804">
                  <c:v>72.710766000000007</c:v>
                </c:pt>
                <c:pt idx="2805">
                  <c:v>72.943185999999997</c:v>
                </c:pt>
                <c:pt idx="2806">
                  <c:v>73.173464999999993</c:v>
                </c:pt>
                <c:pt idx="2807">
                  <c:v>73.402017999999998</c:v>
                </c:pt>
                <c:pt idx="2808">
                  <c:v>73.627744000000007</c:v>
                </c:pt>
                <c:pt idx="2809">
                  <c:v>73.844714999999994</c:v>
                </c:pt>
                <c:pt idx="2810">
                  <c:v>74.045120999999995</c:v>
                </c:pt>
                <c:pt idx="2811">
                  <c:v>74.230524000000003</c:v>
                </c:pt>
                <c:pt idx="2812">
                  <c:v>74.411874999999995</c:v>
                </c:pt>
                <c:pt idx="2813">
                  <c:v>74.591404999999995</c:v>
                </c:pt>
                <c:pt idx="2814">
                  <c:v>74.754913999999999</c:v>
                </c:pt>
                <c:pt idx="2815">
                  <c:v>74.892556999999996</c:v>
                </c:pt>
                <c:pt idx="2816">
                  <c:v>75.016744000000003</c:v>
                </c:pt>
                <c:pt idx="2817">
                  <c:v>75.146923000000001</c:v>
                </c:pt>
                <c:pt idx="2818">
                  <c:v>75.285032999999999</c:v>
                </c:pt>
                <c:pt idx="2819">
                  <c:v>75.417983000000007</c:v>
                </c:pt>
                <c:pt idx="2820">
                  <c:v>75.536654999999996</c:v>
                </c:pt>
                <c:pt idx="2821">
                  <c:v>75.639364</c:v>
                </c:pt>
                <c:pt idx="2822">
                  <c:v>75.723831000000004</c:v>
                </c:pt>
                <c:pt idx="2823">
                  <c:v>75.790474000000003</c:v>
                </c:pt>
                <c:pt idx="2824">
                  <c:v>75.849964</c:v>
                </c:pt>
                <c:pt idx="2825">
                  <c:v>75.914394999999999</c:v>
                </c:pt>
                <c:pt idx="2826">
                  <c:v>75.982552999999996</c:v>
                </c:pt>
                <c:pt idx="2827">
                  <c:v>76.044424000000006</c:v>
                </c:pt>
                <c:pt idx="2828">
                  <c:v>76.097755000000006</c:v>
                </c:pt>
                <c:pt idx="2829">
                  <c:v>76.149628000000007</c:v>
                </c:pt>
                <c:pt idx="2830">
                  <c:v>76.205293999999995</c:v>
                </c:pt>
                <c:pt idx="2831">
                  <c:v>76.266406000000003</c:v>
                </c:pt>
                <c:pt idx="2832">
                  <c:v>76.337030999999996</c:v>
                </c:pt>
                <c:pt idx="2833">
                  <c:v>76.419500999999997</c:v>
                </c:pt>
                <c:pt idx="2834">
                  <c:v>76.505196999999995</c:v>
                </c:pt>
                <c:pt idx="2835">
                  <c:v>76.579902000000004</c:v>
                </c:pt>
                <c:pt idx="2836">
                  <c:v>76.637990000000002</c:v>
                </c:pt>
                <c:pt idx="2837">
                  <c:v>76.683291999999994</c:v>
                </c:pt>
                <c:pt idx="2838">
                  <c:v>76.718704000000002</c:v>
                </c:pt>
                <c:pt idx="2839">
                  <c:v>76.743815999999995</c:v>
                </c:pt>
                <c:pt idx="2840">
                  <c:v>76.760337000000007</c:v>
                </c:pt>
                <c:pt idx="2841">
                  <c:v>76.770576000000005</c:v>
                </c:pt>
                <c:pt idx="2842">
                  <c:v>76.772002000000001</c:v>
                </c:pt>
                <c:pt idx="2843">
                  <c:v>76.762227999999993</c:v>
                </c:pt>
                <c:pt idx="2844">
                  <c:v>76.747906</c:v>
                </c:pt>
                <c:pt idx="2845">
                  <c:v>76.739859999999993</c:v>
                </c:pt>
                <c:pt idx="2846">
                  <c:v>76.740802000000002</c:v>
                </c:pt>
                <c:pt idx="2847">
                  <c:v>76.746655000000004</c:v>
                </c:pt>
                <c:pt idx="2848">
                  <c:v>76.757827000000006</c:v>
                </c:pt>
                <c:pt idx="2849">
                  <c:v>76.777827000000002</c:v>
                </c:pt>
                <c:pt idx="2850">
                  <c:v>76.800976000000006</c:v>
                </c:pt>
                <c:pt idx="2851">
                  <c:v>76.814187000000004</c:v>
                </c:pt>
                <c:pt idx="2852">
                  <c:v>76.815055000000001</c:v>
                </c:pt>
                <c:pt idx="2853">
                  <c:v>76.818966000000003</c:v>
                </c:pt>
                <c:pt idx="2854">
                  <c:v>76.843350000000001</c:v>
                </c:pt>
                <c:pt idx="2855">
                  <c:v>76.890880999999993</c:v>
                </c:pt>
                <c:pt idx="2856">
                  <c:v>76.951716000000005</c:v>
                </c:pt>
                <c:pt idx="2857">
                  <c:v>77.016209000000003</c:v>
                </c:pt>
                <c:pt idx="2858">
                  <c:v>77.080965000000006</c:v>
                </c:pt>
                <c:pt idx="2859">
                  <c:v>77.146272999999994</c:v>
                </c:pt>
                <c:pt idx="2860">
                  <c:v>77.212952999999999</c:v>
                </c:pt>
                <c:pt idx="2861">
                  <c:v>77.283051</c:v>
                </c:pt>
                <c:pt idx="2862">
                  <c:v>77.361547000000002</c:v>
                </c:pt>
                <c:pt idx="2863">
                  <c:v>77.452394999999996</c:v>
                </c:pt>
                <c:pt idx="2864">
                  <c:v>77.547807000000006</c:v>
                </c:pt>
                <c:pt idx="2865">
                  <c:v>77.624379000000005</c:v>
                </c:pt>
                <c:pt idx="2866">
                  <c:v>77.660413000000005</c:v>
                </c:pt>
                <c:pt idx="2867">
                  <c:v>77.659983999999994</c:v>
                </c:pt>
                <c:pt idx="2868">
                  <c:v>77.650409999999994</c:v>
                </c:pt>
                <c:pt idx="2869">
                  <c:v>77.651000999999994</c:v>
                </c:pt>
                <c:pt idx="2870">
                  <c:v>77.651272000000006</c:v>
                </c:pt>
                <c:pt idx="2871">
                  <c:v>77.625967000000003</c:v>
                </c:pt>
                <c:pt idx="2872">
                  <c:v>77.564891000000003</c:v>
                </c:pt>
                <c:pt idx="2873">
                  <c:v>77.480417000000003</c:v>
                </c:pt>
                <c:pt idx="2874">
                  <c:v>77.391239999999996</c:v>
                </c:pt>
                <c:pt idx="2875">
                  <c:v>77.308121999999997</c:v>
                </c:pt>
                <c:pt idx="2876">
                  <c:v>77.234392</c:v>
                </c:pt>
                <c:pt idx="2877">
                  <c:v>77.171364999999994</c:v>
                </c:pt>
                <c:pt idx="2878">
                  <c:v>77.120901000000003</c:v>
                </c:pt>
                <c:pt idx="2879">
                  <c:v>77.087680000000006</c:v>
                </c:pt>
                <c:pt idx="2880">
                  <c:v>77.078259000000003</c:v>
                </c:pt>
                <c:pt idx="2881">
                  <c:v>77.091860999999994</c:v>
                </c:pt>
                <c:pt idx="2882">
                  <c:v>77.114521999999994</c:v>
                </c:pt>
                <c:pt idx="2883">
                  <c:v>77.131144000000006</c:v>
                </c:pt>
                <c:pt idx="2884">
                  <c:v>77.141457000000003</c:v>
                </c:pt>
                <c:pt idx="2885">
                  <c:v>77.154477999999997</c:v>
                </c:pt>
                <c:pt idx="2886">
                  <c:v>77.168052000000003</c:v>
                </c:pt>
                <c:pt idx="2887">
                  <c:v>77.165655000000001</c:v>
                </c:pt>
                <c:pt idx="2888">
                  <c:v>77.138801000000001</c:v>
                </c:pt>
                <c:pt idx="2889">
                  <c:v>77.105170999999999</c:v>
                </c:pt>
                <c:pt idx="2890">
                  <c:v>77.096262999999993</c:v>
                </c:pt>
                <c:pt idx="2891">
                  <c:v>77.125322999999995</c:v>
                </c:pt>
                <c:pt idx="2892">
                  <c:v>77.170205999999993</c:v>
                </c:pt>
                <c:pt idx="2893">
                  <c:v>77.188631999999998</c:v>
                </c:pt>
                <c:pt idx="2894">
                  <c:v>77.153986000000003</c:v>
                </c:pt>
                <c:pt idx="2895">
                  <c:v>77.079037</c:v>
                </c:pt>
                <c:pt idx="2896">
                  <c:v>77.002786</c:v>
                </c:pt>
                <c:pt idx="2897">
                  <c:v>76.955179000000001</c:v>
                </c:pt>
                <c:pt idx="2898">
                  <c:v>76.936638000000002</c:v>
                </c:pt>
                <c:pt idx="2899">
                  <c:v>76.929450000000003</c:v>
                </c:pt>
                <c:pt idx="2900">
                  <c:v>76.9221</c:v>
                </c:pt>
                <c:pt idx="2901">
                  <c:v>76.915609000000003</c:v>
                </c:pt>
                <c:pt idx="2902">
                  <c:v>76.916691</c:v>
                </c:pt>
                <c:pt idx="2903">
                  <c:v>76.929957999999999</c:v>
                </c:pt>
                <c:pt idx="2904">
                  <c:v>76.952900999999997</c:v>
                </c:pt>
                <c:pt idx="2905">
                  <c:v>76.972835000000003</c:v>
                </c:pt>
                <c:pt idx="2906">
                  <c:v>76.975902000000005</c:v>
                </c:pt>
                <c:pt idx="2907">
                  <c:v>76.965374999999995</c:v>
                </c:pt>
                <c:pt idx="2908">
                  <c:v>76.962845000000002</c:v>
                </c:pt>
                <c:pt idx="2909">
                  <c:v>76.985149000000007</c:v>
                </c:pt>
                <c:pt idx="2910">
                  <c:v>77.028169000000005</c:v>
                </c:pt>
                <c:pt idx="2911">
                  <c:v>77.078616999999994</c:v>
                </c:pt>
                <c:pt idx="2912">
                  <c:v>77.129510999999994</c:v>
                </c:pt>
                <c:pt idx="2913">
                  <c:v>77.175430000000006</c:v>
                </c:pt>
                <c:pt idx="2914">
                  <c:v>77.204913000000005</c:v>
                </c:pt>
                <c:pt idx="2915">
                  <c:v>77.210696999999996</c:v>
                </c:pt>
                <c:pt idx="2916">
                  <c:v>77.203935000000001</c:v>
                </c:pt>
                <c:pt idx="2917">
                  <c:v>77.209271999999999</c:v>
                </c:pt>
                <c:pt idx="2918">
                  <c:v>77.244285000000005</c:v>
                </c:pt>
                <c:pt idx="2919">
                  <c:v>77.30565</c:v>
                </c:pt>
                <c:pt idx="2920">
                  <c:v>77.372146999999998</c:v>
                </c:pt>
                <c:pt idx="2921">
                  <c:v>77.417353000000006</c:v>
                </c:pt>
                <c:pt idx="2922">
                  <c:v>77.426586999999998</c:v>
                </c:pt>
                <c:pt idx="2923">
                  <c:v>77.410859000000002</c:v>
                </c:pt>
                <c:pt idx="2924">
                  <c:v>77.402180000000001</c:v>
                </c:pt>
                <c:pt idx="2925">
                  <c:v>77.427929000000006</c:v>
                </c:pt>
                <c:pt idx="2926">
                  <c:v>77.487376999999995</c:v>
                </c:pt>
                <c:pt idx="2927">
                  <c:v>77.554939000000005</c:v>
                </c:pt>
                <c:pt idx="2928">
                  <c:v>77.604545999999999</c:v>
                </c:pt>
                <c:pt idx="2929">
                  <c:v>77.627352999999999</c:v>
                </c:pt>
                <c:pt idx="2930">
                  <c:v>77.630026999999998</c:v>
                </c:pt>
                <c:pt idx="2931">
                  <c:v>77.624853999999999</c:v>
                </c:pt>
                <c:pt idx="2932">
                  <c:v>77.625157000000002</c:v>
                </c:pt>
                <c:pt idx="2933">
                  <c:v>77.644381999999993</c:v>
                </c:pt>
                <c:pt idx="2934">
                  <c:v>77.689608000000007</c:v>
                </c:pt>
                <c:pt idx="2935">
                  <c:v>77.751812999999999</c:v>
                </c:pt>
                <c:pt idx="2936">
                  <c:v>77.807754000000003</c:v>
                </c:pt>
                <c:pt idx="2937">
                  <c:v>77.839146999999997</c:v>
                </c:pt>
                <c:pt idx="2938">
                  <c:v>77.850601999999995</c:v>
                </c:pt>
                <c:pt idx="2939">
                  <c:v>77.861573000000007</c:v>
                </c:pt>
                <c:pt idx="2940">
                  <c:v>77.880410999999995</c:v>
                </c:pt>
                <c:pt idx="2941">
                  <c:v>77.897309000000007</c:v>
                </c:pt>
                <c:pt idx="2942">
                  <c:v>77.906602000000007</c:v>
                </c:pt>
                <c:pt idx="2943">
                  <c:v>77.922430000000006</c:v>
                </c:pt>
                <c:pt idx="2944">
                  <c:v>77.960536000000005</c:v>
                </c:pt>
                <c:pt idx="2945">
                  <c:v>78.014436000000003</c:v>
                </c:pt>
                <c:pt idx="2946">
                  <c:v>78.065601999999998</c:v>
                </c:pt>
                <c:pt idx="2947">
                  <c:v>78.113195000000005</c:v>
                </c:pt>
                <c:pt idx="2948">
                  <c:v>78.174036000000001</c:v>
                </c:pt>
                <c:pt idx="2949">
                  <c:v>78.250129000000001</c:v>
                </c:pt>
                <c:pt idx="2950">
                  <c:v>78.317823000000004</c:v>
                </c:pt>
                <c:pt idx="2951">
                  <c:v>78.359498000000002</c:v>
                </c:pt>
                <c:pt idx="2952">
                  <c:v>78.385914</c:v>
                </c:pt>
                <c:pt idx="2953">
                  <c:v>78.417080999999996</c:v>
                </c:pt>
                <c:pt idx="2954">
                  <c:v>78.459271999999999</c:v>
                </c:pt>
                <c:pt idx="2955">
                  <c:v>78.508302999999998</c:v>
                </c:pt>
                <c:pt idx="2956">
                  <c:v>78.558993999999998</c:v>
                </c:pt>
                <c:pt idx="2957">
                  <c:v>78.603095999999994</c:v>
                </c:pt>
                <c:pt idx="2958">
                  <c:v>78.630978999999996</c:v>
                </c:pt>
                <c:pt idx="2959">
                  <c:v>78.645148000000006</c:v>
                </c:pt>
                <c:pt idx="2960">
                  <c:v>78.663174999999995</c:v>
                </c:pt>
                <c:pt idx="2961">
                  <c:v>78.698014000000001</c:v>
                </c:pt>
                <c:pt idx="2962">
                  <c:v>78.740741</c:v>
                </c:pt>
                <c:pt idx="2963">
                  <c:v>78.770245000000003</c:v>
                </c:pt>
                <c:pt idx="2964">
                  <c:v>78.775174000000007</c:v>
                </c:pt>
                <c:pt idx="2965">
                  <c:v>78.759958999999995</c:v>
                </c:pt>
                <c:pt idx="2966">
                  <c:v>78.735664</c:v>
                </c:pt>
                <c:pt idx="2967">
                  <c:v>78.713712999999998</c:v>
                </c:pt>
                <c:pt idx="2968">
                  <c:v>78.705551</c:v>
                </c:pt>
                <c:pt idx="2969">
                  <c:v>78.718954999999994</c:v>
                </c:pt>
                <c:pt idx="2970">
                  <c:v>78.751547000000002</c:v>
                </c:pt>
                <c:pt idx="2971">
                  <c:v>78.791409000000002</c:v>
                </c:pt>
                <c:pt idx="2972">
                  <c:v>78.825203000000002</c:v>
                </c:pt>
                <c:pt idx="2973">
                  <c:v>78.845000999999996</c:v>
                </c:pt>
                <c:pt idx="2974">
                  <c:v>78.850222000000002</c:v>
                </c:pt>
                <c:pt idx="2975">
                  <c:v>78.847128999999995</c:v>
                </c:pt>
                <c:pt idx="2976">
                  <c:v>78.847506999999993</c:v>
                </c:pt>
                <c:pt idx="2977">
                  <c:v>78.865055999999996</c:v>
                </c:pt>
                <c:pt idx="2978">
                  <c:v>78.907475000000005</c:v>
                </c:pt>
                <c:pt idx="2979">
                  <c:v>78.967302000000004</c:v>
                </c:pt>
                <c:pt idx="2980">
                  <c:v>79.021753000000004</c:v>
                </c:pt>
                <c:pt idx="2981">
                  <c:v>79.048880999999994</c:v>
                </c:pt>
                <c:pt idx="2982">
                  <c:v>79.048754000000002</c:v>
                </c:pt>
                <c:pt idx="2983">
                  <c:v>79.043937</c:v>
                </c:pt>
                <c:pt idx="2984">
                  <c:v>79.054676000000001</c:v>
                </c:pt>
                <c:pt idx="2985">
                  <c:v>79.078761999999998</c:v>
                </c:pt>
                <c:pt idx="2986">
                  <c:v>79.099751999999995</c:v>
                </c:pt>
                <c:pt idx="2987">
                  <c:v>79.108170000000001</c:v>
                </c:pt>
                <c:pt idx="2988">
                  <c:v>79.107251000000005</c:v>
                </c:pt>
                <c:pt idx="2989">
                  <c:v>79.10445</c:v>
                </c:pt>
                <c:pt idx="2990">
                  <c:v>79.107902999999993</c:v>
                </c:pt>
                <c:pt idx="2991">
                  <c:v>79.126825999999994</c:v>
                </c:pt>
                <c:pt idx="2992">
                  <c:v>79.162981000000002</c:v>
                </c:pt>
                <c:pt idx="2993">
                  <c:v>79.202269000000001</c:v>
                </c:pt>
                <c:pt idx="2994">
                  <c:v>79.225998000000004</c:v>
                </c:pt>
                <c:pt idx="2995">
                  <c:v>79.232118999999997</c:v>
                </c:pt>
                <c:pt idx="2996">
                  <c:v>79.236369999999994</c:v>
                </c:pt>
                <c:pt idx="2997">
                  <c:v>79.251523000000006</c:v>
                </c:pt>
                <c:pt idx="2998">
                  <c:v>79.273499999999999</c:v>
                </c:pt>
                <c:pt idx="2999">
                  <c:v>79.288612999999998</c:v>
                </c:pt>
                <c:pt idx="3000">
                  <c:v>79.286641000000003</c:v>
                </c:pt>
                <c:pt idx="3001">
                  <c:v>79.266307999999995</c:v>
                </c:pt>
                <c:pt idx="3002">
                  <c:v>79.236592999999999</c:v>
                </c:pt>
                <c:pt idx="3003">
                  <c:v>79.214138000000005</c:v>
                </c:pt>
                <c:pt idx="3004">
                  <c:v>79.211197999999996</c:v>
                </c:pt>
                <c:pt idx="3005">
                  <c:v>79.222613999999993</c:v>
                </c:pt>
                <c:pt idx="3006">
                  <c:v>79.229487000000006</c:v>
                </c:pt>
                <c:pt idx="3007">
                  <c:v>79.217639000000005</c:v>
                </c:pt>
                <c:pt idx="3008">
                  <c:v>79.188434999999998</c:v>
                </c:pt>
                <c:pt idx="3009">
                  <c:v>79.152951999999999</c:v>
                </c:pt>
                <c:pt idx="3010">
                  <c:v>79.122669000000002</c:v>
                </c:pt>
                <c:pt idx="3011">
                  <c:v>79.105734999999996</c:v>
                </c:pt>
                <c:pt idx="3012">
                  <c:v>79.104194000000007</c:v>
                </c:pt>
                <c:pt idx="3013">
                  <c:v>79.111311999999998</c:v>
                </c:pt>
                <c:pt idx="3014">
                  <c:v>79.115570000000005</c:v>
                </c:pt>
                <c:pt idx="3015">
                  <c:v>79.108412999999999</c:v>
                </c:pt>
                <c:pt idx="3016">
                  <c:v>79.085429000000005</c:v>
                </c:pt>
                <c:pt idx="3017">
                  <c:v>79.044396000000006</c:v>
                </c:pt>
                <c:pt idx="3018">
                  <c:v>78.990326999999994</c:v>
                </c:pt>
                <c:pt idx="3019">
                  <c:v>78.939144999999996</c:v>
                </c:pt>
                <c:pt idx="3020">
                  <c:v>78.905790999999994</c:v>
                </c:pt>
                <c:pt idx="3021">
                  <c:v>78.888081999999997</c:v>
                </c:pt>
                <c:pt idx="3022">
                  <c:v>78.871106999999995</c:v>
                </c:pt>
                <c:pt idx="3023">
                  <c:v>78.848461</c:v>
                </c:pt>
                <c:pt idx="3024">
                  <c:v>78.829339000000004</c:v>
                </c:pt>
                <c:pt idx="3025">
                  <c:v>78.822648999999998</c:v>
                </c:pt>
                <c:pt idx="3026">
                  <c:v>78.824335000000005</c:v>
                </c:pt>
                <c:pt idx="3027">
                  <c:v>78.823892999999998</c:v>
                </c:pt>
                <c:pt idx="3028">
                  <c:v>78.813691000000006</c:v>
                </c:pt>
                <c:pt idx="3029">
                  <c:v>78.788252</c:v>
                </c:pt>
                <c:pt idx="3030">
                  <c:v>78.745461000000006</c:v>
                </c:pt>
                <c:pt idx="3031">
                  <c:v>78.694931999999994</c:v>
                </c:pt>
                <c:pt idx="3032">
                  <c:v>78.655742000000004</c:v>
                </c:pt>
                <c:pt idx="3033">
                  <c:v>78.637392000000006</c:v>
                </c:pt>
                <c:pt idx="3034">
                  <c:v>78.629270000000005</c:v>
                </c:pt>
                <c:pt idx="3035">
                  <c:v>78.616473999999997</c:v>
                </c:pt>
                <c:pt idx="3036">
                  <c:v>78.599422000000004</c:v>
                </c:pt>
                <c:pt idx="3037">
                  <c:v>78.589015000000003</c:v>
                </c:pt>
                <c:pt idx="3038">
                  <c:v>78.587947999999997</c:v>
                </c:pt>
                <c:pt idx="3039">
                  <c:v>78.587481999999994</c:v>
                </c:pt>
                <c:pt idx="3040">
                  <c:v>78.581045000000003</c:v>
                </c:pt>
                <c:pt idx="3041">
                  <c:v>78.571151</c:v>
                </c:pt>
                <c:pt idx="3042">
                  <c:v>78.561588999999998</c:v>
                </c:pt>
                <c:pt idx="3043">
                  <c:v>78.550347000000002</c:v>
                </c:pt>
                <c:pt idx="3044">
                  <c:v>78.533546999999999</c:v>
                </c:pt>
                <c:pt idx="3045">
                  <c:v>78.511865</c:v>
                </c:pt>
                <c:pt idx="3046">
                  <c:v>78.489616999999996</c:v>
                </c:pt>
                <c:pt idx="3047">
                  <c:v>78.469605999999999</c:v>
                </c:pt>
                <c:pt idx="3048">
                  <c:v>78.452132000000006</c:v>
                </c:pt>
                <c:pt idx="3049">
                  <c:v>78.438862</c:v>
                </c:pt>
                <c:pt idx="3050">
                  <c:v>78.434150000000002</c:v>
                </c:pt>
                <c:pt idx="3051">
                  <c:v>78.439528999999993</c:v>
                </c:pt>
                <c:pt idx="3052">
                  <c:v>78.448196999999993</c:v>
                </c:pt>
                <c:pt idx="3053">
                  <c:v>78.449894999999998</c:v>
                </c:pt>
                <c:pt idx="3054">
                  <c:v>78.443036000000006</c:v>
                </c:pt>
                <c:pt idx="3055">
                  <c:v>78.436797999999996</c:v>
                </c:pt>
                <c:pt idx="3056">
                  <c:v>78.437709999999996</c:v>
                </c:pt>
                <c:pt idx="3057">
                  <c:v>78.439936000000003</c:v>
                </c:pt>
                <c:pt idx="3058">
                  <c:v>78.434717000000006</c:v>
                </c:pt>
                <c:pt idx="3059">
                  <c:v>78.424103000000002</c:v>
                </c:pt>
                <c:pt idx="3060">
                  <c:v>78.416562999999996</c:v>
                </c:pt>
                <c:pt idx="3061">
                  <c:v>78.412210999999999</c:v>
                </c:pt>
                <c:pt idx="3062">
                  <c:v>78.402390999999994</c:v>
                </c:pt>
                <c:pt idx="3063">
                  <c:v>78.383514000000005</c:v>
                </c:pt>
                <c:pt idx="3064">
                  <c:v>78.362311000000005</c:v>
                </c:pt>
                <c:pt idx="3065">
                  <c:v>78.347481999999999</c:v>
                </c:pt>
                <c:pt idx="3066">
                  <c:v>78.344752999999997</c:v>
                </c:pt>
                <c:pt idx="3067">
                  <c:v>78.359894999999995</c:v>
                </c:pt>
                <c:pt idx="3068">
                  <c:v>78.396494000000004</c:v>
                </c:pt>
                <c:pt idx="3069">
                  <c:v>78.447822000000002</c:v>
                </c:pt>
                <c:pt idx="3070">
                  <c:v>78.498925</c:v>
                </c:pt>
                <c:pt idx="3071">
                  <c:v>78.539574000000002</c:v>
                </c:pt>
                <c:pt idx="3072">
                  <c:v>78.569006000000002</c:v>
                </c:pt>
                <c:pt idx="3073">
                  <c:v>78.588901000000007</c:v>
                </c:pt>
                <c:pt idx="3074">
                  <c:v>78.600792999999996</c:v>
                </c:pt>
                <c:pt idx="3075">
                  <c:v>78.609555</c:v>
                </c:pt>
                <c:pt idx="3076">
                  <c:v>78.618764999999996</c:v>
                </c:pt>
                <c:pt idx="3077">
                  <c:v>78.622247999999999</c:v>
                </c:pt>
                <c:pt idx="3078">
                  <c:v>78.611318999999995</c:v>
                </c:pt>
                <c:pt idx="3079">
                  <c:v>78.591211000000001</c:v>
                </c:pt>
                <c:pt idx="3080">
                  <c:v>78.577713000000003</c:v>
                </c:pt>
                <c:pt idx="3081">
                  <c:v>78.575096000000002</c:v>
                </c:pt>
                <c:pt idx="3082">
                  <c:v>78.570868000000004</c:v>
                </c:pt>
                <c:pt idx="3083">
                  <c:v>78.558238000000003</c:v>
                </c:pt>
                <c:pt idx="3084">
                  <c:v>78.552359999999993</c:v>
                </c:pt>
                <c:pt idx="3085">
                  <c:v>78.577191999999997</c:v>
                </c:pt>
                <c:pt idx="3086">
                  <c:v>78.643611000000007</c:v>
                </c:pt>
                <c:pt idx="3087">
                  <c:v>78.743886000000003</c:v>
                </c:pt>
                <c:pt idx="3088">
                  <c:v>78.858079000000004</c:v>
                </c:pt>
                <c:pt idx="3089">
                  <c:v>78.962496000000002</c:v>
                </c:pt>
                <c:pt idx="3090">
                  <c:v>79.044820999999999</c:v>
                </c:pt>
                <c:pt idx="3091">
                  <c:v>79.116992999999994</c:v>
                </c:pt>
                <c:pt idx="3092">
                  <c:v>79.201279</c:v>
                </c:pt>
                <c:pt idx="3093">
                  <c:v>79.298871000000005</c:v>
                </c:pt>
                <c:pt idx="3094">
                  <c:v>79.385358999999994</c:v>
                </c:pt>
                <c:pt idx="3095">
                  <c:v>79.443009000000004</c:v>
                </c:pt>
                <c:pt idx="3096">
                  <c:v>79.482280000000003</c:v>
                </c:pt>
                <c:pt idx="3097">
                  <c:v>79.522713999999993</c:v>
                </c:pt>
                <c:pt idx="3098">
                  <c:v>79.565950999999998</c:v>
                </c:pt>
                <c:pt idx="3099">
                  <c:v>79.597397999999998</c:v>
                </c:pt>
                <c:pt idx="3100">
                  <c:v>79.603652999999994</c:v>
                </c:pt>
                <c:pt idx="3101">
                  <c:v>79.579549</c:v>
                </c:pt>
                <c:pt idx="3102">
                  <c:v>79.530268000000007</c:v>
                </c:pt>
                <c:pt idx="3103">
                  <c:v>79.476488000000003</c:v>
                </c:pt>
                <c:pt idx="3104">
                  <c:v>79.447851999999997</c:v>
                </c:pt>
                <c:pt idx="3105">
                  <c:v>79.459549999999993</c:v>
                </c:pt>
                <c:pt idx="3106">
                  <c:v>79.500131999999994</c:v>
                </c:pt>
                <c:pt idx="3107">
                  <c:v>79.549150999999995</c:v>
                </c:pt>
                <c:pt idx="3108">
                  <c:v>79.598095999999998</c:v>
                </c:pt>
                <c:pt idx="3109">
                  <c:v>79.646938000000006</c:v>
                </c:pt>
                <c:pt idx="3110">
                  <c:v>79.692819999999998</c:v>
                </c:pt>
                <c:pt idx="3111">
                  <c:v>79.734134999999995</c:v>
                </c:pt>
                <c:pt idx="3112">
                  <c:v>79.776371999999995</c:v>
                </c:pt>
                <c:pt idx="3113">
                  <c:v>79.821787</c:v>
                </c:pt>
                <c:pt idx="3114">
                  <c:v>79.860750999999993</c:v>
                </c:pt>
                <c:pt idx="3115">
                  <c:v>79.884855999999999</c:v>
                </c:pt>
                <c:pt idx="3116">
                  <c:v>79.901446000000007</c:v>
                </c:pt>
                <c:pt idx="3117">
                  <c:v>79.923907999999997</c:v>
                </c:pt>
                <c:pt idx="3118">
                  <c:v>79.954823000000005</c:v>
                </c:pt>
                <c:pt idx="3119">
                  <c:v>79.990576000000004</c:v>
                </c:pt>
                <c:pt idx="3120">
                  <c:v>80.034552000000005</c:v>
                </c:pt>
                <c:pt idx="3121">
                  <c:v>80.089995999999999</c:v>
                </c:pt>
                <c:pt idx="3122">
                  <c:v>80.145211000000003</c:v>
                </c:pt>
                <c:pt idx="3123">
                  <c:v>80.184044</c:v>
                </c:pt>
                <c:pt idx="3124">
                  <c:v>80.211073999999996</c:v>
                </c:pt>
                <c:pt idx="3125">
                  <c:v>80.251686000000007</c:v>
                </c:pt>
                <c:pt idx="3126">
                  <c:v>80.324827999999997</c:v>
                </c:pt>
                <c:pt idx="3127">
                  <c:v>80.425576000000007</c:v>
                </c:pt>
                <c:pt idx="3128">
                  <c:v>80.535084999999995</c:v>
                </c:pt>
                <c:pt idx="3129">
                  <c:v>80.637944000000005</c:v>
                </c:pt>
                <c:pt idx="3130">
                  <c:v>80.729128000000003</c:v>
                </c:pt>
                <c:pt idx="3131">
                  <c:v>80.811065999999997</c:v>
                </c:pt>
                <c:pt idx="3132">
                  <c:v>80.88579</c:v>
                </c:pt>
                <c:pt idx="3133">
                  <c:v>80.949907999999994</c:v>
                </c:pt>
                <c:pt idx="3134">
                  <c:v>81.001439000000005</c:v>
                </c:pt>
                <c:pt idx="3135">
                  <c:v>81.050780000000003</c:v>
                </c:pt>
                <c:pt idx="3136">
                  <c:v>81.114615000000001</c:v>
                </c:pt>
                <c:pt idx="3137">
                  <c:v>81.194747000000007</c:v>
                </c:pt>
                <c:pt idx="3138">
                  <c:v>81.273871</c:v>
                </c:pt>
                <c:pt idx="3139">
                  <c:v>81.340868999999998</c:v>
                </c:pt>
                <c:pt idx="3140">
                  <c:v>81.409647000000007</c:v>
                </c:pt>
                <c:pt idx="3141">
                  <c:v>81.499534999999995</c:v>
                </c:pt>
                <c:pt idx="3142">
                  <c:v>81.603340000000003</c:v>
                </c:pt>
                <c:pt idx="3143">
                  <c:v>81.689998000000003</c:v>
                </c:pt>
                <c:pt idx="3144">
                  <c:v>81.738783999999995</c:v>
                </c:pt>
                <c:pt idx="3145">
                  <c:v>81.759770000000003</c:v>
                </c:pt>
                <c:pt idx="3146">
                  <c:v>81.778852000000001</c:v>
                </c:pt>
                <c:pt idx="3147">
                  <c:v>81.810863999999995</c:v>
                </c:pt>
                <c:pt idx="3148">
                  <c:v>81.851483999999999</c:v>
                </c:pt>
                <c:pt idx="3149">
                  <c:v>81.890851999999995</c:v>
                </c:pt>
                <c:pt idx="3150">
                  <c:v>81.930385000000001</c:v>
                </c:pt>
                <c:pt idx="3151">
                  <c:v>81.983698000000004</c:v>
                </c:pt>
                <c:pt idx="3152">
                  <c:v>82.057794000000001</c:v>
                </c:pt>
                <c:pt idx="3153">
                  <c:v>82.134728999999993</c:v>
                </c:pt>
                <c:pt idx="3154">
                  <c:v>82.181895999999995</c:v>
                </c:pt>
                <c:pt idx="3155">
                  <c:v>82.187025000000006</c:v>
                </c:pt>
                <c:pt idx="3156">
                  <c:v>82.174942999999999</c:v>
                </c:pt>
                <c:pt idx="3157">
                  <c:v>82.180952000000005</c:v>
                </c:pt>
                <c:pt idx="3158">
                  <c:v>82.212554999999995</c:v>
                </c:pt>
                <c:pt idx="3159">
                  <c:v>82.247878999999998</c:v>
                </c:pt>
                <c:pt idx="3160">
                  <c:v>82.270044999999996</c:v>
                </c:pt>
                <c:pt idx="3161">
                  <c:v>82.290993999999998</c:v>
                </c:pt>
                <c:pt idx="3162">
                  <c:v>82.337076999999994</c:v>
                </c:pt>
                <c:pt idx="3163">
                  <c:v>82.417794999999998</c:v>
                </c:pt>
                <c:pt idx="3164">
                  <c:v>82.513918000000004</c:v>
                </c:pt>
                <c:pt idx="3165">
                  <c:v>82.593607000000006</c:v>
                </c:pt>
                <c:pt idx="3166">
                  <c:v>82.637922000000003</c:v>
                </c:pt>
                <c:pt idx="3167">
                  <c:v>82.652733999999995</c:v>
                </c:pt>
                <c:pt idx="3168">
                  <c:v>82.658023</c:v>
                </c:pt>
                <c:pt idx="3169">
                  <c:v>82.666850999999994</c:v>
                </c:pt>
                <c:pt idx="3170">
                  <c:v>82.676006999999998</c:v>
                </c:pt>
                <c:pt idx="3171">
                  <c:v>82.677920999999998</c:v>
                </c:pt>
                <c:pt idx="3172">
                  <c:v>82.678353000000001</c:v>
                </c:pt>
                <c:pt idx="3173">
                  <c:v>82.696358000000004</c:v>
                </c:pt>
                <c:pt idx="3174">
                  <c:v>82.744383999999997</c:v>
                </c:pt>
                <c:pt idx="3175">
                  <c:v>82.812522000000001</c:v>
                </c:pt>
                <c:pt idx="3176">
                  <c:v>82.878940999999998</c:v>
                </c:pt>
                <c:pt idx="3177">
                  <c:v>82.936201999999994</c:v>
                </c:pt>
                <c:pt idx="3178">
                  <c:v>83.000056999999998</c:v>
                </c:pt>
                <c:pt idx="3179">
                  <c:v>83.085807000000003</c:v>
                </c:pt>
                <c:pt idx="3180">
                  <c:v>83.178860999999998</c:v>
                </c:pt>
                <c:pt idx="3181">
                  <c:v>83.236759000000006</c:v>
                </c:pt>
                <c:pt idx="3182">
                  <c:v>83.224604999999997</c:v>
                </c:pt>
                <c:pt idx="3183">
                  <c:v>83.145222000000004</c:v>
                </c:pt>
                <c:pt idx="3184">
                  <c:v>83.029966999999999</c:v>
                </c:pt>
                <c:pt idx="3185">
                  <c:v>82.904752000000002</c:v>
                </c:pt>
                <c:pt idx="3186">
                  <c:v>82.772861000000006</c:v>
                </c:pt>
                <c:pt idx="3187">
                  <c:v>82.629272999999998</c:v>
                </c:pt>
                <c:pt idx="3188">
                  <c:v>82.478956999999994</c:v>
                </c:pt>
                <c:pt idx="3189">
                  <c:v>82.330422999999996</c:v>
                </c:pt>
                <c:pt idx="3190">
                  <c:v>82.174946000000006</c:v>
                </c:pt>
                <c:pt idx="3191">
                  <c:v>81.984487999999999</c:v>
                </c:pt>
                <c:pt idx="3192">
                  <c:v>81.737605000000002</c:v>
                </c:pt>
                <c:pt idx="3193">
                  <c:v>81.446348</c:v>
                </c:pt>
                <c:pt idx="3194">
                  <c:v>81.155361999999997</c:v>
                </c:pt>
                <c:pt idx="3195">
                  <c:v>80.914899000000005</c:v>
                </c:pt>
                <c:pt idx="3196">
                  <c:v>80.753803000000005</c:v>
                </c:pt>
                <c:pt idx="3197">
                  <c:v>80.672996999999995</c:v>
                </c:pt>
                <c:pt idx="3198">
                  <c:v>80.658316999999997</c:v>
                </c:pt>
                <c:pt idx="3199">
                  <c:v>80.696365999999998</c:v>
                </c:pt>
                <c:pt idx="3200">
                  <c:v>80.776571000000004</c:v>
                </c:pt>
                <c:pt idx="3201">
                  <c:v>80.881406999999996</c:v>
                </c:pt>
                <c:pt idx="3202">
                  <c:v>80.984440000000006</c:v>
                </c:pt>
                <c:pt idx="3203">
                  <c:v>81.064721000000006</c:v>
                </c:pt>
                <c:pt idx="3204">
                  <c:v>81.120693000000003</c:v>
                </c:pt>
                <c:pt idx="3205">
                  <c:v>81.167814000000007</c:v>
                </c:pt>
                <c:pt idx="3206">
                  <c:v>81.225840000000005</c:v>
                </c:pt>
                <c:pt idx="3207">
                  <c:v>81.306501999999995</c:v>
                </c:pt>
                <c:pt idx="3208">
                  <c:v>81.403797999999995</c:v>
                </c:pt>
                <c:pt idx="3209">
                  <c:v>81.492343000000005</c:v>
                </c:pt>
                <c:pt idx="3210">
                  <c:v>81.543442999999996</c:v>
                </c:pt>
                <c:pt idx="3211">
                  <c:v>81.548489000000004</c:v>
                </c:pt>
                <c:pt idx="3212">
                  <c:v>81.520957999999993</c:v>
                </c:pt>
                <c:pt idx="3213">
                  <c:v>81.475104999999999</c:v>
                </c:pt>
                <c:pt idx="3214">
                  <c:v>81.414687000000001</c:v>
                </c:pt>
                <c:pt idx="3215">
                  <c:v>81.347514000000004</c:v>
                </c:pt>
                <c:pt idx="3216">
                  <c:v>81.296135000000007</c:v>
                </c:pt>
                <c:pt idx="3217">
                  <c:v>81.278183999999996</c:v>
                </c:pt>
                <c:pt idx="3218">
                  <c:v>81.280969999999996</c:v>
                </c:pt>
                <c:pt idx="3219">
                  <c:v>81.270386000000002</c:v>
                </c:pt>
                <c:pt idx="3220">
                  <c:v>81.225702999999996</c:v>
                </c:pt>
                <c:pt idx="3221">
                  <c:v>81.157859999999999</c:v>
                </c:pt>
                <c:pt idx="3222">
                  <c:v>81.096528000000006</c:v>
                </c:pt>
                <c:pt idx="3223">
                  <c:v>81.066394000000003</c:v>
                </c:pt>
                <c:pt idx="3224">
                  <c:v>81.070849999999993</c:v>
                </c:pt>
                <c:pt idx="3225">
                  <c:v>81.087112000000005</c:v>
                </c:pt>
                <c:pt idx="3226">
                  <c:v>81.079616999999999</c:v>
                </c:pt>
                <c:pt idx="3227">
                  <c:v>81.031361000000004</c:v>
                </c:pt>
                <c:pt idx="3228">
                  <c:v>80.962862000000001</c:v>
                </c:pt>
                <c:pt idx="3229">
                  <c:v>80.910011999999995</c:v>
                </c:pt>
                <c:pt idx="3230">
                  <c:v>80.882678999999996</c:v>
                </c:pt>
                <c:pt idx="3231">
                  <c:v>80.854995000000002</c:v>
                </c:pt>
                <c:pt idx="3232">
                  <c:v>80.797737999999995</c:v>
                </c:pt>
                <c:pt idx="3233">
                  <c:v>80.710072999999994</c:v>
                </c:pt>
                <c:pt idx="3234">
                  <c:v>80.615592000000007</c:v>
                </c:pt>
                <c:pt idx="3235">
                  <c:v>80.534221000000002</c:v>
                </c:pt>
                <c:pt idx="3236">
                  <c:v>80.463269999999994</c:v>
                </c:pt>
                <c:pt idx="3237">
                  <c:v>80.384142999999995</c:v>
                </c:pt>
                <c:pt idx="3238">
                  <c:v>80.286058999999995</c:v>
                </c:pt>
                <c:pt idx="3239">
                  <c:v>80.182203000000001</c:v>
                </c:pt>
                <c:pt idx="3240">
                  <c:v>80.097013000000004</c:v>
                </c:pt>
                <c:pt idx="3241">
                  <c:v>80.035342</c:v>
                </c:pt>
                <c:pt idx="3242">
                  <c:v>79.97287</c:v>
                </c:pt>
                <c:pt idx="3243">
                  <c:v>79.884016000000003</c:v>
                </c:pt>
                <c:pt idx="3244">
                  <c:v>79.770750000000007</c:v>
                </c:pt>
                <c:pt idx="3245">
                  <c:v>79.655337000000003</c:v>
                </c:pt>
                <c:pt idx="3246">
                  <c:v>79.554702000000006</c:v>
                </c:pt>
                <c:pt idx="3247">
                  <c:v>79.472611999999998</c:v>
                </c:pt>
                <c:pt idx="3248">
                  <c:v>79.405285000000006</c:v>
                </c:pt>
                <c:pt idx="3249">
                  <c:v>79.338616999999999</c:v>
                </c:pt>
                <c:pt idx="3250">
                  <c:v>79.250076000000007</c:v>
                </c:pt>
                <c:pt idx="3251">
                  <c:v>79.132057000000003</c:v>
                </c:pt>
                <c:pt idx="3252">
                  <c:v>79.006701000000007</c:v>
                </c:pt>
                <c:pt idx="3253">
                  <c:v>78.900530000000003</c:v>
                </c:pt>
                <c:pt idx="3254">
                  <c:v>78.811563000000007</c:v>
                </c:pt>
                <c:pt idx="3255">
                  <c:v>78.717741000000004</c:v>
                </c:pt>
                <c:pt idx="3256">
                  <c:v>78.605669000000006</c:v>
                </c:pt>
                <c:pt idx="3257">
                  <c:v>78.467436000000006</c:v>
                </c:pt>
                <c:pt idx="3258">
                  <c:v>78.282432</c:v>
                </c:pt>
                <c:pt idx="3259">
                  <c:v>78.037910999999994</c:v>
                </c:pt>
                <c:pt idx="3260">
                  <c:v>77.765026000000006</c:v>
                </c:pt>
                <c:pt idx="3261">
                  <c:v>77.518863999999994</c:v>
                </c:pt>
                <c:pt idx="3262">
                  <c:v>77.317778000000004</c:v>
                </c:pt>
                <c:pt idx="3263">
                  <c:v>77.131732</c:v>
                </c:pt>
                <c:pt idx="3264">
                  <c:v>76.932259999999999</c:v>
                </c:pt>
                <c:pt idx="3265">
                  <c:v>76.721153000000001</c:v>
                </c:pt>
                <c:pt idx="3266">
                  <c:v>76.504080999999999</c:v>
                </c:pt>
                <c:pt idx="3267">
                  <c:v>76.271445999999997</c:v>
                </c:pt>
                <c:pt idx="3268">
                  <c:v>76.022114000000002</c:v>
                </c:pt>
                <c:pt idx="3269">
                  <c:v>75.777506000000002</c:v>
                </c:pt>
                <c:pt idx="3270">
                  <c:v>75.553414000000004</c:v>
                </c:pt>
                <c:pt idx="3271">
                  <c:v>75.339898000000005</c:v>
                </c:pt>
                <c:pt idx="3272">
                  <c:v>75.124339000000006</c:v>
                </c:pt>
                <c:pt idx="3273">
                  <c:v>74.914297000000005</c:v>
                </c:pt>
                <c:pt idx="3274">
                  <c:v>74.724126999999996</c:v>
                </c:pt>
                <c:pt idx="3275">
                  <c:v>74.557603999999998</c:v>
                </c:pt>
                <c:pt idx="3276">
                  <c:v>74.414398000000006</c:v>
                </c:pt>
                <c:pt idx="3277">
                  <c:v>74.292625000000001</c:v>
                </c:pt>
                <c:pt idx="3278">
                  <c:v>74.172144000000003</c:v>
                </c:pt>
                <c:pt idx="3279">
                  <c:v>74.016221999999999</c:v>
                </c:pt>
                <c:pt idx="3280">
                  <c:v>73.810107000000002</c:v>
                </c:pt>
                <c:pt idx="3281">
                  <c:v>73.583944000000002</c:v>
                </c:pt>
                <c:pt idx="3282">
                  <c:v>73.375831000000005</c:v>
                </c:pt>
                <c:pt idx="3283">
                  <c:v>73.189425</c:v>
                </c:pt>
                <c:pt idx="3284">
                  <c:v>73.003240000000005</c:v>
                </c:pt>
                <c:pt idx="3285">
                  <c:v>72.800004999999999</c:v>
                </c:pt>
                <c:pt idx="3286">
                  <c:v>72.576179999999994</c:v>
                </c:pt>
                <c:pt idx="3287">
                  <c:v>72.339557999999997</c:v>
                </c:pt>
                <c:pt idx="3288">
                  <c:v>72.105754000000005</c:v>
                </c:pt>
                <c:pt idx="3289">
                  <c:v>71.882778000000002</c:v>
                </c:pt>
                <c:pt idx="3290">
                  <c:v>71.654752000000002</c:v>
                </c:pt>
                <c:pt idx="3291">
                  <c:v>71.398050999999995</c:v>
                </c:pt>
                <c:pt idx="3292">
                  <c:v>71.115224999999995</c:v>
                </c:pt>
                <c:pt idx="3293">
                  <c:v>70.832447000000002</c:v>
                </c:pt>
                <c:pt idx="3294">
                  <c:v>70.562396000000007</c:v>
                </c:pt>
                <c:pt idx="3295">
                  <c:v>70.294120000000007</c:v>
                </c:pt>
                <c:pt idx="3296">
                  <c:v>70.023635999999996</c:v>
                </c:pt>
                <c:pt idx="3297">
                  <c:v>69.765720999999999</c:v>
                </c:pt>
                <c:pt idx="3298">
                  <c:v>69.524726000000001</c:v>
                </c:pt>
                <c:pt idx="3299">
                  <c:v>69.280542999999994</c:v>
                </c:pt>
                <c:pt idx="3300">
                  <c:v>69.013266999999999</c:v>
                </c:pt>
                <c:pt idx="3301">
                  <c:v>68.718852999999996</c:v>
                </c:pt>
                <c:pt idx="3302">
                  <c:v>68.397879000000003</c:v>
                </c:pt>
                <c:pt idx="3303">
                  <c:v>68.054573000000005</c:v>
                </c:pt>
                <c:pt idx="3304">
                  <c:v>67.710147000000006</c:v>
                </c:pt>
                <c:pt idx="3305">
                  <c:v>67.388606999999993</c:v>
                </c:pt>
                <c:pt idx="3306">
                  <c:v>67.085116999999997</c:v>
                </c:pt>
                <c:pt idx="3307">
                  <c:v>66.778784999999999</c:v>
                </c:pt>
                <c:pt idx="3308">
                  <c:v>66.475116</c:v>
                </c:pt>
                <c:pt idx="3309">
                  <c:v>66.196897000000007</c:v>
                </c:pt>
                <c:pt idx="3310">
                  <c:v>65.934488000000002</c:v>
                </c:pt>
                <c:pt idx="3311">
                  <c:v>65.650745999999998</c:v>
                </c:pt>
                <c:pt idx="3312">
                  <c:v>65.344960999999998</c:v>
                </c:pt>
                <c:pt idx="3313">
                  <c:v>65.057057999999998</c:v>
                </c:pt>
                <c:pt idx="3314">
                  <c:v>64.790564000000003</c:v>
                </c:pt>
                <c:pt idx="3315">
                  <c:v>64.499747999999997</c:v>
                </c:pt>
                <c:pt idx="3316">
                  <c:v>64.168611999999996</c:v>
                </c:pt>
                <c:pt idx="3317">
                  <c:v>63.838662999999997</c:v>
                </c:pt>
                <c:pt idx="3318">
                  <c:v>63.543816999999997</c:v>
                </c:pt>
                <c:pt idx="3319">
                  <c:v>63.270529000000003</c:v>
                </c:pt>
                <c:pt idx="3320">
                  <c:v>62.996307999999999</c:v>
                </c:pt>
                <c:pt idx="3321">
                  <c:v>62.719707999999997</c:v>
                </c:pt>
                <c:pt idx="3322">
                  <c:v>62.440235999999999</c:v>
                </c:pt>
                <c:pt idx="3323">
                  <c:v>62.154640999999998</c:v>
                </c:pt>
                <c:pt idx="3324">
                  <c:v>61.872928999999999</c:v>
                </c:pt>
                <c:pt idx="3325">
                  <c:v>61.600855000000003</c:v>
                </c:pt>
                <c:pt idx="3326">
                  <c:v>61.308999999999997</c:v>
                </c:pt>
                <c:pt idx="3327">
                  <c:v>60.969886000000002</c:v>
                </c:pt>
                <c:pt idx="3328">
                  <c:v>60.600113999999998</c:v>
                </c:pt>
                <c:pt idx="3329">
                  <c:v>60.213853999999998</c:v>
                </c:pt>
                <c:pt idx="3330">
                  <c:v>59.756297000000004</c:v>
                </c:pt>
                <c:pt idx="3331">
                  <c:v>59.125447999999999</c:v>
                </c:pt>
                <c:pt idx="3332">
                  <c:v>58.418944000000003</c:v>
                </c:pt>
                <c:pt idx="3333">
                  <c:v>58.091980999999997</c:v>
                </c:pt>
                <c:pt idx="3334">
                  <c:v>58.144565</c:v>
                </c:pt>
                <c:pt idx="3335">
                  <c:v>58.209398999999998</c:v>
                </c:pt>
                <c:pt idx="3336">
                  <c:v>58.129562999999997</c:v>
                </c:pt>
                <c:pt idx="3337">
                  <c:v>57.936053000000001</c:v>
                </c:pt>
                <c:pt idx="3338">
                  <c:v>57.698208000000001</c:v>
                </c:pt>
                <c:pt idx="3339">
                  <c:v>57.442025999999998</c:v>
                </c:pt>
                <c:pt idx="3340">
                  <c:v>57.18045</c:v>
                </c:pt>
                <c:pt idx="3341">
                  <c:v>56.952683999999998</c:v>
                </c:pt>
                <c:pt idx="3342">
                  <c:v>56.775894999999998</c:v>
                </c:pt>
                <c:pt idx="3343">
                  <c:v>56.611463000000001</c:v>
                </c:pt>
                <c:pt idx="3344">
                  <c:v>56.420597999999998</c:v>
                </c:pt>
                <c:pt idx="3345">
                  <c:v>56.208244999999998</c:v>
                </c:pt>
                <c:pt idx="3346">
                  <c:v>55.986362</c:v>
                </c:pt>
                <c:pt idx="3347">
                  <c:v>55.748747999999999</c:v>
                </c:pt>
                <c:pt idx="3348">
                  <c:v>55.504885999999999</c:v>
                </c:pt>
                <c:pt idx="3349">
                  <c:v>55.286014000000002</c:v>
                </c:pt>
                <c:pt idx="3350">
                  <c:v>55.091346999999999</c:v>
                </c:pt>
                <c:pt idx="3351">
                  <c:v>54.882050999999997</c:v>
                </c:pt>
                <c:pt idx="3352">
                  <c:v>54.651389999999999</c:v>
                </c:pt>
                <c:pt idx="3353">
                  <c:v>54.440514</c:v>
                </c:pt>
                <c:pt idx="3354">
                  <c:v>54.262971999999998</c:v>
                </c:pt>
                <c:pt idx="3355">
                  <c:v>54.079236999999999</c:v>
                </c:pt>
                <c:pt idx="3356">
                  <c:v>53.869822999999997</c:v>
                </c:pt>
                <c:pt idx="3357">
                  <c:v>53.668387000000003</c:v>
                </c:pt>
                <c:pt idx="3358">
                  <c:v>53.497233999999999</c:v>
                </c:pt>
                <c:pt idx="3359">
                  <c:v>53.331131999999997</c:v>
                </c:pt>
                <c:pt idx="3360">
                  <c:v>53.151260000000001</c:v>
                </c:pt>
                <c:pt idx="3361">
                  <c:v>52.975178999999997</c:v>
                </c:pt>
                <c:pt idx="3362">
                  <c:v>52.810819000000002</c:v>
                </c:pt>
                <c:pt idx="3363">
                  <c:v>52.639538000000002</c:v>
                </c:pt>
                <c:pt idx="3364">
                  <c:v>52.467038000000002</c:v>
                </c:pt>
                <c:pt idx="3365">
                  <c:v>52.329555999999997</c:v>
                </c:pt>
                <c:pt idx="3366">
                  <c:v>52.221984999999997</c:v>
                </c:pt>
                <c:pt idx="3367">
                  <c:v>52.085717000000002</c:v>
                </c:pt>
                <c:pt idx="3368">
                  <c:v>51.895521000000002</c:v>
                </c:pt>
                <c:pt idx="3369">
                  <c:v>51.689945999999999</c:v>
                </c:pt>
                <c:pt idx="3370">
                  <c:v>51.500038000000004</c:v>
                </c:pt>
                <c:pt idx="3371">
                  <c:v>51.313808999999999</c:v>
                </c:pt>
                <c:pt idx="3372">
                  <c:v>51.128286000000003</c:v>
                </c:pt>
                <c:pt idx="3373">
                  <c:v>50.968859000000002</c:v>
                </c:pt>
                <c:pt idx="3374">
                  <c:v>50.833025999999997</c:v>
                </c:pt>
                <c:pt idx="3375">
                  <c:v>50.679324000000001</c:v>
                </c:pt>
                <c:pt idx="3376">
                  <c:v>50.499920000000003</c:v>
                </c:pt>
                <c:pt idx="3377">
                  <c:v>50.33473</c:v>
                </c:pt>
                <c:pt idx="3378">
                  <c:v>50.191735999999999</c:v>
                </c:pt>
                <c:pt idx="3379">
                  <c:v>50.028565999999998</c:v>
                </c:pt>
                <c:pt idx="3380">
                  <c:v>49.832200999999998</c:v>
                </c:pt>
                <c:pt idx="3381">
                  <c:v>49.644334999999998</c:v>
                </c:pt>
                <c:pt idx="3382">
                  <c:v>49.487603999999997</c:v>
                </c:pt>
                <c:pt idx="3383">
                  <c:v>49.341844000000002</c:v>
                </c:pt>
                <c:pt idx="3384">
                  <c:v>49.218831999999999</c:v>
                </c:pt>
                <c:pt idx="3385">
                  <c:v>49.164118999999999</c:v>
                </c:pt>
                <c:pt idx="3386">
                  <c:v>49.148259000000003</c:v>
                </c:pt>
                <c:pt idx="3387">
                  <c:v>49.068061</c:v>
                </c:pt>
                <c:pt idx="3388">
                  <c:v>48.890383</c:v>
                </c:pt>
                <c:pt idx="3389">
                  <c:v>48.686743999999997</c:v>
                </c:pt>
                <c:pt idx="3390">
                  <c:v>48.501637000000002</c:v>
                </c:pt>
                <c:pt idx="3391">
                  <c:v>48.301732999999999</c:v>
                </c:pt>
                <c:pt idx="3392">
                  <c:v>48.084676999999999</c:v>
                </c:pt>
                <c:pt idx="3393">
                  <c:v>47.913310000000003</c:v>
                </c:pt>
                <c:pt idx="3394">
                  <c:v>47.794488999999999</c:v>
                </c:pt>
                <c:pt idx="3395">
                  <c:v>47.643315000000001</c:v>
                </c:pt>
                <c:pt idx="3396">
                  <c:v>47.420828999999998</c:v>
                </c:pt>
                <c:pt idx="3397">
                  <c:v>47.192717000000002</c:v>
                </c:pt>
                <c:pt idx="3398">
                  <c:v>47.003360999999998</c:v>
                </c:pt>
                <c:pt idx="3399">
                  <c:v>46.811692999999998</c:v>
                </c:pt>
                <c:pt idx="3400">
                  <c:v>46.600059000000002</c:v>
                </c:pt>
                <c:pt idx="3401">
                  <c:v>46.426853999999999</c:v>
                </c:pt>
                <c:pt idx="3402">
                  <c:v>46.308214</c:v>
                </c:pt>
                <c:pt idx="3403">
                  <c:v>46.168633999999997</c:v>
                </c:pt>
                <c:pt idx="3404">
                  <c:v>45.965795</c:v>
                </c:pt>
                <c:pt idx="3405">
                  <c:v>45.751945999999997</c:v>
                </c:pt>
                <c:pt idx="3406">
                  <c:v>45.561943999999997</c:v>
                </c:pt>
                <c:pt idx="3407">
                  <c:v>45.346825000000003</c:v>
                </c:pt>
                <c:pt idx="3408">
                  <c:v>45.089391999999997</c:v>
                </c:pt>
                <c:pt idx="3409">
                  <c:v>44.875948000000001</c:v>
                </c:pt>
                <c:pt idx="3410">
                  <c:v>44.751840999999999</c:v>
                </c:pt>
                <c:pt idx="3411">
                  <c:v>44.633023000000001</c:v>
                </c:pt>
                <c:pt idx="3412">
                  <c:v>44.448008000000002</c:v>
                </c:pt>
                <c:pt idx="3413">
                  <c:v>44.241255000000002</c:v>
                </c:pt>
                <c:pt idx="3414">
                  <c:v>44.080074000000003</c:v>
                </c:pt>
                <c:pt idx="3415">
                  <c:v>43.945478999999999</c:v>
                </c:pt>
                <c:pt idx="3416">
                  <c:v>43.787559999999999</c:v>
                </c:pt>
                <c:pt idx="3417">
                  <c:v>43.614635999999997</c:v>
                </c:pt>
                <c:pt idx="3418">
                  <c:v>43.452964000000001</c:v>
                </c:pt>
                <c:pt idx="3419">
                  <c:v>43.293962000000001</c:v>
                </c:pt>
                <c:pt idx="3420">
                  <c:v>43.143048999999998</c:v>
                </c:pt>
                <c:pt idx="3421">
                  <c:v>43.037151000000001</c:v>
                </c:pt>
                <c:pt idx="3422">
                  <c:v>42.956175999999999</c:v>
                </c:pt>
                <c:pt idx="3423">
                  <c:v>42.80941</c:v>
                </c:pt>
                <c:pt idx="3424">
                  <c:v>42.563004999999997</c:v>
                </c:pt>
                <c:pt idx="3425">
                  <c:v>42.302861</c:v>
                </c:pt>
                <c:pt idx="3426">
                  <c:v>42.100979000000002</c:v>
                </c:pt>
                <c:pt idx="3427">
                  <c:v>41.922364000000002</c:v>
                </c:pt>
                <c:pt idx="3428">
                  <c:v>41.728431</c:v>
                </c:pt>
                <c:pt idx="3429">
                  <c:v>41.549062999999997</c:v>
                </c:pt>
                <c:pt idx="3430">
                  <c:v>41.402225000000001</c:v>
                </c:pt>
                <c:pt idx="3431">
                  <c:v>41.23724</c:v>
                </c:pt>
                <c:pt idx="3432">
                  <c:v>41.027709999999999</c:v>
                </c:pt>
                <c:pt idx="3433">
                  <c:v>40.827759999999998</c:v>
                </c:pt>
                <c:pt idx="3434">
                  <c:v>40.671137999999999</c:v>
                </c:pt>
                <c:pt idx="3435">
                  <c:v>40.51878</c:v>
                </c:pt>
                <c:pt idx="3436">
                  <c:v>40.353850000000001</c:v>
                </c:pt>
                <c:pt idx="3437">
                  <c:v>40.220042999999997</c:v>
                </c:pt>
                <c:pt idx="3438">
                  <c:v>40.125269000000003</c:v>
                </c:pt>
                <c:pt idx="3439">
                  <c:v>40.008192999999999</c:v>
                </c:pt>
                <c:pt idx="3440">
                  <c:v>39.842609000000003</c:v>
                </c:pt>
                <c:pt idx="3441">
                  <c:v>39.671624000000001</c:v>
                </c:pt>
                <c:pt idx="3442">
                  <c:v>39.506900999999999</c:v>
                </c:pt>
                <c:pt idx="3443">
                  <c:v>39.304845999999998</c:v>
                </c:pt>
                <c:pt idx="3444">
                  <c:v>39.077398000000002</c:v>
                </c:pt>
                <c:pt idx="3445">
                  <c:v>38.904801999999997</c:v>
                </c:pt>
                <c:pt idx="3446">
                  <c:v>38.794220000000003</c:v>
                </c:pt>
                <c:pt idx="3447">
                  <c:v>38.651439000000003</c:v>
                </c:pt>
                <c:pt idx="3448">
                  <c:v>38.438763000000002</c:v>
                </c:pt>
                <c:pt idx="3449">
                  <c:v>38.227607999999996</c:v>
                </c:pt>
                <c:pt idx="3450">
                  <c:v>38.057105999999997</c:v>
                </c:pt>
                <c:pt idx="3451">
                  <c:v>37.875141999999997</c:v>
                </c:pt>
                <c:pt idx="3452">
                  <c:v>37.679499999999997</c:v>
                </c:pt>
                <c:pt idx="3453">
                  <c:v>37.565432000000001</c:v>
                </c:pt>
                <c:pt idx="3454">
                  <c:v>37.553902999999998</c:v>
                </c:pt>
                <c:pt idx="3455">
                  <c:v>37.517873999999999</c:v>
                </c:pt>
                <c:pt idx="3456">
                  <c:v>37.372517000000002</c:v>
                </c:pt>
                <c:pt idx="3457">
                  <c:v>37.186743999999997</c:v>
                </c:pt>
                <c:pt idx="3458">
                  <c:v>37.035406999999999</c:v>
                </c:pt>
                <c:pt idx="3459">
                  <c:v>36.88552</c:v>
                </c:pt>
                <c:pt idx="3460">
                  <c:v>36.698931000000002</c:v>
                </c:pt>
                <c:pt idx="3461">
                  <c:v>36.527585000000002</c:v>
                </c:pt>
                <c:pt idx="3462">
                  <c:v>36.425449</c:v>
                </c:pt>
                <c:pt idx="3463">
                  <c:v>36.368616000000003</c:v>
                </c:pt>
                <c:pt idx="3464">
                  <c:v>36.331051000000002</c:v>
                </c:pt>
                <c:pt idx="3465">
                  <c:v>36.330761000000003</c:v>
                </c:pt>
                <c:pt idx="3466">
                  <c:v>36.339212000000003</c:v>
                </c:pt>
                <c:pt idx="3467">
                  <c:v>36.267918999999999</c:v>
                </c:pt>
                <c:pt idx="3468">
                  <c:v>36.105249999999998</c:v>
                </c:pt>
                <c:pt idx="3469">
                  <c:v>35.951259999999998</c:v>
                </c:pt>
                <c:pt idx="3470">
                  <c:v>35.864649999999997</c:v>
                </c:pt>
                <c:pt idx="3471">
                  <c:v>35.791201999999998</c:v>
                </c:pt>
                <c:pt idx="3472">
                  <c:v>35.699717</c:v>
                </c:pt>
                <c:pt idx="3473">
                  <c:v>35.656993999999997</c:v>
                </c:pt>
                <c:pt idx="3474">
                  <c:v>35.690052000000001</c:v>
                </c:pt>
                <c:pt idx="3475">
                  <c:v>35.700690999999999</c:v>
                </c:pt>
                <c:pt idx="3476">
                  <c:v>35.646664000000001</c:v>
                </c:pt>
                <c:pt idx="3477">
                  <c:v>35.618437999999998</c:v>
                </c:pt>
                <c:pt idx="3478">
                  <c:v>35.643165000000003</c:v>
                </c:pt>
                <c:pt idx="3479">
                  <c:v>35.636633000000003</c:v>
                </c:pt>
                <c:pt idx="3480">
                  <c:v>35.540379999999999</c:v>
                </c:pt>
                <c:pt idx="3481">
                  <c:v>35.452390999999999</c:v>
                </c:pt>
                <c:pt idx="3482">
                  <c:v>35.450257000000001</c:v>
                </c:pt>
                <c:pt idx="3483">
                  <c:v>35.442155</c:v>
                </c:pt>
                <c:pt idx="3484">
                  <c:v>35.355550999999998</c:v>
                </c:pt>
                <c:pt idx="3485">
                  <c:v>35.272235999999999</c:v>
                </c:pt>
              </c:numCache>
            </c:numRef>
          </c:val>
          <c:smooth val="0"/>
          <c:extLst>
            <c:ext xmlns:c16="http://schemas.microsoft.com/office/drawing/2014/chart" uri="{C3380CC4-5D6E-409C-BE32-E72D297353CC}">
              <c16:uniqueId val="{00000003-EFC5-4D50-9AC7-677866DE7B9E}"/>
            </c:ext>
          </c:extLst>
        </c:ser>
        <c:dLbls>
          <c:showLegendKey val="0"/>
          <c:showVal val="0"/>
          <c:showCatName val="0"/>
          <c:showSerName val="0"/>
          <c:showPercent val="0"/>
          <c:showBubbleSize val="0"/>
        </c:dLbls>
        <c:smooth val="0"/>
        <c:axId val="405894656"/>
        <c:axId val="405896192"/>
      </c:lineChart>
      <c:catAx>
        <c:axId val="4058946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896192"/>
        <c:crosses val="autoZero"/>
        <c:auto val="1"/>
        <c:lblAlgn val="ctr"/>
        <c:lblOffset val="100"/>
        <c:noMultiLvlLbl val="0"/>
      </c:catAx>
      <c:valAx>
        <c:axId val="4058961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8946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0" cap="flat" cmpd="sng" algn="ctr">
      <a:solidFill>
        <a:schemeClr val="tx1">
          <a:lumMod val="15000"/>
          <a:lumOff val="85000"/>
        </a:schemeClr>
      </a:solidFill>
      <a:round/>
    </a:ln>
    <a:effectLst/>
  </c:spPr>
  <c:txPr>
    <a:bodyPr/>
    <a:lstStyle/>
    <a:p>
      <a:pPr>
        <a:defRPr/>
      </a:pPr>
      <a:endParaRPr lang="en-US"/>
    </a:p>
  </c:txPr>
  <c:externalData r:id="rId2">
    <c:autoUpdate val="0"/>
  </c:externalData>
  <c:userShapes r:id="rId3"/>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10947580150612"/>
          <c:y val="6.4892926670992862E-2"/>
          <c:w val="0.84607035101920669"/>
          <c:h val="0.58255453305196037"/>
        </c:manualLayout>
      </c:layout>
      <c:lineChart>
        <c:grouping val="standard"/>
        <c:varyColors val="0"/>
        <c:ser>
          <c:idx val="0"/>
          <c:order val="0"/>
          <c:tx>
            <c:v>pva 4g</c:v>
          </c:tx>
          <c:spPr>
            <a:ln w="28575" cap="rnd">
              <a:solidFill>
                <a:schemeClr val="accent1"/>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B$2:$B$3487</c:f>
              <c:numCache>
                <c:formatCode>General</c:formatCode>
                <c:ptCount val="3486"/>
                <c:pt idx="0">
                  <c:v>96.036057</c:v>
                </c:pt>
                <c:pt idx="1">
                  <c:v>96.015777</c:v>
                </c:pt>
                <c:pt idx="2">
                  <c:v>95.998480000000001</c:v>
                </c:pt>
                <c:pt idx="3">
                  <c:v>95.997842000000006</c:v>
                </c:pt>
                <c:pt idx="4">
                  <c:v>96.011994000000001</c:v>
                </c:pt>
                <c:pt idx="5">
                  <c:v>96.028700999999998</c:v>
                </c:pt>
                <c:pt idx="6">
                  <c:v>96.038180999999994</c:v>
                </c:pt>
                <c:pt idx="7">
                  <c:v>96.039261999999994</c:v>
                </c:pt>
                <c:pt idx="8">
                  <c:v>96.035996999999995</c:v>
                </c:pt>
                <c:pt idx="9">
                  <c:v>96.032577000000003</c:v>
                </c:pt>
                <c:pt idx="10">
                  <c:v>96.030732</c:v>
                </c:pt>
                <c:pt idx="11">
                  <c:v>96.028356000000002</c:v>
                </c:pt>
                <c:pt idx="12">
                  <c:v>96.020797000000002</c:v>
                </c:pt>
                <c:pt idx="13">
                  <c:v>96.006039999999999</c:v>
                </c:pt>
                <c:pt idx="14">
                  <c:v>95.988750999999993</c:v>
                </c:pt>
                <c:pt idx="15">
                  <c:v>95.977514999999997</c:v>
                </c:pt>
                <c:pt idx="16">
                  <c:v>95.977536999999998</c:v>
                </c:pt>
                <c:pt idx="17">
                  <c:v>95.987367000000006</c:v>
                </c:pt>
                <c:pt idx="18">
                  <c:v>96.002387999999996</c:v>
                </c:pt>
                <c:pt idx="19">
                  <c:v>96.018478999999999</c:v>
                </c:pt>
                <c:pt idx="20">
                  <c:v>96.031227999999999</c:v>
                </c:pt>
                <c:pt idx="21">
                  <c:v>96.034650999999997</c:v>
                </c:pt>
                <c:pt idx="22">
                  <c:v>96.023774000000003</c:v>
                </c:pt>
                <c:pt idx="23">
                  <c:v>95.999654000000007</c:v>
                </c:pt>
                <c:pt idx="24">
                  <c:v>95.971507000000003</c:v>
                </c:pt>
                <c:pt idx="25">
                  <c:v>95.952440999999993</c:v>
                </c:pt>
                <c:pt idx="26">
                  <c:v>95.950515999999993</c:v>
                </c:pt>
                <c:pt idx="27">
                  <c:v>95.962930999999998</c:v>
                </c:pt>
                <c:pt idx="28">
                  <c:v>95.979776000000001</c:v>
                </c:pt>
                <c:pt idx="29">
                  <c:v>95.992493999999994</c:v>
                </c:pt>
                <c:pt idx="30">
                  <c:v>95.997679000000005</c:v>
                </c:pt>
                <c:pt idx="31">
                  <c:v>95.993471999999997</c:v>
                </c:pt>
                <c:pt idx="32">
                  <c:v>95.976495</c:v>
                </c:pt>
                <c:pt idx="33">
                  <c:v>95.946010000000001</c:v>
                </c:pt>
                <c:pt idx="34">
                  <c:v>95.909486000000001</c:v>
                </c:pt>
                <c:pt idx="35">
                  <c:v>95.879852</c:v>
                </c:pt>
                <c:pt idx="36">
                  <c:v>95.866141999999996</c:v>
                </c:pt>
                <c:pt idx="37">
                  <c:v>95.868307999999999</c:v>
                </c:pt>
                <c:pt idx="38">
                  <c:v>95.881630000000001</c:v>
                </c:pt>
                <c:pt idx="39">
                  <c:v>95.903194999999997</c:v>
                </c:pt>
                <c:pt idx="40">
                  <c:v>95.931888999999998</c:v>
                </c:pt>
                <c:pt idx="41">
                  <c:v>95.963587000000004</c:v>
                </c:pt>
                <c:pt idx="42">
                  <c:v>95.989490000000004</c:v>
                </c:pt>
                <c:pt idx="43">
                  <c:v>95.999671000000006</c:v>
                </c:pt>
                <c:pt idx="44">
                  <c:v>95.987904</c:v>
                </c:pt>
                <c:pt idx="45">
                  <c:v>95.954631000000006</c:v>
                </c:pt>
                <c:pt idx="46">
                  <c:v>95.906893999999994</c:v>
                </c:pt>
                <c:pt idx="47">
                  <c:v>95.856232000000006</c:v>
                </c:pt>
                <c:pt idx="48">
                  <c:v>95.814567999999994</c:v>
                </c:pt>
                <c:pt idx="49">
                  <c:v>95.788314</c:v>
                </c:pt>
                <c:pt idx="50">
                  <c:v>95.774538000000007</c:v>
                </c:pt>
                <c:pt idx="51">
                  <c:v>95.763790999999998</c:v>
                </c:pt>
                <c:pt idx="52">
                  <c:v>95.748727000000002</c:v>
                </c:pt>
                <c:pt idx="53">
                  <c:v>95.731573999999995</c:v>
                </c:pt>
                <c:pt idx="54">
                  <c:v>95.723703</c:v>
                </c:pt>
                <c:pt idx="55">
                  <c:v>95.736491999999998</c:v>
                </c:pt>
                <c:pt idx="56">
                  <c:v>95.771958999999995</c:v>
                </c:pt>
                <c:pt idx="57">
                  <c:v>95.823364999999995</c:v>
                </c:pt>
                <c:pt idx="58">
                  <c:v>95.880885000000006</c:v>
                </c:pt>
                <c:pt idx="59">
                  <c:v>95.933085000000005</c:v>
                </c:pt>
                <c:pt idx="60">
                  <c:v>95.968441999999996</c:v>
                </c:pt>
                <c:pt idx="61">
                  <c:v>95.978864999999999</c:v>
                </c:pt>
                <c:pt idx="62">
                  <c:v>95.963693000000006</c:v>
                </c:pt>
                <c:pt idx="63">
                  <c:v>95.930531000000002</c:v>
                </c:pt>
                <c:pt idx="64">
                  <c:v>95.889914000000005</c:v>
                </c:pt>
                <c:pt idx="65">
                  <c:v>95.849784</c:v>
                </c:pt>
                <c:pt idx="66">
                  <c:v>95.815475000000006</c:v>
                </c:pt>
                <c:pt idx="67">
                  <c:v>95.794017999999994</c:v>
                </c:pt>
                <c:pt idx="68">
                  <c:v>95.792477000000005</c:v>
                </c:pt>
                <c:pt idx="69">
                  <c:v>95.806192999999993</c:v>
                </c:pt>
                <c:pt idx="70">
                  <c:v>95.819812999999996</c:v>
                </c:pt>
                <c:pt idx="71">
                  <c:v>95.827089000000001</c:v>
                </c:pt>
                <c:pt idx="72">
                  <c:v>95.839258999999998</c:v>
                </c:pt>
                <c:pt idx="73">
                  <c:v>95.868955</c:v>
                </c:pt>
                <c:pt idx="74">
                  <c:v>95.910870000000003</c:v>
                </c:pt>
                <c:pt idx="75">
                  <c:v>95.944856999999999</c:v>
                </c:pt>
                <c:pt idx="76">
                  <c:v>95.959909999999994</c:v>
                </c:pt>
                <c:pt idx="77">
                  <c:v>95.966994999999997</c:v>
                </c:pt>
                <c:pt idx="78">
                  <c:v>95.983949999999993</c:v>
                </c:pt>
                <c:pt idx="79">
                  <c:v>96.015022999999999</c:v>
                </c:pt>
                <c:pt idx="80">
                  <c:v>96.044391000000005</c:v>
                </c:pt>
                <c:pt idx="81">
                  <c:v>96.044824000000006</c:v>
                </c:pt>
                <c:pt idx="82">
                  <c:v>96.000414000000006</c:v>
                </c:pt>
                <c:pt idx="83">
                  <c:v>95.925220999999993</c:v>
                </c:pt>
                <c:pt idx="84">
                  <c:v>95.851547999999994</c:v>
                </c:pt>
                <c:pt idx="85">
                  <c:v>95.802915999999996</c:v>
                </c:pt>
                <c:pt idx="86">
                  <c:v>95.785884999999993</c:v>
                </c:pt>
                <c:pt idx="87">
                  <c:v>95.794464000000005</c:v>
                </c:pt>
                <c:pt idx="88">
                  <c:v>95.814476999999997</c:v>
                </c:pt>
                <c:pt idx="89">
                  <c:v>95.827214999999995</c:v>
                </c:pt>
                <c:pt idx="90">
                  <c:v>95.818471000000002</c:v>
                </c:pt>
                <c:pt idx="91">
                  <c:v>95.789991000000001</c:v>
                </c:pt>
                <c:pt idx="92">
                  <c:v>95.760934000000006</c:v>
                </c:pt>
                <c:pt idx="93">
                  <c:v>95.755322000000007</c:v>
                </c:pt>
                <c:pt idx="94">
                  <c:v>95.781412000000003</c:v>
                </c:pt>
                <c:pt idx="95">
                  <c:v>95.823474000000004</c:v>
                </c:pt>
                <c:pt idx="96">
                  <c:v>95.861092999999997</c:v>
                </c:pt>
                <c:pt idx="97">
                  <c:v>95.889821999999995</c:v>
                </c:pt>
                <c:pt idx="98">
                  <c:v>95.910482000000002</c:v>
                </c:pt>
                <c:pt idx="99">
                  <c:v>95.912935000000004</c:v>
                </c:pt>
                <c:pt idx="100">
                  <c:v>95.890099000000006</c:v>
                </c:pt>
                <c:pt idx="101">
                  <c:v>95.856485000000006</c:v>
                </c:pt>
                <c:pt idx="102">
                  <c:v>95.831800000000001</c:v>
                </c:pt>
                <c:pt idx="103">
                  <c:v>95.817914999999999</c:v>
                </c:pt>
                <c:pt idx="104">
                  <c:v>95.809030000000007</c:v>
                </c:pt>
                <c:pt idx="105">
                  <c:v>95.808179999999993</c:v>
                </c:pt>
                <c:pt idx="106">
                  <c:v>95.821629000000001</c:v>
                </c:pt>
                <c:pt idx="107">
                  <c:v>95.837858999999995</c:v>
                </c:pt>
                <c:pt idx="108">
                  <c:v>95.832353999999995</c:v>
                </c:pt>
                <c:pt idx="109">
                  <c:v>95.799312</c:v>
                </c:pt>
                <c:pt idx="110">
                  <c:v>95.760919000000001</c:v>
                </c:pt>
                <c:pt idx="111">
                  <c:v>95.750681999999998</c:v>
                </c:pt>
                <c:pt idx="112">
                  <c:v>95.787116999999995</c:v>
                </c:pt>
                <c:pt idx="113">
                  <c:v>95.845202</c:v>
                </c:pt>
                <c:pt idx="114">
                  <c:v>95.870919999999998</c:v>
                </c:pt>
                <c:pt idx="115">
                  <c:v>95.846286000000006</c:v>
                </c:pt>
                <c:pt idx="116">
                  <c:v>95.813332000000003</c:v>
                </c:pt>
                <c:pt idx="117">
                  <c:v>95.816044000000005</c:v>
                </c:pt>
                <c:pt idx="118">
                  <c:v>95.847042999999999</c:v>
                </c:pt>
                <c:pt idx="119">
                  <c:v>95.862178999999998</c:v>
                </c:pt>
                <c:pt idx="120">
                  <c:v>95.844023000000007</c:v>
                </c:pt>
                <c:pt idx="121">
                  <c:v>95.816989000000007</c:v>
                </c:pt>
                <c:pt idx="122">
                  <c:v>95.803915000000003</c:v>
                </c:pt>
                <c:pt idx="123">
                  <c:v>95.804624000000004</c:v>
                </c:pt>
                <c:pt idx="124">
                  <c:v>95.796790999999999</c:v>
                </c:pt>
                <c:pt idx="125">
                  <c:v>95.755422999999993</c:v>
                </c:pt>
                <c:pt idx="126">
                  <c:v>95.692661999999999</c:v>
                </c:pt>
                <c:pt idx="127">
                  <c:v>95.658642</c:v>
                </c:pt>
                <c:pt idx="128">
                  <c:v>95.682287000000002</c:v>
                </c:pt>
                <c:pt idx="129">
                  <c:v>95.732938000000004</c:v>
                </c:pt>
                <c:pt idx="130">
                  <c:v>95.765636999999998</c:v>
                </c:pt>
                <c:pt idx="131">
                  <c:v>95.777771000000001</c:v>
                </c:pt>
                <c:pt idx="132">
                  <c:v>95.792888000000005</c:v>
                </c:pt>
                <c:pt idx="133">
                  <c:v>95.821434999999994</c:v>
                </c:pt>
                <c:pt idx="134">
                  <c:v>95.844513000000006</c:v>
                </c:pt>
                <c:pt idx="135">
                  <c:v>95.832030000000003</c:v>
                </c:pt>
                <c:pt idx="136">
                  <c:v>95.792775000000006</c:v>
                </c:pt>
                <c:pt idx="137">
                  <c:v>95.770366999999993</c:v>
                </c:pt>
                <c:pt idx="138">
                  <c:v>95.773351000000005</c:v>
                </c:pt>
                <c:pt idx="139">
                  <c:v>95.764409999999998</c:v>
                </c:pt>
                <c:pt idx="140">
                  <c:v>95.708726999999996</c:v>
                </c:pt>
                <c:pt idx="141">
                  <c:v>95.605771000000004</c:v>
                </c:pt>
                <c:pt idx="142">
                  <c:v>95.495213000000007</c:v>
                </c:pt>
                <c:pt idx="143">
                  <c:v>95.446141999999995</c:v>
                </c:pt>
                <c:pt idx="144">
                  <c:v>95.519130000000004</c:v>
                </c:pt>
                <c:pt idx="145">
                  <c:v>95.684721999999994</c:v>
                </c:pt>
                <c:pt idx="146">
                  <c:v>95.805001000000004</c:v>
                </c:pt>
                <c:pt idx="147">
                  <c:v>95.806545</c:v>
                </c:pt>
                <c:pt idx="148">
                  <c:v>95.777023</c:v>
                </c:pt>
                <c:pt idx="149">
                  <c:v>95.781643000000003</c:v>
                </c:pt>
                <c:pt idx="150">
                  <c:v>95.815017999999995</c:v>
                </c:pt>
                <c:pt idx="151">
                  <c:v>95.857712000000006</c:v>
                </c:pt>
                <c:pt idx="152">
                  <c:v>95.895161999999999</c:v>
                </c:pt>
                <c:pt idx="153">
                  <c:v>95.917832000000004</c:v>
                </c:pt>
                <c:pt idx="154">
                  <c:v>95.918143999999998</c:v>
                </c:pt>
                <c:pt idx="155">
                  <c:v>95.890131999999994</c:v>
                </c:pt>
                <c:pt idx="156">
                  <c:v>95.836214999999996</c:v>
                </c:pt>
                <c:pt idx="157">
                  <c:v>95.771519999999995</c:v>
                </c:pt>
                <c:pt idx="158">
                  <c:v>95.716134999999994</c:v>
                </c:pt>
                <c:pt idx="159">
                  <c:v>95.676756999999995</c:v>
                </c:pt>
                <c:pt idx="160">
                  <c:v>95.637055000000004</c:v>
                </c:pt>
                <c:pt idx="161">
                  <c:v>95.581689999999995</c:v>
                </c:pt>
                <c:pt idx="162">
                  <c:v>95.530597</c:v>
                </c:pt>
                <c:pt idx="163">
                  <c:v>95.517944999999997</c:v>
                </c:pt>
                <c:pt idx="164">
                  <c:v>95.552153000000004</c:v>
                </c:pt>
                <c:pt idx="165">
                  <c:v>95.622551999999999</c:v>
                </c:pt>
                <c:pt idx="166">
                  <c:v>95.710057000000006</c:v>
                </c:pt>
                <c:pt idx="167">
                  <c:v>95.784488999999994</c:v>
                </c:pt>
                <c:pt idx="168">
                  <c:v>95.818145000000001</c:v>
                </c:pt>
                <c:pt idx="169">
                  <c:v>95.811333000000005</c:v>
                </c:pt>
                <c:pt idx="170">
                  <c:v>95.791225999999995</c:v>
                </c:pt>
                <c:pt idx="171">
                  <c:v>95.780028999999999</c:v>
                </c:pt>
                <c:pt idx="172">
                  <c:v>95.771231999999998</c:v>
                </c:pt>
                <c:pt idx="173">
                  <c:v>95.740907000000007</c:v>
                </c:pt>
                <c:pt idx="174">
                  <c:v>95.683407000000003</c:v>
                </c:pt>
                <c:pt idx="175">
                  <c:v>95.625380000000007</c:v>
                </c:pt>
                <c:pt idx="176">
                  <c:v>95.600513000000007</c:v>
                </c:pt>
                <c:pt idx="177">
                  <c:v>95.605474999999998</c:v>
                </c:pt>
                <c:pt idx="178">
                  <c:v>95.595571000000007</c:v>
                </c:pt>
                <c:pt idx="179">
                  <c:v>95.564142000000004</c:v>
                </c:pt>
                <c:pt idx="180">
                  <c:v>95.558425</c:v>
                </c:pt>
                <c:pt idx="181">
                  <c:v>95.598498000000006</c:v>
                </c:pt>
                <c:pt idx="182">
                  <c:v>95.663854000000001</c:v>
                </c:pt>
                <c:pt idx="183">
                  <c:v>95.718647000000004</c:v>
                </c:pt>
                <c:pt idx="184">
                  <c:v>95.755449999999996</c:v>
                </c:pt>
                <c:pt idx="185">
                  <c:v>95.799340999999998</c:v>
                </c:pt>
                <c:pt idx="186">
                  <c:v>95.852237000000002</c:v>
                </c:pt>
                <c:pt idx="187">
                  <c:v>95.889094999999998</c:v>
                </c:pt>
                <c:pt idx="188">
                  <c:v>95.892223999999999</c:v>
                </c:pt>
                <c:pt idx="189">
                  <c:v>95.868500999999995</c:v>
                </c:pt>
                <c:pt idx="190">
                  <c:v>95.840001999999998</c:v>
                </c:pt>
                <c:pt idx="191">
                  <c:v>95.812813000000006</c:v>
                </c:pt>
                <c:pt idx="192">
                  <c:v>95.765984000000003</c:v>
                </c:pt>
                <c:pt idx="193">
                  <c:v>95.694027000000006</c:v>
                </c:pt>
                <c:pt idx="194">
                  <c:v>95.632306999999997</c:v>
                </c:pt>
                <c:pt idx="195">
                  <c:v>95.620345999999998</c:v>
                </c:pt>
                <c:pt idx="196">
                  <c:v>95.669893999999999</c:v>
                </c:pt>
                <c:pt idx="197">
                  <c:v>95.742537999999996</c:v>
                </c:pt>
                <c:pt idx="198">
                  <c:v>95.776892000000004</c:v>
                </c:pt>
                <c:pt idx="199">
                  <c:v>95.774305999999996</c:v>
                </c:pt>
                <c:pt idx="200">
                  <c:v>95.784827000000007</c:v>
                </c:pt>
                <c:pt idx="201">
                  <c:v>95.828813999999994</c:v>
                </c:pt>
                <c:pt idx="202">
                  <c:v>95.892351000000005</c:v>
                </c:pt>
                <c:pt idx="203">
                  <c:v>95.949956999999998</c:v>
                </c:pt>
                <c:pt idx="204">
                  <c:v>95.984335999999999</c:v>
                </c:pt>
                <c:pt idx="205">
                  <c:v>95.995941000000002</c:v>
                </c:pt>
                <c:pt idx="206">
                  <c:v>95.994895</c:v>
                </c:pt>
                <c:pt idx="207">
                  <c:v>95.98751</c:v>
                </c:pt>
                <c:pt idx="208">
                  <c:v>95.969410999999994</c:v>
                </c:pt>
                <c:pt idx="209">
                  <c:v>95.928787999999997</c:v>
                </c:pt>
                <c:pt idx="210">
                  <c:v>95.858423999999999</c:v>
                </c:pt>
                <c:pt idx="211">
                  <c:v>95.768208000000001</c:v>
                </c:pt>
                <c:pt idx="212">
                  <c:v>95.685657000000006</c:v>
                </c:pt>
                <c:pt idx="213">
                  <c:v>95.642217000000002</c:v>
                </c:pt>
                <c:pt idx="214">
                  <c:v>95.654380000000003</c:v>
                </c:pt>
                <c:pt idx="215">
                  <c:v>95.708326</c:v>
                </c:pt>
                <c:pt idx="216">
                  <c:v>95.765921000000006</c:v>
                </c:pt>
                <c:pt idx="217">
                  <c:v>95.794684000000004</c:v>
                </c:pt>
                <c:pt idx="218">
                  <c:v>95.785967999999997</c:v>
                </c:pt>
                <c:pt idx="219">
                  <c:v>95.746561</c:v>
                </c:pt>
                <c:pt idx="220">
                  <c:v>95.696475000000007</c:v>
                </c:pt>
                <c:pt idx="221">
                  <c:v>95.671665000000004</c:v>
                </c:pt>
                <c:pt idx="222">
                  <c:v>95.697299999999998</c:v>
                </c:pt>
                <c:pt idx="223">
                  <c:v>95.765731000000002</c:v>
                </c:pt>
                <c:pt idx="224">
                  <c:v>95.849365000000006</c:v>
                </c:pt>
                <c:pt idx="225">
                  <c:v>95.916813000000005</c:v>
                </c:pt>
                <c:pt idx="226">
                  <c:v>95.943200000000004</c:v>
                </c:pt>
                <c:pt idx="227">
                  <c:v>95.918531999999999</c:v>
                </c:pt>
                <c:pt idx="228">
                  <c:v>95.847174999999993</c:v>
                </c:pt>
                <c:pt idx="229">
                  <c:v>95.747343000000001</c:v>
                </c:pt>
                <c:pt idx="230">
                  <c:v>95.656127999999995</c:v>
                </c:pt>
                <c:pt idx="231">
                  <c:v>95.610569999999996</c:v>
                </c:pt>
                <c:pt idx="232">
                  <c:v>95.622247999999999</c:v>
                </c:pt>
                <c:pt idx="233">
                  <c:v>95.678753999999998</c:v>
                </c:pt>
                <c:pt idx="234">
                  <c:v>95.748600999999994</c:v>
                </c:pt>
                <c:pt idx="235">
                  <c:v>95.791157999999996</c:v>
                </c:pt>
                <c:pt idx="236">
                  <c:v>95.784805000000006</c:v>
                </c:pt>
                <c:pt idx="237">
                  <c:v>95.742418000000001</c:v>
                </c:pt>
                <c:pt idx="238">
                  <c:v>95.694040999999999</c:v>
                </c:pt>
                <c:pt idx="239">
                  <c:v>95.660338999999993</c:v>
                </c:pt>
                <c:pt idx="240">
                  <c:v>95.647626000000002</c:v>
                </c:pt>
                <c:pt idx="241">
                  <c:v>95.659191000000007</c:v>
                </c:pt>
                <c:pt idx="242">
                  <c:v>95.690595000000002</c:v>
                </c:pt>
                <c:pt idx="243">
                  <c:v>95.721208000000004</c:v>
                </c:pt>
                <c:pt idx="244">
                  <c:v>95.730575999999999</c:v>
                </c:pt>
                <c:pt idx="245">
                  <c:v>95.719455999999994</c:v>
                </c:pt>
                <c:pt idx="246">
                  <c:v>95.709601000000006</c:v>
                </c:pt>
                <c:pt idx="247">
                  <c:v>95.716395000000006</c:v>
                </c:pt>
                <c:pt idx="248">
                  <c:v>95.712909999999994</c:v>
                </c:pt>
                <c:pt idx="249">
                  <c:v>95.651878999999994</c:v>
                </c:pt>
                <c:pt idx="250">
                  <c:v>95.545737000000003</c:v>
                </c:pt>
                <c:pt idx="251">
                  <c:v>95.452786000000003</c:v>
                </c:pt>
                <c:pt idx="252">
                  <c:v>95.411130999999997</c:v>
                </c:pt>
                <c:pt idx="253">
                  <c:v>95.424017000000006</c:v>
                </c:pt>
                <c:pt idx="254">
                  <c:v>95.428989000000001</c:v>
                </c:pt>
                <c:pt idx="255">
                  <c:v>95.368114000000006</c:v>
                </c:pt>
                <c:pt idx="256">
                  <c:v>95.325201000000007</c:v>
                </c:pt>
                <c:pt idx="257">
                  <c:v>95.394750999999999</c:v>
                </c:pt>
                <c:pt idx="258">
                  <c:v>95.538353999999998</c:v>
                </c:pt>
                <c:pt idx="259">
                  <c:v>95.672897000000006</c:v>
                </c:pt>
                <c:pt idx="260">
                  <c:v>95.749841000000004</c:v>
                </c:pt>
                <c:pt idx="261">
                  <c:v>95.768033000000003</c:v>
                </c:pt>
                <c:pt idx="262">
                  <c:v>95.747112999999999</c:v>
                </c:pt>
                <c:pt idx="263">
                  <c:v>95.687996999999996</c:v>
                </c:pt>
                <c:pt idx="264">
                  <c:v>95.593582999999995</c:v>
                </c:pt>
                <c:pt idx="265">
                  <c:v>95.532151999999996</c:v>
                </c:pt>
                <c:pt idx="266">
                  <c:v>95.570622999999998</c:v>
                </c:pt>
                <c:pt idx="267">
                  <c:v>95.671987000000001</c:v>
                </c:pt>
                <c:pt idx="268">
                  <c:v>95.757881999999995</c:v>
                </c:pt>
                <c:pt idx="269">
                  <c:v>95.798169999999999</c:v>
                </c:pt>
                <c:pt idx="270">
                  <c:v>95.814850000000007</c:v>
                </c:pt>
                <c:pt idx="271">
                  <c:v>95.839603999999994</c:v>
                </c:pt>
                <c:pt idx="272">
                  <c:v>95.875187999999994</c:v>
                </c:pt>
                <c:pt idx="273">
                  <c:v>95.892723000000004</c:v>
                </c:pt>
                <c:pt idx="274">
                  <c:v>95.870992999999999</c:v>
                </c:pt>
                <c:pt idx="275">
                  <c:v>95.828643</c:v>
                </c:pt>
                <c:pt idx="276">
                  <c:v>95.797805999999994</c:v>
                </c:pt>
                <c:pt idx="277">
                  <c:v>95.785435000000007</c:v>
                </c:pt>
                <c:pt idx="278">
                  <c:v>95.780466000000004</c:v>
                </c:pt>
                <c:pt idx="279">
                  <c:v>95.777040999999997</c:v>
                </c:pt>
                <c:pt idx="280">
                  <c:v>95.774595000000005</c:v>
                </c:pt>
                <c:pt idx="281">
                  <c:v>95.766158000000004</c:v>
                </c:pt>
                <c:pt idx="282">
                  <c:v>95.741704999999996</c:v>
                </c:pt>
                <c:pt idx="283">
                  <c:v>95.704032999999995</c:v>
                </c:pt>
                <c:pt idx="284">
                  <c:v>95.674385000000001</c:v>
                </c:pt>
                <c:pt idx="285">
                  <c:v>95.679277999999996</c:v>
                </c:pt>
                <c:pt idx="286">
                  <c:v>95.728267000000002</c:v>
                </c:pt>
                <c:pt idx="287">
                  <c:v>95.794745000000006</c:v>
                </c:pt>
                <c:pt idx="288">
                  <c:v>95.835843999999994</c:v>
                </c:pt>
                <c:pt idx="289">
                  <c:v>95.848455000000001</c:v>
                </c:pt>
                <c:pt idx="290">
                  <c:v>95.858984000000007</c:v>
                </c:pt>
                <c:pt idx="291">
                  <c:v>95.867726000000005</c:v>
                </c:pt>
                <c:pt idx="292">
                  <c:v>95.859954000000002</c:v>
                </c:pt>
                <c:pt idx="293">
                  <c:v>95.835407000000004</c:v>
                </c:pt>
                <c:pt idx="294">
                  <c:v>95.810111000000006</c:v>
                </c:pt>
                <c:pt idx="295">
                  <c:v>95.805715000000006</c:v>
                </c:pt>
                <c:pt idx="296">
                  <c:v>95.832417000000007</c:v>
                </c:pt>
                <c:pt idx="297">
                  <c:v>95.876096000000004</c:v>
                </c:pt>
                <c:pt idx="298">
                  <c:v>95.909085000000005</c:v>
                </c:pt>
                <c:pt idx="299">
                  <c:v>95.919236999999995</c:v>
                </c:pt>
                <c:pt idx="300">
                  <c:v>95.915595999999994</c:v>
                </c:pt>
                <c:pt idx="301">
                  <c:v>95.906983999999994</c:v>
                </c:pt>
                <c:pt idx="302">
                  <c:v>95.887907999999996</c:v>
                </c:pt>
                <c:pt idx="303">
                  <c:v>95.845825000000005</c:v>
                </c:pt>
                <c:pt idx="304">
                  <c:v>95.779447000000005</c:v>
                </c:pt>
                <c:pt idx="305">
                  <c:v>95.704616999999999</c:v>
                </c:pt>
                <c:pt idx="306">
                  <c:v>95.646593999999993</c:v>
                </c:pt>
                <c:pt idx="307">
                  <c:v>95.632947000000001</c:v>
                </c:pt>
                <c:pt idx="308">
                  <c:v>95.684119999999993</c:v>
                </c:pt>
                <c:pt idx="309">
                  <c:v>95.781234999999995</c:v>
                </c:pt>
                <c:pt idx="310">
                  <c:v>95.845151000000001</c:v>
                </c:pt>
                <c:pt idx="311">
                  <c:v>95.817131000000003</c:v>
                </c:pt>
                <c:pt idx="312">
                  <c:v>95.738551000000001</c:v>
                </c:pt>
                <c:pt idx="313">
                  <c:v>95.676936999999995</c:v>
                </c:pt>
                <c:pt idx="314">
                  <c:v>95.654814999999999</c:v>
                </c:pt>
                <c:pt idx="315">
                  <c:v>95.660627000000005</c:v>
                </c:pt>
                <c:pt idx="316">
                  <c:v>95.671075000000002</c:v>
                </c:pt>
                <c:pt idx="317">
                  <c:v>95.670100000000005</c:v>
                </c:pt>
                <c:pt idx="318">
                  <c:v>95.656903999999997</c:v>
                </c:pt>
                <c:pt idx="319">
                  <c:v>95.639807000000005</c:v>
                </c:pt>
                <c:pt idx="320">
                  <c:v>95.629507000000004</c:v>
                </c:pt>
                <c:pt idx="321">
                  <c:v>95.636814999999999</c:v>
                </c:pt>
                <c:pt idx="322">
                  <c:v>95.660331999999997</c:v>
                </c:pt>
                <c:pt idx="323">
                  <c:v>95.647643000000002</c:v>
                </c:pt>
                <c:pt idx="324">
                  <c:v>95.555400000000006</c:v>
                </c:pt>
                <c:pt idx="325">
                  <c:v>95.459095000000005</c:v>
                </c:pt>
                <c:pt idx="326">
                  <c:v>95.433818000000002</c:v>
                </c:pt>
                <c:pt idx="327">
                  <c:v>95.468560999999994</c:v>
                </c:pt>
                <c:pt idx="328">
                  <c:v>95.528103000000002</c:v>
                </c:pt>
                <c:pt idx="329">
                  <c:v>95.556531000000007</c:v>
                </c:pt>
                <c:pt idx="330">
                  <c:v>95.535786999999999</c:v>
                </c:pt>
                <c:pt idx="331">
                  <c:v>95.530007999999995</c:v>
                </c:pt>
                <c:pt idx="332">
                  <c:v>95.572057000000001</c:v>
                </c:pt>
                <c:pt idx="333">
                  <c:v>95.628964999999994</c:v>
                </c:pt>
                <c:pt idx="334">
                  <c:v>95.666459000000003</c:v>
                </c:pt>
                <c:pt idx="335">
                  <c:v>95.672860999999997</c:v>
                </c:pt>
                <c:pt idx="336">
                  <c:v>95.657319999999999</c:v>
                </c:pt>
                <c:pt idx="337">
                  <c:v>95.636297999999996</c:v>
                </c:pt>
                <c:pt idx="338">
                  <c:v>95.614752999999993</c:v>
                </c:pt>
                <c:pt idx="339">
                  <c:v>95.584023999999999</c:v>
                </c:pt>
                <c:pt idx="340">
                  <c:v>95.538624999999996</c:v>
                </c:pt>
                <c:pt idx="341">
                  <c:v>95.487554000000003</c:v>
                </c:pt>
                <c:pt idx="342">
                  <c:v>95.440617000000003</c:v>
                </c:pt>
                <c:pt idx="343">
                  <c:v>95.39931</c:v>
                </c:pt>
                <c:pt idx="344">
                  <c:v>95.364953999999997</c:v>
                </c:pt>
                <c:pt idx="345">
                  <c:v>95.333667000000005</c:v>
                </c:pt>
                <c:pt idx="346">
                  <c:v>95.299603000000005</c:v>
                </c:pt>
                <c:pt idx="347">
                  <c:v>95.271017000000001</c:v>
                </c:pt>
                <c:pt idx="348">
                  <c:v>95.262011999999999</c:v>
                </c:pt>
                <c:pt idx="349">
                  <c:v>95.261283000000006</c:v>
                </c:pt>
                <c:pt idx="350">
                  <c:v>95.246419000000003</c:v>
                </c:pt>
                <c:pt idx="351">
                  <c:v>95.241556000000003</c:v>
                </c:pt>
                <c:pt idx="352">
                  <c:v>95.266189999999995</c:v>
                </c:pt>
                <c:pt idx="353">
                  <c:v>95.290300999999999</c:v>
                </c:pt>
                <c:pt idx="354">
                  <c:v>95.302358999999996</c:v>
                </c:pt>
                <c:pt idx="355">
                  <c:v>95.316512000000003</c:v>
                </c:pt>
                <c:pt idx="356">
                  <c:v>95.341498999999999</c:v>
                </c:pt>
                <c:pt idx="357">
                  <c:v>95.372011000000001</c:v>
                </c:pt>
                <c:pt idx="358">
                  <c:v>95.393849000000003</c:v>
                </c:pt>
                <c:pt idx="359">
                  <c:v>95.394063000000003</c:v>
                </c:pt>
                <c:pt idx="360">
                  <c:v>95.363996999999998</c:v>
                </c:pt>
                <c:pt idx="361">
                  <c:v>95.304044000000005</c:v>
                </c:pt>
                <c:pt idx="362">
                  <c:v>95.230412000000001</c:v>
                </c:pt>
                <c:pt idx="363">
                  <c:v>95.169770999999997</c:v>
                </c:pt>
                <c:pt idx="364">
                  <c:v>95.136899999999997</c:v>
                </c:pt>
                <c:pt idx="365">
                  <c:v>95.118843999999996</c:v>
                </c:pt>
                <c:pt idx="366">
                  <c:v>95.088442000000001</c:v>
                </c:pt>
                <c:pt idx="367">
                  <c:v>95.036778999999996</c:v>
                </c:pt>
                <c:pt idx="368">
                  <c:v>94.987719999999996</c:v>
                </c:pt>
                <c:pt idx="369">
                  <c:v>94.965333000000001</c:v>
                </c:pt>
                <c:pt idx="370">
                  <c:v>94.947333</c:v>
                </c:pt>
                <c:pt idx="371">
                  <c:v>94.924467000000007</c:v>
                </c:pt>
                <c:pt idx="372">
                  <c:v>94.934822999999994</c:v>
                </c:pt>
                <c:pt idx="373">
                  <c:v>94.967693999999995</c:v>
                </c:pt>
                <c:pt idx="374">
                  <c:v>94.982482000000005</c:v>
                </c:pt>
                <c:pt idx="375">
                  <c:v>94.970907999999994</c:v>
                </c:pt>
                <c:pt idx="376">
                  <c:v>94.949698999999995</c:v>
                </c:pt>
                <c:pt idx="377">
                  <c:v>94.943928</c:v>
                </c:pt>
                <c:pt idx="378">
                  <c:v>94.966977999999997</c:v>
                </c:pt>
                <c:pt idx="379">
                  <c:v>94.996859000000001</c:v>
                </c:pt>
                <c:pt idx="380">
                  <c:v>94.978875000000002</c:v>
                </c:pt>
                <c:pt idx="381">
                  <c:v>94.892411999999993</c:v>
                </c:pt>
                <c:pt idx="382">
                  <c:v>94.784841999999998</c:v>
                </c:pt>
                <c:pt idx="383">
                  <c:v>94.704937000000001</c:v>
                </c:pt>
                <c:pt idx="384">
                  <c:v>94.660876999999999</c:v>
                </c:pt>
                <c:pt idx="385">
                  <c:v>94.634591999999998</c:v>
                </c:pt>
                <c:pt idx="386">
                  <c:v>94.604676999999995</c:v>
                </c:pt>
                <c:pt idx="387">
                  <c:v>94.569339999999997</c:v>
                </c:pt>
                <c:pt idx="388">
                  <c:v>94.545181999999997</c:v>
                </c:pt>
                <c:pt idx="389">
                  <c:v>94.545440999999997</c:v>
                </c:pt>
                <c:pt idx="390">
                  <c:v>94.567702999999995</c:v>
                </c:pt>
                <c:pt idx="391">
                  <c:v>94.597385000000003</c:v>
                </c:pt>
                <c:pt idx="392">
                  <c:v>94.620876999999993</c:v>
                </c:pt>
                <c:pt idx="393">
                  <c:v>94.632017000000005</c:v>
                </c:pt>
                <c:pt idx="394">
                  <c:v>94.629576</c:v>
                </c:pt>
                <c:pt idx="395">
                  <c:v>94.620711</c:v>
                </c:pt>
                <c:pt idx="396">
                  <c:v>94.619466000000003</c:v>
                </c:pt>
                <c:pt idx="397">
                  <c:v>94.632412000000002</c:v>
                </c:pt>
                <c:pt idx="398">
                  <c:v>94.644197000000005</c:v>
                </c:pt>
                <c:pt idx="399">
                  <c:v>94.626559999999998</c:v>
                </c:pt>
                <c:pt idx="400">
                  <c:v>94.570936000000003</c:v>
                </c:pt>
                <c:pt idx="401">
                  <c:v>94.503218000000004</c:v>
                </c:pt>
                <c:pt idx="402">
                  <c:v>94.458207999999999</c:v>
                </c:pt>
                <c:pt idx="403">
                  <c:v>94.448819</c:v>
                </c:pt>
                <c:pt idx="404">
                  <c:v>94.459765000000004</c:v>
                </c:pt>
                <c:pt idx="405">
                  <c:v>94.463836000000001</c:v>
                </c:pt>
                <c:pt idx="406">
                  <c:v>94.445367000000005</c:v>
                </c:pt>
                <c:pt idx="407">
                  <c:v>94.405826000000005</c:v>
                </c:pt>
                <c:pt idx="408">
                  <c:v>94.357932000000005</c:v>
                </c:pt>
                <c:pt idx="409">
                  <c:v>94.325546000000003</c:v>
                </c:pt>
                <c:pt idx="410">
                  <c:v>94.333556000000002</c:v>
                </c:pt>
                <c:pt idx="411">
                  <c:v>94.374521000000001</c:v>
                </c:pt>
                <c:pt idx="412">
                  <c:v>94.396062999999998</c:v>
                </c:pt>
                <c:pt idx="413">
                  <c:v>94.360011</c:v>
                </c:pt>
                <c:pt idx="414">
                  <c:v>94.288649000000007</c:v>
                </c:pt>
                <c:pt idx="415">
                  <c:v>94.223461</c:v>
                </c:pt>
                <c:pt idx="416">
                  <c:v>94.185708000000005</c:v>
                </c:pt>
                <c:pt idx="417">
                  <c:v>94.174791999999997</c:v>
                </c:pt>
                <c:pt idx="418">
                  <c:v>94.172769000000002</c:v>
                </c:pt>
                <c:pt idx="419">
                  <c:v>94.157848999999999</c:v>
                </c:pt>
                <c:pt idx="420">
                  <c:v>94.123795999999999</c:v>
                </c:pt>
                <c:pt idx="421">
                  <c:v>94.083455999999998</c:v>
                </c:pt>
                <c:pt idx="422">
                  <c:v>94.050898000000004</c:v>
                </c:pt>
                <c:pt idx="423">
                  <c:v>94.026123999999996</c:v>
                </c:pt>
                <c:pt idx="424">
                  <c:v>94.001576999999997</c:v>
                </c:pt>
                <c:pt idx="425">
                  <c:v>93.975393999999994</c:v>
                </c:pt>
                <c:pt idx="426">
                  <c:v>93.949000999999996</c:v>
                </c:pt>
                <c:pt idx="427">
                  <c:v>93.914388000000002</c:v>
                </c:pt>
                <c:pt idx="428">
                  <c:v>93.856959000000003</c:v>
                </c:pt>
                <c:pt idx="429">
                  <c:v>93.776266000000007</c:v>
                </c:pt>
                <c:pt idx="430">
                  <c:v>93.696741000000003</c:v>
                </c:pt>
                <c:pt idx="431">
                  <c:v>93.647531999999998</c:v>
                </c:pt>
                <c:pt idx="432">
                  <c:v>93.636304999999993</c:v>
                </c:pt>
                <c:pt idx="433">
                  <c:v>93.658126999999993</c:v>
                </c:pt>
                <c:pt idx="434">
                  <c:v>93.709757999999994</c:v>
                </c:pt>
                <c:pt idx="435">
                  <c:v>93.780120999999994</c:v>
                </c:pt>
                <c:pt idx="436">
                  <c:v>93.850429000000005</c:v>
                </c:pt>
                <c:pt idx="437">
                  <c:v>93.900339000000002</c:v>
                </c:pt>
                <c:pt idx="438">
                  <c:v>93.911794999999998</c:v>
                </c:pt>
                <c:pt idx="439">
                  <c:v>93.881898000000007</c:v>
                </c:pt>
                <c:pt idx="440">
                  <c:v>93.830101999999997</c:v>
                </c:pt>
                <c:pt idx="441">
                  <c:v>93.781751</c:v>
                </c:pt>
                <c:pt idx="442">
                  <c:v>93.745881999999995</c:v>
                </c:pt>
                <c:pt idx="443">
                  <c:v>93.716121000000001</c:v>
                </c:pt>
                <c:pt idx="444">
                  <c:v>93.686694000000003</c:v>
                </c:pt>
                <c:pt idx="445">
                  <c:v>93.657584999999997</c:v>
                </c:pt>
                <c:pt idx="446">
                  <c:v>93.625049000000004</c:v>
                </c:pt>
                <c:pt idx="447">
                  <c:v>93.579624999999993</c:v>
                </c:pt>
                <c:pt idx="448">
                  <c:v>93.521861999999999</c:v>
                </c:pt>
                <c:pt idx="449">
                  <c:v>93.469249000000005</c:v>
                </c:pt>
                <c:pt idx="450">
                  <c:v>93.439487</c:v>
                </c:pt>
                <c:pt idx="451">
                  <c:v>93.432018999999997</c:v>
                </c:pt>
                <c:pt idx="452">
                  <c:v>93.425314999999998</c:v>
                </c:pt>
                <c:pt idx="453">
                  <c:v>93.397077999999993</c:v>
                </c:pt>
                <c:pt idx="454">
                  <c:v>93.357892000000007</c:v>
                </c:pt>
                <c:pt idx="455">
                  <c:v>93.346112000000005</c:v>
                </c:pt>
                <c:pt idx="456">
                  <c:v>93.376018000000002</c:v>
                </c:pt>
                <c:pt idx="457">
                  <c:v>93.420147</c:v>
                </c:pt>
                <c:pt idx="458">
                  <c:v>93.445173999999994</c:v>
                </c:pt>
                <c:pt idx="459">
                  <c:v>93.441681000000003</c:v>
                </c:pt>
                <c:pt idx="460">
                  <c:v>93.419584</c:v>
                </c:pt>
                <c:pt idx="461">
                  <c:v>93.387929999999997</c:v>
                </c:pt>
                <c:pt idx="462">
                  <c:v>93.345896999999994</c:v>
                </c:pt>
                <c:pt idx="463">
                  <c:v>93.294920000000005</c:v>
                </c:pt>
                <c:pt idx="464">
                  <c:v>93.250343000000001</c:v>
                </c:pt>
                <c:pt idx="465">
                  <c:v>93.227592000000001</c:v>
                </c:pt>
                <c:pt idx="466">
                  <c:v>93.221740999999994</c:v>
                </c:pt>
                <c:pt idx="467">
                  <c:v>93.213295000000002</c:v>
                </c:pt>
                <c:pt idx="468">
                  <c:v>93.190911</c:v>
                </c:pt>
                <c:pt idx="469">
                  <c:v>93.162059999999997</c:v>
                </c:pt>
                <c:pt idx="470">
                  <c:v>93.142758000000001</c:v>
                </c:pt>
                <c:pt idx="471">
                  <c:v>93.140077000000005</c:v>
                </c:pt>
                <c:pt idx="472">
                  <c:v>93.148529999999994</c:v>
                </c:pt>
                <c:pt idx="473">
                  <c:v>93.159975000000003</c:v>
                </c:pt>
                <c:pt idx="474">
                  <c:v>93.166645000000003</c:v>
                </c:pt>
                <c:pt idx="475">
                  <c:v>93.154348999999996</c:v>
                </c:pt>
                <c:pt idx="476">
                  <c:v>93.107083000000003</c:v>
                </c:pt>
                <c:pt idx="477">
                  <c:v>93.029551999999995</c:v>
                </c:pt>
                <c:pt idx="478">
                  <c:v>92.954770999999994</c:v>
                </c:pt>
                <c:pt idx="479">
                  <c:v>92.917231000000001</c:v>
                </c:pt>
                <c:pt idx="480">
                  <c:v>92.924031999999997</c:v>
                </c:pt>
                <c:pt idx="481">
                  <c:v>92.953871000000007</c:v>
                </c:pt>
                <c:pt idx="482">
                  <c:v>92.978256000000002</c:v>
                </c:pt>
                <c:pt idx="483">
                  <c:v>92.984258999999994</c:v>
                </c:pt>
                <c:pt idx="484">
                  <c:v>92.977517000000006</c:v>
                </c:pt>
                <c:pt idx="485">
                  <c:v>92.965671</c:v>
                </c:pt>
                <c:pt idx="486">
                  <c:v>92.946318000000005</c:v>
                </c:pt>
                <c:pt idx="487">
                  <c:v>92.912591000000006</c:v>
                </c:pt>
                <c:pt idx="488">
                  <c:v>92.865016999999995</c:v>
                </c:pt>
                <c:pt idx="489">
                  <c:v>92.814787999999993</c:v>
                </c:pt>
                <c:pt idx="490">
                  <c:v>92.777664000000001</c:v>
                </c:pt>
                <c:pt idx="491">
                  <c:v>92.763439000000005</c:v>
                </c:pt>
                <c:pt idx="492">
                  <c:v>92.767759999999996</c:v>
                </c:pt>
                <c:pt idx="493">
                  <c:v>92.774332000000001</c:v>
                </c:pt>
                <c:pt idx="494">
                  <c:v>92.765765000000002</c:v>
                </c:pt>
                <c:pt idx="495">
                  <c:v>92.735196999999999</c:v>
                </c:pt>
                <c:pt idx="496">
                  <c:v>92.695937999999998</c:v>
                </c:pt>
                <c:pt idx="497">
                  <c:v>92.676034000000001</c:v>
                </c:pt>
                <c:pt idx="498">
                  <c:v>92.688734999999994</c:v>
                </c:pt>
                <c:pt idx="499">
                  <c:v>92.717569999999995</c:v>
                </c:pt>
                <c:pt idx="500">
                  <c:v>92.738850999999997</c:v>
                </c:pt>
                <c:pt idx="501">
                  <c:v>92.742885999999999</c:v>
                </c:pt>
                <c:pt idx="502">
                  <c:v>92.729933000000003</c:v>
                </c:pt>
                <c:pt idx="503">
                  <c:v>92.698549999999997</c:v>
                </c:pt>
                <c:pt idx="504">
                  <c:v>92.645362000000006</c:v>
                </c:pt>
                <c:pt idx="505">
                  <c:v>92.574057999999994</c:v>
                </c:pt>
                <c:pt idx="506">
                  <c:v>92.498739</c:v>
                </c:pt>
                <c:pt idx="507">
                  <c:v>92.438008999999994</c:v>
                </c:pt>
                <c:pt idx="508">
                  <c:v>92.407433999999995</c:v>
                </c:pt>
                <c:pt idx="509">
                  <c:v>92.413481000000004</c:v>
                </c:pt>
                <c:pt idx="510">
                  <c:v>92.448689999999999</c:v>
                </c:pt>
                <c:pt idx="511">
                  <c:v>92.492737000000005</c:v>
                </c:pt>
                <c:pt idx="512">
                  <c:v>92.524113</c:v>
                </c:pt>
                <c:pt idx="513">
                  <c:v>92.533918</c:v>
                </c:pt>
                <c:pt idx="514">
                  <c:v>92.527214000000001</c:v>
                </c:pt>
                <c:pt idx="515">
                  <c:v>92.513566999999995</c:v>
                </c:pt>
                <c:pt idx="516">
                  <c:v>92.500594000000007</c:v>
                </c:pt>
                <c:pt idx="517">
                  <c:v>92.493892000000002</c:v>
                </c:pt>
                <c:pt idx="518">
                  <c:v>92.495897999999997</c:v>
                </c:pt>
                <c:pt idx="519">
                  <c:v>92.501311000000001</c:v>
                </c:pt>
                <c:pt idx="520">
                  <c:v>92.497427000000002</c:v>
                </c:pt>
                <c:pt idx="521">
                  <c:v>92.472481999999999</c:v>
                </c:pt>
                <c:pt idx="522">
                  <c:v>92.422822999999994</c:v>
                </c:pt>
                <c:pt idx="523">
                  <c:v>92.354253</c:v>
                </c:pt>
                <c:pt idx="524">
                  <c:v>92.281549999999996</c:v>
                </c:pt>
                <c:pt idx="525">
                  <c:v>92.225899999999996</c:v>
                </c:pt>
                <c:pt idx="526">
                  <c:v>92.205270999999996</c:v>
                </c:pt>
                <c:pt idx="527">
                  <c:v>92.222409999999996</c:v>
                </c:pt>
                <c:pt idx="528">
                  <c:v>92.262559999999993</c:v>
                </c:pt>
                <c:pt idx="529">
                  <c:v>92.302103000000002</c:v>
                </c:pt>
                <c:pt idx="530">
                  <c:v>92.319895000000002</c:v>
                </c:pt>
                <c:pt idx="531">
                  <c:v>92.305752999999996</c:v>
                </c:pt>
                <c:pt idx="532">
                  <c:v>92.264618999999996</c:v>
                </c:pt>
                <c:pt idx="533">
                  <c:v>92.214403000000004</c:v>
                </c:pt>
                <c:pt idx="534">
                  <c:v>92.175117</c:v>
                </c:pt>
                <c:pt idx="535">
                  <c:v>92.156549999999996</c:v>
                </c:pt>
                <c:pt idx="536">
                  <c:v>92.156360000000006</c:v>
                </c:pt>
                <c:pt idx="537">
                  <c:v>92.167010000000005</c:v>
                </c:pt>
                <c:pt idx="538">
                  <c:v>92.179738</c:v>
                </c:pt>
                <c:pt idx="539">
                  <c:v>92.182343000000003</c:v>
                </c:pt>
                <c:pt idx="540">
                  <c:v>92.161412999999996</c:v>
                </c:pt>
                <c:pt idx="541">
                  <c:v>92.114733000000001</c:v>
                </c:pt>
                <c:pt idx="542">
                  <c:v>92.060468</c:v>
                </c:pt>
                <c:pt idx="543">
                  <c:v>92.027614</c:v>
                </c:pt>
                <c:pt idx="544">
                  <c:v>92.032118999999994</c:v>
                </c:pt>
                <c:pt idx="545">
                  <c:v>92.061850000000007</c:v>
                </c:pt>
                <c:pt idx="546">
                  <c:v>92.086205000000007</c:v>
                </c:pt>
                <c:pt idx="547">
                  <c:v>92.081052999999997</c:v>
                </c:pt>
                <c:pt idx="548">
                  <c:v>92.045823999999996</c:v>
                </c:pt>
                <c:pt idx="549">
                  <c:v>91.999527999999998</c:v>
                </c:pt>
                <c:pt idx="550">
                  <c:v>91.963217999999998</c:v>
                </c:pt>
                <c:pt idx="551">
                  <c:v>91.944771000000003</c:v>
                </c:pt>
                <c:pt idx="552">
                  <c:v>91.936699000000004</c:v>
                </c:pt>
                <c:pt idx="553">
                  <c:v>91.927402999999998</c:v>
                </c:pt>
                <c:pt idx="554">
                  <c:v>91.913899999999998</c:v>
                </c:pt>
                <c:pt idx="555">
                  <c:v>91.902393000000004</c:v>
                </c:pt>
                <c:pt idx="556">
                  <c:v>91.899084000000002</c:v>
                </c:pt>
                <c:pt idx="557">
                  <c:v>91.903491000000002</c:v>
                </c:pt>
                <c:pt idx="558">
                  <c:v>91.909567999999993</c:v>
                </c:pt>
                <c:pt idx="559">
                  <c:v>91.912011000000007</c:v>
                </c:pt>
                <c:pt idx="560">
                  <c:v>91.911295999999993</c:v>
                </c:pt>
                <c:pt idx="561">
                  <c:v>91.912628999999995</c:v>
                </c:pt>
                <c:pt idx="562">
                  <c:v>91.920108999999997</c:v>
                </c:pt>
                <c:pt idx="563">
                  <c:v>91.9315</c:v>
                </c:pt>
                <c:pt idx="564">
                  <c:v>91.938103999999996</c:v>
                </c:pt>
                <c:pt idx="565">
                  <c:v>91.930616999999998</c:v>
                </c:pt>
                <c:pt idx="566">
                  <c:v>91.906571</c:v>
                </c:pt>
                <c:pt idx="567">
                  <c:v>91.872933000000003</c:v>
                </c:pt>
                <c:pt idx="568">
                  <c:v>91.841279</c:v>
                </c:pt>
                <c:pt idx="569">
                  <c:v>91.819113000000002</c:v>
                </c:pt>
                <c:pt idx="570">
                  <c:v>91.805453999999997</c:v>
                </c:pt>
                <c:pt idx="571">
                  <c:v>91.794656000000003</c:v>
                </c:pt>
                <c:pt idx="572">
                  <c:v>91.782404999999997</c:v>
                </c:pt>
                <c:pt idx="573">
                  <c:v>91.766345999999999</c:v>
                </c:pt>
                <c:pt idx="574">
                  <c:v>91.743216000000004</c:v>
                </c:pt>
                <c:pt idx="575">
                  <c:v>91.710920999999999</c:v>
                </c:pt>
                <c:pt idx="576">
                  <c:v>91.675336000000001</c:v>
                </c:pt>
                <c:pt idx="577">
                  <c:v>91.650621000000001</c:v>
                </c:pt>
                <c:pt idx="578">
                  <c:v>91.646879999999996</c:v>
                </c:pt>
                <c:pt idx="579">
                  <c:v>91.656567999999993</c:v>
                </c:pt>
                <c:pt idx="580">
                  <c:v>91.659045000000006</c:v>
                </c:pt>
                <c:pt idx="581">
                  <c:v>91.641626000000002</c:v>
                </c:pt>
                <c:pt idx="582">
                  <c:v>91.611768999999995</c:v>
                </c:pt>
                <c:pt idx="583">
                  <c:v>91.587947</c:v>
                </c:pt>
                <c:pt idx="584">
                  <c:v>91.582998000000003</c:v>
                </c:pt>
                <c:pt idx="585">
                  <c:v>91.595653999999996</c:v>
                </c:pt>
                <c:pt idx="586">
                  <c:v>91.613361999999995</c:v>
                </c:pt>
                <c:pt idx="587">
                  <c:v>91.621596999999994</c:v>
                </c:pt>
                <c:pt idx="588">
                  <c:v>91.613797000000005</c:v>
                </c:pt>
                <c:pt idx="589">
                  <c:v>91.595738999999995</c:v>
                </c:pt>
                <c:pt idx="590">
                  <c:v>91.580055999999999</c:v>
                </c:pt>
                <c:pt idx="591">
                  <c:v>91.574301000000006</c:v>
                </c:pt>
                <c:pt idx="592">
                  <c:v>91.573868000000004</c:v>
                </c:pt>
                <c:pt idx="593">
                  <c:v>91.568298999999996</c:v>
                </c:pt>
                <c:pt idx="594">
                  <c:v>91.555064999999999</c:v>
                </c:pt>
                <c:pt idx="595">
                  <c:v>91.545243999999997</c:v>
                </c:pt>
                <c:pt idx="596">
                  <c:v>91.553132000000005</c:v>
                </c:pt>
                <c:pt idx="597">
                  <c:v>91.579611999999997</c:v>
                </c:pt>
                <c:pt idx="598">
                  <c:v>91.606988000000001</c:v>
                </c:pt>
                <c:pt idx="599">
                  <c:v>91.611994999999993</c:v>
                </c:pt>
                <c:pt idx="600">
                  <c:v>91.584585000000004</c:v>
                </c:pt>
                <c:pt idx="601">
                  <c:v>91.534644999999998</c:v>
                </c:pt>
                <c:pt idx="602">
                  <c:v>91.482924999999994</c:v>
                </c:pt>
                <c:pt idx="603">
                  <c:v>91.445924000000005</c:v>
                </c:pt>
                <c:pt idx="604">
                  <c:v>91.427153000000004</c:v>
                </c:pt>
                <c:pt idx="605">
                  <c:v>91.420418999999995</c:v>
                </c:pt>
                <c:pt idx="606">
                  <c:v>91.419734000000005</c:v>
                </c:pt>
                <c:pt idx="607">
                  <c:v>91.426051000000001</c:v>
                </c:pt>
                <c:pt idx="608">
                  <c:v>91.444415000000006</c:v>
                </c:pt>
                <c:pt idx="609">
                  <c:v>91.473419000000007</c:v>
                </c:pt>
                <c:pt idx="610">
                  <c:v>91.498718999999994</c:v>
                </c:pt>
                <c:pt idx="611">
                  <c:v>91.500765999999999</c:v>
                </c:pt>
                <c:pt idx="612">
                  <c:v>91.471659000000002</c:v>
                </c:pt>
                <c:pt idx="613">
                  <c:v>91.424312999999998</c:v>
                </c:pt>
                <c:pt idx="614">
                  <c:v>91.382705000000001</c:v>
                </c:pt>
                <c:pt idx="615">
                  <c:v>91.361389000000003</c:v>
                </c:pt>
                <c:pt idx="616">
                  <c:v>91.355500000000006</c:v>
                </c:pt>
                <c:pt idx="617">
                  <c:v>91.350616000000002</c:v>
                </c:pt>
                <c:pt idx="618">
                  <c:v>91.338672000000003</c:v>
                </c:pt>
                <c:pt idx="619">
                  <c:v>91.322890999999998</c:v>
                </c:pt>
                <c:pt idx="620">
                  <c:v>91.311706999999998</c:v>
                </c:pt>
                <c:pt idx="621">
                  <c:v>91.311706999999998</c:v>
                </c:pt>
                <c:pt idx="622">
                  <c:v>91.324224999999998</c:v>
                </c:pt>
                <c:pt idx="623">
                  <c:v>91.344156999999996</c:v>
                </c:pt>
                <c:pt idx="624">
                  <c:v>91.360414000000006</c:v>
                </c:pt>
                <c:pt idx="625">
                  <c:v>91.360254999999995</c:v>
                </c:pt>
                <c:pt idx="626">
                  <c:v>91.337305000000001</c:v>
                </c:pt>
                <c:pt idx="627">
                  <c:v>91.297655000000006</c:v>
                </c:pt>
                <c:pt idx="628">
                  <c:v>91.257435000000001</c:v>
                </c:pt>
                <c:pt idx="629">
                  <c:v>91.231199000000004</c:v>
                </c:pt>
                <c:pt idx="630">
                  <c:v>91.219915</c:v>
                </c:pt>
                <c:pt idx="631">
                  <c:v>91.210459999999998</c:v>
                </c:pt>
                <c:pt idx="632">
                  <c:v>91.189588000000001</c:v>
                </c:pt>
                <c:pt idx="633">
                  <c:v>91.159167999999994</c:v>
                </c:pt>
                <c:pt idx="634">
                  <c:v>91.135479000000004</c:v>
                </c:pt>
                <c:pt idx="635">
                  <c:v>91.132660999999999</c:v>
                </c:pt>
                <c:pt idx="636">
                  <c:v>91.149235000000004</c:v>
                </c:pt>
                <c:pt idx="637">
                  <c:v>91.171503000000001</c:v>
                </c:pt>
                <c:pt idx="638">
                  <c:v>91.186170000000004</c:v>
                </c:pt>
                <c:pt idx="639">
                  <c:v>91.187830000000005</c:v>
                </c:pt>
                <c:pt idx="640">
                  <c:v>91.178201000000001</c:v>
                </c:pt>
                <c:pt idx="641">
                  <c:v>91.163049000000001</c:v>
                </c:pt>
                <c:pt idx="642">
                  <c:v>91.149567000000005</c:v>
                </c:pt>
                <c:pt idx="643">
                  <c:v>91.142773000000005</c:v>
                </c:pt>
                <c:pt idx="644">
                  <c:v>91.142787999999996</c:v>
                </c:pt>
                <c:pt idx="645">
                  <c:v>91.146896999999996</c:v>
                </c:pt>
                <c:pt idx="646">
                  <c:v>91.154256000000004</c:v>
                </c:pt>
                <c:pt idx="647">
                  <c:v>91.166066000000001</c:v>
                </c:pt>
                <c:pt idx="648">
                  <c:v>91.180617999999996</c:v>
                </c:pt>
                <c:pt idx="649">
                  <c:v>91.191014999999993</c:v>
                </c:pt>
                <c:pt idx="650">
                  <c:v>91.189732000000006</c:v>
                </c:pt>
                <c:pt idx="651">
                  <c:v>91.174715000000006</c:v>
                </c:pt>
                <c:pt idx="652">
                  <c:v>91.150167999999994</c:v>
                </c:pt>
                <c:pt idx="653">
                  <c:v>91.122354999999999</c:v>
                </c:pt>
                <c:pt idx="654">
                  <c:v>91.095411999999996</c:v>
                </c:pt>
                <c:pt idx="655">
                  <c:v>91.070455999999993</c:v>
                </c:pt>
                <c:pt idx="656">
                  <c:v>91.048126999999994</c:v>
                </c:pt>
                <c:pt idx="657">
                  <c:v>91.031823000000003</c:v>
                </c:pt>
                <c:pt idx="658">
                  <c:v>91.026504000000003</c:v>
                </c:pt>
                <c:pt idx="659">
                  <c:v>91.031706999999997</c:v>
                </c:pt>
                <c:pt idx="660">
                  <c:v>91.036824999999993</c:v>
                </c:pt>
                <c:pt idx="661">
                  <c:v>91.028094999999993</c:v>
                </c:pt>
                <c:pt idx="662">
                  <c:v>91.002919000000006</c:v>
                </c:pt>
                <c:pt idx="663">
                  <c:v>90.974701999999994</c:v>
                </c:pt>
                <c:pt idx="664">
                  <c:v>90.960171000000003</c:v>
                </c:pt>
                <c:pt idx="665">
                  <c:v>90.962980000000002</c:v>
                </c:pt>
                <c:pt idx="666">
                  <c:v>90.972841000000003</c:v>
                </c:pt>
                <c:pt idx="667">
                  <c:v>90.978654000000006</c:v>
                </c:pt>
                <c:pt idx="668">
                  <c:v>90.978483999999995</c:v>
                </c:pt>
                <c:pt idx="669">
                  <c:v>90.978413000000003</c:v>
                </c:pt>
                <c:pt idx="670">
                  <c:v>90.985562999999999</c:v>
                </c:pt>
                <c:pt idx="671">
                  <c:v>91.001420999999993</c:v>
                </c:pt>
                <c:pt idx="672">
                  <c:v>91.017876000000001</c:v>
                </c:pt>
                <c:pt idx="673">
                  <c:v>91.019958000000003</c:v>
                </c:pt>
                <c:pt idx="674">
                  <c:v>90.997722999999993</c:v>
                </c:pt>
                <c:pt idx="675">
                  <c:v>90.958043000000004</c:v>
                </c:pt>
                <c:pt idx="676">
                  <c:v>90.921802999999997</c:v>
                </c:pt>
                <c:pt idx="677">
                  <c:v>90.906880999999998</c:v>
                </c:pt>
                <c:pt idx="678">
                  <c:v>90.914606000000006</c:v>
                </c:pt>
                <c:pt idx="679">
                  <c:v>90.932495000000003</c:v>
                </c:pt>
                <c:pt idx="680">
                  <c:v>90.946535999999995</c:v>
                </c:pt>
                <c:pt idx="681">
                  <c:v>90.949363000000005</c:v>
                </c:pt>
                <c:pt idx="682">
                  <c:v>90.940494000000001</c:v>
                </c:pt>
                <c:pt idx="683">
                  <c:v>90.924138999999997</c:v>
                </c:pt>
                <c:pt idx="684">
                  <c:v>90.908090999999999</c:v>
                </c:pt>
                <c:pt idx="685">
                  <c:v>90.901480000000006</c:v>
                </c:pt>
                <c:pt idx="686">
                  <c:v>90.909139999999994</c:v>
                </c:pt>
                <c:pt idx="687">
                  <c:v>90.925123999999997</c:v>
                </c:pt>
                <c:pt idx="688">
                  <c:v>90.932991000000001</c:v>
                </c:pt>
                <c:pt idx="689">
                  <c:v>90.917682999999997</c:v>
                </c:pt>
                <c:pt idx="690">
                  <c:v>90.881507999999997</c:v>
                </c:pt>
                <c:pt idx="691">
                  <c:v>90.846620000000001</c:v>
                </c:pt>
                <c:pt idx="692">
                  <c:v>90.835746999999998</c:v>
                </c:pt>
                <c:pt idx="693">
                  <c:v>90.849973000000006</c:v>
                </c:pt>
                <c:pt idx="694">
                  <c:v>90.870064999999997</c:v>
                </c:pt>
                <c:pt idx="695">
                  <c:v>90.878370000000004</c:v>
                </c:pt>
                <c:pt idx="696">
                  <c:v>90.872788</c:v>
                </c:pt>
                <c:pt idx="697">
                  <c:v>90.859790000000004</c:v>
                </c:pt>
                <c:pt idx="698">
                  <c:v>90.843346999999994</c:v>
                </c:pt>
                <c:pt idx="699">
                  <c:v>90.826665000000006</c:v>
                </c:pt>
                <c:pt idx="700">
                  <c:v>90.817957000000007</c:v>
                </c:pt>
                <c:pt idx="701">
                  <c:v>90.823820999999995</c:v>
                </c:pt>
                <c:pt idx="702">
                  <c:v>90.837136000000001</c:v>
                </c:pt>
                <c:pt idx="703">
                  <c:v>90.839904000000004</c:v>
                </c:pt>
                <c:pt idx="704">
                  <c:v>90.821231999999995</c:v>
                </c:pt>
                <c:pt idx="705">
                  <c:v>90.788469000000006</c:v>
                </c:pt>
                <c:pt idx="706">
                  <c:v>90.759692000000001</c:v>
                </c:pt>
                <c:pt idx="707">
                  <c:v>90.748632999999998</c:v>
                </c:pt>
                <c:pt idx="708">
                  <c:v>90.755290000000002</c:v>
                </c:pt>
                <c:pt idx="709">
                  <c:v>90.766048999999995</c:v>
                </c:pt>
                <c:pt idx="710">
                  <c:v>90.763493999999994</c:v>
                </c:pt>
                <c:pt idx="711">
                  <c:v>90.741349999999997</c:v>
                </c:pt>
                <c:pt idx="712">
                  <c:v>90.710819999999998</c:v>
                </c:pt>
                <c:pt idx="713">
                  <c:v>90.688239999999993</c:v>
                </c:pt>
                <c:pt idx="714">
                  <c:v>90.676394000000002</c:v>
                </c:pt>
                <c:pt idx="715">
                  <c:v>90.66337</c:v>
                </c:pt>
                <c:pt idx="716">
                  <c:v>90.640525999999994</c:v>
                </c:pt>
                <c:pt idx="717">
                  <c:v>90.614151000000007</c:v>
                </c:pt>
                <c:pt idx="718">
                  <c:v>90.595860000000002</c:v>
                </c:pt>
                <c:pt idx="719">
                  <c:v>90.589170999999993</c:v>
                </c:pt>
                <c:pt idx="720">
                  <c:v>90.592584000000002</c:v>
                </c:pt>
                <c:pt idx="721">
                  <c:v>90.609700000000004</c:v>
                </c:pt>
                <c:pt idx="722">
                  <c:v>90.645089999999996</c:v>
                </c:pt>
                <c:pt idx="723">
                  <c:v>90.689924000000005</c:v>
                </c:pt>
                <c:pt idx="724">
                  <c:v>90.721587</c:v>
                </c:pt>
                <c:pt idx="725">
                  <c:v>90.724177999999995</c:v>
                </c:pt>
                <c:pt idx="726">
                  <c:v>90.705793999999997</c:v>
                </c:pt>
                <c:pt idx="727">
                  <c:v>90.689066999999994</c:v>
                </c:pt>
                <c:pt idx="728">
                  <c:v>90.685415000000006</c:v>
                </c:pt>
                <c:pt idx="729">
                  <c:v>90.684269999999998</c:v>
                </c:pt>
                <c:pt idx="730">
                  <c:v>90.668998000000002</c:v>
                </c:pt>
                <c:pt idx="731">
                  <c:v>90.638942</c:v>
                </c:pt>
                <c:pt idx="732">
                  <c:v>90.610555000000005</c:v>
                </c:pt>
                <c:pt idx="733">
                  <c:v>90.596410000000006</c:v>
                </c:pt>
                <c:pt idx="734">
                  <c:v>90.589274000000003</c:v>
                </c:pt>
                <c:pt idx="735">
                  <c:v>90.572742000000005</c:v>
                </c:pt>
                <c:pt idx="736">
                  <c:v>90.544554000000005</c:v>
                </c:pt>
                <c:pt idx="737">
                  <c:v>90.520267000000004</c:v>
                </c:pt>
                <c:pt idx="738">
                  <c:v>90.512327999999997</c:v>
                </c:pt>
                <c:pt idx="739">
                  <c:v>90.514587000000006</c:v>
                </c:pt>
                <c:pt idx="740">
                  <c:v>90.512071000000006</c:v>
                </c:pt>
                <c:pt idx="741">
                  <c:v>90.49897</c:v>
                </c:pt>
                <c:pt idx="742">
                  <c:v>90.480406000000002</c:v>
                </c:pt>
                <c:pt idx="743">
                  <c:v>90.462350999999998</c:v>
                </c:pt>
                <c:pt idx="744">
                  <c:v>90.449550000000002</c:v>
                </c:pt>
                <c:pt idx="745">
                  <c:v>90.450235000000006</c:v>
                </c:pt>
                <c:pt idx="746">
                  <c:v>90.470657000000003</c:v>
                </c:pt>
                <c:pt idx="747">
                  <c:v>90.502647999999994</c:v>
                </c:pt>
                <c:pt idx="748">
                  <c:v>90.526944</c:v>
                </c:pt>
                <c:pt idx="749">
                  <c:v>90.533792000000005</c:v>
                </c:pt>
                <c:pt idx="750">
                  <c:v>90.533586</c:v>
                </c:pt>
                <c:pt idx="751">
                  <c:v>90.542066000000005</c:v>
                </c:pt>
                <c:pt idx="752">
                  <c:v>90.559809999999999</c:v>
                </c:pt>
                <c:pt idx="753">
                  <c:v>90.572421000000006</c:v>
                </c:pt>
                <c:pt idx="754">
                  <c:v>90.568501999999995</c:v>
                </c:pt>
                <c:pt idx="755">
                  <c:v>90.550376999999997</c:v>
                </c:pt>
                <c:pt idx="756">
                  <c:v>90.525825999999995</c:v>
                </c:pt>
                <c:pt idx="757">
                  <c:v>90.496521999999999</c:v>
                </c:pt>
                <c:pt idx="758">
                  <c:v>90.461005999999998</c:v>
                </c:pt>
                <c:pt idx="759">
                  <c:v>90.425731999999996</c:v>
                </c:pt>
                <c:pt idx="760">
                  <c:v>90.405394000000001</c:v>
                </c:pt>
                <c:pt idx="761">
                  <c:v>90.408951999999999</c:v>
                </c:pt>
                <c:pt idx="762">
                  <c:v>90.427818000000002</c:v>
                </c:pt>
                <c:pt idx="763">
                  <c:v>90.441982999999993</c:v>
                </c:pt>
                <c:pt idx="764">
                  <c:v>90.438256999999993</c:v>
                </c:pt>
                <c:pt idx="765">
                  <c:v>90.420168000000004</c:v>
                </c:pt>
                <c:pt idx="766">
                  <c:v>90.399910000000006</c:v>
                </c:pt>
                <c:pt idx="767">
                  <c:v>90.384095000000002</c:v>
                </c:pt>
                <c:pt idx="768">
                  <c:v>90.369033999999999</c:v>
                </c:pt>
                <c:pt idx="769">
                  <c:v>90.346762999999996</c:v>
                </c:pt>
                <c:pt idx="770">
                  <c:v>90.313232999999997</c:v>
                </c:pt>
                <c:pt idx="771">
                  <c:v>90.273968999999994</c:v>
                </c:pt>
                <c:pt idx="772">
                  <c:v>90.245527999999993</c:v>
                </c:pt>
                <c:pt idx="773">
                  <c:v>90.247653999999997</c:v>
                </c:pt>
                <c:pt idx="774">
                  <c:v>90.286634000000006</c:v>
                </c:pt>
                <c:pt idx="775">
                  <c:v>90.345979999999997</c:v>
                </c:pt>
                <c:pt idx="776">
                  <c:v>90.398747999999998</c:v>
                </c:pt>
                <c:pt idx="777">
                  <c:v>90.429948999999993</c:v>
                </c:pt>
                <c:pt idx="778">
                  <c:v>90.442860999999994</c:v>
                </c:pt>
                <c:pt idx="779">
                  <c:v>90.443932000000004</c:v>
                </c:pt>
                <c:pt idx="780">
                  <c:v>90.430531999999999</c:v>
                </c:pt>
                <c:pt idx="781">
                  <c:v>90.400022000000007</c:v>
                </c:pt>
                <c:pt idx="782">
                  <c:v>90.363480999999993</c:v>
                </c:pt>
                <c:pt idx="783">
                  <c:v>90.338837999999996</c:v>
                </c:pt>
                <c:pt idx="784">
                  <c:v>90.330911999999998</c:v>
                </c:pt>
                <c:pt idx="785">
                  <c:v>90.326346999999998</c:v>
                </c:pt>
                <c:pt idx="786">
                  <c:v>90.310406999999998</c:v>
                </c:pt>
                <c:pt idx="787">
                  <c:v>90.283278999999993</c:v>
                </c:pt>
                <c:pt idx="788">
                  <c:v>90.256569999999996</c:v>
                </c:pt>
                <c:pt idx="789">
                  <c:v>90.239917000000005</c:v>
                </c:pt>
                <c:pt idx="790">
                  <c:v>90.236772999999999</c:v>
                </c:pt>
                <c:pt idx="791">
                  <c:v>90.248422000000005</c:v>
                </c:pt>
                <c:pt idx="792">
                  <c:v>90.273617000000002</c:v>
                </c:pt>
                <c:pt idx="793">
                  <c:v>90.303138000000004</c:v>
                </c:pt>
                <c:pt idx="794">
                  <c:v>90.320913000000004</c:v>
                </c:pt>
                <c:pt idx="795">
                  <c:v>90.315354999999997</c:v>
                </c:pt>
                <c:pt idx="796">
                  <c:v>90.288916999999998</c:v>
                </c:pt>
                <c:pt idx="797">
                  <c:v>90.254141000000004</c:v>
                </c:pt>
                <c:pt idx="798">
                  <c:v>90.220794999999995</c:v>
                </c:pt>
                <c:pt idx="799">
                  <c:v>90.189498</c:v>
                </c:pt>
                <c:pt idx="800">
                  <c:v>90.157805999999994</c:v>
                </c:pt>
                <c:pt idx="801">
                  <c:v>90.128985999999998</c:v>
                </c:pt>
                <c:pt idx="802">
                  <c:v>90.112039999999993</c:v>
                </c:pt>
                <c:pt idx="803">
                  <c:v>90.113602</c:v>
                </c:pt>
                <c:pt idx="804">
                  <c:v>90.131586999999996</c:v>
                </c:pt>
                <c:pt idx="805">
                  <c:v>90.156774999999996</c:v>
                </c:pt>
                <c:pt idx="806">
                  <c:v>90.178937000000005</c:v>
                </c:pt>
                <c:pt idx="807">
                  <c:v>90.192179999999993</c:v>
                </c:pt>
                <c:pt idx="808">
                  <c:v>90.197626999999997</c:v>
                </c:pt>
                <c:pt idx="809">
                  <c:v>90.201125000000005</c:v>
                </c:pt>
                <c:pt idx="810">
                  <c:v>90.205368000000007</c:v>
                </c:pt>
                <c:pt idx="811">
                  <c:v>90.20393</c:v>
                </c:pt>
                <c:pt idx="812">
                  <c:v>90.187314000000001</c:v>
                </c:pt>
                <c:pt idx="813">
                  <c:v>90.157824000000005</c:v>
                </c:pt>
                <c:pt idx="814">
                  <c:v>90.134692999999999</c:v>
                </c:pt>
                <c:pt idx="815">
                  <c:v>90.137798000000004</c:v>
                </c:pt>
                <c:pt idx="816">
                  <c:v>90.164983000000007</c:v>
                </c:pt>
                <c:pt idx="817">
                  <c:v>90.190437000000003</c:v>
                </c:pt>
                <c:pt idx="818">
                  <c:v>90.187511999999998</c:v>
                </c:pt>
                <c:pt idx="819">
                  <c:v>90.150424000000001</c:v>
                </c:pt>
                <c:pt idx="820">
                  <c:v>90.095423999999994</c:v>
                </c:pt>
                <c:pt idx="821">
                  <c:v>90.047871999999998</c:v>
                </c:pt>
                <c:pt idx="822">
                  <c:v>90.029458000000005</c:v>
                </c:pt>
                <c:pt idx="823">
                  <c:v>90.048962000000003</c:v>
                </c:pt>
                <c:pt idx="824">
                  <c:v>90.095684000000006</c:v>
                </c:pt>
                <c:pt idx="825">
                  <c:v>90.142188000000004</c:v>
                </c:pt>
                <c:pt idx="826">
                  <c:v>90.161710999999997</c:v>
                </c:pt>
                <c:pt idx="827">
                  <c:v>90.148604000000006</c:v>
                </c:pt>
                <c:pt idx="828">
                  <c:v>90.120498999999995</c:v>
                </c:pt>
                <c:pt idx="829">
                  <c:v>90.098277999999993</c:v>
                </c:pt>
                <c:pt idx="830">
                  <c:v>90.086906999999997</c:v>
                </c:pt>
                <c:pt idx="831">
                  <c:v>90.077967999999998</c:v>
                </c:pt>
                <c:pt idx="832">
                  <c:v>90.065332999999995</c:v>
                </c:pt>
                <c:pt idx="833">
                  <c:v>90.051901999999998</c:v>
                </c:pt>
                <c:pt idx="834">
                  <c:v>90.043544999999995</c:v>
                </c:pt>
                <c:pt idx="835">
                  <c:v>90.043951000000007</c:v>
                </c:pt>
                <c:pt idx="836">
                  <c:v>90.055271000000005</c:v>
                </c:pt>
                <c:pt idx="837">
                  <c:v>90.075936999999996</c:v>
                </c:pt>
                <c:pt idx="838">
                  <c:v>90.094965999999999</c:v>
                </c:pt>
                <c:pt idx="839">
                  <c:v>90.095871000000002</c:v>
                </c:pt>
                <c:pt idx="840">
                  <c:v>90.073560000000001</c:v>
                </c:pt>
                <c:pt idx="841">
                  <c:v>90.044387</c:v>
                </c:pt>
                <c:pt idx="842">
                  <c:v>90.031993999999997</c:v>
                </c:pt>
                <c:pt idx="843">
                  <c:v>90.042411999999999</c:v>
                </c:pt>
                <c:pt idx="844">
                  <c:v>90.057619000000003</c:v>
                </c:pt>
                <c:pt idx="845">
                  <c:v>90.054534000000004</c:v>
                </c:pt>
                <c:pt idx="846">
                  <c:v>90.026910000000001</c:v>
                </c:pt>
                <c:pt idx="847">
                  <c:v>89.988606000000004</c:v>
                </c:pt>
                <c:pt idx="848">
                  <c:v>89.961022999999997</c:v>
                </c:pt>
                <c:pt idx="849">
                  <c:v>89.959857999999997</c:v>
                </c:pt>
                <c:pt idx="850">
                  <c:v>89.988248999999996</c:v>
                </c:pt>
                <c:pt idx="851">
                  <c:v>90.035015000000001</c:v>
                </c:pt>
                <c:pt idx="852">
                  <c:v>90.078671</c:v>
                </c:pt>
                <c:pt idx="853">
                  <c:v>90.098887000000005</c:v>
                </c:pt>
                <c:pt idx="854">
                  <c:v>90.089415000000002</c:v>
                </c:pt>
                <c:pt idx="855">
                  <c:v>90.061713999999995</c:v>
                </c:pt>
                <c:pt idx="856">
                  <c:v>90.035949000000002</c:v>
                </c:pt>
                <c:pt idx="857">
                  <c:v>90.026944</c:v>
                </c:pt>
                <c:pt idx="858">
                  <c:v>90.035207999999997</c:v>
                </c:pt>
                <c:pt idx="859">
                  <c:v>90.048036999999994</c:v>
                </c:pt>
                <c:pt idx="860">
                  <c:v>90.049323999999999</c:v>
                </c:pt>
                <c:pt idx="861">
                  <c:v>90.031278999999998</c:v>
                </c:pt>
                <c:pt idx="862">
                  <c:v>89.998686000000006</c:v>
                </c:pt>
                <c:pt idx="863">
                  <c:v>89.962063000000001</c:v>
                </c:pt>
                <c:pt idx="864">
                  <c:v>89.927762000000001</c:v>
                </c:pt>
                <c:pt idx="865">
                  <c:v>89.896127000000007</c:v>
                </c:pt>
                <c:pt idx="866">
                  <c:v>89.867656999999994</c:v>
                </c:pt>
                <c:pt idx="867">
                  <c:v>89.846487999999994</c:v>
                </c:pt>
                <c:pt idx="868">
                  <c:v>89.835668999999996</c:v>
                </c:pt>
                <c:pt idx="869">
                  <c:v>89.832643000000004</c:v>
                </c:pt>
                <c:pt idx="870">
                  <c:v>89.833296000000004</c:v>
                </c:pt>
                <c:pt idx="871">
                  <c:v>89.837950000000006</c:v>
                </c:pt>
                <c:pt idx="872">
                  <c:v>89.849163000000004</c:v>
                </c:pt>
                <c:pt idx="873">
                  <c:v>89.865037999999998</c:v>
                </c:pt>
                <c:pt idx="874">
                  <c:v>89.879874000000001</c:v>
                </c:pt>
                <c:pt idx="875">
                  <c:v>89.892362000000006</c:v>
                </c:pt>
                <c:pt idx="876">
                  <c:v>89.907833999999994</c:v>
                </c:pt>
                <c:pt idx="877">
                  <c:v>89.929409000000007</c:v>
                </c:pt>
                <c:pt idx="878">
                  <c:v>89.951068000000006</c:v>
                </c:pt>
                <c:pt idx="879">
                  <c:v>89.963717000000003</c:v>
                </c:pt>
                <c:pt idx="880">
                  <c:v>89.964978000000002</c:v>
                </c:pt>
                <c:pt idx="881">
                  <c:v>89.957969000000006</c:v>
                </c:pt>
                <c:pt idx="882">
                  <c:v>89.943089000000001</c:v>
                </c:pt>
                <c:pt idx="883">
                  <c:v>89.918035000000003</c:v>
                </c:pt>
                <c:pt idx="884">
                  <c:v>89.886392000000001</c:v>
                </c:pt>
                <c:pt idx="885">
                  <c:v>89.859217000000001</c:v>
                </c:pt>
                <c:pt idx="886">
                  <c:v>89.844374999999999</c:v>
                </c:pt>
                <c:pt idx="887">
                  <c:v>89.838515999999998</c:v>
                </c:pt>
                <c:pt idx="888">
                  <c:v>89.832988</c:v>
                </c:pt>
                <c:pt idx="889">
                  <c:v>89.824528000000001</c:v>
                </c:pt>
                <c:pt idx="890">
                  <c:v>89.816732999999999</c:v>
                </c:pt>
                <c:pt idx="891">
                  <c:v>89.813265000000001</c:v>
                </c:pt>
                <c:pt idx="892">
                  <c:v>89.813598999999996</c:v>
                </c:pt>
                <c:pt idx="893">
                  <c:v>89.814656999999997</c:v>
                </c:pt>
                <c:pt idx="894">
                  <c:v>89.813070999999994</c:v>
                </c:pt>
                <c:pt idx="895">
                  <c:v>89.806201999999999</c:v>
                </c:pt>
                <c:pt idx="896">
                  <c:v>89.794414000000003</c:v>
                </c:pt>
                <c:pt idx="897">
                  <c:v>89.783096999999998</c:v>
                </c:pt>
                <c:pt idx="898">
                  <c:v>89.780049000000005</c:v>
                </c:pt>
                <c:pt idx="899">
                  <c:v>89.789713000000006</c:v>
                </c:pt>
                <c:pt idx="900">
                  <c:v>89.810525999999996</c:v>
                </c:pt>
                <c:pt idx="901">
                  <c:v>89.836386000000005</c:v>
                </c:pt>
                <c:pt idx="902">
                  <c:v>89.857855000000001</c:v>
                </c:pt>
                <c:pt idx="903">
                  <c:v>89.863738999999995</c:v>
                </c:pt>
                <c:pt idx="904">
                  <c:v>89.847949</c:v>
                </c:pt>
                <c:pt idx="905">
                  <c:v>89.817819999999998</c:v>
                </c:pt>
                <c:pt idx="906">
                  <c:v>89.791703999999996</c:v>
                </c:pt>
                <c:pt idx="907">
                  <c:v>89.784816000000006</c:v>
                </c:pt>
                <c:pt idx="908">
                  <c:v>89.797708999999998</c:v>
                </c:pt>
                <c:pt idx="909">
                  <c:v>89.817618999999993</c:v>
                </c:pt>
                <c:pt idx="910">
                  <c:v>89.828468999999998</c:v>
                </c:pt>
                <c:pt idx="911">
                  <c:v>89.820429000000004</c:v>
                </c:pt>
                <c:pt idx="912">
                  <c:v>89.794804999999997</c:v>
                </c:pt>
                <c:pt idx="913">
                  <c:v>89.763357999999997</c:v>
                </c:pt>
                <c:pt idx="914">
                  <c:v>89.741336000000004</c:v>
                </c:pt>
                <c:pt idx="915">
                  <c:v>89.737468000000007</c:v>
                </c:pt>
                <c:pt idx="916">
                  <c:v>89.748971999999995</c:v>
                </c:pt>
                <c:pt idx="917">
                  <c:v>89.765573000000003</c:v>
                </c:pt>
                <c:pt idx="918">
                  <c:v>89.777502999999996</c:v>
                </c:pt>
                <c:pt idx="919">
                  <c:v>89.780321000000001</c:v>
                </c:pt>
                <c:pt idx="920">
                  <c:v>89.774809000000005</c:v>
                </c:pt>
                <c:pt idx="921">
                  <c:v>89.764228000000003</c:v>
                </c:pt>
                <c:pt idx="922">
                  <c:v>89.750889000000001</c:v>
                </c:pt>
                <c:pt idx="923">
                  <c:v>89.734416999999993</c:v>
                </c:pt>
                <c:pt idx="924">
                  <c:v>89.714376999999999</c:v>
                </c:pt>
                <c:pt idx="925">
                  <c:v>89.695166999999998</c:v>
                </c:pt>
                <c:pt idx="926">
                  <c:v>89.686190999999994</c:v>
                </c:pt>
                <c:pt idx="927">
                  <c:v>89.694339999999997</c:v>
                </c:pt>
                <c:pt idx="928">
                  <c:v>89.715980000000002</c:v>
                </c:pt>
                <c:pt idx="929">
                  <c:v>89.737707999999998</c:v>
                </c:pt>
                <c:pt idx="930">
                  <c:v>89.745461000000006</c:v>
                </c:pt>
                <c:pt idx="931">
                  <c:v>89.733341999999993</c:v>
                </c:pt>
                <c:pt idx="932">
                  <c:v>89.706086999999997</c:v>
                </c:pt>
                <c:pt idx="933">
                  <c:v>89.676012999999998</c:v>
                </c:pt>
                <c:pt idx="934">
                  <c:v>89.657210000000006</c:v>
                </c:pt>
                <c:pt idx="935">
                  <c:v>89.658303000000004</c:v>
                </c:pt>
                <c:pt idx="936">
                  <c:v>89.676513999999997</c:v>
                </c:pt>
                <c:pt idx="937">
                  <c:v>89.697958</c:v>
                </c:pt>
                <c:pt idx="938">
                  <c:v>89.706366000000003</c:v>
                </c:pt>
                <c:pt idx="939">
                  <c:v>89.695497000000003</c:v>
                </c:pt>
                <c:pt idx="940">
                  <c:v>89.674925000000002</c:v>
                </c:pt>
                <c:pt idx="941">
                  <c:v>89.661952999999997</c:v>
                </c:pt>
                <c:pt idx="942">
                  <c:v>89.665678</c:v>
                </c:pt>
                <c:pt idx="943">
                  <c:v>89.679230000000004</c:v>
                </c:pt>
                <c:pt idx="944">
                  <c:v>89.688759000000005</c:v>
                </c:pt>
                <c:pt idx="945">
                  <c:v>89.687064000000007</c:v>
                </c:pt>
                <c:pt idx="946">
                  <c:v>89.674124000000006</c:v>
                </c:pt>
                <c:pt idx="947">
                  <c:v>89.648104000000004</c:v>
                </c:pt>
                <c:pt idx="948">
                  <c:v>89.605953</c:v>
                </c:pt>
                <c:pt idx="949">
                  <c:v>89.556269999999998</c:v>
                </c:pt>
                <c:pt idx="950">
                  <c:v>89.523557999999994</c:v>
                </c:pt>
                <c:pt idx="951">
                  <c:v>89.529213999999996</c:v>
                </c:pt>
                <c:pt idx="952">
                  <c:v>89.567115000000001</c:v>
                </c:pt>
                <c:pt idx="953">
                  <c:v>89.605187000000001</c:v>
                </c:pt>
                <c:pt idx="954">
                  <c:v>89.614572999999993</c:v>
                </c:pt>
                <c:pt idx="955">
                  <c:v>89.594898999999998</c:v>
                </c:pt>
                <c:pt idx="956">
                  <c:v>89.569976999999994</c:v>
                </c:pt>
                <c:pt idx="957">
                  <c:v>89.561854999999994</c:v>
                </c:pt>
                <c:pt idx="958">
                  <c:v>89.571218999999999</c:v>
                </c:pt>
                <c:pt idx="959">
                  <c:v>89.581900000000005</c:v>
                </c:pt>
                <c:pt idx="960">
                  <c:v>89.581352999999993</c:v>
                </c:pt>
                <c:pt idx="961">
                  <c:v>89.574415000000002</c:v>
                </c:pt>
                <c:pt idx="962">
                  <c:v>89.577545999999998</c:v>
                </c:pt>
                <c:pt idx="963">
                  <c:v>89.601241000000002</c:v>
                </c:pt>
                <c:pt idx="964">
                  <c:v>89.638470999999996</c:v>
                </c:pt>
                <c:pt idx="965">
                  <c:v>89.668974000000006</c:v>
                </c:pt>
                <c:pt idx="966">
                  <c:v>89.675039999999996</c:v>
                </c:pt>
                <c:pt idx="967">
                  <c:v>89.655834999999996</c:v>
                </c:pt>
                <c:pt idx="968">
                  <c:v>89.628934999999998</c:v>
                </c:pt>
                <c:pt idx="969">
                  <c:v>89.616754</c:v>
                </c:pt>
                <c:pt idx="970">
                  <c:v>89.627818000000005</c:v>
                </c:pt>
                <c:pt idx="971">
                  <c:v>89.650733000000002</c:v>
                </c:pt>
                <c:pt idx="972">
                  <c:v>89.666726999999995</c:v>
                </c:pt>
                <c:pt idx="973">
                  <c:v>89.665947000000003</c:v>
                </c:pt>
                <c:pt idx="974">
                  <c:v>89.651210000000006</c:v>
                </c:pt>
                <c:pt idx="975">
                  <c:v>89.630448000000001</c:v>
                </c:pt>
                <c:pt idx="976">
                  <c:v>89.610814000000005</c:v>
                </c:pt>
                <c:pt idx="977">
                  <c:v>89.599275000000006</c:v>
                </c:pt>
                <c:pt idx="978">
                  <c:v>89.601141999999996</c:v>
                </c:pt>
                <c:pt idx="979">
                  <c:v>89.613489000000001</c:v>
                </c:pt>
                <c:pt idx="980">
                  <c:v>89.624459000000002</c:v>
                </c:pt>
                <c:pt idx="981">
                  <c:v>89.624014000000003</c:v>
                </c:pt>
                <c:pt idx="982">
                  <c:v>89.613569999999996</c:v>
                </c:pt>
                <c:pt idx="983">
                  <c:v>89.602445000000003</c:v>
                </c:pt>
                <c:pt idx="984">
                  <c:v>89.597814</c:v>
                </c:pt>
                <c:pt idx="985">
                  <c:v>89.601293999999996</c:v>
                </c:pt>
                <c:pt idx="986">
                  <c:v>89.611238</c:v>
                </c:pt>
                <c:pt idx="987">
                  <c:v>89.623103</c:v>
                </c:pt>
                <c:pt idx="988">
                  <c:v>89.629968000000005</c:v>
                </c:pt>
                <c:pt idx="989">
                  <c:v>89.628248999999997</c:v>
                </c:pt>
                <c:pt idx="990">
                  <c:v>89.621701000000002</c:v>
                </c:pt>
                <c:pt idx="991">
                  <c:v>89.615583999999998</c:v>
                </c:pt>
                <c:pt idx="992">
                  <c:v>89.609549999999999</c:v>
                </c:pt>
                <c:pt idx="993">
                  <c:v>89.601382999999998</c:v>
                </c:pt>
                <c:pt idx="994">
                  <c:v>89.595027999999999</c:v>
                </c:pt>
                <c:pt idx="995">
                  <c:v>89.597511999999995</c:v>
                </c:pt>
                <c:pt idx="996">
                  <c:v>89.607364000000004</c:v>
                </c:pt>
                <c:pt idx="997">
                  <c:v>89.613236000000001</c:v>
                </c:pt>
                <c:pt idx="998">
                  <c:v>89.606414000000001</c:v>
                </c:pt>
                <c:pt idx="999">
                  <c:v>89.589731</c:v>
                </c:pt>
                <c:pt idx="1000">
                  <c:v>89.572826000000006</c:v>
                </c:pt>
                <c:pt idx="1001">
                  <c:v>89.564195999999995</c:v>
                </c:pt>
                <c:pt idx="1002">
                  <c:v>89.569186999999999</c:v>
                </c:pt>
                <c:pt idx="1003">
                  <c:v>89.588802000000001</c:v>
                </c:pt>
                <c:pt idx="1004">
                  <c:v>89.615879000000007</c:v>
                </c:pt>
                <c:pt idx="1005">
                  <c:v>89.63682</c:v>
                </c:pt>
                <c:pt idx="1006">
                  <c:v>89.641593999999998</c:v>
                </c:pt>
                <c:pt idx="1007">
                  <c:v>89.628923999999998</c:v>
                </c:pt>
                <c:pt idx="1008">
                  <c:v>89.598909000000006</c:v>
                </c:pt>
                <c:pt idx="1009">
                  <c:v>89.547312000000005</c:v>
                </c:pt>
                <c:pt idx="1010">
                  <c:v>89.474587999999997</c:v>
                </c:pt>
                <c:pt idx="1011">
                  <c:v>89.396997999999996</c:v>
                </c:pt>
                <c:pt idx="1012">
                  <c:v>89.338665000000006</c:v>
                </c:pt>
                <c:pt idx="1013">
                  <c:v>89.309454000000002</c:v>
                </c:pt>
                <c:pt idx="1014">
                  <c:v>89.295597000000001</c:v>
                </c:pt>
                <c:pt idx="1015">
                  <c:v>89.273803999999998</c:v>
                </c:pt>
                <c:pt idx="1016">
                  <c:v>89.230428000000003</c:v>
                </c:pt>
                <c:pt idx="1017">
                  <c:v>89.165856000000005</c:v>
                </c:pt>
                <c:pt idx="1018">
                  <c:v>89.086555000000004</c:v>
                </c:pt>
                <c:pt idx="1019">
                  <c:v>88.997934000000001</c:v>
                </c:pt>
                <c:pt idx="1020">
                  <c:v>88.902551000000003</c:v>
                </c:pt>
                <c:pt idx="1021">
                  <c:v>88.799878000000007</c:v>
                </c:pt>
                <c:pt idx="1022">
                  <c:v>88.686115000000001</c:v>
                </c:pt>
                <c:pt idx="1023">
                  <c:v>88.556667000000004</c:v>
                </c:pt>
                <c:pt idx="1024">
                  <c:v>88.410787999999997</c:v>
                </c:pt>
                <c:pt idx="1025">
                  <c:v>88.253123000000002</c:v>
                </c:pt>
                <c:pt idx="1026">
                  <c:v>88.088487000000001</c:v>
                </c:pt>
                <c:pt idx="1027">
                  <c:v>87.914373999999995</c:v>
                </c:pt>
                <c:pt idx="1028">
                  <c:v>87.720819000000006</c:v>
                </c:pt>
                <c:pt idx="1029">
                  <c:v>87.500536999999994</c:v>
                </c:pt>
                <c:pt idx="1030">
                  <c:v>87.259646000000004</c:v>
                </c:pt>
                <c:pt idx="1031">
                  <c:v>87.015938000000006</c:v>
                </c:pt>
                <c:pt idx="1032">
                  <c:v>86.785027999999997</c:v>
                </c:pt>
                <c:pt idx="1033">
                  <c:v>86.568589000000003</c:v>
                </c:pt>
                <c:pt idx="1034">
                  <c:v>86.357026000000005</c:v>
                </c:pt>
                <c:pt idx="1035">
                  <c:v>86.143401999999995</c:v>
                </c:pt>
                <c:pt idx="1036">
                  <c:v>85.934849</c:v>
                </c:pt>
                <c:pt idx="1037">
                  <c:v>85.751732000000004</c:v>
                </c:pt>
                <c:pt idx="1038">
                  <c:v>85.615127999999999</c:v>
                </c:pt>
                <c:pt idx="1039">
                  <c:v>85.532043000000002</c:v>
                </c:pt>
                <c:pt idx="1040">
                  <c:v>85.490939999999995</c:v>
                </c:pt>
                <c:pt idx="1041">
                  <c:v>85.472741999999997</c:v>
                </c:pt>
                <c:pt idx="1042">
                  <c:v>85.467256000000006</c:v>
                </c:pt>
                <c:pt idx="1043">
                  <c:v>85.478702999999996</c:v>
                </c:pt>
                <c:pt idx="1044">
                  <c:v>85.516204999999999</c:v>
                </c:pt>
                <c:pt idx="1045">
                  <c:v>85.582296999999997</c:v>
                </c:pt>
                <c:pt idx="1046">
                  <c:v>85.671544999999995</c:v>
                </c:pt>
                <c:pt idx="1047">
                  <c:v>85.776505999999998</c:v>
                </c:pt>
                <c:pt idx="1048">
                  <c:v>85.891101000000006</c:v>
                </c:pt>
                <c:pt idx="1049">
                  <c:v>86.008561999999998</c:v>
                </c:pt>
                <c:pt idx="1050">
                  <c:v>86.118469000000005</c:v>
                </c:pt>
                <c:pt idx="1051">
                  <c:v>86.206852999999995</c:v>
                </c:pt>
                <c:pt idx="1052">
                  <c:v>86.260430999999997</c:v>
                </c:pt>
                <c:pt idx="1053">
                  <c:v>86.273323000000005</c:v>
                </c:pt>
                <c:pt idx="1054">
                  <c:v>86.250029999999995</c:v>
                </c:pt>
                <c:pt idx="1055">
                  <c:v>86.199577000000005</c:v>
                </c:pt>
                <c:pt idx="1056">
                  <c:v>86.127037000000001</c:v>
                </c:pt>
                <c:pt idx="1057">
                  <c:v>86.034547000000003</c:v>
                </c:pt>
                <c:pt idx="1058">
                  <c:v>85.929743999999999</c:v>
                </c:pt>
                <c:pt idx="1059">
                  <c:v>85.825186000000002</c:v>
                </c:pt>
                <c:pt idx="1060">
                  <c:v>85.725438999999994</c:v>
                </c:pt>
                <c:pt idx="1061">
                  <c:v>85.622793999999999</c:v>
                </c:pt>
                <c:pt idx="1062">
                  <c:v>85.514415999999997</c:v>
                </c:pt>
                <c:pt idx="1063">
                  <c:v>85.417839000000001</c:v>
                </c:pt>
                <c:pt idx="1064">
                  <c:v>85.356801000000004</c:v>
                </c:pt>
                <c:pt idx="1065">
                  <c:v>85.331531999999996</c:v>
                </c:pt>
                <c:pt idx="1066">
                  <c:v>85.315596999999997</c:v>
                </c:pt>
                <c:pt idx="1067">
                  <c:v>85.286602000000002</c:v>
                </c:pt>
                <c:pt idx="1068">
                  <c:v>85.250217000000006</c:v>
                </c:pt>
                <c:pt idx="1069">
                  <c:v>85.227834000000001</c:v>
                </c:pt>
                <c:pt idx="1070">
                  <c:v>85.229320999999999</c:v>
                </c:pt>
                <c:pt idx="1071">
                  <c:v>85.247917000000001</c:v>
                </c:pt>
                <c:pt idx="1072">
                  <c:v>85.276528999999996</c:v>
                </c:pt>
                <c:pt idx="1073">
                  <c:v>85.316727</c:v>
                </c:pt>
                <c:pt idx="1074">
                  <c:v>85.369945000000001</c:v>
                </c:pt>
                <c:pt idx="1075">
                  <c:v>85.428901999999994</c:v>
                </c:pt>
                <c:pt idx="1076">
                  <c:v>85.482619</c:v>
                </c:pt>
                <c:pt idx="1077">
                  <c:v>85.526448000000002</c:v>
                </c:pt>
                <c:pt idx="1078">
                  <c:v>85.565100999999999</c:v>
                </c:pt>
                <c:pt idx="1079">
                  <c:v>85.609637000000006</c:v>
                </c:pt>
                <c:pt idx="1080">
                  <c:v>85.672933999999998</c:v>
                </c:pt>
                <c:pt idx="1081">
                  <c:v>85.762220999999997</c:v>
                </c:pt>
                <c:pt idx="1082">
                  <c:v>85.870130000000003</c:v>
                </c:pt>
                <c:pt idx="1083">
                  <c:v>85.974976999999996</c:v>
                </c:pt>
                <c:pt idx="1084">
                  <c:v>86.055696999999995</c:v>
                </c:pt>
                <c:pt idx="1085">
                  <c:v>86.108293000000003</c:v>
                </c:pt>
                <c:pt idx="1086">
                  <c:v>86.144897999999998</c:v>
                </c:pt>
                <c:pt idx="1087">
                  <c:v>86.176891999999995</c:v>
                </c:pt>
                <c:pt idx="1088">
                  <c:v>86.203704999999999</c:v>
                </c:pt>
                <c:pt idx="1089">
                  <c:v>86.220517999999998</c:v>
                </c:pt>
                <c:pt idx="1090">
                  <c:v>86.232787000000002</c:v>
                </c:pt>
                <c:pt idx="1091">
                  <c:v>86.256949000000006</c:v>
                </c:pt>
                <c:pt idx="1092">
                  <c:v>86.305961999999994</c:v>
                </c:pt>
                <c:pt idx="1093">
                  <c:v>86.378411</c:v>
                </c:pt>
                <c:pt idx="1094">
                  <c:v>86.463228999999998</c:v>
                </c:pt>
                <c:pt idx="1095">
                  <c:v>86.551109999999994</c:v>
                </c:pt>
                <c:pt idx="1096">
                  <c:v>86.637165999999993</c:v>
                </c:pt>
                <c:pt idx="1097">
                  <c:v>86.714847000000006</c:v>
                </c:pt>
                <c:pt idx="1098">
                  <c:v>86.774752000000007</c:v>
                </c:pt>
                <c:pt idx="1099">
                  <c:v>86.811674999999994</c:v>
                </c:pt>
                <c:pt idx="1100">
                  <c:v>86.831760000000003</c:v>
                </c:pt>
                <c:pt idx="1101">
                  <c:v>86.849468999999999</c:v>
                </c:pt>
                <c:pt idx="1102">
                  <c:v>86.877771999999993</c:v>
                </c:pt>
                <c:pt idx="1103">
                  <c:v>86.921619000000007</c:v>
                </c:pt>
                <c:pt idx="1104">
                  <c:v>86.978269999999995</c:v>
                </c:pt>
                <c:pt idx="1105">
                  <c:v>87.040604000000002</c:v>
                </c:pt>
                <c:pt idx="1106">
                  <c:v>87.099393000000006</c:v>
                </c:pt>
                <c:pt idx="1107">
                  <c:v>87.145083999999997</c:v>
                </c:pt>
                <c:pt idx="1108">
                  <c:v>87.171030000000002</c:v>
                </c:pt>
                <c:pt idx="1109">
                  <c:v>87.177440000000004</c:v>
                </c:pt>
                <c:pt idx="1110">
                  <c:v>87.172408000000004</c:v>
                </c:pt>
                <c:pt idx="1111">
                  <c:v>87.167036999999993</c:v>
                </c:pt>
                <c:pt idx="1112">
                  <c:v>87.166797000000003</c:v>
                </c:pt>
                <c:pt idx="1113">
                  <c:v>87.166247999999996</c:v>
                </c:pt>
                <c:pt idx="1114">
                  <c:v>87.153447999999997</c:v>
                </c:pt>
                <c:pt idx="1115">
                  <c:v>87.121193000000005</c:v>
                </c:pt>
                <c:pt idx="1116">
                  <c:v>87.073896000000005</c:v>
                </c:pt>
                <c:pt idx="1117">
                  <c:v>87.021788000000001</c:v>
                </c:pt>
                <c:pt idx="1118">
                  <c:v>86.967885999999993</c:v>
                </c:pt>
                <c:pt idx="1119">
                  <c:v>86.902717999999993</c:v>
                </c:pt>
                <c:pt idx="1120">
                  <c:v>86.814460999999994</c:v>
                </c:pt>
                <c:pt idx="1121">
                  <c:v>86.704065</c:v>
                </c:pt>
                <c:pt idx="1122">
                  <c:v>86.587652000000006</c:v>
                </c:pt>
                <c:pt idx="1123">
                  <c:v>86.483468999999999</c:v>
                </c:pt>
                <c:pt idx="1124">
                  <c:v>86.399299999999997</c:v>
                </c:pt>
                <c:pt idx="1125">
                  <c:v>86.334601000000006</c:v>
                </c:pt>
                <c:pt idx="1126">
                  <c:v>86.290423000000004</c:v>
                </c:pt>
                <c:pt idx="1127">
                  <c:v>86.270715999999993</c:v>
                </c:pt>
                <c:pt idx="1128">
                  <c:v>86.273977000000002</c:v>
                </c:pt>
                <c:pt idx="1129">
                  <c:v>86.290322000000003</c:v>
                </c:pt>
                <c:pt idx="1130">
                  <c:v>86.309864000000005</c:v>
                </c:pt>
                <c:pt idx="1131">
                  <c:v>86.328757999999993</c:v>
                </c:pt>
                <c:pt idx="1132">
                  <c:v>86.343557000000004</c:v>
                </c:pt>
                <c:pt idx="1133">
                  <c:v>86.344598000000005</c:v>
                </c:pt>
                <c:pt idx="1134">
                  <c:v>86.321445999999995</c:v>
                </c:pt>
                <c:pt idx="1135">
                  <c:v>86.272741999999994</c:v>
                </c:pt>
                <c:pt idx="1136">
                  <c:v>86.205562</c:v>
                </c:pt>
                <c:pt idx="1137">
                  <c:v>86.128220999999996</c:v>
                </c:pt>
                <c:pt idx="1138">
                  <c:v>86.051783</c:v>
                </c:pt>
                <c:pt idx="1139">
                  <c:v>85.997134000000003</c:v>
                </c:pt>
                <c:pt idx="1140">
                  <c:v>85.988435999999993</c:v>
                </c:pt>
                <c:pt idx="1141">
                  <c:v>86.032708999999997</c:v>
                </c:pt>
                <c:pt idx="1142">
                  <c:v>86.110653999999997</c:v>
                </c:pt>
                <c:pt idx="1143">
                  <c:v>86.193397000000004</c:v>
                </c:pt>
                <c:pt idx="1144">
                  <c:v>86.266435000000001</c:v>
                </c:pt>
                <c:pt idx="1145">
                  <c:v>86.336230999999998</c:v>
                </c:pt>
                <c:pt idx="1146">
                  <c:v>86.417547999999996</c:v>
                </c:pt>
                <c:pt idx="1147">
                  <c:v>86.518051999999997</c:v>
                </c:pt>
                <c:pt idx="1148">
                  <c:v>86.632272</c:v>
                </c:pt>
                <c:pt idx="1149">
                  <c:v>86.745921999999993</c:v>
                </c:pt>
                <c:pt idx="1150">
                  <c:v>86.846846999999997</c:v>
                </c:pt>
                <c:pt idx="1151">
                  <c:v>86.933920000000001</c:v>
                </c:pt>
                <c:pt idx="1152">
                  <c:v>87.015011999999999</c:v>
                </c:pt>
                <c:pt idx="1153">
                  <c:v>87.095868999999993</c:v>
                </c:pt>
                <c:pt idx="1154">
                  <c:v>87.173908999999995</c:v>
                </c:pt>
                <c:pt idx="1155">
                  <c:v>87.243975000000006</c:v>
                </c:pt>
                <c:pt idx="1156">
                  <c:v>87.305819999999997</c:v>
                </c:pt>
                <c:pt idx="1157">
                  <c:v>87.362964000000005</c:v>
                </c:pt>
                <c:pt idx="1158">
                  <c:v>87.417627999999993</c:v>
                </c:pt>
                <c:pt idx="1159">
                  <c:v>87.470752000000005</c:v>
                </c:pt>
                <c:pt idx="1160">
                  <c:v>87.524373999999995</c:v>
                </c:pt>
                <c:pt idx="1161">
                  <c:v>87.579509000000002</c:v>
                </c:pt>
                <c:pt idx="1162">
                  <c:v>87.633307000000002</c:v>
                </c:pt>
                <c:pt idx="1163">
                  <c:v>87.682320000000004</c:v>
                </c:pt>
                <c:pt idx="1164">
                  <c:v>87.726899000000003</c:v>
                </c:pt>
                <c:pt idx="1165">
                  <c:v>87.767735000000002</c:v>
                </c:pt>
                <c:pt idx="1166">
                  <c:v>87.799650999999997</c:v>
                </c:pt>
                <c:pt idx="1167">
                  <c:v>87.814902000000004</c:v>
                </c:pt>
                <c:pt idx="1168">
                  <c:v>87.813668000000007</c:v>
                </c:pt>
                <c:pt idx="1169">
                  <c:v>87.806884999999994</c:v>
                </c:pt>
                <c:pt idx="1170">
                  <c:v>87.807716999999997</c:v>
                </c:pt>
                <c:pt idx="1171">
                  <c:v>87.823059999999998</c:v>
                </c:pt>
                <c:pt idx="1172">
                  <c:v>87.852643999999998</c:v>
                </c:pt>
                <c:pt idx="1173">
                  <c:v>87.890863999999993</c:v>
                </c:pt>
                <c:pt idx="1174">
                  <c:v>87.928191999999996</c:v>
                </c:pt>
                <c:pt idx="1175">
                  <c:v>87.955425000000005</c:v>
                </c:pt>
                <c:pt idx="1176">
                  <c:v>87.969246999999996</c:v>
                </c:pt>
                <c:pt idx="1177">
                  <c:v>87.971693000000002</c:v>
                </c:pt>
                <c:pt idx="1178">
                  <c:v>87.965014999999994</c:v>
                </c:pt>
                <c:pt idx="1179">
                  <c:v>87.952456999999995</c:v>
                </c:pt>
                <c:pt idx="1180">
                  <c:v>87.944181999999998</c:v>
                </c:pt>
                <c:pt idx="1181">
                  <c:v>87.954508000000004</c:v>
                </c:pt>
                <c:pt idx="1182">
                  <c:v>87.988315</c:v>
                </c:pt>
                <c:pt idx="1183">
                  <c:v>88.034229999999994</c:v>
                </c:pt>
                <c:pt idx="1184">
                  <c:v>88.075554999999994</c:v>
                </c:pt>
                <c:pt idx="1185">
                  <c:v>88.104409000000004</c:v>
                </c:pt>
                <c:pt idx="1186">
                  <c:v>88.122212000000005</c:v>
                </c:pt>
                <c:pt idx="1187">
                  <c:v>88.131741000000005</c:v>
                </c:pt>
                <c:pt idx="1188">
                  <c:v>88.135587000000001</c:v>
                </c:pt>
                <c:pt idx="1189">
                  <c:v>88.139572999999999</c:v>
                </c:pt>
                <c:pt idx="1190">
                  <c:v>88.150067000000007</c:v>
                </c:pt>
                <c:pt idx="1191">
                  <c:v>88.166955999999999</c:v>
                </c:pt>
                <c:pt idx="1192">
                  <c:v>88.183418000000003</c:v>
                </c:pt>
                <c:pt idx="1193">
                  <c:v>88.192631000000006</c:v>
                </c:pt>
                <c:pt idx="1194">
                  <c:v>88.192211999999998</c:v>
                </c:pt>
                <c:pt idx="1195">
                  <c:v>88.184759</c:v>
                </c:pt>
                <c:pt idx="1196">
                  <c:v>88.179102</c:v>
                </c:pt>
                <c:pt idx="1197">
                  <c:v>88.188153</c:v>
                </c:pt>
                <c:pt idx="1198">
                  <c:v>88.217832999999999</c:v>
                </c:pt>
                <c:pt idx="1199">
                  <c:v>88.257131999999999</c:v>
                </c:pt>
                <c:pt idx="1200">
                  <c:v>88.285646</c:v>
                </c:pt>
                <c:pt idx="1201">
                  <c:v>88.292935</c:v>
                </c:pt>
                <c:pt idx="1202">
                  <c:v>88.285892000000004</c:v>
                </c:pt>
                <c:pt idx="1203">
                  <c:v>88.276636999999994</c:v>
                </c:pt>
                <c:pt idx="1204">
                  <c:v>88.270937000000004</c:v>
                </c:pt>
                <c:pt idx="1205">
                  <c:v>88.271681000000001</c:v>
                </c:pt>
                <c:pt idx="1206">
                  <c:v>88.285342999999997</c:v>
                </c:pt>
                <c:pt idx="1207">
                  <c:v>88.315830000000005</c:v>
                </c:pt>
                <c:pt idx="1208">
                  <c:v>88.353686999999994</c:v>
                </c:pt>
                <c:pt idx="1209">
                  <c:v>88.379192000000003</c:v>
                </c:pt>
                <c:pt idx="1210">
                  <c:v>88.378883999999999</c:v>
                </c:pt>
                <c:pt idx="1211">
                  <c:v>88.357315</c:v>
                </c:pt>
                <c:pt idx="1212">
                  <c:v>88.332618999999994</c:v>
                </c:pt>
                <c:pt idx="1213">
                  <c:v>88.322284999999994</c:v>
                </c:pt>
                <c:pt idx="1214">
                  <c:v>88.331068000000002</c:v>
                </c:pt>
                <c:pt idx="1215">
                  <c:v>88.348309999999998</c:v>
                </c:pt>
                <c:pt idx="1216">
                  <c:v>88.355815000000007</c:v>
                </c:pt>
                <c:pt idx="1217">
                  <c:v>88.341657999999995</c:v>
                </c:pt>
                <c:pt idx="1218">
                  <c:v>88.309385000000006</c:v>
                </c:pt>
                <c:pt idx="1219">
                  <c:v>88.275226000000004</c:v>
                </c:pt>
                <c:pt idx="1220">
                  <c:v>88.256522000000004</c:v>
                </c:pt>
                <c:pt idx="1221">
                  <c:v>88.261593000000005</c:v>
                </c:pt>
                <c:pt idx="1222">
                  <c:v>88.286945000000003</c:v>
                </c:pt>
                <c:pt idx="1223">
                  <c:v>88.321566000000004</c:v>
                </c:pt>
                <c:pt idx="1224">
                  <c:v>88.354262000000006</c:v>
                </c:pt>
                <c:pt idx="1225">
                  <c:v>88.378635000000003</c:v>
                </c:pt>
                <c:pt idx="1226">
                  <c:v>88.392200000000003</c:v>
                </c:pt>
                <c:pt idx="1227">
                  <c:v>88.393252000000004</c:v>
                </c:pt>
                <c:pt idx="1228">
                  <c:v>88.383058000000005</c:v>
                </c:pt>
                <c:pt idx="1229">
                  <c:v>88.371257999999997</c:v>
                </c:pt>
                <c:pt idx="1230">
                  <c:v>88.372810000000001</c:v>
                </c:pt>
                <c:pt idx="1231">
                  <c:v>88.394132999999997</c:v>
                </c:pt>
                <c:pt idx="1232">
                  <c:v>88.424069000000003</c:v>
                </c:pt>
                <c:pt idx="1233">
                  <c:v>88.443445999999994</c:v>
                </c:pt>
                <c:pt idx="1234">
                  <c:v>88.443021000000002</c:v>
                </c:pt>
                <c:pt idx="1235">
                  <c:v>88.429066000000006</c:v>
                </c:pt>
                <c:pt idx="1236">
                  <c:v>88.413548000000006</c:v>
                </c:pt>
                <c:pt idx="1237">
                  <c:v>88.405596000000003</c:v>
                </c:pt>
                <c:pt idx="1238">
                  <c:v>88.412870999999996</c:v>
                </c:pt>
                <c:pt idx="1239">
                  <c:v>88.442640999999995</c:v>
                </c:pt>
                <c:pt idx="1240">
                  <c:v>88.493791999999999</c:v>
                </c:pt>
                <c:pt idx="1241">
                  <c:v>88.549094999999994</c:v>
                </c:pt>
                <c:pt idx="1242">
                  <c:v>88.582288000000005</c:v>
                </c:pt>
                <c:pt idx="1243">
                  <c:v>88.577442000000005</c:v>
                </c:pt>
                <c:pt idx="1244">
                  <c:v>88.542075999999994</c:v>
                </c:pt>
                <c:pt idx="1245">
                  <c:v>88.501255999999998</c:v>
                </c:pt>
                <c:pt idx="1246">
                  <c:v>88.479045999999997</c:v>
                </c:pt>
                <c:pt idx="1247">
                  <c:v>88.484032999999997</c:v>
                </c:pt>
                <c:pt idx="1248">
                  <c:v>88.508266000000006</c:v>
                </c:pt>
                <c:pt idx="1249">
                  <c:v>88.535998000000006</c:v>
                </c:pt>
                <c:pt idx="1250">
                  <c:v>88.553511</c:v>
                </c:pt>
                <c:pt idx="1251">
                  <c:v>88.555218999999994</c:v>
                </c:pt>
                <c:pt idx="1252">
                  <c:v>88.545400999999998</c:v>
                </c:pt>
                <c:pt idx="1253">
                  <c:v>88.534960999999996</c:v>
                </c:pt>
                <c:pt idx="1254">
                  <c:v>88.53349</c:v>
                </c:pt>
                <c:pt idx="1255">
                  <c:v>88.542597999999998</c:v>
                </c:pt>
                <c:pt idx="1256">
                  <c:v>88.556505999999999</c:v>
                </c:pt>
                <c:pt idx="1257">
                  <c:v>88.567531000000002</c:v>
                </c:pt>
                <c:pt idx="1258">
                  <c:v>88.568944000000002</c:v>
                </c:pt>
                <c:pt idx="1259">
                  <c:v>88.555297999999993</c:v>
                </c:pt>
                <c:pt idx="1260">
                  <c:v>88.526972000000001</c:v>
                </c:pt>
                <c:pt idx="1261">
                  <c:v>88.496353999999997</c:v>
                </c:pt>
                <c:pt idx="1262">
                  <c:v>88.482764000000003</c:v>
                </c:pt>
                <c:pt idx="1263">
                  <c:v>88.494849000000002</c:v>
                </c:pt>
                <c:pt idx="1264">
                  <c:v>88.520222000000004</c:v>
                </c:pt>
                <c:pt idx="1265">
                  <c:v>88.537848999999994</c:v>
                </c:pt>
                <c:pt idx="1266">
                  <c:v>88.539546999999999</c:v>
                </c:pt>
                <c:pt idx="1267">
                  <c:v>88.534818999999999</c:v>
                </c:pt>
                <c:pt idx="1268">
                  <c:v>88.536824999999993</c:v>
                </c:pt>
                <c:pt idx="1269">
                  <c:v>88.549919000000003</c:v>
                </c:pt>
                <c:pt idx="1270">
                  <c:v>88.571332999999996</c:v>
                </c:pt>
                <c:pt idx="1271">
                  <c:v>88.597793999999993</c:v>
                </c:pt>
                <c:pt idx="1272">
                  <c:v>88.626322000000002</c:v>
                </c:pt>
                <c:pt idx="1273">
                  <c:v>88.651714999999996</c:v>
                </c:pt>
                <c:pt idx="1274">
                  <c:v>88.667378999999997</c:v>
                </c:pt>
                <c:pt idx="1275">
                  <c:v>88.669049000000001</c:v>
                </c:pt>
                <c:pt idx="1276">
                  <c:v>88.657757000000004</c:v>
                </c:pt>
                <c:pt idx="1277">
                  <c:v>88.640552999999997</c:v>
                </c:pt>
                <c:pt idx="1278">
                  <c:v>88.627522999999997</c:v>
                </c:pt>
                <c:pt idx="1279">
                  <c:v>88.624652999999995</c:v>
                </c:pt>
                <c:pt idx="1280">
                  <c:v>88.628865000000005</c:v>
                </c:pt>
                <c:pt idx="1281">
                  <c:v>88.632453999999996</c:v>
                </c:pt>
                <c:pt idx="1282">
                  <c:v>88.632429000000002</c:v>
                </c:pt>
                <c:pt idx="1283">
                  <c:v>88.631894000000003</c:v>
                </c:pt>
                <c:pt idx="1284">
                  <c:v>88.632253000000006</c:v>
                </c:pt>
                <c:pt idx="1285">
                  <c:v>88.629305000000002</c:v>
                </c:pt>
                <c:pt idx="1286">
                  <c:v>88.619956000000002</c:v>
                </c:pt>
                <c:pt idx="1287">
                  <c:v>88.609164000000007</c:v>
                </c:pt>
                <c:pt idx="1288">
                  <c:v>88.606132000000002</c:v>
                </c:pt>
                <c:pt idx="1289">
                  <c:v>88.614880999999997</c:v>
                </c:pt>
                <c:pt idx="1290">
                  <c:v>88.631153999999995</c:v>
                </c:pt>
                <c:pt idx="1291">
                  <c:v>88.647824999999997</c:v>
                </c:pt>
                <c:pt idx="1292">
                  <c:v>88.661240000000006</c:v>
                </c:pt>
                <c:pt idx="1293">
                  <c:v>88.672321999999994</c:v>
                </c:pt>
                <c:pt idx="1294">
                  <c:v>88.682653999999999</c:v>
                </c:pt>
                <c:pt idx="1295">
                  <c:v>88.690376000000001</c:v>
                </c:pt>
                <c:pt idx="1296">
                  <c:v>88.691539000000006</c:v>
                </c:pt>
                <c:pt idx="1297">
                  <c:v>88.686514000000003</c:v>
                </c:pt>
                <c:pt idx="1298">
                  <c:v>88.682193999999996</c:v>
                </c:pt>
                <c:pt idx="1299">
                  <c:v>88.683886000000001</c:v>
                </c:pt>
                <c:pt idx="1300">
                  <c:v>88.686831999999995</c:v>
                </c:pt>
                <c:pt idx="1301">
                  <c:v>88.68159</c:v>
                </c:pt>
                <c:pt idx="1302">
                  <c:v>88.668111999999994</c:v>
                </c:pt>
                <c:pt idx="1303">
                  <c:v>88.657604000000006</c:v>
                </c:pt>
                <c:pt idx="1304">
                  <c:v>88.658253999999999</c:v>
                </c:pt>
                <c:pt idx="1305">
                  <c:v>88.665976999999998</c:v>
                </c:pt>
                <c:pt idx="1306">
                  <c:v>88.673837000000006</c:v>
                </c:pt>
                <c:pt idx="1307">
                  <c:v>88.684219999999996</c:v>
                </c:pt>
                <c:pt idx="1308">
                  <c:v>88.703680000000006</c:v>
                </c:pt>
                <c:pt idx="1309">
                  <c:v>88.728630999999993</c:v>
                </c:pt>
                <c:pt idx="1310">
                  <c:v>88.744686999999999</c:v>
                </c:pt>
                <c:pt idx="1311">
                  <c:v>88.741997999999995</c:v>
                </c:pt>
                <c:pt idx="1312">
                  <c:v>88.726130999999995</c:v>
                </c:pt>
                <c:pt idx="1313">
                  <c:v>88.711748</c:v>
                </c:pt>
                <c:pt idx="1314">
                  <c:v>88.708303999999998</c:v>
                </c:pt>
                <c:pt idx="1315">
                  <c:v>88.713507000000007</c:v>
                </c:pt>
                <c:pt idx="1316">
                  <c:v>88.718547000000001</c:v>
                </c:pt>
                <c:pt idx="1317">
                  <c:v>88.718129000000005</c:v>
                </c:pt>
                <c:pt idx="1318">
                  <c:v>88.715584000000007</c:v>
                </c:pt>
                <c:pt idx="1319">
                  <c:v>88.718664000000004</c:v>
                </c:pt>
                <c:pt idx="1320">
                  <c:v>88.731258999999994</c:v>
                </c:pt>
                <c:pt idx="1321">
                  <c:v>88.750578000000004</c:v>
                </c:pt>
                <c:pt idx="1322">
                  <c:v>88.770948000000004</c:v>
                </c:pt>
                <c:pt idx="1323">
                  <c:v>88.786265</c:v>
                </c:pt>
                <c:pt idx="1324">
                  <c:v>88.789150000000006</c:v>
                </c:pt>
                <c:pt idx="1325">
                  <c:v>88.774880999999993</c:v>
                </c:pt>
                <c:pt idx="1326">
                  <c:v>88.750405000000001</c:v>
                </c:pt>
                <c:pt idx="1327">
                  <c:v>88.733687000000003</c:v>
                </c:pt>
                <c:pt idx="1328">
                  <c:v>88.736844000000005</c:v>
                </c:pt>
                <c:pt idx="1329">
                  <c:v>88.752044999999995</c:v>
                </c:pt>
                <c:pt idx="1330">
                  <c:v>88.759472000000002</c:v>
                </c:pt>
                <c:pt idx="1331">
                  <c:v>88.747513999999995</c:v>
                </c:pt>
                <c:pt idx="1332">
                  <c:v>88.720292000000001</c:v>
                </c:pt>
                <c:pt idx="1333">
                  <c:v>88.689328000000003</c:v>
                </c:pt>
                <c:pt idx="1334">
                  <c:v>88.666106999999997</c:v>
                </c:pt>
                <c:pt idx="1335">
                  <c:v>88.660944000000001</c:v>
                </c:pt>
                <c:pt idx="1336">
                  <c:v>88.677943999999997</c:v>
                </c:pt>
                <c:pt idx="1337">
                  <c:v>88.707340000000002</c:v>
                </c:pt>
                <c:pt idx="1338">
                  <c:v>88.730819999999994</c:v>
                </c:pt>
                <c:pt idx="1339">
                  <c:v>88.739666999999997</c:v>
                </c:pt>
                <c:pt idx="1340">
                  <c:v>88.742469</c:v>
                </c:pt>
                <c:pt idx="1341">
                  <c:v>88.750878</c:v>
                </c:pt>
                <c:pt idx="1342">
                  <c:v>88.763490000000004</c:v>
                </c:pt>
                <c:pt idx="1343">
                  <c:v>88.770026000000001</c:v>
                </c:pt>
                <c:pt idx="1344">
                  <c:v>88.766840000000002</c:v>
                </c:pt>
                <c:pt idx="1345">
                  <c:v>88.760420999999994</c:v>
                </c:pt>
                <c:pt idx="1346">
                  <c:v>88.756792000000004</c:v>
                </c:pt>
                <c:pt idx="1347">
                  <c:v>88.755049</c:v>
                </c:pt>
                <c:pt idx="1348">
                  <c:v>88.752992000000006</c:v>
                </c:pt>
                <c:pt idx="1349">
                  <c:v>88.753448000000006</c:v>
                </c:pt>
                <c:pt idx="1350">
                  <c:v>88.761094999999997</c:v>
                </c:pt>
                <c:pt idx="1351">
                  <c:v>88.774794</c:v>
                </c:pt>
                <c:pt idx="1352">
                  <c:v>88.785764</c:v>
                </c:pt>
                <c:pt idx="1353">
                  <c:v>88.783845999999997</c:v>
                </c:pt>
                <c:pt idx="1354">
                  <c:v>88.765939000000003</c:v>
                </c:pt>
                <c:pt idx="1355">
                  <c:v>88.739276000000004</c:v>
                </c:pt>
                <c:pt idx="1356">
                  <c:v>88.716507000000007</c:v>
                </c:pt>
                <c:pt idx="1357">
                  <c:v>88.706771000000003</c:v>
                </c:pt>
                <c:pt idx="1358">
                  <c:v>88.711113999999995</c:v>
                </c:pt>
                <c:pt idx="1359">
                  <c:v>88.725244000000004</c:v>
                </c:pt>
                <c:pt idx="1360">
                  <c:v>88.743436000000003</c:v>
                </c:pt>
                <c:pt idx="1361">
                  <c:v>88.758352000000002</c:v>
                </c:pt>
                <c:pt idx="1362">
                  <c:v>88.761037999999999</c:v>
                </c:pt>
                <c:pt idx="1363">
                  <c:v>88.746981000000005</c:v>
                </c:pt>
                <c:pt idx="1364">
                  <c:v>88.722864999999999</c:v>
                </c:pt>
                <c:pt idx="1365">
                  <c:v>88.702667000000005</c:v>
                </c:pt>
                <c:pt idx="1366">
                  <c:v>88.693968999999996</c:v>
                </c:pt>
                <c:pt idx="1367">
                  <c:v>88.690084999999996</c:v>
                </c:pt>
                <c:pt idx="1368">
                  <c:v>88.678759999999997</c:v>
                </c:pt>
                <c:pt idx="1369">
                  <c:v>88.657797000000002</c:v>
                </c:pt>
                <c:pt idx="1370">
                  <c:v>88.638525000000001</c:v>
                </c:pt>
                <c:pt idx="1371">
                  <c:v>88.632361000000003</c:v>
                </c:pt>
                <c:pt idx="1372">
                  <c:v>88.636482999999998</c:v>
                </c:pt>
                <c:pt idx="1373">
                  <c:v>88.636514000000005</c:v>
                </c:pt>
                <c:pt idx="1374">
                  <c:v>88.623754000000005</c:v>
                </c:pt>
                <c:pt idx="1375">
                  <c:v>88.606453999999999</c:v>
                </c:pt>
                <c:pt idx="1376">
                  <c:v>88.601344999999995</c:v>
                </c:pt>
                <c:pt idx="1377">
                  <c:v>88.614913999999999</c:v>
                </c:pt>
                <c:pt idx="1378">
                  <c:v>88.635688000000002</c:v>
                </c:pt>
                <c:pt idx="1379">
                  <c:v>88.645132000000004</c:v>
                </c:pt>
                <c:pt idx="1380">
                  <c:v>88.634095000000002</c:v>
                </c:pt>
                <c:pt idx="1381">
                  <c:v>88.608466000000007</c:v>
                </c:pt>
                <c:pt idx="1382">
                  <c:v>88.581787000000006</c:v>
                </c:pt>
                <c:pt idx="1383">
                  <c:v>88.565185999999997</c:v>
                </c:pt>
                <c:pt idx="1384">
                  <c:v>88.562815000000001</c:v>
                </c:pt>
                <c:pt idx="1385">
                  <c:v>88.572024999999996</c:v>
                </c:pt>
                <c:pt idx="1386">
                  <c:v>88.584844000000004</c:v>
                </c:pt>
                <c:pt idx="1387">
                  <c:v>88.591376999999994</c:v>
                </c:pt>
                <c:pt idx="1388">
                  <c:v>88.586526000000006</c:v>
                </c:pt>
                <c:pt idx="1389">
                  <c:v>88.575166999999993</c:v>
                </c:pt>
                <c:pt idx="1390">
                  <c:v>88.568240000000003</c:v>
                </c:pt>
                <c:pt idx="1391">
                  <c:v>88.571769000000003</c:v>
                </c:pt>
                <c:pt idx="1392">
                  <c:v>88.581604999999996</c:v>
                </c:pt>
                <c:pt idx="1393">
                  <c:v>88.590704000000002</c:v>
                </c:pt>
                <c:pt idx="1394">
                  <c:v>88.598084999999998</c:v>
                </c:pt>
                <c:pt idx="1395">
                  <c:v>88.605710000000002</c:v>
                </c:pt>
                <c:pt idx="1396">
                  <c:v>88.608835999999997</c:v>
                </c:pt>
                <c:pt idx="1397">
                  <c:v>88.597840000000005</c:v>
                </c:pt>
                <c:pt idx="1398">
                  <c:v>88.572736000000006</c:v>
                </c:pt>
                <c:pt idx="1399">
                  <c:v>88.549452000000002</c:v>
                </c:pt>
                <c:pt idx="1400">
                  <c:v>88.544981000000007</c:v>
                </c:pt>
                <c:pt idx="1401">
                  <c:v>88.558079000000006</c:v>
                </c:pt>
                <c:pt idx="1402">
                  <c:v>88.570080000000004</c:v>
                </c:pt>
                <c:pt idx="1403">
                  <c:v>88.564859999999996</c:v>
                </c:pt>
                <c:pt idx="1404">
                  <c:v>88.544085999999993</c:v>
                </c:pt>
                <c:pt idx="1405">
                  <c:v>88.522088999999994</c:v>
                </c:pt>
                <c:pt idx="1406">
                  <c:v>88.509409000000005</c:v>
                </c:pt>
                <c:pt idx="1407">
                  <c:v>88.504667999999995</c:v>
                </c:pt>
                <c:pt idx="1408">
                  <c:v>88.502651999999998</c:v>
                </c:pt>
                <c:pt idx="1409">
                  <c:v>88.507409999999993</c:v>
                </c:pt>
                <c:pt idx="1410">
                  <c:v>88.531989999999993</c:v>
                </c:pt>
                <c:pt idx="1411">
                  <c:v>88.580994000000004</c:v>
                </c:pt>
                <c:pt idx="1412">
                  <c:v>88.635971999999995</c:v>
                </c:pt>
                <c:pt idx="1413">
                  <c:v>88.666207999999997</c:v>
                </c:pt>
                <c:pt idx="1414">
                  <c:v>88.657955999999999</c:v>
                </c:pt>
                <c:pt idx="1415">
                  <c:v>88.628883000000002</c:v>
                </c:pt>
                <c:pt idx="1416">
                  <c:v>88.609573999999995</c:v>
                </c:pt>
                <c:pt idx="1417">
                  <c:v>88.612938</c:v>
                </c:pt>
                <c:pt idx="1418">
                  <c:v>88.624666000000005</c:v>
                </c:pt>
                <c:pt idx="1419">
                  <c:v>88.621225999999993</c:v>
                </c:pt>
                <c:pt idx="1420">
                  <c:v>88.594256000000001</c:v>
                </c:pt>
                <c:pt idx="1421">
                  <c:v>88.559589000000003</c:v>
                </c:pt>
                <c:pt idx="1422">
                  <c:v>88.545165999999995</c:v>
                </c:pt>
                <c:pt idx="1423">
                  <c:v>88.567274999999995</c:v>
                </c:pt>
                <c:pt idx="1424">
                  <c:v>88.614457999999999</c:v>
                </c:pt>
                <c:pt idx="1425">
                  <c:v>88.656014999999996</c:v>
                </c:pt>
                <c:pt idx="1426">
                  <c:v>88.668953000000002</c:v>
                </c:pt>
                <c:pt idx="1427">
                  <c:v>88.655276999999998</c:v>
                </c:pt>
                <c:pt idx="1428">
                  <c:v>88.632889000000006</c:v>
                </c:pt>
                <c:pt idx="1429">
                  <c:v>88.615341000000001</c:v>
                </c:pt>
                <c:pt idx="1430">
                  <c:v>88.604123999999999</c:v>
                </c:pt>
                <c:pt idx="1431">
                  <c:v>88.594465</c:v>
                </c:pt>
                <c:pt idx="1432">
                  <c:v>88.580934999999997</c:v>
                </c:pt>
                <c:pt idx="1433">
                  <c:v>88.560203999999999</c:v>
                </c:pt>
                <c:pt idx="1434">
                  <c:v>88.536368999999993</c:v>
                </c:pt>
                <c:pt idx="1435">
                  <c:v>88.523550999999998</c:v>
                </c:pt>
                <c:pt idx="1436">
                  <c:v>88.536001999999996</c:v>
                </c:pt>
                <c:pt idx="1437">
                  <c:v>88.572269000000006</c:v>
                </c:pt>
                <c:pt idx="1438">
                  <c:v>88.610904000000005</c:v>
                </c:pt>
                <c:pt idx="1439">
                  <c:v>88.622895</c:v>
                </c:pt>
                <c:pt idx="1440">
                  <c:v>88.590072000000006</c:v>
                </c:pt>
                <c:pt idx="1441">
                  <c:v>88.516846000000001</c:v>
                </c:pt>
                <c:pt idx="1442">
                  <c:v>88.427914999999999</c:v>
                </c:pt>
                <c:pt idx="1443">
                  <c:v>88.351748999999998</c:v>
                </c:pt>
                <c:pt idx="1444">
                  <c:v>88.302657999999994</c:v>
                </c:pt>
                <c:pt idx="1445">
                  <c:v>88.280531999999994</c:v>
                </c:pt>
                <c:pt idx="1446">
                  <c:v>88.286596000000003</c:v>
                </c:pt>
                <c:pt idx="1447">
                  <c:v>88.327783999999994</c:v>
                </c:pt>
                <c:pt idx="1448">
                  <c:v>88.398086000000006</c:v>
                </c:pt>
                <c:pt idx="1449">
                  <c:v>88.465873000000002</c:v>
                </c:pt>
                <c:pt idx="1450">
                  <c:v>88.494613999999999</c:v>
                </c:pt>
                <c:pt idx="1451">
                  <c:v>88.475913000000006</c:v>
                </c:pt>
                <c:pt idx="1452">
                  <c:v>88.433197000000007</c:v>
                </c:pt>
                <c:pt idx="1453">
                  <c:v>88.394666999999998</c:v>
                </c:pt>
                <c:pt idx="1454">
                  <c:v>88.372174000000001</c:v>
                </c:pt>
                <c:pt idx="1455">
                  <c:v>88.364140000000006</c:v>
                </c:pt>
                <c:pt idx="1456">
                  <c:v>88.364973000000006</c:v>
                </c:pt>
                <c:pt idx="1457">
                  <c:v>88.366952999999995</c:v>
                </c:pt>
                <c:pt idx="1458">
                  <c:v>88.362386000000001</c:v>
                </c:pt>
                <c:pt idx="1459">
                  <c:v>88.350593000000003</c:v>
                </c:pt>
                <c:pt idx="1460">
                  <c:v>88.340306999999996</c:v>
                </c:pt>
                <c:pt idx="1461">
                  <c:v>88.343836999999994</c:v>
                </c:pt>
                <c:pt idx="1462">
                  <c:v>88.370997000000003</c:v>
                </c:pt>
                <c:pt idx="1463">
                  <c:v>88.424436</c:v>
                </c:pt>
                <c:pt idx="1464">
                  <c:v>88.493595999999997</c:v>
                </c:pt>
                <c:pt idx="1465">
                  <c:v>88.556946999999994</c:v>
                </c:pt>
                <c:pt idx="1466">
                  <c:v>88.600459999999998</c:v>
                </c:pt>
                <c:pt idx="1467">
                  <c:v>88.632315000000006</c:v>
                </c:pt>
                <c:pt idx="1468">
                  <c:v>88.668093999999996</c:v>
                </c:pt>
                <c:pt idx="1469">
                  <c:v>88.701848999999996</c:v>
                </c:pt>
                <c:pt idx="1470">
                  <c:v>88.705274000000003</c:v>
                </c:pt>
                <c:pt idx="1471">
                  <c:v>88.658743000000001</c:v>
                </c:pt>
                <c:pt idx="1472">
                  <c:v>88.571675999999997</c:v>
                </c:pt>
                <c:pt idx="1473">
                  <c:v>88.469565000000003</c:v>
                </c:pt>
                <c:pt idx="1474">
                  <c:v>88.376026999999993</c:v>
                </c:pt>
                <c:pt idx="1475">
                  <c:v>88.314387999999994</c:v>
                </c:pt>
                <c:pt idx="1476">
                  <c:v>88.309027999999998</c:v>
                </c:pt>
                <c:pt idx="1477">
                  <c:v>88.366557</c:v>
                </c:pt>
                <c:pt idx="1478">
                  <c:v>88.45993</c:v>
                </c:pt>
                <c:pt idx="1479">
                  <c:v>88.545055000000005</c:v>
                </c:pt>
                <c:pt idx="1480">
                  <c:v>88.594665000000006</c:v>
                </c:pt>
                <c:pt idx="1481">
                  <c:v>88.610292000000001</c:v>
                </c:pt>
                <c:pt idx="1482">
                  <c:v>88.605350000000001</c:v>
                </c:pt>
                <c:pt idx="1483">
                  <c:v>88.587783000000002</c:v>
                </c:pt>
                <c:pt idx="1484">
                  <c:v>88.560257000000007</c:v>
                </c:pt>
                <c:pt idx="1485">
                  <c:v>88.527647999999999</c:v>
                </c:pt>
                <c:pt idx="1486">
                  <c:v>88.498307999999994</c:v>
                </c:pt>
                <c:pt idx="1487">
                  <c:v>88.479602</c:v>
                </c:pt>
                <c:pt idx="1488">
                  <c:v>88.473581999999993</c:v>
                </c:pt>
                <c:pt idx="1489">
                  <c:v>88.474740999999995</c:v>
                </c:pt>
                <c:pt idx="1490">
                  <c:v>88.469250000000002</c:v>
                </c:pt>
                <c:pt idx="1491">
                  <c:v>88.437905999999998</c:v>
                </c:pt>
                <c:pt idx="1492">
                  <c:v>88.367148</c:v>
                </c:pt>
                <c:pt idx="1493">
                  <c:v>88.265991</c:v>
                </c:pt>
                <c:pt idx="1494">
                  <c:v>88.174173999999994</c:v>
                </c:pt>
                <c:pt idx="1495">
                  <c:v>88.144144999999995</c:v>
                </c:pt>
                <c:pt idx="1496">
                  <c:v>88.201231000000007</c:v>
                </c:pt>
                <c:pt idx="1497">
                  <c:v>88.315270999999996</c:v>
                </c:pt>
                <c:pt idx="1498">
                  <c:v>88.415362000000002</c:v>
                </c:pt>
                <c:pt idx="1499">
                  <c:v>88.440302000000003</c:v>
                </c:pt>
                <c:pt idx="1500">
                  <c:v>88.381280000000004</c:v>
                </c:pt>
                <c:pt idx="1501">
                  <c:v>88.281745999999998</c:v>
                </c:pt>
                <c:pt idx="1502">
                  <c:v>88.201093999999998</c:v>
                </c:pt>
                <c:pt idx="1503">
                  <c:v>88.175252999999998</c:v>
                </c:pt>
                <c:pt idx="1504">
                  <c:v>88.201093</c:v>
                </c:pt>
                <c:pt idx="1505">
                  <c:v>88.251551000000006</c:v>
                </c:pt>
                <c:pt idx="1506">
                  <c:v>88.304103999999995</c:v>
                </c:pt>
                <c:pt idx="1507">
                  <c:v>88.352436999999995</c:v>
                </c:pt>
                <c:pt idx="1508">
                  <c:v>88.392796000000004</c:v>
                </c:pt>
                <c:pt idx="1509">
                  <c:v>88.411980999999997</c:v>
                </c:pt>
                <c:pt idx="1510">
                  <c:v>88.400092999999998</c:v>
                </c:pt>
                <c:pt idx="1511">
                  <c:v>88.366951</c:v>
                </c:pt>
                <c:pt idx="1512">
                  <c:v>88.329228000000001</c:v>
                </c:pt>
                <c:pt idx="1513">
                  <c:v>88.283924999999996</c:v>
                </c:pt>
                <c:pt idx="1514">
                  <c:v>88.213772000000006</c:v>
                </c:pt>
                <c:pt idx="1515">
                  <c:v>88.123020999999994</c:v>
                </c:pt>
                <c:pt idx="1516">
                  <c:v>88.049484000000007</c:v>
                </c:pt>
                <c:pt idx="1517">
                  <c:v>88.030507</c:v>
                </c:pt>
                <c:pt idx="1518">
                  <c:v>88.067037999999997</c:v>
                </c:pt>
                <c:pt idx="1519">
                  <c:v>88.127511999999996</c:v>
                </c:pt>
                <c:pt idx="1520">
                  <c:v>88.176917000000003</c:v>
                </c:pt>
                <c:pt idx="1521">
                  <c:v>88.197445000000002</c:v>
                </c:pt>
                <c:pt idx="1522">
                  <c:v>88.195561999999995</c:v>
                </c:pt>
                <c:pt idx="1523">
                  <c:v>88.200438000000005</c:v>
                </c:pt>
                <c:pt idx="1524">
                  <c:v>88.244033999999999</c:v>
                </c:pt>
                <c:pt idx="1525">
                  <c:v>88.328273999999993</c:v>
                </c:pt>
                <c:pt idx="1526">
                  <c:v>88.417114999999995</c:v>
                </c:pt>
                <c:pt idx="1527">
                  <c:v>88.470798000000002</c:v>
                </c:pt>
                <c:pt idx="1528">
                  <c:v>88.480179000000007</c:v>
                </c:pt>
                <c:pt idx="1529">
                  <c:v>88.457612999999995</c:v>
                </c:pt>
                <c:pt idx="1530">
                  <c:v>88.407348999999996</c:v>
                </c:pt>
                <c:pt idx="1531">
                  <c:v>88.325417999999999</c:v>
                </c:pt>
                <c:pt idx="1532">
                  <c:v>88.224073000000004</c:v>
                </c:pt>
                <c:pt idx="1533">
                  <c:v>88.134313000000006</c:v>
                </c:pt>
                <c:pt idx="1534">
                  <c:v>88.078667999999993</c:v>
                </c:pt>
                <c:pt idx="1535">
                  <c:v>88.054382000000004</c:v>
                </c:pt>
                <c:pt idx="1536">
                  <c:v>88.047190000000001</c:v>
                </c:pt>
                <c:pt idx="1537">
                  <c:v>88.049693000000005</c:v>
                </c:pt>
                <c:pt idx="1538">
                  <c:v>88.059791000000004</c:v>
                </c:pt>
                <c:pt idx="1539">
                  <c:v>88.069601000000006</c:v>
                </c:pt>
                <c:pt idx="1540">
                  <c:v>88.064746</c:v>
                </c:pt>
                <c:pt idx="1541">
                  <c:v>88.034769999999995</c:v>
                </c:pt>
                <c:pt idx="1542">
                  <c:v>87.984126000000003</c:v>
                </c:pt>
                <c:pt idx="1543">
                  <c:v>87.934426000000002</c:v>
                </c:pt>
                <c:pt idx="1544">
                  <c:v>87.911122000000006</c:v>
                </c:pt>
                <c:pt idx="1545">
                  <c:v>87.920546999999999</c:v>
                </c:pt>
                <c:pt idx="1546">
                  <c:v>87.942815999999993</c:v>
                </c:pt>
                <c:pt idx="1547">
                  <c:v>87.955680000000001</c:v>
                </c:pt>
                <c:pt idx="1548">
                  <c:v>87.963515000000001</c:v>
                </c:pt>
                <c:pt idx="1549">
                  <c:v>87.990938</c:v>
                </c:pt>
                <c:pt idx="1550">
                  <c:v>88.045553999999996</c:v>
                </c:pt>
                <c:pt idx="1551">
                  <c:v>88.098656000000005</c:v>
                </c:pt>
                <c:pt idx="1552">
                  <c:v>88.110084999999998</c:v>
                </c:pt>
                <c:pt idx="1553">
                  <c:v>88.066619000000003</c:v>
                </c:pt>
                <c:pt idx="1554">
                  <c:v>87.992143999999996</c:v>
                </c:pt>
                <c:pt idx="1555">
                  <c:v>87.927002999999999</c:v>
                </c:pt>
                <c:pt idx="1556">
                  <c:v>87.902225000000001</c:v>
                </c:pt>
                <c:pt idx="1557">
                  <c:v>87.926164999999997</c:v>
                </c:pt>
                <c:pt idx="1558">
                  <c:v>87.983832000000007</c:v>
                </c:pt>
                <c:pt idx="1559">
                  <c:v>88.044921000000002</c:v>
                </c:pt>
                <c:pt idx="1560">
                  <c:v>88.077303000000001</c:v>
                </c:pt>
                <c:pt idx="1561">
                  <c:v>88.060944000000006</c:v>
                </c:pt>
                <c:pt idx="1562">
                  <c:v>87.996127000000001</c:v>
                </c:pt>
                <c:pt idx="1563">
                  <c:v>87.903034000000005</c:v>
                </c:pt>
                <c:pt idx="1564">
                  <c:v>87.811704000000006</c:v>
                </c:pt>
                <c:pt idx="1565">
                  <c:v>87.746717000000004</c:v>
                </c:pt>
                <c:pt idx="1566">
                  <c:v>87.718344999999999</c:v>
                </c:pt>
                <c:pt idx="1567">
                  <c:v>87.725266000000005</c:v>
                </c:pt>
                <c:pt idx="1568">
                  <c:v>87.759621999999993</c:v>
                </c:pt>
                <c:pt idx="1569">
                  <c:v>87.806482000000003</c:v>
                </c:pt>
                <c:pt idx="1570">
                  <c:v>87.845692999999997</c:v>
                </c:pt>
                <c:pt idx="1571">
                  <c:v>87.863878</c:v>
                </c:pt>
                <c:pt idx="1572">
                  <c:v>87.863856999999996</c:v>
                </c:pt>
                <c:pt idx="1573">
                  <c:v>87.855920999999995</c:v>
                </c:pt>
                <c:pt idx="1574">
                  <c:v>87.843300999999997</c:v>
                </c:pt>
                <c:pt idx="1575">
                  <c:v>87.825902999999997</c:v>
                </c:pt>
                <c:pt idx="1576">
                  <c:v>87.814791999999997</c:v>
                </c:pt>
                <c:pt idx="1577">
                  <c:v>87.826556999999994</c:v>
                </c:pt>
                <c:pt idx="1578">
                  <c:v>87.858276000000004</c:v>
                </c:pt>
                <c:pt idx="1579">
                  <c:v>87.882295999999997</c:v>
                </c:pt>
                <c:pt idx="1580">
                  <c:v>87.876180000000005</c:v>
                </c:pt>
                <c:pt idx="1581">
                  <c:v>87.848214999999996</c:v>
                </c:pt>
                <c:pt idx="1582">
                  <c:v>87.821956</c:v>
                </c:pt>
                <c:pt idx="1583">
                  <c:v>87.804862</c:v>
                </c:pt>
                <c:pt idx="1584">
                  <c:v>87.787919000000002</c:v>
                </c:pt>
                <c:pt idx="1585">
                  <c:v>87.771610999999993</c:v>
                </c:pt>
                <c:pt idx="1586">
                  <c:v>87.772323999999998</c:v>
                </c:pt>
                <c:pt idx="1587">
                  <c:v>87.797861999999995</c:v>
                </c:pt>
                <c:pt idx="1588">
                  <c:v>87.832420999999997</c:v>
                </c:pt>
                <c:pt idx="1589">
                  <c:v>87.856008000000003</c:v>
                </c:pt>
                <c:pt idx="1590">
                  <c:v>87.868285999999998</c:v>
                </c:pt>
                <c:pt idx="1591">
                  <c:v>87.881249999999994</c:v>
                </c:pt>
                <c:pt idx="1592">
                  <c:v>87.895132000000004</c:v>
                </c:pt>
                <c:pt idx="1593">
                  <c:v>87.895690999999999</c:v>
                </c:pt>
                <c:pt idx="1594">
                  <c:v>87.874751000000003</c:v>
                </c:pt>
                <c:pt idx="1595">
                  <c:v>87.841686999999993</c:v>
                </c:pt>
                <c:pt idx="1596">
                  <c:v>87.812646000000001</c:v>
                </c:pt>
                <c:pt idx="1597">
                  <c:v>87.797918999999993</c:v>
                </c:pt>
                <c:pt idx="1598">
                  <c:v>87.801816000000002</c:v>
                </c:pt>
                <c:pt idx="1599">
                  <c:v>87.823314999999994</c:v>
                </c:pt>
                <c:pt idx="1600">
                  <c:v>87.850451000000007</c:v>
                </c:pt>
                <c:pt idx="1601">
                  <c:v>87.863620999999995</c:v>
                </c:pt>
                <c:pt idx="1602">
                  <c:v>87.854686000000001</c:v>
                </c:pt>
                <c:pt idx="1603">
                  <c:v>87.838520000000003</c:v>
                </c:pt>
                <c:pt idx="1604">
                  <c:v>87.836327999999995</c:v>
                </c:pt>
                <c:pt idx="1605">
                  <c:v>87.849036999999996</c:v>
                </c:pt>
                <c:pt idx="1606">
                  <c:v>87.855397999999994</c:v>
                </c:pt>
                <c:pt idx="1607">
                  <c:v>87.836577000000005</c:v>
                </c:pt>
                <c:pt idx="1608">
                  <c:v>87.796012000000005</c:v>
                </c:pt>
                <c:pt idx="1609">
                  <c:v>87.755128999999997</c:v>
                </c:pt>
                <c:pt idx="1610">
                  <c:v>87.736107000000004</c:v>
                </c:pt>
                <c:pt idx="1611">
                  <c:v>87.748874000000001</c:v>
                </c:pt>
                <c:pt idx="1612">
                  <c:v>87.786860000000004</c:v>
                </c:pt>
                <c:pt idx="1613">
                  <c:v>87.831084000000004</c:v>
                </c:pt>
                <c:pt idx="1614">
                  <c:v>87.862188000000003</c:v>
                </c:pt>
                <c:pt idx="1615">
                  <c:v>87.871780000000001</c:v>
                </c:pt>
                <c:pt idx="1616">
                  <c:v>87.861508000000001</c:v>
                </c:pt>
                <c:pt idx="1617">
                  <c:v>87.833280999999999</c:v>
                </c:pt>
                <c:pt idx="1618">
                  <c:v>87.786143999999993</c:v>
                </c:pt>
                <c:pt idx="1619">
                  <c:v>87.722497000000004</c:v>
                </c:pt>
                <c:pt idx="1620">
                  <c:v>87.649218000000005</c:v>
                </c:pt>
                <c:pt idx="1621">
                  <c:v>87.569773999999995</c:v>
                </c:pt>
                <c:pt idx="1622">
                  <c:v>87.486941000000002</c:v>
                </c:pt>
                <c:pt idx="1623">
                  <c:v>87.422803999999999</c:v>
                </c:pt>
                <c:pt idx="1624">
                  <c:v>87.421473000000006</c:v>
                </c:pt>
                <c:pt idx="1625">
                  <c:v>87.507881999999995</c:v>
                </c:pt>
                <c:pt idx="1626">
                  <c:v>87.641273999999996</c:v>
                </c:pt>
                <c:pt idx="1627">
                  <c:v>87.735741000000004</c:v>
                </c:pt>
                <c:pt idx="1628">
                  <c:v>87.746831999999998</c:v>
                </c:pt>
                <c:pt idx="1629">
                  <c:v>87.726365999999999</c:v>
                </c:pt>
                <c:pt idx="1630">
                  <c:v>87.766683999999998</c:v>
                </c:pt>
                <c:pt idx="1631">
                  <c:v>87.890190000000004</c:v>
                </c:pt>
                <c:pt idx="1632">
                  <c:v>88.012082000000007</c:v>
                </c:pt>
                <c:pt idx="1633">
                  <c:v>88.024732</c:v>
                </c:pt>
                <c:pt idx="1634">
                  <c:v>87.912644</c:v>
                </c:pt>
                <c:pt idx="1635">
                  <c:v>87.772763999999995</c:v>
                </c:pt>
                <c:pt idx="1636">
                  <c:v>87.707288000000005</c:v>
                </c:pt>
                <c:pt idx="1637">
                  <c:v>87.713177999999999</c:v>
                </c:pt>
                <c:pt idx="1638">
                  <c:v>87.711957999999996</c:v>
                </c:pt>
                <c:pt idx="1639">
                  <c:v>87.664715999999999</c:v>
                </c:pt>
                <c:pt idx="1640">
                  <c:v>87.618954000000002</c:v>
                </c:pt>
                <c:pt idx="1641">
                  <c:v>87.624618999999996</c:v>
                </c:pt>
                <c:pt idx="1642">
                  <c:v>87.648264999999995</c:v>
                </c:pt>
                <c:pt idx="1643">
                  <c:v>87.632458999999997</c:v>
                </c:pt>
                <c:pt idx="1644">
                  <c:v>87.584671999999998</c:v>
                </c:pt>
                <c:pt idx="1645">
                  <c:v>87.564708999999993</c:v>
                </c:pt>
                <c:pt idx="1646">
                  <c:v>87.595144000000005</c:v>
                </c:pt>
                <c:pt idx="1647">
                  <c:v>87.641986000000003</c:v>
                </c:pt>
                <c:pt idx="1648">
                  <c:v>87.679828000000001</c:v>
                </c:pt>
                <c:pt idx="1649">
                  <c:v>87.713188000000002</c:v>
                </c:pt>
                <c:pt idx="1650">
                  <c:v>87.758525000000006</c:v>
                </c:pt>
                <c:pt idx="1651">
                  <c:v>87.816021000000006</c:v>
                </c:pt>
                <c:pt idx="1652">
                  <c:v>87.861661999999995</c:v>
                </c:pt>
                <c:pt idx="1653">
                  <c:v>87.864007000000001</c:v>
                </c:pt>
                <c:pt idx="1654">
                  <c:v>87.798815000000005</c:v>
                </c:pt>
                <c:pt idx="1655">
                  <c:v>87.698907000000005</c:v>
                </c:pt>
                <c:pt idx="1656">
                  <c:v>87.634136999999996</c:v>
                </c:pt>
                <c:pt idx="1657">
                  <c:v>87.636088999999998</c:v>
                </c:pt>
                <c:pt idx="1658">
                  <c:v>87.654685999999998</c:v>
                </c:pt>
                <c:pt idx="1659">
                  <c:v>87.616681</c:v>
                </c:pt>
                <c:pt idx="1660">
                  <c:v>87.522341999999995</c:v>
                </c:pt>
                <c:pt idx="1661">
                  <c:v>87.444338999999999</c:v>
                </c:pt>
                <c:pt idx="1662">
                  <c:v>87.451581000000004</c:v>
                </c:pt>
                <c:pt idx="1663">
                  <c:v>87.535869000000005</c:v>
                </c:pt>
                <c:pt idx="1664">
                  <c:v>87.630752999999999</c:v>
                </c:pt>
                <c:pt idx="1665">
                  <c:v>87.671415999999994</c:v>
                </c:pt>
                <c:pt idx="1666">
                  <c:v>87.647594999999995</c:v>
                </c:pt>
                <c:pt idx="1667">
                  <c:v>87.584266</c:v>
                </c:pt>
                <c:pt idx="1668">
                  <c:v>87.520242999999994</c:v>
                </c:pt>
                <c:pt idx="1669">
                  <c:v>87.461883</c:v>
                </c:pt>
                <c:pt idx="1670">
                  <c:v>87.407383999999993</c:v>
                </c:pt>
                <c:pt idx="1671">
                  <c:v>87.367009999999993</c:v>
                </c:pt>
                <c:pt idx="1672">
                  <c:v>87.369679000000005</c:v>
                </c:pt>
                <c:pt idx="1673">
                  <c:v>87.433618999999993</c:v>
                </c:pt>
                <c:pt idx="1674">
                  <c:v>87.539095000000003</c:v>
                </c:pt>
                <c:pt idx="1675">
                  <c:v>87.650797999999995</c:v>
                </c:pt>
                <c:pt idx="1676">
                  <c:v>87.734330999999997</c:v>
                </c:pt>
                <c:pt idx="1677">
                  <c:v>87.768435999999994</c:v>
                </c:pt>
                <c:pt idx="1678">
                  <c:v>87.745316000000003</c:v>
                </c:pt>
                <c:pt idx="1679">
                  <c:v>87.678314</c:v>
                </c:pt>
                <c:pt idx="1680">
                  <c:v>87.611620000000002</c:v>
                </c:pt>
                <c:pt idx="1681">
                  <c:v>87.585415999999995</c:v>
                </c:pt>
                <c:pt idx="1682">
                  <c:v>87.612600999999998</c:v>
                </c:pt>
                <c:pt idx="1683">
                  <c:v>87.670669000000004</c:v>
                </c:pt>
                <c:pt idx="1684">
                  <c:v>87.740545999999995</c:v>
                </c:pt>
                <c:pt idx="1685">
                  <c:v>87.811139999999995</c:v>
                </c:pt>
                <c:pt idx="1686">
                  <c:v>87.873998999999998</c:v>
                </c:pt>
                <c:pt idx="1687">
                  <c:v>87.904098000000005</c:v>
                </c:pt>
                <c:pt idx="1688">
                  <c:v>87.884979000000001</c:v>
                </c:pt>
                <c:pt idx="1689">
                  <c:v>87.827556000000001</c:v>
                </c:pt>
                <c:pt idx="1690">
                  <c:v>87.769090000000006</c:v>
                </c:pt>
                <c:pt idx="1691">
                  <c:v>87.736385999999996</c:v>
                </c:pt>
                <c:pt idx="1692">
                  <c:v>87.728847999999999</c:v>
                </c:pt>
                <c:pt idx="1693">
                  <c:v>87.728260000000006</c:v>
                </c:pt>
                <c:pt idx="1694">
                  <c:v>87.726493000000005</c:v>
                </c:pt>
                <c:pt idx="1695">
                  <c:v>87.728842</c:v>
                </c:pt>
                <c:pt idx="1696">
                  <c:v>87.740731999999994</c:v>
                </c:pt>
                <c:pt idx="1697">
                  <c:v>87.751638</c:v>
                </c:pt>
                <c:pt idx="1698">
                  <c:v>87.747810999999999</c:v>
                </c:pt>
                <c:pt idx="1699">
                  <c:v>87.728883999999994</c:v>
                </c:pt>
                <c:pt idx="1700">
                  <c:v>87.714080999999993</c:v>
                </c:pt>
                <c:pt idx="1701">
                  <c:v>87.720145000000002</c:v>
                </c:pt>
                <c:pt idx="1702">
                  <c:v>87.745377000000005</c:v>
                </c:pt>
                <c:pt idx="1703">
                  <c:v>87.771722999999994</c:v>
                </c:pt>
                <c:pt idx="1704">
                  <c:v>87.784203000000005</c:v>
                </c:pt>
                <c:pt idx="1705">
                  <c:v>87.781831999999994</c:v>
                </c:pt>
                <c:pt idx="1706">
                  <c:v>87.773291</c:v>
                </c:pt>
                <c:pt idx="1707">
                  <c:v>87.764825999999999</c:v>
                </c:pt>
                <c:pt idx="1708">
                  <c:v>87.750591</c:v>
                </c:pt>
                <c:pt idx="1709">
                  <c:v>87.716784000000004</c:v>
                </c:pt>
                <c:pt idx="1710">
                  <c:v>87.658822000000001</c:v>
                </c:pt>
                <c:pt idx="1711">
                  <c:v>87.598845999999995</c:v>
                </c:pt>
                <c:pt idx="1712">
                  <c:v>87.575683999999995</c:v>
                </c:pt>
                <c:pt idx="1713">
                  <c:v>87.610992999999993</c:v>
                </c:pt>
                <c:pt idx="1714">
                  <c:v>87.686671000000004</c:v>
                </c:pt>
                <c:pt idx="1715">
                  <c:v>87.763025999999996</c:v>
                </c:pt>
                <c:pt idx="1716">
                  <c:v>87.814644999999999</c:v>
                </c:pt>
                <c:pt idx="1717">
                  <c:v>87.842045999999996</c:v>
                </c:pt>
                <c:pt idx="1718">
                  <c:v>87.852750999999998</c:v>
                </c:pt>
                <c:pt idx="1719">
                  <c:v>87.846091999999999</c:v>
                </c:pt>
                <c:pt idx="1720">
                  <c:v>87.819378</c:v>
                </c:pt>
                <c:pt idx="1721">
                  <c:v>87.776518999999993</c:v>
                </c:pt>
                <c:pt idx="1722">
                  <c:v>87.725434000000007</c:v>
                </c:pt>
                <c:pt idx="1723">
                  <c:v>87.675005999999996</c:v>
                </c:pt>
                <c:pt idx="1724">
                  <c:v>87.640146999999999</c:v>
                </c:pt>
                <c:pt idx="1725">
                  <c:v>87.637611000000007</c:v>
                </c:pt>
                <c:pt idx="1726">
                  <c:v>87.667817999999997</c:v>
                </c:pt>
                <c:pt idx="1727">
                  <c:v>87.705752000000004</c:v>
                </c:pt>
                <c:pt idx="1728">
                  <c:v>87.718571999999995</c:v>
                </c:pt>
                <c:pt idx="1729">
                  <c:v>87.690359999999998</c:v>
                </c:pt>
                <c:pt idx="1730">
                  <c:v>87.627095999999995</c:v>
                </c:pt>
                <c:pt idx="1731">
                  <c:v>87.548334999999994</c:v>
                </c:pt>
                <c:pt idx="1732">
                  <c:v>87.482881000000006</c:v>
                </c:pt>
                <c:pt idx="1733">
                  <c:v>87.460537000000002</c:v>
                </c:pt>
                <c:pt idx="1734">
                  <c:v>87.490021999999996</c:v>
                </c:pt>
                <c:pt idx="1735">
                  <c:v>87.543937999999997</c:v>
                </c:pt>
                <c:pt idx="1736">
                  <c:v>87.579595999999995</c:v>
                </c:pt>
                <c:pt idx="1737">
                  <c:v>87.579106999999993</c:v>
                </c:pt>
                <c:pt idx="1738">
                  <c:v>87.558494999999994</c:v>
                </c:pt>
                <c:pt idx="1739">
                  <c:v>87.539231999999998</c:v>
                </c:pt>
                <c:pt idx="1740">
                  <c:v>87.524122000000006</c:v>
                </c:pt>
                <c:pt idx="1741">
                  <c:v>87.505362000000005</c:v>
                </c:pt>
                <c:pt idx="1742">
                  <c:v>87.481508000000005</c:v>
                </c:pt>
                <c:pt idx="1743">
                  <c:v>87.456063999999998</c:v>
                </c:pt>
                <c:pt idx="1744">
                  <c:v>87.430251999999996</c:v>
                </c:pt>
                <c:pt idx="1745">
                  <c:v>87.409987999999998</c:v>
                </c:pt>
                <c:pt idx="1746">
                  <c:v>87.414401999999995</c:v>
                </c:pt>
                <c:pt idx="1747">
                  <c:v>87.459632999999997</c:v>
                </c:pt>
                <c:pt idx="1748">
                  <c:v>87.532312000000005</c:v>
                </c:pt>
                <c:pt idx="1749">
                  <c:v>87.591615000000004</c:v>
                </c:pt>
                <c:pt idx="1750">
                  <c:v>87.604207000000002</c:v>
                </c:pt>
                <c:pt idx="1751">
                  <c:v>87.570729999999998</c:v>
                </c:pt>
                <c:pt idx="1752">
                  <c:v>87.514797999999999</c:v>
                </c:pt>
                <c:pt idx="1753">
                  <c:v>87.454650999999998</c:v>
                </c:pt>
                <c:pt idx="1754">
                  <c:v>87.396538000000007</c:v>
                </c:pt>
                <c:pt idx="1755">
                  <c:v>87.352988999999994</c:v>
                </c:pt>
                <c:pt idx="1756">
                  <c:v>87.351622000000006</c:v>
                </c:pt>
                <c:pt idx="1757">
                  <c:v>87.412582999999998</c:v>
                </c:pt>
                <c:pt idx="1758">
                  <c:v>87.516135000000006</c:v>
                </c:pt>
                <c:pt idx="1759">
                  <c:v>87.603299000000007</c:v>
                </c:pt>
                <c:pt idx="1760">
                  <c:v>87.622951999999998</c:v>
                </c:pt>
                <c:pt idx="1761">
                  <c:v>87.581695999999994</c:v>
                </c:pt>
                <c:pt idx="1762">
                  <c:v>87.536418999999995</c:v>
                </c:pt>
                <c:pt idx="1763">
                  <c:v>87.531583999999995</c:v>
                </c:pt>
                <c:pt idx="1764">
                  <c:v>87.552333000000004</c:v>
                </c:pt>
                <c:pt idx="1765">
                  <c:v>87.550075000000007</c:v>
                </c:pt>
                <c:pt idx="1766">
                  <c:v>87.507673999999994</c:v>
                </c:pt>
                <c:pt idx="1767">
                  <c:v>87.461285000000004</c:v>
                </c:pt>
                <c:pt idx="1768">
                  <c:v>87.454459</c:v>
                </c:pt>
                <c:pt idx="1769">
                  <c:v>87.486986000000002</c:v>
                </c:pt>
                <c:pt idx="1770">
                  <c:v>87.519403999999994</c:v>
                </c:pt>
                <c:pt idx="1771">
                  <c:v>87.516687000000005</c:v>
                </c:pt>
                <c:pt idx="1772">
                  <c:v>87.476777999999996</c:v>
                </c:pt>
                <c:pt idx="1773">
                  <c:v>87.423951000000002</c:v>
                </c:pt>
                <c:pt idx="1774">
                  <c:v>87.386977000000002</c:v>
                </c:pt>
                <c:pt idx="1775">
                  <c:v>87.38073</c:v>
                </c:pt>
                <c:pt idx="1776">
                  <c:v>87.397704000000004</c:v>
                </c:pt>
                <c:pt idx="1777">
                  <c:v>87.418931000000001</c:v>
                </c:pt>
                <c:pt idx="1778">
                  <c:v>87.439552000000006</c:v>
                </c:pt>
                <c:pt idx="1779">
                  <c:v>87.476005000000001</c:v>
                </c:pt>
                <c:pt idx="1780">
                  <c:v>87.536434</c:v>
                </c:pt>
                <c:pt idx="1781">
                  <c:v>87.592268000000004</c:v>
                </c:pt>
                <c:pt idx="1782">
                  <c:v>87.598102999999995</c:v>
                </c:pt>
                <c:pt idx="1783">
                  <c:v>87.540076999999997</c:v>
                </c:pt>
                <c:pt idx="1784">
                  <c:v>87.447445000000002</c:v>
                </c:pt>
                <c:pt idx="1785">
                  <c:v>87.353665000000007</c:v>
                </c:pt>
                <c:pt idx="1786">
                  <c:v>87.266953000000001</c:v>
                </c:pt>
                <c:pt idx="1787">
                  <c:v>87.187496999999993</c:v>
                </c:pt>
                <c:pt idx="1788">
                  <c:v>87.131490999999997</c:v>
                </c:pt>
                <c:pt idx="1789">
                  <c:v>87.118378000000007</c:v>
                </c:pt>
                <c:pt idx="1790">
                  <c:v>87.143438000000003</c:v>
                </c:pt>
                <c:pt idx="1791">
                  <c:v>87.179685000000006</c:v>
                </c:pt>
                <c:pt idx="1792">
                  <c:v>87.204500999999993</c:v>
                </c:pt>
                <c:pt idx="1793">
                  <c:v>87.212536</c:v>
                </c:pt>
                <c:pt idx="1794">
                  <c:v>87.206022000000004</c:v>
                </c:pt>
                <c:pt idx="1795">
                  <c:v>87.189712999999998</c:v>
                </c:pt>
                <c:pt idx="1796">
                  <c:v>87.177918000000005</c:v>
                </c:pt>
                <c:pt idx="1797">
                  <c:v>87.189787999999993</c:v>
                </c:pt>
                <c:pt idx="1798">
                  <c:v>87.229207000000002</c:v>
                </c:pt>
                <c:pt idx="1799">
                  <c:v>87.279905999999997</c:v>
                </c:pt>
                <c:pt idx="1800">
                  <c:v>87.328570999999997</c:v>
                </c:pt>
                <c:pt idx="1801">
                  <c:v>87.381608</c:v>
                </c:pt>
                <c:pt idx="1802">
                  <c:v>87.444316999999998</c:v>
                </c:pt>
                <c:pt idx="1803">
                  <c:v>87.490550999999996</c:v>
                </c:pt>
                <c:pt idx="1804">
                  <c:v>87.475917999999993</c:v>
                </c:pt>
                <c:pt idx="1805">
                  <c:v>87.388597000000004</c:v>
                </c:pt>
                <c:pt idx="1806">
                  <c:v>87.272422000000006</c:v>
                </c:pt>
                <c:pt idx="1807">
                  <c:v>87.188557000000003</c:v>
                </c:pt>
                <c:pt idx="1808">
                  <c:v>87.160174999999995</c:v>
                </c:pt>
                <c:pt idx="1809">
                  <c:v>87.164546999999999</c:v>
                </c:pt>
                <c:pt idx="1810">
                  <c:v>87.172820999999999</c:v>
                </c:pt>
                <c:pt idx="1811">
                  <c:v>87.180475000000001</c:v>
                </c:pt>
                <c:pt idx="1812">
                  <c:v>87.196535999999995</c:v>
                </c:pt>
                <c:pt idx="1813">
                  <c:v>87.217252000000002</c:v>
                </c:pt>
                <c:pt idx="1814">
                  <c:v>87.222357000000002</c:v>
                </c:pt>
                <c:pt idx="1815">
                  <c:v>87.197080999999997</c:v>
                </c:pt>
                <c:pt idx="1816">
                  <c:v>87.151506999999995</c:v>
                </c:pt>
                <c:pt idx="1817">
                  <c:v>87.112347999999997</c:v>
                </c:pt>
                <c:pt idx="1818">
                  <c:v>87.093963000000002</c:v>
                </c:pt>
                <c:pt idx="1819">
                  <c:v>87.082846000000004</c:v>
                </c:pt>
                <c:pt idx="1820">
                  <c:v>87.059501999999995</c:v>
                </c:pt>
                <c:pt idx="1821">
                  <c:v>87.032190999999997</c:v>
                </c:pt>
                <c:pt idx="1822">
                  <c:v>87.031948999999997</c:v>
                </c:pt>
                <c:pt idx="1823">
                  <c:v>87.070521999999997</c:v>
                </c:pt>
                <c:pt idx="1824">
                  <c:v>87.123706999999996</c:v>
                </c:pt>
                <c:pt idx="1825">
                  <c:v>87.169565000000006</c:v>
                </c:pt>
                <c:pt idx="1826">
                  <c:v>87.218689999999995</c:v>
                </c:pt>
                <c:pt idx="1827">
                  <c:v>87.279658999999995</c:v>
                </c:pt>
                <c:pt idx="1828">
                  <c:v>87.318263999999999</c:v>
                </c:pt>
                <c:pt idx="1829">
                  <c:v>87.293257999999994</c:v>
                </c:pt>
                <c:pt idx="1830">
                  <c:v>87.223196000000002</c:v>
                </c:pt>
                <c:pt idx="1831">
                  <c:v>87.173029999999997</c:v>
                </c:pt>
                <c:pt idx="1832">
                  <c:v>87.168859999999995</c:v>
                </c:pt>
                <c:pt idx="1833">
                  <c:v>87.169588000000005</c:v>
                </c:pt>
                <c:pt idx="1834">
                  <c:v>87.140192999999996</c:v>
                </c:pt>
                <c:pt idx="1835">
                  <c:v>87.109307000000001</c:v>
                </c:pt>
                <c:pt idx="1836">
                  <c:v>87.123018999999999</c:v>
                </c:pt>
                <c:pt idx="1837">
                  <c:v>87.179032000000007</c:v>
                </c:pt>
                <c:pt idx="1838">
                  <c:v>87.243305000000007</c:v>
                </c:pt>
                <c:pt idx="1839">
                  <c:v>87.294709999999995</c:v>
                </c:pt>
                <c:pt idx="1840">
                  <c:v>87.310301999999993</c:v>
                </c:pt>
                <c:pt idx="1841">
                  <c:v>87.247981999999993</c:v>
                </c:pt>
                <c:pt idx="1842">
                  <c:v>87.111159999999998</c:v>
                </c:pt>
                <c:pt idx="1843">
                  <c:v>86.994387000000003</c:v>
                </c:pt>
                <c:pt idx="1844">
                  <c:v>86.989536999999999</c:v>
                </c:pt>
                <c:pt idx="1845">
                  <c:v>87.082537000000002</c:v>
                </c:pt>
                <c:pt idx="1846">
                  <c:v>87.195463000000004</c:v>
                </c:pt>
                <c:pt idx="1847">
                  <c:v>87.288612999999998</c:v>
                </c:pt>
                <c:pt idx="1848">
                  <c:v>87.368933999999996</c:v>
                </c:pt>
                <c:pt idx="1849">
                  <c:v>87.422246000000001</c:v>
                </c:pt>
                <c:pt idx="1850">
                  <c:v>87.406681000000006</c:v>
                </c:pt>
                <c:pt idx="1851">
                  <c:v>87.324605000000005</c:v>
                </c:pt>
                <c:pt idx="1852">
                  <c:v>87.241620999999995</c:v>
                </c:pt>
                <c:pt idx="1853">
                  <c:v>87.207419999999999</c:v>
                </c:pt>
                <c:pt idx="1854">
                  <c:v>87.201096000000007</c:v>
                </c:pt>
                <c:pt idx="1855">
                  <c:v>87.181031000000004</c:v>
                </c:pt>
                <c:pt idx="1856">
                  <c:v>87.152141</c:v>
                </c:pt>
                <c:pt idx="1857">
                  <c:v>87.151331999999996</c:v>
                </c:pt>
                <c:pt idx="1858">
                  <c:v>87.191051000000002</c:v>
                </c:pt>
                <c:pt idx="1859">
                  <c:v>87.249801000000005</c:v>
                </c:pt>
                <c:pt idx="1860">
                  <c:v>87.305743000000007</c:v>
                </c:pt>
                <c:pt idx="1861">
                  <c:v>87.352974000000003</c:v>
                </c:pt>
                <c:pt idx="1862">
                  <c:v>87.388514000000001</c:v>
                </c:pt>
                <c:pt idx="1863">
                  <c:v>87.404861999999994</c:v>
                </c:pt>
                <c:pt idx="1864">
                  <c:v>87.398026999999999</c:v>
                </c:pt>
                <c:pt idx="1865">
                  <c:v>87.370928000000006</c:v>
                </c:pt>
                <c:pt idx="1866">
                  <c:v>87.329480000000004</c:v>
                </c:pt>
                <c:pt idx="1867">
                  <c:v>87.283641000000003</c:v>
                </c:pt>
                <c:pt idx="1868">
                  <c:v>87.248056000000005</c:v>
                </c:pt>
                <c:pt idx="1869">
                  <c:v>87.233048999999994</c:v>
                </c:pt>
                <c:pt idx="1870">
                  <c:v>87.237954999999999</c:v>
                </c:pt>
                <c:pt idx="1871">
                  <c:v>87.257970999999998</c:v>
                </c:pt>
                <c:pt idx="1872">
                  <c:v>87.292537999999993</c:v>
                </c:pt>
                <c:pt idx="1873">
                  <c:v>87.341313</c:v>
                </c:pt>
                <c:pt idx="1874">
                  <c:v>87.396215999999995</c:v>
                </c:pt>
                <c:pt idx="1875">
                  <c:v>87.445803999999995</c:v>
                </c:pt>
                <c:pt idx="1876">
                  <c:v>87.488011999999998</c:v>
                </c:pt>
                <c:pt idx="1877">
                  <c:v>87.531722000000002</c:v>
                </c:pt>
                <c:pt idx="1878">
                  <c:v>87.581663000000006</c:v>
                </c:pt>
                <c:pt idx="1879">
                  <c:v>87.624638000000004</c:v>
                </c:pt>
                <c:pt idx="1880">
                  <c:v>87.636092000000005</c:v>
                </c:pt>
                <c:pt idx="1881">
                  <c:v>87.603167999999997</c:v>
                </c:pt>
                <c:pt idx="1882">
                  <c:v>87.539655999999994</c:v>
                </c:pt>
                <c:pt idx="1883">
                  <c:v>87.475201999999996</c:v>
                </c:pt>
                <c:pt idx="1884">
                  <c:v>87.430566999999996</c:v>
                </c:pt>
                <c:pt idx="1885">
                  <c:v>87.408106000000004</c:v>
                </c:pt>
                <c:pt idx="1886">
                  <c:v>87.405060000000006</c:v>
                </c:pt>
                <c:pt idx="1887">
                  <c:v>87.423439000000002</c:v>
                </c:pt>
                <c:pt idx="1888">
                  <c:v>87.458865000000003</c:v>
                </c:pt>
                <c:pt idx="1889">
                  <c:v>87.490772000000007</c:v>
                </c:pt>
                <c:pt idx="1890">
                  <c:v>87.498158000000004</c:v>
                </c:pt>
                <c:pt idx="1891">
                  <c:v>87.482539000000003</c:v>
                </c:pt>
                <c:pt idx="1892">
                  <c:v>87.464292</c:v>
                </c:pt>
                <c:pt idx="1893">
                  <c:v>87.457984999999994</c:v>
                </c:pt>
                <c:pt idx="1894">
                  <c:v>87.460325999999995</c:v>
                </c:pt>
                <c:pt idx="1895">
                  <c:v>87.458631999999994</c:v>
                </c:pt>
                <c:pt idx="1896">
                  <c:v>87.440861999999996</c:v>
                </c:pt>
                <c:pt idx="1897">
                  <c:v>87.401854</c:v>
                </c:pt>
                <c:pt idx="1898">
                  <c:v>87.353463000000005</c:v>
                </c:pt>
                <c:pt idx="1899">
                  <c:v>87.325531999999995</c:v>
                </c:pt>
                <c:pt idx="1900">
                  <c:v>87.342089000000001</c:v>
                </c:pt>
                <c:pt idx="1901">
                  <c:v>87.396271999999996</c:v>
                </c:pt>
                <c:pt idx="1902">
                  <c:v>87.459993999999995</c:v>
                </c:pt>
                <c:pt idx="1903">
                  <c:v>87.514968999999994</c:v>
                </c:pt>
                <c:pt idx="1904">
                  <c:v>87.559133000000003</c:v>
                </c:pt>
                <c:pt idx="1905">
                  <c:v>87.586960000000005</c:v>
                </c:pt>
                <c:pt idx="1906">
                  <c:v>87.585189999999997</c:v>
                </c:pt>
                <c:pt idx="1907">
                  <c:v>87.551376000000005</c:v>
                </c:pt>
                <c:pt idx="1908">
                  <c:v>87.499103000000005</c:v>
                </c:pt>
                <c:pt idx="1909">
                  <c:v>87.442348999999993</c:v>
                </c:pt>
                <c:pt idx="1910">
                  <c:v>87.390548999999993</c:v>
                </c:pt>
                <c:pt idx="1911">
                  <c:v>87.356926999999999</c:v>
                </c:pt>
                <c:pt idx="1912">
                  <c:v>87.348642999999996</c:v>
                </c:pt>
                <c:pt idx="1913">
                  <c:v>87.345411999999996</c:v>
                </c:pt>
                <c:pt idx="1914">
                  <c:v>87.312347000000003</c:v>
                </c:pt>
                <c:pt idx="1915">
                  <c:v>87.246594000000002</c:v>
                </c:pt>
                <c:pt idx="1916">
                  <c:v>87.193307000000004</c:v>
                </c:pt>
                <c:pt idx="1917">
                  <c:v>87.199185999999997</c:v>
                </c:pt>
                <c:pt idx="1918">
                  <c:v>87.261319999999998</c:v>
                </c:pt>
                <c:pt idx="1919">
                  <c:v>87.332393999999994</c:v>
                </c:pt>
                <c:pt idx="1920">
                  <c:v>87.367797999999993</c:v>
                </c:pt>
                <c:pt idx="1921">
                  <c:v>87.359033999999994</c:v>
                </c:pt>
                <c:pt idx="1922">
                  <c:v>87.330763000000005</c:v>
                </c:pt>
                <c:pt idx="1923">
                  <c:v>87.318657999999999</c:v>
                </c:pt>
                <c:pt idx="1924">
                  <c:v>87.342108999999994</c:v>
                </c:pt>
                <c:pt idx="1925">
                  <c:v>87.389156999999997</c:v>
                </c:pt>
                <c:pt idx="1926">
                  <c:v>87.430036999999999</c:v>
                </c:pt>
                <c:pt idx="1927">
                  <c:v>87.444890000000001</c:v>
                </c:pt>
                <c:pt idx="1928">
                  <c:v>87.431331</c:v>
                </c:pt>
                <c:pt idx="1929">
                  <c:v>87.388705000000002</c:v>
                </c:pt>
                <c:pt idx="1930">
                  <c:v>87.318860999999998</c:v>
                </c:pt>
                <c:pt idx="1931">
                  <c:v>87.249517999999995</c:v>
                </c:pt>
                <c:pt idx="1932">
                  <c:v>87.228880000000004</c:v>
                </c:pt>
                <c:pt idx="1933">
                  <c:v>87.278666999999999</c:v>
                </c:pt>
                <c:pt idx="1934">
                  <c:v>87.367260000000002</c:v>
                </c:pt>
                <c:pt idx="1935">
                  <c:v>87.446163999999996</c:v>
                </c:pt>
                <c:pt idx="1936">
                  <c:v>87.502791000000002</c:v>
                </c:pt>
                <c:pt idx="1937">
                  <c:v>87.552423000000005</c:v>
                </c:pt>
                <c:pt idx="1938">
                  <c:v>87.588821999999993</c:v>
                </c:pt>
                <c:pt idx="1939">
                  <c:v>87.576644000000002</c:v>
                </c:pt>
                <c:pt idx="1940">
                  <c:v>87.494594000000006</c:v>
                </c:pt>
                <c:pt idx="1941">
                  <c:v>87.365871999999996</c:v>
                </c:pt>
                <c:pt idx="1942">
                  <c:v>87.239233999999996</c:v>
                </c:pt>
                <c:pt idx="1943">
                  <c:v>87.150098</c:v>
                </c:pt>
                <c:pt idx="1944">
                  <c:v>87.100342999999995</c:v>
                </c:pt>
                <c:pt idx="1945">
                  <c:v>87.067059</c:v>
                </c:pt>
                <c:pt idx="1946">
                  <c:v>87.031183999999996</c:v>
                </c:pt>
                <c:pt idx="1947">
                  <c:v>87.001717999999997</c:v>
                </c:pt>
                <c:pt idx="1948">
                  <c:v>87.009038000000004</c:v>
                </c:pt>
                <c:pt idx="1949">
                  <c:v>87.071952999999993</c:v>
                </c:pt>
                <c:pt idx="1950">
                  <c:v>87.175449</c:v>
                </c:pt>
                <c:pt idx="1951">
                  <c:v>87.281564000000003</c:v>
                </c:pt>
                <c:pt idx="1952">
                  <c:v>87.357811999999996</c:v>
                </c:pt>
                <c:pt idx="1953">
                  <c:v>87.390243999999996</c:v>
                </c:pt>
                <c:pt idx="1954">
                  <c:v>87.375782000000001</c:v>
                </c:pt>
                <c:pt idx="1955">
                  <c:v>87.317648000000005</c:v>
                </c:pt>
                <c:pt idx="1956">
                  <c:v>87.228583999999998</c:v>
                </c:pt>
                <c:pt idx="1957">
                  <c:v>87.128822999999997</c:v>
                </c:pt>
                <c:pt idx="1958">
                  <c:v>87.041431000000003</c:v>
                </c:pt>
                <c:pt idx="1959">
                  <c:v>86.986941000000002</c:v>
                </c:pt>
                <c:pt idx="1960">
                  <c:v>86.969318999999999</c:v>
                </c:pt>
                <c:pt idx="1961">
                  <c:v>86.970078000000001</c:v>
                </c:pt>
                <c:pt idx="1962">
                  <c:v>86.970225999999997</c:v>
                </c:pt>
                <c:pt idx="1963">
                  <c:v>86.973157999999998</c:v>
                </c:pt>
                <c:pt idx="1964">
                  <c:v>86.992200999999994</c:v>
                </c:pt>
                <c:pt idx="1965">
                  <c:v>87.024343000000002</c:v>
                </c:pt>
                <c:pt idx="1966">
                  <c:v>87.061644000000001</c:v>
                </c:pt>
                <c:pt idx="1967">
                  <c:v>87.122257000000005</c:v>
                </c:pt>
                <c:pt idx="1968">
                  <c:v>87.228969000000006</c:v>
                </c:pt>
                <c:pt idx="1969">
                  <c:v>87.353768000000002</c:v>
                </c:pt>
                <c:pt idx="1970">
                  <c:v>87.425807000000006</c:v>
                </c:pt>
                <c:pt idx="1971">
                  <c:v>87.412128999999993</c:v>
                </c:pt>
                <c:pt idx="1972">
                  <c:v>87.354112999999998</c:v>
                </c:pt>
                <c:pt idx="1973">
                  <c:v>87.300388999999996</c:v>
                </c:pt>
                <c:pt idx="1974">
                  <c:v>87.243269999999995</c:v>
                </c:pt>
                <c:pt idx="1975">
                  <c:v>87.155798000000004</c:v>
                </c:pt>
                <c:pt idx="1976">
                  <c:v>87.060916000000006</c:v>
                </c:pt>
                <c:pt idx="1977">
                  <c:v>87.016471999999993</c:v>
                </c:pt>
                <c:pt idx="1978">
                  <c:v>87.041150999999999</c:v>
                </c:pt>
                <c:pt idx="1979">
                  <c:v>87.088510999999997</c:v>
                </c:pt>
                <c:pt idx="1980">
                  <c:v>87.093957000000003</c:v>
                </c:pt>
                <c:pt idx="1981">
                  <c:v>87.032602999999995</c:v>
                </c:pt>
                <c:pt idx="1982">
                  <c:v>86.938907999999998</c:v>
                </c:pt>
                <c:pt idx="1983">
                  <c:v>86.881079999999997</c:v>
                </c:pt>
                <c:pt idx="1984">
                  <c:v>86.896120999999994</c:v>
                </c:pt>
                <c:pt idx="1985">
                  <c:v>86.949843999999999</c:v>
                </c:pt>
                <c:pt idx="1986">
                  <c:v>86.981026999999997</c:v>
                </c:pt>
                <c:pt idx="1987">
                  <c:v>86.970123000000001</c:v>
                </c:pt>
                <c:pt idx="1988">
                  <c:v>86.946578000000002</c:v>
                </c:pt>
                <c:pt idx="1989">
                  <c:v>86.938999999999993</c:v>
                </c:pt>
                <c:pt idx="1990">
                  <c:v>86.944795999999997</c:v>
                </c:pt>
                <c:pt idx="1991">
                  <c:v>86.955184000000003</c:v>
                </c:pt>
                <c:pt idx="1992">
                  <c:v>86.975088</c:v>
                </c:pt>
                <c:pt idx="1993">
                  <c:v>87.000091999999995</c:v>
                </c:pt>
                <c:pt idx="1994">
                  <c:v>87.006951999999998</c:v>
                </c:pt>
                <c:pt idx="1995">
                  <c:v>86.991459000000006</c:v>
                </c:pt>
                <c:pt idx="1996">
                  <c:v>86.992058999999998</c:v>
                </c:pt>
                <c:pt idx="1997">
                  <c:v>87.045948999999993</c:v>
                </c:pt>
                <c:pt idx="1998">
                  <c:v>87.138897</c:v>
                </c:pt>
                <c:pt idx="1999">
                  <c:v>87.212637000000001</c:v>
                </c:pt>
                <c:pt idx="2000">
                  <c:v>87.212743000000003</c:v>
                </c:pt>
                <c:pt idx="2001">
                  <c:v>87.133692999999994</c:v>
                </c:pt>
                <c:pt idx="2002">
                  <c:v>87.028913000000003</c:v>
                </c:pt>
                <c:pt idx="2003">
                  <c:v>86.979896999999994</c:v>
                </c:pt>
                <c:pt idx="2004">
                  <c:v>87.030450999999999</c:v>
                </c:pt>
                <c:pt idx="2005">
                  <c:v>87.141487999999995</c:v>
                </c:pt>
                <c:pt idx="2006">
                  <c:v>87.223116000000005</c:v>
                </c:pt>
                <c:pt idx="2007">
                  <c:v>87.217393999999999</c:v>
                </c:pt>
                <c:pt idx="2008">
                  <c:v>87.153949999999995</c:v>
                </c:pt>
                <c:pt idx="2009">
                  <c:v>87.103297999999995</c:v>
                </c:pt>
                <c:pt idx="2010">
                  <c:v>87.092678000000006</c:v>
                </c:pt>
                <c:pt idx="2011">
                  <c:v>87.112544999999997</c:v>
                </c:pt>
                <c:pt idx="2012">
                  <c:v>87.159599999999998</c:v>
                </c:pt>
                <c:pt idx="2013">
                  <c:v>87.224345999999997</c:v>
                </c:pt>
                <c:pt idx="2014">
                  <c:v>87.270414000000002</c:v>
                </c:pt>
                <c:pt idx="2015">
                  <c:v>87.263448999999994</c:v>
                </c:pt>
                <c:pt idx="2016">
                  <c:v>87.208838999999998</c:v>
                </c:pt>
                <c:pt idx="2017">
                  <c:v>87.137827000000001</c:v>
                </c:pt>
                <c:pt idx="2018">
                  <c:v>87.076840000000004</c:v>
                </c:pt>
                <c:pt idx="2019">
                  <c:v>87.049301999999997</c:v>
                </c:pt>
                <c:pt idx="2020">
                  <c:v>87.078203999999999</c:v>
                </c:pt>
                <c:pt idx="2021">
                  <c:v>87.152563000000001</c:v>
                </c:pt>
                <c:pt idx="2022">
                  <c:v>87.206754000000004</c:v>
                </c:pt>
                <c:pt idx="2023">
                  <c:v>87.183507000000006</c:v>
                </c:pt>
                <c:pt idx="2024">
                  <c:v>87.107831000000004</c:v>
                </c:pt>
                <c:pt idx="2025">
                  <c:v>87.047775999999999</c:v>
                </c:pt>
                <c:pt idx="2026">
                  <c:v>87.023167999999998</c:v>
                </c:pt>
                <c:pt idx="2027">
                  <c:v>87.006451999999996</c:v>
                </c:pt>
                <c:pt idx="2028">
                  <c:v>86.989665000000002</c:v>
                </c:pt>
                <c:pt idx="2029">
                  <c:v>86.992075</c:v>
                </c:pt>
                <c:pt idx="2030">
                  <c:v>87.011364999999998</c:v>
                </c:pt>
                <c:pt idx="2031">
                  <c:v>87.019952000000004</c:v>
                </c:pt>
                <c:pt idx="2032">
                  <c:v>87.015555000000006</c:v>
                </c:pt>
                <c:pt idx="2033">
                  <c:v>87.034828000000005</c:v>
                </c:pt>
                <c:pt idx="2034">
                  <c:v>87.095726999999997</c:v>
                </c:pt>
                <c:pt idx="2035">
                  <c:v>87.165784000000002</c:v>
                </c:pt>
                <c:pt idx="2036">
                  <c:v>87.205032000000003</c:v>
                </c:pt>
                <c:pt idx="2037">
                  <c:v>87.197080999999997</c:v>
                </c:pt>
                <c:pt idx="2038">
                  <c:v>87.140119999999996</c:v>
                </c:pt>
                <c:pt idx="2039">
                  <c:v>87.049254000000005</c:v>
                </c:pt>
                <c:pt idx="2040">
                  <c:v>86.968036999999995</c:v>
                </c:pt>
                <c:pt idx="2041">
                  <c:v>86.943066999999999</c:v>
                </c:pt>
                <c:pt idx="2042">
                  <c:v>86.977767</c:v>
                </c:pt>
                <c:pt idx="2043">
                  <c:v>87.033418999999995</c:v>
                </c:pt>
                <c:pt idx="2044">
                  <c:v>87.073454999999996</c:v>
                </c:pt>
                <c:pt idx="2045">
                  <c:v>87.088589999999996</c:v>
                </c:pt>
                <c:pt idx="2046">
                  <c:v>87.083185999999998</c:v>
                </c:pt>
                <c:pt idx="2047">
                  <c:v>87.065577000000005</c:v>
                </c:pt>
                <c:pt idx="2048">
                  <c:v>87.055977999999996</c:v>
                </c:pt>
                <c:pt idx="2049">
                  <c:v>87.071297999999999</c:v>
                </c:pt>
                <c:pt idx="2050">
                  <c:v>87.098062999999996</c:v>
                </c:pt>
                <c:pt idx="2051">
                  <c:v>87.102879000000001</c:v>
                </c:pt>
                <c:pt idx="2052">
                  <c:v>87.075357999999994</c:v>
                </c:pt>
                <c:pt idx="2053">
                  <c:v>87.044501999999994</c:v>
                </c:pt>
                <c:pt idx="2054">
                  <c:v>87.041618</c:v>
                </c:pt>
                <c:pt idx="2055">
                  <c:v>87.062584999999999</c:v>
                </c:pt>
                <c:pt idx="2056">
                  <c:v>87.077280000000002</c:v>
                </c:pt>
                <c:pt idx="2057">
                  <c:v>87.065251000000004</c:v>
                </c:pt>
                <c:pt idx="2058">
                  <c:v>87.036602000000002</c:v>
                </c:pt>
                <c:pt idx="2059">
                  <c:v>87.012962000000002</c:v>
                </c:pt>
                <c:pt idx="2060">
                  <c:v>87.001277999999999</c:v>
                </c:pt>
                <c:pt idx="2061">
                  <c:v>87.000844000000001</c:v>
                </c:pt>
                <c:pt idx="2062">
                  <c:v>87.013199</c:v>
                </c:pt>
                <c:pt idx="2063">
                  <c:v>87.038726999999994</c:v>
                </c:pt>
                <c:pt idx="2064">
                  <c:v>87.071855999999997</c:v>
                </c:pt>
                <c:pt idx="2065">
                  <c:v>87.099277000000001</c:v>
                </c:pt>
                <c:pt idx="2066">
                  <c:v>87.103155000000001</c:v>
                </c:pt>
                <c:pt idx="2067">
                  <c:v>87.075954999999993</c:v>
                </c:pt>
                <c:pt idx="2068">
                  <c:v>87.035256000000004</c:v>
                </c:pt>
                <c:pt idx="2069">
                  <c:v>87.007374999999996</c:v>
                </c:pt>
                <c:pt idx="2070">
                  <c:v>87.007561999999993</c:v>
                </c:pt>
                <c:pt idx="2071">
                  <c:v>87.031985000000006</c:v>
                </c:pt>
                <c:pt idx="2072">
                  <c:v>87.064071999999996</c:v>
                </c:pt>
                <c:pt idx="2073">
                  <c:v>87.087674000000007</c:v>
                </c:pt>
                <c:pt idx="2074">
                  <c:v>87.092332999999996</c:v>
                </c:pt>
                <c:pt idx="2075">
                  <c:v>87.082710000000006</c:v>
                </c:pt>
                <c:pt idx="2076">
                  <c:v>87.071295000000006</c:v>
                </c:pt>
                <c:pt idx="2077">
                  <c:v>87.064246999999995</c:v>
                </c:pt>
                <c:pt idx="2078">
                  <c:v>87.064417000000006</c:v>
                </c:pt>
                <c:pt idx="2079">
                  <c:v>87.074877999999998</c:v>
                </c:pt>
                <c:pt idx="2080">
                  <c:v>87.098837000000003</c:v>
                </c:pt>
                <c:pt idx="2081">
                  <c:v>87.127390000000005</c:v>
                </c:pt>
                <c:pt idx="2082">
                  <c:v>87.136217000000002</c:v>
                </c:pt>
                <c:pt idx="2083">
                  <c:v>87.125647999999998</c:v>
                </c:pt>
                <c:pt idx="2084">
                  <c:v>87.123078000000007</c:v>
                </c:pt>
                <c:pt idx="2085">
                  <c:v>87.139798999999996</c:v>
                </c:pt>
                <c:pt idx="2086">
                  <c:v>87.160737999999995</c:v>
                </c:pt>
                <c:pt idx="2087">
                  <c:v>87.166576000000006</c:v>
                </c:pt>
                <c:pt idx="2088">
                  <c:v>87.157661000000004</c:v>
                </c:pt>
                <c:pt idx="2089">
                  <c:v>87.146469999999994</c:v>
                </c:pt>
                <c:pt idx="2090">
                  <c:v>87.139353</c:v>
                </c:pt>
                <c:pt idx="2091">
                  <c:v>87.135878000000005</c:v>
                </c:pt>
                <c:pt idx="2092">
                  <c:v>87.138531999999998</c:v>
                </c:pt>
                <c:pt idx="2093">
                  <c:v>87.145356000000007</c:v>
                </c:pt>
                <c:pt idx="2094">
                  <c:v>87.137383999999997</c:v>
                </c:pt>
                <c:pt idx="2095">
                  <c:v>87.102463</c:v>
                </c:pt>
                <c:pt idx="2096">
                  <c:v>87.054379999999995</c:v>
                </c:pt>
                <c:pt idx="2097">
                  <c:v>87.017122000000001</c:v>
                </c:pt>
                <c:pt idx="2098">
                  <c:v>87.002931000000004</c:v>
                </c:pt>
                <c:pt idx="2099">
                  <c:v>87.005086000000006</c:v>
                </c:pt>
                <c:pt idx="2100">
                  <c:v>87.008510999999999</c:v>
                </c:pt>
                <c:pt idx="2101">
                  <c:v>87.001470999999995</c:v>
                </c:pt>
                <c:pt idx="2102">
                  <c:v>86.979152999999997</c:v>
                </c:pt>
                <c:pt idx="2103">
                  <c:v>86.954933999999994</c:v>
                </c:pt>
                <c:pt idx="2104">
                  <c:v>86.957808</c:v>
                </c:pt>
                <c:pt idx="2105">
                  <c:v>87.001388000000006</c:v>
                </c:pt>
                <c:pt idx="2106">
                  <c:v>87.063479000000001</c:v>
                </c:pt>
                <c:pt idx="2107">
                  <c:v>87.111976999999996</c:v>
                </c:pt>
                <c:pt idx="2108">
                  <c:v>87.140738999999996</c:v>
                </c:pt>
                <c:pt idx="2109">
                  <c:v>87.161519999999996</c:v>
                </c:pt>
                <c:pt idx="2110">
                  <c:v>87.173606000000007</c:v>
                </c:pt>
                <c:pt idx="2111">
                  <c:v>87.168953999999999</c:v>
                </c:pt>
                <c:pt idx="2112">
                  <c:v>87.150266999999999</c:v>
                </c:pt>
                <c:pt idx="2113">
                  <c:v>87.120194999999995</c:v>
                </c:pt>
                <c:pt idx="2114">
                  <c:v>87.073715000000007</c:v>
                </c:pt>
                <c:pt idx="2115">
                  <c:v>87.014718999999999</c:v>
                </c:pt>
                <c:pt idx="2116">
                  <c:v>86.970915000000005</c:v>
                </c:pt>
                <c:pt idx="2117">
                  <c:v>86.972352000000001</c:v>
                </c:pt>
                <c:pt idx="2118">
                  <c:v>87.017987000000005</c:v>
                </c:pt>
                <c:pt idx="2119">
                  <c:v>87.075145000000006</c:v>
                </c:pt>
                <c:pt idx="2120">
                  <c:v>87.111052999999998</c:v>
                </c:pt>
                <c:pt idx="2121">
                  <c:v>87.120457999999999</c:v>
                </c:pt>
                <c:pt idx="2122">
                  <c:v>87.114687000000004</c:v>
                </c:pt>
                <c:pt idx="2123">
                  <c:v>87.102053999999995</c:v>
                </c:pt>
                <c:pt idx="2124">
                  <c:v>87.088305000000005</c:v>
                </c:pt>
                <c:pt idx="2125">
                  <c:v>87.077005</c:v>
                </c:pt>
                <c:pt idx="2126">
                  <c:v>87.066428999999999</c:v>
                </c:pt>
                <c:pt idx="2127">
                  <c:v>87.057321999999999</c:v>
                </c:pt>
                <c:pt idx="2128">
                  <c:v>87.061852999999999</c:v>
                </c:pt>
                <c:pt idx="2129">
                  <c:v>87.095671999999993</c:v>
                </c:pt>
                <c:pt idx="2130">
                  <c:v>87.148178000000001</c:v>
                </c:pt>
                <c:pt idx="2131">
                  <c:v>87.172529999999995</c:v>
                </c:pt>
                <c:pt idx="2132">
                  <c:v>87.150144999999995</c:v>
                </c:pt>
                <c:pt idx="2133">
                  <c:v>87.116780000000006</c:v>
                </c:pt>
                <c:pt idx="2134">
                  <c:v>87.098572000000004</c:v>
                </c:pt>
                <c:pt idx="2135">
                  <c:v>87.092787000000001</c:v>
                </c:pt>
                <c:pt idx="2136">
                  <c:v>87.090238999999997</c:v>
                </c:pt>
                <c:pt idx="2137">
                  <c:v>87.086303999999998</c:v>
                </c:pt>
                <c:pt idx="2138">
                  <c:v>87.083220999999995</c:v>
                </c:pt>
                <c:pt idx="2139">
                  <c:v>87.084316000000001</c:v>
                </c:pt>
                <c:pt idx="2140">
                  <c:v>87.090292000000005</c:v>
                </c:pt>
                <c:pt idx="2141">
                  <c:v>87.099936</c:v>
                </c:pt>
                <c:pt idx="2142">
                  <c:v>87.113127000000006</c:v>
                </c:pt>
                <c:pt idx="2143">
                  <c:v>87.128057999999996</c:v>
                </c:pt>
                <c:pt idx="2144">
                  <c:v>87.139082999999999</c:v>
                </c:pt>
                <c:pt idx="2145">
                  <c:v>87.136381999999998</c:v>
                </c:pt>
                <c:pt idx="2146">
                  <c:v>87.118830000000003</c:v>
                </c:pt>
                <c:pt idx="2147">
                  <c:v>87.101383999999996</c:v>
                </c:pt>
                <c:pt idx="2148">
                  <c:v>87.098753000000002</c:v>
                </c:pt>
                <c:pt idx="2149">
                  <c:v>87.117962000000006</c:v>
                </c:pt>
                <c:pt idx="2150">
                  <c:v>87.150120999999999</c:v>
                </c:pt>
                <c:pt idx="2151">
                  <c:v>87.172929999999994</c:v>
                </c:pt>
                <c:pt idx="2152">
                  <c:v>87.171113000000005</c:v>
                </c:pt>
                <c:pt idx="2153">
                  <c:v>87.152241000000004</c:v>
                </c:pt>
                <c:pt idx="2154">
                  <c:v>87.138637000000003</c:v>
                </c:pt>
                <c:pt idx="2155">
                  <c:v>87.135041000000001</c:v>
                </c:pt>
                <c:pt idx="2156">
                  <c:v>87.133104000000003</c:v>
                </c:pt>
                <c:pt idx="2157">
                  <c:v>87.135403999999994</c:v>
                </c:pt>
                <c:pt idx="2158">
                  <c:v>87.138058999999998</c:v>
                </c:pt>
                <c:pt idx="2159">
                  <c:v>87.135355000000004</c:v>
                </c:pt>
                <c:pt idx="2160">
                  <c:v>87.137974</c:v>
                </c:pt>
                <c:pt idx="2161">
                  <c:v>87.153845000000004</c:v>
                </c:pt>
                <c:pt idx="2162">
                  <c:v>87.176610999999994</c:v>
                </c:pt>
                <c:pt idx="2163">
                  <c:v>87.200688</c:v>
                </c:pt>
                <c:pt idx="2164">
                  <c:v>87.222921999999997</c:v>
                </c:pt>
                <c:pt idx="2165">
                  <c:v>87.230287000000004</c:v>
                </c:pt>
                <c:pt idx="2166">
                  <c:v>87.207639999999998</c:v>
                </c:pt>
                <c:pt idx="2167">
                  <c:v>87.153458999999998</c:v>
                </c:pt>
                <c:pt idx="2168">
                  <c:v>87.089212000000003</c:v>
                </c:pt>
                <c:pt idx="2169">
                  <c:v>87.049706999999998</c:v>
                </c:pt>
                <c:pt idx="2170">
                  <c:v>87.049591000000007</c:v>
                </c:pt>
                <c:pt idx="2171">
                  <c:v>87.077189000000004</c:v>
                </c:pt>
                <c:pt idx="2172">
                  <c:v>87.108953</c:v>
                </c:pt>
                <c:pt idx="2173">
                  <c:v>87.137992999999994</c:v>
                </c:pt>
                <c:pt idx="2174">
                  <c:v>87.169998000000007</c:v>
                </c:pt>
                <c:pt idx="2175">
                  <c:v>87.190562999999997</c:v>
                </c:pt>
                <c:pt idx="2176">
                  <c:v>87.191405000000003</c:v>
                </c:pt>
                <c:pt idx="2177">
                  <c:v>87.186993999999999</c:v>
                </c:pt>
                <c:pt idx="2178">
                  <c:v>87.188058999999996</c:v>
                </c:pt>
                <c:pt idx="2179">
                  <c:v>87.191274000000007</c:v>
                </c:pt>
                <c:pt idx="2180">
                  <c:v>87.193759999999997</c:v>
                </c:pt>
                <c:pt idx="2181">
                  <c:v>87.202414000000005</c:v>
                </c:pt>
                <c:pt idx="2182">
                  <c:v>87.217887000000005</c:v>
                </c:pt>
                <c:pt idx="2183">
                  <c:v>87.233151000000007</c:v>
                </c:pt>
                <c:pt idx="2184">
                  <c:v>87.245240999999993</c:v>
                </c:pt>
                <c:pt idx="2185">
                  <c:v>87.260405000000006</c:v>
                </c:pt>
                <c:pt idx="2186">
                  <c:v>87.283326000000002</c:v>
                </c:pt>
                <c:pt idx="2187">
                  <c:v>87.302344000000005</c:v>
                </c:pt>
                <c:pt idx="2188">
                  <c:v>87.302665000000005</c:v>
                </c:pt>
                <c:pt idx="2189">
                  <c:v>87.280902999999995</c:v>
                </c:pt>
                <c:pt idx="2190">
                  <c:v>87.249320999999995</c:v>
                </c:pt>
                <c:pt idx="2191">
                  <c:v>87.228987000000004</c:v>
                </c:pt>
                <c:pt idx="2192">
                  <c:v>87.232928999999999</c:v>
                </c:pt>
                <c:pt idx="2193">
                  <c:v>87.259332000000001</c:v>
                </c:pt>
                <c:pt idx="2194">
                  <c:v>87.292809000000005</c:v>
                </c:pt>
                <c:pt idx="2195">
                  <c:v>87.316643999999997</c:v>
                </c:pt>
                <c:pt idx="2196">
                  <c:v>87.319406999999998</c:v>
                </c:pt>
                <c:pt idx="2197">
                  <c:v>87.299870999999996</c:v>
                </c:pt>
                <c:pt idx="2198">
                  <c:v>87.271580999999998</c:v>
                </c:pt>
                <c:pt idx="2199">
                  <c:v>87.254271000000003</c:v>
                </c:pt>
                <c:pt idx="2200">
                  <c:v>87.262561000000005</c:v>
                </c:pt>
                <c:pt idx="2201">
                  <c:v>87.280844000000002</c:v>
                </c:pt>
                <c:pt idx="2202">
                  <c:v>87.279262000000003</c:v>
                </c:pt>
                <c:pt idx="2203">
                  <c:v>87.252328000000006</c:v>
                </c:pt>
                <c:pt idx="2204">
                  <c:v>87.219942000000003</c:v>
                </c:pt>
                <c:pt idx="2205">
                  <c:v>87.207496000000006</c:v>
                </c:pt>
                <c:pt idx="2206">
                  <c:v>87.226495</c:v>
                </c:pt>
                <c:pt idx="2207">
                  <c:v>87.256321</c:v>
                </c:pt>
                <c:pt idx="2208">
                  <c:v>87.277710999999996</c:v>
                </c:pt>
                <c:pt idx="2209">
                  <c:v>87.298913999999996</c:v>
                </c:pt>
                <c:pt idx="2210">
                  <c:v>87.314094999999995</c:v>
                </c:pt>
                <c:pt idx="2211">
                  <c:v>87.309713000000002</c:v>
                </c:pt>
                <c:pt idx="2212">
                  <c:v>87.295006999999998</c:v>
                </c:pt>
                <c:pt idx="2213">
                  <c:v>87.286911000000003</c:v>
                </c:pt>
                <c:pt idx="2214">
                  <c:v>87.288982000000004</c:v>
                </c:pt>
                <c:pt idx="2215">
                  <c:v>87.294786000000002</c:v>
                </c:pt>
                <c:pt idx="2216">
                  <c:v>87.294781999999998</c:v>
                </c:pt>
                <c:pt idx="2217">
                  <c:v>87.287970999999999</c:v>
                </c:pt>
                <c:pt idx="2218">
                  <c:v>87.290347999999994</c:v>
                </c:pt>
                <c:pt idx="2219">
                  <c:v>87.304435999999995</c:v>
                </c:pt>
                <c:pt idx="2220">
                  <c:v>87.323915</c:v>
                </c:pt>
                <c:pt idx="2221">
                  <c:v>87.344341999999997</c:v>
                </c:pt>
                <c:pt idx="2222">
                  <c:v>87.361123000000006</c:v>
                </c:pt>
                <c:pt idx="2223">
                  <c:v>87.364018999999999</c:v>
                </c:pt>
                <c:pt idx="2224">
                  <c:v>87.341902000000005</c:v>
                </c:pt>
                <c:pt idx="2225">
                  <c:v>87.312111999999999</c:v>
                </c:pt>
                <c:pt idx="2226">
                  <c:v>87.318393999999998</c:v>
                </c:pt>
                <c:pt idx="2227">
                  <c:v>87.353802000000002</c:v>
                </c:pt>
                <c:pt idx="2228">
                  <c:v>87.368728000000004</c:v>
                </c:pt>
                <c:pt idx="2229">
                  <c:v>87.366226999999995</c:v>
                </c:pt>
                <c:pt idx="2230">
                  <c:v>87.357933000000003</c:v>
                </c:pt>
                <c:pt idx="2231">
                  <c:v>87.343227999999996</c:v>
                </c:pt>
                <c:pt idx="2232">
                  <c:v>87.328446</c:v>
                </c:pt>
                <c:pt idx="2233">
                  <c:v>87.312087000000005</c:v>
                </c:pt>
                <c:pt idx="2234">
                  <c:v>87.290464999999998</c:v>
                </c:pt>
                <c:pt idx="2235">
                  <c:v>87.265377000000001</c:v>
                </c:pt>
                <c:pt idx="2236">
                  <c:v>87.254918000000004</c:v>
                </c:pt>
                <c:pt idx="2237">
                  <c:v>87.273236999999995</c:v>
                </c:pt>
                <c:pt idx="2238">
                  <c:v>87.303860999999998</c:v>
                </c:pt>
                <c:pt idx="2239">
                  <c:v>87.318980999999994</c:v>
                </c:pt>
                <c:pt idx="2240">
                  <c:v>87.312696000000003</c:v>
                </c:pt>
                <c:pt idx="2241">
                  <c:v>87.295062000000001</c:v>
                </c:pt>
                <c:pt idx="2242">
                  <c:v>87.288002000000006</c:v>
                </c:pt>
                <c:pt idx="2243">
                  <c:v>87.290153000000004</c:v>
                </c:pt>
                <c:pt idx="2244">
                  <c:v>87.280439999999999</c:v>
                </c:pt>
                <c:pt idx="2245">
                  <c:v>87.257527999999994</c:v>
                </c:pt>
                <c:pt idx="2246">
                  <c:v>87.238778999999994</c:v>
                </c:pt>
                <c:pt idx="2247">
                  <c:v>87.246440000000007</c:v>
                </c:pt>
                <c:pt idx="2248">
                  <c:v>87.272672999999998</c:v>
                </c:pt>
                <c:pt idx="2249">
                  <c:v>87.275621999999998</c:v>
                </c:pt>
                <c:pt idx="2250">
                  <c:v>87.230594999999994</c:v>
                </c:pt>
                <c:pt idx="2251">
                  <c:v>87.153271000000004</c:v>
                </c:pt>
                <c:pt idx="2252">
                  <c:v>87.06953</c:v>
                </c:pt>
                <c:pt idx="2253">
                  <c:v>87.008758999999998</c:v>
                </c:pt>
                <c:pt idx="2254">
                  <c:v>86.984092000000004</c:v>
                </c:pt>
                <c:pt idx="2255">
                  <c:v>86.978836000000001</c:v>
                </c:pt>
                <c:pt idx="2256">
                  <c:v>86.974805000000003</c:v>
                </c:pt>
                <c:pt idx="2257">
                  <c:v>86.963873000000007</c:v>
                </c:pt>
                <c:pt idx="2258">
                  <c:v>86.943692999999996</c:v>
                </c:pt>
                <c:pt idx="2259">
                  <c:v>86.916559000000007</c:v>
                </c:pt>
                <c:pt idx="2260">
                  <c:v>86.888963000000004</c:v>
                </c:pt>
                <c:pt idx="2261">
                  <c:v>86.859666000000004</c:v>
                </c:pt>
                <c:pt idx="2262">
                  <c:v>86.819023000000001</c:v>
                </c:pt>
                <c:pt idx="2263">
                  <c:v>86.757514999999998</c:v>
                </c:pt>
                <c:pt idx="2264">
                  <c:v>86.723134000000002</c:v>
                </c:pt>
                <c:pt idx="2265">
                  <c:v>86.735714999999999</c:v>
                </c:pt>
                <c:pt idx="2266">
                  <c:v>86.716176000000004</c:v>
                </c:pt>
                <c:pt idx="2267">
                  <c:v>86.673537999999994</c:v>
                </c:pt>
                <c:pt idx="2268">
                  <c:v>86.649370000000005</c:v>
                </c:pt>
                <c:pt idx="2269">
                  <c:v>86.631197</c:v>
                </c:pt>
                <c:pt idx="2270">
                  <c:v>86.622230999999999</c:v>
                </c:pt>
                <c:pt idx="2271">
                  <c:v>86.614103999999998</c:v>
                </c:pt>
                <c:pt idx="2272">
                  <c:v>86.587500000000006</c:v>
                </c:pt>
                <c:pt idx="2273">
                  <c:v>86.542760999999999</c:v>
                </c:pt>
                <c:pt idx="2274">
                  <c:v>86.487690000000001</c:v>
                </c:pt>
                <c:pt idx="2275">
                  <c:v>86.416697999999997</c:v>
                </c:pt>
                <c:pt idx="2276">
                  <c:v>86.337042999999994</c:v>
                </c:pt>
                <c:pt idx="2277">
                  <c:v>86.268376000000004</c:v>
                </c:pt>
                <c:pt idx="2278">
                  <c:v>86.210244000000003</c:v>
                </c:pt>
                <c:pt idx="2279">
                  <c:v>86.142816999999994</c:v>
                </c:pt>
                <c:pt idx="2280">
                  <c:v>86.064464000000001</c:v>
                </c:pt>
                <c:pt idx="2281">
                  <c:v>85.984423000000007</c:v>
                </c:pt>
                <c:pt idx="2282">
                  <c:v>85.826459999999997</c:v>
                </c:pt>
                <c:pt idx="2283">
                  <c:v>85.539113999999998</c:v>
                </c:pt>
                <c:pt idx="2284">
                  <c:v>85.223775000000003</c:v>
                </c:pt>
                <c:pt idx="2285">
                  <c:v>84.939081000000002</c:v>
                </c:pt>
                <c:pt idx="2286">
                  <c:v>84.675757000000004</c:v>
                </c:pt>
                <c:pt idx="2287">
                  <c:v>84.428967</c:v>
                </c:pt>
                <c:pt idx="2288">
                  <c:v>84.179918000000001</c:v>
                </c:pt>
                <c:pt idx="2289">
                  <c:v>83.913512999999995</c:v>
                </c:pt>
                <c:pt idx="2290">
                  <c:v>83.649551000000002</c:v>
                </c:pt>
                <c:pt idx="2291">
                  <c:v>83.431689000000006</c:v>
                </c:pt>
                <c:pt idx="2292">
                  <c:v>83.281865999999994</c:v>
                </c:pt>
                <c:pt idx="2293">
                  <c:v>83.194745999999995</c:v>
                </c:pt>
                <c:pt idx="2294">
                  <c:v>83.150396000000001</c:v>
                </c:pt>
                <c:pt idx="2295">
                  <c:v>83.138127999999995</c:v>
                </c:pt>
                <c:pt idx="2296">
                  <c:v>83.141597000000004</c:v>
                </c:pt>
                <c:pt idx="2297">
                  <c:v>83.145056999999994</c:v>
                </c:pt>
                <c:pt idx="2298">
                  <c:v>83.216649000000004</c:v>
                </c:pt>
                <c:pt idx="2299">
                  <c:v>83.404036000000005</c:v>
                </c:pt>
                <c:pt idx="2300">
                  <c:v>83.602181999999999</c:v>
                </c:pt>
                <c:pt idx="2301">
                  <c:v>83.704856000000007</c:v>
                </c:pt>
                <c:pt idx="2302">
                  <c:v>83.726969999999994</c:v>
                </c:pt>
                <c:pt idx="2303">
                  <c:v>83.775653000000005</c:v>
                </c:pt>
                <c:pt idx="2304">
                  <c:v>83.907540999999995</c:v>
                </c:pt>
                <c:pt idx="2305">
                  <c:v>84.059111999999999</c:v>
                </c:pt>
                <c:pt idx="2306">
                  <c:v>84.159013999999999</c:v>
                </c:pt>
                <c:pt idx="2307">
                  <c:v>84.201138999999998</c:v>
                </c:pt>
                <c:pt idx="2308">
                  <c:v>84.230226999999999</c:v>
                </c:pt>
                <c:pt idx="2309">
                  <c:v>84.272343000000006</c:v>
                </c:pt>
                <c:pt idx="2310">
                  <c:v>84.312821</c:v>
                </c:pt>
                <c:pt idx="2311">
                  <c:v>84.323417000000006</c:v>
                </c:pt>
                <c:pt idx="2312">
                  <c:v>84.296856000000005</c:v>
                </c:pt>
                <c:pt idx="2313">
                  <c:v>84.255619999999993</c:v>
                </c:pt>
                <c:pt idx="2314">
                  <c:v>84.249702999999997</c:v>
                </c:pt>
                <c:pt idx="2315">
                  <c:v>84.240491000000006</c:v>
                </c:pt>
                <c:pt idx="2316">
                  <c:v>84.167259999999999</c:v>
                </c:pt>
                <c:pt idx="2317">
                  <c:v>84.157741000000001</c:v>
                </c:pt>
                <c:pt idx="2318">
                  <c:v>84.204663999999994</c:v>
                </c:pt>
                <c:pt idx="2319">
                  <c:v>84.243544</c:v>
                </c:pt>
                <c:pt idx="2320">
                  <c:v>84.286202000000003</c:v>
                </c:pt>
                <c:pt idx="2321">
                  <c:v>84.322880999999995</c:v>
                </c:pt>
                <c:pt idx="2322">
                  <c:v>84.344267000000002</c:v>
                </c:pt>
                <c:pt idx="2323">
                  <c:v>84.357149000000007</c:v>
                </c:pt>
                <c:pt idx="2324">
                  <c:v>84.354124999999996</c:v>
                </c:pt>
                <c:pt idx="2325">
                  <c:v>84.318517</c:v>
                </c:pt>
                <c:pt idx="2326">
                  <c:v>84.283741000000006</c:v>
                </c:pt>
                <c:pt idx="2327">
                  <c:v>84.260738000000003</c:v>
                </c:pt>
                <c:pt idx="2328">
                  <c:v>84.239571999999995</c:v>
                </c:pt>
                <c:pt idx="2329">
                  <c:v>84.209630000000004</c:v>
                </c:pt>
                <c:pt idx="2330">
                  <c:v>84.146086999999994</c:v>
                </c:pt>
                <c:pt idx="2331">
                  <c:v>84.073048</c:v>
                </c:pt>
                <c:pt idx="2332">
                  <c:v>84.032773000000006</c:v>
                </c:pt>
                <c:pt idx="2333">
                  <c:v>84.014139</c:v>
                </c:pt>
                <c:pt idx="2334">
                  <c:v>83.996938</c:v>
                </c:pt>
                <c:pt idx="2335">
                  <c:v>83.980196000000007</c:v>
                </c:pt>
                <c:pt idx="2336">
                  <c:v>83.959475999999995</c:v>
                </c:pt>
                <c:pt idx="2337">
                  <c:v>83.911563000000001</c:v>
                </c:pt>
                <c:pt idx="2338">
                  <c:v>83.854737</c:v>
                </c:pt>
                <c:pt idx="2339">
                  <c:v>83.820899999999995</c:v>
                </c:pt>
                <c:pt idx="2340">
                  <c:v>83.800030000000007</c:v>
                </c:pt>
                <c:pt idx="2341">
                  <c:v>83.791813000000005</c:v>
                </c:pt>
                <c:pt idx="2342">
                  <c:v>83.787143999999998</c:v>
                </c:pt>
                <c:pt idx="2343">
                  <c:v>83.763099999999994</c:v>
                </c:pt>
                <c:pt idx="2344">
                  <c:v>83.702918999999994</c:v>
                </c:pt>
                <c:pt idx="2345">
                  <c:v>83.694291000000007</c:v>
                </c:pt>
                <c:pt idx="2346">
                  <c:v>83.720263000000003</c:v>
                </c:pt>
                <c:pt idx="2347">
                  <c:v>83.612922999999995</c:v>
                </c:pt>
                <c:pt idx="2348">
                  <c:v>83.549499999999995</c:v>
                </c:pt>
                <c:pt idx="2349">
                  <c:v>83.543970999999999</c:v>
                </c:pt>
                <c:pt idx="2350">
                  <c:v>83.486044000000007</c:v>
                </c:pt>
                <c:pt idx="2351">
                  <c:v>83.409811000000005</c:v>
                </c:pt>
                <c:pt idx="2352">
                  <c:v>83.337706999999995</c:v>
                </c:pt>
                <c:pt idx="2353">
                  <c:v>83.262477000000004</c:v>
                </c:pt>
                <c:pt idx="2354">
                  <c:v>83.234154000000004</c:v>
                </c:pt>
                <c:pt idx="2355">
                  <c:v>83.254470999999995</c:v>
                </c:pt>
                <c:pt idx="2356">
                  <c:v>83.251535000000004</c:v>
                </c:pt>
                <c:pt idx="2357">
                  <c:v>83.209451999999999</c:v>
                </c:pt>
                <c:pt idx="2358">
                  <c:v>83.161287000000002</c:v>
                </c:pt>
                <c:pt idx="2359">
                  <c:v>83.127759999999995</c:v>
                </c:pt>
                <c:pt idx="2360">
                  <c:v>83.100700000000003</c:v>
                </c:pt>
                <c:pt idx="2361">
                  <c:v>83.068329000000006</c:v>
                </c:pt>
                <c:pt idx="2362">
                  <c:v>83.044481000000005</c:v>
                </c:pt>
                <c:pt idx="2363">
                  <c:v>83.031383000000005</c:v>
                </c:pt>
                <c:pt idx="2364">
                  <c:v>82.961786000000004</c:v>
                </c:pt>
                <c:pt idx="2365">
                  <c:v>82.871324999999999</c:v>
                </c:pt>
                <c:pt idx="2366">
                  <c:v>82.831605999999994</c:v>
                </c:pt>
                <c:pt idx="2367">
                  <c:v>82.808351999999999</c:v>
                </c:pt>
                <c:pt idx="2368">
                  <c:v>82.785186999999993</c:v>
                </c:pt>
                <c:pt idx="2369">
                  <c:v>82.769810000000007</c:v>
                </c:pt>
                <c:pt idx="2370">
                  <c:v>82.758521000000002</c:v>
                </c:pt>
                <c:pt idx="2371">
                  <c:v>82.741246000000004</c:v>
                </c:pt>
                <c:pt idx="2372">
                  <c:v>82.713220000000007</c:v>
                </c:pt>
                <c:pt idx="2373">
                  <c:v>82.682711999999995</c:v>
                </c:pt>
                <c:pt idx="2374">
                  <c:v>82.654471999999998</c:v>
                </c:pt>
                <c:pt idx="2375">
                  <c:v>82.617963000000003</c:v>
                </c:pt>
                <c:pt idx="2376">
                  <c:v>82.561622999999997</c:v>
                </c:pt>
                <c:pt idx="2377">
                  <c:v>82.506922000000003</c:v>
                </c:pt>
                <c:pt idx="2378">
                  <c:v>82.502272000000005</c:v>
                </c:pt>
                <c:pt idx="2379">
                  <c:v>82.524238999999994</c:v>
                </c:pt>
                <c:pt idx="2380">
                  <c:v>82.518471000000005</c:v>
                </c:pt>
                <c:pt idx="2381">
                  <c:v>82.490858000000003</c:v>
                </c:pt>
                <c:pt idx="2382">
                  <c:v>82.472962999999993</c:v>
                </c:pt>
                <c:pt idx="2383">
                  <c:v>82.453356999999997</c:v>
                </c:pt>
                <c:pt idx="2384">
                  <c:v>82.421880000000002</c:v>
                </c:pt>
                <c:pt idx="2385">
                  <c:v>82.403228999999996</c:v>
                </c:pt>
                <c:pt idx="2386">
                  <c:v>82.396107000000001</c:v>
                </c:pt>
                <c:pt idx="2387">
                  <c:v>82.402102999999997</c:v>
                </c:pt>
                <c:pt idx="2388">
                  <c:v>82.424122999999994</c:v>
                </c:pt>
                <c:pt idx="2389">
                  <c:v>82.443066999999999</c:v>
                </c:pt>
                <c:pt idx="2390">
                  <c:v>82.447714000000005</c:v>
                </c:pt>
                <c:pt idx="2391">
                  <c:v>82.445884000000007</c:v>
                </c:pt>
                <c:pt idx="2392">
                  <c:v>82.442075000000003</c:v>
                </c:pt>
                <c:pt idx="2393">
                  <c:v>82.429584000000006</c:v>
                </c:pt>
                <c:pt idx="2394">
                  <c:v>82.411927000000006</c:v>
                </c:pt>
                <c:pt idx="2395">
                  <c:v>82.392325999999997</c:v>
                </c:pt>
                <c:pt idx="2396">
                  <c:v>82.370787000000007</c:v>
                </c:pt>
                <c:pt idx="2397">
                  <c:v>82.360625999999996</c:v>
                </c:pt>
                <c:pt idx="2398">
                  <c:v>82.377967999999996</c:v>
                </c:pt>
                <c:pt idx="2399">
                  <c:v>82.415301999999997</c:v>
                </c:pt>
                <c:pt idx="2400">
                  <c:v>82.445999999999998</c:v>
                </c:pt>
                <c:pt idx="2401">
                  <c:v>82.458890999999994</c:v>
                </c:pt>
                <c:pt idx="2402">
                  <c:v>82.463475000000003</c:v>
                </c:pt>
                <c:pt idx="2403">
                  <c:v>82.464686</c:v>
                </c:pt>
                <c:pt idx="2404">
                  <c:v>82.455406999999994</c:v>
                </c:pt>
                <c:pt idx="2405">
                  <c:v>82.437516000000002</c:v>
                </c:pt>
                <c:pt idx="2406">
                  <c:v>82.433920999999998</c:v>
                </c:pt>
                <c:pt idx="2407">
                  <c:v>82.458696000000003</c:v>
                </c:pt>
                <c:pt idx="2408">
                  <c:v>82.496351000000004</c:v>
                </c:pt>
                <c:pt idx="2409">
                  <c:v>82.524995000000004</c:v>
                </c:pt>
                <c:pt idx="2410">
                  <c:v>82.542708000000005</c:v>
                </c:pt>
                <c:pt idx="2411">
                  <c:v>82.560451999999998</c:v>
                </c:pt>
                <c:pt idx="2412">
                  <c:v>82.584052</c:v>
                </c:pt>
                <c:pt idx="2413">
                  <c:v>82.613146</c:v>
                </c:pt>
                <c:pt idx="2414">
                  <c:v>82.650328999999999</c:v>
                </c:pt>
                <c:pt idx="2415">
                  <c:v>82.695571000000001</c:v>
                </c:pt>
                <c:pt idx="2416">
                  <c:v>82.729810000000001</c:v>
                </c:pt>
                <c:pt idx="2417">
                  <c:v>82.748251999999994</c:v>
                </c:pt>
                <c:pt idx="2418">
                  <c:v>82.773529999999994</c:v>
                </c:pt>
                <c:pt idx="2419">
                  <c:v>82.813184000000007</c:v>
                </c:pt>
                <c:pt idx="2420">
                  <c:v>82.835026999999997</c:v>
                </c:pt>
                <c:pt idx="2421">
                  <c:v>82.818298999999996</c:v>
                </c:pt>
                <c:pt idx="2422">
                  <c:v>82.793357</c:v>
                </c:pt>
                <c:pt idx="2423">
                  <c:v>82.795841999999993</c:v>
                </c:pt>
                <c:pt idx="2424">
                  <c:v>82.828119000000001</c:v>
                </c:pt>
                <c:pt idx="2425">
                  <c:v>82.887753000000004</c:v>
                </c:pt>
                <c:pt idx="2426">
                  <c:v>82.941272999999995</c:v>
                </c:pt>
                <c:pt idx="2427">
                  <c:v>82.961055000000002</c:v>
                </c:pt>
                <c:pt idx="2428">
                  <c:v>82.969644000000002</c:v>
                </c:pt>
                <c:pt idx="2429">
                  <c:v>82.990457000000006</c:v>
                </c:pt>
                <c:pt idx="2430">
                  <c:v>83.023681999999994</c:v>
                </c:pt>
                <c:pt idx="2431">
                  <c:v>83.080997999999994</c:v>
                </c:pt>
                <c:pt idx="2432">
                  <c:v>83.143580999999998</c:v>
                </c:pt>
                <c:pt idx="2433">
                  <c:v>83.174773000000002</c:v>
                </c:pt>
                <c:pt idx="2434">
                  <c:v>83.177695999999997</c:v>
                </c:pt>
                <c:pt idx="2435">
                  <c:v>83.178240000000002</c:v>
                </c:pt>
                <c:pt idx="2436">
                  <c:v>83.174055999999993</c:v>
                </c:pt>
                <c:pt idx="2437">
                  <c:v>83.162861000000007</c:v>
                </c:pt>
                <c:pt idx="2438">
                  <c:v>83.161145000000005</c:v>
                </c:pt>
                <c:pt idx="2439">
                  <c:v>83.237454999999997</c:v>
                </c:pt>
                <c:pt idx="2440">
                  <c:v>83.370264000000006</c:v>
                </c:pt>
                <c:pt idx="2441">
                  <c:v>83.292176999999995</c:v>
                </c:pt>
                <c:pt idx="2442">
                  <c:v>83.165504999999996</c:v>
                </c:pt>
                <c:pt idx="2443">
                  <c:v>83.164253000000002</c:v>
                </c:pt>
                <c:pt idx="2444">
                  <c:v>83.144475</c:v>
                </c:pt>
                <c:pt idx="2445">
                  <c:v>83.128151000000003</c:v>
                </c:pt>
                <c:pt idx="2446">
                  <c:v>83.160174999999995</c:v>
                </c:pt>
                <c:pt idx="2447">
                  <c:v>83.209502999999998</c:v>
                </c:pt>
                <c:pt idx="2448">
                  <c:v>83.238529999999997</c:v>
                </c:pt>
                <c:pt idx="2449">
                  <c:v>83.251704000000004</c:v>
                </c:pt>
                <c:pt idx="2450">
                  <c:v>83.266613000000007</c:v>
                </c:pt>
                <c:pt idx="2451">
                  <c:v>83.290509</c:v>
                </c:pt>
                <c:pt idx="2452">
                  <c:v>83.312524999999994</c:v>
                </c:pt>
                <c:pt idx="2453">
                  <c:v>83.323035000000004</c:v>
                </c:pt>
                <c:pt idx="2454">
                  <c:v>83.326286999999994</c:v>
                </c:pt>
                <c:pt idx="2455">
                  <c:v>83.320048</c:v>
                </c:pt>
                <c:pt idx="2456">
                  <c:v>83.318996999999996</c:v>
                </c:pt>
                <c:pt idx="2457">
                  <c:v>83.362560000000002</c:v>
                </c:pt>
                <c:pt idx="2458">
                  <c:v>83.445432999999994</c:v>
                </c:pt>
                <c:pt idx="2459">
                  <c:v>83.463513000000006</c:v>
                </c:pt>
                <c:pt idx="2460">
                  <c:v>83.363101</c:v>
                </c:pt>
                <c:pt idx="2461">
                  <c:v>83.365689000000003</c:v>
                </c:pt>
                <c:pt idx="2462">
                  <c:v>83.467151000000001</c:v>
                </c:pt>
                <c:pt idx="2463">
                  <c:v>83.534105999999994</c:v>
                </c:pt>
                <c:pt idx="2464">
                  <c:v>83.549396000000002</c:v>
                </c:pt>
                <c:pt idx="2465">
                  <c:v>83.545925999999994</c:v>
                </c:pt>
                <c:pt idx="2466">
                  <c:v>83.542531999999994</c:v>
                </c:pt>
                <c:pt idx="2467">
                  <c:v>83.552441999999999</c:v>
                </c:pt>
                <c:pt idx="2468">
                  <c:v>83.598676999999995</c:v>
                </c:pt>
                <c:pt idx="2469">
                  <c:v>83.656047000000001</c:v>
                </c:pt>
                <c:pt idx="2470">
                  <c:v>83.705275999999998</c:v>
                </c:pt>
                <c:pt idx="2471">
                  <c:v>83.747444000000002</c:v>
                </c:pt>
                <c:pt idx="2472">
                  <c:v>83.785956999999996</c:v>
                </c:pt>
                <c:pt idx="2473">
                  <c:v>83.830456999999996</c:v>
                </c:pt>
                <c:pt idx="2474">
                  <c:v>83.890748000000002</c:v>
                </c:pt>
                <c:pt idx="2475">
                  <c:v>83.950907000000001</c:v>
                </c:pt>
                <c:pt idx="2476">
                  <c:v>83.986749000000003</c:v>
                </c:pt>
                <c:pt idx="2477">
                  <c:v>84.004239999999996</c:v>
                </c:pt>
                <c:pt idx="2478">
                  <c:v>84.003729000000007</c:v>
                </c:pt>
                <c:pt idx="2479">
                  <c:v>83.997801999999993</c:v>
                </c:pt>
                <c:pt idx="2480">
                  <c:v>84.020962999999995</c:v>
                </c:pt>
                <c:pt idx="2481">
                  <c:v>84.038525000000007</c:v>
                </c:pt>
                <c:pt idx="2482">
                  <c:v>84.038488000000001</c:v>
                </c:pt>
                <c:pt idx="2483">
                  <c:v>84.040581000000003</c:v>
                </c:pt>
                <c:pt idx="2484">
                  <c:v>84.065162999999998</c:v>
                </c:pt>
                <c:pt idx="2485">
                  <c:v>84.116821000000002</c:v>
                </c:pt>
                <c:pt idx="2486">
                  <c:v>84.186982999999998</c:v>
                </c:pt>
                <c:pt idx="2487">
                  <c:v>84.274565999999993</c:v>
                </c:pt>
                <c:pt idx="2488">
                  <c:v>84.365148000000005</c:v>
                </c:pt>
                <c:pt idx="2489">
                  <c:v>84.422021000000001</c:v>
                </c:pt>
                <c:pt idx="2490">
                  <c:v>84.429222999999993</c:v>
                </c:pt>
                <c:pt idx="2491">
                  <c:v>84.421648000000005</c:v>
                </c:pt>
                <c:pt idx="2492">
                  <c:v>84.452380000000005</c:v>
                </c:pt>
                <c:pt idx="2493">
                  <c:v>84.500977000000006</c:v>
                </c:pt>
                <c:pt idx="2494">
                  <c:v>84.592793999999998</c:v>
                </c:pt>
                <c:pt idx="2495">
                  <c:v>84.684849</c:v>
                </c:pt>
                <c:pt idx="2496">
                  <c:v>84.722932</c:v>
                </c:pt>
                <c:pt idx="2497">
                  <c:v>84.736301999999995</c:v>
                </c:pt>
                <c:pt idx="2498">
                  <c:v>84.763555999999994</c:v>
                </c:pt>
                <c:pt idx="2499">
                  <c:v>84.808653000000007</c:v>
                </c:pt>
                <c:pt idx="2500">
                  <c:v>84.836799999999997</c:v>
                </c:pt>
                <c:pt idx="2501">
                  <c:v>84.815336000000002</c:v>
                </c:pt>
                <c:pt idx="2502">
                  <c:v>84.726406999999995</c:v>
                </c:pt>
                <c:pt idx="2503">
                  <c:v>84.568647999999996</c:v>
                </c:pt>
                <c:pt idx="2504">
                  <c:v>84.410116000000002</c:v>
                </c:pt>
                <c:pt idx="2505">
                  <c:v>84.319883000000004</c:v>
                </c:pt>
                <c:pt idx="2506">
                  <c:v>84.281211999999996</c:v>
                </c:pt>
                <c:pt idx="2507">
                  <c:v>84.260074000000003</c:v>
                </c:pt>
                <c:pt idx="2508">
                  <c:v>84.250264000000001</c:v>
                </c:pt>
                <c:pt idx="2509">
                  <c:v>84.247451999999996</c:v>
                </c:pt>
                <c:pt idx="2510">
                  <c:v>84.254728999999998</c:v>
                </c:pt>
                <c:pt idx="2511">
                  <c:v>84.307604999999995</c:v>
                </c:pt>
                <c:pt idx="2512">
                  <c:v>84.415111999999993</c:v>
                </c:pt>
                <c:pt idx="2513">
                  <c:v>84.541922</c:v>
                </c:pt>
                <c:pt idx="2514">
                  <c:v>84.666521000000003</c:v>
                </c:pt>
                <c:pt idx="2515">
                  <c:v>84.789043000000007</c:v>
                </c:pt>
                <c:pt idx="2516">
                  <c:v>84.903041999999999</c:v>
                </c:pt>
                <c:pt idx="2517">
                  <c:v>85.012608999999998</c:v>
                </c:pt>
                <c:pt idx="2518">
                  <c:v>85.122567000000004</c:v>
                </c:pt>
                <c:pt idx="2519">
                  <c:v>85.228786999999997</c:v>
                </c:pt>
                <c:pt idx="2520">
                  <c:v>85.322875999999994</c:v>
                </c:pt>
                <c:pt idx="2521">
                  <c:v>85.400082999999995</c:v>
                </c:pt>
                <c:pt idx="2522">
                  <c:v>85.454516999999996</c:v>
                </c:pt>
                <c:pt idx="2523">
                  <c:v>85.473491999999993</c:v>
                </c:pt>
                <c:pt idx="2524">
                  <c:v>85.459084000000004</c:v>
                </c:pt>
                <c:pt idx="2525">
                  <c:v>85.422393</c:v>
                </c:pt>
                <c:pt idx="2526">
                  <c:v>85.332053999999999</c:v>
                </c:pt>
                <c:pt idx="2527">
                  <c:v>85.088863000000003</c:v>
                </c:pt>
                <c:pt idx="2528">
                  <c:v>84.739682000000002</c:v>
                </c:pt>
                <c:pt idx="2529">
                  <c:v>84.446465000000003</c:v>
                </c:pt>
                <c:pt idx="2530">
                  <c:v>84.198603000000006</c:v>
                </c:pt>
                <c:pt idx="2531">
                  <c:v>83.948476999999997</c:v>
                </c:pt>
                <c:pt idx="2532">
                  <c:v>83.705157</c:v>
                </c:pt>
                <c:pt idx="2533">
                  <c:v>83.482026000000005</c:v>
                </c:pt>
                <c:pt idx="2534">
                  <c:v>83.262589000000006</c:v>
                </c:pt>
                <c:pt idx="2535">
                  <c:v>83.022566999999995</c:v>
                </c:pt>
                <c:pt idx="2536">
                  <c:v>82.805710000000005</c:v>
                </c:pt>
                <c:pt idx="2537">
                  <c:v>82.667471000000006</c:v>
                </c:pt>
                <c:pt idx="2538">
                  <c:v>82.582492000000002</c:v>
                </c:pt>
                <c:pt idx="2539">
                  <c:v>82.514094</c:v>
                </c:pt>
                <c:pt idx="2540">
                  <c:v>82.453259000000003</c:v>
                </c:pt>
                <c:pt idx="2541">
                  <c:v>82.419004000000001</c:v>
                </c:pt>
                <c:pt idx="2542">
                  <c:v>82.404404999999997</c:v>
                </c:pt>
                <c:pt idx="2543">
                  <c:v>82.397064999999998</c:v>
                </c:pt>
                <c:pt idx="2544">
                  <c:v>82.485755999999995</c:v>
                </c:pt>
                <c:pt idx="2545">
                  <c:v>82.625794999999997</c:v>
                </c:pt>
                <c:pt idx="2546">
                  <c:v>82.750506999999999</c:v>
                </c:pt>
                <c:pt idx="2547">
                  <c:v>82.869155000000006</c:v>
                </c:pt>
                <c:pt idx="2548">
                  <c:v>82.991373999999993</c:v>
                </c:pt>
                <c:pt idx="2549">
                  <c:v>83.100595999999996</c:v>
                </c:pt>
                <c:pt idx="2550">
                  <c:v>83.186166</c:v>
                </c:pt>
                <c:pt idx="2551">
                  <c:v>83.264961999999997</c:v>
                </c:pt>
                <c:pt idx="2552">
                  <c:v>83.358922000000007</c:v>
                </c:pt>
                <c:pt idx="2553">
                  <c:v>83.454802999999998</c:v>
                </c:pt>
                <c:pt idx="2554">
                  <c:v>83.535297</c:v>
                </c:pt>
                <c:pt idx="2555">
                  <c:v>83.597837999999996</c:v>
                </c:pt>
                <c:pt idx="2556">
                  <c:v>83.655609999999996</c:v>
                </c:pt>
                <c:pt idx="2557">
                  <c:v>83.724779999999996</c:v>
                </c:pt>
                <c:pt idx="2558">
                  <c:v>83.806250000000006</c:v>
                </c:pt>
                <c:pt idx="2559">
                  <c:v>83.888324999999995</c:v>
                </c:pt>
                <c:pt idx="2560">
                  <c:v>83.961116000000004</c:v>
                </c:pt>
                <c:pt idx="2561">
                  <c:v>84.034447999999998</c:v>
                </c:pt>
                <c:pt idx="2562">
                  <c:v>84.109177000000003</c:v>
                </c:pt>
                <c:pt idx="2563">
                  <c:v>84.150137999999998</c:v>
                </c:pt>
                <c:pt idx="2564">
                  <c:v>84.148262000000003</c:v>
                </c:pt>
                <c:pt idx="2565">
                  <c:v>84.155997999999997</c:v>
                </c:pt>
                <c:pt idx="2566">
                  <c:v>84.187678000000005</c:v>
                </c:pt>
                <c:pt idx="2567">
                  <c:v>84.236266000000001</c:v>
                </c:pt>
                <c:pt idx="2568">
                  <c:v>84.289720000000003</c:v>
                </c:pt>
                <c:pt idx="2569">
                  <c:v>84.321189000000004</c:v>
                </c:pt>
                <c:pt idx="2570">
                  <c:v>84.310123000000004</c:v>
                </c:pt>
                <c:pt idx="2571">
                  <c:v>84.270439999999994</c:v>
                </c:pt>
                <c:pt idx="2572">
                  <c:v>84.234579999999994</c:v>
                </c:pt>
                <c:pt idx="2573">
                  <c:v>84.210042999999999</c:v>
                </c:pt>
                <c:pt idx="2574">
                  <c:v>84.194629000000006</c:v>
                </c:pt>
                <c:pt idx="2575">
                  <c:v>84.177387999999993</c:v>
                </c:pt>
                <c:pt idx="2576">
                  <c:v>84.144183999999996</c:v>
                </c:pt>
                <c:pt idx="2577">
                  <c:v>84.106240999999997</c:v>
                </c:pt>
                <c:pt idx="2578">
                  <c:v>84.078616999999994</c:v>
                </c:pt>
                <c:pt idx="2579">
                  <c:v>84.057931999999994</c:v>
                </c:pt>
                <c:pt idx="2580">
                  <c:v>84.010560999999996</c:v>
                </c:pt>
                <c:pt idx="2581">
                  <c:v>83.903661</c:v>
                </c:pt>
                <c:pt idx="2582">
                  <c:v>83.792075999999994</c:v>
                </c:pt>
                <c:pt idx="2583">
                  <c:v>83.728102000000007</c:v>
                </c:pt>
                <c:pt idx="2584">
                  <c:v>83.698024000000004</c:v>
                </c:pt>
                <c:pt idx="2585">
                  <c:v>83.693816999999996</c:v>
                </c:pt>
                <c:pt idx="2586">
                  <c:v>83.709282999999999</c:v>
                </c:pt>
                <c:pt idx="2587">
                  <c:v>83.725972999999996</c:v>
                </c:pt>
                <c:pt idx="2588">
                  <c:v>83.732220999999996</c:v>
                </c:pt>
                <c:pt idx="2589">
                  <c:v>83.735337000000001</c:v>
                </c:pt>
                <c:pt idx="2590">
                  <c:v>83.741482000000005</c:v>
                </c:pt>
                <c:pt idx="2591">
                  <c:v>83.743184999999997</c:v>
                </c:pt>
                <c:pt idx="2592">
                  <c:v>83.737461999999994</c:v>
                </c:pt>
                <c:pt idx="2593">
                  <c:v>83.725430000000003</c:v>
                </c:pt>
                <c:pt idx="2594">
                  <c:v>83.706044000000006</c:v>
                </c:pt>
                <c:pt idx="2595">
                  <c:v>83.666222000000005</c:v>
                </c:pt>
                <c:pt idx="2596">
                  <c:v>83.604804000000001</c:v>
                </c:pt>
                <c:pt idx="2597">
                  <c:v>83.547610000000006</c:v>
                </c:pt>
                <c:pt idx="2598">
                  <c:v>83.507267999999996</c:v>
                </c:pt>
                <c:pt idx="2599">
                  <c:v>83.471315000000004</c:v>
                </c:pt>
                <c:pt idx="2600">
                  <c:v>83.413820999999999</c:v>
                </c:pt>
                <c:pt idx="2601">
                  <c:v>83.327343999999997</c:v>
                </c:pt>
                <c:pt idx="2602">
                  <c:v>83.239176999999998</c:v>
                </c:pt>
                <c:pt idx="2603">
                  <c:v>83.159869</c:v>
                </c:pt>
                <c:pt idx="2604">
                  <c:v>83.070542000000003</c:v>
                </c:pt>
                <c:pt idx="2605">
                  <c:v>82.964979</c:v>
                </c:pt>
                <c:pt idx="2606">
                  <c:v>82.872592999999995</c:v>
                </c:pt>
                <c:pt idx="2607">
                  <c:v>82.805511999999993</c:v>
                </c:pt>
                <c:pt idx="2608">
                  <c:v>82.747909000000007</c:v>
                </c:pt>
                <c:pt idx="2609">
                  <c:v>82.692837999999995</c:v>
                </c:pt>
                <c:pt idx="2610">
                  <c:v>82.639560000000003</c:v>
                </c:pt>
                <c:pt idx="2611">
                  <c:v>82.575787000000005</c:v>
                </c:pt>
                <c:pt idx="2612">
                  <c:v>82.484752999999998</c:v>
                </c:pt>
                <c:pt idx="2613">
                  <c:v>82.377020999999999</c:v>
                </c:pt>
                <c:pt idx="2614">
                  <c:v>82.288756000000006</c:v>
                </c:pt>
                <c:pt idx="2615">
                  <c:v>82.224159999999998</c:v>
                </c:pt>
                <c:pt idx="2616">
                  <c:v>82.163719999999998</c:v>
                </c:pt>
                <c:pt idx="2617">
                  <c:v>82.100352999999998</c:v>
                </c:pt>
                <c:pt idx="2618">
                  <c:v>82.034002999999998</c:v>
                </c:pt>
                <c:pt idx="2619">
                  <c:v>81.968898999999993</c:v>
                </c:pt>
                <c:pt idx="2620">
                  <c:v>81.916494</c:v>
                </c:pt>
                <c:pt idx="2621">
                  <c:v>81.891655</c:v>
                </c:pt>
                <c:pt idx="2622">
                  <c:v>81.899788000000001</c:v>
                </c:pt>
                <c:pt idx="2623">
                  <c:v>81.934078999999997</c:v>
                </c:pt>
                <c:pt idx="2624">
                  <c:v>81.991380000000007</c:v>
                </c:pt>
                <c:pt idx="2625">
                  <c:v>82.079297999999994</c:v>
                </c:pt>
                <c:pt idx="2626">
                  <c:v>82.200160999999994</c:v>
                </c:pt>
                <c:pt idx="2627">
                  <c:v>82.331515999999993</c:v>
                </c:pt>
                <c:pt idx="2628">
                  <c:v>82.445195999999996</c:v>
                </c:pt>
                <c:pt idx="2629">
                  <c:v>82.527754000000002</c:v>
                </c:pt>
                <c:pt idx="2630">
                  <c:v>82.578091000000001</c:v>
                </c:pt>
                <c:pt idx="2631">
                  <c:v>82.598659999999995</c:v>
                </c:pt>
                <c:pt idx="2632">
                  <c:v>82.601663000000002</c:v>
                </c:pt>
                <c:pt idx="2633">
                  <c:v>82.603189999999998</c:v>
                </c:pt>
                <c:pt idx="2634">
                  <c:v>82.603847999999999</c:v>
                </c:pt>
                <c:pt idx="2635">
                  <c:v>82.595072000000002</c:v>
                </c:pt>
                <c:pt idx="2636">
                  <c:v>82.576659000000006</c:v>
                </c:pt>
                <c:pt idx="2637">
                  <c:v>82.560840999999996</c:v>
                </c:pt>
                <c:pt idx="2638">
                  <c:v>82.559368000000006</c:v>
                </c:pt>
                <c:pt idx="2639">
                  <c:v>82.566886999999994</c:v>
                </c:pt>
                <c:pt idx="2640">
                  <c:v>82.573554000000001</c:v>
                </c:pt>
                <c:pt idx="2641">
                  <c:v>82.583287999999996</c:v>
                </c:pt>
                <c:pt idx="2642">
                  <c:v>82.605787000000007</c:v>
                </c:pt>
                <c:pt idx="2643">
                  <c:v>82.642703999999995</c:v>
                </c:pt>
                <c:pt idx="2644">
                  <c:v>82.684535999999994</c:v>
                </c:pt>
                <c:pt idx="2645">
                  <c:v>82.714797000000004</c:v>
                </c:pt>
                <c:pt idx="2646">
                  <c:v>82.719967999999994</c:v>
                </c:pt>
                <c:pt idx="2647">
                  <c:v>82.702951999999996</c:v>
                </c:pt>
                <c:pt idx="2648">
                  <c:v>82.686783000000005</c:v>
                </c:pt>
                <c:pt idx="2649">
                  <c:v>82.690979999999996</c:v>
                </c:pt>
                <c:pt idx="2650">
                  <c:v>82.717684000000006</c:v>
                </c:pt>
                <c:pt idx="2651">
                  <c:v>82.749922999999995</c:v>
                </c:pt>
                <c:pt idx="2652">
                  <c:v>82.768749</c:v>
                </c:pt>
                <c:pt idx="2653">
                  <c:v>82.769182999999998</c:v>
                </c:pt>
                <c:pt idx="2654">
                  <c:v>82.760487999999995</c:v>
                </c:pt>
                <c:pt idx="2655">
                  <c:v>82.757842999999994</c:v>
                </c:pt>
                <c:pt idx="2656">
                  <c:v>82.771665999999996</c:v>
                </c:pt>
                <c:pt idx="2657">
                  <c:v>82.798327999999998</c:v>
                </c:pt>
                <c:pt idx="2658">
                  <c:v>82.820357999999999</c:v>
                </c:pt>
                <c:pt idx="2659">
                  <c:v>82.816417999999999</c:v>
                </c:pt>
                <c:pt idx="2660">
                  <c:v>82.778623999999994</c:v>
                </c:pt>
                <c:pt idx="2661">
                  <c:v>82.730384000000001</c:v>
                </c:pt>
                <c:pt idx="2662">
                  <c:v>82.705673000000004</c:v>
                </c:pt>
                <c:pt idx="2663">
                  <c:v>82.710893999999996</c:v>
                </c:pt>
                <c:pt idx="2664">
                  <c:v>82.732094000000004</c:v>
                </c:pt>
                <c:pt idx="2665">
                  <c:v>82.753338999999997</c:v>
                </c:pt>
                <c:pt idx="2666">
                  <c:v>82.762551999999999</c:v>
                </c:pt>
                <c:pt idx="2667">
                  <c:v>82.757475999999997</c:v>
                </c:pt>
                <c:pt idx="2668">
                  <c:v>82.747428999999997</c:v>
                </c:pt>
                <c:pt idx="2669">
                  <c:v>82.742255999999998</c:v>
                </c:pt>
                <c:pt idx="2670">
                  <c:v>82.741299999999995</c:v>
                </c:pt>
                <c:pt idx="2671">
                  <c:v>82.737020000000001</c:v>
                </c:pt>
                <c:pt idx="2672">
                  <c:v>82.728022999999993</c:v>
                </c:pt>
                <c:pt idx="2673">
                  <c:v>82.719943999999998</c:v>
                </c:pt>
                <c:pt idx="2674">
                  <c:v>82.718196000000006</c:v>
                </c:pt>
                <c:pt idx="2675">
                  <c:v>82.72287</c:v>
                </c:pt>
                <c:pt idx="2676">
                  <c:v>82.731589999999997</c:v>
                </c:pt>
                <c:pt idx="2677">
                  <c:v>82.741333999999995</c:v>
                </c:pt>
                <c:pt idx="2678">
                  <c:v>82.745706999999996</c:v>
                </c:pt>
                <c:pt idx="2679">
                  <c:v>82.736020999999994</c:v>
                </c:pt>
                <c:pt idx="2680">
                  <c:v>82.707567999999995</c:v>
                </c:pt>
                <c:pt idx="2681">
                  <c:v>82.664270000000002</c:v>
                </c:pt>
                <c:pt idx="2682">
                  <c:v>82.615864000000002</c:v>
                </c:pt>
                <c:pt idx="2683">
                  <c:v>82.570279999999997</c:v>
                </c:pt>
                <c:pt idx="2684">
                  <c:v>82.528219000000007</c:v>
                </c:pt>
                <c:pt idx="2685">
                  <c:v>82.483577999999994</c:v>
                </c:pt>
                <c:pt idx="2686">
                  <c:v>82.428822999999994</c:v>
                </c:pt>
                <c:pt idx="2687">
                  <c:v>82.364652000000007</c:v>
                </c:pt>
                <c:pt idx="2688">
                  <c:v>82.302341999999996</c:v>
                </c:pt>
                <c:pt idx="2689">
                  <c:v>82.249728000000005</c:v>
                </c:pt>
                <c:pt idx="2690">
                  <c:v>82.201511999999994</c:v>
                </c:pt>
                <c:pt idx="2691">
                  <c:v>82.149224000000004</c:v>
                </c:pt>
                <c:pt idx="2692">
                  <c:v>82.094549999999998</c:v>
                </c:pt>
                <c:pt idx="2693">
                  <c:v>82.043626000000003</c:v>
                </c:pt>
                <c:pt idx="2694">
                  <c:v>81.995416000000006</c:v>
                </c:pt>
                <c:pt idx="2695">
                  <c:v>81.944102000000001</c:v>
                </c:pt>
                <c:pt idx="2696">
                  <c:v>81.891254000000004</c:v>
                </c:pt>
                <c:pt idx="2697">
                  <c:v>81.843675000000005</c:v>
                </c:pt>
                <c:pt idx="2698">
                  <c:v>81.800387999999998</c:v>
                </c:pt>
                <c:pt idx="2699">
                  <c:v>81.753095999999999</c:v>
                </c:pt>
                <c:pt idx="2700">
                  <c:v>81.699309999999997</c:v>
                </c:pt>
                <c:pt idx="2701">
                  <c:v>81.644796999999997</c:v>
                </c:pt>
                <c:pt idx="2702">
                  <c:v>81.593563000000003</c:v>
                </c:pt>
                <c:pt idx="2703">
                  <c:v>81.546848999999995</c:v>
                </c:pt>
                <c:pt idx="2704">
                  <c:v>81.509651000000005</c:v>
                </c:pt>
                <c:pt idx="2705">
                  <c:v>81.484933999999996</c:v>
                </c:pt>
                <c:pt idx="2706">
                  <c:v>81.460830000000001</c:v>
                </c:pt>
                <c:pt idx="2707">
                  <c:v>81.417056000000002</c:v>
                </c:pt>
                <c:pt idx="2708">
                  <c:v>81.346007999999998</c:v>
                </c:pt>
                <c:pt idx="2709">
                  <c:v>81.257228999999995</c:v>
                </c:pt>
                <c:pt idx="2710">
                  <c:v>81.161818999999994</c:v>
                </c:pt>
                <c:pt idx="2711">
                  <c:v>81.065839999999994</c:v>
                </c:pt>
                <c:pt idx="2712">
                  <c:v>80.980052000000001</c:v>
                </c:pt>
                <c:pt idx="2713">
                  <c:v>80.918280999999993</c:v>
                </c:pt>
                <c:pt idx="2714">
                  <c:v>80.879233999999997</c:v>
                </c:pt>
                <c:pt idx="2715">
                  <c:v>80.845500000000001</c:v>
                </c:pt>
                <c:pt idx="2716">
                  <c:v>80.806146999999996</c:v>
                </c:pt>
                <c:pt idx="2717">
                  <c:v>80.767090999999994</c:v>
                </c:pt>
                <c:pt idx="2718">
                  <c:v>80.735991999999996</c:v>
                </c:pt>
                <c:pt idx="2719">
                  <c:v>80.710691999999995</c:v>
                </c:pt>
                <c:pt idx="2720">
                  <c:v>80.686730999999995</c:v>
                </c:pt>
                <c:pt idx="2721">
                  <c:v>80.663514000000006</c:v>
                </c:pt>
                <c:pt idx="2722">
                  <c:v>80.636054999999999</c:v>
                </c:pt>
                <c:pt idx="2723">
                  <c:v>80.593633999999994</c:v>
                </c:pt>
                <c:pt idx="2724">
                  <c:v>80.534008999999998</c:v>
                </c:pt>
                <c:pt idx="2725">
                  <c:v>80.468692000000004</c:v>
                </c:pt>
                <c:pt idx="2726">
                  <c:v>80.407353999999998</c:v>
                </c:pt>
                <c:pt idx="2727">
                  <c:v>80.346446999999998</c:v>
                </c:pt>
                <c:pt idx="2728">
                  <c:v>80.280089000000004</c:v>
                </c:pt>
                <c:pt idx="2729">
                  <c:v>80.212766000000002</c:v>
                </c:pt>
                <c:pt idx="2730">
                  <c:v>80.153358999999995</c:v>
                </c:pt>
                <c:pt idx="2731">
                  <c:v>80.105512000000004</c:v>
                </c:pt>
                <c:pt idx="2732">
                  <c:v>80.071213</c:v>
                </c:pt>
                <c:pt idx="2733">
                  <c:v>80.053533000000002</c:v>
                </c:pt>
                <c:pt idx="2734">
                  <c:v>80.047008000000005</c:v>
                </c:pt>
                <c:pt idx="2735">
                  <c:v>80.034936000000002</c:v>
                </c:pt>
                <c:pt idx="2736">
                  <c:v>80.004778999999999</c:v>
                </c:pt>
                <c:pt idx="2737">
                  <c:v>79.959367</c:v>
                </c:pt>
                <c:pt idx="2738">
                  <c:v>79.907974999999993</c:v>
                </c:pt>
                <c:pt idx="2739">
                  <c:v>79.855348000000006</c:v>
                </c:pt>
                <c:pt idx="2740">
                  <c:v>79.804520999999994</c:v>
                </c:pt>
                <c:pt idx="2741">
                  <c:v>79.762590000000003</c:v>
                </c:pt>
                <c:pt idx="2742">
                  <c:v>79.735923999999997</c:v>
                </c:pt>
                <c:pt idx="2743">
                  <c:v>79.725703999999993</c:v>
                </c:pt>
                <c:pt idx="2744">
                  <c:v>79.731786</c:v>
                </c:pt>
                <c:pt idx="2745">
                  <c:v>79.753707000000006</c:v>
                </c:pt>
                <c:pt idx="2746">
                  <c:v>79.786248000000001</c:v>
                </c:pt>
                <c:pt idx="2747">
                  <c:v>79.822230000000005</c:v>
                </c:pt>
                <c:pt idx="2748">
                  <c:v>79.859593000000004</c:v>
                </c:pt>
                <c:pt idx="2749">
                  <c:v>79.896281000000002</c:v>
                </c:pt>
                <c:pt idx="2750">
                  <c:v>79.919936000000007</c:v>
                </c:pt>
                <c:pt idx="2751">
                  <c:v>79.916593000000006</c:v>
                </c:pt>
                <c:pt idx="2752">
                  <c:v>79.890759000000003</c:v>
                </c:pt>
                <c:pt idx="2753">
                  <c:v>79.862983999999997</c:v>
                </c:pt>
                <c:pt idx="2754">
                  <c:v>79.843163000000004</c:v>
                </c:pt>
                <c:pt idx="2755">
                  <c:v>79.819647000000003</c:v>
                </c:pt>
                <c:pt idx="2756">
                  <c:v>79.779954000000004</c:v>
                </c:pt>
                <c:pt idx="2757">
                  <c:v>79.727722</c:v>
                </c:pt>
                <c:pt idx="2758">
                  <c:v>79.672402000000005</c:v>
                </c:pt>
                <c:pt idx="2759">
                  <c:v>79.617502000000002</c:v>
                </c:pt>
                <c:pt idx="2760">
                  <c:v>79.568370000000002</c:v>
                </c:pt>
                <c:pt idx="2761">
                  <c:v>79.535717000000005</c:v>
                </c:pt>
                <c:pt idx="2762">
                  <c:v>79.518298999999999</c:v>
                </c:pt>
                <c:pt idx="2763">
                  <c:v>79.494607000000002</c:v>
                </c:pt>
                <c:pt idx="2764">
                  <c:v>79.445789000000005</c:v>
                </c:pt>
                <c:pt idx="2765">
                  <c:v>79.378563999999997</c:v>
                </c:pt>
                <c:pt idx="2766">
                  <c:v>79.314914999999999</c:v>
                </c:pt>
                <c:pt idx="2767">
                  <c:v>79.267301000000003</c:v>
                </c:pt>
                <c:pt idx="2768">
                  <c:v>79.234652999999994</c:v>
                </c:pt>
                <c:pt idx="2769">
                  <c:v>79.213627000000002</c:v>
                </c:pt>
                <c:pt idx="2770">
                  <c:v>79.200901999999999</c:v>
                </c:pt>
                <c:pt idx="2771">
                  <c:v>79.190702999999999</c:v>
                </c:pt>
                <c:pt idx="2772">
                  <c:v>79.181602999999996</c:v>
                </c:pt>
                <c:pt idx="2773">
                  <c:v>79.181832</c:v>
                </c:pt>
                <c:pt idx="2774">
                  <c:v>79.199290000000005</c:v>
                </c:pt>
                <c:pt idx="2775">
                  <c:v>79.229994000000005</c:v>
                </c:pt>
                <c:pt idx="2776">
                  <c:v>79.263401999999999</c:v>
                </c:pt>
                <c:pt idx="2777">
                  <c:v>79.295188999999993</c:v>
                </c:pt>
                <c:pt idx="2778">
                  <c:v>79.329239000000001</c:v>
                </c:pt>
                <c:pt idx="2779">
                  <c:v>79.371465000000001</c:v>
                </c:pt>
                <c:pt idx="2780">
                  <c:v>79.426085999999998</c:v>
                </c:pt>
                <c:pt idx="2781">
                  <c:v>79.493606999999997</c:v>
                </c:pt>
                <c:pt idx="2782">
                  <c:v>79.569106000000005</c:v>
                </c:pt>
                <c:pt idx="2783">
                  <c:v>79.646882000000005</c:v>
                </c:pt>
                <c:pt idx="2784">
                  <c:v>79.728069000000005</c:v>
                </c:pt>
                <c:pt idx="2785">
                  <c:v>79.817926</c:v>
                </c:pt>
                <c:pt idx="2786">
                  <c:v>79.914597999999998</c:v>
                </c:pt>
                <c:pt idx="2787">
                  <c:v>80.006074999999996</c:v>
                </c:pt>
                <c:pt idx="2788">
                  <c:v>80.078924000000001</c:v>
                </c:pt>
                <c:pt idx="2789">
                  <c:v>80.124645999999998</c:v>
                </c:pt>
                <c:pt idx="2790">
                  <c:v>80.139268000000001</c:v>
                </c:pt>
                <c:pt idx="2791">
                  <c:v>80.125034999999997</c:v>
                </c:pt>
                <c:pt idx="2792">
                  <c:v>80.093269000000006</c:v>
                </c:pt>
                <c:pt idx="2793">
                  <c:v>80.057844000000003</c:v>
                </c:pt>
                <c:pt idx="2794">
                  <c:v>80.023752000000002</c:v>
                </c:pt>
                <c:pt idx="2795">
                  <c:v>79.989087999999995</c:v>
                </c:pt>
                <c:pt idx="2796">
                  <c:v>79.958203999999995</c:v>
                </c:pt>
                <c:pt idx="2797">
                  <c:v>79.941799000000003</c:v>
                </c:pt>
                <c:pt idx="2798">
                  <c:v>79.941514999999995</c:v>
                </c:pt>
                <c:pt idx="2799">
                  <c:v>79.947029000000001</c:v>
                </c:pt>
                <c:pt idx="2800">
                  <c:v>79.954267999999999</c:v>
                </c:pt>
                <c:pt idx="2801">
                  <c:v>79.975368000000003</c:v>
                </c:pt>
                <c:pt idx="2802">
                  <c:v>80.022046000000003</c:v>
                </c:pt>
                <c:pt idx="2803">
                  <c:v>80.086540999999997</c:v>
                </c:pt>
                <c:pt idx="2804">
                  <c:v>80.147880000000001</c:v>
                </c:pt>
                <c:pt idx="2805">
                  <c:v>80.193746000000004</c:v>
                </c:pt>
                <c:pt idx="2806">
                  <c:v>80.231566000000001</c:v>
                </c:pt>
                <c:pt idx="2807">
                  <c:v>80.279668000000001</c:v>
                </c:pt>
                <c:pt idx="2808">
                  <c:v>80.349379999999996</c:v>
                </c:pt>
                <c:pt idx="2809">
                  <c:v>80.434303999999997</c:v>
                </c:pt>
                <c:pt idx="2810">
                  <c:v>80.517121000000003</c:v>
                </c:pt>
                <c:pt idx="2811">
                  <c:v>80.587807999999995</c:v>
                </c:pt>
                <c:pt idx="2812">
                  <c:v>80.650881999999996</c:v>
                </c:pt>
                <c:pt idx="2813">
                  <c:v>80.712793000000005</c:v>
                </c:pt>
                <c:pt idx="2814">
                  <c:v>80.770351000000005</c:v>
                </c:pt>
                <c:pt idx="2815">
                  <c:v>80.818951999999996</c:v>
                </c:pt>
                <c:pt idx="2816">
                  <c:v>80.864395000000002</c:v>
                </c:pt>
                <c:pt idx="2817">
                  <c:v>80.915226000000004</c:v>
                </c:pt>
                <c:pt idx="2818">
                  <c:v>80.968575999999999</c:v>
                </c:pt>
                <c:pt idx="2819">
                  <c:v>81.015946999999997</c:v>
                </c:pt>
                <c:pt idx="2820">
                  <c:v>81.059531000000007</c:v>
                </c:pt>
                <c:pt idx="2821">
                  <c:v>81.108812999999998</c:v>
                </c:pt>
                <c:pt idx="2822">
                  <c:v>81.161760000000001</c:v>
                </c:pt>
                <c:pt idx="2823">
                  <c:v>81.203770000000006</c:v>
                </c:pt>
                <c:pt idx="2824">
                  <c:v>81.227664000000004</c:v>
                </c:pt>
                <c:pt idx="2825">
                  <c:v>81.242112000000006</c:v>
                </c:pt>
                <c:pt idx="2826">
                  <c:v>81.257074000000003</c:v>
                </c:pt>
                <c:pt idx="2827">
                  <c:v>81.272424999999998</c:v>
                </c:pt>
                <c:pt idx="2828">
                  <c:v>81.286313000000007</c:v>
                </c:pt>
                <c:pt idx="2829">
                  <c:v>81.304597999999999</c:v>
                </c:pt>
                <c:pt idx="2830">
                  <c:v>81.335728000000003</c:v>
                </c:pt>
                <c:pt idx="2831">
                  <c:v>81.383488999999997</c:v>
                </c:pt>
                <c:pt idx="2832">
                  <c:v>81.448418000000004</c:v>
                </c:pt>
                <c:pt idx="2833">
                  <c:v>81.527578000000005</c:v>
                </c:pt>
                <c:pt idx="2834">
                  <c:v>81.608119000000002</c:v>
                </c:pt>
                <c:pt idx="2835">
                  <c:v>81.669931000000005</c:v>
                </c:pt>
                <c:pt idx="2836">
                  <c:v>81.702141999999995</c:v>
                </c:pt>
                <c:pt idx="2837">
                  <c:v>81.713403</c:v>
                </c:pt>
                <c:pt idx="2838">
                  <c:v>81.722204000000005</c:v>
                </c:pt>
                <c:pt idx="2839">
                  <c:v>81.740089999999995</c:v>
                </c:pt>
                <c:pt idx="2840">
                  <c:v>81.765445</c:v>
                </c:pt>
                <c:pt idx="2841">
                  <c:v>81.788027</c:v>
                </c:pt>
                <c:pt idx="2842">
                  <c:v>81.797687999999994</c:v>
                </c:pt>
                <c:pt idx="2843">
                  <c:v>81.794250000000005</c:v>
                </c:pt>
                <c:pt idx="2844">
                  <c:v>81.789860000000004</c:v>
                </c:pt>
                <c:pt idx="2845">
                  <c:v>81.795736000000005</c:v>
                </c:pt>
                <c:pt idx="2846">
                  <c:v>81.806676999999993</c:v>
                </c:pt>
                <c:pt idx="2847">
                  <c:v>81.807303000000005</c:v>
                </c:pt>
                <c:pt idx="2848">
                  <c:v>81.795025999999993</c:v>
                </c:pt>
                <c:pt idx="2849">
                  <c:v>81.786441999999994</c:v>
                </c:pt>
                <c:pt idx="2850">
                  <c:v>81.796441000000002</c:v>
                </c:pt>
                <c:pt idx="2851">
                  <c:v>81.820415999999994</c:v>
                </c:pt>
                <c:pt idx="2852">
                  <c:v>81.843699000000001</c:v>
                </c:pt>
                <c:pt idx="2853">
                  <c:v>81.860422999999997</c:v>
                </c:pt>
                <c:pt idx="2854">
                  <c:v>81.875506999999999</c:v>
                </c:pt>
                <c:pt idx="2855">
                  <c:v>81.894357999999997</c:v>
                </c:pt>
                <c:pt idx="2856">
                  <c:v>81.919404</c:v>
                </c:pt>
                <c:pt idx="2857">
                  <c:v>81.953941999999998</c:v>
                </c:pt>
                <c:pt idx="2858">
                  <c:v>82.001283999999998</c:v>
                </c:pt>
                <c:pt idx="2859">
                  <c:v>82.059617000000003</c:v>
                </c:pt>
                <c:pt idx="2860">
                  <c:v>82.121996999999993</c:v>
                </c:pt>
                <c:pt idx="2861">
                  <c:v>82.181309999999996</c:v>
                </c:pt>
                <c:pt idx="2862">
                  <c:v>82.232701000000006</c:v>
                </c:pt>
                <c:pt idx="2863">
                  <c:v>82.272148999999999</c:v>
                </c:pt>
                <c:pt idx="2864">
                  <c:v>82.296340000000001</c:v>
                </c:pt>
                <c:pt idx="2865">
                  <c:v>82.306482000000003</c:v>
                </c:pt>
                <c:pt idx="2866">
                  <c:v>82.311509999999998</c:v>
                </c:pt>
                <c:pt idx="2867">
                  <c:v>82.324135999999996</c:v>
                </c:pt>
                <c:pt idx="2868">
                  <c:v>82.350482</c:v>
                </c:pt>
                <c:pt idx="2869">
                  <c:v>82.383022999999994</c:v>
                </c:pt>
                <c:pt idx="2870">
                  <c:v>82.405834999999996</c:v>
                </c:pt>
                <c:pt idx="2871">
                  <c:v>82.40719</c:v>
                </c:pt>
                <c:pt idx="2872">
                  <c:v>82.384670999999997</c:v>
                </c:pt>
                <c:pt idx="2873">
                  <c:v>82.340917000000005</c:v>
                </c:pt>
                <c:pt idx="2874">
                  <c:v>82.282425000000003</c:v>
                </c:pt>
                <c:pt idx="2875">
                  <c:v>82.223482000000004</c:v>
                </c:pt>
                <c:pt idx="2876">
                  <c:v>82.18141</c:v>
                </c:pt>
                <c:pt idx="2877">
                  <c:v>82.161103999999995</c:v>
                </c:pt>
                <c:pt idx="2878">
                  <c:v>82.150243000000003</c:v>
                </c:pt>
                <c:pt idx="2879">
                  <c:v>82.136630999999994</c:v>
                </c:pt>
                <c:pt idx="2880">
                  <c:v>82.123124000000004</c:v>
                </c:pt>
                <c:pt idx="2881">
                  <c:v>82.116964999999993</c:v>
                </c:pt>
                <c:pt idx="2882">
                  <c:v>82.113517000000002</c:v>
                </c:pt>
                <c:pt idx="2883">
                  <c:v>82.104297000000003</c:v>
                </c:pt>
                <c:pt idx="2884">
                  <c:v>82.095119999999994</c:v>
                </c:pt>
                <c:pt idx="2885">
                  <c:v>82.099928000000006</c:v>
                </c:pt>
                <c:pt idx="2886">
                  <c:v>82.117756999999997</c:v>
                </c:pt>
                <c:pt idx="2887">
                  <c:v>82.131069999999994</c:v>
                </c:pt>
                <c:pt idx="2888">
                  <c:v>82.129389000000003</c:v>
                </c:pt>
                <c:pt idx="2889">
                  <c:v>82.122566000000006</c:v>
                </c:pt>
                <c:pt idx="2890">
                  <c:v>82.128287999999998</c:v>
                </c:pt>
                <c:pt idx="2891">
                  <c:v>82.153716000000003</c:v>
                </c:pt>
                <c:pt idx="2892">
                  <c:v>82.189266000000003</c:v>
                </c:pt>
                <c:pt idx="2893">
                  <c:v>82.211995000000002</c:v>
                </c:pt>
                <c:pt idx="2894">
                  <c:v>82.198616000000001</c:v>
                </c:pt>
                <c:pt idx="2895">
                  <c:v>82.146789999999996</c:v>
                </c:pt>
                <c:pt idx="2896">
                  <c:v>82.081720000000004</c:v>
                </c:pt>
                <c:pt idx="2897">
                  <c:v>82.032931000000005</c:v>
                </c:pt>
                <c:pt idx="2898">
                  <c:v>82.007591000000005</c:v>
                </c:pt>
                <c:pt idx="2899">
                  <c:v>81.995430999999996</c:v>
                </c:pt>
                <c:pt idx="2900">
                  <c:v>81.992211999999995</c:v>
                </c:pt>
                <c:pt idx="2901">
                  <c:v>81.999669999999995</c:v>
                </c:pt>
                <c:pt idx="2902">
                  <c:v>82.007092999999998</c:v>
                </c:pt>
                <c:pt idx="2903">
                  <c:v>81.996431000000001</c:v>
                </c:pt>
                <c:pt idx="2904">
                  <c:v>81.968256999999994</c:v>
                </c:pt>
                <c:pt idx="2905">
                  <c:v>81.94359</c:v>
                </c:pt>
                <c:pt idx="2906">
                  <c:v>81.937281999999996</c:v>
                </c:pt>
                <c:pt idx="2907">
                  <c:v>81.946296000000004</c:v>
                </c:pt>
                <c:pt idx="2908">
                  <c:v>81.964295000000007</c:v>
                </c:pt>
                <c:pt idx="2909">
                  <c:v>81.989380999999995</c:v>
                </c:pt>
                <c:pt idx="2910">
                  <c:v>82.018681000000001</c:v>
                </c:pt>
                <c:pt idx="2911">
                  <c:v>82.052852999999999</c:v>
                </c:pt>
                <c:pt idx="2912">
                  <c:v>82.102005000000005</c:v>
                </c:pt>
                <c:pt idx="2913">
                  <c:v>82.170108999999997</c:v>
                </c:pt>
                <c:pt idx="2914">
                  <c:v>82.238454000000004</c:v>
                </c:pt>
                <c:pt idx="2915">
                  <c:v>82.281684999999996</c:v>
                </c:pt>
                <c:pt idx="2916">
                  <c:v>82.297315999999995</c:v>
                </c:pt>
                <c:pt idx="2917">
                  <c:v>82.305120000000002</c:v>
                </c:pt>
                <c:pt idx="2918">
                  <c:v>82.320447999999999</c:v>
                </c:pt>
                <c:pt idx="2919">
                  <c:v>82.343158000000003</c:v>
                </c:pt>
                <c:pt idx="2920">
                  <c:v>82.371505999999997</c:v>
                </c:pt>
                <c:pt idx="2921">
                  <c:v>82.408991999999998</c:v>
                </c:pt>
                <c:pt idx="2922">
                  <c:v>82.454075000000003</c:v>
                </c:pt>
                <c:pt idx="2923">
                  <c:v>82.497630000000001</c:v>
                </c:pt>
                <c:pt idx="2924">
                  <c:v>82.532835000000006</c:v>
                </c:pt>
                <c:pt idx="2925">
                  <c:v>82.555586000000005</c:v>
                </c:pt>
                <c:pt idx="2926">
                  <c:v>82.558064999999999</c:v>
                </c:pt>
                <c:pt idx="2927">
                  <c:v>82.53886</c:v>
                </c:pt>
                <c:pt idx="2928">
                  <c:v>82.518344999999997</c:v>
                </c:pt>
                <c:pt idx="2929">
                  <c:v>82.523921999999999</c:v>
                </c:pt>
                <c:pt idx="2930">
                  <c:v>82.556100000000001</c:v>
                </c:pt>
                <c:pt idx="2931">
                  <c:v>82.588168999999994</c:v>
                </c:pt>
                <c:pt idx="2932">
                  <c:v>82.604258000000002</c:v>
                </c:pt>
                <c:pt idx="2933">
                  <c:v>82.617841999999996</c:v>
                </c:pt>
                <c:pt idx="2934">
                  <c:v>82.644920999999997</c:v>
                </c:pt>
                <c:pt idx="2935">
                  <c:v>82.678252999999998</c:v>
                </c:pt>
                <c:pt idx="2936">
                  <c:v>82.700745999999995</c:v>
                </c:pt>
                <c:pt idx="2937">
                  <c:v>82.709232</c:v>
                </c:pt>
                <c:pt idx="2938">
                  <c:v>82.711523999999997</c:v>
                </c:pt>
                <c:pt idx="2939">
                  <c:v>82.711940999999996</c:v>
                </c:pt>
                <c:pt idx="2940">
                  <c:v>82.714729000000005</c:v>
                </c:pt>
                <c:pt idx="2941">
                  <c:v>82.733131999999998</c:v>
                </c:pt>
                <c:pt idx="2942">
                  <c:v>82.778396000000001</c:v>
                </c:pt>
                <c:pt idx="2943">
                  <c:v>82.841920000000002</c:v>
                </c:pt>
                <c:pt idx="2944">
                  <c:v>82.900727000000003</c:v>
                </c:pt>
                <c:pt idx="2945">
                  <c:v>82.941762999999995</c:v>
                </c:pt>
                <c:pt idx="2946">
                  <c:v>82.974089000000006</c:v>
                </c:pt>
                <c:pt idx="2947">
                  <c:v>83.014634000000001</c:v>
                </c:pt>
                <c:pt idx="2948">
                  <c:v>83.064702999999994</c:v>
                </c:pt>
                <c:pt idx="2949">
                  <c:v>83.104629000000003</c:v>
                </c:pt>
                <c:pt idx="2950">
                  <c:v>83.115696</c:v>
                </c:pt>
                <c:pt idx="2951">
                  <c:v>83.106026</c:v>
                </c:pt>
                <c:pt idx="2952">
                  <c:v>83.106172000000001</c:v>
                </c:pt>
                <c:pt idx="2953">
                  <c:v>83.136460999999997</c:v>
                </c:pt>
                <c:pt idx="2954">
                  <c:v>83.186108000000004</c:v>
                </c:pt>
                <c:pt idx="2955">
                  <c:v>83.227698000000004</c:v>
                </c:pt>
                <c:pt idx="2956">
                  <c:v>83.243956999999995</c:v>
                </c:pt>
                <c:pt idx="2957">
                  <c:v>83.236535000000003</c:v>
                </c:pt>
                <c:pt idx="2958">
                  <c:v>83.219741999999997</c:v>
                </c:pt>
                <c:pt idx="2959">
                  <c:v>83.214967000000001</c:v>
                </c:pt>
                <c:pt idx="2960">
                  <c:v>83.242247000000006</c:v>
                </c:pt>
                <c:pt idx="2961">
                  <c:v>83.301197999999999</c:v>
                </c:pt>
                <c:pt idx="2962">
                  <c:v>83.361648000000002</c:v>
                </c:pt>
                <c:pt idx="2963">
                  <c:v>83.388668999999993</c:v>
                </c:pt>
                <c:pt idx="2964">
                  <c:v>83.378229000000005</c:v>
                </c:pt>
                <c:pt idx="2965">
                  <c:v>83.355456000000004</c:v>
                </c:pt>
                <c:pt idx="2966">
                  <c:v>83.338729000000001</c:v>
                </c:pt>
                <c:pt idx="2967">
                  <c:v>83.321973</c:v>
                </c:pt>
                <c:pt idx="2968">
                  <c:v>83.296203000000006</c:v>
                </c:pt>
                <c:pt idx="2969">
                  <c:v>83.271277999999995</c:v>
                </c:pt>
                <c:pt idx="2970">
                  <c:v>83.265707000000006</c:v>
                </c:pt>
                <c:pt idx="2971">
                  <c:v>83.284841999999998</c:v>
                </c:pt>
                <c:pt idx="2972">
                  <c:v>83.317485000000005</c:v>
                </c:pt>
                <c:pt idx="2973">
                  <c:v>83.346459999999993</c:v>
                </c:pt>
                <c:pt idx="2974">
                  <c:v>83.357467</c:v>
                </c:pt>
                <c:pt idx="2975">
                  <c:v>83.347272000000004</c:v>
                </c:pt>
                <c:pt idx="2976">
                  <c:v>83.330281999999997</c:v>
                </c:pt>
                <c:pt idx="2977">
                  <c:v>83.329576000000003</c:v>
                </c:pt>
                <c:pt idx="2978">
                  <c:v>83.354212000000004</c:v>
                </c:pt>
                <c:pt idx="2979">
                  <c:v>83.390715999999998</c:v>
                </c:pt>
                <c:pt idx="2980">
                  <c:v>83.420907</c:v>
                </c:pt>
                <c:pt idx="2981">
                  <c:v>83.440061</c:v>
                </c:pt>
                <c:pt idx="2982">
                  <c:v>83.453400999999999</c:v>
                </c:pt>
                <c:pt idx="2983">
                  <c:v>83.464513999999994</c:v>
                </c:pt>
                <c:pt idx="2984">
                  <c:v>83.475184999999996</c:v>
                </c:pt>
                <c:pt idx="2985">
                  <c:v>83.489053999999996</c:v>
                </c:pt>
                <c:pt idx="2986">
                  <c:v>83.506040999999996</c:v>
                </c:pt>
                <c:pt idx="2987">
                  <c:v>83.517629999999997</c:v>
                </c:pt>
                <c:pt idx="2988">
                  <c:v>83.515733999999995</c:v>
                </c:pt>
                <c:pt idx="2989">
                  <c:v>83.503788999999998</c:v>
                </c:pt>
                <c:pt idx="2990">
                  <c:v>83.493969000000007</c:v>
                </c:pt>
                <c:pt idx="2991">
                  <c:v>83.496579999999994</c:v>
                </c:pt>
                <c:pt idx="2992">
                  <c:v>83.515889000000001</c:v>
                </c:pt>
                <c:pt idx="2993">
                  <c:v>83.550269</c:v>
                </c:pt>
                <c:pt idx="2994">
                  <c:v>83.589854000000003</c:v>
                </c:pt>
                <c:pt idx="2995">
                  <c:v>83.619102999999996</c:v>
                </c:pt>
                <c:pt idx="2996">
                  <c:v>83.629369999999994</c:v>
                </c:pt>
                <c:pt idx="2997">
                  <c:v>83.626895000000005</c:v>
                </c:pt>
                <c:pt idx="2998">
                  <c:v>83.623033000000007</c:v>
                </c:pt>
                <c:pt idx="2999">
                  <c:v>83.618913000000006</c:v>
                </c:pt>
                <c:pt idx="3000">
                  <c:v>83.605836999999994</c:v>
                </c:pt>
                <c:pt idx="3001">
                  <c:v>83.579645999999997</c:v>
                </c:pt>
                <c:pt idx="3002">
                  <c:v>83.547922999999997</c:v>
                </c:pt>
                <c:pt idx="3003">
                  <c:v>83.520899</c:v>
                </c:pt>
                <c:pt idx="3004">
                  <c:v>83.499452000000005</c:v>
                </c:pt>
                <c:pt idx="3005">
                  <c:v>83.475346999999999</c:v>
                </c:pt>
                <c:pt idx="3006">
                  <c:v>83.442920999999998</c:v>
                </c:pt>
                <c:pt idx="3007">
                  <c:v>83.408717999999993</c:v>
                </c:pt>
                <c:pt idx="3008">
                  <c:v>83.386954000000003</c:v>
                </c:pt>
                <c:pt idx="3009">
                  <c:v>83.384107</c:v>
                </c:pt>
                <c:pt idx="3010">
                  <c:v>83.391053999999997</c:v>
                </c:pt>
                <c:pt idx="3011">
                  <c:v>83.394593</c:v>
                </c:pt>
                <c:pt idx="3012">
                  <c:v>83.393548999999993</c:v>
                </c:pt>
                <c:pt idx="3013">
                  <c:v>83.396161000000006</c:v>
                </c:pt>
                <c:pt idx="3014">
                  <c:v>83.402714000000003</c:v>
                </c:pt>
                <c:pt idx="3015">
                  <c:v>83.400184999999993</c:v>
                </c:pt>
                <c:pt idx="3016">
                  <c:v>83.377016999999995</c:v>
                </c:pt>
                <c:pt idx="3017">
                  <c:v>83.335803999999996</c:v>
                </c:pt>
                <c:pt idx="3018">
                  <c:v>83.287920999999997</c:v>
                </c:pt>
                <c:pt idx="3019">
                  <c:v>83.242784</c:v>
                </c:pt>
                <c:pt idx="3020">
                  <c:v>83.207600999999997</c:v>
                </c:pt>
                <c:pt idx="3021">
                  <c:v>83.190400999999994</c:v>
                </c:pt>
                <c:pt idx="3022">
                  <c:v>83.193816999999996</c:v>
                </c:pt>
                <c:pt idx="3023">
                  <c:v>83.207661999999999</c:v>
                </c:pt>
                <c:pt idx="3024">
                  <c:v>83.214887000000004</c:v>
                </c:pt>
                <c:pt idx="3025">
                  <c:v>83.205674000000002</c:v>
                </c:pt>
                <c:pt idx="3026">
                  <c:v>83.182855000000004</c:v>
                </c:pt>
                <c:pt idx="3027">
                  <c:v>83.155068</c:v>
                </c:pt>
                <c:pt idx="3028">
                  <c:v>83.129199999999997</c:v>
                </c:pt>
                <c:pt idx="3029">
                  <c:v>83.109809999999996</c:v>
                </c:pt>
                <c:pt idx="3030">
                  <c:v>83.100672000000003</c:v>
                </c:pt>
                <c:pt idx="3031">
                  <c:v>83.102096000000003</c:v>
                </c:pt>
                <c:pt idx="3032">
                  <c:v>83.106245000000001</c:v>
                </c:pt>
                <c:pt idx="3033">
                  <c:v>83.099215999999998</c:v>
                </c:pt>
                <c:pt idx="3034">
                  <c:v>83.073852000000002</c:v>
                </c:pt>
                <c:pt idx="3035">
                  <c:v>83.041545999999997</c:v>
                </c:pt>
                <c:pt idx="3036">
                  <c:v>83.024855000000002</c:v>
                </c:pt>
                <c:pt idx="3037">
                  <c:v>83.032961999999998</c:v>
                </c:pt>
                <c:pt idx="3038">
                  <c:v>83.048038000000005</c:v>
                </c:pt>
                <c:pt idx="3039">
                  <c:v>83.042664000000002</c:v>
                </c:pt>
                <c:pt idx="3040">
                  <c:v>83.009247000000002</c:v>
                </c:pt>
                <c:pt idx="3041">
                  <c:v>82.966735999999997</c:v>
                </c:pt>
                <c:pt idx="3042">
                  <c:v>82.940635</c:v>
                </c:pt>
                <c:pt idx="3043">
                  <c:v>82.942483999999993</c:v>
                </c:pt>
                <c:pt idx="3044">
                  <c:v>82.965885999999998</c:v>
                </c:pt>
                <c:pt idx="3045">
                  <c:v>82.992418999999998</c:v>
                </c:pt>
                <c:pt idx="3046">
                  <c:v>83.000889999999998</c:v>
                </c:pt>
                <c:pt idx="3047">
                  <c:v>82.981145999999995</c:v>
                </c:pt>
                <c:pt idx="3048">
                  <c:v>82.943819000000005</c:v>
                </c:pt>
                <c:pt idx="3049">
                  <c:v>82.912226000000004</c:v>
                </c:pt>
                <c:pt idx="3050">
                  <c:v>82.901580999999993</c:v>
                </c:pt>
                <c:pt idx="3051">
                  <c:v>82.907617999999999</c:v>
                </c:pt>
                <c:pt idx="3052">
                  <c:v>82.913770999999997</c:v>
                </c:pt>
                <c:pt idx="3053">
                  <c:v>82.905128000000005</c:v>
                </c:pt>
                <c:pt idx="3054">
                  <c:v>82.879310000000004</c:v>
                </c:pt>
                <c:pt idx="3055">
                  <c:v>82.851879999999994</c:v>
                </c:pt>
                <c:pt idx="3056">
                  <c:v>82.848772999999994</c:v>
                </c:pt>
                <c:pt idx="3057">
                  <c:v>82.882812999999999</c:v>
                </c:pt>
                <c:pt idx="3058">
                  <c:v>82.936096000000006</c:v>
                </c:pt>
                <c:pt idx="3059">
                  <c:v>82.974414999999993</c:v>
                </c:pt>
                <c:pt idx="3060">
                  <c:v>82.979893000000004</c:v>
                </c:pt>
                <c:pt idx="3061">
                  <c:v>82.960915999999997</c:v>
                </c:pt>
                <c:pt idx="3062">
                  <c:v>82.931999000000005</c:v>
                </c:pt>
                <c:pt idx="3063">
                  <c:v>82.898537000000005</c:v>
                </c:pt>
                <c:pt idx="3064">
                  <c:v>82.866454000000004</c:v>
                </c:pt>
                <c:pt idx="3065">
                  <c:v>82.852833000000004</c:v>
                </c:pt>
                <c:pt idx="3066">
                  <c:v>82.873570000000001</c:v>
                </c:pt>
                <c:pt idx="3067">
                  <c:v>82.924385000000001</c:v>
                </c:pt>
                <c:pt idx="3068">
                  <c:v>82.982910000000004</c:v>
                </c:pt>
                <c:pt idx="3069">
                  <c:v>83.028272999999999</c:v>
                </c:pt>
                <c:pt idx="3070">
                  <c:v>83.054569999999998</c:v>
                </c:pt>
                <c:pt idx="3071">
                  <c:v>83.068449000000001</c:v>
                </c:pt>
                <c:pt idx="3072">
                  <c:v>83.079415999999995</c:v>
                </c:pt>
                <c:pt idx="3073">
                  <c:v>83.093256999999994</c:v>
                </c:pt>
                <c:pt idx="3074">
                  <c:v>83.111530999999999</c:v>
                </c:pt>
                <c:pt idx="3075">
                  <c:v>83.134265999999997</c:v>
                </c:pt>
                <c:pt idx="3076">
                  <c:v>83.160487000000003</c:v>
                </c:pt>
                <c:pt idx="3077">
                  <c:v>83.185616999999993</c:v>
                </c:pt>
                <c:pt idx="3078">
                  <c:v>83.202827999999997</c:v>
                </c:pt>
                <c:pt idx="3079">
                  <c:v>83.210452000000004</c:v>
                </c:pt>
                <c:pt idx="3080">
                  <c:v>83.214027000000002</c:v>
                </c:pt>
                <c:pt idx="3081">
                  <c:v>83.217389999999995</c:v>
                </c:pt>
                <c:pt idx="3082">
                  <c:v>83.217888000000002</c:v>
                </c:pt>
                <c:pt idx="3083">
                  <c:v>83.217149000000006</c:v>
                </c:pt>
                <c:pt idx="3084">
                  <c:v>83.229902999999993</c:v>
                </c:pt>
                <c:pt idx="3085">
                  <c:v>83.270555999999999</c:v>
                </c:pt>
                <c:pt idx="3086">
                  <c:v>83.333044000000001</c:v>
                </c:pt>
                <c:pt idx="3087">
                  <c:v>83.395178999999999</c:v>
                </c:pt>
                <c:pt idx="3088">
                  <c:v>83.443343999999996</c:v>
                </c:pt>
                <c:pt idx="3089">
                  <c:v>83.484459000000001</c:v>
                </c:pt>
                <c:pt idx="3090">
                  <c:v>83.534993999999998</c:v>
                </c:pt>
                <c:pt idx="3091">
                  <c:v>83.606132000000002</c:v>
                </c:pt>
                <c:pt idx="3092">
                  <c:v>83.696093000000005</c:v>
                </c:pt>
                <c:pt idx="3093">
                  <c:v>83.785995999999997</c:v>
                </c:pt>
                <c:pt idx="3094">
                  <c:v>83.846862999999999</c:v>
                </c:pt>
                <c:pt idx="3095">
                  <c:v>83.864734999999996</c:v>
                </c:pt>
                <c:pt idx="3096">
                  <c:v>83.858271999999999</c:v>
                </c:pt>
                <c:pt idx="3097">
                  <c:v>83.859803999999997</c:v>
                </c:pt>
                <c:pt idx="3098">
                  <c:v>83.880300000000005</c:v>
                </c:pt>
                <c:pt idx="3099">
                  <c:v>83.905535</c:v>
                </c:pt>
                <c:pt idx="3100">
                  <c:v>83.924127999999996</c:v>
                </c:pt>
                <c:pt idx="3101">
                  <c:v>83.941288</c:v>
                </c:pt>
                <c:pt idx="3102">
                  <c:v>83.962823</c:v>
                </c:pt>
                <c:pt idx="3103">
                  <c:v>83.983716000000001</c:v>
                </c:pt>
                <c:pt idx="3104">
                  <c:v>83.998986000000002</c:v>
                </c:pt>
                <c:pt idx="3105">
                  <c:v>84.011334000000005</c:v>
                </c:pt>
                <c:pt idx="3106">
                  <c:v>84.022176000000002</c:v>
                </c:pt>
                <c:pt idx="3107">
                  <c:v>84.029383999999993</c:v>
                </c:pt>
                <c:pt idx="3108">
                  <c:v>84.039418999999995</c:v>
                </c:pt>
                <c:pt idx="3109">
                  <c:v>84.065207000000001</c:v>
                </c:pt>
                <c:pt idx="3110">
                  <c:v>84.102759000000006</c:v>
                </c:pt>
                <c:pt idx="3111">
                  <c:v>84.125804000000002</c:v>
                </c:pt>
                <c:pt idx="3112">
                  <c:v>84.117075</c:v>
                </c:pt>
                <c:pt idx="3113">
                  <c:v>84.093536</c:v>
                </c:pt>
                <c:pt idx="3114">
                  <c:v>84.086933000000002</c:v>
                </c:pt>
                <c:pt idx="3115">
                  <c:v>84.108070999999995</c:v>
                </c:pt>
                <c:pt idx="3116">
                  <c:v>84.143697000000003</c:v>
                </c:pt>
                <c:pt idx="3117">
                  <c:v>84.180036000000001</c:v>
                </c:pt>
                <c:pt idx="3118">
                  <c:v>84.212676999999999</c:v>
                </c:pt>
                <c:pt idx="3119">
                  <c:v>84.236806000000001</c:v>
                </c:pt>
                <c:pt idx="3120">
                  <c:v>84.244916000000003</c:v>
                </c:pt>
                <c:pt idx="3121">
                  <c:v>84.239069999999998</c:v>
                </c:pt>
                <c:pt idx="3122">
                  <c:v>84.236742000000007</c:v>
                </c:pt>
                <c:pt idx="3123">
                  <c:v>84.260424999999998</c:v>
                </c:pt>
                <c:pt idx="3124">
                  <c:v>84.323700000000002</c:v>
                </c:pt>
                <c:pt idx="3125">
                  <c:v>84.423050000000003</c:v>
                </c:pt>
                <c:pt idx="3126">
                  <c:v>84.535802000000004</c:v>
                </c:pt>
                <c:pt idx="3127">
                  <c:v>84.629919999999998</c:v>
                </c:pt>
                <c:pt idx="3128">
                  <c:v>84.685873999999998</c:v>
                </c:pt>
                <c:pt idx="3129">
                  <c:v>84.712394000000003</c:v>
                </c:pt>
                <c:pt idx="3130">
                  <c:v>84.738471000000004</c:v>
                </c:pt>
                <c:pt idx="3131">
                  <c:v>84.787262999999996</c:v>
                </c:pt>
                <c:pt idx="3132">
                  <c:v>84.855959999999996</c:v>
                </c:pt>
                <c:pt idx="3133">
                  <c:v>84.919490999999994</c:v>
                </c:pt>
                <c:pt idx="3134">
                  <c:v>84.956316999999999</c:v>
                </c:pt>
                <c:pt idx="3135">
                  <c:v>84.973904000000005</c:v>
                </c:pt>
                <c:pt idx="3136">
                  <c:v>85.004463999999999</c:v>
                </c:pt>
                <c:pt idx="3137">
                  <c:v>85.069857999999996</c:v>
                </c:pt>
                <c:pt idx="3138">
                  <c:v>85.155906000000002</c:v>
                </c:pt>
                <c:pt idx="3139">
                  <c:v>85.231120000000004</c:v>
                </c:pt>
                <c:pt idx="3140">
                  <c:v>85.285304999999994</c:v>
                </c:pt>
                <c:pt idx="3141">
                  <c:v>85.33323</c:v>
                </c:pt>
                <c:pt idx="3142">
                  <c:v>85.381454000000005</c:v>
                </c:pt>
                <c:pt idx="3143">
                  <c:v>85.413801000000007</c:v>
                </c:pt>
                <c:pt idx="3144">
                  <c:v>85.420124000000001</c:v>
                </c:pt>
                <c:pt idx="3145">
                  <c:v>85.421661999999998</c:v>
                </c:pt>
                <c:pt idx="3146">
                  <c:v>85.448864999999998</c:v>
                </c:pt>
                <c:pt idx="3147">
                  <c:v>85.501093999999995</c:v>
                </c:pt>
                <c:pt idx="3148">
                  <c:v>85.546636000000007</c:v>
                </c:pt>
                <c:pt idx="3149">
                  <c:v>85.562979999999996</c:v>
                </c:pt>
                <c:pt idx="3150">
                  <c:v>85.564031999999997</c:v>
                </c:pt>
                <c:pt idx="3151">
                  <c:v>85.583792000000003</c:v>
                </c:pt>
                <c:pt idx="3152">
                  <c:v>85.640602000000001</c:v>
                </c:pt>
                <c:pt idx="3153">
                  <c:v>85.720218000000003</c:v>
                </c:pt>
                <c:pt idx="3154">
                  <c:v>85.789109999999994</c:v>
                </c:pt>
                <c:pt idx="3155">
                  <c:v>85.822720000000004</c:v>
                </c:pt>
                <c:pt idx="3156">
                  <c:v>85.823032999999995</c:v>
                </c:pt>
                <c:pt idx="3157">
                  <c:v>85.811171000000002</c:v>
                </c:pt>
                <c:pt idx="3158">
                  <c:v>85.805930000000004</c:v>
                </c:pt>
                <c:pt idx="3159">
                  <c:v>85.812399999999997</c:v>
                </c:pt>
                <c:pt idx="3160">
                  <c:v>85.829295000000002</c:v>
                </c:pt>
                <c:pt idx="3161">
                  <c:v>85.859257999999997</c:v>
                </c:pt>
                <c:pt idx="3162">
                  <c:v>85.907002000000006</c:v>
                </c:pt>
                <c:pt idx="3163">
                  <c:v>85.97099</c:v>
                </c:pt>
                <c:pt idx="3164">
                  <c:v>86.041555000000002</c:v>
                </c:pt>
                <c:pt idx="3165">
                  <c:v>86.106223</c:v>
                </c:pt>
                <c:pt idx="3166">
                  <c:v>86.155775000000006</c:v>
                </c:pt>
                <c:pt idx="3167">
                  <c:v>86.187282999999994</c:v>
                </c:pt>
                <c:pt idx="3168">
                  <c:v>86.202703</c:v>
                </c:pt>
                <c:pt idx="3169">
                  <c:v>86.204682000000005</c:v>
                </c:pt>
                <c:pt idx="3170">
                  <c:v>86.196000999999995</c:v>
                </c:pt>
                <c:pt idx="3171">
                  <c:v>86.185193999999996</c:v>
                </c:pt>
                <c:pt idx="3172">
                  <c:v>86.187197999999995</c:v>
                </c:pt>
                <c:pt idx="3173">
                  <c:v>86.209080999999998</c:v>
                </c:pt>
                <c:pt idx="3174">
                  <c:v>86.236378000000002</c:v>
                </c:pt>
                <c:pt idx="3175">
                  <c:v>86.245855000000006</c:v>
                </c:pt>
                <c:pt idx="3176">
                  <c:v>86.235916000000003</c:v>
                </c:pt>
                <c:pt idx="3177">
                  <c:v>86.235099000000005</c:v>
                </c:pt>
                <c:pt idx="3178">
                  <c:v>86.276392000000001</c:v>
                </c:pt>
                <c:pt idx="3179">
                  <c:v>86.367917000000006</c:v>
                </c:pt>
                <c:pt idx="3180">
                  <c:v>86.485028999999997</c:v>
                </c:pt>
                <c:pt idx="3181">
                  <c:v>86.581913</c:v>
                </c:pt>
                <c:pt idx="3182">
                  <c:v>86.617840999999999</c:v>
                </c:pt>
                <c:pt idx="3183">
                  <c:v>86.586510000000004</c:v>
                </c:pt>
                <c:pt idx="3184">
                  <c:v>86.518651000000006</c:v>
                </c:pt>
                <c:pt idx="3185">
                  <c:v>86.447248000000002</c:v>
                </c:pt>
                <c:pt idx="3186">
                  <c:v>86.374035000000006</c:v>
                </c:pt>
                <c:pt idx="3187">
                  <c:v>86.280952999999997</c:v>
                </c:pt>
                <c:pt idx="3188">
                  <c:v>86.167564999999996</c:v>
                </c:pt>
                <c:pt idx="3189">
                  <c:v>86.055948999999998</c:v>
                </c:pt>
                <c:pt idx="3190">
                  <c:v>85.957170000000005</c:v>
                </c:pt>
                <c:pt idx="3191">
                  <c:v>85.855068000000003</c:v>
                </c:pt>
                <c:pt idx="3192">
                  <c:v>85.732938000000004</c:v>
                </c:pt>
                <c:pt idx="3193">
                  <c:v>85.598737999999997</c:v>
                </c:pt>
                <c:pt idx="3194">
                  <c:v>85.471943999999993</c:v>
                </c:pt>
                <c:pt idx="3195">
                  <c:v>85.360979999999998</c:v>
                </c:pt>
                <c:pt idx="3196">
                  <c:v>85.268566000000007</c:v>
                </c:pt>
                <c:pt idx="3197">
                  <c:v>85.207463000000004</c:v>
                </c:pt>
                <c:pt idx="3198">
                  <c:v>85.192260000000005</c:v>
                </c:pt>
                <c:pt idx="3199">
                  <c:v>85.218947</c:v>
                </c:pt>
                <c:pt idx="3200">
                  <c:v>85.264999000000003</c:v>
                </c:pt>
                <c:pt idx="3201">
                  <c:v>85.307946999999999</c:v>
                </c:pt>
                <c:pt idx="3202">
                  <c:v>85.339399</c:v>
                </c:pt>
                <c:pt idx="3203">
                  <c:v>85.367092</c:v>
                </c:pt>
                <c:pt idx="3204">
                  <c:v>85.408500000000004</c:v>
                </c:pt>
                <c:pt idx="3205">
                  <c:v>85.475756000000004</c:v>
                </c:pt>
                <c:pt idx="3206">
                  <c:v>85.559794999999994</c:v>
                </c:pt>
                <c:pt idx="3207">
                  <c:v>85.633887999999999</c:v>
                </c:pt>
                <c:pt idx="3208">
                  <c:v>85.677565000000001</c:v>
                </c:pt>
                <c:pt idx="3209">
                  <c:v>85.69332</c:v>
                </c:pt>
                <c:pt idx="3210">
                  <c:v>85.698598000000004</c:v>
                </c:pt>
                <c:pt idx="3211">
                  <c:v>85.708129</c:v>
                </c:pt>
                <c:pt idx="3212">
                  <c:v>85.726456999999996</c:v>
                </c:pt>
                <c:pt idx="3213">
                  <c:v>85.749297999999996</c:v>
                </c:pt>
                <c:pt idx="3214">
                  <c:v>85.766318999999996</c:v>
                </c:pt>
                <c:pt idx="3215">
                  <c:v>85.767807000000005</c:v>
                </c:pt>
                <c:pt idx="3216">
                  <c:v>85.753477000000004</c:v>
                </c:pt>
                <c:pt idx="3217">
                  <c:v>85.732365999999999</c:v>
                </c:pt>
                <c:pt idx="3218">
                  <c:v>85.712682000000001</c:v>
                </c:pt>
                <c:pt idx="3219">
                  <c:v>85.694067000000004</c:v>
                </c:pt>
                <c:pt idx="3220">
                  <c:v>85.668222999999998</c:v>
                </c:pt>
                <c:pt idx="3221">
                  <c:v>85.623581999999999</c:v>
                </c:pt>
                <c:pt idx="3222">
                  <c:v>85.555431999999996</c:v>
                </c:pt>
                <c:pt idx="3223">
                  <c:v>85.479984999999999</c:v>
                </c:pt>
                <c:pt idx="3224">
                  <c:v>85.431206000000003</c:v>
                </c:pt>
                <c:pt idx="3225">
                  <c:v>85.429053999999994</c:v>
                </c:pt>
                <c:pt idx="3226">
                  <c:v>85.453767999999997</c:v>
                </c:pt>
                <c:pt idx="3227">
                  <c:v>85.467495</c:v>
                </c:pt>
                <c:pt idx="3228">
                  <c:v>85.459406999999999</c:v>
                </c:pt>
                <c:pt idx="3229">
                  <c:v>85.450667999999993</c:v>
                </c:pt>
                <c:pt idx="3230">
                  <c:v>85.455054000000004</c:v>
                </c:pt>
                <c:pt idx="3231">
                  <c:v>85.457319999999996</c:v>
                </c:pt>
                <c:pt idx="3232">
                  <c:v>85.437487000000004</c:v>
                </c:pt>
                <c:pt idx="3233">
                  <c:v>85.396905000000004</c:v>
                </c:pt>
                <c:pt idx="3234">
                  <c:v>85.349592000000001</c:v>
                </c:pt>
                <c:pt idx="3235">
                  <c:v>85.302259000000006</c:v>
                </c:pt>
                <c:pt idx="3236">
                  <c:v>85.253270999999998</c:v>
                </c:pt>
                <c:pt idx="3237">
                  <c:v>85.199430000000007</c:v>
                </c:pt>
                <c:pt idx="3238">
                  <c:v>85.134844999999999</c:v>
                </c:pt>
                <c:pt idx="3239">
                  <c:v>85.054427000000004</c:v>
                </c:pt>
                <c:pt idx="3240">
                  <c:v>84.966189</c:v>
                </c:pt>
                <c:pt idx="3241">
                  <c:v>84.888209000000003</c:v>
                </c:pt>
                <c:pt idx="3242">
                  <c:v>84.824513999999994</c:v>
                </c:pt>
                <c:pt idx="3243">
                  <c:v>84.755516999999998</c:v>
                </c:pt>
                <c:pt idx="3244">
                  <c:v>84.663383999999994</c:v>
                </c:pt>
                <c:pt idx="3245">
                  <c:v>84.559697999999997</c:v>
                </c:pt>
                <c:pt idx="3246">
                  <c:v>84.478960999999998</c:v>
                </c:pt>
                <c:pt idx="3247">
                  <c:v>84.445823000000004</c:v>
                </c:pt>
                <c:pt idx="3248">
                  <c:v>84.448586000000006</c:v>
                </c:pt>
                <c:pt idx="3249">
                  <c:v>84.440353000000002</c:v>
                </c:pt>
                <c:pt idx="3250">
                  <c:v>84.372501999999997</c:v>
                </c:pt>
                <c:pt idx="3251">
                  <c:v>84.240216000000004</c:v>
                </c:pt>
                <c:pt idx="3252">
                  <c:v>84.091127</c:v>
                </c:pt>
                <c:pt idx="3253">
                  <c:v>83.976479999999995</c:v>
                </c:pt>
                <c:pt idx="3254">
                  <c:v>83.899827999999999</c:v>
                </c:pt>
                <c:pt idx="3255">
                  <c:v>83.827010000000001</c:v>
                </c:pt>
                <c:pt idx="3256">
                  <c:v>83.733492999999996</c:v>
                </c:pt>
                <c:pt idx="3257">
                  <c:v>83.615959000000004</c:v>
                </c:pt>
                <c:pt idx="3258">
                  <c:v>83.468149999999994</c:v>
                </c:pt>
                <c:pt idx="3259">
                  <c:v>83.284578999999994</c:v>
                </c:pt>
                <c:pt idx="3260">
                  <c:v>83.091014999999999</c:v>
                </c:pt>
                <c:pt idx="3261">
                  <c:v>82.932682999999997</c:v>
                </c:pt>
                <c:pt idx="3262">
                  <c:v>82.819202000000004</c:v>
                </c:pt>
                <c:pt idx="3263">
                  <c:v>82.710082999999997</c:v>
                </c:pt>
                <c:pt idx="3264">
                  <c:v>82.565584999999999</c:v>
                </c:pt>
                <c:pt idx="3265">
                  <c:v>82.386258999999995</c:v>
                </c:pt>
                <c:pt idx="3266">
                  <c:v>82.193678000000006</c:v>
                </c:pt>
                <c:pt idx="3267">
                  <c:v>82.000112000000001</c:v>
                </c:pt>
                <c:pt idx="3268">
                  <c:v>81.809558999999993</c:v>
                </c:pt>
                <c:pt idx="3269">
                  <c:v>81.622735000000006</c:v>
                </c:pt>
                <c:pt idx="3270">
                  <c:v>81.428216000000006</c:v>
                </c:pt>
                <c:pt idx="3271">
                  <c:v>81.213353999999995</c:v>
                </c:pt>
                <c:pt idx="3272">
                  <c:v>80.995067000000006</c:v>
                </c:pt>
                <c:pt idx="3273">
                  <c:v>80.813096000000002</c:v>
                </c:pt>
                <c:pt idx="3274">
                  <c:v>80.681533000000002</c:v>
                </c:pt>
                <c:pt idx="3275">
                  <c:v>80.573533999999995</c:v>
                </c:pt>
                <c:pt idx="3276">
                  <c:v>80.461791000000005</c:v>
                </c:pt>
                <c:pt idx="3277">
                  <c:v>80.341942000000003</c:v>
                </c:pt>
                <c:pt idx="3278">
                  <c:v>80.206040000000002</c:v>
                </c:pt>
                <c:pt idx="3279">
                  <c:v>80.031396000000001</c:v>
                </c:pt>
                <c:pt idx="3280">
                  <c:v>79.820796000000001</c:v>
                </c:pt>
                <c:pt idx="3281">
                  <c:v>79.619665999999995</c:v>
                </c:pt>
                <c:pt idx="3282">
                  <c:v>79.461478</c:v>
                </c:pt>
                <c:pt idx="3283">
                  <c:v>79.328543999999994</c:v>
                </c:pt>
                <c:pt idx="3284">
                  <c:v>79.189183999999997</c:v>
                </c:pt>
                <c:pt idx="3285">
                  <c:v>79.038580999999994</c:v>
                </c:pt>
                <c:pt idx="3286">
                  <c:v>78.881606000000005</c:v>
                </c:pt>
                <c:pt idx="3287">
                  <c:v>78.705017999999995</c:v>
                </c:pt>
                <c:pt idx="3288">
                  <c:v>78.496435000000005</c:v>
                </c:pt>
                <c:pt idx="3289">
                  <c:v>78.271265</c:v>
                </c:pt>
                <c:pt idx="3290">
                  <c:v>78.053318000000004</c:v>
                </c:pt>
                <c:pt idx="3291">
                  <c:v>77.844525000000004</c:v>
                </c:pt>
                <c:pt idx="3292">
                  <c:v>77.634904000000006</c:v>
                </c:pt>
                <c:pt idx="3293">
                  <c:v>77.425194000000005</c:v>
                </c:pt>
                <c:pt idx="3294">
                  <c:v>77.219860999999995</c:v>
                </c:pt>
                <c:pt idx="3295">
                  <c:v>77.015456</c:v>
                </c:pt>
                <c:pt idx="3296">
                  <c:v>76.814235999999994</c:v>
                </c:pt>
                <c:pt idx="3297">
                  <c:v>76.629902000000001</c:v>
                </c:pt>
                <c:pt idx="3298">
                  <c:v>76.461408000000006</c:v>
                </c:pt>
                <c:pt idx="3299">
                  <c:v>76.280170999999996</c:v>
                </c:pt>
                <c:pt idx="3300">
                  <c:v>76.060182999999995</c:v>
                </c:pt>
                <c:pt idx="3301">
                  <c:v>75.803791000000004</c:v>
                </c:pt>
                <c:pt idx="3302">
                  <c:v>75.526822999999993</c:v>
                </c:pt>
                <c:pt idx="3303">
                  <c:v>75.240313</c:v>
                </c:pt>
                <c:pt idx="3304">
                  <c:v>74.957886999999999</c:v>
                </c:pt>
                <c:pt idx="3305">
                  <c:v>74.695041000000003</c:v>
                </c:pt>
                <c:pt idx="3306">
                  <c:v>74.446821</c:v>
                </c:pt>
                <c:pt idx="3307">
                  <c:v>74.191614000000001</c:v>
                </c:pt>
                <c:pt idx="3308">
                  <c:v>73.930170000000004</c:v>
                </c:pt>
                <c:pt idx="3309">
                  <c:v>73.692550999999995</c:v>
                </c:pt>
                <c:pt idx="3310">
                  <c:v>73.493340000000003</c:v>
                </c:pt>
                <c:pt idx="3311">
                  <c:v>73.308515999999997</c:v>
                </c:pt>
                <c:pt idx="3312">
                  <c:v>73.111169000000004</c:v>
                </c:pt>
                <c:pt idx="3313">
                  <c:v>72.898678000000004</c:v>
                </c:pt>
                <c:pt idx="3314">
                  <c:v>72.668921999999995</c:v>
                </c:pt>
                <c:pt idx="3315">
                  <c:v>72.412548999999999</c:v>
                </c:pt>
                <c:pt idx="3316">
                  <c:v>72.144537999999997</c:v>
                </c:pt>
                <c:pt idx="3317">
                  <c:v>71.897372000000004</c:v>
                </c:pt>
                <c:pt idx="3318">
                  <c:v>71.670879999999997</c:v>
                </c:pt>
                <c:pt idx="3319">
                  <c:v>71.432237999999998</c:v>
                </c:pt>
                <c:pt idx="3320">
                  <c:v>71.175596999999996</c:v>
                </c:pt>
                <c:pt idx="3321">
                  <c:v>70.935561000000007</c:v>
                </c:pt>
                <c:pt idx="3322">
                  <c:v>70.728494999999995</c:v>
                </c:pt>
                <c:pt idx="3323">
                  <c:v>70.529117999999997</c:v>
                </c:pt>
                <c:pt idx="3324">
                  <c:v>70.310910000000007</c:v>
                </c:pt>
                <c:pt idx="3325">
                  <c:v>70.067871999999994</c:v>
                </c:pt>
                <c:pt idx="3326">
                  <c:v>69.799976999999998</c:v>
                </c:pt>
                <c:pt idx="3327">
                  <c:v>69.504789000000002</c:v>
                </c:pt>
                <c:pt idx="3328">
                  <c:v>69.201423000000005</c:v>
                </c:pt>
                <c:pt idx="3329">
                  <c:v>68.882586000000003</c:v>
                </c:pt>
                <c:pt idx="3330">
                  <c:v>68.511581000000007</c:v>
                </c:pt>
                <c:pt idx="3331">
                  <c:v>67.998599999999996</c:v>
                </c:pt>
                <c:pt idx="3332">
                  <c:v>67.456408999999994</c:v>
                </c:pt>
                <c:pt idx="3333">
                  <c:v>67.26379</c:v>
                </c:pt>
                <c:pt idx="3334">
                  <c:v>67.371610000000004</c:v>
                </c:pt>
                <c:pt idx="3335">
                  <c:v>67.435543999999993</c:v>
                </c:pt>
                <c:pt idx="3336">
                  <c:v>67.337228999999994</c:v>
                </c:pt>
                <c:pt idx="3337">
                  <c:v>67.134337000000002</c:v>
                </c:pt>
                <c:pt idx="3338">
                  <c:v>66.934220999999994</c:v>
                </c:pt>
                <c:pt idx="3339">
                  <c:v>66.764953000000006</c:v>
                </c:pt>
                <c:pt idx="3340">
                  <c:v>66.599846999999997</c:v>
                </c:pt>
                <c:pt idx="3341">
                  <c:v>66.429171999999994</c:v>
                </c:pt>
                <c:pt idx="3342">
                  <c:v>66.254696999999993</c:v>
                </c:pt>
                <c:pt idx="3343">
                  <c:v>66.066935000000001</c:v>
                </c:pt>
                <c:pt idx="3344">
                  <c:v>65.871279999999999</c:v>
                </c:pt>
                <c:pt idx="3345">
                  <c:v>65.700862999999998</c:v>
                </c:pt>
                <c:pt idx="3346">
                  <c:v>65.568184000000002</c:v>
                </c:pt>
                <c:pt idx="3347">
                  <c:v>65.441188999999994</c:v>
                </c:pt>
                <c:pt idx="3348">
                  <c:v>65.294227000000006</c:v>
                </c:pt>
                <c:pt idx="3349">
                  <c:v>65.135873000000004</c:v>
                </c:pt>
                <c:pt idx="3350">
                  <c:v>64.963513000000006</c:v>
                </c:pt>
                <c:pt idx="3351">
                  <c:v>64.747851999999995</c:v>
                </c:pt>
                <c:pt idx="3352">
                  <c:v>64.494832000000002</c:v>
                </c:pt>
                <c:pt idx="3353">
                  <c:v>64.266005000000007</c:v>
                </c:pt>
                <c:pt idx="3354">
                  <c:v>64.102535000000003</c:v>
                </c:pt>
                <c:pt idx="3355">
                  <c:v>63.983587999999997</c:v>
                </c:pt>
                <c:pt idx="3356">
                  <c:v>63.882696000000003</c:v>
                </c:pt>
                <c:pt idx="3357">
                  <c:v>63.799678999999998</c:v>
                </c:pt>
                <c:pt idx="3358">
                  <c:v>63.712912000000003</c:v>
                </c:pt>
                <c:pt idx="3359">
                  <c:v>63.569819000000003</c:v>
                </c:pt>
                <c:pt idx="3360">
                  <c:v>63.362051000000001</c:v>
                </c:pt>
                <c:pt idx="3361">
                  <c:v>63.154373999999997</c:v>
                </c:pt>
                <c:pt idx="3362">
                  <c:v>63.000476999999997</c:v>
                </c:pt>
                <c:pt idx="3363">
                  <c:v>62.881203999999997</c:v>
                </c:pt>
                <c:pt idx="3364">
                  <c:v>62.759833999999998</c:v>
                </c:pt>
                <c:pt idx="3365">
                  <c:v>62.640366999999998</c:v>
                </c:pt>
                <c:pt idx="3366">
                  <c:v>62.533771000000002</c:v>
                </c:pt>
                <c:pt idx="3367">
                  <c:v>62.423307000000001</c:v>
                </c:pt>
                <c:pt idx="3368">
                  <c:v>62.301267000000003</c:v>
                </c:pt>
                <c:pt idx="3369">
                  <c:v>62.185012</c:v>
                </c:pt>
                <c:pt idx="3370">
                  <c:v>62.065693000000003</c:v>
                </c:pt>
                <c:pt idx="3371">
                  <c:v>61.900207999999999</c:v>
                </c:pt>
                <c:pt idx="3372">
                  <c:v>61.684154999999997</c:v>
                </c:pt>
                <c:pt idx="3373">
                  <c:v>61.478862999999997</c:v>
                </c:pt>
                <c:pt idx="3374">
                  <c:v>61.332760999999998</c:v>
                </c:pt>
                <c:pt idx="3375">
                  <c:v>61.223058999999999</c:v>
                </c:pt>
                <c:pt idx="3376">
                  <c:v>61.111331999999997</c:v>
                </c:pt>
                <c:pt idx="3377">
                  <c:v>60.999796000000003</c:v>
                </c:pt>
                <c:pt idx="3378">
                  <c:v>60.891973999999998</c:v>
                </c:pt>
                <c:pt idx="3379">
                  <c:v>60.759495000000001</c:v>
                </c:pt>
                <c:pt idx="3380">
                  <c:v>60.588031999999998</c:v>
                </c:pt>
                <c:pt idx="3381">
                  <c:v>60.407834999999999</c:v>
                </c:pt>
                <c:pt idx="3382">
                  <c:v>60.248589000000003</c:v>
                </c:pt>
                <c:pt idx="3383">
                  <c:v>60.109473999999999</c:v>
                </c:pt>
                <c:pt idx="3384">
                  <c:v>59.995913999999999</c:v>
                </c:pt>
                <c:pt idx="3385">
                  <c:v>59.918677000000002</c:v>
                </c:pt>
                <c:pt idx="3386">
                  <c:v>59.833233</c:v>
                </c:pt>
                <c:pt idx="3387">
                  <c:v>59.670085</c:v>
                </c:pt>
                <c:pt idx="3388">
                  <c:v>59.451639</c:v>
                </c:pt>
                <c:pt idx="3389">
                  <c:v>59.281219999999998</c:v>
                </c:pt>
                <c:pt idx="3390">
                  <c:v>59.186556000000003</c:v>
                </c:pt>
                <c:pt idx="3391">
                  <c:v>59.077798000000001</c:v>
                </c:pt>
                <c:pt idx="3392">
                  <c:v>58.898124000000003</c:v>
                </c:pt>
                <c:pt idx="3393">
                  <c:v>58.708607999999998</c:v>
                </c:pt>
                <c:pt idx="3394">
                  <c:v>58.574402999999997</c:v>
                </c:pt>
                <c:pt idx="3395">
                  <c:v>58.470652000000001</c:v>
                </c:pt>
                <c:pt idx="3396">
                  <c:v>58.35924</c:v>
                </c:pt>
                <c:pt idx="3397">
                  <c:v>58.255960000000002</c:v>
                </c:pt>
                <c:pt idx="3398">
                  <c:v>58.159700999999998</c:v>
                </c:pt>
                <c:pt idx="3399">
                  <c:v>58.012256000000001</c:v>
                </c:pt>
                <c:pt idx="3400">
                  <c:v>57.796286000000002</c:v>
                </c:pt>
                <c:pt idx="3401">
                  <c:v>57.589472999999998</c:v>
                </c:pt>
                <c:pt idx="3402">
                  <c:v>57.452129999999997</c:v>
                </c:pt>
                <c:pt idx="3403">
                  <c:v>57.346449999999997</c:v>
                </c:pt>
                <c:pt idx="3404">
                  <c:v>57.223923999999997</c:v>
                </c:pt>
                <c:pt idx="3405">
                  <c:v>57.098391999999997</c:v>
                </c:pt>
                <c:pt idx="3406">
                  <c:v>56.982028999999997</c:v>
                </c:pt>
                <c:pt idx="3407">
                  <c:v>56.834972999999998</c:v>
                </c:pt>
                <c:pt idx="3408">
                  <c:v>56.647854000000002</c:v>
                </c:pt>
                <c:pt idx="3409">
                  <c:v>56.499941999999997</c:v>
                </c:pt>
                <c:pt idx="3410">
                  <c:v>56.446894</c:v>
                </c:pt>
                <c:pt idx="3411">
                  <c:v>56.432192999999998</c:v>
                </c:pt>
                <c:pt idx="3412">
                  <c:v>56.372183999999997</c:v>
                </c:pt>
                <c:pt idx="3413">
                  <c:v>56.239198999999999</c:v>
                </c:pt>
                <c:pt idx="3414">
                  <c:v>56.038088000000002</c:v>
                </c:pt>
                <c:pt idx="3415">
                  <c:v>55.786867999999998</c:v>
                </c:pt>
                <c:pt idx="3416">
                  <c:v>55.550179999999997</c:v>
                </c:pt>
                <c:pt idx="3417">
                  <c:v>55.407158000000003</c:v>
                </c:pt>
                <c:pt idx="3418">
                  <c:v>55.340643</c:v>
                </c:pt>
                <c:pt idx="3419">
                  <c:v>55.243492000000003</c:v>
                </c:pt>
                <c:pt idx="3420">
                  <c:v>55.083516000000003</c:v>
                </c:pt>
                <c:pt idx="3421">
                  <c:v>54.957354000000002</c:v>
                </c:pt>
                <c:pt idx="3422">
                  <c:v>54.924695</c:v>
                </c:pt>
                <c:pt idx="3423">
                  <c:v>54.909235000000002</c:v>
                </c:pt>
                <c:pt idx="3424">
                  <c:v>54.822809999999997</c:v>
                </c:pt>
                <c:pt idx="3425">
                  <c:v>54.688868999999997</c:v>
                </c:pt>
                <c:pt idx="3426">
                  <c:v>54.565758000000002</c:v>
                </c:pt>
                <c:pt idx="3427">
                  <c:v>54.440640000000002</c:v>
                </c:pt>
                <c:pt idx="3428">
                  <c:v>54.28839</c:v>
                </c:pt>
                <c:pt idx="3429">
                  <c:v>54.140419999999999</c:v>
                </c:pt>
                <c:pt idx="3430">
                  <c:v>54.019100999999999</c:v>
                </c:pt>
                <c:pt idx="3431">
                  <c:v>53.877861000000003</c:v>
                </c:pt>
                <c:pt idx="3432">
                  <c:v>53.683610999999999</c:v>
                </c:pt>
                <c:pt idx="3433">
                  <c:v>53.486747999999999</c:v>
                </c:pt>
                <c:pt idx="3434">
                  <c:v>53.331180000000003</c:v>
                </c:pt>
                <c:pt idx="3435">
                  <c:v>53.185761999999997</c:v>
                </c:pt>
                <c:pt idx="3436">
                  <c:v>53.030920000000002</c:v>
                </c:pt>
                <c:pt idx="3437">
                  <c:v>52.918846000000002</c:v>
                </c:pt>
                <c:pt idx="3438">
                  <c:v>52.882091000000003</c:v>
                </c:pt>
                <c:pt idx="3439">
                  <c:v>52.864646</c:v>
                </c:pt>
                <c:pt idx="3440">
                  <c:v>52.808028999999998</c:v>
                </c:pt>
                <c:pt idx="3441">
                  <c:v>52.726092999999999</c:v>
                </c:pt>
                <c:pt idx="3442">
                  <c:v>52.641894999999998</c:v>
                </c:pt>
                <c:pt idx="3443">
                  <c:v>52.534799</c:v>
                </c:pt>
                <c:pt idx="3444">
                  <c:v>52.404454999999999</c:v>
                </c:pt>
                <c:pt idx="3445">
                  <c:v>52.303837999999999</c:v>
                </c:pt>
                <c:pt idx="3446">
                  <c:v>52.247439</c:v>
                </c:pt>
                <c:pt idx="3447">
                  <c:v>52.168841999999998</c:v>
                </c:pt>
                <c:pt idx="3448">
                  <c:v>52.022604999999999</c:v>
                </c:pt>
                <c:pt idx="3449">
                  <c:v>51.845658999999998</c:v>
                </c:pt>
                <c:pt idx="3450">
                  <c:v>51.675908</c:v>
                </c:pt>
                <c:pt idx="3451">
                  <c:v>51.495418000000001</c:v>
                </c:pt>
                <c:pt idx="3452">
                  <c:v>51.302708000000003</c:v>
                </c:pt>
                <c:pt idx="3453">
                  <c:v>51.151096000000003</c:v>
                </c:pt>
                <c:pt idx="3454">
                  <c:v>51.056654999999999</c:v>
                </c:pt>
                <c:pt idx="3455">
                  <c:v>50.963107999999998</c:v>
                </c:pt>
                <c:pt idx="3456">
                  <c:v>50.853378999999997</c:v>
                </c:pt>
                <c:pt idx="3457">
                  <c:v>50.787756000000002</c:v>
                </c:pt>
                <c:pt idx="3458">
                  <c:v>50.782226000000001</c:v>
                </c:pt>
                <c:pt idx="3459">
                  <c:v>50.756614999999996</c:v>
                </c:pt>
                <c:pt idx="3460">
                  <c:v>50.654322999999998</c:v>
                </c:pt>
                <c:pt idx="3461">
                  <c:v>50.51979</c:v>
                </c:pt>
                <c:pt idx="3462">
                  <c:v>50.403165999999999</c:v>
                </c:pt>
                <c:pt idx="3463">
                  <c:v>50.285178999999999</c:v>
                </c:pt>
                <c:pt idx="3464">
                  <c:v>50.157705999999997</c:v>
                </c:pt>
                <c:pt idx="3465">
                  <c:v>50.077314000000001</c:v>
                </c:pt>
                <c:pt idx="3466">
                  <c:v>50.065674999999999</c:v>
                </c:pt>
                <c:pt idx="3467">
                  <c:v>50.053598000000001</c:v>
                </c:pt>
                <c:pt idx="3468">
                  <c:v>49.989673000000003</c:v>
                </c:pt>
                <c:pt idx="3469">
                  <c:v>49.911889000000002</c:v>
                </c:pt>
                <c:pt idx="3470">
                  <c:v>49.862135000000002</c:v>
                </c:pt>
                <c:pt idx="3471">
                  <c:v>49.828651999999998</c:v>
                </c:pt>
                <c:pt idx="3472">
                  <c:v>49.819310000000002</c:v>
                </c:pt>
                <c:pt idx="3473">
                  <c:v>49.885531</c:v>
                </c:pt>
                <c:pt idx="3474">
                  <c:v>49.994</c:v>
                </c:pt>
                <c:pt idx="3475">
                  <c:v>50.003312000000001</c:v>
                </c:pt>
                <c:pt idx="3476">
                  <c:v>49.884976000000002</c:v>
                </c:pt>
                <c:pt idx="3477">
                  <c:v>49.778305000000003</c:v>
                </c:pt>
                <c:pt idx="3478">
                  <c:v>49.771177999999999</c:v>
                </c:pt>
                <c:pt idx="3479">
                  <c:v>49.79569</c:v>
                </c:pt>
                <c:pt idx="3480">
                  <c:v>49.782546000000004</c:v>
                </c:pt>
                <c:pt idx="3481">
                  <c:v>49.780909000000001</c:v>
                </c:pt>
                <c:pt idx="3482">
                  <c:v>49.830170000000003</c:v>
                </c:pt>
                <c:pt idx="3483">
                  <c:v>49.809809000000001</c:v>
                </c:pt>
                <c:pt idx="3484">
                  <c:v>49.634478999999999</c:v>
                </c:pt>
                <c:pt idx="3485">
                  <c:v>49.408127</c:v>
                </c:pt>
              </c:numCache>
            </c:numRef>
          </c:val>
          <c:smooth val="0"/>
          <c:extLst>
            <c:ext xmlns:c16="http://schemas.microsoft.com/office/drawing/2014/chart" uri="{C3380CC4-5D6E-409C-BE32-E72D297353CC}">
              <c16:uniqueId val="{00000000-215E-415D-8865-E5D1284B2779}"/>
            </c:ext>
          </c:extLst>
        </c:ser>
        <c:ser>
          <c:idx val="1"/>
          <c:order val="1"/>
          <c:tx>
            <c:v>pva 6g</c:v>
          </c:tx>
          <c:spPr>
            <a:ln w="28575" cap="rnd">
              <a:solidFill>
                <a:schemeClr val="accent2"/>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C$2:$C$3487</c:f>
              <c:numCache>
                <c:formatCode>General</c:formatCode>
                <c:ptCount val="3486"/>
                <c:pt idx="0">
                  <c:v>92.159909999999996</c:v>
                </c:pt>
                <c:pt idx="1">
                  <c:v>92.173509999999993</c:v>
                </c:pt>
                <c:pt idx="2">
                  <c:v>92.187150000000003</c:v>
                </c:pt>
                <c:pt idx="3">
                  <c:v>92.189964000000003</c:v>
                </c:pt>
                <c:pt idx="4">
                  <c:v>92.176219000000003</c:v>
                </c:pt>
                <c:pt idx="5">
                  <c:v>92.150632000000002</c:v>
                </c:pt>
                <c:pt idx="6">
                  <c:v>92.143073000000001</c:v>
                </c:pt>
                <c:pt idx="7">
                  <c:v>92.138765000000006</c:v>
                </c:pt>
                <c:pt idx="8">
                  <c:v>92.147329999999997</c:v>
                </c:pt>
                <c:pt idx="9">
                  <c:v>92.160043999999999</c:v>
                </c:pt>
                <c:pt idx="10">
                  <c:v>92.172105000000002</c:v>
                </c:pt>
                <c:pt idx="11">
                  <c:v>92.185773999999995</c:v>
                </c:pt>
                <c:pt idx="12">
                  <c:v>92.202991999999995</c:v>
                </c:pt>
                <c:pt idx="13">
                  <c:v>92.221006000000003</c:v>
                </c:pt>
                <c:pt idx="14">
                  <c:v>92.235793000000001</c:v>
                </c:pt>
                <c:pt idx="15">
                  <c:v>92.245469</c:v>
                </c:pt>
                <c:pt idx="16">
                  <c:v>92.248682000000002</c:v>
                </c:pt>
                <c:pt idx="17">
                  <c:v>92.243674999999996</c:v>
                </c:pt>
                <c:pt idx="18">
                  <c:v>92.232595000000003</c:v>
                </c:pt>
                <c:pt idx="19">
                  <c:v>92.223675999999998</c:v>
                </c:pt>
                <c:pt idx="20">
                  <c:v>92.223600000000005</c:v>
                </c:pt>
                <c:pt idx="21">
                  <c:v>92.227450000000005</c:v>
                </c:pt>
                <c:pt idx="22">
                  <c:v>92.220292999999998</c:v>
                </c:pt>
                <c:pt idx="23">
                  <c:v>92.192584999999994</c:v>
                </c:pt>
                <c:pt idx="24">
                  <c:v>92.154534999999996</c:v>
                </c:pt>
                <c:pt idx="25">
                  <c:v>92.131230000000002</c:v>
                </c:pt>
                <c:pt idx="26">
                  <c:v>92.138672</c:v>
                </c:pt>
                <c:pt idx="27">
                  <c:v>92.166290000000004</c:v>
                </c:pt>
                <c:pt idx="28">
                  <c:v>92.188812999999996</c:v>
                </c:pt>
                <c:pt idx="29">
                  <c:v>92.193554000000006</c:v>
                </c:pt>
                <c:pt idx="30">
                  <c:v>92.190192999999994</c:v>
                </c:pt>
                <c:pt idx="31">
                  <c:v>92.192419999999998</c:v>
                </c:pt>
                <c:pt idx="32">
                  <c:v>92.196741000000003</c:v>
                </c:pt>
                <c:pt idx="33">
                  <c:v>92.186553000000004</c:v>
                </c:pt>
                <c:pt idx="34">
                  <c:v>92.154426000000001</c:v>
                </c:pt>
                <c:pt idx="35">
                  <c:v>92.112988999999999</c:v>
                </c:pt>
                <c:pt idx="36">
                  <c:v>92.083799999999997</c:v>
                </c:pt>
                <c:pt idx="37">
                  <c:v>92.079286999999994</c:v>
                </c:pt>
                <c:pt idx="38">
                  <c:v>92.095415000000003</c:v>
                </c:pt>
                <c:pt idx="39">
                  <c:v>92.117909999999995</c:v>
                </c:pt>
                <c:pt idx="40">
                  <c:v>92.133082999999999</c:v>
                </c:pt>
                <c:pt idx="41">
                  <c:v>92.135491000000002</c:v>
                </c:pt>
                <c:pt idx="42">
                  <c:v>92.128215999999995</c:v>
                </c:pt>
                <c:pt idx="43">
                  <c:v>92.117608000000004</c:v>
                </c:pt>
                <c:pt idx="44">
                  <c:v>92.106864999999999</c:v>
                </c:pt>
                <c:pt idx="45">
                  <c:v>92.095106999999999</c:v>
                </c:pt>
                <c:pt idx="46">
                  <c:v>92.082508000000004</c:v>
                </c:pt>
                <c:pt idx="47">
                  <c:v>92.074031000000005</c:v>
                </c:pt>
                <c:pt idx="48">
                  <c:v>92.075629000000006</c:v>
                </c:pt>
                <c:pt idx="49">
                  <c:v>92.085226000000006</c:v>
                </c:pt>
                <c:pt idx="50">
                  <c:v>92.091739000000004</c:v>
                </c:pt>
                <c:pt idx="51">
                  <c:v>92.087838000000005</c:v>
                </c:pt>
                <c:pt idx="52">
                  <c:v>92.080499000000003</c:v>
                </c:pt>
                <c:pt idx="53">
                  <c:v>92.081591000000003</c:v>
                </c:pt>
                <c:pt idx="54">
                  <c:v>92.093903999999995</c:v>
                </c:pt>
                <c:pt idx="55">
                  <c:v>92.111611999999994</c:v>
                </c:pt>
                <c:pt idx="56">
                  <c:v>92.129535000000004</c:v>
                </c:pt>
                <c:pt idx="57">
                  <c:v>92.151292999999995</c:v>
                </c:pt>
                <c:pt idx="58">
                  <c:v>92.184618999999998</c:v>
                </c:pt>
                <c:pt idx="59">
                  <c:v>92.222765999999993</c:v>
                </c:pt>
                <c:pt idx="60">
                  <c:v>92.245238000000001</c:v>
                </c:pt>
                <c:pt idx="61">
                  <c:v>92.238720000000001</c:v>
                </c:pt>
                <c:pt idx="62">
                  <c:v>92.207224999999994</c:v>
                </c:pt>
                <c:pt idx="63">
                  <c:v>92.167697000000004</c:v>
                </c:pt>
                <c:pt idx="64">
                  <c:v>92.139881000000003</c:v>
                </c:pt>
                <c:pt idx="65">
                  <c:v>92.138446000000002</c:v>
                </c:pt>
                <c:pt idx="66">
                  <c:v>92.168105999999995</c:v>
                </c:pt>
                <c:pt idx="67">
                  <c:v>92.217389999999995</c:v>
                </c:pt>
                <c:pt idx="68">
                  <c:v>92.258503000000005</c:v>
                </c:pt>
                <c:pt idx="69">
                  <c:v>92.261233000000004</c:v>
                </c:pt>
                <c:pt idx="70">
                  <c:v>92.216963000000007</c:v>
                </c:pt>
                <c:pt idx="71">
                  <c:v>92.147660999999999</c:v>
                </c:pt>
                <c:pt idx="72">
                  <c:v>92.088789000000006</c:v>
                </c:pt>
                <c:pt idx="73">
                  <c:v>92.066883000000004</c:v>
                </c:pt>
                <c:pt idx="74">
                  <c:v>92.085119000000006</c:v>
                </c:pt>
                <c:pt idx="75">
                  <c:v>92.122186999999997</c:v>
                </c:pt>
                <c:pt idx="76">
                  <c:v>92.150993999999997</c:v>
                </c:pt>
                <c:pt idx="77">
                  <c:v>92.165034000000006</c:v>
                </c:pt>
                <c:pt idx="78">
                  <c:v>92.182277999999997</c:v>
                </c:pt>
                <c:pt idx="79">
                  <c:v>92.220453000000006</c:v>
                </c:pt>
                <c:pt idx="80">
                  <c:v>92.270055999999997</c:v>
                </c:pt>
                <c:pt idx="81">
                  <c:v>92.298373999999995</c:v>
                </c:pt>
                <c:pt idx="82">
                  <c:v>92.284198000000004</c:v>
                </c:pt>
                <c:pt idx="83">
                  <c:v>92.240764999999996</c:v>
                </c:pt>
                <c:pt idx="84">
                  <c:v>92.194400999999999</c:v>
                </c:pt>
                <c:pt idx="85">
                  <c:v>92.156324999999995</c:v>
                </c:pt>
                <c:pt idx="86">
                  <c:v>92.127460999999997</c:v>
                </c:pt>
                <c:pt idx="87">
                  <c:v>92.111009999999993</c:v>
                </c:pt>
                <c:pt idx="88">
                  <c:v>92.107139000000004</c:v>
                </c:pt>
                <c:pt idx="89">
                  <c:v>92.109932999999998</c:v>
                </c:pt>
                <c:pt idx="90">
                  <c:v>92.112909000000002</c:v>
                </c:pt>
                <c:pt idx="91">
                  <c:v>92.115871999999996</c:v>
                </c:pt>
                <c:pt idx="92">
                  <c:v>92.121391000000003</c:v>
                </c:pt>
                <c:pt idx="93">
                  <c:v>92.130581000000006</c:v>
                </c:pt>
                <c:pt idx="94">
                  <c:v>92.144891000000001</c:v>
                </c:pt>
                <c:pt idx="95">
                  <c:v>92.173218000000006</c:v>
                </c:pt>
                <c:pt idx="96">
                  <c:v>92.231123999999994</c:v>
                </c:pt>
                <c:pt idx="97">
                  <c:v>92.315629000000001</c:v>
                </c:pt>
                <c:pt idx="98">
                  <c:v>92.395838999999995</c:v>
                </c:pt>
                <c:pt idx="99">
                  <c:v>92.442375999999996</c:v>
                </c:pt>
                <c:pt idx="100">
                  <c:v>92.444790999999995</c:v>
                </c:pt>
                <c:pt idx="101">
                  <c:v>92.402546999999998</c:v>
                </c:pt>
                <c:pt idx="102">
                  <c:v>92.320040000000006</c:v>
                </c:pt>
                <c:pt idx="103">
                  <c:v>92.214404000000002</c:v>
                </c:pt>
                <c:pt idx="104">
                  <c:v>92.118116000000001</c:v>
                </c:pt>
                <c:pt idx="105">
                  <c:v>92.063648000000001</c:v>
                </c:pt>
                <c:pt idx="106">
                  <c:v>92.063834999999997</c:v>
                </c:pt>
                <c:pt idx="107">
                  <c:v>92.105014999999995</c:v>
                </c:pt>
                <c:pt idx="108">
                  <c:v>92.147829000000002</c:v>
                </c:pt>
                <c:pt idx="109">
                  <c:v>92.157019000000005</c:v>
                </c:pt>
                <c:pt idx="110">
                  <c:v>92.126249000000001</c:v>
                </c:pt>
                <c:pt idx="111">
                  <c:v>92.081669000000005</c:v>
                </c:pt>
                <c:pt idx="112">
                  <c:v>92.074867999999995</c:v>
                </c:pt>
                <c:pt idx="113">
                  <c:v>92.140423999999996</c:v>
                </c:pt>
                <c:pt idx="114">
                  <c:v>92.249543000000003</c:v>
                </c:pt>
                <c:pt idx="115">
                  <c:v>92.328031999999993</c:v>
                </c:pt>
                <c:pt idx="116">
                  <c:v>92.327511000000001</c:v>
                </c:pt>
                <c:pt idx="117">
                  <c:v>92.268420000000006</c:v>
                </c:pt>
                <c:pt idx="118">
                  <c:v>92.207660000000004</c:v>
                </c:pt>
                <c:pt idx="119">
                  <c:v>92.178141999999994</c:v>
                </c:pt>
                <c:pt idx="120">
                  <c:v>92.173306999999994</c:v>
                </c:pt>
                <c:pt idx="121">
                  <c:v>92.161422999999999</c:v>
                </c:pt>
                <c:pt idx="122">
                  <c:v>92.119894000000002</c:v>
                </c:pt>
                <c:pt idx="123">
                  <c:v>92.068700000000007</c:v>
                </c:pt>
                <c:pt idx="124">
                  <c:v>92.042755</c:v>
                </c:pt>
                <c:pt idx="125">
                  <c:v>92.052824999999999</c:v>
                </c:pt>
                <c:pt idx="126">
                  <c:v>92.083905000000001</c:v>
                </c:pt>
                <c:pt idx="127">
                  <c:v>92.112187000000006</c:v>
                </c:pt>
                <c:pt idx="128">
                  <c:v>92.131191000000001</c:v>
                </c:pt>
                <c:pt idx="129">
                  <c:v>92.158135999999999</c:v>
                </c:pt>
                <c:pt idx="130">
                  <c:v>92.199961000000002</c:v>
                </c:pt>
                <c:pt idx="131">
                  <c:v>92.226772999999994</c:v>
                </c:pt>
                <c:pt idx="132">
                  <c:v>92.199922999999998</c:v>
                </c:pt>
                <c:pt idx="133">
                  <c:v>92.138165999999998</c:v>
                </c:pt>
                <c:pt idx="134">
                  <c:v>92.099622999999994</c:v>
                </c:pt>
                <c:pt idx="135">
                  <c:v>92.104566000000005</c:v>
                </c:pt>
                <c:pt idx="136">
                  <c:v>92.128022000000001</c:v>
                </c:pt>
                <c:pt idx="137">
                  <c:v>92.143540999999999</c:v>
                </c:pt>
                <c:pt idx="138">
                  <c:v>92.141062000000005</c:v>
                </c:pt>
                <c:pt idx="139">
                  <c:v>92.125598999999994</c:v>
                </c:pt>
                <c:pt idx="140">
                  <c:v>92.104766999999995</c:v>
                </c:pt>
                <c:pt idx="141">
                  <c:v>92.090723999999994</c:v>
                </c:pt>
                <c:pt idx="142">
                  <c:v>92.100240999999997</c:v>
                </c:pt>
                <c:pt idx="143">
                  <c:v>92.147077999999993</c:v>
                </c:pt>
                <c:pt idx="144">
                  <c:v>92.229408000000006</c:v>
                </c:pt>
                <c:pt idx="145">
                  <c:v>92.317083999999994</c:v>
                </c:pt>
                <c:pt idx="146">
                  <c:v>92.360533000000004</c:v>
                </c:pt>
                <c:pt idx="147">
                  <c:v>92.350851000000006</c:v>
                </c:pt>
                <c:pt idx="148">
                  <c:v>92.290806000000003</c:v>
                </c:pt>
                <c:pt idx="149">
                  <c:v>92.175062999999994</c:v>
                </c:pt>
                <c:pt idx="150">
                  <c:v>92.066497999999996</c:v>
                </c:pt>
                <c:pt idx="151">
                  <c:v>92.022294000000002</c:v>
                </c:pt>
                <c:pt idx="152">
                  <c:v>92.038476000000003</c:v>
                </c:pt>
                <c:pt idx="153">
                  <c:v>92.083010999999999</c:v>
                </c:pt>
                <c:pt idx="154">
                  <c:v>92.126457000000002</c:v>
                </c:pt>
                <c:pt idx="155">
                  <c:v>92.149904000000006</c:v>
                </c:pt>
                <c:pt idx="156">
                  <c:v>92.147481999999997</c:v>
                </c:pt>
                <c:pt idx="157">
                  <c:v>92.132611999999995</c:v>
                </c:pt>
                <c:pt idx="158">
                  <c:v>92.126142000000002</c:v>
                </c:pt>
                <c:pt idx="159">
                  <c:v>92.138446000000002</c:v>
                </c:pt>
                <c:pt idx="160">
                  <c:v>92.153460999999993</c:v>
                </c:pt>
                <c:pt idx="161">
                  <c:v>92.131611000000007</c:v>
                </c:pt>
                <c:pt idx="162">
                  <c:v>92.053325000000001</c:v>
                </c:pt>
                <c:pt idx="163">
                  <c:v>91.951835000000003</c:v>
                </c:pt>
                <c:pt idx="164">
                  <c:v>91.872018999999995</c:v>
                </c:pt>
                <c:pt idx="165">
                  <c:v>91.838885000000005</c:v>
                </c:pt>
                <c:pt idx="166">
                  <c:v>91.854930999999993</c:v>
                </c:pt>
                <c:pt idx="167">
                  <c:v>91.899574000000001</c:v>
                </c:pt>
                <c:pt idx="168">
                  <c:v>91.942203000000006</c:v>
                </c:pt>
                <c:pt idx="169">
                  <c:v>91.965864999999994</c:v>
                </c:pt>
                <c:pt idx="170">
                  <c:v>91.975836000000001</c:v>
                </c:pt>
                <c:pt idx="171">
                  <c:v>91.988144000000005</c:v>
                </c:pt>
                <c:pt idx="172">
                  <c:v>92.009732</c:v>
                </c:pt>
                <c:pt idx="173">
                  <c:v>92.031497000000002</c:v>
                </c:pt>
                <c:pt idx="174">
                  <c:v>92.039415000000005</c:v>
                </c:pt>
                <c:pt idx="175">
                  <c:v>92.029411999999994</c:v>
                </c:pt>
                <c:pt idx="176">
                  <c:v>92.012073999999998</c:v>
                </c:pt>
                <c:pt idx="177">
                  <c:v>92.002474000000007</c:v>
                </c:pt>
                <c:pt idx="178">
                  <c:v>91.995963000000003</c:v>
                </c:pt>
                <c:pt idx="179">
                  <c:v>91.990460999999996</c:v>
                </c:pt>
                <c:pt idx="180">
                  <c:v>91.992527999999993</c:v>
                </c:pt>
                <c:pt idx="181">
                  <c:v>91.982235000000003</c:v>
                </c:pt>
                <c:pt idx="182">
                  <c:v>91.968224000000006</c:v>
                </c:pt>
                <c:pt idx="183">
                  <c:v>91.980300999999997</c:v>
                </c:pt>
                <c:pt idx="184">
                  <c:v>92.023047000000005</c:v>
                </c:pt>
                <c:pt idx="185">
                  <c:v>92.070130000000006</c:v>
                </c:pt>
                <c:pt idx="186">
                  <c:v>92.084958</c:v>
                </c:pt>
                <c:pt idx="187">
                  <c:v>92.075747000000007</c:v>
                </c:pt>
                <c:pt idx="188">
                  <c:v>92.079651999999996</c:v>
                </c:pt>
                <c:pt idx="189">
                  <c:v>92.098541999999995</c:v>
                </c:pt>
                <c:pt idx="190">
                  <c:v>92.100587000000004</c:v>
                </c:pt>
                <c:pt idx="191">
                  <c:v>92.061892999999998</c:v>
                </c:pt>
                <c:pt idx="192">
                  <c:v>91.992761000000002</c:v>
                </c:pt>
                <c:pt idx="193">
                  <c:v>91.934229000000002</c:v>
                </c:pt>
                <c:pt idx="194">
                  <c:v>91.907516000000001</c:v>
                </c:pt>
                <c:pt idx="195">
                  <c:v>91.884996999999998</c:v>
                </c:pt>
                <c:pt idx="196">
                  <c:v>91.848748999999998</c:v>
                </c:pt>
                <c:pt idx="197">
                  <c:v>91.813586000000001</c:v>
                </c:pt>
                <c:pt idx="198">
                  <c:v>91.804687999999999</c:v>
                </c:pt>
                <c:pt idx="199">
                  <c:v>91.845298</c:v>
                </c:pt>
                <c:pt idx="200">
                  <c:v>91.894403999999994</c:v>
                </c:pt>
                <c:pt idx="201">
                  <c:v>91.900165999999999</c:v>
                </c:pt>
                <c:pt idx="202">
                  <c:v>91.886142000000007</c:v>
                </c:pt>
                <c:pt idx="203">
                  <c:v>91.887446999999995</c:v>
                </c:pt>
                <c:pt idx="204">
                  <c:v>91.902443000000005</c:v>
                </c:pt>
                <c:pt idx="205">
                  <c:v>91.907831000000002</c:v>
                </c:pt>
                <c:pt idx="206">
                  <c:v>91.894007000000002</c:v>
                </c:pt>
                <c:pt idx="207">
                  <c:v>91.877758999999998</c:v>
                </c:pt>
                <c:pt idx="208">
                  <c:v>91.874105</c:v>
                </c:pt>
                <c:pt idx="209">
                  <c:v>91.875325000000004</c:v>
                </c:pt>
                <c:pt idx="210">
                  <c:v>91.867039000000005</c:v>
                </c:pt>
                <c:pt idx="211">
                  <c:v>91.848907999999994</c:v>
                </c:pt>
                <c:pt idx="212">
                  <c:v>91.835280999999995</c:v>
                </c:pt>
                <c:pt idx="213">
                  <c:v>91.843097999999998</c:v>
                </c:pt>
                <c:pt idx="214">
                  <c:v>91.880194000000003</c:v>
                </c:pt>
                <c:pt idx="215">
                  <c:v>91.934577000000004</c:v>
                </c:pt>
                <c:pt idx="216">
                  <c:v>91.974446</c:v>
                </c:pt>
                <c:pt idx="217">
                  <c:v>91.970044000000001</c:v>
                </c:pt>
                <c:pt idx="218">
                  <c:v>91.917511000000005</c:v>
                </c:pt>
                <c:pt idx="219">
                  <c:v>91.841931000000002</c:v>
                </c:pt>
                <c:pt idx="220">
                  <c:v>91.783524999999997</c:v>
                </c:pt>
                <c:pt idx="221">
                  <c:v>91.776364000000001</c:v>
                </c:pt>
                <c:pt idx="222">
                  <c:v>91.816158000000001</c:v>
                </c:pt>
                <c:pt idx="223">
                  <c:v>91.869418999999994</c:v>
                </c:pt>
                <c:pt idx="224">
                  <c:v>91.912606999999994</c:v>
                </c:pt>
                <c:pt idx="225">
                  <c:v>91.934173999999999</c:v>
                </c:pt>
                <c:pt idx="226">
                  <c:v>91.919940999999994</c:v>
                </c:pt>
                <c:pt idx="227">
                  <c:v>91.863125999999994</c:v>
                </c:pt>
                <c:pt idx="228">
                  <c:v>91.780649999999994</c:v>
                </c:pt>
                <c:pt idx="229">
                  <c:v>91.706614000000002</c:v>
                </c:pt>
                <c:pt idx="230">
                  <c:v>91.665342999999993</c:v>
                </c:pt>
                <c:pt idx="231">
                  <c:v>91.654442000000003</c:v>
                </c:pt>
                <c:pt idx="232">
                  <c:v>91.662983999999994</c:v>
                </c:pt>
                <c:pt idx="233">
                  <c:v>91.69896</c:v>
                </c:pt>
                <c:pt idx="234">
                  <c:v>91.769281000000007</c:v>
                </c:pt>
                <c:pt idx="235">
                  <c:v>91.846474999999998</c:v>
                </c:pt>
                <c:pt idx="236">
                  <c:v>91.885627999999997</c:v>
                </c:pt>
                <c:pt idx="237">
                  <c:v>91.869058999999993</c:v>
                </c:pt>
                <c:pt idx="238">
                  <c:v>91.816096999999999</c:v>
                </c:pt>
                <c:pt idx="239">
                  <c:v>91.749689000000004</c:v>
                </c:pt>
                <c:pt idx="240">
                  <c:v>91.680476999999996</c:v>
                </c:pt>
                <c:pt idx="241">
                  <c:v>91.638413999999997</c:v>
                </c:pt>
                <c:pt idx="242">
                  <c:v>91.661693999999997</c:v>
                </c:pt>
                <c:pt idx="243">
                  <c:v>91.744765999999998</c:v>
                </c:pt>
                <c:pt idx="244">
                  <c:v>91.845130999999995</c:v>
                </c:pt>
                <c:pt idx="245">
                  <c:v>91.929002999999994</c:v>
                </c:pt>
                <c:pt idx="246">
                  <c:v>91.985747000000003</c:v>
                </c:pt>
                <c:pt idx="247">
                  <c:v>91.999959000000004</c:v>
                </c:pt>
                <c:pt idx="248">
                  <c:v>91.941529000000003</c:v>
                </c:pt>
                <c:pt idx="249">
                  <c:v>91.844376999999994</c:v>
                </c:pt>
                <c:pt idx="250">
                  <c:v>91.828209999999999</c:v>
                </c:pt>
                <c:pt idx="251">
                  <c:v>91.918828000000005</c:v>
                </c:pt>
                <c:pt idx="252">
                  <c:v>92.031982999999997</c:v>
                </c:pt>
                <c:pt idx="253">
                  <c:v>92.087524000000002</c:v>
                </c:pt>
                <c:pt idx="254">
                  <c:v>92.033516000000006</c:v>
                </c:pt>
                <c:pt idx="255">
                  <c:v>91.888120999999998</c:v>
                </c:pt>
                <c:pt idx="256">
                  <c:v>91.787499999999994</c:v>
                </c:pt>
                <c:pt idx="257">
                  <c:v>91.788951999999995</c:v>
                </c:pt>
                <c:pt idx="258">
                  <c:v>91.827624</c:v>
                </c:pt>
                <c:pt idx="259">
                  <c:v>91.892977999999999</c:v>
                </c:pt>
                <c:pt idx="260">
                  <c:v>91.985810000000001</c:v>
                </c:pt>
                <c:pt idx="261">
                  <c:v>92.061629999999994</c:v>
                </c:pt>
                <c:pt idx="262">
                  <c:v>92.069239999999994</c:v>
                </c:pt>
                <c:pt idx="263">
                  <c:v>91.992711999999997</c:v>
                </c:pt>
                <c:pt idx="264">
                  <c:v>91.878974999999997</c:v>
                </c:pt>
                <c:pt idx="265">
                  <c:v>91.826201999999995</c:v>
                </c:pt>
                <c:pt idx="266">
                  <c:v>91.865925000000004</c:v>
                </c:pt>
                <c:pt idx="267">
                  <c:v>91.929737000000003</c:v>
                </c:pt>
                <c:pt idx="268">
                  <c:v>91.966678999999999</c:v>
                </c:pt>
                <c:pt idx="269">
                  <c:v>91.973628000000005</c:v>
                </c:pt>
                <c:pt idx="270">
                  <c:v>91.967264999999998</c:v>
                </c:pt>
                <c:pt idx="271">
                  <c:v>91.972166000000001</c:v>
                </c:pt>
                <c:pt idx="272">
                  <c:v>92.004362</c:v>
                </c:pt>
                <c:pt idx="273">
                  <c:v>92.051620999999997</c:v>
                </c:pt>
                <c:pt idx="274">
                  <c:v>92.085728000000003</c:v>
                </c:pt>
                <c:pt idx="275">
                  <c:v>92.096222999999995</c:v>
                </c:pt>
                <c:pt idx="276">
                  <c:v>92.100533999999996</c:v>
                </c:pt>
                <c:pt idx="277">
                  <c:v>92.113765000000001</c:v>
                </c:pt>
                <c:pt idx="278">
                  <c:v>92.121277000000006</c:v>
                </c:pt>
                <c:pt idx="279">
                  <c:v>92.094052000000005</c:v>
                </c:pt>
                <c:pt idx="280">
                  <c:v>92.022289999999998</c:v>
                </c:pt>
                <c:pt idx="281">
                  <c:v>91.926649999999995</c:v>
                </c:pt>
                <c:pt idx="282">
                  <c:v>91.840333000000001</c:v>
                </c:pt>
                <c:pt idx="283">
                  <c:v>91.788751000000005</c:v>
                </c:pt>
                <c:pt idx="284">
                  <c:v>91.784974000000005</c:v>
                </c:pt>
                <c:pt idx="285">
                  <c:v>91.842985999999996</c:v>
                </c:pt>
                <c:pt idx="286">
                  <c:v>91.973039</c:v>
                </c:pt>
                <c:pt idx="287">
                  <c:v>92.144149999999996</c:v>
                </c:pt>
                <c:pt idx="288">
                  <c:v>92.266036999999997</c:v>
                </c:pt>
                <c:pt idx="289">
                  <c:v>92.267820999999998</c:v>
                </c:pt>
                <c:pt idx="290">
                  <c:v>92.186836</c:v>
                </c:pt>
                <c:pt idx="291">
                  <c:v>92.095220999999995</c:v>
                </c:pt>
                <c:pt idx="292">
                  <c:v>92.02225</c:v>
                </c:pt>
                <c:pt idx="293">
                  <c:v>91.963746999999998</c:v>
                </c:pt>
                <c:pt idx="294">
                  <c:v>91.909965</c:v>
                </c:pt>
                <c:pt idx="295">
                  <c:v>91.864710000000002</c:v>
                </c:pt>
                <c:pt idx="296">
                  <c:v>91.845147999999995</c:v>
                </c:pt>
                <c:pt idx="297">
                  <c:v>91.863086999999993</c:v>
                </c:pt>
                <c:pt idx="298">
                  <c:v>91.904196999999996</c:v>
                </c:pt>
                <c:pt idx="299">
                  <c:v>91.935821000000004</c:v>
                </c:pt>
                <c:pt idx="300">
                  <c:v>91.934589000000003</c:v>
                </c:pt>
                <c:pt idx="301">
                  <c:v>91.903178999999994</c:v>
                </c:pt>
                <c:pt idx="302">
                  <c:v>91.861092999999997</c:v>
                </c:pt>
                <c:pt idx="303">
                  <c:v>91.825953999999996</c:v>
                </c:pt>
                <c:pt idx="304">
                  <c:v>91.805381999999994</c:v>
                </c:pt>
                <c:pt idx="305">
                  <c:v>91.804891999999995</c:v>
                </c:pt>
                <c:pt idx="306">
                  <c:v>91.83493</c:v>
                </c:pt>
                <c:pt idx="307">
                  <c:v>91.902964999999995</c:v>
                </c:pt>
                <c:pt idx="308">
                  <c:v>91.998487999999995</c:v>
                </c:pt>
                <c:pt idx="309">
                  <c:v>92.083968999999996</c:v>
                </c:pt>
                <c:pt idx="310">
                  <c:v>92.100110999999998</c:v>
                </c:pt>
                <c:pt idx="311">
                  <c:v>92.018921000000006</c:v>
                </c:pt>
                <c:pt idx="312">
                  <c:v>91.888037999999995</c:v>
                </c:pt>
                <c:pt idx="313">
                  <c:v>91.764543000000003</c:v>
                </c:pt>
                <c:pt idx="314">
                  <c:v>91.677267000000001</c:v>
                </c:pt>
                <c:pt idx="315">
                  <c:v>91.636730999999997</c:v>
                </c:pt>
                <c:pt idx="316">
                  <c:v>91.628180999999998</c:v>
                </c:pt>
                <c:pt idx="317">
                  <c:v>91.622180999999998</c:v>
                </c:pt>
                <c:pt idx="318">
                  <c:v>91.609504000000001</c:v>
                </c:pt>
                <c:pt idx="319">
                  <c:v>91.614636000000004</c:v>
                </c:pt>
                <c:pt idx="320">
                  <c:v>91.660601</c:v>
                </c:pt>
                <c:pt idx="321">
                  <c:v>91.725921999999997</c:v>
                </c:pt>
                <c:pt idx="322">
                  <c:v>91.757621</c:v>
                </c:pt>
                <c:pt idx="323">
                  <c:v>91.720239000000007</c:v>
                </c:pt>
                <c:pt idx="324">
                  <c:v>91.650429000000003</c:v>
                </c:pt>
                <c:pt idx="325">
                  <c:v>91.641889000000006</c:v>
                </c:pt>
                <c:pt idx="326">
                  <c:v>91.677255000000002</c:v>
                </c:pt>
                <c:pt idx="327">
                  <c:v>91.684753000000001</c:v>
                </c:pt>
                <c:pt idx="328">
                  <c:v>91.664416000000003</c:v>
                </c:pt>
                <c:pt idx="329">
                  <c:v>91.603926999999999</c:v>
                </c:pt>
                <c:pt idx="330">
                  <c:v>91.493534999999994</c:v>
                </c:pt>
                <c:pt idx="331">
                  <c:v>91.404267000000004</c:v>
                </c:pt>
                <c:pt idx="332">
                  <c:v>91.371745000000004</c:v>
                </c:pt>
                <c:pt idx="333">
                  <c:v>91.377251999999999</c:v>
                </c:pt>
                <c:pt idx="334">
                  <c:v>91.409559999999999</c:v>
                </c:pt>
                <c:pt idx="335">
                  <c:v>91.45241</c:v>
                </c:pt>
                <c:pt idx="336">
                  <c:v>91.488061000000002</c:v>
                </c:pt>
                <c:pt idx="337">
                  <c:v>91.510120999999998</c:v>
                </c:pt>
                <c:pt idx="338">
                  <c:v>91.516214000000005</c:v>
                </c:pt>
                <c:pt idx="339">
                  <c:v>91.495620000000002</c:v>
                </c:pt>
                <c:pt idx="340">
                  <c:v>91.43562</c:v>
                </c:pt>
                <c:pt idx="341">
                  <c:v>91.340399000000005</c:v>
                </c:pt>
                <c:pt idx="342">
                  <c:v>91.244279000000006</c:v>
                </c:pt>
                <c:pt idx="343">
                  <c:v>91.199714999999998</c:v>
                </c:pt>
                <c:pt idx="344">
                  <c:v>91.233323999999996</c:v>
                </c:pt>
                <c:pt idx="345">
                  <c:v>91.304768999999993</c:v>
                </c:pt>
                <c:pt idx="346">
                  <c:v>91.359543000000002</c:v>
                </c:pt>
                <c:pt idx="347">
                  <c:v>91.390620999999996</c:v>
                </c:pt>
                <c:pt idx="348">
                  <c:v>91.403651999999994</c:v>
                </c:pt>
                <c:pt idx="349">
                  <c:v>91.366257000000004</c:v>
                </c:pt>
                <c:pt idx="350">
                  <c:v>91.267257999999998</c:v>
                </c:pt>
                <c:pt idx="351">
                  <c:v>91.219555</c:v>
                </c:pt>
                <c:pt idx="352">
                  <c:v>91.276848000000001</c:v>
                </c:pt>
                <c:pt idx="353">
                  <c:v>91.326825999999997</c:v>
                </c:pt>
                <c:pt idx="354">
                  <c:v>91.302762999999999</c:v>
                </c:pt>
                <c:pt idx="355">
                  <c:v>91.225562999999994</c:v>
                </c:pt>
                <c:pt idx="356">
                  <c:v>91.139439999999993</c:v>
                </c:pt>
                <c:pt idx="357">
                  <c:v>91.077038999999999</c:v>
                </c:pt>
                <c:pt idx="358">
                  <c:v>91.044843</c:v>
                </c:pt>
                <c:pt idx="359">
                  <c:v>91.024922000000004</c:v>
                </c:pt>
                <c:pt idx="360">
                  <c:v>90.993512999999993</c:v>
                </c:pt>
                <c:pt idx="361">
                  <c:v>90.945485000000005</c:v>
                </c:pt>
                <c:pt idx="362">
                  <c:v>90.897576000000001</c:v>
                </c:pt>
                <c:pt idx="363">
                  <c:v>90.870092</c:v>
                </c:pt>
                <c:pt idx="364">
                  <c:v>90.872950000000003</c:v>
                </c:pt>
                <c:pt idx="365">
                  <c:v>90.900437999999994</c:v>
                </c:pt>
                <c:pt idx="366">
                  <c:v>90.931089999999998</c:v>
                </c:pt>
                <c:pt idx="367">
                  <c:v>90.938408999999993</c:v>
                </c:pt>
                <c:pt idx="368">
                  <c:v>90.912598000000003</c:v>
                </c:pt>
                <c:pt idx="369">
                  <c:v>90.867351999999997</c:v>
                </c:pt>
                <c:pt idx="370">
                  <c:v>90.820887999999997</c:v>
                </c:pt>
                <c:pt idx="371">
                  <c:v>90.798308000000006</c:v>
                </c:pt>
                <c:pt idx="372">
                  <c:v>90.807490999999999</c:v>
                </c:pt>
                <c:pt idx="373">
                  <c:v>90.788974999999994</c:v>
                </c:pt>
                <c:pt idx="374">
                  <c:v>90.727115999999995</c:v>
                </c:pt>
                <c:pt idx="375">
                  <c:v>90.673992999999996</c:v>
                </c:pt>
                <c:pt idx="376">
                  <c:v>90.655223000000007</c:v>
                </c:pt>
                <c:pt idx="377">
                  <c:v>90.655108999999996</c:v>
                </c:pt>
                <c:pt idx="378">
                  <c:v>90.648777999999993</c:v>
                </c:pt>
                <c:pt idx="379">
                  <c:v>90.620966999999993</c:v>
                </c:pt>
                <c:pt idx="380">
                  <c:v>90.575348000000005</c:v>
                </c:pt>
                <c:pt idx="381">
                  <c:v>90.541467999999995</c:v>
                </c:pt>
                <c:pt idx="382">
                  <c:v>90.535753</c:v>
                </c:pt>
                <c:pt idx="383">
                  <c:v>90.527392000000006</c:v>
                </c:pt>
                <c:pt idx="384">
                  <c:v>90.482758000000004</c:v>
                </c:pt>
                <c:pt idx="385">
                  <c:v>90.395574999999994</c:v>
                </c:pt>
                <c:pt idx="386">
                  <c:v>90.287495000000007</c:v>
                </c:pt>
                <c:pt idx="387">
                  <c:v>90.198543000000001</c:v>
                </c:pt>
                <c:pt idx="388">
                  <c:v>90.146258000000003</c:v>
                </c:pt>
                <c:pt idx="389">
                  <c:v>90.110843000000003</c:v>
                </c:pt>
                <c:pt idx="390">
                  <c:v>90.073076999999998</c:v>
                </c:pt>
                <c:pt idx="391">
                  <c:v>90.039114999999995</c:v>
                </c:pt>
                <c:pt idx="392">
                  <c:v>90.028953999999999</c:v>
                </c:pt>
                <c:pt idx="393">
                  <c:v>90.041144000000003</c:v>
                </c:pt>
                <c:pt idx="394">
                  <c:v>90.050413000000006</c:v>
                </c:pt>
                <c:pt idx="395">
                  <c:v>90.049621999999999</c:v>
                </c:pt>
                <c:pt idx="396">
                  <c:v>90.056837999999999</c:v>
                </c:pt>
                <c:pt idx="397">
                  <c:v>90.084153000000001</c:v>
                </c:pt>
                <c:pt idx="398">
                  <c:v>90.115021999999996</c:v>
                </c:pt>
                <c:pt idx="399">
                  <c:v>90.111985000000004</c:v>
                </c:pt>
                <c:pt idx="400">
                  <c:v>90.053318000000004</c:v>
                </c:pt>
                <c:pt idx="401">
                  <c:v>89.960116999999997</c:v>
                </c:pt>
                <c:pt idx="402">
                  <c:v>89.877944999999997</c:v>
                </c:pt>
                <c:pt idx="403">
                  <c:v>89.832644999999999</c:v>
                </c:pt>
                <c:pt idx="404">
                  <c:v>89.810447999999994</c:v>
                </c:pt>
                <c:pt idx="405">
                  <c:v>89.775660999999999</c:v>
                </c:pt>
                <c:pt idx="406">
                  <c:v>89.711247999999998</c:v>
                </c:pt>
                <c:pt idx="407">
                  <c:v>89.632138999999995</c:v>
                </c:pt>
                <c:pt idx="408">
                  <c:v>89.566740999999993</c:v>
                </c:pt>
                <c:pt idx="409">
                  <c:v>89.537395000000004</c:v>
                </c:pt>
                <c:pt idx="410">
                  <c:v>89.552104999999997</c:v>
                </c:pt>
                <c:pt idx="411">
                  <c:v>89.595217000000005</c:v>
                </c:pt>
                <c:pt idx="412">
                  <c:v>89.628971000000007</c:v>
                </c:pt>
                <c:pt idx="413">
                  <c:v>89.617915999999994</c:v>
                </c:pt>
                <c:pt idx="414">
                  <c:v>89.546244000000002</c:v>
                </c:pt>
                <c:pt idx="415">
                  <c:v>89.423738999999998</c:v>
                </c:pt>
                <c:pt idx="416">
                  <c:v>89.288351000000006</c:v>
                </c:pt>
                <c:pt idx="417">
                  <c:v>89.177279999999996</c:v>
                </c:pt>
                <c:pt idx="418">
                  <c:v>89.100177000000002</c:v>
                </c:pt>
                <c:pt idx="419">
                  <c:v>89.043300000000002</c:v>
                </c:pt>
                <c:pt idx="420">
                  <c:v>88.989817000000002</c:v>
                </c:pt>
                <c:pt idx="421">
                  <c:v>88.934499000000002</c:v>
                </c:pt>
                <c:pt idx="422">
                  <c:v>88.882084000000006</c:v>
                </c:pt>
                <c:pt idx="423">
                  <c:v>88.837524999999999</c:v>
                </c:pt>
                <c:pt idx="424">
                  <c:v>88.804221999999996</c:v>
                </c:pt>
                <c:pt idx="425">
                  <c:v>88.788419000000005</c:v>
                </c:pt>
                <c:pt idx="426">
                  <c:v>88.795659999999998</c:v>
                </c:pt>
                <c:pt idx="427">
                  <c:v>88.819770000000005</c:v>
                </c:pt>
                <c:pt idx="428">
                  <c:v>88.842917999999997</c:v>
                </c:pt>
                <c:pt idx="429">
                  <c:v>88.84948</c:v>
                </c:pt>
                <c:pt idx="430">
                  <c:v>88.837705999999997</c:v>
                </c:pt>
                <c:pt idx="431">
                  <c:v>88.816443000000007</c:v>
                </c:pt>
                <c:pt idx="432">
                  <c:v>88.796728999999999</c:v>
                </c:pt>
                <c:pt idx="433">
                  <c:v>88.789507</c:v>
                </c:pt>
                <c:pt idx="434">
                  <c:v>88.790204000000003</c:v>
                </c:pt>
                <c:pt idx="435">
                  <c:v>88.771716999999995</c:v>
                </c:pt>
                <c:pt idx="436">
                  <c:v>88.723483999999999</c:v>
                </c:pt>
                <c:pt idx="437">
                  <c:v>88.657769999999999</c:v>
                </c:pt>
                <c:pt idx="438">
                  <c:v>88.586237999999994</c:v>
                </c:pt>
                <c:pt idx="439">
                  <c:v>88.519075000000001</c:v>
                </c:pt>
                <c:pt idx="440">
                  <c:v>88.469324</c:v>
                </c:pt>
                <c:pt idx="441">
                  <c:v>88.440275999999997</c:v>
                </c:pt>
                <c:pt idx="442">
                  <c:v>88.417141000000001</c:v>
                </c:pt>
                <c:pt idx="443">
                  <c:v>88.381788999999998</c:v>
                </c:pt>
                <c:pt idx="444">
                  <c:v>88.331365000000005</c:v>
                </c:pt>
                <c:pt idx="445">
                  <c:v>88.279510000000002</c:v>
                </c:pt>
                <c:pt idx="446">
                  <c:v>88.24194</c:v>
                </c:pt>
                <c:pt idx="447">
                  <c:v>88.221632</c:v>
                </c:pt>
                <c:pt idx="448">
                  <c:v>88.207637000000005</c:v>
                </c:pt>
                <c:pt idx="449">
                  <c:v>88.188012000000001</c:v>
                </c:pt>
                <c:pt idx="450">
                  <c:v>88.161350999999996</c:v>
                </c:pt>
                <c:pt idx="451">
                  <c:v>88.133754999999994</c:v>
                </c:pt>
                <c:pt idx="452">
                  <c:v>88.107848000000004</c:v>
                </c:pt>
                <c:pt idx="453">
                  <c:v>88.082323000000002</c:v>
                </c:pt>
                <c:pt idx="454">
                  <c:v>88.061048</c:v>
                </c:pt>
                <c:pt idx="455">
                  <c:v>88.047438999999997</c:v>
                </c:pt>
                <c:pt idx="456">
                  <c:v>88.031136000000004</c:v>
                </c:pt>
                <c:pt idx="457">
                  <c:v>87.999713999999997</c:v>
                </c:pt>
                <c:pt idx="458">
                  <c:v>87.955179999999999</c:v>
                </c:pt>
                <c:pt idx="459">
                  <c:v>87.907893000000001</c:v>
                </c:pt>
                <c:pt idx="460">
                  <c:v>87.860367999999994</c:v>
                </c:pt>
                <c:pt idx="461">
                  <c:v>87.805565000000001</c:v>
                </c:pt>
                <c:pt idx="462">
                  <c:v>87.742549999999994</c:v>
                </c:pt>
                <c:pt idx="463">
                  <c:v>87.688111000000006</c:v>
                </c:pt>
                <c:pt idx="464">
                  <c:v>87.661911000000003</c:v>
                </c:pt>
                <c:pt idx="465">
                  <c:v>87.658322999999996</c:v>
                </c:pt>
                <c:pt idx="466">
                  <c:v>87.650003999999996</c:v>
                </c:pt>
                <c:pt idx="467">
                  <c:v>87.619337999999999</c:v>
                </c:pt>
                <c:pt idx="468">
                  <c:v>87.576119000000006</c:v>
                </c:pt>
                <c:pt idx="469">
                  <c:v>87.544549000000004</c:v>
                </c:pt>
                <c:pt idx="470">
                  <c:v>87.539400999999998</c:v>
                </c:pt>
                <c:pt idx="471">
                  <c:v>87.552465999999995</c:v>
                </c:pt>
                <c:pt idx="472">
                  <c:v>87.561133999999996</c:v>
                </c:pt>
                <c:pt idx="473">
                  <c:v>87.547639000000004</c:v>
                </c:pt>
                <c:pt idx="474">
                  <c:v>87.507835999999998</c:v>
                </c:pt>
                <c:pt idx="475">
                  <c:v>87.445995999999994</c:v>
                </c:pt>
                <c:pt idx="476">
                  <c:v>87.369246000000004</c:v>
                </c:pt>
                <c:pt idx="477">
                  <c:v>87.288177000000005</c:v>
                </c:pt>
                <c:pt idx="478">
                  <c:v>87.216059000000001</c:v>
                </c:pt>
                <c:pt idx="479">
                  <c:v>87.163718000000003</c:v>
                </c:pt>
                <c:pt idx="480">
                  <c:v>87.135219000000006</c:v>
                </c:pt>
                <c:pt idx="481">
                  <c:v>87.125838999999999</c:v>
                </c:pt>
                <c:pt idx="482">
                  <c:v>87.124770999999996</c:v>
                </c:pt>
                <c:pt idx="483">
                  <c:v>87.123425999999995</c:v>
                </c:pt>
                <c:pt idx="484">
                  <c:v>87.119900999999999</c:v>
                </c:pt>
                <c:pt idx="485">
                  <c:v>87.112537000000003</c:v>
                </c:pt>
                <c:pt idx="486">
                  <c:v>87.094099</c:v>
                </c:pt>
                <c:pt idx="487">
                  <c:v>87.056839999999994</c:v>
                </c:pt>
                <c:pt idx="488">
                  <c:v>87.001338000000004</c:v>
                </c:pt>
                <c:pt idx="489">
                  <c:v>86.934867999999994</c:v>
                </c:pt>
                <c:pt idx="490">
                  <c:v>86.864503999999997</c:v>
                </c:pt>
                <c:pt idx="491">
                  <c:v>86.798497999999995</c:v>
                </c:pt>
                <c:pt idx="492">
                  <c:v>86.750853000000006</c:v>
                </c:pt>
                <c:pt idx="493">
                  <c:v>86.734752999999998</c:v>
                </c:pt>
                <c:pt idx="494">
                  <c:v>86.748739999999998</c:v>
                </c:pt>
                <c:pt idx="495">
                  <c:v>86.770100999999997</c:v>
                </c:pt>
                <c:pt idx="496">
                  <c:v>86.769593</c:v>
                </c:pt>
                <c:pt idx="497">
                  <c:v>86.742902000000001</c:v>
                </c:pt>
                <c:pt idx="498">
                  <c:v>86.715275000000005</c:v>
                </c:pt>
                <c:pt idx="499">
                  <c:v>86.706976999999995</c:v>
                </c:pt>
                <c:pt idx="500">
                  <c:v>86.713256999999999</c:v>
                </c:pt>
                <c:pt idx="501">
                  <c:v>86.716286999999994</c:v>
                </c:pt>
                <c:pt idx="502">
                  <c:v>86.700276000000002</c:v>
                </c:pt>
                <c:pt idx="503">
                  <c:v>86.656620000000004</c:v>
                </c:pt>
                <c:pt idx="504">
                  <c:v>86.584444000000005</c:v>
                </c:pt>
                <c:pt idx="505">
                  <c:v>86.490054000000001</c:v>
                </c:pt>
                <c:pt idx="506">
                  <c:v>86.386705000000006</c:v>
                </c:pt>
                <c:pt idx="507">
                  <c:v>86.294807000000006</c:v>
                </c:pt>
                <c:pt idx="508">
                  <c:v>86.238394</c:v>
                </c:pt>
                <c:pt idx="509">
                  <c:v>86.233310000000003</c:v>
                </c:pt>
                <c:pt idx="510">
                  <c:v>86.273043999999999</c:v>
                </c:pt>
                <c:pt idx="511">
                  <c:v>86.326301000000001</c:v>
                </c:pt>
                <c:pt idx="512">
                  <c:v>86.355283999999997</c:v>
                </c:pt>
                <c:pt idx="513">
                  <c:v>86.341718</c:v>
                </c:pt>
                <c:pt idx="514">
                  <c:v>86.295781000000005</c:v>
                </c:pt>
                <c:pt idx="515">
                  <c:v>86.243027999999995</c:v>
                </c:pt>
                <c:pt idx="516">
                  <c:v>86.207307999999998</c:v>
                </c:pt>
                <c:pt idx="517">
                  <c:v>86.200387000000006</c:v>
                </c:pt>
                <c:pt idx="518">
                  <c:v>86.215959999999995</c:v>
                </c:pt>
                <c:pt idx="519">
                  <c:v>86.231832999999995</c:v>
                </c:pt>
                <c:pt idx="520">
                  <c:v>86.225476999999998</c:v>
                </c:pt>
                <c:pt idx="521">
                  <c:v>86.188896999999997</c:v>
                </c:pt>
                <c:pt idx="522">
                  <c:v>86.127604000000005</c:v>
                </c:pt>
                <c:pt idx="523">
                  <c:v>86.051613000000003</c:v>
                </c:pt>
                <c:pt idx="524">
                  <c:v>85.973073999999997</c:v>
                </c:pt>
                <c:pt idx="525">
                  <c:v>85.908726000000001</c:v>
                </c:pt>
                <c:pt idx="526">
                  <c:v>85.874443999999997</c:v>
                </c:pt>
                <c:pt idx="527">
                  <c:v>85.872725000000003</c:v>
                </c:pt>
                <c:pt idx="528">
                  <c:v>85.888782000000006</c:v>
                </c:pt>
                <c:pt idx="529">
                  <c:v>85.900267999999997</c:v>
                </c:pt>
                <c:pt idx="530">
                  <c:v>85.890440999999996</c:v>
                </c:pt>
                <c:pt idx="531">
                  <c:v>85.856567999999996</c:v>
                </c:pt>
                <c:pt idx="532">
                  <c:v>85.810975999999997</c:v>
                </c:pt>
                <c:pt idx="533">
                  <c:v>85.772964999999999</c:v>
                </c:pt>
                <c:pt idx="534">
                  <c:v>85.753444000000002</c:v>
                </c:pt>
                <c:pt idx="535">
                  <c:v>85.746429000000006</c:v>
                </c:pt>
                <c:pt idx="536">
                  <c:v>85.738602999999998</c:v>
                </c:pt>
                <c:pt idx="537">
                  <c:v>85.724766000000002</c:v>
                </c:pt>
                <c:pt idx="538">
                  <c:v>85.708355999999995</c:v>
                </c:pt>
                <c:pt idx="539">
                  <c:v>85.687443999999999</c:v>
                </c:pt>
                <c:pt idx="540">
                  <c:v>85.650835999999998</c:v>
                </c:pt>
                <c:pt idx="541">
                  <c:v>85.593953999999997</c:v>
                </c:pt>
                <c:pt idx="542">
                  <c:v>85.530779999999993</c:v>
                </c:pt>
                <c:pt idx="543">
                  <c:v>85.482467999999997</c:v>
                </c:pt>
                <c:pt idx="544">
                  <c:v>85.457550999999995</c:v>
                </c:pt>
                <c:pt idx="545">
                  <c:v>85.449358000000004</c:v>
                </c:pt>
                <c:pt idx="546">
                  <c:v>85.449910000000003</c:v>
                </c:pt>
                <c:pt idx="547">
                  <c:v>85.457359999999994</c:v>
                </c:pt>
                <c:pt idx="548">
                  <c:v>85.469738000000007</c:v>
                </c:pt>
                <c:pt idx="549">
                  <c:v>85.480462000000003</c:v>
                </c:pt>
                <c:pt idx="550">
                  <c:v>85.483834999999999</c:v>
                </c:pt>
                <c:pt idx="551">
                  <c:v>85.478099</c:v>
                </c:pt>
                <c:pt idx="552">
                  <c:v>85.459232999999998</c:v>
                </c:pt>
                <c:pt idx="553">
                  <c:v>85.419527000000002</c:v>
                </c:pt>
                <c:pt idx="554">
                  <c:v>85.359521000000001</c:v>
                </c:pt>
                <c:pt idx="555">
                  <c:v>85.295878999999999</c:v>
                </c:pt>
                <c:pt idx="556">
                  <c:v>85.250642999999997</c:v>
                </c:pt>
                <c:pt idx="557">
                  <c:v>85.233919</c:v>
                </c:pt>
                <c:pt idx="558">
                  <c:v>85.238028999999997</c:v>
                </c:pt>
                <c:pt idx="559">
                  <c:v>85.247450000000001</c:v>
                </c:pt>
                <c:pt idx="560">
                  <c:v>85.252827999999994</c:v>
                </c:pt>
                <c:pt idx="561">
                  <c:v>85.255125000000007</c:v>
                </c:pt>
                <c:pt idx="562">
                  <c:v>85.259955000000005</c:v>
                </c:pt>
                <c:pt idx="563">
                  <c:v>85.270309999999995</c:v>
                </c:pt>
                <c:pt idx="564">
                  <c:v>85.28313</c:v>
                </c:pt>
                <c:pt idx="565">
                  <c:v>85.291234000000003</c:v>
                </c:pt>
                <c:pt idx="566">
                  <c:v>85.289593999999994</c:v>
                </c:pt>
                <c:pt idx="567">
                  <c:v>85.279230999999996</c:v>
                </c:pt>
                <c:pt idx="568">
                  <c:v>85.264252999999997</c:v>
                </c:pt>
                <c:pt idx="569">
                  <c:v>85.246413000000004</c:v>
                </c:pt>
                <c:pt idx="570">
                  <c:v>85.225100999999995</c:v>
                </c:pt>
                <c:pt idx="571">
                  <c:v>85.200610999999995</c:v>
                </c:pt>
                <c:pt idx="572">
                  <c:v>85.173191000000003</c:v>
                </c:pt>
                <c:pt idx="573">
                  <c:v>85.139497000000006</c:v>
                </c:pt>
                <c:pt idx="574">
                  <c:v>85.094988999999998</c:v>
                </c:pt>
                <c:pt idx="575">
                  <c:v>85.042479999999998</c:v>
                </c:pt>
                <c:pt idx="576">
                  <c:v>84.995531</c:v>
                </c:pt>
                <c:pt idx="577">
                  <c:v>84.969919000000004</c:v>
                </c:pt>
                <c:pt idx="578">
                  <c:v>84.969237000000007</c:v>
                </c:pt>
                <c:pt idx="579">
                  <c:v>84.978628</c:v>
                </c:pt>
                <c:pt idx="580">
                  <c:v>84.976482000000004</c:v>
                </c:pt>
                <c:pt idx="581">
                  <c:v>84.954168999999993</c:v>
                </c:pt>
                <c:pt idx="582">
                  <c:v>84.922053000000005</c:v>
                </c:pt>
                <c:pt idx="583">
                  <c:v>84.896727999999996</c:v>
                </c:pt>
                <c:pt idx="584">
                  <c:v>84.886277000000007</c:v>
                </c:pt>
                <c:pt idx="585">
                  <c:v>84.888780999999994</c:v>
                </c:pt>
                <c:pt idx="586">
                  <c:v>84.900407999999999</c:v>
                </c:pt>
                <c:pt idx="587">
                  <c:v>84.917603</c:v>
                </c:pt>
                <c:pt idx="588">
                  <c:v>84.930586000000005</c:v>
                </c:pt>
                <c:pt idx="589">
                  <c:v>84.924316000000005</c:v>
                </c:pt>
                <c:pt idx="590">
                  <c:v>84.895205000000004</c:v>
                </c:pt>
                <c:pt idx="591">
                  <c:v>84.863155000000006</c:v>
                </c:pt>
                <c:pt idx="592">
                  <c:v>84.856502000000006</c:v>
                </c:pt>
                <c:pt idx="593">
                  <c:v>84.882248000000004</c:v>
                </c:pt>
                <c:pt idx="594">
                  <c:v>84.917587999999995</c:v>
                </c:pt>
                <c:pt idx="595">
                  <c:v>84.934449000000001</c:v>
                </c:pt>
                <c:pt idx="596">
                  <c:v>84.927469000000002</c:v>
                </c:pt>
                <c:pt idx="597">
                  <c:v>84.913148000000007</c:v>
                </c:pt>
                <c:pt idx="598">
                  <c:v>84.905225999999999</c:v>
                </c:pt>
                <c:pt idx="599">
                  <c:v>84.898394999999994</c:v>
                </c:pt>
                <c:pt idx="600">
                  <c:v>84.877740000000003</c:v>
                </c:pt>
                <c:pt idx="601">
                  <c:v>84.837917000000004</c:v>
                </c:pt>
                <c:pt idx="602">
                  <c:v>84.788616000000005</c:v>
                </c:pt>
                <c:pt idx="603">
                  <c:v>84.743605000000002</c:v>
                </c:pt>
                <c:pt idx="604">
                  <c:v>84.709391999999994</c:v>
                </c:pt>
                <c:pt idx="605">
                  <c:v>84.686610000000002</c:v>
                </c:pt>
                <c:pt idx="606">
                  <c:v>84.678308999999999</c:v>
                </c:pt>
                <c:pt idx="607">
                  <c:v>84.690237999999994</c:v>
                </c:pt>
                <c:pt idx="608">
                  <c:v>84.720247999999998</c:v>
                </c:pt>
                <c:pt idx="609">
                  <c:v>84.750759000000002</c:v>
                </c:pt>
                <c:pt idx="610">
                  <c:v>84.756800999999996</c:v>
                </c:pt>
                <c:pt idx="611">
                  <c:v>84.723253</c:v>
                </c:pt>
                <c:pt idx="612">
                  <c:v>84.656081999999998</c:v>
                </c:pt>
                <c:pt idx="613">
                  <c:v>84.579763</c:v>
                </c:pt>
                <c:pt idx="614">
                  <c:v>84.523302999999999</c:v>
                </c:pt>
                <c:pt idx="615">
                  <c:v>84.503057999999996</c:v>
                </c:pt>
                <c:pt idx="616">
                  <c:v>84.513930000000002</c:v>
                </c:pt>
                <c:pt idx="617">
                  <c:v>84.535415999999998</c:v>
                </c:pt>
                <c:pt idx="618">
                  <c:v>84.547223000000002</c:v>
                </c:pt>
                <c:pt idx="619">
                  <c:v>84.542049000000006</c:v>
                </c:pt>
                <c:pt idx="620">
                  <c:v>84.527353000000005</c:v>
                </c:pt>
                <c:pt idx="621">
                  <c:v>84.516962000000007</c:v>
                </c:pt>
                <c:pt idx="622">
                  <c:v>84.519037999999995</c:v>
                </c:pt>
                <c:pt idx="623">
                  <c:v>84.529771999999994</c:v>
                </c:pt>
                <c:pt idx="624">
                  <c:v>84.538281999999995</c:v>
                </c:pt>
                <c:pt idx="625">
                  <c:v>84.537617999999995</c:v>
                </c:pt>
                <c:pt idx="626">
                  <c:v>84.529270999999994</c:v>
                </c:pt>
                <c:pt idx="627">
                  <c:v>84.515861000000001</c:v>
                </c:pt>
                <c:pt idx="628">
                  <c:v>84.492165999999997</c:v>
                </c:pt>
                <c:pt idx="629">
                  <c:v>84.448486000000003</c:v>
                </c:pt>
                <c:pt idx="630">
                  <c:v>84.384870000000006</c:v>
                </c:pt>
                <c:pt idx="631">
                  <c:v>84.319377000000003</c:v>
                </c:pt>
                <c:pt idx="632">
                  <c:v>84.278318999999996</c:v>
                </c:pt>
                <c:pt idx="633">
                  <c:v>84.276535999999993</c:v>
                </c:pt>
                <c:pt idx="634">
                  <c:v>84.306689000000006</c:v>
                </c:pt>
                <c:pt idx="635">
                  <c:v>84.346520999999996</c:v>
                </c:pt>
                <c:pt idx="636">
                  <c:v>84.375229000000004</c:v>
                </c:pt>
                <c:pt idx="637">
                  <c:v>84.383555999999999</c:v>
                </c:pt>
                <c:pt idx="638">
                  <c:v>84.371953000000005</c:v>
                </c:pt>
                <c:pt idx="639">
                  <c:v>84.342751000000007</c:v>
                </c:pt>
                <c:pt idx="640">
                  <c:v>84.296408</c:v>
                </c:pt>
                <c:pt idx="641">
                  <c:v>84.236266999999998</c:v>
                </c:pt>
                <c:pt idx="642">
                  <c:v>84.175066000000001</c:v>
                </c:pt>
                <c:pt idx="643">
                  <c:v>84.132186000000004</c:v>
                </c:pt>
                <c:pt idx="644">
                  <c:v>84.121161999999998</c:v>
                </c:pt>
                <c:pt idx="645">
                  <c:v>84.140145000000004</c:v>
                </c:pt>
                <c:pt idx="646">
                  <c:v>84.175039999999996</c:v>
                </c:pt>
                <c:pt idx="647">
                  <c:v>84.209080999999998</c:v>
                </c:pt>
                <c:pt idx="648">
                  <c:v>84.227588999999995</c:v>
                </c:pt>
                <c:pt idx="649">
                  <c:v>84.219857000000005</c:v>
                </c:pt>
                <c:pt idx="650">
                  <c:v>84.185288</c:v>
                </c:pt>
                <c:pt idx="651">
                  <c:v>84.138553999999999</c:v>
                </c:pt>
                <c:pt idx="652">
                  <c:v>84.102463</c:v>
                </c:pt>
                <c:pt idx="653">
                  <c:v>84.091054</c:v>
                </c:pt>
                <c:pt idx="654">
                  <c:v>84.099879000000001</c:v>
                </c:pt>
                <c:pt idx="655">
                  <c:v>84.113710999999995</c:v>
                </c:pt>
                <c:pt idx="656">
                  <c:v>84.122510000000005</c:v>
                </c:pt>
                <c:pt idx="657">
                  <c:v>84.129019</c:v>
                </c:pt>
                <c:pt idx="658">
                  <c:v>84.141332000000006</c:v>
                </c:pt>
                <c:pt idx="659">
                  <c:v>84.159008999999998</c:v>
                </c:pt>
                <c:pt idx="660">
                  <c:v>84.168330999999995</c:v>
                </c:pt>
                <c:pt idx="661">
                  <c:v>84.153587999999999</c:v>
                </c:pt>
                <c:pt idx="662">
                  <c:v>84.113645000000005</c:v>
                </c:pt>
                <c:pt idx="663">
                  <c:v>84.064819999999997</c:v>
                </c:pt>
                <c:pt idx="664">
                  <c:v>84.025491000000002</c:v>
                </c:pt>
                <c:pt idx="665">
                  <c:v>84.000377999999998</c:v>
                </c:pt>
                <c:pt idx="666">
                  <c:v>83.982619999999997</c:v>
                </c:pt>
                <c:pt idx="667">
                  <c:v>83.96651</c:v>
                </c:pt>
                <c:pt idx="668">
                  <c:v>83.952727999999993</c:v>
                </c:pt>
                <c:pt idx="669">
                  <c:v>83.944556000000006</c:v>
                </c:pt>
                <c:pt idx="670">
                  <c:v>83.945105999999996</c:v>
                </c:pt>
                <c:pt idx="671">
                  <c:v>83.956304000000003</c:v>
                </c:pt>
                <c:pt idx="672">
                  <c:v>83.973990999999998</c:v>
                </c:pt>
                <c:pt idx="673">
                  <c:v>83.984854999999996</c:v>
                </c:pt>
                <c:pt idx="674">
                  <c:v>83.975983999999997</c:v>
                </c:pt>
                <c:pt idx="675">
                  <c:v>83.949190000000002</c:v>
                </c:pt>
                <c:pt idx="676">
                  <c:v>83.920152000000002</c:v>
                </c:pt>
                <c:pt idx="677">
                  <c:v>83.902484000000001</c:v>
                </c:pt>
                <c:pt idx="678">
                  <c:v>83.898366999999993</c:v>
                </c:pt>
                <c:pt idx="679">
                  <c:v>83.904024000000007</c:v>
                </c:pt>
                <c:pt idx="680">
                  <c:v>83.914518000000001</c:v>
                </c:pt>
                <c:pt idx="681">
                  <c:v>83.919387</c:v>
                </c:pt>
                <c:pt idx="682">
                  <c:v>83.903304000000006</c:v>
                </c:pt>
                <c:pt idx="683">
                  <c:v>83.861564000000001</c:v>
                </c:pt>
                <c:pt idx="684">
                  <c:v>83.812599000000006</c:v>
                </c:pt>
                <c:pt idx="685">
                  <c:v>83.786642000000001</c:v>
                </c:pt>
                <c:pt idx="686">
                  <c:v>83.799042</c:v>
                </c:pt>
                <c:pt idx="687">
                  <c:v>83.836297999999999</c:v>
                </c:pt>
                <c:pt idx="688">
                  <c:v>83.868471999999997</c:v>
                </c:pt>
                <c:pt idx="689">
                  <c:v>83.874511999999996</c:v>
                </c:pt>
                <c:pt idx="690">
                  <c:v>83.858024999999998</c:v>
                </c:pt>
                <c:pt idx="691">
                  <c:v>83.841279999999998</c:v>
                </c:pt>
                <c:pt idx="692">
                  <c:v>83.842376000000002</c:v>
                </c:pt>
                <c:pt idx="693">
                  <c:v>83.856813000000002</c:v>
                </c:pt>
                <c:pt idx="694">
                  <c:v>83.863183000000006</c:v>
                </c:pt>
                <c:pt idx="695">
                  <c:v>83.846177999999995</c:v>
                </c:pt>
                <c:pt idx="696">
                  <c:v>83.809890999999993</c:v>
                </c:pt>
                <c:pt idx="697">
                  <c:v>83.769217999999995</c:v>
                </c:pt>
                <c:pt idx="698">
                  <c:v>83.735427000000001</c:v>
                </c:pt>
                <c:pt idx="699">
                  <c:v>83.714197999999996</c:v>
                </c:pt>
                <c:pt idx="700">
                  <c:v>83.710905999999994</c:v>
                </c:pt>
                <c:pt idx="701">
                  <c:v>83.727624000000006</c:v>
                </c:pt>
                <c:pt idx="702">
                  <c:v>83.755225999999993</c:v>
                </c:pt>
                <c:pt idx="703">
                  <c:v>83.776795000000007</c:v>
                </c:pt>
                <c:pt idx="704">
                  <c:v>83.782178999999999</c:v>
                </c:pt>
                <c:pt idx="705">
                  <c:v>83.775019999999998</c:v>
                </c:pt>
                <c:pt idx="706">
                  <c:v>83.763467000000006</c:v>
                </c:pt>
                <c:pt idx="707">
                  <c:v>83.747502999999995</c:v>
                </c:pt>
                <c:pt idx="708">
                  <c:v>83.717814000000004</c:v>
                </c:pt>
                <c:pt idx="709">
                  <c:v>83.666707000000002</c:v>
                </c:pt>
                <c:pt idx="710">
                  <c:v>83.599873000000002</c:v>
                </c:pt>
                <c:pt idx="711">
                  <c:v>83.537257999999994</c:v>
                </c:pt>
                <c:pt idx="712">
                  <c:v>83.500225</c:v>
                </c:pt>
                <c:pt idx="713">
                  <c:v>83.494939000000002</c:v>
                </c:pt>
                <c:pt idx="714">
                  <c:v>83.507893999999993</c:v>
                </c:pt>
                <c:pt idx="715">
                  <c:v>83.518063999999995</c:v>
                </c:pt>
                <c:pt idx="716">
                  <c:v>83.511960999999999</c:v>
                </c:pt>
                <c:pt idx="717">
                  <c:v>83.487840000000006</c:v>
                </c:pt>
                <c:pt idx="718">
                  <c:v>83.451713999999996</c:v>
                </c:pt>
                <c:pt idx="719">
                  <c:v>83.414654999999996</c:v>
                </c:pt>
                <c:pt idx="720">
                  <c:v>83.390462999999997</c:v>
                </c:pt>
                <c:pt idx="721">
                  <c:v>83.387683999999993</c:v>
                </c:pt>
                <c:pt idx="722">
                  <c:v>83.402150000000006</c:v>
                </c:pt>
                <c:pt idx="723">
                  <c:v>83.421790000000001</c:v>
                </c:pt>
                <c:pt idx="724">
                  <c:v>83.439690999999996</c:v>
                </c:pt>
                <c:pt idx="725">
                  <c:v>83.458188000000007</c:v>
                </c:pt>
                <c:pt idx="726">
                  <c:v>83.478853000000001</c:v>
                </c:pt>
                <c:pt idx="727">
                  <c:v>83.493889999999993</c:v>
                </c:pt>
                <c:pt idx="728">
                  <c:v>83.491645000000005</c:v>
                </c:pt>
                <c:pt idx="729">
                  <c:v>83.468531999999996</c:v>
                </c:pt>
                <c:pt idx="730">
                  <c:v>83.432629000000006</c:v>
                </c:pt>
                <c:pt idx="731">
                  <c:v>83.395634999999999</c:v>
                </c:pt>
                <c:pt idx="732">
                  <c:v>83.361714000000006</c:v>
                </c:pt>
                <c:pt idx="733">
                  <c:v>83.324309</c:v>
                </c:pt>
                <c:pt idx="734">
                  <c:v>83.275747999999993</c:v>
                </c:pt>
                <c:pt idx="735">
                  <c:v>83.220740000000006</c:v>
                </c:pt>
                <c:pt idx="736">
                  <c:v>83.176626999999996</c:v>
                </c:pt>
                <c:pt idx="737">
                  <c:v>83.156745999999998</c:v>
                </c:pt>
                <c:pt idx="738">
                  <c:v>83.156627</c:v>
                </c:pt>
                <c:pt idx="739">
                  <c:v>83.161997</c:v>
                </c:pt>
                <c:pt idx="740">
                  <c:v>83.167511000000005</c:v>
                </c:pt>
                <c:pt idx="741">
                  <c:v>83.179051000000001</c:v>
                </c:pt>
                <c:pt idx="742">
                  <c:v>83.196769000000003</c:v>
                </c:pt>
                <c:pt idx="743">
                  <c:v>83.206058999999996</c:v>
                </c:pt>
                <c:pt idx="744">
                  <c:v>83.192508000000004</c:v>
                </c:pt>
                <c:pt idx="745">
                  <c:v>83.160690000000002</c:v>
                </c:pt>
                <c:pt idx="746">
                  <c:v>83.130290000000002</c:v>
                </c:pt>
                <c:pt idx="747">
                  <c:v>83.115309999999994</c:v>
                </c:pt>
                <c:pt idx="748">
                  <c:v>83.114812000000001</c:v>
                </c:pt>
                <c:pt idx="749">
                  <c:v>83.123400000000004</c:v>
                </c:pt>
                <c:pt idx="750">
                  <c:v>83.141009999999994</c:v>
                </c:pt>
                <c:pt idx="751">
                  <c:v>83.167451</c:v>
                </c:pt>
                <c:pt idx="752">
                  <c:v>83.192582999999999</c:v>
                </c:pt>
                <c:pt idx="753">
                  <c:v>83.199009000000004</c:v>
                </c:pt>
                <c:pt idx="754">
                  <c:v>83.175871999999998</c:v>
                </c:pt>
                <c:pt idx="755">
                  <c:v>83.127414999999999</c:v>
                </c:pt>
                <c:pt idx="756">
                  <c:v>83.067581000000004</c:v>
                </c:pt>
                <c:pt idx="757">
                  <c:v>83.009808000000007</c:v>
                </c:pt>
                <c:pt idx="758">
                  <c:v>82.964015000000003</c:v>
                </c:pt>
                <c:pt idx="759">
                  <c:v>82.937738999999993</c:v>
                </c:pt>
                <c:pt idx="760">
                  <c:v>82.932505000000006</c:v>
                </c:pt>
                <c:pt idx="761">
                  <c:v>82.939487999999997</c:v>
                </c:pt>
                <c:pt idx="762">
                  <c:v>82.945274999999995</c:v>
                </c:pt>
                <c:pt idx="763">
                  <c:v>82.944376000000005</c:v>
                </c:pt>
                <c:pt idx="764">
                  <c:v>82.941969</c:v>
                </c:pt>
                <c:pt idx="765">
                  <c:v>82.942485000000005</c:v>
                </c:pt>
                <c:pt idx="766">
                  <c:v>82.940754999999996</c:v>
                </c:pt>
                <c:pt idx="767">
                  <c:v>82.928376</c:v>
                </c:pt>
                <c:pt idx="768">
                  <c:v>82.904730000000001</c:v>
                </c:pt>
                <c:pt idx="769">
                  <c:v>82.876334</c:v>
                </c:pt>
                <c:pt idx="770">
                  <c:v>82.847515999999999</c:v>
                </c:pt>
                <c:pt idx="771">
                  <c:v>82.817638000000002</c:v>
                </c:pt>
                <c:pt idx="772">
                  <c:v>82.787111999999993</c:v>
                </c:pt>
                <c:pt idx="773">
                  <c:v>82.760634999999994</c:v>
                </c:pt>
                <c:pt idx="774">
                  <c:v>82.743495999999993</c:v>
                </c:pt>
                <c:pt idx="775">
                  <c:v>82.738833</c:v>
                </c:pt>
                <c:pt idx="776">
                  <c:v>82.748585000000006</c:v>
                </c:pt>
                <c:pt idx="777">
                  <c:v>82.771767999999994</c:v>
                </c:pt>
                <c:pt idx="778">
                  <c:v>82.799340999999998</c:v>
                </c:pt>
                <c:pt idx="779">
                  <c:v>82.815240000000003</c:v>
                </c:pt>
                <c:pt idx="780">
                  <c:v>82.808544999999995</c:v>
                </c:pt>
                <c:pt idx="781">
                  <c:v>82.785619999999994</c:v>
                </c:pt>
                <c:pt idx="782">
                  <c:v>82.766796999999997</c:v>
                </c:pt>
                <c:pt idx="783">
                  <c:v>82.768668000000005</c:v>
                </c:pt>
                <c:pt idx="784">
                  <c:v>82.788208999999995</c:v>
                </c:pt>
                <c:pt idx="785">
                  <c:v>82.802221000000003</c:v>
                </c:pt>
                <c:pt idx="786">
                  <c:v>82.784447</c:v>
                </c:pt>
                <c:pt idx="787">
                  <c:v>82.728381999999996</c:v>
                </c:pt>
                <c:pt idx="788">
                  <c:v>82.654578000000001</c:v>
                </c:pt>
                <c:pt idx="789">
                  <c:v>82.595400999999995</c:v>
                </c:pt>
                <c:pt idx="790">
                  <c:v>82.572695999999993</c:v>
                </c:pt>
                <c:pt idx="791">
                  <c:v>82.586624999999998</c:v>
                </c:pt>
                <c:pt idx="792">
                  <c:v>82.620311999999998</c:v>
                </c:pt>
                <c:pt idx="793">
                  <c:v>82.65164</c:v>
                </c:pt>
                <c:pt idx="794">
                  <c:v>82.663117999999997</c:v>
                </c:pt>
                <c:pt idx="795">
                  <c:v>82.648600999999999</c:v>
                </c:pt>
                <c:pt idx="796">
                  <c:v>82.616105000000005</c:v>
                </c:pt>
                <c:pt idx="797">
                  <c:v>82.582372000000007</c:v>
                </c:pt>
                <c:pt idx="798">
                  <c:v>82.560024999999996</c:v>
                </c:pt>
                <c:pt idx="799">
                  <c:v>82.547533000000001</c:v>
                </c:pt>
                <c:pt idx="800">
                  <c:v>82.530986999999996</c:v>
                </c:pt>
                <c:pt idx="801">
                  <c:v>82.496831</c:v>
                </c:pt>
                <c:pt idx="802">
                  <c:v>82.446764000000002</c:v>
                </c:pt>
                <c:pt idx="803">
                  <c:v>82.402034999999998</c:v>
                </c:pt>
                <c:pt idx="804">
                  <c:v>82.388259000000005</c:v>
                </c:pt>
                <c:pt idx="805">
                  <c:v>82.410606000000001</c:v>
                </c:pt>
                <c:pt idx="806">
                  <c:v>82.444346999999993</c:v>
                </c:pt>
                <c:pt idx="807">
                  <c:v>82.453836999999993</c:v>
                </c:pt>
                <c:pt idx="808">
                  <c:v>82.423917000000003</c:v>
                </c:pt>
                <c:pt idx="809">
                  <c:v>82.372651000000005</c:v>
                </c:pt>
                <c:pt idx="810">
                  <c:v>82.332701999999998</c:v>
                </c:pt>
                <c:pt idx="811">
                  <c:v>82.322080999999997</c:v>
                </c:pt>
                <c:pt idx="812">
                  <c:v>82.333426000000003</c:v>
                </c:pt>
                <c:pt idx="813">
                  <c:v>82.347289000000004</c:v>
                </c:pt>
                <c:pt idx="814">
                  <c:v>82.351260999999994</c:v>
                </c:pt>
                <c:pt idx="815">
                  <c:v>82.346374999999995</c:v>
                </c:pt>
                <c:pt idx="816">
                  <c:v>82.338632000000004</c:v>
                </c:pt>
                <c:pt idx="817">
                  <c:v>82.328432000000006</c:v>
                </c:pt>
                <c:pt idx="818">
                  <c:v>82.310114999999996</c:v>
                </c:pt>
                <c:pt idx="819">
                  <c:v>82.279849999999996</c:v>
                </c:pt>
                <c:pt idx="820">
                  <c:v>82.241189000000006</c:v>
                </c:pt>
                <c:pt idx="821">
                  <c:v>82.204301999999998</c:v>
                </c:pt>
                <c:pt idx="822">
                  <c:v>82.182933000000006</c:v>
                </c:pt>
                <c:pt idx="823">
                  <c:v>82.189333000000005</c:v>
                </c:pt>
                <c:pt idx="824">
                  <c:v>82.223521000000005</c:v>
                </c:pt>
                <c:pt idx="825">
                  <c:v>82.264464000000004</c:v>
                </c:pt>
                <c:pt idx="826">
                  <c:v>82.280057999999997</c:v>
                </c:pt>
                <c:pt idx="827">
                  <c:v>82.255105</c:v>
                </c:pt>
                <c:pt idx="828">
                  <c:v>82.208049000000003</c:v>
                </c:pt>
                <c:pt idx="829">
                  <c:v>82.172657000000001</c:v>
                </c:pt>
                <c:pt idx="830">
                  <c:v>82.164750999999995</c:v>
                </c:pt>
                <c:pt idx="831">
                  <c:v>82.174432999999993</c:v>
                </c:pt>
                <c:pt idx="832">
                  <c:v>82.187329000000005</c:v>
                </c:pt>
                <c:pt idx="833">
                  <c:v>82.199904000000004</c:v>
                </c:pt>
                <c:pt idx="834">
                  <c:v>82.210779000000002</c:v>
                </c:pt>
                <c:pt idx="835">
                  <c:v>82.210493</c:v>
                </c:pt>
                <c:pt idx="836">
                  <c:v>82.190029999999993</c:v>
                </c:pt>
                <c:pt idx="837">
                  <c:v>82.152987999999993</c:v>
                </c:pt>
                <c:pt idx="838">
                  <c:v>82.109943000000001</c:v>
                </c:pt>
                <c:pt idx="839">
                  <c:v>82.064580000000007</c:v>
                </c:pt>
                <c:pt idx="840">
                  <c:v>82.014983999999998</c:v>
                </c:pt>
                <c:pt idx="841">
                  <c:v>81.967618000000002</c:v>
                </c:pt>
                <c:pt idx="842">
                  <c:v>81.940326999999996</c:v>
                </c:pt>
                <c:pt idx="843">
                  <c:v>81.947327000000001</c:v>
                </c:pt>
                <c:pt idx="844">
                  <c:v>81.984857000000005</c:v>
                </c:pt>
                <c:pt idx="845">
                  <c:v>82.033565999999993</c:v>
                </c:pt>
                <c:pt idx="846">
                  <c:v>82.072019999999995</c:v>
                </c:pt>
                <c:pt idx="847">
                  <c:v>82.087155999999993</c:v>
                </c:pt>
                <c:pt idx="848">
                  <c:v>82.077537000000007</c:v>
                </c:pt>
                <c:pt idx="849">
                  <c:v>82.052763999999996</c:v>
                </c:pt>
                <c:pt idx="850">
                  <c:v>82.029313000000002</c:v>
                </c:pt>
                <c:pt idx="851">
                  <c:v>82.020968999999994</c:v>
                </c:pt>
                <c:pt idx="852">
                  <c:v>82.027795999999995</c:v>
                </c:pt>
                <c:pt idx="853">
                  <c:v>82.033764000000005</c:v>
                </c:pt>
                <c:pt idx="854">
                  <c:v>82.019216</c:v>
                </c:pt>
                <c:pt idx="855">
                  <c:v>81.980040000000002</c:v>
                </c:pt>
                <c:pt idx="856">
                  <c:v>81.934768000000005</c:v>
                </c:pt>
                <c:pt idx="857">
                  <c:v>81.909317999999999</c:v>
                </c:pt>
                <c:pt idx="858">
                  <c:v>81.912484000000006</c:v>
                </c:pt>
                <c:pt idx="859">
                  <c:v>81.927965999999998</c:v>
                </c:pt>
                <c:pt idx="860">
                  <c:v>81.932209</c:v>
                </c:pt>
                <c:pt idx="861">
                  <c:v>81.918263999999994</c:v>
                </c:pt>
                <c:pt idx="862">
                  <c:v>81.898948000000004</c:v>
                </c:pt>
                <c:pt idx="863">
                  <c:v>81.887440999999995</c:v>
                </c:pt>
                <c:pt idx="864">
                  <c:v>81.879883000000007</c:v>
                </c:pt>
                <c:pt idx="865">
                  <c:v>81.860181999999995</c:v>
                </c:pt>
                <c:pt idx="866">
                  <c:v>81.820454999999995</c:v>
                </c:pt>
                <c:pt idx="867">
                  <c:v>81.773121000000003</c:v>
                </c:pt>
                <c:pt idx="868">
                  <c:v>81.739986999999999</c:v>
                </c:pt>
                <c:pt idx="869">
                  <c:v>81.730878000000004</c:v>
                </c:pt>
                <c:pt idx="870">
                  <c:v>81.737083999999996</c:v>
                </c:pt>
                <c:pt idx="871">
                  <c:v>81.744004000000004</c:v>
                </c:pt>
                <c:pt idx="872">
                  <c:v>81.744253</c:v>
                </c:pt>
                <c:pt idx="873">
                  <c:v>81.737836000000001</c:v>
                </c:pt>
                <c:pt idx="874">
                  <c:v>81.726410999999999</c:v>
                </c:pt>
                <c:pt idx="875">
                  <c:v>81.714110000000005</c:v>
                </c:pt>
                <c:pt idx="876">
                  <c:v>81.711763000000005</c:v>
                </c:pt>
                <c:pt idx="877">
                  <c:v>81.730939000000006</c:v>
                </c:pt>
                <c:pt idx="878">
                  <c:v>81.768808000000007</c:v>
                </c:pt>
                <c:pt idx="879">
                  <c:v>81.802989999999994</c:v>
                </c:pt>
                <c:pt idx="880">
                  <c:v>81.807231999999999</c:v>
                </c:pt>
                <c:pt idx="881">
                  <c:v>81.773319000000001</c:v>
                </c:pt>
                <c:pt idx="882">
                  <c:v>81.717433999999997</c:v>
                </c:pt>
                <c:pt idx="883">
                  <c:v>81.666875000000005</c:v>
                </c:pt>
                <c:pt idx="884">
                  <c:v>81.640827000000002</c:v>
                </c:pt>
                <c:pt idx="885">
                  <c:v>81.641080000000002</c:v>
                </c:pt>
                <c:pt idx="886">
                  <c:v>81.657143000000005</c:v>
                </c:pt>
                <c:pt idx="887">
                  <c:v>81.676900000000003</c:v>
                </c:pt>
                <c:pt idx="888">
                  <c:v>81.691214000000002</c:v>
                </c:pt>
                <c:pt idx="889">
                  <c:v>81.690968999999996</c:v>
                </c:pt>
                <c:pt idx="890">
                  <c:v>81.666060999999999</c:v>
                </c:pt>
                <c:pt idx="891">
                  <c:v>81.613150000000005</c:v>
                </c:pt>
                <c:pt idx="892">
                  <c:v>81.544655000000006</c:v>
                </c:pt>
                <c:pt idx="893">
                  <c:v>81.484887999999998</c:v>
                </c:pt>
                <c:pt idx="894">
                  <c:v>81.453653000000003</c:v>
                </c:pt>
                <c:pt idx="895">
                  <c:v>81.454227000000003</c:v>
                </c:pt>
                <c:pt idx="896">
                  <c:v>81.476817999999994</c:v>
                </c:pt>
                <c:pt idx="897">
                  <c:v>81.509624000000002</c:v>
                </c:pt>
                <c:pt idx="898">
                  <c:v>81.543295000000001</c:v>
                </c:pt>
                <c:pt idx="899">
                  <c:v>81.567204000000004</c:v>
                </c:pt>
                <c:pt idx="900">
                  <c:v>81.569119999999998</c:v>
                </c:pt>
                <c:pt idx="901">
                  <c:v>81.543826999999993</c:v>
                </c:pt>
                <c:pt idx="902">
                  <c:v>81.500484</c:v>
                </c:pt>
                <c:pt idx="903">
                  <c:v>81.457733000000005</c:v>
                </c:pt>
                <c:pt idx="904">
                  <c:v>81.430161999999996</c:v>
                </c:pt>
                <c:pt idx="905">
                  <c:v>81.420575999999997</c:v>
                </c:pt>
                <c:pt idx="906">
                  <c:v>81.425707000000003</c:v>
                </c:pt>
                <c:pt idx="907">
                  <c:v>81.444992999999997</c:v>
                </c:pt>
                <c:pt idx="908">
                  <c:v>81.477857999999998</c:v>
                </c:pt>
                <c:pt idx="909">
                  <c:v>81.513171</c:v>
                </c:pt>
                <c:pt idx="910">
                  <c:v>81.529242999999994</c:v>
                </c:pt>
                <c:pt idx="911">
                  <c:v>81.510373000000001</c:v>
                </c:pt>
                <c:pt idx="912">
                  <c:v>81.462615</c:v>
                </c:pt>
                <c:pt idx="913">
                  <c:v>81.409668999999994</c:v>
                </c:pt>
                <c:pt idx="914">
                  <c:v>81.372838000000002</c:v>
                </c:pt>
                <c:pt idx="915">
                  <c:v>81.356825999999998</c:v>
                </c:pt>
                <c:pt idx="916">
                  <c:v>81.353584999999995</c:v>
                </c:pt>
                <c:pt idx="917">
                  <c:v>81.355233999999996</c:v>
                </c:pt>
                <c:pt idx="918">
                  <c:v>81.360624000000001</c:v>
                </c:pt>
                <c:pt idx="919">
                  <c:v>81.370689999999996</c:v>
                </c:pt>
                <c:pt idx="920">
                  <c:v>81.380582000000004</c:v>
                </c:pt>
                <c:pt idx="921">
                  <c:v>81.379552000000004</c:v>
                </c:pt>
                <c:pt idx="922">
                  <c:v>81.360408000000007</c:v>
                </c:pt>
                <c:pt idx="923">
                  <c:v>81.327984000000001</c:v>
                </c:pt>
                <c:pt idx="924">
                  <c:v>81.295400999999998</c:v>
                </c:pt>
                <c:pt idx="925">
                  <c:v>81.271631999999997</c:v>
                </c:pt>
                <c:pt idx="926">
                  <c:v>81.255492000000004</c:v>
                </c:pt>
                <c:pt idx="927">
                  <c:v>81.242649999999998</c:v>
                </c:pt>
                <c:pt idx="928">
                  <c:v>81.234442000000001</c:v>
                </c:pt>
                <c:pt idx="929">
                  <c:v>81.235476000000006</c:v>
                </c:pt>
                <c:pt idx="930">
                  <c:v>81.244187999999994</c:v>
                </c:pt>
                <c:pt idx="931">
                  <c:v>81.250414000000006</c:v>
                </c:pt>
                <c:pt idx="932">
                  <c:v>81.243758</c:v>
                </c:pt>
                <c:pt idx="933">
                  <c:v>81.223044999999999</c:v>
                </c:pt>
                <c:pt idx="934">
                  <c:v>81.197793000000004</c:v>
                </c:pt>
                <c:pt idx="935">
                  <c:v>81.181505999999999</c:v>
                </c:pt>
                <c:pt idx="936">
                  <c:v>81.181489999999997</c:v>
                </c:pt>
                <c:pt idx="937">
                  <c:v>81.192089999999993</c:v>
                </c:pt>
                <c:pt idx="938">
                  <c:v>81.198296999999997</c:v>
                </c:pt>
                <c:pt idx="939">
                  <c:v>81.189145999999994</c:v>
                </c:pt>
                <c:pt idx="940">
                  <c:v>81.168409999999994</c:v>
                </c:pt>
                <c:pt idx="941">
                  <c:v>81.150132999999997</c:v>
                </c:pt>
                <c:pt idx="942">
                  <c:v>81.143930999999995</c:v>
                </c:pt>
                <c:pt idx="943">
                  <c:v>81.147357</c:v>
                </c:pt>
                <c:pt idx="944">
                  <c:v>81.152431000000007</c:v>
                </c:pt>
                <c:pt idx="945">
                  <c:v>81.154067999999995</c:v>
                </c:pt>
                <c:pt idx="946">
                  <c:v>81.148644000000004</c:v>
                </c:pt>
                <c:pt idx="947">
                  <c:v>81.129424999999998</c:v>
                </c:pt>
                <c:pt idx="948">
                  <c:v>81.090896000000001</c:v>
                </c:pt>
                <c:pt idx="949">
                  <c:v>81.039178000000007</c:v>
                </c:pt>
                <c:pt idx="950">
                  <c:v>80.994485999999995</c:v>
                </c:pt>
                <c:pt idx="951">
                  <c:v>80.978314999999995</c:v>
                </c:pt>
                <c:pt idx="952">
                  <c:v>80.994769000000005</c:v>
                </c:pt>
                <c:pt idx="953">
                  <c:v>81.023803000000001</c:v>
                </c:pt>
                <c:pt idx="954">
                  <c:v>81.034592000000004</c:v>
                </c:pt>
                <c:pt idx="955">
                  <c:v>81.009820000000005</c:v>
                </c:pt>
                <c:pt idx="956">
                  <c:v>80.960503000000003</c:v>
                </c:pt>
                <c:pt idx="957">
                  <c:v>80.917188999999993</c:v>
                </c:pt>
                <c:pt idx="958">
                  <c:v>80.904227000000006</c:v>
                </c:pt>
                <c:pt idx="959">
                  <c:v>80.921148000000002</c:v>
                </c:pt>
                <c:pt idx="960">
                  <c:v>80.948200999999997</c:v>
                </c:pt>
                <c:pt idx="961">
                  <c:v>80.966746000000001</c:v>
                </c:pt>
                <c:pt idx="962">
                  <c:v>80.971937999999994</c:v>
                </c:pt>
                <c:pt idx="963">
                  <c:v>80.967905000000002</c:v>
                </c:pt>
                <c:pt idx="964">
                  <c:v>80.956405000000004</c:v>
                </c:pt>
                <c:pt idx="965">
                  <c:v>80.934608999999995</c:v>
                </c:pt>
                <c:pt idx="966">
                  <c:v>80.903929000000005</c:v>
                </c:pt>
                <c:pt idx="967">
                  <c:v>80.877043999999998</c:v>
                </c:pt>
                <c:pt idx="968">
                  <c:v>80.870772000000002</c:v>
                </c:pt>
                <c:pt idx="969">
                  <c:v>80.888664000000006</c:v>
                </c:pt>
                <c:pt idx="970">
                  <c:v>80.913488999999998</c:v>
                </c:pt>
                <c:pt idx="971">
                  <c:v>80.921868000000003</c:v>
                </c:pt>
                <c:pt idx="972">
                  <c:v>80.905486999999994</c:v>
                </c:pt>
                <c:pt idx="973">
                  <c:v>80.875412999999995</c:v>
                </c:pt>
                <c:pt idx="974">
                  <c:v>80.848226999999994</c:v>
                </c:pt>
                <c:pt idx="975">
                  <c:v>80.832858999999999</c:v>
                </c:pt>
                <c:pt idx="976">
                  <c:v>80.830572000000004</c:v>
                </c:pt>
                <c:pt idx="977">
                  <c:v>80.840445000000003</c:v>
                </c:pt>
                <c:pt idx="978">
                  <c:v>80.858493999999993</c:v>
                </c:pt>
                <c:pt idx="979">
                  <c:v>80.875281999999999</c:v>
                </c:pt>
                <c:pt idx="980">
                  <c:v>80.882906000000006</c:v>
                </c:pt>
                <c:pt idx="981">
                  <c:v>80.884969999999996</c:v>
                </c:pt>
                <c:pt idx="982">
                  <c:v>80.893187999999995</c:v>
                </c:pt>
                <c:pt idx="983">
                  <c:v>80.911857999999995</c:v>
                </c:pt>
                <c:pt idx="984">
                  <c:v>80.931246000000002</c:v>
                </c:pt>
                <c:pt idx="985">
                  <c:v>80.939473000000007</c:v>
                </c:pt>
                <c:pt idx="986">
                  <c:v>80.935450000000003</c:v>
                </c:pt>
                <c:pt idx="987">
                  <c:v>80.925014000000004</c:v>
                </c:pt>
                <c:pt idx="988">
                  <c:v>80.908972000000006</c:v>
                </c:pt>
                <c:pt idx="989">
                  <c:v>80.882771000000005</c:v>
                </c:pt>
                <c:pt idx="990">
                  <c:v>80.846959999999996</c:v>
                </c:pt>
                <c:pt idx="991">
                  <c:v>80.810214000000002</c:v>
                </c:pt>
                <c:pt idx="992">
                  <c:v>80.780478000000002</c:v>
                </c:pt>
                <c:pt idx="993">
                  <c:v>80.759055000000004</c:v>
                </c:pt>
                <c:pt idx="994">
                  <c:v>80.745773999999997</c:v>
                </c:pt>
                <c:pt idx="995">
                  <c:v>80.744468999999995</c:v>
                </c:pt>
                <c:pt idx="996">
                  <c:v>80.758264999999994</c:v>
                </c:pt>
                <c:pt idx="997">
                  <c:v>80.782390000000007</c:v>
                </c:pt>
                <c:pt idx="998">
                  <c:v>80.807175000000001</c:v>
                </c:pt>
                <c:pt idx="999">
                  <c:v>80.827164999999994</c:v>
                </c:pt>
                <c:pt idx="1000">
                  <c:v>80.842426000000003</c:v>
                </c:pt>
                <c:pt idx="1001">
                  <c:v>80.851474999999994</c:v>
                </c:pt>
                <c:pt idx="1002">
                  <c:v>80.848692999999997</c:v>
                </c:pt>
                <c:pt idx="1003">
                  <c:v>80.831649999999996</c:v>
                </c:pt>
                <c:pt idx="1004">
                  <c:v>80.807997</c:v>
                </c:pt>
                <c:pt idx="1005">
                  <c:v>80.790788000000006</c:v>
                </c:pt>
                <c:pt idx="1006">
                  <c:v>80.784920999999997</c:v>
                </c:pt>
                <c:pt idx="1007">
                  <c:v>80.778603000000004</c:v>
                </c:pt>
                <c:pt idx="1008">
                  <c:v>80.750653</c:v>
                </c:pt>
                <c:pt idx="1009">
                  <c:v>80.689599000000001</c:v>
                </c:pt>
                <c:pt idx="1010">
                  <c:v>80.606773000000004</c:v>
                </c:pt>
                <c:pt idx="1011">
                  <c:v>80.527174000000002</c:v>
                </c:pt>
                <c:pt idx="1012">
                  <c:v>80.463414999999998</c:v>
                </c:pt>
                <c:pt idx="1013">
                  <c:v>80.400493999999995</c:v>
                </c:pt>
                <c:pt idx="1014">
                  <c:v>80.311684999999997</c:v>
                </c:pt>
                <c:pt idx="1015">
                  <c:v>80.188772</c:v>
                </c:pt>
                <c:pt idx="1016">
                  <c:v>80.050707000000003</c:v>
                </c:pt>
                <c:pt idx="1017">
                  <c:v>79.921024000000003</c:v>
                </c:pt>
                <c:pt idx="1018">
                  <c:v>79.802188999999998</c:v>
                </c:pt>
                <c:pt idx="1019">
                  <c:v>79.674194999999997</c:v>
                </c:pt>
                <c:pt idx="1020">
                  <c:v>79.513492999999997</c:v>
                </c:pt>
                <c:pt idx="1021">
                  <c:v>79.309049999999999</c:v>
                </c:pt>
                <c:pt idx="1022">
                  <c:v>79.063508999999996</c:v>
                </c:pt>
                <c:pt idx="1023">
                  <c:v>78.785190999999998</c:v>
                </c:pt>
                <c:pt idx="1024">
                  <c:v>78.480338000000003</c:v>
                </c:pt>
                <c:pt idx="1025">
                  <c:v>78.149873999999997</c:v>
                </c:pt>
                <c:pt idx="1026">
                  <c:v>77.791300000000007</c:v>
                </c:pt>
                <c:pt idx="1027">
                  <c:v>77.402811999999997</c:v>
                </c:pt>
                <c:pt idx="1028">
                  <c:v>76.984854999999996</c:v>
                </c:pt>
                <c:pt idx="1029">
                  <c:v>76.539384999999996</c:v>
                </c:pt>
                <c:pt idx="1030">
                  <c:v>76.071996999999996</c:v>
                </c:pt>
                <c:pt idx="1031">
                  <c:v>75.596680000000006</c:v>
                </c:pt>
                <c:pt idx="1032">
                  <c:v>75.134978000000004</c:v>
                </c:pt>
                <c:pt idx="1033">
                  <c:v>74.705945</c:v>
                </c:pt>
                <c:pt idx="1034">
                  <c:v>74.315583000000004</c:v>
                </c:pt>
                <c:pt idx="1035">
                  <c:v>73.955815999999999</c:v>
                </c:pt>
                <c:pt idx="1036">
                  <c:v>73.613241000000002</c:v>
                </c:pt>
                <c:pt idx="1037">
                  <c:v>73.281163000000006</c:v>
                </c:pt>
                <c:pt idx="1038">
                  <c:v>72.969027999999994</c:v>
                </c:pt>
                <c:pt idx="1039">
                  <c:v>72.702534</c:v>
                </c:pt>
                <c:pt idx="1040">
                  <c:v>72.5107</c:v>
                </c:pt>
                <c:pt idx="1041">
                  <c:v>72.408760999999998</c:v>
                </c:pt>
                <c:pt idx="1042">
                  <c:v>72.393001999999996</c:v>
                </c:pt>
                <c:pt idx="1043">
                  <c:v>72.450294999999997</c:v>
                </c:pt>
                <c:pt idx="1044">
                  <c:v>72.567083999999994</c:v>
                </c:pt>
                <c:pt idx="1045">
                  <c:v>72.728232000000006</c:v>
                </c:pt>
                <c:pt idx="1046">
                  <c:v>72.915633</c:v>
                </c:pt>
                <c:pt idx="1047">
                  <c:v>73.115384000000006</c:v>
                </c:pt>
                <c:pt idx="1048">
                  <c:v>73.322686000000004</c:v>
                </c:pt>
                <c:pt idx="1049">
                  <c:v>73.531961999999993</c:v>
                </c:pt>
                <c:pt idx="1050">
                  <c:v>73.724134000000006</c:v>
                </c:pt>
                <c:pt idx="1051">
                  <c:v>73.872024999999994</c:v>
                </c:pt>
                <c:pt idx="1052">
                  <c:v>73.959232999999998</c:v>
                </c:pt>
                <c:pt idx="1053">
                  <c:v>73.987705000000005</c:v>
                </c:pt>
                <c:pt idx="1054">
                  <c:v>73.965552000000002</c:v>
                </c:pt>
                <c:pt idx="1055">
                  <c:v>73.894164000000004</c:v>
                </c:pt>
                <c:pt idx="1056">
                  <c:v>73.771353000000005</c:v>
                </c:pt>
                <c:pt idx="1057">
                  <c:v>73.602698000000004</c:v>
                </c:pt>
                <c:pt idx="1058">
                  <c:v>73.404747</c:v>
                </c:pt>
                <c:pt idx="1059">
                  <c:v>73.196937000000005</c:v>
                </c:pt>
                <c:pt idx="1060">
                  <c:v>72.991535999999996</c:v>
                </c:pt>
                <c:pt idx="1061">
                  <c:v>72.790902000000003</c:v>
                </c:pt>
                <c:pt idx="1062">
                  <c:v>72.594151999999994</c:v>
                </c:pt>
                <c:pt idx="1063">
                  <c:v>72.406502000000003</c:v>
                </c:pt>
                <c:pt idx="1064">
                  <c:v>72.240454999999997</c:v>
                </c:pt>
                <c:pt idx="1065">
                  <c:v>72.106746000000001</c:v>
                </c:pt>
                <c:pt idx="1066">
                  <c:v>72.006851999999995</c:v>
                </c:pt>
                <c:pt idx="1067">
                  <c:v>71.936667999999997</c:v>
                </c:pt>
                <c:pt idx="1068">
                  <c:v>71.893957999999998</c:v>
                </c:pt>
                <c:pt idx="1069">
                  <c:v>71.878272999999993</c:v>
                </c:pt>
                <c:pt idx="1070">
                  <c:v>71.887443000000005</c:v>
                </c:pt>
                <c:pt idx="1071">
                  <c:v>71.921199999999999</c:v>
                </c:pt>
                <c:pt idx="1072">
                  <c:v>71.986264000000006</c:v>
                </c:pt>
                <c:pt idx="1073">
                  <c:v>72.088566</c:v>
                </c:pt>
                <c:pt idx="1074">
                  <c:v>72.218354000000005</c:v>
                </c:pt>
                <c:pt idx="1075">
                  <c:v>72.350774000000001</c:v>
                </c:pt>
                <c:pt idx="1076">
                  <c:v>72.466483999999994</c:v>
                </c:pt>
                <c:pt idx="1077">
                  <c:v>72.568259999999995</c:v>
                </c:pt>
                <c:pt idx="1078">
                  <c:v>72.674937999999997</c:v>
                </c:pt>
                <c:pt idx="1079">
                  <c:v>72.803605000000005</c:v>
                </c:pt>
                <c:pt idx="1080">
                  <c:v>72.960037</c:v>
                </c:pt>
                <c:pt idx="1081">
                  <c:v>73.139218</c:v>
                </c:pt>
                <c:pt idx="1082">
                  <c:v>73.327259999999995</c:v>
                </c:pt>
                <c:pt idx="1083">
                  <c:v>73.504699000000002</c:v>
                </c:pt>
                <c:pt idx="1084">
                  <c:v>73.655555000000007</c:v>
                </c:pt>
                <c:pt idx="1085">
                  <c:v>73.777163000000002</c:v>
                </c:pt>
                <c:pt idx="1086">
                  <c:v>73.879658000000006</c:v>
                </c:pt>
                <c:pt idx="1087">
                  <c:v>73.974551000000005</c:v>
                </c:pt>
                <c:pt idx="1088">
                  <c:v>74.064490000000006</c:v>
                </c:pt>
                <c:pt idx="1089">
                  <c:v>74.144695999999996</c:v>
                </c:pt>
                <c:pt idx="1090">
                  <c:v>74.213652999999994</c:v>
                </c:pt>
                <c:pt idx="1091">
                  <c:v>74.280165999999994</c:v>
                </c:pt>
                <c:pt idx="1092">
                  <c:v>74.357792000000003</c:v>
                </c:pt>
                <c:pt idx="1093">
                  <c:v>74.452624999999998</c:v>
                </c:pt>
                <c:pt idx="1094">
                  <c:v>74.559201000000002</c:v>
                </c:pt>
                <c:pt idx="1095">
                  <c:v>74.668924000000004</c:v>
                </c:pt>
                <c:pt idx="1096">
                  <c:v>74.778452000000001</c:v>
                </c:pt>
                <c:pt idx="1097">
                  <c:v>74.887095000000002</c:v>
                </c:pt>
                <c:pt idx="1098">
                  <c:v>74.990661000000003</c:v>
                </c:pt>
                <c:pt idx="1099">
                  <c:v>75.084621999999996</c:v>
                </c:pt>
                <c:pt idx="1100">
                  <c:v>75.171771000000007</c:v>
                </c:pt>
                <c:pt idx="1101">
                  <c:v>75.260138999999995</c:v>
                </c:pt>
                <c:pt idx="1102">
                  <c:v>75.353606999999997</c:v>
                </c:pt>
                <c:pt idx="1103">
                  <c:v>75.447958999999997</c:v>
                </c:pt>
                <c:pt idx="1104">
                  <c:v>75.536315999999999</c:v>
                </c:pt>
                <c:pt idx="1105">
                  <c:v>75.613522000000003</c:v>
                </c:pt>
                <c:pt idx="1106">
                  <c:v>75.676635000000005</c:v>
                </c:pt>
                <c:pt idx="1107">
                  <c:v>75.727999999999994</c:v>
                </c:pt>
                <c:pt idx="1108">
                  <c:v>75.777884999999998</c:v>
                </c:pt>
                <c:pt idx="1109">
                  <c:v>75.835710000000006</c:v>
                </c:pt>
                <c:pt idx="1110">
                  <c:v>75.895909000000003</c:v>
                </c:pt>
                <c:pt idx="1111">
                  <c:v>75.939756000000003</c:v>
                </c:pt>
                <c:pt idx="1112">
                  <c:v>75.954894999999993</c:v>
                </c:pt>
                <c:pt idx="1113">
                  <c:v>75.946709999999996</c:v>
                </c:pt>
                <c:pt idx="1114">
                  <c:v>75.926146000000003</c:v>
                </c:pt>
                <c:pt idx="1115">
                  <c:v>75.893137999999993</c:v>
                </c:pt>
                <c:pt idx="1116">
                  <c:v>75.837419999999995</c:v>
                </c:pt>
                <c:pt idx="1117">
                  <c:v>75.749128999999996</c:v>
                </c:pt>
                <c:pt idx="1118">
                  <c:v>75.621713</c:v>
                </c:pt>
                <c:pt idx="1119">
                  <c:v>75.450704999999999</c:v>
                </c:pt>
                <c:pt idx="1120">
                  <c:v>75.240193000000005</c:v>
                </c:pt>
                <c:pt idx="1121">
                  <c:v>75.008851000000007</c:v>
                </c:pt>
                <c:pt idx="1122">
                  <c:v>74.780547999999996</c:v>
                </c:pt>
                <c:pt idx="1123">
                  <c:v>74.569100000000006</c:v>
                </c:pt>
                <c:pt idx="1124">
                  <c:v>74.378924999999995</c:v>
                </c:pt>
                <c:pt idx="1125">
                  <c:v>74.219243000000006</c:v>
                </c:pt>
                <c:pt idx="1126">
                  <c:v>74.106979999999993</c:v>
                </c:pt>
                <c:pt idx="1127">
                  <c:v>74.051688999999996</c:v>
                </c:pt>
                <c:pt idx="1128">
                  <c:v>74.043970999999999</c:v>
                </c:pt>
                <c:pt idx="1129">
                  <c:v>74.062132000000005</c:v>
                </c:pt>
                <c:pt idx="1130">
                  <c:v>74.085014999999999</c:v>
                </c:pt>
                <c:pt idx="1131">
                  <c:v>74.096125999999998</c:v>
                </c:pt>
                <c:pt idx="1132">
                  <c:v>74.084665999999999</c:v>
                </c:pt>
                <c:pt idx="1133">
                  <c:v>74.050454999999999</c:v>
                </c:pt>
                <c:pt idx="1134">
                  <c:v>74.004005000000006</c:v>
                </c:pt>
                <c:pt idx="1135">
                  <c:v>73.953947999999997</c:v>
                </c:pt>
                <c:pt idx="1136">
                  <c:v>73.896484000000001</c:v>
                </c:pt>
                <c:pt idx="1137">
                  <c:v>73.824681999999996</c:v>
                </c:pt>
                <c:pt idx="1138">
                  <c:v>73.747124999999997</c:v>
                </c:pt>
                <c:pt idx="1139">
                  <c:v>73.688827000000003</c:v>
                </c:pt>
                <c:pt idx="1140">
                  <c:v>73.671058000000002</c:v>
                </c:pt>
                <c:pt idx="1141">
                  <c:v>73.695914999999999</c:v>
                </c:pt>
                <c:pt idx="1142">
                  <c:v>73.752770999999996</c:v>
                </c:pt>
                <c:pt idx="1143">
                  <c:v>73.834112000000005</c:v>
                </c:pt>
                <c:pt idx="1144">
                  <c:v>73.941141000000002</c:v>
                </c:pt>
                <c:pt idx="1145">
                  <c:v>74.078787000000005</c:v>
                </c:pt>
                <c:pt idx="1146">
                  <c:v>74.250495000000001</c:v>
                </c:pt>
                <c:pt idx="1147">
                  <c:v>74.455678000000006</c:v>
                </c:pt>
                <c:pt idx="1148">
                  <c:v>74.686745000000002</c:v>
                </c:pt>
                <c:pt idx="1149">
                  <c:v>74.927464000000001</c:v>
                </c:pt>
                <c:pt idx="1150">
                  <c:v>75.157571000000004</c:v>
                </c:pt>
                <c:pt idx="1151">
                  <c:v>75.361384999999999</c:v>
                </c:pt>
                <c:pt idx="1152">
                  <c:v>75.533311999999995</c:v>
                </c:pt>
                <c:pt idx="1153">
                  <c:v>75.676897999999994</c:v>
                </c:pt>
                <c:pt idx="1154">
                  <c:v>75.801108999999997</c:v>
                </c:pt>
                <c:pt idx="1155">
                  <c:v>75.917090999999999</c:v>
                </c:pt>
                <c:pt idx="1156">
                  <c:v>76.035217000000003</c:v>
                </c:pt>
                <c:pt idx="1157">
                  <c:v>76.161845999999997</c:v>
                </c:pt>
                <c:pt idx="1158">
                  <c:v>76.296367000000004</c:v>
                </c:pt>
                <c:pt idx="1159">
                  <c:v>76.429038000000006</c:v>
                </c:pt>
                <c:pt idx="1160">
                  <c:v>76.542332999999999</c:v>
                </c:pt>
                <c:pt idx="1161">
                  <c:v>76.620065999999994</c:v>
                </c:pt>
                <c:pt idx="1162">
                  <c:v>76.661135000000002</c:v>
                </c:pt>
                <c:pt idx="1163">
                  <c:v>76.683752999999996</c:v>
                </c:pt>
                <c:pt idx="1164">
                  <c:v>76.710749000000007</c:v>
                </c:pt>
                <c:pt idx="1165">
                  <c:v>76.749752999999998</c:v>
                </c:pt>
                <c:pt idx="1166">
                  <c:v>76.791325999999998</c:v>
                </c:pt>
                <c:pt idx="1167">
                  <c:v>76.826605999999998</c:v>
                </c:pt>
                <c:pt idx="1168">
                  <c:v>76.860116000000005</c:v>
                </c:pt>
                <c:pt idx="1169">
                  <c:v>76.901705000000007</c:v>
                </c:pt>
                <c:pt idx="1170">
                  <c:v>76.952301000000006</c:v>
                </c:pt>
                <c:pt idx="1171">
                  <c:v>77.004497999999998</c:v>
                </c:pt>
                <c:pt idx="1172">
                  <c:v>77.054029</c:v>
                </c:pt>
                <c:pt idx="1173">
                  <c:v>77.102631000000002</c:v>
                </c:pt>
                <c:pt idx="1174">
                  <c:v>77.149562000000003</c:v>
                </c:pt>
                <c:pt idx="1175">
                  <c:v>77.187956999999997</c:v>
                </c:pt>
                <c:pt idx="1176">
                  <c:v>77.212845000000002</c:v>
                </c:pt>
                <c:pt idx="1177">
                  <c:v>77.227997000000002</c:v>
                </c:pt>
                <c:pt idx="1178">
                  <c:v>77.241361999999995</c:v>
                </c:pt>
                <c:pt idx="1179">
                  <c:v>77.257064</c:v>
                </c:pt>
                <c:pt idx="1180">
                  <c:v>77.275260000000003</c:v>
                </c:pt>
                <c:pt idx="1181">
                  <c:v>77.297371999999996</c:v>
                </c:pt>
                <c:pt idx="1182">
                  <c:v>77.327144000000004</c:v>
                </c:pt>
                <c:pt idx="1183">
                  <c:v>77.366361999999995</c:v>
                </c:pt>
                <c:pt idx="1184">
                  <c:v>77.412009999999995</c:v>
                </c:pt>
                <c:pt idx="1185">
                  <c:v>77.458419000000006</c:v>
                </c:pt>
                <c:pt idx="1186">
                  <c:v>77.501340999999996</c:v>
                </c:pt>
                <c:pt idx="1187">
                  <c:v>77.539406</c:v>
                </c:pt>
                <c:pt idx="1188">
                  <c:v>77.572023999999999</c:v>
                </c:pt>
                <c:pt idx="1189">
                  <c:v>77.596801999999997</c:v>
                </c:pt>
                <c:pt idx="1190">
                  <c:v>77.611041</c:v>
                </c:pt>
                <c:pt idx="1191">
                  <c:v>77.617052000000001</c:v>
                </c:pt>
                <c:pt idx="1192">
                  <c:v>77.623633999999996</c:v>
                </c:pt>
                <c:pt idx="1193">
                  <c:v>77.638345999999999</c:v>
                </c:pt>
                <c:pt idx="1194">
                  <c:v>77.658457999999996</c:v>
                </c:pt>
                <c:pt idx="1195">
                  <c:v>77.674452000000002</c:v>
                </c:pt>
                <c:pt idx="1196">
                  <c:v>77.684540999999996</c:v>
                </c:pt>
                <c:pt idx="1197">
                  <c:v>77.700818999999996</c:v>
                </c:pt>
                <c:pt idx="1198">
                  <c:v>77.735207000000003</c:v>
                </c:pt>
                <c:pt idx="1199">
                  <c:v>77.780687</c:v>
                </c:pt>
                <c:pt idx="1200">
                  <c:v>77.813154999999995</c:v>
                </c:pt>
                <c:pt idx="1201">
                  <c:v>77.815085999999994</c:v>
                </c:pt>
                <c:pt idx="1202">
                  <c:v>77.794411999999994</c:v>
                </c:pt>
                <c:pt idx="1203">
                  <c:v>77.776792</c:v>
                </c:pt>
                <c:pt idx="1204">
                  <c:v>77.781588999999997</c:v>
                </c:pt>
                <c:pt idx="1205">
                  <c:v>77.808959000000002</c:v>
                </c:pt>
                <c:pt idx="1206">
                  <c:v>77.847947000000005</c:v>
                </c:pt>
                <c:pt idx="1207">
                  <c:v>77.888654000000002</c:v>
                </c:pt>
                <c:pt idx="1208">
                  <c:v>77.922574999999995</c:v>
                </c:pt>
                <c:pt idx="1209">
                  <c:v>77.938198</c:v>
                </c:pt>
                <c:pt idx="1210">
                  <c:v>77.927477999999994</c:v>
                </c:pt>
                <c:pt idx="1211">
                  <c:v>77.898966999999999</c:v>
                </c:pt>
                <c:pt idx="1212">
                  <c:v>77.876732000000004</c:v>
                </c:pt>
                <c:pt idx="1213">
                  <c:v>77.880374000000003</c:v>
                </c:pt>
                <c:pt idx="1214">
                  <c:v>77.908085999999997</c:v>
                </c:pt>
                <c:pt idx="1215">
                  <c:v>77.941899000000006</c:v>
                </c:pt>
                <c:pt idx="1216">
                  <c:v>77.96566</c:v>
                </c:pt>
                <c:pt idx="1217">
                  <c:v>77.974118000000004</c:v>
                </c:pt>
                <c:pt idx="1218">
                  <c:v>77.969258999999994</c:v>
                </c:pt>
                <c:pt idx="1219">
                  <c:v>77.956733</c:v>
                </c:pt>
                <c:pt idx="1220">
                  <c:v>77.947175999999999</c:v>
                </c:pt>
                <c:pt idx="1221">
                  <c:v>77.953942999999995</c:v>
                </c:pt>
                <c:pt idx="1222">
                  <c:v>77.984139999999996</c:v>
                </c:pt>
                <c:pt idx="1223">
                  <c:v>78.032414000000003</c:v>
                </c:pt>
                <c:pt idx="1224">
                  <c:v>78.083931000000007</c:v>
                </c:pt>
                <c:pt idx="1225">
                  <c:v>78.121251000000001</c:v>
                </c:pt>
                <c:pt idx="1226">
                  <c:v>78.129723999999996</c:v>
                </c:pt>
                <c:pt idx="1227">
                  <c:v>78.103917999999993</c:v>
                </c:pt>
                <c:pt idx="1228">
                  <c:v>78.055648000000005</c:v>
                </c:pt>
                <c:pt idx="1229">
                  <c:v>78.013054999999994</c:v>
                </c:pt>
                <c:pt idx="1230">
                  <c:v>78.003300999999993</c:v>
                </c:pt>
                <c:pt idx="1231">
                  <c:v>78.030783999999997</c:v>
                </c:pt>
                <c:pt idx="1232">
                  <c:v>78.073340999999999</c:v>
                </c:pt>
                <c:pt idx="1233">
                  <c:v>78.102934000000005</c:v>
                </c:pt>
                <c:pt idx="1234">
                  <c:v>78.110162000000003</c:v>
                </c:pt>
                <c:pt idx="1235">
                  <c:v>78.107354000000001</c:v>
                </c:pt>
                <c:pt idx="1236">
                  <c:v>78.109371999999993</c:v>
                </c:pt>
                <c:pt idx="1237">
                  <c:v>78.117334999999997</c:v>
                </c:pt>
                <c:pt idx="1238">
                  <c:v>78.124391000000003</c:v>
                </c:pt>
                <c:pt idx="1239">
                  <c:v>78.132226000000003</c:v>
                </c:pt>
                <c:pt idx="1240">
                  <c:v>78.152424999999994</c:v>
                </c:pt>
                <c:pt idx="1241">
                  <c:v>78.189158000000006</c:v>
                </c:pt>
                <c:pt idx="1242">
                  <c:v>78.228097000000005</c:v>
                </c:pt>
                <c:pt idx="1243">
                  <c:v>78.249356000000006</c:v>
                </c:pt>
                <c:pt idx="1244">
                  <c:v>78.248628999999994</c:v>
                </c:pt>
                <c:pt idx="1245">
                  <c:v>78.239192000000003</c:v>
                </c:pt>
                <c:pt idx="1246">
                  <c:v>78.234289000000004</c:v>
                </c:pt>
                <c:pt idx="1247">
                  <c:v>78.234362000000004</c:v>
                </c:pt>
                <c:pt idx="1248">
                  <c:v>78.232731000000001</c:v>
                </c:pt>
                <c:pt idx="1249">
                  <c:v>78.227016000000006</c:v>
                </c:pt>
                <c:pt idx="1250">
                  <c:v>78.220297000000002</c:v>
                </c:pt>
                <c:pt idx="1251">
                  <c:v>78.214641</c:v>
                </c:pt>
                <c:pt idx="1252">
                  <c:v>78.209387000000007</c:v>
                </c:pt>
                <c:pt idx="1253">
                  <c:v>78.206057000000001</c:v>
                </c:pt>
                <c:pt idx="1254">
                  <c:v>78.210053000000002</c:v>
                </c:pt>
                <c:pt idx="1255">
                  <c:v>78.223934</c:v>
                </c:pt>
                <c:pt idx="1256">
                  <c:v>78.240123999999994</c:v>
                </c:pt>
                <c:pt idx="1257">
                  <c:v>78.244718000000006</c:v>
                </c:pt>
                <c:pt idx="1258">
                  <c:v>78.231762000000003</c:v>
                </c:pt>
                <c:pt idx="1259">
                  <c:v>78.212407999999996</c:v>
                </c:pt>
                <c:pt idx="1260">
                  <c:v>78.205624999999998</c:v>
                </c:pt>
                <c:pt idx="1261">
                  <c:v>78.218222999999995</c:v>
                </c:pt>
                <c:pt idx="1262">
                  <c:v>78.237691999999996</c:v>
                </c:pt>
                <c:pt idx="1263">
                  <c:v>78.247163</c:v>
                </c:pt>
                <c:pt idx="1264">
                  <c:v>78.244485999999995</c:v>
                </c:pt>
                <c:pt idx="1265">
                  <c:v>78.242384000000001</c:v>
                </c:pt>
                <c:pt idx="1266">
                  <c:v>78.251678999999996</c:v>
                </c:pt>
                <c:pt idx="1267">
                  <c:v>78.270168999999996</c:v>
                </c:pt>
                <c:pt idx="1268">
                  <c:v>78.288966000000002</c:v>
                </c:pt>
                <c:pt idx="1269">
                  <c:v>78.305150999999995</c:v>
                </c:pt>
                <c:pt idx="1270">
                  <c:v>78.324082000000004</c:v>
                </c:pt>
                <c:pt idx="1271">
                  <c:v>78.350032999999996</c:v>
                </c:pt>
                <c:pt idx="1272">
                  <c:v>78.377384000000006</c:v>
                </c:pt>
                <c:pt idx="1273">
                  <c:v>78.392923999999994</c:v>
                </c:pt>
                <c:pt idx="1274">
                  <c:v>78.387703000000002</c:v>
                </c:pt>
                <c:pt idx="1275">
                  <c:v>78.366196000000002</c:v>
                </c:pt>
                <c:pt idx="1276">
                  <c:v>78.342896999999994</c:v>
                </c:pt>
                <c:pt idx="1277">
                  <c:v>78.330027999999999</c:v>
                </c:pt>
                <c:pt idx="1278">
                  <c:v>78.329836</c:v>
                </c:pt>
                <c:pt idx="1279">
                  <c:v>78.337492999999995</c:v>
                </c:pt>
                <c:pt idx="1280">
                  <c:v>78.347199000000003</c:v>
                </c:pt>
                <c:pt idx="1281">
                  <c:v>78.354228000000006</c:v>
                </c:pt>
                <c:pt idx="1282">
                  <c:v>78.355491999999998</c:v>
                </c:pt>
                <c:pt idx="1283">
                  <c:v>78.351995000000002</c:v>
                </c:pt>
                <c:pt idx="1284">
                  <c:v>78.348876000000004</c:v>
                </c:pt>
                <c:pt idx="1285">
                  <c:v>78.350452000000004</c:v>
                </c:pt>
                <c:pt idx="1286">
                  <c:v>78.357062999999997</c:v>
                </c:pt>
                <c:pt idx="1287">
                  <c:v>78.368054000000001</c:v>
                </c:pt>
                <c:pt idx="1288">
                  <c:v>78.383510000000001</c:v>
                </c:pt>
                <c:pt idx="1289">
                  <c:v>78.399927000000005</c:v>
                </c:pt>
                <c:pt idx="1290">
                  <c:v>78.409368999999998</c:v>
                </c:pt>
                <c:pt idx="1291">
                  <c:v>78.408659</c:v>
                </c:pt>
                <c:pt idx="1292">
                  <c:v>78.405319000000006</c:v>
                </c:pt>
                <c:pt idx="1293">
                  <c:v>78.407258999999996</c:v>
                </c:pt>
                <c:pt idx="1294">
                  <c:v>78.409951000000007</c:v>
                </c:pt>
                <c:pt idx="1295">
                  <c:v>78.403115999999997</c:v>
                </c:pt>
                <c:pt idx="1296">
                  <c:v>78.389578</c:v>
                </c:pt>
                <c:pt idx="1297">
                  <c:v>78.387034</c:v>
                </c:pt>
                <c:pt idx="1298">
                  <c:v>78.407584999999997</c:v>
                </c:pt>
                <c:pt idx="1299">
                  <c:v>78.442959000000002</c:v>
                </c:pt>
                <c:pt idx="1300">
                  <c:v>78.473996</c:v>
                </c:pt>
                <c:pt idx="1301">
                  <c:v>78.488821999999999</c:v>
                </c:pt>
                <c:pt idx="1302">
                  <c:v>78.487450999999993</c:v>
                </c:pt>
                <c:pt idx="1303">
                  <c:v>78.474519000000001</c:v>
                </c:pt>
                <c:pt idx="1304">
                  <c:v>78.454766000000006</c:v>
                </c:pt>
                <c:pt idx="1305">
                  <c:v>78.433840000000004</c:v>
                </c:pt>
                <c:pt idx="1306">
                  <c:v>78.417580000000001</c:v>
                </c:pt>
                <c:pt idx="1307">
                  <c:v>78.408991</c:v>
                </c:pt>
                <c:pt idx="1308">
                  <c:v>78.407183000000003</c:v>
                </c:pt>
                <c:pt idx="1309">
                  <c:v>78.408690000000007</c:v>
                </c:pt>
                <c:pt idx="1310">
                  <c:v>78.409512000000007</c:v>
                </c:pt>
                <c:pt idx="1311">
                  <c:v>78.408387000000005</c:v>
                </c:pt>
                <c:pt idx="1312">
                  <c:v>78.409177999999997</c:v>
                </c:pt>
                <c:pt idx="1313">
                  <c:v>78.417085999999998</c:v>
                </c:pt>
                <c:pt idx="1314">
                  <c:v>78.430627999999999</c:v>
                </c:pt>
                <c:pt idx="1315">
                  <c:v>78.440392000000003</c:v>
                </c:pt>
                <c:pt idx="1316">
                  <c:v>78.438547</c:v>
                </c:pt>
                <c:pt idx="1317">
                  <c:v>78.427819999999997</c:v>
                </c:pt>
                <c:pt idx="1318">
                  <c:v>78.418481</c:v>
                </c:pt>
                <c:pt idx="1319">
                  <c:v>78.417828999999998</c:v>
                </c:pt>
                <c:pt idx="1320">
                  <c:v>78.424693000000005</c:v>
                </c:pt>
                <c:pt idx="1321">
                  <c:v>78.432699999999997</c:v>
                </c:pt>
                <c:pt idx="1322">
                  <c:v>78.435912000000002</c:v>
                </c:pt>
                <c:pt idx="1323">
                  <c:v>78.431426999999999</c:v>
                </c:pt>
                <c:pt idx="1324">
                  <c:v>78.419241999999997</c:v>
                </c:pt>
                <c:pt idx="1325">
                  <c:v>78.401735000000002</c:v>
                </c:pt>
                <c:pt idx="1326">
                  <c:v>78.383762000000004</c:v>
                </c:pt>
                <c:pt idx="1327">
                  <c:v>78.371838999999994</c:v>
                </c:pt>
                <c:pt idx="1328">
                  <c:v>78.370223999999993</c:v>
                </c:pt>
                <c:pt idx="1329">
                  <c:v>78.375896999999995</c:v>
                </c:pt>
                <c:pt idx="1330">
                  <c:v>78.379233999999997</c:v>
                </c:pt>
                <c:pt idx="1331">
                  <c:v>78.372508999999994</c:v>
                </c:pt>
                <c:pt idx="1332">
                  <c:v>78.357213999999999</c:v>
                </c:pt>
                <c:pt idx="1333">
                  <c:v>78.340890999999999</c:v>
                </c:pt>
                <c:pt idx="1334">
                  <c:v>78.328203000000002</c:v>
                </c:pt>
                <c:pt idx="1335">
                  <c:v>78.318507999999994</c:v>
                </c:pt>
                <c:pt idx="1336">
                  <c:v>78.311412000000004</c:v>
                </c:pt>
                <c:pt idx="1337">
                  <c:v>78.310496000000001</c:v>
                </c:pt>
                <c:pt idx="1338">
                  <c:v>78.320414999999997</c:v>
                </c:pt>
                <c:pt idx="1339">
                  <c:v>78.342106999999999</c:v>
                </c:pt>
                <c:pt idx="1340">
                  <c:v>78.370293000000004</c:v>
                </c:pt>
                <c:pt idx="1341">
                  <c:v>78.393828999999997</c:v>
                </c:pt>
                <c:pt idx="1342">
                  <c:v>78.401489999999995</c:v>
                </c:pt>
                <c:pt idx="1343">
                  <c:v>78.392443</c:v>
                </c:pt>
                <c:pt idx="1344">
                  <c:v>78.379369999999994</c:v>
                </c:pt>
                <c:pt idx="1345">
                  <c:v>78.374955999999997</c:v>
                </c:pt>
                <c:pt idx="1346">
                  <c:v>78.375764000000004</c:v>
                </c:pt>
                <c:pt idx="1347">
                  <c:v>78.366595000000004</c:v>
                </c:pt>
                <c:pt idx="1348">
                  <c:v>78.341425000000001</c:v>
                </c:pt>
                <c:pt idx="1349">
                  <c:v>78.312275</c:v>
                </c:pt>
                <c:pt idx="1350">
                  <c:v>78.294713999999999</c:v>
                </c:pt>
                <c:pt idx="1351">
                  <c:v>78.291948000000005</c:v>
                </c:pt>
                <c:pt idx="1352">
                  <c:v>78.296616999999998</c:v>
                </c:pt>
                <c:pt idx="1353">
                  <c:v>78.300563999999994</c:v>
                </c:pt>
                <c:pt idx="1354">
                  <c:v>78.297692999999995</c:v>
                </c:pt>
                <c:pt idx="1355">
                  <c:v>78.284555999999995</c:v>
                </c:pt>
                <c:pt idx="1356">
                  <c:v>78.265946999999997</c:v>
                </c:pt>
                <c:pt idx="1357">
                  <c:v>78.255374000000003</c:v>
                </c:pt>
                <c:pt idx="1358">
                  <c:v>78.262467000000001</c:v>
                </c:pt>
                <c:pt idx="1359">
                  <c:v>78.282466999999997</c:v>
                </c:pt>
                <c:pt idx="1360">
                  <c:v>78.303312000000005</c:v>
                </c:pt>
                <c:pt idx="1361">
                  <c:v>78.318532000000005</c:v>
                </c:pt>
                <c:pt idx="1362">
                  <c:v>78.326554000000002</c:v>
                </c:pt>
                <c:pt idx="1363">
                  <c:v>78.322951000000003</c:v>
                </c:pt>
                <c:pt idx="1364">
                  <c:v>78.304132999999993</c:v>
                </c:pt>
                <c:pt idx="1365">
                  <c:v>78.276691</c:v>
                </c:pt>
                <c:pt idx="1366">
                  <c:v>78.252063000000007</c:v>
                </c:pt>
                <c:pt idx="1367">
                  <c:v>78.230951000000005</c:v>
                </c:pt>
                <c:pt idx="1368">
                  <c:v>78.203051000000002</c:v>
                </c:pt>
                <c:pt idx="1369">
                  <c:v>78.165232000000003</c:v>
                </c:pt>
                <c:pt idx="1370">
                  <c:v>78.131084999999999</c:v>
                </c:pt>
                <c:pt idx="1371">
                  <c:v>78.117012000000003</c:v>
                </c:pt>
                <c:pt idx="1372">
                  <c:v>78.124159000000006</c:v>
                </c:pt>
                <c:pt idx="1373">
                  <c:v>78.138874000000001</c:v>
                </c:pt>
                <c:pt idx="1374">
                  <c:v>78.146726999999998</c:v>
                </c:pt>
                <c:pt idx="1375">
                  <c:v>78.141741999999994</c:v>
                </c:pt>
                <c:pt idx="1376">
                  <c:v>78.126005000000006</c:v>
                </c:pt>
                <c:pt idx="1377">
                  <c:v>78.105669000000006</c:v>
                </c:pt>
                <c:pt idx="1378">
                  <c:v>78.086017999999996</c:v>
                </c:pt>
                <c:pt idx="1379">
                  <c:v>78.067010999999994</c:v>
                </c:pt>
                <c:pt idx="1380">
                  <c:v>78.045070999999993</c:v>
                </c:pt>
                <c:pt idx="1381">
                  <c:v>78.021321999999998</c:v>
                </c:pt>
                <c:pt idx="1382">
                  <c:v>78.004504999999995</c:v>
                </c:pt>
                <c:pt idx="1383">
                  <c:v>78.001427000000007</c:v>
                </c:pt>
                <c:pt idx="1384">
                  <c:v>78.007197000000005</c:v>
                </c:pt>
                <c:pt idx="1385">
                  <c:v>78.010619000000005</c:v>
                </c:pt>
                <c:pt idx="1386">
                  <c:v>78.008645999999999</c:v>
                </c:pt>
                <c:pt idx="1387">
                  <c:v>78.009681</c:v>
                </c:pt>
                <c:pt idx="1388">
                  <c:v>78.020844999999994</c:v>
                </c:pt>
                <c:pt idx="1389">
                  <c:v>78.036676</c:v>
                </c:pt>
                <c:pt idx="1390">
                  <c:v>78.043822000000006</c:v>
                </c:pt>
                <c:pt idx="1391">
                  <c:v>78.034497000000002</c:v>
                </c:pt>
                <c:pt idx="1392">
                  <c:v>78.012690000000006</c:v>
                </c:pt>
                <c:pt idx="1393">
                  <c:v>77.989362999999997</c:v>
                </c:pt>
                <c:pt idx="1394">
                  <c:v>77.975003000000001</c:v>
                </c:pt>
                <c:pt idx="1395">
                  <c:v>77.975258999999994</c:v>
                </c:pt>
                <c:pt idx="1396">
                  <c:v>77.988320999999999</c:v>
                </c:pt>
                <c:pt idx="1397">
                  <c:v>78.004424999999998</c:v>
                </c:pt>
                <c:pt idx="1398">
                  <c:v>78.011240999999998</c:v>
                </c:pt>
                <c:pt idx="1399">
                  <c:v>78.003234000000006</c:v>
                </c:pt>
                <c:pt idx="1400">
                  <c:v>77.985557</c:v>
                </c:pt>
                <c:pt idx="1401">
                  <c:v>77.967422999999997</c:v>
                </c:pt>
                <c:pt idx="1402">
                  <c:v>77.952455</c:v>
                </c:pt>
                <c:pt idx="1403">
                  <c:v>77.936892999999998</c:v>
                </c:pt>
                <c:pt idx="1404">
                  <c:v>77.916365999999996</c:v>
                </c:pt>
                <c:pt idx="1405">
                  <c:v>77.892801000000006</c:v>
                </c:pt>
                <c:pt idx="1406">
                  <c:v>77.874791999999999</c:v>
                </c:pt>
                <c:pt idx="1407">
                  <c:v>77.871701000000002</c:v>
                </c:pt>
                <c:pt idx="1408">
                  <c:v>77.886024000000006</c:v>
                </c:pt>
                <c:pt idx="1409">
                  <c:v>77.909598000000003</c:v>
                </c:pt>
                <c:pt idx="1410">
                  <c:v>77.927413999999999</c:v>
                </c:pt>
                <c:pt idx="1411">
                  <c:v>77.926956000000004</c:v>
                </c:pt>
                <c:pt idx="1412">
                  <c:v>77.906163000000006</c:v>
                </c:pt>
                <c:pt idx="1413">
                  <c:v>77.875229000000004</c:v>
                </c:pt>
                <c:pt idx="1414">
                  <c:v>77.852393000000006</c:v>
                </c:pt>
                <c:pt idx="1415">
                  <c:v>77.854204999999993</c:v>
                </c:pt>
                <c:pt idx="1416">
                  <c:v>77.882112000000006</c:v>
                </c:pt>
                <c:pt idx="1417">
                  <c:v>77.916278000000005</c:v>
                </c:pt>
                <c:pt idx="1418">
                  <c:v>77.929261999999994</c:v>
                </c:pt>
                <c:pt idx="1419">
                  <c:v>77.911744999999996</c:v>
                </c:pt>
                <c:pt idx="1420">
                  <c:v>77.881924999999995</c:v>
                </c:pt>
                <c:pt idx="1421">
                  <c:v>77.864951000000005</c:v>
                </c:pt>
                <c:pt idx="1422">
                  <c:v>77.866587999999993</c:v>
                </c:pt>
                <c:pt idx="1423">
                  <c:v>77.872299999999996</c:v>
                </c:pt>
                <c:pt idx="1424">
                  <c:v>77.868250000000003</c:v>
                </c:pt>
                <c:pt idx="1425">
                  <c:v>77.855070999999995</c:v>
                </c:pt>
                <c:pt idx="1426">
                  <c:v>77.842133000000004</c:v>
                </c:pt>
                <c:pt idx="1427">
                  <c:v>77.836547999999993</c:v>
                </c:pt>
                <c:pt idx="1428">
                  <c:v>77.838990999999993</c:v>
                </c:pt>
                <c:pt idx="1429">
                  <c:v>77.843519999999998</c:v>
                </c:pt>
                <c:pt idx="1430">
                  <c:v>77.839950000000002</c:v>
                </c:pt>
                <c:pt idx="1431">
                  <c:v>77.822839000000002</c:v>
                </c:pt>
                <c:pt idx="1432">
                  <c:v>77.800239000000005</c:v>
                </c:pt>
                <c:pt idx="1433">
                  <c:v>77.787729999999996</c:v>
                </c:pt>
                <c:pt idx="1434">
                  <c:v>77.791520000000006</c:v>
                </c:pt>
                <c:pt idx="1435">
                  <c:v>77.802366000000006</c:v>
                </c:pt>
                <c:pt idx="1436">
                  <c:v>77.807373999999996</c:v>
                </c:pt>
                <c:pt idx="1437">
                  <c:v>77.801511000000005</c:v>
                </c:pt>
                <c:pt idx="1438">
                  <c:v>77.785498000000004</c:v>
                </c:pt>
                <c:pt idx="1439">
                  <c:v>77.760130000000004</c:v>
                </c:pt>
                <c:pt idx="1440">
                  <c:v>77.728418000000005</c:v>
                </c:pt>
                <c:pt idx="1441">
                  <c:v>77.698593000000002</c:v>
                </c:pt>
                <c:pt idx="1442">
                  <c:v>77.678685000000002</c:v>
                </c:pt>
                <c:pt idx="1443">
                  <c:v>77.668982999999997</c:v>
                </c:pt>
                <c:pt idx="1444">
                  <c:v>77.662156999999993</c:v>
                </c:pt>
                <c:pt idx="1445">
                  <c:v>77.649136999999996</c:v>
                </c:pt>
                <c:pt idx="1446">
                  <c:v>77.625193999999993</c:v>
                </c:pt>
                <c:pt idx="1447">
                  <c:v>77.596005000000005</c:v>
                </c:pt>
                <c:pt idx="1448">
                  <c:v>77.579470999999998</c:v>
                </c:pt>
                <c:pt idx="1449">
                  <c:v>77.594166999999999</c:v>
                </c:pt>
                <c:pt idx="1450">
                  <c:v>77.640382000000002</c:v>
                </c:pt>
                <c:pt idx="1451">
                  <c:v>77.69623</c:v>
                </c:pt>
                <c:pt idx="1452">
                  <c:v>77.735498000000007</c:v>
                </c:pt>
                <c:pt idx="1453">
                  <c:v>77.743921999999998</c:v>
                </c:pt>
                <c:pt idx="1454">
                  <c:v>77.716610000000003</c:v>
                </c:pt>
                <c:pt idx="1455">
                  <c:v>77.653471999999994</c:v>
                </c:pt>
                <c:pt idx="1456">
                  <c:v>77.570046000000005</c:v>
                </c:pt>
                <c:pt idx="1457">
                  <c:v>77.503686000000002</c:v>
                </c:pt>
                <c:pt idx="1458">
                  <c:v>77.488958999999994</c:v>
                </c:pt>
                <c:pt idx="1459">
                  <c:v>77.521968000000001</c:v>
                </c:pt>
                <c:pt idx="1460">
                  <c:v>77.560658000000004</c:v>
                </c:pt>
                <c:pt idx="1461">
                  <c:v>77.567229999999995</c:v>
                </c:pt>
                <c:pt idx="1462">
                  <c:v>77.543626000000003</c:v>
                </c:pt>
                <c:pt idx="1463">
                  <c:v>77.520897000000005</c:v>
                </c:pt>
                <c:pt idx="1464">
                  <c:v>77.521311999999995</c:v>
                </c:pt>
                <c:pt idx="1465">
                  <c:v>77.538433999999995</c:v>
                </c:pt>
                <c:pt idx="1466">
                  <c:v>77.550786000000002</c:v>
                </c:pt>
                <c:pt idx="1467">
                  <c:v>77.546619000000007</c:v>
                </c:pt>
                <c:pt idx="1468">
                  <c:v>77.532347000000001</c:v>
                </c:pt>
                <c:pt idx="1469">
                  <c:v>77.519720000000007</c:v>
                </c:pt>
                <c:pt idx="1470">
                  <c:v>77.509962000000002</c:v>
                </c:pt>
                <c:pt idx="1471">
                  <c:v>77.495168000000007</c:v>
                </c:pt>
                <c:pt idx="1472">
                  <c:v>77.474744000000001</c:v>
                </c:pt>
                <c:pt idx="1473">
                  <c:v>77.462368999999995</c:v>
                </c:pt>
                <c:pt idx="1474">
                  <c:v>77.470584000000002</c:v>
                </c:pt>
                <c:pt idx="1475">
                  <c:v>77.494829999999993</c:v>
                </c:pt>
                <c:pt idx="1476">
                  <c:v>77.522724999999994</c:v>
                </c:pt>
                <c:pt idx="1477">
                  <c:v>77.554817</c:v>
                </c:pt>
                <c:pt idx="1478">
                  <c:v>77.601060000000004</c:v>
                </c:pt>
                <c:pt idx="1479">
                  <c:v>77.654421999999997</c:v>
                </c:pt>
                <c:pt idx="1480">
                  <c:v>77.683966999999996</c:v>
                </c:pt>
                <c:pt idx="1481">
                  <c:v>77.664586</c:v>
                </c:pt>
                <c:pt idx="1482">
                  <c:v>77.605076999999994</c:v>
                </c:pt>
                <c:pt idx="1483">
                  <c:v>77.538089999999997</c:v>
                </c:pt>
                <c:pt idx="1484">
                  <c:v>77.489108999999999</c:v>
                </c:pt>
                <c:pt idx="1485">
                  <c:v>77.461665999999994</c:v>
                </c:pt>
                <c:pt idx="1486">
                  <c:v>77.441818999999995</c:v>
                </c:pt>
                <c:pt idx="1487">
                  <c:v>77.405353000000005</c:v>
                </c:pt>
                <c:pt idx="1488">
                  <c:v>77.332435000000004</c:v>
                </c:pt>
                <c:pt idx="1489">
                  <c:v>77.234483999999995</c:v>
                </c:pt>
                <c:pt idx="1490">
                  <c:v>77.160015000000001</c:v>
                </c:pt>
                <c:pt idx="1491">
                  <c:v>77.150989999999993</c:v>
                </c:pt>
                <c:pt idx="1492">
                  <c:v>77.192421999999993</c:v>
                </c:pt>
                <c:pt idx="1493">
                  <c:v>77.227208000000005</c:v>
                </c:pt>
                <c:pt idx="1494">
                  <c:v>77.226642999999996</c:v>
                </c:pt>
                <c:pt idx="1495">
                  <c:v>77.223022</c:v>
                </c:pt>
                <c:pt idx="1496">
                  <c:v>77.260137</c:v>
                </c:pt>
                <c:pt idx="1497">
                  <c:v>77.334185000000005</c:v>
                </c:pt>
                <c:pt idx="1498">
                  <c:v>77.403555999999995</c:v>
                </c:pt>
                <c:pt idx="1499">
                  <c:v>77.440893000000003</c:v>
                </c:pt>
                <c:pt idx="1500">
                  <c:v>77.449195000000003</c:v>
                </c:pt>
                <c:pt idx="1501">
                  <c:v>77.432595000000006</c:v>
                </c:pt>
                <c:pt idx="1502">
                  <c:v>77.381780000000006</c:v>
                </c:pt>
                <c:pt idx="1503">
                  <c:v>77.297638000000006</c:v>
                </c:pt>
                <c:pt idx="1504">
                  <c:v>77.208376000000001</c:v>
                </c:pt>
                <c:pt idx="1505">
                  <c:v>77.147081999999997</c:v>
                </c:pt>
                <c:pt idx="1506">
                  <c:v>77.119325000000003</c:v>
                </c:pt>
                <c:pt idx="1507">
                  <c:v>77.103223999999997</c:v>
                </c:pt>
                <c:pt idx="1508">
                  <c:v>77.079224999999994</c:v>
                </c:pt>
                <c:pt idx="1509">
                  <c:v>77.054023000000001</c:v>
                </c:pt>
                <c:pt idx="1510">
                  <c:v>77.053201000000001</c:v>
                </c:pt>
                <c:pt idx="1511">
                  <c:v>77.087455000000006</c:v>
                </c:pt>
                <c:pt idx="1512">
                  <c:v>77.124663999999996</c:v>
                </c:pt>
                <c:pt idx="1513">
                  <c:v>77.105198000000001</c:v>
                </c:pt>
                <c:pt idx="1514">
                  <c:v>76.99915</c:v>
                </c:pt>
                <c:pt idx="1515">
                  <c:v>76.846924000000001</c:v>
                </c:pt>
                <c:pt idx="1516">
                  <c:v>76.728727000000006</c:v>
                </c:pt>
                <c:pt idx="1517">
                  <c:v>76.691821000000004</c:v>
                </c:pt>
                <c:pt idx="1518">
                  <c:v>76.719220000000007</c:v>
                </c:pt>
                <c:pt idx="1519">
                  <c:v>76.768496999999996</c:v>
                </c:pt>
                <c:pt idx="1520">
                  <c:v>76.821472999999997</c:v>
                </c:pt>
                <c:pt idx="1521">
                  <c:v>76.885756999999998</c:v>
                </c:pt>
                <c:pt idx="1522">
                  <c:v>76.963511999999994</c:v>
                </c:pt>
                <c:pt idx="1523">
                  <c:v>77.038302000000002</c:v>
                </c:pt>
                <c:pt idx="1524">
                  <c:v>77.090377000000004</c:v>
                </c:pt>
                <c:pt idx="1525">
                  <c:v>77.111552000000003</c:v>
                </c:pt>
                <c:pt idx="1526">
                  <c:v>77.105017000000004</c:v>
                </c:pt>
                <c:pt idx="1527">
                  <c:v>77.081142</c:v>
                </c:pt>
                <c:pt idx="1528">
                  <c:v>77.055007000000003</c:v>
                </c:pt>
                <c:pt idx="1529">
                  <c:v>77.038562999999996</c:v>
                </c:pt>
                <c:pt idx="1530">
                  <c:v>77.029482000000002</c:v>
                </c:pt>
                <c:pt idx="1531">
                  <c:v>77.010813999999996</c:v>
                </c:pt>
                <c:pt idx="1532">
                  <c:v>76.966228000000001</c:v>
                </c:pt>
                <c:pt idx="1533">
                  <c:v>76.897566999999995</c:v>
                </c:pt>
                <c:pt idx="1534">
                  <c:v>76.827388999999997</c:v>
                </c:pt>
                <c:pt idx="1535">
                  <c:v>76.782214999999994</c:v>
                </c:pt>
                <c:pt idx="1536">
                  <c:v>76.771150000000006</c:v>
                </c:pt>
                <c:pt idx="1537">
                  <c:v>76.781802999999996</c:v>
                </c:pt>
                <c:pt idx="1538">
                  <c:v>76.797101999999995</c:v>
                </c:pt>
                <c:pt idx="1539">
                  <c:v>76.809909000000005</c:v>
                </c:pt>
                <c:pt idx="1540">
                  <c:v>76.817424000000003</c:v>
                </c:pt>
                <c:pt idx="1541">
                  <c:v>76.811060999999995</c:v>
                </c:pt>
                <c:pt idx="1542">
                  <c:v>76.784750000000003</c:v>
                </c:pt>
                <c:pt idx="1543">
                  <c:v>76.748940000000005</c:v>
                </c:pt>
                <c:pt idx="1544">
                  <c:v>76.720549000000005</c:v>
                </c:pt>
                <c:pt idx="1545">
                  <c:v>76.698695999999998</c:v>
                </c:pt>
                <c:pt idx="1546">
                  <c:v>76.666650000000004</c:v>
                </c:pt>
                <c:pt idx="1547">
                  <c:v>76.621003999999999</c:v>
                </c:pt>
                <c:pt idx="1548">
                  <c:v>76.581230000000005</c:v>
                </c:pt>
                <c:pt idx="1549">
                  <c:v>76.562216000000006</c:v>
                </c:pt>
                <c:pt idx="1550">
                  <c:v>76.554499000000007</c:v>
                </c:pt>
                <c:pt idx="1551">
                  <c:v>76.544008000000005</c:v>
                </c:pt>
                <c:pt idx="1552">
                  <c:v>76.536136999999997</c:v>
                </c:pt>
                <c:pt idx="1553">
                  <c:v>76.544027999999997</c:v>
                </c:pt>
                <c:pt idx="1554">
                  <c:v>76.564577999999997</c:v>
                </c:pt>
                <c:pt idx="1555">
                  <c:v>76.584732000000002</c:v>
                </c:pt>
                <c:pt idx="1556">
                  <c:v>76.604648999999995</c:v>
                </c:pt>
                <c:pt idx="1557">
                  <c:v>76.634962999999999</c:v>
                </c:pt>
                <c:pt idx="1558">
                  <c:v>76.672977000000003</c:v>
                </c:pt>
                <c:pt idx="1559">
                  <c:v>76.699786000000003</c:v>
                </c:pt>
                <c:pt idx="1560">
                  <c:v>76.702993000000006</c:v>
                </c:pt>
                <c:pt idx="1561">
                  <c:v>76.687130999999994</c:v>
                </c:pt>
                <c:pt idx="1562">
                  <c:v>76.658229000000006</c:v>
                </c:pt>
                <c:pt idx="1563">
                  <c:v>76.612727000000007</c:v>
                </c:pt>
                <c:pt idx="1564">
                  <c:v>76.549193000000002</c:v>
                </c:pt>
                <c:pt idx="1565">
                  <c:v>76.481986000000006</c:v>
                </c:pt>
                <c:pt idx="1566">
                  <c:v>76.435063</c:v>
                </c:pt>
                <c:pt idx="1567">
                  <c:v>76.423287000000002</c:v>
                </c:pt>
                <c:pt idx="1568">
                  <c:v>76.440723000000006</c:v>
                </c:pt>
                <c:pt idx="1569">
                  <c:v>76.465422000000004</c:v>
                </c:pt>
                <c:pt idx="1570">
                  <c:v>76.477728999999997</c:v>
                </c:pt>
                <c:pt idx="1571">
                  <c:v>76.477080999999998</c:v>
                </c:pt>
                <c:pt idx="1572">
                  <c:v>76.477923000000004</c:v>
                </c:pt>
                <c:pt idx="1573">
                  <c:v>76.487252999999995</c:v>
                </c:pt>
                <c:pt idx="1574">
                  <c:v>76.494776999999999</c:v>
                </c:pt>
                <c:pt idx="1575">
                  <c:v>76.491546999999997</c:v>
                </c:pt>
                <c:pt idx="1576">
                  <c:v>76.486732000000003</c:v>
                </c:pt>
                <c:pt idx="1577">
                  <c:v>76.491448000000005</c:v>
                </c:pt>
                <c:pt idx="1578">
                  <c:v>76.494282999999996</c:v>
                </c:pt>
                <c:pt idx="1579">
                  <c:v>76.473589000000004</c:v>
                </c:pt>
                <c:pt idx="1580">
                  <c:v>76.433394000000007</c:v>
                </c:pt>
                <c:pt idx="1581">
                  <c:v>76.405226999999996</c:v>
                </c:pt>
                <c:pt idx="1582">
                  <c:v>76.406496000000004</c:v>
                </c:pt>
                <c:pt idx="1583">
                  <c:v>76.414805000000001</c:v>
                </c:pt>
                <c:pt idx="1584">
                  <c:v>76.396494000000004</c:v>
                </c:pt>
                <c:pt idx="1585">
                  <c:v>76.349947</c:v>
                </c:pt>
                <c:pt idx="1586">
                  <c:v>76.306873999999993</c:v>
                </c:pt>
                <c:pt idx="1587">
                  <c:v>76.295773999999994</c:v>
                </c:pt>
                <c:pt idx="1588">
                  <c:v>76.315835000000007</c:v>
                </c:pt>
                <c:pt idx="1589">
                  <c:v>76.344686999999993</c:v>
                </c:pt>
                <c:pt idx="1590">
                  <c:v>76.361358999999993</c:v>
                </c:pt>
                <c:pt idx="1591">
                  <c:v>76.359436000000002</c:v>
                </c:pt>
                <c:pt idx="1592">
                  <c:v>76.345123999999998</c:v>
                </c:pt>
                <c:pt idx="1593">
                  <c:v>76.327782999999997</c:v>
                </c:pt>
                <c:pt idx="1594">
                  <c:v>76.312034999999995</c:v>
                </c:pt>
                <c:pt idx="1595">
                  <c:v>76.297337999999996</c:v>
                </c:pt>
                <c:pt idx="1596">
                  <c:v>76.283064999999993</c:v>
                </c:pt>
                <c:pt idx="1597">
                  <c:v>76.271412999999995</c:v>
                </c:pt>
                <c:pt idx="1598">
                  <c:v>76.265174999999999</c:v>
                </c:pt>
                <c:pt idx="1599">
                  <c:v>76.265264000000002</c:v>
                </c:pt>
                <c:pt idx="1600">
                  <c:v>76.271476000000007</c:v>
                </c:pt>
                <c:pt idx="1601">
                  <c:v>76.283698000000001</c:v>
                </c:pt>
                <c:pt idx="1602">
                  <c:v>76.300897000000006</c:v>
                </c:pt>
                <c:pt idx="1603">
                  <c:v>76.319878000000003</c:v>
                </c:pt>
                <c:pt idx="1604">
                  <c:v>76.336149000000006</c:v>
                </c:pt>
                <c:pt idx="1605">
                  <c:v>76.346646000000007</c:v>
                </c:pt>
                <c:pt idx="1606">
                  <c:v>76.352435</c:v>
                </c:pt>
                <c:pt idx="1607">
                  <c:v>76.357989000000003</c:v>
                </c:pt>
                <c:pt idx="1608">
                  <c:v>76.365660000000005</c:v>
                </c:pt>
                <c:pt idx="1609">
                  <c:v>76.371380000000002</c:v>
                </c:pt>
                <c:pt idx="1610">
                  <c:v>76.369984000000002</c:v>
                </c:pt>
                <c:pt idx="1611">
                  <c:v>76.365334000000004</c:v>
                </c:pt>
                <c:pt idx="1612">
                  <c:v>76.368718000000001</c:v>
                </c:pt>
                <c:pt idx="1613">
                  <c:v>76.384107999999998</c:v>
                </c:pt>
                <c:pt idx="1614">
                  <c:v>76.401650000000004</c:v>
                </c:pt>
                <c:pt idx="1615">
                  <c:v>76.411603999999997</c:v>
                </c:pt>
                <c:pt idx="1616">
                  <c:v>76.418858999999998</c:v>
                </c:pt>
                <c:pt idx="1617">
                  <c:v>76.434790000000007</c:v>
                </c:pt>
                <c:pt idx="1618">
                  <c:v>76.457645999999997</c:v>
                </c:pt>
                <c:pt idx="1619">
                  <c:v>76.472041000000004</c:v>
                </c:pt>
                <c:pt idx="1620">
                  <c:v>76.469876999999997</c:v>
                </c:pt>
                <c:pt idx="1621">
                  <c:v>76.461245000000005</c:v>
                </c:pt>
                <c:pt idx="1622">
                  <c:v>76.460724999999996</c:v>
                </c:pt>
                <c:pt idx="1623">
                  <c:v>76.472643000000005</c:v>
                </c:pt>
                <c:pt idx="1624">
                  <c:v>76.495592000000002</c:v>
                </c:pt>
                <c:pt idx="1625">
                  <c:v>76.530116000000007</c:v>
                </c:pt>
                <c:pt idx="1626">
                  <c:v>76.566135000000003</c:v>
                </c:pt>
                <c:pt idx="1627">
                  <c:v>76.575670000000002</c:v>
                </c:pt>
                <c:pt idx="1628">
                  <c:v>76.543102000000005</c:v>
                </c:pt>
                <c:pt idx="1629">
                  <c:v>76.504818</c:v>
                </c:pt>
                <c:pt idx="1630">
                  <c:v>76.534479000000005</c:v>
                </c:pt>
                <c:pt idx="1631">
                  <c:v>76.665137000000001</c:v>
                </c:pt>
                <c:pt idx="1632">
                  <c:v>76.828068999999999</c:v>
                </c:pt>
                <c:pt idx="1633">
                  <c:v>76.893906999999999</c:v>
                </c:pt>
                <c:pt idx="1634">
                  <c:v>76.795574000000002</c:v>
                </c:pt>
                <c:pt idx="1635">
                  <c:v>76.602232999999998</c:v>
                </c:pt>
                <c:pt idx="1636">
                  <c:v>76.452179999999998</c:v>
                </c:pt>
                <c:pt idx="1637">
                  <c:v>76.431197999999995</c:v>
                </c:pt>
                <c:pt idx="1638">
                  <c:v>76.526781</c:v>
                </c:pt>
                <c:pt idx="1639">
                  <c:v>76.665081999999998</c:v>
                </c:pt>
                <c:pt idx="1640">
                  <c:v>76.783502999999996</c:v>
                </c:pt>
                <c:pt idx="1641">
                  <c:v>76.833950999999999</c:v>
                </c:pt>
                <c:pt idx="1642">
                  <c:v>76.766844000000006</c:v>
                </c:pt>
                <c:pt idx="1643">
                  <c:v>76.592220999999995</c:v>
                </c:pt>
                <c:pt idx="1644">
                  <c:v>76.395188000000005</c:v>
                </c:pt>
                <c:pt idx="1645">
                  <c:v>76.287131000000002</c:v>
                </c:pt>
                <c:pt idx="1646">
                  <c:v>76.313309000000004</c:v>
                </c:pt>
                <c:pt idx="1647">
                  <c:v>76.421295000000001</c:v>
                </c:pt>
                <c:pt idx="1648">
                  <c:v>76.521062000000001</c:v>
                </c:pt>
                <c:pt idx="1649">
                  <c:v>76.545642000000001</c:v>
                </c:pt>
                <c:pt idx="1650">
                  <c:v>76.526478999999995</c:v>
                </c:pt>
                <c:pt idx="1651">
                  <c:v>76.545613000000003</c:v>
                </c:pt>
                <c:pt idx="1652">
                  <c:v>76.653621999999999</c:v>
                </c:pt>
                <c:pt idx="1653">
                  <c:v>76.828408999999994</c:v>
                </c:pt>
                <c:pt idx="1654">
                  <c:v>76.961579</c:v>
                </c:pt>
                <c:pt idx="1655">
                  <c:v>76.977773999999997</c:v>
                </c:pt>
                <c:pt idx="1656">
                  <c:v>76.902129000000002</c:v>
                </c:pt>
                <c:pt idx="1657">
                  <c:v>76.828207000000006</c:v>
                </c:pt>
                <c:pt idx="1658">
                  <c:v>76.786832000000004</c:v>
                </c:pt>
                <c:pt idx="1659">
                  <c:v>76.717928999999998</c:v>
                </c:pt>
                <c:pt idx="1660">
                  <c:v>76.607917</c:v>
                </c:pt>
                <c:pt idx="1661">
                  <c:v>76.50112</c:v>
                </c:pt>
                <c:pt idx="1662">
                  <c:v>76.453896</c:v>
                </c:pt>
                <c:pt idx="1663">
                  <c:v>76.467482000000004</c:v>
                </c:pt>
                <c:pt idx="1664">
                  <c:v>76.511376999999996</c:v>
                </c:pt>
                <c:pt idx="1665">
                  <c:v>76.559377999999995</c:v>
                </c:pt>
                <c:pt idx="1666">
                  <c:v>76.602598999999998</c:v>
                </c:pt>
                <c:pt idx="1667">
                  <c:v>76.625552999999996</c:v>
                </c:pt>
                <c:pt idx="1668">
                  <c:v>76.603395000000006</c:v>
                </c:pt>
                <c:pt idx="1669">
                  <c:v>76.509896999999995</c:v>
                </c:pt>
                <c:pt idx="1670">
                  <c:v>76.373440000000002</c:v>
                </c:pt>
                <c:pt idx="1671">
                  <c:v>76.263272000000001</c:v>
                </c:pt>
                <c:pt idx="1672">
                  <c:v>76.226319000000004</c:v>
                </c:pt>
                <c:pt idx="1673">
                  <c:v>76.263751999999997</c:v>
                </c:pt>
                <c:pt idx="1674">
                  <c:v>76.312203999999994</c:v>
                </c:pt>
                <c:pt idx="1675">
                  <c:v>76.341766000000007</c:v>
                </c:pt>
                <c:pt idx="1676">
                  <c:v>76.344809999999995</c:v>
                </c:pt>
                <c:pt idx="1677">
                  <c:v>76.342335000000006</c:v>
                </c:pt>
                <c:pt idx="1678">
                  <c:v>76.333549000000005</c:v>
                </c:pt>
                <c:pt idx="1679">
                  <c:v>76.304530999999997</c:v>
                </c:pt>
                <c:pt idx="1680">
                  <c:v>76.269009999999994</c:v>
                </c:pt>
                <c:pt idx="1681">
                  <c:v>76.241874999999993</c:v>
                </c:pt>
                <c:pt idx="1682">
                  <c:v>76.227968000000004</c:v>
                </c:pt>
                <c:pt idx="1683">
                  <c:v>76.213560000000001</c:v>
                </c:pt>
                <c:pt idx="1684">
                  <c:v>76.214160000000007</c:v>
                </c:pt>
                <c:pt idx="1685">
                  <c:v>76.257576999999998</c:v>
                </c:pt>
                <c:pt idx="1686">
                  <c:v>76.341678000000002</c:v>
                </c:pt>
                <c:pt idx="1687">
                  <c:v>76.418422000000007</c:v>
                </c:pt>
                <c:pt idx="1688">
                  <c:v>76.439811000000006</c:v>
                </c:pt>
                <c:pt idx="1689">
                  <c:v>76.413043000000002</c:v>
                </c:pt>
                <c:pt idx="1690">
                  <c:v>76.372054000000006</c:v>
                </c:pt>
                <c:pt idx="1691">
                  <c:v>76.337262999999993</c:v>
                </c:pt>
                <c:pt idx="1692">
                  <c:v>76.293604999999999</c:v>
                </c:pt>
                <c:pt idx="1693">
                  <c:v>76.236248000000003</c:v>
                </c:pt>
                <c:pt idx="1694">
                  <c:v>76.178520000000006</c:v>
                </c:pt>
                <c:pt idx="1695">
                  <c:v>76.145048000000003</c:v>
                </c:pt>
                <c:pt idx="1696">
                  <c:v>76.137591999999998</c:v>
                </c:pt>
                <c:pt idx="1697">
                  <c:v>76.140541999999996</c:v>
                </c:pt>
                <c:pt idx="1698">
                  <c:v>76.134061000000003</c:v>
                </c:pt>
                <c:pt idx="1699">
                  <c:v>76.115375</c:v>
                </c:pt>
                <c:pt idx="1700">
                  <c:v>76.099056000000004</c:v>
                </c:pt>
                <c:pt idx="1701">
                  <c:v>76.106538999999998</c:v>
                </c:pt>
                <c:pt idx="1702">
                  <c:v>76.140145000000004</c:v>
                </c:pt>
                <c:pt idx="1703">
                  <c:v>76.177566999999996</c:v>
                </c:pt>
                <c:pt idx="1704">
                  <c:v>76.182985000000002</c:v>
                </c:pt>
                <c:pt idx="1705">
                  <c:v>76.143405000000001</c:v>
                </c:pt>
                <c:pt idx="1706">
                  <c:v>76.077400999999995</c:v>
                </c:pt>
                <c:pt idx="1707">
                  <c:v>76.023815999999997</c:v>
                </c:pt>
                <c:pt idx="1708">
                  <c:v>76.000130999999996</c:v>
                </c:pt>
                <c:pt idx="1709">
                  <c:v>75.991945999999999</c:v>
                </c:pt>
                <c:pt idx="1710">
                  <c:v>75.970264</c:v>
                </c:pt>
                <c:pt idx="1711">
                  <c:v>75.931352000000004</c:v>
                </c:pt>
                <c:pt idx="1712">
                  <c:v>75.901267000000004</c:v>
                </c:pt>
                <c:pt idx="1713">
                  <c:v>75.906901000000005</c:v>
                </c:pt>
                <c:pt idx="1714">
                  <c:v>75.943394999999995</c:v>
                </c:pt>
                <c:pt idx="1715">
                  <c:v>75.979378999999994</c:v>
                </c:pt>
                <c:pt idx="1716">
                  <c:v>75.987908000000004</c:v>
                </c:pt>
                <c:pt idx="1717">
                  <c:v>75.966185999999993</c:v>
                </c:pt>
                <c:pt idx="1718">
                  <c:v>75.929625999999999</c:v>
                </c:pt>
                <c:pt idx="1719">
                  <c:v>75.894819999999996</c:v>
                </c:pt>
                <c:pt idx="1720">
                  <c:v>75.869529</c:v>
                </c:pt>
                <c:pt idx="1721">
                  <c:v>75.848640000000003</c:v>
                </c:pt>
                <c:pt idx="1722">
                  <c:v>75.822637999999998</c:v>
                </c:pt>
                <c:pt idx="1723">
                  <c:v>75.792105000000006</c:v>
                </c:pt>
                <c:pt idx="1724">
                  <c:v>75.773820000000001</c:v>
                </c:pt>
                <c:pt idx="1725">
                  <c:v>75.781930000000003</c:v>
                </c:pt>
                <c:pt idx="1726">
                  <c:v>75.809258</c:v>
                </c:pt>
                <c:pt idx="1727">
                  <c:v>75.833202999999997</c:v>
                </c:pt>
                <c:pt idx="1728">
                  <c:v>75.834937999999994</c:v>
                </c:pt>
                <c:pt idx="1729">
                  <c:v>75.805636000000007</c:v>
                </c:pt>
                <c:pt idx="1730">
                  <c:v>75.743679</c:v>
                </c:pt>
                <c:pt idx="1731">
                  <c:v>75.666543000000004</c:v>
                </c:pt>
                <c:pt idx="1732">
                  <c:v>75.616936999999993</c:v>
                </c:pt>
                <c:pt idx="1733">
                  <c:v>75.63064</c:v>
                </c:pt>
                <c:pt idx="1734">
                  <c:v>75.692532999999997</c:v>
                </c:pt>
                <c:pt idx="1735">
                  <c:v>75.744198999999995</c:v>
                </c:pt>
                <c:pt idx="1736">
                  <c:v>75.742799000000005</c:v>
                </c:pt>
                <c:pt idx="1737">
                  <c:v>75.695262</c:v>
                </c:pt>
                <c:pt idx="1738">
                  <c:v>75.628731000000002</c:v>
                </c:pt>
                <c:pt idx="1739">
                  <c:v>75.557185000000004</c:v>
                </c:pt>
                <c:pt idx="1740">
                  <c:v>75.490245999999999</c:v>
                </c:pt>
                <c:pt idx="1741">
                  <c:v>75.449836000000005</c:v>
                </c:pt>
                <c:pt idx="1742">
                  <c:v>75.447755999999998</c:v>
                </c:pt>
                <c:pt idx="1743">
                  <c:v>75.457074000000006</c:v>
                </c:pt>
                <c:pt idx="1744">
                  <c:v>75.438490999999999</c:v>
                </c:pt>
                <c:pt idx="1745">
                  <c:v>75.396270999999999</c:v>
                </c:pt>
                <c:pt idx="1746">
                  <c:v>75.383949999999999</c:v>
                </c:pt>
                <c:pt idx="1747">
                  <c:v>75.440217000000004</c:v>
                </c:pt>
                <c:pt idx="1748">
                  <c:v>75.536716999999996</c:v>
                </c:pt>
                <c:pt idx="1749">
                  <c:v>75.603371999999993</c:v>
                </c:pt>
                <c:pt idx="1750">
                  <c:v>75.598754999999997</c:v>
                </c:pt>
                <c:pt idx="1751">
                  <c:v>75.543025</c:v>
                </c:pt>
                <c:pt idx="1752">
                  <c:v>75.482231999999996</c:v>
                </c:pt>
                <c:pt idx="1753">
                  <c:v>75.434663</c:v>
                </c:pt>
                <c:pt idx="1754">
                  <c:v>75.384401999999994</c:v>
                </c:pt>
                <c:pt idx="1755">
                  <c:v>75.324312000000006</c:v>
                </c:pt>
                <c:pt idx="1756">
                  <c:v>75.283055000000004</c:v>
                </c:pt>
                <c:pt idx="1757">
                  <c:v>75.293580000000006</c:v>
                </c:pt>
                <c:pt idx="1758">
                  <c:v>75.341904999999997</c:v>
                </c:pt>
                <c:pt idx="1759">
                  <c:v>75.369331000000003</c:v>
                </c:pt>
                <c:pt idx="1760">
                  <c:v>75.333759999999998</c:v>
                </c:pt>
                <c:pt idx="1761">
                  <c:v>75.257396999999997</c:v>
                </c:pt>
                <c:pt idx="1762">
                  <c:v>75.203280000000007</c:v>
                </c:pt>
                <c:pt idx="1763">
                  <c:v>75.211084999999997</c:v>
                </c:pt>
                <c:pt idx="1764">
                  <c:v>75.262169999999998</c:v>
                </c:pt>
                <c:pt idx="1765">
                  <c:v>75.302178999999995</c:v>
                </c:pt>
                <c:pt idx="1766">
                  <c:v>75.291944000000001</c:v>
                </c:pt>
                <c:pt idx="1767">
                  <c:v>75.240201999999996</c:v>
                </c:pt>
                <c:pt idx="1768">
                  <c:v>75.191715000000002</c:v>
                </c:pt>
                <c:pt idx="1769">
                  <c:v>75.180081000000001</c:v>
                </c:pt>
                <c:pt idx="1770">
                  <c:v>75.191657000000006</c:v>
                </c:pt>
                <c:pt idx="1771">
                  <c:v>75.181780000000003</c:v>
                </c:pt>
                <c:pt idx="1772">
                  <c:v>75.128343999999998</c:v>
                </c:pt>
                <c:pt idx="1773">
                  <c:v>75.060184000000007</c:v>
                </c:pt>
                <c:pt idx="1774">
                  <c:v>75.027959999999993</c:v>
                </c:pt>
                <c:pt idx="1775">
                  <c:v>75.056145000000001</c:v>
                </c:pt>
                <c:pt idx="1776">
                  <c:v>75.128394999999998</c:v>
                </c:pt>
                <c:pt idx="1777">
                  <c:v>75.209721999999999</c:v>
                </c:pt>
                <c:pt idx="1778">
                  <c:v>75.271010000000004</c:v>
                </c:pt>
                <c:pt idx="1779">
                  <c:v>75.296384000000003</c:v>
                </c:pt>
                <c:pt idx="1780">
                  <c:v>75.281856000000005</c:v>
                </c:pt>
                <c:pt idx="1781">
                  <c:v>75.233974000000003</c:v>
                </c:pt>
                <c:pt idx="1782">
                  <c:v>75.167872000000003</c:v>
                </c:pt>
                <c:pt idx="1783">
                  <c:v>75.102835999999996</c:v>
                </c:pt>
                <c:pt idx="1784">
                  <c:v>75.052926999999997</c:v>
                </c:pt>
                <c:pt idx="1785">
                  <c:v>75.016034000000005</c:v>
                </c:pt>
                <c:pt idx="1786">
                  <c:v>74.975285999999997</c:v>
                </c:pt>
                <c:pt idx="1787">
                  <c:v>74.919436000000005</c:v>
                </c:pt>
                <c:pt idx="1788">
                  <c:v>74.861435</c:v>
                </c:pt>
                <c:pt idx="1789">
                  <c:v>74.828654999999998</c:v>
                </c:pt>
                <c:pt idx="1790">
                  <c:v>74.835052000000005</c:v>
                </c:pt>
                <c:pt idx="1791">
                  <c:v>74.870429000000001</c:v>
                </c:pt>
                <c:pt idx="1792">
                  <c:v>74.913735000000003</c:v>
                </c:pt>
                <c:pt idx="1793">
                  <c:v>74.944328999999996</c:v>
                </c:pt>
                <c:pt idx="1794">
                  <c:v>74.941726000000003</c:v>
                </c:pt>
                <c:pt idx="1795">
                  <c:v>74.896451999999996</c:v>
                </c:pt>
                <c:pt idx="1796">
                  <c:v>74.833315999999996</c:v>
                </c:pt>
                <c:pt idx="1797">
                  <c:v>74.807181999999997</c:v>
                </c:pt>
                <c:pt idx="1798">
                  <c:v>74.858289999999997</c:v>
                </c:pt>
                <c:pt idx="1799">
                  <c:v>74.975702999999996</c:v>
                </c:pt>
                <c:pt idx="1800">
                  <c:v>75.112190999999996</c:v>
                </c:pt>
                <c:pt idx="1801">
                  <c:v>75.224681000000004</c:v>
                </c:pt>
                <c:pt idx="1802">
                  <c:v>75.286944000000005</c:v>
                </c:pt>
                <c:pt idx="1803">
                  <c:v>75.277939000000003</c:v>
                </c:pt>
                <c:pt idx="1804">
                  <c:v>75.187381000000002</c:v>
                </c:pt>
                <c:pt idx="1805">
                  <c:v>75.036371000000003</c:v>
                </c:pt>
                <c:pt idx="1806">
                  <c:v>74.874115000000003</c:v>
                </c:pt>
                <c:pt idx="1807">
                  <c:v>74.744736000000003</c:v>
                </c:pt>
                <c:pt idx="1808">
                  <c:v>74.662400000000005</c:v>
                </c:pt>
                <c:pt idx="1809">
                  <c:v>74.621791999999999</c:v>
                </c:pt>
                <c:pt idx="1810">
                  <c:v>74.621610000000004</c:v>
                </c:pt>
                <c:pt idx="1811">
                  <c:v>74.665199000000001</c:v>
                </c:pt>
                <c:pt idx="1812">
                  <c:v>74.741876000000005</c:v>
                </c:pt>
                <c:pt idx="1813">
                  <c:v>74.821076000000005</c:v>
                </c:pt>
                <c:pt idx="1814">
                  <c:v>74.871144000000001</c:v>
                </c:pt>
                <c:pt idx="1815">
                  <c:v>74.882028000000005</c:v>
                </c:pt>
                <c:pt idx="1816">
                  <c:v>74.866832000000002</c:v>
                </c:pt>
                <c:pt idx="1817">
                  <c:v>74.840909999999994</c:v>
                </c:pt>
                <c:pt idx="1818">
                  <c:v>74.804714000000004</c:v>
                </c:pt>
                <c:pt idx="1819">
                  <c:v>74.752649000000005</c:v>
                </c:pt>
                <c:pt idx="1820">
                  <c:v>74.693516000000002</c:v>
                </c:pt>
                <c:pt idx="1821">
                  <c:v>74.649196000000003</c:v>
                </c:pt>
                <c:pt idx="1822">
                  <c:v>74.630746000000002</c:v>
                </c:pt>
                <c:pt idx="1823">
                  <c:v>74.627658999999994</c:v>
                </c:pt>
                <c:pt idx="1824">
                  <c:v>74.629722999999998</c:v>
                </c:pt>
                <c:pt idx="1825">
                  <c:v>74.650683000000001</c:v>
                </c:pt>
                <c:pt idx="1826">
                  <c:v>74.710983999999996</c:v>
                </c:pt>
                <c:pt idx="1827">
                  <c:v>74.794517999999997</c:v>
                </c:pt>
                <c:pt idx="1828">
                  <c:v>74.843902999999997</c:v>
                </c:pt>
                <c:pt idx="1829">
                  <c:v>74.814160999999999</c:v>
                </c:pt>
                <c:pt idx="1830">
                  <c:v>74.720613</c:v>
                </c:pt>
                <c:pt idx="1831">
                  <c:v>74.620093999999995</c:v>
                </c:pt>
                <c:pt idx="1832">
                  <c:v>74.552004999999994</c:v>
                </c:pt>
                <c:pt idx="1833">
                  <c:v>74.517026000000001</c:v>
                </c:pt>
                <c:pt idx="1834">
                  <c:v>74.512069999999994</c:v>
                </c:pt>
                <c:pt idx="1835">
                  <c:v>74.552259000000006</c:v>
                </c:pt>
                <c:pt idx="1836">
                  <c:v>74.636572999999999</c:v>
                </c:pt>
                <c:pt idx="1837">
                  <c:v>74.718660999999997</c:v>
                </c:pt>
                <c:pt idx="1838">
                  <c:v>74.746652999999995</c:v>
                </c:pt>
                <c:pt idx="1839">
                  <c:v>74.720844</c:v>
                </c:pt>
                <c:pt idx="1840">
                  <c:v>74.676938000000007</c:v>
                </c:pt>
                <c:pt idx="1841">
                  <c:v>74.618083999999996</c:v>
                </c:pt>
                <c:pt idx="1842">
                  <c:v>74.518664000000001</c:v>
                </c:pt>
                <c:pt idx="1843">
                  <c:v>74.403554</c:v>
                </c:pt>
                <c:pt idx="1844">
                  <c:v>74.353447000000003</c:v>
                </c:pt>
                <c:pt idx="1845">
                  <c:v>74.413623999999999</c:v>
                </c:pt>
                <c:pt idx="1846">
                  <c:v>74.548423999999997</c:v>
                </c:pt>
                <c:pt idx="1847">
                  <c:v>74.690963999999994</c:v>
                </c:pt>
                <c:pt idx="1848">
                  <c:v>74.796515999999997</c:v>
                </c:pt>
                <c:pt idx="1849">
                  <c:v>74.834726000000003</c:v>
                </c:pt>
                <c:pt idx="1850">
                  <c:v>74.776504000000003</c:v>
                </c:pt>
                <c:pt idx="1851">
                  <c:v>74.637090000000001</c:v>
                </c:pt>
                <c:pt idx="1852">
                  <c:v>74.507039000000006</c:v>
                </c:pt>
                <c:pt idx="1853">
                  <c:v>74.485173000000003</c:v>
                </c:pt>
                <c:pt idx="1854">
                  <c:v>74.578879999999998</c:v>
                </c:pt>
                <c:pt idx="1855">
                  <c:v>74.700815000000006</c:v>
                </c:pt>
                <c:pt idx="1856">
                  <c:v>74.763655999999997</c:v>
                </c:pt>
                <c:pt idx="1857">
                  <c:v>74.750518</c:v>
                </c:pt>
                <c:pt idx="1858">
                  <c:v>74.694913</c:v>
                </c:pt>
                <c:pt idx="1859">
                  <c:v>74.633123999999995</c:v>
                </c:pt>
                <c:pt idx="1860">
                  <c:v>74.590130000000002</c:v>
                </c:pt>
                <c:pt idx="1861">
                  <c:v>74.582464000000002</c:v>
                </c:pt>
                <c:pt idx="1862">
                  <c:v>74.611699999999999</c:v>
                </c:pt>
                <c:pt idx="1863">
                  <c:v>74.660696999999999</c:v>
                </c:pt>
                <c:pt idx="1864">
                  <c:v>74.706900000000005</c:v>
                </c:pt>
                <c:pt idx="1865">
                  <c:v>74.737830000000002</c:v>
                </c:pt>
                <c:pt idx="1866">
                  <c:v>74.754108000000002</c:v>
                </c:pt>
                <c:pt idx="1867">
                  <c:v>74.767070000000004</c:v>
                </c:pt>
                <c:pt idx="1868">
                  <c:v>74.793074000000004</c:v>
                </c:pt>
                <c:pt idx="1869">
                  <c:v>74.838149999999999</c:v>
                </c:pt>
                <c:pt idx="1870">
                  <c:v>74.887120999999993</c:v>
                </c:pt>
                <c:pt idx="1871">
                  <c:v>74.917921000000007</c:v>
                </c:pt>
                <c:pt idx="1872">
                  <c:v>74.927103000000002</c:v>
                </c:pt>
                <c:pt idx="1873">
                  <c:v>74.930582999999999</c:v>
                </c:pt>
                <c:pt idx="1874">
                  <c:v>74.939976999999999</c:v>
                </c:pt>
                <c:pt idx="1875">
                  <c:v>74.952095</c:v>
                </c:pt>
                <c:pt idx="1876">
                  <c:v>74.963070999999999</c:v>
                </c:pt>
                <c:pt idx="1877">
                  <c:v>74.977844000000005</c:v>
                </c:pt>
                <c:pt idx="1878">
                  <c:v>75.000934999999998</c:v>
                </c:pt>
                <c:pt idx="1879">
                  <c:v>75.030186999999998</c:v>
                </c:pt>
                <c:pt idx="1880">
                  <c:v>75.063259000000002</c:v>
                </c:pt>
                <c:pt idx="1881">
                  <c:v>75.096843000000007</c:v>
                </c:pt>
                <c:pt idx="1882">
                  <c:v>75.114934000000005</c:v>
                </c:pt>
                <c:pt idx="1883">
                  <c:v>75.094627000000003</c:v>
                </c:pt>
                <c:pt idx="1884">
                  <c:v>75.035561000000001</c:v>
                </c:pt>
                <c:pt idx="1885">
                  <c:v>74.971181999999999</c:v>
                </c:pt>
                <c:pt idx="1886">
                  <c:v>74.935905000000005</c:v>
                </c:pt>
                <c:pt idx="1887">
                  <c:v>74.928483</c:v>
                </c:pt>
                <c:pt idx="1888">
                  <c:v>74.920903999999993</c:v>
                </c:pt>
                <c:pt idx="1889">
                  <c:v>74.896001999999996</c:v>
                </c:pt>
                <c:pt idx="1890">
                  <c:v>74.861152000000004</c:v>
                </c:pt>
                <c:pt idx="1891">
                  <c:v>74.830865000000003</c:v>
                </c:pt>
                <c:pt idx="1892">
                  <c:v>74.814460999999994</c:v>
                </c:pt>
                <c:pt idx="1893">
                  <c:v>74.820503000000002</c:v>
                </c:pt>
                <c:pt idx="1894">
                  <c:v>74.852659000000003</c:v>
                </c:pt>
                <c:pt idx="1895">
                  <c:v>74.891484000000005</c:v>
                </c:pt>
                <c:pt idx="1896">
                  <c:v>74.896912999999998</c:v>
                </c:pt>
                <c:pt idx="1897">
                  <c:v>74.846436999999995</c:v>
                </c:pt>
                <c:pt idx="1898">
                  <c:v>74.765826000000004</c:v>
                </c:pt>
                <c:pt idx="1899">
                  <c:v>74.707401000000004</c:v>
                </c:pt>
                <c:pt idx="1900">
                  <c:v>74.696927000000002</c:v>
                </c:pt>
                <c:pt idx="1901">
                  <c:v>74.714163999999997</c:v>
                </c:pt>
                <c:pt idx="1902">
                  <c:v>74.727934000000005</c:v>
                </c:pt>
                <c:pt idx="1903">
                  <c:v>74.735487000000006</c:v>
                </c:pt>
                <c:pt idx="1904">
                  <c:v>74.755741</c:v>
                </c:pt>
                <c:pt idx="1905">
                  <c:v>74.791694000000007</c:v>
                </c:pt>
                <c:pt idx="1906">
                  <c:v>74.817175000000006</c:v>
                </c:pt>
                <c:pt idx="1907">
                  <c:v>74.804202000000004</c:v>
                </c:pt>
                <c:pt idx="1908">
                  <c:v>74.751897999999997</c:v>
                </c:pt>
                <c:pt idx="1909">
                  <c:v>74.684798999999998</c:v>
                </c:pt>
                <c:pt idx="1910">
                  <c:v>74.632669000000007</c:v>
                </c:pt>
                <c:pt idx="1911">
                  <c:v>74.614245999999994</c:v>
                </c:pt>
                <c:pt idx="1912">
                  <c:v>74.629037999999994</c:v>
                </c:pt>
                <c:pt idx="1913">
                  <c:v>74.656699000000003</c:v>
                </c:pt>
                <c:pt idx="1914">
                  <c:v>74.669150000000002</c:v>
                </c:pt>
                <c:pt idx="1915">
                  <c:v>74.653823000000003</c:v>
                </c:pt>
                <c:pt idx="1916">
                  <c:v>74.627374000000003</c:v>
                </c:pt>
                <c:pt idx="1917">
                  <c:v>74.621315999999993</c:v>
                </c:pt>
                <c:pt idx="1918">
                  <c:v>74.653756000000001</c:v>
                </c:pt>
                <c:pt idx="1919">
                  <c:v>74.716201999999996</c:v>
                </c:pt>
                <c:pt idx="1920">
                  <c:v>74.783969999999997</c:v>
                </c:pt>
                <c:pt idx="1921">
                  <c:v>74.835166000000001</c:v>
                </c:pt>
                <c:pt idx="1922">
                  <c:v>74.859905999999995</c:v>
                </c:pt>
                <c:pt idx="1923">
                  <c:v>74.856787999999995</c:v>
                </c:pt>
                <c:pt idx="1924">
                  <c:v>74.825142</c:v>
                </c:pt>
                <c:pt idx="1925">
                  <c:v>74.764021999999997</c:v>
                </c:pt>
                <c:pt idx="1926">
                  <c:v>74.683705000000003</c:v>
                </c:pt>
                <c:pt idx="1927">
                  <c:v>74.612172999999999</c:v>
                </c:pt>
                <c:pt idx="1928">
                  <c:v>74.575295999999994</c:v>
                </c:pt>
                <c:pt idx="1929">
                  <c:v>74.570598000000004</c:v>
                </c:pt>
                <c:pt idx="1930">
                  <c:v>74.575141000000002</c:v>
                </c:pt>
                <c:pt idx="1931">
                  <c:v>74.581987999999996</c:v>
                </c:pt>
                <c:pt idx="1932">
                  <c:v>74.611348000000007</c:v>
                </c:pt>
                <c:pt idx="1933">
                  <c:v>74.676772999999997</c:v>
                </c:pt>
                <c:pt idx="1934">
                  <c:v>74.755426</c:v>
                </c:pt>
                <c:pt idx="1935">
                  <c:v>74.807473999999999</c:v>
                </c:pt>
                <c:pt idx="1936">
                  <c:v>74.816811999999999</c:v>
                </c:pt>
                <c:pt idx="1937">
                  <c:v>74.791579999999996</c:v>
                </c:pt>
                <c:pt idx="1938">
                  <c:v>74.734870999999998</c:v>
                </c:pt>
                <c:pt idx="1939">
                  <c:v>74.645573999999996</c:v>
                </c:pt>
                <c:pt idx="1940">
                  <c:v>74.544213999999997</c:v>
                </c:pt>
                <c:pt idx="1941">
                  <c:v>74.469020999999998</c:v>
                </c:pt>
                <c:pt idx="1942">
                  <c:v>74.438561000000007</c:v>
                </c:pt>
                <c:pt idx="1943">
                  <c:v>74.432829999999996</c:v>
                </c:pt>
                <c:pt idx="1944">
                  <c:v>74.415420999999995</c:v>
                </c:pt>
                <c:pt idx="1945">
                  <c:v>74.365882999999997</c:v>
                </c:pt>
                <c:pt idx="1946">
                  <c:v>74.293780999999996</c:v>
                </c:pt>
                <c:pt idx="1947">
                  <c:v>74.233283999999998</c:v>
                </c:pt>
                <c:pt idx="1948">
                  <c:v>74.221242000000004</c:v>
                </c:pt>
                <c:pt idx="1949">
                  <c:v>74.266921999999994</c:v>
                </c:pt>
                <c:pt idx="1950">
                  <c:v>74.338864000000001</c:v>
                </c:pt>
                <c:pt idx="1951">
                  <c:v>74.389955999999998</c:v>
                </c:pt>
                <c:pt idx="1952">
                  <c:v>74.401743999999994</c:v>
                </c:pt>
                <c:pt idx="1953">
                  <c:v>74.391829999999999</c:v>
                </c:pt>
                <c:pt idx="1954">
                  <c:v>74.375895</c:v>
                </c:pt>
                <c:pt idx="1955">
                  <c:v>74.347154000000003</c:v>
                </c:pt>
                <c:pt idx="1956">
                  <c:v>74.297638000000006</c:v>
                </c:pt>
                <c:pt idx="1957">
                  <c:v>74.234472999999994</c:v>
                </c:pt>
                <c:pt idx="1958">
                  <c:v>74.165362000000002</c:v>
                </c:pt>
                <c:pt idx="1959">
                  <c:v>74.087873000000002</c:v>
                </c:pt>
                <c:pt idx="1960">
                  <c:v>74.007011000000006</c:v>
                </c:pt>
                <c:pt idx="1961">
                  <c:v>73.949332999999996</c:v>
                </c:pt>
                <c:pt idx="1962">
                  <c:v>73.945475000000002</c:v>
                </c:pt>
                <c:pt idx="1963">
                  <c:v>74.001525999999998</c:v>
                </c:pt>
                <c:pt idx="1964">
                  <c:v>74.091766000000007</c:v>
                </c:pt>
                <c:pt idx="1965">
                  <c:v>74.178737999999996</c:v>
                </c:pt>
                <c:pt idx="1966">
                  <c:v>74.236936999999998</c:v>
                </c:pt>
                <c:pt idx="1967">
                  <c:v>74.259085999999996</c:v>
                </c:pt>
                <c:pt idx="1968">
                  <c:v>74.248909999999995</c:v>
                </c:pt>
                <c:pt idx="1969">
                  <c:v>74.214653999999996</c:v>
                </c:pt>
                <c:pt idx="1970">
                  <c:v>74.171762999999999</c:v>
                </c:pt>
                <c:pt idx="1971">
                  <c:v>74.142453000000003</c:v>
                </c:pt>
                <c:pt idx="1972">
                  <c:v>74.134431000000006</c:v>
                </c:pt>
                <c:pt idx="1973">
                  <c:v>74.117979000000005</c:v>
                </c:pt>
                <c:pt idx="1974">
                  <c:v>74.047329000000005</c:v>
                </c:pt>
                <c:pt idx="1975">
                  <c:v>73.920884999999998</c:v>
                </c:pt>
                <c:pt idx="1976">
                  <c:v>73.802965</c:v>
                </c:pt>
                <c:pt idx="1977">
                  <c:v>73.763227000000001</c:v>
                </c:pt>
                <c:pt idx="1978">
                  <c:v>73.803512999999995</c:v>
                </c:pt>
                <c:pt idx="1979">
                  <c:v>73.863433999999998</c:v>
                </c:pt>
                <c:pt idx="1980">
                  <c:v>73.890868999999995</c:v>
                </c:pt>
                <c:pt idx="1981">
                  <c:v>73.886218</c:v>
                </c:pt>
                <c:pt idx="1982">
                  <c:v>73.877418000000006</c:v>
                </c:pt>
                <c:pt idx="1983">
                  <c:v>73.873740999999995</c:v>
                </c:pt>
                <c:pt idx="1984">
                  <c:v>73.859627000000003</c:v>
                </c:pt>
                <c:pt idx="1985">
                  <c:v>73.827635000000001</c:v>
                </c:pt>
                <c:pt idx="1986">
                  <c:v>73.798492999999993</c:v>
                </c:pt>
                <c:pt idx="1987">
                  <c:v>73.801793000000004</c:v>
                </c:pt>
                <c:pt idx="1988">
                  <c:v>73.842212000000004</c:v>
                </c:pt>
                <c:pt idx="1989">
                  <c:v>73.893129999999999</c:v>
                </c:pt>
                <c:pt idx="1990">
                  <c:v>73.929027000000005</c:v>
                </c:pt>
                <c:pt idx="1991">
                  <c:v>73.952558999999994</c:v>
                </c:pt>
                <c:pt idx="1992">
                  <c:v>73.975069000000005</c:v>
                </c:pt>
                <c:pt idx="1993">
                  <c:v>73.981997000000007</c:v>
                </c:pt>
                <c:pt idx="1994">
                  <c:v>73.950135000000003</c:v>
                </c:pt>
                <c:pt idx="1995">
                  <c:v>73.898994000000002</c:v>
                </c:pt>
                <c:pt idx="1996">
                  <c:v>73.882885000000002</c:v>
                </c:pt>
                <c:pt idx="1997">
                  <c:v>73.920295999999993</c:v>
                </c:pt>
                <c:pt idx="1998">
                  <c:v>73.965528000000006</c:v>
                </c:pt>
                <c:pt idx="1999">
                  <c:v>73.969019000000003</c:v>
                </c:pt>
                <c:pt idx="2000">
                  <c:v>73.938252000000006</c:v>
                </c:pt>
                <c:pt idx="2001">
                  <c:v>73.915898999999996</c:v>
                </c:pt>
                <c:pt idx="2002">
                  <c:v>73.921351000000001</c:v>
                </c:pt>
                <c:pt idx="2003">
                  <c:v>73.943483000000001</c:v>
                </c:pt>
                <c:pt idx="2004">
                  <c:v>73.974577999999994</c:v>
                </c:pt>
                <c:pt idx="2005">
                  <c:v>74.014173</c:v>
                </c:pt>
                <c:pt idx="2006">
                  <c:v>74.041381000000001</c:v>
                </c:pt>
                <c:pt idx="2007">
                  <c:v>74.014365999999995</c:v>
                </c:pt>
                <c:pt idx="2008">
                  <c:v>73.919542000000007</c:v>
                </c:pt>
                <c:pt idx="2009">
                  <c:v>73.801145000000005</c:v>
                </c:pt>
                <c:pt idx="2010">
                  <c:v>73.718739999999997</c:v>
                </c:pt>
                <c:pt idx="2011">
                  <c:v>73.703311999999997</c:v>
                </c:pt>
                <c:pt idx="2012">
                  <c:v>73.752707000000001</c:v>
                </c:pt>
                <c:pt idx="2013">
                  <c:v>73.830368000000007</c:v>
                </c:pt>
                <c:pt idx="2014">
                  <c:v>73.876147000000003</c:v>
                </c:pt>
                <c:pt idx="2015">
                  <c:v>73.849435</c:v>
                </c:pt>
                <c:pt idx="2016">
                  <c:v>73.764619999999994</c:v>
                </c:pt>
                <c:pt idx="2017">
                  <c:v>73.673283999999995</c:v>
                </c:pt>
                <c:pt idx="2018">
                  <c:v>73.616247999999999</c:v>
                </c:pt>
                <c:pt idx="2019">
                  <c:v>73.607945999999998</c:v>
                </c:pt>
                <c:pt idx="2020">
                  <c:v>73.651189000000002</c:v>
                </c:pt>
                <c:pt idx="2021">
                  <c:v>73.731016999999994</c:v>
                </c:pt>
                <c:pt idx="2022">
                  <c:v>73.794712000000004</c:v>
                </c:pt>
                <c:pt idx="2023">
                  <c:v>73.781322000000003</c:v>
                </c:pt>
                <c:pt idx="2024">
                  <c:v>73.692182000000003</c:v>
                </c:pt>
                <c:pt idx="2025">
                  <c:v>73.596969999999999</c:v>
                </c:pt>
                <c:pt idx="2026">
                  <c:v>73.559422999999995</c:v>
                </c:pt>
                <c:pt idx="2027">
                  <c:v>73.588113000000007</c:v>
                </c:pt>
                <c:pt idx="2028">
                  <c:v>73.656395000000003</c:v>
                </c:pt>
                <c:pt idx="2029">
                  <c:v>73.731316000000007</c:v>
                </c:pt>
                <c:pt idx="2030">
                  <c:v>73.775637000000003</c:v>
                </c:pt>
                <c:pt idx="2031">
                  <c:v>73.757756999999998</c:v>
                </c:pt>
                <c:pt idx="2032">
                  <c:v>73.690106999999998</c:v>
                </c:pt>
                <c:pt idx="2033">
                  <c:v>73.643125999999995</c:v>
                </c:pt>
                <c:pt idx="2034">
                  <c:v>73.678619999999995</c:v>
                </c:pt>
                <c:pt idx="2035">
                  <c:v>73.780721999999997</c:v>
                </c:pt>
                <c:pt idx="2036">
                  <c:v>73.884106000000003</c:v>
                </c:pt>
                <c:pt idx="2037">
                  <c:v>73.936977999999996</c:v>
                </c:pt>
                <c:pt idx="2038">
                  <c:v>73.924367000000004</c:v>
                </c:pt>
                <c:pt idx="2039">
                  <c:v>73.866482000000005</c:v>
                </c:pt>
                <c:pt idx="2040">
                  <c:v>73.803240000000002</c:v>
                </c:pt>
                <c:pt idx="2041">
                  <c:v>73.764137000000005</c:v>
                </c:pt>
                <c:pt idx="2042">
                  <c:v>73.748001000000002</c:v>
                </c:pt>
                <c:pt idx="2043">
                  <c:v>73.739102000000003</c:v>
                </c:pt>
                <c:pt idx="2044">
                  <c:v>73.737910999999997</c:v>
                </c:pt>
                <c:pt idx="2045">
                  <c:v>73.759392000000005</c:v>
                </c:pt>
                <c:pt idx="2046">
                  <c:v>73.802509000000001</c:v>
                </c:pt>
                <c:pt idx="2047">
                  <c:v>73.840806999999998</c:v>
                </c:pt>
                <c:pt idx="2048">
                  <c:v>73.850198000000006</c:v>
                </c:pt>
                <c:pt idx="2049">
                  <c:v>73.828970999999996</c:v>
                </c:pt>
                <c:pt idx="2050">
                  <c:v>73.787205</c:v>
                </c:pt>
                <c:pt idx="2051">
                  <c:v>73.738984000000002</c:v>
                </c:pt>
                <c:pt idx="2052">
                  <c:v>73.708963999999995</c:v>
                </c:pt>
                <c:pt idx="2053">
                  <c:v>73.725283000000005</c:v>
                </c:pt>
                <c:pt idx="2054">
                  <c:v>73.791289000000006</c:v>
                </c:pt>
                <c:pt idx="2055">
                  <c:v>73.876337000000007</c:v>
                </c:pt>
                <c:pt idx="2056">
                  <c:v>73.944665000000001</c:v>
                </c:pt>
                <c:pt idx="2057">
                  <c:v>73.982999000000007</c:v>
                </c:pt>
                <c:pt idx="2058">
                  <c:v>73.995079000000004</c:v>
                </c:pt>
                <c:pt idx="2059">
                  <c:v>73.979202000000001</c:v>
                </c:pt>
                <c:pt idx="2060">
                  <c:v>73.930207999999993</c:v>
                </c:pt>
                <c:pt idx="2061">
                  <c:v>73.861311999999998</c:v>
                </c:pt>
                <c:pt idx="2062">
                  <c:v>73.804849000000004</c:v>
                </c:pt>
                <c:pt idx="2063">
                  <c:v>73.786972000000006</c:v>
                </c:pt>
                <c:pt idx="2064">
                  <c:v>73.801477000000006</c:v>
                </c:pt>
                <c:pt idx="2065">
                  <c:v>73.813361</c:v>
                </c:pt>
                <c:pt idx="2066">
                  <c:v>73.793080000000003</c:v>
                </c:pt>
                <c:pt idx="2067">
                  <c:v>73.744361999999995</c:v>
                </c:pt>
                <c:pt idx="2068">
                  <c:v>73.699527000000003</c:v>
                </c:pt>
                <c:pt idx="2069">
                  <c:v>73.687596999999997</c:v>
                </c:pt>
                <c:pt idx="2070">
                  <c:v>73.711500999999998</c:v>
                </c:pt>
                <c:pt idx="2071">
                  <c:v>73.758995999999996</c:v>
                </c:pt>
                <c:pt idx="2072">
                  <c:v>73.816336000000007</c:v>
                </c:pt>
                <c:pt idx="2073">
                  <c:v>73.869343999999998</c:v>
                </c:pt>
                <c:pt idx="2074">
                  <c:v>73.901517999999996</c:v>
                </c:pt>
                <c:pt idx="2075">
                  <c:v>73.903443999999993</c:v>
                </c:pt>
                <c:pt idx="2076">
                  <c:v>73.885186000000004</c:v>
                </c:pt>
                <c:pt idx="2077">
                  <c:v>73.867059999999995</c:v>
                </c:pt>
                <c:pt idx="2078">
                  <c:v>73.856521999999998</c:v>
                </c:pt>
                <c:pt idx="2079">
                  <c:v>73.842309</c:v>
                </c:pt>
                <c:pt idx="2080">
                  <c:v>73.817008999999999</c:v>
                </c:pt>
                <c:pt idx="2081">
                  <c:v>73.786496</c:v>
                </c:pt>
                <c:pt idx="2082">
                  <c:v>73.757617999999994</c:v>
                </c:pt>
                <c:pt idx="2083">
                  <c:v>73.733761000000001</c:v>
                </c:pt>
                <c:pt idx="2084">
                  <c:v>73.714095999999998</c:v>
                </c:pt>
                <c:pt idx="2085">
                  <c:v>73.696119999999993</c:v>
                </c:pt>
                <c:pt idx="2086">
                  <c:v>73.682927000000007</c:v>
                </c:pt>
                <c:pt idx="2087">
                  <c:v>73.682084000000003</c:v>
                </c:pt>
                <c:pt idx="2088">
                  <c:v>73.699196999999998</c:v>
                </c:pt>
                <c:pt idx="2089">
                  <c:v>73.728448999999998</c:v>
                </c:pt>
                <c:pt idx="2090">
                  <c:v>73.751076999999995</c:v>
                </c:pt>
                <c:pt idx="2091">
                  <c:v>73.755842999999999</c:v>
                </c:pt>
                <c:pt idx="2092">
                  <c:v>73.749459000000002</c:v>
                </c:pt>
                <c:pt idx="2093">
                  <c:v>73.738973999999999</c:v>
                </c:pt>
                <c:pt idx="2094">
                  <c:v>73.716981000000004</c:v>
                </c:pt>
                <c:pt idx="2095">
                  <c:v>73.678873999999993</c:v>
                </c:pt>
                <c:pt idx="2096">
                  <c:v>73.644828000000004</c:v>
                </c:pt>
                <c:pt idx="2097">
                  <c:v>73.639976000000004</c:v>
                </c:pt>
                <c:pt idx="2098">
                  <c:v>73.660201000000001</c:v>
                </c:pt>
                <c:pt idx="2099">
                  <c:v>73.675781999999998</c:v>
                </c:pt>
                <c:pt idx="2100">
                  <c:v>73.666377999999995</c:v>
                </c:pt>
                <c:pt idx="2101">
                  <c:v>73.640918999999997</c:v>
                </c:pt>
                <c:pt idx="2102">
                  <c:v>73.619663000000003</c:v>
                </c:pt>
                <c:pt idx="2103">
                  <c:v>73.612178</c:v>
                </c:pt>
                <c:pt idx="2104">
                  <c:v>73.619240000000005</c:v>
                </c:pt>
                <c:pt idx="2105">
                  <c:v>73.639160000000004</c:v>
                </c:pt>
                <c:pt idx="2106">
                  <c:v>73.665858999999998</c:v>
                </c:pt>
                <c:pt idx="2107">
                  <c:v>73.690034999999995</c:v>
                </c:pt>
                <c:pt idx="2108">
                  <c:v>73.708584999999999</c:v>
                </c:pt>
                <c:pt idx="2109">
                  <c:v>73.724185000000006</c:v>
                </c:pt>
                <c:pt idx="2110">
                  <c:v>73.733856000000003</c:v>
                </c:pt>
                <c:pt idx="2111">
                  <c:v>73.732028</c:v>
                </c:pt>
                <c:pt idx="2112">
                  <c:v>73.720119999999994</c:v>
                </c:pt>
                <c:pt idx="2113">
                  <c:v>73.702183000000005</c:v>
                </c:pt>
                <c:pt idx="2114">
                  <c:v>73.679513</c:v>
                </c:pt>
                <c:pt idx="2115">
                  <c:v>73.652561000000006</c:v>
                </c:pt>
                <c:pt idx="2116">
                  <c:v>73.627854999999997</c:v>
                </c:pt>
                <c:pt idx="2117">
                  <c:v>73.616539000000003</c:v>
                </c:pt>
                <c:pt idx="2118">
                  <c:v>73.625156000000004</c:v>
                </c:pt>
                <c:pt idx="2119">
                  <c:v>73.654161000000002</c:v>
                </c:pt>
                <c:pt idx="2120">
                  <c:v>73.696290000000005</c:v>
                </c:pt>
                <c:pt idx="2121">
                  <c:v>73.734281999999993</c:v>
                </c:pt>
                <c:pt idx="2122">
                  <c:v>73.746356000000006</c:v>
                </c:pt>
                <c:pt idx="2123">
                  <c:v>73.722511999999995</c:v>
                </c:pt>
                <c:pt idx="2124">
                  <c:v>73.680381999999994</c:v>
                </c:pt>
                <c:pt idx="2125">
                  <c:v>73.653074000000004</c:v>
                </c:pt>
                <c:pt idx="2126">
                  <c:v>73.656175000000005</c:v>
                </c:pt>
                <c:pt idx="2127">
                  <c:v>73.677357000000001</c:v>
                </c:pt>
                <c:pt idx="2128">
                  <c:v>73.696026000000003</c:v>
                </c:pt>
                <c:pt idx="2129">
                  <c:v>73.702702000000002</c:v>
                </c:pt>
                <c:pt idx="2130">
                  <c:v>73.693844999999996</c:v>
                </c:pt>
                <c:pt idx="2131">
                  <c:v>73.669577000000004</c:v>
                </c:pt>
                <c:pt idx="2132">
                  <c:v>73.649152999999998</c:v>
                </c:pt>
                <c:pt idx="2133">
                  <c:v>73.645135999999994</c:v>
                </c:pt>
                <c:pt idx="2134">
                  <c:v>73.642329000000004</c:v>
                </c:pt>
                <c:pt idx="2135">
                  <c:v>73.630343999999994</c:v>
                </c:pt>
                <c:pt idx="2136">
                  <c:v>73.617907000000002</c:v>
                </c:pt>
                <c:pt idx="2137">
                  <c:v>73.619310999999996</c:v>
                </c:pt>
                <c:pt idx="2138">
                  <c:v>73.637996000000001</c:v>
                </c:pt>
                <c:pt idx="2139">
                  <c:v>73.660948000000005</c:v>
                </c:pt>
                <c:pt idx="2140">
                  <c:v>73.672844999999995</c:v>
                </c:pt>
                <c:pt idx="2141">
                  <c:v>73.671473000000006</c:v>
                </c:pt>
                <c:pt idx="2142">
                  <c:v>73.666490999999994</c:v>
                </c:pt>
                <c:pt idx="2143">
                  <c:v>73.665102000000005</c:v>
                </c:pt>
                <c:pt idx="2144">
                  <c:v>73.661947999999995</c:v>
                </c:pt>
                <c:pt idx="2145">
                  <c:v>73.646283999999994</c:v>
                </c:pt>
                <c:pt idx="2146">
                  <c:v>73.618105</c:v>
                </c:pt>
                <c:pt idx="2147">
                  <c:v>73.597837999999996</c:v>
                </c:pt>
                <c:pt idx="2148">
                  <c:v>73.605067000000005</c:v>
                </c:pt>
                <c:pt idx="2149">
                  <c:v>73.633801000000005</c:v>
                </c:pt>
                <c:pt idx="2150">
                  <c:v>73.660929999999993</c:v>
                </c:pt>
                <c:pt idx="2151">
                  <c:v>73.668732000000006</c:v>
                </c:pt>
                <c:pt idx="2152">
                  <c:v>73.661976999999993</c:v>
                </c:pt>
                <c:pt idx="2153">
                  <c:v>73.656460999999993</c:v>
                </c:pt>
                <c:pt idx="2154">
                  <c:v>73.658603999999997</c:v>
                </c:pt>
                <c:pt idx="2155">
                  <c:v>73.656841</c:v>
                </c:pt>
                <c:pt idx="2156">
                  <c:v>73.646105000000006</c:v>
                </c:pt>
                <c:pt idx="2157">
                  <c:v>73.643662000000006</c:v>
                </c:pt>
                <c:pt idx="2158">
                  <c:v>73.651482000000001</c:v>
                </c:pt>
                <c:pt idx="2159">
                  <c:v>73.657593000000006</c:v>
                </c:pt>
                <c:pt idx="2160">
                  <c:v>73.662065999999996</c:v>
                </c:pt>
                <c:pt idx="2161">
                  <c:v>73.671678</c:v>
                </c:pt>
                <c:pt idx="2162">
                  <c:v>73.686825999999996</c:v>
                </c:pt>
                <c:pt idx="2163">
                  <c:v>73.698473000000007</c:v>
                </c:pt>
                <c:pt idx="2164">
                  <c:v>73.699793</c:v>
                </c:pt>
                <c:pt idx="2165">
                  <c:v>73.690256000000005</c:v>
                </c:pt>
                <c:pt idx="2166">
                  <c:v>73.671921999999995</c:v>
                </c:pt>
                <c:pt idx="2167">
                  <c:v>73.649500000000003</c:v>
                </c:pt>
                <c:pt idx="2168">
                  <c:v>73.631867999999997</c:v>
                </c:pt>
                <c:pt idx="2169">
                  <c:v>73.627035000000006</c:v>
                </c:pt>
                <c:pt idx="2170">
                  <c:v>73.633973999999995</c:v>
                </c:pt>
                <c:pt idx="2171">
                  <c:v>73.646562000000003</c:v>
                </c:pt>
                <c:pt idx="2172">
                  <c:v>73.659881999999996</c:v>
                </c:pt>
                <c:pt idx="2173">
                  <c:v>73.678489999999996</c:v>
                </c:pt>
                <c:pt idx="2174">
                  <c:v>73.711550000000003</c:v>
                </c:pt>
                <c:pt idx="2175">
                  <c:v>73.747765000000001</c:v>
                </c:pt>
                <c:pt idx="2176">
                  <c:v>73.766352999999995</c:v>
                </c:pt>
                <c:pt idx="2177">
                  <c:v>73.762291000000005</c:v>
                </c:pt>
                <c:pt idx="2178">
                  <c:v>73.743011999999993</c:v>
                </c:pt>
                <c:pt idx="2179">
                  <c:v>73.720344999999995</c:v>
                </c:pt>
                <c:pt idx="2180">
                  <c:v>73.707042000000001</c:v>
                </c:pt>
                <c:pt idx="2181">
                  <c:v>73.712430999999995</c:v>
                </c:pt>
                <c:pt idx="2182">
                  <c:v>73.731173999999996</c:v>
                </c:pt>
                <c:pt idx="2183">
                  <c:v>73.747890999999996</c:v>
                </c:pt>
                <c:pt idx="2184">
                  <c:v>73.759384999999995</c:v>
                </c:pt>
                <c:pt idx="2185">
                  <c:v>73.773167999999998</c:v>
                </c:pt>
                <c:pt idx="2186">
                  <c:v>73.793189999999996</c:v>
                </c:pt>
                <c:pt idx="2187">
                  <c:v>73.815049999999999</c:v>
                </c:pt>
                <c:pt idx="2188">
                  <c:v>73.834733999999997</c:v>
                </c:pt>
                <c:pt idx="2189">
                  <c:v>73.854124999999996</c:v>
                </c:pt>
                <c:pt idx="2190">
                  <c:v>73.866370000000003</c:v>
                </c:pt>
                <c:pt idx="2191">
                  <c:v>73.860608999999997</c:v>
                </c:pt>
                <c:pt idx="2192">
                  <c:v>73.843890999999999</c:v>
                </c:pt>
                <c:pt idx="2193">
                  <c:v>73.833640000000003</c:v>
                </c:pt>
                <c:pt idx="2194">
                  <c:v>73.833877999999999</c:v>
                </c:pt>
                <c:pt idx="2195">
                  <c:v>73.831700999999995</c:v>
                </c:pt>
                <c:pt idx="2196">
                  <c:v>73.817120000000003</c:v>
                </c:pt>
                <c:pt idx="2197">
                  <c:v>73.794105999999999</c:v>
                </c:pt>
                <c:pt idx="2198">
                  <c:v>73.777180999999999</c:v>
                </c:pt>
                <c:pt idx="2199">
                  <c:v>73.777683999999994</c:v>
                </c:pt>
                <c:pt idx="2200">
                  <c:v>73.793488999999994</c:v>
                </c:pt>
                <c:pt idx="2201">
                  <c:v>73.810337000000004</c:v>
                </c:pt>
                <c:pt idx="2202">
                  <c:v>73.811514000000003</c:v>
                </c:pt>
                <c:pt idx="2203">
                  <c:v>73.793565999999998</c:v>
                </c:pt>
                <c:pt idx="2204">
                  <c:v>73.768137999999993</c:v>
                </c:pt>
                <c:pt idx="2205">
                  <c:v>73.748424</c:v>
                </c:pt>
                <c:pt idx="2206">
                  <c:v>73.742615000000001</c:v>
                </c:pt>
                <c:pt idx="2207">
                  <c:v>73.749526000000003</c:v>
                </c:pt>
                <c:pt idx="2208">
                  <c:v>73.769075000000001</c:v>
                </c:pt>
                <c:pt idx="2209">
                  <c:v>73.800828999999993</c:v>
                </c:pt>
                <c:pt idx="2210">
                  <c:v>73.822331000000005</c:v>
                </c:pt>
                <c:pt idx="2211">
                  <c:v>73.817018000000004</c:v>
                </c:pt>
                <c:pt idx="2212">
                  <c:v>73.794852000000006</c:v>
                </c:pt>
                <c:pt idx="2213">
                  <c:v>73.772970000000001</c:v>
                </c:pt>
                <c:pt idx="2214">
                  <c:v>73.762111000000004</c:v>
                </c:pt>
                <c:pt idx="2215">
                  <c:v>73.762846999999994</c:v>
                </c:pt>
                <c:pt idx="2216">
                  <c:v>73.772390000000001</c:v>
                </c:pt>
                <c:pt idx="2217">
                  <c:v>73.784368999999998</c:v>
                </c:pt>
                <c:pt idx="2218">
                  <c:v>73.795489000000003</c:v>
                </c:pt>
                <c:pt idx="2219">
                  <c:v>73.80395</c:v>
                </c:pt>
                <c:pt idx="2220">
                  <c:v>73.808604000000003</c:v>
                </c:pt>
                <c:pt idx="2221">
                  <c:v>73.813585000000003</c:v>
                </c:pt>
                <c:pt idx="2222">
                  <c:v>73.818070000000006</c:v>
                </c:pt>
                <c:pt idx="2223">
                  <c:v>73.819526999999994</c:v>
                </c:pt>
                <c:pt idx="2224">
                  <c:v>73.817082999999997</c:v>
                </c:pt>
                <c:pt idx="2225">
                  <c:v>73.813933000000006</c:v>
                </c:pt>
                <c:pt idx="2226">
                  <c:v>73.822439000000003</c:v>
                </c:pt>
                <c:pt idx="2227">
                  <c:v>73.835070999999999</c:v>
                </c:pt>
                <c:pt idx="2228">
                  <c:v>73.829458000000002</c:v>
                </c:pt>
                <c:pt idx="2229">
                  <c:v>73.808049999999994</c:v>
                </c:pt>
                <c:pt idx="2230">
                  <c:v>73.770381</c:v>
                </c:pt>
                <c:pt idx="2231">
                  <c:v>73.711082000000005</c:v>
                </c:pt>
                <c:pt idx="2232">
                  <c:v>73.645778000000007</c:v>
                </c:pt>
                <c:pt idx="2233">
                  <c:v>73.594584999999995</c:v>
                </c:pt>
                <c:pt idx="2234">
                  <c:v>73.559346000000005</c:v>
                </c:pt>
                <c:pt idx="2235">
                  <c:v>73.523542000000006</c:v>
                </c:pt>
                <c:pt idx="2236">
                  <c:v>73.484550999999996</c:v>
                </c:pt>
                <c:pt idx="2237">
                  <c:v>73.457555999999997</c:v>
                </c:pt>
                <c:pt idx="2238">
                  <c:v>73.453678999999994</c:v>
                </c:pt>
                <c:pt idx="2239">
                  <c:v>73.460733000000005</c:v>
                </c:pt>
                <c:pt idx="2240">
                  <c:v>73.456765000000004</c:v>
                </c:pt>
                <c:pt idx="2241">
                  <c:v>73.436380999999997</c:v>
                </c:pt>
                <c:pt idx="2242">
                  <c:v>73.400333000000003</c:v>
                </c:pt>
                <c:pt idx="2243">
                  <c:v>73.346874999999997</c:v>
                </c:pt>
                <c:pt idx="2244">
                  <c:v>73.284128999999993</c:v>
                </c:pt>
                <c:pt idx="2245">
                  <c:v>73.226487000000006</c:v>
                </c:pt>
                <c:pt idx="2246">
                  <c:v>73.173069999999996</c:v>
                </c:pt>
                <c:pt idx="2247">
                  <c:v>73.117660999999998</c:v>
                </c:pt>
                <c:pt idx="2248">
                  <c:v>73.060162000000005</c:v>
                </c:pt>
                <c:pt idx="2249">
                  <c:v>73.014122</c:v>
                </c:pt>
                <c:pt idx="2250">
                  <c:v>72.980898999999994</c:v>
                </c:pt>
                <c:pt idx="2251">
                  <c:v>72.921543</c:v>
                </c:pt>
                <c:pt idx="2252">
                  <c:v>72.820128999999994</c:v>
                </c:pt>
                <c:pt idx="2253">
                  <c:v>72.712245999999993</c:v>
                </c:pt>
                <c:pt idx="2254">
                  <c:v>72.623018999999999</c:v>
                </c:pt>
                <c:pt idx="2255">
                  <c:v>72.535849999999996</c:v>
                </c:pt>
                <c:pt idx="2256">
                  <c:v>72.434668000000002</c:v>
                </c:pt>
                <c:pt idx="2257">
                  <c:v>72.334694999999996</c:v>
                </c:pt>
                <c:pt idx="2258">
                  <c:v>72.248913999999999</c:v>
                </c:pt>
                <c:pt idx="2259">
                  <c:v>72.159660000000002</c:v>
                </c:pt>
                <c:pt idx="2260">
                  <c:v>72.062616000000006</c:v>
                </c:pt>
                <c:pt idx="2261">
                  <c:v>71.996556999999996</c:v>
                </c:pt>
                <c:pt idx="2262">
                  <c:v>71.975672000000003</c:v>
                </c:pt>
                <c:pt idx="2263">
                  <c:v>71.959857</c:v>
                </c:pt>
                <c:pt idx="2264">
                  <c:v>71.938547</c:v>
                </c:pt>
                <c:pt idx="2265">
                  <c:v>71.935618000000005</c:v>
                </c:pt>
                <c:pt idx="2266">
                  <c:v>71.979418999999993</c:v>
                </c:pt>
                <c:pt idx="2267">
                  <c:v>72.062453000000005</c:v>
                </c:pt>
                <c:pt idx="2268">
                  <c:v>72.118602999999993</c:v>
                </c:pt>
                <c:pt idx="2269">
                  <c:v>72.122698</c:v>
                </c:pt>
                <c:pt idx="2270">
                  <c:v>72.098016000000001</c:v>
                </c:pt>
                <c:pt idx="2271">
                  <c:v>72.061555999999996</c:v>
                </c:pt>
                <c:pt idx="2272">
                  <c:v>72.020713000000001</c:v>
                </c:pt>
                <c:pt idx="2273">
                  <c:v>71.974112000000005</c:v>
                </c:pt>
                <c:pt idx="2274">
                  <c:v>71.919082000000003</c:v>
                </c:pt>
                <c:pt idx="2275">
                  <c:v>71.844797</c:v>
                </c:pt>
                <c:pt idx="2276">
                  <c:v>71.746612999999996</c:v>
                </c:pt>
                <c:pt idx="2277">
                  <c:v>71.642663999999996</c:v>
                </c:pt>
                <c:pt idx="2278">
                  <c:v>71.546090000000007</c:v>
                </c:pt>
                <c:pt idx="2279">
                  <c:v>71.453168000000005</c:v>
                </c:pt>
                <c:pt idx="2280">
                  <c:v>71.352151000000006</c:v>
                </c:pt>
                <c:pt idx="2281">
                  <c:v>71.221844000000004</c:v>
                </c:pt>
                <c:pt idx="2282">
                  <c:v>70.977638999999996</c:v>
                </c:pt>
                <c:pt idx="2283">
                  <c:v>70.568416999999997</c:v>
                </c:pt>
                <c:pt idx="2284">
                  <c:v>70.078462999999999</c:v>
                </c:pt>
                <c:pt idx="2285">
                  <c:v>69.561952000000005</c:v>
                </c:pt>
                <c:pt idx="2286">
                  <c:v>69.033719000000005</c:v>
                </c:pt>
                <c:pt idx="2287">
                  <c:v>68.519925000000001</c:v>
                </c:pt>
                <c:pt idx="2288">
                  <c:v>68.004971999999995</c:v>
                </c:pt>
                <c:pt idx="2289">
                  <c:v>67.457474000000005</c:v>
                </c:pt>
                <c:pt idx="2290">
                  <c:v>66.899716999999995</c:v>
                </c:pt>
                <c:pt idx="2291">
                  <c:v>66.417394999999999</c:v>
                </c:pt>
                <c:pt idx="2292">
                  <c:v>66.063067000000004</c:v>
                </c:pt>
                <c:pt idx="2293">
                  <c:v>65.808117999999993</c:v>
                </c:pt>
                <c:pt idx="2294">
                  <c:v>65.625934000000001</c:v>
                </c:pt>
                <c:pt idx="2295">
                  <c:v>65.560715999999999</c:v>
                </c:pt>
                <c:pt idx="2296">
                  <c:v>65.597911999999994</c:v>
                </c:pt>
                <c:pt idx="2297">
                  <c:v>65.651470000000003</c:v>
                </c:pt>
                <c:pt idx="2298">
                  <c:v>65.723804999999999</c:v>
                </c:pt>
                <c:pt idx="2299">
                  <c:v>65.952260999999993</c:v>
                </c:pt>
                <c:pt idx="2300">
                  <c:v>66.397355000000005</c:v>
                </c:pt>
                <c:pt idx="2301">
                  <c:v>66.831073000000004</c:v>
                </c:pt>
                <c:pt idx="2302">
                  <c:v>67.09778</c:v>
                </c:pt>
                <c:pt idx="2303">
                  <c:v>67.302842999999996</c:v>
                </c:pt>
                <c:pt idx="2304">
                  <c:v>67.541895999999994</c:v>
                </c:pt>
                <c:pt idx="2305">
                  <c:v>67.788388999999995</c:v>
                </c:pt>
                <c:pt idx="2306">
                  <c:v>67.980643999999998</c:v>
                </c:pt>
                <c:pt idx="2307">
                  <c:v>68.120410000000007</c:v>
                </c:pt>
                <c:pt idx="2308">
                  <c:v>68.238258999999999</c:v>
                </c:pt>
                <c:pt idx="2309">
                  <c:v>68.345395999999994</c:v>
                </c:pt>
                <c:pt idx="2310">
                  <c:v>68.437646999999998</c:v>
                </c:pt>
                <c:pt idx="2311">
                  <c:v>68.511081000000004</c:v>
                </c:pt>
                <c:pt idx="2312">
                  <c:v>68.564066999999994</c:v>
                </c:pt>
                <c:pt idx="2313">
                  <c:v>68.587902</c:v>
                </c:pt>
                <c:pt idx="2314">
                  <c:v>68.595230000000001</c:v>
                </c:pt>
                <c:pt idx="2315">
                  <c:v>68.583843999999999</c:v>
                </c:pt>
                <c:pt idx="2316">
                  <c:v>68.610393000000002</c:v>
                </c:pt>
                <c:pt idx="2317">
                  <c:v>68.722544999999997</c:v>
                </c:pt>
                <c:pt idx="2318">
                  <c:v>68.819014999999993</c:v>
                </c:pt>
                <c:pt idx="2319">
                  <c:v>68.866273000000007</c:v>
                </c:pt>
                <c:pt idx="2320">
                  <c:v>68.893906999999999</c:v>
                </c:pt>
                <c:pt idx="2321">
                  <c:v>68.908134000000004</c:v>
                </c:pt>
                <c:pt idx="2322">
                  <c:v>68.917550000000006</c:v>
                </c:pt>
                <c:pt idx="2323">
                  <c:v>68.921716000000004</c:v>
                </c:pt>
                <c:pt idx="2324">
                  <c:v>68.918971999999997</c:v>
                </c:pt>
                <c:pt idx="2325">
                  <c:v>68.912317999999999</c:v>
                </c:pt>
                <c:pt idx="2326">
                  <c:v>68.925099000000003</c:v>
                </c:pt>
                <c:pt idx="2327">
                  <c:v>68.952410999999998</c:v>
                </c:pt>
                <c:pt idx="2328">
                  <c:v>68.973112999999998</c:v>
                </c:pt>
                <c:pt idx="2329">
                  <c:v>68.975435000000004</c:v>
                </c:pt>
                <c:pt idx="2330">
                  <c:v>68.942432999999994</c:v>
                </c:pt>
                <c:pt idx="2331">
                  <c:v>68.888285999999994</c:v>
                </c:pt>
                <c:pt idx="2332">
                  <c:v>68.841960999999998</c:v>
                </c:pt>
                <c:pt idx="2333">
                  <c:v>68.807536999999996</c:v>
                </c:pt>
                <c:pt idx="2334">
                  <c:v>68.782520000000005</c:v>
                </c:pt>
                <c:pt idx="2335">
                  <c:v>68.760459999999995</c:v>
                </c:pt>
                <c:pt idx="2336">
                  <c:v>68.728711000000004</c:v>
                </c:pt>
                <c:pt idx="2337">
                  <c:v>68.679366000000002</c:v>
                </c:pt>
                <c:pt idx="2338">
                  <c:v>68.632675000000006</c:v>
                </c:pt>
                <c:pt idx="2339">
                  <c:v>68.606067999999993</c:v>
                </c:pt>
                <c:pt idx="2340">
                  <c:v>68.577353000000002</c:v>
                </c:pt>
                <c:pt idx="2341">
                  <c:v>68.547004999999999</c:v>
                </c:pt>
                <c:pt idx="2342">
                  <c:v>68.519917000000007</c:v>
                </c:pt>
                <c:pt idx="2343">
                  <c:v>68.517865999999998</c:v>
                </c:pt>
                <c:pt idx="2344">
                  <c:v>68.522114000000002</c:v>
                </c:pt>
                <c:pt idx="2345">
                  <c:v>68.564089999999993</c:v>
                </c:pt>
                <c:pt idx="2346">
                  <c:v>68.544833999999994</c:v>
                </c:pt>
                <c:pt idx="2347">
                  <c:v>68.349633999999995</c:v>
                </c:pt>
                <c:pt idx="2348">
                  <c:v>68.222757999999999</c:v>
                </c:pt>
                <c:pt idx="2349">
                  <c:v>68.211912999999996</c:v>
                </c:pt>
                <c:pt idx="2350">
                  <c:v>68.213627000000002</c:v>
                </c:pt>
                <c:pt idx="2351">
                  <c:v>68.226181999999994</c:v>
                </c:pt>
                <c:pt idx="2352">
                  <c:v>68.195947000000004</c:v>
                </c:pt>
                <c:pt idx="2353">
                  <c:v>68.078119000000001</c:v>
                </c:pt>
                <c:pt idx="2354">
                  <c:v>67.948346000000001</c:v>
                </c:pt>
                <c:pt idx="2355">
                  <c:v>67.880354999999994</c:v>
                </c:pt>
                <c:pt idx="2356">
                  <c:v>67.829948999999999</c:v>
                </c:pt>
                <c:pt idx="2357">
                  <c:v>67.765632999999994</c:v>
                </c:pt>
                <c:pt idx="2358">
                  <c:v>67.687258999999997</c:v>
                </c:pt>
                <c:pt idx="2359">
                  <c:v>67.614609999999999</c:v>
                </c:pt>
                <c:pt idx="2360">
                  <c:v>67.574465000000004</c:v>
                </c:pt>
                <c:pt idx="2361">
                  <c:v>67.569371000000004</c:v>
                </c:pt>
                <c:pt idx="2362">
                  <c:v>67.584524000000002</c:v>
                </c:pt>
                <c:pt idx="2363">
                  <c:v>67.561653000000007</c:v>
                </c:pt>
                <c:pt idx="2364">
                  <c:v>67.429377000000002</c:v>
                </c:pt>
                <c:pt idx="2365">
                  <c:v>67.276173999999997</c:v>
                </c:pt>
                <c:pt idx="2366">
                  <c:v>67.202095999999997</c:v>
                </c:pt>
                <c:pt idx="2367">
                  <c:v>67.161570999999995</c:v>
                </c:pt>
                <c:pt idx="2368">
                  <c:v>67.123292000000006</c:v>
                </c:pt>
                <c:pt idx="2369">
                  <c:v>67.085528999999994</c:v>
                </c:pt>
                <c:pt idx="2370">
                  <c:v>67.049745999999999</c:v>
                </c:pt>
                <c:pt idx="2371">
                  <c:v>67.016129000000006</c:v>
                </c:pt>
                <c:pt idx="2372">
                  <c:v>66.978793999999994</c:v>
                </c:pt>
                <c:pt idx="2373">
                  <c:v>66.942074000000005</c:v>
                </c:pt>
                <c:pt idx="2374">
                  <c:v>66.905950000000004</c:v>
                </c:pt>
                <c:pt idx="2375">
                  <c:v>66.859565000000003</c:v>
                </c:pt>
                <c:pt idx="2376">
                  <c:v>66.784880000000001</c:v>
                </c:pt>
                <c:pt idx="2377">
                  <c:v>66.701372000000006</c:v>
                </c:pt>
                <c:pt idx="2378">
                  <c:v>66.660340000000005</c:v>
                </c:pt>
                <c:pt idx="2379">
                  <c:v>66.656221000000002</c:v>
                </c:pt>
                <c:pt idx="2380">
                  <c:v>66.645971000000003</c:v>
                </c:pt>
                <c:pt idx="2381">
                  <c:v>66.617766000000003</c:v>
                </c:pt>
                <c:pt idx="2382">
                  <c:v>66.572924</c:v>
                </c:pt>
                <c:pt idx="2383">
                  <c:v>66.506857999999994</c:v>
                </c:pt>
                <c:pt idx="2384">
                  <c:v>66.437631999999994</c:v>
                </c:pt>
                <c:pt idx="2385">
                  <c:v>66.389606999999998</c:v>
                </c:pt>
                <c:pt idx="2386">
                  <c:v>66.358721000000003</c:v>
                </c:pt>
                <c:pt idx="2387">
                  <c:v>66.342140999999998</c:v>
                </c:pt>
                <c:pt idx="2388">
                  <c:v>66.339787000000001</c:v>
                </c:pt>
                <c:pt idx="2389">
                  <c:v>66.343012999999999</c:v>
                </c:pt>
                <c:pt idx="2390">
                  <c:v>66.345185000000001</c:v>
                </c:pt>
                <c:pt idx="2391">
                  <c:v>66.341821999999993</c:v>
                </c:pt>
                <c:pt idx="2392">
                  <c:v>66.330066000000002</c:v>
                </c:pt>
                <c:pt idx="2393">
                  <c:v>66.309213</c:v>
                </c:pt>
                <c:pt idx="2394">
                  <c:v>66.281923000000006</c:v>
                </c:pt>
                <c:pt idx="2395">
                  <c:v>66.245918000000003</c:v>
                </c:pt>
                <c:pt idx="2396">
                  <c:v>66.195786999999996</c:v>
                </c:pt>
                <c:pt idx="2397">
                  <c:v>66.143771000000001</c:v>
                </c:pt>
                <c:pt idx="2398">
                  <c:v>66.114521999999994</c:v>
                </c:pt>
                <c:pt idx="2399">
                  <c:v>66.112424000000004</c:v>
                </c:pt>
                <c:pt idx="2400">
                  <c:v>66.120017000000004</c:v>
                </c:pt>
                <c:pt idx="2401">
                  <c:v>66.129447999999996</c:v>
                </c:pt>
                <c:pt idx="2402">
                  <c:v>66.148401000000007</c:v>
                </c:pt>
                <c:pt idx="2403">
                  <c:v>66.175549000000004</c:v>
                </c:pt>
                <c:pt idx="2404">
                  <c:v>66.194398000000007</c:v>
                </c:pt>
                <c:pt idx="2405">
                  <c:v>66.195556999999994</c:v>
                </c:pt>
                <c:pt idx="2406">
                  <c:v>66.188811000000001</c:v>
                </c:pt>
                <c:pt idx="2407">
                  <c:v>66.183659000000006</c:v>
                </c:pt>
                <c:pt idx="2408">
                  <c:v>66.177901000000006</c:v>
                </c:pt>
                <c:pt idx="2409">
                  <c:v>66.174391</c:v>
                </c:pt>
                <c:pt idx="2410">
                  <c:v>66.187077000000002</c:v>
                </c:pt>
                <c:pt idx="2411">
                  <c:v>66.220772999999994</c:v>
                </c:pt>
                <c:pt idx="2412">
                  <c:v>66.261886000000004</c:v>
                </c:pt>
                <c:pt idx="2413">
                  <c:v>66.300033999999997</c:v>
                </c:pt>
                <c:pt idx="2414">
                  <c:v>66.338154000000003</c:v>
                </c:pt>
                <c:pt idx="2415">
                  <c:v>66.379084000000006</c:v>
                </c:pt>
                <c:pt idx="2416">
                  <c:v>66.412644999999998</c:v>
                </c:pt>
                <c:pt idx="2417">
                  <c:v>66.435547</c:v>
                </c:pt>
                <c:pt idx="2418">
                  <c:v>66.469031999999999</c:v>
                </c:pt>
                <c:pt idx="2419">
                  <c:v>66.528029000000004</c:v>
                </c:pt>
                <c:pt idx="2420">
                  <c:v>66.596778999999998</c:v>
                </c:pt>
                <c:pt idx="2421">
                  <c:v>66.651073999999994</c:v>
                </c:pt>
                <c:pt idx="2422">
                  <c:v>66.690983000000003</c:v>
                </c:pt>
                <c:pt idx="2423">
                  <c:v>66.714322999999993</c:v>
                </c:pt>
                <c:pt idx="2424">
                  <c:v>66.723590999999999</c:v>
                </c:pt>
                <c:pt idx="2425">
                  <c:v>66.747761999999994</c:v>
                </c:pt>
                <c:pt idx="2426">
                  <c:v>66.788742999999997</c:v>
                </c:pt>
                <c:pt idx="2427">
                  <c:v>66.830457999999993</c:v>
                </c:pt>
                <c:pt idx="2428">
                  <c:v>66.873823999999999</c:v>
                </c:pt>
                <c:pt idx="2429">
                  <c:v>66.920738999999998</c:v>
                </c:pt>
                <c:pt idx="2430">
                  <c:v>66.968007</c:v>
                </c:pt>
                <c:pt idx="2431">
                  <c:v>67.019632999999999</c:v>
                </c:pt>
                <c:pt idx="2432">
                  <c:v>67.062869000000006</c:v>
                </c:pt>
                <c:pt idx="2433">
                  <c:v>67.081074000000001</c:v>
                </c:pt>
                <c:pt idx="2434">
                  <c:v>67.078832000000006</c:v>
                </c:pt>
                <c:pt idx="2435">
                  <c:v>67.080896999999993</c:v>
                </c:pt>
                <c:pt idx="2436">
                  <c:v>67.086732999999995</c:v>
                </c:pt>
                <c:pt idx="2437">
                  <c:v>67.105610999999996</c:v>
                </c:pt>
                <c:pt idx="2438">
                  <c:v>67.123125999999999</c:v>
                </c:pt>
                <c:pt idx="2439">
                  <c:v>67.184618999999998</c:v>
                </c:pt>
                <c:pt idx="2440">
                  <c:v>67.2697</c:v>
                </c:pt>
                <c:pt idx="2441">
                  <c:v>67.231949999999998</c:v>
                </c:pt>
                <c:pt idx="2442">
                  <c:v>67.197507999999999</c:v>
                </c:pt>
                <c:pt idx="2443">
                  <c:v>67.260788000000005</c:v>
                </c:pt>
                <c:pt idx="2444">
                  <c:v>67.305952000000005</c:v>
                </c:pt>
                <c:pt idx="2445">
                  <c:v>67.322226999999998</c:v>
                </c:pt>
                <c:pt idx="2446">
                  <c:v>67.330309</c:v>
                </c:pt>
                <c:pt idx="2447">
                  <c:v>67.349745999999996</c:v>
                </c:pt>
                <c:pt idx="2448">
                  <c:v>67.381585000000001</c:v>
                </c:pt>
                <c:pt idx="2449">
                  <c:v>67.414491999999996</c:v>
                </c:pt>
                <c:pt idx="2450">
                  <c:v>67.450798000000006</c:v>
                </c:pt>
                <c:pt idx="2451">
                  <c:v>67.485333999999995</c:v>
                </c:pt>
                <c:pt idx="2452">
                  <c:v>67.511995999999996</c:v>
                </c:pt>
                <c:pt idx="2453">
                  <c:v>67.525065999999995</c:v>
                </c:pt>
                <c:pt idx="2454">
                  <c:v>67.533393000000004</c:v>
                </c:pt>
                <c:pt idx="2455">
                  <c:v>67.533867999999998</c:v>
                </c:pt>
                <c:pt idx="2456">
                  <c:v>67.529157999999995</c:v>
                </c:pt>
                <c:pt idx="2457">
                  <c:v>67.545159999999996</c:v>
                </c:pt>
                <c:pt idx="2458">
                  <c:v>67.630260000000007</c:v>
                </c:pt>
                <c:pt idx="2459">
                  <c:v>67.758061999999995</c:v>
                </c:pt>
                <c:pt idx="2460">
                  <c:v>67.830934999999997</c:v>
                </c:pt>
                <c:pt idx="2461">
                  <c:v>67.866352000000006</c:v>
                </c:pt>
                <c:pt idx="2462">
                  <c:v>67.905625999999998</c:v>
                </c:pt>
                <c:pt idx="2463">
                  <c:v>67.940190000000001</c:v>
                </c:pt>
                <c:pt idx="2464">
                  <c:v>67.974632999999997</c:v>
                </c:pt>
                <c:pt idx="2465">
                  <c:v>68.011741000000001</c:v>
                </c:pt>
                <c:pt idx="2466">
                  <c:v>68.053506999999996</c:v>
                </c:pt>
                <c:pt idx="2467">
                  <c:v>68.100652999999994</c:v>
                </c:pt>
                <c:pt idx="2468">
                  <c:v>68.150572999999994</c:v>
                </c:pt>
                <c:pt idx="2469">
                  <c:v>68.195415999999994</c:v>
                </c:pt>
                <c:pt idx="2470">
                  <c:v>68.239116999999993</c:v>
                </c:pt>
                <c:pt idx="2471">
                  <c:v>68.285640000000001</c:v>
                </c:pt>
                <c:pt idx="2472">
                  <c:v>68.328294999999997</c:v>
                </c:pt>
                <c:pt idx="2473">
                  <c:v>68.363941999999994</c:v>
                </c:pt>
                <c:pt idx="2474">
                  <c:v>68.404358000000002</c:v>
                </c:pt>
                <c:pt idx="2475">
                  <c:v>68.465311</c:v>
                </c:pt>
                <c:pt idx="2476">
                  <c:v>68.541518999999994</c:v>
                </c:pt>
                <c:pt idx="2477">
                  <c:v>68.617698000000004</c:v>
                </c:pt>
                <c:pt idx="2478">
                  <c:v>68.642210000000006</c:v>
                </c:pt>
                <c:pt idx="2479">
                  <c:v>68.597065000000001</c:v>
                </c:pt>
                <c:pt idx="2480">
                  <c:v>68.557586999999998</c:v>
                </c:pt>
                <c:pt idx="2481">
                  <c:v>68.559081000000006</c:v>
                </c:pt>
                <c:pt idx="2482">
                  <c:v>68.591087000000002</c:v>
                </c:pt>
                <c:pt idx="2483">
                  <c:v>68.635023000000004</c:v>
                </c:pt>
                <c:pt idx="2484">
                  <c:v>68.674537000000001</c:v>
                </c:pt>
                <c:pt idx="2485">
                  <c:v>68.711839999999995</c:v>
                </c:pt>
                <c:pt idx="2486">
                  <c:v>68.749921000000001</c:v>
                </c:pt>
                <c:pt idx="2487">
                  <c:v>68.797567000000001</c:v>
                </c:pt>
                <c:pt idx="2488">
                  <c:v>68.851347000000004</c:v>
                </c:pt>
                <c:pt idx="2489">
                  <c:v>68.918227999999999</c:v>
                </c:pt>
                <c:pt idx="2490">
                  <c:v>69.003649999999993</c:v>
                </c:pt>
                <c:pt idx="2491">
                  <c:v>69.136171000000004</c:v>
                </c:pt>
                <c:pt idx="2492">
                  <c:v>69.294441000000006</c:v>
                </c:pt>
                <c:pt idx="2493">
                  <c:v>69.359544999999997</c:v>
                </c:pt>
                <c:pt idx="2494">
                  <c:v>69.359171000000003</c:v>
                </c:pt>
                <c:pt idx="2495">
                  <c:v>69.382017000000005</c:v>
                </c:pt>
                <c:pt idx="2496">
                  <c:v>69.415496000000005</c:v>
                </c:pt>
                <c:pt idx="2497">
                  <c:v>69.450789999999998</c:v>
                </c:pt>
                <c:pt idx="2498">
                  <c:v>69.473933000000002</c:v>
                </c:pt>
                <c:pt idx="2499">
                  <c:v>69.468473000000003</c:v>
                </c:pt>
                <c:pt idx="2500">
                  <c:v>69.422156999999999</c:v>
                </c:pt>
                <c:pt idx="2501">
                  <c:v>69.336438000000001</c:v>
                </c:pt>
                <c:pt idx="2502">
                  <c:v>69.230885000000001</c:v>
                </c:pt>
                <c:pt idx="2503">
                  <c:v>69.105164000000002</c:v>
                </c:pt>
                <c:pt idx="2504">
                  <c:v>68.969971999999999</c:v>
                </c:pt>
                <c:pt idx="2505">
                  <c:v>68.858805000000004</c:v>
                </c:pt>
                <c:pt idx="2506">
                  <c:v>68.785791000000003</c:v>
                </c:pt>
                <c:pt idx="2507">
                  <c:v>68.745447999999996</c:v>
                </c:pt>
                <c:pt idx="2508">
                  <c:v>68.737909999999999</c:v>
                </c:pt>
                <c:pt idx="2509">
                  <c:v>68.768021000000005</c:v>
                </c:pt>
                <c:pt idx="2510">
                  <c:v>68.844791999999998</c:v>
                </c:pt>
                <c:pt idx="2511">
                  <c:v>68.972003999999998</c:v>
                </c:pt>
                <c:pt idx="2512">
                  <c:v>69.128585999999999</c:v>
                </c:pt>
                <c:pt idx="2513">
                  <c:v>69.289777999999998</c:v>
                </c:pt>
                <c:pt idx="2514">
                  <c:v>69.445671000000004</c:v>
                </c:pt>
                <c:pt idx="2515">
                  <c:v>69.597431999999998</c:v>
                </c:pt>
                <c:pt idx="2516">
                  <c:v>69.751365000000007</c:v>
                </c:pt>
                <c:pt idx="2517">
                  <c:v>69.920753000000005</c:v>
                </c:pt>
                <c:pt idx="2518">
                  <c:v>70.111873000000003</c:v>
                </c:pt>
                <c:pt idx="2519">
                  <c:v>70.299308999999994</c:v>
                </c:pt>
                <c:pt idx="2520">
                  <c:v>70.446211000000005</c:v>
                </c:pt>
                <c:pt idx="2521">
                  <c:v>70.546503999999999</c:v>
                </c:pt>
                <c:pt idx="2522">
                  <c:v>70.618798999999996</c:v>
                </c:pt>
                <c:pt idx="2523">
                  <c:v>70.677488999999994</c:v>
                </c:pt>
                <c:pt idx="2524">
                  <c:v>70.729320999999999</c:v>
                </c:pt>
                <c:pt idx="2525">
                  <c:v>70.760627999999997</c:v>
                </c:pt>
                <c:pt idx="2526">
                  <c:v>70.693410999999998</c:v>
                </c:pt>
                <c:pt idx="2527">
                  <c:v>70.372614999999996</c:v>
                </c:pt>
                <c:pt idx="2528">
                  <c:v>69.842912999999996</c:v>
                </c:pt>
                <c:pt idx="2529">
                  <c:v>69.338831999999996</c:v>
                </c:pt>
                <c:pt idx="2530">
                  <c:v>68.896027000000004</c:v>
                </c:pt>
                <c:pt idx="2531">
                  <c:v>68.454088999999996</c:v>
                </c:pt>
                <c:pt idx="2532">
                  <c:v>68.016418000000002</c:v>
                </c:pt>
                <c:pt idx="2533">
                  <c:v>67.603363999999999</c:v>
                </c:pt>
                <c:pt idx="2534">
                  <c:v>67.200933000000006</c:v>
                </c:pt>
                <c:pt idx="2535">
                  <c:v>66.781103999999999</c:v>
                </c:pt>
                <c:pt idx="2536">
                  <c:v>66.406326000000007</c:v>
                </c:pt>
                <c:pt idx="2537">
                  <c:v>66.147893999999994</c:v>
                </c:pt>
                <c:pt idx="2538">
                  <c:v>65.972064000000003</c:v>
                </c:pt>
                <c:pt idx="2539">
                  <c:v>65.830495999999997</c:v>
                </c:pt>
                <c:pt idx="2540">
                  <c:v>65.708438999999998</c:v>
                </c:pt>
                <c:pt idx="2541">
                  <c:v>65.619292000000002</c:v>
                </c:pt>
                <c:pt idx="2542">
                  <c:v>65.535281999999995</c:v>
                </c:pt>
                <c:pt idx="2543">
                  <c:v>65.472161</c:v>
                </c:pt>
                <c:pt idx="2544">
                  <c:v>65.555563000000006</c:v>
                </c:pt>
                <c:pt idx="2545">
                  <c:v>65.756883000000002</c:v>
                </c:pt>
                <c:pt idx="2546">
                  <c:v>65.980637999999999</c:v>
                </c:pt>
                <c:pt idx="2547">
                  <c:v>66.205290000000005</c:v>
                </c:pt>
                <c:pt idx="2548">
                  <c:v>66.421757999999997</c:v>
                </c:pt>
                <c:pt idx="2549">
                  <c:v>66.620209000000003</c:v>
                </c:pt>
                <c:pt idx="2550">
                  <c:v>66.791244000000006</c:v>
                </c:pt>
                <c:pt idx="2551">
                  <c:v>66.944901000000002</c:v>
                </c:pt>
                <c:pt idx="2552">
                  <c:v>67.097904999999997</c:v>
                </c:pt>
                <c:pt idx="2553">
                  <c:v>67.245446999999999</c:v>
                </c:pt>
                <c:pt idx="2554">
                  <c:v>67.373694999999998</c:v>
                </c:pt>
                <c:pt idx="2555">
                  <c:v>67.485462999999996</c:v>
                </c:pt>
                <c:pt idx="2556">
                  <c:v>67.594256000000001</c:v>
                </c:pt>
                <c:pt idx="2557">
                  <c:v>67.712610999999995</c:v>
                </c:pt>
                <c:pt idx="2558">
                  <c:v>67.840483000000006</c:v>
                </c:pt>
                <c:pt idx="2559">
                  <c:v>67.963890000000006</c:v>
                </c:pt>
                <c:pt idx="2560">
                  <c:v>68.065130999999994</c:v>
                </c:pt>
                <c:pt idx="2561">
                  <c:v>68.146510000000006</c:v>
                </c:pt>
                <c:pt idx="2562">
                  <c:v>68.235838000000001</c:v>
                </c:pt>
                <c:pt idx="2563">
                  <c:v>68.360431000000005</c:v>
                </c:pt>
                <c:pt idx="2564">
                  <c:v>68.507936999999998</c:v>
                </c:pt>
                <c:pt idx="2565">
                  <c:v>68.644589999999994</c:v>
                </c:pt>
                <c:pt idx="2566">
                  <c:v>68.759206000000006</c:v>
                </c:pt>
                <c:pt idx="2567">
                  <c:v>68.857525999999993</c:v>
                </c:pt>
                <c:pt idx="2568">
                  <c:v>68.939194000000001</c:v>
                </c:pt>
                <c:pt idx="2569">
                  <c:v>68.992373999999998</c:v>
                </c:pt>
                <c:pt idx="2570">
                  <c:v>69.005758</c:v>
                </c:pt>
                <c:pt idx="2571">
                  <c:v>68.984014000000002</c:v>
                </c:pt>
                <c:pt idx="2572">
                  <c:v>68.952208999999996</c:v>
                </c:pt>
                <c:pt idx="2573">
                  <c:v>68.931101999999996</c:v>
                </c:pt>
                <c:pt idx="2574">
                  <c:v>68.923878000000002</c:v>
                </c:pt>
                <c:pt idx="2575">
                  <c:v>68.913380000000004</c:v>
                </c:pt>
                <c:pt idx="2576">
                  <c:v>68.873276000000004</c:v>
                </c:pt>
                <c:pt idx="2577">
                  <c:v>68.811802999999998</c:v>
                </c:pt>
                <c:pt idx="2578">
                  <c:v>68.753335000000007</c:v>
                </c:pt>
                <c:pt idx="2579">
                  <c:v>68.698783000000006</c:v>
                </c:pt>
                <c:pt idx="2580">
                  <c:v>68.611016000000006</c:v>
                </c:pt>
                <c:pt idx="2581">
                  <c:v>68.453197000000003</c:v>
                </c:pt>
                <c:pt idx="2582">
                  <c:v>68.277450999999999</c:v>
                </c:pt>
                <c:pt idx="2583">
                  <c:v>68.149360999999999</c:v>
                </c:pt>
                <c:pt idx="2584">
                  <c:v>68.064044999999993</c:v>
                </c:pt>
                <c:pt idx="2585">
                  <c:v>68.014042000000003</c:v>
                </c:pt>
                <c:pt idx="2586">
                  <c:v>68.001492999999996</c:v>
                </c:pt>
                <c:pt idx="2587">
                  <c:v>68.012916000000004</c:v>
                </c:pt>
                <c:pt idx="2588">
                  <c:v>68.023249000000007</c:v>
                </c:pt>
                <c:pt idx="2589">
                  <c:v>68.018249999999995</c:v>
                </c:pt>
                <c:pt idx="2590">
                  <c:v>68.003918999999996</c:v>
                </c:pt>
                <c:pt idx="2591">
                  <c:v>67.986384999999999</c:v>
                </c:pt>
                <c:pt idx="2592">
                  <c:v>67.968759000000006</c:v>
                </c:pt>
                <c:pt idx="2593">
                  <c:v>67.952703999999997</c:v>
                </c:pt>
                <c:pt idx="2594">
                  <c:v>67.930599999999998</c:v>
                </c:pt>
                <c:pt idx="2595">
                  <c:v>67.880786000000001</c:v>
                </c:pt>
                <c:pt idx="2596">
                  <c:v>67.798558</c:v>
                </c:pt>
                <c:pt idx="2597">
                  <c:v>67.718840999999998</c:v>
                </c:pt>
                <c:pt idx="2598">
                  <c:v>67.665091000000004</c:v>
                </c:pt>
                <c:pt idx="2599">
                  <c:v>67.616630999999998</c:v>
                </c:pt>
                <c:pt idx="2600">
                  <c:v>67.526212000000001</c:v>
                </c:pt>
                <c:pt idx="2601">
                  <c:v>67.378579000000002</c:v>
                </c:pt>
                <c:pt idx="2602">
                  <c:v>67.220343999999997</c:v>
                </c:pt>
                <c:pt idx="2603">
                  <c:v>67.076521</c:v>
                </c:pt>
                <c:pt idx="2604">
                  <c:v>66.910568999999995</c:v>
                </c:pt>
                <c:pt idx="2605">
                  <c:v>66.705332999999996</c:v>
                </c:pt>
                <c:pt idx="2606">
                  <c:v>66.514088999999998</c:v>
                </c:pt>
                <c:pt idx="2607">
                  <c:v>66.377013000000005</c:v>
                </c:pt>
                <c:pt idx="2608">
                  <c:v>66.271615999999995</c:v>
                </c:pt>
                <c:pt idx="2609">
                  <c:v>66.167732000000001</c:v>
                </c:pt>
                <c:pt idx="2610">
                  <c:v>66.050853000000004</c:v>
                </c:pt>
                <c:pt idx="2611">
                  <c:v>65.910413000000005</c:v>
                </c:pt>
                <c:pt idx="2612">
                  <c:v>65.740882999999997</c:v>
                </c:pt>
                <c:pt idx="2613">
                  <c:v>65.567581000000004</c:v>
                </c:pt>
                <c:pt idx="2614">
                  <c:v>65.427672000000001</c:v>
                </c:pt>
                <c:pt idx="2615">
                  <c:v>65.311124000000007</c:v>
                </c:pt>
                <c:pt idx="2616">
                  <c:v>65.18168</c:v>
                </c:pt>
                <c:pt idx="2617">
                  <c:v>65.027721999999997</c:v>
                </c:pt>
                <c:pt idx="2618">
                  <c:v>64.863337000000001</c:v>
                </c:pt>
                <c:pt idx="2619">
                  <c:v>64.709344000000002</c:v>
                </c:pt>
                <c:pt idx="2620">
                  <c:v>64.585352</c:v>
                </c:pt>
                <c:pt idx="2621">
                  <c:v>64.513921999999994</c:v>
                </c:pt>
                <c:pt idx="2622">
                  <c:v>64.510311000000002</c:v>
                </c:pt>
                <c:pt idx="2623">
                  <c:v>64.570909</c:v>
                </c:pt>
                <c:pt idx="2624">
                  <c:v>64.688452999999996</c:v>
                </c:pt>
                <c:pt idx="2625">
                  <c:v>64.860054000000005</c:v>
                </c:pt>
                <c:pt idx="2626">
                  <c:v>65.059695000000005</c:v>
                </c:pt>
                <c:pt idx="2627">
                  <c:v>65.236953</c:v>
                </c:pt>
                <c:pt idx="2628">
                  <c:v>65.372456999999997</c:v>
                </c:pt>
                <c:pt idx="2629">
                  <c:v>65.481707</c:v>
                </c:pt>
                <c:pt idx="2630">
                  <c:v>65.570590999999993</c:v>
                </c:pt>
                <c:pt idx="2631">
                  <c:v>65.624859000000001</c:v>
                </c:pt>
                <c:pt idx="2632">
                  <c:v>65.637258000000003</c:v>
                </c:pt>
                <c:pt idx="2633">
                  <c:v>65.627133000000001</c:v>
                </c:pt>
                <c:pt idx="2634">
                  <c:v>65.619534999999999</c:v>
                </c:pt>
                <c:pt idx="2635">
                  <c:v>65.626163000000005</c:v>
                </c:pt>
                <c:pt idx="2636">
                  <c:v>65.648585999999995</c:v>
                </c:pt>
                <c:pt idx="2637">
                  <c:v>65.680115000000001</c:v>
                </c:pt>
                <c:pt idx="2638">
                  <c:v>65.709203000000002</c:v>
                </c:pt>
                <c:pt idx="2639">
                  <c:v>65.733440000000002</c:v>
                </c:pt>
                <c:pt idx="2640">
                  <c:v>65.763913000000002</c:v>
                </c:pt>
                <c:pt idx="2641">
                  <c:v>65.809674999999999</c:v>
                </c:pt>
                <c:pt idx="2642">
                  <c:v>65.865205000000003</c:v>
                </c:pt>
                <c:pt idx="2643">
                  <c:v>65.915504999999996</c:v>
                </c:pt>
                <c:pt idx="2644">
                  <c:v>65.949911</c:v>
                </c:pt>
                <c:pt idx="2645">
                  <c:v>65.967084</c:v>
                </c:pt>
                <c:pt idx="2646">
                  <c:v>65.970651000000004</c:v>
                </c:pt>
                <c:pt idx="2647">
                  <c:v>65.967601999999999</c:v>
                </c:pt>
                <c:pt idx="2648">
                  <c:v>65.972206</c:v>
                </c:pt>
                <c:pt idx="2649">
                  <c:v>65.997643999999994</c:v>
                </c:pt>
                <c:pt idx="2650">
                  <c:v>66.045517000000004</c:v>
                </c:pt>
                <c:pt idx="2651">
                  <c:v>66.105141000000003</c:v>
                </c:pt>
                <c:pt idx="2652">
                  <c:v>66.162655000000001</c:v>
                </c:pt>
                <c:pt idx="2653">
                  <c:v>66.210395000000005</c:v>
                </c:pt>
                <c:pt idx="2654">
                  <c:v>66.246638000000004</c:v>
                </c:pt>
                <c:pt idx="2655">
                  <c:v>66.274193999999994</c:v>
                </c:pt>
                <c:pt idx="2656">
                  <c:v>66.299678</c:v>
                </c:pt>
                <c:pt idx="2657">
                  <c:v>66.327623000000003</c:v>
                </c:pt>
                <c:pt idx="2658">
                  <c:v>66.354280000000003</c:v>
                </c:pt>
                <c:pt idx="2659">
                  <c:v>66.369384999999994</c:v>
                </c:pt>
                <c:pt idx="2660">
                  <c:v>66.367587</c:v>
                </c:pt>
                <c:pt idx="2661">
                  <c:v>66.359317000000004</c:v>
                </c:pt>
                <c:pt idx="2662">
                  <c:v>66.357236999999998</c:v>
                </c:pt>
                <c:pt idx="2663">
                  <c:v>66.359868000000006</c:v>
                </c:pt>
                <c:pt idx="2664">
                  <c:v>66.361746999999994</c:v>
                </c:pt>
                <c:pt idx="2665">
                  <c:v>66.362460999999996</c:v>
                </c:pt>
                <c:pt idx="2666">
                  <c:v>66.363769000000005</c:v>
                </c:pt>
                <c:pt idx="2667">
                  <c:v>66.367283</c:v>
                </c:pt>
                <c:pt idx="2668">
                  <c:v>66.374574999999993</c:v>
                </c:pt>
                <c:pt idx="2669">
                  <c:v>66.386771999999993</c:v>
                </c:pt>
                <c:pt idx="2670">
                  <c:v>66.404488000000001</c:v>
                </c:pt>
                <c:pt idx="2671">
                  <c:v>66.428214999999994</c:v>
                </c:pt>
                <c:pt idx="2672">
                  <c:v>66.456383000000002</c:v>
                </c:pt>
                <c:pt idx="2673">
                  <c:v>66.481838999999994</c:v>
                </c:pt>
                <c:pt idx="2674">
                  <c:v>66.496443999999997</c:v>
                </c:pt>
                <c:pt idx="2675">
                  <c:v>66.500521000000006</c:v>
                </c:pt>
                <c:pt idx="2676">
                  <c:v>66.502379000000005</c:v>
                </c:pt>
                <c:pt idx="2677">
                  <c:v>66.506592999999995</c:v>
                </c:pt>
                <c:pt idx="2678">
                  <c:v>66.506933000000004</c:v>
                </c:pt>
                <c:pt idx="2679">
                  <c:v>66.494401999999994</c:v>
                </c:pt>
                <c:pt idx="2680">
                  <c:v>66.466843999999995</c:v>
                </c:pt>
                <c:pt idx="2681">
                  <c:v>66.426075999999995</c:v>
                </c:pt>
                <c:pt idx="2682">
                  <c:v>66.370436999999995</c:v>
                </c:pt>
                <c:pt idx="2683">
                  <c:v>66.298547999999997</c:v>
                </c:pt>
                <c:pt idx="2684">
                  <c:v>66.216269999999994</c:v>
                </c:pt>
                <c:pt idx="2685">
                  <c:v>66.130488999999997</c:v>
                </c:pt>
                <c:pt idx="2686">
                  <c:v>66.039195000000007</c:v>
                </c:pt>
                <c:pt idx="2687">
                  <c:v>65.936897000000002</c:v>
                </c:pt>
                <c:pt idx="2688">
                  <c:v>65.829586000000006</c:v>
                </c:pt>
                <c:pt idx="2689">
                  <c:v>65.732877999999999</c:v>
                </c:pt>
                <c:pt idx="2690">
                  <c:v>65.653812000000002</c:v>
                </c:pt>
                <c:pt idx="2691">
                  <c:v>65.582812000000004</c:v>
                </c:pt>
                <c:pt idx="2692">
                  <c:v>65.504200999999995</c:v>
                </c:pt>
                <c:pt idx="2693">
                  <c:v>65.409481</c:v>
                </c:pt>
                <c:pt idx="2694">
                  <c:v>65.303021999999999</c:v>
                </c:pt>
                <c:pt idx="2695">
                  <c:v>65.198642000000007</c:v>
                </c:pt>
                <c:pt idx="2696">
                  <c:v>65.109460999999996</c:v>
                </c:pt>
                <c:pt idx="2697">
                  <c:v>65.035391000000004</c:v>
                </c:pt>
                <c:pt idx="2698">
                  <c:v>64.960603000000006</c:v>
                </c:pt>
                <c:pt idx="2699">
                  <c:v>64.870662999999993</c:v>
                </c:pt>
                <c:pt idx="2700">
                  <c:v>64.769981000000001</c:v>
                </c:pt>
                <c:pt idx="2701">
                  <c:v>64.674835000000002</c:v>
                </c:pt>
                <c:pt idx="2702">
                  <c:v>64.592712000000006</c:v>
                </c:pt>
                <c:pt idx="2703">
                  <c:v>64.518700999999993</c:v>
                </c:pt>
                <c:pt idx="2704">
                  <c:v>64.448184999999995</c:v>
                </c:pt>
                <c:pt idx="2705">
                  <c:v>64.378870000000006</c:v>
                </c:pt>
                <c:pt idx="2706">
                  <c:v>64.301058999999995</c:v>
                </c:pt>
                <c:pt idx="2707">
                  <c:v>64.200937999999994</c:v>
                </c:pt>
                <c:pt idx="2708">
                  <c:v>64.077038999999999</c:v>
                </c:pt>
                <c:pt idx="2709">
                  <c:v>63.942655000000002</c:v>
                </c:pt>
                <c:pt idx="2710">
                  <c:v>63.810009999999998</c:v>
                </c:pt>
                <c:pt idx="2711">
                  <c:v>63.683160000000001</c:v>
                </c:pt>
                <c:pt idx="2712">
                  <c:v>63.56765</c:v>
                </c:pt>
                <c:pt idx="2713">
                  <c:v>63.471877999999997</c:v>
                </c:pt>
                <c:pt idx="2714">
                  <c:v>63.394393999999998</c:v>
                </c:pt>
                <c:pt idx="2715">
                  <c:v>63.324654000000002</c:v>
                </c:pt>
                <c:pt idx="2716">
                  <c:v>63.259979999999999</c:v>
                </c:pt>
                <c:pt idx="2717">
                  <c:v>63.207483000000003</c:v>
                </c:pt>
                <c:pt idx="2718">
                  <c:v>63.165481</c:v>
                </c:pt>
                <c:pt idx="2719">
                  <c:v>63.117494999999998</c:v>
                </c:pt>
                <c:pt idx="2720">
                  <c:v>63.050949000000003</c:v>
                </c:pt>
                <c:pt idx="2721">
                  <c:v>62.970619999999997</c:v>
                </c:pt>
                <c:pt idx="2722">
                  <c:v>62.887269000000003</c:v>
                </c:pt>
                <c:pt idx="2723">
                  <c:v>62.803283</c:v>
                </c:pt>
                <c:pt idx="2724">
                  <c:v>62.715128</c:v>
                </c:pt>
                <c:pt idx="2725">
                  <c:v>62.619588999999998</c:v>
                </c:pt>
                <c:pt idx="2726">
                  <c:v>62.512157999999999</c:v>
                </c:pt>
                <c:pt idx="2727">
                  <c:v>62.389156999999997</c:v>
                </c:pt>
                <c:pt idx="2728">
                  <c:v>62.257935000000003</c:v>
                </c:pt>
                <c:pt idx="2729">
                  <c:v>62.136623</c:v>
                </c:pt>
                <c:pt idx="2730">
                  <c:v>62.037939999999999</c:v>
                </c:pt>
                <c:pt idx="2731">
                  <c:v>61.962294</c:v>
                </c:pt>
                <c:pt idx="2732">
                  <c:v>61.909016999999999</c:v>
                </c:pt>
                <c:pt idx="2733">
                  <c:v>61.880009000000001</c:v>
                </c:pt>
                <c:pt idx="2734">
                  <c:v>61.868175000000001</c:v>
                </c:pt>
                <c:pt idx="2735">
                  <c:v>61.857008999999998</c:v>
                </c:pt>
                <c:pt idx="2736">
                  <c:v>61.837437000000001</c:v>
                </c:pt>
                <c:pt idx="2737">
                  <c:v>61.812702000000002</c:v>
                </c:pt>
                <c:pt idx="2738">
                  <c:v>61.782294</c:v>
                </c:pt>
                <c:pt idx="2739">
                  <c:v>61.734876999999997</c:v>
                </c:pt>
                <c:pt idx="2740">
                  <c:v>61.664935999999997</c:v>
                </c:pt>
                <c:pt idx="2741">
                  <c:v>61.586750000000002</c:v>
                </c:pt>
                <c:pt idx="2742">
                  <c:v>61.523088000000001</c:v>
                </c:pt>
                <c:pt idx="2743">
                  <c:v>61.487591999999999</c:v>
                </c:pt>
                <c:pt idx="2744">
                  <c:v>61.482483999999999</c:v>
                </c:pt>
                <c:pt idx="2745">
                  <c:v>61.502248999999999</c:v>
                </c:pt>
                <c:pt idx="2746">
                  <c:v>61.535657999999998</c:v>
                </c:pt>
                <c:pt idx="2747">
                  <c:v>61.573841999999999</c:v>
                </c:pt>
                <c:pt idx="2748">
                  <c:v>61.617626000000001</c:v>
                </c:pt>
                <c:pt idx="2749">
                  <c:v>61.668308000000003</c:v>
                </c:pt>
                <c:pt idx="2750">
                  <c:v>61.713771000000001</c:v>
                </c:pt>
                <c:pt idx="2751">
                  <c:v>61.736221</c:v>
                </c:pt>
                <c:pt idx="2752">
                  <c:v>61.731949</c:v>
                </c:pt>
                <c:pt idx="2753">
                  <c:v>61.709994000000002</c:v>
                </c:pt>
                <c:pt idx="2754">
                  <c:v>61.672550999999999</c:v>
                </c:pt>
                <c:pt idx="2755">
                  <c:v>61.612856999999998</c:v>
                </c:pt>
                <c:pt idx="2756">
                  <c:v>61.534570000000002</c:v>
                </c:pt>
                <c:pt idx="2757">
                  <c:v>61.455463000000002</c:v>
                </c:pt>
                <c:pt idx="2758">
                  <c:v>61.384982999999998</c:v>
                </c:pt>
                <c:pt idx="2759">
                  <c:v>61.313318000000002</c:v>
                </c:pt>
                <c:pt idx="2760">
                  <c:v>61.229236</c:v>
                </c:pt>
                <c:pt idx="2761">
                  <c:v>61.133969</c:v>
                </c:pt>
                <c:pt idx="2762">
                  <c:v>61.031202</c:v>
                </c:pt>
                <c:pt idx="2763">
                  <c:v>60.917937000000002</c:v>
                </c:pt>
                <c:pt idx="2764">
                  <c:v>60.793312999999998</c:v>
                </c:pt>
                <c:pt idx="2765">
                  <c:v>60.663535000000003</c:v>
                </c:pt>
                <c:pt idx="2766">
                  <c:v>60.530507999999998</c:v>
                </c:pt>
                <c:pt idx="2767">
                  <c:v>60.389212000000001</c:v>
                </c:pt>
                <c:pt idx="2768">
                  <c:v>60.245294999999999</c:v>
                </c:pt>
                <c:pt idx="2769">
                  <c:v>60.122295000000001</c:v>
                </c:pt>
                <c:pt idx="2770">
                  <c:v>60.040311000000003</c:v>
                </c:pt>
                <c:pt idx="2771">
                  <c:v>59.996707000000001</c:v>
                </c:pt>
                <c:pt idx="2772">
                  <c:v>59.975715999999998</c:v>
                </c:pt>
                <c:pt idx="2773">
                  <c:v>59.967447</c:v>
                </c:pt>
                <c:pt idx="2774">
                  <c:v>59.973132</c:v>
                </c:pt>
                <c:pt idx="2775">
                  <c:v>60.002464000000003</c:v>
                </c:pt>
                <c:pt idx="2776">
                  <c:v>60.067635000000003</c:v>
                </c:pt>
                <c:pt idx="2777">
                  <c:v>60.166747000000001</c:v>
                </c:pt>
                <c:pt idx="2778">
                  <c:v>60.271760999999998</c:v>
                </c:pt>
                <c:pt idx="2779">
                  <c:v>60.348699000000003</c:v>
                </c:pt>
                <c:pt idx="2780">
                  <c:v>60.394348000000001</c:v>
                </c:pt>
                <c:pt idx="2781">
                  <c:v>60.442301999999998</c:v>
                </c:pt>
                <c:pt idx="2782">
                  <c:v>60.530258000000003</c:v>
                </c:pt>
                <c:pt idx="2783">
                  <c:v>60.671163999999997</c:v>
                </c:pt>
                <c:pt idx="2784">
                  <c:v>60.854869999999998</c:v>
                </c:pt>
                <c:pt idx="2785">
                  <c:v>61.059356999999999</c:v>
                </c:pt>
                <c:pt idx="2786">
                  <c:v>61.255750999999997</c:v>
                </c:pt>
                <c:pt idx="2787">
                  <c:v>61.418207000000002</c:v>
                </c:pt>
                <c:pt idx="2788">
                  <c:v>61.536332999999999</c:v>
                </c:pt>
                <c:pt idx="2789">
                  <c:v>61.61139</c:v>
                </c:pt>
                <c:pt idx="2790">
                  <c:v>61.641829000000001</c:v>
                </c:pt>
                <c:pt idx="2791">
                  <c:v>61.624191000000003</c:v>
                </c:pt>
                <c:pt idx="2792">
                  <c:v>61.568119000000003</c:v>
                </c:pt>
                <c:pt idx="2793">
                  <c:v>61.497562000000002</c:v>
                </c:pt>
                <c:pt idx="2794">
                  <c:v>61.433740999999998</c:v>
                </c:pt>
                <c:pt idx="2795">
                  <c:v>61.386752000000001</c:v>
                </c:pt>
                <c:pt idx="2796">
                  <c:v>61.363954999999997</c:v>
                </c:pt>
                <c:pt idx="2797">
                  <c:v>61.370990999999997</c:v>
                </c:pt>
                <c:pt idx="2798">
                  <c:v>61.400868000000003</c:v>
                </c:pt>
                <c:pt idx="2799">
                  <c:v>61.43797</c:v>
                </c:pt>
                <c:pt idx="2800">
                  <c:v>61.478318999999999</c:v>
                </c:pt>
                <c:pt idx="2801">
                  <c:v>61.532604999999997</c:v>
                </c:pt>
                <c:pt idx="2802">
                  <c:v>61.605339000000001</c:v>
                </c:pt>
                <c:pt idx="2803">
                  <c:v>61.685327000000001</c:v>
                </c:pt>
                <c:pt idx="2804">
                  <c:v>61.762365000000003</c:v>
                </c:pt>
                <c:pt idx="2805">
                  <c:v>61.840325</c:v>
                </c:pt>
                <c:pt idx="2806">
                  <c:v>61.927466000000003</c:v>
                </c:pt>
                <c:pt idx="2807">
                  <c:v>62.024014000000001</c:v>
                </c:pt>
                <c:pt idx="2808">
                  <c:v>62.124979000000003</c:v>
                </c:pt>
                <c:pt idx="2809">
                  <c:v>62.227504000000003</c:v>
                </c:pt>
                <c:pt idx="2810">
                  <c:v>62.331494999999997</c:v>
                </c:pt>
                <c:pt idx="2811">
                  <c:v>62.438766999999999</c:v>
                </c:pt>
                <c:pt idx="2812">
                  <c:v>62.552328000000003</c:v>
                </c:pt>
                <c:pt idx="2813">
                  <c:v>62.670197000000002</c:v>
                </c:pt>
                <c:pt idx="2814">
                  <c:v>62.781084</c:v>
                </c:pt>
                <c:pt idx="2815">
                  <c:v>62.874479999999998</c:v>
                </c:pt>
                <c:pt idx="2816">
                  <c:v>62.954272000000003</c:v>
                </c:pt>
                <c:pt idx="2817">
                  <c:v>63.035020000000003</c:v>
                </c:pt>
                <c:pt idx="2818">
                  <c:v>63.126553000000001</c:v>
                </c:pt>
                <c:pt idx="2819">
                  <c:v>63.228976000000003</c:v>
                </c:pt>
                <c:pt idx="2820">
                  <c:v>63.338788000000001</c:v>
                </c:pt>
                <c:pt idx="2821">
                  <c:v>63.449697</c:v>
                </c:pt>
                <c:pt idx="2822">
                  <c:v>63.549930000000003</c:v>
                </c:pt>
                <c:pt idx="2823">
                  <c:v>63.629736999999999</c:v>
                </c:pt>
                <c:pt idx="2824">
                  <c:v>63.690855999999997</c:v>
                </c:pt>
                <c:pt idx="2825">
                  <c:v>63.739952000000002</c:v>
                </c:pt>
                <c:pt idx="2826">
                  <c:v>63.775748</c:v>
                </c:pt>
                <c:pt idx="2827">
                  <c:v>63.793922000000002</c:v>
                </c:pt>
                <c:pt idx="2828">
                  <c:v>63.803804</c:v>
                </c:pt>
                <c:pt idx="2829">
                  <c:v>63.827826000000002</c:v>
                </c:pt>
                <c:pt idx="2830">
                  <c:v>63.881332</c:v>
                </c:pt>
                <c:pt idx="2831">
                  <c:v>63.961050999999998</c:v>
                </c:pt>
                <c:pt idx="2832">
                  <c:v>64.054468</c:v>
                </c:pt>
                <c:pt idx="2833">
                  <c:v>64.151071000000002</c:v>
                </c:pt>
                <c:pt idx="2834">
                  <c:v>64.242704000000003</c:v>
                </c:pt>
                <c:pt idx="2835">
                  <c:v>64.322950000000006</c:v>
                </c:pt>
                <c:pt idx="2836">
                  <c:v>64.391108000000003</c:v>
                </c:pt>
                <c:pt idx="2837">
                  <c:v>64.451881999999998</c:v>
                </c:pt>
                <c:pt idx="2838">
                  <c:v>64.508514000000005</c:v>
                </c:pt>
                <c:pt idx="2839">
                  <c:v>64.558644999999999</c:v>
                </c:pt>
                <c:pt idx="2840">
                  <c:v>64.595748</c:v>
                </c:pt>
                <c:pt idx="2841">
                  <c:v>64.611452999999997</c:v>
                </c:pt>
                <c:pt idx="2842">
                  <c:v>64.600626000000005</c:v>
                </c:pt>
                <c:pt idx="2843">
                  <c:v>64.570023000000006</c:v>
                </c:pt>
                <c:pt idx="2844">
                  <c:v>64.537762000000001</c:v>
                </c:pt>
                <c:pt idx="2845">
                  <c:v>64.516730999999993</c:v>
                </c:pt>
                <c:pt idx="2846">
                  <c:v>64.501648000000003</c:v>
                </c:pt>
                <c:pt idx="2847">
                  <c:v>64.480624000000006</c:v>
                </c:pt>
                <c:pt idx="2848">
                  <c:v>64.455404999999999</c:v>
                </c:pt>
                <c:pt idx="2849">
                  <c:v>64.439216000000002</c:v>
                </c:pt>
                <c:pt idx="2850">
                  <c:v>64.437610000000006</c:v>
                </c:pt>
                <c:pt idx="2851">
                  <c:v>64.444767999999996</c:v>
                </c:pt>
                <c:pt idx="2852">
                  <c:v>64.458679000000004</c:v>
                </c:pt>
                <c:pt idx="2853">
                  <c:v>64.486607000000006</c:v>
                </c:pt>
                <c:pt idx="2854">
                  <c:v>64.533293999999998</c:v>
                </c:pt>
                <c:pt idx="2855">
                  <c:v>64.595123000000001</c:v>
                </c:pt>
                <c:pt idx="2856">
                  <c:v>64.667562000000004</c:v>
                </c:pt>
                <c:pt idx="2857">
                  <c:v>64.746858000000003</c:v>
                </c:pt>
                <c:pt idx="2858">
                  <c:v>64.822855000000004</c:v>
                </c:pt>
                <c:pt idx="2859">
                  <c:v>64.883577000000002</c:v>
                </c:pt>
                <c:pt idx="2860">
                  <c:v>64.932481999999993</c:v>
                </c:pt>
                <c:pt idx="2861">
                  <c:v>64.991131999999993</c:v>
                </c:pt>
                <c:pt idx="2862">
                  <c:v>65.077538000000004</c:v>
                </c:pt>
                <c:pt idx="2863">
                  <c:v>65.186907000000005</c:v>
                </c:pt>
                <c:pt idx="2864">
                  <c:v>65.297645000000003</c:v>
                </c:pt>
                <c:pt idx="2865">
                  <c:v>65.391103999999999</c:v>
                </c:pt>
                <c:pt idx="2866">
                  <c:v>65.462909999999994</c:v>
                </c:pt>
                <c:pt idx="2867">
                  <c:v>65.519919999999999</c:v>
                </c:pt>
                <c:pt idx="2868">
                  <c:v>65.569659000000001</c:v>
                </c:pt>
                <c:pt idx="2869">
                  <c:v>65.611063999999999</c:v>
                </c:pt>
                <c:pt idx="2870">
                  <c:v>65.634449000000004</c:v>
                </c:pt>
                <c:pt idx="2871">
                  <c:v>65.632009999999994</c:v>
                </c:pt>
                <c:pt idx="2872">
                  <c:v>65.607398000000003</c:v>
                </c:pt>
                <c:pt idx="2873">
                  <c:v>65.572974000000002</c:v>
                </c:pt>
                <c:pt idx="2874">
                  <c:v>65.539088000000007</c:v>
                </c:pt>
                <c:pt idx="2875">
                  <c:v>65.508137000000005</c:v>
                </c:pt>
                <c:pt idx="2876">
                  <c:v>65.476359000000002</c:v>
                </c:pt>
                <c:pt idx="2877">
                  <c:v>65.437985999999995</c:v>
                </c:pt>
                <c:pt idx="2878">
                  <c:v>65.392221000000006</c:v>
                </c:pt>
                <c:pt idx="2879">
                  <c:v>65.351954000000006</c:v>
                </c:pt>
                <c:pt idx="2880">
                  <c:v>65.339641999999998</c:v>
                </c:pt>
                <c:pt idx="2881">
                  <c:v>65.363876000000005</c:v>
                </c:pt>
                <c:pt idx="2882">
                  <c:v>65.402755999999997</c:v>
                </c:pt>
                <c:pt idx="2883">
                  <c:v>65.423140000000004</c:v>
                </c:pt>
                <c:pt idx="2884">
                  <c:v>65.416421999999997</c:v>
                </c:pt>
                <c:pt idx="2885">
                  <c:v>65.404674</c:v>
                </c:pt>
                <c:pt idx="2886">
                  <c:v>65.411794</c:v>
                </c:pt>
                <c:pt idx="2887">
                  <c:v>65.440180999999995</c:v>
                </c:pt>
                <c:pt idx="2888">
                  <c:v>65.478294000000005</c:v>
                </c:pt>
                <c:pt idx="2889">
                  <c:v>65.517792999999998</c:v>
                </c:pt>
                <c:pt idx="2890">
                  <c:v>65.554849000000004</c:v>
                </c:pt>
                <c:pt idx="2891">
                  <c:v>65.580765</c:v>
                </c:pt>
                <c:pt idx="2892">
                  <c:v>65.580318000000005</c:v>
                </c:pt>
                <c:pt idx="2893">
                  <c:v>65.542766</c:v>
                </c:pt>
                <c:pt idx="2894">
                  <c:v>65.476101</c:v>
                </c:pt>
                <c:pt idx="2895">
                  <c:v>65.408861000000002</c:v>
                </c:pt>
                <c:pt idx="2896">
                  <c:v>65.370448999999994</c:v>
                </c:pt>
                <c:pt idx="2897">
                  <c:v>65.364081999999996</c:v>
                </c:pt>
                <c:pt idx="2898">
                  <c:v>65.362665000000007</c:v>
                </c:pt>
                <c:pt idx="2899">
                  <c:v>65.337214000000003</c:v>
                </c:pt>
                <c:pt idx="2900">
                  <c:v>65.285539999999997</c:v>
                </c:pt>
                <c:pt idx="2901">
                  <c:v>65.227743000000004</c:v>
                </c:pt>
                <c:pt idx="2902">
                  <c:v>65.184685000000002</c:v>
                </c:pt>
                <c:pt idx="2903">
                  <c:v>65.172265999999993</c:v>
                </c:pt>
                <c:pt idx="2904">
                  <c:v>65.205898000000005</c:v>
                </c:pt>
                <c:pt idx="2905">
                  <c:v>65.288850999999994</c:v>
                </c:pt>
                <c:pt idx="2906">
                  <c:v>65.397475999999997</c:v>
                </c:pt>
                <c:pt idx="2907">
                  <c:v>65.497297000000003</c:v>
                </c:pt>
                <c:pt idx="2908">
                  <c:v>65.574636999999996</c:v>
                </c:pt>
                <c:pt idx="2909">
                  <c:v>65.641441</c:v>
                </c:pt>
                <c:pt idx="2910">
                  <c:v>65.714376000000001</c:v>
                </c:pt>
                <c:pt idx="2911">
                  <c:v>65.799363999999997</c:v>
                </c:pt>
                <c:pt idx="2912">
                  <c:v>65.889439999999993</c:v>
                </c:pt>
                <c:pt idx="2913">
                  <c:v>65.967578000000003</c:v>
                </c:pt>
                <c:pt idx="2914">
                  <c:v>66.019340999999997</c:v>
                </c:pt>
                <c:pt idx="2915">
                  <c:v>66.051227999999995</c:v>
                </c:pt>
                <c:pt idx="2916">
                  <c:v>66.087997000000001</c:v>
                </c:pt>
                <c:pt idx="2917">
                  <c:v>66.143732</c:v>
                </c:pt>
                <c:pt idx="2918">
                  <c:v>66.204564000000005</c:v>
                </c:pt>
                <c:pt idx="2919">
                  <c:v>66.250134000000003</c:v>
                </c:pt>
                <c:pt idx="2920">
                  <c:v>66.281542999999999</c:v>
                </c:pt>
                <c:pt idx="2921">
                  <c:v>66.313782000000003</c:v>
                </c:pt>
                <c:pt idx="2922">
                  <c:v>66.350048000000001</c:v>
                </c:pt>
                <c:pt idx="2923">
                  <c:v>66.381842000000006</c:v>
                </c:pt>
                <c:pt idx="2924">
                  <c:v>66.409249000000003</c:v>
                </c:pt>
                <c:pt idx="2925">
                  <c:v>66.441637999999998</c:v>
                </c:pt>
                <c:pt idx="2926">
                  <c:v>66.479572000000005</c:v>
                </c:pt>
                <c:pt idx="2927">
                  <c:v>66.513906000000006</c:v>
                </c:pt>
                <c:pt idx="2928">
                  <c:v>66.543498999999997</c:v>
                </c:pt>
                <c:pt idx="2929">
                  <c:v>66.577399</c:v>
                </c:pt>
                <c:pt idx="2930">
                  <c:v>66.617581999999999</c:v>
                </c:pt>
                <c:pt idx="2931">
                  <c:v>66.655218000000005</c:v>
                </c:pt>
                <c:pt idx="2932">
                  <c:v>66.688137999999995</c:v>
                </c:pt>
                <c:pt idx="2933">
                  <c:v>66.728229999999996</c:v>
                </c:pt>
                <c:pt idx="2934">
                  <c:v>66.785169999999994</c:v>
                </c:pt>
                <c:pt idx="2935">
                  <c:v>66.852050000000006</c:v>
                </c:pt>
                <c:pt idx="2936">
                  <c:v>66.911631999999997</c:v>
                </c:pt>
                <c:pt idx="2937">
                  <c:v>66.950002999999995</c:v>
                </c:pt>
                <c:pt idx="2938">
                  <c:v>66.963014000000001</c:v>
                </c:pt>
                <c:pt idx="2939">
                  <c:v>66.957567999999995</c:v>
                </c:pt>
                <c:pt idx="2940">
                  <c:v>66.949363000000005</c:v>
                </c:pt>
                <c:pt idx="2941">
                  <c:v>66.953469999999996</c:v>
                </c:pt>
                <c:pt idx="2942">
                  <c:v>66.975228000000001</c:v>
                </c:pt>
                <c:pt idx="2943">
                  <c:v>67.014635999999996</c:v>
                </c:pt>
                <c:pt idx="2944">
                  <c:v>67.076007000000004</c:v>
                </c:pt>
                <c:pt idx="2945">
                  <c:v>67.162262999999996</c:v>
                </c:pt>
                <c:pt idx="2946">
                  <c:v>67.259276</c:v>
                </c:pt>
                <c:pt idx="2947">
                  <c:v>67.338255000000004</c:v>
                </c:pt>
                <c:pt idx="2948">
                  <c:v>67.380640999999997</c:v>
                </c:pt>
                <c:pt idx="2949">
                  <c:v>67.396086999999994</c:v>
                </c:pt>
                <c:pt idx="2950">
                  <c:v>67.411893000000006</c:v>
                </c:pt>
                <c:pt idx="2951">
                  <c:v>67.448159000000004</c:v>
                </c:pt>
                <c:pt idx="2952">
                  <c:v>67.504687000000004</c:v>
                </c:pt>
                <c:pt idx="2953">
                  <c:v>67.564819999999997</c:v>
                </c:pt>
                <c:pt idx="2954">
                  <c:v>67.609979999999993</c:v>
                </c:pt>
                <c:pt idx="2955">
                  <c:v>67.636930000000007</c:v>
                </c:pt>
                <c:pt idx="2956">
                  <c:v>67.661281000000002</c:v>
                </c:pt>
                <c:pt idx="2957">
                  <c:v>67.699777999999995</c:v>
                </c:pt>
                <c:pt idx="2958">
                  <c:v>67.751171999999997</c:v>
                </c:pt>
                <c:pt idx="2959">
                  <c:v>67.800917999999996</c:v>
                </c:pt>
                <c:pt idx="2960">
                  <c:v>67.841005999999993</c:v>
                </c:pt>
                <c:pt idx="2961">
                  <c:v>67.873671999999999</c:v>
                </c:pt>
                <c:pt idx="2962">
                  <c:v>67.896863999999994</c:v>
                </c:pt>
                <c:pt idx="2963">
                  <c:v>67.900486000000001</c:v>
                </c:pt>
                <c:pt idx="2964">
                  <c:v>67.882240999999993</c:v>
                </c:pt>
                <c:pt idx="2965">
                  <c:v>67.856252999999995</c:v>
                </c:pt>
                <c:pt idx="2966">
                  <c:v>67.838572999999997</c:v>
                </c:pt>
                <c:pt idx="2967">
                  <c:v>67.831988999999993</c:v>
                </c:pt>
                <c:pt idx="2968">
                  <c:v>67.832666000000003</c:v>
                </c:pt>
                <c:pt idx="2969">
                  <c:v>67.844506999999993</c:v>
                </c:pt>
                <c:pt idx="2970">
                  <c:v>67.876598000000001</c:v>
                </c:pt>
                <c:pt idx="2971">
                  <c:v>67.928179999999998</c:v>
                </c:pt>
                <c:pt idx="2972">
                  <c:v>67.983994999999993</c:v>
                </c:pt>
                <c:pt idx="2973">
                  <c:v>68.026588000000004</c:v>
                </c:pt>
                <c:pt idx="2974">
                  <c:v>68.051351999999994</c:v>
                </c:pt>
                <c:pt idx="2975">
                  <c:v>68.069032000000007</c:v>
                </c:pt>
                <c:pt idx="2976">
                  <c:v>68.093935999999999</c:v>
                </c:pt>
                <c:pt idx="2977">
                  <c:v>68.130106999999995</c:v>
                </c:pt>
                <c:pt idx="2978">
                  <c:v>68.170090999999999</c:v>
                </c:pt>
                <c:pt idx="2979">
                  <c:v>68.206622999999993</c:v>
                </c:pt>
                <c:pt idx="2980">
                  <c:v>68.239789000000002</c:v>
                </c:pt>
                <c:pt idx="2981">
                  <c:v>68.269034000000005</c:v>
                </c:pt>
                <c:pt idx="2982">
                  <c:v>68.285444999999996</c:v>
                </c:pt>
                <c:pt idx="2983">
                  <c:v>68.282205000000005</c:v>
                </c:pt>
                <c:pt idx="2984">
                  <c:v>68.270246999999998</c:v>
                </c:pt>
                <c:pt idx="2985">
                  <c:v>68.271907999999996</c:v>
                </c:pt>
                <c:pt idx="2986">
                  <c:v>68.296342999999993</c:v>
                </c:pt>
                <c:pt idx="2987">
                  <c:v>68.330423999999994</c:v>
                </c:pt>
                <c:pt idx="2988">
                  <c:v>68.357223000000005</c:v>
                </c:pt>
                <c:pt idx="2989">
                  <c:v>68.373688999999999</c:v>
                </c:pt>
                <c:pt idx="2990">
                  <c:v>68.385158000000004</c:v>
                </c:pt>
                <c:pt idx="2991">
                  <c:v>68.392486000000005</c:v>
                </c:pt>
                <c:pt idx="2992">
                  <c:v>68.394384000000002</c:v>
                </c:pt>
                <c:pt idx="2993">
                  <c:v>68.397841999999997</c:v>
                </c:pt>
                <c:pt idx="2994">
                  <c:v>68.416162</c:v>
                </c:pt>
                <c:pt idx="2995">
                  <c:v>68.455899000000002</c:v>
                </c:pt>
                <c:pt idx="2996">
                  <c:v>68.509867</c:v>
                </c:pt>
                <c:pt idx="2997">
                  <c:v>68.560580999999999</c:v>
                </c:pt>
                <c:pt idx="2998">
                  <c:v>68.587351999999996</c:v>
                </c:pt>
                <c:pt idx="2999">
                  <c:v>68.576025999999999</c:v>
                </c:pt>
                <c:pt idx="3000">
                  <c:v>68.530370000000005</c:v>
                </c:pt>
                <c:pt idx="3001">
                  <c:v>68.474063000000001</c:v>
                </c:pt>
                <c:pt idx="3002">
                  <c:v>68.434950000000001</c:v>
                </c:pt>
                <c:pt idx="3003">
                  <c:v>68.424679999999995</c:v>
                </c:pt>
                <c:pt idx="3004">
                  <c:v>68.435001999999997</c:v>
                </c:pt>
                <c:pt idx="3005">
                  <c:v>68.449549000000005</c:v>
                </c:pt>
                <c:pt idx="3006">
                  <c:v>68.453795</c:v>
                </c:pt>
                <c:pt idx="3007">
                  <c:v>68.438665999999998</c:v>
                </c:pt>
                <c:pt idx="3008">
                  <c:v>68.405389</c:v>
                </c:pt>
                <c:pt idx="3009">
                  <c:v>68.368688000000006</c:v>
                </c:pt>
                <c:pt idx="3010">
                  <c:v>68.346939000000006</c:v>
                </c:pt>
                <c:pt idx="3011">
                  <c:v>68.345197999999996</c:v>
                </c:pt>
                <c:pt idx="3012">
                  <c:v>68.352441999999996</c:v>
                </c:pt>
                <c:pt idx="3013">
                  <c:v>68.355971999999994</c:v>
                </c:pt>
                <c:pt idx="3014">
                  <c:v>68.351737999999997</c:v>
                </c:pt>
                <c:pt idx="3015">
                  <c:v>68.338797999999997</c:v>
                </c:pt>
                <c:pt idx="3016">
                  <c:v>68.312111999999999</c:v>
                </c:pt>
                <c:pt idx="3017">
                  <c:v>68.267268999999999</c:v>
                </c:pt>
                <c:pt idx="3018">
                  <c:v>68.207663999999994</c:v>
                </c:pt>
                <c:pt idx="3019">
                  <c:v>68.141658000000007</c:v>
                </c:pt>
                <c:pt idx="3020">
                  <c:v>68.077222000000006</c:v>
                </c:pt>
                <c:pt idx="3021">
                  <c:v>68.024191999999999</c:v>
                </c:pt>
                <c:pt idx="3022">
                  <c:v>67.994506999999999</c:v>
                </c:pt>
                <c:pt idx="3023">
                  <c:v>67.989990000000006</c:v>
                </c:pt>
                <c:pt idx="3024">
                  <c:v>67.992176999999998</c:v>
                </c:pt>
                <c:pt idx="3025">
                  <c:v>67.974830999999995</c:v>
                </c:pt>
                <c:pt idx="3026">
                  <c:v>67.929728999999995</c:v>
                </c:pt>
                <c:pt idx="3027">
                  <c:v>67.873694999999998</c:v>
                </c:pt>
                <c:pt idx="3028">
                  <c:v>67.828294999999997</c:v>
                </c:pt>
                <c:pt idx="3029">
                  <c:v>67.799756000000002</c:v>
                </c:pt>
                <c:pt idx="3030">
                  <c:v>67.781115</c:v>
                </c:pt>
                <c:pt idx="3031">
                  <c:v>67.765336000000005</c:v>
                </c:pt>
                <c:pt idx="3032">
                  <c:v>67.748361000000003</c:v>
                </c:pt>
                <c:pt idx="3033">
                  <c:v>67.724198999999999</c:v>
                </c:pt>
                <c:pt idx="3034">
                  <c:v>67.688039000000003</c:v>
                </c:pt>
                <c:pt idx="3035">
                  <c:v>67.645733000000007</c:v>
                </c:pt>
                <c:pt idx="3036">
                  <c:v>67.612341000000001</c:v>
                </c:pt>
                <c:pt idx="3037">
                  <c:v>67.597147000000007</c:v>
                </c:pt>
                <c:pt idx="3038">
                  <c:v>67.594116999999997</c:v>
                </c:pt>
                <c:pt idx="3039">
                  <c:v>67.590728999999996</c:v>
                </c:pt>
                <c:pt idx="3040">
                  <c:v>67.582909000000001</c:v>
                </c:pt>
                <c:pt idx="3041">
                  <c:v>67.576649000000003</c:v>
                </c:pt>
                <c:pt idx="3042">
                  <c:v>67.576204000000004</c:v>
                </c:pt>
                <c:pt idx="3043">
                  <c:v>67.575160999999994</c:v>
                </c:pt>
                <c:pt idx="3044">
                  <c:v>67.560665999999998</c:v>
                </c:pt>
                <c:pt idx="3045">
                  <c:v>67.525210000000001</c:v>
                </c:pt>
                <c:pt idx="3046">
                  <c:v>67.473995000000002</c:v>
                </c:pt>
                <c:pt idx="3047">
                  <c:v>67.421285999999995</c:v>
                </c:pt>
                <c:pt idx="3048">
                  <c:v>67.379874999999998</c:v>
                </c:pt>
                <c:pt idx="3049">
                  <c:v>67.353646999999995</c:v>
                </c:pt>
                <c:pt idx="3050">
                  <c:v>67.338324999999998</c:v>
                </c:pt>
                <c:pt idx="3051">
                  <c:v>67.326667999999998</c:v>
                </c:pt>
                <c:pt idx="3052">
                  <c:v>67.311949999999996</c:v>
                </c:pt>
                <c:pt idx="3053">
                  <c:v>67.289901999999998</c:v>
                </c:pt>
                <c:pt idx="3054">
                  <c:v>67.262440999999995</c:v>
                </c:pt>
                <c:pt idx="3055">
                  <c:v>67.239804000000007</c:v>
                </c:pt>
                <c:pt idx="3056">
                  <c:v>67.234624999999994</c:v>
                </c:pt>
                <c:pt idx="3057">
                  <c:v>67.251295999999996</c:v>
                </c:pt>
                <c:pt idx="3058">
                  <c:v>67.282319999999999</c:v>
                </c:pt>
                <c:pt idx="3059">
                  <c:v>67.315197999999995</c:v>
                </c:pt>
                <c:pt idx="3060">
                  <c:v>67.340355000000002</c:v>
                </c:pt>
                <c:pt idx="3061">
                  <c:v>67.353110000000001</c:v>
                </c:pt>
                <c:pt idx="3062">
                  <c:v>67.353620000000006</c:v>
                </c:pt>
                <c:pt idx="3063">
                  <c:v>67.347763999999998</c:v>
                </c:pt>
                <c:pt idx="3064">
                  <c:v>67.344880000000003</c:v>
                </c:pt>
                <c:pt idx="3065">
                  <c:v>67.352316999999999</c:v>
                </c:pt>
                <c:pt idx="3066">
                  <c:v>67.373682000000002</c:v>
                </c:pt>
                <c:pt idx="3067">
                  <c:v>67.412003999999996</c:v>
                </c:pt>
                <c:pt idx="3068">
                  <c:v>67.469662999999997</c:v>
                </c:pt>
                <c:pt idx="3069">
                  <c:v>67.542687000000001</c:v>
                </c:pt>
                <c:pt idx="3070">
                  <c:v>67.619319000000004</c:v>
                </c:pt>
                <c:pt idx="3071">
                  <c:v>67.688090000000003</c:v>
                </c:pt>
                <c:pt idx="3072">
                  <c:v>67.745495000000005</c:v>
                </c:pt>
                <c:pt idx="3073">
                  <c:v>67.794920000000005</c:v>
                </c:pt>
                <c:pt idx="3074">
                  <c:v>67.842054000000005</c:v>
                </c:pt>
                <c:pt idx="3075">
                  <c:v>67.892972</c:v>
                </c:pt>
                <c:pt idx="3076">
                  <c:v>67.952712000000005</c:v>
                </c:pt>
                <c:pt idx="3077">
                  <c:v>68.022221999999999</c:v>
                </c:pt>
                <c:pt idx="3078">
                  <c:v>68.097352000000001</c:v>
                </c:pt>
                <c:pt idx="3079">
                  <c:v>68.171075000000002</c:v>
                </c:pt>
                <c:pt idx="3080">
                  <c:v>68.235277999999994</c:v>
                </c:pt>
                <c:pt idx="3081">
                  <c:v>68.283120999999994</c:v>
                </c:pt>
                <c:pt idx="3082">
                  <c:v>68.315230999999997</c:v>
                </c:pt>
                <c:pt idx="3083">
                  <c:v>68.342785000000006</c:v>
                </c:pt>
                <c:pt idx="3084">
                  <c:v>68.379103000000001</c:v>
                </c:pt>
                <c:pt idx="3085">
                  <c:v>68.428342999999998</c:v>
                </c:pt>
                <c:pt idx="3086">
                  <c:v>68.486643999999998</c:v>
                </c:pt>
                <c:pt idx="3087">
                  <c:v>68.552334999999999</c:v>
                </c:pt>
                <c:pt idx="3088">
                  <c:v>68.628606000000005</c:v>
                </c:pt>
                <c:pt idx="3089">
                  <c:v>68.717850999999996</c:v>
                </c:pt>
                <c:pt idx="3090">
                  <c:v>68.820831999999996</c:v>
                </c:pt>
                <c:pt idx="3091">
                  <c:v>68.93871</c:v>
                </c:pt>
                <c:pt idx="3092">
                  <c:v>69.065100000000001</c:v>
                </c:pt>
                <c:pt idx="3093">
                  <c:v>69.177683000000002</c:v>
                </c:pt>
                <c:pt idx="3094">
                  <c:v>69.252420999999998</c:v>
                </c:pt>
                <c:pt idx="3095">
                  <c:v>69.290139999999994</c:v>
                </c:pt>
                <c:pt idx="3096">
                  <c:v>69.317890000000006</c:v>
                </c:pt>
                <c:pt idx="3097">
                  <c:v>69.360992999999993</c:v>
                </c:pt>
                <c:pt idx="3098">
                  <c:v>69.423112000000003</c:v>
                </c:pt>
                <c:pt idx="3099">
                  <c:v>69.493448000000001</c:v>
                </c:pt>
                <c:pt idx="3100">
                  <c:v>69.558909</c:v>
                </c:pt>
                <c:pt idx="3101">
                  <c:v>69.604975999999994</c:v>
                </c:pt>
                <c:pt idx="3102">
                  <c:v>69.620823999999999</c:v>
                </c:pt>
                <c:pt idx="3103">
                  <c:v>69.613797000000005</c:v>
                </c:pt>
                <c:pt idx="3104">
                  <c:v>69.608673999999993</c:v>
                </c:pt>
                <c:pt idx="3105">
                  <c:v>69.623587999999998</c:v>
                </c:pt>
                <c:pt idx="3106">
                  <c:v>69.653745999999998</c:v>
                </c:pt>
                <c:pt idx="3107">
                  <c:v>69.685277999999997</c:v>
                </c:pt>
                <c:pt idx="3108">
                  <c:v>69.715477000000007</c:v>
                </c:pt>
                <c:pt idx="3109">
                  <c:v>69.750527000000005</c:v>
                </c:pt>
                <c:pt idx="3110">
                  <c:v>69.792220999999998</c:v>
                </c:pt>
                <c:pt idx="3111">
                  <c:v>69.838104999999999</c:v>
                </c:pt>
                <c:pt idx="3112">
                  <c:v>69.889825000000002</c:v>
                </c:pt>
                <c:pt idx="3113">
                  <c:v>69.951168999999993</c:v>
                </c:pt>
                <c:pt idx="3114">
                  <c:v>70.019761000000003</c:v>
                </c:pt>
                <c:pt idx="3115">
                  <c:v>70.087706999999995</c:v>
                </c:pt>
                <c:pt idx="3116">
                  <c:v>70.148914000000005</c:v>
                </c:pt>
                <c:pt idx="3117">
                  <c:v>70.202558999999994</c:v>
                </c:pt>
                <c:pt idx="3118">
                  <c:v>70.253366999999997</c:v>
                </c:pt>
                <c:pt idx="3119">
                  <c:v>70.309886000000006</c:v>
                </c:pt>
                <c:pt idx="3120">
                  <c:v>70.375448000000006</c:v>
                </c:pt>
                <c:pt idx="3121">
                  <c:v>70.439655999999999</c:v>
                </c:pt>
                <c:pt idx="3122">
                  <c:v>70.490170000000006</c:v>
                </c:pt>
                <c:pt idx="3123">
                  <c:v>70.536404000000005</c:v>
                </c:pt>
                <c:pt idx="3124">
                  <c:v>70.607237999999995</c:v>
                </c:pt>
                <c:pt idx="3125">
                  <c:v>70.717487000000006</c:v>
                </c:pt>
                <c:pt idx="3126">
                  <c:v>70.848633000000007</c:v>
                </c:pt>
                <c:pt idx="3127">
                  <c:v>70.971402999999995</c:v>
                </c:pt>
                <c:pt idx="3128">
                  <c:v>71.076113000000007</c:v>
                </c:pt>
                <c:pt idx="3129">
                  <c:v>71.172842000000003</c:v>
                </c:pt>
                <c:pt idx="3130">
                  <c:v>71.274674000000005</c:v>
                </c:pt>
                <c:pt idx="3131">
                  <c:v>71.389396000000005</c:v>
                </c:pt>
                <c:pt idx="3132">
                  <c:v>71.514616000000004</c:v>
                </c:pt>
                <c:pt idx="3133">
                  <c:v>71.631474999999995</c:v>
                </c:pt>
                <c:pt idx="3134">
                  <c:v>71.716080000000005</c:v>
                </c:pt>
                <c:pt idx="3135">
                  <c:v>71.767698999999993</c:v>
                </c:pt>
                <c:pt idx="3136">
                  <c:v>71.813817</c:v>
                </c:pt>
                <c:pt idx="3137">
                  <c:v>71.878067999999999</c:v>
                </c:pt>
                <c:pt idx="3138">
                  <c:v>71.956715000000003</c:v>
                </c:pt>
                <c:pt idx="3139">
                  <c:v>72.038246000000001</c:v>
                </c:pt>
                <c:pt idx="3140">
                  <c:v>72.129495000000006</c:v>
                </c:pt>
                <c:pt idx="3141">
                  <c:v>72.241686999999999</c:v>
                </c:pt>
                <c:pt idx="3142">
                  <c:v>72.362093000000002</c:v>
                </c:pt>
                <c:pt idx="3143">
                  <c:v>72.464945999999998</c:v>
                </c:pt>
                <c:pt idx="3144">
                  <c:v>72.547300000000007</c:v>
                </c:pt>
                <c:pt idx="3145">
                  <c:v>72.630251000000001</c:v>
                </c:pt>
                <c:pt idx="3146">
                  <c:v>72.722334000000004</c:v>
                </c:pt>
                <c:pt idx="3147">
                  <c:v>72.805014999999997</c:v>
                </c:pt>
                <c:pt idx="3148">
                  <c:v>72.864564999999999</c:v>
                </c:pt>
                <c:pt idx="3149">
                  <c:v>72.920182999999994</c:v>
                </c:pt>
                <c:pt idx="3150">
                  <c:v>73.004187999999999</c:v>
                </c:pt>
                <c:pt idx="3151">
                  <c:v>73.121252999999996</c:v>
                </c:pt>
                <c:pt idx="3152">
                  <c:v>73.241151000000002</c:v>
                </c:pt>
                <c:pt idx="3153">
                  <c:v>73.331438000000006</c:v>
                </c:pt>
                <c:pt idx="3154">
                  <c:v>73.389235999999997</c:v>
                </c:pt>
                <c:pt idx="3155">
                  <c:v>73.438598999999996</c:v>
                </c:pt>
                <c:pt idx="3156">
                  <c:v>73.502179999999996</c:v>
                </c:pt>
                <c:pt idx="3157">
                  <c:v>73.581348000000006</c:v>
                </c:pt>
                <c:pt idx="3158">
                  <c:v>73.662814999999995</c:v>
                </c:pt>
                <c:pt idx="3159">
                  <c:v>73.737921</c:v>
                </c:pt>
                <c:pt idx="3160">
                  <c:v>73.809710999999993</c:v>
                </c:pt>
                <c:pt idx="3161">
                  <c:v>73.884478999999999</c:v>
                </c:pt>
                <c:pt idx="3162">
                  <c:v>73.965311999999997</c:v>
                </c:pt>
                <c:pt idx="3163">
                  <c:v>74.054889000000003</c:v>
                </c:pt>
                <c:pt idx="3164">
                  <c:v>74.155964999999995</c:v>
                </c:pt>
                <c:pt idx="3165">
                  <c:v>74.263800000000003</c:v>
                </c:pt>
                <c:pt idx="3166">
                  <c:v>74.363372999999996</c:v>
                </c:pt>
                <c:pt idx="3167">
                  <c:v>74.439070999999998</c:v>
                </c:pt>
                <c:pt idx="3168">
                  <c:v>74.484955999999997</c:v>
                </c:pt>
                <c:pt idx="3169">
                  <c:v>74.506403000000006</c:v>
                </c:pt>
                <c:pt idx="3170">
                  <c:v>74.519572999999994</c:v>
                </c:pt>
                <c:pt idx="3171">
                  <c:v>74.550227000000007</c:v>
                </c:pt>
                <c:pt idx="3172">
                  <c:v>74.620455000000007</c:v>
                </c:pt>
                <c:pt idx="3173">
                  <c:v>74.727181999999999</c:v>
                </c:pt>
                <c:pt idx="3174">
                  <c:v>74.841378000000006</c:v>
                </c:pt>
                <c:pt idx="3175">
                  <c:v>74.938377000000003</c:v>
                </c:pt>
                <c:pt idx="3176">
                  <c:v>75.021821000000003</c:v>
                </c:pt>
                <c:pt idx="3177">
                  <c:v>75.109953000000004</c:v>
                </c:pt>
                <c:pt idx="3178">
                  <c:v>75.210103000000004</c:v>
                </c:pt>
                <c:pt idx="3179">
                  <c:v>75.315858000000006</c:v>
                </c:pt>
                <c:pt idx="3180">
                  <c:v>75.415678999999997</c:v>
                </c:pt>
                <c:pt idx="3181">
                  <c:v>75.493048000000002</c:v>
                </c:pt>
                <c:pt idx="3182">
                  <c:v>75.529411999999994</c:v>
                </c:pt>
                <c:pt idx="3183">
                  <c:v>75.518028999999999</c:v>
                </c:pt>
                <c:pt idx="3184">
                  <c:v>75.468035999999998</c:v>
                </c:pt>
                <c:pt idx="3185">
                  <c:v>75.388576999999998</c:v>
                </c:pt>
                <c:pt idx="3186">
                  <c:v>75.278362999999999</c:v>
                </c:pt>
                <c:pt idx="3187">
                  <c:v>75.139757000000003</c:v>
                </c:pt>
                <c:pt idx="3188">
                  <c:v>74.992350999999999</c:v>
                </c:pt>
                <c:pt idx="3189">
                  <c:v>74.855234999999993</c:v>
                </c:pt>
                <c:pt idx="3190">
                  <c:v>74.718247000000005</c:v>
                </c:pt>
                <c:pt idx="3191">
                  <c:v>74.548828</c:v>
                </c:pt>
                <c:pt idx="3192">
                  <c:v>74.333588000000006</c:v>
                </c:pt>
                <c:pt idx="3193">
                  <c:v>74.102013999999997</c:v>
                </c:pt>
                <c:pt idx="3194">
                  <c:v>73.902413999999993</c:v>
                </c:pt>
                <c:pt idx="3195">
                  <c:v>73.761438999999996</c:v>
                </c:pt>
                <c:pt idx="3196">
                  <c:v>73.672285000000002</c:v>
                </c:pt>
                <c:pt idx="3197">
                  <c:v>73.616041999999993</c:v>
                </c:pt>
                <c:pt idx="3198">
                  <c:v>73.587669000000005</c:v>
                </c:pt>
                <c:pt idx="3199">
                  <c:v>73.600476</c:v>
                </c:pt>
                <c:pt idx="3200">
                  <c:v>73.665420999999995</c:v>
                </c:pt>
                <c:pt idx="3201">
                  <c:v>73.768299999999996</c:v>
                </c:pt>
                <c:pt idx="3202">
                  <c:v>73.877183000000002</c:v>
                </c:pt>
                <c:pt idx="3203">
                  <c:v>73.979020000000006</c:v>
                </c:pt>
                <c:pt idx="3204">
                  <c:v>74.096312999999995</c:v>
                </c:pt>
                <c:pt idx="3205">
                  <c:v>74.253094000000004</c:v>
                </c:pt>
                <c:pt idx="3206">
                  <c:v>74.433781999999994</c:v>
                </c:pt>
                <c:pt idx="3207">
                  <c:v>74.593520999999996</c:v>
                </c:pt>
                <c:pt idx="3208">
                  <c:v>74.703446</c:v>
                </c:pt>
                <c:pt idx="3209">
                  <c:v>74.767343999999994</c:v>
                </c:pt>
                <c:pt idx="3210">
                  <c:v>74.798604999999995</c:v>
                </c:pt>
                <c:pt idx="3211">
                  <c:v>74.804305999999997</c:v>
                </c:pt>
                <c:pt idx="3212">
                  <c:v>74.796469000000002</c:v>
                </c:pt>
                <c:pt idx="3213">
                  <c:v>74.797391000000005</c:v>
                </c:pt>
                <c:pt idx="3214">
                  <c:v>74.819957000000002</c:v>
                </c:pt>
                <c:pt idx="3215">
                  <c:v>74.853301000000002</c:v>
                </c:pt>
                <c:pt idx="3216">
                  <c:v>74.87912</c:v>
                </c:pt>
                <c:pt idx="3217">
                  <c:v>74.894600999999994</c:v>
                </c:pt>
                <c:pt idx="3218">
                  <c:v>74.909065999999996</c:v>
                </c:pt>
                <c:pt idx="3219">
                  <c:v>74.923405000000002</c:v>
                </c:pt>
                <c:pt idx="3220">
                  <c:v>74.924417000000005</c:v>
                </c:pt>
                <c:pt idx="3221">
                  <c:v>74.902099000000007</c:v>
                </c:pt>
                <c:pt idx="3222">
                  <c:v>74.868735000000001</c:v>
                </c:pt>
                <c:pt idx="3223">
                  <c:v>74.856379000000004</c:v>
                </c:pt>
                <c:pt idx="3224">
                  <c:v>74.889675999999994</c:v>
                </c:pt>
                <c:pt idx="3225">
                  <c:v>74.957752999999997</c:v>
                </c:pt>
                <c:pt idx="3226">
                  <c:v>75.018466000000004</c:v>
                </c:pt>
                <c:pt idx="3227">
                  <c:v>75.038816999999995</c:v>
                </c:pt>
                <c:pt idx="3228">
                  <c:v>75.028023000000005</c:v>
                </c:pt>
                <c:pt idx="3229">
                  <c:v>75.022542999999999</c:v>
                </c:pt>
                <c:pt idx="3230">
                  <c:v>75.043256999999997</c:v>
                </c:pt>
                <c:pt idx="3231">
                  <c:v>75.078149999999994</c:v>
                </c:pt>
                <c:pt idx="3232">
                  <c:v>75.10324</c:v>
                </c:pt>
                <c:pt idx="3233">
                  <c:v>75.106329000000002</c:v>
                </c:pt>
                <c:pt idx="3234">
                  <c:v>75.089411999999996</c:v>
                </c:pt>
                <c:pt idx="3235">
                  <c:v>75.060809000000006</c:v>
                </c:pt>
                <c:pt idx="3236">
                  <c:v>75.029683000000006</c:v>
                </c:pt>
                <c:pt idx="3237">
                  <c:v>75.000427000000002</c:v>
                </c:pt>
                <c:pt idx="3238">
                  <c:v>74.969731999999993</c:v>
                </c:pt>
                <c:pt idx="3239">
                  <c:v>74.934072999999998</c:v>
                </c:pt>
                <c:pt idx="3240">
                  <c:v>74.896958999999995</c:v>
                </c:pt>
                <c:pt idx="3241">
                  <c:v>74.860444999999999</c:v>
                </c:pt>
                <c:pt idx="3242">
                  <c:v>74.814272000000003</c:v>
                </c:pt>
                <c:pt idx="3243">
                  <c:v>74.746070000000003</c:v>
                </c:pt>
                <c:pt idx="3244">
                  <c:v>74.659375999999995</c:v>
                </c:pt>
                <c:pt idx="3245">
                  <c:v>74.568404999999998</c:v>
                </c:pt>
                <c:pt idx="3246">
                  <c:v>74.478746000000001</c:v>
                </c:pt>
                <c:pt idx="3247">
                  <c:v>74.388356999999999</c:v>
                </c:pt>
                <c:pt idx="3248">
                  <c:v>74.303583000000003</c:v>
                </c:pt>
                <c:pt idx="3249">
                  <c:v>74.235093000000006</c:v>
                </c:pt>
                <c:pt idx="3250">
                  <c:v>74.177538999999996</c:v>
                </c:pt>
                <c:pt idx="3251">
                  <c:v>74.111131999999998</c:v>
                </c:pt>
                <c:pt idx="3252">
                  <c:v>74.025194999999997</c:v>
                </c:pt>
                <c:pt idx="3253">
                  <c:v>73.924093999999997</c:v>
                </c:pt>
                <c:pt idx="3254">
                  <c:v>73.809944999999999</c:v>
                </c:pt>
                <c:pt idx="3255">
                  <c:v>73.676822999999999</c:v>
                </c:pt>
                <c:pt idx="3256">
                  <c:v>73.522499999999994</c:v>
                </c:pt>
                <c:pt idx="3257">
                  <c:v>73.348347000000004</c:v>
                </c:pt>
                <c:pt idx="3258">
                  <c:v>73.148152999999994</c:v>
                </c:pt>
                <c:pt idx="3259">
                  <c:v>72.916430000000005</c:v>
                </c:pt>
                <c:pt idx="3260">
                  <c:v>72.667109999999994</c:v>
                </c:pt>
                <c:pt idx="3261">
                  <c:v>72.422619999999995</c:v>
                </c:pt>
                <c:pt idx="3262">
                  <c:v>72.184304999999995</c:v>
                </c:pt>
                <c:pt idx="3263">
                  <c:v>71.934426000000002</c:v>
                </c:pt>
                <c:pt idx="3264">
                  <c:v>71.664679000000007</c:v>
                </c:pt>
                <c:pt idx="3265">
                  <c:v>71.378865000000005</c:v>
                </c:pt>
                <c:pt idx="3266">
                  <c:v>71.071444999999997</c:v>
                </c:pt>
                <c:pt idx="3267">
                  <c:v>70.734990999999994</c:v>
                </c:pt>
                <c:pt idx="3268">
                  <c:v>70.392222000000004</c:v>
                </c:pt>
                <c:pt idx="3269">
                  <c:v>70.088106999999994</c:v>
                </c:pt>
                <c:pt idx="3270">
                  <c:v>69.840097999999998</c:v>
                </c:pt>
                <c:pt idx="3271">
                  <c:v>69.621736999999996</c:v>
                </c:pt>
                <c:pt idx="3272">
                  <c:v>69.403066999999993</c:v>
                </c:pt>
                <c:pt idx="3273">
                  <c:v>69.180200999999997</c:v>
                </c:pt>
                <c:pt idx="3274">
                  <c:v>68.959614000000002</c:v>
                </c:pt>
                <c:pt idx="3275">
                  <c:v>68.746854999999996</c:v>
                </c:pt>
                <c:pt idx="3276">
                  <c:v>68.558125000000004</c:v>
                </c:pt>
                <c:pt idx="3277">
                  <c:v>68.407076000000004</c:v>
                </c:pt>
                <c:pt idx="3278">
                  <c:v>68.266340999999997</c:v>
                </c:pt>
                <c:pt idx="3279">
                  <c:v>68.074134999999998</c:v>
                </c:pt>
                <c:pt idx="3280">
                  <c:v>67.801969</c:v>
                </c:pt>
                <c:pt idx="3281">
                  <c:v>67.490230999999994</c:v>
                </c:pt>
                <c:pt idx="3282">
                  <c:v>67.193504000000004</c:v>
                </c:pt>
                <c:pt idx="3283">
                  <c:v>66.925336000000001</c:v>
                </c:pt>
                <c:pt idx="3284">
                  <c:v>66.674814999999995</c:v>
                </c:pt>
                <c:pt idx="3285">
                  <c:v>66.435606000000007</c:v>
                </c:pt>
                <c:pt idx="3286">
                  <c:v>66.197646000000006</c:v>
                </c:pt>
                <c:pt idx="3287">
                  <c:v>65.941903999999994</c:v>
                </c:pt>
                <c:pt idx="3288">
                  <c:v>65.664587999999995</c:v>
                </c:pt>
                <c:pt idx="3289">
                  <c:v>65.381382000000002</c:v>
                </c:pt>
                <c:pt idx="3290">
                  <c:v>65.094650000000001</c:v>
                </c:pt>
                <c:pt idx="3291">
                  <c:v>64.786614999999998</c:v>
                </c:pt>
                <c:pt idx="3292">
                  <c:v>64.457418000000004</c:v>
                </c:pt>
                <c:pt idx="3293">
                  <c:v>64.135986000000003</c:v>
                </c:pt>
                <c:pt idx="3294">
                  <c:v>63.834488999999998</c:v>
                </c:pt>
                <c:pt idx="3295">
                  <c:v>63.526456000000003</c:v>
                </c:pt>
                <c:pt idx="3296">
                  <c:v>63.192763999999997</c:v>
                </c:pt>
                <c:pt idx="3297">
                  <c:v>62.854916000000003</c:v>
                </c:pt>
                <c:pt idx="3298">
                  <c:v>62.538933</c:v>
                </c:pt>
                <c:pt idx="3299">
                  <c:v>62.237580999999999</c:v>
                </c:pt>
                <c:pt idx="3300">
                  <c:v>61.927875</c:v>
                </c:pt>
                <c:pt idx="3301">
                  <c:v>61.598399000000001</c:v>
                </c:pt>
                <c:pt idx="3302">
                  <c:v>61.242868999999999</c:v>
                </c:pt>
                <c:pt idx="3303">
                  <c:v>60.857272000000002</c:v>
                </c:pt>
                <c:pt idx="3304">
                  <c:v>60.459598</c:v>
                </c:pt>
                <c:pt idx="3305">
                  <c:v>60.079031000000001</c:v>
                </c:pt>
                <c:pt idx="3306">
                  <c:v>59.714869999999998</c:v>
                </c:pt>
                <c:pt idx="3307">
                  <c:v>59.341000999999999</c:v>
                </c:pt>
                <c:pt idx="3308">
                  <c:v>58.957374000000002</c:v>
                </c:pt>
                <c:pt idx="3309">
                  <c:v>58.594900000000003</c:v>
                </c:pt>
                <c:pt idx="3310">
                  <c:v>58.257229000000002</c:v>
                </c:pt>
                <c:pt idx="3311">
                  <c:v>57.908517000000003</c:v>
                </c:pt>
                <c:pt idx="3312">
                  <c:v>57.539811</c:v>
                </c:pt>
                <c:pt idx="3313">
                  <c:v>57.187995000000001</c:v>
                </c:pt>
                <c:pt idx="3314">
                  <c:v>56.862648</c:v>
                </c:pt>
                <c:pt idx="3315">
                  <c:v>56.522919000000002</c:v>
                </c:pt>
                <c:pt idx="3316">
                  <c:v>56.149042000000001</c:v>
                </c:pt>
                <c:pt idx="3317">
                  <c:v>55.769500999999998</c:v>
                </c:pt>
                <c:pt idx="3318">
                  <c:v>55.398592000000001</c:v>
                </c:pt>
                <c:pt idx="3319">
                  <c:v>55.012588999999998</c:v>
                </c:pt>
                <c:pt idx="3320">
                  <c:v>54.608280999999998</c:v>
                </c:pt>
                <c:pt idx="3321">
                  <c:v>54.222230000000003</c:v>
                </c:pt>
                <c:pt idx="3322">
                  <c:v>53.868630000000003</c:v>
                </c:pt>
                <c:pt idx="3323">
                  <c:v>53.519443000000003</c:v>
                </c:pt>
                <c:pt idx="3324">
                  <c:v>53.160907999999999</c:v>
                </c:pt>
                <c:pt idx="3325">
                  <c:v>52.810740000000003</c:v>
                </c:pt>
                <c:pt idx="3326">
                  <c:v>52.471978</c:v>
                </c:pt>
                <c:pt idx="3327">
                  <c:v>52.133589000000001</c:v>
                </c:pt>
                <c:pt idx="3328">
                  <c:v>51.814973999999999</c:v>
                </c:pt>
                <c:pt idx="3329">
                  <c:v>51.528750000000002</c:v>
                </c:pt>
                <c:pt idx="3330">
                  <c:v>51.213090000000001</c:v>
                </c:pt>
                <c:pt idx="3331">
                  <c:v>50.692490999999997</c:v>
                </c:pt>
                <c:pt idx="3332">
                  <c:v>49.914797</c:v>
                </c:pt>
                <c:pt idx="3333">
                  <c:v>49.303491000000001</c:v>
                </c:pt>
                <c:pt idx="3334">
                  <c:v>49.098661999999997</c:v>
                </c:pt>
                <c:pt idx="3335">
                  <c:v>49.047196999999997</c:v>
                </c:pt>
                <c:pt idx="3336">
                  <c:v>48.915149999999997</c:v>
                </c:pt>
                <c:pt idx="3337">
                  <c:v>48.671751999999998</c:v>
                </c:pt>
                <c:pt idx="3338">
                  <c:v>48.375377</c:v>
                </c:pt>
                <c:pt idx="3339">
                  <c:v>48.052405</c:v>
                </c:pt>
                <c:pt idx="3340">
                  <c:v>47.709673000000002</c:v>
                </c:pt>
                <c:pt idx="3341">
                  <c:v>47.387041000000004</c:v>
                </c:pt>
                <c:pt idx="3342">
                  <c:v>47.110937999999997</c:v>
                </c:pt>
                <c:pt idx="3343">
                  <c:v>46.849162999999997</c:v>
                </c:pt>
                <c:pt idx="3344">
                  <c:v>46.570301999999998</c:v>
                </c:pt>
                <c:pt idx="3345">
                  <c:v>46.290880999999999</c:v>
                </c:pt>
                <c:pt idx="3346">
                  <c:v>46.020532000000003</c:v>
                </c:pt>
                <c:pt idx="3347">
                  <c:v>45.730679000000002</c:v>
                </c:pt>
                <c:pt idx="3348">
                  <c:v>45.418166999999997</c:v>
                </c:pt>
                <c:pt idx="3349">
                  <c:v>45.128734999999999</c:v>
                </c:pt>
                <c:pt idx="3350">
                  <c:v>44.878185999999999</c:v>
                </c:pt>
                <c:pt idx="3351">
                  <c:v>44.622331000000003</c:v>
                </c:pt>
                <c:pt idx="3352">
                  <c:v>44.347465999999997</c:v>
                </c:pt>
                <c:pt idx="3353">
                  <c:v>44.106720000000003</c:v>
                </c:pt>
                <c:pt idx="3354">
                  <c:v>43.920119999999997</c:v>
                </c:pt>
                <c:pt idx="3355">
                  <c:v>43.725799000000002</c:v>
                </c:pt>
                <c:pt idx="3356">
                  <c:v>43.475614999999998</c:v>
                </c:pt>
                <c:pt idx="3357">
                  <c:v>43.201087000000001</c:v>
                </c:pt>
                <c:pt idx="3358">
                  <c:v>42.944642999999999</c:v>
                </c:pt>
                <c:pt idx="3359">
                  <c:v>42.697853000000002</c:v>
                </c:pt>
                <c:pt idx="3360">
                  <c:v>42.450972</c:v>
                </c:pt>
                <c:pt idx="3361">
                  <c:v>42.228448</c:v>
                </c:pt>
                <c:pt idx="3362">
                  <c:v>42.027875000000002</c:v>
                </c:pt>
                <c:pt idx="3363">
                  <c:v>41.797331</c:v>
                </c:pt>
                <c:pt idx="3364">
                  <c:v>41.520577000000003</c:v>
                </c:pt>
                <c:pt idx="3365">
                  <c:v>41.254227999999998</c:v>
                </c:pt>
                <c:pt idx="3366">
                  <c:v>41.033363999999999</c:v>
                </c:pt>
                <c:pt idx="3367">
                  <c:v>40.813622000000002</c:v>
                </c:pt>
                <c:pt idx="3368">
                  <c:v>40.558674000000003</c:v>
                </c:pt>
                <c:pt idx="3369">
                  <c:v>40.304566999999999</c:v>
                </c:pt>
                <c:pt idx="3370">
                  <c:v>40.091000999999999</c:v>
                </c:pt>
                <c:pt idx="3371">
                  <c:v>39.902507999999997</c:v>
                </c:pt>
                <c:pt idx="3372">
                  <c:v>39.719025000000002</c:v>
                </c:pt>
                <c:pt idx="3373">
                  <c:v>39.551625999999999</c:v>
                </c:pt>
                <c:pt idx="3374">
                  <c:v>39.385629000000002</c:v>
                </c:pt>
                <c:pt idx="3375">
                  <c:v>39.164608000000001</c:v>
                </c:pt>
                <c:pt idx="3376">
                  <c:v>38.880110999999999</c:v>
                </c:pt>
                <c:pt idx="3377">
                  <c:v>38.600189</c:v>
                </c:pt>
                <c:pt idx="3378">
                  <c:v>38.366588999999998</c:v>
                </c:pt>
                <c:pt idx="3379">
                  <c:v>38.144883999999998</c:v>
                </c:pt>
                <c:pt idx="3380">
                  <c:v>37.911161</c:v>
                </c:pt>
                <c:pt idx="3381">
                  <c:v>37.706032999999998</c:v>
                </c:pt>
                <c:pt idx="3382">
                  <c:v>37.559230999999997</c:v>
                </c:pt>
                <c:pt idx="3383">
                  <c:v>37.434137</c:v>
                </c:pt>
                <c:pt idx="3384">
                  <c:v>37.296030999999999</c:v>
                </c:pt>
                <c:pt idx="3385">
                  <c:v>37.153770000000002</c:v>
                </c:pt>
                <c:pt idx="3386">
                  <c:v>36.988067000000001</c:v>
                </c:pt>
                <c:pt idx="3387">
                  <c:v>36.746752999999998</c:v>
                </c:pt>
                <c:pt idx="3388">
                  <c:v>36.458613</c:v>
                </c:pt>
                <c:pt idx="3389">
                  <c:v>36.233339999999998</c:v>
                </c:pt>
                <c:pt idx="3390">
                  <c:v>36.098013000000002</c:v>
                </c:pt>
                <c:pt idx="3391">
                  <c:v>35.953766999999999</c:v>
                </c:pt>
                <c:pt idx="3392">
                  <c:v>35.744256999999998</c:v>
                </c:pt>
                <c:pt idx="3393">
                  <c:v>35.539670999999998</c:v>
                </c:pt>
                <c:pt idx="3394">
                  <c:v>35.393324999999997</c:v>
                </c:pt>
                <c:pt idx="3395">
                  <c:v>35.243215999999997</c:v>
                </c:pt>
                <c:pt idx="3396">
                  <c:v>35.03181</c:v>
                </c:pt>
                <c:pt idx="3397">
                  <c:v>34.805748999999999</c:v>
                </c:pt>
                <c:pt idx="3398">
                  <c:v>34.617797000000003</c:v>
                </c:pt>
                <c:pt idx="3399">
                  <c:v>34.438138000000002</c:v>
                </c:pt>
                <c:pt idx="3400">
                  <c:v>34.235323999999999</c:v>
                </c:pt>
                <c:pt idx="3401">
                  <c:v>34.046177</c:v>
                </c:pt>
                <c:pt idx="3402">
                  <c:v>33.895262000000002</c:v>
                </c:pt>
                <c:pt idx="3403">
                  <c:v>33.742027999999998</c:v>
                </c:pt>
                <c:pt idx="3404">
                  <c:v>33.563589999999998</c:v>
                </c:pt>
                <c:pt idx="3405">
                  <c:v>33.391737999999997</c:v>
                </c:pt>
                <c:pt idx="3406">
                  <c:v>33.224780000000003</c:v>
                </c:pt>
                <c:pt idx="3407">
                  <c:v>33.002766999999999</c:v>
                </c:pt>
                <c:pt idx="3408">
                  <c:v>32.727463</c:v>
                </c:pt>
                <c:pt idx="3409">
                  <c:v>32.499782000000003</c:v>
                </c:pt>
                <c:pt idx="3410">
                  <c:v>32.359749000000001</c:v>
                </c:pt>
                <c:pt idx="3411">
                  <c:v>32.220745999999998</c:v>
                </c:pt>
                <c:pt idx="3412">
                  <c:v>32.018714000000003</c:v>
                </c:pt>
                <c:pt idx="3413">
                  <c:v>31.790362999999999</c:v>
                </c:pt>
                <c:pt idx="3414">
                  <c:v>31.575068000000002</c:v>
                </c:pt>
                <c:pt idx="3415">
                  <c:v>31.355694</c:v>
                </c:pt>
                <c:pt idx="3416">
                  <c:v>31.145800000000001</c:v>
                </c:pt>
                <c:pt idx="3417">
                  <c:v>31.013445000000001</c:v>
                </c:pt>
                <c:pt idx="3418">
                  <c:v>30.954505999999999</c:v>
                </c:pt>
                <c:pt idx="3419">
                  <c:v>30.862954999999999</c:v>
                </c:pt>
                <c:pt idx="3420">
                  <c:v>30.692637000000001</c:v>
                </c:pt>
                <c:pt idx="3421">
                  <c:v>30.523257000000001</c:v>
                </c:pt>
                <c:pt idx="3422">
                  <c:v>30.400700000000001</c:v>
                </c:pt>
                <c:pt idx="3423">
                  <c:v>30.259257999999999</c:v>
                </c:pt>
                <c:pt idx="3424">
                  <c:v>30.061986000000001</c:v>
                </c:pt>
                <c:pt idx="3425">
                  <c:v>29.876647999999999</c:v>
                </c:pt>
                <c:pt idx="3426">
                  <c:v>29.733104000000001</c:v>
                </c:pt>
                <c:pt idx="3427">
                  <c:v>29.559895999999998</c:v>
                </c:pt>
                <c:pt idx="3428">
                  <c:v>29.338374999999999</c:v>
                </c:pt>
                <c:pt idx="3429">
                  <c:v>29.164463000000001</c:v>
                </c:pt>
                <c:pt idx="3430">
                  <c:v>29.081313000000002</c:v>
                </c:pt>
                <c:pt idx="3431">
                  <c:v>28.974837000000001</c:v>
                </c:pt>
                <c:pt idx="3432">
                  <c:v>28.748593</c:v>
                </c:pt>
                <c:pt idx="3433">
                  <c:v>28.4757</c:v>
                </c:pt>
                <c:pt idx="3434">
                  <c:v>28.258865</c:v>
                </c:pt>
                <c:pt idx="3435">
                  <c:v>28.078914999999999</c:v>
                </c:pt>
                <c:pt idx="3436">
                  <c:v>27.894054000000001</c:v>
                </c:pt>
                <c:pt idx="3437">
                  <c:v>27.749292000000001</c:v>
                </c:pt>
                <c:pt idx="3438">
                  <c:v>27.683126000000001</c:v>
                </c:pt>
                <c:pt idx="3439">
                  <c:v>27.633478</c:v>
                </c:pt>
                <c:pt idx="3440">
                  <c:v>27.532430999999999</c:v>
                </c:pt>
                <c:pt idx="3441">
                  <c:v>27.397000999999999</c:v>
                </c:pt>
                <c:pt idx="3442">
                  <c:v>27.25328</c:v>
                </c:pt>
                <c:pt idx="3443">
                  <c:v>27.069113000000002</c:v>
                </c:pt>
                <c:pt idx="3444">
                  <c:v>26.834817999999999</c:v>
                </c:pt>
                <c:pt idx="3445">
                  <c:v>26.615079000000001</c:v>
                </c:pt>
                <c:pt idx="3446">
                  <c:v>26.450434000000001</c:v>
                </c:pt>
                <c:pt idx="3447">
                  <c:v>26.300339999999998</c:v>
                </c:pt>
                <c:pt idx="3448">
                  <c:v>26.14049</c:v>
                </c:pt>
                <c:pt idx="3449">
                  <c:v>26.005714999999999</c:v>
                </c:pt>
                <c:pt idx="3450">
                  <c:v>25.891413</c:v>
                </c:pt>
                <c:pt idx="3451">
                  <c:v>25.735409000000001</c:v>
                </c:pt>
                <c:pt idx="3452">
                  <c:v>25.548185</c:v>
                </c:pt>
                <c:pt idx="3453">
                  <c:v>25.426295</c:v>
                </c:pt>
                <c:pt idx="3454">
                  <c:v>25.382653000000001</c:v>
                </c:pt>
                <c:pt idx="3455">
                  <c:v>25.306588000000001</c:v>
                </c:pt>
                <c:pt idx="3456">
                  <c:v>25.151802</c:v>
                </c:pt>
                <c:pt idx="3457">
                  <c:v>24.998107000000001</c:v>
                </c:pt>
                <c:pt idx="3458">
                  <c:v>24.879024999999999</c:v>
                </c:pt>
                <c:pt idx="3459">
                  <c:v>24.714835000000001</c:v>
                </c:pt>
                <c:pt idx="3460">
                  <c:v>24.476213000000001</c:v>
                </c:pt>
                <c:pt idx="3461">
                  <c:v>24.265699999999999</c:v>
                </c:pt>
                <c:pt idx="3462">
                  <c:v>24.157474000000001</c:v>
                </c:pt>
                <c:pt idx="3463">
                  <c:v>24.094498999999999</c:v>
                </c:pt>
                <c:pt idx="3464">
                  <c:v>24.021877</c:v>
                </c:pt>
                <c:pt idx="3465">
                  <c:v>23.972738</c:v>
                </c:pt>
                <c:pt idx="3466">
                  <c:v>23.942893000000002</c:v>
                </c:pt>
                <c:pt idx="3467">
                  <c:v>23.840548999999999</c:v>
                </c:pt>
                <c:pt idx="3468">
                  <c:v>23.648665999999999</c:v>
                </c:pt>
                <c:pt idx="3469">
                  <c:v>23.488375999999999</c:v>
                </c:pt>
                <c:pt idx="3470">
                  <c:v>23.434419999999999</c:v>
                </c:pt>
                <c:pt idx="3471">
                  <c:v>23.409654</c:v>
                </c:pt>
                <c:pt idx="3472">
                  <c:v>23.350677999999998</c:v>
                </c:pt>
                <c:pt idx="3473">
                  <c:v>23.324376000000001</c:v>
                </c:pt>
                <c:pt idx="3474">
                  <c:v>23.374655000000001</c:v>
                </c:pt>
                <c:pt idx="3475">
                  <c:v>23.401325</c:v>
                </c:pt>
                <c:pt idx="3476">
                  <c:v>23.358378999999999</c:v>
                </c:pt>
                <c:pt idx="3477">
                  <c:v>23.360503000000001</c:v>
                </c:pt>
                <c:pt idx="3478">
                  <c:v>23.458848</c:v>
                </c:pt>
                <c:pt idx="3479">
                  <c:v>23.521756</c:v>
                </c:pt>
                <c:pt idx="3480">
                  <c:v>23.429872</c:v>
                </c:pt>
                <c:pt idx="3481">
                  <c:v>23.276672000000001</c:v>
                </c:pt>
                <c:pt idx="3482">
                  <c:v>23.231165000000001</c:v>
                </c:pt>
                <c:pt idx="3483">
                  <c:v>23.279857</c:v>
                </c:pt>
                <c:pt idx="3484">
                  <c:v>23.311060999999999</c:v>
                </c:pt>
                <c:pt idx="3485">
                  <c:v>23.313423</c:v>
                </c:pt>
              </c:numCache>
            </c:numRef>
          </c:val>
          <c:smooth val="0"/>
          <c:extLst>
            <c:ext xmlns:c16="http://schemas.microsoft.com/office/drawing/2014/chart" uri="{C3380CC4-5D6E-409C-BE32-E72D297353CC}">
              <c16:uniqueId val="{00000001-215E-415D-8865-E5D1284B2779}"/>
            </c:ext>
          </c:extLst>
        </c:ser>
        <c:ser>
          <c:idx val="2"/>
          <c:order val="2"/>
          <c:tx>
            <c:v>pva 8g</c:v>
          </c:tx>
          <c:spPr>
            <a:ln w="28575" cap="rnd">
              <a:solidFill>
                <a:schemeClr val="accent3"/>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D$2:$D$3487</c:f>
              <c:numCache>
                <c:formatCode>General</c:formatCode>
                <c:ptCount val="3486"/>
                <c:pt idx="0">
                  <c:v>93.473287999999997</c:v>
                </c:pt>
                <c:pt idx="1">
                  <c:v>93.493889999999993</c:v>
                </c:pt>
                <c:pt idx="2">
                  <c:v>93.514492000000004</c:v>
                </c:pt>
                <c:pt idx="3">
                  <c:v>93.535128999999998</c:v>
                </c:pt>
                <c:pt idx="4">
                  <c:v>93.543108000000004</c:v>
                </c:pt>
                <c:pt idx="5">
                  <c:v>93.533004000000005</c:v>
                </c:pt>
                <c:pt idx="6">
                  <c:v>93.529782999999995</c:v>
                </c:pt>
                <c:pt idx="7">
                  <c:v>93.525606999999994</c:v>
                </c:pt>
                <c:pt idx="8">
                  <c:v>93.541088999999999</c:v>
                </c:pt>
                <c:pt idx="9">
                  <c:v>93.572197000000003</c:v>
                </c:pt>
                <c:pt idx="10">
                  <c:v>93.604865000000004</c:v>
                </c:pt>
                <c:pt idx="11">
                  <c:v>93.627723000000003</c:v>
                </c:pt>
                <c:pt idx="12">
                  <c:v>93.639505999999997</c:v>
                </c:pt>
                <c:pt idx="13">
                  <c:v>93.645933999999997</c:v>
                </c:pt>
                <c:pt idx="14">
                  <c:v>93.651636999999994</c:v>
                </c:pt>
                <c:pt idx="15">
                  <c:v>93.656109999999998</c:v>
                </c:pt>
                <c:pt idx="16">
                  <c:v>93.657168999999996</c:v>
                </c:pt>
                <c:pt idx="17">
                  <c:v>93.657025000000004</c:v>
                </c:pt>
                <c:pt idx="18">
                  <c:v>93.662402999999998</c:v>
                </c:pt>
                <c:pt idx="19">
                  <c:v>93.676446999999996</c:v>
                </c:pt>
                <c:pt idx="20">
                  <c:v>93.692139999999995</c:v>
                </c:pt>
                <c:pt idx="21">
                  <c:v>93.697305999999998</c:v>
                </c:pt>
                <c:pt idx="22">
                  <c:v>93.686532999999997</c:v>
                </c:pt>
                <c:pt idx="23">
                  <c:v>93.666629999999998</c:v>
                </c:pt>
                <c:pt idx="24">
                  <c:v>93.649558999999996</c:v>
                </c:pt>
                <c:pt idx="25">
                  <c:v>93.640927000000005</c:v>
                </c:pt>
                <c:pt idx="26">
                  <c:v>93.636386999999999</c:v>
                </c:pt>
                <c:pt idx="27">
                  <c:v>93.629157000000006</c:v>
                </c:pt>
                <c:pt idx="28">
                  <c:v>93.618672000000004</c:v>
                </c:pt>
                <c:pt idx="29">
                  <c:v>93.610798000000003</c:v>
                </c:pt>
                <c:pt idx="30">
                  <c:v>93.610505000000003</c:v>
                </c:pt>
                <c:pt idx="31">
                  <c:v>93.615155000000001</c:v>
                </c:pt>
                <c:pt idx="32">
                  <c:v>93.615206000000001</c:v>
                </c:pt>
                <c:pt idx="33">
                  <c:v>93.601354999999998</c:v>
                </c:pt>
                <c:pt idx="34">
                  <c:v>93.572021000000007</c:v>
                </c:pt>
                <c:pt idx="35">
                  <c:v>93.535248999999993</c:v>
                </c:pt>
                <c:pt idx="36">
                  <c:v>93.504750999999999</c:v>
                </c:pt>
                <c:pt idx="37">
                  <c:v>93.493516999999997</c:v>
                </c:pt>
                <c:pt idx="38">
                  <c:v>93.507745</c:v>
                </c:pt>
                <c:pt idx="39">
                  <c:v>93.543458999999999</c:v>
                </c:pt>
                <c:pt idx="40">
                  <c:v>93.588257999999996</c:v>
                </c:pt>
                <c:pt idx="41">
                  <c:v>93.627978999999996</c:v>
                </c:pt>
                <c:pt idx="42">
                  <c:v>93.653374999999997</c:v>
                </c:pt>
                <c:pt idx="43">
                  <c:v>93.661962000000003</c:v>
                </c:pt>
                <c:pt idx="44">
                  <c:v>93.655035999999996</c:v>
                </c:pt>
                <c:pt idx="45">
                  <c:v>93.633799999999994</c:v>
                </c:pt>
                <c:pt idx="46">
                  <c:v>93.600120000000004</c:v>
                </c:pt>
                <c:pt idx="47">
                  <c:v>93.560941</c:v>
                </c:pt>
                <c:pt idx="48">
                  <c:v>93.529123999999996</c:v>
                </c:pt>
                <c:pt idx="49">
                  <c:v>93.516495000000006</c:v>
                </c:pt>
                <c:pt idx="50">
                  <c:v>93.524261999999993</c:v>
                </c:pt>
                <c:pt idx="51">
                  <c:v>93.542052999999996</c:v>
                </c:pt>
                <c:pt idx="52">
                  <c:v>93.558507000000006</c:v>
                </c:pt>
                <c:pt idx="53">
                  <c:v>93.570121999999998</c:v>
                </c:pt>
                <c:pt idx="54">
                  <c:v>93.580301000000006</c:v>
                </c:pt>
                <c:pt idx="55">
                  <c:v>93.594740000000002</c:v>
                </c:pt>
                <c:pt idx="56">
                  <c:v>93.617422000000005</c:v>
                </c:pt>
                <c:pt idx="57">
                  <c:v>93.648120000000006</c:v>
                </c:pt>
                <c:pt idx="58">
                  <c:v>93.681606000000002</c:v>
                </c:pt>
                <c:pt idx="59">
                  <c:v>93.705806999999993</c:v>
                </c:pt>
                <c:pt idx="60">
                  <c:v>93.706602000000004</c:v>
                </c:pt>
                <c:pt idx="61">
                  <c:v>93.681492000000006</c:v>
                </c:pt>
                <c:pt idx="62">
                  <c:v>93.644278999999997</c:v>
                </c:pt>
                <c:pt idx="63">
                  <c:v>93.613238999999993</c:v>
                </c:pt>
                <c:pt idx="64">
                  <c:v>93.596782000000005</c:v>
                </c:pt>
                <c:pt idx="65">
                  <c:v>93.590807999999996</c:v>
                </c:pt>
                <c:pt idx="66">
                  <c:v>93.589391000000006</c:v>
                </c:pt>
                <c:pt idx="67">
                  <c:v>93.595487000000006</c:v>
                </c:pt>
                <c:pt idx="68">
                  <c:v>93.616674000000003</c:v>
                </c:pt>
                <c:pt idx="69">
                  <c:v>93.64667</c:v>
                </c:pt>
                <c:pt idx="70">
                  <c:v>93.660522999999998</c:v>
                </c:pt>
                <c:pt idx="71">
                  <c:v>93.638312999999997</c:v>
                </c:pt>
                <c:pt idx="72">
                  <c:v>93.586569999999995</c:v>
                </c:pt>
                <c:pt idx="73">
                  <c:v>93.533889000000002</c:v>
                </c:pt>
                <c:pt idx="74">
                  <c:v>93.510914</c:v>
                </c:pt>
                <c:pt idx="75">
                  <c:v>93.530458999999993</c:v>
                </c:pt>
                <c:pt idx="76">
                  <c:v>93.581631999999999</c:v>
                </c:pt>
                <c:pt idx="77">
                  <c:v>93.641627999999997</c:v>
                </c:pt>
                <c:pt idx="78">
                  <c:v>93.691837000000007</c:v>
                </c:pt>
                <c:pt idx="79">
                  <c:v>93.724121999999994</c:v>
                </c:pt>
                <c:pt idx="80">
                  <c:v>93.735049000000004</c:v>
                </c:pt>
                <c:pt idx="81">
                  <c:v>93.719955999999996</c:v>
                </c:pt>
                <c:pt idx="82">
                  <c:v>93.679477000000006</c:v>
                </c:pt>
                <c:pt idx="83">
                  <c:v>93.627718000000002</c:v>
                </c:pt>
                <c:pt idx="84">
                  <c:v>93.583460000000002</c:v>
                </c:pt>
                <c:pt idx="85">
                  <c:v>93.555530000000005</c:v>
                </c:pt>
                <c:pt idx="86">
                  <c:v>93.543327000000005</c:v>
                </c:pt>
                <c:pt idx="87">
                  <c:v>93.543716000000003</c:v>
                </c:pt>
                <c:pt idx="88">
                  <c:v>93.551246000000006</c:v>
                </c:pt>
                <c:pt idx="89">
                  <c:v>93.557444000000004</c:v>
                </c:pt>
                <c:pt idx="90">
                  <c:v>93.557212000000007</c:v>
                </c:pt>
                <c:pt idx="91">
                  <c:v>93.556723000000005</c:v>
                </c:pt>
                <c:pt idx="92">
                  <c:v>93.571813000000006</c:v>
                </c:pt>
                <c:pt idx="93">
                  <c:v>93.615339000000006</c:v>
                </c:pt>
                <c:pt idx="94">
                  <c:v>93.680476999999996</c:v>
                </c:pt>
                <c:pt idx="95">
                  <c:v>93.736007000000001</c:v>
                </c:pt>
                <c:pt idx="96">
                  <c:v>93.755887000000001</c:v>
                </c:pt>
                <c:pt idx="97">
                  <c:v>93.754976999999997</c:v>
                </c:pt>
                <c:pt idx="98">
                  <c:v>93.765428</c:v>
                </c:pt>
                <c:pt idx="99">
                  <c:v>93.793077999999994</c:v>
                </c:pt>
                <c:pt idx="100">
                  <c:v>93.816630000000004</c:v>
                </c:pt>
                <c:pt idx="101">
                  <c:v>93.813036999999994</c:v>
                </c:pt>
                <c:pt idx="102">
                  <c:v>93.776798999999997</c:v>
                </c:pt>
                <c:pt idx="103">
                  <c:v>93.719226000000006</c:v>
                </c:pt>
                <c:pt idx="104">
                  <c:v>93.659268999999995</c:v>
                </c:pt>
                <c:pt idx="105">
                  <c:v>93.615870999999999</c:v>
                </c:pt>
                <c:pt idx="106">
                  <c:v>93.59778</c:v>
                </c:pt>
                <c:pt idx="107">
                  <c:v>93.595866000000001</c:v>
                </c:pt>
                <c:pt idx="108">
                  <c:v>93.592269000000002</c:v>
                </c:pt>
                <c:pt idx="109">
                  <c:v>93.584637999999998</c:v>
                </c:pt>
                <c:pt idx="110">
                  <c:v>93.584142</c:v>
                </c:pt>
                <c:pt idx="111">
                  <c:v>93.598243999999994</c:v>
                </c:pt>
                <c:pt idx="112">
                  <c:v>93.635199999999998</c:v>
                </c:pt>
                <c:pt idx="113">
                  <c:v>93.696859000000003</c:v>
                </c:pt>
                <c:pt idx="114">
                  <c:v>93.761356000000006</c:v>
                </c:pt>
                <c:pt idx="115">
                  <c:v>93.800552999999994</c:v>
                </c:pt>
                <c:pt idx="116">
                  <c:v>93.808212999999995</c:v>
                </c:pt>
                <c:pt idx="117">
                  <c:v>93.790769999999995</c:v>
                </c:pt>
                <c:pt idx="118">
                  <c:v>93.758430000000004</c:v>
                </c:pt>
                <c:pt idx="119">
                  <c:v>93.731437</c:v>
                </c:pt>
                <c:pt idx="120">
                  <c:v>93.729785000000007</c:v>
                </c:pt>
                <c:pt idx="121">
                  <c:v>93.748217999999994</c:v>
                </c:pt>
                <c:pt idx="122">
                  <c:v>93.758448000000001</c:v>
                </c:pt>
                <c:pt idx="123">
                  <c:v>93.741253</c:v>
                </c:pt>
                <c:pt idx="124">
                  <c:v>93.697068000000002</c:v>
                </c:pt>
                <c:pt idx="125">
                  <c:v>93.638846999999998</c:v>
                </c:pt>
                <c:pt idx="126">
                  <c:v>93.597616000000002</c:v>
                </c:pt>
                <c:pt idx="127">
                  <c:v>93.609692999999993</c:v>
                </c:pt>
                <c:pt idx="128">
                  <c:v>93.681432000000001</c:v>
                </c:pt>
                <c:pt idx="129">
                  <c:v>93.777631</c:v>
                </c:pt>
                <c:pt idx="130">
                  <c:v>93.845907999999994</c:v>
                </c:pt>
                <c:pt idx="131">
                  <c:v>93.860172000000006</c:v>
                </c:pt>
                <c:pt idx="132">
                  <c:v>93.829423000000006</c:v>
                </c:pt>
                <c:pt idx="133">
                  <c:v>93.776095999999995</c:v>
                </c:pt>
                <c:pt idx="134">
                  <c:v>93.727486999999996</c:v>
                </c:pt>
                <c:pt idx="135">
                  <c:v>93.703308000000007</c:v>
                </c:pt>
                <c:pt idx="136">
                  <c:v>93.704160999999999</c:v>
                </c:pt>
                <c:pt idx="137">
                  <c:v>93.715954999999994</c:v>
                </c:pt>
                <c:pt idx="138">
                  <c:v>93.719436999999999</c:v>
                </c:pt>
                <c:pt idx="139">
                  <c:v>93.703702000000007</c:v>
                </c:pt>
                <c:pt idx="140">
                  <c:v>93.677384000000004</c:v>
                </c:pt>
                <c:pt idx="141">
                  <c:v>93.660494</c:v>
                </c:pt>
                <c:pt idx="142">
                  <c:v>93.670340999999993</c:v>
                </c:pt>
                <c:pt idx="143">
                  <c:v>93.717656000000005</c:v>
                </c:pt>
                <c:pt idx="144">
                  <c:v>93.805193000000003</c:v>
                </c:pt>
                <c:pt idx="145">
                  <c:v>93.912988999999996</c:v>
                </c:pt>
                <c:pt idx="146">
                  <c:v>93.991893000000005</c:v>
                </c:pt>
                <c:pt idx="147">
                  <c:v>94.023409999999998</c:v>
                </c:pt>
                <c:pt idx="148">
                  <c:v>94.031368000000001</c:v>
                </c:pt>
                <c:pt idx="149">
                  <c:v>94.002630999999994</c:v>
                </c:pt>
                <c:pt idx="150">
                  <c:v>93.926242000000002</c:v>
                </c:pt>
                <c:pt idx="151">
                  <c:v>93.831919999999997</c:v>
                </c:pt>
                <c:pt idx="152">
                  <c:v>93.754529000000005</c:v>
                </c:pt>
                <c:pt idx="153">
                  <c:v>93.709058999999996</c:v>
                </c:pt>
                <c:pt idx="154">
                  <c:v>93.689458999999999</c:v>
                </c:pt>
                <c:pt idx="155">
                  <c:v>93.679025999999993</c:v>
                </c:pt>
                <c:pt idx="156">
                  <c:v>93.666072999999997</c:v>
                </c:pt>
                <c:pt idx="157">
                  <c:v>93.652154999999993</c:v>
                </c:pt>
                <c:pt idx="158">
                  <c:v>93.647644</c:v>
                </c:pt>
                <c:pt idx="159">
                  <c:v>93.659419999999997</c:v>
                </c:pt>
                <c:pt idx="160">
                  <c:v>93.679152000000002</c:v>
                </c:pt>
                <c:pt idx="161">
                  <c:v>93.684616000000005</c:v>
                </c:pt>
                <c:pt idx="162">
                  <c:v>93.667804000000004</c:v>
                </c:pt>
                <c:pt idx="163">
                  <c:v>93.646660999999995</c:v>
                </c:pt>
                <c:pt idx="164">
                  <c:v>93.632548</c:v>
                </c:pt>
                <c:pt idx="165">
                  <c:v>93.621324000000001</c:v>
                </c:pt>
                <c:pt idx="166">
                  <c:v>93.607819000000006</c:v>
                </c:pt>
                <c:pt idx="167">
                  <c:v>93.588607999999994</c:v>
                </c:pt>
                <c:pt idx="168">
                  <c:v>93.563300999999996</c:v>
                </c:pt>
                <c:pt idx="169">
                  <c:v>93.538919000000007</c:v>
                </c:pt>
                <c:pt idx="170">
                  <c:v>93.522642000000005</c:v>
                </c:pt>
                <c:pt idx="171">
                  <c:v>93.511525000000006</c:v>
                </c:pt>
                <c:pt idx="172">
                  <c:v>93.495538999999994</c:v>
                </c:pt>
                <c:pt idx="173">
                  <c:v>93.472555999999997</c:v>
                </c:pt>
                <c:pt idx="174">
                  <c:v>93.457361000000006</c:v>
                </c:pt>
                <c:pt idx="175">
                  <c:v>93.466756000000004</c:v>
                </c:pt>
                <c:pt idx="176">
                  <c:v>93.501035000000002</c:v>
                </c:pt>
                <c:pt idx="177">
                  <c:v>93.544353000000001</c:v>
                </c:pt>
                <c:pt idx="178">
                  <c:v>93.577832999999998</c:v>
                </c:pt>
                <c:pt idx="179">
                  <c:v>93.604571000000007</c:v>
                </c:pt>
                <c:pt idx="180">
                  <c:v>93.639117999999996</c:v>
                </c:pt>
                <c:pt idx="181">
                  <c:v>93.662227000000001</c:v>
                </c:pt>
                <c:pt idx="182">
                  <c:v>93.647859999999994</c:v>
                </c:pt>
                <c:pt idx="183">
                  <c:v>93.610629000000003</c:v>
                </c:pt>
                <c:pt idx="184">
                  <c:v>93.597318999999999</c:v>
                </c:pt>
                <c:pt idx="185">
                  <c:v>93.627330000000001</c:v>
                </c:pt>
                <c:pt idx="186">
                  <c:v>93.659870999999995</c:v>
                </c:pt>
                <c:pt idx="187">
                  <c:v>93.651235999999997</c:v>
                </c:pt>
                <c:pt idx="188">
                  <c:v>93.601581999999993</c:v>
                </c:pt>
                <c:pt idx="189">
                  <c:v>93.541321999999994</c:v>
                </c:pt>
                <c:pt idx="190">
                  <c:v>93.499409</c:v>
                </c:pt>
                <c:pt idx="191">
                  <c:v>93.484069000000005</c:v>
                </c:pt>
                <c:pt idx="192">
                  <c:v>93.488417999999996</c:v>
                </c:pt>
                <c:pt idx="193">
                  <c:v>93.511769999999999</c:v>
                </c:pt>
                <c:pt idx="194">
                  <c:v>93.557768999999993</c:v>
                </c:pt>
                <c:pt idx="195">
                  <c:v>93.610585999999998</c:v>
                </c:pt>
                <c:pt idx="196">
                  <c:v>93.638538999999994</c:v>
                </c:pt>
                <c:pt idx="197">
                  <c:v>93.613129999999998</c:v>
                </c:pt>
                <c:pt idx="198">
                  <c:v>93.542599999999993</c:v>
                </c:pt>
                <c:pt idx="199">
                  <c:v>93.499958000000007</c:v>
                </c:pt>
                <c:pt idx="200">
                  <c:v>93.528171</c:v>
                </c:pt>
                <c:pt idx="201">
                  <c:v>93.580753000000001</c:v>
                </c:pt>
                <c:pt idx="202">
                  <c:v>93.612976000000003</c:v>
                </c:pt>
                <c:pt idx="203">
                  <c:v>93.622292000000002</c:v>
                </c:pt>
                <c:pt idx="204">
                  <c:v>93.620310000000003</c:v>
                </c:pt>
                <c:pt idx="205">
                  <c:v>93.609403</c:v>
                </c:pt>
                <c:pt idx="206">
                  <c:v>93.582130000000006</c:v>
                </c:pt>
                <c:pt idx="207">
                  <c:v>93.535465000000002</c:v>
                </c:pt>
                <c:pt idx="208">
                  <c:v>93.478674999999996</c:v>
                </c:pt>
                <c:pt idx="209">
                  <c:v>93.429377000000002</c:v>
                </c:pt>
                <c:pt idx="210">
                  <c:v>93.403004999999993</c:v>
                </c:pt>
                <c:pt idx="211">
                  <c:v>93.402533000000005</c:v>
                </c:pt>
                <c:pt idx="212">
                  <c:v>93.418216000000001</c:v>
                </c:pt>
                <c:pt idx="213">
                  <c:v>93.435333</c:v>
                </c:pt>
                <c:pt idx="214">
                  <c:v>93.442143000000002</c:v>
                </c:pt>
                <c:pt idx="215">
                  <c:v>93.437775999999999</c:v>
                </c:pt>
                <c:pt idx="216">
                  <c:v>93.433090000000007</c:v>
                </c:pt>
                <c:pt idx="217">
                  <c:v>93.438224000000005</c:v>
                </c:pt>
                <c:pt idx="218">
                  <c:v>93.451847000000001</c:v>
                </c:pt>
                <c:pt idx="219">
                  <c:v>93.461338999999995</c:v>
                </c:pt>
                <c:pt idx="220">
                  <c:v>93.455162999999999</c:v>
                </c:pt>
                <c:pt idx="221">
                  <c:v>93.448295999999999</c:v>
                </c:pt>
                <c:pt idx="222">
                  <c:v>93.476657000000003</c:v>
                </c:pt>
                <c:pt idx="223">
                  <c:v>93.550218999999998</c:v>
                </c:pt>
                <c:pt idx="224">
                  <c:v>93.639701000000002</c:v>
                </c:pt>
                <c:pt idx="225">
                  <c:v>93.702619999999996</c:v>
                </c:pt>
                <c:pt idx="226">
                  <c:v>93.710029000000006</c:v>
                </c:pt>
                <c:pt idx="227">
                  <c:v>93.661976999999993</c:v>
                </c:pt>
                <c:pt idx="228">
                  <c:v>93.581900000000005</c:v>
                </c:pt>
                <c:pt idx="229">
                  <c:v>93.494418999999994</c:v>
                </c:pt>
                <c:pt idx="230">
                  <c:v>93.409066999999993</c:v>
                </c:pt>
                <c:pt idx="231">
                  <c:v>93.325286000000006</c:v>
                </c:pt>
                <c:pt idx="232">
                  <c:v>93.250286000000003</c:v>
                </c:pt>
                <c:pt idx="233">
                  <c:v>93.206885999999997</c:v>
                </c:pt>
                <c:pt idx="234">
                  <c:v>93.218492999999995</c:v>
                </c:pt>
                <c:pt idx="235">
                  <c:v>93.279970000000006</c:v>
                </c:pt>
                <c:pt idx="236">
                  <c:v>93.355089000000007</c:v>
                </c:pt>
                <c:pt idx="237">
                  <c:v>93.408708000000004</c:v>
                </c:pt>
                <c:pt idx="238">
                  <c:v>93.427019000000001</c:v>
                </c:pt>
                <c:pt idx="239">
                  <c:v>93.412218999999993</c:v>
                </c:pt>
                <c:pt idx="240">
                  <c:v>93.382810000000006</c:v>
                </c:pt>
                <c:pt idx="241">
                  <c:v>93.382261</c:v>
                </c:pt>
                <c:pt idx="242">
                  <c:v>93.446197999999995</c:v>
                </c:pt>
                <c:pt idx="243">
                  <c:v>93.555840000000003</c:v>
                </c:pt>
                <c:pt idx="244">
                  <c:v>93.661216999999994</c:v>
                </c:pt>
                <c:pt idx="245">
                  <c:v>93.731505999999996</c:v>
                </c:pt>
                <c:pt idx="246">
                  <c:v>93.767384000000007</c:v>
                </c:pt>
                <c:pt idx="247">
                  <c:v>93.782666000000006</c:v>
                </c:pt>
                <c:pt idx="248">
                  <c:v>93.785932000000003</c:v>
                </c:pt>
                <c:pt idx="249">
                  <c:v>93.792841999999993</c:v>
                </c:pt>
                <c:pt idx="250">
                  <c:v>93.832111999999995</c:v>
                </c:pt>
                <c:pt idx="251">
                  <c:v>93.898059000000003</c:v>
                </c:pt>
                <c:pt idx="252">
                  <c:v>93.960212999999996</c:v>
                </c:pt>
                <c:pt idx="253">
                  <c:v>93.997394</c:v>
                </c:pt>
                <c:pt idx="254">
                  <c:v>93.971926999999994</c:v>
                </c:pt>
                <c:pt idx="255">
                  <c:v>93.857927000000004</c:v>
                </c:pt>
                <c:pt idx="256">
                  <c:v>93.732684000000006</c:v>
                </c:pt>
                <c:pt idx="257">
                  <c:v>93.684583000000003</c:v>
                </c:pt>
                <c:pt idx="258">
                  <c:v>93.693330000000003</c:v>
                </c:pt>
                <c:pt idx="259">
                  <c:v>93.713519000000005</c:v>
                </c:pt>
                <c:pt idx="260">
                  <c:v>93.734701999999999</c:v>
                </c:pt>
                <c:pt idx="261">
                  <c:v>93.763914999999997</c:v>
                </c:pt>
                <c:pt idx="262">
                  <c:v>93.788552999999993</c:v>
                </c:pt>
                <c:pt idx="263">
                  <c:v>93.768469999999994</c:v>
                </c:pt>
                <c:pt idx="264">
                  <c:v>93.713631000000007</c:v>
                </c:pt>
                <c:pt idx="265">
                  <c:v>93.738701000000006</c:v>
                </c:pt>
                <c:pt idx="266">
                  <c:v>93.889205000000004</c:v>
                </c:pt>
                <c:pt idx="267">
                  <c:v>94.030366999999998</c:v>
                </c:pt>
                <c:pt idx="268">
                  <c:v>94.040739000000002</c:v>
                </c:pt>
                <c:pt idx="269">
                  <c:v>93.945151999999993</c:v>
                </c:pt>
                <c:pt idx="270">
                  <c:v>93.839601000000002</c:v>
                </c:pt>
                <c:pt idx="271">
                  <c:v>93.784858999999997</c:v>
                </c:pt>
                <c:pt idx="272">
                  <c:v>93.774231999999998</c:v>
                </c:pt>
                <c:pt idx="273">
                  <c:v>93.760598999999999</c:v>
                </c:pt>
                <c:pt idx="274">
                  <c:v>93.714457999999993</c:v>
                </c:pt>
                <c:pt idx="275">
                  <c:v>93.659622999999996</c:v>
                </c:pt>
                <c:pt idx="276">
                  <c:v>93.631917999999999</c:v>
                </c:pt>
                <c:pt idx="277">
                  <c:v>93.627337999999995</c:v>
                </c:pt>
                <c:pt idx="278">
                  <c:v>93.615977999999998</c:v>
                </c:pt>
                <c:pt idx="279">
                  <c:v>93.584513999999999</c:v>
                </c:pt>
                <c:pt idx="280">
                  <c:v>93.544214999999994</c:v>
                </c:pt>
                <c:pt idx="281">
                  <c:v>93.507998000000001</c:v>
                </c:pt>
                <c:pt idx="282">
                  <c:v>93.477249</c:v>
                </c:pt>
                <c:pt idx="283">
                  <c:v>93.451763</c:v>
                </c:pt>
                <c:pt idx="284">
                  <c:v>93.445214000000007</c:v>
                </c:pt>
                <c:pt idx="285">
                  <c:v>93.485962000000001</c:v>
                </c:pt>
                <c:pt idx="286">
                  <c:v>93.597830000000002</c:v>
                </c:pt>
                <c:pt idx="287">
                  <c:v>93.764868000000007</c:v>
                </c:pt>
                <c:pt idx="288">
                  <c:v>93.905296000000007</c:v>
                </c:pt>
                <c:pt idx="289">
                  <c:v>93.939944999999994</c:v>
                </c:pt>
                <c:pt idx="290">
                  <c:v>93.886080000000007</c:v>
                </c:pt>
                <c:pt idx="291">
                  <c:v>93.797936000000007</c:v>
                </c:pt>
                <c:pt idx="292">
                  <c:v>93.704085000000006</c:v>
                </c:pt>
                <c:pt idx="293">
                  <c:v>93.626403999999994</c:v>
                </c:pt>
                <c:pt idx="294">
                  <c:v>93.582733000000005</c:v>
                </c:pt>
                <c:pt idx="295">
                  <c:v>93.573447999999999</c:v>
                </c:pt>
                <c:pt idx="296">
                  <c:v>93.579604000000003</c:v>
                </c:pt>
                <c:pt idx="297">
                  <c:v>93.571096999999995</c:v>
                </c:pt>
                <c:pt idx="298">
                  <c:v>93.534610999999998</c:v>
                </c:pt>
                <c:pt idx="299">
                  <c:v>93.491687999999996</c:v>
                </c:pt>
                <c:pt idx="300">
                  <c:v>93.470663999999999</c:v>
                </c:pt>
                <c:pt idx="301">
                  <c:v>93.472176000000005</c:v>
                </c:pt>
                <c:pt idx="302">
                  <c:v>93.480400000000003</c:v>
                </c:pt>
                <c:pt idx="303">
                  <c:v>93.482257000000004</c:v>
                </c:pt>
                <c:pt idx="304">
                  <c:v>93.475834000000006</c:v>
                </c:pt>
                <c:pt idx="305">
                  <c:v>93.469440000000006</c:v>
                </c:pt>
                <c:pt idx="306">
                  <c:v>93.470682999999994</c:v>
                </c:pt>
                <c:pt idx="307">
                  <c:v>93.479218000000003</c:v>
                </c:pt>
                <c:pt idx="308">
                  <c:v>93.488258999999999</c:v>
                </c:pt>
                <c:pt idx="309">
                  <c:v>93.491721999999996</c:v>
                </c:pt>
                <c:pt idx="310">
                  <c:v>93.489890000000003</c:v>
                </c:pt>
                <c:pt idx="311">
                  <c:v>93.498063000000002</c:v>
                </c:pt>
                <c:pt idx="312">
                  <c:v>93.524668000000005</c:v>
                </c:pt>
                <c:pt idx="313">
                  <c:v>93.548903999999993</c:v>
                </c:pt>
                <c:pt idx="314">
                  <c:v>93.549122999999994</c:v>
                </c:pt>
                <c:pt idx="315">
                  <c:v>93.522696999999994</c:v>
                </c:pt>
                <c:pt idx="316">
                  <c:v>93.474805000000003</c:v>
                </c:pt>
                <c:pt idx="317">
                  <c:v>93.415570000000002</c:v>
                </c:pt>
                <c:pt idx="318">
                  <c:v>93.363459000000006</c:v>
                </c:pt>
                <c:pt idx="319">
                  <c:v>93.335825</c:v>
                </c:pt>
                <c:pt idx="320">
                  <c:v>93.338730999999996</c:v>
                </c:pt>
                <c:pt idx="321">
                  <c:v>93.357680000000002</c:v>
                </c:pt>
                <c:pt idx="322">
                  <c:v>93.362206</c:v>
                </c:pt>
                <c:pt idx="323">
                  <c:v>93.327241000000001</c:v>
                </c:pt>
                <c:pt idx="324">
                  <c:v>93.289769000000007</c:v>
                </c:pt>
                <c:pt idx="325">
                  <c:v>93.331000000000003</c:v>
                </c:pt>
                <c:pt idx="326">
                  <c:v>93.420265000000001</c:v>
                </c:pt>
                <c:pt idx="327">
                  <c:v>93.453498999999994</c:v>
                </c:pt>
                <c:pt idx="328">
                  <c:v>93.391478000000006</c:v>
                </c:pt>
                <c:pt idx="329">
                  <c:v>93.263976999999997</c:v>
                </c:pt>
                <c:pt idx="330">
                  <c:v>93.158614999999998</c:v>
                </c:pt>
                <c:pt idx="331">
                  <c:v>93.153430999999998</c:v>
                </c:pt>
                <c:pt idx="332">
                  <c:v>93.197665000000001</c:v>
                </c:pt>
                <c:pt idx="333">
                  <c:v>93.203907000000001</c:v>
                </c:pt>
                <c:pt idx="334">
                  <c:v>93.164192</c:v>
                </c:pt>
                <c:pt idx="335">
                  <c:v>93.121785000000003</c:v>
                </c:pt>
                <c:pt idx="336">
                  <c:v>93.111429999999999</c:v>
                </c:pt>
                <c:pt idx="337">
                  <c:v>93.134867999999997</c:v>
                </c:pt>
                <c:pt idx="338">
                  <c:v>93.164798000000005</c:v>
                </c:pt>
                <c:pt idx="339">
                  <c:v>93.168779000000001</c:v>
                </c:pt>
                <c:pt idx="340">
                  <c:v>93.134564999999995</c:v>
                </c:pt>
                <c:pt idx="341">
                  <c:v>93.073843999999994</c:v>
                </c:pt>
                <c:pt idx="342">
                  <c:v>93.007703000000006</c:v>
                </c:pt>
                <c:pt idx="343">
                  <c:v>92.955358000000004</c:v>
                </c:pt>
                <c:pt idx="344">
                  <c:v>92.932795999999996</c:v>
                </c:pt>
                <c:pt idx="345">
                  <c:v>92.947097999999997</c:v>
                </c:pt>
                <c:pt idx="346">
                  <c:v>92.995226000000002</c:v>
                </c:pt>
                <c:pt idx="347">
                  <c:v>93.079723000000001</c:v>
                </c:pt>
                <c:pt idx="348">
                  <c:v>93.205468999999994</c:v>
                </c:pt>
                <c:pt idx="349">
                  <c:v>93.340779999999995</c:v>
                </c:pt>
                <c:pt idx="350">
                  <c:v>93.388756000000001</c:v>
                </c:pt>
                <c:pt idx="351">
                  <c:v>93.311959000000002</c:v>
                </c:pt>
                <c:pt idx="352">
                  <c:v>93.226665999999994</c:v>
                </c:pt>
                <c:pt idx="353">
                  <c:v>93.180366000000006</c:v>
                </c:pt>
                <c:pt idx="354">
                  <c:v>93.121747999999997</c:v>
                </c:pt>
                <c:pt idx="355">
                  <c:v>93.032982000000004</c:v>
                </c:pt>
                <c:pt idx="356">
                  <c:v>92.933035000000004</c:v>
                </c:pt>
                <c:pt idx="357">
                  <c:v>92.842731999999998</c:v>
                </c:pt>
                <c:pt idx="358">
                  <c:v>92.773124999999993</c:v>
                </c:pt>
                <c:pt idx="359">
                  <c:v>92.725324000000001</c:v>
                </c:pt>
                <c:pt idx="360">
                  <c:v>92.691736000000006</c:v>
                </c:pt>
                <c:pt idx="361">
                  <c:v>92.665374999999997</c:v>
                </c:pt>
                <c:pt idx="362">
                  <c:v>92.650932999999995</c:v>
                </c:pt>
                <c:pt idx="363">
                  <c:v>92.658974999999998</c:v>
                </c:pt>
                <c:pt idx="364">
                  <c:v>92.688068000000001</c:v>
                </c:pt>
                <c:pt idx="365">
                  <c:v>92.719187000000005</c:v>
                </c:pt>
                <c:pt idx="366">
                  <c:v>92.734143000000003</c:v>
                </c:pt>
                <c:pt idx="367">
                  <c:v>92.738730000000004</c:v>
                </c:pt>
                <c:pt idx="368">
                  <c:v>92.759344999999996</c:v>
                </c:pt>
                <c:pt idx="369">
                  <c:v>92.815657999999999</c:v>
                </c:pt>
                <c:pt idx="370">
                  <c:v>92.887341000000006</c:v>
                </c:pt>
                <c:pt idx="371">
                  <c:v>92.914441999999994</c:v>
                </c:pt>
                <c:pt idx="372">
                  <c:v>92.877234999999999</c:v>
                </c:pt>
                <c:pt idx="373">
                  <c:v>92.799002999999999</c:v>
                </c:pt>
                <c:pt idx="374">
                  <c:v>92.689249000000004</c:v>
                </c:pt>
                <c:pt idx="375">
                  <c:v>92.577022999999997</c:v>
                </c:pt>
                <c:pt idx="376">
                  <c:v>92.503338999999997</c:v>
                </c:pt>
                <c:pt idx="377">
                  <c:v>92.481870000000001</c:v>
                </c:pt>
                <c:pt idx="378">
                  <c:v>92.488102999999995</c:v>
                </c:pt>
                <c:pt idx="379">
                  <c:v>92.470219</c:v>
                </c:pt>
                <c:pt idx="380">
                  <c:v>92.393608</c:v>
                </c:pt>
                <c:pt idx="381">
                  <c:v>92.298486999999994</c:v>
                </c:pt>
                <c:pt idx="382">
                  <c:v>92.256174000000001</c:v>
                </c:pt>
                <c:pt idx="383">
                  <c:v>92.266520999999997</c:v>
                </c:pt>
                <c:pt idx="384">
                  <c:v>92.283141999999998</c:v>
                </c:pt>
                <c:pt idx="385">
                  <c:v>92.280756999999994</c:v>
                </c:pt>
                <c:pt idx="386">
                  <c:v>92.262494000000004</c:v>
                </c:pt>
                <c:pt idx="387">
                  <c:v>92.242492999999996</c:v>
                </c:pt>
                <c:pt idx="388">
                  <c:v>92.225768000000002</c:v>
                </c:pt>
                <c:pt idx="389">
                  <c:v>92.203646000000006</c:v>
                </c:pt>
                <c:pt idx="390">
                  <c:v>92.171989999999994</c:v>
                </c:pt>
                <c:pt idx="391">
                  <c:v>92.143039999999999</c:v>
                </c:pt>
                <c:pt idx="392">
                  <c:v>92.131369000000007</c:v>
                </c:pt>
                <c:pt idx="393">
                  <c:v>92.132497999999998</c:v>
                </c:pt>
                <c:pt idx="394">
                  <c:v>92.125979999999998</c:v>
                </c:pt>
                <c:pt idx="395">
                  <c:v>92.102535000000003</c:v>
                </c:pt>
                <c:pt idx="396">
                  <c:v>92.074894</c:v>
                </c:pt>
                <c:pt idx="397">
                  <c:v>92.056214999999995</c:v>
                </c:pt>
                <c:pt idx="398">
                  <c:v>92.039229000000006</c:v>
                </c:pt>
                <c:pt idx="399">
                  <c:v>92.002567999999997</c:v>
                </c:pt>
                <c:pt idx="400">
                  <c:v>91.939739000000003</c:v>
                </c:pt>
                <c:pt idx="401">
                  <c:v>91.870149999999995</c:v>
                </c:pt>
                <c:pt idx="402">
                  <c:v>91.819353000000007</c:v>
                </c:pt>
                <c:pt idx="403">
                  <c:v>91.798499000000007</c:v>
                </c:pt>
                <c:pt idx="404">
                  <c:v>91.800848000000002</c:v>
                </c:pt>
                <c:pt idx="405">
                  <c:v>91.811948000000001</c:v>
                </c:pt>
                <c:pt idx="406">
                  <c:v>91.824122000000003</c:v>
                </c:pt>
                <c:pt idx="407">
                  <c:v>91.839664999999997</c:v>
                </c:pt>
                <c:pt idx="408">
                  <c:v>91.860460000000003</c:v>
                </c:pt>
                <c:pt idx="409">
                  <c:v>91.885311999999999</c:v>
                </c:pt>
                <c:pt idx="410">
                  <c:v>91.905471000000006</c:v>
                </c:pt>
                <c:pt idx="411">
                  <c:v>91.896234000000007</c:v>
                </c:pt>
                <c:pt idx="412">
                  <c:v>91.833828999999994</c:v>
                </c:pt>
                <c:pt idx="413">
                  <c:v>91.741918999999996</c:v>
                </c:pt>
                <c:pt idx="414">
                  <c:v>91.661354000000003</c:v>
                </c:pt>
                <c:pt idx="415">
                  <c:v>91.589692999999997</c:v>
                </c:pt>
                <c:pt idx="416">
                  <c:v>91.518378999999996</c:v>
                </c:pt>
                <c:pt idx="417">
                  <c:v>91.460857000000004</c:v>
                </c:pt>
                <c:pt idx="418">
                  <c:v>91.421744000000004</c:v>
                </c:pt>
                <c:pt idx="419">
                  <c:v>91.381912999999997</c:v>
                </c:pt>
                <c:pt idx="420">
                  <c:v>91.321123</c:v>
                </c:pt>
                <c:pt idx="421">
                  <c:v>91.240526000000003</c:v>
                </c:pt>
                <c:pt idx="422">
                  <c:v>91.157942000000006</c:v>
                </c:pt>
                <c:pt idx="423">
                  <c:v>91.089053000000007</c:v>
                </c:pt>
                <c:pt idx="424">
                  <c:v>91.039826000000005</c:v>
                </c:pt>
                <c:pt idx="425">
                  <c:v>91.014218999999997</c:v>
                </c:pt>
                <c:pt idx="426">
                  <c:v>91.015685000000005</c:v>
                </c:pt>
                <c:pt idx="427">
                  <c:v>91.038274000000001</c:v>
                </c:pt>
                <c:pt idx="428">
                  <c:v>91.061852999999999</c:v>
                </c:pt>
                <c:pt idx="429">
                  <c:v>91.062679000000003</c:v>
                </c:pt>
                <c:pt idx="430">
                  <c:v>91.026938999999999</c:v>
                </c:pt>
                <c:pt idx="431">
                  <c:v>90.959905000000006</c:v>
                </c:pt>
                <c:pt idx="432">
                  <c:v>90.896190000000004</c:v>
                </c:pt>
                <c:pt idx="433">
                  <c:v>90.893279000000007</c:v>
                </c:pt>
                <c:pt idx="434">
                  <c:v>90.962592999999998</c:v>
                </c:pt>
                <c:pt idx="435">
                  <c:v>91.036904000000007</c:v>
                </c:pt>
                <c:pt idx="436">
                  <c:v>91.055387999999994</c:v>
                </c:pt>
                <c:pt idx="437">
                  <c:v>91.018636000000001</c:v>
                </c:pt>
                <c:pt idx="438">
                  <c:v>90.957605000000001</c:v>
                </c:pt>
                <c:pt idx="439">
                  <c:v>90.898788999999994</c:v>
                </c:pt>
                <c:pt idx="440">
                  <c:v>90.854909000000006</c:v>
                </c:pt>
                <c:pt idx="441">
                  <c:v>90.823419000000001</c:v>
                </c:pt>
                <c:pt idx="442">
                  <c:v>90.788897000000006</c:v>
                </c:pt>
                <c:pt idx="443">
                  <c:v>90.736445000000003</c:v>
                </c:pt>
                <c:pt idx="444">
                  <c:v>90.665373000000002</c:v>
                </c:pt>
                <c:pt idx="445">
                  <c:v>90.589782999999997</c:v>
                </c:pt>
                <c:pt idx="446">
                  <c:v>90.527821000000003</c:v>
                </c:pt>
                <c:pt idx="447">
                  <c:v>90.491017999999997</c:v>
                </c:pt>
                <c:pt idx="448">
                  <c:v>90.480343000000005</c:v>
                </c:pt>
                <c:pt idx="449">
                  <c:v>90.487941000000006</c:v>
                </c:pt>
                <c:pt idx="450">
                  <c:v>90.502381</c:v>
                </c:pt>
                <c:pt idx="451">
                  <c:v>90.514004999999997</c:v>
                </c:pt>
                <c:pt idx="452">
                  <c:v>90.515739999999994</c:v>
                </c:pt>
                <c:pt idx="453">
                  <c:v>90.505988000000002</c:v>
                </c:pt>
                <c:pt idx="454">
                  <c:v>90.493654000000006</c:v>
                </c:pt>
                <c:pt idx="455">
                  <c:v>90.486288000000002</c:v>
                </c:pt>
                <c:pt idx="456">
                  <c:v>90.471902999999998</c:v>
                </c:pt>
                <c:pt idx="457">
                  <c:v>90.432379999999995</c:v>
                </c:pt>
                <c:pt idx="458">
                  <c:v>90.368983</c:v>
                </c:pt>
                <c:pt idx="459">
                  <c:v>90.299378000000004</c:v>
                </c:pt>
                <c:pt idx="460">
                  <c:v>90.235478000000001</c:v>
                </c:pt>
                <c:pt idx="461">
                  <c:v>90.174824000000001</c:v>
                </c:pt>
                <c:pt idx="462">
                  <c:v>90.115346000000002</c:v>
                </c:pt>
                <c:pt idx="463">
                  <c:v>90.070750000000004</c:v>
                </c:pt>
                <c:pt idx="464">
                  <c:v>90.059123</c:v>
                </c:pt>
                <c:pt idx="465">
                  <c:v>90.074602999999996</c:v>
                </c:pt>
                <c:pt idx="466">
                  <c:v>90.086292999999998</c:v>
                </c:pt>
                <c:pt idx="467">
                  <c:v>90.069013999999996</c:v>
                </c:pt>
                <c:pt idx="468">
                  <c:v>90.025092999999998</c:v>
                </c:pt>
                <c:pt idx="469">
                  <c:v>89.97775</c:v>
                </c:pt>
                <c:pt idx="470">
                  <c:v>89.949928999999997</c:v>
                </c:pt>
                <c:pt idx="471">
                  <c:v>89.948040000000006</c:v>
                </c:pt>
                <c:pt idx="472">
                  <c:v>89.959886999999995</c:v>
                </c:pt>
                <c:pt idx="473">
                  <c:v>89.964388999999997</c:v>
                </c:pt>
                <c:pt idx="474">
                  <c:v>89.943538000000004</c:v>
                </c:pt>
                <c:pt idx="475">
                  <c:v>89.891146000000006</c:v>
                </c:pt>
                <c:pt idx="476">
                  <c:v>89.818601999999998</c:v>
                </c:pt>
                <c:pt idx="477">
                  <c:v>89.753184000000005</c:v>
                </c:pt>
                <c:pt idx="478">
                  <c:v>89.720930999999993</c:v>
                </c:pt>
                <c:pt idx="479">
                  <c:v>89.727525999999997</c:v>
                </c:pt>
                <c:pt idx="480">
                  <c:v>89.757452999999998</c:v>
                </c:pt>
                <c:pt idx="481">
                  <c:v>89.786700999999994</c:v>
                </c:pt>
                <c:pt idx="482">
                  <c:v>89.796881999999997</c:v>
                </c:pt>
                <c:pt idx="483">
                  <c:v>89.784836999999996</c:v>
                </c:pt>
                <c:pt idx="484">
                  <c:v>89.760019</c:v>
                </c:pt>
                <c:pt idx="485">
                  <c:v>89.731953000000004</c:v>
                </c:pt>
                <c:pt idx="486">
                  <c:v>89.702766999999994</c:v>
                </c:pt>
                <c:pt idx="487">
                  <c:v>89.669291999999999</c:v>
                </c:pt>
                <c:pt idx="488">
                  <c:v>89.627774000000002</c:v>
                </c:pt>
                <c:pt idx="489">
                  <c:v>89.578795</c:v>
                </c:pt>
                <c:pt idx="490">
                  <c:v>89.533900000000003</c:v>
                </c:pt>
                <c:pt idx="491">
                  <c:v>89.513587000000001</c:v>
                </c:pt>
                <c:pt idx="492">
                  <c:v>89.527638999999994</c:v>
                </c:pt>
                <c:pt idx="493">
                  <c:v>89.559999000000005</c:v>
                </c:pt>
                <c:pt idx="494">
                  <c:v>89.580201000000002</c:v>
                </c:pt>
                <c:pt idx="495">
                  <c:v>89.568123</c:v>
                </c:pt>
                <c:pt idx="496">
                  <c:v>89.530794999999998</c:v>
                </c:pt>
                <c:pt idx="497">
                  <c:v>89.496157999999994</c:v>
                </c:pt>
                <c:pt idx="498">
                  <c:v>89.480928000000006</c:v>
                </c:pt>
                <c:pt idx="499">
                  <c:v>89.473911999999999</c:v>
                </c:pt>
                <c:pt idx="500">
                  <c:v>89.457802999999998</c:v>
                </c:pt>
                <c:pt idx="501">
                  <c:v>89.429886999999994</c:v>
                </c:pt>
                <c:pt idx="502">
                  <c:v>89.396216999999993</c:v>
                </c:pt>
                <c:pt idx="503">
                  <c:v>89.358247000000006</c:v>
                </c:pt>
                <c:pt idx="504">
                  <c:v>89.311438999999993</c:v>
                </c:pt>
                <c:pt idx="505">
                  <c:v>89.252600999999999</c:v>
                </c:pt>
                <c:pt idx="506">
                  <c:v>89.183819999999997</c:v>
                </c:pt>
                <c:pt idx="507">
                  <c:v>89.112317000000004</c:v>
                </c:pt>
                <c:pt idx="508">
                  <c:v>89.049767000000003</c:v>
                </c:pt>
                <c:pt idx="509">
                  <c:v>89.008863000000005</c:v>
                </c:pt>
                <c:pt idx="510">
                  <c:v>88.997354000000001</c:v>
                </c:pt>
                <c:pt idx="511">
                  <c:v>89.014655000000005</c:v>
                </c:pt>
                <c:pt idx="512">
                  <c:v>89.052453</c:v>
                </c:pt>
                <c:pt idx="513">
                  <c:v>89.095246000000003</c:v>
                </c:pt>
                <c:pt idx="514">
                  <c:v>89.121504000000002</c:v>
                </c:pt>
                <c:pt idx="515">
                  <c:v>89.112342999999996</c:v>
                </c:pt>
                <c:pt idx="516">
                  <c:v>89.066119</c:v>
                </c:pt>
                <c:pt idx="517">
                  <c:v>89.004661999999996</c:v>
                </c:pt>
                <c:pt idx="518">
                  <c:v>88.958635999999998</c:v>
                </c:pt>
                <c:pt idx="519">
                  <c:v>88.939171999999999</c:v>
                </c:pt>
                <c:pt idx="520">
                  <c:v>88.928375000000003</c:v>
                </c:pt>
                <c:pt idx="521">
                  <c:v>88.902569</c:v>
                </c:pt>
                <c:pt idx="522">
                  <c:v>88.856979999999993</c:v>
                </c:pt>
                <c:pt idx="523">
                  <c:v>88.805235999999994</c:v>
                </c:pt>
                <c:pt idx="524">
                  <c:v>88.762452999999994</c:v>
                </c:pt>
                <c:pt idx="525">
                  <c:v>88.733603000000002</c:v>
                </c:pt>
                <c:pt idx="526">
                  <c:v>88.716085000000007</c:v>
                </c:pt>
                <c:pt idx="527">
                  <c:v>88.708247</c:v>
                </c:pt>
                <c:pt idx="528">
                  <c:v>88.711034999999995</c:v>
                </c:pt>
                <c:pt idx="529">
                  <c:v>88.721348000000006</c:v>
                </c:pt>
                <c:pt idx="530">
                  <c:v>88.727592999999999</c:v>
                </c:pt>
                <c:pt idx="531">
                  <c:v>88.716374999999999</c:v>
                </c:pt>
                <c:pt idx="532">
                  <c:v>88.685004000000006</c:v>
                </c:pt>
                <c:pt idx="533">
                  <c:v>88.645228000000003</c:v>
                </c:pt>
                <c:pt idx="534">
                  <c:v>88.611940000000004</c:v>
                </c:pt>
                <c:pt idx="535">
                  <c:v>88.589270999999997</c:v>
                </c:pt>
                <c:pt idx="536">
                  <c:v>88.570768999999999</c:v>
                </c:pt>
                <c:pt idx="537">
                  <c:v>88.551050000000004</c:v>
                </c:pt>
                <c:pt idx="538">
                  <c:v>88.532180999999994</c:v>
                </c:pt>
                <c:pt idx="539">
                  <c:v>88.516878000000005</c:v>
                </c:pt>
                <c:pt idx="540">
                  <c:v>88.500659999999996</c:v>
                </c:pt>
                <c:pt idx="541">
                  <c:v>88.477357999999995</c:v>
                </c:pt>
                <c:pt idx="542">
                  <c:v>88.450788000000003</c:v>
                </c:pt>
                <c:pt idx="543">
                  <c:v>88.434276999999994</c:v>
                </c:pt>
                <c:pt idx="544">
                  <c:v>88.436375999999996</c:v>
                </c:pt>
                <c:pt idx="545">
                  <c:v>88.451194000000001</c:v>
                </c:pt>
                <c:pt idx="546">
                  <c:v>88.466072999999994</c:v>
                </c:pt>
                <c:pt idx="547">
                  <c:v>88.475168999999994</c:v>
                </c:pt>
                <c:pt idx="548">
                  <c:v>88.480350000000001</c:v>
                </c:pt>
                <c:pt idx="549">
                  <c:v>88.481887</c:v>
                </c:pt>
                <c:pt idx="550">
                  <c:v>88.475387999999995</c:v>
                </c:pt>
                <c:pt idx="551">
                  <c:v>88.459029000000001</c:v>
                </c:pt>
                <c:pt idx="552">
                  <c:v>88.437828999999994</c:v>
                </c:pt>
                <c:pt idx="553">
                  <c:v>88.416809000000001</c:v>
                </c:pt>
                <c:pt idx="554">
                  <c:v>88.393231999999998</c:v>
                </c:pt>
                <c:pt idx="555">
                  <c:v>88.361447999999996</c:v>
                </c:pt>
                <c:pt idx="556">
                  <c:v>88.322783999999999</c:v>
                </c:pt>
                <c:pt idx="557">
                  <c:v>88.284049999999993</c:v>
                </c:pt>
                <c:pt idx="558">
                  <c:v>88.249476000000001</c:v>
                </c:pt>
                <c:pt idx="559">
                  <c:v>88.221974000000003</c:v>
                </c:pt>
                <c:pt idx="560">
                  <c:v>88.211447000000007</c:v>
                </c:pt>
                <c:pt idx="561">
                  <c:v>88.232308000000003</c:v>
                </c:pt>
                <c:pt idx="562">
                  <c:v>88.287194999999997</c:v>
                </c:pt>
                <c:pt idx="563">
                  <c:v>88.355458999999996</c:v>
                </c:pt>
                <c:pt idx="564">
                  <c:v>88.403234999999995</c:v>
                </c:pt>
                <c:pt idx="565">
                  <c:v>88.408445999999998</c:v>
                </c:pt>
                <c:pt idx="566">
                  <c:v>88.377127999999999</c:v>
                </c:pt>
                <c:pt idx="567">
                  <c:v>88.337438000000006</c:v>
                </c:pt>
                <c:pt idx="568">
                  <c:v>88.316219000000004</c:v>
                </c:pt>
                <c:pt idx="569">
                  <c:v>88.317102000000006</c:v>
                </c:pt>
                <c:pt idx="570">
                  <c:v>88.320871999999994</c:v>
                </c:pt>
                <c:pt idx="571">
                  <c:v>88.309335000000004</c:v>
                </c:pt>
                <c:pt idx="572">
                  <c:v>88.286072000000004</c:v>
                </c:pt>
                <c:pt idx="573">
                  <c:v>88.269504999999995</c:v>
                </c:pt>
                <c:pt idx="574">
                  <c:v>88.267526000000004</c:v>
                </c:pt>
                <c:pt idx="575">
                  <c:v>88.266392999999994</c:v>
                </c:pt>
                <c:pt idx="576">
                  <c:v>88.246740000000003</c:v>
                </c:pt>
                <c:pt idx="577">
                  <c:v>88.204316000000006</c:v>
                </c:pt>
                <c:pt idx="578">
                  <c:v>88.151544000000001</c:v>
                </c:pt>
                <c:pt idx="579">
                  <c:v>88.102314000000007</c:v>
                </c:pt>
                <c:pt idx="580">
                  <c:v>88.061408999999998</c:v>
                </c:pt>
                <c:pt idx="581">
                  <c:v>88.029570000000007</c:v>
                </c:pt>
                <c:pt idx="582">
                  <c:v>88.011745000000005</c:v>
                </c:pt>
                <c:pt idx="583">
                  <c:v>88.015282999999997</c:v>
                </c:pt>
                <c:pt idx="584">
                  <c:v>88.041506999999996</c:v>
                </c:pt>
                <c:pt idx="585">
                  <c:v>88.081327000000002</c:v>
                </c:pt>
                <c:pt idx="586">
                  <c:v>88.118148000000005</c:v>
                </c:pt>
                <c:pt idx="587">
                  <c:v>88.134524999999996</c:v>
                </c:pt>
                <c:pt idx="588">
                  <c:v>88.119708000000003</c:v>
                </c:pt>
                <c:pt idx="589">
                  <c:v>88.076690999999997</c:v>
                </c:pt>
                <c:pt idx="590">
                  <c:v>88.023850999999993</c:v>
                </c:pt>
                <c:pt idx="591">
                  <c:v>87.984888999999995</c:v>
                </c:pt>
                <c:pt idx="592">
                  <c:v>87.972071999999997</c:v>
                </c:pt>
                <c:pt idx="593">
                  <c:v>87.979386000000005</c:v>
                </c:pt>
                <c:pt idx="594">
                  <c:v>87.99427</c:v>
                </c:pt>
                <c:pt idx="595">
                  <c:v>88.013367000000002</c:v>
                </c:pt>
                <c:pt idx="596">
                  <c:v>88.041258999999997</c:v>
                </c:pt>
                <c:pt idx="597">
                  <c:v>88.074591999999996</c:v>
                </c:pt>
                <c:pt idx="598">
                  <c:v>88.095678000000007</c:v>
                </c:pt>
                <c:pt idx="599">
                  <c:v>88.087107000000003</c:v>
                </c:pt>
                <c:pt idx="600">
                  <c:v>88.048569000000001</c:v>
                </c:pt>
                <c:pt idx="601">
                  <c:v>87.995258000000007</c:v>
                </c:pt>
                <c:pt idx="602">
                  <c:v>87.943872999999996</c:v>
                </c:pt>
                <c:pt idx="603">
                  <c:v>87.904255000000006</c:v>
                </c:pt>
                <c:pt idx="604">
                  <c:v>87.880358999999999</c:v>
                </c:pt>
                <c:pt idx="605">
                  <c:v>87.872088000000005</c:v>
                </c:pt>
                <c:pt idx="606">
                  <c:v>87.875626999999994</c:v>
                </c:pt>
                <c:pt idx="607">
                  <c:v>87.886172999999999</c:v>
                </c:pt>
                <c:pt idx="608">
                  <c:v>87.900058000000001</c:v>
                </c:pt>
                <c:pt idx="609">
                  <c:v>87.910223000000002</c:v>
                </c:pt>
                <c:pt idx="610">
                  <c:v>87.902209999999997</c:v>
                </c:pt>
                <c:pt idx="611">
                  <c:v>87.863877000000002</c:v>
                </c:pt>
                <c:pt idx="612">
                  <c:v>87.802282000000005</c:v>
                </c:pt>
                <c:pt idx="613">
                  <c:v>87.744349</c:v>
                </c:pt>
                <c:pt idx="614">
                  <c:v>87.714867999999996</c:v>
                </c:pt>
                <c:pt idx="615">
                  <c:v>87.714920000000006</c:v>
                </c:pt>
                <c:pt idx="616">
                  <c:v>87.725493</c:v>
                </c:pt>
                <c:pt idx="617">
                  <c:v>87.729028</c:v>
                </c:pt>
                <c:pt idx="618">
                  <c:v>87.721919999999997</c:v>
                </c:pt>
                <c:pt idx="619">
                  <c:v>87.709991000000002</c:v>
                </c:pt>
                <c:pt idx="620">
                  <c:v>87.700526999999994</c:v>
                </c:pt>
                <c:pt idx="621">
                  <c:v>87.698860999999994</c:v>
                </c:pt>
                <c:pt idx="622">
                  <c:v>87.705595000000002</c:v>
                </c:pt>
                <c:pt idx="623">
                  <c:v>87.714961000000002</c:v>
                </c:pt>
                <c:pt idx="624">
                  <c:v>87.719994</c:v>
                </c:pt>
                <c:pt idx="625">
                  <c:v>87.721267999999995</c:v>
                </c:pt>
                <c:pt idx="626">
                  <c:v>87.726580999999996</c:v>
                </c:pt>
                <c:pt idx="627">
                  <c:v>87.739284999999995</c:v>
                </c:pt>
                <c:pt idx="628">
                  <c:v>87.749812000000006</c:v>
                </c:pt>
                <c:pt idx="629">
                  <c:v>87.742571999999996</c:v>
                </c:pt>
                <c:pt idx="630">
                  <c:v>87.711436000000006</c:v>
                </c:pt>
                <c:pt idx="631">
                  <c:v>87.667180999999999</c:v>
                </c:pt>
                <c:pt idx="632">
                  <c:v>87.630026000000001</c:v>
                </c:pt>
                <c:pt idx="633">
                  <c:v>87.615226000000007</c:v>
                </c:pt>
                <c:pt idx="634">
                  <c:v>87.624180999999993</c:v>
                </c:pt>
                <c:pt idx="635">
                  <c:v>87.646215999999995</c:v>
                </c:pt>
                <c:pt idx="636">
                  <c:v>87.667152000000002</c:v>
                </c:pt>
                <c:pt idx="637">
                  <c:v>87.676833999999999</c:v>
                </c:pt>
                <c:pt idx="638">
                  <c:v>87.671192000000005</c:v>
                </c:pt>
                <c:pt idx="639">
                  <c:v>87.650335999999996</c:v>
                </c:pt>
                <c:pt idx="640">
                  <c:v>87.616529999999997</c:v>
                </c:pt>
                <c:pt idx="641">
                  <c:v>87.574646999999999</c:v>
                </c:pt>
                <c:pt idx="642">
                  <c:v>87.534177</c:v>
                </c:pt>
                <c:pt idx="643">
                  <c:v>87.508401000000006</c:v>
                </c:pt>
                <c:pt idx="644">
                  <c:v>87.507463000000001</c:v>
                </c:pt>
                <c:pt idx="645">
                  <c:v>87.529481000000004</c:v>
                </c:pt>
                <c:pt idx="646">
                  <c:v>87.559608999999995</c:v>
                </c:pt>
                <c:pt idx="647">
                  <c:v>87.580466000000001</c:v>
                </c:pt>
                <c:pt idx="648">
                  <c:v>87.583933999999999</c:v>
                </c:pt>
                <c:pt idx="649">
                  <c:v>87.572990000000004</c:v>
                </c:pt>
                <c:pt idx="650">
                  <c:v>87.554315000000003</c:v>
                </c:pt>
                <c:pt idx="651">
                  <c:v>87.531662999999995</c:v>
                </c:pt>
                <c:pt idx="652">
                  <c:v>87.506084999999999</c:v>
                </c:pt>
                <c:pt idx="653">
                  <c:v>87.479427000000001</c:v>
                </c:pt>
                <c:pt idx="654">
                  <c:v>87.455792000000002</c:v>
                </c:pt>
                <c:pt idx="655">
                  <c:v>87.440386000000004</c:v>
                </c:pt>
                <c:pt idx="656">
                  <c:v>87.437186999999994</c:v>
                </c:pt>
                <c:pt idx="657">
                  <c:v>87.445334000000003</c:v>
                </c:pt>
                <c:pt idx="658">
                  <c:v>87.456006000000002</c:v>
                </c:pt>
                <c:pt idx="659">
                  <c:v>87.455254999999994</c:v>
                </c:pt>
                <c:pt idx="660">
                  <c:v>87.434032999999999</c:v>
                </c:pt>
                <c:pt idx="661">
                  <c:v>87.397518000000005</c:v>
                </c:pt>
                <c:pt idx="662">
                  <c:v>87.363468999999995</c:v>
                </c:pt>
                <c:pt idx="663">
                  <c:v>87.348885999999993</c:v>
                </c:pt>
                <c:pt idx="664">
                  <c:v>87.355970999999997</c:v>
                </c:pt>
                <c:pt idx="665">
                  <c:v>87.370625000000004</c:v>
                </c:pt>
                <c:pt idx="666">
                  <c:v>87.375074999999995</c:v>
                </c:pt>
                <c:pt idx="667">
                  <c:v>87.361565999999996</c:v>
                </c:pt>
                <c:pt idx="668">
                  <c:v>87.335120000000003</c:v>
                </c:pt>
                <c:pt idx="669">
                  <c:v>87.306963999999994</c:v>
                </c:pt>
                <c:pt idx="670">
                  <c:v>87.288160000000005</c:v>
                </c:pt>
                <c:pt idx="671">
                  <c:v>87.287173999999993</c:v>
                </c:pt>
                <c:pt idx="672">
                  <c:v>87.306622000000004</c:v>
                </c:pt>
                <c:pt idx="673">
                  <c:v>87.338037</c:v>
                </c:pt>
                <c:pt idx="674">
                  <c:v>87.363271999999995</c:v>
                </c:pt>
                <c:pt idx="675">
                  <c:v>87.367265000000003</c:v>
                </c:pt>
                <c:pt idx="676">
                  <c:v>87.350363000000002</c:v>
                </c:pt>
                <c:pt idx="677">
                  <c:v>87.325834999999998</c:v>
                </c:pt>
                <c:pt idx="678">
                  <c:v>87.306815999999998</c:v>
                </c:pt>
                <c:pt idx="679">
                  <c:v>87.298893000000007</c:v>
                </c:pt>
                <c:pt idx="680">
                  <c:v>87.302443999999994</c:v>
                </c:pt>
                <c:pt idx="681">
                  <c:v>87.314712999999998</c:v>
                </c:pt>
                <c:pt idx="682">
                  <c:v>87.327630999999997</c:v>
                </c:pt>
                <c:pt idx="683">
                  <c:v>87.330278000000007</c:v>
                </c:pt>
                <c:pt idx="684">
                  <c:v>87.31926</c:v>
                </c:pt>
                <c:pt idx="685">
                  <c:v>87.304686000000004</c:v>
                </c:pt>
                <c:pt idx="686">
                  <c:v>87.301118000000002</c:v>
                </c:pt>
                <c:pt idx="687">
                  <c:v>87.311680999999993</c:v>
                </c:pt>
                <c:pt idx="688">
                  <c:v>87.323465999999996</c:v>
                </c:pt>
                <c:pt idx="689">
                  <c:v>87.319675000000004</c:v>
                </c:pt>
                <c:pt idx="690">
                  <c:v>87.296160999999998</c:v>
                </c:pt>
                <c:pt idx="691">
                  <c:v>87.266273999999996</c:v>
                </c:pt>
                <c:pt idx="692">
                  <c:v>87.248637000000002</c:v>
                </c:pt>
                <c:pt idx="693">
                  <c:v>87.249032</c:v>
                </c:pt>
                <c:pt idx="694">
                  <c:v>87.255241999999996</c:v>
                </c:pt>
                <c:pt idx="695">
                  <c:v>87.250675000000001</c:v>
                </c:pt>
                <c:pt idx="696">
                  <c:v>87.231166000000002</c:v>
                </c:pt>
                <c:pt idx="697">
                  <c:v>87.206508999999997</c:v>
                </c:pt>
                <c:pt idx="698">
                  <c:v>87.188007999999996</c:v>
                </c:pt>
                <c:pt idx="699">
                  <c:v>87.179535000000001</c:v>
                </c:pt>
                <c:pt idx="700">
                  <c:v>87.180412000000004</c:v>
                </c:pt>
                <c:pt idx="701">
                  <c:v>87.189532999999997</c:v>
                </c:pt>
                <c:pt idx="702">
                  <c:v>87.202780000000004</c:v>
                </c:pt>
                <c:pt idx="703">
                  <c:v>87.212198000000001</c:v>
                </c:pt>
                <c:pt idx="704">
                  <c:v>87.213595999999995</c:v>
                </c:pt>
                <c:pt idx="705">
                  <c:v>87.211633000000006</c:v>
                </c:pt>
                <c:pt idx="706">
                  <c:v>87.211671999999993</c:v>
                </c:pt>
                <c:pt idx="707">
                  <c:v>87.209063999999998</c:v>
                </c:pt>
                <c:pt idx="708">
                  <c:v>87.192907000000005</c:v>
                </c:pt>
                <c:pt idx="709">
                  <c:v>87.160737999999995</c:v>
                </c:pt>
                <c:pt idx="710">
                  <c:v>87.123906000000005</c:v>
                </c:pt>
                <c:pt idx="711">
                  <c:v>87.096394000000004</c:v>
                </c:pt>
                <c:pt idx="712">
                  <c:v>87.081478000000004</c:v>
                </c:pt>
                <c:pt idx="713">
                  <c:v>87.070037999999997</c:v>
                </c:pt>
                <c:pt idx="714">
                  <c:v>87.050008000000005</c:v>
                </c:pt>
                <c:pt idx="715">
                  <c:v>87.018313000000006</c:v>
                </c:pt>
                <c:pt idx="716">
                  <c:v>86.985799999999998</c:v>
                </c:pt>
                <c:pt idx="717">
                  <c:v>86.968525999999997</c:v>
                </c:pt>
                <c:pt idx="718">
                  <c:v>86.970490999999996</c:v>
                </c:pt>
                <c:pt idx="719">
                  <c:v>86.976800999999995</c:v>
                </c:pt>
                <c:pt idx="720">
                  <c:v>86.968847999999994</c:v>
                </c:pt>
                <c:pt idx="721">
                  <c:v>86.945475999999999</c:v>
                </c:pt>
                <c:pt idx="722">
                  <c:v>86.923823999999996</c:v>
                </c:pt>
                <c:pt idx="723">
                  <c:v>86.91901</c:v>
                </c:pt>
                <c:pt idx="724">
                  <c:v>86.929064999999994</c:v>
                </c:pt>
                <c:pt idx="725">
                  <c:v>86.942639999999997</c:v>
                </c:pt>
                <c:pt idx="726">
                  <c:v>86.954896000000005</c:v>
                </c:pt>
                <c:pt idx="727">
                  <c:v>86.967868999999993</c:v>
                </c:pt>
                <c:pt idx="728">
                  <c:v>86.977834999999999</c:v>
                </c:pt>
                <c:pt idx="729">
                  <c:v>86.972097000000005</c:v>
                </c:pt>
                <c:pt idx="730">
                  <c:v>86.942426999999995</c:v>
                </c:pt>
                <c:pt idx="731">
                  <c:v>86.897811000000004</c:v>
                </c:pt>
                <c:pt idx="732">
                  <c:v>86.859030000000004</c:v>
                </c:pt>
                <c:pt idx="733">
                  <c:v>86.839327999999995</c:v>
                </c:pt>
                <c:pt idx="734">
                  <c:v>86.831868</c:v>
                </c:pt>
                <c:pt idx="735">
                  <c:v>86.817867000000007</c:v>
                </c:pt>
                <c:pt idx="736">
                  <c:v>86.787017000000006</c:v>
                </c:pt>
                <c:pt idx="737">
                  <c:v>86.748289</c:v>
                </c:pt>
                <c:pt idx="738">
                  <c:v>86.720205000000007</c:v>
                </c:pt>
                <c:pt idx="739">
                  <c:v>86.712832000000006</c:v>
                </c:pt>
                <c:pt idx="740">
                  <c:v>86.720337999999998</c:v>
                </c:pt>
                <c:pt idx="741">
                  <c:v>86.728043999999997</c:v>
                </c:pt>
                <c:pt idx="742">
                  <c:v>86.723770999999999</c:v>
                </c:pt>
                <c:pt idx="743">
                  <c:v>86.704554999999999</c:v>
                </c:pt>
                <c:pt idx="744">
                  <c:v>86.677927999999994</c:v>
                </c:pt>
                <c:pt idx="745">
                  <c:v>86.657805999999994</c:v>
                </c:pt>
                <c:pt idx="746">
                  <c:v>86.654438999999996</c:v>
                </c:pt>
                <c:pt idx="747">
                  <c:v>86.666017999999994</c:v>
                </c:pt>
                <c:pt idx="748">
                  <c:v>86.683344000000005</c:v>
                </c:pt>
                <c:pt idx="749">
                  <c:v>86.703241000000006</c:v>
                </c:pt>
                <c:pt idx="750">
                  <c:v>86.731683000000004</c:v>
                </c:pt>
                <c:pt idx="751">
                  <c:v>86.770123999999996</c:v>
                </c:pt>
                <c:pt idx="752">
                  <c:v>86.803376</c:v>
                </c:pt>
                <c:pt idx="753">
                  <c:v>86.808792999999994</c:v>
                </c:pt>
                <c:pt idx="754">
                  <c:v>86.779574999999994</c:v>
                </c:pt>
                <c:pt idx="755">
                  <c:v>86.734990999999994</c:v>
                </c:pt>
                <c:pt idx="756">
                  <c:v>86.703828000000001</c:v>
                </c:pt>
                <c:pt idx="757">
                  <c:v>86.699647999999996</c:v>
                </c:pt>
                <c:pt idx="758">
                  <c:v>86.714415000000002</c:v>
                </c:pt>
                <c:pt idx="759">
                  <c:v>86.731199000000004</c:v>
                </c:pt>
                <c:pt idx="760">
                  <c:v>86.738043000000005</c:v>
                </c:pt>
                <c:pt idx="761">
                  <c:v>86.732555000000005</c:v>
                </c:pt>
                <c:pt idx="762">
                  <c:v>86.719077999999996</c:v>
                </c:pt>
                <c:pt idx="763">
                  <c:v>86.703969999999998</c:v>
                </c:pt>
                <c:pt idx="764">
                  <c:v>86.692103000000003</c:v>
                </c:pt>
                <c:pt idx="765">
                  <c:v>86.684968999999995</c:v>
                </c:pt>
                <c:pt idx="766">
                  <c:v>86.679996000000003</c:v>
                </c:pt>
                <c:pt idx="767">
                  <c:v>86.670721</c:v>
                </c:pt>
                <c:pt idx="768">
                  <c:v>86.648809999999997</c:v>
                </c:pt>
                <c:pt idx="769">
                  <c:v>86.608999999999995</c:v>
                </c:pt>
                <c:pt idx="770">
                  <c:v>86.554648999999998</c:v>
                </c:pt>
                <c:pt idx="771">
                  <c:v>86.498506000000006</c:v>
                </c:pt>
                <c:pt idx="772">
                  <c:v>86.455776</c:v>
                </c:pt>
                <c:pt idx="773">
                  <c:v>86.434259999999995</c:v>
                </c:pt>
                <c:pt idx="774">
                  <c:v>86.431006999999994</c:v>
                </c:pt>
                <c:pt idx="775">
                  <c:v>86.438816000000003</c:v>
                </c:pt>
                <c:pt idx="776">
                  <c:v>86.454667999999998</c:v>
                </c:pt>
                <c:pt idx="777">
                  <c:v>86.479512</c:v>
                </c:pt>
                <c:pt idx="778">
                  <c:v>86.509279000000006</c:v>
                </c:pt>
                <c:pt idx="779">
                  <c:v>86.529283000000007</c:v>
                </c:pt>
                <c:pt idx="780">
                  <c:v>86.523386000000002</c:v>
                </c:pt>
                <c:pt idx="781">
                  <c:v>86.492085000000003</c:v>
                </c:pt>
                <c:pt idx="782">
                  <c:v>86.457503000000003</c:v>
                </c:pt>
                <c:pt idx="783">
                  <c:v>86.444689999999994</c:v>
                </c:pt>
                <c:pt idx="784">
                  <c:v>86.457407000000003</c:v>
                </c:pt>
                <c:pt idx="785">
                  <c:v>86.473855</c:v>
                </c:pt>
                <c:pt idx="786">
                  <c:v>86.467226999999994</c:v>
                </c:pt>
                <c:pt idx="787">
                  <c:v>86.430425</c:v>
                </c:pt>
                <c:pt idx="788">
                  <c:v>86.380591999999993</c:v>
                </c:pt>
                <c:pt idx="789">
                  <c:v>86.343592999999998</c:v>
                </c:pt>
                <c:pt idx="790">
                  <c:v>86.336405999999997</c:v>
                </c:pt>
                <c:pt idx="791">
                  <c:v>86.358185000000006</c:v>
                </c:pt>
                <c:pt idx="792">
                  <c:v>86.391630000000006</c:v>
                </c:pt>
                <c:pt idx="793">
                  <c:v>86.414062000000001</c:v>
                </c:pt>
                <c:pt idx="794">
                  <c:v>86.412672999999998</c:v>
                </c:pt>
                <c:pt idx="795">
                  <c:v>86.392364999999998</c:v>
                </c:pt>
                <c:pt idx="796">
                  <c:v>86.368385000000004</c:v>
                </c:pt>
                <c:pt idx="797">
                  <c:v>86.351293999999996</c:v>
                </c:pt>
                <c:pt idx="798">
                  <c:v>86.340767</c:v>
                </c:pt>
                <c:pt idx="799">
                  <c:v>86.332205999999999</c:v>
                </c:pt>
                <c:pt idx="800">
                  <c:v>86.323548000000002</c:v>
                </c:pt>
                <c:pt idx="801">
                  <c:v>86.313545000000005</c:v>
                </c:pt>
                <c:pt idx="802">
                  <c:v>86.299060999999995</c:v>
                </c:pt>
                <c:pt idx="803">
                  <c:v>86.27955</c:v>
                </c:pt>
                <c:pt idx="804">
                  <c:v>86.261418000000006</c:v>
                </c:pt>
                <c:pt idx="805">
                  <c:v>86.252295000000004</c:v>
                </c:pt>
                <c:pt idx="806">
                  <c:v>86.251740999999996</c:v>
                </c:pt>
                <c:pt idx="807">
                  <c:v>86.251748000000006</c:v>
                </c:pt>
                <c:pt idx="808">
                  <c:v>86.246410999999995</c:v>
                </c:pt>
                <c:pt idx="809">
                  <c:v>86.237442999999999</c:v>
                </c:pt>
                <c:pt idx="810">
                  <c:v>86.229364000000004</c:v>
                </c:pt>
                <c:pt idx="811">
                  <c:v>86.223192999999995</c:v>
                </c:pt>
                <c:pt idx="812">
                  <c:v>86.217427999999998</c:v>
                </c:pt>
                <c:pt idx="813">
                  <c:v>86.212824999999995</c:v>
                </c:pt>
                <c:pt idx="814">
                  <c:v>86.212610999999995</c:v>
                </c:pt>
                <c:pt idx="815">
                  <c:v>86.217354999999998</c:v>
                </c:pt>
                <c:pt idx="816">
                  <c:v>86.221217999999993</c:v>
                </c:pt>
                <c:pt idx="817">
                  <c:v>86.214896999999993</c:v>
                </c:pt>
                <c:pt idx="818">
                  <c:v>86.193088000000003</c:v>
                </c:pt>
                <c:pt idx="819">
                  <c:v>86.159409999999994</c:v>
                </c:pt>
                <c:pt idx="820">
                  <c:v>86.124540999999994</c:v>
                </c:pt>
                <c:pt idx="821">
                  <c:v>86.099818999999997</c:v>
                </c:pt>
                <c:pt idx="822">
                  <c:v>86.092123000000001</c:v>
                </c:pt>
                <c:pt idx="823">
                  <c:v>86.102648000000002</c:v>
                </c:pt>
                <c:pt idx="824">
                  <c:v>86.126675000000006</c:v>
                </c:pt>
                <c:pt idx="825">
                  <c:v>86.153012000000004</c:v>
                </c:pt>
                <c:pt idx="826">
                  <c:v>86.167474999999996</c:v>
                </c:pt>
                <c:pt idx="827">
                  <c:v>86.161901</c:v>
                </c:pt>
                <c:pt idx="828">
                  <c:v>86.140244999999993</c:v>
                </c:pt>
                <c:pt idx="829">
                  <c:v>86.113026000000005</c:v>
                </c:pt>
                <c:pt idx="830">
                  <c:v>86.086575999999994</c:v>
                </c:pt>
                <c:pt idx="831">
                  <c:v>86.061115999999998</c:v>
                </c:pt>
                <c:pt idx="832">
                  <c:v>86.037979000000007</c:v>
                </c:pt>
                <c:pt idx="833">
                  <c:v>86.023235999999997</c:v>
                </c:pt>
                <c:pt idx="834">
                  <c:v>86.022605999999996</c:v>
                </c:pt>
                <c:pt idx="835">
                  <c:v>86.036653999999999</c:v>
                </c:pt>
                <c:pt idx="836">
                  <c:v>86.062224000000001</c:v>
                </c:pt>
                <c:pt idx="837">
                  <c:v>86.094099</c:v>
                </c:pt>
                <c:pt idx="838">
                  <c:v>86.122743999999997</c:v>
                </c:pt>
                <c:pt idx="839">
                  <c:v>86.134918999999996</c:v>
                </c:pt>
                <c:pt idx="840">
                  <c:v>86.122421000000003</c:v>
                </c:pt>
                <c:pt idx="841">
                  <c:v>86.090354000000005</c:v>
                </c:pt>
                <c:pt idx="842">
                  <c:v>86.053949000000003</c:v>
                </c:pt>
                <c:pt idx="843">
                  <c:v>86.027372999999997</c:v>
                </c:pt>
                <c:pt idx="844">
                  <c:v>86.016492999999997</c:v>
                </c:pt>
                <c:pt idx="845">
                  <c:v>86.019463999999999</c:v>
                </c:pt>
                <c:pt idx="846">
                  <c:v>86.029909000000004</c:v>
                </c:pt>
                <c:pt idx="847">
                  <c:v>86.039931999999993</c:v>
                </c:pt>
                <c:pt idx="848">
                  <c:v>86.044994000000003</c:v>
                </c:pt>
                <c:pt idx="849">
                  <c:v>86.048647000000003</c:v>
                </c:pt>
                <c:pt idx="850">
                  <c:v>86.060248000000001</c:v>
                </c:pt>
                <c:pt idx="851">
                  <c:v>86.084603000000001</c:v>
                </c:pt>
                <c:pt idx="852">
                  <c:v>86.112932999999998</c:v>
                </c:pt>
                <c:pt idx="853">
                  <c:v>86.125630999999998</c:v>
                </c:pt>
                <c:pt idx="854">
                  <c:v>86.106924000000006</c:v>
                </c:pt>
                <c:pt idx="855">
                  <c:v>86.059995000000001</c:v>
                </c:pt>
                <c:pt idx="856">
                  <c:v>86.008475000000004</c:v>
                </c:pt>
                <c:pt idx="857">
                  <c:v>85.979873999999995</c:v>
                </c:pt>
                <c:pt idx="858">
                  <c:v>85.982692999999998</c:v>
                </c:pt>
                <c:pt idx="859">
                  <c:v>85.998059999999995</c:v>
                </c:pt>
                <c:pt idx="860">
                  <c:v>85.996172999999999</c:v>
                </c:pt>
                <c:pt idx="861">
                  <c:v>85.963892999999999</c:v>
                </c:pt>
                <c:pt idx="862">
                  <c:v>85.916461999999996</c:v>
                </c:pt>
                <c:pt idx="863">
                  <c:v>85.880961999999997</c:v>
                </c:pt>
                <c:pt idx="864">
                  <c:v>85.86891</c:v>
                </c:pt>
                <c:pt idx="865">
                  <c:v>85.866777999999996</c:v>
                </c:pt>
                <c:pt idx="866">
                  <c:v>85.853342999999995</c:v>
                </c:pt>
                <c:pt idx="867">
                  <c:v>85.824022999999997</c:v>
                </c:pt>
                <c:pt idx="868">
                  <c:v>85.794476000000003</c:v>
                </c:pt>
                <c:pt idx="869">
                  <c:v>85.780231999999998</c:v>
                </c:pt>
                <c:pt idx="870">
                  <c:v>85.779426000000001</c:v>
                </c:pt>
                <c:pt idx="871">
                  <c:v>85.779159000000007</c:v>
                </c:pt>
                <c:pt idx="872">
                  <c:v>85.773651000000001</c:v>
                </c:pt>
                <c:pt idx="873">
                  <c:v>85.770663999999996</c:v>
                </c:pt>
                <c:pt idx="874">
                  <c:v>85.780928000000003</c:v>
                </c:pt>
                <c:pt idx="875">
                  <c:v>85.806822999999994</c:v>
                </c:pt>
                <c:pt idx="876">
                  <c:v>85.843163000000004</c:v>
                </c:pt>
                <c:pt idx="877">
                  <c:v>85.883413000000004</c:v>
                </c:pt>
                <c:pt idx="878">
                  <c:v>85.920681999999999</c:v>
                </c:pt>
                <c:pt idx="879">
                  <c:v>85.945284999999998</c:v>
                </c:pt>
                <c:pt idx="880">
                  <c:v>85.946511999999998</c:v>
                </c:pt>
                <c:pt idx="881">
                  <c:v>85.918954999999997</c:v>
                </c:pt>
                <c:pt idx="882">
                  <c:v>85.868246999999997</c:v>
                </c:pt>
                <c:pt idx="883">
                  <c:v>85.812264999999996</c:v>
                </c:pt>
                <c:pt idx="884">
                  <c:v>85.774618000000004</c:v>
                </c:pt>
                <c:pt idx="885">
                  <c:v>85.769872000000007</c:v>
                </c:pt>
                <c:pt idx="886">
                  <c:v>85.790228999999997</c:v>
                </c:pt>
                <c:pt idx="887">
                  <c:v>85.809102999999993</c:v>
                </c:pt>
                <c:pt idx="888">
                  <c:v>85.80283</c:v>
                </c:pt>
                <c:pt idx="889">
                  <c:v>85.769795999999999</c:v>
                </c:pt>
                <c:pt idx="890">
                  <c:v>85.727087999999995</c:v>
                </c:pt>
                <c:pt idx="891">
                  <c:v>85.690754999999996</c:v>
                </c:pt>
                <c:pt idx="892">
                  <c:v>85.664046999999997</c:v>
                </c:pt>
                <c:pt idx="893">
                  <c:v>85.644501000000005</c:v>
                </c:pt>
                <c:pt idx="894">
                  <c:v>85.634512000000001</c:v>
                </c:pt>
                <c:pt idx="895">
                  <c:v>85.638715000000005</c:v>
                </c:pt>
                <c:pt idx="896">
                  <c:v>85.653613000000007</c:v>
                </c:pt>
                <c:pt idx="897">
                  <c:v>85.665692000000007</c:v>
                </c:pt>
                <c:pt idx="898">
                  <c:v>85.661619999999999</c:v>
                </c:pt>
                <c:pt idx="899">
                  <c:v>85.638980000000004</c:v>
                </c:pt>
                <c:pt idx="900">
                  <c:v>85.606944999999996</c:v>
                </c:pt>
                <c:pt idx="901">
                  <c:v>85.578558000000001</c:v>
                </c:pt>
                <c:pt idx="902">
                  <c:v>85.562800999999993</c:v>
                </c:pt>
                <c:pt idx="903">
                  <c:v>85.560389000000001</c:v>
                </c:pt>
                <c:pt idx="904">
                  <c:v>85.564588999999998</c:v>
                </c:pt>
                <c:pt idx="905">
                  <c:v>85.568775000000002</c:v>
                </c:pt>
                <c:pt idx="906">
                  <c:v>85.575463999999997</c:v>
                </c:pt>
                <c:pt idx="907">
                  <c:v>85.594538</c:v>
                </c:pt>
                <c:pt idx="908">
                  <c:v>85.628713000000005</c:v>
                </c:pt>
                <c:pt idx="909">
                  <c:v>85.662732000000005</c:v>
                </c:pt>
                <c:pt idx="910">
                  <c:v>85.673000999999999</c:v>
                </c:pt>
                <c:pt idx="911">
                  <c:v>85.650547000000003</c:v>
                </c:pt>
                <c:pt idx="912">
                  <c:v>85.611371000000005</c:v>
                </c:pt>
                <c:pt idx="913">
                  <c:v>85.581441999999996</c:v>
                </c:pt>
                <c:pt idx="914">
                  <c:v>85.573673999999997</c:v>
                </c:pt>
                <c:pt idx="915">
                  <c:v>85.582227000000003</c:v>
                </c:pt>
                <c:pt idx="916">
                  <c:v>85.595613999999998</c:v>
                </c:pt>
                <c:pt idx="917">
                  <c:v>85.608902</c:v>
                </c:pt>
                <c:pt idx="918">
                  <c:v>85.622294999999994</c:v>
                </c:pt>
                <c:pt idx="919">
                  <c:v>85.633007000000006</c:v>
                </c:pt>
                <c:pt idx="920">
                  <c:v>85.633072999999996</c:v>
                </c:pt>
                <c:pt idx="921">
                  <c:v>85.61506</c:v>
                </c:pt>
                <c:pt idx="922">
                  <c:v>85.578632999999996</c:v>
                </c:pt>
                <c:pt idx="923">
                  <c:v>85.532442000000003</c:v>
                </c:pt>
                <c:pt idx="924">
                  <c:v>85.490781999999996</c:v>
                </c:pt>
                <c:pt idx="925">
                  <c:v>85.466459999999998</c:v>
                </c:pt>
                <c:pt idx="926">
                  <c:v>85.462992999999997</c:v>
                </c:pt>
                <c:pt idx="927">
                  <c:v>85.471885999999998</c:v>
                </c:pt>
                <c:pt idx="928">
                  <c:v>85.479153999999994</c:v>
                </c:pt>
                <c:pt idx="929">
                  <c:v>85.476620999999994</c:v>
                </c:pt>
                <c:pt idx="930">
                  <c:v>85.467169999999996</c:v>
                </c:pt>
                <c:pt idx="931">
                  <c:v>85.459057999999999</c:v>
                </c:pt>
                <c:pt idx="932">
                  <c:v>85.456478000000004</c:v>
                </c:pt>
                <c:pt idx="933">
                  <c:v>85.457091000000005</c:v>
                </c:pt>
                <c:pt idx="934">
                  <c:v>85.457244000000003</c:v>
                </c:pt>
                <c:pt idx="935">
                  <c:v>85.455521000000005</c:v>
                </c:pt>
                <c:pt idx="936">
                  <c:v>85.449592999999993</c:v>
                </c:pt>
                <c:pt idx="937">
                  <c:v>85.433948000000001</c:v>
                </c:pt>
                <c:pt idx="938">
                  <c:v>85.405731000000003</c:v>
                </c:pt>
                <c:pt idx="939">
                  <c:v>85.371741999999998</c:v>
                </c:pt>
                <c:pt idx="940">
                  <c:v>85.344933999999995</c:v>
                </c:pt>
                <c:pt idx="941">
                  <c:v>85.332874000000004</c:v>
                </c:pt>
                <c:pt idx="942">
                  <c:v>85.332763</c:v>
                </c:pt>
                <c:pt idx="943">
                  <c:v>85.338659000000007</c:v>
                </c:pt>
                <c:pt idx="944">
                  <c:v>85.349378000000002</c:v>
                </c:pt>
                <c:pt idx="945">
                  <c:v>85.365335999999999</c:v>
                </c:pt>
                <c:pt idx="946">
                  <c:v>85.380014000000003</c:v>
                </c:pt>
                <c:pt idx="947">
                  <c:v>85.379908999999998</c:v>
                </c:pt>
                <c:pt idx="948">
                  <c:v>85.355249999999998</c:v>
                </c:pt>
                <c:pt idx="949">
                  <c:v>85.311779000000001</c:v>
                </c:pt>
                <c:pt idx="950">
                  <c:v>85.273084999999995</c:v>
                </c:pt>
                <c:pt idx="951">
                  <c:v>85.267601999999997</c:v>
                </c:pt>
                <c:pt idx="952">
                  <c:v>85.305214000000007</c:v>
                </c:pt>
                <c:pt idx="953">
                  <c:v>85.363609999999994</c:v>
                </c:pt>
                <c:pt idx="954">
                  <c:v>85.402805999999998</c:v>
                </c:pt>
                <c:pt idx="955">
                  <c:v>85.398724000000001</c:v>
                </c:pt>
                <c:pt idx="956">
                  <c:v>85.362091000000007</c:v>
                </c:pt>
                <c:pt idx="957">
                  <c:v>85.322708000000006</c:v>
                </c:pt>
                <c:pt idx="958">
                  <c:v>85.298604999999995</c:v>
                </c:pt>
                <c:pt idx="959">
                  <c:v>85.285471000000001</c:v>
                </c:pt>
                <c:pt idx="960">
                  <c:v>85.272989999999993</c:v>
                </c:pt>
                <c:pt idx="961">
                  <c:v>85.261392000000001</c:v>
                </c:pt>
                <c:pt idx="962">
                  <c:v>85.258454999999998</c:v>
                </c:pt>
                <c:pt idx="963">
                  <c:v>85.266555999999994</c:v>
                </c:pt>
                <c:pt idx="964">
                  <c:v>85.278063000000003</c:v>
                </c:pt>
                <c:pt idx="965">
                  <c:v>85.281664000000006</c:v>
                </c:pt>
                <c:pt idx="966">
                  <c:v>85.271152000000001</c:v>
                </c:pt>
                <c:pt idx="967">
                  <c:v>85.249944999999997</c:v>
                </c:pt>
                <c:pt idx="968">
                  <c:v>85.228738000000007</c:v>
                </c:pt>
                <c:pt idx="969">
                  <c:v>85.217232999999993</c:v>
                </c:pt>
                <c:pt idx="970">
                  <c:v>85.217294999999993</c:v>
                </c:pt>
                <c:pt idx="971">
                  <c:v>85.225859</c:v>
                </c:pt>
                <c:pt idx="972">
                  <c:v>85.242099999999994</c:v>
                </c:pt>
                <c:pt idx="973">
                  <c:v>85.265855000000002</c:v>
                </c:pt>
                <c:pt idx="974">
                  <c:v>85.289016000000004</c:v>
                </c:pt>
                <c:pt idx="975">
                  <c:v>85.296002999999999</c:v>
                </c:pt>
                <c:pt idx="976">
                  <c:v>85.277951000000002</c:v>
                </c:pt>
                <c:pt idx="977">
                  <c:v>85.242862000000002</c:v>
                </c:pt>
                <c:pt idx="978">
                  <c:v>85.207870999999997</c:v>
                </c:pt>
                <c:pt idx="979">
                  <c:v>85.184550999999999</c:v>
                </c:pt>
                <c:pt idx="980">
                  <c:v>85.174694000000002</c:v>
                </c:pt>
                <c:pt idx="981">
                  <c:v>85.176044000000005</c:v>
                </c:pt>
                <c:pt idx="982">
                  <c:v>85.185817</c:v>
                </c:pt>
                <c:pt idx="983">
                  <c:v>85.199539000000001</c:v>
                </c:pt>
                <c:pt idx="984">
                  <c:v>85.212145000000007</c:v>
                </c:pt>
                <c:pt idx="985">
                  <c:v>85.221481999999995</c:v>
                </c:pt>
                <c:pt idx="986">
                  <c:v>85.227716999999998</c:v>
                </c:pt>
                <c:pt idx="987">
                  <c:v>85.229286999999999</c:v>
                </c:pt>
                <c:pt idx="988">
                  <c:v>85.222887</c:v>
                </c:pt>
                <c:pt idx="989">
                  <c:v>85.20787</c:v>
                </c:pt>
                <c:pt idx="990">
                  <c:v>85.187250000000006</c:v>
                </c:pt>
                <c:pt idx="991">
                  <c:v>85.163888999999998</c:v>
                </c:pt>
                <c:pt idx="992">
                  <c:v>85.139466999999996</c:v>
                </c:pt>
                <c:pt idx="993">
                  <c:v>85.118471999999997</c:v>
                </c:pt>
                <c:pt idx="994">
                  <c:v>85.108918000000003</c:v>
                </c:pt>
                <c:pt idx="995">
                  <c:v>85.114063999999999</c:v>
                </c:pt>
                <c:pt idx="996">
                  <c:v>85.124019000000004</c:v>
                </c:pt>
                <c:pt idx="997">
                  <c:v>85.121313000000001</c:v>
                </c:pt>
                <c:pt idx="998">
                  <c:v>85.098498000000006</c:v>
                </c:pt>
                <c:pt idx="999">
                  <c:v>85.067852999999999</c:v>
                </c:pt>
                <c:pt idx="1000">
                  <c:v>85.049397999999997</c:v>
                </c:pt>
                <c:pt idx="1001">
                  <c:v>85.049445000000006</c:v>
                </c:pt>
                <c:pt idx="1002">
                  <c:v>85.055356000000003</c:v>
                </c:pt>
                <c:pt idx="1003">
                  <c:v>85.053488000000002</c:v>
                </c:pt>
                <c:pt idx="1004">
                  <c:v>85.046871999999993</c:v>
                </c:pt>
                <c:pt idx="1005">
                  <c:v>85.048608999999999</c:v>
                </c:pt>
                <c:pt idx="1006">
                  <c:v>85.059603999999993</c:v>
                </c:pt>
                <c:pt idx="1007">
                  <c:v>85.061689000000001</c:v>
                </c:pt>
                <c:pt idx="1008">
                  <c:v>85.036368999999993</c:v>
                </c:pt>
                <c:pt idx="1009">
                  <c:v>84.984111999999996</c:v>
                </c:pt>
                <c:pt idx="1010">
                  <c:v>84.921040000000005</c:v>
                </c:pt>
                <c:pt idx="1011">
                  <c:v>84.861547999999999</c:v>
                </c:pt>
                <c:pt idx="1012">
                  <c:v>84.809673000000004</c:v>
                </c:pt>
                <c:pt idx="1013">
                  <c:v>84.763482999999994</c:v>
                </c:pt>
                <c:pt idx="1014">
                  <c:v>84.719420999999997</c:v>
                </c:pt>
                <c:pt idx="1015">
                  <c:v>84.670417</c:v>
                </c:pt>
                <c:pt idx="1016">
                  <c:v>84.605221999999998</c:v>
                </c:pt>
                <c:pt idx="1017">
                  <c:v>84.513805000000005</c:v>
                </c:pt>
                <c:pt idx="1018">
                  <c:v>84.392285999999999</c:v>
                </c:pt>
                <c:pt idx="1019">
                  <c:v>84.241511000000003</c:v>
                </c:pt>
                <c:pt idx="1020">
                  <c:v>84.062927999999999</c:v>
                </c:pt>
                <c:pt idx="1021">
                  <c:v>83.858514999999997</c:v>
                </c:pt>
                <c:pt idx="1022">
                  <c:v>83.634344999999996</c:v>
                </c:pt>
                <c:pt idx="1023">
                  <c:v>83.401052000000007</c:v>
                </c:pt>
                <c:pt idx="1024">
                  <c:v>83.167241000000004</c:v>
                </c:pt>
                <c:pt idx="1025">
                  <c:v>82.929850000000002</c:v>
                </c:pt>
                <c:pt idx="1026">
                  <c:v>82.671474000000003</c:v>
                </c:pt>
                <c:pt idx="1027">
                  <c:v>82.371555999999998</c:v>
                </c:pt>
                <c:pt idx="1028">
                  <c:v>82.024529000000001</c:v>
                </c:pt>
                <c:pt idx="1029">
                  <c:v>81.647597000000005</c:v>
                </c:pt>
                <c:pt idx="1030">
                  <c:v>81.269259000000005</c:v>
                </c:pt>
                <c:pt idx="1031">
                  <c:v>80.909395000000004</c:v>
                </c:pt>
                <c:pt idx="1032">
                  <c:v>80.569738000000001</c:v>
                </c:pt>
                <c:pt idx="1033">
                  <c:v>80.240944999999996</c:v>
                </c:pt>
                <c:pt idx="1034">
                  <c:v>79.916534999999996</c:v>
                </c:pt>
                <c:pt idx="1035">
                  <c:v>79.600933999999995</c:v>
                </c:pt>
                <c:pt idx="1036">
                  <c:v>79.307631999999998</c:v>
                </c:pt>
                <c:pt idx="1037">
                  <c:v>79.051464999999993</c:v>
                </c:pt>
                <c:pt idx="1038">
                  <c:v>78.840952000000001</c:v>
                </c:pt>
                <c:pt idx="1039">
                  <c:v>78.676132999999993</c:v>
                </c:pt>
                <c:pt idx="1040">
                  <c:v>78.553201999999999</c:v>
                </c:pt>
                <c:pt idx="1041">
                  <c:v>78.471168000000006</c:v>
                </c:pt>
                <c:pt idx="1042">
                  <c:v>78.434466</c:v>
                </c:pt>
                <c:pt idx="1043">
                  <c:v>78.450682999999998</c:v>
                </c:pt>
                <c:pt idx="1044">
                  <c:v>78.526251999999999</c:v>
                </c:pt>
                <c:pt idx="1045">
                  <c:v>78.661026000000007</c:v>
                </c:pt>
                <c:pt idx="1046">
                  <c:v>78.842527000000004</c:v>
                </c:pt>
                <c:pt idx="1047">
                  <c:v>79.045889000000003</c:v>
                </c:pt>
                <c:pt idx="1048">
                  <c:v>79.244118</c:v>
                </c:pt>
                <c:pt idx="1049">
                  <c:v>79.420368999999994</c:v>
                </c:pt>
                <c:pt idx="1050">
                  <c:v>79.568713000000002</c:v>
                </c:pt>
                <c:pt idx="1051">
                  <c:v>79.683893999999995</c:v>
                </c:pt>
                <c:pt idx="1052">
                  <c:v>79.755785000000003</c:v>
                </c:pt>
                <c:pt idx="1053">
                  <c:v>79.776959000000005</c:v>
                </c:pt>
                <c:pt idx="1054">
                  <c:v>79.751637000000002</c:v>
                </c:pt>
                <c:pt idx="1055">
                  <c:v>79.691211999999993</c:v>
                </c:pt>
                <c:pt idx="1056">
                  <c:v>79.601198999999994</c:v>
                </c:pt>
                <c:pt idx="1057">
                  <c:v>79.478151999999994</c:v>
                </c:pt>
                <c:pt idx="1058">
                  <c:v>79.321501999999995</c:v>
                </c:pt>
                <c:pt idx="1059">
                  <c:v>79.143386000000007</c:v>
                </c:pt>
                <c:pt idx="1060">
                  <c:v>78.961470000000006</c:v>
                </c:pt>
                <c:pt idx="1061">
                  <c:v>78.784239999999997</c:v>
                </c:pt>
                <c:pt idx="1062">
                  <c:v>78.609955999999997</c:v>
                </c:pt>
                <c:pt idx="1063">
                  <c:v>78.441360000000003</c:v>
                </c:pt>
                <c:pt idx="1064">
                  <c:v>78.294803999999999</c:v>
                </c:pt>
                <c:pt idx="1065">
                  <c:v>78.189285999999996</c:v>
                </c:pt>
                <c:pt idx="1066">
                  <c:v>78.129056000000006</c:v>
                </c:pt>
                <c:pt idx="1067">
                  <c:v>78.102458999999996</c:v>
                </c:pt>
                <c:pt idx="1068">
                  <c:v>78.097284999999999</c:v>
                </c:pt>
                <c:pt idx="1069">
                  <c:v>78.111856000000003</c:v>
                </c:pt>
                <c:pt idx="1070">
                  <c:v>78.149286000000004</c:v>
                </c:pt>
                <c:pt idx="1071">
                  <c:v>78.205416999999997</c:v>
                </c:pt>
                <c:pt idx="1072">
                  <c:v>78.266925000000001</c:v>
                </c:pt>
                <c:pt idx="1073">
                  <c:v>78.321927000000002</c:v>
                </c:pt>
                <c:pt idx="1074">
                  <c:v>78.371995999999996</c:v>
                </c:pt>
                <c:pt idx="1075">
                  <c:v>78.433594999999997</c:v>
                </c:pt>
                <c:pt idx="1076">
                  <c:v>78.525245999999996</c:v>
                </c:pt>
                <c:pt idx="1077">
                  <c:v>78.649581999999995</c:v>
                </c:pt>
                <c:pt idx="1078">
                  <c:v>78.788566000000003</c:v>
                </c:pt>
                <c:pt idx="1079">
                  <c:v>78.920259000000001</c:v>
                </c:pt>
                <c:pt idx="1080">
                  <c:v>79.040452999999999</c:v>
                </c:pt>
                <c:pt idx="1081">
                  <c:v>79.163785000000004</c:v>
                </c:pt>
                <c:pt idx="1082">
                  <c:v>79.302961999999994</c:v>
                </c:pt>
                <c:pt idx="1083">
                  <c:v>79.452016</c:v>
                </c:pt>
                <c:pt idx="1084">
                  <c:v>79.592930999999993</c:v>
                </c:pt>
                <c:pt idx="1085">
                  <c:v>79.714136999999994</c:v>
                </c:pt>
                <c:pt idx="1086">
                  <c:v>79.818042000000005</c:v>
                </c:pt>
                <c:pt idx="1087">
                  <c:v>79.913088999999999</c:v>
                </c:pt>
                <c:pt idx="1088">
                  <c:v>80.003210999999993</c:v>
                </c:pt>
                <c:pt idx="1089">
                  <c:v>80.084567000000007</c:v>
                </c:pt>
                <c:pt idx="1090">
                  <c:v>80.150030000000001</c:v>
                </c:pt>
                <c:pt idx="1091">
                  <c:v>80.197631999999999</c:v>
                </c:pt>
                <c:pt idx="1092">
                  <c:v>80.236503999999996</c:v>
                </c:pt>
                <c:pt idx="1093">
                  <c:v>80.282914000000005</c:v>
                </c:pt>
                <c:pt idx="1094">
                  <c:v>80.348456999999996</c:v>
                </c:pt>
                <c:pt idx="1095">
                  <c:v>80.433268999999996</c:v>
                </c:pt>
                <c:pt idx="1096">
                  <c:v>80.530674000000005</c:v>
                </c:pt>
                <c:pt idx="1097">
                  <c:v>80.633729000000002</c:v>
                </c:pt>
                <c:pt idx="1098">
                  <c:v>80.734977000000001</c:v>
                </c:pt>
                <c:pt idx="1099">
                  <c:v>80.82508</c:v>
                </c:pt>
                <c:pt idx="1100">
                  <c:v>80.899360000000001</c:v>
                </c:pt>
                <c:pt idx="1101">
                  <c:v>80.962737000000004</c:v>
                </c:pt>
                <c:pt idx="1102">
                  <c:v>81.023112999999995</c:v>
                </c:pt>
                <c:pt idx="1103">
                  <c:v>81.081907000000001</c:v>
                </c:pt>
                <c:pt idx="1104">
                  <c:v>81.135587999999998</c:v>
                </c:pt>
                <c:pt idx="1105">
                  <c:v>81.185689999999994</c:v>
                </c:pt>
                <c:pt idx="1106">
                  <c:v>81.239562000000006</c:v>
                </c:pt>
                <c:pt idx="1107">
                  <c:v>81.300713999999999</c:v>
                </c:pt>
                <c:pt idx="1108">
                  <c:v>81.364501000000004</c:v>
                </c:pt>
                <c:pt idx="1109">
                  <c:v>81.424611999999996</c:v>
                </c:pt>
                <c:pt idx="1110">
                  <c:v>81.477850000000004</c:v>
                </c:pt>
                <c:pt idx="1111">
                  <c:v>81.520049</c:v>
                </c:pt>
                <c:pt idx="1112">
                  <c:v>81.542708000000005</c:v>
                </c:pt>
                <c:pt idx="1113">
                  <c:v>81.537571</c:v>
                </c:pt>
                <c:pt idx="1114">
                  <c:v>81.501885000000001</c:v>
                </c:pt>
                <c:pt idx="1115">
                  <c:v>81.437717000000006</c:v>
                </c:pt>
                <c:pt idx="1116">
                  <c:v>81.349828000000002</c:v>
                </c:pt>
                <c:pt idx="1117">
                  <c:v>81.246056999999993</c:v>
                </c:pt>
                <c:pt idx="1118">
                  <c:v>81.134924999999996</c:v>
                </c:pt>
                <c:pt idx="1119">
                  <c:v>81.018704</c:v>
                </c:pt>
                <c:pt idx="1120">
                  <c:v>80.891510999999994</c:v>
                </c:pt>
                <c:pt idx="1121">
                  <c:v>80.747251000000006</c:v>
                </c:pt>
                <c:pt idx="1122">
                  <c:v>80.587333999999998</c:v>
                </c:pt>
                <c:pt idx="1123">
                  <c:v>80.419599000000005</c:v>
                </c:pt>
                <c:pt idx="1124">
                  <c:v>80.255526000000003</c:v>
                </c:pt>
                <c:pt idx="1125">
                  <c:v>80.113214999999997</c:v>
                </c:pt>
                <c:pt idx="1126">
                  <c:v>80.016277000000002</c:v>
                </c:pt>
                <c:pt idx="1127">
                  <c:v>79.978915999999998</c:v>
                </c:pt>
                <c:pt idx="1128">
                  <c:v>79.990894999999995</c:v>
                </c:pt>
                <c:pt idx="1129">
                  <c:v>80.024591000000001</c:v>
                </c:pt>
                <c:pt idx="1130">
                  <c:v>80.058835999999999</c:v>
                </c:pt>
                <c:pt idx="1131">
                  <c:v>80.089195000000004</c:v>
                </c:pt>
                <c:pt idx="1132">
                  <c:v>80.114073000000005</c:v>
                </c:pt>
                <c:pt idx="1133">
                  <c:v>80.120624000000007</c:v>
                </c:pt>
                <c:pt idx="1134">
                  <c:v>80.093079000000003</c:v>
                </c:pt>
                <c:pt idx="1135">
                  <c:v>80.031233</c:v>
                </c:pt>
                <c:pt idx="1136">
                  <c:v>79.951638000000003</c:v>
                </c:pt>
                <c:pt idx="1137">
                  <c:v>79.870580000000004</c:v>
                </c:pt>
                <c:pt idx="1138">
                  <c:v>79.793857000000003</c:v>
                </c:pt>
                <c:pt idx="1139">
                  <c:v>79.726066000000003</c:v>
                </c:pt>
                <c:pt idx="1140">
                  <c:v>79.682254999999998</c:v>
                </c:pt>
                <c:pt idx="1141">
                  <c:v>79.682423</c:v>
                </c:pt>
                <c:pt idx="1142">
                  <c:v>79.735011</c:v>
                </c:pt>
                <c:pt idx="1143">
                  <c:v>79.830173000000002</c:v>
                </c:pt>
                <c:pt idx="1144">
                  <c:v>79.950309000000004</c:v>
                </c:pt>
                <c:pt idx="1145">
                  <c:v>80.085815999999994</c:v>
                </c:pt>
                <c:pt idx="1146">
                  <c:v>80.240206999999998</c:v>
                </c:pt>
                <c:pt idx="1147">
                  <c:v>80.421334000000002</c:v>
                </c:pt>
                <c:pt idx="1148">
                  <c:v>80.627313999999998</c:v>
                </c:pt>
                <c:pt idx="1149">
                  <c:v>80.839961000000002</c:v>
                </c:pt>
                <c:pt idx="1150">
                  <c:v>81.032989000000001</c:v>
                </c:pt>
                <c:pt idx="1151">
                  <c:v>81.189031999999997</c:v>
                </c:pt>
                <c:pt idx="1152">
                  <c:v>81.310525999999996</c:v>
                </c:pt>
                <c:pt idx="1153">
                  <c:v>81.413687999999993</c:v>
                </c:pt>
                <c:pt idx="1154">
                  <c:v>81.513019</c:v>
                </c:pt>
                <c:pt idx="1155">
                  <c:v>81.612981000000005</c:v>
                </c:pt>
                <c:pt idx="1156">
                  <c:v>81.712112000000005</c:v>
                </c:pt>
                <c:pt idx="1157">
                  <c:v>81.809633000000005</c:v>
                </c:pt>
                <c:pt idx="1158">
                  <c:v>81.904954000000004</c:v>
                </c:pt>
                <c:pt idx="1159">
                  <c:v>81.993634</c:v>
                </c:pt>
                <c:pt idx="1160">
                  <c:v>82.068651000000003</c:v>
                </c:pt>
                <c:pt idx="1161">
                  <c:v>82.127139</c:v>
                </c:pt>
                <c:pt idx="1162">
                  <c:v>82.173807999999994</c:v>
                </c:pt>
                <c:pt idx="1163">
                  <c:v>82.216093999999998</c:v>
                </c:pt>
                <c:pt idx="1164">
                  <c:v>82.256621999999993</c:v>
                </c:pt>
                <c:pt idx="1165">
                  <c:v>82.292061000000004</c:v>
                </c:pt>
                <c:pt idx="1166">
                  <c:v>82.319452999999996</c:v>
                </c:pt>
                <c:pt idx="1167">
                  <c:v>82.341736999999995</c:v>
                </c:pt>
                <c:pt idx="1168">
                  <c:v>82.365208999999993</c:v>
                </c:pt>
                <c:pt idx="1169">
                  <c:v>82.392797000000002</c:v>
                </c:pt>
                <c:pt idx="1170">
                  <c:v>82.423518999999999</c:v>
                </c:pt>
                <c:pt idx="1171">
                  <c:v>82.459114999999997</c:v>
                </c:pt>
                <c:pt idx="1172">
                  <c:v>82.505989999999997</c:v>
                </c:pt>
                <c:pt idx="1173">
                  <c:v>82.565662000000003</c:v>
                </c:pt>
                <c:pt idx="1174">
                  <c:v>82.626011000000005</c:v>
                </c:pt>
                <c:pt idx="1175">
                  <c:v>82.668846000000002</c:v>
                </c:pt>
                <c:pt idx="1176">
                  <c:v>82.687717000000006</c:v>
                </c:pt>
                <c:pt idx="1177">
                  <c:v>82.693489</c:v>
                </c:pt>
                <c:pt idx="1178">
                  <c:v>82.701103000000003</c:v>
                </c:pt>
                <c:pt idx="1179">
                  <c:v>82.716097000000005</c:v>
                </c:pt>
                <c:pt idx="1180">
                  <c:v>82.736007999999998</c:v>
                </c:pt>
                <c:pt idx="1181">
                  <c:v>82.758729000000002</c:v>
                </c:pt>
                <c:pt idx="1182">
                  <c:v>82.784184999999994</c:v>
                </c:pt>
                <c:pt idx="1183">
                  <c:v>82.811639999999997</c:v>
                </c:pt>
                <c:pt idx="1184">
                  <c:v>82.841286999999994</c:v>
                </c:pt>
                <c:pt idx="1185">
                  <c:v>82.876247000000006</c:v>
                </c:pt>
                <c:pt idx="1186">
                  <c:v>82.916928999999996</c:v>
                </c:pt>
                <c:pt idx="1187">
                  <c:v>82.954182000000003</c:v>
                </c:pt>
                <c:pt idx="1188">
                  <c:v>82.974344000000002</c:v>
                </c:pt>
                <c:pt idx="1189">
                  <c:v>82.972948000000002</c:v>
                </c:pt>
                <c:pt idx="1190">
                  <c:v>82.959776000000005</c:v>
                </c:pt>
                <c:pt idx="1191">
                  <c:v>82.949286999999998</c:v>
                </c:pt>
                <c:pt idx="1192">
                  <c:v>82.949128999999999</c:v>
                </c:pt>
                <c:pt idx="1193">
                  <c:v>82.958276999999995</c:v>
                </c:pt>
                <c:pt idx="1194">
                  <c:v>82.972105999999997</c:v>
                </c:pt>
                <c:pt idx="1195">
                  <c:v>82.987238000000005</c:v>
                </c:pt>
                <c:pt idx="1196">
                  <c:v>83.004321000000004</c:v>
                </c:pt>
                <c:pt idx="1197">
                  <c:v>83.028228999999996</c:v>
                </c:pt>
                <c:pt idx="1198">
                  <c:v>83.063417999999999</c:v>
                </c:pt>
                <c:pt idx="1199">
                  <c:v>83.106852000000003</c:v>
                </c:pt>
                <c:pt idx="1200">
                  <c:v>83.146332999999998</c:v>
                </c:pt>
                <c:pt idx="1201">
                  <c:v>83.167542999999995</c:v>
                </c:pt>
                <c:pt idx="1202">
                  <c:v>83.163863000000006</c:v>
                </c:pt>
                <c:pt idx="1203">
                  <c:v>83.141655</c:v>
                </c:pt>
                <c:pt idx="1204">
                  <c:v>83.118713</c:v>
                </c:pt>
                <c:pt idx="1205">
                  <c:v>83.115970000000004</c:v>
                </c:pt>
                <c:pt idx="1206">
                  <c:v>83.144581000000002</c:v>
                </c:pt>
                <c:pt idx="1207">
                  <c:v>83.196393</c:v>
                </c:pt>
                <c:pt idx="1208">
                  <c:v>83.247781000000003</c:v>
                </c:pt>
                <c:pt idx="1209">
                  <c:v>83.275925999999998</c:v>
                </c:pt>
                <c:pt idx="1210">
                  <c:v>83.273915000000002</c:v>
                </c:pt>
                <c:pt idx="1211">
                  <c:v>83.252889999999994</c:v>
                </c:pt>
                <c:pt idx="1212">
                  <c:v>83.232648999999995</c:v>
                </c:pt>
                <c:pt idx="1213">
                  <c:v>83.229795999999993</c:v>
                </c:pt>
                <c:pt idx="1214">
                  <c:v>83.249726999999993</c:v>
                </c:pt>
                <c:pt idx="1215">
                  <c:v>83.284737000000007</c:v>
                </c:pt>
                <c:pt idx="1216">
                  <c:v>83.318712000000005</c:v>
                </c:pt>
                <c:pt idx="1217">
                  <c:v>83.336282999999995</c:v>
                </c:pt>
                <c:pt idx="1218">
                  <c:v>83.331352999999993</c:v>
                </c:pt>
                <c:pt idx="1219">
                  <c:v>83.310471000000007</c:v>
                </c:pt>
                <c:pt idx="1220">
                  <c:v>83.289170999999996</c:v>
                </c:pt>
                <c:pt idx="1221">
                  <c:v>83.281864999999996</c:v>
                </c:pt>
                <c:pt idx="1222">
                  <c:v>83.290935000000005</c:v>
                </c:pt>
                <c:pt idx="1223">
                  <c:v>83.305384000000004</c:v>
                </c:pt>
                <c:pt idx="1224">
                  <c:v>83.312620999999993</c:v>
                </c:pt>
                <c:pt idx="1225">
                  <c:v>83.311329999999998</c:v>
                </c:pt>
                <c:pt idx="1226">
                  <c:v>83.310108</c:v>
                </c:pt>
                <c:pt idx="1227">
                  <c:v>83.314943999999997</c:v>
                </c:pt>
                <c:pt idx="1228">
                  <c:v>83.323740000000001</c:v>
                </c:pt>
                <c:pt idx="1229">
                  <c:v>83.333731</c:v>
                </c:pt>
                <c:pt idx="1230">
                  <c:v>83.347200000000001</c:v>
                </c:pt>
                <c:pt idx="1231">
                  <c:v>83.365272000000004</c:v>
                </c:pt>
                <c:pt idx="1232">
                  <c:v>83.381450000000001</c:v>
                </c:pt>
                <c:pt idx="1233">
                  <c:v>83.388769999999994</c:v>
                </c:pt>
                <c:pt idx="1234">
                  <c:v>83.391542000000001</c:v>
                </c:pt>
                <c:pt idx="1235">
                  <c:v>83.402129000000002</c:v>
                </c:pt>
                <c:pt idx="1236">
                  <c:v>83.424358999999995</c:v>
                </c:pt>
                <c:pt idx="1237">
                  <c:v>83.446766999999994</c:v>
                </c:pt>
                <c:pt idx="1238">
                  <c:v>83.456800000000001</c:v>
                </c:pt>
                <c:pt idx="1239">
                  <c:v>83.457769999999996</c:v>
                </c:pt>
                <c:pt idx="1240">
                  <c:v>83.465577999999994</c:v>
                </c:pt>
                <c:pt idx="1241">
                  <c:v>83.488804000000002</c:v>
                </c:pt>
                <c:pt idx="1242">
                  <c:v>83.517080000000007</c:v>
                </c:pt>
                <c:pt idx="1243">
                  <c:v>83.531747999999993</c:v>
                </c:pt>
                <c:pt idx="1244">
                  <c:v>83.525176999999999</c:v>
                </c:pt>
                <c:pt idx="1245">
                  <c:v>83.506377000000001</c:v>
                </c:pt>
                <c:pt idx="1246">
                  <c:v>83.489322999999999</c:v>
                </c:pt>
                <c:pt idx="1247">
                  <c:v>83.480363999999994</c:v>
                </c:pt>
                <c:pt idx="1248">
                  <c:v>83.478177000000002</c:v>
                </c:pt>
                <c:pt idx="1249">
                  <c:v>83.481328000000005</c:v>
                </c:pt>
                <c:pt idx="1250">
                  <c:v>83.490832999999995</c:v>
                </c:pt>
                <c:pt idx="1251">
                  <c:v>83.505741</c:v>
                </c:pt>
                <c:pt idx="1252">
                  <c:v>83.520778000000007</c:v>
                </c:pt>
                <c:pt idx="1253">
                  <c:v>83.530997999999997</c:v>
                </c:pt>
                <c:pt idx="1254">
                  <c:v>83.53716</c:v>
                </c:pt>
                <c:pt idx="1255">
                  <c:v>83.544498000000004</c:v>
                </c:pt>
                <c:pt idx="1256">
                  <c:v>83.556404999999998</c:v>
                </c:pt>
                <c:pt idx="1257">
                  <c:v>83.570087000000001</c:v>
                </c:pt>
                <c:pt idx="1258">
                  <c:v>83.578276000000002</c:v>
                </c:pt>
                <c:pt idx="1259">
                  <c:v>83.575433000000004</c:v>
                </c:pt>
                <c:pt idx="1260">
                  <c:v>83.563508999999996</c:v>
                </c:pt>
                <c:pt idx="1261">
                  <c:v>83.551946000000001</c:v>
                </c:pt>
                <c:pt idx="1262">
                  <c:v>83.550501999999994</c:v>
                </c:pt>
                <c:pt idx="1263">
                  <c:v>83.560866000000004</c:v>
                </c:pt>
                <c:pt idx="1264">
                  <c:v>83.575850000000003</c:v>
                </c:pt>
                <c:pt idx="1265">
                  <c:v>83.587187</c:v>
                </c:pt>
                <c:pt idx="1266">
                  <c:v>83.592584000000002</c:v>
                </c:pt>
                <c:pt idx="1267">
                  <c:v>83.594303999999994</c:v>
                </c:pt>
                <c:pt idx="1268">
                  <c:v>83.593691000000007</c:v>
                </c:pt>
                <c:pt idx="1269">
                  <c:v>83.591165000000004</c:v>
                </c:pt>
                <c:pt idx="1270">
                  <c:v>83.591437999999997</c:v>
                </c:pt>
                <c:pt idx="1271">
                  <c:v>83.603425999999999</c:v>
                </c:pt>
                <c:pt idx="1272">
                  <c:v>83.630049999999997</c:v>
                </c:pt>
                <c:pt idx="1273">
                  <c:v>83.659052000000003</c:v>
                </c:pt>
                <c:pt idx="1274">
                  <c:v>83.669613999999996</c:v>
                </c:pt>
                <c:pt idx="1275">
                  <c:v>83.651829000000006</c:v>
                </c:pt>
                <c:pt idx="1276">
                  <c:v>83.617986000000002</c:v>
                </c:pt>
                <c:pt idx="1277">
                  <c:v>83.591070000000002</c:v>
                </c:pt>
                <c:pt idx="1278">
                  <c:v>83.582792999999995</c:v>
                </c:pt>
                <c:pt idx="1279">
                  <c:v>83.586359000000002</c:v>
                </c:pt>
                <c:pt idx="1280">
                  <c:v>83.589766999999995</c:v>
                </c:pt>
                <c:pt idx="1281">
                  <c:v>83.589782999999997</c:v>
                </c:pt>
                <c:pt idx="1282">
                  <c:v>83.589364000000003</c:v>
                </c:pt>
                <c:pt idx="1283">
                  <c:v>83.587599999999995</c:v>
                </c:pt>
                <c:pt idx="1284">
                  <c:v>83.580607999999998</c:v>
                </c:pt>
                <c:pt idx="1285">
                  <c:v>83.571672000000007</c:v>
                </c:pt>
                <c:pt idx="1286">
                  <c:v>83.572232999999997</c:v>
                </c:pt>
                <c:pt idx="1287">
                  <c:v>83.589310999999995</c:v>
                </c:pt>
                <c:pt idx="1288">
                  <c:v>83.616826000000003</c:v>
                </c:pt>
                <c:pt idx="1289">
                  <c:v>83.642949000000002</c:v>
                </c:pt>
                <c:pt idx="1290">
                  <c:v>83.662531999999999</c:v>
                </c:pt>
                <c:pt idx="1291">
                  <c:v>83.678338999999994</c:v>
                </c:pt>
                <c:pt idx="1292">
                  <c:v>83.692712</c:v>
                </c:pt>
                <c:pt idx="1293">
                  <c:v>83.702640000000002</c:v>
                </c:pt>
                <c:pt idx="1294">
                  <c:v>83.702648999999994</c:v>
                </c:pt>
                <c:pt idx="1295">
                  <c:v>83.690180999999995</c:v>
                </c:pt>
                <c:pt idx="1296">
                  <c:v>83.669588000000005</c:v>
                </c:pt>
                <c:pt idx="1297">
                  <c:v>83.652897999999993</c:v>
                </c:pt>
                <c:pt idx="1298">
                  <c:v>83.653080000000003</c:v>
                </c:pt>
                <c:pt idx="1299">
                  <c:v>83.671178999999995</c:v>
                </c:pt>
                <c:pt idx="1300">
                  <c:v>83.691209999999998</c:v>
                </c:pt>
                <c:pt idx="1301">
                  <c:v>83.693909000000005</c:v>
                </c:pt>
                <c:pt idx="1302">
                  <c:v>83.676868999999996</c:v>
                </c:pt>
                <c:pt idx="1303">
                  <c:v>83.656383000000005</c:v>
                </c:pt>
                <c:pt idx="1304">
                  <c:v>83.648725999999996</c:v>
                </c:pt>
                <c:pt idx="1305">
                  <c:v>83.655058999999994</c:v>
                </c:pt>
                <c:pt idx="1306">
                  <c:v>83.666590999999997</c:v>
                </c:pt>
                <c:pt idx="1307">
                  <c:v>83.677565999999999</c:v>
                </c:pt>
                <c:pt idx="1308">
                  <c:v>83.687239000000005</c:v>
                </c:pt>
                <c:pt idx="1309">
                  <c:v>83.693974999999995</c:v>
                </c:pt>
                <c:pt idx="1310">
                  <c:v>83.696572000000003</c:v>
                </c:pt>
                <c:pt idx="1311">
                  <c:v>83.701532999999998</c:v>
                </c:pt>
                <c:pt idx="1312">
                  <c:v>83.720326999999997</c:v>
                </c:pt>
                <c:pt idx="1313">
                  <c:v>83.754152000000005</c:v>
                </c:pt>
                <c:pt idx="1314">
                  <c:v>83.785555000000002</c:v>
                </c:pt>
                <c:pt idx="1315">
                  <c:v>83.791579999999996</c:v>
                </c:pt>
                <c:pt idx="1316">
                  <c:v>83.766465999999994</c:v>
                </c:pt>
                <c:pt idx="1317">
                  <c:v>83.728902000000005</c:v>
                </c:pt>
                <c:pt idx="1318">
                  <c:v>83.705608999999995</c:v>
                </c:pt>
                <c:pt idx="1319">
                  <c:v>83.708802000000006</c:v>
                </c:pt>
                <c:pt idx="1320">
                  <c:v>83.729699999999994</c:v>
                </c:pt>
                <c:pt idx="1321">
                  <c:v>83.751513000000003</c:v>
                </c:pt>
                <c:pt idx="1322">
                  <c:v>83.764768000000004</c:v>
                </c:pt>
                <c:pt idx="1323">
                  <c:v>83.768781000000004</c:v>
                </c:pt>
                <c:pt idx="1324">
                  <c:v>83.762935999999996</c:v>
                </c:pt>
                <c:pt idx="1325">
                  <c:v>83.744169999999997</c:v>
                </c:pt>
                <c:pt idx="1326">
                  <c:v>83.715508999999997</c:v>
                </c:pt>
                <c:pt idx="1327">
                  <c:v>83.690918999999994</c:v>
                </c:pt>
                <c:pt idx="1328">
                  <c:v>83.684663999999998</c:v>
                </c:pt>
                <c:pt idx="1329">
                  <c:v>83.696483000000001</c:v>
                </c:pt>
                <c:pt idx="1330">
                  <c:v>83.712055000000007</c:v>
                </c:pt>
                <c:pt idx="1331">
                  <c:v>83.718123000000006</c:v>
                </c:pt>
                <c:pt idx="1332">
                  <c:v>83.713134999999994</c:v>
                </c:pt>
                <c:pt idx="1333">
                  <c:v>83.703736000000006</c:v>
                </c:pt>
                <c:pt idx="1334">
                  <c:v>83.696779000000006</c:v>
                </c:pt>
                <c:pt idx="1335">
                  <c:v>83.696016</c:v>
                </c:pt>
                <c:pt idx="1336">
                  <c:v>83.700574000000003</c:v>
                </c:pt>
                <c:pt idx="1337">
                  <c:v>83.703614999999999</c:v>
                </c:pt>
                <c:pt idx="1338">
                  <c:v>83.697933000000006</c:v>
                </c:pt>
                <c:pt idx="1339">
                  <c:v>83.686667</c:v>
                </c:pt>
                <c:pt idx="1340">
                  <c:v>83.683047000000002</c:v>
                </c:pt>
                <c:pt idx="1341">
                  <c:v>83.694051999999999</c:v>
                </c:pt>
                <c:pt idx="1342">
                  <c:v>83.709273999999994</c:v>
                </c:pt>
                <c:pt idx="1343">
                  <c:v>83.713571000000002</c:v>
                </c:pt>
                <c:pt idx="1344">
                  <c:v>83.707367000000005</c:v>
                </c:pt>
                <c:pt idx="1345">
                  <c:v>83.705203999999995</c:v>
                </c:pt>
                <c:pt idx="1346">
                  <c:v>83.714691999999999</c:v>
                </c:pt>
                <c:pt idx="1347">
                  <c:v>83.72654</c:v>
                </c:pt>
                <c:pt idx="1348">
                  <c:v>83.727846999999997</c:v>
                </c:pt>
                <c:pt idx="1349">
                  <c:v>83.717224000000002</c:v>
                </c:pt>
                <c:pt idx="1350">
                  <c:v>83.702787999999998</c:v>
                </c:pt>
                <c:pt idx="1351">
                  <c:v>83.691862999999998</c:v>
                </c:pt>
                <c:pt idx="1352">
                  <c:v>83.687439999999995</c:v>
                </c:pt>
                <c:pt idx="1353">
                  <c:v>83.689081999999999</c:v>
                </c:pt>
                <c:pt idx="1354">
                  <c:v>83.691884999999999</c:v>
                </c:pt>
                <c:pt idx="1355">
                  <c:v>83.689183</c:v>
                </c:pt>
                <c:pt idx="1356">
                  <c:v>83.682215999999997</c:v>
                </c:pt>
                <c:pt idx="1357">
                  <c:v>83.683423000000005</c:v>
                </c:pt>
                <c:pt idx="1358">
                  <c:v>83.703256999999994</c:v>
                </c:pt>
                <c:pt idx="1359">
                  <c:v>83.735467</c:v>
                </c:pt>
                <c:pt idx="1360">
                  <c:v>83.761803</c:v>
                </c:pt>
                <c:pt idx="1361">
                  <c:v>83.770625999999993</c:v>
                </c:pt>
                <c:pt idx="1362">
                  <c:v>83.765152999999998</c:v>
                </c:pt>
                <c:pt idx="1363">
                  <c:v>83.753497999999993</c:v>
                </c:pt>
                <c:pt idx="1364">
                  <c:v>83.737246999999996</c:v>
                </c:pt>
                <c:pt idx="1365">
                  <c:v>83.712688</c:v>
                </c:pt>
                <c:pt idx="1366">
                  <c:v>83.679497999999995</c:v>
                </c:pt>
                <c:pt idx="1367">
                  <c:v>83.645302000000001</c:v>
                </c:pt>
                <c:pt idx="1368">
                  <c:v>83.622121000000007</c:v>
                </c:pt>
                <c:pt idx="1369">
                  <c:v>83.617742000000007</c:v>
                </c:pt>
                <c:pt idx="1370">
                  <c:v>83.628309999999999</c:v>
                </c:pt>
                <c:pt idx="1371">
                  <c:v>83.640195000000006</c:v>
                </c:pt>
                <c:pt idx="1372">
                  <c:v>83.642408000000003</c:v>
                </c:pt>
                <c:pt idx="1373">
                  <c:v>83.636831000000001</c:v>
                </c:pt>
                <c:pt idx="1374">
                  <c:v>83.632936999999998</c:v>
                </c:pt>
                <c:pt idx="1375">
                  <c:v>83.633643000000006</c:v>
                </c:pt>
                <c:pt idx="1376">
                  <c:v>83.631747000000004</c:v>
                </c:pt>
                <c:pt idx="1377">
                  <c:v>83.621104000000003</c:v>
                </c:pt>
                <c:pt idx="1378">
                  <c:v>83.605108000000001</c:v>
                </c:pt>
                <c:pt idx="1379">
                  <c:v>83.590523000000005</c:v>
                </c:pt>
                <c:pt idx="1380">
                  <c:v>83.577781000000002</c:v>
                </c:pt>
                <c:pt idx="1381">
                  <c:v>83.563077000000007</c:v>
                </c:pt>
                <c:pt idx="1382">
                  <c:v>83.548157000000003</c:v>
                </c:pt>
                <c:pt idx="1383">
                  <c:v>83.542071000000007</c:v>
                </c:pt>
                <c:pt idx="1384">
                  <c:v>83.552100999999993</c:v>
                </c:pt>
                <c:pt idx="1385">
                  <c:v>83.576485000000005</c:v>
                </c:pt>
                <c:pt idx="1386">
                  <c:v>83.606961999999996</c:v>
                </c:pt>
                <c:pt idx="1387">
                  <c:v>83.635140000000007</c:v>
                </c:pt>
                <c:pt idx="1388">
                  <c:v>83.654788999999994</c:v>
                </c:pt>
                <c:pt idx="1389">
                  <c:v>83.661310999999998</c:v>
                </c:pt>
                <c:pt idx="1390">
                  <c:v>83.653049999999993</c:v>
                </c:pt>
                <c:pt idx="1391">
                  <c:v>83.633173999999997</c:v>
                </c:pt>
                <c:pt idx="1392">
                  <c:v>83.608025999999995</c:v>
                </c:pt>
                <c:pt idx="1393">
                  <c:v>83.583303999999998</c:v>
                </c:pt>
                <c:pt idx="1394">
                  <c:v>83.562865000000002</c:v>
                </c:pt>
                <c:pt idx="1395">
                  <c:v>83.549375999999995</c:v>
                </c:pt>
                <c:pt idx="1396">
                  <c:v>83.542233999999993</c:v>
                </c:pt>
                <c:pt idx="1397">
                  <c:v>83.535274999999999</c:v>
                </c:pt>
                <c:pt idx="1398">
                  <c:v>83.521983000000006</c:v>
                </c:pt>
                <c:pt idx="1399">
                  <c:v>83.505493000000001</c:v>
                </c:pt>
                <c:pt idx="1400">
                  <c:v>83.498600999999994</c:v>
                </c:pt>
                <c:pt idx="1401">
                  <c:v>83.509060000000005</c:v>
                </c:pt>
                <c:pt idx="1402">
                  <c:v>83.527800999999997</c:v>
                </c:pt>
                <c:pt idx="1403">
                  <c:v>83.537212999999994</c:v>
                </c:pt>
                <c:pt idx="1404">
                  <c:v>83.529977000000002</c:v>
                </c:pt>
                <c:pt idx="1405">
                  <c:v>83.514882999999998</c:v>
                </c:pt>
                <c:pt idx="1406">
                  <c:v>83.505087000000003</c:v>
                </c:pt>
                <c:pt idx="1407">
                  <c:v>83.505914000000004</c:v>
                </c:pt>
                <c:pt idx="1408">
                  <c:v>83.513614000000004</c:v>
                </c:pt>
                <c:pt idx="1409">
                  <c:v>83.520010999999997</c:v>
                </c:pt>
                <c:pt idx="1410">
                  <c:v>83.517662999999999</c:v>
                </c:pt>
                <c:pt idx="1411">
                  <c:v>83.505944</c:v>
                </c:pt>
                <c:pt idx="1412">
                  <c:v>83.493459000000001</c:v>
                </c:pt>
                <c:pt idx="1413">
                  <c:v>83.490003999999999</c:v>
                </c:pt>
                <c:pt idx="1414">
                  <c:v>83.495722000000001</c:v>
                </c:pt>
                <c:pt idx="1415">
                  <c:v>83.502432999999996</c:v>
                </c:pt>
                <c:pt idx="1416">
                  <c:v>83.504091000000003</c:v>
                </c:pt>
                <c:pt idx="1417">
                  <c:v>83.499332999999993</c:v>
                </c:pt>
                <c:pt idx="1418">
                  <c:v>83.486098999999996</c:v>
                </c:pt>
                <c:pt idx="1419">
                  <c:v>83.465017000000003</c:v>
                </c:pt>
                <c:pt idx="1420">
                  <c:v>83.449239000000006</c:v>
                </c:pt>
                <c:pt idx="1421">
                  <c:v>83.457451000000006</c:v>
                </c:pt>
                <c:pt idx="1422">
                  <c:v>83.490026999999998</c:v>
                </c:pt>
                <c:pt idx="1423">
                  <c:v>83.522063000000003</c:v>
                </c:pt>
                <c:pt idx="1424">
                  <c:v>83.528496000000004</c:v>
                </c:pt>
                <c:pt idx="1425">
                  <c:v>83.508499999999998</c:v>
                </c:pt>
                <c:pt idx="1426">
                  <c:v>83.477913000000001</c:v>
                </c:pt>
                <c:pt idx="1427">
                  <c:v>83.447927000000007</c:v>
                </c:pt>
                <c:pt idx="1428">
                  <c:v>83.423291000000006</c:v>
                </c:pt>
                <c:pt idx="1429">
                  <c:v>83.414035999999996</c:v>
                </c:pt>
                <c:pt idx="1430">
                  <c:v>83.432886999999994</c:v>
                </c:pt>
                <c:pt idx="1431">
                  <c:v>83.479157000000001</c:v>
                </c:pt>
                <c:pt idx="1432">
                  <c:v>83.533781000000005</c:v>
                </c:pt>
                <c:pt idx="1433">
                  <c:v>83.571647999999996</c:v>
                </c:pt>
                <c:pt idx="1434">
                  <c:v>83.575496000000001</c:v>
                </c:pt>
                <c:pt idx="1435">
                  <c:v>83.543244999999999</c:v>
                </c:pt>
                <c:pt idx="1436">
                  <c:v>83.489423000000002</c:v>
                </c:pt>
                <c:pt idx="1437">
                  <c:v>83.434820999999999</c:v>
                </c:pt>
                <c:pt idx="1438">
                  <c:v>83.387134000000003</c:v>
                </c:pt>
                <c:pt idx="1439">
                  <c:v>83.337125</c:v>
                </c:pt>
                <c:pt idx="1440">
                  <c:v>83.28134</c:v>
                </c:pt>
                <c:pt idx="1441">
                  <c:v>83.239317</c:v>
                </c:pt>
                <c:pt idx="1442">
                  <c:v>83.234335999999999</c:v>
                </c:pt>
                <c:pt idx="1443">
                  <c:v>83.262752000000006</c:v>
                </c:pt>
                <c:pt idx="1444">
                  <c:v>83.298081999999994</c:v>
                </c:pt>
                <c:pt idx="1445">
                  <c:v>83.322933000000006</c:v>
                </c:pt>
                <c:pt idx="1446">
                  <c:v>83.340990000000005</c:v>
                </c:pt>
                <c:pt idx="1447">
                  <c:v>83.358945000000006</c:v>
                </c:pt>
                <c:pt idx="1448">
                  <c:v>83.375468999999995</c:v>
                </c:pt>
                <c:pt idx="1449">
                  <c:v>83.391396</c:v>
                </c:pt>
                <c:pt idx="1450">
                  <c:v>83.412311000000003</c:v>
                </c:pt>
                <c:pt idx="1451">
                  <c:v>83.431787999999997</c:v>
                </c:pt>
                <c:pt idx="1452">
                  <c:v>83.425415000000001</c:v>
                </c:pt>
                <c:pt idx="1453">
                  <c:v>83.373513000000003</c:v>
                </c:pt>
                <c:pt idx="1454">
                  <c:v>83.285785000000004</c:v>
                </c:pt>
                <c:pt idx="1455">
                  <c:v>83.199361999999994</c:v>
                </c:pt>
                <c:pt idx="1456">
                  <c:v>83.156188</c:v>
                </c:pt>
                <c:pt idx="1457">
                  <c:v>83.178804999999997</c:v>
                </c:pt>
                <c:pt idx="1458">
                  <c:v>83.254373000000001</c:v>
                </c:pt>
                <c:pt idx="1459">
                  <c:v>83.337625000000003</c:v>
                </c:pt>
                <c:pt idx="1460">
                  <c:v>83.380972</c:v>
                </c:pt>
                <c:pt idx="1461">
                  <c:v>83.370305999999999</c:v>
                </c:pt>
                <c:pt idx="1462">
                  <c:v>83.328868999999997</c:v>
                </c:pt>
                <c:pt idx="1463">
                  <c:v>83.288579999999996</c:v>
                </c:pt>
                <c:pt idx="1464">
                  <c:v>83.266107000000005</c:v>
                </c:pt>
                <c:pt idx="1465">
                  <c:v>83.261537000000004</c:v>
                </c:pt>
                <c:pt idx="1466">
                  <c:v>83.263454999999993</c:v>
                </c:pt>
                <c:pt idx="1467">
                  <c:v>83.254149999999996</c:v>
                </c:pt>
                <c:pt idx="1468">
                  <c:v>83.226292999999998</c:v>
                </c:pt>
                <c:pt idx="1469">
                  <c:v>83.197204999999997</c:v>
                </c:pt>
                <c:pt idx="1470">
                  <c:v>83.190392000000003</c:v>
                </c:pt>
                <c:pt idx="1471">
                  <c:v>83.200542999999996</c:v>
                </c:pt>
                <c:pt idx="1472">
                  <c:v>83.196985999999995</c:v>
                </c:pt>
                <c:pt idx="1473">
                  <c:v>83.168847</c:v>
                </c:pt>
                <c:pt idx="1474">
                  <c:v>83.145782999999994</c:v>
                </c:pt>
                <c:pt idx="1475">
                  <c:v>83.16095</c:v>
                </c:pt>
                <c:pt idx="1476">
                  <c:v>83.208117999999999</c:v>
                </c:pt>
                <c:pt idx="1477">
                  <c:v>83.247246000000004</c:v>
                </c:pt>
                <c:pt idx="1478">
                  <c:v>83.241994000000005</c:v>
                </c:pt>
                <c:pt idx="1479">
                  <c:v>83.187076000000005</c:v>
                </c:pt>
                <c:pt idx="1480">
                  <c:v>83.115166000000002</c:v>
                </c:pt>
                <c:pt idx="1481">
                  <c:v>83.081470999999993</c:v>
                </c:pt>
                <c:pt idx="1482">
                  <c:v>83.119397000000006</c:v>
                </c:pt>
                <c:pt idx="1483">
                  <c:v>83.201277000000005</c:v>
                </c:pt>
                <c:pt idx="1484">
                  <c:v>83.263632000000001</c:v>
                </c:pt>
                <c:pt idx="1485">
                  <c:v>83.279723000000004</c:v>
                </c:pt>
                <c:pt idx="1486">
                  <c:v>83.279544000000001</c:v>
                </c:pt>
                <c:pt idx="1487">
                  <c:v>83.287306999999998</c:v>
                </c:pt>
                <c:pt idx="1488">
                  <c:v>83.279623999999998</c:v>
                </c:pt>
                <c:pt idx="1489">
                  <c:v>83.235648999999995</c:v>
                </c:pt>
                <c:pt idx="1490">
                  <c:v>83.189616000000001</c:v>
                </c:pt>
                <c:pt idx="1491">
                  <c:v>83.183952000000005</c:v>
                </c:pt>
                <c:pt idx="1492">
                  <c:v>83.193293999999995</c:v>
                </c:pt>
                <c:pt idx="1493">
                  <c:v>83.151995999999997</c:v>
                </c:pt>
                <c:pt idx="1494">
                  <c:v>83.053882999999999</c:v>
                </c:pt>
                <c:pt idx="1495">
                  <c:v>82.971920999999995</c:v>
                </c:pt>
                <c:pt idx="1496">
                  <c:v>82.970248999999995</c:v>
                </c:pt>
                <c:pt idx="1497">
                  <c:v>83.040239999999997</c:v>
                </c:pt>
                <c:pt idx="1498">
                  <c:v>83.131832000000003</c:v>
                </c:pt>
                <c:pt idx="1499">
                  <c:v>83.204582000000002</c:v>
                </c:pt>
                <c:pt idx="1500">
                  <c:v>83.232149000000007</c:v>
                </c:pt>
                <c:pt idx="1501">
                  <c:v>83.197839000000002</c:v>
                </c:pt>
                <c:pt idx="1502">
                  <c:v>83.115433999999993</c:v>
                </c:pt>
                <c:pt idx="1503">
                  <c:v>83.031211999999996</c:v>
                </c:pt>
                <c:pt idx="1504">
                  <c:v>82.981374000000002</c:v>
                </c:pt>
                <c:pt idx="1505">
                  <c:v>82.961926000000005</c:v>
                </c:pt>
                <c:pt idx="1506">
                  <c:v>82.951851000000005</c:v>
                </c:pt>
                <c:pt idx="1507">
                  <c:v>82.942705000000004</c:v>
                </c:pt>
                <c:pt idx="1508">
                  <c:v>82.932309000000004</c:v>
                </c:pt>
                <c:pt idx="1509">
                  <c:v>82.917022000000003</c:v>
                </c:pt>
                <c:pt idx="1510">
                  <c:v>82.909056000000007</c:v>
                </c:pt>
                <c:pt idx="1511">
                  <c:v>82.932733999999996</c:v>
                </c:pt>
                <c:pt idx="1512">
                  <c:v>82.977635000000006</c:v>
                </c:pt>
                <c:pt idx="1513">
                  <c:v>82.981408999999999</c:v>
                </c:pt>
                <c:pt idx="1514">
                  <c:v>82.894664000000006</c:v>
                </c:pt>
                <c:pt idx="1515">
                  <c:v>82.750212000000005</c:v>
                </c:pt>
                <c:pt idx="1516">
                  <c:v>82.635323999999997</c:v>
                </c:pt>
                <c:pt idx="1517">
                  <c:v>82.601856999999995</c:v>
                </c:pt>
                <c:pt idx="1518">
                  <c:v>82.630429000000007</c:v>
                </c:pt>
                <c:pt idx="1519">
                  <c:v>82.675664999999995</c:v>
                </c:pt>
                <c:pt idx="1520">
                  <c:v>82.716093000000001</c:v>
                </c:pt>
                <c:pt idx="1521">
                  <c:v>82.756536999999994</c:v>
                </c:pt>
                <c:pt idx="1522">
                  <c:v>82.805259000000007</c:v>
                </c:pt>
                <c:pt idx="1523">
                  <c:v>82.858510999999993</c:v>
                </c:pt>
                <c:pt idx="1524">
                  <c:v>82.897834000000003</c:v>
                </c:pt>
                <c:pt idx="1525">
                  <c:v>82.901129999999995</c:v>
                </c:pt>
                <c:pt idx="1526">
                  <c:v>82.864222999999996</c:v>
                </c:pt>
                <c:pt idx="1527">
                  <c:v>82.807929000000001</c:v>
                </c:pt>
                <c:pt idx="1528">
                  <c:v>82.756424999999993</c:v>
                </c:pt>
                <c:pt idx="1529">
                  <c:v>82.717123000000001</c:v>
                </c:pt>
                <c:pt idx="1530">
                  <c:v>82.690145000000001</c:v>
                </c:pt>
                <c:pt idx="1531">
                  <c:v>82.681354999999996</c:v>
                </c:pt>
                <c:pt idx="1532">
                  <c:v>82.688086999999996</c:v>
                </c:pt>
                <c:pt idx="1533">
                  <c:v>82.686864999999997</c:v>
                </c:pt>
                <c:pt idx="1534">
                  <c:v>82.660927000000001</c:v>
                </c:pt>
                <c:pt idx="1535">
                  <c:v>82.632594999999995</c:v>
                </c:pt>
                <c:pt idx="1536">
                  <c:v>82.641670000000005</c:v>
                </c:pt>
                <c:pt idx="1537">
                  <c:v>82.692834000000005</c:v>
                </c:pt>
                <c:pt idx="1538">
                  <c:v>82.748045000000005</c:v>
                </c:pt>
                <c:pt idx="1539">
                  <c:v>82.771827000000002</c:v>
                </c:pt>
                <c:pt idx="1540">
                  <c:v>82.761931000000004</c:v>
                </c:pt>
                <c:pt idx="1541">
                  <c:v>82.734521999999998</c:v>
                </c:pt>
                <c:pt idx="1542">
                  <c:v>82.703671999999997</c:v>
                </c:pt>
                <c:pt idx="1543">
                  <c:v>82.681634000000003</c:v>
                </c:pt>
                <c:pt idx="1544">
                  <c:v>82.675994000000003</c:v>
                </c:pt>
                <c:pt idx="1545">
                  <c:v>82.675179</c:v>
                </c:pt>
                <c:pt idx="1546">
                  <c:v>82.653970000000001</c:v>
                </c:pt>
                <c:pt idx="1547">
                  <c:v>82.604095999999998</c:v>
                </c:pt>
                <c:pt idx="1548">
                  <c:v>82.546841000000001</c:v>
                </c:pt>
                <c:pt idx="1549">
                  <c:v>82.508216000000004</c:v>
                </c:pt>
                <c:pt idx="1550">
                  <c:v>82.495868999999999</c:v>
                </c:pt>
                <c:pt idx="1551">
                  <c:v>82.505954000000003</c:v>
                </c:pt>
                <c:pt idx="1552">
                  <c:v>82.534014999999997</c:v>
                </c:pt>
                <c:pt idx="1553">
                  <c:v>82.567840000000004</c:v>
                </c:pt>
                <c:pt idx="1554">
                  <c:v>82.586091999999994</c:v>
                </c:pt>
                <c:pt idx="1555">
                  <c:v>82.579924000000005</c:v>
                </c:pt>
                <c:pt idx="1556">
                  <c:v>82.566211999999993</c:v>
                </c:pt>
                <c:pt idx="1557">
                  <c:v>82.565956999999997</c:v>
                </c:pt>
                <c:pt idx="1558">
                  <c:v>82.577167000000003</c:v>
                </c:pt>
                <c:pt idx="1559">
                  <c:v>82.581091000000001</c:v>
                </c:pt>
                <c:pt idx="1560">
                  <c:v>82.568470000000005</c:v>
                </c:pt>
                <c:pt idx="1561">
                  <c:v>82.547559000000007</c:v>
                </c:pt>
                <c:pt idx="1562">
                  <c:v>82.530004000000005</c:v>
                </c:pt>
                <c:pt idx="1563">
                  <c:v>82.518955000000005</c:v>
                </c:pt>
                <c:pt idx="1564">
                  <c:v>82.508758</c:v>
                </c:pt>
                <c:pt idx="1565">
                  <c:v>82.489974000000004</c:v>
                </c:pt>
                <c:pt idx="1566">
                  <c:v>82.458481000000006</c:v>
                </c:pt>
                <c:pt idx="1567">
                  <c:v>82.424656999999996</c:v>
                </c:pt>
                <c:pt idx="1568">
                  <c:v>82.407387</c:v>
                </c:pt>
                <c:pt idx="1569">
                  <c:v>82.413070000000005</c:v>
                </c:pt>
                <c:pt idx="1570">
                  <c:v>82.427429000000004</c:v>
                </c:pt>
                <c:pt idx="1571">
                  <c:v>82.434888999999998</c:v>
                </c:pt>
                <c:pt idx="1572">
                  <c:v>82.438057999999998</c:v>
                </c:pt>
                <c:pt idx="1573">
                  <c:v>82.448830999999998</c:v>
                </c:pt>
                <c:pt idx="1574">
                  <c:v>82.467658999999998</c:v>
                </c:pt>
                <c:pt idx="1575">
                  <c:v>82.483943999999994</c:v>
                </c:pt>
                <c:pt idx="1576">
                  <c:v>82.492784</c:v>
                </c:pt>
                <c:pt idx="1577">
                  <c:v>82.497583000000006</c:v>
                </c:pt>
                <c:pt idx="1578">
                  <c:v>82.496061999999995</c:v>
                </c:pt>
                <c:pt idx="1579">
                  <c:v>82.476997999999995</c:v>
                </c:pt>
                <c:pt idx="1580">
                  <c:v>82.436177999999998</c:v>
                </c:pt>
                <c:pt idx="1581">
                  <c:v>82.387258000000003</c:v>
                </c:pt>
                <c:pt idx="1582">
                  <c:v>82.350796000000003</c:v>
                </c:pt>
                <c:pt idx="1583">
                  <c:v>82.336708999999999</c:v>
                </c:pt>
                <c:pt idx="1584">
                  <c:v>82.340720000000005</c:v>
                </c:pt>
                <c:pt idx="1585">
                  <c:v>82.353198000000006</c:v>
                </c:pt>
                <c:pt idx="1586">
                  <c:v>82.366045</c:v>
                </c:pt>
                <c:pt idx="1587">
                  <c:v>82.373661999999996</c:v>
                </c:pt>
                <c:pt idx="1588">
                  <c:v>82.374277000000006</c:v>
                </c:pt>
                <c:pt idx="1589">
                  <c:v>82.372270999999998</c:v>
                </c:pt>
                <c:pt idx="1590">
                  <c:v>82.374701000000002</c:v>
                </c:pt>
                <c:pt idx="1591">
                  <c:v>82.382283000000001</c:v>
                </c:pt>
                <c:pt idx="1592">
                  <c:v>82.38646</c:v>
                </c:pt>
                <c:pt idx="1593">
                  <c:v>82.379176999999999</c:v>
                </c:pt>
                <c:pt idx="1594">
                  <c:v>82.363849999999999</c:v>
                </c:pt>
                <c:pt idx="1595">
                  <c:v>82.352029999999999</c:v>
                </c:pt>
                <c:pt idx="1596">
                  <c:v>82.350266000000005</c:v>
                </c:pt>
                <c:pt idx="1597">
                  <c:v>82.356213999999994</c:v>
                </c:pt>
                <c:pt idx="1598">
                  <c:v>82.367898999999994</c:v>
                </c:pt>
                <c:pt idx="1599">
                  <c:v>82.389202999999995</c:v>
                </c:pt>
                <c:pt idx="1600">
                  <c:v>82.422878999999995</c:v>
                </c:pt>
                <c:pt idx="1601">
                  <c:v>82.464506</c:v>
                </c:pt>
                <c:pt idx="1602">
                  <c:v>82.507194999999996</c:v>
                </c:pt>
                <c:pt idx="1603">
                  <c:v>82.545574999999999</c:v>
                </c:pt>
                <c:pt idx="1604">
                  <c:v>82.570459</c:v>
                </c:pt>
                <c:pt idx="1605">
                  <c:v>82.567863000000003</c:v>
                </c:pt>
                <c:pt idx="1606">
                  <c:v>82.532928999999996</c:v>
                </c:pt>
                <c:pt idx="1607">
                  <c:v>82.481205000000003</c:v>
                </c:pt>
                <c:pt idx="1608">
                  <c:v>82.438074</c:v>
                </c:pt>
                <c:pt idx="1609">
                  <c:v>82.419627000000006</c:v>
                </c:pt>
                <c:pt idx="1610">
                  <c:v>82.428610000000006</c:v>
                </c:pt>
                <c:pt idx="1611">
                  <c:v>82.460970000000003</c:v>
                </c:pt>
                <c:pt idx="1612">
                  <c:v>82.505880000000005</c:v>
                </c:pt>
                <c:pt idx="1613">
                  <c:v>82.545731000000004</c:v>
                </c:pt>
                <c:pt idx="1614">
                  <c:v>82.570442</c:v>
                </c:pt>
                <c:pt idx="1615">
                  <c:v>82.591019000000003</c:v>
                </c:pt>
                <c:pt idx="1616">
                  <c:v>82.626932999999994</c:v>
                </c:pt>
                <c:pt idx="1617">
                  <c:v>82.680181000000005</c:v>
                </c:pt>
                <c:pt idx="1618">
                  <c:v>82.734030000000004</c:v>
                </c:pt>
                <c:pt idx="1619">
                  <c:v>82.77758</c:v>
                </c:pt>
                <c:pt idx="1620">
                  <c:v>82.815657999999999</c:v>
                </c:pt>
                <c:pt idx="1621">
                  <c:v>82.848500999999999</c:v>
                </c:pt>
                <c:pt idx="1622">
                  <c:v>82.860088000000005</c:v>
                </c:pt>
                <c:pt idx="1623">
                  <c:v>82.842409000000004</c:v>
                </c:pt>
                <c:pt idx="1624">
                  <c:v>82.815415999999999</c:v>
                </c:pt>
                <c:pt idx="1625">
                  <c:v>82.801185000000004</c:v>
                </c:pt>
                <c:pt idx="1626">
                  <c:v>82.792827000000003</c:v>
                </c:pt>
                <c:pt idx="1627">
                  <c:v>82.773336</c:v>
                </c:pt>
                <c:pt idx="1628">
                  <c:v>82.763975000000002</c:v>
                </c:pt>
                <c:pt idx="1629">
                  <c:v>82.819816000000003</c:v>
                </c:pt>
                <c:pt idx="1630">
                  <c:v>82.972463000000005</c:v>
                </c:pt>
                <c:pt idx="1631">
                  <c:v>83.190556000000001</c:v>
                </c:pt>
                <c:pt idx="1632">
                  <c:v>83.389208999999994</c:v>
                </c:pt>
                <c:pt idx="1633">
                  <c:v>83.462952000000001</c:v>
                </c:pt>
                <c:pt idx="1634">
                  <c:v>83.348817999999994</c:v>
                </c:pt>
                <c:pt idx="1635">
                  <c:v>83.104259999999996</c:v>
                </c:pt>
                <c:pt idx="1636">
                  <c:v>82.895894999999996</c:v>
                </c:pt>
                <c:pt idx="1637">
                  <c:v>82.846481999999995</c:v>
                </c:pt>
                <c:pt idx="1638">
                  <c:v>82.928959000000006</c:v>
                </c:pt>
                <c:pt idx="1639">
                  <c:v>83.031441000000001</c:v>
                </c:pt>
                <c:pt idx="1640">
                  <c:v>83.072646000000006</c:v>
                </c:pt>
                <c:pt idx="1641">
                  <c:v>83.044712000000004</c:v>
                </c:pt>
                <c:pt idx="1642">
                  <c:v>82.952354</c:v>
                </c:pt>
                <c:pt idx="1643">
                  <c:v>82.809379000000007</c:v>
                </c:pt>
                <c:pt idx="1644">
                  <c:v>82.684674000000001</c:v>
                </c:pt>
                <c:pt idx="1645">
                  <c:v>82.627775</c:v>
                </c:pt>
                <c:pt idx="1646">
                  <c:v>82.637207000000004</c:v>
                </c:pt>
                <c:pt idx="1647">
                  <c:v>82.679430999999994</c:v>
                </c:pt>
                <c:pt idx="1648">
                  <c:v>82.742419999999996</c:v>
                </c:pt>
                <c:pt idx="1649">
                  <c:v>82.812027999999998</c:v>
                </c:pt>
                <c:pt idx="1650">
                  <c:v>82.846852999999996</c:v>
                </c:pt>
                <c:pt idx="1651">
                  <c:v>82.860495</c:v>
                </c:pt>
                <c:pt idx="1652">
                  <c:v>82.902336000000005</c:v>
                </c:pt>
                <c:pt idx="1653">
                  <c:v>83.011741999999998</c:v>
                </c:pt>
                <c:pt idx="1654">
                  <c:v>83.171193000000002</c:v>
                </c:pt>
                <c:pt idx="1655">
                  <c:v>83.289704999999998</c:v>
                </c:pt>
                <c:pt idx="1656">
                  <c:v>83.315374000000006</c:v>
                </c:pt>
                <c:pt idx="1657">
                  <c:v>83.245233999999996</c:v>
                </c:pt>
                <c:pt idx="1658">
                  <c:v>83.138261999999997</c:v>
                </c:pt>
                <c:pt idx="1659">
                  <c:v>83.019711000000001</c:v>
                </c:pt>
                <c:pt idx="1660">
                  <c:v>82.900396999999998</c:v>
                </c:pt>
                <c:pt idx="1661">
                  <c:v>82.818725999999998</c:v>
                </c:pt>
                <c:pt idx="1662">
                  <c:v>82.784237000000005</c:v>
                </c:pt>
                <c:pt idx="1663">
                  <c:v>82.783400999999998</c:v>
                </c:pt>
                <c:pt idx="1664">
                  <c:v>82.781239999999997</c:v>
                </c:pt>
                <c:pt idx="1665">
                  <c:v>82.777573000000004</c:v>
                </c:pt>
                <c:pt idx="1666">
                  <c:v>82.767450999999994</c:v>
                </c:pt>
                <c:pt idx="1667">
                  <c:v>82.758133999999998</c:v>
                </c:pt>
                <c:pt idx="1668">
                  <c:v>82.729759000000001</c:v>
                </c:pt>
                <c:pt idx="1669">
                  <c:v>82.685506000000004</c:v>
                </c:pt>
                <c:pt idx="1670">
                  <c:v>82.601371999999998</c:v>
                </c:pt>
                <c:pt idx="1671">
                  <c:v>82.518272999999994</c:v>
                </c:pt>
                <c:pt idx="1672">
                  <c:v>82.464157999999998</c:v>
                </c:pt>
                <c:pt idx="1673">
                  <c:v>82.479194000000007</c:v>
                </c:pt>
                <c:pt idx="1674">
                  <c:v>82.553085999999993</c:v>
                </c:pt>
                <c:pt idx="1675">
                  <c:v>82.643518999999998</c:v>
                </c:pt>
                <c:pt idx="1676">
                  <c:v>82.713310000000007</c:v>
                </c:pt>
                <c:pt idx="1677">
                  <c:v>82.723832000000002</c:v>
                </c:pt>
                <c:pt idx="1678">
                  <c:v>82.672585999999995</c:v>
                </c:pt>
                <c:pt idx="1679">
                  <c:v>82.576677000000004</c:v>
                </c:pt>
                <c:pt idx="1680">
                  <c:v>82.472301000000002</c:v>
                </c:pt>
                <c:pt idx="1681">
                  <c:v>82.398677000000006</c:v>
                </c:pt>
                <c:pt idx="1682">
                  <c:v>82.358406000000002</c:v>
                </c:pt>
                <c:pt idx="1683">
                  <c:v>82.362395000000006</c:v>
                </c:pt>
                <c:pt idx="1684">
                  <c:v>82.405919999999995</c:v>
                </c:pt>
                <c:pt idx="1685">
                  <c:v>82.505944</c:v>
                </c:pt>
                <c:pt idx="1686">
                  <c:v>82.628524999999996</c:v>
                </c:pt>
                <c:pt idx="1687">
                  <c:v>82.739827000000005</c:v>
                </c:pt>
                <c:pt idx="1688">
                  <c:v>82.794891000000007</c:v>
                </c:pt>
                <c:pt idx="1689">
                  <c:v>82.807226999999997</c:v>
                </c:pt>
                <c:pt idx="1690">
                  <c:v>82.790188000000001</c:v>
                </c:pt>
                <c:pt idx="1691">
                  <c:v>82.765217000000007</c:v>
                </c:pt>
                <c:pt idx="1692">
                  <c:v>82.722791000000001</c:v>
                </c:pt>
                <c:pt idx="1693">
                  <c:v>82.664615999999995</c:v>
                </c:pt>
                <c:pt idx="1694">
                  <c:v>82.589653999999996</c:v>
                </c:pt>
                <c:pt idx="1695">
                  <c:v>82.518195000000006</c:v>
                </c:pt>
                <c:pt idx="1696">
                  <c:v>82.468089000000006</c:v>
                </c:pt>
                <c:pt idx="1697">
                  <c:v>82.460875000000001</c:v>
                </c:pt>
                <c:pt idx="1698">
                  <c:v>82.488990000000001</c:v>
                </c:pt>
                <c:pt idx="1699">
                  <c:v>82.533018999999996</c:v>
                </c:pt>
                <c:pt idx="1700">
                  <c:v>82.562104000000005</c:v>
                </c:pt>
                <c:pt idx="1701">
                  <c:v>82.574776</c:v>
                </c:pt>
                <c:pt idx="1702">
                  <c:v>82.580045999999996</c:v>
                </c:pt>
                <c:pt idx="1703">
                  <c:v>82.592392000000004</c:v>
                </c:pt>
                <c:pt idx="1704">
                  <c:v>82.600599000000003</c:v>
                </c:pt>
                <c:pt idx="1705">
                  <c:v>82.588040000000007</c:v>
                </c:pt>
                <c:pt idx="1706">
                  <c:v>82.546069000000003</c:v>
                </c:pt>
                <c:pt idx="1707">
                  <c:v>82.493182000000004</c:v>
                </c:pt>
                <c:pt idx="1708">
                  <c:v>82.454234999999997</c:v>
                </c:pt>
                <c:pt idx="1709">
                  <c:v>82.432631000000001</c:v>
                </c:pt>
                <c:pt idx="1710">
                  <c:v>82.405209999999997</c:v>
                </c:pt>
                <c:pt idx="1711">
                  <c:v>82.352239999999995</c:v>
                </c:pt>
                <c:pt idx="1712">
                  <c:v>82.289390999999995</c:v>
                </c:pt>
                <c:pt idx="1713">
                  <c:v>82.251896000000002</c:v>
                </c:pt>
                <c:pt idx="1714">
                  <c:v>82.255746000000002</c:v>
                </c:pt>
                <c:pt idx="1715">
                  <c:v>82.278649000000001</c:v>
                </c:pt>
                <c:pt idx="1716">
                  <c:v>82.290058999999999</c:v>
                </c:pt>
                <c:pt idx="1717">
                  <c:v>82.279760999999993</c:v>
                </c:pt>
                <c:pt idx="1718">
                  <c:v>82.256853000000007</c:v>
                </c:pt>
                <c:pt idx="1719">
                  <c:v>82.226787000000002</c:v>
                </c:pt>
                <c:pt idx="1720">
                  <c:v>82.188905000000005</c:v>
                </c:pt>
                <c:pt idx="1721">
                  <c:v>82.148966000000001</c:v>
                </c:pt>
                <c:pt idx="1722">
                  <c:v>82.121825999999999</c:v>
                </c:pt>
                <c:pt idx="1723">
                  <c:v>82.117665000000002</c:v>
                </c:pt>
                <c:pt idx="1724">
                  <c:v>82.132932999999994</c:v>
                </c:pt>
                <c:pt idx="1725">
                  <c:v>82.159858</c:v>
                </c:pt>
                <c:pt idx="1726">
                  <c:v>82.193821</c:v>
                </c:pt>
                <c:pt idx="1727">
                  <c:v>82.232116000000005</c:v>
                </c:pt>
                <c:pt idx="1728">
                  <c:v>82.265939000000003</c:v>
                </c:pt>
                <c:pt idx="1729">
                  <c:v>82.281841</c:v>
                </c:pt>
                <c:pt idx="1730">
                  <c:v>82.268638999999993</c:v>
                </c:pt>
                <c:pt idx="1731">
                  <c:v>82.225707</c:v>
                </c:pt>
                <c:pt idx="1732">
                  <c:v>82.166529999999995</c:v>
                </c:pt>
                <c:pt idx="1733">
                  <c:v>82.113665999999995</c:v>
                </c:pt>
                <c:pt idx="1734">
                  <c:v>82.085504999999998</c:v>
                </c:pt>
                <c:pt idx="1735">
                  <c:v>82.085708999999994</c:v>
                </c:pt>
                <c:pt idx="1736">
                  <c:v>82.103639999999999</c:v>
                </c:pt>
                <c:pt idx="1737">
                  <c:v>82.124886000000004</c:v>
                </c:pt>
                <c:pt idx="1738">
                  <c:v>82.138092</c:v>
                </c:pt>
                <c:pt idx="1739">
                  <c:v>82.133362000000005</c:v>
                </c:pt>
                <c:pt idx="1740">
                  <c:v>82.103519000000006</c:v>
                </c:pt>
                <c:pt idx="1741">
                  <c:v>82.04786</c:v>
                </c:pt>
                <c:pt idx="1742">
                  <c:v>81.975876</c:v>
                </c:pt>
                <c:pt idx="1743">
                  <c:v>81.900307999999995</c:v>
                </c:pt>
                <c:pt idx="1744">
                  <c:v>81.829713999999996</c:v>
                </c:pt>
                <c:pt idx="1745">
                  <c:v>81.770227000000006</c:v>
                </c:pt>
                <c:pt idx="1746">
                  <c:v>81.732408000000007</c:v>
                </c:pt>
                <c:pt idx="1747">
                  <c:v>81.730548999999996</c:v>
                </c:pt>
                <c:pt idx="1748">
                  <c:v>81.768648999999996</c:v>
                </c:pt>
                <c:pt idx="1749">
                  <c:v>81.834101000000004</c:v>
                </c:pt>
                <c:pt idx="1750">
                  <c:v>81.904922999999997</c:v>
                </c:pt>
                <c:pt idx="1751">
                  <c:v>81.963234999999997</c:v>
                </c:pt>
                <c:pt idx="1752">
                  <c:v>81.997202000000001</c:v>
                </c:pt>
                <c:pt idx="1753">
                  <c:v>81.998159999999999</c:v>
                </c:pt>
                <c:pt idx="1754">
                  <c:v>81.964799999999997</c:v>
                </c:pt>
                <c:pt idx="1755">
                  <c:v>81.913822999999994</c:v>
                </c:pt>
                <c:pt idx="1756">
                  <c:v>81.876419999999996</c:v>
                </c:pt>
                <c:pt idx="1757">
                  <c:v>81.874315999999993</c:v>
                </c:pt>
                <c:pt idx="1758">
                  <c:v>81.898244000000005</c:v>
                </c:pt>
                <c:pt idx="1759">
                  <c:v>81.913464000000005</c:v>
                </c:pt>
                <c:pt idx="1760">
                  <c:v>81.890026000000006</c:v>
                </c:pt>
                <c:pt idx="1761">
                  <c:v>81.829170000000005</c:v>
                </c:pt>
                <c:pt idx="1762">
                  <c:v>81.760706999999996</c:v>
                </c:pt>
                <c:pt idx="1763">
                  <c:v>81.715148999999997</c:v>
                </c:pt>
                <c:pt idx="1764">
                  <c:v>81.700283999999996</c:v>
                </c:pt>
                <c:pt idx="1765">
                  <c:v>81.706620999999998</c:v>
                </c:pt>
                <c:pt idx="1766">
                  <c:v>81.731712999999999</c:v>
                </c:pt>
                <c:pt idx="1767">
                  <c:v>81.785726999999994</c:v>
                </c:pt>
                <c:pt idx="1768">
                  <c:v>81.865139999999997</c:v>
                </c:pt>
                <c:pt idx="1769">
                  <c:v>81.930940000000007</c:v>
                </c:pt>
                <c:pt idx="1770">
                  <c:v>81.930452000000002</c:v>
                </c:pt>
                <c:pt idx="1771">
                  <c:v>81.847280999999995</c:v>
                </c:pt>
                <c:pt idx="1772">
                  <c:v>81.723922000000002</c:v>
                </c:pt>
                <c:pt idx="1773">
                  <c:v>81.630685</c:v>
                </c:pt>
                <c:pt idx="1774">
                  <c:v>81.613487000000006</c:v>
                </c:pt>
                <c:pt idx="1775">
                  <c:v>81.666089999999997</c:v>
                </c:pt>
                <c:pt idx="1776">
                  <c:v>81.741191999999998</c:v>
                </c:pt>
                <c:pt idx="1777">
                  <c:v>81.790571999999997</c:v>
                </c:pt>
                <c:pt idx="1778">
                  <c:v>81.804193999999995</c:v>
                </c:pt>
                <c:pt idx="1779">
                  <c:v>81.811040000000006</c:v>
                </c:pt>
                <c:pt idx="1780">
                  <c:v>81.835673</c:v>
                </c:pt>
                <c:pt idx="1781">
                  <c:v>81.862339000000006</c:v>
                </c:pt>
                <c:pt idx="1782">
                  <c:v>81.858548999999996</c:v>
                </c:pt>
                <c:pt idx="1783">
                  <c:v>81.826336999999995</c:v>
                </c:pt>
                <c:pt idx="1784">
                  <c:v>81.800601</c:v>
                </c:pt>
                <c:pt idx="1785">
                  <c:v>81.791343999999995</c:v>
                </c:pt>
                <c:pt idx="1786">
                  <c:v>81.761747</c:v>
                </c:pt>
                <c:pt idx="1787">
                  <c:v>81.685149999999993</c:v>
                </c:pt>
                <c:pt idx="1788">
                  <c:v>81.598364000000004</c:v>
                </c:pt>
                <c:pt idx="1789">
                  <c:v>81.565749999999994</c:v>
                </c:pt>
                <c:pt idx="1790">
                  <c:v>81.601429999999993</c:v>
                </c:pt>
                <c:pt idx="1791">
                  <c:v>81.656317000000001</c:v>
                </c:pt>
                <c:pt idx="1792">
                  <c:v>81.678366999999994</c:v>
                </c:pt>
                <c:pt idx="1793">
                  <c:v>81.658665999999997</c:v>
                </c:pt>
                <c:pt idx="1794">
                  <c:v>81.615840000000006</c:v>
                </c:pt>
                <c:pt idx="1795">
                  <c:v>81.565669</c:v>
                </c:pt>
                <c:pt idx="1796">
                  <c:v>81.521548999999993</c:v>
                </c:pt>
                <c:pt idx="1797">
                  <c:v>81.506266999999994</c:v>
                </c:pt>
                <c:pt idx="1798">
                  <c:v>81.542618000000004</c:v>
                </c:pt>
                <c:pt idx="1799">
                  <c:v>81.632192000000003</c:v>
                </c:pt>
                <c:pt idx="1800">
                  <c:v>81.749256000000003</c:v>
                </c:pt>
                <c:pt idx="1801">
                  <c:v>81.853859999999997</c:v>
                </c:pt>
                <c:pt idx="1802">
                  <c:v>81.910184000000001</c:v>
                </c:pt>
                <c:pt idx="1803">
                  <c:v>81.902005000000003</c:v>
                </c:pt>
                <c:pt idx="1804">
                  <c:v>81.838706999999999</c:v>
                </c:pt>
                <c:pt idx="1805">
                  <c:v>81.743567999999996</c:v>
                </c:pt>
                <c:pt idx="1806">
                  <c:v>81.636877999999996</c:v>
                </c:pt>
                <c:pt idx="1807">
                  <c:v>81.536134000000004</c:v>
                </c:pt>
                <c:pt idx="1808">
                  <c:v>81.465292000000005</c:v>
                </c:pt>
                <c:pt idx="1809">
                  <c:v>81.445481000000001</c:v>
                </c:pt>
                <c:pt idx="1810">
                  <c:v>81.469649000000004</c:v>
                </c:pt>
                <c:pt idx="1811">
                  <c:v>81.496975000000006</c:v>
                </c:pt>
                <c:pt idx="1812">
                  <c:v>81.485264999999998</c:v>
                </c:pt>
                <c:pt idx="1813">
                  <c:v>81.430829000000003</c:v>
                </c:pt>
                <c:pt idx="1814">
                  <c:v>81.373675000000006</c:v>
                </c:pt>
                <c:pt idx="1815">
                  <c:v>81.365774999999999</c:v>
                </c:pt>
                <c:pt idx="1816">
                  <c:v>81.430621000000002</c:v>
                </c:pt>
                <c:pt idx="1817">
                  <c:v>81.542148999999995</c:v>
                </c:pt>
                <c:pt idx="1818">
                  <c:v>81.638008999999997</c:v>
                </c:pt>
                <c:pt idx="1819">
                  <c:v>81.664174000000003</c:v>
                </c:pt>
                <c:pt idx="1820">
                  <c:v>81.619114999999994</c:v>
                </c:pt>
                <c:pt idx="1821">
                  <c:v>81.548884000000001</c:v>
                </c:pt>
                <c:pt idx="1822">
                  <c:v>81.494433000000001</c:v>
                </c:pt>
                <c:pt idx="1823">
                  <c:v>81.455309999999997</c:v>
                </c:pt>
                <c:pt idx="1824">
                  <c:v>81.412824999999998</c:v>
                </c:pt>
                <c:pt idx="1825">
                  <c:v>81.375885999999994</c:v>
                </c:pt>
                <c:pt idx="1826">
                  <c:v>81.379079000000004</c:v>
                </c:pt>
                <c:pt idx="1827">
                  <c:v>81.431672000000006</c:v>
                </c:pt>
                <c:pt idx="1828">
                  <c:v>81.493202999999994</c:v>
                </c:pt>
                <c:pt idx="1829">
                  <c:v>81.516992000000002</c:v>
                </c:pt>
                <c:pt idx="1830">
                  <c:v>81.502232000000006</c:v>
                </c:pt>
                <c:pt idx="1831">
                  <c:v>81.482955000000004</c:v>
                </c:pt>
                <c:pt idx="1832">
                  <c:v>81.474430999999996</c:v>
                </c:pt>
                <c:pt idx="1833">
                  <c:v>81.456345999999996</c:v>
                </c:pt>
                <c:pt idx="1834">
                  <c:v>81.414698000000001</c:v>
                </c:pt>
                <c:pt idx="1835">
                  <c:v>81.376801999999998</c:v>
                </c:pt>
                <c:pt idx="1836">
                  <c:v>81.387054000000006</c:v>
                </c:pt>
                <c:pt idx="1837">
                  <c:v>81.460564000000005</c:v>
                </c:pt>
                <c:pt idx="1838">
                  <c:v>81.574352000000005</c:v>
                </c:pt>
                <c:pt idx="1839">
                  <c:v>81.685905000000005</c:v>
                </c:pt>
                <c:pt idx="1840">
                  <c:v>81.743433999999993</c:v>
                </c:pt>
                <c:pt idx="1841">
                  <c:v>81.703191000000004</c:v>
                </c:pt>
                <c:pt idx="1842">
                  <c:v>81.574241000000001</c:v>
                </c:pt>
                <c:pt idx="1843">
                  <c:v>81.434397000000004</c:v>
                </c:pt>
                <c:pt idx="1844">
                  <c:v>81.365503000000004</c:v>
                </c:pt>
                <c:pt idx="1845">
                  <c:v>81.383725999999996</c:v>
                </c:pt>
                <c:pt idx="1846">
                  <c:v>81.450076999999993</c:v>
                </c:pt>
                <c:pt idx="1847">
                  <c:v>81.52373</c:v>
                </c:pt>
                <c:pt idx="1848">
                  <c:v>81.582823000000005</c:v>
                </c:pt>
                <c:pt idx="1849">
                  <c:v>81.608232999999998</c:v>
                </c:pt>
                <c:pt idx="1850">
                  <c:v>81.582892999999999</c:v>
                </c:pt>
                <c:pt idx="1851">
                  <c:v>81.518257000000006</c:v>
                </c:pt>
                <c:pt idx="1852">
                  <c:v>81.456314000000006</c:v>
                </c:pt>
                <c:pt idx="1853">
                  <c:v>81.428548000000006</c:v>
                </c:pt>
                <c:pt idx="1854">
                  <c:v>81.427854999999994</c:v>
                </c:pt>
                <c:pt idx="1855">
                  <c:v>81.430974000000006</c:v>
                </c:pt>
                <c:pt idx="1856">
                  <c:v>81.433212999999995</c:v>
                </c:pt>
                <c:pt idx="1857">
                  <c:v>81.446984</c:v>
                </c:pt>
                <c:pt idx="1858">
                  <c:v>81.476388999999998</c:v>
                </c:pt>
                <c:pt idx="1859">
                  <c:v>81.509642999999997</c:v>
                </c:pt>
                <c:pt idx="1860">
                  <c:v>81.536237</c:v>
                </c:pt>
                <c:pt idx="1861">
                  <c:v>81.562679000000003</c:v>
                </c:pt>
                <c:pt idx="1862">
                  <c:v>81.607950000000002</c:v>
                </c:pt>
                <c:pt idx="1863">
                  <c:v>81.681477000000001</c:v>
                </c:pt>
                <c:pt idx="1864">
                  <c:v>81.760762999999997</c:v>
                </c:pt>
                <c:pt idx="1865">
                  <c:v>81.796858</c:v>
                </c:pt>
                <c:pt idx="1866">
                  <c:v>81.759092999999993</c:v>
                </c:pt>
                <c:pt idx="1867">
                  <c:v>81.678205000000005</c:v>
                </c:pt>
                <c:pt idx="1868">
                  <c:v>81.628005000000002</c:v>
                </c:pt>
                <c:pt idx="1869">
                  <c:v>81.653994999999995</c:v>
                </c:pt>
                <c:pt idx="1870">
                  <c:v>81.730956000000006</c:v>
                </c:pt>
                <c:pt idx="1871">
                  <c:v>81.797185999999996</c:v>
                </c:pt>
                <c:pt idx="1872">
                  <c:v>81.819843000000006</c:v>
                </c:pt>
                <c:pt idx="1873">
                  <c:v>81.814763999999997</c:v>
                </c:pt>
                <c:pt idx="1874">
                  <c:v>81.809562</c:v>
                </c:pt>
                <c:pt idx="1875">
                  <c:v>81.808949999999996</c:v>
                </c:pt>
                <c:pt idx="1876">
                  <c:v>81.802666000000002</c:v>
                </c:pt>
                <c:pt idx="1877">
                  <c:v>81.791747999999998</c:v>
                </c:pt>
                <c:pt idx="1878">
                  <c:v>81.791252</c:v>
                </c:pt>
                <c:pt idx="1879">
                  <c:v>81.809388999999996</c:v>
                </c:pt>
                <c:pt idx="1880">
                  <c:v>81.835921999999997</c:v>
                </c:pt>
                <c:pt idx="1881">
                  <c:v>81.854786000000004</c:v>
                </c:pt>
                <c:pt idx="1882">
                  <c:v>81.859858000000003</c:v>
                </c:pt>
                <c:pt idx="1883">
                  <c:v>81.852006000000003</c:v>
                </c:pt>
                <c:pt idx="1884">
                  <c:v>81.828266999999997</c:v>
                </c:pt>
                <c:pt idx="1885">
                  <c:v>81.787087</c:v>
                </c:pt>
                <c:pt idx="1886">
                  <c:v>81.743697999999995</c:v>
                </c:pt>
                <c:pt idx="1887">
                  <c:v>81.724080999999998</c:v>
                </c:pt>
                <c:pt idx="1888">
                  <c:v>81.735004000000004</c:v>
                </c:pt>
                <c:pt idx="1889">
                  <c:v>81.752362000000005</c:v>
                </c:pt>
                <c:pt idx="1890">
                  <c:v>81.751261999999997</c:v>
                </c:pt>
                <c:pt idx="1891">
                  <c:v>81.738204999999994</c:v>
                </c:pt>
                <c:pt idx="1892">
                  <c:v>81.738336000000004</c:v>
                </c:pt>
                <c:pt idx="1893">
                  <c:v>81.757086000000001</c:v>
                </c:pt>
                <c:pt idx="1894">
                  <c:v>81.772891000000001</c:v>
                </c:pt>
                <c:pt idx="1895">
                  <c:v>81.766371000000007</c:v>
                </c:pt>
                <c:pt idx="1896">
                  <c:v>81.738425000000007</c:v>
                </c:pt>
                <c:pt idx="1897">
                  <c:v>81.697794000000002</c:v>
                </c:pt>
                <c:pt idx="1898">
                  <c:v>81.651274000000001</c:v>
                </c:pt>
                <c:pt idx="1899">
                  <c:v>81.614587999999998</c:v>
                </c:pt>
                <c:pt idx="1900">
                  <c:v>81.614637000000002</c:v>
                </c:pt>
                <c:pt idx="1901">
                  <c:v>81.666331</c:v>
                </c:pt>
                <c:pt idx="1902">
                  <c:v>81.753279000000006</c:v>
                </c:pt>
                <c:pt idx="1903">
                  <c:v>81.837743000000003</c:v>
                </c:pt>
                <c:pt idx="1904">
                  <c:v>81.884055000000004</c:v>
                </c:pt>
                <c:pt idx="1905">
                  <c:v>81.871718000000001</c:v>
                </c:pt>
                <c:pt idx="1906">
                  <c:v>81.802805000000006</c:v>
                </c:pt>
                <c:pt idx="1907">
                  <c:v>81.707956999999993</c:v>
                </c:pt>
                <c:pt idx="1908">
                  <c:v>81.634345999999994</c:v>
                </c:pt>
                <c:pt idx="1909">
                  <c:v>81.614575000000002</c:v>
                </c:pt>
                <c:pt idx="1910">
                  <c:v>81.645758000000001</c:v>
                </c:pt>
                <c:pt idx="1911">
                  <c:v>81.698188000000002</c:v>
                </c:pt>
                <c:pt idx="1912">
                  <c:v>81.738919999999993</c:v>
                </c:pt>
                <c:pt idx="1913">
                  <c:v>81.746071000000001</c:v>
                </c:pt>
                <c:pt idx="1914">
                  <c:v>81.714241000000001</c:v>
                </c:pt>
                <c:pt idx="1915">
                  <c:v>81.658874999999995</c:v>
                </c:pt>
                <c:pt idx="1916">
                  <c:v>81.607968</c:v>
                </c:pt>
                <c:pt idx="1917">
                  <c:v>81.579345000000004</c:v>
                </c:pt>
                <c:pt idx="1918">
                  <c:v>81.570420999999996</c:v>
                </c:pt>
                <c:pt idx="1919">
                  <c:v>81.573660000000004</c:v>
                </c:pt>
                <c:pt idx="1920">
                  <c:v>81.592718000000005</c:v>
                </c:pt>
                <c:pt idx="1921">
                  <c:v>81.634879999999995</c:v>
                </c:pt>
                <c:pt idx="1922">
                  <c:v>81.692654000000005</c:v>
                </c:pt>
                <c:pt idx="1923">
                  <c:v>81.741279000000006</c:v>
                </c:pt>
                <c:pt idx="1924">
                  <c:v>81.756373999999994</c:v>
                </c:pt>
                <c:pt idx="1925">
                  <c:v>81.734036000000003</c:v>
                </c:pt>
                <c:pt idx="1926">
                  <c:v>81.698083999999994</c:v>
                </c:pt>
                <c:pt idx="1927">
                  <c:v>81.682945000000004</c:v>
                </c:pt>
                <c:pt idx="1928">
                  <c:v>81.695986000000005</c:v>
                </c:pt>
                <c:pt idx="1929">
                  <c:v>81.702286000000001</c:v>
                </c:pt>
                <c:pt idx="1930">
                  <c:v>81.665023000000005</c:v>
                </c:pt>
                <c:pt idx="1931">
                  <c:v>81.600352999999998</c:v>
                </c:pt>
                <c:pt idx="1932">
                  <c:v>81.567207999999994</c:v>
                </c:pt>
                <c:pt idx="1933">
                  <c:v>81.596095000000005</c:v>
                </c:pt>
                <c:pt idx="1934">
                  <c:v>81.653216</c:v>
                </c:pt>
                <c:pt idx="1935">
                  <c:v>81.689594</c:v>
                </c:pt>
                <c:pt idx="1936">
                  <c:v>81.706038000000007</c:v>
                </c:pt>
                <c:pt idx="1937">
                  <c:v>81.738440999999995</c:v>
                </c:pt>
                <c:pt idx="1938">
                  <c:v>81.792141999999998</c:v>
                </c:pt>
                <c:pt idx="1939">
                  <c:v>81.823902000000004</c:v>
                </c:pt>
                <c:pt idx="1940">
                  <c:v>81.785135999999994</c:v>
                </c:pt>
                <c:pt idx="1941">
                  <c:v>81.668167999999994</c:v>
                </c:pt>
                <c:pt idx="1942">
                  <c:v>81.515240000000006</c:v>
                </c:pt>
                <c:pt idx="1943">
                  <c:v>81.394626000000002</c:v>
                </c:pt>
                <c:pt idx="1944">
                  <c:v>81.356613999999993</c:v>
                </c:pt>
                <c:pt idx="1945">
                  <c:v>81.391592000000003</c:v>
                </c:pt>
                <c:pt idx="1946">
                  <c:v>81.436300000000003</c:v>
                </c:pt>
                <c:pt idx="1947">
                  <c:v>81.438323999999994</c:v>
                </c:pt>
                <c:pt idx="1948">
                  <c:v>81.410843</c:v>
                </c:pt>
                <c:pt idx="1949">
                  <c:v>81.409822000000005</c:v>
                </c:pt>
                <c:pt idx="1950">
                  <c:v>81.465771000000004</c:v>
                </c:pt>
                <c:pt idx="1951">
                  <c:v>81.553244000000007</c:v>
                </c:pt>
                <c:pt idx="1952">
                  <c:v>81.626661999999996</c:v>
                </c:pt>
                <c:pt idx="1953">
                  <c:v>81.668426999999994</c:v>
                </c:pt>
                <c:pt idx="1954">
                  <c:v>81.687066999999999</c:v>
                </c:pt>
                <c:pt idx="1955">
                  <c:v>81.684655000000006</c:v>
                </c:pt>
                <c:pt idx="1956">
                  <c:v>81.646563</c:v>
                </c:pt>
                <c:pt idx="1957">
                  <c:v>81.562068999999994</c:v>
                </c:pt>
                <c:pt idx="1958">
                  <c:v>81.447149999999993</c:v>
                </c:pt>
                <c:pt idx="1959">
                  <c:v>81.341049999999996</c:v>
                </c:pt>
                <c:pt idx="1960">
                  <c:v>81.272295999999997</c:v>
                </c:pt>
                <c:pt idx="1961">
                  <c:v>81.234910999999997</c:v>
                </c:pt>
                <c:pt idx="1962">
                  <c:v>81.210093000000001</c:v>
                </c:pt>
                <c:pt idx="1963">
                  <c:v>81.197074000000001</c:v>
                </c:pt>
                <c:pt idx="1964">
                  <c:v>81.203755000000001</c:v>
                </c:pt>
                <c:pt idx="1965">
                  <c:v>81.219262000000001</c:v>
                </c:pt>
                <c:pt idx="1966">
                  <c:v>81.227593999999996</c:v>
                </c:pt>
                <c:pt idx="1967">
                  <c:v>81.244795999999994</c:v>
                </c:pt>
                <c:pt idx="1968">
                  <c:v>81.300895999999995</c:v>
                </c:pt>
                <c:pt idx="1969">
                  <c:v>81.379508000000001</c:v>
                </c:pt>
                <c:pt idx="1970">
                  <c:v>81.421847999999997</c:v>
                </c:pt>
                <c:pt idx="1971">
                  <c:v>81.405776000000003</c:v>
                </c:pt>
                <c:pt idx="1972">
                  <c:v>81.377138000000002</c:v>
                </c:pt>
                <c:pt idx="1973">
                  <c:v>81.37518</c:v>
                </c:pt>
                <c:pt idx="1974">
                  <c:v>81.372259999999997</c:v>
                </c:pt>
                <c:pt idx="1975">
                  <c:v>81.328846999999996</c:v>
                </c:pt>
                <c:pt idx="1976">
                  <c:v>81.270621000000006</c:v>
                </c:pt>
                <c:pt idx="1977">
                  <c:v>81.260236000000006</c:v>
                </c:pt>
                <c:pt idx="1978">
                  <c:v>81.309061999999997</c:v>
                </c:pt>
                <c:pt idx="1979">
                  <c:v>81.364002999999997</c:v>
                </c:pt>
                <c:pt idx="1980">
                  <c:v>81.372815000000003</c:v>
                </c:pt>
                <c:pt idx="1981">
                  <c:v>81.323869000000002</c:v>
                </c:pt>
                <c:pt idx="1982">
                  <c:v>81.228165000000004</c:v>
                </c:pt>
                <c:pt idx="1983">
                  <c:v>81.105778999999998</c:v>
                </c:pt>
                <c:pt idx="1984">
                  <c:v>80.992705999999998</c:v>
                </c:pt>
                <c:pt idx="1985">
                  <c:v>80.925618999999998</c:v>
                </c:pt>
                <c:pt idx="1986">
                  <c:v>80.915965</c:v>
                </c:pt>
                <c:pt idx="1987">
                  <c:v>80.949402000000006</c:v>
                </c:pt>
                <c:pt idx="1988">
                  <c:v>81.001582999999997</c:v>
                </c:pt>
                <c:pt idx="1989">
                  <c:v>81.051195000000007</c:v>
                </c:pt>
                <c:pt idx="1990">
                  <c:v>81.087366000000003</c:v>
                </c:pt>
                <c:pt idx="1991">
                  <c:v>81.111311999999998</c:v>
                </c:pt>
                <c:pt idx="1992">
                  <c:v>81.1233</c:v>
                </c:pt>
                <c:pt idx="1993">
                  <c:v>81.105760000000004</c:v>
                </c:pt>
                <c:pt idx="1994">
                  <c:v>81.040807999999998</c:v>
                </c:pt>
                <c:pt idx="1995">
                  <c:v>80.955337999999998</c:v>
                </c:pt>
                <c:pt idx="1996">
                  <c:v>80.920142999999996</c:v>
                </c:pt>
                <c:pt idx="1997">
                  <c:v>80.985118999999997</c:v>
                </c:pt>
                <c:pt idx="1998">
                  <c:v>81.128505000000004</c:v>
                </c:pt>
                <c:pt idx="1999">
                  <c:v>81.276208999999994</c:v>
                </c:pt>
                <c:pt idx="2000">
                  <c:v>81.356425999999999</c:v>
                </c:pt>
                <c:pt idx="2001">
                  <c:v>81.336236</c:v>
                </c:pt>
                <c:pt idx="2002">
                  <c:v>81.235641000000001</c:v>
                </c:pt>
                <c:pt idx="2003">
                  <c:v>81.121092000000004</c:v>
                </c:pt>
                <c:pt idx="2004">
                  <c:v>81.061025999999998</c:v>
                </c:pt>
                <c:pt idx="2005">
                  <c:v>81.062901999999994</c:v>
                </c:pt>
                <c:pt idx="2006">
                  <c:v>81.068489999999997</c:v>
                </c:pt>
                <c:pt idx="2007">
                  <c:v>81.024531999999994</c:v>
                </c:pt>
                <c:pt idx="2008">
                  <c:v>80.956790999999996</c:v>
                </c:pt>
                <c:pt idx="2009">
                  <c:v>80.939732000000006</c:v>
                </c:pt>
                <c:pt idx="2010">
                  <c:v>80.997</c:v>
                </c:pt>
                <c:pt idx="2011">
                  <c:v>81.090079000000003</c:v>
                </c:pt>
                <c:pt idx="2012">
                  <c:v>81.177451000000005</c:v>
                </c:pt>
                <c:pt idx="2013">
                  <c:v>81.238859000000005</c:v>
                </c:pt>
                <c:pt idx="2014">
                  <c:v>81.260637000000003</c:v>
                </c:pt>
                <c:pt idx="2015">
                  <c:v>81.233448999999993</c:v>
                </c:pt>
                <c:pt idx="2016">
                  <c:v>81.166870000000003</c:v>
                </c:pt>
                <c:pt idx="2017">
                  <c:v>81.086911999999998</c:v>
                </c:pt>
                <c:pt idx="2018">
                  <c:v>81.018184000000005</c:v>
                </c:pt>
                <c:pt idx="2019">
                  <c:v>80.981204000000005</c:v>
                </c:pt>
                <c:pt idx="2020">
                  <c:v>80.994063999999995</c:v>
                </c:pt>
                <c:pt idx="2021">
                  <c:v>81.050158999999994</c:v>
                </c:pt>
                <c:pt idx="2022">
                  <c:v>81.104659999999996</c:v>
                </c:pt>
                <c:pt idx="2023">
                  <c:v>81.112227000000004</c:v>
                </c:pt>
                <c:pt idx="2024">
                  <c:v>81.079085000000006</c:v>
                </c:pt>
                <c:pt idx="2025">
                  <c:v>81.043867000000006</c:v>
                </c:pt>
                <c:pt idx="2026">
                  <c:v>81.018867</c:v>
                </c:pt>
                <c:pt idx="2027">
                  <c:v>80.988422</c:v>
                </c:pt>
                <c:pt idx="2028">
                  <c:v>80.955901999999995</c:v>
                </c:pt>
                <c:pt idx="2029">
                  <c:v>80.951547000000005</c:v>
                </c:pt>
                <c:pt idx="2030">
                  <c:v>80.991170999999994</c:v>
                </c:pt>
                <c:pt idx="2031">
                  <c:v>81.055306000000002</c:v>
                </c:pt>
                <c:pt idx="2032">
                  <c:v>81.112176000000005</c:v>
                </c:pt>
                <c:pt idx="2033">
                  <c:v>81.145801000000006</c:v>
                </c:pt>
                <c:pt idx="2034">
                  <c:v>81.157824000000005</c:v>
                </c:pt>
                <c:pt idx="2035">
                  <c:v>81.152800999999997</c:v>
                </c:pt>
                <c:pt idx="2036">
                  <c:v>81.132030999999998</c:v>
                </c:pt>
                <c:pt idx="2037">
                  <c:v>81.093969999999999</c:v>
                </c:pt>
                <c:pt idx="2038">
                  <c:v>81.037194</c:v>
                </c:pt>
                <c:pt idx="2039">
                  <c:v>80.970690000000005</c:v>
                </c:pt>
                <c:pt idx="2040">
                  <c:v>80.913865999999999</c:v>
                </c:pt>
                <c:pt idx="2041">
                  <c:v>80.877961999999997</c:v>
                </c:pt>
                <c:pt idx="2042">
                  <c:v>80.859144999999998</c:v>
                </c:pt>
                <c:pt idx="2043">
                  <c:v>80.859889999999993</c:v>
                </c:pt>
                <c:pt idx="2044">
                  <c:v>80.901785000000004</c:v>
                </c:pt>
                <c:pt idx="2045">
                  <c:v>80.999122999999997</c:v>
                </c:pt>
                <c:pt idx="2046">
                  <c:v>81.129333000000003</c:v>
                </c:pt>
                <c:pt idx="2047">
                  <c:v>81.246253999999993</c:v>
                </c:pt>
                <c:pt idx="2048">
                  <c:v>81.313548999999995</c:v>
                </c:pt>
                <c:pt idx="2049">
                  <c:v>81.311349000000007</c:v>
                </c:pt>
                <c:pt idx="2050">
                  <c:v>81.229709</c:v>
                </c:pt>
                <c:pt idx="2051">
                  <c:v>81.089066000000003</c:v>
                </c:pt>
                <c:pt idx="2052">
                  <c:v>80.953085000000002</c:v>
                </c:pt>
                <c:pt idx="2053">
                  <c:v>80.888046000000003</c:v>
                </c:pt>
                <c:pt idx="2054">
                  <c:v>80.903256999999996</c:v>
                </c:pt>
                <c:pt idx="2055">
                  <c:v>80.950569999999999</c:v>
                </c:pt>
                <c:pt idx="2056">
                  <c:v>80.983846999999997</c:v>
                </c:pt>
                <c:pt idx="2057">
                  <c:v>80.998881999999995</c:v>
                </c:pt>
                <c:pt idx="2058">
                  <c:v>81.014753999999996</c:v>
                </c:pt>
                <c:pt idx="2059">
                  <c:v>81.033811999999998</c:v>
                </c:pt>
                <c:pt idx="2060">
                  <c:v>81.041702999999998</c:v>
                </c:pt>
                <c:pt idx="2061">
                  <c:v>81.035786000000002</c:v>
                </c:pt>
                <c:pt idx="2062">
                  <c:v>81.027219000000002</c:v>
                </c:pt>
                <c:pt idx="2063">
                  <c:v>81.024906999999999</c:v>
                </c:pt>
                <c:pt idx="2064">
                  <c:v>81.024811</c:v>
                </c:pt>
                <c:pt idx="2065">
                  <c:v>81.011425000000003</c:v>
                </c:pt>
                <c:pt idx="2066">
                  <c:v>80.972226000000006</c:v>
                </c:pt>
                <c:pt idx="2067">
                  <c:v>80.914621999999994</c:v>
                </c:pt>
                <c:pt idx="2068">
                  <c:v>80.866626999999994</c:v>
                </c:pt>
                <c:pt idx="2069">
                  <c:v>80.854460000000003</c:v>
                </c:pt>
                <c:pt idx="2070">
                  <c:v>80.880448999999999</c:v>
                </c:pt>
                <c:pt idx="2071">
                  <c:v>80.930923000000007</c:v>
                </c:pt>
                <c:pt idx="2072">
                  <c:v>80.987981000000005</c:v>
                </c:pt>
                <c:pt idx="2073">
                  <c:v>81.032430000000005</c:v>
                </c:pt>
                <c:pt idx="2074">
                  <c:v>81.049786999999995</c:v>
                </c:pt>
                <c:pt idx="2075">
                  <c:v>81.039574000000002</c:v>
                </c:pt>
                <c:pt idx="2076">
                  <c:v>81.020599000000004</c:v>
                </c:pt>
                <c:pt idx="2077">
                  <c:v>81.009524999999996</c:v>
                </c:pt>
                <c:pt idx="2078">
                  <c:v>81.007129000000006</c:v>
                </c:pt>
                <c:pt idx="2079">
                  <c:v>81.009523000000002</c:v>
                </c:pt>
                <c:pt idx="2080">
                  <c:v>81.022865999999993</c:v>
                </c:pt>
                <c:pt idx="2081">
                  <c:v>81.047128999999998</c:v>
                </c:pt>
                <c:pt idx="2082">
                  <c:v>81.058404999999993</c:v>
                </c:pt>
                <c:pt idx="2083">
                  <c:v>81.044257999999999</c:v>
                </c:pt>
                <c:pt idx="2084">
                  <c:v>81.028813999999997</c:v>
                </c:pt>
                <c:pt idx="2085">
                  <c:v>81.030376000000004</c:v>
                </c:pt>
                <c:pt idx="2086">
                  <c:v>81.036088000000007</c:v>
                </c:pt>
                <c:pt idx="2087">
                  <c:v>81.020296000000002</c:v>
                </c:pt>
                <c:pt idx="2088">
                  <c:v>80.978891000000004</c:v>
                </c:pt>
                <c:pt idx="2089">
                  <c:v>80.930356000000003</c:v>
                </c:pt>
                <c:pt idx="2090">
                  <c:v>80.888581000000002</c:v>
                </c:pt>
                <c:pt idx="2091">
                  <c:v>80.860662000000005</c:v>
                </c:pt>
                <c:pt idx="2092">
                  <c:v>80.858435</c:v>
                </c:pt>
                <c:pt idx="2093">
                  <c:v>80.887636000000001</c:v>
                </c:pt>
                <c:pt idx="2094">
                  <c:v>80.931459000000004</c:v>
                </c:pt>
                <c:pt idx="2095">
                  <c:v>80.961044000000001</c:v>
                </c:pt>
                <c:pt idx="2096">
                  <c:v>80.970695000000006</c:v>
                </c:pt>
                <c:pt idx="2097">
                  <c:v>80.975234999999998</c:v>
                </c:pt>
                <c:pt idx="2098">
                  <c:v>80.980444000000006</c:v>
                </c:pt>
                <c:pt idx="2099">
                  <c:v>80.975133</c:v>
                </c:pt>
                <c:pt idx="2100">
                  <c:v>80.950461000000004</c:v>
                </c:pt>
                <c:pt idx="2101">
                  <c:v>80.912233000000001</c:v>
                </c:pt>
                <c:pt idx="2102">
                  <c:v>80.873557000000005</c:v>
                </c:pt>
                <c:pt idx="2103">
                  <c:v>80.847577999999999</c:v>
                </c:pt>
                <c:pt idx="2104">
                  <c:v>80.852189999999993</c:v>
                </c:pt>
                <c:pt idx="2105">
                  <c:v>80.894565999999998</c:v>
                </c:pt>
                <c:pt idx="2106">
                  <c:v>80.950463999999997</c:v>
                </c:pt>
                <c:pt idx="2107">
                  <c:v>80.982405</c:v>
                </c:pt>
                <c:pt idx="2108">
                  <c:v>80.979356999999993</c:v>
                </c:pt>
                <c:pt idx="2109">
                  <c:v>80.958933999999999</c:v>
                </c:pt>
                <c:pt idx="2110">
                  <c:v>80.940839999999994</c:v>
                </c:pt>
                <c:pt idx="2111">
                  <c:v>80.933198000000004</c:v>
                </c:pt>
                <c:pt idx="2112">
                  <c:v>80.931664999999995</c:v>
                </c:pt>
                <c:pt idx="2113">
                  <c:v>80.925098000000006</c:v>
                </c:pt>
                <c:pt idx="2114">
                  <c:v>80.908803000000006</c:v>
                </c:pt>
                <c:pt idx="2115">
                  <c:v>80.889618999999996</c:v>
                </c:pt>
                <c:pt idx="2116">
                  <c:v>80.884061000000003</c:v>
                </c:pt>
                <c:pt idx="2117">
                  <c:v>80.903158000000005</c:v>
                </c:pt>
                <c:pt idx="2118">
                  <c:v>80.938100000000006</c:v>
                </c:pt>
                <c:pt idx="2119">
                  <c:v>80.971924000000001</c:v>
                </c:pt>
                <c:pt idx="2120">
                  <c:v>80.995486</c:v>
                </c:pt>
                <c:pt idx="2121">
                  <c:v>81.008554000000004</c:v>
                </c:pt>
                <c:pt idx="2122">
                  <c:v>81.012493000000006</c:v>
                </c:pt>
                <c:pt idx="2123">
                  <c:v>81.009572000000006</c:v>
                </c:pt>
                <c:pt idx="2124">
                  <c:v>81.010594999999995</c:v>
                </c:pt>
                <c:pt idx="2125">
                  <c:v>81.025931</c:v>
                </c:pt>
                <c:pt idx="2126">
                  <c:v>81.046467000000007</c:v>
                </c:pt>
                <c:pt idx="2127">
                  <c:v>81.052694000000002</c:v>
                </c:pt>
                <c:pt idx="2128">
                  <c:v>81.041993000000005</c:v>
                </c:pt>
                <c:pt idx="2129">
                  <c:v>81.029453000000004</c:v>
                </c:pt>
                <c:pt idx="2130">
                  <c:v>81.019904999999994</c:v>
                </c:pt>
                <c:pt idx="2131">
                  <c:v>81.004268999999994</c:v>
                </c:pt>
                <c:pt idx="2132">
                  <c:v>81.000425000000007</c:v>
                </c:pt>
                <c:pt idx="2133">
                  <c:v>81.028167999999994</c:v>
                </c:pt>
                <c:pt idx="2134">
                  <c:v>81.062230999999997</c:v>
                </c:pt>
                <c:pt idx="2135">
                  <c:v>81.074359000000001</c:v>
                </c:pt>
                <c:pt idx="2136">
                  <c:v>81.066518000000002</c:v>
                </c:pt>
                <c:pt idx="2137">
                  <c:v>81.057523000000003</c:v>
                </c:pt>
                <c:pt idx="2138">
                  <c:v>81.053629000000001</c:v>
                </c:pt>
                <c:pt idx="2139">
                  <c:v>81.041374000000005</c:v>
                </c:pt>
                <c:pt idx="2140">
                  <c:v>81.014392000000001</c:v>
                </c:pt>
                <c:pt idx="2141">
                  <c:v>80.992866000000006</c:v>
                </c:pt>
                <c:pt idx="2142">
                  <c:v>81.002488</c:v>
                </c:pt>
                <c:pt idx="2143">
                  <c:v>81.041762000000006</c:v>
                </c:pt>
                <c:pt idx="2144">
                  <c:v>81.081648000000001</c:v>
                </c:pt>
                <c:pt idx="2145">
                  <c:v>81.095375000000004</c:v>
                </c:pt>
                <c:pt idx="2146">
                  <c:v>81.081526999999994</c:v>
                </c:pt>
                <c:pt idx="2147">
                  <c:v>81.065256000000005</c:v>
                </c:pt>
                <c:pt idx="2148">
                  <c:v>81.073435000000003</c:v>
                </c:pt>
                <c:pt idx="2149">
                  <c:v>81.104844999999997</c:v>
                </c:pt>
                <c:pt idx="2150">
                  <c:v>81.134772999999996</c:v>
                </c:pt>
                <c:pt idx="2151">
                  <c:v>81.130937000000003</c:v>
                </c:pt>
                <c:pt idx="2152">
                  <c:v>81.084382000000005</c:v>
                </c:pt>
                <c:pt idx="2153">
                  <c:v>81.018979000000002</c:v>
                </c:pt>
                <c:pt idx="2154">
                  <c:v>80.968390999999997</c:v>
                </c:pt>
                <c:pt idx="2155">
                  <c:v>80.947078000000005</c:v>
                </c:pt>
                <c:pt idx="2156">
                  <c:v>80.952573000000001</c:v>
                </c:pt>
                <c:pt idx="2157">
                  <c:v>80.981892000000002</c:v>
                </c:pt>
                <c:pt idx="2158">
                  <c:v>81.018075999999994</c:v>
                </c:pt>
                <c:pt idx="2159">
                  <c:v>81.051169999999999</c:v>
                </c:pt>
                <c:pt idx="2160">
                  <c:v>81.087301999999994</c:v>
                </c:pt>
                <c:pt idx="2161">
                  <c:v>81.126811000000004</c:v>
                </c:pt>
                <c:pt idx="2162">
                  <c:v>81.157967999999997</c:v>
                </c:pt>
                <c:pt idx="2163">
                  <c:v>81.169270999999995</c:v>
                </c:pt>
                <c:pt idx="2164">
                  <c:v>81.165537999999998</c:v>
                </c:pt>
                <c:pt idx="2165">
                  <c:v>81.154290000000003</c:v>
                </c:pt>
                <c:pt idx="2166">
                  <c:v>81.132002999999997</c:v>
                </c:pt>
                <c:pt idx="2167">
                  <c:v>81.093253000000004</c:v>
                </c:pt>
                <c:pt idx="2168">
                  <c:v>81.045186000000001</c:v>
                </c:pt>
                <c:pt idx="2169">
                  <c:v>81.007216</c:v>
                </c:pt>
                <c:pt idx="2170">
                  <c:v>81.001442999999995</c:v>
                </c:pt>
                <c:pt idx="2171">
                  <c:v>81.029330999999999</c:v>
                </c:pt>
                <c:pt idx="2172">
                  <c:v>81.058565999999999</c:v>
                </c:pt>
                <c:pt idx="2173">
                  <c:v>81.070419999999999</c:v>
                </c:pt>
                <c:pt idx="2174">
                  <c:v>81.081252000000006</c:v>
                </c:pt>
                <c:pt idx="2175">
                  <c:v>81.103523999999993</c:v>
                </c:pt>
                <c:pt idx="2176">
                  <c:v>81.135333000000003</c:v>
                </c:pt>
                <c:pt idx="2177">
                  <c:v>81.164053999999993</c:v>
                </c:pt>
                <c:pt idx="2178">
                  <c:v>81.175820999999999</c:v>
                </c:pt>
                <c:pt idx="2179">
                  <c:v>81.168465999999995</c:v>
                </c:pt>
                <c:pt idx="2180">
                  <c:v>81.151346000000004</c:v>
                </c:pt>
                <c:pt idx="2181">
                  <c:v>81.141362000000001</c:v>
                </c:pt>
                <c:pt idx="2182">
                  <c:v>81.145748999999995</c:v>
                </c:pt>
                <c:pt idx="2183">
                  <c:v>81.156146000000007</c:v>
                </c:pt>
                <c:pt idx="2184">
                  <c:v>81.168270000000007</c:v>
                </c:pt>
                <c:pt idx="2185">
                  <c:v>81.183537999999999</c:v>
                </c:pt>
                <c:pt idx="2186">
                  <c:v>81.199413000000007</c:v>
                </c:pt>
                <c:pt idx="2187">
                  <c:v>81.207634999999996</c:v>
                </c:pt>
                <c:pt idx="2188">
                  <c:v>81.2042</c:v>
                </c:pt>
                <c:pt idx="2189">
                  <c:v>81.200987999999995</c:v>
                </c:pt>
                <c:pt idx="2190">
                  <c:v>81.203520999999995</c:v>
                </c:pt>
                <c:pt idx="2191">
                  <c:v>81.201956999999993</c:v>
                </c:pt>
                <c:pt idx="2192">
                  <c:v>81.192927999999995</c:v>
                </c:pt>
                <c:pt idx="2193">
                  <c:v>81.183898999999997</c:v>
                </c:pt>
                <c:pt idx="2194">
                  <c:v>81.178286999999997</c:v>
                </c:pt>
                <c:pt idx="2195">
                  <c:v>81.172743999999994</c:v>
                </c:pt>
                <c:pt idx="2196">
                  <c:v>81.168256</c:v>
                </c:pt>
                <c:pt idx="2197">
                  <c:v>81.169213999999997</c:v>
                </c:pt>
                <c:pt idx="2198">
                  <c:v>81.174363999999997</c:v>
                </c:pt>
                <c:pt idx="2199">
                  <c:v>81.178548000000006</c:v>
                </c:pt>
                <c:pt idx="2200">
                  <c:v>81.183076999999997</c:v>
                </c:pt>
                <c:pt idx="2201">
                  <c:v>81.192811000000006</c:v>
                </c:pt>
                <c:pt idx="2202">
                  <c:v>81.193132000000006</c:v>
                </c:pt>
                <c:pt idx="2203">
                  <c:v>81.168980000000005</c:v>
                </c:pt>
                <c:pt idx="2204">
                  <c:v>81.126768999999996</c:v>
                </c:pt>
                <c:pt idx="2205">
                  <c:v>81.090343000000004</c:v>
                </c:pt>
                <c:pt idx="2206">
                  <c:v>81.079116999999997</c:v>
                </c:pt>
                <c:pt idx="2207">
                  <c:v>81.088093999999998</c:v>
                </c:pt>
                <c:pt idx="2208">
                  <c:v>81.099812999999997</c:v>
                </c:pt>
                <c:pt idx="2209">
                  <c:v>81.116251000000005</c:v>
                </c:pt>
                <c:pt idx="2210">
                  <c:v>81.126909999999995</c:v>
                </c:pt>
                <c:pt idx="2211">
                  <c:v>81.11824</c:v>
                </c:pt>
                <c:pt idx="2212">
                  <c:v>81.097547000000006</c:v>
                </c:pt>
                <c:pt idx="2213">
                  <c:v>81.077620999999994</c:v>
                </c:pt>
                <c:pt idx="2214">
                  <c:v>81.061018000000004</c:v>
                </c:pt>
                <c:pt idx="2215">
                  <c:v>81.043226000000004</c:v>
                </c:pt>
                <c:pt idx="2216">
                  <c:v>81.026075000000006</c:v>
                </c:pt>
                <c:pt idx="2217">
                  <c:v>81.014784000000006</c:v>
                </c:pt>
                <c:pt idx="2218">
                  <c:v>81.014341000000002</c:v>
                </c:pt>
                <c:pt idx="2219">
                  <c:v>81.023420999999999</c:v>
                </c:pt>
                <c:pt idx="2220">
                  <c:v>81.026480000000006</c:v>
                </c:pt>
                <c:pt idx="2221">
                  <c:v>81.018242000000001</c:v>
                </c:pt>
                <c:pt idx="2222">
                  <c:v>80.998857999999998</c:v>
                </c:pt>
                <c:pt idx="2223">
                  <c:v>80.973180999999997</c:v>
                </c:pt>
                <c:pt idx="2224">
                  <c:v>80.942772000000005</c:v>
                </c:pt>
                <c:pt idx="2225">
                  <c:v>80.912738000000004</c:v>
                </c:pt>
                <c:pt idx="2226">
                  <c:v>80.901471000000001</c:v>
                </c:pt>
                <c:pt idx="2227">
                  <c:v>80.907533999999998</c:v>
                </c:pt>
                <c:pt idx="2228">
                  <c:v>80.898827999999995</c:v>
                </c:pt>
                <c:pt idx="2229">
                  <c:v>80.867776000000006</c:v>
                </c:pt>
                <c:pt idx="2230">
                  <c:v>80.813120999999995</c:v>
                </c:pt>
                <c:pt idx="2231">
                  <c:v>80.741400999999996</c:v>
                </c:pt>
                <c:pt idx="2232">
                  <c:v>80.679260999999997</c:v>
                </c:pt>
                <c:pt idx="2233">
                  <c:v>80.641401999999999</c:v>
                </c:pt>
                <c:pt idx="2234">
                  <c:v>80.611598999999998</c:v>
                </c:pt>
                <c:pt idx="2235">
                  <c:v>80.567625000000007</c:v>
                </c:pt>
                <c:pt idx="2236">
                  <c:v>80.514331999999996</c:v>
                </c:pt>
                <c:pt idx="2237">
                  <c:v>80.472317000000004</c:v>
                </c:pt>
                <c:pt idx="2238">
                  <c:v>80.447064999999995</c:v>
                </c:pt>
                <c:pt idx="2239">
                  <c:v>80.423755999999997</c:v>
                </c:pt>
                <c:pt idx="2240">
                  <c:v>80.384462999999997</c:v>
                </c:pt>
                <c:pt idx="2241">
                  <c:v>80.336901999999995</c:v>
                </c:pt>
                <c:pt idx="2242">
                  <c:v>80.297156999999999</c:v>
                </c:pt>
                <c:pt idx="2243">
                  <c:v>80.268321999999998</c:v>
                </c:pt>
                <c:pt idx="2244">
                  <c:v>80.237999000000002</c:v>
                </c:pt>
                <c:pt idx="2245">
                  <c:v>80.194907000000001</c:v>
                </c:pt>
                <c:pt idx="2246">
                  <c:v>80.136150999999998</c:v>
                </c:pt>
                <c:pt idx="2247">
                  <c:v>80.068957999999995</c:v>
                </c:pt>
                <c:pt idx="2248">
                  <c:v>79.999093000000002</c:v>
                </c:pt>
                <c:pt idx="2249">
                  <c:v>79.938727</c:v>
                </c:pt>
                <c:pt idx="2250">
                  <c:v>79.903378000000004</c:v>
                </c:pt>
                <c:pt idx="2251">
                  <c:v>79.869560000000007</c:v>
                </c:pt>
                <c:pt idx="2252">
                  <c:v>79.807608000000002</c:v>
                </c:pt>
                <c:pt idx="2253">
                  <c:v>79.723428999999996</c:v>
                </c:pt>
                <c:pt idx="2254">
                  <c:v>79.638839000000004</c:v>
                </c:pt>
                <c:pt idx="2255">
                  <c:v>79.559980999999993</c:v>
                </c:pt>
                <c:pt idx="2256">
                  <c:v>79.487307999999999</c:v>
                </c:pt>
                <c:pt idx="2257">
                  <c:v>79.433091000000005</c:v>
                </c:pt>
                <c:pt idx="2258">
                  <c:v>79.397531999999998</c:v>
                </c:pt>
                <c:pt idx="2259">
                  <c:v>79.359061999999994</c:v>
                </c:pt>
                <c:pt idx="2260">
                  <c:v>79.303984</c:v>
                </c:pt>
                <c:pt idx="2261">
                  <c:v>79.250439999999998</c:v>
                </c:pt>
                <c:pt idx="2262">
                  <c:v>79.207103000000004</c:v>
                </c:pt>
                <c:pt idx="2263">
                  <c:v>79.164362999999994</c:v>
                </c:pt>
                <c:pt idx="2264">
                  <c:v>79.147769999999994</c:v>
                </c:pt>
                <c:pt idx="2265">
                  <c:v>79.187447000000006</c:v>
                </c:pt>
                <c:pt idx="2266">
                  <c:v>79.244865000000004</c:v>
                </c:pt>
                <c:pt idx="2267">
                  <c:v>79.277421000000004</c:v>
                </c:pt>
                <c:pt idx="2268">
                  <c:v>79.268242999999998</c:v>
                </c:pt>
                <c:pt idx="2269">
                  <c:v>79.232630999999998</c:v>
                </c:pt>
                <c:pt idx="2270">
                  <c:v>79.196881000000005</c:v>
                </c:pt>
                <c:pt idx="2271">
                  <c:v>79.167869999999994</c:v>
                </c:pt>
                <c:pt idx="2272">
                  <c:v>79.145638000000005</c:v>
                </c:pt>
                <c:pt idx="2273">
                  <c:v>79.126343000000006</c:v>
                </c:pt>
                <c:pt idx="2274">
                  <c:v>79.101414000000005</c:v>
                </c:pt>
                <c:pt idx="2275">
                  <c:v>79.048686000000004</c:v>
                </c:pt>
                <c:pt idx="2276">
                  <c:v>78.956368999999995</c:v>
                </c:pt>
                <c:pt idx="2277">
                  <c:v>78.855031999999994</c:v>
                </c:pt>
                <c:pt idx="2278">
                  <c:v>78.774285000000006</c:v>
                </c:pt>
                <c:pt idx="2279">
                  <c:v>78.711393000000001</c:v>
                </c:pt>
                <c:pt idx="2280">
                  <c:v>78.650429000000003</c:v>
                </c:pt>
                <c:pt idx="2281">
                  <c:v>78.564775999999995</c:v>
                </c:pt>
                <c:pt idx="2282">
                  <c:v>78.374706000000003</c:v>
                </c:pt>
                <c:pt idx="2283">
                  <c:v>78.035974999999993</c:v>
                </c:pt>
                <c:pt idx="2284">
                  <c:v>77.642236999999994</c:v>
                </c:pt>
                <c:pt idx="2285">
                  <c:v>77.251672999999997</c:v>
                </c:pt>
                <c:pt idx="2286">
                  <c:v>76.881496999999996</c:v>
                </c:pt>
                <c:pt idx="2287">
                  <c:v>76.540471999999994</c:v>
                </c:pt>
                <c:pt idx="2288">
                  <c:v>76.204519000000005</c:v>
                </c:pt>
                <c:pt idx="2289">
                  <c:v>75.846682000000001</c:v>
                </c:pt>
                <c:pt idx="2290">
                  <c:v>75.490177000000003</c:v>
                </c:pt>
                <c:pt idx="2291">
                  <c:v>75.205246000000002</c:v>
                </c:pt>
                <c:pt idx="2292">
                  <c:v>75.031064000000001</c:v>
                </c:pt>
                <c:pt idx="2293">
                  <c:v>74.938948999999994</c:v>
                </c:pt>
                <c:pt idx="2294">
                  <c:v>74.885138999999995</c:v>
                </c:pt>
                <c:pt idx="2295">
                  <c:v>74.869888000000003</c:v>
                </c:pt>
                <c:pt idx="2296">
                  <c:v>74.890165999999994</c:v>
                </c:pt>
                <c:pt idx="2297">
                  <c:v>74.914203000000001</c:v>
                </c:pt>
                <c:pt idx="2298">
                  <c:v>74.991015000000004</c:v>
                </c:pt>
                <c:pt idx="2299">
                  <c:v>75.250838999999999</c:v>
                </c:pt>
                <c:pt idx="2300">
                  <c:v>75.693524999999994</c:v>
                </c:pt>
                <c:pt idx="2301">
                  <c:v>76.054541999999998</c:v>
                </c:pt>
                <c:pt idx="2302">
                  <c:v>76.194085999999999</c:v>
                </c:pt>
                <c:pt idx="2303">
                  <c:v>76.243224999999995</c:v>
                </c:pt>
                <c:pt idx="2304">
                  <c:v>76.340851999999998</c:v>
                </c:pt>
                <c:pt idx="2305">
                  <c:v>76.516802999999996</c:v>
                </c:pt>
                <c:pt idx="2306">
                  <c:v>76.680453</c:v>
                </c:pt>
                <c:pt idx="2307">
                  <c:v>76.782542000000007</c:v>
                </c:pt>
                <c:pt idx="2308">
                  <c:v>76.857055000000003</c:v>
                </c:pt>
                <c:pt idx="2309">
                  <c:v>76.928152999999995</c:v>
                </c:pt>
                <c:pt idx="2310">
                  <c:v>76.994658999999999</c:v>
                </c:pt>
                <c:pt idx="2311">
                  <c:v>77.051015000000007</c:v>
                </c:pt>
                <c:pt idx="2312">
                  <c:v>77.088817000000006</c:v>
                </c:pt>
                <c:pt idx="2313">
                  <c:v>77.103570000000005</c:v>
                </c:pt>
                <c:pt idx="2314">
                  <c:v>77.111434000000003</c:v>
                </c:pt>
                <c:pt idx="2315">
                  <c:v>77.083472</c:v>
                </c:pt>
                <c:pt idx="2316">
                  <c:v>77.016339000000002</c:v>
                </c:pt>
                <c:pt idx="2317">
                  <c:v>77.043869000000001</c:v>
                </c:pt>
                <c:pt idx="2318">
                  <c:v>77.106172000000001</c:v>
                </c:pt>
                <c:pt idx="2319">
                  <c:v>77.153705000000002</c:v>
                </c:pt>
                <c:pt idx="2320">
                  <c:v>77.206388000000004</c:v>
                </c:pt>
                <c:pt idx="2321">
                  <c:v>77.256305999999995</c:v>
                </c:pt>
                <c:pt idx="2322">
                  <c:v>77.287966999999995</c:v>
                </c:pt>
                <c:pt idx="2323">
                  <c:v>77.295834999999997</c:v>
                </c:pt>
                <c:pt idx="2324">
                  <c:v>77.273983000000001</c:v>
                </c:pt>
                <c:pt idx="2325">
                  <c:v>77.230733999999998</c:v>
                </c:pt>
                <c:pt idx="2326">
                  <c:v>77.207656</c:v>
                </c:pt>
                <c:pt idx="2327">
                  <c:v>77.209789999999998</c:v>
                </c:pt>
                <c:pt idx="2328">
                  <c:v>77.221065999999993</c:v>
                </c:pt>
                <c:pt idx="2329">
                  <c:v>77.225869000000003</c:v>
                </c:pt>
                <c:pt idx="2330">
                  <c:v>77.185858999999994</c:v>
                </c:pt>
                <c:pt idx="2331">
                  <c:v>77.118441000000004</c:v>
                </c:pt>
                <c:pt idx="2332">
                  <c:v>77.071755999999993</c:v>
                </c:pt>
                <c:pt idx="2333">
                  <c:v>77.041776999999996</c:v>
                </c:pt>
                <c:pt idx="2334">
                  <c:v>77.020781999999997</c:v>
                </c:pt>
                <c:pt idx="2335">
                  <c:v>77.009710999999996</c:v>
                </c:pt>
                <c:pt idx="2336">
                  <c:v>76.998312999999996</c:v>
                </c:pt>
                <c:pt idx="2337">
                  <c:v>76.964073999999997</c:v>
                </c:pt>
                <c:pt idx="2338">
                  <c:v>76.911347000000006</c:v>
                </c:pt>
                <c:pt idx="2339">
                  <c:v>76.866112000000001</c:v>
                </c:pt>
                <c:pt idx="2340">
                  <c:v>76.823350000000005</c:v>
                </c:pt>
                <c:pt idx="2341">
                  <c:v>76.784192000000004</c:v>
                </c:pt>
                <c:pt idx="2342">
                  <c:v>76.753962000000001</c:v>
                </c:pt>
                <c:pt idx="2343">
                  <c:v>76.732885999999993</c:v>
                </c:pt>
                <c:pt idx="2344">
                  <c:v>76.712745999999996</c:v>
                </c:pt>
                <c:pt idx="2345">
                  <c:v>76.717174</c:v>
                </c:pt>
                <c:pt idx="2346">
                  <c:v>76.667563999999999</c:v>
                </c:pt>
                <c:pt idx="2347">
                  <c:v>76.455323000000007</c:v>
                </c:pt>
                <c:pt idx="2348">
                  <c:v>76.373748000000006</c:v>
                </c:pt>
                <c:pt idx="2349">
                  <c:v>76.367481999999995</c:v>
                </c:pt>
                <c:pt idx="2350">
                  <c:v>76.354544000000004</c:v>
                </c:pt>
                <c:pt idx="2351">
                  <c:v>76.355811000000003</c:v>
                </c:pt>
                <c:pt idx="2352">
                  <c:v>76.316107000000002</c:v>
                </c:pt>
                <c:pt idx="2353">
                  <c:v>76.184343999999996</c:v>
                </c:pt>
                <c:pt idx="2354">
                  <c:v>76.076463000000004</c:v>
                </c:pt>
                <c:pt idx="2355">
                  <c:v>76.050990999999996</c:v>
                </c:pt>
                <c:pt idx="2356">
                  <c:v>76.034817000000004</c:v>
                </c:pt>
                <c:pt idx="2357">
                  <c:v>76.007782000000006</c:v>
                </c:pt>
                <c:pt idx="2358">
                  <c:v>75.975038999999995</c:v>
                </c:pt>
                <c:pt idx="2359">
                  <c:v>75.943151999999998</c:v>
                </c:pt>
                <c:pt idx="2360">
                  <c:v>75.914766</c:v>
                </c:pt>
                <c:pt idx="2361">
                  <c:v>75.890296000000006</c:v>
                </c:pt>
                <c:pt idx="2362">
                  <c:v>75.870227999999997</c:v>
                </c:pt>
                <c:pt idx="2363">
                  <c:v>75.823070000000001</c:v>
                </c:pt>
                <c:pt idx="2364">
                  <c:v>75.692476999999997</c:v>
                </c:pt>
                <c:pt idx="2365">
                  <c:v>75.556782999999996</c:v>
                </c:pt>
                <c:pt idx="2366">
                  <c:v>75.488592999999995</c:v>
                </c:pt>
                <c:pt idx="2367">
                  <c:v>75.42944</c:v>
                </c:pt>
                <c:pt idx="2368">
                  <c:v>75.374523999999994</c:v>
                </c:pt>
                <c:pt idx="2369">
                  <c:v>75.337260999999998</c:v>
                </c:pt>
                <c:pt idx="2370">
                  <c:v>75.312620999999993</c:v>
                </c:pt>
                <c:pt idx="2371">
                  <c:v>75.281790000000001</c:v>
                </c:pt>
                <c:pt idx="2372">
                  <c:v>75.233779999999996</c:v>
                </c:pt>
                <c:pt idx="2373">
                  <c:v>75.187862999999993</c:v>
                </c:pt>
                <c:pt idx="2374">
                  <c:v>75.163533000000001</c:v>
                </c:pt>
                <c:pt idx="2375">
                  <c:v>75.150452000000001</c:v>
                </c:pt>
                <c:pt idx="2376">
                  <c:v>75.106164000000007</c:v>
                </c:pt>
                <c:pt idx="2377">
                  <c:v>75.013025999999996</c:v>
                </c:pt>
                <c:pt idx="2378">
                  <c:v>74.927648000000005</c:v>
                </c:pt>
                <c:pt idx="2379">
                  <c:v>74.882509999999996</c:v>
                </c:pt>
                <c:pt idx="2380">
                  <c:v>74.855671999999998</c:v>
                </c:pt>
                <c:pt idx="2381">
                  <c:v>74.837559999999996</c:v>
                </c:pt>
                <c:pt idx="2382">
                  <c:v>74.818528000000001</c:v>
                </c:pt>
                <c:pt idx="2383">
                  <c:v>74.769221000000002</c:v>
                </c:pt>
                <c:pt idx="2384">
                  <c:v>74.704960999999997</c:v>
                </c:pt>
                <c:pt idx="2385">
                  <c:v>74.669482000000002</c:v>
                </c:pt>
                <c:pt idx="2386">
                  <c:v>74.657831999999999</c:v>
                </c:pt>
                <c:pt idx="2387">
                  <c:v>74.657839999999993</c:v>
                </c:pt>
                <c:pt idx="2388">
                  <c:v>74.658420000000007</c:v>
                </c:pt>
                <c:pt idx="2389">
                  <c:v>74.643728999999993</c:v>
                </c:pt>
                <c:pt idx="2390">
                  <c:v>74.613191999999998</c:v>
                </c:pt>
                <c:pt idx="2391">
                  <c:v>74.581193999999996</c:v>
                </c:pt>
                <c:pt idx="2392">
                  <c:v>74.554715999999999</c:v>
                </c:pt>
                <c:pt idx="2393">
                  <c:v>74.530776000000003</c:v>
                </c:pt>
                <c:pt idx="2394">
                  <c:v>74.510903999999996</c:v>
                </c:pt>
                <c:pt idx="2395">
                  <c:v>74.498649</c:v>
                </c:pt>
                <c:pt idx="2396">
                  <c:v>74.486069000000001</c:v>
                </c:pt>
                <c:pt idx="2397">
                  <c:v>74.470057999999995</c:v>
                </c:pt>
                <c:pt idx="2398">
                  <c:v>74.460014000000001</c:v>
                </c:pt>
                <c:pt idx="2399">
                  <c:v>74.461374000000006</c:v>
                </c:pt>
                <c:pt idx="2400">
                  <c:v>74.466009999999997</c:v>
                </c:pt>
                <c:pt idx="2401">
                  <c:v>74.465947999999997</c:v>
                </c:pt>
                <c:pt idx="2402">
                  <c:v>74.462754000000004</c:v>
                </c:pt>
                <c:pt idx="2403">
                  <c:v>74.458252000000002</c:v>
                </c:pt>
                <c:pt idx="2404">
                  <c:v>74.451334000000003</c:v>
                </c:pt>
                <c:pt idx="2405">
                  <c:v>74.446154000000007</c:v>
                </c:pt>
                <c:pt idx="2406">
                  <c:v>74.450695999999994</c:v>
                </c:pt>
                <c:pt idx="2407">
                  <c:v>74.464260999999993</c:v>
                </c:pt>
                <c:pt idx="2408">
                  <c:v>74.479112999999998</c:v>
                </c:pt>
                <c:pt idx="2409">
                  <c:v>74.496804999999995</c:v>
                </c:pt>
                <c:pt idx="2410">
                  <c:v>74.527901999999997</c:v>
                </c:pt>
                <c:pt idx="2411">
                  <c:v>74.574652</c:v>
                </c:pt>
                <c:pt idx="2412">
                  <c:v>74.625083000000004</c:v>
                </c:pt>
                <c:pt idx="2413">
                  <c:v>74.669055</c:v>
                </c:pt>
                <c:pt idx="2414">
                  <c:v>74.706120999999996</c:v>
                </c:pt>
                <c:pt idx="2415">
                  <c:v>74.740194000000002</c:v>
                </c:pt>
                <c:pt idx="2416">
                  <c:v>74.770943000000003</c:v>
                </c:pt>
                <c:pt idx="2417">
                  <c:v>74.800461999999996</c:v>
                </c:pt>
                <c:pt idx="2418">
                  <c:v>74.842751000000007</c:v>
                </c:pt>
                <c:pt idx="2419">
                  <c:v>74.897004999999993</c:v>
                </c:pt>
                <c:pt idx="2420">
                  <c:v>74.938899000000006</c:v>
                </c:pt>
                <c:pt idx="2421">
                  <c:v>74.949321999999995</c:v>
                </c:pt>
                <c:pt idx="2422">
                  <c:v>74.939353999999994</c:v>
                </c:pt>
                <c:pt idx="2423">
                  <c:v>74.921390000000002</c:v>
                </c:pt>
                <c:pt idx="2424">
                  <c:v>74.919526000000005</c:v>
                </c:pt>
                <c:pt idx="2425">
                  <c:v>74.970020000000005</c:v>
                </c:pt>
                <c:pt idx="2426">
                  <c:v>75.039823999999996</c:v>
                </c:pt>
                <c:pt idx="2427">
                  <c:v>75.097282000000007</c:v>
                </c:pt>
                <c:pt idx="2428">
                  <c:v>75.154014000000004</c:v>
                </c:pt>
                <c:pt idx="2429">
                  <c:v>75.226162000000002</c:v>
                </c:pt>
                <c:pt idx="2430">
                  <c:v>75.311678000000001</c:v>
                </c:pt>
                <c:pt idx="2431">
                  <c:v>75.400542000000002</c:v>
                </c:pt>
                <c:pt idx="2432">
                  <c:v>75.468536</c:v>
                </c:pt>
                <c:pt idx="2433">
                  <c:v>75.502953000000005</c:v>
                </c:pt>
                <c:pt idx="2434">
                  <c:v>75.530096999999998</c:v>
                </c:pt>
                <c:pt idx="2435">
                  <c:v>75.568898000000004</c:v>
                </c:pt>
                <c:pt idx="2436">
                  <c:v>75.602993999999995</c:v>
                </c:pt>
                <c:pt idx="2437">
                  <c:v>75.614903999999996</c:v>
                </c:pt>
                <c:pt idx="2438">
                  <c:v>75.619468999999995</c:v>
                </c:pt>
                <c:pt idx="2439">
                  <c:v>75.690133000000003</c:v>
                </c:pt>
                <c:pt idx="2440">
                  <c:v>75.861427000000006</c:v>
                </c:pt>
                <c:pt idx="2441">
                  <c:v>75.913006999999993</c:v>
                </c:pt>
                <c:pt idx="2442">
                  <c:v>75.869551999999999</c:v>
                </c:pt>
                <c:pt idx="2443">
                  <c:v>75.870498999999995</c:v>
                </c:pt>
                <c:pt idx="2444">
                  <c:v>75.846957000000003</c:v>
                </c:pt>
                <c:pt idx="2445">
                  <c:v>75.818627000000006</c:v>
                </c:pt>
                <c:pt idx="2446">
                  <c:v>75.811918000000006</c:v>
                </c:pt>
                <c:pt idx="2447">
                  <c:v>75.819725000000005</c:v>
                </c:pt>
                <c:pt idx="2448">
                  <c:v>75.824100000000001</c:v>
                </c:pt>
                <c:pt idx="2449">
                  <c:v>75.820841000000001</c:v>
                </c:pt>
                <c:pt idx="2450">
                  <c:v>75.827827999999997</c:v>
                </c:pt>
                <c:pt idx="2451">
                  <c:v>75.853173999999996</c:v>
                </c:pt>
                <c:pt idx="2452">
                  <c:v>75.885326000000006</c:v>
                </c:pt>
                <c:pt idx="2453">
                  <c:v>75.909253000000007</c:v>
                </c:pt>
                <c:pt idx="2454">
                  <c:v>75.934421</c:v>
                </c:pt>
                <c:pt idx="2455">
                  <c:v>75.961960000000005</c:v>
                </c:pt>
                <c:pt idx="2456">
                  <c:v>75.998473000000004</c:v>
                </c:pt>
                <c:pt idx="2457">
                  <c:v>76.076601999999994</c:v>
                </c:pt>
                <c:pt idx="2458">
                  <c:v>76.235451999999995</c:v>
                </c:pt>
                <c:pt idx="2459">
                  <c:v>76.405180999999999</c:v>
                </c:pt>
                <c:pt idx="2460">
                  <c:v>76.439654000000004</c:v>
                </c:pt>
                <c:pt idx="2461">
                  <c:v>76.424577999999997</c:v>
                </c:pt>
                <c:pt idx="2462">
                  <c:v>76.428314999999998</c:v>
                </c:pt>
                <c:pt idx="2463">
                  <c:v>76.420640000000006</c:v>
                </c:pt>
                <c:pt idx="2464">
                  <c:v>76.423950000000005</c:v>
                </c:pt>
                <c:pt idx="2465">
                  <c:v>76.453676999999999</c:v>
                </c:pt>
                <c:pt idx="2466">
                  <c:v>76.497283999999993</c:v>
                </c:pt>
                <c:pt idx="2467">
                  <c:v>76.534482999999994</c:v>
                </c:pt>
                <c:pt idx="2468">
                  <c:v>76.563546000000002</c:v>
                </c:pt>
                <c:pt idx="2469">
                  <c:v>76.587243000000001</c:v>
                </c:pt>
                <c:pt idx="2470">
                  <c:v>76.616386000000006</c:v>
                </c:pt>
                <c:pt idx="2471">
                  <c:v>76.654021999999998</c:v>
                </c:pt>
                <c:pt idx="2472">
                  <c:v>76.684693999999993</c:v>
                </c:pt>
                <c:pt idx="2473">
                  <c:v>76.698421999999994</c:v>
                </c:pt>
                <c:pt idx="2474">
                  <c:v>76.710593000000003</c:v>
                </c:pt>
                <c:pt idx="2475">
                  <c:v>76.735759000000002</c:v>
                </c:pt>
                <c:pt idx="2476">
                  <c:v>76.762248999999997</c:v>
                </c:pt>
                <c:pt idx="2477">
                  <c:v>76.774299999999997</c:v>
                </c:pt>
                <c:pt idx="2478">
                  <c:v>76.750737999999998</c:v>
                </c:pt>
                <c:pt idx="2479">
                  <c:v>76.725793999999993</c:v>
                </c:pt>
                <c:pt idx="2480">
                  <c:v>76.760165999999998</c:v>
                </c:pt>
                <c:pt idx="2481">
                  <c:v>76.826459999999997</c:v>
                </c:pt>
                <c:pt idx="2482">
                  <c:v>76.897700999999998</c:v>
                </c:pt>
                <c:pt idx="2483">
                  <c:v>76.944326000000004</c:v>
                </c:pt>
                <c:pt idx="2484">
                  <c:v>76.956943999999993</c:v>
                </c:pt>
                <c:pt idx="2485">
                  <c:v>76.970600000000005</c:v>
                </c:pt>
                <c:pt idx="2486">
                  <c:v>77.006200000000007</c:v>
                </c:pt>
                <c:pt idx="2487">
                  <c:v>77.068645000000004</c:v>
                </c:pt>
                <c:pt idx="2488">
                  <c:v>77.139138000000003</c:v>
                </c:pt>
                <c:pt idx="2489">
                  <c:v>77.198183</c:v>
                </c:pt>
                <c:pt idx="2490">
                  <c:v>77.245829000000001</c:v>
                </c:pt>
                <c:pt idx="2491">
                  <c:v>77.323719999999994</c:v>
                </c:pt>
                <c:pt idx="2492">
                  <c:v>77.445603000000006</c:v>
                </c:pt>
                <c:pt idx="2493">
                  <c:v>77.513979000000006</c:v>
                </c:pt>
                <c:pt idx="2494">
                  <c:v>77.546289000000002</c:v>
                </c:pt>
                <c:pt idx="2495">
                  <c:v>77.582666000000003</c:v>
                </c:pt>
                <c:pt idx="2496">
                  <c:v>77.587129000000004</c:v>
                </c:pt>
                <c:pt idx="2497">
                  <c:v>77.593905000000007</c:v>
                </c:pt>
                <c:pt idx="2498">
                  <c:v>77.622615999999994</c:v>
                </c:pt>
                <c:pt idx="2499">
                  <c:v>77.660606000000001</c:v>
                </c:pt>
                <c:pt idx="2500">
                  <c:v>77.683659000000006</c:v>
                </c:pt>
                <c:pt idx="2501">
                  <c:v>77.663488999999998</c:v>
                </c:pt>
                <c:pt idx="2502">
                  <c:v>77.574169999999995</c:v>
                </c:pt>
                <c:pt idx="2503">
                  <c:v>77.397228999999996</c:v>
                </c:pt>
                <c:pt idx="2504">
                  <c:v>77.197997999999998</c:v>
                </c:pt>
                <c:pt idx="2505">
                  <c:v>77.067830999999998</c:v>
                </c:pt>
                <c:pt idx="2506">
                  <c:v>77.005989</c:v>
                </c:pt>
                <c:pt idx="2507">
                  <c:v>76.977767999999998</c:v>
                </c:pt>
                <c:pt idx="2508">
                  <c:v>76.969524000000007</c:v>
                </c:pt>
                <c:pt idx="2509">
                  <c:v>76.980046000000002</c:v>
                </c:pt>
                <c:pt idx="2510">
                  <c:v>77.018102999999996</c:v>
                </c:pt>
                <c:pt idx="2511">
                  <c:v>77.105346999999995</c:v>
                </c:pt>
                <c:pt idx="2512">
                  <c:v>77.238978000000003</c:v>
                </c:pt>
                <c:pt idx="2513">
                  <c:v>77.395021</c:v>
                </c:pt>
                <c:pt idx="2514">
                  <c:v>77.55247</c:v>
                </c:pt>
                <c:pt idx="2515">
                  <c:v>77.700605999999993</c:v>
                </c:pt>
                <c:pt idx="2516">
                  <c:v>77.836724000000004</c:v>
                </c:pt>
                <c:pt idx="2517">
                  <c:v>77.967984999999999</c:v>
                </c:pt>
                <c:pt idx="2518">
                  <c:v>78.105056000000005</c:v>
                </c:pt>
                <c:pt idx="2519">
                  <c:v>78.240690999999998</c:v>
                </c:pt>
                <c:pt idx="2520">
                  <c:v>78.36215</c:v>
                </c:pt>
                <c:pt idx="2521">
                  <c:v>78.465875999999994</c:v>
                </c:pt>
                <c:pt idx="2522">
                  <c:v>78.552570000000003</c:v>
                </c:pt>
                <c:pt idx="2523">
                  <c:v>78.607056</c:v>
                </c:pt>
                <c:pt idx="2524">
                  <c:v>78.614816000000005</c:v>
                </c:pt>
                <c:pt idx="2525">
                  <c:v>78.574409000000003</c:v>
                </c:pt>
                <c:pt idx="2526">
                  <c:v>78.441254000000001</c:v>
                </c:pt>
                <c:pt idx="2527">
                  <c:v>78.103560999999999</c:v>
                </c:pt>
                <c:pt idx="2528">
                  <c:v>77.625028999999998</c:v>
                </c:pt>
                <c:pt idx="2529">
                  <c:v>77.208302000000003</c:v>
                </c:pt>
                <c:pt idx="2530">
                  <c:v>76.850910999999996</c:v>
                </c:pt>
                <c:pt idx="2531">
                  <c:v>76.491654999999994</c:v>
                </c:pt>
                <c:pt idx="2532">
                  <c:v>76.137794</c:v>
                </c:pt>
                <c:pt idx="2533">
                  <c:v>75.809432000000001</c:v>
                </c:pt>
                <c:pt idx="2534">
                  <c:v>75.489024999999998</c:v>
                </c:pt>
                <c:pt idx="2535">
                  <c:v>75.149023999999997</c:v>
                </c:pt>
                <c:pt idx="2536">
                  <c:v>74.846303000000006</c:v>
                </c:pt>
                <c:pt idx="2537">
                  <c:v>74.647019999999998</c:v>
                </c:pt>
                <c:pt idx="2538">
                  <c:v>74.523667000000003</c:v>
                </c:pt>
                <c:pt idx="2539">
                  <c:v>74.434312000000006</c:v>
                </c:pt>
                <c:pt idx="2540">
                  <c:v>74.358919</c:v>
                </c:pt>
                <c:pt idx="2541">
                  <c:v>74.287121999999997</c:v>
                </c:pt>
                <c:pt idx="2542">
                  <c:v>74.172042000000005</c:v>
                </c:pt>
                <c:pt idx="2543">
                  <c:v>74.061048</c:v>
                </c:pt>
                <c:pt idx="2544">
                  <c:v>74.140298999999999</c:v>
                </c:pt>
                <c:pt idx="2545">
                  <c:v>74.345179999999999</c:v>
                </c:pt>
                <c:pt idx="2546">
                  <c:v>74.555083999999994</c:v>
                </c:pt>
                <c:pt idx="2547">
                  <c:v>74.760445000000004</c:v>
                </c:pt>
                <c:pt idx="2548">
                  <c:v>74.956693999999999</c:v>
                </c:pt>
                <c:pt idx="2549">
                  <c:v>75.135631000000004</c:v>
                </c:pt>
                <c:pt idx="2550">
                  <c:v>75.288489999999996</c:v>
                </c:pt>
                <c:pt idx="2551">
                  <c:v>75.419244000000006</c:v>
                </c:pt>
                <c:pt idx="2552">
                  <c:v>75.537809999999993</c:v>
                </c:pt>
                <c:pt idx="2553">
                  <c:v>75.648702</c:v>
                </c:pt>
                <c:pt idx="2554">
                  <c:v>75.751812999999999</c:v>
                </c:pt>
                <c:pt idx="2555">
                  <c:v>75.851309000000001</c:v>
                </c:pt>
                <c:pt idx="2556">
                  <c:v>75.951549</c:v>
                </c:pt>
                <c:pt idx="2557">
                  <c:v>76.060489000000004</c:v>
                </c:pt>
                <c:pt idx="2558">
                  <c:v>76.175904000000003</c:v>
                </c:pt>
                <c:pt idx="2559">
                  <c:v>76.281746999999996</c:v>
                </c:pt>
                <c:pt idx="2560">
                  <c:v>76.361982999999995</c:v>
                </c:pt>
                <c:pt idx="2561">
                  <c:v>76.426265000000001</c:v>
                </c:pt>
                <c:pt idx="2562">
                  <c:v>76.505457000000007</c:v>
                </c:pt>
                <c:pt idx="2563">
                  <c:v>76.606908000000004</c:v>
                </c:pt>
                <c:pt idx="2564">
                  <c:v>76.706253000000004</c:v>
                </c:pt>
                <c:pt idx="2565">
                  <c:v>76.791274999999999</c:v>
                </c:pt>
                <c:pt idx="2566">
                  <c:v>76.871154000000004</c:v>
                </c:pt>
                <c:pt idx="2567">
                  <c:v>76.951755000000006</c:v>
                </c:pt>
                <c:pt idx="2568">
                  <c:v>77.020240999999999</c:v>
                </c:pt>
                <c:pt idx="2569">
                  <c:v>77.053307000000004</c:v>
                </c:pt>
                <c:pt idx="2570">
                  <c:v>77.050178000000002</c:v>
                </c:pt>
                <c:pt idx="2571">
                  <c:v>77.034458000000001</c:v>
                </c:pt>
                <c:pt idx="2572">
                  <c:v>77.026909000000003</c:v>
                </c:pt>
                <c:pt idx="2573">
                  <c:v>77.026916</c:v>
                </c:pt>
                <c:pt idx="2574">
                  <c:v>77.028244000000001</c:v>
                </c:pt>
                <c:pt idx="2575">
                  <c:v>77.019101000000006</c:v>
                </c:pt>
                <c:pt idx="2576">
                  <c:v>76.977037999999993</c:v>
                </c:pt>
                <c:pt idx="2577">
                  <c:v>76.912345000000002</c:v>
                </c:pt>
                <c:pt idx="2578">
                  <c:v>76.851725000000002</c:v>
                </c:pt>
                <c:pt idx="2579">
                  <c:v>76.799362000000002</c:v>
                </c:pt>
                <c:pt idx="2580">
                  <c:v>76.717518999999996</c:v>
                </c:pt>
                <c:pt idx="2581">
                  <c:v>76.566316</c:v>
                </c:pt>
                <c:pt idx="2582">
                  <c:v>76.409255999999999</c:v>
                </c:pt>
                <c:pt idx="2583">
                  <c:v>76.316291000000007</c:v>
                </c:pt>
                <c:pt idx="2584">
                  <c:v>76.270585999999994</c:v>
                </c:pt>
                <c:pt idx="2585">
                  <c:v>76.2517</c:v>
                </c:pt>
                <c:pt idx="2586">
                  <c:v>76.254620000000003</c:v>
                </c:pt>
                <c:pt idx="2587">
                  <c:v>76.265559999999994</c:v>
                </c:pt>
                <c:pt idx="2588">
                  <c:v>76.264753999999996</c:v>
                </c:pt>
                <c:pt idx="2589">
                  <c:v>76.245830999999995</c:v>
                </c:pt>
                <c:pt idx="2590">
                  <c:v>76.220040999999995</c:v>
                </c:pt>
                <c:pt idx="2591">
                  <c:v>76.193652</c:v>
                </c:pt>
                <c:pt idx="2592">
                  <c:v>76.167406999999997</c:v>
                </c:pt>
                <c:pt idx="2593">
                  <c:v>76.142585999999994</c:v>
                </c:pt>
                <c:pt idx="2594">
                  <c:v>76.115258999999995</c:v>
                </c:pt>
                <c:pt idx="2595">
                  <c:v>76.070091000000005</c:v>
                </c:pt>
                <c:pt idx="2596">
                  <c:v>75.997815000000003</c:v>
                </c:pt>
                <c:pt idx="2597">
                  <c:v>75.919308999999998</c:v>
                </c:pt>
                <c:pt idx="2598">
                  <c:v>75.851589000000004</c:v>
                </c:pt>
                <c:pt idx="2599">
                  <c:v>75.779273000000003</c:v>
                </c:pt>
                <c:pt idx="2600">
                  <c:v>75.660520000000005</c:v>
                </c:pt>
                <c:pt idx="2601">
                  <c:v>75.483306999999996</c:v>
                </c:pt>
                <c:pt idx="2602">
                  <c:v>75.303327999999993</c:v>
                </c:pt>
                <c:pt idx="2603">
                  <c:v>75.157993000000005</c:v>
                </c:pt>
                <c:pt idx="2604">
                  <c:v>75.018770000000004</c:v>
                </c:pt>
                <c:pt idx="2605">
                  <c:v>74.855368999999996</c:v>
                </c:pt>
                <c:pt idx="2606">
                  <c:v>74.691801999999996</c:v>
                </c:pt>
                <c:pt idx="2607">
                  <c:v>74.558052000000004</c:v>
                </c:pt>
                <c:pt idx="2608">
                  <c:v>74.446462999999994</c:v>
                </c:pt>
                <c:pt idx="2609">
                  <c:v>74.344617999999997</c:v>
                </c:pt>
                <c:pt idx="2610">
                  <c:v>74.241290000000006</c:v>
                </c:pt>
                <c:pt idx="2611">
                  <c:v>74.115528999999995</c:v>
                </c:pt>
                <c:pt idx="2612">
                  <c:v>73.949378999999993</c:v>
                </c:pt>
                <c:pt idx="2613">
                  <c:v>73.768366999999998</c:v>
                </c:pt>
                <c:pt idx="2614">
                  <c:v>73.622941999999995</c:v>
                </c:pt>
                <c:pt idx="2615">
                  <c:v>73.512367999999995</c:v>
                </c:pt>
                <c:pt idx="2616">
                  <c:v>73.400822000000005</c:v>
                </c:pt>
                <c:pt idx="2617">
                  <c:v>73.274484000000001</c:v>
                </c:pt>
                <c:pt idx="2618">
                  <c:v>73.142975000000007</c:v>
                </c:pt>
                <c:pt idx="2619">
                  <c:v>73.022737000000006</c:v>
                </c:pt>
                <c:pt idx="2620">
                  <c:v>72.931865000000002</c:v>
                </c:pt>
                <c:pt idx="2621">
                  <c:v>72.887956000000003</c:v>
                </c:pt>
                <c:pt idx="2622">
                  <c:v>72.896501000000001</c:v>
                </c:pt>
                <c:pt idx="2623">
                  <c:v>72.947845999999998</c:v>
                </c:pt>
                <c:pt idx="2624">
                  <c:v>73.038298999999995</c:v>
                </c:pt>
                <c:pt idx="2625">
                  <c:v>73.175590999999997</c:v>
                </c:pt>
                <c:pt idx="2626">
                  <c:v>73.348489000000001</c:v>
                </c:pt>
                <c:pt idx="2627">
                  <c:v>73.514930000000007</c:v>
                </c:pt>
                <c:pt idx="2628">
                  <c:v>73.648437000000001</c:v>
                </c:pt>
                <c:pt idx="2629">
                  <c:v>73.755313000000001</c:v>
                </c:pt>
                <c:pt idx="2630">
                  <c:v>73.838999000000001</c:v>
                </c:pt>
                <c:pt idx="2631">
                  <c:v>73.886044999999996</c:v>
                </c:pt>
                <c:pt idx="2632">
                  <c:v>73.890206000000006</c:v>
                </c:pt>
                <c:pt idx="2633">
                  <c:v>73.873357999999996</c:v>
                </c:pt>
                <c:pt idx="2634">
                  <c:v>73.860887000000005</c:v>
                </c:pt>
                <c:pt idx="2635">
                  <c:v>73.860816999999997</c:v>
                </c:pt>
                <c:pt idx="2636">
                  <c:v>73.869125999999994</c:v>
                </c:pt>
                <c:pt idx="2637">
                  <c:v>73.881887000000006</c:v>
                </c:pt>
                <c:pt idx="2638">
                  <c:v>73.905961000000005</c:v>
                </c:pt>
                <c:pt idx="2639">
                  <c:v>73.950755000000001</c:v>
                </c:pt>
                <c:pt idx="2640">
                  <c:v>74.014936000000006</c:v>
                </c:pt>
                <c:pt idx="2641">
                  <c:v>74.089397000000005</c:v>
                </c:pt>
                <c:pt idx="2642">
                  <c:v>74.161299999999997</c:v>
                </c:pt>
                <c:pt idx="2643">
                  <c:v>74.220883999999998</c:v>
                </c:pt>
                <c:pt idx="2644">
                  <c:v>74.269401000000002</c:v>
                </c:pt>
                <c:pt idx="2645">
                  <c:v>74.312691999999998</c:v>
                </c:pt>
                <c:pt idx="2646">
                  <c:v>74.347607999999994</c:v>
                </c:pt>
                <c:pt idx="2647">
                  <c:v>74.366108999999994</c:v>
                </c:pt>
                <c:pt idx="2648">
                  <c:v>74.374354999999994</c:v>
                </c:pt>
                <c:pt idx="2649">
                  <c:v>74.391654000000003</c:v>
                </c:pt>
                <c:pt idx="2650">
                  <c:v>74.432879</c:v>
                </c:pt>
                <c:pt idx="2651">
                  <c:v>74.496347</c:v>
                </c:pt>
                <c:pt idx="2652">
                  <c:v>74.564172999999997</c:v>
                </c:pt>
                <c:pt idx="2653">
                  <c:v>74.619523000000001</c:v>
                </c:pt>
                <c:pt idx="2654">
                  <c:v>74.657500999999996</c:v>
                </c:pt>
                <c:pt idx="2655">
                  <c:v>74.686468000000005</c:v>
                </c:pt>
                <c:pt idx="2656">
                  <c:v>74.719002000000003</c:v>
                </c:pt>
                <c:pt idx="2657">
                  <c:v>74.760358999999994</c:v>
                </c:pt>
                <c:pt idx="2658">
                  <c:v>74.804012999999998</c:v>
                </c:pt>
                <c:pt idx="2659">
                  <c:v>74.836523999999997</c:v>
                </c:pt>
                <c:pt idx="2660">
                  <c:v>74.846925999999996</c:v>
                </c:pt>
                <c:pt idx="2661">
                  <c:v>74.839776000000001</c:v>
                </c:pt>
                <c:pt idx="2662">
                  <c:v>74.832080000000005</c:v>
                </c:pt>
                <c:pt idx="2663">
                  <c:v>74.836190999999999</c:v>
                </c:pt>
                <c:pt idx="2664">
                  <c:v>74.855929000000003</c:v>
                </c:pt>
                <c:pt idx="2665">
                  <c:v>74.887209999999996</c:v>
                </c:pt>
                <c:pt idx="2666">
                  <c:v>74.917980999999997</c:v>
                </c:pt>
                <c:pt idx="2667">
                  <c:v>74.938314000000005</c:v>
                </c:pt>
                <c:pt idx="2668">
                  <c:v>74.951232000000005</c:v>
                </c:pt>
                <c:pt idx="2669">
                  <c:v>74.968586999999999</c:v>
                </c:pt>
                <c:pt idx="2670">
                  <c:v>74.996381999999997</c:v>
                </c:pt>
                <c:pt idx="2671">
                  <c:v>75.028491000000002</c:v>
                </c:pt>
                <c:pt idx="2672">
                  <c:v>75.055021999999994</c:v>
                </c:pt>
                <c:pt idx="2673">
                  <c:v>75.072078000000005</c:v>
                </c:pt>
                <c:pt idx="2674">
                  <c:v>75.083419000000006</c:v>
                </c:pt>
                <c:pt idx="2675">
                  <c:v>75.094723999999999</c:v>
                </c:pt>
                <c:pt idx="2676">
                  <c:v>75.104996</c:v>
                </c:pt>
                <c:pt idx="2677">
                  <c:v>75.105242000000004</c:v>
                </c:pt>
                <c:pt idx="2678">
                  <c:v>75.085713999999996</c:v>
                </c:pt>
                <c:pt idx="2679">
                  <c:v>75.046014</c:v>
                </c:pt>
                <c:pt idx="2680">
                  <c:v>74.996441000000004</c:v>
                </c:pt>
                <c:pt idx="2681">
                  <c:v>74.948362000000003</c:v>
                </c:pt>
                <c:pt idx="2682">
                  <c:v>74.902963999999997</c:v>
                </c:pt>
                <c:pt idx="2683">
                  <c:v>74.851455000000001</c:v>
                </c:pt>
                <c:pt idx="2684">
                  <c:v>74.783624000000003</c:v>
                </c:pt>
                <c:pt idx="2685">
                  <c:v>74.692432999999994</c:v>
                </c:pt>
                <c:pt idx="2686">
                  <c:v>74.578456000000003</c:v>
                </c:pt>
                <c:pt idx="2687">
                  <c:v>74.458096999999995</c:v>
                </c:pt>
                <c:pt idx="2688">
                  <c:v>74.358024</c:v>
                </c:pt>
                <c:pt idx="2689">
                  <c:v>74.289608000000001</c:v>
                </c:pt>
                <c:pt idx="2690">
                  <c:v>74.236922000000007</c:v>
                </c:pt>
                <c:pt idx="2691">
                  <c:v>74.176462000000001</c:v>
                </c:pt>
                <c:pt idx="2692">
                  <c:v>74.101909000000006</c:v>
                </c:pt>
                <c:pt idx="2693">
                  <c:v>74.023842999999999</c:v>
                </c:pt>
                <c:pt idx="2694">
                  <c:v>73.951116999999996</c:v>
                </c:pt>
                <c:pt idx="2695">
                  <c:v>73.883161000000001</c:v>
                </c:pt>
                <c:pt idx="2696">
                  <c:v>73.817638000000002</c:v>
                </c:pt>
                <c:pt idx="2697">
                  <c:v>73.753896999999995</c:v>
                </c:pt>
                <c:pt idx="2698">
                  <c:v>73.687522000000001</c:v>
                </c:pt>
                <c:pt idx="2699">
                  <c:v>73.613750999999993</c:v>
                </c:pt>
                <c:pt idx="2700">
                  <c:v>73.536996000000002</c:v>
                </c:pt>
                <c:pt idx="2701">
                  <c:v>73.467404000000002</c:v>
                </c:pt>
                <c:pt idx="2702">
                  <c:v>73.407522</c:v>
                </c:pt>
                <c:pt idx="2703">
                  <c:v>73.352570999999998</c:v>
                </c:pt>
                <c:pt idx="2704">
                  <c:v>73.301889000000003</c:v>
                </c:pt>
                <c:pt idx="2705">
                  <c:v>73.256336000000005</c:v>
                </c:pt>
                <c:pt idx="2706">
                  <c:v>73.204819000000001</c:v>
                </c:pt>
                <c:pt idx="2707">
                  <c:v>73.128861000000001</c:v>
                </c:pt>
                <c:pt idx="2708">
                  <c:v>73.024495000000002</c:v>
                </c:pt>
                <c:pt idx="2709">
                  <c:v>72.907336999999998</c:v>
                </c:pt>
                <c:pt idx="2710">
                  <c:v>72.792511000000005</c:v>
                </c:pt>
                <c:pt idx="2711">
                  <c:v>72.681976000000006</c:v>
                </c:pt>
                <c:pt idx="2712">
                  <c:v>72.576336999999995</c:v>
                </c:pt>
                <c:pt idx="2713">
                  <c:v>72.484042000000002</c:v>
                </c:pt>
                <c:pt idx="2714">
                  <c:v>72.409996000000007</c:v>
                </c:pt>
                <c:pt idx="2715">
                  <c:v>72.347926999999999</c:v>
                </c:pt>
                <c:pt idx="2716">
                  <c:v>72.292007999999996</c:v>
                </c:pt>
                <c:pt idx="2717">
                  <c:v>72.244821999999999</c:v>
                </c:pt>
                <c:pt idx="2718">
                  <c:v>72.207865999999996</c:v>
                </c:pt>
                <c:pt idx="2719">
                  <c:v>72.174544999999995</c:v>
                </c:pt>
                <c:pt idx="2720">
                  <c:v>72.137555000000006</c:v>
                </c:pt>
                <c:pt idx="2721">
                  <c:v>72.093683999999996</c:v>
                </c:pt>
                <c:pt idx="2722">
                  <c:v>72.037524000000005</c:v>
                </c:pt>
                <c:pt idx="2723">
                  <c:v>71.961363000000006</c:v>
                </c:pt>
                <c:pt idx="2724">
                  <c:v>71.866578000000004</c:v>
                </c:pt>
                <c:pt idx="2725">
                  <c:v>71.764323000000005</c:v>
                </c:pt>
                <c:pt idx="2726">
                  <c:v>71.660426000000001</c:v>
                </c:pt>
                <c:pt idx="2727">
                  <c:v>71.551034000000001</c:v>
                </c:pt>
                <c:pt idx="2728">
                  <c:v>71.439819</c:v>
                </c:pt>
                <c:pt idx="2729">
                  <c:v>71.346057999999999</c:v>
                </c:pt>
                <c:pt idx="2730">
                  <c:v>71.283608999999998</c:v>
                </c:pt>
                <c:pt idx="2731">
                  <c:v>71.243537000000003</c:v>
                </c:pt>
                <c:pt idx="2732">
                  <c:v>71.209765000000004</c:v>
                </c:pt>
                <c:pt idx="2733">
                  <c:v>71.180515</c:v>
                </c:pt>
                <c:pt idx="2734">
                  <c:v>71.162823000000003</c:v>
                </c:pt>
                <c:pt idx="2735">
                  <c:v>71.154079999999993</c:v>
                </c:pt>
                <c:pt idx="2736">
                  <c:v>71.140259</c:v>
                </c:pt>
                <c:pt idx="2737">
                  <c:v>71.109027999999995</c:v>
                </c:pt>
                <c:pt idx="2738">
                  <c:v>71.057879</c:v>
                </c:pt>
                <c:pt idx="2739">
                  <c:v>70.993177000000003</c:v>
                </c:pt>
                <c:pt idx="2740">
                  <c:v>70.925790000000006</c:v>
                </c:pt>
                <c:pt idx="2741">
                  <c:v>70.864487999999994</c:v>
                </c:pt>
                <c:pt idx="2742">
                  <c:v>70.812088000000003</c:v>
                </c:pt>
                <c:pt idx="2743">
                  <c:v>70.771431000000007</c:v>
                </c:pt>
                <c:pt idx="2744">
                  <c:v>70.751891999999998</c:v>
                </c:pt>
                <c:pt idx="2745">
                  <c:v>70.760597000000004</c:v>
                </c:pt>
                <c:pt idx="2746">
                  <c:v>70.789576999999994</c:v>
                </c:pt>
                <c:pt idx="2747">
                  <c:v>70.823723999999999</c:v>
                </c:pt>
                <c:pt idx="2748">
                  <c:v>70.860174999999998</c:v>
                </c:pt>
                <c:pt idx="2749">
                  <c:v>70.904982000000004</c:v>
                </c:pt>
                <c:pt idx="2750">
                  <c:v>70.95026</c:v>
                </c:pt>
                <c:pt idx="2751">
                  <c:v>70.971356999999998</c:v>
                </c:pt>
                <c:pt idx="2752">
                  <c:v>70.952280999999999</c:v>
                </c:pt>
                <c:pt idx="2753">
                  <c:v>70.901555000000002</c:v>
                </c:pt>
                <c:pt idx="2754">
                  <c:v>70.837684999999993</c:v>
                </c:pt>
                <c:pt idx="2755">
                  <c:v>70.769835999999998</c:v>
                </c:pt>
                <c:pt idx="2756">
                  <c:v>70.698226000000005</c:v>
                </c:pt>
                <c:pt idx="2757">
                  <c:v>70.621184</c:v>
                </c:pt>
                <c:pt idx="2758">
                  <c:v>70.534223999999995</c:v>
                </c:pt>
                <c:pt idx="2759">
                  <c:v>70.432829999999996</c:v>
                </c:pt>
                <c:pt idx="2760">
                  <c:v>70.323046000000005</c:v>
                </c:pt>
                <c:pt idx="2761">
                  <c:v>70.218867000000003</c:v>
                </c:pt>
                <c:pt idx="2762">
                  <c:v>70.122383999999997</c:v>
                </c:pt>
                <c:pt idx="2763">
                  <c:v>70.017685</c:v>
                </c:pt>
                <c:pt idx="2764">
                  <c:v>69.892154000000005</c:v>
                </c:pt>
                <c:pt idx="2765">
                  <c:v>69.753039999999999</c:v>
                </c:pt>
                <c:pt idx="2766">
                  <c:v>69.615975000000006</c:v>
                </c:pt>
                <c:pt idx="2767">
                  <c:v>69.489080000000001</c:v>
                </c:pt>
                <c:pt idx="2768">
                  <c:v>69.377413000000004</c:v>
                </c:pt>
                <c:pt idx="2769">
                  <c:v>69.291306000000006</c:v>
                </c:pt>
                <c:pt idx="2770">
                  <c:v>69.238418999999993</c:v>
                </c:pt>
                <c:pt idx="2771">
                  <c:v>69.215473000000003</c:v>
                </c:pt>
                <c:pt idx="2772">
                  <c:v>69.216245000000001</c:v>
                </c:pt>
                <c:pt idx="2773">
                  <c:v>69.239963000000003</c:v>
                </c:pt>
                <c:pt idx="2774">
                  <c:v>69.286524999999997</c:v>
                </c:pt>
                <c:pt idx="2775">
                  <c:v>69.352196000000006</c:v>
                </c:pt>
                <c:pt idx="2776">
                  <c:v>69.433166</c:v>
                </c:pt>
                <c:pt idx="2777">
                  <c:v>69.522673999999995</c:v>
                </c:pt>
                <c:pt idx="2778">
                  <c:v>69.602380999999994</c:v>
                </c:pt>
                <c:pt idx="2779">
                  <c:v>69.650428000000005</c:v>
                </c:pt>
                <c:pt idx="2780">
                  <c:v>69.665578999999994</c:v>
                </c:pt>
                <c:pt idx="2781">
                  <c:v>69.676651000000007</c:v>
                </c:pt>
                <c:pt idx="2782">
                  <c:v>69.722309999999993</c:v>
                </c:pt>
                <c:pt idx="2783">
                  <c:v>69.823921999999996</c:v>
                </c:pt>
                <c:pt idx="2784">
                  <c:v>69.976341000000005</c:v>
                </c:pt>
                <c:pt idx="2785">
                  <c:v>70.154024000000007</c:v>
                </c:pt>
                <c:pt idx="2786">
                  <c:v>70.324286000000001</c:v>
                </c:pt>
                <c:pt idx="2787">
                  <c:v>70.464494000000002</c:v>
                </c:pt>
                <c:pt idx="2788">
                  <c:v>70.568916999999999</c:v>
                </c:pt>
                <c:pt idx="2789">
                  <c:v>70.636295000000004</c:v>
                </c:pt>
                <c:pt idx="2790">
                  <c:v>70.659092000000001</c:v>
                </c:pt>
                <c:pt idx="2791">
                  <c:v>70.635405000000006</c:v>
                </c:pt>
                <c:pt idx="2792">
                  <c:v>70.583734000000007</c:v>
                </c:pt>
                <c:pt idx="2793">
                  <c:v>70.530448000000007</c:v>
                </c:pt>
                <c:pt idx="2794">
                  <c:v>70.484443999999996</c:v>
                </c:pt>
                <c:pt idx="2795">
                  <c:v>70.439622</c:v>
                </c:pt>
                <c:pt idx="2796">
                  <c:v>70.401391000000004</c:v>
                </c:pt>
                <c:pt idx="2797">
                  <c:v>70.390764000000004</c:v>
                </c:pt>
                <c:pt idx="2798">
                  <c:v>70.417361</c:v>
                </c:pt>
                <c:pt idx="2799">
                  <c:v>70.466890000000006</c:v>
                </c:pt>
                <c:pt idx="2800">
                  <c:v>70.523073999999994</c:v>
                </c:pt>
                <c:pt idx="2801">
                  <c:v>70.586518999999996</c:v>
                </c:pt>
                <c:pt idx="2802">
                  <c:v>70.664175</c:v>
                </c:pt>
                <c:pt idx="2803">
                  <c:v>70.753332999999998</c:v>
                </c:pt>
                <c:pt idx="2804">
                  <c:v>70.845096999999996</c:v>
                </c:pt>
                <c:pt idx="2805">
                  <c:v>70.935292000000004</c:v>
                </c:pt>
                <c:pt idx="2806">
                  <c:v>71.026019000000005</c:v>
                </c:pt>
                <c:pt idx="2807">
                  <c:v>71.121840000000006</c:v>
                </c:pt>
                <c:pt idx="2808">
                  <c:v>71.225739000000004</c:v>
                </c:pt>
                <c:pt idx="2809">
                  <c:v>71.333100999999999</c:v>
                </c:pt>
                <c:pt idx="2810">
                  <c:v>71.431820000000002</c:v>
                </c:pt>
                <c:pt idx="2811">
                  <c:v>71.516745999999998</c:v>
                </c:pt>
                <c:pt idx="2812">
                  <c:v>71.600809999999996</c:v>
                </c:pt>
                <c:pt idx="2813">
                  <c:v>71.701241999999993</c:v>
                </c:pt>
                <c:pt idx="2814">
                  <c:v>71.816794999999999</c:v>
                </c:pt>
                <c:pt idx="2815">
                  <c:v>71.930569000000006</c:v>
                </c:pt>
                <c:pt idx="2816">
                  <c:v>72.033097999999995</c:v>
                </c:pt>
                <c:pt idx="2817">
                  <c:v>72.128529999999998</c:v>
                </c:pt>
                <c:pt idx="2818">
                  <c:v>72.219747999999996</c:v>
                </c:pt>
                <c:pt idx="2819">
                  <c:v>72.303137000000007</c:v>
                </c:pt>
                <c:pt idx="2820">
                  <c:v>72.380202999999995</c:v>
                </c:pt>
                <c:pt idx="2821">
                  <c:v>72.459648999999999</c:v>
                </c:pt>
                <c:pt idx="2822">
                  <c:v>72.542195000000007</c:v>
                </c:pt>
                <c:pt idx="2823">
                  <c:v>72.614425999999995</c:v>
                </c:pt>
                <c:pt idx="2824">
                  <c:v>72.663764999999998</c:v>
                </c:pt>
                <c:pt idx="2825">
                  <c:v>72.692233999999999</c:v>
                </c:pt>
                <c:pt idx="2826">
                  <c:v>72.712604999999996</c:v>
                </c:pt>
                <c:pt idx="2827">
                  <c:v>72.738360999999998</c:v>
                </c:pt>
                <c:pt idx="2828">
                  <c:v>72.779550999999998</c:v>
                </c:pt>
                <c:pt idx="2829">
                  <c:v>72.839157999999998</c:v>
                </c:pt>
                <c:pt idx="2830">
                  <c:v>72.908353000000005</c:v>
                </c:pt>
                <c:pt idx="2831">
                  <c:v>72.972618999999995</c:v>
                </c:pt>
                <c:pt idx="2832">
                  <c:v>73.026781</c:v>
                </c:pt>
                <c:pt idx="2833">
                  <c:v>73.078469999999996</c:v>
                </c:pt>
                <c:pt idx="2834">
                  <c:v>73.135571999999996</c:v>
                </c:pt>
                <c:pt idx="2835">
                  <c:v>73.197659000000002</c:v>
                </c:pt>
                <c:pt idx="2836">
                  <c:v>73.261150999999998</c:v>
                </c:pt>
                <c:pt idx="2837">
                  <c:v>73.323813999999999</c:v>
                </c:pt>
                <c:pt idx="2838">
                  <c:v>73.380607999999995</c:v>
                </c:pt>
                <c:pt idx="2839">
                  <c:v>73.422403000000003</c:v>
                </c:pt>
                <c:pt idx="2840">
                  <c:v>73.442248000000006</c:v>
                </c:pt>
                <c:pt idx="2841">
                  <c:v>73.438562000000005</c:v>
                </c:pt>
                <c:pt idx="2842">
                  <c:v>73.412779999999998</c:v>
                </c:pt>
                <c:pt idx="2843">
                  <c:v>73.371118999999993</c:v>
                </c:pt>
                <c:pt idx="2844">
                  <c:v>73.328494000000006</c:v>
                </c:pt>
                <c:pt idx="2845">
                  <c:v>73.300830000000005</c:v>
                </c:pt>
                <c:pt idx="2846">
                  <c:v>73.290535000000006</c:v>
                </c:pt>
                <c:pt idx="2847">
                  <c:v>73.288139999999999</c:v>
                </c:pt>
                <c:pt idx="2848">
                  <c:v>73.290040000000005</c:v>
                </c:pt>
                <c:pt idx="2849">
                  <c:v>73.303825000000003</c:v>
                </c:pt>
                <c:pt idx="2850">
                  <c:v>73.332944999999995</c:v>
                </c:pt>
                <c:pt idx="2851">
                  <c:v>73.367941999999999</c:v>
                </c:pt>
                <c:pt idx="2852">
                  <c:v>73.398779000000005</c:v>
                </c:pt>
                <c:pt idx="2853">
                  <c:v>73.426181999999997</c:v>
                </c:pt>
                <c:pt idx="2854">
                  <c:v>73.455250000000007</c:v>
                </c:pt>
                <c:pt idx="2855">
                  <c:v>73.487291999999997</c:v>
                </c:pt>
                <c:pt idx="2856">
                  <c:v>73.524882000000005</c:v>
                </c:pt>
                <c:pt idx="2857">
                  <c:v>73.576617999999996</c:v>
                </c:pt>
                <c:pt idx="2858">
                  <c:v>73.647659000000004</c:v>
                </c:pt>
                <c:pt idx="2859">
                  <c:v>73.729783999999995</c:v>
                </c:pt>
                <c:pt idx="2860">
                  <c:v>73.808216999999999</c:v>
                </c:pt>
                <c:pt idx="2861">
                  <c:v>73.876823000000002</c:v>
                </c:pt>
                <c:pt idx="2862">
                  <c:v>73.943423999999993</c:v>
                </c:pt>
                <c:pt idx="2863">
                  <c:v>74.021550000000005</c:v>
                </c:pt>
                <c:pt idx="2864">
                  <c:v>74.116675000000001</c:v>
                </c:pt>
                <c:pt idx="2865">
                  <c:v>74.216532000000001</c:v>
                </c:pt>
                <c:pt idx="2866">
                  <c:v>74.296141000000006</c:v>
                </c:pt>
                <c:pt idx="2867">
                  <c:v>74.338848999999996</c:v>
                </c:pt>
                <c:pt idx="2868">
                  <c:v>74.352007</c:v>
                </c:pt>
                <c:pt idx="2869">
                  <c:v>74.356004999999996</c:v>
                </c:pt>
                <c:pt idx="2870">
                  <c:v>74.358754000000005</c:v>
                </c:pt>
                <c:pt idx="2871">
                  <c:v>74.349459999999993</c:v>
                </c:pt>
                <c:pt idx="2872">
                  <c:v>74.319254000000001</c:v>
                </c:pt>
                <c:pt idx="2873">
                  <c:v>74.277894000000003</c:v>
                </c:pt>
                <c:pt idx="2874">
                  <c:v>74.243493999999998</c:v>
                </c:pt>
                <c:pt idx="2875">
                  <c:v>74.221478000000005</c:v>
                </c:pt>
                <c:pt idx="2876">
                  <c:v>74.200511000000006</c:v>
                </c:pt>
                <c:pt idx="2877">
                  <c:v>74.166893000000002</c:v>
                </c:pt>
                <c:pt idx="2878">
                  <c:v>74.119776999999999</c:v>
                </c:pt>
                <c:pt idx="2879">
                  <c:v>74.074376000000001</c:v>
                </c:pt>
                <c:pt idx="2880">
                  <c:v>74.049897000000001</c:v>
                </c:pt>
                <c:pt idx="2881">
                  <c:v>74.049088999999995</c:v>
                </c:pt>
                <c:pt idx="2882">
                  <c:v>74.051074</c:v>
                </c:pt>
                <c:pt idx="2883">
                  <c:v>74.033465000000007</c:v>
                </c:pt>
                <c:pt idx="2884">
                  <c:v>74.000197999999997</c:v>
                </c:pt>
                <c:pt idx="2885">
                  <c:v>73.976144000000005</c:v>
                </c:pt>
                <c:pt idx="2886">
                  <c:v>73.975679999999997</c:v>
                </c:pt>
                <c:pt idx="2887">
                  <c:v>73.992790999999997</c:v>
                </c:pt>
                <c:pt idx="2888">
                  <c:v>74.024068</c:v>
                </c:pt>
                <c:pt idx="2889">
                  <c:v>74.078768999999994</c:v>
                </c:pt>
                <c:pt idx="2890">
                  <c:v>74.153598000000002</c:v>
                </c:pt>
                <c:pt idx="2891">
                  <c:v>74.214962</c:v>
                </c:pt>
                <c:pt idx="2892">
                  <c:v>74.224260000000001</c:v>
                </c:pt>
                <c:pt idx="2893">
                  <c:v>74.174205999999998</c:v>
                </c:pt>
                <c:pt idx="2894">
                  <c:v>74.088896000000005</c:v>
                </c:pt>
                <c:pt idx="2895">
                  <c:v>73.995656999999994</c:v>
                </c:pt>
                <c:pt idx="2896">
                  <c:v>73.910419000000005</c:v>
                </c:pt>
                <c:pt idx="2897">
                  <c:v>73.843823</c:v>
                </c:pt>
                <c:pt idx="2898">
                  <c:v>73.801907</c:v>
                </c:pt>
                <c:pt idx="2899">
                  <c:v>73.779981000000006</c:v>
                </c:pt>
                <c:pt idx="2900">
                  <c:v>73.769789000000003</c:v>
                </c:pt>
                <c:pt idx="2901">
                  <c:v>73.773016999999996</c:v>
                </c:pt>
                <c:pt idx="2902">
                  <c:v>73.796892999999997</c:v>
                </c:pt>
                <c:pt idx="2903">
                  <c:v>73.837937999999994</c:v>
                </c:pt>
                <c:pt idx="2904">
                  <c:v>73.881411</c:v>
                </c:pt>
                <c:pt idx="2905">
                  <c:v>73.917463999999995</c:v>
                </c:pt>
                <c:pt idx="2906">
                  <c:v>73.949507999999994</c:v>
                </c:pt>
                <c:pt idx="2907">
                  <c:v>73.986779999999996</c:v>
                </c:pt>
                <c:pt idx="2908">
                  <c:v>74.036373999999995</c:v>
                </c:pt>
                <c:pt idx="2909">
                  <c:v>74.103487000000001</c:v>
                </c:pt>
                <c:pt idx="2910">
                  <c:v>74.192830999999998</c:v>
                </c:pt>
                <c:pt idx="2911">
                  <c:v>74.306363000000005</c:v>
                </c:pt>
                <c:pt idx="2912">
                  <c:v>74.439357000000001</c:v>
                </c:pt>
                <c:pt idx="2913">
                  <c:v>74.578143999999995</c:v>
                </c:pt>
                <c:pt idx="2914">
                  <c:v>74.704414</c:v>
                </c:pt>
                <c:pt idx="2915">
                  <c:v>74.805976999999999</c:v>
                </c:pt>
                <c:pt idx="2916">
                  <c:v>74.883444999999995</c:v>
                </c:pt>
                <c:pt idx="2917">
                  <c:v>74.945070999999999</c:v>
                </c:pt>
                <c:pt idx="2918">
                  <c:v>74.996523999999994</c:v>
                </c:pt>
                <c:pt idx="2919">
                  <c:v>75.037795000000003</c:v>
                </c:pt>
                <c:pt idx="2920">
                  <c:v>75.068240000000003</c:v>
                </c:pt>
                <c:pt idx="2921">
                  <c:v>75.090069999999997</c:v>
                </c:pt>
                <c:pt idx="2922">
                  <c:v>75.106657999999996</c:v>
                </c:pt>
                <c:pt idx="2923">
                  <c:v>75.121752999999998</c:v>
                </c:pt>
                <c:pt idx="2924">
                  <c:v>75.141371000000007</c:v>
                </c:pt>
                <c:pt idx="2925">
                  <c:v>75.172391000000005</c:v>
                </c:pt>
                <c:pt idx="2926">
                  <c:v>75.217543000000006</c:v>
                </c:pt>
                <c:pt idx="2927">
                  <c:v>75.274276</c:v>
                </c:pt>
                <c:pt idx="2928">
                  <c:v>75.337270000000004</c:v>
                </c:pt>
                <c:pt idx="2929">
                  <c:v>75.396715</c:v>
                </c:pt>
                <c:pt idx="2930">
                  <c:v>75.436708999999993</c:v>
                </c:pt>
                <c:pt idx="2931">
                  <c:v>75.446686</c:v>
                </c:pt>
                <c:pt idx="2932">
                  <c:v>75.438815000000005</c:v>
                </c:pt>
                <c:pt idx="2933">
                  <c:v>75.444376000000005</c:v>
                </c:pt>
                <c:pt idx="2934">
                  <c:v>75.48169</c:v>
                </c:pt>
                <c:pt idx="2935">
                  <c:v>75.531332000000006</c:v>
                </c:pt>
                <c:pt idx="2936">
                  <c:v>75.554860000000005</c:v>
                </c:pt>
                <c:pt idx="2937">
                  <c:v>75.538822999999994</c:v>
                </c:pt>
                <c:pt idx="2938">
                  <c:v>75.510892999999996</c:v>
                </c:pt>
                <c:pt idx="2939">
                  <c:v>75.509106000000003</c:v>
                </c:pt>
                <c:pt idx="2940">
                  <c:v>75.544821999999996</c:v>
                </c:pt>
                <c:pt idx="2941">
                  <c:v>75.602014999999994</c:v>
                </c:pt>
                <c:pt idx="2942">
                  <c:v>75.662762000000001</c:v>
                </c:pt>
                <c:pt idx="2943">
                  <c:v>75.720241999999999</c:v>
                </c:pt>
                <c:pt idx="2944">
                  <c:v>75.769391999999996</c:v>
                </c:pt>
                <c:pt idx="2945">
                  <c:v>75.803118999999995</c:v>
                </c:pt>
                <c:pt idx="2946">
                  <c:v>75.828273999999993</c:v>
                </c:pt>
                <c:pt idx="2947">
                  <c:v>75.872538000000006</c:v>
                </c:pt>
                <c:pt idx="2948">
                  <c:v>75.955472999999998</c:v>
                </c:pt>
                <c:pt idx="2949">
                  <c:v>76.053190999999998</c:v>
                </c:pt>
                <c:pt idx="2950">
                  <c:v>76.114600999999993</c:v>
                </c:pt>
                <c:pt idx="2951">
                  <c:v>76.121201999999997</c:v>
                </c:pt>
                <c:pt idx="2952">
                  <c:v>76.108872000000005</c:v>
                </c:pt>
                <c:pt idx="2953">
                  <c:v>76.121776999999994</c:v>
                </c:pt>
                <c:pt idx="2954">
                  <c:v>76.164777000000001</c:v>
                </c:pt>
                <c:pt idx="2955">
                  <c:v>76.209795999999997</c:v>
                </c:pt>
                <c:pt idx="2956">
                  <c:v>76.231374000000002</c:v>
                </c:pt>
                <c:pt idx="2957">
                  <c:v>76.224252000000007</c:v>
                </c:pt>
                <c:pt idx="2958">
                  <c:v>76.198894999999993</c:v>
                </c:pt>
                <c:pt idx="2959">
                  <c:v>76.174119000000005</c:v>
                </c:pt>
                <c:pt idx="2960">
                  <c:v>76.169297999999998</c:v>
                </c:pt>
                <c:pt idx="2961">
                  <c:v>76.190008000000006</c:v>
                </c:pt>
                <c:pt idx="2962">
                  <c:v>76.220393000000001</c:v>
                </c:pt>
                <c:pt idx="2963">
                  <c:v>76.240066999999996</c:v>
                </c:pt>
                <c:pt idx="2964">
                  <c:v>76.248129000000006</c:v>
                </c:pt>
                <c:pt idx="2965">
                  <c:v>76.259321</c:v>
                </c:pt>
                <c:pt idx="2966">
                  <c:v>76.277297000000004</c:v>
                </c:pt>
                <c:pt idx="2967">
                  <c:v>76.286670999999998</c:v>
                </c:pt>
                <c:pt idx="2968">
                  <c:v>76.276821999999996</c:v>
                </c:pt>
                <c:pt idx="2969">
                  <c:v>76.260705000000002</c:v>
                </c:pt>
                <c:pt idx="2970">
                  <c:v>76.260195999999993</c:v>
                </c:pt>
                <c:pt idx="2971">
                  <c:v>76.280510000000007</c:v>
                </c:pt>
                <c:pt idx="2972">
                  <c:v>76.309076000000005</c:v>
                </c:pt>
                <c:pt idx="2973">
                  <c:v>76.334243999999998</c:v>
                </c:pt>
                <c:pt idx="2974">
                  <c:v>76.354613000000001</c:v>
                </c:pt>
                <c:pt idx="2975">
                  <c:v>76.372223000000005</c:v>
                </c:pt>
                <c:pt idx="2976">
                  <c:v>76.387190000000004</c:v>
                </c:pt>
                <c:pt idx="2977">
                  <c:v>76.401250000000005</c:v>
                </c:pt>
                <c:pt idx="2978">
                  <c:v>76.418529000000007</c:v>
                </c:pt>
                <c:pt idx="2979">
                  <c:v>76.438338000000002</c:v>
                </c:pt>
                <c:pt idx="2980">
                  <c:v>76.451801000000003</c:v>
                </c:pt>
                <c:pt idx="2981">
                  <c:v>76.450457</c:v>
                </c:pt>
                <c:pt idx="2982">
                  <c:v>76.437135999999995</c:v>
                </c:pt>
                <c:pt idx="2983">
                  <c:v>76.425072</c:v>
                </c:pt>
                <c:pt idx="2984">
                  <c:v>76.426277999999996</c:v>
                </c:pt>
                <c:pt idx="2985">
                  <c:v>76.442121</c:v>
                </c:pt>
                <c:pt idx="2986">
                  <c:v>76.463903999999999</c:v>
                </c:pt>
                <c:pt idx="2987">
                  <c:v>76.480767</c:v>
                </c:pt>
                <c:pt idx="2988">
                  <c:v>76.487369000000001</c:v>
                </c:pt>
                <c:pt idx="2989">
                  <c:v>76.486448999999993</c:v>
                </c:pt>
                <c:pt idx="2990">
                  <c:v>76.486057000000002</c:v>
                </c:pt>
                <c:pt idx="2991">
                  <c:v>76.493319999999997</c:v>
                </c:pt>
                <c:pt idx="2992">
                  <c:v>76.508747</c:v>
                </c:pt>
                <c:pt idx="2993">
                  <c:v>76.526246999999998</c:v>
                </c:pt>
                <c:pt idx="2994">
                  <c:v>76.540064000000001</c:v>
                </c:pt>
                <c:pt idx="2995">
                  <c:v>76.551272999999995</c:v>
                </c:pt>
                <c:pt idx="2996">
                  <c:v>76.564589999999995</c:v>
                </c:pt>
                <c:pt idx="2997">
                  <c:v>76.578391999999994</c:v>
                </c:pt>
                <c:pt idx="2998">
                  <c:v>76.582083999999995</c:v>
                </c:pt>
                <c:pt idx="2999">
                  <c:v>76.566164000000001</c:v>
                </c:pt>
                <c:pt idx="3000">
                  <c:v>76.531891000000002</c:v>
                </c:pt>
                <c:pt idx="3001">
                  <c:v>76.488298</c:v>
                </c:pt>
                <c:pt idx="3002">
                  <c:v>76.443709999999996</c:v>
                </c:pt>
                <c:pt idx="3003">
                  <c:v>76.405326000000002</c:v>
                </c:pt>
                <c:pt idx="3004">
                  <c:v>76.382990000000007</c:v>
                </c:pt>
                <c:pt idx="3005">
                  <c:v>76.382722999999999</c:v>
                </c:pt>
                <c:pt idx="3006">
                  <c:v>76.394794000000005</c:v>
                </c:pt>
                <c:pt idx="3007">
                  <c:v>76.398184000000001</c:v>
                </c:pt>
                <c:pt idx="3008">
                  <c:v>76.382232000000002</c:v>
                </c:pt>
                <c:pt idx="3009">
                  <c:v>76.356938999999997</c:v>
                </c:pt>
                <c:pt idx="3010">
                  <c:v>76.336505000000002</c:v>
                </c:pt>
                <c:pt idx="3011">
                  <c:v>76.319917000000004</c:v>
                </c:pt>
                <c:pt idx="3012">
                  <c:v>76.296498999999997</c:v>
                </c:pt>
                <c:pt idx="3013">
                  <c:v>76.265184000000005</c:v>
                </c:pt>
                <c:pt idx="3014">
                  <c:v>76.235910000000004</c:v>
                </c:pt>
                <c:pt idx="3015">
                  <c:v>76.211217000000005</c:v>
                </c:pt>
                <c:pt idx="3016">
                  <c:v>76.177667</c:v>
                </c:pt>
                <c:pt idx="3017">
                  <c:v>76.121532000000002</c:v>
                </c:pt>
                <c:pt idx="3018">
                  <c:v>76.047610000000006</c:v>
                </c:pt>
                <c:pt idx="3019">
                  <c:v>75.977078000000006</c:v>
                </c:pt>
                <c:pt idx="3020">
                  <c:v>75.929398000000006</c:v>
                </c:pt>
                <c:pt idx="3021">
                  <c:v>75.909300999999999</c:v>
                </c:pt>
                <c:pt idx="3022">
                  <c:v>75.907323000000005</c:v>
                </c:pt>
                <c:pt idx="3023">
                  <c:v>75.907790000000006</c:v>
                </c:pt>
                <c:pt idx="3024">
                  <c:v>75.896535</c:v>
                </c:pt>
                <c:pt idx="3025">
                  <c:v>75.865821999999994</c:v>
                </c:pt>
                <c:pt idx="3026">
                  <c:v>75.816903999999994</c:v>
                </c:pt>
                <c:pt idx="3027">
                  <c:v>75.759341000000006</c:v>
                </c:pt>
                <c:pt idx="3028">
                  <c:v>75.706134000000006</c:v>
                </c:pt>
                <c:pt idx="3029">
                  <c:v>75.666302000000002</c:v>
                </c:pt>
                <c:pt idx="3030">
                  <c:v>75.639144999999999</c:v>
                </c:pt>
                <c:pt idx="3031">
                  <c:v>75.615065000000001</c:v>
                </c:pt>
                <c:pt idx="3032">
                  <c:v>75.582688000000005</c:v>
                </c:pt>
                <c:pt idx="3033">
                  <c:v>75.536320000000003</c:v>
                </c:pt>
                <c:pt idx="3034">
                  <c:v>75.479397000000006</c:v>
                </c:pt>
                <c:pt idx="3035">
                  <c:v>75.423715999999999</c:v>
                </c:pt>
                <c:pt idx="3036">
                  <c:v>75.384603999999996</c:v>
                </c:pt>
                <c:pt idx="3037">
                  <c:v>75.371796000000003</c:v>
                </c:pt>
                <c:pt idx="3038">
                  <c:v>75.381112000000002</c:v>
                </c:pt>
                <c:pt idx="3039">
                  <c:v>75.396552999999997</c:v>
                </c:pt>
                <c:pt idx="3040">
                  <c:v>75.402794</c:v>
                </c:pt>
                <c:pt idx="3041">
                  <c:v>75.395430000000005</c:v>
                </c:pt>
                <c:pt idx="3042">
                  <c:v>75.380055999999996</c:v>
                </c:pt>
                <c:pt idx="3043">
                  <c:v>75.364461000000006</c:v>
                </c:pt>
                <c:pt idx="3044">
                  <c:v>75.35239</c:v>
                </c:pt>
                <c:pt idx="3045">
                  <c:v>75.341390000000004</c:v>
                </c:pt>
                <c:pt idx="3046">
                  <c:v>75.325062000000003</c:v>
                </c:pt>
                <c:pt idx="3047">
                  <c:v>75.300867999999994</c:v>
                </c:pt>
                <c:pt idx="3048">
                  <c:v>75.277347000000006</c:v>
                </c:pt>
                <c:pt idx="3049">
                  <c:v>75.268505000000005</c:v>
                </c:pt>
                <c:pt idx="3050">
                  <c:v>75.276180999999994</c:v>
                </c:pt>
                <c:pt idx="3051">
                  <c:v>75.281925000000001</c:v>
                </c:pt>
                <c:pt idx="3052">
                  <c:v>75.263604000000001</c:v>
                </c:pt>
                <c:pt idx="3053">
                  <c:v>75.220417999999995</c:v>
                </c:pt>
                <c:pt idx="3054">
                  <c:v>75.176497999999995</c:v>
                </c:pt>
                <c:pt idx="3055">
                  <c:v>75.158372999999997</c:v>
                </c:pt>
                <c:pt idx="3056">
                  <c:v>75.172672000000006</c:v>
                </c:pt>
                <c:pt idx="3057">
                  <c:v>75.205494000000002</c:v>
                </c:pt>
                <c:pt idx="3058">
                  <c:v>75.236959999999996</c:v>
                </c:pt>
                <c:pt idx="3059">
                  <c:v>75.253501</c:v>
                </c:pt>
                <c:pt idx="3060">
                  <c:v>75.251517000000007</c:v>
                </c:pt>
                <c:pt idx="3061">
                  <c:v>75.237296999999998</c:v>
                </c:pt>
                <c:pt idx="3062">
                  <c:v>75.224970999999996</c:v>
                </c:pt>
                <c:pt idx="3063">
                  <c:v>75.228604000000004</c:v>
                </c:pt>
                <c:pt idx="3064">
                  <c:v>75.251347999999993</c:v>
                </c:pt>
                <c:pt idx="3065">
                  <c:v>75.282895999999994</c:v>
                </c:pt>
                <c:pt idx="3066">
                  <c:v>75.310316</c:v>
                </c:pt>
                <c:pt idx="3067">
                  <c:v>75.331553999999997</c:v>
                </c:pt>
                <c:pt idx="3068">
                  <c:v>75.356143000000003</c:v>
                </c:pt>
                <c:pt idx="3069">
                  <c:v>75.392923999999994</c:v>
                </c:pt>
                <c:pt idx="3070">
                  <c:v>75.440518999999995</c:v>
                </c:pt>
                <c:pt idx="3071">
                  <c:v>75.491525999999993</c:v>
                </c:pt>
                <c:pt idx="3072">
                  <c:v>75.542578000000006</c:v>
                </c:pt>
                <c:pt idx="3073">
                  <c:v>75.595686000000001</c:v>
                </c:pt>
                <c:pt idx="3074">
                  <c:v>75.650180000000006</c:v>
                </c:pt>
                <c:pt idx="3075">
                  <c:v>75.698265000000006</c:v>
                </c:pt>
                <c:pt idx="3076">
                  <c:v>75.732292999999999</c:v>
                </c:pt>
                <c:pt idx="3077">
                  <c:v>75.755425000000002</c:v>
                </c:pt>
                <c:pt idx="3078">
                  <c:v>75.780593999999994</c:v>
                </c:pt>
                <c:pt idx="3079">
                  <c:v>75.816196000000005</c:v>
                </c:pt>
                <c:pt idx="3080">
                  <c:v>75.855846999999997</c:v>
                </c:pt>
                <c:pt idx="3081">
                  <c:v>75.886921000000001</c:v>
                </c:pt>
                <c:pt idx="3082">
                  <c:v>75.907920000000004</c:v>
                </c:pt>
                <c:pt idx="3083">
                  <c:v>75.930880999999999</c:v>
                </c:pt>
                <c:pt idx="3084">
                  <c:v>75.965385999999995</c:v>
                </c:pt>
                <c:pt idx="3085">
                  <c:v>76.008004999999997</c:v>
                </c:pt>
                <c:pt idx="3086">
                  <c:v>76.052481</c:v>
                </c:pt>
                <c:pt idx="3087">
                  <c:v>76.103126000000003</c:v>
                </c:pt>
                <c:pt idx="3088">
                  <c:v>76.169103000000007</c:v>
                </c:pt>
                <c:pt idx="3089">
                  <c:v>76.249009000000001</c:v>
                </c:pt>
                <c:pt idx="3090">
                  <c:v>76.330850999999996</c:v>
                </c:pt>
                <c:pt idx="3091">
                  <c:v>76.406163000000006</c:v>
                </c:pt>
                <c:pt idx="3092">
                  <c:v>76.474815000000007</c:v>
                </c:pt>
                <c:pt idx="3093">
                  <c:v>76.536922000000004</c:v>
                </c:pt>
                <c:pt idx="3094">
                  <c:v>76.590914999999995</c:v>
                </c:pt>
                <c:pt idx="3095">
                  <c:v>76.640101999999999</c:v>
                </c:pt>
                <c:pt idx="3096">
                  <c:v>76.689862000000005</c:v>
                </c:pt>
                <c:pt idx="3097">
                  <c:v>76.735910000000004</c:v>
                </c:pt>
                <c:pt idx="3098">
                  <c:v>76.766274999999993</c:v>
                </c:pt>
                <c:pt idx="3099">
                  <c:v>76.778501000000006</c:v>
                </c:pt>
                <c:pt idx="3100">
                  <c:v>76.784267</c:v>
                </c:pt>
                <c:pt idx="3101">
                  <c:v>76.792418999999995</c:v>
                </c:pt>
                <c:pt idx="3102">
                  <c:v>76.798828</c:v>
                </c:pt>
                <c:pt idx="3103">
                  <c:v>76.800366999999994</c:v>
                </c:pt>
                <c:pt idx="3104">
                  <c:v>76.808340999999999</c:v>
                </c:pt>
                <c:pt idx="3105">
                  <c:v>76.836712000000006</c:v>
                </c:pt>
                <c:pt idx="3106">
                  <c:v>76.882879000000003</c:v>
                </c:pt>
                <c:pt idx="3107">
                  <c:v>76.931486000000007</c:v>
                </c:pt>
                <c:pt idx="3108">
                  <c:v>76.973898000000005</c:v>
                </c:pt>
                <c:pt idx="3109">
                  <c:v>77.013153000000003</c:v>
                </c:pt>
                <c:pt idx="3110">
                  <c:v>77.051255999999995</c:v>
                </c:pt>
                <c:pt idx="3111">
                  <c:v>77.082521999999997</c:v>
                </c:pt>
                <c:pt idx="3112">
                  <c:v>77.102296999999993</c:v>
                </c:pt>
                <c:pt idx="3113">
                  <c:v>77.115530000000007</c:v>
                </c:pt>
                <c:pt idx="3114">
                  <c:v>77.133165000000005</c:v>
                </c:pt>
                <c:pt idx="3115">
                  <c:v>77.163257000000002</c:v>
                </c:pt>
                <c:pt idx="3116">
                  <c:v>77.207813000000002</c:v>
                </c:pt>
                <c:pt idx="3117">
                  <c:v>77.266048999999995</c:v>
                </c:pt>
                <c:pt idx="3118">
                  <c:v>77.337112000000005</c:v>
                </c:pt>
                <c:pt idx="3119">
                  <c:v>77.416340000000005</c:v>
                </c:pt>
                <c:pt idx="3120">
                  <c:v>77.487887999999998</c:v>
                </c:pt>
                <c:pt idx="3121">
                  <c:v>77.527849000000003</c:v>
                </c:pt>
                <c:pt idx="3122">
                  <c:v>77.526902000000007</c:v>
                </c:pt>
                <c:pt idx="3123">
                  <c:v>77.511373000000006</c:v>
                </c:pt>
                <c:pt idx="3124">
                  <c:v>77.529794999999993</c:v>
                </c:pt>
                <c:pt idx="3125">
                  <c:v>77.610560000000007</c:v>
                </c:pt>
                <c:pt idx="3126">
                  <c:v>77.735996999999998</c:v>
                </c:pt>
                <c:pt idx="3127">
                  <c:v>77.861465999999993</c:v>
                </c:pt>
                <c:pt idx="3128">
                  <c:v>77.954414999999997</c:v>
                </c:pt>
                <c:pt idx="3129">
                  <c:v>78.012812999999994</c:v>
                </c:pt>
                <c:pt idx="3130">
                  <c:v>78.056518999999994</c:v>
                </c:pt>
                <c:pt idx="3131">
                  <c:v>78.107900999999998</c:v>
                </c:pt>
                <c:pt idx="3132">
                  <c:v>78.174383000000006</c:v>
                </c:pt>
                <c:pt idx="3133">
                  <c:v>78.243870999999999</c:v>
                </c:pt>
                <c:pt idx="3134">
                  <c:v>78.301894000000004</c:v>
                </c:pt>
                <c:pt idx="3135">
                  <c:v>78.355767999999998</c:v>
                </c:pt>
                <c:pt idx="3136">
                  <c:v>78.431780000000003</c:v>
                </c:pt>
                <c:pt idx="3137">
                  <c:v>78.541291000000001</c:v>
                </c:pt>
                <c:pt idx="3138">
                  <c:v>78.658507</c:v>
                </c:pt>
                <c:pt idx="3139">
                  <c:v>78.743122</c:v>
                </c:pt>
                <c:pt idx="3140">
                  <c:v>78.78125</c:v>
                </c:pt>
                <c:pt idx="3141">
                  <c:v>78.795506000000003</c:v>
                </c:pt>
                <c:pt idx="3142">
                  <c:v>78.819100000000006</c:v>
                </c:pt>
                <c:pt idx="3143">
                  <c:v>78.869352000000006</c:v>
                </c:pt>
                <c:pt idx="3144">
                  <c:v>78.943484999999995</c:v>
                </c:pt>
                <c:pt idx="3145">
                  <c:v>79.027662000000007</c:v>
                </c:pt>
                <c:pt idx="3146">
                  <c:v>79.106123999999994</c:v>
                </c:pt>
                <c:pt idx="3147">
                  <c:v>79.168998999999999</c:v>
                </c:pt>
                <c:pt idx="3148">
                  <c:v>79.217380000000006</c:v>
                </c:pt>
                <c:pt idx="3149">
                  <c:v>79.261583999999999</c:v>
                </c:pt>
                <c:pt idx="3150">
                  <c:v>79.314257999999995</c:v>
                </c:pt>
                <c:pt idx="3151">
                  <c:v>79.383161000000001</c:v>
                </c:pt>
                <c:pt idx="3152">
                  <c:v>79.464941999999994</c:v>
                </c:pt>
                <c:pt idx="3153">
                  <c:v>79.542283999999995</c:v>
                </c:pt>
                <c:pt idx="3154">
                  <c:v>79.592543000000006</c:v>
                </c:pt>
                <c:pt idx="3155">
                  <c:v>79.606909999999999</c:v>
                </c:pt>
                <c:pt idx="3156">
                  <c:v>79.601140000000001</c:v>
                </c:pt>
                <c:pt idx="3157">
                  <c:v>79.604544000000004</c:v>
                </c:pt>
                <c:pt idx="3158">
                  <c:v>79.638440000000003</c:v>
                </c:pt>
                <c:pt idx="3159">
                  <c:v>79.704842999999997</c:v>
                </c:pt>
                <c:pt idx="3160">
                  <c:v>79.790981000000002</c:v>
                </c:pt>
                <c:pt idx="3161">
                  <c:v>79.879741999999993</c:v>
                </c:pt>
                <c:pt idx="3162">
                  <c:v>79.958416999999997</c:v>
                </c:pt>
                <c:pt idx="3163">
                  <c:v>80.023568999999995</c:v>
                </c:pt>
                <c:pt idx="3164">
                  <c:v>80.080241000000001</c:v>
                </c:pt>
                <c:pt idx="3165">
                  <c:v>80.136848999999998</c:v>
                </c:pt>
                <c:pt idx="3166">
                  <c:v>80.200016000000005</c:v>
                </c:pt>
                <c:pt idx="3167">
                  <c:v>80.269733000000002</c:v>
                </c:pt>
                <c:pt idx="3168">
                  <c:v>80.334620999999999</c:v>
                </c:pt>
                <c:pt idx="3169">
                  <c:v>80.375438000000003</c:v>
                </c:pt>
                <c:pt idx="3170">
                  <c:v>80.383320999999995</c:v>
                </c:pt>
                <c:pt idx="3171">
                  <c:v>80.376559</c:v>
                </c:pt>
                <c:pt idx="3172">
                  <c:v>80.390187999999995</c:v>
                </c:pt>
                <c:pt idx="3173">
                  <c:v>80.444153999999997</c:v>
                </c:pt>
                <c:pt idx="3174">
                  <c:v>80.527272999999994</c:v>
                </c:pt>
                <c:pt idx="3175">
                  <c:v>80.614508999999998</c:v>
                </c:pt>
                <c:pt idx="3176">
                  <c:v>80.690721999999994</c:v>
                </c:pt>
                <c:pt idx="3177">
                  <c:v>80.754458</c:v>
                </c:pt>
                <c:pt idx="3178">
                  <c:v>80.811229999999995</c:v>
                </c:pt>
                <c:pt idx="3179">
                  <c:v>80.868807000000004</c:v>
                </c:pt>
                <c:pt idx="3180">
                  <c:v>80.928797000000003</c:v>
                </c:pt>
                <c:pt idx="3181">
                  <c:v>80.978441000000004</c:v>
                </c:pt>
                <c:pt idx="3182">
                  <c:v>80.998431999999994</c:v>
                </c:pt>
                <c:pt idx="3183">
                  <c:v>80.980014999999995</c:v>
                </c:pt>
                <c:pt idx="3184">
                  <c:v>80.926157000000003</c:v>
                </c:pt>
                <c:pt idx="3185">
                  <c:v>80.838127999999998</c:v>
                </c:pt>
                <c:pt idx="3186">
                  <c:v>80.715002999999996</c:v>
                </c:pt>
                <c:pt idx="3187">
                  <c:v>80.568826000000001</c:v>
                </c:pt>
                <c:pt idx="3188">
                  <c:v>80.424563000000006</c:v>
                </c:pt>
                <c:pt idx="3189">
                  <c:v>80.295204999999996</c:v>
                </c:pt>
                <c:pt idx="3190">
                  <c:v>80.166798999999997</c:v>
                </c:pt>
                <c:pt idx="3191">
                  <c:v>80.018446999999995</c:v>
                </c:pt>
                <c:pt idx="3192">
                  <c:v>79.849958999999998</c:v>
                </c:pt>
                <c:pt idx="3193">
                  <c:v>79.680079000000006</c:v>
                </c:pt>
                <c:pt idx="3194">
                  <c:v>79.524544000000006</c:v>
                </c:pt>
                <c:pt idx="3195">
                  <c:v>79.387631999999996</c:v>
                </c:pt>
                <c:pt idx="3196">
                  <c:v>79.271932000000007</c:v>
                </c:pt>
                <c:pt idx="3197">
                  <c:v>79.186062000000007</c:v>
                </c:pt>
                <c:pt idx="3198">
                  <c:v>79.142624999999995</c:v>
                </c:pt>
                <c:pt idx="3199">
                  <c:v>79.152413999999993</c:v>
                </c:pt>
                <c:pt idx="3200">
                  <c:v>79.214901999999995</c:v>
                </c:pt>
                <c:pt idx="3201">
                  <c:v>79.309237999999993</c:v>
                </c:pt>
                <c:pt idx="3202">
                  <c:v>79.405249999999995</c:v>
                </c:pt>
                <c:pt idx="3203">
                  <c:v>79.492869999999996</c:v>
                </c:pt>
                <c:pt idx="3204">
                  <c:v>79.589331999999999</c:v>
                </c:pt>
                <c:pt idx="3205">
                  <c:v>79.707837999999995</c:v>
                </c:pt>
                <c:pt idx="3206">
                  <c:v>79.833409000000003</c:v>
                </c:pt>
                <c:pt idx="3207">
                  <c:v>79.941732999999999</c:v>
                </c:pt>
                <c:pt idx="3208">
                  <c:v>80.026393999999996</c:v>
                </c:pt>
                <c:pt idx="3209">
                  <c:v>80.091353999999995</c:v>
                </c:pt>
                <c:pt idx="3210">
                  <c:v>80.131519999999995</c:v>
                </c:pt>
                <c:pt idx="3211">
                  <c:v>80.142295000000004</c:v>
                </c:pt>
                <c:pt idx="3212">
                  <c:v>80.139450999999994</c:v>
                </c:pt>
                <c:pt idx="3213">
                  <c:v>80.148446000000007</c:v>
                </c:pt>
                <c:pt idx="3214">
                  <c:v>80.176981999999995</c:v>
                </c:pt>
                <c:pt idx="3215">
                  <c:v>80.212709000000004</c:v>
                </c:pt>
                <c:pt idx="3216">
                  <c:v>80.241894000000002</c:v>
                </c:pt>
                <c:pt idx="3217">
                  <c:v>80.255430000000004</c:v>
                </c:pt>
                <c:pt idx="3218">
                  <c:v>80.245525000000001</c:v>
                </c:pt>
                <c:pt idx="3219">
                  <c:v>80.215840999999998</c:v>
                </c:pt>
                <c:pt idx="3220">
                  <c:v>80.189053999999999</c:v>
                </c:pt>
                <c:pt idx="3221">
                  <c:v>80.186312000000001</c:v>
                </c:pt>
                <c:pt idx="3222">
                  <c:v>80.204446000000004</c:v>
                </c:pt>
                <c:pt idx="3223">
                  <c:v>80.229528000000002</c:v>
                </c:pt>
                <c:pt idx="3224">
                  <c:v>80.261764999999997</c:v>
                </c:pt>
                <c:pt idx="3225">
                  <c:v>80.303668000000002</c:v>
                </c:pt>
                <c:pt idx="3226">
                  <c:v>80.334282000000002</c:v>
                </c:pt>
                <c:pt idx="3227">
                  <c:v>80.327236999999997</c:v>
                </c:pt>
                <c:pt idx="3228">
                  <c:v>80.293671000000003</c:v>
                </c:pt>
                <c:pt idx="3229">
                  <c:v>80.276764999999997</c:v>
                </c:pt>
                <c:pt idx="3230">
                  <c:v>80.298081999999994</c:v>
                </c:pt>
                <c:pt idx="3231">
                  <c:v>80.334367</c:v>
                </c:pt>
                <c:pt idx="3232">
                  <c:v>80.352942999999996</c:v>
                </c:pt>
                <c:pt idx="3233">
                  <c:v>80.344623999999996</c:v>
                </c:pt>
                <c:pt idx="3234">
                  <c:v>80.312935999999993</c:v>
                </c:pt>
                <c:pt idx="3235">
                  <c:v>80.255740000000003</c:v>
                </c:pt>
                <c:pt idx="3236">
                  <c:v>80.173468999999997</c:v>
                </c:pt>
                <c:pt idx="3237">
                  <c:v>80.080959000000007</c:v>
                </c:pt>
                <c:pt idx="3238">
                  <c:v>79.997691000000003</c:v>
                </c:pt>
                <c:pt idx="3239">
                  <c:v>79.933244999999999</c:v>
                </c:pt>
                <c:pt idx="3240">
                  <c:v>79.885960999999995</c:v>
                </c:pt>
                <c:pt idx="3241">
                  <c:v>79.845217000000005</c:v>
                </c:pt>
                <c:pt idx="3242">
                  <c:v>79.794983999999999</c:v>
                </c:pt>
                <c:pt idx="3243">
                  <c:v>79.729060000000004</c:v>
                </c:pt>
                <c:pt idx="3244">
                  <c:v>79.661897999999994</c:v>
                </c:pt>
                <c:pt idx="3245">
                  <c:v>79.610988000000006</c:v>
                </c:pt>
                <c:pt idx="3246">
                  <c:v>79.573801000000003</c:v>
                </c:pt>
                <c:pt idx="3247">
                  <c:v>79.538475000000005</c:v>
                </c:pt>
                <c:pt idx="3248">
                  <c:v>79.506713000000005</c:v>
                </c:pt>
                <c:pt idx="3249">
                  <c:v>79.480591000000004</c:v>
                </c:pt>
                <c:pt idx="3250">
                  <c:v>79.436087999999998</c:v>
                </c:pt>
                <c:pt idx="3251">
                  <c:v>79.343727999999999</c:v>
                </c:pt>
                <c:pt idx="3252">
                  <c:v>79.214309999999998</c:v>
                </c:pt>
                <c:pt idx="3253">
                  <c:v>79.090095000000005</c:v>
                </c:pt>
                <c:pt idx="3254">
                  <c:v>78.987038999999996</c:v>
                </c:pt>
                <c:pt idx="3255">
                  <c:v>78.878345999999993</c:v>
                </c:pt>
                <c:pt idx="3256">
                  <c:v>78.740803999999997</c:v>
                </c:pt>
                <c:pt idx="3257">
                  <c:v>78.582406000000006</c:v>
                </c:pt>
                <c:pt idx="3258">
                  <c:v>78.414202000000003</c:v>
                </c:pt>
                <c:pt idx="3259">
                  <c:v>78.231189000000001</c:v>
                </c:pt>
                <c:pt idx="3260">
                  <c:v>78.036563000000001</c:v>
                </c:pt>
                <c:pt idx="3261">
                  <c:v>77.851398000000003</c:v>
                </c:pt>
                <c:pt idx="3262">
                  <c:v>77.681342000000001</c:v>
                </c:pt>
                <c:pt idx="3263">
                  <c:v>77.501142999999999</c:v>
                </c:pt>
                <c:pt idx="3264">
                  <c:v>77.288788999999994</c:v>
                </c:pt>
                <c:pt idx="3265">
                  <c:v>77.050978999999998</c:v>
                </c:pt>
                <c:pt idx="3266">
                  <c:v>76.802086000000003</c:v>
                </c:pt>
                <c:pt idx="3267">
                  <c:v>76.543599</c:v>
                </c:pt>
                <c:pt idx="3268">
                  <c:v>76.278114000000002</c:v>
                </c:pt>
                <c:pt idx="3269">
                  <c:v>76.016813999999997</c:v>
                </c:pt>
                <c:pt idx="3270">
                  <c:v>75.758633000000003</c:v>
                </c:pt>
                <c:pt idx="3271">
                  <c:v>75.488532000000006</c:v>
                </c:pt>
                <c:pt idx="3272">
                  <c:v>75.211814000000004</c:v>
                </c:pt>
                <c:pt idx="3273">
                  <c:v>74.964012999999994</c:v>
                </c:pt>
                <c:pt idx="3274">
                  <c:v>74.770588000000004</c:v>
                </c:pt>
                <c:pt idx="3275">
                  <c:v>74.622697000000002</c:v>
                </c:pt>
                <c:pt idx="3276">
                  <c:v>74.502989999999997</c:v>
                </c:pt>
                <c:pt idx="3277">
                  <c:v>74.400711000000001</c:v>
                </c:pt>
                <c:pt idx="3278">
                  <c:v>74.285563999999994</c:v>
                </c:pt>
                <c:pt idx="3279">
                  <c:v>74.105113000000003</c:v>
                </c:pt>
                <c:pt idx="3280">
                  <c:v>73.844524000000007</c:v>
                </c:pt>
                <c:pt idx="3281">
                  <c:v>73.563067000000004</c:v>
                </c:pt>
                <c:pt idx="3282">
                  <c:v>73.330439999999996</c:v>
                </c:pt>
                <c:pt idx="3283">
                  <c:v>73.150837999999993</c:v>
                </c:pt>
                <c:pt idx="3284">
                  <c:v>72.976740000000007</c:v>
                </c:pt>
                <c:pt idx="3285">
                  <c:v>72.767835000000005</c:v>
                </c:pt>
                <c:pt idx="3286">
                  <c:v>72.517311000000007</c:v>
                </c:pt>
                <c:pt idx="3287">
                  <c:v>72.243087000000003</c:v>
                </c:pt>
                <c:pt idx="3288">
                  <c:v>71.973427999999998</c:v>
                </c:pt>
                <c:pt idx="3289">
                  <c:v>71.727169000000004</c:v>
                </c:pt>
                <c:pt idx="3290">
                  <c:v>71.494656000000006</c:v>
                </c:pt>
                <c:pt idx="3291">
                  <c:v>71.253032000000005</c:v>
                </c:pt>
                <c:pt idx="3292">
                  <c:v>71.002163999999993</c:v>
                </c:pt>
                <c:pt idx="3293">
                  <c:v>70.759484</c:v>
                </c:pt>
                <c:pt idx="3294">
                  <c:v>70.514928999999995</c:v>
                </c:pt>
                <c:pt idx="3295">
                  <c:v>70.229038000000003</c:v>
                </c:pt>
                <c:pt idx="3296">
                  <c:v>69.892807000000005</c:v>
                </c:pt>
                <c:pt idx="3297">
                  <c:v>69.550719000000001</c:v>
                </c:pt>
                <c:pt idx="3298">
                  <c:v>69.244185999999999</c:v>
                </c:pt>
                <c:pt idx="3299">
                  <c:v>68.967257000000004</c:v>
                </c:pt>
                <c:pt idx="3300">
                  <c:v>68.691686000000004</c:v>
                </c:pt>
                <c:pt idx="3301">
                  <c:v>68.400248000000005</c:v>
                </c:pt>
                <c:pt idx="3302">
                  <c:v>68.080952999999994</c:v>
                </c:pt>
                <c:pt idx="3303">
                  <c:v>67.726545000000002</c:v>
                </c:pt>
                <c:pt idx="3304">
                  <c:v>67.359870000000001</c:v>
                </c:pt>
                <c:pt idx="3305">
                  <c:v>67.020805999999993</c:v>
                </c:pt>
                <c:pt idx="3306">
                  <c:v>66.712120999999996</c:v>
                </c:pt>
                <c:pt idx="3307">
                  <c:v>66.398729000000003</c:v>
                </c:pt>
                <c:pt idx="3308">
                  <c:v>66.071105000000003</c:v>
                </c:pt>
                <c:pt idx="3309">
                  <c:v>65.761854</c:v>
                </c:pt>
                <c:pt idx="3310">
                  <c:v>65.480214000000004</c:v>
                </c:pt>
                <c:pt idx="3311">
                  <c:v>65.183308999999994</c:v>
                </c:pt>
                <c:pt idx="3312">
                  <c:v>64.846883000000005</c:v>
                </c:pt>
                <c:pt idx="3313">
                  <c:v>64.506767999999994</c:v>
                </c:pt>
                <c:pt idx="3314">
                  <c:v>64.188787000000005</c:v>
                </c:pt>
                <c:pt idx="3315">
                  <c:v>63.864507000000003</c:v>
                </c:pt>
                <c:pt idx="3316">
                  <c:v>63.514932000000002</c:v>
                </c:pt>
                <c:pt idx="3317">
                  <c:v>63.172308999999998</c:v>
                </c:pt>
                <c:pt idx="3318">
                  <c:v>62.862492000000003</c:v>
                </c:pt>
                <c:pt idx="3319">
                  <c:v>62.560214999999999</c:v>
                </c:pt>
                <c:pt idx="3320">
                  <c:v>62.233871000000001</c:v>
                </c:pt>
                <c:pt idx="3321">
                  <c:v>61.887949999999996</c:v>
                </c:pt>
                <c:pt idx="3322">
                  <c:v>61.534992000000003</c:v>
                </c:pt>
                <c:pt idx="3323">
                  <c:v>61.175071000000003</c:v>
                </c:pt>
                <c:pt idx="3324">
                  <c:v>60.823421000000003</c:v>
                </c:pt>
                <c:pt idx="3325">
                  <c:v>60.497945999999999</c:v>
                </c:pt>
                <c:pt idx="3326">
                  <c:v>60.185656000000002</c:v>
                </c:pt>
                <c:pt idx="3327">
                  <c:v>59.867443999999999</c:v>
                </c:pt>
                <c:pt idx="3328">
                  <c:v>59.570107999999998</c:v>
                </c:pt>
                <c:pt idx="3329">
                  <c:v>59.278592000000003</c:v>
                </c:pt>
                <c:pt idx="3330">
                  <c:v>58.881982999999998</c:v>
                </c:pt>
                <c:pt idx="3331">
                  <c:v>58.162748999999998</c:v>
                </c:pt>
                <c:pt idx="3332">
                  <c:v>57.141540999999997</c:v>
                </c:pt>
                <c:pt idx="3333">
                  <c:v>56.416003000000003</c:v>
                </c:pt>
                <c:pt idx="3334">
                  <c:v>56.333914999999998</c:v>
                </c:pt>
                <c:pt idx="3335">
                  <c:v>56.527237999999997</c:v>
                </c:pt>
                <c:pt idx="3336">
                  <c:v>56.602334999999997</c:v>
                </c:pt>
                <c:pt idx="3337">
                  <c:v>56.495379</c:v>
                </c:pt>
                <c:pt idx="3338">
                  <c:v>56.308737999999998</c:v>
                </c:pt>
                <c:pt idx="3339">
                  <c:v>56.094133999999997</c:v>
                </c:pt>
                <c:pt idx="3340">
                  <c:v>55.830297999999999</c:v>
                </c:pt>
                <c:pt idx="3341">
                  <c:v>55.526848000000001</c:v>
                </c:pt>
                <c:pt idx="3342">
                  <c:v>55.226202999999998</c:v>
                </c:pt>
                <c:pt idx="3343">
                  <c:v>54.945270000000001</c:v>
                </c:pt>
                <c:pt idx="3344">
                  <c:v>54.688778999999997</c:v>
                </c:pt>
                <c:pt idx="3345">
                  <c:v>54.478800999999997</c:v>
                </c:pt>
                <c:pt idx="3346">
                  <c:v>54.308351999999999</c:v>
                </c:pt>
                <c:pt idx="3347">
                  <c:v>54.122542000000003</c:v>
                </c:pt>
                <c:pt idx="3348">
                  <c:v>53.891756000000001</c:v>
                </c:pt>
                <c:pt idx="3349">
                  <c:v>53.651505</c:v>
                </c:pt>
                <c:pt idx="3350">
                  <c:v>53.432929000000001</c:v>
                </c:pt>
                <c:pt idx="3351">
                  <c:v>53.209876999999999</c:v>
                </c:pt>
                <c:pt idx="3352">
                  <c:v>52.959544999999999</c:v>
                </c:pt>
                <c:pt idx="3353">
                  <c:v>52.716397000000001</c:v>
                </c:pt>
                <c:pt idx="3354">
                  <c:v>52.515144999999997</c:v>
                </c:pt>
                <c:pt idx="3355">
                  <c:v>52.336210999999999</c:v>
                </c:pt>
                <c:pt idx="3356">
                  <c:v>52.148457000000001</c:v>
                </c:pt>
                <c:pt idx="3357">
                  <c:v>51.952353000000002</c:v>
                </c:pt>
                <c:pt idx="3358">
                  <c:v>51.751086999999998</c:v>
                </c:pt>
                <c:pt idx="3359">
                  <c:v>51.531993999999997</c:v>
                </c:pt>
                <c:pt idx="3360">
                  <c:v>51.304101000000003</c:v>
                </c:pt>
                <c:pt idx="3361">
                  <c:v>51.097966999999997</c:v>
                </c:pt>
                <c:pt idx="3362">
                  <c:v>50.902810000000002</c:v>
                </c:pt>
                <c:pt idx="3363">
                  <c:v>50.669215000000001</c:v>
                </c:pt>
                <c:pt idx="3364">
                  <c:v>50.402022000000002</c:v>
                </c:pt>
                <c:pt idx="3365">
                  <c:v>50.178348999999997</c:v>
                </c:pt>
                <c:pt idx="3366">
                  <c:v>50.032567</c:v>
                </c:pt>
                <c:pt idx="3367">
                  <c:v>49.898847000000004</c:v>
                </c:pt>
                <c:pt idx="3368">
                  <c:v>49.714072999999999</c:v>
                </c:pt>
                <c:pt idx="3369">
                  <c:v>49.496519999999997</c:v>
                </c:pt>
                <c:pt idx="3370">
                  <c:v>49.283104999999999</c:v>
                </c:pt>
                <c:pt idx="3371">
                  <c:v>49.066141000000002</c:v>
                </c:pt>
                <c:pt idx="3372">
                  <c:v>48.834473000000003</c:v>
                </c:pt>
                <c:pt idx="3373">
                  <c:v>48.610469000000002</c:v>
                </c:pt>
                <c:pt idx="3374">
                  <c:v>48.399749999999997</c:v>
                </c:pt>
                <c:pt idx="3375">
                  <c:v>48.167197000000002</c:v>
                </c:pt>
                <c:pt idx="3376">
                  <c:v>47.907829</c:v>
                </c:pt>
                <c:pt idx="3377">
                  <c:v>47.672930999999998</c:v>
                </c:pt>
                <c:pt idx="3378">
                  <c:v>47.485098999999998</c:v>
                </c:pt>
                <c:pt idx="3379">
                  <c:v>47.302408</c:v>
                </c:pt>
                <c:pt idx="3380">
                  <c:v>47.104436</c:v>
                </c:pt>
                <c:pt idx="3381">
                  <c:v>46.937986000000002</c:v>
                </c:pt>
                <c:pt idx="3382">
                  <c:v>46.830185</c:v>
                </c:pt>
                <c:pt idx="3383">
                  <c:v>46.725858000000002</c:v>
                </c:pt>
                <c:pt idx="3384">
                  <c:v>46.574722000000001</c:v>
                </c:pt>
                <c:pt idx="3385">
                  <c:v>46.411068</c:v>
                </c:pt>
                <c:pt idx="3386">
                  <c:v>46.275576999999998</c:v>
                </c:pt>
                <c:pt idx="3387">
                  <c:v>46.137279999999997</c:v>
                </c:pt>
                <c:pt idx="3388">
                  <c:v>45.960444000000003</c:v>
                </c:pt>
                <c:pt idx="3389">
                  <c:v>45.769260000000003</c:v>
                </c:pt>
                <c:pt idx="3390">
                  <c:v>45.591574999999999</c:v>
                </c:pt>
                <c:pt idx="3391">
                  <c:v>45.415221000000003</c:v>
                </c:pt>
                <c:pt idx="3392">
                  <c:v>45.243502999999997</c:v>
                </c:pt>
                <c:pt idx="3393">
                  <c:v>45.111047999999997</c:v>
                </c:pt>
                <c:pt idx="3394">
                  <c:v>45.001953</c:v>
                </c:pt>
                <c:pt idx="3395">
                  <c:v>44.840094000000001</c:v>
                </c:pt>
                <c:pt idx="3396">
                  <c:v>44.603563999999999</c:v>
                </c:pt>
                <c:pt idx="3397">
                  <c:v>44.361244999999997</c:v>
                </c:pt>
                <c:pt idx="3398">
                  <c:v>44.162523</c:v>
                </c:pt>
                <c:pt idx="3399">
                  <c:v>43.987493000000001</c:v>
                </c:pt>
                <c:pt idx="3400">
                  <c:v>43.833739000000001</c:v>
                </c:pt>
                <c:pt idx="3401">
                  <c:v>43.739134</c:v>
                </c:pt>
                <c:pt idx="3402">
                  <c:v>43.678873000000003</c:v>
                </c:pt>
                <c:pt idx="3403">
                  <c:v>43.556693000000003</c:v>
                </c:pt>
                <c:pt idx="3404">
                  <c:v>43.342849000000001</c:v>
                </c:pt>
                <c:pt idx="3405">
                  <c:v>43.119798000000003</c:v>
                </c:pt>
                <c:pt idx="3406">
                  <c:v>42.949818999999998</c:v>
                </c:pt>
                <c:pt idx="3407">
                  <c:v>42.789830000000002</c:v>
                </c:pt>
                <c:pt idx="3408">
                  <c:v>42.590924000000001</c:v>
                </c:pt>
                <c:pt idx="3409">
                  <c:v>42.386687000000002</c:v>
                </c:pt>
                <c:pt idx="3410">
                  <c:v>42.211713000000003</c:v>
                </c:pt>
                <c:pt idx="3411">
                  <c:v>42.038099000000003</c:v>
                </c:pt>
                <c:pt idx="3412">
                  <c:v>41.853920000000002</c:v>
                </c:pt>
                <c:pt idx="3413">
                  <c:v>41.696390000000001</c:v>
                </c:pt>
                <c:pt idx="3414">
                  <c:v>41.564829000000003</c:v>
                </c:pt>
                <c:pt idx="3415">
                  <c:v>41.400435000000002</c:v>
                </c:pt>
                <c:pt idx="3416">
                  <c:v>41.201231999999997</c:v>
                </c:pt>
                <c:pt idx="3417">
                  <c:v>41.052154999999999</c:v>
                </c:pt>
                <c:pt idx="3418">
                  <c:v>40.986780000000003</c:v>
                </c:pt>
                <c:pt idx="3419">
                  <c:v>40.926357000000003</c:v>
                </c:pt>
                <c:pt idx="3420">
                  <c:v>40.811514000000003</c:v>
                </c:pt>
                <c:pt idx="3421">
                  <c:v>40.680017999999997</c:v>
                </c:pt>
                <c:pt idx="3422">
                  <c:v>40.554824000000004</c:v>
                </c:pt>
                <c:pt idx="3423">
                  <c:v>40.383006000000002</c:v>
                </c:pt>
                <c:pt idx="3424">
                  <c:v>40.153694000000002</c:v>
                </c:pt>
                <c:pt idx="3425">
                  <c:v>39.958126999999998</c:v>
                </c:pt>
                <c:pt idx="3426">
                  <c:v>39.848258000000001</c:v>
                </c:pt>
                <c:pt idx="3427">
                  <c:v>39.761006000000002</c:v>
                </c:pt>
                <c:pt idx="3428">
                  <c:v>39.645217000000002</c:v>
                </c:pt>
                <c:pt idx="3429">
                  <c:v>39.528965999999997</c:v>
                </c:pt>
                <c:pt idx="3430">
                  <c:v>39.417606999999997</c:v>
                </c:pt>
                <c:pt idx="3431">
                  <c:v>39.244616999999998</c:v>
                </c:pt>
                <c:pt idx="3432">
                  <c:v>38.997889999999998</c:v>
                </c:pt>
                <c:pt idx="3433">
                  <c:v>38.778807</c:v>
                </c:pt>
                <c:pt idx="3434">
                  <c:v>38.650407999999999</c:v>
                </c:pt>
                <c:pt idx="3435">
                  <c:v>38.553030999999997</c:v>
                </c:pt>
                <c:pt idx="3436">
                  <c:v>38.432416000000003</c:v>
                </c:pt>
                <c:pt idx="3437">
                  <c:v>38.318679000000003</c:v>
                </c:pt>
                <c:pt idx="3438">
                  <c:v>38.227291000000001</c:v>
                </c:pt>
                <c:pt idx="3439">
                  <c:v>38.107222</c:v>
                </c:pt>
                <c:pt idx="3440">
                  <c:v>37.949666000000001</c:v>
                </c:pt>
                <c:pt idx="3441">
                  <c:v>37.826298000000001</c:v>
                </c:pt>
                <c:pt idx="3442">
                  <c:v>37.753518999999997</c:v>
                </c:pt>
                <c:pt idx="3443">
                  <c:v>37.643573000000004</c:v>
                </c:pt>
                <c:pt idx="3444">
                  <c:v>37.460647999999999</c:v>
                </c:pt>
                <c:pt idx="3445">
                  <c:v>37.297696999999999</c:v>
                </c:pt>
                <c:pt idx="3446">
                  <c:v>37.217556000000002</c:v>
                </c:pt>
                <c:pt idx="3447">
                  <c:v>37.144329999999997</c:v>
                </c:pt>
                <c:pt idx="3448">
                  <c:v>37.001810999999996</c:v>
                </c:pt>
                <c:pt idx="3449">
                  <c:v>36.836067</c:v>
                </c:pt>
                <c:pt idx="3450">
                  <c:v>36.716189999999997</c:v>
                </c:pt>
                <c:pt idx="3451">
                  <c:v>36.619295000000001</c:v>
                </c:pt>
                <c:pt idx="3452">
                  <c:v>36.502701999999999</c:v>
                </c:pt>
                <c:pt idx="3453">
                  <c:v>36.391396</c:v>
                </c:pt>
                <c:pt idx="3454">
                  <c:v>36.309569000000003</c:v>
                </c:pt>
                <c:pt idx="3455">
                  <c:v>36.223579000000001</c:v>
                </c:pt>
                <c:pt idx="3456">
                  <c:v>36.122408999999998</c:v>
                </c:pt>
                <c:pt idx="3457">
                  <c:v>36.050077999999999</c:v>
                </c:pt>
                <c:pt idx="3458">
                  <c:v>36.005799000000003</c:v>
                </c:pt>
                <c:pt idx="3459">
                  <c:v>35.921391</c:v>
                </c:pt>
                <c:pt idx="3460">
                  <c:v>35.785093000000003</c:v>
                </c:pt>
                <c:pt idx="3461">
                  <c:v>35.676043999999997</c:v>
                </c:pt>
                <c:pt idx="3462">
                  <c:v>35.621675000000003</c:v>
                </c:pt>
                <c:pt idx="3463">
                  <c:v>35.543010000000002</c:v>
                </c:pt>
                <c:pt idx="3464">
                  <c:v>35.405563999999998</c:v>
                </c:pt>
                <c:pt idx="3465">
                  <c:v>35.298425000000002</c:v>
                </c:pt>
                <c:pt idx="3466">
                  <c:v>35.285063000000001</c:v>
                </c:pt>
                <c:pt idx="3467">
                  <c:v>35.301161999999998</c:v>
                </c:pt>
                <c:pt idx="3468">
                  <c:v>35.279193999999997</c:v>
                </c:pt>
                <c:pt idx="3469">
                  <c:v>35.246671999999997</c:v>
                </c:pt>
                <c:pt idx="3470">
                  <c:v>35.229849999999999</c:v>
                </c:pt>
                <c:pt idx="3471">
                  <c:v>35.187238999999998</c:v>
                </c:pt>
                <c:pt idx="3472">
                  <c:v>35.115450000000003</c:v>
                </c:pt>
                <c:pt idx="3473">
                  <c:v>35.109285999999997</c:v>
                </c:pt>
                <c:pt idx="3474">
                  <c:v>35.212969999999999</c:v>
                </c:pt>
                <c:pt idx="3475">
                  <c:v>35.315570999999998</c:v>
                </c:pt>
                <c:pt idx="3476">
                  <c:v>35.329566999999997</c:v>
                </c:pt>
                <c:pt idx="3477">
                  <c:v>35.324809999999999</c:v>
                </c:pt>
                <c:pt idx="3478">
                  <c:v>35.359324999999998</c:v>
                </c:pt>
                <c:pt idx="3479">
                  <c:v>35.382413999999997</c:v>
                </c:pt>
                <c:pt idx="3480">
                  <c:v>35.362380000000002</c:v>
                </c:pt>
                <c:pt idx="3481">
                  <c:v>35.370503999999997</c:v>
                </c:pt>
                <c:pt idx="3482">
                  <c:v>35.445380999999998</c:v>
                </c:pt>
                <c:pt idx="3483">
                  <c:v>35.474409000000001</c:v>
                </c:pt>
                <c:pt idx="3484">
                  <c:v>35.388806000000002</c:v>
                </c:pt>
                <c:pt idx="3485">
                  <c:v>35.270071999999999</c:v>
                </c:pt>
              </c:numCache>
            </c:numRef>
          </c:val>
          <c:smooth val="0"/>
          <c:extLst>
            <c:ext xmlns:c16="http://schemas.microsoft.com/office/drawing/2014/chart" uri="{C3380CC4-5D6E-409C-BE32-E72D297353CC}">
              <c16:uniqueId val="{00000002-215E-415D-8865-E5D1284B2779}"/>
            </c:ext>
          </c:extLst>
        </c:ser>
        <c:ser>
          <c:idx val="3"/>
          <c:order val="3"/>
          <c:tx>
            <c:v>SnOct2</c:v>
          </c:tx>
          <c:spPr>
            <a:ln w="28575" cap="rnd">
              <a:solidFill>
                <a:schemeClr val="accent4"/>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J$2:$J$3487</c:f>
              <c:numCache>
                <c:formatCode>General</c:formatCode>
                <c:ptCount val="3486"/>
                <c:pt idx="0">
                  <c:v>95.218086</c:v>
                </c:pt>
                <c:pt idx="1">
                  <c:v>95.222142000000005</c:v>
                </c:pt>
                <c:pt idx="2">
                  <c:v>95.209766999999999</c:v>
                </c:pt>
                <c:pt idx="3">
                  <c:v>95.195177999999999</c:v>
                </c:pt>
                <c:pt idx="4">
                  <c:v>95.188182999999995</c:v>
                </c:pt>
                <c:pt idx="5">
                  <c:v>95.188518000000002</c:v>
                </c:pt>
                <c:pt idx="6">
                  <c:v>95.188410000000005</c:v>
                </c:pt>
                <c:pt idx="7">
                  <c:v>95.181342999999998</c:v>
                </c:pt>
                <c:pt idx="8">
                  <c:v>95.168401000000003</c:v>
                </c:pt>
                <c:pt idx="9">
                  <c:v>95.158450999999999</c:v>
                </c:pt>
                <c:pt idx="10">
                  <c:v>95.161360000000002</c:v>
                </c:pt>
                <c:pt idx="11">
                  <c:v>95.179299</c:v>
                </c:pt>
                <c:pt idx="12">
                  <c:v>95.204323000000002</c:v>
                </c:pt>
                <c:pt idx="13">
                  <c:v>95.224367999999998</c:v>
                </c:pt>
                <c:pt idx="14">
                  <c:v>95.231100999999995</c:v>
                </c:pt>
                <c:pt idx="15">
                  <c:v>95.224225000000004</c:v>
                </c:pt>
                <c:pt idx="16">
                  <c:v>95.211074999999994</c:v>
                </c:pt>
                <c:pt idx="17">
                  <c:v>95.202410999999998</c:v>
                </c:pt>
                <c:pt idx="18">
                  <c:v>95.205629999999999</c:v>
                </c:pt>
                <c:pt idx="19">
                  <c:v>95.218689999999995</c:v>
                </c:pt>
                <c:pt idx="20">
                  <c:v>95.230168000000006</c:v>
                </c:pt>
                <c:pt idx="21">
                  <c:v>95.226566000000005</c:v>
                </c:pt>
                <c:pt idx="22">
                  <c:v>95.201993999999999</c:v>
                </c:pt>
                <c:pt idx="23">
                  <c:v>95.16422</c:v>
                </c:pt>
                <c:pt idx="24">
                  <c:v>95.132222999999996</c:v>
                </c:pt>
                <c:pt idx="25">
                  <c:v>95.124638000000004</c:v>
                </c:pt>
                <c:pt idx="26">
                  <c:v>95.145619999999994</c:v>
                </c:pt>
                <c:pt idx="27">
                  <c:v>95.181546999999995</c:v>
                </c:pt>
                <c:pt idx="28">
                  <c:v>95.212941999999998</c:v>
                </c:pt>
                <c:pt idx="29">
                  <c:v>95.228764999999996</c:v>
                </c:pt>
                <c:pt idx="30">
                  <c:v>95.229980999999995</c:v>
                </c:pt>
                <c:pt idx="31">
                  <c:v>95.221300999999997</c:v>
                </c:pt>
                <c:pt idx="32">
                  <c:v>95.203590000000005</c:v>
                </c:pt>
                <c:pt idx="33">
                  <c:v>95.175864000000004</c:v>
                </c:pt>
                <c:pt idx="34">
                  <c:v>95.141870999999995</c:v>
                </c:pt>
                <c:pt idx="35">
                  <c:v>95.111485000000002</c:v>
                </c:pt>
                <c:pt idx="36">
                  <c:v>95.095337000000001</c:v>
                </c:pt>
                <c:pt idx="37">
                  <c:v>95.098286999999999</c:v>
                </c:pt>
                <c:pt idx="38">
                  <c:v>95.116825000000006</c:v>
                </c:pt>
                <c:pt idx="39">
                  <c:v>95.141645999999994</c:v>
                </c:pt>
                <c:pt idx="40">
                  <c:v>95.161990000000003</c:v>
                </c:pt>
                <c:pt idx="41">
                  <c:v>95.168723</c:v>
                </c:pt>
                <c:pt idx="42">
                  <c:v>95.157788999999994</c:v>
                </c:pt>
                <c:pt idx="43">
                  <c:v>95.133895999999993</c:v>
                </c:pt>
                <c:pt idx="44">
                  <c:v>95.110708000000002</c:v>
                </c:pt>
                <c:pt idx="45">
                  <c:v>95.102885999999998</c:v>
                </c:pt>
                <c:pt idx="46">
                  <c:v>95.114948999999996</c:v>
                </c:pt>
                <c:pt idx="47">
                  <c:v>95.137788</c:v>
                </c:pt>
                <c:pt idx="48">
                  <c:v>95.155085999999997</c:v>
                </c:pt>
                <c:pt idx="49">
                  <c:v>95.154328000000007</c:v>
                </c:pt>
                <c:pt idx="50">
                  <c:v>95.134844999999999</c:v>
                </c:pt>
                <c:pt idx="51">
                  <c:v>95.107540999999998</c:v>
                </c:pt>
                <c:pt idx="52">
                  <c:v>95.086101999999997</c:v>
                </c:pt>
                <c:pt idx="53">
                  <c:v>95.078918000000002</c:v>
                </c:pt>
                <c:pt idx="54">
                  <c:v>95.088117999999994</c:v>
                </c:pt>
                <c:pt idx="55">
                  <c:v>95.110883999999999</c:v>
                </c:pt>
                <c:pt idx="56">
                  <c:v>95.140749</c:v>
                </c:pt>
                <c:pt idx="57">
                  <c:v>95.171547000000004</c:v>
                </c:pt>
                <c:pt idx="58">
                  <c:v>95.199809000000002</c:v>
                </c:pt>
                <c:pt idx="59">
                  <c:v>95.223518999999996</c:v>
                </c:pt>
                <c:pt idx="60">
                  <c:v>95.241315</c:v>
                </c:pt>
                <c:pt idx="61">
                  <c:v>95.249583999999999</c:v>
                </c:pt>
                <c:pt idx="62">
                  <c:v>95.242996000000005</c:v>
                </c:pt>
                <c:pt idx="63">
                  <c:v>95.219562999999994</c:v>
                </c:pt>
                <c:pt idx="64">
                  <c:v>95.183369999999996</c:v>
                </c:pt>
                <c:pt idx="65">
                  <c:v>95.142213999999996</c:v>
                </c:pt>
                <c:pt idx="66">
                  <c:v>95.105259000000004</c:v>
                </c:pt>
                <c:pt idx="67">
                  <c:v>95.084075999999996</c:v>
                </c:pt>
                <c:pt idx="68">
                  <c:v>95.087350000000001</c:v>
                </c:pt>
                <c:pt idx="69">
                  <c:v>95.108390999999997</c:v>
                </c:pt>
                <c:pt idx="70">
                  <c:v>95.127268000000001</c:v>
                </c:pt>
                <c:pt idx="71">
                  <c:v>95.132626000000002</c:v>
                </c:pt>
                <c:pt idx="72">
                  <c:v>95.133330999999998</c:v>
                </c:pt>
                <c:pt idx="73">
                  <c:v>95.145944999999998</c:v>
                </c:pt>
                <c:pt idx="74">
                  <c:v>95.176336000000006</c:v>
                </c:pt>
                <c:pt idx="75">
                  <c:v>95.213909000000001</c:v>
                </c:pt>
                <c:pt idx="76">
                  <c:v>95.244444999999999</c:v>
                </c:pt>
                <c:pt idx="77">
                  <c:v>95.265439000000001</c:v>
                </c:pt>
                <c:pt idx="78">
                  <c:v>95.281114000000002</c:v>
                </c:pt>
                <c:pt idx="79">
                  <c:v>95.285837999999998</c:v>
                </c:pt>
                <c:pt idx="80">
                  <c:v>95.263039000000006</c:v>
                </c:pt>
                <c:pt idx="81">
                  <c:v>95.206847999999994</c:v>
                </c:pt>
                <c:pt idx="82">
                  <c:v>95.140566000000007</c:v>
                </c:pt>
                <c:pt idx="83">
                  <c:v>95.099243999999999</c:v>
                </c:pt>
                <c:pt idx="84">
                  <c:v>95.092509000000007</c:v>
                </c:pt>
                <c:pt idx="85">
                  <c:v>95.103187000000005</c:v>
                </c:pt>
                <c:pt idx="86">
                  <c:v>95.114642000000003</c:v>
                </c:pt>
                <c:pt idx="87">
                  <c:v>95.121898999999999</c:v>
                </c:pt>
                <c:pt idx="88">
                  <c:v>95.125365000000002</c:v>
                </c:pt>
                <c:pt idx="89">
                  <c:v>95.124022999999994</c:v>
                </c:pt>
                <c:pt idx="90">
                  <c:v>95.116266999999993</c:v>
                </c:pt>
                <c:pt idx="91">
                  <c:v>95.103444999999994</c:v>
                </c:pt>
                <c:pt idx="92">
                  <c:v>95.090147000000002</c:v>
                </c:pt>
                <c:pt idx="93">
                  <c:v>95.080224000000001</c:v>
                </c:pt>
                <c:pt idx="94">
                  <c:v>95.072991999999999</c:v>
                </c:pt>
                <c:pt idx="95">
                  <c:v>95.063411000000002</c:v>
                </c:pt>
                <c:pt idx="96">
                  <c:v>95.047088000000002</c:v>
                </c:pt>
                <c:pt idx="97">
                  <c:v>95.027828</c:v>
                </c:pt>
                <c:pt idx="98">
                  <c:v>95.021355999999997</c:v>
                </c:pt>
                <c:pt idx="99">
                  <c:v>95.044077000000001</c:v>
                </c:pt>
                <c:pt idx="100">
                  <c:v>95.091582000000002</c:v>
                </c:pt>
                <c:pt idx="101">
                  <c:v>95.135936000000001</c:v>
                </c:pt>
                <c:pt idx="102">
                  <c:v>95.152844999999999</c:v>
                </c:pt>
                <c:pt idx="103">
                  <c:v>95.144420999999994</c:v>
                </c:pt>
                <c:pt idx="104">
                  <c:v>95.128388999999999</c:v>
                </c:pt>
                <c:pt idx="105">
                  <c:v>95.118646999999996</c:v>
                </c:pt>
                <c:pt idx="106">
                  <c:v>95.121091000000007</c:v>
                </c:pt>
                <c:pt idx="107">
                  <c:v>95.132384000000002</c:v>
                </c:pt>
                <c:pt idx="108">
                  <c:v>95.137851999999995</c:v>
                </c:pt>
                <c:pt idx="109">
                  <c:v>95.119299999999996</c:v>
                </c:pt>
                <c:pt idx="110">
                  <c:v>95.082093</c:v>
                </c:pt>
                <c:pt idx="111">
                  <c:v>95.059667000000005</c:v>
                </c:pt>
                <c:pt idx="112">
                  <c:v>95.077661000000006</c:v>
                </c:pt>
                <c:pt idx="113">
                  <c:v>95.129897999999997</c:v>
                </c:pt>
                <c:pt idx="114">
                  <c:v>95.184685000000002</c:v>
                </c:pt>
                <c:pt idx="115">
                  <c:v>95.214692999999997</c:v>
                </c:pt>
                <c:pt idx="116">
                  <c:v>95.22663</c:v>
                </c:pt>
                <c:pt idx="117">
                  <c:v>95.242808999999994</c:v>
                </c:pt>
                <c:pt idx="118">
                  <c:v>95.264519000000007</c:v>
                </c:pt>
                <c:pt idx="119">
                  <c:v>95.270003000000003</c:v>
                </c:pt>
                <c:pt idx="120">
                  <c:v>95.243976000000004</c:v>
                </c:pt>
                <c:pt idx="121">
                  <c:v>95.200271000000001</c:v>
                </c:pt>
                <c:pt idx="122">
                  <c:v>95.171435000000002</c:v>
                </c:pt>
                <c:pt idx="123">
                  <c:v>95.171280999999993</c:v>
                </c:pt>
                <c:pt idx="124">
                  <c:v>95.180026999999995</c:v>
                </c:pt>
                <c:pt idx="125">
                  <c:v>95.170614</c:v>
                </c:pt>
                <c:pt idx="126">
                  <c:v>95.142013000000006</c:v>
                </c:pt>
                <c:pt idx="127">
                  <c:v>95.122529999999998</c:v>
                </c:pt>
                <c:pt idx="128">
                  <c:v>95.139219999999995</c:v>
                </c:pt>
                <c:pt idx="129">
                  <c:v>95.183886000000001</c:v>
                </c:pt>
                <c:pt idx="130">
                  <c:v>95.205409000000003</c:v>
                </c:pt>
                <c:pt idx="131">
                  <c:v>95.159751</c:v>
                </c:pt>
                <c:pt idx="132">
                  <c:v>95.066891999999996</c:v>
                </c:pt>
                <c:pt idx="133">
                  <c:v>94.978778000000005</c:v>
                </c:pt>
                <c:pt idx="134">
                  <c:v>94.923921000000007</c:v>
                </c:pt>
                <c:pt idx="135">
                  <c:v>94.913884999999993</c:v>
                </c:pt>
                <c:pt idx="136">
                  <c:v>94.959703000000005</c:v>
                </c:pt>
                <c:pt idx="137">
                  <c:v>95.038623999999999</c:v>
                </c:pt>
                <c:pt idx="138">
                  <c:v>95.096896000000001</c:v>
                </c:pt>
                <c:pt idx="139">
                  <c:v>95.109408999999999</c:v>
                </c:pt>
                <c:pt idx="140">
                  <c:v>95.094487000000001</c:v>
                </c:pt>
                <c:pt idx="141">
                  <c:v>95.084197000000003</c:v>
                </c:pt>
                <c:pt idx="142">
                  <c:v>95.098112999999998</c:v>
                </c:pt>
                <c:pt idx="143">
                  <c:v>95.132555999999994</c:v>
                </c:pt>
                <c:pt idx="144">
                  <c:v>95.167878000000002</c:v>
                </c:pt>
                <c:pt idx="145">
                  <c:v>95.180259000000007</c:v>
                </c:pt>
                <c:pt idx="146">
                  <c:v>95.162862000000004</c:v>
                </c:pt>
                <c:pt idx="147">
                  <c:v>95.133714999999995</c:v>
                </c:pt>
                <c:pt idx="148">
                  <c:v>95.093902</c:v>
                </c:pt>
                <c:pt idx="149">
                  <c:v>95.054109999999994</c:v>
                </c:pt>
                <c:pt idx="150">
                  <c:v>95.038003000000003</c:v>
                </c:pt>
                <c:pt idx="151">
                  <c:v>95.044290000000004</c:v>
                </c:pt>
                <c:pt idx="152">
                  <c:v>95.067077999999995</c:v>
                </c:pt>
                <c:pt idx="153">
                  <c:v>95.102169000000004</c:v>
                </c:pt>
                <c:pt idx="154">
                  <c:v>95.143139000000005</c:v>
                </c:pt>
                <c:pt idx="155">
                  <c:v>95.179483000000005</c:v>
                </c:pt>
                <c:pt idx="156">
                  <c:v>95.202611000000005</c:v>
                </c:pt>
                <c:pt idx="157">
                  <c:v>95.207438999999994</c:v>
                </c:pt>
                <c:pt idx="158">
                  <c:v>95.190085999999994</c:v>
                </c:pt>
                <c:pt idx="159">
                  <c:v>95.149510000000006</c:v>
                </c:pt>
                <c:pt idx="160">
                  <c:v>95.099361000000002</c:v>
                </c:pt>
                <c:pt idx="161">
                  <c:v>95.071591999999995</c:v>
                </c:pt>
                <c:pt idx="162">
                  <c:v>95.078513000000001</c:v>
                </c:pt>
                <c:pt idx="163">
                  <c:v>95.085106999999994</c:v>
                </c:pt>
                <c:pt idx="164">
                  <c:v>95.067694000000003</c:v>
                </c:pt>
                <c:pt idx="165">
                  <c:v>95.047314999999998</c:v>
                </c:pt>
                <c:pt idx="166">
                  <c:v>95.050730000000001</c:v>
                </c:pt>
                <c:pt idx="167">
                  <c:v>95.076340999999999</c:v>
                </c:pt>
                <c:pt idx="168">
                  <c:v>95.099284999999995</c:v>
                </c:pt>
                <c:pt idx="169">
                  <c:v>95.104875000000007</c:v>
                </c:pt>
                <c:pt idx="170">
                  <c:v>95.107603999999995</c:v>
                </c:pt>
                <c:pt idx="171">
                  <c:v>95.127634</c:v>
                </c:pt>
                <c:pt idx="172">
                  <c:v>95.159749000000005</c:v>
                </c:pt>
                <c:pt idx="173">
                  <c:v>95.174238000000003</c:v>
                </c:pt>
                <c:pt idx="174">
                  <c:v>95.152396999999993</c:v>
                </c:pt>
                <c:pt idx="175">
                  <c:v>95.113760999999997</c:v>
                </c:pt>
                <c:pt idx="176">
                  <c:v>95.100415999999996</c:v>
                </c:pt>
                <c:pt idx="177">
                  <c:v>95.140063999999995</c:v>
                </c:pt>
                <c:pt idx="178">
                  <c:v>95.215333999999999</c:v>
                </c:pt>
                <c:pt idx="179">
                  <c:v>95.261803999999998</c:v>
                </c:pt>
                <c:pt idx="180">
                  <c:v>95.233711999999997</c:v>
                </c:pt>
                <c:pt idx="181">
                  <c:v>95.161179000000004</c:v>
                </c:pt>
                <c:pt idx="182">
                  <c:v>95.104292999999998</c:v>
                </c:pt>
                <c:pt idx="183">
                  <c:v>95.090534000000005</c:v>
                </c:pt>
                <c:pt idx="184">
                  <c:v>95.111824999999996</c:v>
                </c:pt>
                <c:pt idx="185">
                  <c:v>95.136626000000007</c:v>
                </c:pt>
                <c:pt idx="186">
                  <c:v>95.146978000000004</c:v>
                </c:pt>
                <c:pt idx="187">
                  <c:v>95.150496000000004</c:v>
                </c:pt>
                <c:pt idx="188">
                  <c:v>95.146231</c:v>
                </c:pt>
                <c:pt idx="189">
                  <c:v>95.123142999999999</c:v>
                </c:pt>
                <c:pt idx="190">
                  <c:v>95.077882000000002</c:v>
                </c:pt>
                <c:pt idx="191">
                  <c:v>95.022084000000007</c:v>
                </c:pt>
                <c:pt idx="192">
                  <c:v>94.983502999999999</c:v>
                </c:pt>
                <c:pt idx="193">
                  <c:v>94.993088999999998</c:v>
                </c:pt>
                <c:pt idx="194">
                  <c:v>95.051570999999996</c:v>
                </c:pt>
                <c:pt idx="195">
                  <c:v>95.129531999999998</c:v>
                </c:pt>
                <c:pt idx="196">
                  <c:v>95.192836</c:v>
                </c:pt>
                <c:pt idx="197">
                  <c:v>95.202326999999997</c:v>
                </c:pt>
                <c:pt idx="198">
                  <c:v>95.148122999999998</c:v>
                </c:pt>
                <c:pt idx="199">
                  <c:v>95.082464999999999</c:v>
                </c:pt>
                <c:pt idx="200">
                  <c:v>95.048711999999995</c:v>
                </c:pt>
                <c:pt idx="201">
                  <c:v>95.054569999999998</c:v>
                </c:pt>
                <c:pt idx="202">
                  <c:v>95.093558000000002</c:v>
                </c:pt>
                <c:pt idx="203">
                  <c:v>95.140669000000003</c:v>
                </c:pt>
                <c:pt idx="204">
                  <c:v>95.162777000000006</c:v>
                </c:pt>
                <c:pt idx="205">
                  <c:v>95.139498000000003</c:v>
                </c:pt>
                <c:pt idx="206">
                  <c:v>95.079133999999996</c:v>
                </c:pt>
                <c:pt idx="207">
                  <c:v>95.005086000000006</c:v>
                </c:pt>
                <c:pt idx="208">
                  <c:v>94.938002999999995</c:v>
                </c:pt>
                <c:pt idx="209">
                  <c:v>94.894133999999994</c:v>
                </c:pt>
                <c:pt idx="210">
                  <c:v>94.880476999999999</c:v>
                </c:pt>
                <c:pt idx="211">
                  <c:v>94.889049</c:v>
                </c:pt>
                <c:pt idx="212">
                  <c:v>94.905978000000005</c:v>
                </c:pt>
                <c:pt idx="213">
                  <c:v>94.925071000000003</c:v>
                </c:pt>
                <c:pt idx="214">
                  <c:v>94.948948999999999</c:v>
                </c:pt>
                <c:pt idx="215">
                  <c:v>94.975765999999993</c:v>
                </c:pt>
                <c:pt idx="216">
                  <c:v>94.990281999999993</c:v>
                </c:pt>
                <c:pt idx="217">
                  <c:v>94.978646999999995</c:v>
                </c:pt>
                <c:pt idx="218">
                  <c:v>94.945559000000003</c:v>
                </c:pt>
                <c:pt idx="219">
                  <c:v>94.910628000000003</c:v>
                </c:pt>
                <c:pt idx="220">
                  <c:v>94.899545000000003</c:v>
                </c:pt>
                <c:pt idx="221">
                  <c:v>94.927267000000001</c:v>
                </c:pt>
                <c:pt idx="222">
                  <c:v>94.978183000000001</c:v>
                </c:pt>
                <c:pt idx="223">
                  <c:v>95.025767999999999</c:v>
                </c:pt>
                <c:pt idx="224">
                  <c:v>95.058344000000005</c:v>
                </c:pt>
                <c:pt idx="225">
                  <c:v>95.073082999999997</c:v>
                </c:pt>
                <c:pt idx="226">
                  <c:v>95.071344999999994</c:v>
                </c:pt>
                <c:pt idx="227">
                  <c:v>95.057992999999996</c:v>
                </c:pt>
                <c:pt idx="228">
                  <c:v>95.031665000000004</c:v>
                </c:pt>
                <c:pt idx="229">
                  <c:v>94.976226999999994</c:v>
                </c:pt>
                <c:pt idx="230">
                  <c:v>94.879594999999995</c:v>
                </c:pt>
                <c:pt idx="231">
                  <c:v>94.764870000000002</c:v>
                </c:pt>
                <c:pt idx="232">
                  <c:v>94.683176000000003</c:v>
                </c:pt>
                <c:pt idx="233">
                  <c:v>94.673027000000005</c:v>
                </c:pt>
                <c:pt idx="234">
                  <c:v>94.730144999999993</c:v>
                </c:pt>
                <c:pt idx="235">
                  <c:v>94.812263999999999</c:v>
                </c:pt>
                <c:pt idx="236">
                  <c:v>94.882223999999994</c:v>
                </c:pt>
                <c:pt idx="237">
                  <c:v>94.940875000000005</c:v>
                </c:pt>
                <c:pt idx="238">
                  <c:v>95.006005999999999</c:v>
                </c:pt>
                <c:pt idx="239">
                  <c:v>95.074042000000006</c:v>
                </c:pt>
                <c:pt idx="240">
                  <c:v>95.116709999999998</c:v>
                </c:pt>
                <c:pt idx="241">
                  <c:v>95.117204000000001</c:v>
                </c:pt>
                <c:pt idx="242">
                  <c:v>95.093378999999999</c:v>
                </c:pt>
                <c:pt idx="243">
                  <c:v>95.070959999999999</c:v>
                </c:pt>
                <c:pt idx="244">
                  <c:v>95.057986999999997</c:v>
                </c:pt>
                <c:pt idx="245">
                  <c:v>95.046031999999997</c:v>
                </c:pt>
                <c:pt idx="246">
                  <c:v>95.017504000000002</c:v>
                </c:pt>
                <c:pt idx="247">
                  <c:v>94.945652999999993</c:v>
                </c:pt>
                <c:pt idx="248">
                  <c:v>94.818190999999999</c:v>
                </c:pt>
                <c:pt idx="249">
                  <c:v>94.708055999999999</c:v>
                </c:pt>
                <c:pt idx="250">
                  <c:v>94.716420999999997</c:v>
                </c:pt>
                <c:pt idx="251">
                  <c:v>94.818006999999994</c:v>
                </c:pt>
                <c:pt idx="252">
                  <c:v>94.939594</c:v>
                </c:pt>
                <c:pt idx="253">
                  <c:v>95.022847999999996</c:v>
                </c:pt>
                <c:pt idx="254">
                  <c:v>95.011899</c:v>
                </c:pt>
                <c:pt idx="255">
                  <c:v>94.899193999999994</c:v>
                </c:pt>
                <c:pt idx="256">
                  <c:v>94.772070999999997</c:v>
                </c:pt>
                <c:pt idx="257">
                  <c:v>94.728697999999994</c:v>
                </c:pt>
                <c:pt idx="258">
                  <c:v>94.783698000000001</c:v>
                </c:pt>
                <c:pt idx="259">
                  <c:v>94.883247999999995</c:v>
                </c:pt>
                <c:pt idx="260">
                  <c:v>94.970624000000001</c:v>
                </c:pt>
                <c:pt idx="261">
                  <c:v>95.033085999999997</c:v>
                </c:pt>
                <c:pt idx="262">
                  <c:v>95.097656999999998</c:v>
                </c:pt>
                <c:pt idx="263">
                  <c:v>95.19717</c:v>
                </c:pt>
                <c:pt idx="264">
                  <c:v>95.330190999999999</c:v>
                </c:pt>
                <c:pt idx="265">
                  <c:v>95.447558000000001</c:v>
                </c:pt>
                <c:pt idx="266">
                  <c:v>95.482286000000002</c:v>
                </c:pt>
                <c:pt idx="267">
                  <c:v>95.410734000000005</c:v>
                </c:pt>
                <c:pt idx="268">
                  <c:v>95.272992000000002</c:v>
                </c:pt>
                <c:pt idx="269">
                  <c:v>95.137150000000005</c:v>
                </c:pt>
                <c:pt idx="270">
                  <c:v>95.055824000000001</c:v>
                </c:pt>
                <c:pt idx="271">
                  <c:v>95.038483999999997</c:v>
                </c:pt>
                <c:pt idx="272">
                  <c:v>95.049660000000003</c:v>
                </c:pt>
                <c:pt idx="273">
                  <c:v>95.033591000000001</c:v>
                </c:pt>
                <c:pt idx="274">
                  <c:v>94.969804999999994</c:v>
                </c:pt>
                <c:pt idx="275">
                  <c:v>94.909941000000003</c:v>
                </c:pt>
                <c:pt idx="276">
                  <c:v>94.919856999999993</c:v>
                </c:pt>
                <c:pt idx="277">
                  <c:v>94.997750999999994</c:v>
                </c:pt>
                <c:pt idx="278">
                  <c:v>95.077753000000001</c:v>
                </c:pt>
                <c:pt idx="279">
                  <c:v>95.102757999999994</c:v>
                </c:pt>
                <c:pt idx="280">
                  <c:v>95.071661000000006</c:v>
                </c:pt>
                <c:pt idx="281">
                  <c:v>95.013200999999995</c:v>
                </c:pt>
                <c:pt idx="282">
                  <c:v>94.945812000000004</c:v>
                </c:pt>
                <c:pt idx="283">
                  <c:v>94.875906999999998</c:v>
                </c:pt>
                <c:pt idx="284">
                  <c:v>94.818550000000002</c:v>
                </c:pt>
                <c:pt idx="285">
                  <c:v>94.802060999999995</c:v>
                </c:pt>
                <c:pt idx="286">
                  <c:v>94.850633999999999</c:v>
                </c:pt>
                <c:pt idx="287">
                  <c:v>94.958174</c:v>
                </c:pt>
                <c:pt idx="288">
                  <c:v>95.077502999999993</c:v>
                </c:pt>
                <c:pt idx="289">
                  <c:v>95.159719999999993</c:v>
                </c:pt>
                <c:pt idx="290">
                  <c:v>95.194294999999997</c:v>
                </c:pt>
                <c:pt idx="291">
                  <c:v>95.191946999999999</c:v>
                </c:pt>
                <c:pt idx="292">
                  <c:v>95.163217000000003</c:v>
                </c:pt>
                <c:pt idx="293">
                  <c:v>95.111973000000006</c:v>
                </c:pt>
                <c:pt idx="294">
                  <c:v>95.043271000000004</c:v>
                </c:pt>
                <c:pt idx="295">
                  <c:v>94.972747999999996</c:v>
                </c:pt>
                <c:pt idx="296">
                  <c:v>94.922659999999993</c:v>
                </c:pt>
                <c:pt idx="297">
                  <c:v>94.909778000000003</c:v>
                </c:pt>
                <c:pt idx="298">
                  <c:v>94.932175999999998</c:v>
                </c:pt>
                <c:pt idx="299">
                  <c:v>94.965823999999998</c:v>
                </c:pt>
                <c:pt idx="300">
                  <c:v>94.986339000000001</c:v>
                </c:pt>
                <c:pt idx="301">
                  <c:v>94.99</c:v>
                </c:pt>
                <c:pt idx="302">
                  <c:v>94.982939000000002</c:v>
                </c:pt>
                <c:pt idx="303">
                  <c:v>94.971001000000001</c:v>
                </c:pt>
                <c:pt idx="304">
                  <c:v>94.964049000000003</c:v>
                </c:pt>
                <c:pt idx="305">
                  <c:v>94.969176000000004</c:v>
                </c:pt>
                <c:pt idx="306">
                  <c:v>94.978632000000005</c:v>
                </c:pt>
                <c:pt idx="307">
                  <c:v>94.971508999999998</c:v>
                </c:pt>
                <c:pt idx="308">
                  <c:v>94.935652000000005</c:v>
                </c:pt>
                <c:pt idx="309">
                  <c:v>94.894412000000003</c:v>
                </c:pt>
                <c:pt idx="310">
                  <c:v>94.899243999999996</c:v>
                </c:pt>
                <c:pt idx="311">
                  <c:v>94.935773999999995</c:v>
                </c:pt>
                <c:pt idx="312">
                  <c:v>94.920872000000003</c:v>
                </c:pt>
                <c:pt idx="313">
                  <c:v>94.857862999999995</c:v>
                </c:pt>
                <c:pt idx="314">
                  <c:v>94.811265000000006</c:v>
                </c:pt>
                <c:pt idx="315">
                  <c:v>94.804022000000003</c:v>
                </c:pt>
                <c:pt idx="316">
                  <c:v>94.815218999999999</c:v>
                </c:pt>
                <c:pt idx="317">
                  <c:v>94.823206999999996</c:v>
                </c:pt>
                <c:pt idx="318">
                  <c:v>94.829958000000005</c:v>
                </c:pt>
                <c:pt idx="319">
                  <c:v>94.849598</c:v>
                </c:pt>
                <c:pt idx="320">
                  <c:v>94.881778999999995</c:v>
                </c:pt>
                <c:pt idx="321">
                  <c:v>94.909906000000007</c:v>
                </c:pt>
                <c:pt idx="322">
                  <c:v>94.927715000000006</c:v>
                </c:pt>
                <c:pt idx="323">
                  <c:v>94.952721999999994</c:v>
                </c:pt>
                <c:pt idx="324">
                  <c:v>94.998632999999998</c:v>
                </c:pt>
                <c:pt idx="325">
                  <c:v>95.016351999999998</c:v>
                </c:pt>
                <c:pt idx="326">
                  <c:v>94.953909999999993</c:v>
                </c:pt>
                <c:pt idx="327">
                  <c:v>94.857281</c:v>
                </c:pt>
                <c:pt idx="328">
                  <c:v>94.775593000000001</c:v>
                </c:pt>
                <c:pt idx="329">
                  <c:v>94.706126999999995</c:v>
                </c:pt>
                <c:pt idx="330">
                  <c:v>94.650394000000006</c:v>
                </c:pt>
                <c:pt idx="331">
                  <c:v>94.614975999999999</c:v>
                </c:pt>
                <c:pt idx="332">
                  <c:v>94.587902</c:v>
                </c:pt>
                <c:pt idx="333">
                  <c:v>94.574102999999994</c:v>
                </c:pt>
                <c:pt idx="334">
                  <c:v>94.576376999999994</c:v>
                </c:pt>
                <c:pt idx="335">
                  <c:v>94.581832000000006</c:v>
                </c:pt>
                <c:pt idx="336">
                  <c:v>94.581326000000004</c:v>
                </c:pt>
                <c:pt idx="337">
                  <c:v>94.576122999999995</c:v>
                </c:pt>
                <c:pt idx="338">
                  <c:v>94.568639000000005</c:v>
                </c:pt>
                <c:pt idx="339">
                  <c:v>94.554872000000003</c:v>
                </c:pt>
                <c:pt idx="340">
                  <c:v>94.528655999999998</c:v>
                </c:pt>
                <c:pt idx="341">
                  <c:v>94.489081999999996</c:v>
                </c:pt>
                <c:pt idx="342">
                  <c:v>94.442002000000002</c:v>
                </c:pt>
                <c:pt idx="343">
                  <c:v>94.401095999999995</c:v>
                </c:pt>
                <c:pt idx="344">
                  <c:v>94.384463999999994</c:v>
                </c:pt>
                <c:pt idx="345">
                  <c:v>94.404707000000002</c:v>
                </c:pt>
                <c:pt idx="346">
                  <c:v>94.466775999999996</c:v>
                </c:pt>
                <c:pt idx="347">
                  <c:v>94.564577</c:v>
                </c:pt>
                <c:pt idx="348">
                  <c:v>94.668584999999993</c:v>
                </c:pt>
                <c:pt idx="349">
                  <c:v>94.714017999999996</c:v>
                </c:pt>
                <c:pt idx="350">
                  <c:v>94.647591000000006</c:v>
                </c:pt>
                <c:pt idx="351">
                  <c:v>94.550871999999998</c:v>
                </c:pt>
                <c:pt idx="352">
                  <c:v>94.505264999999994</c:v>
                </c:pt>
                <c:pt idx="353">
                  <c:v>94.453288000000001</c:v>
                </c:pt>
                <c:pt idx="354">
                  <c:v>94.373743000000005</c:v>
                </c:pt>
                <c:pt idx="355">
                  <c:v>94.294549000000004</c:v>
                </c:pt>
                <c:pt idx="356">
                  <c:v>94.232702000000003</c:v>
                </c:pt>
                <c:pt idx="357">
                  <c:v>94.186071999999996</c:v>
                </c:pt>
                <c:pt idx="358">
                  <c:v>94.147487999999996</c:v>
                </c:pt>
                <c:pt idx="359">
                  <c:v>94.113866999999999</c:v>
                </c:pt>
                <c:pt idx="360">
                  <c:v>94.086295000000007</c:v>
                </c:pt>
                <c:pt idx="361">
                  <c:v>94.067537000000002</c:v>
                </c:pt>
                <c:pt idx="362">
                  <c:v>94.060536999999997</c:v>
                </c:pt>
                <c:pt idx="363">
                  <c:v>94.069012000000001</c:v>
                </c:pt>
                <c:pt idx="364">
                  <c:v>94.092026000000004</c:v>
                </c:pt>
                <c:pt idx="365">
                  <c:v>94.113005999999999</c:v>
                </c:pt>
                <c:pt idx="366">
                  <c:v>94.101213000000001</c:v>
                </c:pt>
                <c:pt idx="367">
                  <c:v>94.034850000000006</c:v>
                </c:pt>
                <c:pt idx="368">
                  <c:v>93.921554</c:v>
                </c:pt>
                <c:pt idx="369">
                  <c:v>93.794151999999997</c:v>
                </c:pt>
                <c:pt idx="370">
                  <c:v>93.698516999999995</c:v>
                </c:pt>
                <c:pt idx="371">
                  <c:v>93.666819000000004</c:v>
                </c:pt>
                <c:pt idx="372">
                  <c:v>93.662476999999996</c:v>
                </c:pt>
                <c:pt idx="373">
                  <c:v>93.641011000000006</c:v>
                </c:pt>
                <c:pt idx="374">
                  <c:v>93.630562999999995</c:v>
                </c:pt>
                <c:pt idx="375">
                  <c:v>93.651747</c:v>
                </c:pt>
                <c:pt idx="376">
                  <c:v>93.688511000000005</c:v>
                </c:pt>
                <c:pt idx="377">
                  <c:v>93.714223000000004</c:v>
                </c:pt>
                <c:pt idx="378">
                  <c:v>93.709198000000001</c:v>
                </c:pt>
                <c:pt idx="379">
                  <c:v>93.672216000000006</c:v>
                </c:pt>
                <c:pt idx="380">
                  <c:v>93.631467999999998</c:v>
                </c:pt>
                <c:pt idx="381">
                  <c:v>93.622856999999996</c:v>
                </c:pt>
                <c:pt idx="382">
                  <c:v>93.634411999999998</c:v>
                </c:pt>
                <c:pt idx="383">
                  <c:v>93.624796000000003</c:v>
                </c:pt>
                <c:pt idx="384">
                  <c:v>93.578653000000003</c:v>
                </c:pt>
                <c:pt idx="385">
                  <c:v>93.507023000000004</c:v>
                </c:pt>
                <c:pt idx="386">
                  <c:v>93.435564999999997</c:v>
                </c:pt>
                <c:pt idx="387">
                  <c:v>93.382598999999999</c:v>
                </c:pt>
                <c:pt idx="388">
                  <c:v>93.335791</c:v>
                </c:pt>
                <c:pt idx="389">
                  <c:v>93.277287999999999</c:v>
                </c:pt>
                <c:pt idx="390">
                  <c:v>93.215783000000002</c:v>
                </c:pt>
                <c:pt idx="391">
                  <c:v>93.182624000000004</c:v>
                </c:pt>
                <c:pt idx="392">
                  <c:v>93.197772999999998</c:v>
                </c:pt>
                <c:pt idx="393">
                  <c:v>93.234066999999996</c:v>
                </c:pt>
                <c:pt idx="394">
                  <c:v>93.246097000000006</c:v>
                </c:pt>
                <c:pt idx="395">
                  <c:v>93.221604999999997</c:v>
                </c:pt>
                <c:pt idx="396">
                  <c:v>93.177542000000003</c:v>
                </c:pt>
                <c:pt idx="397">
                  <c:v>93.134253000000001</c:v>
                </c:pt>
                <c:pt idx="398">
                  <c:v>93.103746999999998</c:v>
                </c:pt>
                <c:pt idx="399">
                  <c:v>93.089645000000004</c:v>
                </c:pt>
                <c:pt idx="400">
                  <c:v>93.088965999999999</c:v>
                </c:pt>
                <c:pt idx="401">
                  <c:v>93.093258000000006</c:v>
                </c:pt>
                <c:pt idx="402">
                  <c:v>93.091773000000003</c:v>
                </c:pt>
                <c:pt idx="403">
                  <c:v>93.073359999999994</c:v>
                </c:pt>
                <c:pt idx="404">
                  <c:v>93.029843</c:v>
                </c:pt>
                <c:pt idx="405">
                  <c:v>92.966198000000006</c:v>
                </c:pt>
                <c:pt idx="406">
                  <c:v>92.901830000000004</c:v>
                </c:pt>
                <c:pt idx="407">
                  <c:v>92.855884000000003</c:v>
                </c:pt>
                <c:pt idx="408">
                  <c:v>92.836123999999998</c:v>
                </c:pt>
                <c:pt idx="409">
                  <c:v>92.840118000000004</c:v>
                </c:pt>
                <c:pt idx="410">
                  <c:v>92.855277999999998</c:v>
                </c:pt>
                <c:pt idx="411">
                  <c:v>92.856144</c:v>
                </c:pt>
                <c:pt idx="412">
                  <c:v>92.815878999999995</c:v>
                </c:pt>
                <c:pt idx="413">
                  <c:v>92.734871999999996</c:v>
                </c:pt>
                <c:pt idx="414">
                  <c:v>92.633786000000001</c:v>
                </c:pt>
                <c:pt idx="415">
                  <c:v>92.538780000000003</c:v>
                </c:pt>
                <c:pt idx="416">
                  <c:v>92.474207000000007</c:v>
                </c:pt>
                <c:pt idx="417">
                  <c:v>92.444174000000004</c:v>
                </c:pt>
                <c:pt idx="418">
                  <c:v>92.430834000000004</c:v>
                </c:pt>
                <c:pt idx="419">
                  <c:v>92.409316000000004</c:v>
                </c:pt>
                <c:pt idx="420">
                  <c:v>92.366770000000002</c:v>
                </c:pt>
                <c:pt idx="421">
                  <c:v>92.311531000000002</c:v>
                </c:pt>
                <c:pt idx="422">
                  <c:v>92.263169000000005</c:v>
                </c:pt>
                <c:pt idx="423">
                  <c:v>92.235094000000004</c:v>
                </c:pt>
                <c:pt idx="424">
                  <c:v>92.228178999999997</c:v>
                </c:pt>
                <c:pt idx="425">
                  <c:v>92.234285</c:v>
                </c:pt>
                <c:pt idx="426">
                  <c:v>92.240572999999998</c:v>
                </c:pt>
                <c:pt idx="427">
                  <c:v>92.231978999999995</c:v>
                </c:pt>
                <c:pt idx="428">
                  <c:v>92.197929000000002</c:v>
                </c:pt>
                <c:pt idx="429">
                  <c:v>92.137890999999996</c:v>
                </c:pt>
                <c:pt idx="430">
                  <c:v>92.060376000000005</c:v>
                </c:pt>
                <c:pt idx="431">
                  <c:v>91.976146</c:v>
                </c:pt>
                <c:pt idx="432">
                  <c:v>91.900976999999997</c:v>
                </c:pt>
                <c:pt idx="433">
                  <c:v>91.864266000000001</c:v>
                </c:pt>
                <c:pt idx="434">
                  <c:v>91.875073999999998</c:v>
                </c:pt>
                <c:pt idx="435">
                  <c:v>91.903903</c:v>
                </c:pt>
                <c:pt idx="436">
                  <c:v>91.931799999999996</c:v>
                </c:pt>
                <c:pt idx="437">
                  <c:v>91.952099000000004</c:v>
                </c:pt>
                <c:pt idx="438">
                  <c:v>91.952372999999994</c:v>
                </c:pt>
                <c:pt idx="439">
                  <c:v>91.924182000000002</c:v>
                </c:pt>
                <c:pt idx="440">
                  <c:v>91.877177000000003</c:v>
                </c:pt>
                <c:pt idx="441">
                  <c:v>91.830184000000003</c:v>
                </c:pt>
                <c:pt idx="442">
                  <c:v>91.789961000000005</c:v>
                </c:pt>
                <c:pt idx="443">
                  <c:v>91.747153999999995</c:v>
                </c:pt>
                <c:pt idx="444">
                  <c:v>91.693523999999996</c:v>
                </c:pt>
                <c:pt idx="445">
                  <c:v>91.637232999999995</c:v>
                </c:pt>
                <c:pt idx="446">
                  <c:v>91.598054000000005</c:v>
                </c:pt>
                <c:pt idx="447">
                  <c:v>91.585313999999997</c:v>
                </c:pt>
                <c:pt idx="448">
                  <c:v>91.583716999999993</c:v>
                </c:pt>
                <c:pt idx="449">
                  <c:v>91.570620000000005</c:v>
                </c:pt>
                <c:pt idx="450">
                  <c:v>91.542060000000006</c:v>
                </c:pt>
                <c:pt idx="451">
                  <c:v>91.507767000000001</c:v>
                </c:pt>
                <c:pt idx="452">
                  <c:v>91.473403000000005</c:v>
                </c:pt>
                <c:pt idx="453">
                  <c:v>91.442835000000002</c:v>
                </c:pt>
                <c:pt idx="454">
                  <c:v>91.427575000000004</c:v>
                </c:pt>
                <c:pt idx="455">
                  <c:v>91.431201000000001</c:v>
                </c:pt>
                <c:pt idx="456">
                  <c:v>91.430600999999996</c:v>
                </c:pt>
                <c:pt idx="457">
                  <c:v>91.397880999999998</c:v>
                </c:pt>
                <c:pt idx="458">
                  <c:v>91.331123000000005</c:v>
                </c:pt>
                <c:pt idx="459">
                  <c:v>91.251780999999994</c:v>
                </c:pt>
                <c:pt idx="460">
                  <c:v>91.179595000000006</c:v>
                </c:pt>
                <c:pt idx="461">
                  <c:v>91.117761000000002</c:v>
                </c:pt>
                <c:pt idx="462">
                  <c:v>91.063001</c:v>
                </c:pt>
                <c:pt idx="463">
                  <c:v>91.024265999999997</c:v>
                </c:pt>
                <c:pt idx="464">
                  <c:v>91.017460999999997</c:v>
                </c:pt>
                <c:pt idx="465">
                  <c:v>91.038679999999999</c:v>
                </c:pt>
                <c:pt idx="466">
                  <c:v>91.059124999999995</c:v>
                </c:pt>
                <c:pt idx="467">
                  <c:v>91.051831000000007</c:v>
                </c:pt>
                <c:pt idx="468">
                  <c:v>91.014764999999997</c:v>
                </c:pt>
                <c:pt idx="469">
                  <c:v>90.969123999999994</c:v>
                </c:pt>
                <c:pt idx="470">
                  <c:v>90.937460999999999</c:v>
                </c:pt>
                <c:pt idx="471">
                  <c:v>90.921322000000004</c:v>
                </c:pt>
                <c:pt idx="472">
                  <c:v>90.903786999999994</c:v>
                </c:pt>
                <c:pt idx="473">
                  <c:v>90.873943999999995</c:v>
                </c:pt>
                <c:pt idx="474">
                  <c:v>90.839819000000006</c:v>
                </c:pt>
                <c:pt idx="475">
                  <c:v>90.814401000000004</c:v>
                </c:pt>
                <c:pt idx="476">
                  <c:v>90.798389</c:v>
                </c:pt>
                <c:pt idx="477">
                  <c:v>90.782250000000005</c:v>
                </c:pt>
                <c:pt idx="478">
                  <c:v>90.761576000000005</c:v>
                </c:pt>
                <c:pt idx="479">
                  <c:v>90.743121000000002</c:v>
                </c:pt>
                <c:pt idx="480">
                  <c:v>90.735611000000006</c:v>
                </c:pt>
                <c:pt idx="481">
                  <c:v>90.739176</c:v>
                </c:pt>
                <c:pt idx="482">
                  <c:v>90.744659999999996</c:v>
                </c:pt>
                <c:pt idx="483">
                  <c:v>90.741397000000006</c:v>
                </c:pt>
                <c:pt idx="484">
                  <c:v>90.723149000000006</c:v>
                </c:pt>
                <c:pt idx="485">
                  <c:v>90.688439000000002</c:v>
                </c:pt>
                <c:pt idx="486">
                  <c:v>90.638343000000006</c:v>
                </c:pt>
                <c:pt idx="487">
                  <c:v>90.575518000000002</c:v>
                </c:pt>
                <c:pt idx="488">
                  <c:v>90.504147000000003</c:v>
                </c:pt>
                <c:pt idx="489">
                  <c:v>90.432429999999997</c:v>
                </c:pt>
                <c:pt idx="490">
                  <c:v>90.375235000000004</c:v>
                </c:pt>
                <c:pt idx="491">
                  <c:v>90.347678000000002</c:v>
                </c:pt>
                <c:pt idx="492">
                  <c:v>90.352084000000005</c:v>
                </c:pt>
                <c:pt idx="493">
                  <c:v>90.374825000000001</c:v>
                </c:pt>
                <c:pt idx="494">
                  <c:v>90.393602999999999</c:v>
                </c:pt>
                <c:pt idx="495">
                  <c:v>90.387540000000001</c:v>
                </c:pt>
                <c:pt idx="496">
                  <c:v>90.351540999999997</c:v>
                </c:pt>
                <c:pt idx="497">
                  <c:v>90.304787000000005</c:v>
                </c:pt>
                <c:pt idx="498">
                  <c:v>90.271276999999998</c:v>
                </c:pt>
                <c:pt idx="499">
                  <c:v>90.255964000000006</c:v>
                </c:pt>
                <c:pt idx="500">
                  <c:v>90.249396000000004</c:v>
                </c:pt>
                <c:pt idx="501">
                  <c:v>90.243302</c:v>
                </c:pt>
                <c:pt idx="502">
                  <c:v>90.234358</c:v>
                </c:pt>
                <c:pt idx="503">
                  <c:v>90.218196000000006</c:v>
                </c:pt>
                <c:pt idx="504">
                  <c:v>90.185490000000001</c:v>
                </c:pt>
                <c:pt idx="505">
                  <c:v>90.128816999999998</c:v>
                </c:pt>
                <c:pt idx="506">
                  <c:v>90.053993000000006</c:v>
                </c:pt>
                <c:pt idx="507">
                  <c:v>89.979984000000002</c:v>
                </c:pt>
                <c:pt idx="508">
                  <c:v>89.925796000000005</c:v>
                </c:pt>
                <c:pt idx="509">
                  <c:v>89.898216000000005</c:v>
                </c:pt>
                <c:pt idx="510">
                  <c:v>89.890643999999995</c:v>
                </c:pt>
                <c:pt idx="511">
                  <c:v>89.890872000000002</c:v>
                </c:pt>
                <c:pt idx="512">
                  <c:v>89.889334000000005</c:v>
                </c:pt>
                <c:pt idx="513">
                  <c:v>89.881251000000006</c:v>
                </c:pt>
                <c:pt idx="514">
                  <c:v>89.864361000000002</c:v>
                </c:pt>
                <c:pt idx="515">
                  <c:v>89.838143000000002</c:v>
                </c:pt>
                <c:pt idx="516">
                  <c:v>89.806216000000006</c:v>
                </c:pt>
                <c:pt idx="517">
                  <c:v>89.778274999999994</c:v>
                </c:pt>
                <c:pt idx="518">
                  <c:v>89.764847000000003</c:v>
                </c:pt>
                <c:pt idx="519">
                  <c:v>89.764480000000006</c:v>
                </c:pt>
                <c:pt idx="520">
                  <c:v>89.760149999999996</c:v>
                </c:pt>
                <c:pt idx="521">
                  <c:v>89.733767</c:v>
                </c:pt>
                <c:pt idx="522">
                  <c:v>89.679851999999997</c:v>
                </c:pt>
                <c:pt idx="523">
                  <c:v>89.605728999999997</c:v>
                </c:pt>
                <c:pt idx="524">
                  <c:v>89.526651999999999</c:v>
                </c:pt>
                <c:pt idx="525">
                  <c:v>89.463009</c:v>
                </c:pt>
                <c:pt idx="526">
                  <c:v>89.434246999999999</c:v>
                </c:pt>
                <c:pt idx="527">
                  <c:v>89.446213</c:v>
                </c:pt>
                <c:pt idx="528">
                  <c:v>89.482995000000003</c:v>
                </c:pt>
                <c:pt idx="529">
                  <c:v>89.515197000000001</c:v>
                </c:pt>
                <c:pt idx="530">
                  <c:v>89.520408000000003</c:v>
                </c:pt>
                <c:pt idx="531">
                  <c:v>89.497037000000006</c:v>
                </c:pt>
                <c:pt idx="532">
                  <c:v>89.458078999999998</c:v>
                </c:pt>
                <c:pt idx="533">
                  <c:v>89.414777000000001</c:v>
                </c:pt>
                <c:pt idx="534">
                  <c:v>89.369969999999995</c:v>
                </c:pt>
                <c:pt idx="535">
                  <c:v>89.326479000000006</c:v>
                </c:pt>
                <c:pt idx="536">
                  <c:v>89.295308000000006</c:v>
                </c:pt>
                <c:pt idx="537">
                  <c:v>89.290092000000001</c:v>
                </c:pt>
                <c:pt idx="538">
                  <c:v>89.310894000000005</c:v>
                </c:pt>
                <c:pt idx="539">
                  <c:v>89.335750000000004</c:v>
                </c:pt>
                <c:pt idx="540">
                  <c:v>89.334946000000002</c:v>
                </c:pt>
                <c:pt idx="541">
                  <c:v>89.296684999999997</c:v>
                </c:pt>
                <c:pt idx="542">
                  <c:v>89.237516999999997</c:v>
                </c:pt>
                <c:pt idx="543">
                  <c:v>89.187019000000006</c:v>
                </c:pt>
                <c:pt idx="544">
                  <c:v>89.162350000000004</c:v>
                </c:pt>
                <c:pt idx="545">
                  <c:v>89.158862999999997</c:v>
                </c:pt>
                <c:pt idx="546">
                  <c:v>89.161938000000006</c:v>
                </c:pt>
                <c:pt idx="547">
                  <c:v>89.162319999999994</c:v>
                </c:pt>
                <c:pt idx="548">
                  <c:v>89.158091999999996</c:v>
                </c:pt>
                <c:pt idx="549">
                  <c:v>89.149325000000005</c:v>
                </c:pt>
                <c:pt idx="550">
                  <c:v>89.136521999999999</c:v>
                </c:pt>
                <c:pt idx="551">
                  <c:v>89.120914999999997</c:v>
                </c:pt>
                <c:pt idx="552">
                  <c:v>89.101067999999998</c:v>
                </c:pt>
                <c:pt idx="553">
                  <c:v>89.070508000000004</c:v>
                </c:pt>
                <c:pt idx="554">
                  <c:v>89.024814000000006</c:v>
                </c:pt>
                <c:pt idx="555">
                  <c:v>88.972128999999995</c:v>
                </c:pt>
                <c:pt idx="556">
                  <c:v>88.930312999999998</c:v>
                </c:pt>
                <c:pt idx="557">
                  <c:v>88.911670999999998</c:v>
                </c:pt>
                <c:pt idx="558">
                  <c:v>88.913527000000002</c:v>
                </c:pt>
                <c:pt idx="559">
                  <c:v>88.923669000000004</c:v>
                </c:pt>
                <c:pt idx="560">
                  <c:v>88.932694999999995</c:v>
                </c:pt>
                <c:pt idx="561">
                  <c:v>88.939520000000002</c:v>
                </c:pt>
                <c:pt idx="562">
                  <c:v>88.946680999999998</c:v>
                </c:pt>
                <c:pt idx="563">
                  <c:v>88.953235000000006</c:v>
                </c:pt>
                <c:pt idx="564">
                  <c:v>88.951898</c:v>
                </c:pt>
                <c:pt idx="565">
                  <c:v>88.934061</c:v>
                </c:pt>
                <c:pt idx="566">
                  <c:v>88.899882000000005</c:v>
                </c:pt>
                <c:pt idx="567">
                  <c:v>88.864058999999997</c:v>
                </c:pt>
                <c:pt idx="568">
                  <c:v>88.847271000000006</c:v>
                </c:pt>
                <c:pt idx="569">
                  <c:v>88.858348000000007</c:v>
                </c:pt>
                <c:pt idx="570">
                  <c:v>88.885789000000003</c:v>
                </c:pt>
                <c:pt idx="571">
                  <c:v>88.908694999999994</c:v>
                </c:pt>
                <c:pt idx="572">
                  <c:v>88.914035999999996</c:v>
                </c:pt>
                <c:pt idx="573">
                  <c:v>88.901223000000002</c:v>
                </c:pt>
                <c:pt idx="574">
                  <c:v>88.873816000000005</c:v>
                </c:pt>
                <c:pt idx="575">
                  <c:v>88.833960000000005</c:v>
                </c:pt>
                <c:pt idx="576">
                  <c:v>88.786567000000005</c:v>
                </c:pt>
                <c:pt idx="577">
                  <c:v>88.742902000000001</c:v>
                </c:pt>
                <c:pt idx="578">
                  <c:v>88.713887</c:v>
                </c:pt>
                <c:pt idx="579">
                  <c:v>88.699597999999995</c:v>
                </c:pt>
                <c:pt idx="580">
                  <c:v>88.690870000000004</c:v>
                </c:pt>
                <c:pt idx="581">
                  <c:v>88.682490000000001</c:v>
                </c:pt>
                <c:pt idx="582">
                  <c:v>88.678135999999995</c:v>
                </c:pt>
                <c:pt idx="583">
                  <c:v>88.680918000000005</c:v>
                </c:pt>
                <c:pt idx="584">
                  <c:v>88.686753999999993</c:v>
                </c:pt>
                <c:pt idx="585">
                  <c:v>88.691121999999993</c:v>
                </c:pt>
                <c:pt idx="586">
                  <c:v>88.696287999999996</c:v>
                </c:pt>
                <c:pt idx="587">
                  <c:v>88.704747999999995</c:v>
                </c:pt>
                <c:pt idx="588">
                  <c:v>88.708994000000004</c:v>
                </c:pt>
                <c:pt idx="589">
                  <c:v>88.697443000000007</c:v>
                </c:pt>
                <c:pt idx="590">
                  <c:v>88.671679999999995</c:v>
                </c:pt>
                <c:pt idx="591">
                  <c:v>88.648517999999996</c:v>
                </c:pt>
                <c:pt idx="592">
                  <c:v>88.640511000000004</c:v>
                </c:pt>
                <c:pt idx="593">
                  <c:v>88.640835999999993</c:v>
                </c:pt>
                <c:pt idx="594">
                  <c:v>88.634161000000006</c:v>
                </c:pt>
                <c:pt idx="595">
                  <c:v>88.618673999999999</c:v>
                </c:pt>
                <c:pt idx="596">
                  <c:v>88.608114999999998</c:v>
                </c:pt>
                <c:pt idx="597">
                  <c:v>88.611082999999994</c:v>
                </c:pt>
                <c:pt idx="598">
                  <c:v>88.615928999999994</c:v>
                </c:pt>
                <c:pt idx="599">
                  <c:v>88.601799999999997</c:v>
                </c:pt>
                <c:pt idx="600">
                  <c:v>88.560776000000004</c:v>
                </c:pt>
                <c:pt idx="601">
                  <c:v>88.503877000000003</c:v>
                </c:pt>
                <c:pt idx="602">
                  <c:v>88.448606999999996</c:v>
                </c:pt>
                <c:pt idx="603">
                  <c:v>88.406723</c:v>
                </c:pt>
                <c:pt idx="604">
                  <c:v>88.384094000000005</c:v>
                </c:pt>
                <c:pt idx="605">
                  <c:v>88.384924999999996</c:v>
                </c:pt>
                <c:pt idx="606">
                  <c:v>88.409143</c:v>
                </c:pt>
                <c:pt idx="607">
                  <c:v>88.446128000000002</c:v>
                </c:pt>
                <c:pt idx="608">
                  <c:v>88.476971000000006</c:v>
                </c:pt>
                <c:pt idx="609">
                  <c:v>88.486287000000004</c:v>
                </c:pt>
                <c:pt idx="610">
                  <c:v>88.470122000000003</c:v>
                </c:pt>
                <c:pt idx="611">
                  <c:v>88.433732000000006</c:v>
                </c:pt>
                <c:pt idx="612">
                  <c:v>88.387697000000003</c:v>
                </c:pt>
                <c:pt idx="613">
                  <c:v>88.346868000000001</c:v>
                </c:pt>
                <c:pt idx="614">
                  <c:v>88.325999999999993</c:v>
                </c:pt>
                <c:pt idx="615">
                  <c:v>88.329926999999998</c:v>
                </c:pt>
                <c:pt idx="616">
                  <c:v>88.348240000000004</c:v>
                </c:pt>
                <c:pt idx="617">
                  <c:v>88.362843999999996</c:v>
                </c:pt>
                <c:pt idx="618">
                  <c:v>88.361233999999996</c:v>
                </c:pt>
                <c:pt idx="619">
                  <c:v>88.343806000000001</c:v>
                </c:pt>
                <c:pt idx="620">
                  <c:v>88.322355000000002</c:v>
                </c:pt>
                <c:pt idx="621">
                  <c:v>88.312408000000005</c:v>
                </c:pt>
                <c:pt idx="622">
                  <c:v>88.320742999999993</c:v>
                </c:pt>
                <c:pt idx="623">
                  <c:v>88.336269999999999</c:v>
                </c:pt>
                <c:pt idx="624">
                  <c:v>88.337130999999999</c:v>
                </c:pt>
                <c:pt idx="625">
                  <c:v>88.312342000000001</c:v>
                </c:pt>
                <c:pt idx="626">
                  <c:v>88.274445999999998</c:v>
                </c:pt>
                <c:pt idx="627">
                  <c:v>88.245722999999998</c:v>
                </c:pt>
                <c:pt idx="628">
                  <c:v>88.233352999999994</c:v>
                </c:pt>
                <c:pt idx="629">
                  <c:v>88.223223000000004</c:v>
                </c:pt>
                <c:pt idx="630">
                  <c:v>88.197851</c:v>
                </c:pt>
                <c:pt idx="631">
                  <c:v>88.154606999999999</c:v>
                </c:pt>
                <c:pt idx="632">
                  <c:v>88.105547999999999</c:v>
                </c:pt>
                <c:pt idx="633">
                  <c:v>88.065422999999996</c:v>
                </c:pt>
                <c:pt idx="634">
                  <c:v>88.043712999999997</c:v>
                </c:pt>
                <c:pt idx="635">
                  <c:v>88.043694000000002</c:v>
                </c:pt>
                <c:pt idx="636">
                  <c:v>88.062877999999998</c:v>
                </c:pt>
                <c:pt idx="637">
                  <c:v>88.093551000000005</c:v>
                </c:pt>
                <c:pt idx="638">
                  <c:v>88.125478999999999</c:v>
                </c:pt>
                <c:pt idx="639">
                  <c:v>88.149721</c:v>
                </c:pt>
                <c:pt idx="640">
                  <c:v>88.160431000000003</c:v>
                </c:pt>
                <c:pt idx="641">
                  <c:v>88.154574999999994</c:v>
                </c:pt>
                <c:pt idx="642">
                  <c:v>88.131510000000006</c:v>
                </c:pt>
                <c:pt idx="643">
                  <c:v>88.093922000000006</c:v>
                </c:pt>
                <c:pt idx="644">
                  <c:v>88.050117</c:v>
                </c:pt>
                <c:pt idx="645">
                  <c:v>88.014555999999999</c:v>
                </c:pt>
                <c:pt idx="646">
                  <c:v>88.002026000000001</c:v>
                </c:pt>
                <c:pt idx="647">
                  <c:v>88.017154000000005</c:v>
                </c:pt>
                <c:pt idx="648">
                  <c:v>88.050225999999995</c:v>
                </c:pt>
                <c:pt idx="649">
                  <c:v>88.085550999999995</c:v>
                </c:pt>
                <c:pt idx="650">
                  <c:v>88.112632000000005</c:v>
                </c:pt>
                <c:pt idx="651">
                  <c:v>88.125645000000006</c:v>
                </c:pt>
                <c:pt idx="652">
                  <c:v>88.115666000000004</c:v>
                </c:pt>
                <c:pt idx="653">
                  <c:v>88.073740000000001</c:v>
                </c:pt>
                <c:pt idx="654">
                  <c:v>88.005825000000002</c:v>
                </c:pt>
                <c:pt idx="655">
                  <c:v>87.937462999999994</c:v>
                </c:pt>
                <c:pt idx="656">
                  <c:v>87.895899999999997</c:v>
                </c:pt>
                <c:pt idx="657">
                  <c:v>87.888400000000004</c:v>
                </c:pt>
                <c:pt idx="658">
                  <c:v>87.900808999999995</c:v>
                </c:pt>
                <c:pt idx="659">
                  <c:v>87.913815999999997</c:v>
                </c:pt>
                <c:pt idx="660">
                  <c:v>87.916677000000007</c:v>
                </c:pt>
                <c:pt idx="661">
                  <c:v>87.909204000000003</c:v>
                </c:pt>
                <c:pt idx="662">
                  <c:v>87.897581000000002</c:v>
                </c:pt>
                <c:pt idx="663">
                  <c:v>87.888602000000006</c:v>
                </c:pt>
                <c:pt idx="664">
                  <c:v>87.883232000000007</c:v>
                </c:pt>
                <c:pt idx="665">
                  <c:v>87.875553999999994</c:v>
                </c:pt>
                <c:pt idx="666">
                  <c:v>87.861378999999999</c:v>
                </c:pt>
                <c:pt idx="667">
                  <c:v>87.846444000000005</c:v>
                </c:pt>
                <c:pt idx="668">
                  <c:v>87.842663999999999</c:v>
                </c:pt>
                <c:pt idx="669">
                  <c:v>87.857539000000003</c:v>
                </c:pt>
                <c:pt idx="670">
                  <c:v>87.889816999999994</c:v>
                </c:pt>
                <c:pt idx="671">
                  <c:v>87.932280000000006</c:v>
                </c:pt>
                <c:pt idx="672">
                  <c:v>87.972857000000005</c:v>
                </c:pt>
                <c:pt idx="673">
                  <c:v>87.994966000000005</c:v>
                </c:pt>
                <c:pt idx="674">
                  <c:v>87.986053999999996</c:v>
                </c:pt>
                <c:pt idx="675">
                  <c:v>87.950027000000006</c:v>
                </c:pt>
                <c:pt idx="676">
                  <c:v>87.905677999999995</c:v>
                </c:pt>
                <c:pt idx="677">
                  <c:v>87.869024999999993</c:v>
                </c:pt>
                <c:pt idx="678">
                  <c:v>87.841314999999994</c:v>
                </c:pt>
                <c:pt idx="679">
                  <c:v>87.817454999999995</c:v>
                </c:pt>
                <c:pt idx="680">
                  <c:v>87.799937</c:v>
                </c:pt>
                <c:pt idx="681">
                  <c:v>87.796529000000007</c:v>
                </c:pt>
                <c:pt idx="682">
                  <c:v>87.804779999999994</c:v>
                </c:pt>
                <c:pt idx="683">
                  <c:v>87.807717999999994</c:v>
                </c:pt>
                <c:pt idx="684">
                  <c:v>87.790678999999997</c:v>
                </c:pt>
                <c:pt idx="685">
                  <c:v>87.759191999999999</c:v>
                </c:pt>
                <c:pt idx="686">
                  <c:v>87.734268</c:v>
                </c:pt>
                <c:pt idx="687">
                  <c:v>87.728752</c:v>
                </c:pt>
                <c:pt idx="688">
                  <c:v>87.733493999999993</c:v>
                </c:pt>
                <c:pt idx="689">
                  <c:v>87.731443999999996</c:v>
                </c:pt>
                <c:pt idx="690">
                  <c:v>87.722029000000006</c:v>
                </c:pt>
                <c:pt idx="691">
                  <c:v>87.723105000000004</c:v>
                </c:pt>
                <c:pt idx="692">
                  <c:v>87.745649999999998</c:v>
                </c:pt>
                <c:pt idx="693">
                  <c:v>87.774665999999996</c:v>
                </c:pt>
                <c:pt idx="694">
                  <c:v>87.783355999999998</c:v>
                </c:pt>
                <c:pt idx="695">
                  <c:v>87.762281999999999</c:v>
                </c:pt>
                <c:pt idx="696">
                  <c:v>87.726208999999997</c:v>
                </c:pt>
                <c:pt idx="697">
                  <c:v>87.693579999999997</c:v>
                </c:pt>
                <c:pt idx="698">
                  <c:v>87.668930000000003</c:v>
                </c:pt>
                <c:pt idx="699">
                  <c:v>87.649349000000001</c:v>
                </c:pt>
                <c:pt idx="700">
                  <c:v>87.638525000000001</c:v>
                </c:pt>
                <c:pt idx="701">
                  <c:v>87.642944</c:v>
                </c:pt>
                <c:pt idx="702">
                  <c:v>87.656627</c:v>
                </c:pt>
                <c:pt idx="703">
                  <c:v>87.661607000000004</c:v>
                </c:pt>
                <c:pt idx="704">
                  <c:v>87.647711999999999</c:v>
                </c:pt>
                <c:pt idx="705">
                  <c:v>87.624632000000005</c:v>
                </c:pt>
                <c:pt idx="706">
                  <c:v>87.609847000000002</c:v>
                </c:pt>
                <c:pt idx="707">
                  <c:v>87.609381999999997</c:v>
                </c:pt>
                <c:pt idx="708">
                  <c:v>87.614089000000007</c:v>
                </c:pt>
                <c:pt idx="709">
                  <c:v>87.611174000000005</c:v>
                </c:pt>
                <c:pt idx="710">
                  <c:v>87.594960999999998</c:v>
                </c:pt>
                <c:pt idx="711">
                  <c:v>87.569218000000006</c:v>
                </c:pt>
                <c:pt idx="712">
                  <c:v>87.544814000000002</c:v>
                </c:pt>
                <c:pt idx="713">
                  <c:v>87.533812999999995</c:v>
                </c:pt>
                <c:pt idx="714">
                  <c:v>87.539719000000005</c:v>
                </c:pt>
                <c:pt idx="715">
                  <c:v>87.551938000000007</c:v>
                </c:pt>
                <c:pt idx="716">
                  <c:v>87.553454000000002</c:v>
                </c:pt>
                <c:pt idx="717">
                  <c:v>87.534941000000003</c:v>
                </c:pt>
                <c:pt idx="718">
                  <c:v>87.499793999999994</c:v>
                </c:pt>
                <c:pt idx="719">
                  <c:v>87.457907000000006</c:v>
                </c:pt>
                <c:pt idx="720">
                  <c:v>87.421007000000003</c:v>
                </c:pt>
                <c:pt idx="721">
                  <c:v>87.403470999999996</c:v>
                </c:pt>
                <c:pt idx="722">
                  <c:v>87.417482000000007</c:v>
                </c:pt>
                <c:pt idx="723">
                  <c:v>87.460344000000006</c:v>
                </c:pt>
                <c:pt idx="724">
                  <c:v>87.510379999999998</c:v>
                </c:pt>
                <c:pt idx="725">
                  <c:v>87.542350999999996</c:v>
                </c:pt>
                <c:pt idx="726">
                  <c:v>87.546772000000004</c:v>
                </c:pt>
                <c:pt idx="727">
                  <c:v>87.530268000000007</c:v>
                </c:pt>
                <c:pt idx="728">
                  <c:v>87.501034000000004</c:v>
                </c:pt>
                <c:pt idx="729">
                  <c:v>87.462532999999993</c:v>
                </c:pt>
                <c:pt idx="730">
                  <c:v>87.420900000000003</c:v>
                </c:pt>
                <c:pt idx="731">
                  <c:v>87.388813999999996</c:v>
                </c:pt>
                <c:pt idx="732">
                  <c:v>87.375685000000004</c:v>
                </c:pt>
                <c:pt idx="733">
                  <c:v>87.376390999999998</c:v>
                </c:pt>
                <c:pt idx="734">
                  <c:v>87.374562999999995</c:v>
                </c:pt>
                <c:pt idx="735">
                  <c:v>87.358170999999999</c:v>
                </c:pt>
                <c:pt idx="736">
                  <c:v>87.330281999999997</c:v>
                </c:pt>
                <c:pt idx="737">
                  <c:v>87.303917999999996</c:v>
                </c:pt>
                <c:pt idx="738">
                  <c:v>87.288309999999996</c:v>
                </c:pt>
                <c:pt idx="739">
                  <c:v>87.281722000000002</c:v>
                </c:pt>
                <c:pt idx="740">
                  <c:v>87.276567</c:v>
                </c:pt>
                <c:pt idx="741">
                  <c:v>87.268394999999998</c:v>
                </c:pt>
                <c:pt idx="742">
                  <c:v>87.258073999999993</c:v>
                </c:pt>
                <c:pt idx="743">
                  <c:v>87.247397000000007</c:v>
                </c:pt>
                <c:pt idx="744">
                  <c:v>87.236468000000002</c:v>
                </c:pt>
                <c:pt idx="745">
                  <c:v>87.225596999999993</c:v>
                </c:pt>
                <c:pt idx="746">
                  <c:v>87.215710000000001</c:v>
                </c:pt>
                <c:pt idx="747">
                  <c:v>87.206322</c:v>
                </c:pt>
                <c:pt idx="748">
                  <c:v>87.197832000000005</c:v>
                </c:pt>
                <c:pt idx="749">
                  <c:v>87.197788000000003</c:v>
                </c:pt>
                <c:pt idx="750">
                  <c:v>87.218344999999999</c:v>
                </c:pt>
                <c:pt idx="751">
                  <c:v>87.260968000000005</c:v>
                </c:pt>
                <c:pt idx="752">
                  <c:v>87.306484999999995</c:v>
                </c:pt>
                <c:pt idx="753">
                  <c:v>87.327933999999999</c:v>
                </c:pt>
                <c:pt idx="754">
                  <c:v>87.315523999999996</c:v>
                </c:pt>
                <c:pt idx="755">
                  <c:v>87.284963000000005</c:v>
                </c:pt>
                <c:pt idx="756">
                  <c:v>87.259236999999999</c:v>
                </c:pt>
                <c:pt idx="757">
                  <c:v>87.247076000000007</c:v>
                </c:pt>
                <c:pt idx="758">
                  <c:v>87.241983000000005</c:v>
                </c:pt>
                <c:pt idx="759">
                  <c:v>87.235226999999995</c:v>
                </c:pt>
                <c:pt idx="760">
                  <c:v>87.223954000000006</c:v>
                </c:pt>
                <c:pt idx="761">
                  <c:v>87.209332000000003</c:v>
                </c:pt>
                <c:pt idx="762">
                  <c:v>87.191625000000002</c:v>
                </c:pt>
                <c:pt idx="763">
                  <c:v>87.168584999999993</c:v>
                </c:pt>
                <c:pt idx="764">
                  <c:v>87.138648000000003</c:v>
                </c:pt>
                <c:pt idx="765">
                  <c:v>87.105783000000002</c:v>
                </c:pt>
                <c:pt idx="766">
                  <c:v>87.079058000000003</c:v>
                </c:pt>
                <c:pt idx="767">
                  <c:v>87.064109999999999</c:v>
                </c:pt>
                <c:pt idx="768">
                  <c:v>87.055310000000006</c:v>
                </c:pt>
                <c:pt idx="769">
                  <c:v>87.040666000000002</c:v>
                </c:pt>
                <c:pt idx="770">
                  <c:v>87.015310999999997</c:v>
                </c:pt>
                <c:pt idx="771">
                  <c:v>86.986153999999999</c:v>
                </c:pt>
                <c:pt idx="772">
                  <c:v>86.962350000000001</c:v>
                </c:pt>
                <c:pt idx="773">
                  <c:v>86.946335000000005</c:v>
                </c:pt>
                <c:pt idx="774">
                  <c:v>86.937111000000002</c:v>
                </c:pt>
                <c:pt idx="775">
                  <c:v>86.936999</c:v>
                </c:pt>
                <c:pt idx="776">
                  <c:v>86.948970000000003</c:v>
                </c:pt>
                <c:pt idx="777">
                  <c:v>86.968736000000007</c:v>
                </c:pt>
                <c:pt idx="778">
                  <c:v>86.984589</c:v>
                </c:pt>
                <c:pt idx="779">
                  <c:v>86.986071999999993</c:v>
                </c:pt>
                <c:pt idx="780">
                  <c:v>86.971571999999995</c:v>
                </c:pt>
                <c:pt idx="781">
                  <c:v>86.948167999999995</c:v>
                </c:pt>
                <c:pt idx="782">
                  <c:v>86.925877999999997</c:v>
                </c:pt>
                <c:pt idx="783">
                  <c:v>86.910999000000004</c:v>
                </c:pt>
                <c:pt idx="784">
                  <c:v>86.902368999999993</c:v>
                </c:pt>
                <c:pt idx="785">
                  <c:v>86.893854000000005</c:v>
                </c:pt>
                <c:pt idx="786">
                  <c:v>86.881922000000003</c:v>
                </c:pt>
                <c:pt idx="787">
                  <c:v>86.869570999999993</c:v>
                </c:pt>
                <c:pt idx="788">
                  <c:v>86.860743999999997</c:v>
                </c:pt>
                <c:pt idx="789">
                  <c:v>86.853432999999995</c:v>
                </c:pt>
                <c:pt idx="790">
                  <c:v>86.842461</c:v>
                </c:pt>
                <c:pt idx="791">
                  <c:v>86.828584000000006</c:v>
                </c:pt>
                <c:pt idx="792">
                  <c:v>86.820690999999997</c:v>
                </c:pt>
                <c:pt idx="793">
                  <c:v>86.826972999999995</c:v>
                </c:pt>
                <c:pt idx="794">
                  <c:v>86.845645000000005</c:v>
                </c:pt>
                <c:pt idx="795">
                  <c:v>86.864902000000001</c:v>
                </c:pt>
                <c:pt idx="796">
                  <c:v>86.871274</c:v>
                </c:pt>
                <c:pt idx="797">
                  <c:v>86.859215000000006</c:v>
                </c:pt>
                <c:pt idx="798">
                  <c:v>86.834897999999995</c:v>
                </c:pt>
                <c:pt idx="799">
                  <c:v>86.810868999999997</c:v>
                </c:pt>
                <c:pt idx="800">
                  <c:v>86.79598</c:v>
                </c:pt>
                <c:pt idx="801">
                  <c:v>86.790288000000004</c:v>
                </c:pt>
                <c:pt idx="802">
                  <c:v>86.790152000000006</c:v>
                </c:pt>
                <c:pt idx="803">
                  <c:v>86.796071999999995</c:v>
                </c:pt>
                <c:pt idx="804">
                  <c:v>86.811497000000003</c:v>
                </c:pt>
                <c:pt idx="805">
                  <c:v>86.834183999999993</c:v>
                </c:pt>
                <c:pt idx="806">
                  <c:v>86.853267000000002</c:v>
                </c:pt>
                <c:pt idx="807">
                  <c:v>86.857382000000001</c:v>
                </c:pt>
                <c:pt idx="808">
                  <c:v>86.844003000000001</c:v>
                </c:pt>
                <c:pt idx="809">
                  <c:v>86.818455999999998</c:v>
                </c:pt>
                <c:pt idx="810">
                  <c:v>86.784895000000006</c:v>
                </c:pt>
                <c:pt idx="811">
                  <c:v>86.742512000000005</c:v>
                </c:pt>
                <c:pt idx="812">
                  <c:v>86.692772000000005</c:v>
                </c:pt>
                <c:pt idx="813">
                  <c:v>86.647402999999997</c:v>
                </c:pt>
                <c:pt idx="814">
                  <c:v>86.624555999999998</c:v>
                </c:pt>
                <c:pt idx="815">
                  <c:v>86.633852000000005</c:v>
                </c:pt>
                <c:pt idx="816">
                  <c:v>86.665797999999995</c:v>
                </c:pt>
                <c:pt idx="817">
                  <c:v>86.697337000000005</c:v>
                </c:pt>
                <c:pt idx="818">
                  <c:v>86.707262999999998</c:v>
                </c:pt>
                <c:pt idx="819">
                  <c:v>86.687151</c:v>
                </c:pt>
                <c:pt idx="820">
                  <c:v>86.643624000000003</c:v>
                </c:pt>
                <c:pt idx="821">
                  <c:v>86.595877000000002</c:v>
                </c:pt>
                <c:pt idx="822">
                  <c:v>86.566909999999993</c:v>
                </c:pt>
                <c:pt idx="823">
                  <c:v>86.567229999999995</c:v>
                </c:pt>
                <c:pt idx="824">
                  <c:v>86.584540000000004</c:v>
                </c:pt>
                <c:pt idx="825">
                  <c:v>86.594725999999994</c:v>
                </c:pt>
                <c:pt idx="826">
                  <c:v>86.585521</c:v>
                </c:pt>
                <c:pt idx="827">
                  <c:v>86.566899000000006</c:v>
                </c:pt>
                <c:pt idx="828">
                  <c:v>86.556583000000003</c:v>
                </c:pt>
                <c:pt idx="829">
                  <c:v>86.558746999999997</c:v>
                </c:pt>
                <c:pt idx="830">
                  <c:v>86.561130000000006</c:v>
                </c:pt>
                <c:pt idx="831">
                  <c:v>86.551302000000007</c:v>
                </c:pt>
                <c:pt idx="832">
                  <c:v>86.531204000000002</c:v>
                </c:pt>
                <c:pt idx="833">
                  <c:v>86.515396999999993</c:v>
                </c:pt>
                <c:pt idx="834">
                  <c:v>86.517827999999994</c:v>
                </c:pt>
                <c:pt idx="835">
                  <c:v>86.539642999999998</c:v>
                </c:pt>
                <c:pt idx="836">
                  <c:v>86.566578000000007</c:v>
                </c:pt>
                <c:pt idx="837">
                  <c:v>86.578151000000005</c:v>
                </c:pt>
                <c:pt idx="838">
                  <c:v>86.562768000000005</c:v>
                </c:pt>
                <c:pt idx="839">
                  <c:v>86.525632000000002</c:v>
                </c:pt>
                <c:pt idx="840">
                  <c:v>86.482535999999996</c:v>
                </c:pt>
                <c:pt idx="841">
                  <c:v>86.448201999999995</c:v>
                </c:pt>
                <c:pt idx="842">
                  <c:v>86.431793999999996</c:v>
                </c:pt>
                <c:pt idx="843">
                  <c:v>86.438571999999994</c:v>
                </c:pt>
                <c:pt idx="844">
                  <c:v>86.467556999999999</c:v>
                </c:pt>
                <c:pt idx="845">
                  <c:v>86.505780000000001</c:v>
                </c:pt>
                <c:pt idx="846">
                  <c:v>86.531508000000002</c:v>
                </c:pt>
                <c:pt idx="847">
                  <c:v>86.530083000000005</c:v>
                </c:pt>
                <c:pt idx="848">
                  <c:v>86.507631000000003</c:v>
                </c:pt>
                <c:pt idx="849">
                  <c:v>86.486509999999996</c:v>
                </c:pt>
                <c:pt idx="850">
                  <c:v>86.485303000000002</c:v>
                </c:pt>
                <c:pt idx="851">
                  <c:v>86.502482999999998</c:v>
                </c:pt>
                <c:pt idx="852">
                  <c:v>86.518625</c:v>
                </c:pt>
                <c:pt idx="853">
                  <c:v>86.514538999999999</c:v>
                </c:pt>
                <c:pt idx="854">
                  <c:v>86.489262999999994</c:v>
                </c:pt>
                <c:pt idx="855">
                  <c:v>86.462395000000001</c:v>
                </c:pt>
                <c:pt idx="856">
                  <c:v>86.458653999999996</c:v>
                </c:pt>
                <c:pt idx="857">
                  <c:v>86.487105</c:v>
                </c:pt>
                <c:pt idx="858">
                  <c:v>86.531457000000003</c:v>
                </c:pt>
                <c:pt idx="859">
                  <c:v>86.559723000000005</c:v>
                </c:pt>
                <c:pt idx="860">
                  <c:v>86.547490999999994</c:v>
                </c:pt>
                <c:pt idx="861">
                  <c:v>86.498016000000007</c:v>
                </c:pt>
                <c:pt idx="862">
                  <c:v>86.440567000000001</c:v>
                </c:pt>
                <c:pt idx="863">
                  <c:v>86.404556999999997</c:v>
                </c:pt>
                <c:pt idx="864">
                  <c:v>86.392326999999995</c:v>
                </c:pt>
                <c:pt idx="865">
                  <c:v>86.379914999999997</c:v>
                </c:pt>
                <c:pt idx="866">
                  <c:v>86.347436000000002</c:v>
                </c:pt>
                <c:pt idx="867">
                  <c:v>86.305573999999993</c:v>
                </c:pt>
                <c:pt idx="868">
                  <c:v>86.284194999999997</c:v>
                </c:pt>
                <c:pt idx="869">
                  <c:v>86.295036999999994</c:v>
                </c:pt>
                <c:pt idx="870">
                  <c:v>86.315912999999995</c:v>
                </c:pt>
                <c:pt idx="871">
                  <c:v>86.314389000000006</c:v>
                </c:pt>
                <c:pt idx="872">
                  <c:v>86.280180000000001</c:v>
                </c:pt>
                <c:pt idx="873">
                  <c:v>86.231784000000005</c:v>
                </c:pt>
                <c:pt idx="874">
                  <c:v>86.196050999999997</c:v>
                </c:pt>
                <c:pt idx="875">
                  <c:v>86.186617999999996</c:v>
                </c:pt>
                <c:pt idx="876">
                  <c:v>86.199939000000001</c:v>
                </c:pt>
                <c:pt idx="877">
                  <c:v>86.222948000000002</c:v>
                </c:pt>
                <c:pt idx="878">
                  <c:v>86.241455000000002</c:v>
                </c:pt>
                <c:pt idx="879">
                  <c:v>86.247448000000006</c:v>
                </c:pt>
                <c:pt idx="880">
                  <c:v>86.243897000000004</c:v>
                </c:pt>
                <c:pt idx="881">
                  <c:v>86.241663000000003</c:v>
                </c:pt>
                <c:pt idx="882">
                  <c:v>86.248634999999993</c:v>
                </c:pt>
                <c:pt idx="883">
                  <c:v>86.261250000000004</c:v>
                </c:pt>
                <c:pt idx="884">
                  <c:v>86.267483999999996</c:v>
                </c:pt>
                <c:pt idx="885">
                  <c:v>86.257802999999996</c:v>
                </c:pt>
                <c:pt idx="886">
                  <c:v>86.232811999999996</c:v>
                </c:pt>
                <c:pt idx="887">
                  <c:v>86.202348999999998</c:v>
                </c:pt>
                <c:pt idx="888">
                  <c:v>86.178804999999997</c:v>
                </c:pt>
                <c:pt idx="889">
                  <c:v>86.169337999999996</c:v>
                </c:pt>
                <c:pt idx="890">
                  <c:v>86.171103000000002</c:v>
                </c:pt>
                <c:pt idx="891">
                  <c:v>86.173941999999997</c:v>
                </c:pt>
                <c:pt idx="892">
                  <c:v>86.169892000000004</c:v>
                </c:pt>
                <c:pt idx="893">
                  <c:v>86.160054000000002</c:v>
                </c:pt>
                <c:pt idx="894">
                  <c:v>86.150977999999995</c:v>
                </c:pt>
                <c:pt idx="895">
                  <c:v>86.146749</c:v>
                </c:pt>
                <c:pt idx="896">
                  <c:v>86.148632000000006</c:v>
                </c:pt>
                <c:pt idx="897">
                  <c:v>86.160093000000003</c:v>
                </c:pt>
                <c:pt idx="898">
                  <c:v>86.184512999999995</c:v>
                </c:pt>
                <c:pt idx="899">
                  <c:v>86.214624999999998</c:v>
                </c:pt>
                <c:pt idx="900">
                  <c:v>86.230808999999994</c:v>
                </c:pt>
                <c:pt idx="901">
                  <c:v>86.215995000000007</c:v>
                </c:pt>
                <c:pt idx="902">
                  <c:v>86.170068999999998</c:v>
                </c:pt>
                <c:pt idx="903">
                  <c:v>86.108333000000002</c:v>
                </c:pt>
                <c:pt idx="904">
                  <c:v>86.050943000000004</c:v>
                </c:pt>
                <c:pt idx="905">
                  <c:v>86.015569999999997</c:v>
                </c:pt>
                <c:pt idx="906">
                  <c:v>86.012576999999993</c:v>
                </c:pt>
                <c:pt idx="907">
                  <c:v>86.038792000000001</c:v>
                </c:pt>
                <c:pt idx="908">
                  <c:v>86.076272000000003</c:v>
                </c:pt>
                <c:pt idx="909">
                  <c:v>86.103763999999998</c:v>
                </c:pt>
                <c:pt idx="910">
                  <c:v>86.112100999999996</c:v>
                </c:pt>
                <c:pt idx="911">
                  <c:v>86.106018000000006</c:v>
                </c:pt>
                <c:pt idx="912">
                  <c:v>86.091819999999998</c:v>
                </c:pt>
                <c:pt idx="913">
                  <c:v>86.069436999999994</c:v>
                </c:pt>
                <c:pt idx="914">
                  <c:v>86.038593000000006</c:v>
                </c:pt>
                <c:pt idx="915">
                  <c:v>86.006748000000002</c:v>
                </c:pt>
                <c:pt idx="916">
                  <c:v>85.986079000000004</c:v>
                </c:pt>
                <c:pt idx="917">
                  <c:v>85.983727999999999</c:v>
                </c:pt>
                <c:pt idx="918">
                  <c:v>85.996650000000002</c:v>
                </c:pt>
                <c:pt idx="919">
                  <c:v>86.013985000000005</c:v>
                </c:pt>
                <c:pt idx="920">
                  <c:v>86.023169999999993</c:v>
                </c:pt>
                <c:pt idx="921">
                  <c:v>86.016271000000003</c:v>
                </c:pt>
                <c:pt idx="922">
                  <c:v>85.993274</c:v>
                </c:pt>
                <c:pt idx="923">
                  <c:v>85.960334000000003</c:v>
                </c:pt>
                <c:pt idx="924">
                  <c:v>85.926047999999994</c:v>
                </c:pt>
                <c:pt idx="925">
                  <c:v>85.900240999999994</c:v>
                </c:pt>
                <c:pt idx="926">
                  <c:v>85.892224999999996</c:v>
                </c:pt>
                <c:pt idx="927">
                  <c:v>85.903647000000007</c:v>
                </c:pt>
                <c:pt idx="928">
                  <c:v>85.922389999999993</c:v>
                </c:pt>
                <c:pt idx="929">
                  <c:v>85.929850999999999</c:v>
                </c:pt>
                <c:pt idx="930">
                  <c:v>85.917738999999997</c:v>
                </c:pt>
                <c:pt idx="931">
                  <c:v>85.894508000000002</c:v>
                </c:pt>
                <c:pt idx="932">
                  <c:v>85.873392999999993</c:v>
                </c:pt>
                <c:pt idx="933">
                  <c:v>85.858818999999997</c:v>
                </c:pt>
                <c:pt idx="934">
                  <c:v>85.848256000000006</c:v>
                </c:pt>
                <c:pt idx="935">
                  <c:v>85.842055999999999</c:v>
                </c:pt>
                <c:pt idx="936">
                  <c:v>85.842714000000001</c:v>
                </c:pt>
                <c:pt idx="937">
                  <c:v>85.845073999999997</c:v>
                </c:pt>
                <c:pt idx="938">
                  <c:v>85.836387000000002</c:v>
                </c:pt>
                <c:pt idx="939">
                  <c:v>85.810587999999996</c:v>
                </c:pt>
                <c:pt idx="940">
                  <c:v>85.778648000000004</c:v>
                </c:pt>
                <c:pt idx="941">
                  <c:v>85.760160999999997</c:v>
                </c:pt>
                <c:pt idx="942">
                  <c:v>85.765355999999997</c:v>
                </c:pt>
                <c:pt idx="943">
                  <c:v>85.787952000000004</c:v>
                </c:pt>
                <c:pt idx="944">
                  <c:v>85.814183</c:v>
                </c:pt>
                <c:pt idx="945">
                  <c:v>85.833212000000003</c:v>
                </c:pt>
                <c:pt idx="946">
                  <c:v>85.836252000000002</c:v>
                </c:pt>
                <c:pt idx="947">
                  <c:v>85.813490000000002</c:v>
                </c:pt>
                <c:pt idx="948">
                  <c:v>85.762924999999996</c:v>
                </c:pt>
                <c:pt idx="949">
                  <c:v>85.70335</c:v>
                </c:pt>
                <c:pt idx="950">
                  <c:v>85.668436999999997</c:v>
                </c:pt>
                <c:pt idx="951">
                  <c:v>85.678022999999996</c:v>
                </c:pt>
                <c:pt idx="952">
                  <c:v>85.717178000000004</c:v>
                </c:pt>
                <c:pt idx="953">
                  <c:v>85.750781000000003</c:v>
                </c:pt>
                <c:pt idx="954">
                  <c:v>85.756539000000004</c:v>
                </c:pt>
                <c:pt idx="955">
                  <c:v>85.737764999999996</c:v>
                </c:pt>
                <c:pt idx="956">
                  <c:v>85.707543999999999</c:v>
                </c:pt>
                <c:pt idx="957">
                  <c:v>85.671469999999999</c:v>
                </c:pt>
                <c:pt idx="958">
                  <c:v>85.628996999999998</c:v>
                </c:pt>
                <c:pt idx="959">
                  <c:v>85.583140999999998</c:v>
                </c:pt>
                <c:pt idx="960">
                  <c:v>85.541220999999993</c:v>
                </c:pt>
                <c:pt idx="961">
                  <c:v>85.508514000000005</c:v>
                </c:pt>
                <c:pt idx="962">
                  <c:v>85.486624000000006</c:v>
                </c:pt>
                <c:pt idx="963">
                  <c:v>85.476556000000002</c:v>
                </c:pt>
                <c:pt idx="964">
                  <c:v>85.477491999999998</c:v>
                </c:pt>
                <c:pt idx="965">
                  <c:v>85.482044999999999</c:v>
                </c:pt>
                <c:pt idx="966">
                  <c:v>85.478115000000003</c:v>
                </c:pt>
                <c:pt idx="967">
                  <c:v>85.458738999999994</c:v>
                </c:pt>
                <c:pt idx="968">
                  <c:v>85.428122999999999</c:v>
                </c:pt>
                <c:pt idx="969">
                  <c:v>85.395656000000002</c:v>
                </c:pt>
                <c:pt idx="970">
                  <c:v>85.36533</c:v>
                </c:pt>
                <c:pt idx="971">
                  <c:v>85.334367999999998</c:v>
                </c:pt>
                <c:pt idx="972">
                  <c:v>85.301674000000006</c:v>
                </c:pt>
                <c:pt idx="973">
                  <c:v>85.273777999999993</c:v>
                </c:pt>
                <c:pt idx="974">
                  <c:v>85.260478000000006</c:v>
                </c:pt>
                <c:pt idx="975">
                  <c:v>85.266124000000005</c:v>
                </c:pt>
                <c:pt idx="976">
                  <c:v>85.287441999999999</c:v>
                </c:pt>
                <c:pt idx="977">
                  <c:v>85.318647999999996</c:v>
                </c:pt>
                <c:pt idx="978">
                  <c:v>85.353616000000002</c:v>
                </c:pt>
                <c:pt idx="979">
                  <c:v>85.382514</c:v>
                </c:pt>
                <c:pt idx="980">
                  <c:v>85.394024000000002</c:v>
                </c:pt>
                <c:pt idx="981">
                  <c:v>85.386511999999996</c:v>
                </c:pt>
                <c:pt idx="982">
                  <c:v>85.372727999999995</c:v>
                </c:pt>
                <c:pt idx="983">
                  <c:v>85.366425000000007</c:v>
                </c:pt>
                <c:pt idx="984">
                  <c:v>85.366749999999996</c:v>
                </c:pt>
                <c:pt idx="985">
                  <c:v>85.363343</c:v>
                </c:pt>
                <c:pt idx="986">
                  <c:v>85.354359000000002</c:v>
                </c:pt>
                <c:pt idx="987">
                  <c:v>85.348579999999998</c:v>
                </c:pt>
                <c:pt idx="988">
                  <c:v>85.348602</c:v>
                </c:pt>
                <c:pt idx="989">
                  <c:v>85.343746999999993</c:v>
                </c:pt>
                <c:pt idx="990">
                  <c:v>85.325907000000001</c:v>
                </c:pt>
                <c:pt idx="991">
                  <c:v>85.302667</c:v>
                </c:pt>
                <c:pt idx="992">
                  <c:v>85.287038999999993</c:v>
                </c:pt>
                <c:pt idx="993">
                  <c:v>85.281854999999993</c:v>
                </c:pt>
                <c:pt idx="994">
                  <c:v>85.283122000000006</c:v>
                </c:pt>
                <c:pt idx="995">
                  <c:v>85.293104999999997</c:v>
                </c:pt>
                <c:pt idx="996">
                  <c:v>85.318055000000001</c:v>
                </c:pt>
                <c:pt idx="997">
                  <c:v>85.353134999999995</c:v>
                </c:pt>
                <c:pt idx="998">
                  <c:v>85.380775999999997</c:v>
                </c:pt>
                <c:pt idx="999">
                  <c:v>85.387269000000003</c:v>
                </c:pt>
                <c:pt idx="1000">
                  <c:v>85.373686000000006</c:v>
                </c:pt>
                <c:pt idx="1001">
                  <c:v>85.348723000000007</c:v>
                </c:pt>
                <c:pt idx="1002">
                  <c:v>85.319377000000003</c:v>
                </c:pt>
                <c:pt idx="1003">
                  <c:v>85.293288000000004</c:v>
                </c:pt>
                <c:pt idx="1004">
                  <c:v>85.282013000000006</c:v>
                </c:pt>
                <c:pt idx="1005">
                  <c:v>85.291568999999996</c:v>
                </c:pt>
                <c:pt idx="1006">
                  <c:v>85.310286000000005</c:v>
                </c:pt>
                <c:pt idx="1007">
                  <c:v>85.313715000000002</c:v>
                </c:pt>
                <c:pt idx="1008">
                  <c:v>85.285354999999996</c:v>
                </c:pt>
                <c:pt idx="1009">
                  <c:v>85.231071</c:v>
                </c:pt>
                <c:pt idx="1010">
                  <c:v>85.174160000000001</c:v>
                </c:pt>
                <c:pt idx="1011">
                  <c:v>85.137131999999994</c:v>
                </c:pt>
                <c:pt idx="1012">
                  <c:v>85.123851000000002</c:v>
                </c:pt>
                <c:pt idx="1013">
                  <c:v>85.113560000000007</c:v>
                </c:pt>
                <c:pt idx="1014">
                  <c:v>85.074933999999999</c:v>
                </c:pt>
                <c:pt idx="1015">
                  <c:v>84.992829999999998</c:v>
                </c:pt>
                <c:pt idx="1016">
                  <c:v>84.883146999999994</c:v>
                </c:pt>
                <c:pt idx="1017">
                  <c:v>84.776705000000007</c:v>
                </c:pt>
                <c:pt idx="1018">
                  <c:v>84.686797999999996</c:v>
                </c:pt>
                <c:pt idx="1019">
                  <c:v>84.595285000000004</c:v>
                </c:pt>
                <c:pt idx="1020">
                  <c:v>84.471745999999996</c:v>
                </c:pt>
                <c:pt idx="1021">
                  <c:v>84.301191000000003</c:v>
                </c:pt>
                <c:pt idx="1022">
                  <c:v>84.089800999999994</c:v>
                </c:pt>
                <c:pt idx="1023">
                  <c:v>83.848817999999994</c:v>
                </c:pt>
                <c:pt idx="1024">
                  <c:v>83.579396000000003</c:v>
                </c:pt>
                <c:pt idx="1025">
                  <c:v>83.271068999999997</c:v>
                </c:pt>
                <c:pt idx="1026">
                  <c:v>82.910595999999998</c:v>
                </c:pt>
                <c:pt idx="1027">
                  <c:v>82.496460999999996</c:v>
                </c:pt>
                <c:pt idx="1028">
                  <c:v>82.053013000000007</c:v>
                </c:pt>
                <c:pt idx="1029">
                  <c:v>81.629334</c:v>
                </c:pt>
                <c:pt idx="1030">
                  <c:v>81.272964999999999</c:v>
                </c:pt>
                <c:pt idx="1031">
                  <c:v>80.997140000000002</c:v>
                </c:pt>
                <c:pt idx="1032">
                  <c:v>80.774625999999998</c:v>
                </c:pt>
                <c:pt idx="1033">
                  <c:v>80.564385999999999</c:v>
                </c:pt>
                <c:pt idx="1034">
                  <c:v>80.341328000000004</c:v>
                </c:pt>
                <c:pt idx="1035">
                  <c:v>80.103134999999995</c:v>
                </c:pt>
                <c:pt idx="1036">
                  <c:v>79.860715999999996</c:v>
                </c:pt>
                <c:pt idx="1037">
                  <c:v>79.630160000000004</c:v>
                </c:pt>
                <c:pt idx="1038">
                  <c:v>79.426525999999996</c:v>
                </c:pt>
                <c:pt idx="1039">
                  <c:v>79.255341999999999</c:v>
                </c:pt>
                <c:pt idx="1040">
                  <c:v>79.111958000000001</c:v>
                </c:pt>
                <c:pt idx="1041">
                  <c:v>78.996432999999996</c:v>
                </c:pt>
                <c:pt idx="1042">
                  <c:v>78.926571999999993</c:v>
                </c:pt>
                <c:pt idx="1043">
                  <c:v>78.927565999999999</c:v>
                </c:pt>
                <c:pt idx="1044">
                  <c:v>79.008088000000001</c:v>
                </c:pt>
                <c:pt idx="1045">
                  <c:v>79.152044000000004</c:v>
                </c:pt>
                <c:pt idx="1046">
                  <c:v>79.332301999999999</c:v>
                </c:pt>
                <c:pt idx="1047">
                  <c:v>79.525062000000005</c:v>
                </c:pt>
                <c:pt idx="1048">
                  <c:v>79.711511000000002</c:v>
                </c:pt>
                <c:pt idx="1049">
                  <c:v>79.875263000000004</c:v>
                </c:pt>
                <c:pt idx="1050">
                  <c:v>80.004060999999993</c:v>
                </c:pt>
                <c:pt idx="1051">
                  <c:v>80.091386</c:v>
                </c:pt>
                <c:pt idx="1052">
                  <c:v>80.135282000000004</c:v>
                </c:pt>
                <c:pt idx="1053">
                  <c:v>80.139111999999997</c:v>
                </c:pt>
                <c:pt idx="1054">
                  <c:v>80.112176000000005</c:v>
                </c:pt>
                <c:pt idx="1055">
                  <c:v>80.061881999999997</c:v>
                </c:pt>
                <c:pt idx="1056">
                  <c:v>79.983388000000005</c:v>
                </c:pt>
                <c:pt idx="1057">
                  <c:v>79.864699999999999</c:v>
                </c:pt>
                <c:pt idx="1058">
                  <c:v>79.706670000000003</c:v>
                </c:pt>
                <c:pt idx="1059">
                  <c:v>79.531343000000007</c:v>
                </c:pt>
                <c:pt idx="1060">
                  <c:v>79.364652000000007</c:v>
                </c:pt>
                <c:pt idx="1061">
                  <c:v>79.215559999999996</c:v>
                </c:pt>
                <c:pt idx="1062">
                  <c:v>79.077524999999994</c:v>
                </c:pt>
                <c:pt idx="1063">
                  <c:v>78.944852999999995</c:v>
                </c:pt>
                <c:pt idx="1064">
                  <c:v>78.818935999999994</c:v>
                </c:pt>
                <c:pt idx="1065">
                  <c:v>78.702157</c:v>
                </c:pt>
                <c:pt idx="1066">
                  <c:v>78.596677</c:v>
                </c:pt>
                <c:pt idx="1067">
                  <c:v>78.511240000000001</c:v>
                </c:pt>
                <c:pt idx="1068">
                  <c:v>78.460614000000007</c:v>
                </c:pt>
                <c:pt idx="1069">
                  <c:v>78.453693000000001</c:v>
                </c:pt>
                <c:pt idx="1070">
                  <c:v>78.485962999999998</c:v>
                </c:pt>
                <c:pt idx="1071">
                  <c:v>78.545587999999995</c:v>
                </c:pt>
                <c:pt idx="1072">
                  <c:v>78.622339999999994</c:v>
                </c:pt>
                <c:pt idx="1073">
                  <c:v>78.707897000000003</c:v>
                </c:pt>
                <c:pt idx="1074">
                  <c:v>78.793505999999994</c:v>
                </c:pt>
                <c:pt idx="1075">
                  <c:v>78.87473</c:v>
                </c:pt>
                <c:pt idx="1076">
                  <c:v>78.958141999999995</c:v>
                </c:pt>
                <c:pt idx="1077">
                  <c:v>79.057886999999994</c:v>
                </c:pt>
                <c:pt idx="1078">
                  <c:v>79.184048000000004</c:v>
                </c:pt>
                <c:pt idx="1079">
                  <c:v>79.335509999999999</c:v>
                </c:pt>
                <c:pt idx="1080">
                  <c:v>79.502437</c:v>
                </c:pt>
                <c:pt idx="1081">
                  <c:v>79.670368999999994</c:v>
                </c:pt>
                <c:pt idx="1082">
                  <c:v>79.821595000000002</c:v>
                </c:pt>
                <c:pt idx="1083">
                  <c:v>79.940662000000003</c:v>
                </c:pt>
                <c:pt idx="1084">
                  <c:v>80.026234000000002</c:v>
                </c:pt>
                <c:pt idx="1085">
                  <c:v>80.096767</c:v>
                </c:pt>
                <c:pt idx="1086">
                  <c:v>80.177631000000005</c:v>
                </c:pt>
                <c:pt idx="1087">
                  <c:v>80.280122000000006</c:v>
                </c:pt>
                <c:pt idx="1088">
                  <c:v>80.395407000000006</c:v>
                </c:pt>
                <c:pt idx="1089">
                  <c:v>80.509179000000003</c:v>
                </c:pt>
                <c:pt idx="1090">
                  <c:v>80.617168000000007</c:v>
                </c:pt>
                <c:pt idx="1091">
                  <c:v>80.723398000000003</c:v>
                </c:pt>
                <c:pt idx="1092">
                  <c:v>80.828327000000002</c:v>
                </c:pt>
                <c:pt idx="1093">
                  <c:v>80.926271</c:v>
                </c:pt>
                <c:pt idx="1094">
                  <c:v>81.015021000000004</c:v>
                </c:pt>
                <c:pt idx="1095">
                  <c:v>81.101883000000001</c:v>
                </c:pt>
                <c:pt idx="1096">
                  <c:v>81.195490000000007</c:v>
                </c:pt>
                <c:pt idx="1097">
                  <c:v>81.293627000000001</c:v>
                </c:pt>
                <c:pt idx="1098">
                  <c:v>81.383422999999993</c:v>
                </c:pt>
                <c:pt idx="1099">
                  <c:v>81.455724000000004</c:v>
                </c:pt>
                <c:pt idx="1100">
                  <c:v>81.514531000000005</c:v>
                </c:pt>
                <c:pt idx="1101">
                  <c:v>81.571888999999999</c:v>
                </c:pt>
                <c:pt idx="1102">
                  <c:v>81.633379000000005</c:v>
                </c:pt>
                <c:pt idx="1103">
                  <c:v>81.694590000000005</c:v>
                </c:pt>
                <c:pt idx="1104">
                  <c:v>81.753122000000005</c:v>
                </c:pt>
                <c:pt idx="1105">
                  <c:v>81.818326999999996</c:v>
                </c:pt>
                <c:pt idx="1106">
                  <c:v>81.901521000000002</c:v>
                </c:pt>
                <c:pt idx="1107">
                  <c:v>81.996733000000006</c:v>
                </c:pt>
                <c:pt idx="1108">
                  <c:v>82.079060999999996</c:v>
                </c:pt>
                <c:pt idx="1109">
                  <c:v>82.126737000000006</c:v>
                </c:pt>
                <c:pt idx="1110">
                  <c:v>82.142138000000003</c:v>
                </c:pt>
                <c:pt idx="1111">
                  <c:v>82.146617000000006</c:v>
                </c:pt>
                <c:pt idx="1112">
                  <c:v>82.156245999999996</c:v>
                </c:pt>
                <c:pt idx="1113">
                  <c:v>82.165271000000004</c:v>
                </c:pt>
                <c:pt idx="1114">
                  <c:v>82.152649999999994</c:v>
                </c:pt>
                <c:pt idx="1115">
                  <c:v>82.101992999999993</c:v>
                </c:pt>
                <c:pt idx="1116">
                  <c:v>82.015900000000002</c:v>
                </c:pt>
                <c:pt idx="1117">
                  <c:v>81.912606999999994</c:v>
                </c:pt>
                <c:pt idx="1118">
                  <c:v>81.808239999999998</c:v>
                </c:pt>
                <c:pt idx="1119">
                  <c:v>81.701167999999996</c:v>
                </c:pt>
                <c:pt idx="1120">
                  <c:v>81.575275000000005</c:v>
                </c:pt>
                <c:pt idx="1121">
                  <c:v>81.419135999999995</c:v>
                </c:pt>
                <c:pt idx="1122">
                  <c:v>81.239627999999996</c:v>
                </c:pt>
                <c:pt idx="1123">
                  <c:v>81.056295000000006</c:v>
                </c:pt>
                <c:pt idx="1124">
                  <c:v>80.887730000000005</c:v>
                </c:pt>
                <c:pt idx="1125">
                  <c:v>80.748052000000001</c:v>
                </c:pt>
                <c:pt idx="1126">
                  <c:v>80.651430000000005</c:v>
                </c:pt>
                <c:pt idx="1127">
                  <c:v>80.610080999999994</c:v>
                </c:pt>
                <c:pt idx="1128">
                  <c:v>80.623896999999999</c:v>
                </c:pt>
                <c:pt idx="1129">
                  <c:v>80.675207999999998</c:v>
                </c:pt>
                <c:pt idx="1130">
                  <c:v>80.736350000000002</c:v>
                </c:pt>
                <c:pt idx="1131">
                  <c:v>80.781679999999994</c:v>
                </c:pt>
                <c:pt idx="1132">
                  <c:v>80.795821000000004</c:v>
                </c:pt>
                <c:pt idx="1133">
                  <c:v>80.775304000000006</c:v>
                </c:pt>
                <c:pt idx="1134">
                  <c:v>80.724870999999993</c:v>
                </c:pt>
                <c:pt idx="1135">
                  <c:v>80.650615000000002</c:v>
                </c:pt>
                <c:pt idx="1136">
                  <c:v>80.557672999999994</c:v>
                </c:pt>
                <c:pt idx="1137">
                  <c:v>80.456294999999997</c:v>
                </c:pt>
                <c:pt idx="1138">
                  <c:v>80.366802000000007</c:v>
                </c:pt>
                <c:pt idx="1139">
                  <c:v>80.312357000000006</c:v>
                </c:pt>
                <c:pt idx="1140">
                  <c:v>80.305625000000006</c:v>
                </c:pt>
                <c:pt idx="1141">
                  <c:v>80.345011</c:v>
                </c:pt>
                <c:pt idx="1142">
                  <c:v>80.421391999999997</c:v>
                </c:pt>
                <c:pt idx="1143">
                  <c:v>80.523583000000002</c:v>
                </c:pt>
                <c:pt idx="1144">
                  <c:v>80.639741000000001</c:v>
                </c:pt>
                <c:pt idx="1145">
                  <c:v>80.763099999999994</c:v>
                </c:pt>
                <c:pt idx="1146">
                  <c:v>80.899146000000002</c:v>
                </c:pt>
                <c:pt idx="1147">
                  <c:v>81.061058000000003</c:v>
                </c:pt>
                <c:pt idx="1148">
                  <c:v>81.253136999999995</c:v>
                </c:pt>
                <c:pt idx="1149">
                  <c:v>81.460126000000002</c:v>
                </c:pt>
                <c:pt idx="1150">
                  <c:v>81.654877999999997</c:v>
                </c:pt>
                <c:pt idx="1151">
                  <c:v>81.815545999999998</c:v>
                </c:pt>
                <c:pt idx="1152">
                  <c:v>81.937976000000006</c:v>
                </c:pt>
                <c:pt idx="1153">
                  <c:v>82.036135000000002</c:v>
                </c:pt>
                <c:pt idx="1154">
                  <c:v>82.131960000000007</c:v>
                </c:pt>
                <c:pt idx="1155">
                  <c:v>82.239922000000007</c:v>
                </c:pt>
                <c:pt idx="1156">
                  <c:v>82.358013</c:v>
                </c:pt>
                <c:pt idx="1157">
                  <c:v>82.474355000000003</c:v>
                </c:pt>
                <c:pt idx="1158">
                  <c:v>82.581298000000004</c:v>
                </c:pt>
                <c:pt idx="1159">
                  <c:v>82.679308000000006</c:v>
                </c:pt>
                <c:pt idx="1160">
                  <c:v>82.768249999999995</c:v>
                </c:pt>
                <c:pt idx="1161">
                  <c:v>82.842851999999993</c:v>
                </c:pt>
                <c:pt idx="1162">
                  <c:v>82.900565999999998</c:v>
                </c:pt>
                <c:pt idx="1163">
                  <c:v>82.948168999999993</c:v>
                </c:pt>
                <c:pt idx="1164">
                  <c:v>82.994864000000007</c:v>
                </c:pt>
                <c:pt idx="1165">
                  <c:v>83.041751000000005</c:v>
                </c:pt>
                <c:pt idx="1166">
                  <c:v>83.082457000000005</c:v>
                </c:pt>
                <c:pt idx="1167">
                  <c:v>83.111772999999999</c:v>
                </c:pt>
                <c:pt idx="1168">
                  <c:v>83.129827000000006</c:v>
                </c:pt>
                <c:pt idx="1169">
                  <c:v>83.141026999999994</c:v>
                </c:pt>
                <c:pt idx="1170">
                  <c:v>83.154953000000006</c:v>
                </c:pt>
                <c:pt idx="1171">
                  <c:v>83.185913999999997</c:v>
                </c:pt>
                <c:pt idx="1172">
                  <c:v>83.243125000000006</c:v>
                </c:pt>
                <c:pt idx="1173">
                  <c:v>83.317531000000002</c:v>
                </c:pt>
                <c:pt idx="1174">
                  <c:v>83.383656999999999</c:v>
                </c:pt>
                <c:pt idx="1175">
                  <c:v>83.419998000000007</c:v>
                </c:pt>
                <c:pt idx="1176">
                  <c:v>83.427970999999999</c:v>
                </c:pt>
                <c:pt idx="1177">
                  <c:v>83.428854000000001</c:v>
                </c:pt>
                <c:pt idx="1178">
                  <c:v>83.442498999999998</c:v>
                </c:pt>
                <c:pt idx="1179">
                  <c:v>83.470770999999999</c:v>
                </c:pt>
                <c:pt idx="1180">
                  <c:v>83.500450999999998</c:v>
                </c:pt>
                <c:pt idx="1181">
                  <c:v>83.519408999999996</c:v>
                </c:pt>
                <c:pt idx="1182">
                  <c:v>83.528654000000003</c:v>
                </c:pt>
                <c:pt idx="1183">
                  <c:v>83.540619000000007</c:v>
                </c:pt>
                <c:pt idx="1184">
                  <c:v>83.567997000000005</c:v>
                </c:pt>
                <c:pt idx="1185">
                  <c:v>83.613833</c:v>
                </c:pt>
                <c:pt idx="1186">
                  <c:v>83.669015000000002</c:v>
                </c:pt>
                <c:pt idx="1187">
                  <c:v>83.717147999999995</c:v>
                </c:pt>
                <c:pt idx="1188">
                  <c:v>83.743915000000001</c:v>
                </c:pt>
                <c:pt idx="1189">
                  <c:v>83.746313999999998</c:v>
                </c:pt>
                <c:pt idx="1190">
                  <c:v>83.735342000000003</c:v>
                </c:pt>
                <c:pt idx="1191">
                  <c:v>83.728652999999994</c:v>
                </c:pt>
                <c:pt idx="1192">
                  <c:v>83.738491999999994</c:v>
                </c:pt>
                <c:pt idx="1193">
                  <c:v>83.765168000000003</c:v>
                </c:pt>
                <c:pt idx="1194">
                  <c:v>83.800381999999999</c:v>
                </c:pt>
                <c:pt idx="1195">
                  <c:v>83.835147000000006</c:v>
                </c:pt>
                <c:pt idx="1196">
                  <c:v>83.864783000000003</c:v>
                </c:pt>
                <c:pt idx="1197">
                  <c:v>83.888795999999999</c:v>
                </c:pt>
                <c:pt idx="1198">
                  <c:v>83.908264000000003</c:v>
                </c:pt>
                <c:pt idx="1199">
                  <c:v>83.923839999999998</c:v>
                </c:pt>
                <c:pt idx="1200">
                  <c:v>83.935602000000003</c:v>
                </c:pt>
                <c:pt idx="1201">
                  <c:v>83.944096999999999</c:v>
                </c:pt>
                <c:pt idx="1202">
                  <c:v>83.951210000000003</c:v>
                </c:pt>
                <c:pt idx="1203">
                  <c:v>83.960335000000001</c:v>
                </c:pt>
                <c:pt idx="1204">
                  <c:v>83.976122000000004</c:v>
                </c:pt>
                <c:pt idx="1205">
                  <c:v>84.002962999999994</c:v>
                </c:pt>
                <c:pt idx="1206">
                  <c:v>84.041274000000001</c:v>
                </c:pt>
                <c:pt idx="1207">
                  <c:v>84.084074999999999</c:v>
                </c:pt>
                <c:pt idx="1208">
                  <c:v>84.119009000000005</c:v>
                </c:pt>
                <c:pt idx="1209">
                  <c:v>84.135840000000002</c:v>
                </c:pt>
                <c:pt idx="1210">
                  <c:v>84.132717</c:v>
                </c:pt>
                <c:pt idx="1211">
                  <c:v>84.116193999999993</c:v>
                </c:pt>
                <c:pt idx="1212">
                  <c:v>84.097538</c:v>
                </c:pt>
                <c:pt idx="1213">
                  <c:v>84.088992000000005</c:v>
                </c:pt>
                <c:pt idx="1214">
                  <c:v>84.098580999999996</c:v>
                </c:pt>
                <c:pt idx="1215">
                  <c:v>84.123851999999999</c:v>
                </c:pt>
                <c:pt idx="1216">
                  <c:v>84.151424000000006</c:v>
                </c:pt>
                <c:pt idx="1217">
                  <c:v>84.166674999999998</c:v>
                </c:pt>
                <c:pt idx="1218">
                  <c:v>84.164705999999995</c:v>
                </c:pt>
                <c:pt idx="1219">
                  <c:v>84.150987000000001</c:v>
                </c:pt>
                <c:pt idx="1220">
                  <c:v>84.133476000000002</c:v>
                </c:pt>
                <c:pt idx="1221">
                  <c:v>84.117965999999996</c:v>
                </c:pt>
                <c:pt idx="1222">
                  <c:v>84.110247999999999</c:v>
                </c:pt>
                <c:pt idx="1223">
                  <c:v>84.117332000000005</c:v>
                </c:pt>
                <c:pt idx="1224">
                  <c:v>84.142543000000003</c:v>
                </c:pt>
                <c:pt idx="1225">
                  <c:v>84.179978000000006</c:v>
                </c:pt>
                <c:pt idx="1226">
                  <c:v>84.215958000000001</c:v>
                </c:pt>
                <c:pt idx="1227">
                  <c:v>84.237887999999998</c:v>
                </c:pt>
                <c:pt idx="1228">
                  <c:v>84.244029999999995</c:v>
                </c:pt>
                <c:pt idx="1229">
                  <c:v>84.245609000000002</c:v>
                </c:pt>
                <c:pt idx="1230">
                  <c:v>84.257198000000002</c:v>
                </c:pt>
                <c:pt idx="1231">
                  <c:v>84.282617000000002</c:v>
                </c:pt>
                <c:pt idx="1232">
                  <c:v>84.310731000000004</c:v>
                </c:pt>
                <c:pt idx="1233">
                  <c:v>84.326447999999999</c:v>
                </c:pt>
                <c:pt idx="1234">
                  <c:v>84.324106999999998</c:v>
                </c:pt>
                <c:pt idx="1235">
                  <c:v>84.309376999999998</c:v>
                </c:pt>
                <c:pt idx="1236">
                  <c:v>84.292162000000005</c:v>
                </c:pt>
                <c:pt idx="1237">
                  <c:v>84.282195000000002</c:v>
                </c:pt>
                <c:pt idx="1238">
                  <c:v>84.288290000000003</c:v>
                </c:pt>
                <c:pt idx="1239">
                  <c:v>84.314046000000005</c:v>
                </c:pt>
                <c:pt idx="1240">
                  <c:v>84.351941999999994</c:v>
                </c:pt>
                <c:pt idx="1241">
                  <c:v>84.385442999999995</c:v>
                </c:pt>
                <c:pt idx="1242">
                  <c:v>84.400154000000001</c:v>
                </c:pt>
                <c:pt idx="1243">
                  <c:v>84.393812999999994</c:v>
                </c:pt>
                <c:pt idx="1244">
                  <c:v>84.378083000000004</c:v>
                </c:pt>
                <c:pt idx="1245">
                  <c:v>84.372591999999997</c:v>
                </c:pt>
                <c:pt idx="1246">
                  <c:v>84.392494999999997</c:v>
                </c:pt>
                <c:pt idx="1247">
                  <c:v>84.434652</c:v>
                </c:pt>
                <c:pt idx="1248">
                  <c:v>84.475993000000003</c:v>
                </c:pt>
                <c:pt idx="1249">
                  <c:v>84.491972000000004</c:v>
                </c:pt>
                <c:pt idx="1250">
                  <c:v>84.478239000000002</c:v>
                </c:pt>
                <c:pt idx="1251">
                  <c:v>84.45102</c:v>
                </c:pt>
                <c:pt idx="1252">
                  <c:v>84.428544000000002</c:v>
                </c:pt>
                <c:pt idx="1253">
                  <c:v>84.419132000000005</c:v>
                </c:pt>
                <c:pt idx="1254">
                  <c:v>84.425574999999995</c:v>
                </c:pt>
                <c:pt idx="1255">
                  <c:v>84.448750000000004</c:v>
                </c:pt>
                <c:pt idx="1256">
                  <c:v>84.480906000000004</c:v>
                </c:pt>
                <c:pt idx="1257">
                  <c:v>84.503934999999998</c:v>
                </c:pt>
                <c:pt idx="1258">
                  <c:v>84.503202999999999</c:v>
                </c:pt>
                <c:pt idx="1259">
                  <c:v>84.480457000000001</c:v>
                </c:pt>
                <c:pt idx="1260">
                  <c:v>84.448856000000006</c:v>
                </c:pt>
                <c:pt idx="1261">
                  <c:v>84.419908000000007</c:v>
                </c:pt>
                <c:pt idx="1262">
                  <c:v>84.400779999999997</c:v>
                </c:pt>
                <c:pt idx="1263">
                  <c:v>84.397800000000004</c:v>
                </c:pt>
                <c:pt idx="1264">
                  <c:v>84.412242000000006</c:v>
                </c:pt>
                <c:pt idx="1265">
                  <c:v>84.433503999999999</c:v>
                </c:pt>
                <c:pt idx="1266">
                  <c:v>84.445815999999994</c:v>
                </c:pt>
                <c:pt idx="1267">
                  <c:v>84.444226999999998</c:v>
                </c:pt>
                <c:pt idx="1268">
                  <c:v>84.439385000000001</c:v>
                </c:pt>
                <c:pt idx="1269">
                  <c:v>84.445234999999997</c:v>
                </c:pt>
                <c:pt idx="1270">
                  <c:v>84.466458000000003</c:v>
                </c:pt>
                <c:pt idx="1271">
                  <c:v>84.497879999999995</c:v>
                </c:pt>
                <c:pt idx="1272">
                  <c:v>84.530263000000005</c:v>
                </c:pt>
                <c:pt idx="1273">
                  <c:v>84.554143999999994</c:v>
                </c:pt>
                <c:pt idx="1274">
                  <c:v>84.563061000000005</c:v>
                </c:pt>
                <c:pt idx="1275">
                  <c:v>84.558115999999998</c:v>
                </c:pt>
                <c:pt idx="1276">
                  <c:v>84.549238000000003</c:v>
                </c:pt>
                <c:pt idx="1277">
                  <c:v>84.549498</c:v>
                </c:pt>
                <c:pt idx="1278">
                  <c:v>84.566430999999994</c:v>
                </c:pt>
                <c:pt idx="1279">
                  <c:v>84.596262999999993</c:v>
                </c:pt>
                <c:pt idx="1280">
                  <c:v>84.624577000000002</c:v>
                </c:pt>
                <c:pt idx="1281">
                  <c:v>84.635152000000005</c:v>
                </c:pt>
                <c:pt idx="1282">
                  <c:v>84.623347999999993</c:v>
                </c:pt>
                <c:pt idx="1283">
                  <c:v>84.601267000000007</c:v>
                </c:pt>
                <c:pt idx="1284">
                  <c:v>84.586607999999998</c:v>
                </c:pt>
                <c:pt idx="1285">
                  <c:v>84.586500000000001</c:v>
                </c:pt>
                <c:pt idx="1286">
                  <c:v>84.595848000000004</c:v>
                </c:pt>
                <c:pt idx="1287">
                  <c:v>84.609695000000002</c:v>
                </c:pt>
                <c:pt idx="1288">
                  <c:v>84.628889999999998</c:v>
                </c:pt>
                <c:pt idx="1289">
                  <c:v>84.651162999999997</c:v>
                </c:pt>
                <c:pt idx="1290">
                  <c:v>84.665593000000001</c:v>
                </c:pt>
                <c:pt idx="1291">
                  <c:v>84.664180000000002</c:v>
                </c:pt>
                <c:pt idx="1292">
                  <c:v>84.654483999999997</c:v>
                </c:pt>
                <c:pt idx="1293">
                  <c:v>84.650977999999995</c:v>
                </c:pt>
                <c:pt idx="1294">
                  <c:v>84.654987000000006</c:v>
                </c:pt>
                <c:pt idx="1295">
                  <c:v>84.653349000000006</c:v>
                </c:pt>
                <c:pt idx="1296">
                  <c:v>84.640468999999996</c:v>
                </c:pt>
                <c:pt idx="1297">
                  <c:v>84.631778999999995</c:v>
                </c:pt>
                <c:pt idx="1298">
                  <c:v>84.646276999999998</c:v>
                </c:pt>
                <c:pt idx="1299">
                  <c:v>84.679678999999993</c:v>
                </c:pt>
                <c:pt idx="1300">
                  <c:v>84.704856000000007</c:v>
                </c:pt>
                <c:pt idx="1301">
                  <c:v>84.700536999999997</c:v>
                </c:pt>
                <c:pt idx="1302">
                  <c:v>84.672698999999994</c:v>
                </c:pt>
                <c:pt idx="1303">
                  <c:v>84.644374999999997</c:v>
                </c:pt>
                <c:pt idx="1304">
                  <c:v>84.631241000000003</c:v>
                </c:pt>
                <c:pt idx="1305">
                  <c:v>84.633317000000005</c:v>
                </c:pt>
                <c:pt idx="1306">
                  <c:v>84.646062999999998</c:v>
                </c:pt>
                <c:pt idx="1307">
                  <c:v>84.669002000000006</c:v>
                </c:pt>
                <c:pt idx="1308">
                  <c:v>84.700564999999997</c:v>
                </c:pt>
                <c:pt idx="1309">
                  <c:v>84.732605000000007</c:v>
                </c:pt>
                <c:pt idx="1310">
                  <c:v>84.757638</c:v>
                </c:pt>
                <c:pt idx="1311">
                  <c:v>84.778999999999996</c:v>
                </c:pt>
                <c:pt idx="1312">
                  <c:v>84.805895000000007</c:v>
                </c:pt>
                <c:pt idx="1313">
                  <c:v>84.836708999999999</c:v>
                </c:pt>
                <c:pt idx="1314">
                  <c:v>84.853785000000002</c:v>
                </c:pt>
                <c:pt idx="1315">
                  <c:v>84.840254000000002</c:v>
                </c:pt>
                <c:pt idx="1316">
                  <c:v>84.799800000000005</c:v>
                </c:pt>
                <c:pt idx="1317">
                  <c:v>84.755133000000001</c:v>
                </c:pt>
                <c:pt idx="1318">
                  <c:v>84.727219000000005</c:v>
                </c:pt>
                <c:pt idx="1319">
                  <c:v>84.720231999999996</c:v>
                </c:pt>
                <c:pt idx="1320">
                  <c:v>84.726079999999996</c:v>
                </c:pt>
                <c:pt idx="1321">
                  <c:v>84.736967000000007</c:v>
                </c:pt>
                <c:pt idx="1322">
                  <c:v>84.748650999999995</c:v>
                </c:pt>
                <c:pt idx="1323">
                  <c:v>84.755454999999998</c:v>
                </c:pt>
                <c:pt idx="1324">
                  <c:v>84.750269000000003</c:v>
                </c:pt>
                <c:pt idx="1325">
                  <c:v>84.732844</c:v>
                </c:pt>
                <c:pt idx="1326">
                  <c:v>84.714515000000006</c:v>
                </c:pt>
                <c:pt idx="1327">
                  <c:v>84.710036000000002</c:v>
                </c:pt>
                <c:pt idx="1328">
                  <c:v>84.723546999999996</c:v>
                </c:pt>
                <c:pt idx="1329">
                  <c:v>84.743977999999998</c:v>
                </c:pt>
                <c:pt idx="1330">
                  <c:v>84.754903999999996</c:v>
                </c:pt>
                <c:pt idx="1331">
                  <c:v>84.748667999999995</c:v>
                </c:pt>
                <c:pt idx="1332">
                  <c:v>84.731134999999995</c:v>
                </c:pt>
                <c:pt idx="1333">
                  <c:v>84.714680000000001</c:v>
                </c:pt>
                <c:pt idx="1334">
                  <c:v>84.708354999999997</c:v>
                </c:pt>
                <c:pt idx="1335">
                  <c:v>84.713875999999999</c:v>
                </c:pt>
                <c:pt idx="1336">
                  <c:v>84.727082999999993</c:v>
                </c:pt>
                <c:pt idx="1337">
                  <c:v>84.740575000000007</c:v>
                </c:pt>
                <c:pt idx="1338">
                  <c:v>84.747264000000001</c:v>
                </c:pt>
                <c:pt idx="1339">
                  <c:v>84.745599999999996</c:v>
                </c:pt>
                <c:pt idx="1340">
                  <c:v>84.741512</c:v>
                </c:pt>
                <c:pt idx="1341">
                  <c:v>84.741857999999993</c:v>
                </c:pt>
                <c:pt idx="1342">
                  <c:v>84.745600999999994</c:v>
                </c:pt>
                <c:pt idx="1343">
                  <c:v>84.745317999999997</c:v>
                </c:pt>
                <c:pt idx="1344">
                  <c:v>84.737914000000004</c:v>
                </c:pt>
                <c:pt idx="1345">
                  <c:v>84.728455999999994</c:v>
                </c:pt>
                <c:pt idx="1346">
                  <c:v>84.720695000000006</c:v>
                </c:pt>
                <c:pt idx="1347">
                  <c:v>84.709981999999997</c:v>
                </c:pt>
                <c:pt idx="1348">
                  <c:v>84.691845999999998</c:v>
                </c:pt>
                <c:pt idx="1349">
                  <c:v>84.673912000000001</c:v>
                </c:pt>
                <c:pt idx="1350">
                  <c:v>84.670950000000005</c:v>
                </c:pt>
                <c:pt idx="1351">
                  <c:v>84.687427</c:v>
                </c:pt>
                <c:pt idx="1352">
                  <c:v>84.710802999999999</c:v>
                </c:pt>
                <c:pt idx="1353">
                  <c:v>84.723389999999995</c:v>
                </c:pt>
                <c:pt idx="1354">
                  <c:v>84.717095</c:v>
                </c:pt>
                <c:pt idx="1355">
                  <c:v>84.697049000000007</c:v>
                </c:pt>
                <c:pt idx="1356">
                  <c:v>84.676261999999994</c:v>
                </c:pt>
                <c:pt idx="1357">
                  <c:v>84.667068999999998</c:v>
                </c:pt>
                <c:pt idx="1358">
                  <c:v>84.672230999999996</c:v>
                </c:pt>
                <c:pt idx="1359">
                  <c:v>84.683068000000006</c:v>
                </c:pt>
                <c:pt idx="1360">
                  <c:v>84.690325000000001</c:v>
                </c:pt>
                <c:pt idx="1361">
                  <c:v>84.696033</c:v>
                </c:pt>
                <c:pt idx="1362">
                  <c:v>84.708256000000006</c:v>
                </c:pt>
                <c:pt idx="1363">
                  <c:v>84.724705</c:v>
                </c:pt>
                <c:pt idx="1364">
                  <c:v>84.731184999999996</c:v>
                </c:pt>
                <c:pt idx="1365">
                  <c:v>84.718998999999997</c:v>
                </c:pt>
                <c:pt idx="1366">
                  <c:v>84.695081000000002</c:v>
                </c:pt>
                <c:pt idx="1367">
                  <c:v>84.670946000000001</c:v>
                </c:pt>
                <c:pt idx="1368">
                  <c:v>84.651043999999999</c:v>
                </c:pt>
                <c:pt idx="1369">
                  <c:v>84.638188</c:v>
                </c:pt>
                <c:pt idx="1370">
                  <c:v>84.640507999999997</c:v>
                </c:pt>
                <c:pt idx="1371">
                  <c:v>84.661541</c:v>
                </c:pt>
                <c:pt idx="1372">
                  <c:v>84.687478999999996</c:v>
                </c:pt>
                <c:pt idx="1373">
                  <c:v>84.695190999999994</c:v>
                </c:pt>
                <c:pt idx="1374">
                  <c:v>84.673513999999997</c:v>
                </c:pt>
                <c:pt idx="1375">
                  <c:v>84.631713000000005</c:v>
                </c:pt>
                <c:pt idx="1376">
                  <c:v>84.589571000000007</c:v>
                </c:pt>
                <c:pt idx="1377">
                  <c:v>84.563762999999994</c:v>
                </c:pt>
                <c:pt idx="1378">
                  <c:v>84.558617999999996</c:v>
                </c:pt>
                <c:pt idx="1379">
                  <c:v>84.562072999999998</c:v>
                </c:pt>
                <c:pt idx="1380">
                  <c:v>84.554516000000007</c:v>
                </c:pt>
                <c:pt idx="1381">
                  <c:v>84.530709999999999</c:v>
                </c:pt>
                <c:pt idx="1382">
                  <c:v>84.510503</c:v>
                </c:pt>
                <c:pt idx="1383">
                  <c:v>84.518674000000004</c:v>
                </c:pt>
                <c:pt idx="1384">
                  <c:v>84.555735999999996</c:v>
                </c:pt>
                <c:pt idx="1385">
                  <c:v>84.597361000000006</c:v>
                </c:pt>
                <c:pt idx="1386">
                  <c:v>84.620706999999996</c:v>
                </c:pt>
                <c:pt idx="1387">
                  <c:v>84.622105000000005</c:v>
                </c:pt>
                <c:pt idx="1388">
                  <c:v>84.611203000000003</c:v>
                </c:pt>
                <c:pt idx="1389">
                  <c:v>84.600455999999994</c:v>
                </c:pt>
                <c:pt idx="1390">
                  <c:v>84.601752000000005</c:v>
                </c:pt>
                <c:pt idx="1391">
                  <c:v>84.620279999999994</c:v>
                </c:pt>
                <c:pt idx="1392">
                  <c:v>84.645553000000007</c:v>
                </c:pt>
                <c:pt idx="1393">
                  <c:v>84.656951000000007</c:v>
                </c:pt>
                <c:pt idx="1394">
                  <c:v>84.643732999999997</c:v>
                </c:pt>
                <c:pt idx="1395">
                  <c:v>84.613731000000001</c:v>
                </c:pt>
                <c:pt idx="1396">
                  <c:v>84.580163999999996</c:v>
                </c:pt>
                <c:pt idx="1397">
                  <c:v>84.549051000000006</c:v>
                </c:pt>
                <c:pt idx="1398">
                  <c:v>84.524390999999994</c:v>
                </c:pt>
                <c:pt idx="1399">
                  <c:v>84.516144999999995</c:v>
                </c:pt>
                <c:pt idx="1400">
                  <c:v>84.533181999999996</c:v>
                </c:pt>
                <c:pt idx="1401">
                  <c:v>84.570933999999994</c:v>
                </c:pt>
                <c:pt idx="1402">
                  <c:v>84.611334999999997</c:v>
                </c:pt>
                <c:pt idx="1403">
                  <c:v>84.632953999999998</c:v>
                </c:pt>
                <c:pt idx="1404">
                  <c:v>84.620957000000004</c:v>
                </c:pt>
                <c:pt idx="1405">
                  <c:v>84.576181000000005</c:v>
                </c:pt>
                <c:pt idx="1406">
                  <c:v>84.520674999999997</c:v>
                </c:pt>
                <c:pt idx="1407">
                  <c:v>84.486845000000002</c:v>
                </c:pt>
                <c:pt idx="1408">
                  <c:v>84.490669999999994</c:v>
                </c:pt>
                <c:pt idx="1409">
                  <c:v>84.517117999999996</c:v>
                </c:pt>
                <c:pt idx="1410">
                  <c:v>84.538404999999997</c:v>
                </c:pt>
                <c:pt idx="1411">
                  <c:v>84.543946000000005</c:v>
                </c:pt>
                <c:pt idx="1412">
                  <c:v>84.546171999999999</c:v>
                </c:pt>
                <c:pt idx="1413">
                  <c:v>84.560654999999997</c:v>
                </c:pt>
                <c:pt idx="1414">
                  <c:v>84.589738999999994</c:v>
                </c:pt>
                <c:pt idx="1415">
                  <c:v>84.624448999999998</c:v>
                </c:pt>
                <c:pt idx="1416">
                  <c:v>84.652251000000007</c:v>
                </c:pt>
                <c:pt idx="1417">
                  <c:v>84.660734000000005</c:v>
                </c:pt>
                <c:pt idx="1418">
                  <c:v>84.643192999999997</c:v>
                </c:pt>
                <c:pt idx="1419">
                  <c:v>84.607066000000003</c:v>
                </c:pt>
                <c:pt idx="1420">
                  <c:v>84.572029999999998</c:v>
                </c:pt>
                <c:pt idx="1421">
                  <c:v>84.553860999999998</c:v>
                </c:pt>
                <c:pt idx="1422">
                  <c:v>84.551570999999996</c:v>
                </c:pt>
                <c:pt idx="1423">
                  <c:v>84.552308999999994</c:v>
                </c:pt>
                <c:pt idx="1424">
                  <c:v>84.544910999999999</c:v>
                </c:pt>
                <c:pt idx="1425">
                  <c:v>84.526019000000005</c:v>
                </c:pt>
                <c:pt idx="1426">
                  <c:v>84.499264999999994</c:v>
                </c:pt>
                <c:pt idx="1427">
                  <c:v>84.475808000000001</c:v>
                </c:pt>
                <c:pt idx="1428">
                  <c:v>84.471956000000006</c:v>
                </c:pt>
                <c:pt idx="1429">
                  <c:v>84.496364</c:v>
                </c:pt>
                <c:pt idx="1430">
                  <c:v>84.537672000000001</c:v>
                </c:pt>
                <c:pt idx="1431">
                  <c:v>84.570741999999996</c:v>
                </c:pt>
                <c:pt idx="1432">
                  <c:v>84.576814999999996</c:v>
                </c:pt>
                <c:pt idx="1433">
                  <c:v>84.554277999999996</c:v>
                </c:pt>
                <c:pt idx="1434">
                  <c:v>84.513604000000001</c:v>
                </c:pt>
                <c:pt idx="1435">
                  <c:v>84.472178999999997</c:v>
                </c:pt>
                <c:pt idx="1436">
                  <c:v>84.452188000000007</c:v>
                </c:pt>
                <c:pt idx="1437">
                  <c:v>84.466381999999996</c:v>
                </c:pt>
                <c:pt idx="1438">
                  <c:v>84.498042999999996</c:v>
                </c:pt>
                <c:pt idx="1439">
                  <c:v>84.509338</c:v>
                </c:pt>
                <c:pt idx="1440">
                  <c:v>84.482472000000001</c:v>
                </c:pt>
                <c:pt idx="1441">
                  <c:v>84.442029000000005</c:v>
                </c:pt>
                <c:pt idx="1442">
                  <c:v>84.422577000000004</c:v>
                </c:pt>
                <c:pt idx="1443">
                  <c:v>84.425004000000001</c:v>
                </c:pt>
                <c:pt idx="1444">
                  <c:v>84.423416000000003</c:v>
                </c:pt>
                <c:pt idx="1445">
                  <c:v>84.407123999999996</c:v>
                </c:pt>
                <c:pt idx="1446">
                  <c:v>84.392246</c:v>
                </c:pt>
                <c:pt idx="1447">
                  <c:v>84.393584000000004</c:v>
                </c:pt>
                <c:pt idx="1448">
                  <c:v>84.409170000000003</c:v>
                </c:pt>
                <c:pt idx="1449">
                  <c:v>84.435057</c:v>
                </c:pt>
                <c:pt idx="1450">
                  <c:v>84.470388</c:v>
                </c:pt>
                <c:pt idx="1451">
                  <c:v>84.500314000000003</c:v>
                </c:pt>
                <c:pt idx="1452">
                  <c:v>84.498658000000006</c:v>
                </c:pt>
                <c:pt idx="1453">
                  <c:v>84.460863000000003</c:v>
                </c:pt>
                <c:pt idx="1454">
                  <c:v>84.413708999999997</c:v>
                </c:pt>
                <c:pt idx="1455">
                  <c:v>84.379178999999993</c:v>
                </c:pt>
                <c:pt idx="1456">
                  <c:v>84.350048999999999</c:v>
                </c:pt>
                <c:pt idx="1457">
                  <c:v>84.317482999999996</c:v>
                </c:pt>
                <c:pt idx="1458">
                  <c:v>84.299503000000001</c:v>
                </c:pt>
                <c:pt idx="1459">
                  <c:v>84.316203000000002</c:v>
                </c:pt>
                <c:pt idx="1460">
                  <c:v>84.351534000000001</c:v>
                </c:pt>
                <c:pt idx="1461">
                  <c:v>84.367930999999999</c:v>
                </c:pt>
                <c:pt idx="1462">
                  <c:v>84.352344000000002</c:v>
                </c:pt>
                <c:pt idx="1463">
                  <c:v>84.323950999999994</c:v>
                </c:pt>
                <c:pt idx="1464">
                  <c:v>84.302848999999995</c:v>
                </c:pt>
                <c:pt idx="1465">
                  <c:v>84.296195999999995</c:v>
                </c:pt>
                <c:pt idx="1466">
                  <c:v>84.312245000000004</c:v>
                </c:pt>
                <c:pt idx="1467">
                  <c:v>84.361275000000006</c:v>
                </c:pt>
                <c:pt idx="1468">
                  <c:v>84.435986999999997</c:v>
                </c:pt>
                <c:pt idx="1469">
                  <c:v>84.506889999999999</c:v>
                </c:pt>
                <c:pt idx="1470">
                  <c:v>84.540344000000005</c:v>
                </c:pt>
                <c:pt idx="1471">
                  <c:v>84.512429999999995</c:v>
                </c:pt>
                <c:pt idx="1472">
                  <c:v>84.415021999999993</c:v>
                </c:pt>
                <c:pt idx="1473">
                  <c:v>84.268929999999997</c:v>
                </c:pt>
                <c:pt idx="1474">
                  <c:v>84.127178999999998</c:v>
                </c:pt>
                <c:pt idx="1475">
                  <c:v>84.042136999999997</c:v>
                </c:pt>
                <c:pt idx="1476">
                  <c:v>84.023910999999998</c:v>
                </c:pt>
                <c:pt idx="1477">
                  <c:v>84.043656999999996</c:v>
                </c:pt>
                <c:pt idx="1478">
                  <c:v>84.073109000000002</c:v>
                </c:pt>
                <c:pt idx="1479">
                  <c:v>84.102024999999998</c:v>
                </c:pt>
                <c:pt idx="1480">
                  <c:v>84.123608000000004</c:v>
                </c:pt>
                <c:pt idx="1481">
                  <c:v>84.131989000000004</c:v>
                </c:pt>
                <c:pt idx="1482">
                  <c:v>84.139058000000006</c:v>
                </c:pt>
                <c:pt idx="1483">
                  <c:v>84.169656000000003</c:v>
                </c:pt>
                <c:pt idx="1484">
                  <c:v>84.230700999999996</c:v>
                </c:pt>
                <c:pt idx="1485">
                  <c:v>84.299726000000007</c:v>
                </c:pt>
                <c:pt idx="1486">
                  <c:v>84.345191999999997</c:v>
                </c:pt>
                <c:pt idx="1487">
                  <c:v>84.343486999999996</c:v>
                </c:pt>
                <c:pt idx="1488">
                  <c:v>84.285659999999993</c:v>
                </c:pt>
                <c:pt idx="1489">
                  <c:v>84.196422999999996</c:v>
                </c:pt>
                <c:pt idx="1490">
                  <c:v>84.140508999999994</c:v>
                </c:pt>
                <c:pt idx="1491">
                  <c:v>84.168346</c:v>
                </c:pt>
                <c:pt idx="1492">
                  <c:v>84.244915000000006</c:v>
                </c:pt>
                <c:pt idx="1493">
                  <c:v>84.272053</c:v>
                </c:pt>
                <c:pt idx="1494">
                  <c:v>84.203726000000003</c:v>
                </c:pt>
                <c:pt idx="1495">
                  <c:v>84.106037000000001</c:v>
                </c:pt>
                <c:pt idx="1496">
                  <c:v>84.076291999999995</c:v>
                </c:pt>
                <c:pt idx="1497">
                  <c:v>84.132450000000006</c:v>
                </c:pt>
                <c:pt idx="1498">
                  <c:v>84.213244000000003</c:v>
                </c:pt>
                <c:pt idx="1499">
                  <c:v>84.262786000000006</c:v>
                </c:pt>
                <c:pt idx="1500">
                  <c:v>84.276933</c:v>
                </c:pt>
                <c:pt idx="1501">
                  <c:v>84.276532000000003</c:v>
                </c:pt>
                <c:pt idx="1502">
                  <c:v>84.274473999999998</c:v>
                </c:pt>
                <c:pt idx="1503">
                  <c:v>84.274214000000001</c:v>
                </c:pt>
                <c:pt idx="1504">
                  <c:v>84.274513999999996</c:v>
                </c:pt>
                <c:pt idx="1505">
                  <c:v>84.269169000000005</c:v>
                </c:pt>
                <c:pt idx="1506">
                  <c:v>84.257384999999999</c:v>
                </c:pt>
                <c:pt idx="1507">
                  <c:v>84.252891000000005</c:v>
                </c:pt>
                <c:pt idx="1508">
                  <c:v>84.266113000000004</c:v>
                </c:pt>
                <c:pt idx="1509">
                  <c:v>84.281478000000007</c:v>
                </c:pt>
                <c:pt idx="1510">
                  <c:v>84.272377000000006</c:v>
                </c:pt>
                <c:pt idx="1511">
                  <c:v>84.234994999999998</c:v>
                </c:pt>
                <c:pt idx="1512">
                  <c:v>84.184582000000006</c:v>
                </c:pt>
                <c:pt idx="1513">
                  <c:v>84.119907999999995</c:v>
                </c:pt>
                <c:pt idx="1514">
                  <c:v>84.020696999999998</c:v>
                </c:pt>
                <c:pt idx="1515">
                  <c:v>83.891833000000005</c:v>
                </c:pt>
                <c:pt idx="1516">
                  <c:v>83.785472999999996</c:v>
                </c:pt>
                <c:pt idx="1517">
                  <c:v>83.755651</c:v>
                </c:pt>
                <c:pt idx="1518">
                  <c:v>83.796903999999998</c:v>
                </c:pt>
                <c:pt idx="1519">
                  <c:v>83.846597000000003</c:v>
                </c:pt>
                <c:pt idx="1520">
                  <c:v>83.853465</c:v>
                </c:pt>
                <c:pt idx="1521">
                  <c:v>83.833281999999997</c:v>
                </c:pt>
                <c:pt idx="1522">
                  <c:v>83.845864000000006</c:v>
                </c:pt>
                <c:pt idx="1523">
                  <c:v>83.91995</c:v>
                </c:pt>
                <c:pt idx="1524">
                  <c:v>84.015870000000007</c:v>
                </c:pt>
                <c:pt idx="1525">
                  <c:v>84.070261000000002</c:v>
                </c:pt>
                <c:pt idx="1526">
                  <c:v>84.063703000000004</c:v>
                </c:pt>
                <c:pt idx="1527">
                  <c:v>84.025593000000001</c:v>
                </c:pt>
                <c:pt idx="1528">
                  <c:v>83.981925000000004</c:v>
                </c:pt>
                <c:pt idx="1529">
                  <c:v>83.929765000000003</c:v>
                </c:pt>
                <c:pt idx="1530">
                  <c:v>83.868615000000005</c:v>
                </c:pt>
                <c:pt idx="1531">
                  <c:v>83.823171000000002</c:v>
                </c:pt>
                <c:pt idx="1532">
                  <c:v>83.812657000000002</c:v>
                </c:pt>
                <c:pt idx="1533">
                  <c:v>83.819796999999994</c:v>
                </c:pt>
                <c:pt idx="1534">
                  <c:v>83.815196999999998</c:v>
                </c:pt>
                <c:pt idx="1535">
                  <c:v>83.798098999999993</c:v>
                </c:pt>
                <c:pt idx="1536">
                  <c:v>83.789253000000002</c:v>
                </c:pt>
                <c:pt idx="1537">
                  <c:v>83.795597000000001</c:v>
                </c:pt>
                <c:pt idx="1538">
                  <c:v>83.806144000000003</c:v>
                </c:pt>
                <c:pt idx="1539">
                  <c:v>83.813022000000004</c:v>
                </c:pt>
                <c:pt idx="1540">
                  <c:v>83.811877999999993</c:v>
                </c:pt>
                <c:pt idx="1541">
                  <c:v>83.790546000000006</c:v>
                </c:pt>
                <c:pt idx="1542">
                  <c:v>83.744990000000001</c:v>
                </c:pt>
                <c:pt idx="1543">
                  <c:v>83.700450000000004</c:v>
                </c:pt>
                <c:pt idx="1544">
                  <c:v>83.686750000000004</c:v>
                </c:pt>
                <c:pt idx="1545">
                  <c:v>83.694263000000007</c:v>
                </c:pt>
                <c:pt idx="1546">
                  <c:v>83.685750999999996</c:v>
                </c:pt>
                <c:pt idx="1547">
                  <c:v>83.653910999999994</c:v>
                </c:pt>
                <c:pt idx="1548">
                  <c:v>83.634501</c:v>
                </c:pt>
                <c:pt idx="1549">
                  <c:v>83.652671999999995</c:v>
                </c:pt>
                <c:pt idx="1550">
                  <c:v>83.687644000000006</c:v>
                </c:pt>
                <c:pt idx="1551">
                  <c:v>83.705139000000003</c:v>
                </c:pt>
                <c:pt idx="1552">
                  <c:v>83.697215</c:v>
                </c:pt>
                <c:pt idx="1553">
                  <c:v>83.671964000000003</c:v>
                </c:pt>
                <c:pt idx="1554">
                  <c:v>83.630022999999994</c:v>
                </c:pt>
                <c:pt idx="1555">
                  <c:v>83.576233000000002</c:v>
                </c:pt>
                <c:pt idx="1556">
                  <c:v>83.536634000000006</c:v>
                </c:pt>
                <c:pt idx="1557">
                  <c:v>83.536844000000002</c:v>
                </c:pt>
                <c:pt idx="1558">
                  <c:v>83.570599000000001</c:v>
                </c:pt>
                <c:pt idx="1559">
                  <c:v>83.608810000000005</c:v>
                </c:pt>
                <c:pt idx="1560">
                  <c:v>83.632262999999995</c:v>
                </c:pt>
                <c:pt idx="1561">
                  <c:v>83.638833000000005</c:v>
                </c:pt>
                <c:pt idx="1562">
                  <c:v>83.627382999999995</c:v>
                </c:pt>
                <c:pt idx="1563">
                  <c:v>83.595996999999997</c:v>
                </c:pt>
                <c:pt idx="1564">
                  <c:v>83.553638000000007</c:v>
                </c:pt>
                <c:pt idx="1565">
                  <c:v>83.515844000000001</c:v>
                </c:pt>
                <c:pt idx="1566">
                  <c:v>83.489295999999996</c:v>
                </c:pt>
                <c:pt idx="1567">
                  <c:v>83.473956000000001</c:v>
                </c:pt>
                <c:pt idx="1568">
                  <c:v>83.477478000000005</c:v>
                </c:pt>
                <c:pt idx="1569">
                  <c:v>83.511092000000005</c:v>
                </c:pt>
                <c:pt idx="1570">
                  <c:v>83.568725000000001</c:v>
                </c:pt>
                <c:pt idx="1571">
                  <c:v>83.622753000000003</c:v>
                </c:pt>
                <c:pt idx="1572">
                  <c:v>83.645111</c:v>
                </c:pt>
                <c:pt idx="1573">
                  <c:v>83.627376999999996</c:v>
                </c:pt>
                <c:pt idx="1574">
                  <c:v>83.582082</c:v>
                </c:pt>
                <c:pt idx="1575">
                  <c:v>83.533663000000004</c:v>
                </c:pt>
                <c:pt idx="1576">
                  <c:v>83.505657999999997</c:v>
                </c:pt>
                <c:pt idx="1577">
                  <c:v>83.504375999999993</c:v>
                </c:pt>
                <c:pt idx="1578">
                  <c:v>83.512454000000005</c:v>
                </c:pt>
                <c:pt idx="1579">
                  <c:v>83.506715</c:v>
                </c:pt>
                <c:pt idx="1580">
                  <c:v>83.483480999999998</c:v>
                </c:pt>
                <c:pt idx="1581">
                  <c:v>83.458523</c:v>
                </c:pt>
                <c:pt idx="1582">
                  <c:v>83.442567999999994</c:v>
                </c:pt>
                <c:pt idx="1583">
                  <c:v>83.428791000000004</c:v>
                </c:pt>
                <c:pt idx="1584">
                  <c:v>83.408734999999993</c:v>
                </c:pt>
                <c:pt idx="1585">
                  <c:v>83.390023999999997</c:v>
                </c:pt>
                <c:pt idx="1586">
                  <c:v>83.389055999999997</c:v>
                </c:pt>
                <c:pt idx="1587">
                  <c:v>83.410008000000005</c:v>
                </c:pt>
                <c:pt idx="1588">
                  <c:v>83.438523000000004</c:v>
                </c:pt>
                <c:pt idx="1589">
                  <c:v>83.455962</c:v>
                </c:pt>
                <c:pt idx="1590">
                  <c:v>83.455956</c:v>
                </c:pt>
                <c:pt idx="1591">
                  <c:v>83.447149999999993</c:v>
                </c:pt>
                <c:pt idx="1592">
                  <c:v>83.442732000000007</c:v>
                </c:pt>
                <c:pt idx="1593">
                  <c:v>83.447989000000007</c:v>
                </c:pt>
                <c:pt idx="1594">
                  <c:v>83.457162999999994</c:v>
                </c:pt>
                <c:pt idx="1595">
                  <c:v>83.462012999999999</c:v>
                </c:pt>
                <c:pt idx="1596">
                  <c:v>83.462120999999996</c:v>
                </c:pt>
                <c:pt idx="1597">
                  <c:v>83.464948000000007</c:v>
                </c:pt>
                <c:pt idx="1598">
                  <c:v>83.476455999999999</c:v>
                </c:pt>
                <c:pt idx="1599">
                  <c:v>83.494512</c:v>
                </c:pt>
                <c:pt idx="1600">
                  <c:v>83.512236999999999</c:v>
                </c:pt>
                <c:pt idx="1601">
                  <c:v>83.525308999999993</c:v>
                </c:pt>
                <c:pt idx="1602">
                  <c:v>83.534042999999997</c:v>
                </c:pt>
                <c:pt idx="1603">
                  <c:v>83.539586</c:v>
                </c:pt>
                <c:pt idx="1604">
                  <c:v>83.540763999999996</c:v>
                </c:pt>
                <c:pt idx="1605">
                  <c:v>83.535954000000004</c:v>
                </c:pt>
                <c:pt idx="1606">
                  <c:v>83.527064999999993</c:v>
                </c:pt>
                <c:pt idx="1607">
                  <c:v>83.519368999999998</c:v>
                </c:pt>
                <c:pt idx="1608">
                  <c:v>83.515991</c:v>
                </c:pt>
                <c:pt idx="1609">
                  <c:v>83.514579999999995</c:v>
                </c:pt>
                <c:pt idx="1610">
                  <c:v>83.512977000000006</c:v>
                </c:pt>
                <c:pt idx="1611">
                  <c:v>83.517169999999993</c:v>
                </c:pt>
                <c:pt idx="1612">
                  <c:v>83.537942000000001</c:v>
                </c:pt>
                <c:pt idx="1613">
                  <c:v>83.577023999999994</c:v>
                </c:pt>
                <c:pt idx="1614">
                  <c:v>83.620935000000003</c:v>
                </c:pt>
                <c:pt idx="1615">
                  <c:v>83.652467000000001</c:v>
                </c:pt>
                <c:pt idx="1616">
                  <c:v>83.665650999999997</c:v>
                </c:pt>
                <c:pt idx="1617">
                  <c:v>83.665137999999999</c:v>
                </c:pt>
                <c:pt idx="1618">
                  <c:v>83.653895000000006</c:v>
                </c:pt>
                <c:pt idx="1619">
                  <c:v>83.629195999999993</c:v>
                </c:pt>
                <c:pt idx="1620">
                  <c:v>83.591504</c:v>
                </c:pt>
                <c:pt idx="1621">
                  <c:v>83.549587000000002</c:v>
                </c:pt>
                <c:pt idx="1622">
                  <c:v>83.512662000000006</c:v>
                </c:pt>
                <c:pt idx="1623">
                  <c:v>83.484791000000001</c:v>
                </c:pt>
                <c:pt idx="1624">
                  <c:v>83.475437999999997</c:v>
                </c:pt>
                <c:pt idx="1625">
                  <c:v>83.503299999999996</c:v>
                </c:pt>
                <c:pt idx="1626">
                  <c:v>83.572142999999997</c:v>
                </c:pt>
                <c:pt idx="1627">
                  <c:v>83.645936000000006</c:v>
                </c:pt>
                <c:pt idx="1628">
                  <c:v>83.673803000000007</c:v>
                </c:pt>
                <c:pt idx="1629">
                  <c:v>83.652698000000001</c:v>
                </c:pt>
                <c:pt idx="1630">
                  <c:v>83.642010999999997</c:v>
                </c:pt>
                <c:pt idx="1631">
                  <c:v>83.693081000000006</c:v>
                </c:pt>
                <c:pt idx="1632">
                  <c:v>83.777275000000003</c:v>
                </c:pt>
                <c:pt idx="1633">
                  <c:v>83.809135999999995</c:v>
                </c:pt>
                <c:pt idx="1634">
                  <c:v>83.736414999999994</c:v>
                </c:pt>
                <c:pt idx="1635">
                  <c:v>83.588803999999996</c:v>
                </c:pt>
                <c:pt idx="1636">
                  <c:v>83.459277999999998</c:v>
                </c:pt>
                <c:pt idx="1637">
                  <c:v>83.452826000000002</c:v>
                </c:pt>
                <c:pt idx="1638">
                  <c:v>83.608967000000007</c:v>
                </c:pt>
                <c:pt idx="1639">
                  <c:v>83.857000999999997</c:v>
                </c:pt>
                <c:pt idx="1640">
                  <c:v>84.050000999999995</c:v>
                </c:pt>
                <c:pt idx="1641">
                  <c:v>84.069151000000005</c:v>
                </c:pt>
                <c:pt idx="1642">
                  <c:v>83.927064999999999</c:v>
                </c:pt>
                <c:pt idx="1643">
                  <c:v>83.731102000000007</c:v>
                </c:pt>
                <c:pt idx="1644">
                  <c:v>83.589639000000005</c:v>
                </c:pt>
                <c:pt idx="1645">
                  <c:v>83.550562999999997</c:v>
                </c:pt>
                <c:pt idx="1646">
                  <c:v>83.592770000000002</c:v>
                </c:pt>
                <c:pt idx="1647">
                  <c:v>83.663236999999995</c:v>
                </c:pt>
                <c:pt idx="1648">
                  <c:v>83.703304000000003</c:v>
                </c:pt>
                <c:pt idx="1649">
                  <c:v>83.705524999999994</c:v>
                </c:pt>
                <c:pt idx="1650">
                  <c:v>83.703433000000004</c:v>
                </c:pt>
                <c:pt idx="1651">
                  <c:v>83.719633000000002</c:v>
                </c:pt>
                <c:pt idx="1652">
                  <c:v>83.752538999999999</c:v>
                </c:pt>
                <c:pt idx="1653">
                  <c:v>83.766571999999996</c:v>
                </c:pt>
                <c:pt idx="1654">
                  <c:v>83.740745000000004</c:v>
                </c:pt>
                <c:pt idx="1655">
                  <c:v>83.685528000000005</c:v>
                </c:pt>
                <c:pt idx="1656">
                  <c:v>83.652133000000006</c:v>
                </c:pt>
                <c:pt idx="1657">
                  <c:v>83.680830999999998</c:v>
                </c:pt>
                <c:pt idx="1658">
                  <c:v>83.737387999999996</c:v>
                </c:pt>
                <c:pt idx="1659">
                  <c:v>83.776848000000001</c:v>
                </c:pt>
                <c:pt idx="1660">
                  <c:v>83.777856999999997</c:v>
                </c:pt>
                <c:pt idx="1661">
                  <c:v>83.755127999999999</c:v>
                </c:pt>
                <c:pt idx="1662">
                  <c:v>83.727425999999994</c:v>
                </c:pt>
                <c:pt idx="1663">
                  <c:v>83.71311</c:v>
                </c:pt>
                <c:pt idx="1664">
                  <c:v>83.715933000000007</c:v>
                </c:pt>
                <c:pt idx="1665">
                  <c:v>83.722077999999996</c:v>
                </c:pt>
                <c:pt idx="1666">
                  <c:v>83.708811999999995</c:v>
                </c:pt>
                <c:pt idx="1667">
                  <c:v>83.682506000000004</c:v>
                </c:pt>
                <c:pt idx="1668">
                  <c:v>83.665136000000004</c:v>
                </c:pt>
                <c:pt idx="1669">
                  <c:v>83.671878000000007</c:v>
                </c:pt>
                <c:pt idx="1670">
                  <c:v>83.691505000000006</c:v>
                </c:pt>
                <c:pt idx="1671">
                  <c:v>83.700622999999993</c:v>
                </c:pt>
                <c:pt idx="1672">
                  <c:v>83.706855000000004</c:v>
                </c:pt>
                <c:pt idx="1673">
                  <c:v>83.710192000000006</c:v>
                </c:pt>
                <c:pt idx="1674">
                  <c:v>83.717229000000003</c:v>
                </c:pt>
                <c:pt idx="1675">
                  <c:v>83.726264</c:v>
                </c:pt>
                <c:pt idx="1676">
                  <c:v>83.748855000000006</c:v>
                </c:pt>
                <c:pt idx="1677">
                  <c:v>83.790533999999994</c:v>
                </c:pt>
                <c:pt idx="1678">
                  <c:v>83.828981999999996</c:v>
                </c:pt>
                <c:pt idx="1679">
                  <c:v>83.844102000000007</c:v>
                </c:pt>
                <c:pt idx="1680">
                  <c:v>83.829069000000004</c:v>
                </c:pt>
                <c:pt idx="1681">
                  <c:v>83.800708999999998</c:v>
                </c:pt>
                <c:pt idx="1682">
                  <c:v>83.766889000000006</c:v>
                </c:pt>
                <c:pt idx="1683">
                  <c:v>83.735557999999997</c:v>
                </c:pt>
                <c:pt idx="1684">
                  <c:v>83.718395000000001</c:v>
                </c:pt>
                <c:pt idx="1685">
                  <c:v>83.727722</c:v>
                </c:pt>
                <c:pt idx="1686">
                  <c:v>83.761870000000002</c:v>
                </c:pt>
                <c:pt idx="1687">
                  <c:v>83.803531000000007</c:v>
                </c:pt>
                <c:pt idx="1688">
                  <c:v>83.842068999999995</c:v>
                </c:pt>
                <c:pt idx="1689">
                  <c:v>83.873875999999996</c:v>
                </c:pt>
                <c:pt idx="1690">
                  <c:v>83.896400999999997</c:v>
                </c:pt>
                <c:pt idx="1691">
                  <c:v>83.892568999999995</c:v>
                </c:pt>
                <c:pt idx="1692">
                  <c:v>83.852552000000003</c:v>
                </c:pt>
                <c:pt idx="1693">
                  <c:v>83.786057</c:v>
                </c:pt>
                <c:pt idx="1694">
                  <c:v>83.726759999999999</c:v>
                </c:pt>
                <c:pt idx="1695">
                  <c:v>83.704481000000001</c:v>
                </c:pt>
                <c:pt idx="1696">
                  <c:v>83.723498000000006</c:v>
                </c:pt>
                <c:pt idx="1697">
                  <c:v>83.755334000000005</c:v>
                </c:pt>
                <c:pt idx="1698">
                  <c:v>83.761003000000002</c:v>
                </c:pt>
                <c:pt idx="1699">
                  <c:v>83.722284000000002</c:v>
                </c:pt>
                <c:pt idx="1700">
                  <c:v>83.662132999999997</c:v>
                </c:pt>
                <c:pt idx="1701">
                  <c:v>83.625343000000001</c:v>
                </c:pt>
                <c:pt idx="1702">
                  <c:v>83.642291</c:v>
                </c:pt>
                <c:pt idx="1703">
                  <c:v>83.698746999999997</c:v>
                </c:pt>
                <c:pt idx="1704">
                  <c:v>83.750701000000007</c:v>
                </c:pt>
                <c:pt idx="1705">
                  <c:v>83.757093999999995</c:v>
                </c:pt>
                <c:pt idx="1706">
                  <c:v>83.715219000000005</c:v>
                </c:pt>
                <c:pt idx="1707">
                  <c:v>83.653893999999994</c:v>
                </c:pt>
                <c:pt idx="1708">
                  <c:v>83.604866999999999</c:v>
                </c:pt>
                <c:pt idx="1709">
                  <c:v>83.570335</c:v>
                </c:pt>
                <c:pt idx="1710">
                  <c:v>83.530901</c:v>
                </c:pt>
                <c:pt idx="1711">
                  <c:v>83.478697999999994</c:v>
                </c:pt>
                <c:pt idx="1712">
                  <c:v>83.439456000000007</c:v>
                </c:pt>
                <c:pt idx="1713">
                  <c:v>83.448239000000001</c:v>
                </c:pt>
                <c:pt idx="1714">
                  <c:v>83.506107</c:v>
                </c:pt>
                <c:pt idx="1715">
                  <c:v>83.569950000000006</c:v>
                </c:pt>
                <c:pt idx="1716">
                  <c:v>83.590602000000004</c:v>
                </c:pt>
                <c:pt idx="1717">
                  <c:v>83.557018999999997</c:v>
                </c:pt>
                <c:pt idx="1718">
                  <c:v>83.498334999999997</c:v>
                </c:pt>
                <c:pt idx="1719">
                  <c:v>83.451661000000001</c:v>
                </c:pt>
                <c:pt idx="1720">
                  <c:v>83.431759999999997</c:v>
                </c:pt>
                <c:pt idx="1721">
                  <c:v>83.428140999999997</c:v>
                </c:pt>
                <c:pt idx="1722">
                  <c:v>83.419434999999993</c:v>
                </c:pt>
                <c:pt idx="1723">
                  <c:v>83.393265</c:v>
                </c:pt>
                <c:pt idx="1724">
                  <c:v>83.358705</c:v>
                </c:pt>
                <c:pt idx="1725">
                  <c:v>83.342252999999999</c:v>
                </c:pt>
                <c:pt idx="1726">
                  <c:v>83.364382000000006</c:v>
                </c:pt>
                <c:pt idx="1727">
                  <c:v>83.416331999999997</c:v>
                </c:pt>
                <c:pt idx="1728">
                  <c:v>83.462969000000001</c:v>
                </c:pt>
                <c:pt idx="1729">
                  <c:v>83.468356</c:v>
                </c:pt>
                <c:pt idx="1730">
                  <c:v>83.419077000000001</c:v>
                </c:pt>
                <c:pt idx="1731">
                  <c:v>83.330274000000003</c:v>
                </c:pt>
                <c:pt idx="1732">
                  <c:v>83.239559</c:v>
                </c:pt>
                <c:pt idx="1733">
                  <c:v>83.189774999999997</c:v>
                </c:pt>
                <c:pt idx="1734">
                  <c:v>83.201559000000003</c:v>
                </c:pt>
                <c:pt idx="1735">
                  <c:v>83.253973999999999</c:v>
                </c:pt>
                <c:pt idx="1736">
                  <c:v>83.299931000000001</c:v>
                </c:pt>
                <c:pt idx="1737">
                  <c:v>83.305604000000002</c:v>
                </c:pt>
                <c:pt idx="1738">
                  <c:v>83.272113000000004</c:v>
                </c:pt>
                <c:pt idx="1739">
                  <c:v>83.221367000000001</c:v>
                </c:pt>
                <c:pt idx="1740">
                  <c:v>83.175538000000003</c:v>
                </c:pt>
                <c:pt idx="1741">
                  <c:v>83.152154999999993</c:v>
                </c:pt>
                <c:pt idx="1742">
                  <c:v>83.160191999999995</c:v>
                </c:pt>
                <c:pt idx="1743">
                  <c:v>83.188513999999998</c:v>
                </c:pt>
                <c:pt idx="1744">
                  <c:v>83.207035000000005</c:v>
                </c:pt>
                <c:pt idx="1745">
                  <c:v>83.196472</c:v>
                </c:pt>
                <c:pt idx="1746">
                  <c:v>83.170883000000003</c:v>
                </c:pt>
                <c:pt idx="1747">
                  <c:v>83.160908000000006</c:v>
                </c:pt>
                <c:pt idx="1748">
                  <c:v>83.179851999999997</c:v>
                </c:pt>
                <c:pt idx="1749">
                  <c:v>83.217040999999995</c:v>
                </c:pt>
                <c:pt idx="1750">
                  <c:v>83.256095000000002</c:v>
                </c:pt>
                <c:pt idx="1751">
                  <c:v>83.282604000000006</c:v>
                </c:pt>
                <c:pt idx="1752">
                  <c:v>83.279640000000001</c:v>
                </c:pt>
                <c:pt idx="1753">
                  <c:v>83.235082000000006</c:v>
                </c:pt>
                <c:pt idx="1754">
                  <c:v>83.158140000000003</c:v>
                </c:pt>
                <c:pt idx="1755">
                  <c:v>83.077444999999997</c:v>
                </c:pt>
                <c:pt idx="1756">
                  <c:v>83.019347999999994</c:v>
                </c:pt>
                <c:pt idx="1757">
                  <c:v>82.993326999999994</c:v>
                </c:pt>
                <c:pt idx="1758">
                  <c:v>82.994258000000002</c:v>
                </c:pt>
                <c:pt idx="1759">
                  <c:v>83.004168000000007</c:v>
                </c:pt>
                <c:pt idx="1760">
                  <c:v>82.994816</c:v>
                </c:pt>
                <c:pt idx="1761">
                  <c:v>82.949539000000001</c:v>
                </c:pt>
                <c:pt idx="1762">
                  <c:v>82.888923000000005</c:v>
                </c:pt>
                <c:pt idx="1763">
                  <c:v>82.858739999999997</c:v>
                </c:pt>
                <c:pt idx="1764">
                  <c:v>82.881826000000004</c:v>
                </c:pt>
                <c:pt idx="1765">
                  <c:v>82.932514999999995</c:v>
                </c:pt>
                <c:pt idx="1766">
                  <c:v>82.966994999999997</c:v>
                </c:pt>
                <c:pt idx="1767">
                  <c:v>82.969065000000001</c:v>
                </c:pt>
                <c:pt idx="1768">
                  <c:v>82.956844000000004</c:v>
                </c:pt>
                <c:pt idx="1769">
                  <c:v>82.951800000000006</c:v>
                </c:pt>
                <c:pt idx="1770">
                  <c:v>82.952619999999996</c:v>
                </c:pt>
                <c:pt idx="1771">
                  <c:v>82.939995999999994</c:v>
                </c:pt>
                <c:pt idx="1772">
                  <c:v>82.903675000000007</c:v>
                </c:pt>
                <c:pt idx="1773">
                  <c:v>82.863433000000001</c:v>
                </c:pt>
                <c:pt idx="1774">
                  <c:v>82.856926999999999</c:v>
                </c:pt>
                <c:pt idx="1775">
                  <c:v>82.898818000000006</c:v>
                </c:pt>
                <c:pt idx="1776">
                  <c:v>82.957440000000005</c:v>
                </c:pt>
                <c:pt idx="1777">
                  <c:v>82.988038000000003</c:v>
                </c:pt>
                <c:pt idx="1778">
                  <c:v>82.987397000000001</c:v>
                </c:pt>
                <c:pt idx="1779">
                  <c:v>82.995305999999999</c:v>
                </c:pt>
                <c:pt idx="1780">
                  <c:v>83.036745999999994</c:v>
                </c:pt>
                <c:pt idx="1781">
                  <c:v>83.083845999999994</c:v>
                </c:pt>
                <c:pt idx="1782">
                  <c:v>83.088435000000004</c:v>
                </c:pt>
                <c:pt idx="1783">
                  <c:v>83.035960000000003</c:v>
                </c:pt>
                <c:pt idx="1784">
                  <c:v>82.952504000000005</c:v>
                </c:pt>
                <c:pt idx="1785">
                  <c:v>82.872016000000002</c:v>
                </c:pt>
                <c:pt idx="1786">
                  <c:v>82.816564</c:v>
                </c:pt>
                <c:pt idx="1787">
                  <c:v>82.798800999999997</c:v>
                </c:pt>
                <c:pt idx="1788">
                  <c:v>82.818804</c:v>
                </c:pt>
                <c:pt idx="1789">
                  <c:v>82.856898000000001</c:v>
                </c:pt>
                <c:pt idx="1790">
                  <c:v>82.886632000000006</c:v>
                </c:pt>
                <c:pt idx="1791">
                  <c:v>82.900231000000005</c:v>
                </c:pt>
                <c:pt idx="1792">
                  <c:v>82.912254000000004</c:v>
                </c:pt>
                <c:pt idx="1793">
                  <c:v>82.934546999999995</c:v>
                </c:pt>
                <c:pt idx="1794">
                  <c:v>82.956243999999998</c:v>
                </c:pt>
                <c:pt idx="1795">
                  <c:v>82.954992000000004</c:v>
                </c:pt>
                <c:pt idx="1796">
                  <c:v>82.925268000000003</c:v>
                </c:pt>
                <c:pt idx="1797">
                  <c:v>82.890012999999996</c:v>
                </c:pt>
                <c:pt idx="1798">
                  <c:v>82.882238999999998</c:v>
                </c:pt>
                <c:pt idx="1799">
                  <c:v>82.916137000000006</c:v>
                </c:pt>
                <c:pt idx="1800">
                  <c:v>82.977534000000006</c:v>
                </c:pt>
                <c:pt idx="1801">
                  <c:v>83.041567999999998</c:v>
                </c:pt>
                <c:pt idx="1802">
                  <c:v>83.091487000000001</c:v>
                </c:pt>
                <c:pt idx="1803">
                  <c:v>83.116220999999996</c:v>
                </c:pt>
                <c:pt idx="1804">
                  <c:v>83.104366999999996</c:v>
                </c:pt>
                <c:pt idx="1805">
                  <c:v>83.058238000000003</c:v>
                </c:pt>
                <c:pt idx="1806">
                  <c:v>83.007362999999998</c:v>
                </c:pt>
                <c:pt idx="1807">
                  <c:v>82.984099000000001</c:v>
                </c:pt>
                <c:pt idx="1808">
                  <c:v>82.981160000000003</c:v>
                </c:pt>
                <c:pt idx="1809">
                  <c:v>82.957241999999994</c:v>
                </c:pt>
                <c:pt idx="1810">
                  <c:v>82.896361999999996</c:v>
                </c:pt>
                <c:pt idx="1811">
                  <c:v>82.840209999999999</c:v>
                </c:pt>
                <c:pt idx="1812">
                  <c:v>82.841301000000001</c:v>
                </c:pt>
                <c:pt idx="1813">
                  <c:v>82.893960000000007</c:v>
                </c:pt>
                <c:pt idx="1814">
                  <c:v>82.931372999999994</c:v>
                </c:pt>
                <c:pt idx="1815">
                  <c:v>82.888593999999998</c:v>
                </c:pt>
                <c:pt idx="1816">
                  <c:v>82.760743000000005</c:v>
                </c:pt>
                <c:pt idx="1817">
                  <c:v>82.606470999999999</c:v>
                </c:pt>
                <c:pt idx="1818">
                  <c:v>82.504091000000003</c:v>
                </c:pt>
                <c:pt idx="1819">
                  <c:v>82.493598000000006</c:v>
                </c:pt>
                <c:pt idx="1820">
                  <c:v>82.545299999999997</c:v>
                </c:pt>
                <c:pt idx="1821">
                  <c:v>82.590511000000006</c:v>
                </c:pt>
                <c:pt idx="1822">
                  <c:v>82.588060999999996</c:v>
                </c:pt>
                <c:pt idx="1823">
                  <c:v>82.555638000000002</c:v>
                </c:pt>
                <c:pt idx="1824">
                  <c:v>82.541931000000005</c:v>
                </c:pt>
                <c:pt idx="1825">
                  <c:v>82.582991000000007</c:v>
                </c:pt>
                <c:pt idx="1826">
                  <c:v>82.683274999999995</c:v>
                </c:pt>
                <c:pt idx="1827">
                  <c:v>82.811345000000003</c:v>
                </c:pt>
                <c:pt idx="1828">
                  <c:v>82.904031000000003</c:v>
                </c:pt>
                <c:pt idx="1829">
                  <c:v>82.904617000000002</c:v>
                </c:pt>
                <c:pt idx="1830">
                  <c:v>82.819479000000001</c:v>
                </c:pt>
                <c:pt idx="1831">
                  <c:v>82.721159</c:v>
                </c:pt>
                <c:pt idx="1832">
                  <c:v>82.674226000000004</c:v>
                </c:pt>
                <c:pt idx="1833">
                  <c:v>82.672793999999996</c:v>
                </c:pt>
                <c:pt idx="1834">
                  <c:v>82.675343999999996</c:v>
                </c:pt>
                <c:pt idx="1835">
                  <c:v>82.681217000000004</c:v>
                </c:pt>
                <c:pt idx="1836">
                  <c:v>82.732372999999995</c:v>
                </c:pt>
                <c:pt idx="1837">
                  <c:v>82.842634000000004</c:v>
                </c:pt>
                <c:pt idx="1838">
                  <c:v>82.964682999999994</c:v>
                </c:pt>
                <c:pt idx="1839">
                  <c:v>83.03501</c:v>
                </c:pt>
                <c:pt idx="1840">
                  <c:v>83.027811</c:v>
                </c:pt>
                <c:pt idx="1841">
                  <c:v>82.962427000000005</c:v>
                </c:pt>
                <c:pt idx="1842">
                  <c:v>82.881994000000006</c:v>
                </c:pt>
                <c:pt idx="1843">
                  <c:v>82.828005000000005</c:v>
                </c:pt>
                <c:pt idx="1844">
                  <c:v>82.813157000000004</c:v>
                </c:pt>
                <c:pt idx="1845">
                  <c:v>82.818402000000006</c:v>
                </c:pt>
                <c:pt idx="1846">
                  <c:v>82.827454000000003</c:v>
                </c:pt>
                <c:pt idx="1847">
                  <c:v>82.851450999999997</c:v>
                </c:pt>
                <c:pt idx="1848">
                  <c:v>82.900058999999999</c:v>
                </c:pt>
                <c:pt idx="1849">
                  <c:v>82.940550999999999</c:v>
                </c:pt>
                <c:pt idx="1850">
                  <c:v>82.920430999999994</c:v>
                </c:pt>
                <c:pt idx="1851">
                  <c:v>82.835515000000001</c:v>
                </c:pt>
                <c:pt idx="1852">
                  <c:v>82.745506000000006</c:v>
                </c:pt>
                <c:pt idx="1853">
                  <c:v>82.708792000000003</c:v>
                </c:pt>
                <c:pt idx="1854">
                  <c:v>82.726830000000007</c:v>
                </c:pt>
                <c:pt idx="1855">
                  <c:v>82.764245000000003</c:v>
                </c:pt>
                <c:pt idx="1856">
                  <c:v>82.799398999999994</c:v>
                </c:pt>
                <c:pt idx="1857">
                  <c:v>82.835739000000004</c:v>
                </c:pt>
                <c:pt idx="1858">
                  <c:v>82.877707999999998</c:v>
                </c:pt>
                <c:pt idx="1859">
                  <c:v>82.918356000000003</c:v>
                </c:pt>
                <c:pt idx="1860">
                  <c:v>82.950142</c:v>
                </c:pt>
                <c:pt idx="1861">
                  <c:v>82.975828000000007</c:v>
                </c:pt>
                <c:pt idx="1862">
                  <c:v>83.006488000000004</c:v>
                </c:pt>
                <c:pt idx="1863">
                  <c:v>83.050657999999999</c:v>
                </c:pt>
                <c:pt idx="1864">
                  <c:v>83.100838999999993</c:v>
                </c:pt>
                <c:pt idx="1865">
                  <c:v>83.132023000000004</c:v>
                </c:pt>
                <c:pt idx="1866">
                  <c:v>83.125922000000003</c:v>
                </c:pt>
                <c:pt idx="1867">
                  <c:v>83.098916000000003</c:v>
                </c:pt>
                <c:pt idx="1868">
                  <c:v>83.090449000000007</c:v>
                </c:pt>
                <c:pt idx="1869">
                  <c:v>83.117204000000001</c:v>
                </c:pt>
                <c:pt idx="1870">
                  <c:v>83.154287999999994</c:v>
                </c:pt>
                <c:pt idx="1871">
                  <c:v>83.170849000000004</c:v>
                </c:pt>
                <c:pt idx="1872">
                  <c:v>83.169572000000002</c:v>
                </c:pt>
                <c:pt idx="1873">
                  <c:v>83.173877000000005</c:v>
                </c:pt>
                <c:pt idx="1874">
                  <c:v>83.185748000000004</c:v>
                </c:pt>
                <c:pt idx="1875">
                  <c:v>83.181089999999998</c:v>
                </c:pt>
                <c:pt idx="1876">
                  <c:v>83.149235000000004</c:v>
                </c:pt>
                <c:pt idx="1877">
                  <c:v>83.114363999999995</c:v>
                </c:pt>
                <c:pt idx="1878">
                  <c:v>83.105581000000001</c:v>
                </c:pt>
                <c:pt idx="1879">
                  <c:v>83.120462000000003</c:v>
                </c:pt>
                <c:pt idx="1880">
                  <c:v>83.131917999999999</c:v>
                </c:pt>
                <c:pt idx="1881">
                  <c:v>83.121781999999996</c:v>
                </c:pt>
                <c:pt idx="1882">
                  <c:v>83.092511999999999</c:v>
                </c:pt>
                <c:pt idx="1883">
                  <c:v>83.052138999999997</c:v>
                </c:pt>
                <c:pt idx="1884">
                  <c:v>83.007631000000003</c:v>
                </c:pt>
                <c:pt idx="1885">
                  <c:v>82.976224999999999</c:v>
                </c:pt>
                <c:pt idx="1886">
                  <c:v>82.984684999999999</c:v>
                </c:pt>
                <c:pt idx="1887">
                  <c:v>83.042933000000005</c:v>
                </c:pt>
                <c:pt idx="1888">
                  <c:v>83.125134000000003</c:v>
                </c:pt>
                <c:pt idx="1889">
                  <c:v>83.188906000000003</c:v>
                </c:pt>
                <c:pt idx="1890">
                  <c:v>83.212091999999998</c:v>
                </c:pt>
                <c:pt idx="1891">
                  <c:v>83.205927000000003</c:v>
                </c:pt>
                <c:pt idx="1892">
                  <c:v>83.197652000000005</c:v>
                </c:pt>
                <c:pt idx="1893">
                  <c:v>83.207396000000003</c:v>
                </c:pt>
                <c:pt idx="1894">
                  <c:v>83.235443000000004</c:v>
                </c:pt>
                <c:pt idx="1895">
                  <c:v>83.258420000000001</c:v>
                </c:pt>
                <c:pt idx="1896">
                  <c:v>83.239465999999993</c:v>
                </c:pt>
                <c:pt idx="1897">
                  <c:v>83.158299</c:v>
                </c:pt>
                <c:pt idx="1898">
                  <c:v>83.038549000000003</c:v>
                </c:pt>
                <c:pt idx="1899">
                  <c:v>82.936020999999997</c:v>
                </c:pt>
                <c:pt idx="1900">
                  <c:v>82.891547000000003</c:v>
                </c:pt>
                <c:pt idx="1901">
                  <c:v>82.900751</c:v>
                </c:pt>
                <c:pt idx="1902">
                  <c:v>82.934134</c:v>
                </c:pt>
                <c:pt idx="1903">
                  <c:v>82.975609000000006</c:v>
                </c:pt>
                <c:pt idx="1904">
                  <c:v>83.029510000000002</c:v>
                </c:pt>
                <c:pt idx="1905">
                  <c:v>83.095048000000006</c:v>
                </c:pt>
                <c:pt idx="1906">
                  <c:v>83.149714000000003</c:v>
                </c:pt>
                <c:pt idx="1907">
                  <c:v>83.165131000000002</c:v>
                </c:pt>
                <c:pt idx="1908">
                  <c:v>83.135354000000007</c:v>
                </c:pt>
                <c:pt idx="1909">
                  <c:v>83.086995999999999</c:v>
                </c:pt>
                <c:pt idx="1910">
                  <c:v>83.062659999999994</c:v>
                </c:pt>
                <c:pt idx="1911">
                  <c:v>83.088408000000001</c:v>
                </c:pt>
                <c:pt idx="1912">
                  <c:v>83.149849000000003</c:v>
                </c:pt>
                <c:pt idx="1913">
                  <c:v>83.201431999999997</c:v>
                </c:pt>
                <c:pt idx="1914">
                  <c:v>83.203117000000006</c:v>
                </c:pt>
                <c:pt idx="1915">
                  <c:v>83.153030999999999</c:v>
                </c:pt>
                <c:pt idx="1916">
                  <c:v>83.088041000000004</c:v>
                </c:pt>
                <c:pt idx="1917">
                  <c:v>83.053202999999996</c:v>
                </c:pt>
                <c:pt idx="1918">
                  <c:v>83.070121</c:v>
                </c:pt>
                <c:pt idx="1919">
                  <c:v>83.127758999999998</c:v>
                </c:pt>
                <c:pt idx="1920">
                  <c:v>83.197777000000002</c:v>
                </c:pt>
                <c:pt idx="1921">
                  <c:v>83.259033000000002</c:v>
                </c:pt>
                <c:pt idx="1922">
                  <c:v>83.306787999999997</c:v>
                </c:pt>
                <c:pt idx="1923">
                  <c:v>83.339271999999994</c:v>
                </c:pt>
                <c:pt idx="1924">
                  <c:v>83.343528000000006</c:v>
                </c:pt>
                <c:pt idx="1925">
                  <c:v>83.306186999999994</c:v>
                </c:pt>
                <c:pt idx="1926">
                  <c:v>83.238758000000004</c:v>
                </c:pt>
                <c:pt idx="1927">
                  <c:v>83.178157999999996</c:v>
                </c:pt>
                <c:pt idx="1928">
                  <c:v>83.151784000000006</c:v>
                </c:pt>
                <c:pt idx="1929">
                  <c:v>83.151218</c:v>
                </c:pt>
                <c:pt idx="1930">
                  <c:v>83.150751999999997</c:v>
                </c:pt>
                <c:pt idx="1931">
                  <c:v>83.142328000000006</c:v>
                </c:pt>
                <c:pt idx="1932">
                  <c:v>83.139632000000006</c:v>
                </c:pt>
                <c:pt idx="1933">
                  <c:v>83.154043000000001</c:v>
                </c:pt>
                <c:pt idx="1934">
                  <c:v>83.181185999999997</c:v>
                </c:pt>
                <c:pt idx="1935">
                  <c:v>83.209138999999993</c:v>
                </c:pt>
                <c:pt idx="1936">
                  <c:v>83.226898000000006</c:v>
                </c:pt>
                <c:pt idx="1937">
                  <c:v>83.223012999999995</c:v>
                </c:pt>
                <c:pt idx="1938">
                  <c:v>83.187190999999999</c:v>
                </c:pt>
                <c:pt idx="1939">
                  <c:v>83.118658999999994</c:v>
                </c:pt>
                <c:pt idx="1940">
                  <c:v>83.029437999999999</c:v>
                </c:pt>
                <c:pt idx="1941">
                  <c:v>82.939374999999998</c:v>
                </c:pt>
                <c:pt idx="1942">
                  <c:v>82.872038000000003</c:v>
                </c:pt>
                <c:pt idx="1943">
                  <c:v>82.848110000000005</c:v>
                </c:pt>
                <c:pt idx="1944">
                  <c:v>82.866467999999998</c:v>
                </c:pt>
                <c:pt idx="1945">
                  <c:v>82.89246</c:v>
                </c:pt>
                <c:pt idx="1946">
                  <c:v>82.883909000000003</c:v>
                </c:pt>
                <c:pt idx="1947">
                  <c:v>82.838031999999998</c:v>
                </c:pt>
                <c:pt idx="1948">
                  <c:v>82.801422000000002</c:v>
                </c:pt>
                <c:pt idx="1949">
                  <c:v>82.824451999999994</c:v>
                </c:pt>
                <c:pt idx="1950">
                  <c:v>82.912209000000004</c:v>
                </c:pt>
                <c:pt idx="1951">
                  <c:v>83.022009999999995</c:v>
                </c:pt>
                <c:pt idx="1952">
                  <c:v>83.105418999999998</c:v>
                </c:pt>
                <c:pt idx="1953">
                  <c:v>83.145917999999995</c:v>
                </c:pt>
                <c:pt idx="1954">
                  <c:v>83.153343000000007</c:v>
                </c:pt>
                <c:pt idx="1955">
                  <c:v>83.138260000000002</c:v>
                </c:pt>
                <c:pt idx="1956">
                  <c:v>83.102914999999996</c:v>
                </c:pt>
                <c:pt idx="1957">
                  <c:v>83.045614</c:v>
                </c:pt>
                <c:pt idx="1958">
                  <c:v>82.961927000000003</c:v>
                </c:pt>
                <c:pt idx="1959">
                  <c:v>82.848281</c:v>
                </c:pt>
                <c:pt idx="1960">
                  <c:v>82.719050999999993</c:v>
                </c:pt>
                <c:pt idx="1961">
                  <c:v>82.619281999999998</c:v>
                </c:pt>
                <c:pt idx="1962">
                  <c:v>82.601676999999995</c:v>
                </c:pt>
                <c:pt idx="1963">
                  <c:v>82.673002999999994</c:v>
                </c:pt>
                <c:pt idx="1964">
                  <c:v>82.770067999999995</c:v>
                </c:pt>
                <c:pt idx="1965">
                  <c:v>82.820187000000004</c:v>
                </c:pt>
                <c:pt idx="1966">
                  <c:v>82.825252000000006</c:v>
                </c:pt>
                <c:pt idx="1967">
                  <c:v>82.849003999999994</c:v>
                </c:pt>
                <c:pt idx="1968">
                  <c:v>82.916347000000002</c:v>
                </c:pt>
                <c:pt idx="1969">
                  <c:v>82.973708999999999</c:v>
                </c:pt>
                <c:pt idx="1970">
                  <c:v>82.972217000000001</c:v>
                </c:pt>
                <c:pt idx="1971">
                  <c:v>82.943504000000004</c:v>
                </c:pt>
                <c:pt idx="1972">
                  <c:v>82.949859000000004</c:v>
                </c:pt>
                <c:pt idx="1973">
                  <c:v>82.984900999999994</c:v>
                </c:pt>
                <c:pt idx="1974">
                  <c:v>82.980673999999993</c:v>
                </c:pt>
                <c:pt idx="1975">
                  <c:v>82.910166000000004</c:v>
                </c:pt>
                <c:pt idx="1976">
                  <c:v>82.833267000000006</c:v>
                </c:pt>
                <c:pt idx="1977">
                  <c:v>82.822586000000001</c:v>
                </c:pt>
                <c:pt idx="1978">
                  <c:v>82.876041999999998</c:v>
                </c:pt>
                <c:pt idx="1979">
                  <c:v>82.919099000000003</c:v>
                </c:pt>
                <c:pt idx="1980">
                  <c:v>82.874615000000006</c:v>
                </c:pt>
                <c:pt idx="1981">
                  <c:v>82.726375000000004</c:v>
                </c:pt>
                <c:pt idx="1982">
                  <c:v>82.541110000000003</c:v>
                </c:pt>
                <c:pt idx="1983">
                  <c:v>82.433404999999993</c:v>
                </c:pt>
                <c:pt idx="1984">
                  <c:v>82.465259000000003</c:v>
                </c:pt>
                <c:pt idx="1985">
                  <c:v>82.582223999999997</c:v>
                </c:pt>
                <c:pt idx="1986">
                  <c:v>82.678037000000003</c:v>
                </c:pt>
                <c:pt idx="1987">
                  <c:v>82.696202999999997</c:v>
                </c:pt>
                <c:pt idx="1988">
                  <c:v>82.657674999999998</c:v>
                </c:pt>
                <c:pt idx="1989">
                  <c:v>82.612217999999999</c:v>
                </c:pt>
                <c:pt idx="1990">
                  <c:v>82.590902999999997</c:v>
                </c:pt>
                <c:pt idx="1991">
                  <c:v>82.608373999999998</c:v>
                </c:pt>
                <c:pt idx="1992">
                  <c:v>82.671422000000007</c:v>
                </c:pt>
                <c:pt idx="1993">
                  <c:v>82.758246</c:v>
                </c:pt>
                <c:pt idx="1994">
                  <c:v>82.815813000000006</c:v>
                </c:pt>
                <c:pt idx="1995">
                  <c:v>82.810407999999995</c:v>
                </c:pt>
                <c:pt idx="1996">
                  <c:v>82.771181999999996</c:v>
                </c:pt>
                <c:pt idx="1997">
                  <c:v>82.758088999999998</c:v>
                </c:pt>
                <c:pt idx="1998">
                  <c:v>82.793436999999997</c:v>
                </c:pt>
                <c:pt idx="1999">
                  <c:v>82.842547999999994</c:v>
                </c:pt>
                <c:pt idx="2000">
                  <c:v>82.857972000000004</c:v>
                </c:pt>
                <c:pt idx="2001">
                  <c:v>82.830956999999998</c:v>
                </c:pt>
                <c:pt idx="2002">
                  <c:v>82.793469000000002</c:v>
                </c:pt>
                <c:pt idx="2003">
                  <c:v>82.778418000000002</c:v>
                </c:pt>
                <c:pt idx="2004">
                  <c:v>82.787677000000002</c:v>
                </c:pt>
                <c:pt idx="2005">
                  <c:v>82.799235999999993</c:v>
                </c:pt>
                <c:pt idx="2006">
                  <c:v>82.796598000000003</c:v>
                </c:pt>
                <c:pt idx="2007">
                  <c:v>82.785549000000003</c:v>
                </c:pt>
                <c:pt idx="2008">
                  <c:v>82.782437999999999</c:v>
                </c:pt>
                <c:pt idx="2009">
                  <c:v>82.788088000000002</c:v>
                </c:pt>
                <c:pt idx="2010">
                  <c:v>82.790104999999997</c:v>
                </c:pt>
                <c:pt idx="2011">
                  <c:v>82.788248999999993</c:v>
                </c:pt>
                <c:pt idx="2012">
                  <c:v>82.793777000000006</c:v>
                </c:pt>
                <c:pt idx="2013">
                  <c:v>82.805126999999999</c:v>
                </c:pt>
                <c:pt idx="2014">
                  <c:v>82.802070000000001</c:v>
                </c:pt>
                <c:pt idx="2015">
                  <c:v>82.770539999999997</c:v>
                </c:pt>
                <c:pt idx="2016">
                  <c:v>82.722358999999997</c:v>
                </c:pt>
                <c:pt idx="2017">
                  <c:v>82.686086000000003</c:v>
                </c:pt>
                <c:pt idx="2018">
                  <c:v>82.686757</c:v>
                </c:pt>
                <c:pt idx="2019">
                  <c:v>82.734808000000001</c:v>
                </c:pt>
                <c:pt idx="2020">
                  <c:v>82.818124999999995</c:v>
                </c:pt>
                <c:pt idx="2021">
                  <c:v>82.896298999999999</c:v>
                </c:pt>
                <c:pt idx="2022">
                  <c:v>82.919554000000005</c:v>
                </c:pt>
                <c:pt idx="2023">
                  <c:v>82.873564000000002</c:v>
                </c:pt>
                <c:pt idx="2024">
                  <c:v>82.796020999999996</c:v>
                </c:pt>
                <c:pt idx="2025">
                  <c:v>82.733384000000001</c:v>
                </c:pt>
                <c:pt idx="2026">
                  <c:v>82.700222999999994</c:v>
                </c:pt>
                <c:pt idx="2027">
                  <c:v>82.693359999999998</c:v>
                </c:pt>
                <c:pt idx="2028">
                  <c:v>82.717226999999994</c:v>
                </c:pt>
                <c:pt idx="2029">
                  <c:v>82.769962000000007</c:v>
                </c:pt>
                <c:pt idx="2030">
                  <c:v>82.821827999999996</c:v>
                </c:pt>
                <c:pt idx="2031">
                  <c:v>82.836132000000006</c:v>
                </c:pt>
                <c:pt idx="2032">
                  <c:v>82.813175999999999</c:v>
                </c:pt>
                <c:pt idx="2033">
                  <c:v>82.793854999999994</c:v>
                </c:pt>
                <c:pt idx="2034">
                  <c:v>82.805091000000004</c:v>
                </c:pt>
                <c:pt idx="2035">
                  <c:v>82.829453999999998</c:v>
                </c:pt>
                <c:pt idx="2036">
                  <c:v>82.843271000000001</c:v>
                </c:pt>
                <c:pt idx="2037">
                  <c:v>82.846114999999998</c:v>
                </c:pt>
                <c:pt idx="2038">
                  <c:v>82.844684999999998</c:v>
                </c:pt>
                <c:pt idx="2039">
                  <c:v>82.833136999999994</c:v>
                </c:pt>
                <c:pt idx="2040">
                  <c:v>82.801803000000007</c:v>
                </c:pt>
                <c:pt idx="2041">
                  <c:v>82.756433999999999</c:v>
                </c:pt>
                <c:pt idx="2042">
                  <c:v>82.717862999999994</c:v>
                </c:pt>
                <c:pt idx="2043">
                  <c:v>82.707066999999995</c:v>
                </c:pt>
                <c:pt idx="2044">
                  <c:v>82.734514000000004</c:v>
                </c:pt>
                <c:pt idx="2045">
                  <c:v>82.795925999999994</c:v>
                </c:pt>
                <c:pt idx="2046">
                  <c:v>82.872208999999998</c:v>
                </c:pt>
                <c:pt idx="2047">
                  <c:v>82.937387999999999</c:v>
                </c:pt>
                <c:pt idx="2048">
                  <c:v>82.969864000000001</c:v>
                </c:pt>
                <c:pt idx="2049">
                  <c:v>82.955827999999997</c:v>
                </c:pt>
                <c:pt idx="2050">
                  <c:v>82.893966000000006</c:v>
                </c:pt>
                <c:pt idx="2051">
                  <c:v>82.808205999999998</c:v>
                </c:pt>
                <c:pt idx="2052">
                  <c:v>82.746409999999997</c:v>
                </c:pt>
                <c:pt idx="2053">
                  <c:v>82.746870000000001</c:v>
                </c:pt>
                <c:pt idx="2054">
                  <c:v>82.799563000000006</c:v>
                </c:pt>
                <c:pt idx="2055">
                  <c:v>82.852939000000006</c:v>
                </c:pt>
                <c:pt idx="2056">
                  <c:v>82.864292000000006</c:v>
                </c:pt>
                <c:pt idx="2057">
                  <c:v>82.836589000000004</c:v>
                </c:pt>
                <c:pt idx="2058">
                  <c:v>82.804438000000005</c:v>
                </c:pt>
                <c:pt idx="2059">
                  <c:v>82.789983000000007</c:v>
                </c:pt>
                <c:pt idx="2060">
                  <c:v>82.796754000000007</c:v>
                </c:pt>
                <c:pt idx="2061">
                  <c:v>82.830425000000005</c:v>
                </c:pt>
                <c:pt idx="2062">
                  <c:v>82.888322000000002</c:v>
                </c:pt>
                <c:pt idx="2063">
                  <c:v>82.942897000000002</c:v>
                </c:pt>
                <c:pt idx="2064">
                  <c:v>82.963077999999996</c:v>
                </c:pt>
                <c:pt idx="2065">
                  <c:v>82.950574000000003</c:v>
                </c:pt>
                <c:pt idx="2066">
                  <c:v>82.934483999999998</c:v>
                </c:pt>
                <c:pt idx="2067">
                  <c:v>82.931269</c:v>
                </c:pt>
                <c:pt idx="2068">
                  <c:v>82.930030000000002</c:v>
                </c:pt>
                <c:pt idx="2069">
                  <c:v>82.919691999999998</c:v>
                </c:pt>
                <c:pt idx="2070">
                  <c:v>82.9114</c:v>
                </c:pt>
                <c:pt idx="2071">
                  <c:v>82.921715000000006</c:v>
                </c:pt>
                <c:pt idx="2072">
                  <c:v>82.945899999999995</c:v>
                </c:pt>
                <c:pt idx="2073">
                  <c:v>82.965412999999998</c:v>
                </c:pt>
                <c:pt idx="2074">
                  <c:v>82.972896000000006</c:v>
                </c:pt>
                <c:pt idx="2075">
                  <c:v>82.974911000000006</c:v>
                </c:pt>
                <c:pt idx="2076">
                  <c:v>82.975003000000001</c:v>
                </c:pt>
                <c:pt idx="2077">
                  <c:v>82.971369999999993</c:v>
                </c:pt>
                <c:pt idx="2078">
                  <c:v>82.970630999999997</c:v>
                </c:pt>
                <c:pt idx="2079">
                  <c:v>82.983654999999999</c:v>
                </c:pt>
                <c:pt idx="2080">
                  <c:v>83.010368999999997</c:v>
                </c:pt>
                <c:pt idx="2081">
                  <c:v>83.035514000000006</c:v>
                </c:pt>
                <c:pt idx="2082">
                  <c:v>83.042494000000005</c:v>
                </c:pt>
                <c:pt idx="2083">
                  <c:v>83.037137999999999</c:v>
                </c:pt>
                <c:pt idx="2084">
                  <c:v>83.033990000000003</c:v>
                </c:pt>
                <c:pt idx="2085">
                  <c:v>83.029717000000005</c:v>
                </c:pt>
                <c:pt idx="2086">
                  <c:v>83.010239999999996</c:v>
                </c:pt>
                <c:pt idx="2087">
                  <c:v>82.969691999999995</c:v>
                </c:pt>
                <c:pt idx="2088">
                  <c:v>82.916673000000003</c:v>
                </c:pt>
                <c:pt idx="2089">
                  <c:v>82.865905999999995</c:v>
                </c:pt>
                <c:pt idx="2090">
                  <c:v>82.835626000000005</c:v>
                </c:pt>
                <c:pt idx="2091">
                  <c:v>82.845208999999997</c:v>
                </c:pt>
                <c:pt idx="2092">
                  <c:v>82.893109999999993</c:v>
                </c:pt>
                <c:pt idx="2093">
                  <c:v>82.947968000000003</c:v>
                </c:pt>
                <c:pt idx="2094">
                  <c:v>82.973536999999993</c:v>
                </c:pt>
                <c:pt idx="2095">
                  <c:v>82.959389999999999</c:v>
                </c:pt>
                <c:pt idx="2096">
                  <c:v>82.928510000000003</c:v>
                </c:pt>
                <c:pt idx="2097">
                  <c:v>82.912056000000007</c:v>
                </c:pt>
                <c:pt idx="2098">
                  <c:v>82.918610000000001</c:v>
                </c:pt>
                <c:pt idx="2099">
                  <c:v>82.92944</c:v>
                </c:pt>
                <c:pt idx="2100">
                  <c:v>82.921497000000002</c:v>
                </c:pt>
                <c:pt idx="2101">
                  <c:v>82.893462999999997</c:v>
                </c:pt>
                <c:pt idx="2102">
                  <c:v>82.867358999999993</c:v>
                </c:pt>
                <c:pt idx="2103">
                  <c:v>82.869508999999994</c:v>
                </c:pt>
                <c:pt idx="2104">
                  <c:v>82.907398999999998</c:v>
                </c:pt>
                <c:pt idx="2105">
                  <c:v>82.959855000000005</c:v>
                </c:pt>
                <c:pt idx="2106">
                  <c:v>82.994624000000002</c:v>
                </c:pt>
                <c:pt idx="2107">
                  <c:v>82.997465000000005</c:v>
                </c:pt>
                <c:pt idx="2108">
                  <c:v>82.977366000000004</c:v>
                </c:pt>
                <c:pt idx="2109">
                  <c:v>82.950343000000004</c:v>
                </c:pt>
                <c:pt idx="2110">
                  <c:v>82.932439000000002</c:v>
                </c:pt>
                <c:pt idx="2111">
                  <c:v>82.936685999999995</c:v>
                </c:pt>
                <c:pt idx="2112">
                  <c:v>82.956563000000003</c:v>
                </c:pt>
                <c:pt idx="2113">
                  <c:v>82.973174999999998</c:v>
                </c:pt>
                <c:pt idx="2114">
                  <c:v>82.979026000000005</c:v>
                </c:pt>
                <c:pt idx="2115">
                  <c:v>82.982095999999999</c:v>
                </c:pt>
                <c:pt idx="2116">
                  <c:v>82.996599000000003</c:v>
                </c:pt>
                <c:pt idx="2117">
                  <c:v>83.025617999999994</c:v>
                </c:pt>
                <c:pt idx="2118">
                  <c:v>83.056421</c:v>
                </c:pt>
                <c:pt idx="2119">
                  <c:v>83.074421000000001</c:v>
                </c:pt>
                <c:pt idx="2120">
                  <c:v>83.077164999999994</c:v>
                </c:pt>
                <c:pt idx="2121">
                  <c:v>83.075372999999999</c:v>
                </c:pt>
                <c:pt idx="2122">
                  <c:v>83.081503999999995</c:v>
                </c:pt>
                <c:pt idx="2123">
                  <c:v>83.099340999999995</c:v>
                </c:pt>
                <c:pt idx="2124">
                  <c:v>83.123110999999994</c:v>
                </c:pt>
                <c:pt idx="2125">
                  <c:v>83.141788000000005</c:v>
                </c:pt>
                <c:pt idx="2126">
                  <c:v>83.144097000000002</c:v>
                </c:pt>
                <c:pt idx="2127">
                  <c:v>83.124100999999996</c:v>
                </c:pt>
                <c:pt idx="2128">
                  <c:v>83.082897000000003</c:v>
                </c:pt>
                <c:pt idx="2129">
                  <c:v>83.024287999999999</c:v>
                </c:pt>
                <c:pt idx="2130">
                  <c:v>82.955922000000001</c:v>
                </c:pt>
                <c:pt idx="2131">
                  <c:v>82.909007000000003</c:v>
                </c:pt>
                <c:pt idx="2132">
                  <c:v>82.926079999999999</c:v>
                </c:pt>
                <c:pt idx="2133">
                  <c:v>82.988938000000005</c:v>
                </c:pt>
                <c:pt idx="2134">
                  <c:v>83.043077999999994</c:v>
                </c:pt>
                <c:pt idx="2135">
                  <c:v>83.064756000000003</c:v>
                </c:pt>
                <c:pt idx="2136">
                  <c:v>83.060782000000003</c:v>
                </c:pt>
                <c:pt idx="2137">
                  <c:v>83.050678000000005</c:v>
                </c:pt>
                <c:pt idx="2138">
                  <c:v>83.053196999999997</c:v>
                </c:pt>
                <c:pt idx="2139">
                  <c:v>83.074770000000001</c:v>
                </c:pt>
                <c:pt idx="2140">
                  <c:v>83.103492000000003</c:v>
                </c:pt>
                <c:pt idx="2141">
                  <c:v>83.119589000000005</c:v>
                </c:pt>
                <c:pt idx="2142">
                  <c:v>83.115497000000005</c:v>
                </c:pt>
                <c:pt idx="2143">
                  <c:v>83.101004000000003</c:v>
                </c:pt>
                <c:pt idx="2144">
                  <c:v>83.086776</c:v>
                </c:pt>
                <c:pt idx="2145">
                  <c:v>83.071950000000001</c:v>
                </c:pt>
                <c:pt idx="2146">
                  <c:v>83.054436999999993</c:v>
                </c:pt>
                <c:pt idx="2147">
                  <c:v>83.046323999999998</c:v>
                </c:pt>
                <c:pt idx="2148">
                  <c:v>83.063284999999993</c:v>
                </c:pt>
                <c:pt idx="2149">
                  <c:v>83.101511000000002</c:v>
                </c:pt>
                <c:pt idx="2150">
                  <c:v>83.134574000000001</c:v>
                </c:pt>
                <c:pt idx="2151">
                  <c:v>83.134056000000001</c:v>
                </c:pt>
                <c:pt idx="2152">
                  <c:v>83.094620000000006</c:v>
                </c:pt>
                <c:pt idx="2153">
                  <c:v>83.035804999999996</c:v>
                </c:pt>
                <c:pt idx="2154">
                  <c:v>82.982417999999996</c:v>
                </c:pt>
                <c:pt idx="2155">
                  <c:v>82.953406999999999</c:v>
                </c:pt>
                <c:pt idx="2156">
                  <c:v>82.961371999999997</c:v>
                </c:pt>
                <c:pt idx="2157">
                  <c:v>83.001985000000005</c:v>
                </c:pt>
                <c:pt idx="2158">
                  <c:v>83.053782999999996</c:v>
                </c:pt>
                <c:pt idx="2159">
                  <c:v>83.104012999999995</c:v>
                </c:pt>
                <c:pt idx="2160">
                  <c:v>83.149944000000005</c:v>
                </c:pt>
                <c:pt idx="2161">
                  <c:v>83.186751000000001</c:v>
                </c:pt>
                <c:pt idx="2162">
                  <c:v>83.204275999999993</c:v>
                </c:pt>
                <c:pt idx="2163">
                  <c:v>83.200461000000004</c:v>
                </c:pt>
                <c:pt idx="2164">
                  <c:v>83.187811999999994</c:v>
                </c:pt>
                <c:pt idx="2165">
                  <c:v>83.177564000000004</c:v>
                </c:pt>
                <c:pt idx="2166">
                  <c:v>83.168330999999995</c:v>
                </c:pt>
                <c:pt idx="2167">
                  <c:v>83.155839</c:v>
                </c:pt>
                <c:pt idx="2168">
                  <c:v>83.145867999999993</c:v>
                </c:pt>
                <c:pt idx="2169">
                  <c:v>83.150835000000001</c:v>
                </c:pt>
                <c:pt idx="2170">
                  <c:v>83.172912999999994</c:v>
                </c:pt>
                <c:pt idx="2171">
                  <c:v>83.192701999999997</c:v>
                </c:pt>
                <c:pt idx="2172">
                  <c:v>83.185873000000001</c:v>
                </c:pt>
                <c:pt idx="2173">
                  <c:v>83.159727000000004</c:v>
                </c:pt>
                <c:pt idx="2174">
                  <c:v>83.140764000000004</c:v>
                </c:pt>
                <c:pt idx="2175">
                  <c:v>83.147030000000001</c:v>
                </c:pt>
                <c:pt idx="2176">
                  <c:v>83.177730999999994</c:v>
                </c:pt>
                <c:pt idx="2177">
                  <c:v>83.213632000000004</c:v>
                </c:pt>
                <c:pt idx="2178">
                  <c:v>83.236667999999995</c:v>
                </c:pt>
                <c:pt idx="2179">
                  <c:v>83.239963000000003</c:v>
                </c:pt>
                <c:pt idx="2180">
                  <c:v>83.228442999999999</c:v>
                </c:pt>
                <c:pt idx="2181">
                  <c:v>83.216145999999995</c:v>
                </c:pt>
                <c:pt idx="2182">
                  <c:v>83.213980000000006</c:v>
                </c:pt>
                <c:pt idx="2183">
                  <c:v>83.224395000000001</c:v>
                </c:pt>
                <c:pt idx="2184">
                  <c:v>83.245706999999996</c:v>
                </c:pt>
                <c:pt idx="2185">
                  <c:v>83.274647999999999</c:v>
                </c:pt>
                <c:pt idx="2186">
                  <c:v>83.306047000000007</c:v>
                </c:pt>
                <c:pt idx="2187">
                  <c:v>83.330742000000001</c:v>
                </c:pt>
                <c:pt idx="2188">
                  <c:v>83.339681999999996</c:v>
                </c:pt>
                <c:pt idx="2189">
                  <c:v>83.329143999999999</c:v>
                </c:pt>
                <c:pt idx="2190">
                  <c:v>83.300022999999996</c:v>
                </c:pt>
                <c:pt idx="2191">
                  <c:v>83.261663999999996</c:v>
                </c:pt>
                <c:pt idx="2192">
                  <c:v>83.230866000000006</c:v>
                </c:pt>
                <c:pt idx="2193">
                  <c:v>83.216982000000002</c:v>
                </c:pt>
                <c:pt idx="2194">
                  <c:v>83.212674000000007</c:v>
                </c:pt>
                <c:pt idx="2195">
                  <c:v>83.201741999999996</c:v>
                </c:pt>
                <c:pt idx="2196">
                  <c:v>83.173743999999999</c:v>
                </c:pt>
                <c:pt idx="2197">
                  <c:v>83.130498000000003</c:v>
                </c:pt>
                <c:pt idx="2198">
                  <c:v>83.086533000000003</c:v>
                </c:pt>
                <c:pt idx="2199">
                  <c:v>83.063738999999998</c:v>
                </c:pt>
                <c:pt idx="2200">
                  <c:v>83.068899999999999</c:v>
                </c:pt>
                <c:pt idx="2201">
                  <c:v>83.074380000000005</c:v>
                </c:pt>
                <c:pt idx="2202">
                  <c:v>83.050461999999996</c:v>
                </c:pt>
                <c:pt idx="2203">
                  <c:v>82.999448000000001</c:v>
                </c:pt>
                <c:pt idx="2204">
                  <c:v>82.946734000000006</c:v>
                </c:pt>
                <c:pt idx="2205">
                  <c:v>82.911101000000002</c:v>
                </c:pt>
                <c:pt idx="2206">
                  <c:v>82.888192000000004</c:v>
                </c:pt>
                <c:pt idx="2207">
                  <c:v>82.863782</c:v>
                </c:pt>
                <c:pt idx="2208">
                  <c:v>82.851776000000001</c:v>
                </c:pt>
                <c:pt idx="2209">
                  <c:v>82.875152999999997</c:v>
                </c:pt>
                <c:pt idx="2210">
                  <c:v>82.902867999999998</c:v>
                </c:pt>
                <c:pt idx="2211">
                  <c:v>82.898487000000003</c:v>
                </c:pt>
                <c:pt idx="2212">
                  <c:v>82.859818000000004</c:v>
                </c:pt>
                <c:pt idx="2213">
                  <c:v>82.805003999999997</c:v>
                </c:pt>
                <c:pt idx="2214">
                  <c:v>82.754604</c:v>
                </c:pt>
                <c:pt idx="2215">
                  <c:v>82.720280000000002</c:v>
                </c:pt>
                <c:pt idx="2216">
                  <c:v>82.700689999999994</c:v>
                </c:pt>
                <c:pt idx="2217">
                  <c:v>82.685389999999998</c:v>
                </c:pt>
                <c:pt idx="2218">
                  <c:v>82.663937000000004</c:v>
                </c:pt>
                <c:pt idx="2219">
                  <c:v>82.628656000000007</c:v>
                </c:pt>
                <c:pt idx="2220">
                  <c:v>82.582575000000006</c:v>
                </c:pt>
                <c:pt idx="2221">
                  <c:v>82.532123999999996</c:v>
                </c:pt>
                <c:pt idx="2222">
                  <c:v>82.472961999999995</c:v>
                </c:pt>
                <c:pt idx="2223">
                  <c:v>82.398227000000006</c:v>
                </c:pt>
                <c:pt idx="2224">
                  <c:v>82.310505000000006</c:v>
                </c:pt>
                <c:pt idx="2225">
                  <c:v>82.226939999999999</c:v>
                </c:pt>
                <c:pt idx="2226">
                  <c:v>82.158243999999996</c:v>
                </c:pt>
                <c:pt idx="2227">
                  <c:v>82.082144999999997</c:v>
                </c:pt>
                <c:pt idx="2228">
                  <c:v>81.980982999999995</c:v>
                </c:pt>
                <c:pt idx="2229">
                  <c:v>81.883358000000001</c:v>
                </c:pt>
                <c:pt idx="2230">
                  <c:v>81.783382000000003</c:v>
                </c:pt>
                <c:pt idx="2231">
                  <c:v>81.653272000000001</c:v>
                </c:pt>
                <c:pt idx="2232">
                  <c:v>81.490337999999994</c:v>
                </c:pt>
                <c:pt idx="2233">
                  <c:v>81.324596999999997</c:v>
                </c:pt>
                <c:pt idx="2234">
                  <c:v>81.179765000000003</c:v>
                </c:pt>
                <c:pt idx="2235">
                  <c:v>81.044112999999996</c:v>
                </c:pt>
                <c:pt idx="2236">
                  <c:v>80.897186000000005</c:v>
                </c:pt>
                <c:pt idx="2237">
                  <c:v>80.735256000000007</c:v>
                </c:pt>
                <c:pt idx="2238">
                  <c:v>80.575191000000004</c:v>
                </c:pt>
                <c:pt idx="2239">
                  <c:v>80.433043999999995</c:v>
                </c:pt>
                <c:pt idx="2240">
                  <c:v>80.300560000000004</c:v>
                </c:pt>
                <c:pt idx="2241">
                  <c:v>80.159256999999997</c:v>
                </c:pt>
                <c:pt idx="2242">
                  <c:v>79.993913000000006</c:v>
                </c:pt>
                <c:pt idx="2243">
                  <c:v>79.802659000000006</c:v>
                </c:pt>
                <c:pt idx="2244">
                  <c:v>79.612572999999998</c:v>
                </c:pt>
                <c:pt idx="2245">
                  <c:v>79.448188000000002</c:v>
                </c:pt>
                <c:pt idx="2246">
                  <c:v>79.296063000000004</c:v>
                </c:pt>
                <c:pt idx="2247">
                  <c:v>79.127881000000002</c:v>
                </c:pt>
                <c:pt idx="2248">
                  <c:v>78.933837999999994</c:v>
                </c:pt>
                <c:pt idx="2249">
                  <c:v>78.743876</c:v>
                </c:pt>
                <c:pt idx="2250">
                  <c:v>78.587731000000005</c:v>
                </c:pt>
                <c:pt idx="2251">
                  <c:v>78.434669</c:v>
                </c:pt>
                <c:pt idx="2252">
                  <c:v>78.258357000000004</c:v>
                </c:pt>
                <c:pt idx="2253">
                  <c:v>78.087740999999994</c:v>
                </c:pt>
                <c:pt idx="2254">
                  <c:v>77.947525999999996</c:v>
                </c:pt>
                <c:pt idx="2255">
                  <c:v>77.830636999999996</c:v>
                </c:pt>
                <c:pt idx="2256">
                  <c:v>77.727226000000002</c:v>
                </c:pt>
                <c:pt idx="2257">
                  <c:v>77.635312999999996</c:v>
                </c:pt>
                <c:pt idx="2258">
                  <c:v>77.537633999999997</c:v>
                </c:pt>
                <c:pt idx="2259">
                  <c:v>77.407172000000003</c:v>
                </c:pt>
                <c:pt idx="2260">
                  <c:v>77.255600000000001</c:v>
                </c:pt>
                <c:pt idx="2261">
                  <c:v>77.143162000000004</c:v>
                </c:pt>
                <c:pt idx="2262">
                  <c:v>77.090294</c:v>
                </c:pt>
                <c:pt idx="2263">
                  <c:v>77.063085000000001</c:v>
                </c:pt>
                <c:pt idx="2264">
                  <c:v>77.076078999999993</c:v>
                </c:pt>
                <c:pt idx="2265">
                  <c:v>77.237667999999999</c:v>
                </c:pt>
                <c:pt idx="2266">
                  <c:v>77.620256999999995</c:v>
                </c:pt>
                <c:pt idx="2267">
                  <c:v>78.001337000000007</c:v>
                </c:pt>
                <c:pt idx="2268">
                  <c:v>78.179314000000005</c:v>
                </c:pt>
                <c:pt idx="2269">
                  <c:v>78.210395000000005</c:v>
                </c:pt>
                <c:pt idx="2270">
                  <c:v>78.177471999999995</c:v>
                </c:pt>
                <c:pt idx="2271">
                  <c:v>78.133803999999998</c:v>
                </c:pt>
                <c:pt idx="2272">
                  <c:v>78.106297999999995</c:v>
                </c:pt>
                <c:pt idx="2273">
                  <c:v>78.093367000000001</c:v>
                </c:pt>
                <c:pt idx="2274">
                  <c:v>78.078795999999997</c:v>
                </c:pt>
                <c:pt idx="2275">
                  <c:v>78.051983000000007</c:v>
                </c:pt>
                <c:pt idx="2276">
                  <c:v>78.023559000000006</c:v>
                </c:pt>
                <c:pt idx="2277">
                  <c:v>78.012075999999993</c:v>
                </c:pt>
                <c:pt idx="2278">
                  <c:v>78.016323</c:v>
                </c:pt>
                <c:pt idx="2279">
                  <c:v>78.023390000000006</c:v>
                </c:pt>
                <c:pt idx="2280">
                  <c:v>78.029385000000005</c:v>
                </c:pt>
                <c:pt idx="2281">
                  <c:v>78.014498000000003</c:v>
                </c:pt>
                <c:pt idx="2282">
                  <c:v>77.905553999999995</c:v>
                </c:pt>
                <c:pt idx="2283">
                  <c:v>77.702117000000001</c:v>
                </c:pt>
                <c:pt idx="2284">
                  <c:v>77.523116000000002</c:v>
                </c:pt>
                <c:pt idx="2285">
                  <c:v>77.368683000000004</c:v>
                </c:pt>
                <c:pt idx="2286">
                  <c:v>77.194586000000001</c:v>
                </c:pt>
                <c:pt idx="2287">
                  <c:v>76.994297000000003</c:v>
                </c:pt>
                <c:pt idx="2288">
                  <c:v>76.767921000000001</c:v>
                </c:pt>
                <c:pt idx="2289">
                  <c:v>76.511500999999996</c:v>
                </c:pt>
                <c:pt idx="2290">
                  <c:v>76.252600999999999</c:v>
                </c:pt>
                <c:pt idx="2291">
                  <c:v>76.058383000000006</c:v>
                </c:pt>
                <c:pt idx="2292">
                  <c:v>75.975307999999998</c:v>
                </c:pt>
                <c:pt idx="2293">
                  <c:v>75.988133000000005</c:v>
                </c:pt>
                <c:pt idx="2294">
                  <c:v>76.061845000000005</c:v>
                </c:pt>
                <c:pt idx="2295">
                  <c:v>76.185197000000002</c:v>
                </c:pt>
                <c:pt idx="2296">
                  <c:v>76.326913000000005</c:v>
                </c:pt>
                <c:pt idx="2297">
                  <c:v>76.447868</c:v>
                </c:pt>
                <c:pt idx="2298">
                  <c:v>76.582993000000002</c:v>
                </c:pt>
                <c:pt idx="2299">
                  <c:v>76.853012000000007</c:v>
                </c:pt>
                <c:pt idx="2300">
                  <c:v>77.286287999999999</c:v>
                </c:pt>
                <c:pt idx="2301">
                  <c:v>77.673236000000003</c:v>
                </c:pt>
                <c:pt idx="2302">
                  <c:v>77.915105999999994</c:v>
                </c:pt>
                <c:pt idx="2303">
                  <c:v>78.112016999999994</c:v>
                </c:pt>
                <c:pt idx="2304">
                  <c:v>78.341307</c:v>
                </c:pt>
                <c:pt idx="2305">
                  <c:v>78.547613999999996</c:v>
                </c:pt>
                <c:pt idx="2306">
                  <c:v>78.680080000000004</c:v>
                </c:pt>
                <c:pt idx="2307">
                  <c:v>78.771456999999998</c:v>
                </c:pt>
                <c:pt idx="2308">
                  <c:v>78.849225000000004</c:v>
                </c:pt>
                <c:pt idx="2309">
                  <c:v>78.918154999999999</c:v>
                </c:pt>
                <c:pt idx="2310">
                  <c:v>78.970119999999994</c:v>
                </c:pt>
                <c:pt idx="2311">
                  <c:v>79.003034999999997</c:v>
                </c:pt>
                <c:pt idx="2312">
                  <c:v>79.024805999999998</c:v>
                </c:pt>
                <c:pt idx="2313">
                  <c:v>79.041695000000004</c:v>
                </c:pt>
                <c:pt idx="2314">
                  <c:v>79.052807000000001</c:v>
                </c:pt>
                <c:pt idx="2315">
                  <c:v>79.048672999999994</c:v>
                </c:pt>
                <c:pt idx="2316">
                  <c:v>79.058114000000003</c:v>
                </c:pt>
                <c:pt idx="2317">
                  <c:v>79.115735000000001</c:v>
                </c:pt>
                <c:pt idx="2318">
                  <c:v>79.140421000000003</c:v>
                </c:pt>
                <c:pt idx="2319">
                  <c:v>79.141855000000007</c:v>
                </c:pt>
                <c:pt idx="2320">
                  <c:v>79.136256000000003</c:v>
                </c:pt>
                <c:pt idx="2321">
                  <c:v>79.125895999999997</c:v>
                </c:pt>
                <c:pt idx="2322">
                  <c:v>79.103514000000004</c:v>
                </c:pt>
                <c:pt idx="2323">
                  <c:v>79.065723000000006</c:v>
                </c:pt>
                <c:pt idx="2324">
                  <c:v>79.017371999999995</c:v>
                </c:pt>
                <c:pt idx="2325">
                  <c:v>78.977982999999995</c:v>
                </c:pt>
                <c:pt idx="2326">
                  <c:v>78.966604000000004</c:v>
                </c:pt>
                <c:pt idx="2327">
                  <c:v>78.961968999999996</c:v>
                </c:pt>
                <c:pt idx="2328">
                  <c:v>78.937179</c:v>
                </c:pt>
                <c:pt idx="2329">
                  <c:v>78.883745000000005</c:v>
                </c:pt>
                <c:pt idx="2330">
                  <c:v>78.821239000000006</c:v>
                </c:pt>
                <c:pt idx="2331">
                  <c:v>78.789503999999994</c:v>
                </c:pt>
                <c:pt idx="2332">
                  <c:v>78.780681000000001</c:v>
                </c:pt>
                <c:pt idx="2333">
                  <c:v>78.767257000000001</c:v>
                </c:pt>
                <c:pt idx="2334">
                  <c:v>78.741446999999994</c:v>
                </c:pt>
                <c:pt idx="2335">
                  <c:v>78.694029999999998</c:v>
                </c:pt>
                <c:pt idx="2336">
                  <c:v>78.618110999999999</c:v>
                </c:pt>
                <c:pt idx="2337">
                  <c:v>78.530692000000002</c:v>
                </c:pt>
                <c:pt idx="2338">
                  <c:v>78.479575999999994</c:v>
                </c:pt>
                <c:pt idx="2339">
                  <c:v>78.463437999999996</c:v>
                </c:pt>
                <c:pt idx="2340">
                  <c:v>78.436577999999997</c:v>
                </c:pt>
                <c:pt idx="2341">
                  <c:v>78.384506000000002</c:v>
                </c:pt>
                <c:pt idx="2342">
                  <c:v>78.324967000000001</c:v>
                </c:pt>
                <c:pt idx="2343">
                  <c:v>78.275927999999993</c:v>
                </c:pt>
                <c:pt idx="2344">
                  <c:v>78.250181999999995</c:v>
                </c:pt>
                <c:pt idx="2345">
                  <c:v>78.252928999999995</c:v>
                </c:pt>
                <c:pt idx="2346">
                  <c:v>78.221367999999998</c:v>
                </c:pt>
                <c:pt idx="2347">
                  <c:v>78.049700000000001</c:v>
                </c:pt>
                <c:pt idx="2348">
                  <c:v>77.922413000000006</c:v>
                </c:pt>
                <c:pt idx="2349">
                  <c:v>77.876181000000003</c:v>
                </c:pt>
                <c:pt idx="2350">
                  <c:v>77.869203999999996</c:v>
                </c:pt>
                <c:pt idx="2351">
                  <c:v>77.835361000000006</c:v>
                </c:pt>
                <c:pt idx="2352">
                  <c:v>77.731966</c:v>
                </c:pt>
                <c:pt idx="2353">
                  <c:v>77.588859999999997</c:v>
                </c:pt>
                <c:pt idx="2354">
                  <c:v>77.543339000000003</c:v>
                </c:pt>
                <c:pt idx="2355">
                  <c:v>77.547897000000006</c:v>
                </c:pt>
                <c:pt idx="2356">
                  <c:v>77.535534999999996</c:v>
                </c:pt>
                <c:pt idx="2357">
                  <c:v>77.504223999999994</c:v>
                </c:pt>
                <c:pt idx="2358">
                  <c:v>77.457993000000002</c:v>
                </c:pt>
                <c:pt idx="2359">
                  <c:v>77.410030000000006</c:v>
                </c:pt>
                <c:pt idx="2360">
                  <c:v>77.373002</c:v>
                </c:pt>
                <c:pt idx="2361">
                  <c:v>77.346097</c:v>
                </c:pt>
                <c:pt idx="2362">
                  <c:v>77.308922999999993</c:v>
                </c:pt>
                <c:pt idx="2363">
                  <c:v>77.22099</c:v>
                </c:pt>
                <c:pt idx="2364">
                  <c:v>77.079324</c:v>
                </c:pt>
                <c:pt idx="2365">
                  <c:v>76.984171000000003</c:v>
                </c:pt>
                <c:pt idx="2366">
                  <c:v>76.945049999999995</c:v>
                </c:pt>
                <c:pt idx="2367">
                  <c:v>76.921919000000003</c:v>
                </c:pt>
                <c:pt idx="2368">
                  <c:v>76.903943999999996</c:v>
                </c:pt>
                <c:pt idx="2369">
                  <c:v>76.888571999999996</c:v>
                </c:pt>
                <c:pt idx="2370">
                  <c:v>76.877482999999998</c:v>
                </c:pt>
                <c:pt idx="2371">
                  <c:v>76.863760999999997</c:v>
                </c:pt>
                <c:pt idx="2372">
                  <c:v>76.839357000000007</c:v>
                </c:pt>
                <c:pt idx="2373">
                  <c:v>76.807658000000004</c:v>
                </c:pt>
                <c:pt idx="2374">
                  <c:v>76.770399999999995</c:v>
                </c:pt>
                <c:pt idx="2375">
                  <c:v>76.713661999999999</c:v>
                </c:pt>
                <c:pt idx="2376">
                  <c:v>76.623123000000007</c:v>
                </c:pt>
                <c:pt idx="2377">
                  <c:v>76.530372999999997</c:v>
                </c:pt>
                <c:pt idx="2378">
                  <c:v>76.493915999999999</c:v>
                </c:pt>
                <c:pt idx="2379">
                  <c:v>76.499692999999994</c:v>
                </c:pt>
                <c:pt idx="2380">
                  <c:v>76.508173999999997</c:v>
                </c:pt>
                <c:pt idx="2381">
                  <c:v>76.507278999999997</c:v>
                </c:pt>
                <c:pt idx="2382">
                  <c:v>76.497082000000006</c:v>
                </c:pt>
                <c:pt idx="2383">
                  <c:v>76.481475000000003</c:v>
                </c:pt>
                <c:pt idx="2384">
                  <c:v>76.478363999999999</c:v>
                </c:pt>
                <c:pt idx="2385">
                  <c:v>76.486525</c:v>
                </c:pt>
                <c:pt idx="2386">
                  <c:v>76.487820999999997</c:v>
                </c:pt>
                <c:pt idx="2387">
                  <c:v>76.478307000000001</c:v>
                </c:pt>
                <c:pt idx="2388">
                  <c:v>76.462706999999995</c:v>
                </c:pt>
                <c:pt idx="2389">
                  <c:v>76.454053999999999</c:v>
                </c:pt>
                <c:pt idx="2390">
                  <c:v>76.464241999999999</c:v>
                </c:pt>
                <c:pt idx="2391">
                  <c:v>76.484281999999993</c:v>
                </c:pt>
                <c:pt idx="2392">
                  <c:v>76.488769000000005</c:v>
                </c:pt>
                <c:pt idx="2393">
                  <c:v>76.471845999999999</c:v>
                </c:pt>
                <c:pt idx="2394">
                  <c:v>76.454303999999993</c:v>
                </c:pt>
                <c:pt idx="2395">
                  <c:v>76.450146000000004</c:v>
                </c:pt>
                <c:pt idx="2396">
                  <c:v>76.452988000000005</c:v>
                </c:pt>
                <c:pt idx="2397">
                  <c:v>76.457181000000006</c:v>
                </c:pt>
                <c:pt idx="2398">
                  <c:v>76.469533999999996</c:v>
                </c:pt>
                <c:pt idx="2399">
                  <c:v>76.492092999999997</c:v>
                </c:pt>
                <c:pt idx="2400">
                  <c:v>76.513406000000003</c:v>
                </c:pt>
                <c:pt idx="2401">
                  <c:v>76.524790999999993</c:v>
                </c:pt>
                <c:pt idx="2402">
                  <c:v>76.527372999999997</c:v>
                </c:pt>
                <c:pt idx="2403">
                  <c:v>76.523767000000007</c:v>
                </c:pt>
                <c:pt idx="2404">
                  <c:v>76.517144000000002</c:v>
                </c:pt>
                <c:pt idx="2405">
                  <c:v>76.518698999999998</c:v>
                </c:pt>
                <c:pt idx="2406">
                  <c:v>76.540965</c:v>
                </c:pt>
                <c:pt idx="2407">
                  <c:v>76.578412</c:v>
                </c:pt>
                <c:pt idx="2408">
                  <c:v>76.615151999999995</c:v>
                </c:pt>
                <c:pt idx="2409">
                  <c:v>76.649683999999993</c:v>
                </c:pt>
                <c:pt idx="2410">
                  <c:v>76.695902000000004</c:v>
                </c:pt>
                <c:pt idx="2411">
                  <c:v>76.759598999999994</c:v>
                </c:pt>
                <c:pt idx="2412">
                  <c:v>76.828901000000002</c:v>
                </c:pt>
                <c:pt idx="2413">
                  <c:v>76.891347999999994</c:v>
                </c:pt>
                <c:pt idx="2414">
                  <c:v>76.94314</c:v>
                </c:pt>
                <c:pt idx="2415">
                  <c:v>76.981723000000002</c:v>
                </c:pt>
                <c:pt idx="2416">
                  <c:v>77.003403000000006</c:v>
                </c:pt>
                <c:pt idx="2417">
                  <c:v>77.017882</c:v>
                </c:pt>
                <c:pt idx="2418">
                  <c:v>77.049693000000005</c:v>
                </c:pt>
                <c:pt idx="2419">
                  <c:v>77.109148000000005</c:v>
                </c:pt>
                <c:pt idx="2420">
                  <c:v>77.175368000000006</c:v>
                </c:pt>
                <c:pt idx="2421">
                  <c:v>77.222622000000001</c:v>
                </c:pt>
                <c:pt idx="2422">
                  <c:v>77.239948999999996</c:v>
                </c:pt>
                <c:pt idx="2423">
                  <c:v>77.226248999999996</c:v>
                </c:pt>
                <c:pt idx="2424">
                  <c:v>77.211596999999998</c:v>
                </c:pt>
                <c:pt idx="2425">
                  <c:v>77.240020999999999</c:v>
                </c:pt>
                <c:pt idx="2426">
                  <c:v>77.294314</c:v>
                </c:pt>
                <c:pt idx="2427">
                  <c:v>77.352677999999997</c:v>
                </c:pt>
                <c:pt idx="2428">
                  <c:v>77.405364000000006</c:v>
                </c:pt>
                <c:pt idx="2429">
                  <c:v>77.444770000000005</c:v>
                </c:pt>
                <c:pt idx="2430">
                  <c:v>77.473584000000002</c:v>
                </c:pt>
                <c:pt idx="2431">
                  <c:v>77.523186999999993</c:v>
                </c:pt>
                <c:pt idx="2432">
                  <c:v>77.588519000000005</c:v>
                </c:pt>
                <c:pt idx="2433">
                  <c:v>77.641615999999999</c:v>
                </c:pt>
                <c:pt idx="2434">
                  <c:v>77.684319000000002</c:v>
                </c:pt>
                <c:pt idx="2435">
                  <c:v>77.721297000000007</c:v>
                </c:pt>
                <c:pt idx="2436">
                  <c:v>77.748407999999998</c:v>
                </c:pt>
                <c:pt idx="2437">
                  <c:v>77.758656000000002</c:v>
                </c:pt>
                <c:pt idx="2438">
                  <c:v>77.758324000000002</c:v>
                </c:pt>
                <c:pt idx="2439">
                  <c:v>77.778340999999998</c:v>
                </c:pt>
                <c:pt idx="2440">
                  <c:v>77.800860999999998</c:v>
                </c:pt>
                <c:pt idx="2441">
                  <c:v>77.685764000000006</c:v>
                </c:pt>
                <c:pt idx="2442">
                  <c:v>77.659913000000003</c:v>
                </c:pt>
                <c:pt idx="2443">
                  <c:v>77.666413000000006</c:v>
                </c:pt>
                <c:pt idx="2444">
                  <c:v>77.655407999999994</c:v>
                </c:pt>
                <c:pt idx="2445">
                  <c:v>77.647673999999995</c:v>
                </c:pt>
                <c:pt idx="2446">
                  <c:v>77.658828999999997</c:v>
                </c:pt>
                <c:pt idx="2447">
                  <c:v>77.685524999999998</c:v>
                </c:pt>
                <c:pt idx="2448">
                  <c:v>77.707189</c:v>
                </c:pt>
                <c:pt idx="2449">
                  <c:v>77.707437999999996</c:v>
                </c:pt>
                <c:pt idx="2450">
                  <c:v>77.691702000000006</c:v>
                </c:pt>
                <c:pt idx="2451">
                  <c:v>77.680672999999999</c:v>
                </c:pt>
                <c:pt idx="2452">
                  <c:v>77.673304999999999</c:v>
                </c:pt>
                <c:pt idx="2453">
                  <c:v>77.655815000000004</c:v>
                </c:pt>
                <c:pt idx="2454">
                  <c:v>77.615756000000005</c:v>
                </c:pt>
                <c:pt idx="2455">
                  <c:v>77.544712000000004</c:v>
                </c:pt>
                <c:pt idx="2456">
                  <c:v>77.468863999999996</c:v>
                </c:pt>
                <c:pt idx="2457">
                  <c:v>77.450175000000002</c:v>
                </c:pt>
                <c:pt idx="2458">
                  <c:v>77.509262000000007</c:v>
                </c:pt>
                <c:pt idx="2459">
                  <c:v>77.631073999999998</c:v>
                </c:pt>
                <c:pt idx="2460">
                  <c:v>77.810965999999993</c:v>
                </c:pt>
                <c:pt idx="2461">
                  <c:v>77.936031</c:v>
                </c:pt>
                <c:pt idx="2462">
                  <c:v>77.946477000000002</c:v>
                </c:pt>
                <c:pt idx="2463">
                  <c:v>77.938377000000003</c:v>
                </c:pt>
                <c:pt idx="2464">
                  <c:v>77.941845999999998</c:v>
                </c:pt>
                <c:pt idx="2465">
                  <c:v>77.956885</c:v>
                </c:pt>
                <c:pt idx="2466">
                  <c:v>77.991262000000006</c:v>
                </c:pt>
                <c:pt idx="2467">
                  <c:v>78.055941000000004</c:v>
                </c:pt>
                <c:pt idx="2468">
                  <c:v>78.126317999999998</c:v>
                </c:pt>
                <c:pt idx="2469">
                  <c:v>78.172950999999998</c:v>
                </c:pt>
                <c:pt idx="2470">
                  <c:v>78.211766999999995</c:v>
                </c:pt>
                <c:pt idx="2471">
                  <c:v>78.254626999999999</c:v>
                </c:pt>
                <c:pt idx="2472">
                  <c:v>78.295412999999996</c:v>
                </c:pt>
                <c:pt idx="2473">
                  <c:v>78.327275999999998</c:v>
                </c:pt>
                <c:pt idx="2474">
                  <c:v>78.366939000000002</c:v>
                </c:pt>
                <c:pt idx="2475">
                  <c:v>78.435412999999997</c:v>
                </c:pt>
                <c:pt idx="2476">
                  <c:v>78.528671000000003</c:v>
                </c:pt>
                <c:pt idx="2477">
                  <c:v>78.628726999999998</c:v>
                </c:pt>
                <c:pt idx="2478">
                  <c:v>78.724305000000001</c:v>
                </c:pt>
                <c:pt idx="2479">
                  <c:v>78.819151000000005</c:v>
                </c:pt>
                <c:pt idx="2480">
                  <c:v>78.899226999999996</c:v>
                </c:pt>
                <c:pt idx="2481">
                  <c:v>78.959823</c:v>
                </c:pt>
                <c:pt idx="2482">
                  <c:v>79.019278999999997</c:v>
                </c:pt>
                <c:pt idx="2483">
                  <c:v>79.076650000000001</c:v>
                </c:pt>
                <c:pt idx="2484">
                  <c:v>79.128912</c:v>
                </c:pt>
                <c:pt idx="2485">
                  <c:v>79.173845999999998</c:v>
                </c:pt>
                <c:pt idx="2486">
                  <c:v>79.223945000000001</c:v>
                </c:pt>
                <c:pt idx="2487">
                  <c:v>79.290443999999994</c:v>
                </c:pt>
                <c:pt idx="2488">
                  <c:v>79.366958999999994</c:v>
                </c:pt>
                <c:pt idx="2489">
                  <c:v>79.442592000000005</c:v>
                </c:pt>
                <c:pt idx="2490">
                  <c:v>79.518028000000001</c:v>
                </c:pt>
                <c:pt idx="2491">
                  <c:v>79.613929999999996</c:v>
                </c:pt>
                <c:pt idx="2492">
                  <c:v>79.76867</c:v>
                </c:pt>
                <c:pt idx="2493">
                  <c:v>80.051366000000002</c:v>
                </c:pt>
                <c:pt idx="2494">
                  <c:v>80.280737000000002</c:v>
                </c:pt>
                <c:pt idx="2495">
                  <c:v>80.289169000000001</c:v>
                </c:pt>
                <c:pt idx="2496">
                  <c:v>80.265592999999996</c:v>
                </c:pt>
                <c:pt idx="2497">
                  <c:v>80.270736999999997</c:v>
                </c:pt>
                <c:pt idx="2498">
                  <c:v>80.287125000000003</c:v>
                </c:pt>
                <c:pt idx="2499">
                  <c:v>80.297358000000003</c:v>
                </c:pt>
                <c:pt idx="2500">
                  <c:v>80.279238000000007</c:v>
                </c:pt>
                <c:pt idx="2501">
                  <c:v>80.212456000000003</c:v>
                </c:pt>
                <c:pt idx="2502">
                  <c:v>80.085558000000006</c:v>
                </c:pt>
                <c:pt idx="2503">
                  <c:v>79.918936000000002</c:v>
                </c:pt>
                <c:pt idx="2504">
                  <c:v>79.778581000000003</c:v>
                </c:pt>
                <c:pt idx="2505">
                  <c:v>79.695267999999999</c:v>
                </c:pt>
                <c:pt idx="2506">
                  <c:v>79.640977000000007</c:v>
                </c:pt>
                <c:pt idx="2507">
                  <c:v>79.590090000000004</c:v>
                </c:pt>
                <c:pt idx="2508">
                  <c:v>79.542291000000006</c:v>
                </c:pt>
                <c:pt idx="2509">
                  <c:v>79.524268000000006</c:v>
                </c:pt>
                <c:pt idx="2510">
                  <c:v>79.590924000000001</c:v>
                </c:pt>
                <c:pt idx="2511">
                  <c:v>79.771185000000003</c:v>
                </c:pt>
                <c:pt idx="2512">
                  <c:v>79.989463999999998</c:v>
                </c:pt>
                <c:pt idx="2513">
                  <c:v>80.183053999999998</c:v>
                </c:pt>
                <c:pt idx="2514">
                  <c:v>80.349977999999993</c:v>
                </c:pt>
                <c:pt idx="2515">
                  <c:v>80.495092999999997</c:v>
                </c:pt>
                <c:pt idx="2516">
                  <c:v>80.623057000000003</c:v>
                </c:pt>
                <c:pt idx="2517">
                  <c:v>80.749016999999995</c:v>
                </c:pt>
                <c:pt idx="2518">
                  <c:v>80.885762</c:v>
                </c:pt>
                <c:pt idx="2519">
                  <c:v>81.024131999999994</c:v>
                </c:pt>
                <c:pt idx="2520">
                  <c:v>81.140570999999994</c:v>
                </c:pt>
                <c:pt idx="2521">
                  <c:v>81.222425999999999</c:v>
                </c:pt>
                <c:pt idx="2522">
                  <c:v>81.266103999999999</c:v>
                </c:pt>
                <c:pt idx="2523">
                  <c:v>81.260971999999995</c:v>
                </c:pt>
                <c:pt idx="2524">
                  <c:v>81.206408999999994</c:v>
                </c:pt>
                <c:pt idx="2525">
                  <c:v>81.110480999999993</c:v>
                </c:pt>
                <c:pt idx="2526">
                  <c:v>80.919538000000003</c:v>
                </c:pt>
                <c:pt idx="2527">
                  <c:v>80.524140000000003</c:v>
                </c:pt>
                <c:pt idx="2528">
                  <c:v>80.002814000000001</c:v>
                </c:pt>
                <c:pt idx="2529">
                  <c:v>79.538872999999995</c:v>
                </c:pt>
                <c:pt idx="2530">
                  <c:v>79.125636</c:v>
                </c:pt>
                <c:pt idx="2531">
                  <c:v>78.715091999999999</c:v>
                </c:pt>
                <c:pt idx="2532">
                  <c:v>78.308893999999995</c:v>
                </c:pt>
                <c:pt idx="2533">
                  <c:v>77.924197000000007</c:v>
                </c:pt>
                <c:pt idx="2534">
                  <c:v>77.542272999999994</c:v>
                </c:pt>
                <c:pt idx="2535">
                  <c:v>77.145750000000007</c:v>
                </c:pt>
                <c:pt idx="2536">
                  <c:v>76.804478000000003</c:v>
                </c:pt>
                <c:pt idx="2537">
                  <c:v>76.578486999999996</c:v>
                </c:pt>
                <c:pt idx="2538">
                  <c:v>76.432173000000006</c:v>
                </c:pt>
                <c:pt idx="2539">
                  <c:v>76.316260999999997</c:v>
                </c:pt>
                <c:pt idx="2540">
                  <c:v>76.206343000000004</c:v>
                </c:pt>
                <c:pt idx="2541">
                  <c:v>76.076892999999998</c:v>
                </c:pt>
                <c:pt idx="2542">
                  <c:v>75.895335000000003</c:v>
                </c:pt>
                <c:pt idx="2543">
                  <c:v>75.801948999999993</c:v>
                </c:pt>
                <c:pt idx="2544">
                  <c:v>75.977260000000001</c:v>
                </c:pt>
                <c:pt idx="2545">
                  <c:v>76.245773999999997</c:v>
                </c:pt>
                <c:pt idx="2546">
                  <c:v>76.496668</c:v>
                </c:pt>
                <c:pt idx="2547">
                  <c:v>76.718449000000007</c:v>
                </c:pt>
                <c:pt idx="2548">
                  <c:v>76.914692000000002</c:v>
                </c:pt>
                <c:pt idx="2549">
                  <c:v>77.077409000000003</c:v>
                </c:pt>
                <c:pt idx="2550">
                  <c:v>77.201559000000003</c:v>
                </c:pt>
                <c:pt idx="2551">
                  <c:v>77.304218000000006</c:v>
                </c:pt>
                <c:pt idx="2552">
                  <c:v>77.416949000000002</c:v>
                </c:pt>
                <c:pt idx="2553">
                  <c:v>77.545338999999998</c:v>
                </c:pt>
                <c:pt idx="2554">
                  <c:v>77.665273999999997</c:v>
                </c:pt>
                <c:pt idx="2555">
                  <c:v>77.768838000000002</c:v>
                </c:pt>
                <c:pt idx="2556">
                  <c:v>77.869062999999997</c:v>
                </c:pt>
                <c:pt idx="2557">
                  <c:v>77.978249000000005</c:v>
                </c:pt>
                <c:pt idx="2558">
                  <c:v>78.096442999999994</c:v>
                </c:pt>
                <c:pt idx="2559">
                  <c:v>78.209598999999997</c:v>
                </c:pt>
                <c:pt idx="2560">
                  <c:v>78.297559000000007</c:v>
                </c:pt>
                <c:pt idx="2561">
                  <c:v>78.352926999999994</c:v>
                </c:pt>
                <c:pt idx="2562">
                  <c:v>78.389036000000004</c:v>
                </c:pt>
                <c:pt idx="2563">
                  <c:v>78.437071000000003</c:v>
                </c:pt>
                <c:pt idx="2564">
                  <c:v>78.525794000000005</c:v>
                </c:pt>
                <c:pt idx="2565">
                  <c:v>78.643490999999997</c:v>
                </c:pt>
                <c:pt idx="2566">
                  <c:v>78.755269999999996</c:v>
                </c:pt>
                <c:pt idx="2567">
                  <c:v>78.844789000000006</c:v>
                </c:pt>
                <c:pt idx="2568">
                  <c:v>78.902428999999998</c:v>
                </c:pt>
                <c:pt idx="2569">
                  <c:v>78.919741999999999</c:v>
                </c:pt>
                <c:pt idx="2570">
                  <c:v>78.898965000000004</c:v>
                </c:pt>
                <c:pt idx="2571">
                  <c:v>78.858087999999995</c:v>
                </c:pt>
                <c:pt idx="2572">
                  <c:v>78.816457999999997</c:v>
                </c:pt>
                <c:pt idx="2573">
                  <c:v>78.781210000000002</c:v>
                </c:pt>
                <c:pt idx="2574">
                  <c:v>78.747147999999996</c:v>
                </c:pt>
                <c:pt idx="2575">
                  <c:v>78.699202</c:v>
                </c:pt>
                <c:pt idx="2576">
                  <c:v>78.631894000000003</c:v>
                </c:pt>
                <c:pt idx="2577">
                  <c:v>78.567440000000005</c:v>
                </c:pt>
                <c:pt idx="2578">
                  <c:v>78.518017</c:v>
                </c:pt>
                <c:pt idx="2579">
                  <c:v>78.469823000000005</c:v>
                </c:pt>
                <c:pt idx="2580">
                  <c:v>78.394897</c:v>
                </c:pt>
                <c:pt idx="2581">
                  <c:v>78.283904000000007</c:v>
                </c:pt>
                <c:pt idx="2582">
                  <c:v>78.198329000000001</c:v>
                </c:pt>
                <c:pt idx="2583">
                  <c:v>78.168150999999995</c:v>
                </c:pt>
                <c:pt idx="2584">
                  <c:v>78.163991999999993</c:v>
                </c:pt>
                <c:pt idx="2585">
                  <c:v>78.172978999999998</c:v>
                </c:pt>
                <c:pt idx="2586">
                  <c:v>78.197186000000002</c:v>
                </c:pt>
                <c:pt idx="2587">
                  <c:v>78.231863000000004</c:v>
                </c:pt>
                <c:pt idx="2588">
                  <c:v>78.262848000000005</c:v>
                </c:pt>
                <c:pt idx="2589">
                  <c:v>78.283169999999998</c:v>
                </c:pt>
                <c:pt idx="2590">
                  <c:v>78.297276999999994</c:v>
                </c:pt>
                <c:pt idx="2591">
                  <c:v>78.307912000000002</c:v>
                </c:pt>
                <c:pt idx="2592">
                  <c:v>78.312062999999995</c:v>
                </c:pt>
                <c:pt idx="2593">
                  <c:v>78.304277999999996</c:v>
                </c:pt>
                <c:pt idx="2594">
                  <c:v>78.278453999999996</c:v>
                </c:pt>
                <c:pt idx="2595">
                  <c:v>78.230950000000007</c:v>
                </c:pt>
                <c:pt idx="2596">
                  <c:v>78.169724000000002</c:v>
                </c:pt>
                <c:pt idx="2597">
                  <c:v>78.109927999999996</c:v>
                </c:pt>
                <c:pt idx="2598">
                  <c:v>78.051813999999993</c:v>
                </c:pt>
                <c:pt idx="2599">
                  <c:v>77.972561999999996</c:v>
                </c:pt>
                <c:pt idx="2600">
                  <c:v>77.840625000000003</c:v>
                </c:pt>
                <c:pt idx="2601">
                  <c:v>77.665699000000004</c:v>
                </c:pt>
                <c:pt idx="2602">
                  <c:v>77.504689999999997</c:v>
                </c:pt>
                <c:pt idx="2603">
                  <c:v>77.364594999999994</c:v>
                </c:pt>
                <c:pt idx="2604">
                  <c:v>77.196254999999994</c:v>
                </c:pt>
                <c:pt idx="2605">
                  <c:v>76.986712999999995</c:v>
                </c:pt>
                <c:pt idx="2606">
                  <c:v>76.789664999999999</c:v>
                </c:pt>
                <c:pt idx="2607">
                  <c:v>76.633902000000006</c:v>
                </c:pt>
                <c:pt idx="2608">
                  <c:v>76.495724999999993</c:v>
                </c:pt>
                <c:pt idx="2609">
                  <c:v>76.349209000000002</c:v>
                </c:pt>
                <c:pt idx="2610">
                  <c:v>76.180569000000006</c:v>
                </c:pt>
                <c:pt idx="2611">
                  <c:v>75.972076999999999</c:v>
                </c:pt>
                <c:pt idx="2612">
                  <c:v>75.704252999999994</c:v>
                </c:pt>
                <c:pt idx="2613">
                  <c:v>75.403701999999996</c:v>
                </c:pt>
                <c:pt idx="2614">
                  <c:v>75.131737999999999</c:v>
                </c:pt>
                <c:pt idx="2615">
                  <c:v>74.889801000000006</c:v>
                </c:pt>
                <c:pt idx="2616">
                  <c:v>74.635632999999999</c:v>
                </c:pt>
                <c:pt idx="2617">
                  <c:v>74.351639000000006</c:v>
                </c:pt>
                <c:pt idx="2618">
                  <c:v>74.057339999999996</c:v>
                </c:pt>
                <c:pt idx="2619">
                  <c:v>73.784132</c:v>
                </c:pt>
                <c:pt idx="2620">
                  <c:v>73.558948000000001</c:v>
                </c:pt>
                <c:pt idx="2621">
                  <c:v>73.408288999999996</c:v>
                </c:pt>
                <c:pt idx="2622">
                  <c:v>73.344116999999997</c:v>
                </c:pt>
                <c:pt idx="2623">
                  <c:v>73.346270000000004</c:v>
                </c:pt>
                <c:pt idx="2624">
                  <c:v>73.389394999999993</c:v>
                </c:pt>
                <c:pt idx="2625">
                  <c:v>73.476568</c:v>
                </c:pt>
                <c:pt idx="2626">
                  <c:v>73.616148999999993</c:v>
                </c:pt>
                <c:pt idx="2627">
                  <c:v>73.767714999999995</c:v>
                </c:pt>
                <c:pt idx="2628">
                  <c:v>73.885143999999997</c:v>
                </c:pt>
                <c:pt idx="2629">
                  <c:v>73.971853999999993</c:v>
                </c:pt>
                <c:pt idx="2630">
                  <c:v>74.038494</c:v>
                </c:pt>
                <c:pt idx="2631">
                  <c:v>74.062971000000005</c:v>
                </c:pt>
                <c:pt idx="2632">
                  <c:v>74.017731999999995</c:v>
                </c:pt>
                <c:pt idx="2633">
                  <c:v>73.926022000000003</c:v>
                </c:pt>
                <c:pt idx="2634">
                  <c:v>73.855537999999996</c:v>
                </c:pt>
                <c:pt idx="2635">
                  <c:v>73.867238999999998</c:v>
                </c:pt>
                <c:pt idx="2636">
                  <c:v>73.984477999999996</c:v>
                </c:pt>
                <c:pt idx="2637">
                  <c:v>74.176387000000005</c:v>
                </c:pt>
                <c:pt idx="2638">
                  <c:v>74.369540999999998</c:v>
                </c:pt>
                <c:pt idx="2639">
                  <c:v>74.517441000000005</c:v>
                </c:pt>
                <c:pt idx="2640">
                  <c:v>74.629740999999996</c:v>
                </c:pt>
                <c:pt idx="2641">
                  <c:v>74.718822000000003</c:v>
                </c:pt>
                <c:pt idx="2642">
                  <c:v>74.777129000000002</c:v>
                </c:pt>
                <c:pt idx="2643">
                  <c:v>74.804219000000003</c:v>
                </c:pt>
                <c:pt idx="2644">
                  <c:v>74.821160000000006</c:v>
                </c:pt>
                <c:pt idx="2645">
                  <c:v>74.848050000000001</c:v>
                </c:pt>
                <c:pt idx="2646">
                  <c:v>74.884111000000004</c:v>
                </c:pt>
                <c:pt idx="2647">
                  <c:v>74.923428000000001</c:v>
                </c:pt>
                <c:pt idx="2648">
                  <c:v>74.975774999999999</c:v>
                </c:pt>
                <c:pt idx="2649">
                  <c:v>75.056327999999993</c:v>
                </c:pt>
                <c:pt idx="2650">
                  <c:v>75.170056000000002</c:v>
                </c:pt>
                <c:pt idx="2651">
                  <c:v>75.309731999999997</c:v>
                </c:pt>
                <c:pt idx="2652">
                  <c:v>75.462815000000006</c:v>
                </c:pt>
                <c:pt idx="2653">
                  <c:v>75.617110999999994</c:v>
                </c:pt>
                <c:pt idx="2654">
                  <c:v>75.764996999999994</c:v>
                </c:pt>
                <c:pt idx="2655">
                  <c:v>75.906829000000002</c:v>
                </c:pt>
                <c:pt idx="2656">
                  <c:v>76.045974000000001</c:v>
                </c:pt>
                <c:pt idx="2657">
                  <c:v>76.177919000000003</c:v>
                </c:pt>
                <c:pt idx="2658">
                  <c:v>76.289837000000006</c:v>
                </c:pt>
                <c:pt idx="2659">
                  <c:v>76.373569000000003</c:v>
                </c:pt>
                <c:pt idx="2660">
                  <c:v>76.441057000000001</c:v>
                </c:pt>
                <c:pt idx="2661">
                  <c:v>76.516554999999997</c:v>
                </c:pt>
                <c:pt idx="2662">
                  <c:v>76.602259000000004</c:v>
                </c:pt>
                <c:pt idx="2663">
                  <c:v>76.686055999999994</c:v>
                </c:pt>
                <c:pt idx="2664">
                  <c:v>76.769084000000007</c:v>
                </c:pt>
                <c:pt idx="2665">
                  <c:v>76.853560000000002</c:v>
                </c:pt>
                <c:pt idx="2666">
                  <c:v>76.929890999999998</c:v>
                </c:pt>
                <c:pt idx="2667">
                  <c:v>76.987058000000005</c:v>
                </c:pt>
                <c:pt idx="2668">
                  <c:v>77.024359000000004</c:v>
                </c:pt>
                <c:pt idx="2669">
                  <c:v>77.048671999999996</c:v>
                </c:pt>
                <c:pt idx="2670">
                  <c:v>77.067723999999998</c:v>
                </c:pt>
                <c:pt idx="2671">
                  <c:v>77.088284999999999</c:v>
                </c:pt>
                <c:pt idx="2672">
                  <c:v>77.114982999999995</c:v>
                </c:pt>
                <c:pt idx="2673">
                  <c:v>77.147794000000005</c:v>
                </c:pt>
                <c:pt idx="2674">
                  <c:v>77.185676999999998</c:v>
                </c:pt>
                <c:pt idx="2675">
                  <c:v>77.229406999999995</c:v>
                </c:pt>
                <c:pt idx="2676">
                  <c:v>77.27431</c:v>
                </c:pt>
                <c:pt idx="2677">
                  <c:v>77.302493999999996</c:v>
                </c:pt>
                <c:pt idx="2678">
                  <c:v>77.294105999999999</c:v>
                </c:pt>
                <c:pt idx="2679">
                  <c:v>77.250007999999994</c:v>
                </c:pt>
                <c:pt idx="2680">
                  <c:v>77.195695000000001</c:v>
                </c:pt>
                <c:pt idx="2681">
                  <c:v>77.157776999999996</c:v>
                </c:pt>
                <c:pt idx="2682">
                  <c:v>77.137844000000001</c:v>
                </c:pt>
                <c:pt idx="2683">
                  <c:v>77.116273000000007</c:v>
                </c:pt>
                <c:pt idx="2684">
                  <c:v>77.074938000000003</c:v>
                </c:pt>
                <c:pt idx="2685">
                  <c:v>77.004883000000007</c:v>
                </c:pt>
                <c:pt idx="2686">
                  <c:v>76.906384000000003</c:v>
                </c:pt>
                <c:pt idx="2687">
                  <c:v>76.795675000000003</c:v>
                </c:pt>
                <c:pt idx="2688">
                  <c:v>76.698324</c:v>
                </c:pt>
                <c:pt idx="2689">
                  <c:v>76.624319</c:v>
                </c:pt>
                <c:pt idx="2690">
                  <c:v>76.561616999999998</c:v>
                </c:pt>
                <c:pt idx="2691">
                  <c:v>76.497138000000007</c:v>
                </c:pt>
                <c:pt idx="2692">
                  <c:v>76.431415999999999</c:v>
                </c:pt>
                <c:pt idx="2693">
                  <c:v>76.368622999999999</c:v>
                </c:pt>
                <c:pt idx="2694">
                  <c:v>76.305749000000006</c:v>
                </c:pt>
                <c:pt idx="2695">
                  <c:v>76.240410999999995</c:v>
                </c:pt>
                <c:pt idx="2696">
                  <c:v>76.179668000000007</c:v>
                </c:pt>
                <c:pt idx="2697">
                  <c:v>76.128873999999996</c:v>
                </c:pt>
                <c:pt idx="2698">
                  <c:v>76.079452000000003</c:v>
                </c:pt>
                <c:pt idx="2699">
                  <c:v>76.019606999999993</c:v>
                </c:pt>
                <c:pt idx="2700">
                  <c:v>75.950575000000001</c:v>
                </c:pt>
                <c:pt idx="2701">
                  <c:v>75.881585000000001</c:v>
                </c:pt>
                <c:pt idx="2702">
                  <c:v>75.816215999999997</c:v>
                </c:pt>
                <c:pt idx="2703">
                  <c:v>75.755064000000004</c:v>
                </c:pt>
                <c:pt idx="2704">
                  <c:v>75.702828999999994</c:v>
                </c:pt>
                <c:pt idx="2705">
                  <c:v>75.658378999999996</c:v>
                </c:pt>
                <c:pt idx="2706">
                  <c:v>75.604393000000002</c:v>
                </c:pt>
                <c:pt idx="2707">
                  <c:v>75.522792999999993</c:v>
                </c:pt>
                <c:pt idx="2708">
                  <c:v>75.417320000000004</c:v>
                </c:pt>
                <c:pt idx="2709">
                  <c:v>75.308282000000005</c:v>
                </c:pt>
                <c:pt idx="2710">
                  <c:v>75.207875999999999</c:v>
                </c:pt>
                <c:pt idx="2711">
                  <c:v>75.113619999999997</c:v>
                </c:pt>
                <c:pt idx="2712">
                  <c:v>75.023623999999998</c:v>
                </c:pt>
                <c:pt idx="2713">
                  <c:v>74.942323999999999</c:v>
                </c:pt>
                <c:pt idx="2714">
                  <c:v>74.870340999999996</c:v>
                </c:pt>
                <c:pt idx="2715">
                  <c:v>74.804201000000006</c:v>
                </c:pt>
                <c:pt idx="2716">
                  <c:v>74.747366</c:v>
                </c:pt>
                <c:pt idx="2717">
                  <c:v>74.707848999999996</c:v>
                </c:pt>
                <c:pt idx="2718">
                  <c:v>74.683291999999994</c:v>
                </c:pt>
                <c:pt idx="2719">
                  <c:v>74.659830999999997</c:v>
                </c:pt>
                <c:pt idx="2720">
                  <c:v>74.627063000000007</c:v>
                </c:pt>
                <c:pt idx="2721">
                  <c:v>74.584438000000006</c:v>
                </c:pt>
                <c:pt idx="2722">
                  <c:v>74.531953999999999</c:v>
                </c:pt>
                <c:pt idx="2723">
                  <c:v>74.464894999999999</c:v>
                </c:pt>
                <c:pt idx="2724">
                  <c:v>74.379621999999998</c:v>
                </c:pt>
                <c:pt idx="2725">
                  <c:v>74.277272999999994</c:v>
                </c:pt>
                <c:pt idx="2726">
                  <c:v>74.162142000000003</c:v>
                </c:pt>
                <c:pt idx="2727">
                  <c:v>74.044021000000001</c:v>
                </c:pt>
                <c:pt idx="2728">
                  <c:v>73.940832</c:v>
                </c:pt>
                <c:pt idx="2729">
                  <c:v>73.868100999999996</c:v>
                </c:pt>
                <c:pt idx="2730">
                  <c:v>73.824494000000001</c:v>
                </c:pt>
                <c:pt idx="2731">
                  <c:v>73.797820000000002</c:v>
                </c:pt>
                <c:pt idx="2732">
                  <c:v>73.782246999999998</c:v>
                </c:pt>
                <c:pt idx="2733">
                  <c:v>73.776871999999997</c:v>
                </c:pt>
                <c:pt idx="2734">
                  <c:v>73.771506000000002</c:v>
                </c:pt>
                <c:pt idx="2735">
                  <c:v>73.749424000000005</c:v>
                </c:pt>
                <c:pt idx="2736">
                  <c:v>73.704437999999996</c:v>
                </c:pt>
                <c:pt idx="2737">
                  <c:v>73.643299999999996</c:v>
                </c:pt>
                <c:pt idx="2738">
                  <c:v>73.572199999999995</c:v>
                </c:pt>
                <c:pt idx="2739">
                  <c:v>73.493094999999997</c:v>
                </c:pt>
                <c:pt idx="2740">
                  <c:v>73.413481000000004</c:v>
                </c:pt>
                <c:pt idx="2741">
                  <c:v>73.347795000000005</c:v>
                </c:pt>
                <c:pt idx="2742">
                  <c:v>73.305873000000005</c:v>
                </c:pt>
                <c:pt idx="2743">
                  <c:v>73.289337000000003</c:v>
                </c:pt>
                <c:pt idx="2744">
                  <c:v>73.297543000000005</c:v>
                </c:pt>
                <c:pt idx="2745">
                  <c:v>73.326162999999994</c:v>
                </c:pt>
                <c:pt idx="2746">
                  <c:v>73.362979999999993</c:v>
                </c:pt>
                <c:pt idx="2747">
                  <c:v>73.397329999999997</c:v>
                </c:pt>
                <c:pt idx="2748">
                  <c:v>73.431447000000006</c:v>
                </c:pt>
                <c:pt idx="2749">
                  <c:v>73.471136000000001</c:v>
                </c:pt>
                <c:pt idx="2750">
                  <c:v>73.507529000000005</c:v>
                </c:pt>
                <c:pt idx="2751">
                  <c:v>73.519513000000003</c:v>
                </c:pt>
                <c:pt idx="2752">
                  <c:v>73.492767000000001</c:v>
                </c:pt>
                <c:pt idx="2753">
                  <c:v>73.426919999999996</c:v>
                </c:pt>
                <c:pt idx="2754">
                  <c:v>73.327329000000006</c:v>
                </c:pt>
                <c:pt idx="2755">
                  <c:v>73.200996000000004</c:v>
                </c:pt>
                <c:pt idx="2756">
                  <c:v>73.058222999999998</c:v>
                </c:pt>
                <c:pt idx="2757">
                  <c:v>72.905750999999995</c:v>
                </c:pt>
                <c:pt idx="2758">
                  <c:v>72.738187999999994</c:v>
                </c:pt>
                <c:pt idx="2759">
                  <c:v>72.547083999999998</c:v>
                </c:pt>
                <c:pt idx="2760">
                  <c:v>72.335954000000001</c:v>
                </c:pt>
                <c:pt idx="2761">
                  <c:v>72.113512</c:v>
                </c:pt>
                <c:pt idx="2762">
                  <c:v>71.874611999999999</c:v>
                </c:pt>
                <c:pt idx="2763">
                  <c:v>71.604242999999997</c:v>
                </c:pt>
                <c:pt idx="2764">
                  <c:v>71.301786000000007</c:v>
                </c:pt>
                <c:pt idx="2765">
                  <c:v>70.986096000000003</c:v>
                </c:pt>
                <c:pt idx="2766">
                  <c:v>70.675816999999995</c:v>
                </c:pt>
                <c:pt idx="2767">
                  <c:v>70.382217999999995</c:v>
                </c:pt>
                <c:pt idx="2768">
                  <c:v>70.124402000000003</c:v>
                </c:pt>
                <c:pt idx="2769">
                  <c:v>69.930648000000005</c:v>
                </c:pt>
                <c:pt idx="2770">
                  <c:v>69.815618999999998</c:v>
                </c:pt>
                <c:pt idx="2771">
                  <c:v>69.772126</c:v>
                </c:pt>
                <c:pt idx="2772">
                  <c:v>69.790098</c:v>
                </c:pt>
                <c:pt idx="2773">
                  <c:v>69.866512999999998</c:v>
                </c:pt>
                <c:pt idx="2774">
                  <c:v>69.995604</c:v>
                </c:pt>
                <c:pt idx="2775">
                  <c:v>70.166976000000005</c:v>
                </c:pt>
                <c:pt idx="2776">
                  <c:v>70.368217999999999</c:v>
                </c:pt>
                <c:pt idx="2777">
                  <c:v>70.563603000000001</c:v>
                </c:pt>
                <c:pt idx="2778">
                  <c:v>70.674766000000005</c:v>
                </c:pt>
                <c:pt idx="2779">
                  <c:v>70.620159000000001</c:v>
                </c:pt>
                <c:pt idx="2780">
                  <c:v>70.396106000000003</c:v>
                </c:pt>
                <c:pt idx="2781">
                  <c:v>70.112690999999998</c:v>
                </c:pt>
                <c:pt idx="2782">
                  <c:v>69.933708999999993</c:v>
                </c:pt>
                <c:pt idx="2783">
                  <c:v>69.971558999999999</c:v>
                </c:pt>
                <c:pt idx="2784">
                  <c:v>70.229561000000004</c:v>
                </c:pt>
                <c:pt idx="2785">
                  <c:v>70.618585999999993</c:v>
                </c:pt>
                <c:pt idx="2786">
                  <c:v>71.018107999999998</c:v>
                </c:pt>
                <c:pt idx="2787">
                  <c:v>71.341446000000005</c:v>
                </c:pt>
                <c:pt idx="2788">
                  <c:v>71.559657000000001</c:v>
                </c:pt>
                <c:pt idx="2789">
                  <c:v>71.675213999999997</c:v>
                </c:pt>
                <c:pt idx="2790">
                  <c:v>71.693842000000004</c:v>
                </c:pt>
                <c:pt idx="2791">
                  <c:v>71.631669000000002</c:v>
                </c:pt>
                <c:pt idx="2792">
                  <c:v>71.530112000000003</c:v>
                </c:pt>
                <c:pt idx="2793">
                  <c:v>71.438479000000001</c:v>
                </c:pt>
                <c:pt idx="2794">
                  <c:v>71.382095000000007</c:v>
                </c:pt>
                <c:pt idx="2795">
                  <c:v>71.362952000000007</c:v>
                </c:pt>
                <c:pt idx="2796">
                  <c:v>71.385876999999994</c:v>
                </c:pt>
                <c:pt idx="2797">
                  <c:v>71.460381999999996</c:v>
                </c:pt>
                <c:pt idx="2798">
                  <c:v>71.578541999999999</c:v>
                </c:pt>
                <c:pt idx="2799">
                  <c:v>71.717350999999994</c:v>
                </c:pt>
                <c:pt idx="2800">
                  <c:v>71.867849000000007</c:v>
                </c:pt>
                <c:pt idx="2801">
                  <c:v>72.042242000000002</c:v>
                </c:pt>
                <c:pt idx="2802">
                  <c:v>72.248780999999994</c:v>
                </c:pt>
                <c:pt idx="2803">
                  <c:v>72.476892000000007</c:v>
                </c:pt>
                <c:pt idx="2804">
                  <c:v>72.710766000000007</c:v>
                </c:pt>
                <c:pt idx="2805">
                  <c:v>72.943185999999997</c:v>
                </c:pt>
                <c:pt idx="2806">
                  <c:v>73.173464999999993</c:v>
                </c:pt>
                <c:pt idx="2807">
                  <c:v>73.402017999999998</c:v>
                </c:pt>
                <c:pt idx="2808">
                  <c:v>73.627744000000007</c:v>
                </c:pt>
                <c:pt idx="2809">
                  <c:v>73.844714999999994</c:v>
                </c:pt>
                <c:pt idx="2810">
                  <c:v>74.045120999999995</c:v>
                </c:pt>
                <c:pt idx="2811">
                  <c:v>74.230524000000003</c:v>
                </c:pt>
                <c:pt idx="2812">
                  <c:v>74.411874999999995</c:v>
                </c:pt>
                <c:pt idx="2813">
                  <c:v>74.591404999999995</c:v>
                </c:pt>
                <c:pt idx="2814">
                  <c:v>74.754913999999999</c:v>
                </c:pt>
                <c:pt idx="2815">
                  <c:v>74.892556999999996</c:v>
                </c:pt>
                <c:pt idx="2816">
                  <c:v>75.016744000000003</c:v>
                </c:pt>
                <c:pt idx="2817">
                  <c:v>75.146923000000001</c:v>
                </c:pt>
                <c:pt idx="2818">
                  <c:v>75.285032999999999</c:v>
                </c:pt>
                <c:pt idx="2819">
                  <c:v>75.417983000000007</c:v>
                </c:pt>
                <c:pt idx="2820">
                  <c:v>75.536654999999996</c:v>
                </c:pt>
                <c:pt idx="2821">
                  <c:v>75.639364</c:v>
                </c:pt>
                <c:pt idx="2822">
                  <c:v>75.723831000000004</c:v>
                </c:pt>
                <c:pt idx="2823">
                  <c:v>75.790474000000003</c:v>
                </c:pt>
                <c:pt idx="2824">
                  <c:v>75.849964</c:v>
                </c:pt>
                <c:pt idx="2825">
                  <c:v>75.914394999999999</c:v>
                </c:pt>
                <c:pt idx="2826">
                  <c:v>75.982552999999996</c:v>
                </c:pt>
                <c:pt idx="2827">
                  <c:v>76.044424000000006</c:v>
                </c:pt>
                <c:pt idx="2828">
                  <c:v>76.097755000000006</c:v>
                </c:pt>
                <c:pt idx="2829">
                  <c:v>76.149628000000007</c:v>
                </c:pt>
                <c:pt idx="2830">
                  <c:v>76.205293999999995</c:v>
                </c:pt>
                <c:pt idx="2831">
                  <c:v>76.266406000000003</c:v>
                </c:pt>
                <c:pt idx="2832">
                  <c:v>76.337030999999996</c:v>
                </c:pt>
                <c:pt idx="2833">
                  <c:v>76.419500999999997</c:v>
                </c:pt>
                <c:pt idx="2834">
                  <c:v>76.505196999999995</c:v>
                </c:pt>
                <c:pt idx="2835">
                  <c:v>76.579902000000004</c:v>
                </c:pt>
                <c:pt idx="2836">
                  <c:v>76.637990000000002</c:v>
                </c:pt>
                <c:pt idx="2837">
                  <c:v>76.683291999999994</c:v>
                </c:pt>
                <c:pt idx="2838">
                  <c:v>76.718704000000002</c:v>
                </c:pt>
                <c:pt idx="2839">
                  <c:v>76.743815999999995</c:v>
                </c:pt>
                <c:pt idx="2840">
                  <c:v>76.760337000000007</c:v>
                </c:pt>
                <c:pt idx="2841">
                  <c:v>76.770576000000005</c:v>
                </c:pt>
                <c:pt idx="2842">
                  <c:v>76.772002000000001</c:v>
                </c:pt>
                <c:pt idx="2843">
                  <c:v>76.762227999999993</c:v>
                </c:pt>
                <c:pt idx="2844">
                  <c:v>76.747906</c:v>
                </c:pt>
                <c:pt idx="2845">
                  <c:v>76.739859999999993</c:v>
                </c:pt>
                <c:pt idx="2846">
                  <c:v>76.740802000000002</c:v>
                </c:pt>
                <c:pt idx="2847">
                  <c:v>76.746655000000004</c:v>
                </c:pt>
                <c:pt idx="2848">
                  <c:v>76.757827000000006</c:v>
                </c:pt>
                <c:pt idx="2849">
                  <c:v>76.777827000000002</c:v>
                </c:pt>
                <c:pt idx="2850">
                  <c:v>76.800976000000006</c:v>
                </c:pt>
                <c:pt idx="2851">
                  <c:v>76.814187000000004</c:v>
                </c:pt>
                <c:pt idx="2852">
                  <c:v>76.815055000000001</c:v>
                </c:pt>
                <c:pt idx="2853">
                  <c:v>76.818966000000003</c:v>
                </c:pt>
                <c:pt idx="2854">
                  <c:v>76.843350000000001</c:v>
                </c:pt>
                <c:pt idx="2855">
                  <c:v>76.890880999999993</c:v>
                </c:pt>
                <c:pt idx="2856">
                  <c:v>76.951716000000005</c:v>
                </c:pt>
                <c:pt idx="2857">
                  <c:v>77.016209000000003</c:v>
                </c:pt>
                <c:pt idx="2858">
                  <c:v>77.080965000000006</c:v>
                </c:pt>
                <c:pt idx="2859">
                  <c:v>77.146272999999994</c:v>
                </c:pt>
                <c:pt idx="2860">
                  <c:v>77.212952999999999</c:v>
                </c:pt>
                <c:pt idx="2861">
                  <c:v>77.283051</c:v>
                </c:pt>
                <c:pt idx="2862">
                  <c:v>77.361547000000002</c:v>
                </c:pt>
                <c:pt idx="2863">
                  <c:v>77.452394999999996</c:v>
                </c:pt>
                <c:pt idx="2864">
                  <c:v>77.547807000000006</c:v>
                </c:pt>
                <c:pt idx="2865">
                  <c:v>77.624379000000005</c:v>
                </c:pt>
                <c:pt idx="2866">
                  <c:v>77.660413000000005</c:v>
                </c:pt>
                <c:pt idx="2867">
                  <c:v>77.659983999999994</c:v>
                </c:pt>
                <c:pt idx="2868">
                  <c:v>77.650409999999994</c:v>
                </c:pt>
                <c:pt idx="2869">
                  <c:v>77.651000999999994</c:v>
                </c:pt>
                <c:pt idx="2870">
                  <c:v>77.651272000000006</c:v>
                </c:pt>
                <c:pt idx="2871">
                  <c:v>77.625967000000003</c:v>
                </c:pt>
                <c:pt idx="2872">
                  <c:v>77.564891000000003</c:v>
                </c:pt>
                <c:pt idx="2873">
                  <c:v>77.480417000000003</c:v>
                </c:pt>
                <c:pt idx="2874">
                  <c:v>77.391239999999996</c:v>
                </c:pt>
                <c:pt idx="2875">
                  <c:v>77.308121999999997</c:v>
                </c:pt>
                <c:pt idx="2876">
                  <c:v>77.234392</c:v>
                </c:pt>
                <c:pt idx="2877">
                  <c:v>77.171364999999994</c:v>
                </c:pt>
                <c:pt idx="2878">
                  <c:v>77.120901000000003</c:v>
                </c:pt>
                <c:pt idx="2879">
                  <c:v>77.087680000000006</c:v>
                </c:pt>
                <c:pt idx="2880">
                  <c:v>77.078259000000003</c:v>
                </c:pt>
                <c:pt idx="2881">
                  <c:v>77.091860999999994</c:v>
                </c:pt>
                <c:pt idx="2882">
                  <c:v>77.114521999999994</c:v>
                </c:pt>
                <c:pt idx="2883">
                  <c:v>77.131144000000006</c:v>
                </c:pt>
                <c:pt idx="2884">
                  <c:v>77.141457000000003</c:v>
                </c:pt>
                <c:pt idx="2885">
                  <c:v>77.154477999999997</c:v>
                </c:pt>
                <c:pt idx="2886">
                  <c:v>77.168052000000003</c:v>
                </c:pt>
                <c:pt idx="2887">
                  <c:v>77.165655000000001</c:v>
                </c:pt>
                <c:pt idx="2888">
                  <c:v>77.138801000000001</c:v>
                </c:pt>
                <c:pt idx="2889">
                  <c:v>77.105170999999999</c:v>
                </c:pt>
                <c:pt idx="2890">
                  <c:v>77.096262999999993</c:v>
                </c:pt>
                <c:pt idx="2891">
                  <c:v>77.125322999999995</c:v>
                </c:pt>
                <c:pt idx="2892">
                  <c:v>77.170205999999993</c:v>
                </c:pt>
                <c:pt idx="2893">
                  <c:v>77.188631999999998</c:v>
                </c:pt>
                <c:pt idx="2894">
                  <c:v>77.153986000000003</c:v>
                </c:pt>
                <c:pt idx="2895">
                  <c:v>77.079037</c:v>
                </c:pt>
                <c:pt idx="2896">
                  <c:v>77.002786</c:v>
                </c:pt>
                <c:pt idx="2897">
                  <c:v>76.955179000000001</c:v>
                </c:pt>
                <c:pt idx="2898">
                  <c:v>76.936638000000002</c:v>
                </c:pt>
                <c:pt idx="2899">
                  <c:v>76.929450000000003</c:v>
                </c:pt>
                <c:pt idx="2900">
                  <c:v>76.9221</c:v>
                </c:pt>
                <c:pt idx="2901">
                  <c:v>76.915609000000003</c:v>
                </c:pt>
                <c:pt idx="2902">
                  <c:v>76.916691</c:v>
                </c:pt>
                <c:pt idx="2903">
                  <c:v>76.929957999999999</c:v>
                </c:pt>
                <c:pt idx="2904">
                  <c:v>76.952900999999997</c:v>
                </c:pt>
                <c:pt idx="2905">
                  <c:v>76.972835000000003</c:v>
                </c:pt>
                <c:pt idx="2906">
                  <c:v>76.975902000000005</c:v>
                </c:pt>
                <c:pt idx="2907">
                  <c:v>76.965374999999995</c:v>
                </c:pt>
                <c:pt idx="2908">
                  <c:v>76.962845000000002</c:v>
                </c:pt>
                <c:pt idx="2909">
                  <c:v>76.985149000000007</c:v>
                </c:pt>
                <c:pt idx="2910">
                  <c:v>77.028169000000005</c:v>
                </c:pt>
                <c:pt idx="2911">
                  <c:v>77.078616999999994</c:v>
                </c:pt>
                <c:pt idx="2912">
                  <c:v>77.129510999999994</c:v>
                </c:pt>
                <c:pt idx="2913">
                  <c:v>77.175430000000006</c:v>
                </c:pt>
                <c:pt idx="2914">
                  <c:v>77.204913000000005</c:v>
                </c:pt>
                <c:pt idx="2915">
                  <c:v>77.210696999999996</c:v>
                </c:pt>
                <c:pt idx="2916">
                  <c:v>77.203935000000001</c:v>
                </c:pt>
                <c:pt idx="2917">
                  <c:v>77.209271999999999</c:v>
                </c:pt>
                <c:pt idx="2918">
                  <c:v>77.244285000000005</c:v>
                </c:pt>
                <c:pt idx="2919">
                  <c:v>77.30565</c:v>
                </c:pt>
                <c:pt idx="2920">
                  <c:v>77.372146999999998</c:v>
                </c:pt>
                <c:pt idx="2921">
                  <c:v>77.417353000000006</c:v>
                </c:pt>
                <c:pt idx="2922">
                  <c:v>77.426586999999998</c:v>
                </c:pt>
                <c:pt idx="2923">
                  <c:v>77.410859000000002</c:v>
                </c:pt>
                <c:pt idx="2924">
                  <c:v>77.402180000000001</c:v>
                </c:pt>
                <c:pt idx="2925">
                  <c:v>77.427929000000006</c:v>
                </c:pt>
                <c:pt idx="2926">
                  <c:v>77.487376999999995</c:v>
                </c:pt>
                <c:pt idx="2927">
                  <c:v>77.554939000000005</c:v>
                </c:pt>
                <c:pt idx="2928">
                  <c:v>77.604545999999999</c:v>
                </c:pt>
                <c:pt idx="2929">
                  <c:v>77.627352999999999</c:v>
                </c:pt>
                <c:pt idx="2930">
                  <c:v>77.630026999999998</c:v>
                </c:pt>
                <c:pt idx="2931">
                  <c:v>77.624853999999999</c:v>
                </c:pt>
                <c:pt idx="2932">
                  <c:v>77.625157000000002</c:v>
                </c:pt>
                <c:pt idx="2933">
                  <c:v>77.644381999999993</c:v>
                </c:pt>
                <c:pt idx="2934">
                  <c:v>77.689608000000007</c:v>
                </c:pt>
                <c:pt idx="2935">
                  <c:v>77.751812999999999</c:v>
                </c:pt>
                <c:pt idx="2936">
                  <c:v>77.807754000000003</c:v>
                </c:pt>
                <c:pt idx="2937">
                  <c:v>77.839146999999997</c:v>
                </c:pt>
                <c:pt idx="2938">
                  <c:v>77.850601999999995</c:v>
                </c:pt>
                <c:pt idx="2939">
                  <c:v>77.861573000000007</c:v>
                </c:pt>
                <c:pt idx="2940">
                  <c:v>77.880410999999995</c:v>
                </c:pt>
                <c:pt idx="2941">
                  <c:v>77.897309000000007</c:v>
                </c:pt>
                <c:pt idx="2942">
                  <c:v>77.906602000000007</c:v>
                </c:pt>
                <c:pt idx="2943">
                  <c:v>77.922430000000006</c:v>
                </c:pt>
                <c:pt idx="2944">
                  <c:v>77.960536000000005</c:v>
                </c:pt>
                <c:pt idx="2945">
                  <c:v>78.014436000000003</c:v>
                </c:pt>
                <c:pt idx="2946">
                  <c:v>78.065601999999998</c:v>
                </c:pt>
                <c:pt idx="2947">
                  <c:v>78.113195000000005</c:v>
                </c:pt>
                <c:pt idx="2948">
                  <c:v>78.174036000000001</c:v>
                </c:pt>
                <c:pt idx="2949">
                  <c:v>78.250129000000001</c:v>
                </c:pt>
                <c:pt idx="2950">
                  <c:v>78.317823000000004</c:v>
                </c:pt>
                <c:pt idx="2951">
                  <c:v>78.359498000000002</c:v>
                </c:pt>
                <c:pt idx="2952">
                  <c:v>78.385914</c:v>
                </c:pt>
                <c:pt idx="2953">
                  <c:v>78.417080999999996</c:v>
                </c:pt>
                <c:pt idx="2954">
                  <c:v>78.459271999999999</c:v>
                </c:pt>
                <c:pt idx="2955">
                  <c:v>78.508302999999998</c:v>
                </c:pt>
                <c:pt idx="2956">
                  <c:v>78.558993999999998</c:v>
                </c:pt>
                <c:pt idx="2957">
                  <c:v>78.603095999999994</c:v>
                </c:pt>
                <c:pt idx="2958">
                  <c:v>78.630978999999996</c:v>
                </c:pt>
                <c:pt idx="2959">
                  <c:v>78.645148000000006</c:v>
                </c:pt>
                <c:pt idx="2960">
                  <c:v>78.663174999999995</c:v>
                </c:pt>
                <c:pt idx="2961">
                  <c:v>78.698014000000001</c:v>
                </c:pt>
                <c:pt idx="2962">
                  <c:v>78.740741</c:v>
                </c:pt>
                <c:pt idx="2963">
                  <c:v>78.770245000000003</c:v>
                </c:pt>
                <c:pt idx="2964">
                  <c:v>78.775174000000007</c:v>
                </c:pt>
                <c:pt idx="2965">
                  <c:v>78.759958999999995</c:v>
                </c:pt>
                <c:pt idx="2966">
                  <c:v>78.735664</c:v>
                </c:pt>
                <c:pt idx="2967">
                  <c:v>78.713712999999998</c:v>
                </c:pt>
                <c:pt idx="2968">
                  <c:v>78.705551</c:v>
                </c:pt>
                <c:pt idx="2969">
                  <c:v>78.718954999999994</c:v>
                </c:pt>
                <c:pt idx="2970">
                  <c:v>78.751547000000002</c:v>
                </c:pt>
                <c:pt idx="2971">
                  <c:v>78.791409000000002</c:v>
                </c:pt>
                <c:pt idx="2972">
                  <c:v>78.825203000000002</c:v>
                </c:pt>
                <c:pt idx="2973">
                  <c:v>78.845000999999996</c:v>
                </c:pt>
                <c:pt idx="2974">
                  <c:v>78.850222000000002</c:v>
                </c:pt>
                <c:pt idx="2975">
                  <c:v>78.847128999999995</c:v>
                </c:pt>
                <c:pt idx="2976">
                  <c:v>78.847506999999993</c:v>
                </c:pt>
                <c:pt idx="2977">
                  <c:v>78.865055999999996</c:v>
                </c:pt>
                <c:pt idx="2978">
                  <c:v>78.907475000000005</c:v>
                </c:pt>
                <c:pt idx="2979">
                  <c:v>78.967302000000004</c:v>
                </c:pt>
                <c:pt idx="2980">
                  <c:v>79.021753000000004</c:v>
                </c:pt>
                <c:pt idx="2981">
                  <c:v>79.048880999999994</c:v>
                </c:pt>
                <c:pt idx="2982">
                  <c:v>79.048754000000002</c:v>
                </c:pt>
                <c:pt idx="2983">
                  <c:v>79.043937</c:v>
                </c:pt>
                <c:pt idx="2984">
                  <c:v>79.054676000000001</c:v>
                </c:pt>
                <c:pt idx="2985">
                  <c:v>79.078761999999998</c:v>
                </c:pt>
                <c:pt idx="2986">
                  <c:v>79.099751999999995</c:v>
                </c:pt>
                <c:pt idx="2987">
                  <c:v>79.108170000000001</c:v>
                </c:pt>
                <c:pt idx="2988">
                  <c:v>79.107251000000005</c:v>
                </c:pt>
                <c:pt idx="2989">
                  <c:v>79.10445</c:v>
                </c:pt>
                <c:pt idx="2990">
                  <c:v>79.107902999999993</c:v>
                </c:pt>
                <c:pt idx="2991">
                  <c:v>79.126825999999994</c:v>
                </c:pt>
                <c:pt idx="2992">
                  <c:v>79.162981000000002</c:v>
                </c:pt>
                <c:pt idx="2993">
                  <c:v>79.202269000000001</c:v>
                </c:pt>
                <c:pt idx="2994">
                  <c:v>79.225998000000004</c:v>
                </c:pt>
                <c:pt idx="2995">
                  <c:v>79.232118999999997</c:v>
                </c:pt>
                <c:pt idx="2996">
                  <c:v>79.236369999999994</c:v>
                </c:pt>
                <c:pt idx="2997">
                  <c:v>79.251523000000006</c:v>
                </c:pt>
                <c:pt idx="2998">
                  <c:v>79.273499999999999</c:v>
                </c:pt>
                <c:pt idx="2999">
                  <c:v>79.288612999999998</c:v>
                </c:pt>
                <c:pt idx="3000">
                  <c:v>79.286641000000003</c:v>
                </c:pt>
                <c:pt idx="3001">
                  <c:v>79.266307999999995</c:v>
                </c:pt>
                <c:pt idx="3002">
                  <c:v>79.236592999999999</c:v>
                </c:pt>
                <c:pt idx="3003">
                  <c:v>79.214138000000005</c:v>
                </c:pt>
                <c:pt idx="3004">
                  <c:v>79.211197999999996</c:v>
                </c:pt>
                <c:pt idx="3005">
                  <c:v>79.222613999999993</c:v>
                </c:pt>
                <c:pt idx="3006">
                  <c:v>79.229487000000006</c:v>
                </c:pt>
                <c:pt idx="3007">
                  <c:v>79.217639000000005</c:v>
                </c:pt>
                <c:pt idx="3008">
                  <c:v>79.188434999999998</c:v>
                </c:pt>
                <c:pt idx="3009">
                  <c:v>79.152951999999999</c:v>
                </c:pt>
                <c:pt idx="3010">
                  <c:v>79.122669000000002</c:v>
                </c:pt>
                <c:pt idx="3011">
                  <c:v>79.105734999999996</c:v>
                </c:pt>
                <c:pt idx="3012">
                  <c:v>79.104194000000007</c:v>
                </c:pt>
                <c:pt idx="3013">
                  <c:v>79.111311999999998</c:v>
                </c:pt>
                <c:pt idx="3014">
                  <c:v>79.115570000000005</c:v>
                </c:pt>
                <c:pt idx="3015">
                  <c:v>79.108412999999999</c:v>
                </c:pt>
                <c:pt idx="3016">
                  <c:v>79.085429000000005</c:v>
                </c:pt>
                <c:pt idx="3017">
                  <c:v>79.044396000000006</c:v>
                </c:pt>
                <c:pt idx="3018">
                  <c:v>78.990326999999994</c:v>
                </c:pt>
                <c:pt idx="3019">
                  <c:v>78.939144999999996</c:v>
                </c:pt>
                <c:pt idx="3020">
                  <c:v>78.905790999999994</c:v>
                </c:pt>
                <c:pt idx="3021">
                  <c:v>78.888081999999997</c:v>
                </c:pt>
                <c:pt idx="3022">
                  <c:v>78.871106999999995</c:v>
                </c:pt>
                <c:pt idx="3023">
                  <c:v>78.848461</c:v>
                </c:pt>
                <c:pt idx="3024">
                  <c:v>78.829339000000004</c:v>
                </c:pt>
                <c:pt idx="3025">
                  <c:v>78.822648999999998</c:v>
                </c:pt>
                <c:pt idx="3026">
                  <c:v>78.824335000000005</c:v>
                </c:pt>
                <c:pt idx="3027">
                  <c:v>78.823892999999998</c:v>
                </c:pt>
                <c:pt idx="3028">
                  <c:v>78.813691000000006</c:v>
                </c:pt>
                <c:pt idx="3029">
                  <c:v>78.788252</c:v>
                </c:pt>
                <c:pt idx="3030">
                  <c:v>78.745461000000006</c:v>
                </c:pt>
                <c:pt idx="3031">
                  <c:v>78.694931999999994</c:v>
                </c:pt>
                <c:pt idx="3032">
                  <c:v>78.655742000000004</c:v>
                </c:pt>
                <c:pt idx="3033">
                  <c:v>78.637392000000006</c:v>
                </c:pt>
                <c:pt idx="3034">
                  <c:v>78.629270000000005</c:v>
                </c:pt>
                <c:pt idx="3035">
                  <c:v>78.616473999999997</c:v>
                </c:pt>
                <c:pt idx="3036">
                  <c:v>78.599422000000004</c:v>
                </c:pt>
                <c:pt idx="3037">
                  <c:v>78.589015000000003</c:v>
                </c:pt>
                <c:pt idx="3038">
                  <c:v>78.587947999999997</c:v>
                </c:pt>
                <c:pt idx="3039">
                  <c:v>78.587481999999994</c:v>
                </c:pt>
                <c:pt idx="3040">
                  <c:v>78.581045000000003</c:v>
                </c:pt>
                <c:pt idx="3041">
                  <c:v>78.571151</c:v>
                </c:pt>
                <c:pt idx="3042">
                  <c:v>78.561588999999998</c:v>
                </c:pt>
                <c:pt idx="3043">
                  <c:v>78.550347000000002</c:v>
                </c:pt>
                <c:pt idx="3044">
                  <c:v>78.533546999999999</c:v>
                </c:pt>
                <c:pt idx="3045">
                  <c:v>78.511865</c:v>
                </c:pt>
                <c:pt idx="3046">
                  <c:v>78.489616999999996</c:v>
                </c:pt>
                <c:pt idx="3047">
                  <c:v>78.469605999999999</c:v>
                </c:pt>
                <c:pt idx="3048">
                  <c:v>78.452132000000006</c:v>
                </c:pt>
                <c:pt idx="3049">
                  <c:v>78.438862</c:v>
                </c:pt>
                <c:pt idx="3050">
                  <c:v>78.434150000000002</c:v>
                </c:pt>
                <c:pt idx="3051">
                  <c:v>78.439528999999993</c:v>
                </c:pt>
                <c:pt idx="3052">
                  <c:v>78.448196999999993</c:v>
                </c:pt>
                <c:pt idx="3053">
                  <c:v>78.449894999999998</c:v>
                </c:pt>
                <c:pt idx="3054">
                  <c:v>78.443036000000006</c:v>
                </c:pt>
                <c:pt idx="3055">
                  <c:v>78.436797999999996</c:v>
                </c:pt>
                <c:pt idx="3056">
                  <c:v>78.437709999999996</c:v>
                </c:pt>
                <c:pt idx="3057">
                  <c:v>78.439936000000003</c:v>
                </c:pt>
                <c:pt idx="3058">
                  <c:v>78.434717000000006</c:v>
                </c:pt>
                <c:pt idx="3059">
                  <c:v>78.424103000000002</c:v>
                </c:pt>
                <c:pt idx="3060">
                  <c:v>78.416562999999996</c:v>
                </c:pt>
                <c:pt idx="3061">
                  <c:v>78.412210999999999</c:v>
                </c:pt>
                <c:pt idx="3062">
                  <c:v>78.402390999999994</c:v>
                </c:pt>
                <c:pt idx="3063">
                  <c:v>78.383514000000005</c:v>
                </c:pt>
                <c:pt idx="3064">
                  <c:v>78.362311000000005</c:v>
                </c:pt>
                <c:pt idx="3065">
                  <c:v>78.347481999999999</c:v>
                </c:pt>
                <c:pt idx="3066">
                  <c:v>78.344752999999997</c:v>
                </c:pt>
                <c:pt idx="3067">
                  <c:v>78.359894999999995</c:v>
                </c:pt>
                <c:pt idx="3068">
                  <c:v>78.396494000000004</c:v>
                </c:pt>
                <c:pt idx="3069">
                  <c:v>78.447822000000002</c:v>
                </c:pt>
                <c:pt idx="3070">
                  <c:v>78.498925</c:v>
                </c:pt>
                <c:pt idx="3071">
                  <c:v>78.539574000000002</c:v>
                </c:pt>
                <c:pt idx="3072">
                  <c:v>78.569006000000002</c:v>
                </c:pt>
                <c:pt idx="3073">
                  <c:v>78.588901000000007</c:v>
                </c:pt>
                <c:pt idx="3074">
                  <c:v>78.600792999999996</c:v>
                </c:pt>
                <c:pt idx="3075">
                  <c:v>78.609555</c:v>
                </c:pt>
                <c:pt idx="3076">
                  <c:v>78.618764999999996</c:v>
                </c:pt>
                <c:pt idx="3077">
                  <c:v>78.622247999999999</c:v>
                </c:pt>
                <c:pt idx="3078">
                  <c:v>78.611318999999995</c:v>
                </c:pt>
                <c:pt idx="3079">
                  <c:v>78.591211000000001</c:v>
                </c:pt>
                <c:pt idx="3080">
                  <c:v>78.577713000000003</c:v>
                </c:pt>
                <c:pt idx="3081">
                  <c:v>78.575096000000002</c:v>
                </c:pt>
                <c:pt idx="3082">
                  <c:v>78.570868000000004</c:v>
                </c:pt>
                <c:pt idx="3083">
                  <c:v>78.558238000000003</c:v>
                </c:pt>
                <c:pt idx="3084">
                  <c:v>78.552359999999993</c:v>
                </c:pt>
                <c:pt idx="3085">
                  <c:v>78.577191999999997</c:v>
                </c:pt>
                <c:pt idx="3086">
                  <c:v>78.643611000000007</c:v>
                </c:pt>
                <c:pt idx="3087">
                  <c:v>78.743886000000003</c:v>
                </c:pt>
                <c:pt idx="3088">
                  <c:v>78.858079000000004</c:v>
                </c:pt>
                <c:pt idx="3089">
                  <c:v>78.962496000000002</c:v>
                </c:pt>
                <c:pt idx="3090">
                  <c:v>79.044820999999999</c:v>
                </c:pt>
                <c:pt idx="3091">
                  <c:v>79.116992999999994</c:v>
                </c:pt>
                <c:pt idx="3092">
                  <c:v>79.201279</c:v>
                </c:pt>
                <c:pt idx="3093">
                  <c:v>79.298871000000005</c:v>
                </c:pt>
                <c:pt idx="3094">
                  <c:v>79.385358999999994</c:v>
                </c:pt>
                <c:pt idx="3095">
                  <c:v>79.443009000000004</c:v>
                </c:pt>
                <c:pt idx="3096">
                  <c:v>79.482280000000003</c:v>
                </c:pt>
                <c:pt idx="3097">
                  <c:v>79.522713999999993</c:v>
                </c:pt>
                <c:pt idx="3098">
                  <c:v>79.565950999999998</c:v>
                </c:pt>
                <c:pt idx="3099">
                  <c:v>79.597397999999998</c:v>
                </c:pt>
                <c:pt idx="3100">
                  <c:v>79.603652999999994</c:v>
                </c:pt>
                <c:pt idx="3101">
                  <c:v>79.579549</c:v>
                </c:pt>
                <c:pt idx="3102">
                  <c:v>79.530268000000007</c:v>
                </c:pt>
                <c:pt idx="3103">
                  <c:v>79.476488000000003</c:v>
                </c:pt>
                <c:pt idx="3104">
                  <c:v>79.447851999999997</c:v>
                </c:pt>
                <c:pt idx="3105">
                  <c:v>79.459549999999993</c:v>
                </c:pt>
                <c:pt idx="3106">
                  <c:v>79.500131999999994</c:v>
                </c:pt>
                <c:pt idx="3107">
                  <c:v>79.549150999999995</c:v>
                </c:pt>
                <c:pt idx="3108">
                  <c:v>79.598095999999998</c:v>
                </c:pt>
                <c:pt idx="3109">
                  <c:v>79.646938000000006</c:v>
                </c:pt>
                <c:pt idx="3110">
                  <c:v>79.692819999999998</c:v>
                </c:pt>
                <c:pt idx="3111">
                  <c:v>79.734134999999995</c:v>
                </c:pt>
                <c:pt idx="3112">
                  <c:v>79.776371999999995</c:v>
                </c:pt>
                <c:pt idx="3113">
                  <c:v>79.821787</c:v>
                </c:pt>
                <c:pt idx="3114">
                  <c:v>79.860750999999993</c:v>
                </c:pt>
                <c:pt idx="3115">
                  <c:v>79.884855999999999</c:v>
                </c:pt>
                <c:pt idx="3116">
                  <c:v>79.901446000000007</c:v>
                </c:pt>
                <c:pt idx="3117">
                  <c:v>79.923907999999997</c:v>
                </c:pt>
                <c:pt idx="3118">
                  <c:v>79.954823000000005</c:v>
                </c:pt>
                <c:pt idx="3119">
                  <c:v>79.990576000000004</c:v>
                </c:pt>
                <c:pt idx="3120">
                  <c:v>80.034552000000005</c:v>
                </c:pt>
                <c:pt idx="3121">
                  <c:v>80.089995999999999</c:v>
                </c:pt>
                <c:pt idx="3122">
                  <c:v>80.145211000000003</c:v>
                </c:pt>
                <c:pt idx="3123">
                  <c:v>80.184044</c:v>
                </c:pt>
                <c:pt idx="3124">
                  <c:v>80.211073999999996</c:v>
                </c:pt>
                <c:pt idx="3125">
                  <c:v>80.251686000000007</c:v>
                </c:pt>
                <c:pt idx="3126">
                  <c:v>80.324827999999997</c:v>
                </c:pt>
                <c:pt idx="3127">
                  <c:v>80.425576000000007</c:v>
                </c:pt>
                <c:pt idx="3128">
                  <c:v>80.535084999999995</c:v>
                </c:pt>
                <c:pt idx="3129">
                  <c:v>80.637944000000005</c:v>
                </c:pt>
                <c:pt idx="3130">
                  <c:v>80.729128000000003</c:v>
                </c:pt>
                <c:pt idx="3131">
                  <c:v>80.811065999999997</c:v>
                </c:pt>
                <c:pt idx="3132">
                  <c:v>80.88579</c:v>
                </c:pt>
                <c:pt idx="3133">
                  <c:v>80.949907999999994</c:v>
                </c:pt>
                <c:pt idx="3134">
                  <c:v>81.001439000000005</c:v>
                </c:pt>
                <c:pt idx="3135">
                  <c:v>81.050780000000003</c:v>
                </c:pt>
                <c:pt idx="3136">
                  <c:v>81.114615000000001</c:v>
                </c:pt>
                <c:pt idx="3137">
                  <c:v>81.194747000000007</c:v>
                </c:pt>
                <c:pt idx="3138">
                  <c:v>81.273871</c:v>
                </c:pt>
                <c:pt idx="3139">
                  <c:v>81.340868999999998</c:v>
                </c:pt>
                <c:pt idx="3140">
                  <c:v>81.409647000000007</c:v>
                </c:pt>
                <c:pt idx="3141">
                  <c:v>81.499534999999995</c:v>
                </c:pt>
                <c:pt idx="3142">
                  <c:v>81.603340000000003</c:v>
                </c:pt>
                <c:pt idx="3143">
                  <c:v>81.689998000000003</c:v>
                </c:pt>
                <c:pt idx="3144">
                  <c:v>81.738783999999995</c:v>
                </c:pt>
                <c:pt idx="3145">
                  <c:v>81.759770000000003</c:v>
                </c:pt>
                <c:pt idx="3146">
                  <c:v>81.778852000000001</c:v>
                </c:pt>
                <c:pt idx="3147">
                  <c:v>81.810863999999995</c:v>
                </c:pt>
                <c:pt idx="3148">
                  <c:v>81.851483999999999</c:v>
                </c:pt>
                <c:pt idx="3149">
                  <c:v>81.890851999999995</c:v>
                </c:pt>
                <c:pt idx="3150">
                  <c:v>81.930385000000001</c:v>
                </c:pt>
                <c:pt idx="3151">
                  <c:v>81.983698000000004</c:v>
                </c:pt>
                <c:pt idx="3152">
                  <c:v>82.057794000000001</c:v>
                </c:pt>
                <c:pt idx="3153">
                  <c:v>82.134728999999993</c:v>
                </c:pt>
                <c:pt idx="3154">
                  <c:v>82.181895999999995</c:v>
                </c:pt>
                <c:pt idx="3155">
                  <c:v>82.187025000000006</c:v>
                </c:pt>
                <c:pt idx="3156">
                  <c:v>82.174942999999999</c:v>
                </c:pt>
                <c:pt idx="3157">
                  <c:v>82.180952000000005</c:v>
                </c:pt>
                <c:pt idx="3158">
                  <c:v>82.212554999999995</c:v>
                </c:pt>
                <c:pt idx="3159">
                  <c:v>82.247878999999998</c:v>
                </c:pt>
                <c:pt idx="3160">
                  <c:v>82.270044999999996</c:v>
                </c:pt>
                <c:pt idx="3161">
                  <c:v>82.290993999999998</c:v>
                </c:pt>
                <c:pt idx="3162">
                  <c:v>82.337076999999994</c:v>
                </c:pt>
                <c:pt idx="3163">
                  <c:v>82.417794999999998</c:v>
                </c:pt>
                <c:pt idx="3164">
                  <c:v>82.513918000000004</c:v>
                </c:pt>
                <c:pt idx="3165">
                  <c:v>82.593607000000006</c:v>
                </c:pt>
                <c:pt idx="3166">
                  <c:v>82.637922000000003</c:v>
                </c:pt>
                <c:pt idx="3167">
                  <c:v>82.652733999999995</c:v>
                </c:pt>
                <c:pt idx="3168">
                  <c:v>82.658023</c:v>
                </c:pt>
                <c:pt idx="3169">
                  <c:v>82.666850999999994</c:v>
                </c:pt>
                <c:pt idx="3170">
                  <c:v>82.676006999999998</c:v>
                </c:pt>
                <c:pt idx="3171">
                  <c:v>82.677920999999998</c:v>
                </c:pt>
                <c:pt idx="3172">
                  <c:v>82.678353000000001</c:v>
                </c:pt>
                <c:pt idx="3173">
                  <c:v>82.696358000000004</c:v>
                </c:pt>
                <c:pt idx="3174">
                  <c:v>82.744383999999997</c:v>
                </c:pt>
                <c:pt idx="3175">
                  <c:v>82.812522000000001</c:v>
                </c:pt>
                <c:pt idx="3176">
                  <c:v>82.878940999999998</c:v>
                </c:pt>
                <c:pt idx="3177">
                  <c:v>82.936201999999994</c:v>
                </c:pt>
                <c:pt idx="3178">
                  <c:v>83.000056999999998</c:v>
                </c:pt>
                <c:pt idx="3179">
                  <c:v>83.085807000000003</c:v>
                </c:pt>
                <c:pt idx="3180">
                  <c:v>83.178860999999998</c:v>
                </c:pt>
                <c:pt idx="3181">
                  <c:v>83.236759000000006</c:v>
                </c:pt>
                <c:pt idx="3182">
                  <c:v>83.224604999999997</c:v>
                </c:pt>
                <c:pt idx="3183">
                  <c:v>83.145222000000004</c:v>
                </c:pt>
                <c:pt idx="3184">
                  <c:v>83.029966999999999</c:v>
                </c:pt>
                <c:pt idx="3185">
                  <c:v>82.904752000000002</c:v>
                </c:pt>
                <c:pt idx="3186">
                  <c:v>82.772861000000006</c:v>
                </c:pt>
                <c:pt idx="3187">
                  <c:v>82.629272999999998</c:v>
                </c:pt>
                <c:pt idx="3188">
                  <c:v>82.478956999999994</c:v>
                </c:pt>
                <c:pt idx="3189">
                  <c:v>82.330422999999996</c:v>
                </c:pt>
                <c:pt idx="3190">
                  <c:v>82.174946000000006</c:v>
                </c:pt>
                <c:pt idx="3191">
                  <c:v>81.984487999999999</c:v>
                </c:pt>
                <c:pt idx="3192">
                  <c:v>81.737605000000002</c:v>
                </c:pt>
                <c:pt idx="3193">
                  <c:v>81.446348</c:v>
                </c:pt>
                <c:pt idx="3194">
                  <c:v>81.155361999999997</c:v>
                </c:pt>
                <c:pt idx="3195">
                  <c:v>80.914899000000005</c:v>
                </c:pt>
                <c:pt idx="3196">
                  <c:v>80.753803000000005</c:v>
                </c:pt>
                <c:pt idx="3197">
                  <c:v>80.672996999999995</c:v>
                </c:pt>
                <c:pt idx="3198">
                  <c:v>80.658316999999997</c:v>
                </c:pt>
                <c:pt idx="3199">
                  <c:v>80.696365999999998</c:v>
                </c:pt>
                <c:pt idx="3200">
                  <c:v>80.776571000000004</c:v>
                </c:pt>
                <c:pt idx="3201">
                  <c:v>80.881406999999996</c:v>
                </c:pt>
                <c:pt idx="3202">
                  <c:v>80.984440000000006</c:v>
                </c:pt>
                <c:pt idx="3203">
                  <c:v>81.064721000000006</c:v>
                </c:pt>
                <c:pt idx="3204">
                  <c:v>81.120693000000003</c:v>
                </c:pt>
                <c:pt idx="3205">
                  <c:v>81.167814000000007</c:v>
                </c:pt>
                <c:pt idx="3206">
                  <c:v>81.225840000000005</c:v>
                </c:pt>
                <c:pt idx="3207">
                  <c:v>81.306501999999995</c:v>
                </c:pt>
                <c:pt idx="3208">
                  <c:v>81.403797999999995</c:v>
                </c:pt>
                <c:pt idx="3209">
                  <c:v>81.492343000000005</c:v>
                </c:pt>
                <c:pt idx="3210">
                  <c:v>81.543442999999996</c:v>
                </c:pt>
                <c:pt idx="3211">
                  <c:v>81.548489000000004</c:v>
                </c:pt>
                <c:pt idx="3212">
                  <c:v>81.520957999999993</c:v>
                </c:pt>
                <c:pt idx="3213">
                  <c:v>81.475104999999999</c:v>
                </c:pt>
                <c:pt idx="3214">
                  <c:v>81.414687000000001</c:v>
                </c:pt>
                <c:pt idx="3215">
                  <c:v>81.347514000000004</c:v>
                </c:pt>
                <c:pt idx="3216">
                  <c:v>81.296135000000007</c:v>
                </c:pt>
                <c:pt idx="3217">
                  <c:v>81.278183999999996</c:v>
                </c:pt>
                <c:pt idx="3218">
                  <c:v>81.280969999999996</c:v>
                </c:pt>
                <c:pt idx="3219">
                  <c:v>81.270386000000002</c:v>
                </c:pt>
                <c:pt idx="3220">
                  <c:v>81.225702999999996</c:v>
                </c:pt>
                <c:pt idx="3221">
                  <c:v>81.157859999999999</c:v>
                </c:pt>
                <c:pt idx="3222">
                  <c:v>81.096528000000006</c:v>
                </c:pt>
                <c:pt idx="3223">
                  <c:v>81.066394000000003</c:v>
                </c:pt>
                <c:pt idx="3224">
                  <c:v>81.070849999999993</c:v>
                </c:pt>
                <c:pt idx="3225">
                  <c:v>81.087112000000005</c:v>
                </c:pt>
                <c:pt idx="3226">
                  <c:v>81.079616999999999</c:v>
                </c:pt>
                <c:pt idx="3227">
                  <c:v>81.031361000000004</c:v>
                </c:pt>
                <c:pt idx="3228">
                  <c:v>80.962862000000001</c:v>
                </c:pt>
                <c:pt idx="3229">
                  <c:v>80.910011999999995</c:v>
                </c:pt>
                <c:pt idx="3230">
                  <c:v>80.882678999999996</c:v>
                </c:pt>
                <c:pt idx="3231">
                  <c:v>80.854995000000002</c:v>
                </c:pt>
                <c:pt idx="3232">
                  <c:v>80.797737999999995</c:v>
                </c:pt>
                <c:pt idx="3233">
                  <c:v>80.710072999999994</c:v>
                </c:pt>
                <c:pt idx="3234">
                  <c:v>80.615592000000007</c:v>
                </c:pt>
                <c:pt idx="3235">
                  <c:v>80.534221000000002</c:v>
                </c:pt>
                <c:pt idx="3236">
                  <c:v>80.463269999999994</c:v>
                </c:pt>
                <c:pt idx="3237">
                  <c:v>80.384142999999995</c:v>
                </c:pt>
                <c:pt idx="3238">
                  <c:v>80.286058999999995</c:v>
                </c:pt>
                <c:pt idx="3239">
                  <c:v>80.182203000000001</c:v>
                </c:pt>
                <c:pt idx="3240">
                  <c:v>80.097013000000004</c:v>
                </c:pt>
                <c:pt idx="3241">
                  <c:v>80.035342</c:v>
                </c:pt>
                <c:pt idx="3242">
                  <c:v>79.97287</c:v>
                </c:pt>
                <c:pt idx="3243">
                  <c:v>79.884016000000003</c:v>
                </c:pt>
                <c:pt idx="3244">
                  <c:v>79.770750000000007</c:v>
                </c:pt>
                <c:pt idx="3245">
                  <c:v>79.655337000000003</c:v>
                </c:pt>
                <c:pt idx="3246">
                  <c:v>79.554702000000006</c:v>
                </c:pt>
                <c:pt idx="3247">
                  <c:v>79.472611999999998</c:v>
                </c:pt>
                <c:pt idx="3248">
                  <c:v>79.405285000000006</c:v>
                </c:pt>
                <c:pt idx="3249">
                  <c:v>79.338616999999999</c:v>
                </c:pt>
                <c:pt idx="3250">
                  <c:v>79.250076000000007</c:v>
                </c:pt>
                <c:pt idx="3251">
                  <c:v>79.132057000000003</c:v>
                </c:pt>
                <c:pt idx="3252">
                  <c:v>79.006701000000007</c:v>
                </c:pt>
                <c:pt idx="3253">
                  <c:v>78.900530000000003</c:v>
                </c:pt>
                <c:pt idx="3254">
                  <c:v>78.811563000000007</c:v>
                </c:pt>
                <c:pt idx="3255">
                  <c:v>78.717741000000004</c:v>
                </c:pt>
                <c:pt idx="3256">
                  <c:v>78.605669000000006</c:v>
                </c:pt>
                <c:pt idx="3257">
                  <c:v>78.467436000000006</c:v>
                </c:pt>
                <c:pt idx="3258">
                  <c:v>78.282432</c:v>
                </c:pt>
                <c:pt idx="3259">
                  <c:v>78.037910999999994</c:v>
                </c:pt>
                <c:pt idx="3260">
                  <c:v>77.765026000000006</c:v>
                </c:pt>
                <c:pt idx="3261">
                  <c:v>77.518863999999994</c:v>
                </c:pt>
                <c:pt idx="3262">
                  <c:v>77.317778000000004</c:v>
                </c:pt>
                <c:pt idx="3263">
                  <c:v>77.131732</c:v>
                </c:pt>
                <c:pt idx="3264">
                  <c:v>76.932259999999999</c:v>
                </c:pt>
                <c:pt idx="3265">
                  <c:v>76.721153000000001</c:v>
                </c:pt>
                <c:pt idx="3266">
                  <c:v>76.504080999999999</c:v>
                </c:pt>
                <c:pt idx="3267">
                  <c:v>76.271445999999997</c:v>
                </c:pt>
                <c:pt idx="3268">
                  <c:v>76.022114000000002</c:v>
                </c:pt>
                <c:pt idx="3269">
                  <c:v>75.777506000000002</c:v>
                </c:pt>
                <c:pt idx="3270">
                  <c:v>75.553414000000004</c:v>
                </c:pt>
                <c:pt idx="3271">
                  <c:v>75.339898000000005</c:v>
                </c:pt>
                <c:pt idx="3272">
                  <c:v>75.124339000000006</c:v>
                </c:pt>
                <c:pt idx="3273">
                  <c:v>74.914297000000005</c:v>
                </c:pt>
                <c:pt idx="3274">
                  <c:v>74.724126999999996</c:v>
                </c:pt>
                <c:pt idx="3275">
                  <c:v>74.557603999999998</c:v>
                </c:pt>
                <c:pt idx="3276">
                  <c:v>74.414398000000006</c:v>
                </c:pt>
                <c:pt idx="3277">
                  <c:v>74.292625000000001</c:v>
                </c:pt>
                <c:pt idx="3278">
                  <c:v>74.172144000000003</c:v>
                </c:pt>
                <c:pt idx="3279">
                  <c:v>74.016221999999999</c:v>
                </c:pt>
                <c:pt idx="3280">
                  <c:v>73.810107000000002</c:v>
                </c:pt>
                <c:pt idx="3281">
                  <c:v>73.583944000000002</c:v>
                </c:pt>
                <c:pt idx="3282">
                  <c:v>73.375831000000005</c:v>
                </c:pt>
                <c:pt idx="3283">
                  <c:v>73.189425</c:v>
                </c:pt>
                <c:pt idx="3284">
                  <c:v>73.003240000000005</c:v>
                </c:pt>
                <c:pt idx="3285">
                  <c:v>72.800004999999999</c:v>
                </c:pt>
                <c:pt idx="3286">
                  <c:v>72.576179999999994</c:v>
                </c:pt>
                <c:pt idx="3287">
                  <c:v>72.339557999999997</c:v>
                </c:pt>
                <c:pt idx="3288">
                  <c:v>72.105754000000005</c:v>
                </c:pt>
                <c:pt idx="3289">
                  <c:v>71.882778000000002</c:v>
                </c:pt>
                <c:pt idx="3290">
                  <c:v>71.654752000000002</c:v>
                </c:pt>
                <c:pt idx="3291">
                  <c:v>71.398050999999995</c:v>
                </c:pt>
                <c:pt idx="3292">
                  <c:v>71.115224999999995</c:v>
                </c:pt>
                <c:pt idx="3293">
                  <c:v>70.832447000000002</c:v>
                </c:pt>
                <c:pt idx="3294">
                  <c:v>70.562396000000007</c:v>
                </c:pt>
                <c:pt idx="3295">
                  <c:v>70.294120000000007</c:v>
                </c:pt>
                <c:pt idx="3296">
                  <c:v>70.023635999999996</c:v>
                </c:pt>
                <c:pt idx="3297">
                  <c:v>69.765720999999999</c:v>
                </c:pt>
                <c:pt idx="3298">
                  <c:v>69.524726000000001</c:v>
                </c:pt>
                <c:pt idx="3299">
                  <c:v>69.280542999999994</c:v>
                </c:pt>
                <c:pt idx="3300">
                  <c:v>69.013266999999999</c:v>
                </c:pt>
                <c:pt idx="3301">
                  <c:v>68.718852999999996</c:v>
                </c:pt>
                <c:pt idx="3302">
                  <c:v>68.397879000000003</c:v>
                </c:pt>
                <c:pt idx="3303">
                  <c:v>68.054573000000005</c:v>
                </c:pt>
                <c:pt idx="3304">
                  <c:v>67.710147000000006</c:v>
                </c:pt>
                <c:pt idx="3305">
                  <c:v>67.388606999999993</c:v>
                </c:pt>
                <c:pt idx="3306">
                  <c:v>67.085116999999997</c:v>
                </c:pt>
                <c:pt idx="3307">
                  <c:v>66.778784999999999</c:v>
                </c:pt>
                <c:pt idx="3308">
                  <c:v>66.475116</c:v>
                </c:pt>
                <c:pt idx="3309">
                  <c:v>66.196897000000007</c:v>
                </c:pt>
                <c:pt idx="3310">
                  <c:v>65.934488000000002</c:v>
                </c:pt>
                <c:pt idx="3311">
                  <c:v>65.650745999999998</c:v>
                </c:pt>
                <c:pt idx="3312">
                  <c:v>65.344960999999998</c:v>
                </c:pt>
                <c:pt idx="3313">
                  <c:v>65.057057999999998</c:v>
                </c:pt>
                <c:pt idx="3314">
                  <c:v>64.790564000000003</c:v>
                </c:pt>
                <c:pt idx="3315">
                  <c:v>64.499747999999997</c:v>
                </c:pt>
                <c:pt idx="3316">
                  <c:v>64.168611999999996</c:v>
                </c:pt>
                <c:pt idx="3317">
                  <c:v>63.838662999999997</c:v>
                </c:pt>
                <c:pt idx="3318">
                  <c:v>63.543816999999997</c:v>
                </c:pt>
                <c:pt idx="3319">
                  <c:v>63.270529000000003</c:v>
                </c:pt>
                <c:pt idx="3320">
                  <c:v>62.996307999999999</c:v>
                </c:pt>
                <c:pt idx="3321">
                  <c:v>62.719707999999997</c:v>
                </c:pt>
                <c:pt idx="3322">
                  <c:v>62.440235999999999</c:v>
                </c:pt>
                <c:pt idx="3323">
                  <c:v>62.154640999999998</c:v>
                </c:pt>
                <c:pt idx="3324">
                  <c:v>61.872928999999999</c:v>
                </c:pt>
                <c:pt idx="3325">
                  <c:v>61.600855000000003</c:v>
                </c:pt>
                <c:pt idx="3326">
                  <c:v>61.308999999999997</c:v>
                </c:pt>
                <c:pt idx="3327">
                  <c:v>60.969886000000002</c:v>
                </c:pt>
                <c:pt idx="3328">
                  <c:v>60.600113999999998</c:v>
                </c:pt>
                <c:pt idx="3329">
                  <c:v>60.213853999999998</c:v>
                </c:pt>
                <c:pt idx="3330">
                  <c:v>59.756297000000004</c:v>
                </c:pt>
                <c:pt idx="3331">
                  <c:v>59.125447999999999</c:v>
                </c:pt>
                <c:pt idx="3332">
                  <c:v>58.418944000000003</c:v>
                </c:pt>
                <c:pt idx="3333">
                  <c:v>58.091980999999997</c:v>
                </c:pt>
                <c:pt idx="3334">
                  <c:v>58.144565</c:v>
                </c:pt>
                <c:pt idx="3335">
                  <c:v>58.209398999999998</c:v>
                </c:pt>
                <c:pt idx="3336">
                  <c:v>58.129562999999997</c:v>
                </c:pt>
                <c:pt idx="3337">
                  <c:v>57.936053000000001</c:v>
                </c:pt>
                <c:pt idx="3338">
                  <c:v>57.698208000000001</c:v>
                </c:pt>
                <c:pt idx="3339">
                  <c:v>57.442025999999998</c:v>
                </c:pt>
                <c:pt idx="3340">
                  <c:v>57.18045</c:v>
                </c:pt>
                <c:pt idx="3341">
                  <c:v>56.952683999999998</c:v>
                </c:pt>
                <c:pt idx="3342">
                  <c:v>56.775894999999998</c:v>
                </c:pt>
                <c:pt idx="3343">
                  <c:v>56.611463000000001</c:v>
                </c:pt>
                <c:pt idx="3344">
                  <c:v>56.420597999999998</c:v>
                </c:pt>
                <c:pt idx="3345">
                  <c:v>56.208244999999998</c:v>
                </c:pt>
                <c:pt idx="3346">
                  <c:v>55.986362</c:v>
                </c:pt>
                <c:pt idx="3347">
                  <c:v>55.748747999999999</c:v>
                </c:pt>
                <c:pt idx="3348">
                  <c:v>55.504885999999999</c:v>
                </c:pt>
                <c:pt idx="3349">
                  <c:v>55.286014000000002</c:v>
                </c:pt>
                <c:pt idx="3350">
                  <c:v>55.091346999999999</c:v>
                </c:pt>
                <c:pt idx="3351">
                  <c:v>54.882050999999997</c:v>
                </c:pt>
                <c:pt idx="3352">
                  <c:v>54.651389999999999</c:v>
                </c:pt>
                <c:pt idx="3353">
                  <c:v>54.440514</c:v>
                </c:pt>
                <c:pt idx="3354">
                  <c:v>54.262971999999998</c:v>
                </c:pt>
                <c:pt idx="3355">
                  <c:v>54.079236999999999</c:v>
                </c:pt>
                <c:pt idx="3356">
                  <c:v>53.869822999999997</c:v>
                </c:pt>
                <c:pt idx="3357">
                  <c:v>53.668387000000003</c:v>
                </c:pt>
                <c:pt idx="3358">
                  <c:v>53.497233999999999</c:v>
                </c:pt>
                <c:pt idx="3359">
                  <c:v>53.331131999999997</c:v>
                </c:pt>
                <c:pt idx="3360">
                  <c:v>53.151260000000001</c:v>
                </c:pt>
                <c:pt idx="3361">
                  <c:v>52.975178999999997</c:v>
                </c:pt>
                <c:pt idx="3362">
                  <c:v>52.810819000000002</c:v>
                </c:pt>
                <c:pt idx="3363">
                  <c:v>52.639538000000002</c:v>
                </c:pt>
                <c:pt idx="3364">
                  <c:v>52.467038000000002</c:v>
                </c:pt>
                <c:pt idx="3365">
                  <c:v>52.329555999999997</c:v>
                </c:pt>
                <c:pt idx="3366">
                  <c:v>52.221984999999997</c:v>
                </c:pt>
                <c:pt idx="3367">
                  <c:v>52.085717000000002</c:v>
                </c:pt>
                <c:pt idx="3368">
                  <c:v>51.895521000000002</c:v>
                </c:pt>
                <c:pt idx="3369">
                  <c:v>51.689945999999999</c:v>
                </c:pt>
                <c:pt idx="3370">
                  <c:v>51.500038000000004</c:v>
                </c:pt>
                <c:pt idx="3371">
                  <c:v>51.313808999999999</c:v>
                </c:pt>
                <c:pt idx="3372">
                  <c:v>51.128286000000003</c:v>
                </c:pt>
                <c:pt idx="3373">
                  <c:v>50.968859000000002</c:v>
                </c:pt>
                <c:pt idx="3374">
                  <c:v>50.833025999999997</c:v>
                </c:pt>
                <c:pt idx="3375">
                  <c:v>50.679324000000001</c:v>
                </c:pt>
                <c:pt idx="3376">
                  <c:v>50.499920000000003</c:v>
                </c:pt>
                <c:pt idx="3377">
                  <c:v>50.33473</c:v>
                </c:pt>
                <c:pt idx="3378">
                  <c:v>50.191735999999999</c:v>
                </c:pt>
                <c:pt idx="3379">
                  <c:v>50.028565999999998</c:v>
                </c:pt>
                <c:pt idx="3380">
                  <c:v>49.832200999999998</c:v>
                </c:pt>
                <c:pt idx="3381">
                  <c:v>49.644334999999998</c:v>
                </c:pt>
                <c:pt idx="3382">
                  <c:v>49.487603999999997</c:v>
                </c:pt>
                <c:pt idx="3383">
                  <c:v>49.341844000000002</c:v>
                </c:pt>
                <c:pt idx="3384">
                  <c:v>49.218831999999999</c:v>
                </c:pt>
                <c:pt idx="3385">
                  <c:v>49.164118999999999</c:v>
                </c:pt>
                <c:pt idx="3386">
                  <c:v>49.148259000000003</c:v>
                </c:pt>
                <c:pt idx="3387">
                  <c:v>49.068061</c:v>
                </c:pt>
                <c:pt idx="3388">
                  <c:v>48.890383</c:v>
                </c:pt>
                <c:pt idx="3389">
                  <c:v>48.686743999999997</c:v>
                </c:pt>
                <c:pt idx="3390">
                  <c:v>48.501637000000002</c:v>
                </c:pt>
                <c:pt idx="3391">
                  <c:v>48.301732999999999</c:v>
                </c:pt>
                <c:pt idx="3392">
                  <c:v>48.084676999999999</c:v>
                </c:pt>
                <c:pt idx="3393">
                  <c:v>47.913310000000003</c:v>
                </c:pt>
                <c:pt idx="3394">
                  <c:v>47.794488999999999</c:v>
                </c:pt>
                <c:pt idx="3395">
                  <c:v>47.643315000000001</c:v>
                </c:pt>
                <c:pt idx="3396">
                  <c:v>47.420828999999998</c:v>
                </c:pt>
                <c:pt idx="3397">
                  <c:v>47.192717000000002</c:v>
                </c:pt>
                <c:pt idx="3398">
                  <c:v>47.003360999999998</c:v>
                </c:pt>
                <c:pt idx="3399">
                  <c:v>46.811692999999998</c:v>
                </c:pt>
                <c:pt idx="3400">
                  <c:v>46.600059000000002</c:v>
                </c:pt>
                <c:pt idx="3401">
                  <c:v>46.426853999999999</c:v>
                </c:pt>
                <c:pt idx="3402">
                  <c:v>46.308214</c:v>
                </c:pt>
                <c:pt idx="3403">
                  <c:v>46.168633999999997</c:v>
                </c:pt>
                <c:pt idx="3404">
                  <c:v>45.965795</c:v>
                </c:pt>
                <c:pt idx="3405">
                  <c:v>45.751945999999997</c:v>
                </c:pt>
                <c:pt idx="3406">
                  <c:v>45.561943999999997</c:v>
                </c:pt>
                <c:pt idx="3407">
                  <c:v>45.346825000000003</c:v>
                </c:pt>
                <c:pt idx="3408">
                  <c:v>45.089391999999997</c:v>
                </c:pt>
                <c:pt idx="3409">
                  <c:v>44.875948000000001</c:v>
                </c:pt>
                <c:pt idx="3410">
                  <c:v>44.751840999999999</c:v>
                </c:pt>
                <c:pt idx="3411">
                  <c:v>44.633023000000001</c:v>
                </c:pt>
                <c:pt idx="3412">
                  <c:v>44.448008000000002</c:v>
                </c:pt>
                <c:pt idx="3413">
                  <c:v>44.241255000000002</c:v>
                </c:pt>
                <c:pt idx="3414">
                  <c:v>44.080074000000003</c:v>
                </c:pt>
                <c:pt idx="3415">
                  <c:v>43.945478999999999</c:v>
                </c:pt>
                <c:pt idx="3416">
                  <c:v>43.787559999999999</c:v>
                </c:pt>
                <c:pt idx="3417">
                  <c:v>43.614635999999997</c:v>
                </c:pt>
                <c:pt idx="3418">
                  <c:v>43.452964000000001</c:v>
                </c:pt>
                <c:pt idx="3419">
                  <c:v>43.293962000000001</c:v>
                </c:pt>
                <c:pt idx="3420">
                  <c:v>43.143048999999998</c:v>
                </c:pt>
                <c:pt idx="3421">
                  <c:v>43.037151000000001</c:v>
                </c:pt>
                <c:pt idx="3422">
                  <c:v>42.956175999999999</c:v>
                </c:pt>
                <c:pt idx="3423">
                  <c:v>42.80941</c:v>
                </c:pt>
                <c:pt idx="3424">
                  <c:v>42.563004999999997</c:v>
                </c:pt>
                <c:pt idx="3425">
                  <c:v>42.302861</c:v>
                </c:pt>
                <c:pt idx="3426">
                  <c:v>42.100979000000002</c:v>
                </c:pt>
                <c:pt idx="3427">
                  <c:v>41.922364000000002</c:v>
                </c:pt>
                <c:pt idx="3428">
                  <c:v>41.728431</c:v>
                </c:pt>
                <c:pt idx="3429">
                  <c:v>41.549062999999997</c:v>
                </c:pt>
                <c:pt idx="3430">
                  <c:v>41.402225000000001</c:v>
                </c:pt>
                <c:pt idx="3431">
                  <c:v>41.23724</c:v>
                </c:pt>
                <c:pt idx="3432">
                  <c:v>41.027709999999999</c:v>
                </c:pt>
                <c:pt idx="3433">
                  <c:v>40.827759999999998</c:v>
                </c:pt>
                <c:pt idx="3434">
                  <c:v>40.671137999999999</c:v>
                </c:pt>
                <c:pt idx="3435">
                  <c:v>40.51878</c:v>
                </c:pt>
                <c:pt idx="3436">
                  <c:v>40.353850000000001</c:v>
                </c:pt>
                <c:pt idx="3437">
                  <c:v>40.220042999999997</c:v>
                </c:pt>
                <c:pt idx="3438">
                  <c:v>40.125269000000003</c:v>
                </c:pt>
                <c:pt idx="3439">
                  <c:v>40.008192999999999</c:v>
                </c:pt>
                <c:pt idx="3440">
                  <c:v>39.842609000000003</c:v>
                </c:pt>
                <c:pt idx="3441">
                  <c:v>39.671624000000001</c:v>
                </c:pt>
                <c:pt idx="3442">
                  <c:v>39.506900999999999</c:v>
                </c:pt>
                <c:pt idx="3443">
                  <c:v>39.304845999999998</c:v>
                </c:pt>
                <c:pt idx="3444">
                  <c:v>39.077398000000002</c:v>
                </c:pt>
                <c:pt idx="3445">
                  <c:v>38.904801999999997</c:v>
                </c:pt>
                <c:pt idx="3446">
                  <c:v>38.794220000000003</c:v>
                </c:pt>
                <c:pt idx="3447">
                  <c:v>38.651439000000003</c:v>
                </c:pt>
                <c:pt idx="3448">
                  <c:v>38.438763000000002</c:v>
                </c:pt>
                <c:pt idx="3449">
                  <c:v>38.227607999999996</c:v>
                </c:pt>
                <c:pt idx="3450">
                  <c:v>38.057105999999997</c:v>
                </c:pt>
                <c:pt idx="3451">
                  <c:v>37.875141999999997</c:v>
                </c:pt>
                <c:pt idx="3452">
                  <c:v>37.679499999999997</c:v>
                </c:pt>
                <c:pt idx="3453">
                  <c:v>37.565432000000001</c:v>
                </c:pt>
                <c:pt idx="3454">
                  <c:v>37.553902999999998</c:v>
                </c:pt>
                <c:pt idx="3455">
                  <c:v>37.517873999999999</c:v>
                </c:pt>
                <c:pt idx="3456">
                  <c:v>37.372517000000002</c:v>
                </c:pt>
                <c:pt idx="3457">
                  <c:v>37.186743999999997</c:v>
                </c:pt>
                <c:pt idx="3458">
                  <c:v>37.035406999999999</c:v>
                </c:pt>
                <c:pt idx="3459">
                  <c:v>36.88552</c:v>
                </c:pt>
                <c:pt idx="3460">
                  <c:v>36.698931000000002</c:v>
                </c:pt>
                <c:pt idx="3461">
                  <c:v>36.527585000000002</c:v>
                </c:pt>
                <c:pt idx="3462">
                  <c:v>36.425449</c:v>
                </c:pt>
                <c:pt idx="3463">
                  <c:v>36.368616000000003</c:v>
                </c:pt>
                <c:pt idx="3464">
                  <c:v>36.331051000000002</c:v>
                </c:pt>
                <c:pt idx="3465">
                  <c:v>36.330761000000003</c:v>
                </c:pt>
                <c:pt idx="3466">
                  <c:v>36.339212000000003</c:v>
                </c:pt>
                <c:pt idx="3467">
                  <c:v>36.267918999999999</c:v>
                </c:pt>
                <c:pt idx="3468">
                  <c:v>36.105249999999998</c:v>
                </c:pt>
                <c:pt idx="3469">
                  <c:v>35.951259999999998</c:v>
                </c:pt>
                <c:pt idx="3470">
                  <c:v>35.864649999999997</c:v>
                </c:pt>
                <c:pt idx="3471">
                  <c:v>35.791201999999998</c:v>
                </c:pt>
                <c:pt idx="3472">
                  <c:v>35.699717</c:v>
                </c:pt>
                <c:pt idx="3473">
                  <c:v>35.656993999999997</c:v>
                </c:pt>
                <c:pt idx="3474">
                  <c:v>35.690052000000001</c:v>
                </c:pt>
                <c:pt idx="3475">
                  <c:v>35.700690999999999</c:v>
                </c:pt>
                <c:pt idx="3476">
                  <c:v>35.646664000000001</c:v>
                </c:pt>
                <c:pt idx="3477">
                  <c:v>35.618437999999998</c:v>
                </c:pt>
                <c:pt idx="3478">
                  <c:v>35.643165000000003</c:v>
                </c:pt>
                <c:pt idx="3479">
                  <c:v>35.636633000000003</c:v>
                </c:pt>
                <c:pt idx="3480">
                  <c:v>35.540379999999999</c:v>
                </c:pt>
                <c:pt idx="3481">
                  <c:v>35.452390999999999</c:v>
                </c:pt>
                <c:pt idx="3482">
                  <c:v>35.450257000000001</c:v>
                </c:pt>
                <c:pt idx="3483">
                  <c:v>35.442155</c:v>
                </c:pt>
                <c:pt idx="3484">
                  <c:v>35.355550999999998</c:v>
                </c:pt>
                <c:pt idx="3485">
                  <c:v>35.272235999999999</c:v>
                </c:pt>
              </c:numCache>
            </c:numRef>
          </c:val>
          <c:smooth val="0"/>
          <c:extLst>
            <c:ext xmlns:c16="http://schemas.microsoft.com/office/drawing/2014/chart" uri="{C3380CC4-5D6E-409C-BE32-E72D297353CC}">
              <c16:uniqueId val="{00000003-215E-415D-8865-E5D1284B2779}"/>
            </c:ext>
          </c:extLst>
        </c:ser>
        <c:dLbls>
          <c:showLegendKey val="0"/>
          <c:showVal val="0"/>
          <c:showCatName val="0"/>
          <c:showSerName val="0"/>
          <c:showPercent val="0"/>
          <c:showBubbleSize val="0"/>
        </c:dLbls>
        <c:smooth val="0"/>
        <c:axId val="405920000"/>
        <c:axId val="407306240"/>
      </c:lineChart>
      <c:catAx>
        <c:axId val="405920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7306240"/>
        <c:crosses val="autoZero"/>
        <c:auto val="1"/>
        <c:lblAlgn val="ctr"/>
        <c:lblOffset val="100"/>
        <c:noMultiLvlLbl val="0"/>
      </c:catAx>
      <c:valAx>
        <c:axId val="4073062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920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0" cap="flat" cmpd="sng" algn="ctr">
      <a:solidFill>
        <a:schemeClr val="tx1">
          <a:lumMod val="15000"/>
          <a:lumOff val="85000"/>
        </a:schemeClr>
      </a:solidFill>
      <a:round/>
    </a:ln>
    <a:effectLst/>
  </c:spPr>
  <c:txPr>
    <a:bodyPr/>
    <a:lstStyle/>
    <a:p>
      <a:pPr>
        <a:defRPr/>
      </a:pPr>
      <a:endParaRPr lang="en-US"/>
    </a:p>
  </c:txPr>
  <c:externalData r:id="rId2">
    <c:autoUpdate val="0"/>
  </c:externalData>
  <c:userShapes r:id="rId3"/>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288517673608556"/>
          <c:y val="0.12329656067488644"/>
          <c:w val="0.82831334167341231"/>
          <c:h val="0.56782383869764497"/>
        </c:manualLayout>
      </c:layout>
      <c:lineChart>
        <c:grouping val="stacked"/>
        <c:varyColors val="0"/>
        <c:ser>
          <c:idx val="0"/>
          <c:order val="0"/>
          <c:tx>
            <c:v>pva 4g</c:v>
          </c:tx>
          <c:spPr>
            <a:ln w="28575" cap="rnd">
              <a:solidFill>
                <a:schemeClr val="accent1"/>
              </a:solidFill>
              <a:round/>
            </a:ln>
            <a:effectLst/>
          </c:spPr>
          <c:marker>
            <c:symbol val="none"/>
          </c:marker>
          <c:cat>
            <c:numRef>
              <c:f>Sheet4!$A$2:$A$3002</c:f>
              <c:numCache>
                <c:formatCode>General</c:formatCode>
                <c:ptCount val="3001"/>
                <c:pt idx="0">
                  <c:v>20</c:v>
                </c:pt>
                <c:pt idx="1">
                  <c:v>20.02</c:v>
                </c:pt>
                <c:pt idx="2">
                  <c:v>20.04</c:v>
                </c:pt>
                <c:pt idx="3">
                  <c:v>20.059999999999999</c:v>
                </c:pt>
                <c:pt idx="4">
                  <c:v>20.079999999999998</c:v>
                </c:pt>
                <c:pt idx="5">
                  <c:v>20.100000000000001</c:v>
                </c:pt>
                <c:pt idx="6">
                  <c:v>20.12</c:v>
                </c:pt>
                <c:pt idx="7">
                  <c:v>20.14</c:v>
                </c:pt>
                <c:pt idx="8">
                  <c:v>20.16</c:v>
                </c:pt>
                <c:pt idx="9">
                  <c:v>20.18</c:v>
                </c:pt>
                <c:pt idx="10">
                  <c:v>20.2</c:v>
                </c:pt>
                <c:pt idx="11">
                  <c:v>20.22</c:v>
                </c:pt>
                <c:pt idx="12">
                  <c:v>20.239999999999998</c:v>
                </c:pt>
                <c:pt idx="13">
                  <c:v>20.260000000000002</c:v>
                </c:pt>
                <c:pt idx="14">
                  <c:v>20.28</c:v>
                </c:pt>
                <c:pt idx="15">
                  <c:v>20.3</c:v>
                </c:pt>
                <c:pt idx="16">
                  <c:v>20.32</c:v>
                </c:pt>
                <c:pt idx="17">
                  <c:v>20.34</c:v>
                </c:pt>
                <c:pt idx="18">
                  <c:v>20.36</c:v>
                </c:pt>
                <c:pt idx="19">
                  <c:v>20.38</c:v>
                </c:pt>
                <c:pt idx="20">
                  <c:v>20.399999999999999</c:v>
                </c:pt>
                <c:pt idx="21">
                  <c:v>20.420000000000002</c:v>
                </c:pt>
                <c:pt idx="22">
                  <c:v>20.440000000000001</c:v>
                </c:pt>
                <c:pt idx="23">
                  <c:v>20.46</c:v>
                </c:pt>
                <c:pt idx="24">
                  <c:v>20.48</c:v>
                </c:pt>
                <c:pt idx="25">
                  <c:v>20.5</c:v>
                </c:pt>
                <c:pt idx="26">
                  <c:v>20.52</c:v>
                </c:pt>
                <c:pt idx="27">
                  <c:v>20.54</c:v>
                </c:pt>
                <c:pt idx="28">
                  <c:v>20.56</c:v>
                </c:pt>
                <c:pt idx="29">
                  <c:v>20.58</c:v>
                </c:pt>
                <c:pt idx="30">
                  <c:v>20.6</c:v>
                </c:pt>
                <c:pt idx="31">
                  <c:v>20.62</c:v>
                </c:pt>
                <c:pt idx="32">
                  <c:v>20.64</c:v>
                </c:pt>
                <c:pt idx="33">
                  <c:v>20.66</c:v>
                </c:pt>
                <c:pt idx="34">
                  <c:v>20.68</c:v>
                </c:pt>
                <c:pt idx="35">
                  <c:v>20.7</c:v>
                </c:pt>
                <c:pt idx="36">
                  <c:v>20.72</c:v>
                </c:pt>
                <c:pt idx="37">
                  <c:v>20.74</c:v>
                </c:pt>
                <c:pt idx="38">
                  <c:v>20.76</c:v>
                </c:pt>
                <c:pt idx="39">
                  <c:v>20.78</c:v>
                </c:pt>
                <c:pt idx="40">
                  <c:v>20.8</c:v>
                </c:pt>
                <c:pt idx="41">
                  <c:v>20.82</c:v>
                </c:pt>
                <c:pt idx="42">
                  <c:v>20.84</c:v>
                </c:pt>
                <c:pt idx="43">
                  <c:v>20.86</c:v>
                </c:pt>
                <c:pt idx="44">
                  <c:v>20.88</c:v>
                </c:pt>
                <c:pt idx="45">
                  <c:v>20.9</c:v>
                </c:pt>
                <c:pt idx="46">
                  <c:v>20.92</c:v>
                </c:pt>
                <c:pt idx="47">
                  <c:v>20.94</c:v>
                </c:pt>
                <c:pt idx="48">
                  <c:v>20.96</c:v>
                </c:pt>
                <c:pt idx="49">
                  <c:v>20.98</c:v>
                </c:pt>
                <c:pt idx="50">
                  <c:v>21</c:v>
                </c:pt>
                <c:pt idx="51">
                  <c:v>21.02</c:v>
                </c:pt>
                <c:pt idx="52">
                  <c:v>21.04</c:v>
                </c:pt>
                <c:pt idx="53">
                  <c:v>21.06</c:v>
                </c:pt>
                <c:pt idx="54">
                  <c:v>21.08</c:v>
                </c:pt>
                <c:pt idx="55">
                  <c:v>21.1</c:v>
                </c:pt>
                <c:pt idx="56">
                  <c:v>21.12</c:v>
                </c:pt>
                <c:pt idx="57">
                  <c:v>21.14</c:v>
                </c:pt>
                <c:pt idx="58">
                  <c:v>21.16</c:v>
                </c:pt>
                <c:pt idx="59">
                  <c:v>21.18</c:v>
                </c:pt>
                <c:pt idx="60">
                  <c:v>21.2</c:v>
                </c:pt>
                <c:pt idx="61">
                  <c:v>21.22</c:v>
                </c:pt>
                <c:pt idx="62">
                  <c:v>21.24</c:v>
                </c:pt>
                <c:pt idx="63">
                  <c:v>21.26</c:v>
                </c:pt>
                <c:pt idx="64">
                  <c:v>21.28</c:v>
                </c:pt>
                <c:pt idx="65">
                  <c:v>21.3</c:v>
                </c:pt>
                <c:pt idx="66">
                  <c:v>21.32</c:v>
                </c:pt>
                <c:pt idx="67">
                  <c:v>21.34</c:v>
                </c:pt>
                <c:pt idx="68">
                  <c:v>21.36</c:v>
                </c:pt>
                <c:pt idx="69">
                  <c:v>21.38</c:v>
                </c:pt>
                <c:pt idx="70">
                  <c:v>21.4</c:v>
                </c:pt>
                <c:pt idx="71">
                  <c:v>21.42</c:v>
                </c:pt>
                <c:pt idx="72">
                  <c:v>21.44</c:v>
                </c:pt>
                <c:pt idx="73">
                  <c:v>21.46</c:v>
                </c:pt>
                <c:pt idx="74">
                  <c:v>21.48</c:v>
                </c:pt>
                <c:pt idx="75">
                  <c:v>21.5</c:v>
                </c:pt>
                <c:pt idx="76">
                  <c:v>21.52</c:v>
                </c:pt>
                <c:pt idx="77">
                  <c:v>21.54</c:v>
                </c:pt>
                <c:pt idx="78">
                  <c:v>21.56</c:v>
                </c:pt>
                <c:pt idx="79">
                  <c:v>21.58</c:v>
                </c:pt>
                <c:pt idx="80">
                  <c:v>21.6</c:v>
                </c:pt>
                <c:pt idx="81">
                  <c:v>21.62</c:v>
                </c:pt>
                <c:pt idx="82">
                  <c:v>21.64</c:v>
                </c:pt>
                <c:pt idx="83">
                  <c:v>21.66</c:v>
                </c:pt>
                <c:pt idx="84">
                  <c:v>21.68</c:v>
                </c:pt>
                <c:pt idx="85">
                  <c:v>21.7</c:v>
                </c:pt>
                <c:pt idx="86">
                  <c:v>21.72</c:v>
                </c:pt>
                <c:pt idx="87">
                  <c:v>21.74</c:v>
                </c:pt>
                <c:pt idx="88">
                  <c:v>21.76</c:v>
                </c:pt>
                <c:pt idx="89">
                  <c:v>21.78</c:v>
                </c:pt>
                <c:pt idx="90">
                  <c:v>21.8</c:v>
                </c:pt>
                <c:pt idx="91">
                  <c:v>21.82</c:v>
                </c:pt>
                <c:pt idx="92">
                  <c:v>21.84</c:v>
                </c:pt>
                <c:pt idx="93">
                  <c:v>21.86</c:v>
                </c:pt>
                <c:pt idx="94">
                  <c:v>21.88</c:v>
                </c:pt>
                <c:pt idx="95">
                  <c:v>21.9</c:v>
                </c:pt>
                <c:pt idx="96">
                  <c:v>21.92</c:v>
                </c:pt>
                <c:pt idx="97">
                  <c:v>21.94</c:v>
                </c:pt>
                <c:pt idx="98">
                  <c:v>21.96</c:v>
                </c:pt>
                <c:pt idx="99">
                  <c:v>21.98</c:v>
                </c:pt>
                <c:pt idx="100">
                  <c:v>22</c:v>
                </c:pt>
                <c:pt idx="101">
                  <c:v>22.02</c:v>
                </c:pt>
                <c:pt idx="102">
                  <c:v>22.04</c:v>
                </c:pt>
                <c:pt idx="103">
                  <c:v>22.06</c:v>
                </c:pt>
                <c:pt idx="104">
                  <c:v>22.08</c:v>
                </c:pt>
                <c:pt idx="105">
                  <c:v>22.1</c:v>
                </c:pt>
                <c:pt idx="106">
                  <c:v>22.12</c:v>
                </c:pt>
                <c:pt idx="107">
                  <c:v>22.14</c:v>
                </c:pt>
                <c:pt idx="108">
                  <c:v>22.16</c:v>
                </c:pt>
                <c:pt idx="109">
                  <c:v>22.18</c:v>
                </c:pt>
                <c:pt idx="110">
                  <c:v>22.2</c:v>
                </c:pt>
                <c:pt idx="111">
                  <c:v>22.22</c:v>
                </c:pt>
                <c:pt idx="112">
                  <c:v>22.24</c:v>
                </c:pt>
                <c:pt idx="113">
                  <c:v>22.26</c:v>
                </c:pt>
                <c:pt idx="114">
                  <c:v>22.28</c:v>
                </c:pt>
                <c:pt idx="115">
                  <c:v>22.3</c:v>
                </c:pt>
                <c:pt idx="116">
                  <c:v>22.32</c:v>
                </c:pt>
                <c:pt idx="117">
                  <c:v>22.34</c:v>
                </c:pt>
                <c:pt idx="118">
                  <c:v>22.36</c:v>
                </c:pt>
                <c:pt idx="119">
                  <c:v>22.38</c:v>
                </c:pt>
                <c:pt idx="120">
                  <c:v>22.4</c:v>
                </c:pt>
                <c:pt idx="121">
                  <c:v>22.42</c:v>
                </c:pt>
                <c:pt idx="122">
                  <c:v>22.44</c:v>
                </c:pt>
                <c:pt idx="123">
                  <c:v>22.46</c:v>
                </c:pt>
                <c:pt idx="124">
                  <c:v>22.48</c:v>
                </c:pt>
                <c:pt idx="125">
                  <c:v>22.5</c:v>
                </c:pt>
                <c:pt idx="126">
                  <c:v>22.52</c:v>
                </c:pt>
                <c:pt idx="127">
                  <c:v>22.54</c:v>
                </c:pt>
                <c:pt idx="128">
                  <c:v>22.56</c:v>
                </c:pt>
                <c:pt idx="129">
                  <c:v>22.58</c:v>
                </c:pt>
                <c:pt idx="130">
                  <c:v>22.6</c:v>
                </c:pt>
                <c:pt idx="131">
                  <c:v>22.62</c:v>
                </c:pt>
                <c:pt idx="132">
                  <c:v>22.64</c:v>
                </c:pt>
                <c:pt idx="133">
                  <c:v>22.66</c:v>
                </c:pt>
                <c:pt idx="134">
                  <c:v>22.68</c:v>
                </c:pt>
                <c:pt idx="135">
                  <c:v>22.7</c:v>
                </c:pt>
                <c:pt idx="136">
                  <c:v>22.72</c:v>
                </c:pt>
                <c:pt idx="137">
                  <c:v>22.74</c:v>
                </c:pt>
                <c:pt idx="138">
                  <c:v>22.76</c:v>
                </c:pt>
                <c:pt idx="139">
                  <c:v>22.78</c:v>
                </c:pt>
                <c:pt idx="140">
                  <c:v>22.8</c:v>
                </c:pt>
                <c:pt idx="141">
                  <c:v>22.82</c:v>
                </c:pt>
                <c:pt idx="142">
                  <c:v>22.84</c:v>
                </c:pt>
                <c:pt idx="143">
                  <c:v>22.86</c:v>
                </c:pt>
                <c:pt idx="144">
                  <c:v>22.88</c:v>
                </c:pt>
                <c:pt idx="145">
                  <c:v>22.9</c:v>
                </c:pt>
                <c:pt idx="146">
                  <c:v>22.92</c:v>
                </c:pt>
                <c:pt idx="147">
                  <c:v>22.94</c:v>
                </c:pt>
                <c:pt idx="148">
                  <c:v>22.96</c:v>
                </c:pt>
                <c:pt idx="149">
                  <c:v>22.98</c:v>
                </c:pt>
                <c:pt idx="150">
                  <c:v>23</c:v>
                </c:pt>
                <c:pt idx="151">
                  <c:v>23.02</c:v>
                </c:pt>
                <c:pt idx="152">
                  <c:v>23.04</c:v>
                </c:pt>
                <c:pt idx="153">
                  <c:v>23.06</c:v>
                </c:pt>
                <c:pt idx="154">
                  <c:v>23.08</c:v>
                </c:pt>
                <c:pt idx="155">
                  <c:v>23.1</c:v>
                </c:pt>
                <c:pt idx="156">
                  <c:v>23.12</c:v>
                </c:pt>
                <c:pt idx="157">
                  <c:v>23.14</c:v>
                </c:pt>
                <c:pt idx="158">
                  <c:v>23.16</c:v>
                </c:pt>
                <c:pt idx="159">
                  <c:v>23.18</c:v>
                </c:pt>
                <c:pt idx="160">
                  <c:v>23.2</c:v>
                </c:pt>
                <c:pt idx="161">
                  <c:v>23.22</c:v>
                </c:pt>
                <c:pt idx="162">
                  <c:v>23.24</c:v>
                </c:pt>
                <c:pt idx="163">
                  <c:v>23.26</c:v>
                </c:pt>
                <c:pt idx="164">
                  <c:v>23.28</c:v>
                </c:pt>
                <c:pt idx="165">
                  <c:v>23.3</c:v>
                </c:pt>
                <c:pt idx="166">
                  <c:v>23.32</c:v>
                </c:pt>
                <c:pt idx="167">
                  <c:v>23.34</c:v>
                </c:pt>
                <c:pt idx="168">
                  <c:v>23.36</c:v>
                </c:pt>
                <c:pt idx="169">
                  <c:v>23.38</c:v>
                </c:pt>
                <c:pt idx="170">
                  <c:v>23.4</c:v>
                </c:pt>
                <c:pt idx="171">
                  <c:v>23.42</c:v>
                </c:pt>
                <c:pt idx="172">
                  <c:v>23.44</c:v>
                </c:pt>
                <c:pt idx="173">
                  <c:v>23.46</c:v>
                </c:pt>
                <c:pt idx="174">
                  <c:v>23.48</c:v>
                </c:pt>
                <c:pt idx="175">
                  <c:v>23.5</c:v>
                </c:pt>
                <c:pt idx="176">
                  <c:v>23.52</c:v>
                </c:pt>
                <c:pt idx="177">
                  <c:v>23.54</c:v>
                </c:pt>
                <c:pt idx="178">
                  <c:v>23.56</c:v>
                </c:pt>
                <c:pt idx="179">
                  <c:v>23.58</c:v>
                </c:pt>
                <c:pt idx="180">
                  <c:v>23.6</c:v>
                </c:pt>
                <c:pt idx="181">
                  <c:v>23.62</c:v>
                </c:pt>
                <c:pt idx="182">
                  <c:v>23.64</c:v>
                </c:pt>
                <c:pt idx="183">
                  <c:v>23.66</c:v>
                </c:pt>
                <c:pt idx="184">
                  <c:v>23.68</c:v>
                </c:pt>
                <c:pt idx="185">
                  <c:v>23.7</c:v>
                </c:pt>
                <c:pt idx="186">
                  <c:v>23.72</c:v>
                </c:pt>
                <c:pt idx="187">
                  <c:v>23.74</c:v>
                </c:pt>
                <c:pt idx="188">
                  <c:v>23.76</c:v>
                </c:pt>
                <c:pt idx="189">
                  <c:v>23.78</c:v>
                </c:pt>
                <c:pt idx="190">
                  <c:v>23.8</c:v>
                </c:pt>
                <c:pt idx="191">
                  <c:v>23.82</c:v>
                </c:pt>
                <c:pt idx="192">
                  <c:v>23.84</c:v>
                </c:pt>
                <c:pt idx="193">
                  <c:v>23.86</c:v>
                </c:pt>
                <c:pt idx="194">
                  <c:v>23.88</c:v>
                </c:pt>
                <c:pt idx="195">
                  <c:v>23.9</c:v>
                </c:pt>
                <c:pt idx="196">
                  <c:v>23.92</c:v>
                </c:pt>
                <c:pt idx="197">
                  <c:v>23.94</c:v>
                </c:pt>
                <c:pt idx="198">
                  <c:v>23.96</c:v>
                </c:pt>
                <c:pt idx="199">
                  <c:v>23.98</c:v>
                </c:pt>
                <c:pt idx="200">
                  <c:v>24</c:v>
                </c:pt>
                <c:pt idx="201">
                  <c:v>24.02</c:v>
                </c:pt>
                <c:pt idx="202">
                  <c:v>24.04</c:v>
                </c:pt>
                <c:pt idx="203">
                  <c:v>24.06</c:v>
                </c:pt>
                <c:pt idx="204">
                  <c:v>24.08</c:v>
                </c:pt>
                <c:pt idx="205">
                  <c:v>24.1</c:v>
                </c:pt>
                <c:pt idx="206">
                  <c:v>24.12</c:v>
                </c:pt>
                <c:pt idx="207">
                  <c:v>24.14</c:v>
                </c:pt>
                <c:pt idx="208">
                  <c:v>24.16</c:v>
                </c:pt>
                <c:pt idx="209">
                  <c:v>24.18</c:v>
                </c:pt>
                <c:pt idx="210">
                  <c:v>24.2</c:v>
                </c:pt>
                <c:pt idx="211">
                  <c:v>24.22</c:v>
                </c:pt>
                <c:pt idx="212">
                  <c:v>24.24</c:v>
                </c:pt>
                <c:pt idx="213">
                  <c:v>24.26</c:v>
                </c:pt>
                <c:pt idx="214">
                  <c:v>24.28</c:v>
                </c:pt>
                <c:pt idx="215">
                  <c:v>24.3</c:v>
                </c:pt>
                <c:pt idx="216">
                  <c:v>24.32</c:v>
                </c:pt>
                <c:pt idx="217">
                  <c:v>24.34</c:v>
                </c:pt>
                <c:pt idx="218">
                  <c:v>24.36</c:v>
                </c:pt>
                <c:pt idx="219">
                  <c:v>24.38</c:v>
                </c:pt>
                <c:pt idx="220">
                  <c:v>24.4</c:v>
                </c:pt>
                <c:pt idx="221">
                  <c:v>24.42</c:v>
                </c:pt>
                <c:pt idx="222">
                  <c:v>24.44</c:v>
                </c:pt>
                <c:pt idx="223">
                  <c:v>24.46</c:v>
                </c:pt>
                <c:pt idx="224">
                  <c:v>24.48</c:v>
                </c:pt>
                <c:pt idx="225">
                  <c:v>24.5</c:v>
                </c:pt>
                <c:pt idx="226">
                  <c:v>24.52</c:v>
                </c:pt>
                <c:pt idx="227">
                  <c:v>24.54</c:v>
                </c:pt>
                <c:pt idx="228">
                  <c:v>24.56</c:v>
                </c:pt>
                <c:pt idx="229">
                  <c:v>24.58</c:v>
                </c:pt>
                <c:pt idx="230">
                  <c:v>24.6</c:v>
                </c:pt>
                <c:pt idx="231">
                  <c:v>24.62</c:v>
                </c:pt>
                <c:pt idx="232">
                  <c:v>24.64</c:v>
                </c:pt>
                <c:pt idx="233">
                  <c:v>24.66</c:v>
                </c:pt>
                <c:pt idx="234">
                  <c:v>24.68</c:v>
                </c:pt>
                <c:pt idx="235">
                  <c:v>24.7</c:v>
                </c:pt>
                <c:pt idx="236">
                  <c:v>24.72</c:v>
                </c:pt>
                <c:pt idx="237">
                  <c:v>24.74</c:v>
                </c:pt>
                <c:pt idx="238">
                  <c:v>24.76</c:v>
                </c:pt>
                <c:pt idx="239">
                  <c:v>24.78</c:v>
                </c:pt>
                <c:pt idx="240">
                  <c:v>24.8</c:v>
                </c:pt>
                <c:pt idx="241">
                  <c:v>24.82</c:v>
                </c:pt>
                <c:pt idx="242">
                  <c:v>24.84</c:v>
                </c:pt>
                <c:pt idx="243">
                  <c:v>24.86</c:v>
                </c:pt>
                <c:pt idx="244">
                  <c:v>24.88</c:v>
                </c:pt>
                <c:pt idx="245">
                  <c:v>24.9</c:v>
                </c:pt>
                <c:pt idx="246">
                  <c:v>24.92</c:v>
                </c:pt>
                <c:pt idx="247">
                  <c:v>24.94</c:v>
                </c:pt>
                <c:pt idx="248">
                  <c:v>24.96</c:v>
                </c:pt>
                <c:pt idx="249">
                  <c:v>24.98</c:v>
                </c:pt>
                <c:pt idx="250">
                  <c:v>25</c:v>
                </c:pt>
                <c:pt idx="251">
                  <c:v>25.02</c:v>
                </c:pt>
                <c:pt idx="252">
                  <c:v>25.04</c:v>
                </c:pt>
                <c:pt idx="253">
                  <c:v>25.06</c:v>
                </c:pt>
                <c:pt idx="254">
                  <c:v>25.08</c:v>
                </c:pt>
                <c:pt idx="255">
                  <c:v>25.1</c:v>
                </c:pt>
                <c:pt idx="256">
                  <c:v>25.12</c:v>
                </c:pt>
                <c:pt idx="257">
                  <c:v>25.14</c:v>
                </c:pt>
                <c:pt idx="258">
                  <c:v>25.16</c:v>
                </c:pt>
                <c:pt idx="259">
                  <c:v>25.18</c:v>
                </c:pt>
                <c:pt idx="260">
                  <c:v>25.2</c:v>
                </c:pt>
                <c:pt idx="261">
                  <c:v>25.22</c:v>
                </c:pt>
                <c:pt idx="262">
                  <c:v>25.24</c:v>
                </c:pt>
                <c:pt idx="263">
                  <c:v>25.26</c:v>
                </c:pt>
                <c:pt idx="264">
                  <c:v>25.28</c:v>
                </c:pt>
                <c:pt idx="265">
                  <c:v>25.3</c:v>
                </c:pt>
                <c:pt idx="266">
                  <c:v>25.32</c:v>
                </c:pt>
                <c:pt idx="267">
                  <c:v>25.34</c:v>
                </c:pt>
                <c:pt idx="268">
                  <c:v>25.36</c:v>
                </c:pt>
                <c:pt idx="269">
                  <c:v>25.38</c:v>
                </c:pt>
                <c:pt idx="270">
                  <c:v>25.4</c:v>
                </c:pt>
                <c:pt idx="271">
                  <c:v>25.42</c:v>
                </c:pt>
                <c:pt idx="272">
                  <c:v>25.44</c:v>
                </c:pt>
                <c:pt idx="273">
                  <c:v>25.46</c:v>
                </c:pt>
                <c:pt idx="274">
                  <c:v>25.48</c:v>
                </c:pt>
                <c:pt idx="275">
                  <c:v>25.5</c:v>
                </c:pt>
                <c:pt idx="276">
                  <c:v>25.52</c:v>
                </c:pt>
                <c:pt idx="277">
                  <c:v>25.54</c:v>
                </c:pt>
                <c:pt idx="278">
                  <c:v>25.56</c:v>
                </c:pt>
                <c:pt idx="279">
                  <c:v>25.58</c:v>
                </c:pt>
                <c:pt idx="280">
                  <c:v>25.6</c:v>
                </c:pt>
                <c:pt idx="281">
                  <c:v>25.62</c:v>
                </c:pt>
                <c:pt idx="282">
                  <c:v>25.64</c:v>
                </c:pt>
                <c:pt idx="283">
                  <c:v>25.66</c:v>
                </c:pt>
                <c:pt idx="284">
                  <c:v>25.68</c:v>
                </c:pt>
                <c:pt idx="285">
                  <c:v>25.7</c:v>
                </c:pt>
                <c:pt idx="286">
                  <c:v>25.72</c:v>
                </c:pt>
                <c:pt idx="287">
                  <c:v>25.74</c:v>
                </c:pt>
                <c:pt idx="288">
                  <c:v>25.76</c:v>
                </c:pt>
                <c:pt idx="289">
                  <c:v>25.78</c:v>
                </c:pt>
                <c:pt idx="290">
                  <c:v>25.8</c:v>
                </c:pt>
                <c:pt idx="291">
                  <c:v>25.82</c:v>
                </c:pt>
                <c:pt idx="292">
                  <c:v>25.84</c:v>
                </c:pt>
                <c:pt idx="293">
                  <c:v>25.86</c:v>
                </c:pt>
                <c:pt idx="294">
                  <c:v>25.88</c:v>
                </c:pt>
                <c:pt idx="295">
                  <c:v>25.9</c:v>
                </c:pt>
                <c:pt idx="296">
                  <c:v>25.92</c:v>
                </c:pt>
                <c:pt idx="297">
                  <c:v>25.94</c:v>
                </c:pt>
                <c:pt idx="298">
                  <c:v>25.96</c:v>
                </c:pt>
                <c:pt idx="299">
                  <c:v>25.98</c:v>
                </c:pt>
                <c:pt idx="300">
                  <c:v>26</c:v>
                </c:pt>
                <c:pt idx="301">
                  <c:v>26.02</c:v>
                </c:pt>
                <c:pt idx="302">
                  <c:v>26.04</c:v>
                </c:pt>
                <c:pt idx="303">
                  <c:v>26.06</c:v>
                </c:pt>
                <c:pt idx="304">
                  <c:v>26.08</c:v>
                </c:pt>
                <c:pt idx="305">
                  <c:v>26.1</c:v>
                </c:pt>
                <c:pt idx="306">
                  <c:v>26.12</c:v>
                </c:pt>
                <c:pt idx="307">
                  <c:v>26.14</c:v>
                </c:pt>
                <c:pt idx="308">
                  <c:v>26.16</c:v>
                </c:pt>
                <c:pt idx="309">
                  <c:v>26.18</c:v>
                </c:pt>
                <c:pt idx="310">
                  <c:v>26.2</c:v>
                </c:pt>
                <c:pt idx="311">
                  <c:v>26.22</c:v>
                </c:pt>
                <c:pt idx="312">
                  <c:v>26.24</c:v>
                </c:pt>
                <c:pt idx="313">
                  <c:v>26.26</c:v>
                </c:pt>
                <c:pt idx="314">
                  <c:v>26.28</c:v>
                </c:pt>
                <c:pt idx="315">
                  <c:v>26.3</c:v>
                </c:pt>
                <c:pt idx="316">
                  <c:v>26.32</c:v>
                </c:pt>
                <c:pt idx="317">
                  <c:v>26.34</c:v>
                </c:pt>
                <c:pt idx="318">
                  <c:v>26.36</c:v>
                </c:pt>
                <c:pt idx="319">
                  <c:v>26.38</c:v>
                </c:pt>
                <c:pt idx="320">
                  <c:v>26.4</c:v>
                </c:pt>
                <c:pt idx="321">
                  <c:v>26.42</c:v>
                </c:pt>
                <c:pt idx="322">
                  <c:v>26.44</c:v>
                </c:pt>
                <c:pt idx="323">
                  <c:v>26.46</c:v>
                </c:pt>
                <c:pt idx="324">
                  <c:v>26.48</c:v>
                </c:pt>
                <c:pt idx="325">
                  <c:v>26.5</c:v>
                </c:pt>
                <c:pt idx="326">
                  <c:v>26.52</c:v>
                </c:pt>
                <c:pt idx="327">
                  <c:v>26.54</c:v>
                </c:pt>
                <c:pt idx="328">
                  <c:v>26.56</c:v>
                </c:pt>
                <c:pt idx="329">
                  <c:v>26.58</c:v>
                </c:pt>
                <c:pt idx="330">
                  <c:v>26.6</c:v>
                </c:pt>
                <c:pt idx="331">
                  <c:v>26.62</c:v>
                </c:pt>
                <c:pt idx="332">
                  <c:v>26.64</c:v>
                </c:pt>
                <c:pt idx="333">
                  <c:v>26.66</c:v>
                </c:pt>
                <c:pt idx="334">
                  <c:v>26.68</c:v>
                </c:pt>
                <c:pt idx="335">
                  <c:v>26.7</c:v>
                </c:pt>
                <c:pt idx="336">
                  <c:v>26.72</c:v>
                </c:pt>
                <c:pt idx="337">
                  <c:v>26.74</c:v>
                </c:pt>
                <c:pt idx="338">
                  <c:v>26.76</c:v>
                </c:pt>
                <c:pt idx="339">
                  <c:v>26.78</c:v>
                </c:pt>
                <c:pt idx="340">
                  <c:v>26.8</c:v>
                </c:pt>
                <c:pt idx="341">
                  <c:v>26.82</c:v>
                </c:pt>
                <c:pt idx="342">
                  <c:v>26.84</c:v>
                </c:pt>
                <c:pt idx="343">
                  <c:v>26.86</c:v>
                </c:pt>
                <c:pt idx="344">
                  <c:v>26.88</c:v>
                </c:pt>
                <c:pt idx="345">
                  <c:v>26.9</c:v>
                </c:pt>
                <c:pt idx="346">
                  <c:v>26.92</c:v>
                </c:pt>
                <c:pt idx="347">
                  <c:v>26.94</c:v>
                </c:pt>
                <c:pt idx="348">
                  <c:v>26.96</c:v>
                </c:pt>
                <c:pt idx="349">
                  <c:v>26.98</c:v>
                </c:pt>
                <c:pt idx="350">
                  <c:v>27</c:v>
                </c:pt>
                <c:pt idx="351">
                  <c:v>27.02</c:v>
                </c:pt>
                <c:pt idx="352">
                  <c:v>27.04</c:v>
                </c:pt>
                <c:pt idx="353">
                  <c:v>27.06</c:v>
                </c:pt>
                <c:pt idx="354">
                  <c:v>27.08</c:v>
                </c:pt>
                <c:pt idx="355">
                  <c:v>27.1</c:v>
                </c:pt>
                <c:pt idx="356">
                  <c:v>27.12</c:v>
                </c:pt>
                <c:pt idx="357">
                  <c:v>27.14</c:v>
                </c:pt>
                <c:pt idx="358">
                  <c:v>27.16</c:v>
                </c:pt>
                <c:pt idx="359">
                  <c:v>27.18</c:v>
                </c:pt>
                <c:pt idx="360">
                  <c:v>27.2</c:v>
                </c:pt>
                <c:pt idx="361">
                  <c:v>27.22</c:v>
                </c:pt>
                <c:pt idx="362">
                  <c:v>27.24</c:v>
                </c:pt>
                <c:pt idx="363">
                  <c:v>27.26</c:v>
                </c:pt>
                <c:pt idx="364">
                  <c:v>27.28</c:v>
                </c:pt>
                <c:pt idx="365">
                  <c:v>27.3</c:v>
                </c:pt>
                <c:pt idx="366">
                  <c:v>27.32</c:v>
                </c:pt>
                <c:pt idx="367">
                  <c:v>27.34</c:v>
                </c:pt>
                <c:pt idx="368">
                  <c:v>27.36</c:v>
                </c:pt>
                <c:pt idx="369">
                  <c:v>27.38</c:v>
                </c:pt>
                <c:pt idx="370">
                  <c:v>27.4</c:v>
                </c:pt>
                <c:pt idx="371">
                  <c:v>27.42</c:v>
                </c:pt>
                <c:pt idx="372">
                  <c:v>27.44</c:v>
                </c:pt>
                <c:pt idx="373">
                  <c:v>27.46</c:v>
                </c:pt>
                <c:pt idx="374">
                  <c:v>27.48</c:v>
                </c:pt>
                <c:pt idx="375">
                  <c:v>27.5</c:v>
                </c:pt>
                <c:pt idx="376">
                  <c:v>27.52</c:v>
                </c:pt>
                <c:pt idx="377">
                  <c:v>27.54</c:v>
                </c:pt>
                <c:pt idx="378">
                  <c:v>27.56</c:v>
                </c:pt>
                <c:pt idx="379">
                  <c:v>27.58</c:v>
                </c:pt>
                <c:pt idx="380">
                  <c:v>27.6</c:v>
                </c:pt>
                <c:pt idx="381">
                  <c:v>27.62</c:v>
                </c:pt>
                <c:pt idx="382">
                  <c:v>27.64</c:v>
                </c:pt>
                <c:pt idx="383">
                  <c:v>27.66</c:v>
                </c:pt>
                <c:pt idx="384">
                  <c:v>27.68</c:v>
                </c:pt>
                <c:pt idx="385">
                  <c:v>27.7</c:v>
                </c:pt>
                <c:pt idx="386">
                  <c:v>27.72</c:v>
                </c:pt>
                <c:pt idx="387">
                  <c:v>27.74</c:v>
                </c:pt>
                <c:pt idx="388">
                  <c:v>27.76</c:v>
                </c:pt>
                <c:pt idx="389">
                  <c:v>27.78</c:v>
                </c:pt>
                <c:pt idx="390">
                  <c:v>27.8</c:v>
                </c:pt>
                <c:pt idx="391">
                  <c:v>27.82</c:v>
                </c:pt>
                <c:pt idx="392">
                  <c:v>27.84</c:v>
                </c:pt>
                <c:pt idx="393">
                  <c:v>27.86</c:v>
                </c:pt>
                <c:pt idx="394">
                  <c:v>27.88</c:v>
                </c:pt>
                <c:pt idx="395">
                  <c:v>27.9</c:v>
                </c:pt>
                <c:pt idx="396">
                  <c:v>27.92</c:v>
                </c:pt>
                <c:pt idx="397">
                  <c:v>27.94</c:v>
                </c:pt>
                <c:pt idx="398">
                  <c:v>27.96</c:v>
                </c:pt>
                <c:pt idx="399">
                  <c:v>27.98</c:v>
                </c:pt>
                <c:pt idx="400">
                  <c:v>28</c:v>
                </c:pt>
                <c:pt idx="401">
                  <c:v>28.02</c:v>
                </c:pt>
                <c:pt idx="402">
                  <c:v>28.04</c:v>
                </c:pt>
                <c:pt idx="403">
                  <c:v>28.06</c:v>
                </c:pt>
                <c:pt idx="404">
                  <c:v>28.08</c:v>
                </c:pt>
                <c:pt idx="405">
                  <c:v>28.1</c:v>
                </c:pt>
                <c:pt idx="406">
                  <c:v>28.12</c:v>
                </c:pt>
                <c:pt idx="407">
                  <c:v>28.14</c:v>
                </c:pt>
                <c:pt idx="408">
                  <c:v>28.16</c:v>
                </c:pt>
                <c:pt idx="409">
                  <c:v>28.18</c:v>
                </c:pt>
                <c:pt idx="410">
                  <c:v>28.2</c:v>
                </c:pt>
                <c:pt idx="411">
                  <c:v>28.22</c:v>
                </c:pt>
                <c:pt idx="412">
                  <c:v>28.24</c:v>
                </c:pt>
                <c:pt idx="413">
                  <c:v>28.26</c:v>
                </c:pt>
                <c:pt idx="414">
                  <c:v>28.28</c:v>
                </c:pt>
                <c:pt idx="415">
                  <c:v>28.3</c:v>
                </c:pt>
                <c:pt idx="416">
                  <c:v>28.32</c:v>
                </c:pt>
                <c:pt idx="417">
                  <c:v>28.34</c:v>
                </c:pt>
                <c:pt idx="418">
                  <c:v>28.36</c:v>
                </c:pt>
                <c:pt idx="419">
                  <c:v>28.38</c:v>
                </c:pt>
                <c:pt idx="420">
                  <c:v>28.4</c:v>
                </c:pt>
                <c:pt idx="421">
                  <c:v>28.42</c:v>
                </c:pt>
                <c:pt idx="422">
                  <c:v>28.44</c:v>
                </c:pt>
                <c:pt idx="423">
                  <c:v>28.46</c:v>
                </c:pt>
                <c:pt idx="424">
                  <c:v>28.48</c:v>
                </c:pt>
                <c:pt idx="425">
                  <c:v>28.5</c:v>
                </c:pt>
                <c:pt idx="426">
                  <c:v>28.52</c:v>
                </c:pt>
                <c:pt idx="427">
                  <c:v>28.54</c:v>
                </c:pt>
                <c:pt idx="428">
                  <c:v>28.56</c:v>
                </c:pt>
                <c:pt idx="429">
                  <c:v>28.58</c:v>
                </c:pt>
                <c:pt idx="430">
                  <c:v>28.6</c:v>
                </c:pt>
                <c:pt idx="431">
                  <c:v>28.62</c:v>
                </c:pt>
                <c:pt idx="432">
                  <c:v>28.64</c:v>
                </c:pt>
                <c:pt idx="433">
                  <c:v>28.66</c:v>
                </c:pt>
                <c:pt idx="434">
                  <c:v>28.68</c:v>
                </c:pt>
                <c:pt idx="435">
                  <c:v>28.7</c:v>
                </c:pt>
                <c:pt idx="436">
                  <c:v>28.72</c:v>
                </c:pt>
                <c:pt idx="437">
                  <c:v>28.74</c:v>
                </c:pt>
                <c:pt idx="438">
                  <c:v>28.76</c:v>
                </c:pt>
                <c:pt idx="439">
                  <c:v>28.78</c:v>
                </c:pt>
                <c:pt idx="440">
                  <c:v>28.8</c:v>
                </c:pt>
                <c:pt idx="441">
                  <c:v>28.82</c:v>
                </c:pt>
                <c:pt idx="442">
                  <c:v>28.84</c:v>
                </c:pt>
                <c:pt idx="443">
                  <c:v>28.86</c:v>
                </c:pt>
                <c:pt idx="444">
                  <c:v>28.88</c:v>
                </c:pt>
                <c:pt idx="445">
                  <c:v>28.9</c:v>
                </c:pt>
                <c:pt idx="446">
                  <c:v>28.92</c:v>
                </c:pt>
                <c:pt idx="447">
                  <c:v>28.94</c:v>
                </c:pt>
                <c:pt idx="448">
                  <c:v>28.96</c:v>
                </c:pt>
                <c:pt idx="449">
                  <c:v>28.98</c:v>
                </c:pt>
                <c:pt idx="450">
                  <c:v>29</c:v>
                </c:pt>
                <c:pt idx="451">
                  <c:v>29.02</c:v>
                </c:pt>
                <c:pt idx="452">
                  <c:v>29.04</c:v>
                </c:pt>
                <c:pt idx="453">
                  <c:v>29.06</c:v>
                </c:pt>
                <c:pt idx="454">
                  <c:v>29.08</c:v>
                </c:pt>
                <c:pt idx="455">
                  <c:v>29.1</c:v>
                </c:pt>
                <c:pt idx="456">
                  <c:v>29.12</c:v>
                </c:pt>
                <c:pt idx="457">
                  <c:v>29.14</c:v>
                </c:pt>
                <c:pt idx="458">
                  <c:v>29.16</c:v>
                </c:pt>
                <c:pt idx="459">
                  <c:v>29.18</c:v>
                </c:pt>
                <c:pt idx="460">
                  <c:v>29.2</c:v>
                </c:pt>
                <c:pt idx="461">
                  <c:v>29.22</c:v>
                </c:pt>
                <c:pt idx="462">
                  <c:v>29.24</c:v>
                </c:pt>
                <c:pt idx="463">
                  <c:v>29.26</c:v>
                </c:pt>
                <c:pt idx="464">
                  <c:v>29.28</c:v>
                </c:pt>
                <c:pt idx="465">
                  <c:v>29.3</c:v>
                </c:pt>
                <c:pt idx="466">
                  <c:v>29.32</c:v>
                </c:pt>
                <c:pt idx="467">
                  <c:v>29.34</c:v>
                </c:pt>
                <c:pt idx="468">
                  <c:v>29.36</c:v>
                </c:pt>
                <c:pt idx="469">
                  <c:v>29.38</c:v>
                </c:pt>
                <c:pt idx="470">
                  <c:v>29.4</c:v>
                </c:pt>
                <c:pt idx="471">
                  <c:v>29.42</c:v>
                </c:pt>
                <c:pt idx="472">
                  <c:v>29.44</c:v>
                </c:pt>
                <c:pt idx="473">
                  <c:v>29.46</c:v>
                </c:pt>
                <c:pt idx="474">
                  <c:v>29.48</c:v>
                </c:pt>
                <c:pt idx="475">
                  <c:v>29.5</c:v>
                </c:pt>
                <c:pt idx="476">
                  <c:v>29.52</c:v>
                </c:pt>
                <c:pt idx="477">
                  <c:v>29.54</c:v>
                </c:pt>
                <c:pt idx="478">
                  <c:v>29.56</c:v>
                </c:pt>
                <c:pt idx="479">
                  <c:v>29.58</c:v>
                </c:pt>
                <c:pt idx="480">
                  <c:v>29.6</c:v>
                </c:pt>
                <c:pt idx="481">
                  <c:v>29.62</c:v>
                </c:pt>
                <c:pt idx="482">
                  <c:v>29.64</c:v>
                </c:pt>
                <c:pt idx="483">
                  <c:v>29.66</c:v>
                </c:pt>
                <c:pt idx="484">
                  <c:v>29.68</c:v>
                </c:pt>
                <c:pt idx="485">
                  <c:v>29.7</c:v>
                </c:pt>
                <c:pt idx="486">
                  <c:v>29.72</c:v>
                </c:pt>
                <c:pt idx="487">
                  <c:v>29.74</c:v>
                </c:pt>
                <c:pt idx="488">
                  <c:v>29.76</c:v>
                </c:pt>
                <c:pt idx="489">
                  <c:v>29.78</c:v>
                </c:pt>
                <c:pt idx="490">
                  <c:v>29.8</c:v>
                </c:pt>
                <c:pt idx="491">
                  <c:v>29.82</c:v>
                </c:pt>
                <c:pt idx="492">
                  <c:v>29.84</c:v>
                </c:pt>
                <c:pt idx="493">
                  <c:v>29.86</c:v>
                </c:pt>
                <c:pt idx="494">
                  <c:v>29.88</c:v>
                </c:pt>
                <c:pt idx="495">
                  <c:v>29.9</c:v>
                </c:pt>
                <c:pt idx="496">
                  <c:v>29.92</c:v>
                </c:pt>
                <c:pt idx="497">
                  <c:v>29.94</c:v>
                </c:pt>
                <c:pt idx="498">
                  <c:v>29.96</c:v>
                </c:pt>
                <c:pt idx="499">
                  <c:v>29.98</c:v>
                </c:pt>
                <c:pt idx="500">
                  <c:v>30</c:v>
                </c:pt>
                <c:pt idx="501">
                  <c:v>30.02</c:v>
                </c:pt>
                <c:pt idx="502">
                  <c:v>30.04</c:v>
                </c:pt>
                <c:pt idx="503">
                  <c:v>30.06</c:v>
                </c:pt>
                <c:pt idx="504">
                  <c:v>30.08</c:v>
                </c:pt>
                <c:pt idx="505">
                  <c:v>30.1</c:v>
                </c:pt>
                <c:pt idx="506">
                  <c:v>30.12</c:v>
                </c:pt>
                <c:pt idx="507">
                  <c:v>30.14</c:v>
                </c:pt>
                <c:pt idx="508">
                  <c:v>30.16</c:v>
                </c:pt>
                <c:pt idx="509">
                  <c:v>30.18</c:v>
                </c:pt>
                <c:pt idx="510">
                  <c:v>30.2</c:v>
                </c:pt>
                <c:pt idx="511">
                  <c:v>30.22</c:v>
                </c:pt>
                <c:pt idx="512">
                  <c:v>30.24</c:v>
                </c:pt>
                <c:pt idx="513">
                  <c:v>30.26</c:v>
                </c:pt>
                <c:pt idx="514">
                  <c:v>30.28</c:v>
                </c:pt>
                <c:pt idx="515">
                  <c:v>30.3</c:v>
                </c:pt>
                <c:pt idx="516">
                  <c:v>30.32</c:v>
                </c:pt>
                <c:pt idx="517">
                  <c:v>30.34</c:v>
                </c:pt>
                <c:pt idx="518">
                  <c:v>30.36</c:v>
                </c:pt>
                <c:pt idx="519">
                  <c:v>30.38</c:v>
                </c:pt>
                <c:pt idx="520">
                  <c:v>30.4</c:v>
                </c:pt>
                <c:pt idx="521">
                  <c:v>30.42</c:v>
                </c:pt>
                <c:pt idx="522">
                  <c:v>30.44</c:v>
                </c:pt>
                <c:pt idx="523">
                  <c:v>30.46</c:v>
                </c:pt>
                <c:pt idx="524">
                  <c:v>30.48</c:v>
                </c:pt>
                <c:pt idx="525">
                  <c:v>30.5</c:v>
                </c:pt>
                <c:pt idx="526">
                  <c:v>30.52</c:v>
                </c:pt>
                <c:pt idx="527">
                  <c:v>30.54</c:v>
                </c:pt>
                <c:pt idx="528">
                  <c:v>30.56</c:v>
                </c:pt>
                <c:pt idx="529">
                  <c:v>30.58</c:v>
                </c:pt>
                <c:pt idx="530">
                  <c:v>30.6</c:v>
                </c:pt>
                <c:pt idx="531">
                  <c:v>30.62</c:v>
                </c:pt>
                <c:pt idx="532">
                  <c:v>30.64</c:v>
                </c:pt>
                <c:pt idx="533">
                  <c:v>30.66</c:v>
                </c:pt>
                <c:pt idx="534">
                  <c:v>30.68</c:v>
                </c:pt>
                <c:pt idx="535">
                  <c:v>30.7</c:v>
                </c:pt>
                <c:pt idx="536">
                  <c:v>30.72</c:v>
                </c:pt>
                <c:pt idx="537">
                  <c:v>30.74</c:v>
                </c:pt>
                <c:pt idx="538">
                  <c:v>30.76</c:v>
                </c:pt>
                <c:pt idx="539">
                  <c:v>30.78</c:v>
                </c:pt>
                <c:pt idx="540">
                  <c:v>30.8</c:v>
                </c:pt>
                <c:pt idx="541">
                  <c:v>30.82</c:v>
                </c:pt>
                <c:pt idx="542">
                  <c:v>30.84</c:v>
                </c:pt>
                <c:pt idx="543">
                  <c:v>30.86</c:v>
                </c:pt>
                <c:pt idx="544">
                  <c:v>30.88</c:v>
                </c:pt>
                <c:pt idx="545">
                  <c:v>30.9</c:v>
                </c:pt>
                <c:pt idx="546">
                  <c:v>30.92</c:v>
                </c:pt>
                <c:pt idx="547">
                  <c:v>30.94</c:v>
                </c:pt>
                <c:pt idx="548">
                  <c:v>30.96</c:v>
                </c:pt>
                <c:pt idx="549">
                  <c:v>30.98</c:v>
                </c:pt>
                <c:pt idx="550">
                  <c:v>31</c:v>
                </c:pt>
                <c:pt idx="551">
                  <c:v>31.02</c:v>
                </c:pt>
                <c:pt idx="552">
                  <c:v>31.04</c:v>
                </c:pt>
                <c:pt idx="553">
                  <c:v>31.06</c:v>
                </c:pt>
                <c:pt idx="554">
                  <c:v>31.08</c:v>
                </c:pt>
                <c:pt idx="555">
                  <c:v>31.1</c:v>
                </c:pt>
                <c:pt idx="556">
                  <c:v>31.12</c:v>
                </c:pt>
                <c:pt idx="557">
                  <c:v>31.14</c:v>
                </c:pt>
                <c:pt idx="558">
                  <c:v>31.16</c:v>
                </c:pt>
                <c:pt idx="559">
                  <c:v>31.18</c:v>
                </c:pt>
                <c:pt idx="560">
                  <c:v>31.2</c:v>
                </c:pt>
                <c:pt idx="561">
                  <c:v>31.22</c:v>
                </c:pt>
                <c:pt idx="562">
                  <c:v>31.24</c:v>
                </c:pt>
                <c:pt idx="563">
                  <c:v>31.26</c:v>
                </c:pt>
                <c:pt idx="564">
                  <c:v>31.28</c:v>
                </c:pt>
                <c:pt idx="565">
                  <c:v>31.3</c:v>
                </c:pt>
                <c:pt idx="566">
                  <c:v>31.32</c:v>
                </c:pt>
                <c:pt idx="567">
                  <c:v>31.34</c:v>
                </c:pt>
                <c:pt idx="568">
                  <c:v>31.36</c:v>
                </c:pt>
                <c:pt idx="569">
                  <c:v>31.38</c:v>
                </c:pt>
                <c:pt idx="570">
                  <c:v>31.4</c:v>
                </c:pt>
                <c:pt idx="571">
                  <c:v>31.42</c:v>
                </c:pt>
                <c:pt idx="572">
                  <c:v>31.44</c:v>
                </c:pt>
                <c:pt idx="573">
                  <c:v>31.46</c:v>
                </c:pt>
                <c:pt idx="574">
                  <c:v>31.48</c:v>
                </c:pt>
                <c:pt idx="575">
                  <c:v>31.5</c:v>
                </c:pt>
                <c:pt idx="576">
                  <c:v>31.52</c:v>
                </c:pt>
                <c:pt idx="577">
                  <c:v>31.54</c:v>
                </c:pt>
                <c:pt idx="578">
                  <c:v>31.56</c:v>
                </c:pt>
                <c:pt idx="579">
                  <c:v>31.58</c:v>
                </c:pt>
                <c:pt idx="580">
                  <c:v>31.6</c:v>
                </c:pt>
                <c:pt idx="581">
                  <c:v>31.62</c:v>
                </c:pt>
                <c:pt idx="582">
                  <c:v>31.64</c:v>
                </c:pt>
                <c:pt idx="583">
                  <c:v>31.66</c:v>
                </c:pt>
                <c:pt idx="584">
                  <c:v>31.68</c:v>
                </c:pt>
                <c:pt idx="585">
                  <c:v>31.7</c:v>
                </c:pt>
                <c:pt idx="586">
                  <c:v>31.72</c:v>
                </c:pt>
                <c:pt idx="587">
                  <c:v>31.74</c:v>
                </c:pt>
                <c:pt idx="588">
                  <c:v>31.76</c:v>
                </c:pt>
                <c:pt idx="589">
                  <c:v>31.78</c:v>
                </c:pt>
                <c:pt idx="590">
                  <c:v>31.8</c:v>
                </c:pt>
                <c:pt idx="591">
                  <c:v>31.82</c:v>
                </c:pt>
                <c:pt idx="592">
                  <c:v>31.84</c:v>
                </c:pt>
                <c:pt idx="593">
                  <c:v>31.86</c:v>
                </c:pt>
                <c:pt idx="594">
                  <c:v>31.88</c:v>
                </c:pt>
                <c:pt idx="595">
                  <c:v>31.9</c:v>
                </c:pt>
                <c:pt idx="596">
                  <c:v>31.92</c:v>
                </c:pt>
                <c:pt idx="597">
                  <c:v>31.94</c:v>
                </c:pt>
                <c:pt idx="598">
                  <c:v>31.96</c:v>
                </c:pt>
                <c:pt idx="599">
                  <c:v>31.98</c:v>
                </c:pt>
                <c:pt idx="600">
                  <c:v>32</c:v>
                </c:pt>
                <c:pt idx="601">
                  <c:v>32.020000000000003</c:v>
                </c:pt>
                <c:pt idx="602">
                  <c:v>32.04</c:v>
                </c:pt>
                <c:pt idx="603">
                  <c:v>32.06</c:v>
                </c:pt>
                <c:pt idx="604">
                  <c:v>32.08</c:v>
                </c:pt>
                <c:pt idx="605">
                  <c:v>32.1</c:v>
                </c:pt>
                <c:pt idx="606">
                  <c:v>32.119999999999997</c:v>
                </c:pt>
                <c:pt idx="607">
                  <c:v>32.14</c:v>
                </c:pt>
                <c:pt idx="608">
                  <c:v>32.159999999999997</c:v>
                </c:pt>
                <c:pt idx="609">
                  <c:v>32.18</c:v>
                </c:pt>
                <c:pt idx="610">
                  <c:v>32.200000000000003</c:v>
                </c:pt>
                <c:pt idx="611">
                  <c:v>32.22</c:v>
                </c:pt>
                <c:pt idx="612">
                  <c:v>32.24</c:v>
                </c:pt>
                <c:pt idx="613">
                  <c:v>32.26</c:v>
                </c:pt>
                <c:pt idx="614">
                  <c:v>32.28</c:v>
                </c:pt>
                <c:pt idx="615">
                  <c:v>32.299999999999997</c:v>
                </c:pt>
                <c:pt idx="616">
                  <c:v>32.32</c:v>
                </c:pt>
                <c:pt idx="617">
                  <c:v>32.340000000000003</c:v>
                </c:pt>
                <c:pt idx="618">
                  <c:v>32.36</c:v>
                </c:pt>
                <c:pt idx="619">
                  <c:v>32.380000000000003</c:v>
                </c:pt>
                <c:pt idx="620">
                  <c:v>32.4</c:v>
                </c:pt>
                <c:pt idx="621">
                  <c:v>32.42</c:v>
                </c:pt>
                <c:pt idx="622">
                  <c:v>32.44</c:v>
                </c:pt>
                <c:pt idx="623">
                  <c:v>32.46</c:v>
                </c:pt>
                <c:pt idx="624">
                  <c:v>32.479999999999997</c:v>
                </c:pt>
                <c:pt idx="625">
                  <c:v>32.5</c:v>
                </c:pt>
                <c:pt idx="626">
                  <c:v>32.520000000000003</c:v>
                </c:pt>
                <c:pt idx="627">
                  <c:v>32.54</c:v>
                </c:pt>
                <c:pt idx="628">
                  <c:v>32.56</c:v>
                </c:pt>
                <c:pt idx="629">
                  <c:v>32.58</c:v>
                </c:pt>
                <c:pt idx="630">
                  <c:v>32.6</c:v>
                </c:pt>
                <c:pt idx="631">
                  <c:v>32.619999999999997</c:v>
                </c:pt>
                <c:pt idx="632">
                  <c:v>32.64</c:v>
                </c:pt>
                <c:pt idx="633">
                  <c:v>32.659999999999997</c:v>
                </c:pt>
                <c:pt idx="634">
                  <c:v>32.68</c:v>
                </c:pt>
                <c:pt idx="635">
                  <c:v>32.700000000000003</c:v>
                </c:pt>
                <c:pt idx="636">
                  <c:v>32.72</c:v>
                </c:pt>
                <c:pt idx="637">
                  <c:v>32.74</c:v>
                </c:pt>
                <c:pt idx="638">
                  <c:v>32.76</c:v>
                </c:pt>
                <c:pt idx="639">
                  <c:v>32.78</c:v>
                </c:pt>
                <c:pt idx="640">
                  <c:v>32.799999999999997</c:v>
                </c:pt>
                <c:pt idx="641">
                  <c:v>32.82</c:v>
                </c:pt>
                <c:pt idx="642">
                  <c:v>32.840000000000003</c:v>
                </c:pt>
                <c:pt idx="643">
                  <c:v>32.86</c:v>
                </c:pt>
                <c:pt idx="644">
                  <c:v>32.880000000000003</c:v>
                </c:pt>
                <c:pt idx="645">
                  <c:v>32.9</c:v>
                </c:pt>
                <c:pt idx="646">
                  <c:v>32.92</c:v>
                </c:pt>
                <c:pt idx="647">
                  <c:v>32.94</c:v>
                </c:pt>
                <c:pt idx="648">
                  <c:v>32.96</c:v>
                </c:pt>
                <c:pt idx="649">
                  <c:v>32.979999999999997</c:v>
                </c:pt>
                <c:pt idx="650">
                  <c:v>33</c:v>
                </c:pt>
                <c:pt idx="651">
                  <c:v>33.020000000000003</c:v>
                </c:pt>
                <c:pt idx="652">
                  <c:v>33.04</c:v>
                </c:pt>
                <c:pt idx="653">
                  <c:v>33.06</c:v>
                </c:pt>
                <c:pt idx="654">
                  <c:v>33.08</c:v>
                </c:pt>
                <c:pt idx="655">
                  <c:v>33.1</c:v>
                </c:pt>
                <c:pt idx="656">
                  <c:v>33.119999999999997</c:v>
                </c:pt>
                <c:pt idx="657">
                  <c:v>33.14</c:v>
                </c:pt>
                <c:pt idx="658">
                  <c:v>33.159999999999997</c:v>
                </c:pt>
                <c:pt idx="659">
                  <c:v>33.18</c:v>
                </c:pt>
                <c:pt idx="660">
                  <c:v>33.200000000000003</c:v>
                </c:pt>
                <c:pt idx="661">
                  <c:v>33.22</c:v>
                </c:pt>
                <c:pt idx="662">
                  <c:v>33.24</c:v>
                </c:pt>
                <c:pt idx="663">
                  <c:v>33.26</c:v>
                </c:pt>
                <c:pt idx="664">
                  <c:v>33.28</c:v>
                </c:pt>
                <c:pt idx="665">
                  <c:v>33.299999999999997</c:v>
                </c:pt>
                <c:pt idx="666">
                  <c:v>33.32</c:v>
                </c:pt>
                <c:pt idx="667">
                  <c:v>33.340000000000003</c:v>
                </c:pt>
                <c:pt idx="668">
                  <c:v>33.36</c:v>
                </c:pt>
                <c:pt idx="669">
                  <c:v>33.380000000000003</c:v>
                </c:pt>
                <c:pt idx="670">
                  <c:v>33.4</c:v>
                </c:pt>
                <c:pt idx="671">
                  <c:v>33.42</c:v>
                </c:pt>
                <c:pt idx="672">
                  <c:v>33.44</c:v>
                </c:pt>
                <c:pt idx="673">
                  <c:v>33.46</c:v>
                </c:pt>
                <c:pt idx="674">
                  <c:v>33.479999999999997</c:v>
                </c:pt>
                <c:pt idx="675">
                  <c:v>33.5</c:v>
                </c:pt>
                <c:pt idx="676">
                  <c:v>33.520000000000003</c:v>
                </c:pt>
                <c:pt idx="677">
                  <c:v>33.54</c:v>
                </c:pt>
                <c:pt idx="678">
                  <c:v>33.56</c:v>
                </c:pt>
                <c:pt idx="679">
                  <c:v>33.58</c:v>
                </c:pt>
                <c:pt idx="680">
                  <c:v>33.6</c:v>
                </c:pt>
                <c:pt idx="681">
                  <c:v>33.619999999999997</c:v>
                </c:pt>
                <c:pt idx="682">
                  <c:v>33.64</c:v>
                </c:pt>
                <c:pt idx="683">
                  <c:v>33.659999999999997</c:v>
                </c:pt>
                <c:pt idx="684">
                  <c:v>33.68</c:v>
                </c:pt>
                <c:pt idx="685">
                  <c:v>33.700000000000003</c:v>
                </c:pt>
                <c:pt idx="686">
                  <c:v>33.72</c:v>
                </c:pt>
                <c:pt idx="687">
                  <c:v>33.74</c:v>
                </c:pt>
                <c:pt idx="688">
                  <c:v>33.76</c:v>
                </c:pt>
                <c:pt idx="689">
                  <c:v>33.78</c:v>
                </c:pt>
                <c:pt idx="690">
                  <c:v>33.799999999999997</c:v>
                </c:pt>
                <c:pt idx="691">
                  <c:v>33.82</c:v>
                </c:pt>
                <c:pt idx="692">
                  <c:v>33.840000000000003</c:v>
                </c:pt>
                <c:pt idx="693">
                  <c:v>33.86</c:v>
                </c:pt>
                <c:pt idx="694">
                  <c:v>33.880000000000003</c:v>
                </c:pt>
                <c:pt idx="695">
                  <c:v>33.9</c:v>
                </c:pt>
                <c:pt idx="696">
                  <c:v>33.92</c:v>
                </c:pt>
                <c:pt idx="697">
                  <c:v>33.94</c:v>
                </c:pt>
                <c:pt idx="698">
                  <c:v>33.96</c:v>
                </c:pt>
                <c:pt idx="699">
                  <c:v>33.979999999999997</c:v>
                </c:pt>
                <c:pt idx="700">
                  <c:v>34</c:v>
                </c:pt>
                <c:pt idx="701">
                  <c:v>34.020000000000003</c:v>
                </c:pt>
                <c:pt idx="702">
                  <c:v>34.04</c:v>
                </c:pt>
                <c:pt idx="703">
                  <c:v>34.06</c:v>
                </c:pt>
                <c:pt idx="704">
                  <c:v>34.08</c:v>
                </c:pt>
                <c:pt idx="705">
                  <c:v>34.1</c:v>
                </c:pt>
                <c:pt idx="706">
                  <c:v>34.119999999999997</c:v>
                </c:pt>
                <c:pt idx="707">
                  <c:v>34.14</c:v>
                </c:pt>
                <c:pt idx="708">
                  <c:v>34.159999999999997</c:v>
                </c:pt>
                <c:pt idx="709">
                  <c:v>34.18</c:v>
                </c:pt>
                <c:pt idx="710">
                  <c:v>34.200000000000003</c:v>
                </c:pt>
                <c:pt idx="711">
                  <c:v>34.22</c:v>
                </c:pt>
                <c:pt idx="712">
                  <c:v>34.24</c:v>
                </c:pt>
                <c:pt idx="713">
                  <c:v>34.26</c:v>
                </c:pt>
                <c:pt idx="714">
                  <c:v>34.28</c:v>
                </c:pt>
                <c:pt idx="715">
                  <c:v>34.299999999999997</c:v>
                </c:pt>
                <c:pt idx="716">
                  <c:v>34.32</c:v>
                </c:pt>
                <c:pt idx="717">
                  <c:v>34.340000000000003</c:v>
                </c:pt>
                <c:pt idx="718">
                  <c:v>34.36</c:v>
                </c:pt>
                <c:pt idx="719">
                  <c:v>34.380000000000003</c:v>
                </c:pt>
                <c:pt idx="720">
                  <c:v>34.4</c:v>
                </c:pt>
                <c:pt idx="721">
                  <c:v>34.42</c:v>
                </c:pt>
                <c:pt idx="722">
                  <c:v>34.44</c:v>
                </c:pt>
                <c:pt idx="723">
                  <c:v>34.46</c:v>
                </c:pt>
                <c:pt idx="724">
                  <c:v>34.479999999999997</c:v>
                </c:pt>
                <c:pt idx="725">
                  <c:v>34.5</c:v>
                </c:pt>
                <c:pt idx="726">
                  <c:v>34.520000000000003</c:v>
                </c:pt>
                <c:pt idx="727">
                  <c:v>34.54</c:v>
                </c:pt>
                <c:pt idx="728">
                  <c:v>34.56</c:v>
                </c:pt>
                <c:pt idx="729">
                  <c:v>34.58</c:v>
                </c:pt>
                <c:pt idx="730">
                  <c:v>34.6</c:v>
                </c:pt>
                <c:pt idx="731">
                  <c:v>34.619999999999997</c:v>
                </c:pt>
                <c:pt idx="732">
                  <c:v>34.64</c:v>
                </c:pt>
                <c:pt idx="733">
                  <c:v>34.659999999999997</c:v>
                </c:pt>
                <c:pt idx="734">
                  <c:v>34.68</c:v>
                </c:pt>
                <c:pt idx="735">
                  <c:v>34.700000000000003</c:v>
                </c:pt>
                <c:pt idx="736">
                  <c:v>34.72</c:v>
                </c:pt>
                <c:pt idx="737">
                  <c:v>34.74</c:v>
                </c:pt>
                <c:pt idx="738">
                  <c:v>34.76</c:v>
                </c:pt>
                <c:pt idx="739">
                  <c:v>34.78</c:v>
                </c:pt>
                <c:pt idx="740">
                  <c:v>34.799999999999997</c:v>
                </c:pt>
                <c:pt idx="741">
                  <c:v>34.82</c:v>
                </c:pt>
                <c:pt idx="742">
                  <c:v>34.840000000000003</c:v>
                </c:pt>
                <c:pt idx="743">
                  <c:v>34.86</c:v>
                </c:pt>
                <c:pt idx="744">
                  <c:v>34.880000000000003</c:v>
                </c:pt>
                <c:pt idx="745">
                  <c:v>34.9</c:v>
                </c:pt>
                <c:pt idx="746">
                  <c:v>34.92</c:v>
                </c:pt>
                <c:pt idx="747">
                  <c:v>34.94</c:v>
                </c:pt>
                <c:pt idx="748">
                  <c:v>34.96</c:v>
                </c:pt>
                <c:pt idx="749">
                  <c:v>34.979999999999997</c:v>
                </c:pt>
                <c:pt idx="750">
                  <c:v>35</c:v>
                </c:pt>
                <c:pt idx="751">
                  <c:v>35.020000000000003</c:v>
                </c:pt>
                <c:pt idx="752">
                  <c:v>35.04</c:v>
                </c:pt>
                <c:pt idx="753">
                  <c:v>35.06</c:v>
                </c:pt>
                <c:pt idx="754">
                  <c:v>35.08</c:v>
                </c:pt>
                <c:pt idx="755">
                  <c:v>35.1</c:v>
                </c:pt>
                <c:pt idx="756">
                  <c:v>35.119999999999997</c:v>
                </c:pt>
                <c:pt idx="757">
                  <c:v>35.14</c:v>
                </c:pt>
                <c:pt idx="758">
                  <c:v>35.159999999999997</c:v>
                </c:pt>
                <c:pt idx="759">
                  <c:v>35.18</c:v>
                </c:pt>
                <c:pt idx="760">
                  <c:v>35.200000000000003</c:v>
                </c:pt>
                <c:pt idx="761">
                  <c:v>35.22</c:v>
                </c:pt>
                <c:pt idx="762">
                  <c:v>35.24</c:v>
                </c:pt>
                <c:pt idx="763">
                  <c:v>35.26</c:v>
                </c:pt>
                <c:pt idx="764">
                  <c:v>35.28</c:v>
                </c:pt>
                <c:pt idx="765">
                  <c:v>35.299999999999997</c:v>
                </c:pt>
                <c:pt idx="766">
                  <c:v>35.32</c:v>
                </c:pt>
                <c:pt idx="767">
                  <c:v>35.340000000000003</c:v>
                </c:pt>
                <c:pt idx="768">
                  <c:v>35.36</c:v>
                </c:pt>
                <c:pt idx="769">
                  <c:v>35.380000000000003</c:v>
                </c:pt>
                <c:pt idx="770">
                  <c:v>35.4</c:v>
                </c:pt>
                <c:pt idx="771">
                  <c:v>35.42</c:v>
                </c:pt>
                <c:pt idx="772">
                  <c:v>35.44</c:v>
                </c:pt>
                <c:pt idx="773">
                  <c:v>35.46</c:v>
                </c:pt>
                <c:pt idx="774">
                  <c:v>35.479999999999997</c:v>
                </c:pt>
                <c:pt idx="775">
                  <c:v>35.5</c:v>
                </c:pt>
                <c:pt idx="776">
                  <c:v>35.520000000000003</c:v>
                </c:pt>
                <c:pt idx="777">
                  <c:v>35.54</c:v>
                </c:pt>
                <c:pt idx="778">
                  <c:v>35.56</c:v>
                </c:pt>
                <c:pt idx="779">
                  <c:v>35.58</c:v>
                </c:pt>
                <c:pt idx="780">
                  <c:v>35.6</c:v>
                </c:pt>
                <c:pt idx="781">
                  <c:v>35.619999999999997</c:v>
                </c:pt>
                <c:pt idx="782">
                  <c:v>35.64</c:v>
                </c:pt>
                <c:pt idx="783">
                  <c:v>35.659999999999997</c:v>
                </c:pt>
                <c:pt idx="784">
                  <c:v>35.68</c:v>
                </c:pt>
                <c:pt idx="785">
                  <c:v>35.700000000000003</c:v>
                </c:pt>
                <c:pt idx="786">
                  <c:v>35.72</c:v>
                </c:pt>
                <c:pt idx="787">
                  <c:v>35.74</c:v>
                </c:pt>
                <c:pt idx="788">
                  <c:v>35.76</c:v>
                </c:pt>
                <c:pt idx="789">
                  <c:v>35.78</c:v>
                </c:pt>
                <c:pt idx="790">
                  <c:v>35.799999999999997</c:v>
                </c:pt>
                <c:pt idx="791">
                  <c:v>35.82</c:v>
                </c:pt>
                <c:pt idx="792">
                  <c:v>35.840000000000003</c:v>
                </c:pt>
                <c:pt idx="793">
                  <c:v>35.86</c:v>
                </c:pt>
                <c:pt idx="794">
                  <c:v>35.880000000000003</c:v>
                </c:pt>
                <c:pt idx="795">
                  <c:v>35.9</c:v>
                </c:pt>
                <c:pt idx="796">
                  <c:v>35.92</c:v>
                </c:pt>
                <c:pt idx="797">
                  <c:v>35.94</c:v>
                </c:pt>
                <c:pt idx="798">
                  <c:v>35.96</c:v>
                </c:pt>
                <c:pt idx="799">
                  <c:v>35.979999999999997</c:v>
                </c:pt>
                <c:pt idx="800">
                  <c:v>36</c:v>
                </c:pt>
                <c:pt idx="801">
                  <c:v>36.020000000000003</c:v>
                </c:pt>
                <c:pt idx="802">
                  <c:v>36.04</c:v>
                </c:pt>
                <c:pt idx="803">
                  <c:v>36.06</c:v>
                </c:pt>
                <c:pt idx="804">
                  <c:v>36.08</c:v>
                </c:pt>
                <c:pt idx="805">
                  <c:v>36.1</c:v>
                </c:pt>
                <c:pt idx="806">
                  <c:v>36.119999999999997</c:v>
                </c:pt>
                <c:pt idx="807">
                  <c:v>36.14</c:v>
                </c:pt>
                <c:pt idx="808">
                  <c:v>36.159999999999997</c:v>
                </c:pt>
                <c:pt idx="809">
                  <c:v>36.18</c:v>
                </c:pt>
                <c:pt idx="810">
                  <c:v>36.200000000000003</c:v>
                </c:pt>
                <c:pt idx="811">
                  <c:v>36.22</c:v>
                </c:pt>
                <c:pt idx="812">
                  <c:v>36.24</c:v>
                </c:pt>
                <c:pt idx="813">
                  <c:v>36.26</c:v>
                </c:pt>
                <c:pt idx="814">
                  <c:v>36.28</c:v>
                </c:pt>
                <c:pt idx="815">
                  <c:v>36.299999999999997</c:v>
                </c:pt>
                <c:pt idx="816">
                  <c:v>36.32</c:v>
                </c:pt>
                <c:pt idx="817">
                  <c:v>36.340000000000003</c:v>
                </c:pt>
                <c:pt idx="818">
                  <c:v>36.36</c:v>
                </c:pt>
                <c:pt idx="819">
                  <c:v>36.380000000000003</c:v>
                </c:pt>
                <c:pt idx="820">
                  <c:v>36.4</c:v>
                </c:pt>
                <c:pt idx="821">
                  <c:v>36.42</c:v>
                </c:pt>
                <c:pt idx="822">
                  <c:v>36.44</c:v>
                </c:pt>
                <c:pt idx="823">
                  <c:v>36.46</c:v>
                </c:pt>
                <c:pt idx="824">
                  <c:v>36.479999999999997</c:v>
                </c:pt>
                <c:pt idx="825">
                  <c:v>36.5</c:v>
                </c:pt>
                <c:pt idx="826">
                  <c:v>36.520000000000003</c:v>
                </c:pt>
                <c:pt idx="827">
                  <c:v>36.54</c:v>
                </c:pt>
                <c:pt idx="828">
                  <c:v>36.56</c:v>
                </c:pt>
                <c:pt idx="829">
                  <c:v>36.58</c:v>
                </c:pt>
                <c:pt idx="830">
                  <c:v>36.6</c:v>
                </c:pt>
                <c:pt idx="831">
                  <c:v>36.619999999999997</c:v>
                </c:pt>
                <c:pt idx="832">
                  <c:v>36.64</c:v>
                </c:pt>
                <c:pt idx="833">
                  <c:v>36.659999999999997</c:v>
                </c:pt>
                <c:pt idx="834">
                  <c:v>36.68</c:v>
                </c:pt>
                <c:pt idx="835">
                  <c:v>36.700000000000003</c:v>
                </c:pt>
                <c:pt idx="836">
                  <c:v>36.72</c:v>
                </c:pt>
                <c:pt idx="837">
                  <c:v>36.74</c:v>
                </c:pt>
                <c:pt idx="838">
                  <c:v>36.76</c:v>
                </c:pt>
                <c:pt idx="839">
                  <c:v>36.78</c:v>
                </c:pt>
                <c:pt idx="840">
                  <c:v>36.799999999999997</c:v>
                </c:pt>
                <c:pt idx="841">
                  <c:v>36.82</c:v>
                </c:pt>
                <c:pt idx="842">
                  <c:v>36.840000000000003</c:v>
                </c:pt>
                <c:pt idx="843">
                  <c:v>36.86</c:v>
                </c:pt>
                <c:pt idx="844">
                  <c:v>36.880000000000003</c:v>
                </c:pt>
                <c:pt idx="845">
                  <c:v>36.9</c:v>
                </c:pt>
                <c:pt idx="846">
                  <c:v>36.92</c:v>
                </c:pt>
                <c:pt idx="847">
                  <c:v>36.94</c:v>
                </c:pt>
                <c:pt idx="848">
                  <c:v>36.96</c:v>
                </c:pt>
                <c:pt idx="849">
                  <c:v>36.979999999999997</c:v>
                </c:pt>
                <c:pt idx="850">
                  <c:v>37</c:v>
                </c:pt>
                <c:pt idx="851">
                  <c:v>37.020000000000003</c:v>
                </c:pt>
                <c:pt idx="852">
                  <c:v>37.04</c:v>
                </c:pt>
                <c:pt idx="853">
                  <c:v>37.06</c:v>
                </c:pt>
                <c:pt idx="854">
                  <c:v>37.08</c:v>
                </c:pt>
                <c:pt idx="855">
                  <c:v>37.1</c:v>
                </c:pt>
                <c:pt idx="856">
                  <c:v>37.119999999999997</c:v>
                </c:pt>
                <c:pt idx="857">
                  <c:v>37.14</c:v>
                </c:pt>
                <c:pt idx="858">
                  <c:v>37.159999999999997</c:v>
                </c:pt>
                <c:pt idx="859">
                  <c:v>37.18</c:v>
                </c:pt>
                <c:pt idx="860">
                  <c:v>37.200000000000003</c:v>
                </c:pt>
                <c:pt idx="861">
                  <c:v>37.22</c:v>
                </c:pt>
                <c:pt idx="862">
                  <c:v>37.24</c:v>
                </c:pt>
                <c:pt idx="863">
                  <c:v>37.26</c:v>
                </c:pt>
                <c:pt idx="864">
                  <c:v>37.28</c:v>
                </c:pt>
                <c:pt idx="865">
                  <c:v>37.299999999999997</c:v>
                </c:pt>
                <c:pt idx="866">
                  <c:v>37.32</c:v>
                </c:pt>
                <c:pt idx="867">
                  <c:v>37.340000000000003</c:v>
                </c:pt>
                <c:pt idx="868">
                  <c:v>37.36</c:v>
                </c:pt>
                <c:pt idx="869">
                  <c:v>37.380000000000003</c:v>
                </c:pt>
                <c:pt idx="870">
                  <c:v>37.4</c:v>
                </c:pt>
                <c:pt idx="871">
                  <c:v>37.42</c:v>
                </c:pt>
                <c:pt idx="872">
                  <c:v>37.44</c:v>
                </c:pt>
                <c:pt idx="873">
                  <c:v>37.46</c:v>
                </c:pt>
                <c:pt idx="874">
                  <c:v>37.479999999999997</c:v>
                </c:pt>
                <c:pt idx="875">
                  <c:v>37.5</c:v>
                </c:pt>
                <c:pt idx="876">
                  <c:v>37.520000000000003</c:v>
                </c:pt>
                <c:pt idx="877">
                  <c:v>37.54</c:v>
                </c:pt>
                <c:pt idx="878">
                  <c:v>37.56</c:v>
                </c:pt>
                <c:pt idx="879">
                  <c:v>37.58</c:v>
                </c:pt>
                <c:pt idx="880">
                  <c:v>37.6</c:v>
                </c:pt>
                <c:pt idx="881">
                  <c:v>37.619999999999997</c:v>
                </c:pt>
                <c:pt idx="882">
                  <c:v>37.64</c:v>
                </c:pt>
                <c:pt idx="883">
                  <c:v>37.659999999999997</c:v>
                </c:pt>
                <c:pt idx="884">
                  <c:v>37.68</c:v>
                </c:pt>
                <c:pt idx="885">
                  <c:v>37.700000000000003</c:v>
                </c:pt>
                <c:pt idx="886">
                  <c:v>37.72</c:v>
                </c:pt>
                <c:pt idx="887">
                  <c:v>37.74</c:v>
                </c:pt>
                <c:pt idx="888">
                  <c:v>37.76</c:v>
                </c:pt>
                <c:pt idx="889">
                  <c:v>37.78</c:v>
                </c:pt>
                <c:pt idx="890">
                  <c:v>37.799999999999997</c:v>
                </c:pt>
                <c:pt idx="891">
                  <c:v>37.82</c:v>
                </c:pt>
                <c:pt idx="892">
                  <c:v>37.840000000000003</c:v>
                </c:pt>
                <c:pt idx="893">
                  <c:v>37.86</c:v>
                </c:pt>
                <c:pt idx="894">
                  <c:v>37.880000000000003</c:v>
                </c:pt>
                <c:pt idx="895">
                  <c:v>37.9</c:v>
                </c:pt>
                <c:pt idx="896">
                  <c:v>37.92</c:v>
                </c:pt>
                <c:pt idx="897">
                  <c:v>37.94</c:v>
                </c:pt>
                <c:pt idx="898">
                  <c:v>37.96</c:v>
                </c:pt>
                <c:pt idx="899">
                  <c:v>37.979999999999997</c:v>
                </c:pt>
                <c:pt idx="900">
                  <c:v>38</c:v>
                </c:pt>
                <c:pt idx="901">
                  <c:v>38.020000000000003</c:v>
                </c:pt>
                <c:pt idx="902">
                  <c:v>38.04</c:v>
                </c:pt>
                <c:pt idx="903">
                  <c:v>38.06</c:v>
                </c:pt>
                <c:pt idx="904">
                  <c:v>38.08</c:v>
                </c:pt>
                <c:pt idx="905">
                  <c:v>38.1</c:v>
                </c:pt>
                <c:pt idx="906">
                  <c:v>38.119999999999997</c:v>
                </c:pt>
                <c:pt idx="907">
                  <c:v>38.14</c:v>
                </c:pt>
                <c:pt idx="908">
                  <c:v>38.159999999999997</c:v>
                </c:pt>
                <c:pt idx="909">
                  <c:v>38.18</c:v>
                </c:pt>
                <c:pt idx="910">
                  <c:v>38.200000000000003</c:v>
                </c:pt>
                <c:pt idx="911">
                  <c:v>38.22</c:v>
                </c:pt>
                <c:pt idx="912">
                  <c:v>38.24</c:v>
                </c:pt>
                <c:pt idx="913">
                  <c:v>38.26</c:v>
                </c:pt>
                <c:pt idx="914">
                  <c:v>38.28</c:v>
                </c:pt>
                <c:pt idx="915">
                  <c:v>38.299999999999997</c:v>
                </c:pt>
                <c:pt idx="916">
                  <c:v>38.32</c:v>
                </c:pt>
                <c:pt idx="917">
                  <c:v>38.340000000000003</c:v>
                </c:pt>
                <c:pt idx="918">
                  <c:v>38.36</c:v>
                </c:pt>
                <c:pt idx="919">
                  <c:v>38.380000000000003</c:v>
                </c:pt>
                <c:pt idx="920">
                  <c:v>38.4</c:v>
                </c:pt>
                <c:pt idx="921">
                  <c:v>38.42</c:v>
                </c:pt>
                <c:pt idx="922">
                  <c:v>38.44</c:v>
                </c:pt>
                <c:pt idx="923">
                  <c:v>38.46</c:v>
                </c:pt>
                <c:pt idx="924">
                  <c:v>38.479999999999997</c:v>
                </c:pt>
                <c:pt idx="925">
                  <c:v>38.5</c:v>
                </c:pt>
                <c:pt idx="926">
                  <c:v>38.520000000000003</c:v>
                </c:pt>
                <c:pt idx="927">
                  <c:v>38.54</c:v>
                </c:pt>
                <c:pt idx="928">
                  <c:v>38.56</c:v>
                </c:pt>
                <c:pt idx="929">
                  <c:v>38.58</c:v>
                </c:pt>
                <c:pt idx="930">
                  <c:v>38.6</c:v>
                </c:pt>
                <c:pt idx="931">
                  <c:v>38.619999999999997</c:v>
                </c:pt>
                <c:pt idx="932">
                  <c:v>38.64</c:v>
                </c:pt>
                <c:pt idx="933">
                  <c:v>38.659999999999997</c:v>
                </c:pt>
                <c:pt idx="934">
                  <c:v>38.68</c:v>
                </c:pt>
                <c:pt idx="935">
                  <c:v>38.700000000000003</c:v>
                </c:pt>
                <c:pt idx="936">
                  <c:v>38.72</c:v>
                </c:pt>
                <c:pt idx="937">
                  <c:v>38.74</c:v>
                </c:pt>
                <c:pt idx="938">
                  <c:v>38.76</c:v>
                </c:pt>
                <c:pt idx="939">
                  <c:v>38.78</c:v>
                </c:pt>
                <c:pt idx="940">
                  <c:v>38.799999999999997</c:v>
                </c:pt>
                <c:pt idx="941">
                  <c:v>38.82</c:v>
                </c:pt>
                <c:pt idx="942">
                  <c:v>38.840000000000003</c:v>
                </c:pt>
                <c:pt idx="943">
                  <c:v>38.86</c:v>
                </c:pt>
                <c:pt idx="944">
                  <c:v>38.880000000000003</c:v>
                </c:pt>
                <c:pt idx="945">
                  <c:v>38.9</c:v>
                </c:pt>
                <c:pt idx="946">
                  <c:v>38.92</c:v>
                </c:pt>
                <c:pt idx="947">
                  <c:v>38.94</c:v>
                </c:pt>
                <c:pt idx="948">
                  <c:v>38.96</c:v>
                </c:pt>
                <c:pt idx="949">
                  <c:v>38.979999999999997</c:v>
                </c:pt>
                <c:pt idx="950">
                  <c:v>39</c:v>
                </c:pt>
                <c:pt idx="951">
                  <c:v>39.020000000000003</c:v>
                </c:pt>
                <c:pt idx="952">
                  <c:v>39.04</c:v>
                </c:pt>
                <c:pt idx="953">
                  <c:v>39.06</c:v>
                </c:pt>
                <c:pt idx="954">
                  <c:v>39.08</c:v>
                </c:pt>
                <c:pt idx="955">
                  <c:v>39.1</c:v>
                </c:pt>
                <c:pt idx="956">
                  <c:v>39.119999999999997</c:v>
                </c:pt>
                <c:pt idx="957">
                  <c:v>39.14</c:v>
                </c:pt>
                <c:pt idx="958">
                  <c:v>39.159999999999997</c:v>
                </c:pt>
                <c:pt idx="959">
                  <c:v>39.18</c:v>
                </c:pt>
                <c:pt idx="960">
                  <c:v>39.200000000000003</c:v>
                </c:pt>
                <c:pt idx="961">
                  <c:v>39.22</c:v>
                </c:pt>
                <c:pt idx="962">
                  <c:v>39.24</c:v>
                </c:pt>
                <c:pt idx="963">
                  <c:v>39.26</c:v>
                </c:pt>
                <c:pt idx="964">
                  <c:v>39.28</c:v>
                </c:pt>
                <c:pt idx="965">
                  <c:v>39.299999999999997</c:v>
                </c:pt>
                <c:pt idx="966">
                  <c:v>39.32</c:v>
                </c:pt>
                <c:pt idx="967">
                  <c:v>39.340000000000003</c:v>
                </c:pt>
                <c:pt idx="968">
                  <c:v>39.36</c:v>
                </c:pt>
                <c:pt idx="969">
                  <c:v>39.380000000000003</c:v>
                </c:pt>
                <c:pt idx="970">
                  <c:v>39.4</c:v>
                </c:pt>
                <c:pt idx="971">
                  <c:v>39.42</c:v>
                </c:pt>
                <c:pt idx="972">
                  <c:v>39.44</c:v>
                </c:pt>
                <c:pt idx="973">
                  <c:v>39.46</c:v>
                </c:pt>
                <c:pt idx="974">
                  <c:v>39.479999999999997</c:v>
                </c:pt>
                <c:pt idx="975">
                  <c:v>39.5</c:v>
                </c:pt>
                <c:pt idx="976">
                  <c:v>39.520000000000003</c:v>
                </c:pt>
                <c:pt idx="977">
                  <c:v>39.54</c:v>
                </c:pt>
                <c:pt idx="978">
                  <c:v>39.56</c:v>
                </c:pt>
                <c:pt idx="979">
                  <c:v>39.58</c:v>
                </c:pt>
                <c:pt idx="980">
                  <c:v>39.6</c:v>
                </c:pt>
                <c:pt idx="981">
                  <c:v>39.619999999999997</c:v>
                </c:pt>
                <c:pt idx="982">
                  <c:v>39.64</c:v>
                </c:pt>
                <c:pt idx="983">
                  <c:v>39.659999999999997</c:v>
                </c:pt>
                <c:pt idx="984">
                  <c:v>39.68</c:v>
                </c:pt>
                <c:pt idx="985">
                  <c:v>39.700000000000003</c:v>
                </c:pt>
                <c:pt idx="986">
                  <c:v>39.72</c:v>
                </c:pt>
                <c:pt idx="987">
                  <c:v>39.74</c:v>
                </c:pt>
                <c:pt idx="988">
                  <c:v>39.76</c:v>
                </c:pt>
                <c:pt idx="989">
                  <c:v>39.78</c:v>
                </c:pt>
                <c:pt idx="990">
                  <c:v>39.799999999999997</c:v>
                </c:pt>
                <c:pt idx="991">
                  <c:v>39.82</c:v>
                </c:pt>
                <c:pt idx="992">
                  <c:v>39.840000000000003</c:v>
                </c:pt>
                <c:pt idx="993">
                  <c:v>39.86</c:v>
                </c:pt>
                <c:pt idx="994">
                  <c:v>39.880000000000003</c:v>
                </c:pt>
                <c:pt idx="995">
                  <c:v>39.9</c:v>
                </c:pt>
                <c:pt idx="996">
                  <c:v>39.92</c:v>
                </c:pt>
                <c:pt idx="997">
                  <c:v>39.94</c:v>
                </c:pt>
                <c:pt idx="998">
                  <c:v>39.96</c:v>
                </c:pt>
                <c:pt idx="999">
                  <c:v>39.979999999999997</c:v>
                </c:pt>
                <c:pt idx="1000">
                  <c:v>40</c:v>
                </c:pt>
                <c:pt idx="1001">
                  <c:v>40.020000000000003</c:v>
                </c:pt>
                <c:pt idx="1002">
                  <c:v>40.04</c:v>
                </c:pt>
                <c:pt idx="1003">
                  <c:v>40.06</c:v>
                </c:pt>
                <c:pt idx="1004">
                  <c:v>40.08</c:v>
                </c:pt>
                <c:pt idx="1005">
                  <c:v>40.1</c:v>
                </c:pt>
                <c:pt idx="1006">
                  <c:v>40.119999999999997</c:v>
                </c:pt>
                <c:pt idx="1007">
                  <c:v>40.14</c:v>
                </c:pt>
                <c:pt idx="1008">
                  <c:v>40.159999999999997</c:v>
                </c:pt>
                <c:pt idx="1009">
                  <c:v>40.18</c:v>
                </c:pt>
                <c:pt idx="1010">
                  <c:v>40.200000000000003</c:v>
                </c:pt>
                <c:pt idx="1011">
                  <c:v>40.22</c:v>
                </c:pt>
                <c:pt idx="1012">
                  <c:v>40.24</c:v>
                </c:pt>
                <c:pt idx="1013">
                  <c:v>40.26</c:v>
                </c:pt>
                <c:pt idx="1014">
                  <c:v>40.28</c:v>
                </c:pt>
                <c:pt idx="1015">
                  <c:v>40.299999999999997</c:v>
                </c:pt>
                <c:pt idx="1016">
                  <c:v>40.32</c:v>
                </c:pt>
                <c:pt idx="1017">
                  <c:v>40.340000000000003</c:v>
                </c:pt>
                <c:pt idx="1018">
                  <c:v>40.36</c:v>
                </c:pt>
                <c:pt idx="1019">
                  <c:v>40.380000000000003</c:v>
                </c:pt>
                <c:pt idx="1020">
                  <c:v>40.4</c:v>
                </c:pt>
                <c:pt idx="1021">
                  <c:v>40.42</c:v>
                </c:pt>
                <c:pt idx="1022">
                  <c:v>40.44</c:v>
                </c:pt>
                <c:pt idx="1023">
                  <c:v>40.46</c:v>
                </c:pt>
                <c:pt idx="1024">
                  <c:v>40.479999999999997</c:v>
                </c:pt>
                <c:pt idx="1025">
                  <c:v>40.5</c:v>
                </c:pt>
                <c:pt idx="1026">
                  <c:v>40.520000000000003</c:v>
                </c:pt>
                <c:pt idx="1027">
                  <c:v>40.54</c:v>
                </c:pt>
                <c:pt idx="1028">
                  <c:v>40.56</c:v>
                </c:pt>
                <c:pt idx="1029">
                  <c:v>40.58</c:v>
                </c:pt>
                <c:pt idx="1030">
                  <c:v>40.6</c:v>
                </c:pt>
                <c:pt idx="1031">
                  <c:v>40.619999999999997</c:v>
                </c:pt>
                <c:pt idx="1032">
                  <c:v>40.64</c:v>
                </c:pt>
                <c:pt idx="1033">
                  <c:v>40.659999999999997</c:v>
                </c:pt>
                <c:pt idx="1034">
                  <c:v>40.68</c:v>
                </c:pt>
                <c:pt idx="1035">
                  <c:v>40.700000000000003</c:v>
                </c:pt>
                <c:pt idx="1036">
                  <c:v>40.72</c:v>
                </c:pt>
                <c:pt idx="1037">
                  <c:v>40.74</c:v>
                </c:pt>
                <c:pt idx="1038">
                  <c:v>40.76</c:v>
                </c:pt>
                <c:pt idx="1039">
                  <c:v>40.78</c:v>
                </c:pt>
                <c:pt idx="1040">
                  <c:v>40.799999999999997</c:v>
                </c:pt>
                <c:pt idx="1041">
                  <c:v>40.82</c:v>
                </c:pt>
                <c:pt idx="1042">
                  <c:v>40.840000000000003</c:v>
                </c:pt>
                <c:pt idx="1043">
                  <c:v>40.86</c:v>
                </c:pt>
                <c:pt idx="1044">
                  <c:v>40.880000000000003</c:v>
                </c:pt>
                <c:pt idx="1045">
                  <c:v>40.9</c:v>
                </c:pt>
                <c:pt idx="1046">
                  <c:v>40.92</c:v>
                </c:pt>
                <c:pt idx="1047">
                  <c:v>40.94</c:v>
                </c:pt>
                <c:pt idx="1048">
                  <c:v>40.96</c:v>
                </c:pt>
                <c:pt idx="1049">
                  <c:v>40.98</c:v>
                </c:pt>
                <c:pt idx="1050">
                  <c:v>41</c:v>
                </c:pt>
                <c:pt idx="1051">
                  <c:v>41.02</c:v>
                </c:pt>
                <c:pt idx="1052">
                  <c:v>41.04</c:v>
                </c:pt>
                <c:pt idx="1053">
                  <c:v>41.06</c:v>
                </c:pt>
                <c:pt idx="1054">
                  <c:v>41.08</c:v>
                </c:pt>
                <c:pt idx="1055">
                  <c:v>41.1</c:v>
                </c:pt>
                <c:pt idx="1056">
                  <c:v>41.12</c:v>
                </c:pt>
                <c:pt idx="1057">
                  <c:v>41.14</c:v>
                </c:pt>
                <c:pt idx="1058">
                  <c:v>41.16</c:v>
                </c:pt>
                <c:pt idx="1059">
                  <c:v>41.18</c:v>
                </c:pt>
                <c:pt idx="1060">
                  <c:v>41.2</c:v>
                </c:pt>
                <c:pt idx="1061">
                  <c:v>41.22</c:v>
                </c:pt>
                <c:pt idx="1062">
                  <c:v>41.24</c:v>
                </c:pt>
                <c:pt idx="1063">
                  <c:v>41.26</c:v>
                </c:pt>
                <c:pt idx="1064">
                  <c:v>41.28</c:v>
                </c:pt>
                <c:pt idx="1065">
                  <c:v>41.3</c:v>
                </c:pt>
                <c:pt idx="1066">
                  <c:v>41.32</c:v>
                </c:pt>
                <c:pt idx="1067">
                  <c:v>41.34</c:v>
                </c:pt>
                <c:pt idx="1068">
                  <c:v>41.36</c:v>
                </c:pt>
                <c:pt idx="1069">
                  <c:v>41.38</c:v>
                </c:pt>
                <c:pt idx="1070">
                  <c:v>41.4</c:v>
                </c:pt>
                <c:pt idx="1071">
                  <c:v>41.42</c:v>
                </c:pt>
                <c:pt idx="1072">
                  <c:v>41.44</c:v>
                </c:pt>
                <c:pt idx="1073">
                  <c:v>41.46</c:v>
                </c:pt>
                <c:pt idx="1074">
                  <c:v>41.48</c:v>
                </c:pt>
                <c:pt idx="1075">
                  <c:v>41.5</c:v>
                </c:pt>
                <c:pt idx="1076">
                  <c:v>41.52</c:v>
                </c:pt>
                <c:pt idx="1077">
                  <c:v>41.54</c:v>
                </c:pt>
                <c:pt idx="1078">
                  <c:v>41.56</c:v>
                </c:pt>
                <c:pt idx="1079">
                  <c:v>41.58</c:v>
                </c:pt>
                <c:pt idx="1080">
                  <c:v>41.6</c:v>
                </c:pt>
                <c:pt idx="1081">
                  <c:v>41.62</c:v>
                </c:pt>
                <c:pt idx="1082">
                  <c:v>41.64</c:v>
                </c:pt>
                <c:pt idx="1083">
                  <c:v>41.66</c:v>
                </c:pt>
                <c:pt idx="1084">
                  <c:v>41.68</c:v>
                </c:pt>
                <c:pt idx="1085">
                  <c:v>41.7</c:v>
                </c:pt>
                <c:pt idx="1086">
                  <c:v>41.72</c:v>
                </c:pt>
                <c:pt idx="1087">
                  <c:v>41.74</c:v>
                </c:pt>
                <c:pt idx="1088">
                  <c:v>41.76</c:v>
                </c:pt>
                <c:pt idx="1089">
                  <c:v>41.78</c:v>
                </c:pt>
                <c:pt idx="1090">
                  <c:v>41.8</c:v>
                </c:pt>
                <c:pt idx="1091">
                  <c:v>41.82</c:v>
                </c:pt>
                <c:pt idx="1092">
                  <c:v>41.84</c:v>
                </c:pt>
                <c:pt idx="1093">
                  <c:v>41.86</c:v>
                </c:pt>
                <c:pt idx="1094">
                  <c:v>41.88</c:v>
                </c:pt>
                <c:pt idx="1095">
                  <c:v>41.9</c:v>
                </c:pt>
                <c:pt idx="1096">
                  <c:v>41.92</c:v>
                </c:pt>
                <c:pt idx="1097">
                  <c:v>41.94</c:v>
                </c:pt>
                <c:pt idx="1098">
                  <c:v>41.96</c:v>
                </c:pt>
                <c:pt idx="1099">
                  <c:v>41.98</c:v>
                </c:pt>
                <c:pt idx="1100">
                  <c:v>42</c:v>
                </c:pt>
                <c:pt idx="1101">
                  <c:v>42.02</c:v>
                </c:pt>
                <c:pt idx="1102">
                  <c:v>42.04</c:v>
                </c:pt>
                <c:pt idx="1103">
                  <c:v>42.06</c:v>
                </c:pt>
                <c:pt idx="1104">
                  <c:v>42.08</c:v>
                </c:pt>
                <c:pt idx="1105">
                  <c:v>42.1</c:v>
                </c:pt>
                <c:pt idx="1106">
                  <c:v>42.12</c:v>
                </c:pt>
                <c:pt idx="1107">
                  <c:v>42.14</c:v>
                </c:pt>
                <c:pt idx="1108">
                  <c:v>42.16</c:v>
                </c:pt>
                <c:pt idx="1109">
                  <c:v>42.18</c:v>
                </c:pt>
                <c:pt idx="1110">
                  <c:v>42.2</c:v>
                </c:pt>
                <c:pt idx="1111">
                  <c:v>42.22</c:v>
                </c:pt>
                <c:pt idx="1112">
                  <c:v>42.24</c:v>
                </c:pt>
                <c:pt idx="1113">
                  <c:v>42.26</c:v>
                </c:pt>
                <c:pt idx="1114">
                  <c:v>42.28</c:v>
                </c:pt>
                <c:pt idx="1115">
                  <c:v>42.3</c:v>
                </c:pt>
                <c:pt idx="1116">
                  <c:v>42.32</c:v>
                </c:pt>
                <c:pt idx="1117">
                  <c:v>42.34</c:v>
                </c:pt>
                <c:pt idx="1118">
                  <c:v>42.36</c:v>
                </c:pt>
                <c:pt idx="1119">
                  <c:v>42.38</c:v>
                </c:pt>
                <c:pt idx="1120">
                  <c:v>42.4</c:v>
                </c:pt>
                <c:pt idx="1121">
                  <c:v>42.42</c:v>
                </c:pt>
                <c:pt idx="1122">
                  <c:v>42.44</c:v>
                </c:pt>
                <c:pt idx="1123">
                  <c:v>42.46</c:v>
                </c:pt>
                <c:pt idx="1124">
                  <c:v>42.48</c:v>
                </c:pt>
                <c:pt idx="1125">
                  <c:v>42.5</c:v>
                </c:pt>
                <c:pt idx="1126">
                  <c:v>42.52</c:v>
                </c:pt>
                <c:pt idx="1127">
                  <c:v>42.54</c:v>
                </c:pt>
                <c:pt idx="1128">
                  <c:v>42.56</c:v>
                </c:pt>
                <c:pt idx="1129">
                  <c:v>42.58</c:v>
                </c:pt>
                <c:pt idx="1130">
                  <c:v>42.6</c:v>
                </c:pt>
                <c:pt idx="1131">
                  <c:v>42.62</c:v>
                </c:pt>
                <c:pt idx="1132">
                  <c:v>42.64</c:v>
                </c:pt>
                <c:pt idx="1133">
                  <c:v>42.66</c:v>
                </c:pt>
                <c:pt idx="1134">
                  <c:v>42.68</c:v>
                </c:pt>
                <c:pt idx="1135">
                  <c:v>42.7</c:v>
                </c:pt>
                <c:pt idx="1136">
                  <c:v>42.72</c:v>
                </c:pt>
                <c:pt idx="1137">
                  <c:v>42.74</c:v>
                </c:pt>
                <c:pt idx="1138">
                  <c:v>42.76</c:v>
                </c:pt>
                <c:pt idx="1139">
                  <c:v>42.78</c:v>
                </c:pt>
                <c:pt idx="1140">
                  <c:v>42.8</c:v>
                </c:pt>
                <c:pt idx="1141">
                  <c:v>42.82</c:v>
                </c:pt>
                <c:pt idx="1142">
                  <c:v>42.84</c:v>
                </c:pt>
                <c:pt idx="1143">
                  <c:v>42.86</c:v>
                </c:pt>
                <c:pt idx="1144">
                  <c:v>42.88</c:v>
                </c:pt>
                <c:pt idx="1145">
                  <c:v>42.9</c:v>
                </c:pt>
                <c:pt idx="1146">
                  <c:v>42.92</c:v>
                </c:pt>
                <c:pt idx="1147">
                  <c:v>42.94</c:v>
                </c:pt>
                <c:pt idx="1148">
                  <c:v>42.96</c:v>
                </c:pt>
                <c:pt idx="1149">
                  <c:v>42.98</c:v>
                </c:pt>
                <c:pt idx="1150">
                  <c:v>43</c:v>
                </c:pt>
                <c:pt idx="1151">
                  <c:v>43.02</c:v>
                </c:pt>
                <c:pt idx="1152">
                  <c:v>43.04</c:v>
                </c:pt>
                <c:pt idx="1153">
                  <c:v>43.06</c:v>
                </c:pt>
                <c:pt idx="1154">
                  <c:v>43.08</c:v>
                </c:pt>
                <c:pt idx="1155">
                  <c:v>43.1</c:v>
                </c:pt>
                <c:pt idx="1156">
                  <c:v>43.12</c:v>
                </c:pt>
                <c:pt idx="1157">
                  <c:v>43.14</c:v>
                </c:pt>
                <c:pt idx="1158">
                  <c:v>43.16</c:v>
                </c:pt>
                <c:pt idx="1159">
                  <c:v>43.18</c:v>
                </c:pt>
                <c:pt idx="1160">
                  <c:v>43.2</c:v>
                </c:pt>
                <c:pt idx="1161">
                  <c:v>43.22</c:v>
                </c:pt>
                <c:pt idx="1162">
                  <c:v>43.24</c:v>
                </c:pt>
                <c:pt idx="1163">
                  <c:v>43.26</c:v>
                </c:pt>
                <c:pt idx="1164">
                  <c:v>43.28</c:v>
                </c:pt>
                <c:pt idx="1165">
                  <c:v>43.3</c:v>
                </c:pt>
                <c:pt idx="1166">
                  <c:v>43.32</c:v>
                </c:pt>
                <c:pt idx="1167">
                  <c:v>43.34</c:v>
                </c:pt>
                <c:pt idx="1168">
                  <c:v>43.36</c:v>
                </c:pt>
                <c:pt idx="1169">
                  <c:v>43.38</c:v>
                </c:pt>
                <c:pt idx="1170">
                  <c:v>43.4</c:v>
                </c:pt>
                <c:pt idx="1171">
                  <c:v>43.42</c:v>
                </c:pt>
                <c:pt idx="1172">
                  <c:v>43.44</c:v>
                </c:pt>
                <c:pt idx="1173">
                  <c:v>43.46</c:v>
                </c:pt>
                <c:pt idx="1174">
                  <c:v>43.48</c:v>
                </c:pt>
                <c:pt idx="1175">
                  <c:v>43.5</c:v>
                </c:pt>
                <c:pt idx="1176">
                  <c:v>43.52</c:v>
                </c:pt>
                <c:pt idx="1177">
                  <c:v>43.54</c:v>
                </c:pt>
                <c:pt idx="1178">
                  <c:v>43.56</c:v>
                </c:pt>
                <c:pt idx="1179">
                  <c:v>43.58</c:v>
                </c:pt>
                <c:pt idx="1180">
                  <c:v>43.6</c:v>
                </c:pt>
                <c:pt idx="1181">
                  <c:v>43.62</c:v>
                </c:pt>
                <c:pt idx="1182">
                  <c:v>43.64</c:v>
                </c:pt>
                <c:pt idx="1183">
                  <c:v>43.66</c:v>
                </c:pt>
                <c:pt idx="1184">
                  <c:v>43.68</c:v>
                </c:pt>
                <c:pt idx="1185">
                  <c:v>43.7</c:v>
                </c:pt>
                <c:pt idx="1186">
                  <c:v>43.72</c:v>
                </c:pt>
                <c:pt idx="1187">
                  <c:v>43.74</c:v>
                </c:pt>
                <c:pt idx="1188">
                  <c:v>43.76</c:v>
                </c:pt>
                <c:pt idx="1189">
                  <c:v>43.78</c:v>
                </c:pt>
                <c:pt idx="1190">
                  <c:v>43.8</c:v>
                </c:pt>
                <c:pt idx="1191">
                  <c:v>43.82</c:v>
                </c:pt>
                <c:pt idx="1192">
                  <c:v>43.84</c:v>
                </c:pt>
                <c:pt idx="1193">
                  <c:v>43.86</c:v>
                </c:pt>
                <c:pt idx="1194">
                  <c:v>43.88</c:v>
                </c:pt>
                <c:pt idx="1195">
                  <c:v>43.9</c:v>
                </c:pt>
                <c:pt idx="1196">
                  <c:v>43.92</c:v>
                </c:pt>
                <c:pt idx="1197">
                  <c:v>43.94</c:v>
                </c:pt>
                <c:pt idx="1198">
                  <c:v>43.96</c:v>
                </c:pt>
                <c:pt idx="1199">
                  <c:v>43.98</c:v>
                </c:pt>
                <c:pt idx="1200">
                  <c:v>44</c:v>
                </c:pt>
                <c:pt idx="1201">
                  <c:v>44.02</c:v>
                </c:pt>
                <c:pt idx="1202">
                  <c:v>44.04</c:v>
                </c:pt>
                <c:pt idx="1203">
                  <c:v>44.06</c:v>
                </c:pt>
                <c:pt idx="1204">
                  <c:v>44.08</c:v>
                </c:pt>
                <c:pt idx="1205">
                  <c:v>44.1</c:v>
                </c:pt>
                <c:pt idx="1206">
                  <c:v>44.12</c:v>
                </c:pt>
                <c:pt idx="1207">
                  <c:v>44.14</c:v>
                </c:pt>
                <c:pt idx="1208">
                  <c:v>44.16</c:v>
                </c:pt>
                <c:pt idx="1209">
                  <c:v>44.18</c:v>
                </c:pt>
                <c:pt idx="1210">
                  <c:v>44.2</c:v>
                </c:pt>
                <c:pt idx="1211">
                  <c:v>44.22</c:v>
                </c:pt>
                <c:pt idx="1212">
                  <c:v>44.24</c:v>
                </c:pt>
                <c:pt idx="1213">
                  <c:v>44.26</c:v>
                </c:pt>
                <c:pt idx="1214">
                  <c:v>44.28</c:v>
                </c:pt>
                <c:pt idx="1215">
                  <c:v>44.3</c:v>
                </c:pt>
                <c:pt idx="1216">
                  <c:v>44.32</c:v>
                </c:pt>
                <c:pt idx="1217">
                  <c:v>44.34</c:v>
                </c:pt>
                <c:pt idx="1218">
                  <c:v>44.36</c:v>
                </c:pt>
                <c:pt idx="1219">
                  <c:v>44.38</c:v>
                </c:pt>
                <c:pt idx="1220">
                  <c:v>44.4</c:v>
                </c:pt>
                <c:pt idx="1221">
                  <c:v>44.42</c:v>
                </c:pt>
                <c:pt idx="1222">
                  <c:v>44.44</c:v>
                </c:pt>
                <c:pt idx="1223">
                  <c:v>44.46</c:v>
                </c:pt>
                <c:pt idx="1224">
                  <c:v>44.48</c:v>
                </c:pt>
                <c:pt idx="1225">
                  <c:v>44.5</c:v>
                </c:pt>
                <c:pt idx="1226">
                  <c:v>44.52</c:v>
                </c:pt>
                <c:pt idx="1227">
                  <c:v>44.54</c:v>
                </c:pt>
                <c:pt idx="1228">
                  <c:v>44.56</c:v>
                </c:pt>
                <c:pt idx="1229">
                  <c:v>44.58</c:v>
                </c:pt>
                <c:pt idx="1230">
                  <c:v>44.6</c:v>
                </c:pt>
                <c:pt idx="1231">
                  <c:v>44.62</c:v>
                </c:pt>
                <c:pt idx="1232">
                  <c:v>44.64</c:v>
                </c:pt>
                <c:pt idx="1233">
                  <c:v>44.66</c:v>
                </c:pt>
                <c:pt idx="1234">
                  <c:v>44.68</c:v>
                </c:pt>
                <c:pt idx="1235">
                  <c:v>44.7</c:v>
                </c:pt>
                <c:pt idx="1236">
                  <c:v>44.72</c:v>
                </c:pt>
                <c:pt idx="1237">
                  <c:v>44.74</c:v>
                </c:pt>
                <c:pt idx="1238">
                  <c:v>44.76</c:v>
                </c:pt>
                <c:pt idx="1239">
                  <c:v>44.78</c:v>
                </c:pt>
                <c:pt idx="1240">
                  <c:v>44.8</c:v>
                </c:pt>
                <c:pt idx="1241">
                  <c:v>44.82</c:v>
                </c:pt>
                <c:pt idx="1242">
                  <c:v>44.84</c:v>
                </c:pt>
                <c:pt idx="1243">
                  <c:v>44.86</c:v>
                </c:pt>
                <c:pt idx="1244">
                  <c:v>44.88</c:v>
                </c:pt>
                <c:pt idx="1245">
                  <c:v>44.9</c:v>
                </c:pt>
                <c:pt idx="1246">
                  <c:v>44.92</c:v>
                </c:pt>
                <c:pt idx="1247">
                  <c:v>44.94</c:v>
                </c:pt>
                <c:pt idx="1248">
                  <c:v>44.96</c:v>
                </c:pt>
                <c:pt idx="1249">
                  <c:v>44.98</c:v>
                </c:pt>
                <c:pt idx="1250">
                  <c:v>45</c:v>
                </c:pt>
                <c:pt idx="1251">
                  <c:v>45.02</c:v>
                </c:pt>
                <c:pt idx="1252">
                  <c:v>45.04</c:v>
                </c:pt>
                <c:pt idx="1253">
                  <c:v>45.06</c:v>
                </c:pt>
                <c:pt idx="1254">
                  <c:v>45.08</c:v>
                </c:pt>
                <c:pt idx="1255">
                  <c:v>45.1</c:v>
                </c:pt>
                <c:pt idx="1256">
                  <c:v>45.12</c:v>
                </c:pt>
                <c:pt idx="1257">
                  <c:v>45.14</c:v>
                </c:pt>
                <c:pt idx="1258">
                  <c:v>45.16</c:v>
                </c:pt>
                <c:pt idx="1259">
                  <c:v>45.18</c:v>
                </c:pt>
                <c:pt idx="1260">
                  <c:v>45.2</c:v>
                </c:pt>
                <c:pt idx="1261">
                  <c:v>45.22</c:v>
                </c:pt>
                <c:pt idx="1262">
                  <c:v>45.24</c:v>
                </c:pt>
                <c:pt idx="1263">
                  <c:v>45.26</c:v>
                </c:pt>
                <c:pt idx="1264">
                  <c:v>45.28</c:v>
                </c:pt>
                <c:pt idx="1265">
                  <c:v>45.3</c:v>
                </c:pt>
                <c:pt idx="1266">
                  <c:v>45.32</c:v>
                </c:pt>
                <c:pt idx="1267">
                  <c:v>45.34</c:v>
                </c:pt>
                <c:pt idx="1268">
                  <c:v>45.36</c:v>
                </c:pt>
                <c:pt idx="1269">
                  <c:v>45.38</c:v>
                </c:pt>
                <c:pt idx="1270">
                  <c:v>45.4</c:v>
                </c:pt>
                <c:pt idx="1271">
                  <c:v>45.42</c:v>
                </c:pt>
                <c:pt idx="1272">
                  <c:v>45.44</c:v>
                </c:pt>
                <c:pt idx="1273">
                  <c:v>45.46</c:v>
                </c:pt>
                <c:pt idx="1274">
                  <c:v>45.48</c:v>
                </c:pt>
                <c:pt idx="1275">
                  <c:v>45.5</c:v>
                </c:pt>
                <c:pt idx="1276">
                  <c:v>45.52</c:v>
                </c:pt>
                <c:pt idx="1277">
                  <c:v>45.54</c:v>
                </c:pt>
                <c:pt idx="1278">
                  <c:v>45.56</c:v>
                </c:pt>
                <c:pt idx="1279">
                  <c:v>45.58</c:v>
                </c:pt>
                <c:pt idx="1280">
                  <c:v>45.6</c:v>
                </c:pt>
                <c:pt idx="1281">
                  <c:v>45.62</c:v>
                </c:pt>
                <c:pt idx="1282">
                  <c:v>45.64</c:v>
                </c:pt>
                <c:pt idx="1283">
                  <c:v>45.66</c:v>
                </c:pt>
                <c:pt idx="1284">
                  <c:v>45.68</c:v>
                </c:pt>
                <c:pt idx="1285">
                  <c:v>45.7</c:v>
                </c:pt>
                <c:pt idx="1286">
                  <c:v>45.72</c:v>
                </c:pt>
                <c:pt idx="1287">
                  <c:v>45.74</c:v>
                </c:pt>
                <c:pt idx="1288">
                  <c:v>45.76</c:v>
                </c:pt>
                <c:pt idx="1289">
                  <c:v>45.78</c:v>
                </c:pt>
                <c:pt idx="1290">
                  <c:v>45.8</c:v>
                </c:pt>
                <c:pt idx="1291">
                  <c:v>45.82</c:v>
                </c:pt>
                <c:pt idx="1292">
                  <c:v>45.84</c:v>
                </c:pt>
                <c:pt idx="1293">
                  <c:v>45.86</c:v>
                </c:pt>
                <c:pt idx="1294">
                  <c:v>45.88</c:v>
                </c:pt>
                <c:pt idx="1295">
                  <c:v>45.9</c:v>
                </c:pt>
                <c:pt idx="1296">
                  <c:v>45.92</c:v>
                </c:pt>
                <c:pt idx="1297">
                  <c:v>45.94</c:v>
                </c:pt>
                <c:pt idx="1298">
                  <c:v>45.96</c:v>
                </c:pt>
                <c:pt idx="1299">
                  <c:v>45.98</c:v>
                </c:pt>
                <c:pt idx="1300">
                  <c:v>46</c:v>
                </c:pt>
                <c:pt idx="1301">
                  <c:v>46.02</c:v>
                </c:pt>
                <c:pt idx="1302">
                  <c:v>46.04</c:v>
                </c:pt>
                <c:pt idx="1303">
                  <c:v>46.06</c:v>
                </c:pt>
                <c:pt idx="1304">
                  <c:v>46.08</c:v>
                </c:pt>
                <c:pt idx="1305">
                  <c:v>46.1</c:v>
                </c:pt>
                <c:pt idx="1306">
                  <c:v>46.12</c:v>
                </c:pt>
                <c:pt idx="1307">
                  <c:v>46.14</c:v>
                </c:pt>
                <c:pt idx="1308">
                  <c:v>46.16</c:v>
                </c:pt>
                <c:pt idx="1309">
                  <c:v>46.18</c:v>
                </c:pt>
                <c:pt idx="1310">
                  <c:v>46.2</c:v>
                </c:pt>
                <c:pt idx="1311">
                  <c:v>46.22</c:v>
                </c:pt>
                <c:pt idx="1312">
                  <c:v>46.24</c:v>
                </c:pt>
                <c:pt idx="1313">
                  <c:v>46.26</c:v>
                </c:pt>
                <c:pt idx="1314">
                  <c:v>46.28</c:v>
                </c:pt>
                <c:pt idx="1315">
                  <c:v>46.3</c:v>
                </c:pt>
                <c:pt idx="1316">
                  <c:v>46.32</c:v>
                </c:pt>
                <c:pt idx="1317">
                  <c:v>46.34</c:v>
                </c:pt>
                <c:pt idx="1318">
                  <c:v>46.36</c:v>
                </c:pt>
                <c:pt idx="1319">
                  <c:v>46.38</c:v>
                </c:pt>
                <c:pt idx="1320">
                  <c:v>46.4</c:v>
                </c:pt>
                <c:pt idx="1321">
                  <c:v>46.42</c:v>
                </c:pt>
                <c:pt idx="1322">
                  <c:v>46.44</c:v>
                </c:pt>
                <c:pt idx="1323">
                  <c:v>46.46</c:v>
                </c:pt>
                <c:pt idx="1324">
                  <c:v>46.48</c:v>
                </c:pt>
                <c:pt idx="1325">
                  <c:v>46.5</c:v>
                </c:pt>
                <c:pt idx="1326">
                  <c:v>46.52</c:v>
                </c:pt>
                <c:pt idx="1327">
                  <c:v>46.54</c:v>
                </c:pt>
                <c:pt idx="1328">
                  <c:v>46.56</c:v>
                </c:pt>
                <c:pt idx="1329">
                  <c:v>46.58</c:v>
                </c:pt>
                <c:pt idx="1330">
                  <c:v>46.6</c:v>
                </c:pt>
                <c:pt idx="1331">
                  <c:v>46.62</c:v>
                </c:pt>
                <c:pt idx="1332">
                  <c:v>46.64</c:v>
                </c:pt>
                <c:pt idx="1333">
                  <c:v>46.66</c:v>
                </c:pt>
                <c:pt idx="1334">
                  <c:v>46.68</c:v>
                </c:pt>
                <c:pt idx="1335">
                  <c:v>46.7</c:v>
                </c:pt>
                <c:pt idx="1336">
                  <c:v>46.72</c:v>
                </c:pt>
                <c:pt idx="1337">
                  <c:v>46.74</c:v>
                </c:pt>
                <c:pt idx="1338">
                  <c:v>46.76</c:v>
                </c:pt>
                <c:pt idx="1339">
                  <c:v>46.78</c:v>
                </c:pt>
                <c:pt idx="1340">
                  <c:v>46.8</c:v>
                </c:pt>
                <c:pt idx="1341">
                  <c:v>46.82</c:v>
                </c:pt>
                <c:pt idx="1342">
                  <c:v>46.84</c:v>
                </c:pt>
                <c:pt idx="1343">
                  <c:v>46.86</c:v>
                </c:pt>
                <c:pt idx="1344">
                  <c:v>46.88</c:v>
                </c:pt>
                <c:pt idx="1345">
                  <c:v>46.9</c:v>
                </c:pt>
                <c:pt idx="1346">
                  <c:v>46.92</c:v>
                </c:pt>
                <c:pt idx="1347">
                  <c:v>46.94</c:v>
                </c:pt>
                <c:pt idx="1348">
                  <c:v>46.96</c:v>
                </c:pt>
                <c:pt idx="1349">
                  <c:v>46.98</c:v>
                </c:pt>
                <c:pt idx="1350">
                  <c:v>47</c:v>
                </c:pt>
                <c:pt idx="1351">
                  <c:v>47.02</c:v>
                </c:pt>
                <c:pt idx="1352">
                  <c:v>47.04</c:v>
                </c:pt>
                <c:pt idx="1353">
                  <c:v>47.06</c:v>
                </c:pt>
                <c:pt idx="1354">
                  <c:v>47.08</c:v>
                </c:pt>
                <c:pt idx="1355">
                  <c:v>47.1</c:v>
                </c:pt>
                <c:pt idx="1356">
                  <c:v>47.12</c:v>
                </c:pt>
                <c:pt idx="1357">
                  <c:v>47.14</c:v>
                </c:pt>
                <c:pt idx="1358">
                  <c:v>47.16</c:v>
                </c:pt>
                <c:pt idx="1359">
                  <c:v>47.18</c:v>
                </c:pt>
                <c:pt idx="1360">
                  <c:v>47.2</c:v>
                </c:pt>
                <c:pt idx="1361">
                  <c:v>47.22</c:v>
                </c:pt>
                <c:pt idx="1362">
                  <c:v>47.24</c:v>
                </c:pt>
                <c:pt idx="1363">
                  <c:v>47.26</c:v>
                </c:pt>
                <c:pt idx="1364">
                  <c:v>47.28</c:v>
                </c:pt>
                <c:pt idx="1365">
                  <c:v>47.3</c:v>
                </c:pt>
                <c:pt idx="1366">
                  <c:v>47.32</c:v>
                </c:pt>
                <c:pt idx="1367">
                  <c:v>47.34</c:v>
                </c:pt>
                <c:pt idx="1368">
                  <c:v>47.36</c:v>
                </c:pt>
                <c:pt idx="1369">
                  <c:v>47.38</c:v>
                </c:pt>
                <c:pt idx="1370">
                  <c:v>47.4</c:v>
                </c:pt>
                <c:pt idx="1371">
                  <c:v>47.42</c:v>
                </c:pt>
                <c:pt idx="1372">
                  <c:v>47.44</c:v>
                </c:pt>
                <c:pt idx="1373">
                  <c:v>47.46</c:v>
                </c:pt>
                <c:pt idx="1374">
                  <c:v>47.48</c:v>
                </c:pt>
                <c:pt idx="1375">
                  <c:v>47.5</c:v>
                </c:pt>
                <c:pt idx="1376">
                  <c:v>47.52</c:v>
                </c:pt>
                <c:pt idx="1377">
                  <c:v>47.54</c:v>
                </c:pt>
                <c:pt idx="1378">
                  <c:v>47.56</c:v>
                </c:pt>
                <c:pt idx="1379">
                  <c:v>47.58</c:v>
                </c:pt>
                <c:pt idx="1380">
                  <c:v>47.6</c:v>
                </c:pt>
                <c:pt idx="1381">
                  <c:v>47.62</c:v>
                </c:pt>
                <c:pt idx="1382">
                  <c:v>47.64</c:v>
                </c:pt>
                <c:pt idx="1383">
                  <c:v>47.66</c:v>
                </c:pt>
                <c:pt idx="1384">
                  <c:v>47.68</c:v>
                </c:pt>
                <c:pt idx="1385">
                  <c:v>47.7</c:v>
                </c:pt>
                <c:pt idx="1386">
                  <c:v>47.72</c:v>
                </c:pt>
                <c:pt idx="1387">
                  <c:v>47.74</c:v>
                </c:pt>
                <c:pt idx="1388">
                  <c:v>47.76</c:v>
                </c:pt>
                <c:pt idx="1389">
                  <c:v>47.78</c:v>
                </c:pt>
                <c:pt idx="1390">
                  <c:v>47.8</c:v>
                </c:pt>
                <c:pt idx="1391">
                  <c:v>47.82</c:v>
                </c:pt>
                <c:pt idx="1392">
                  <c:v>47.84</c:v>
                </c:pt>
                <c:pt idx="1393">
                  <c:v>47.86</c:v>
                </c:pt>
                <c:pt idx="1394">
                  <c:v>47.88</c:v>
                </c:pt>
                <c:pt idx="1395">
                  <c:v>47.9</c:v>
                </c:pt>
                <c:pt idx="1396">
                  <c:v>47.92</c:v>
                </c:pt>
                <c:pt idx="1397">
                  <c:v>47.94</c:v>
                </c:pt>
                <c:pt idx="1398">
                  <c:v>47.96</c:v>
                </c:pt>
                <c:pt idx="1399">
                  <c:v>47.98</c:v>
                </c:pt>
                <c:pt idx="1400">
                  <c:v>48</c:v>
                </c:pt>
                <c:pt idx="1401">
                  <c:v>48.02</c:v>
                </c:pt>
                <c:pt idx="1402">
                  <c:v>48.04</c:v>
                </c:pt>
                <c:pt idx="1403">
                  <c:v>48.06</c:v>
                </c:pt>
                <c:pt idx="1404">
                  <c:v>48.08</c:v>
                </c:pt>
                <c:pt idx="1405">
                  <c:v>48.1</c:v>
                </c:pt>
                <c:pt idx="1406">
                  <c:v>48.12</c:v>
                </c:pt>
                <c:pt idx="1407">
                  <c:v>48.14</c:v>
                </c:pt>
                <c:pt idx="1408">
                  <c:v>48.16</c:v>
                </c:pt>
                <c:pt idx="1409">
                  <c:v>48.18</c:v>
                </c:pt>
                <c:pt idx="1410">
                  <c:v>48.2</c:v>
                </c:pt>
                <c:pt idx="1411">
                  <c:v>48.22</c:v>
                </c:pt>
                <c:pt idx="1412">
                  <c:v>48.24</c:v>
                </c:pt>
                <c:pt idx="1413">
                  <c:v>48.26</c:v>
                </c:pt>
                <c:pt idx="1414">
                  <c:v>48.28</c:v>
                </c:pt>
                <c:pt idx="1415">
                  <c:v>48.3</c:v>
                </c:pt>
                <c:pt idx="1416">
                  <c:v>48.32</c:v>
                </c:pt>
                <c:pt idx="1417">
                  <c:v>48.34</c:v>
                </c:pt>
                <c:pt idx="1418">
                  <c:v>48.36</c:v>
                </c:pt>
                <c:pt idx="1419">
                  <c:v>48.38</c:v>
                </c:pt>
                <c:pt idx="1420">
                  <c:v>48.4</c:v>
                </c:pt>
                <c:pt idx="1421">
                  <c:v>48.42</c:v>
                </c:pt>
                <c:pt idx="1422">
                  <c:v>48.44</c:v>
                </c:pt>
                <c:pt idx="1423">
                  <c:v>48.46</c:v>
                </c:pt>
                <c:pt idx="1424">
                  <c:v>48.48</c:v>
                </c:pt>
                <c:pt idx="1425">
                  <c:v>48.5</c:v>
                </c:pt>
                <c:pt idx="1426">
                  <c:v>48.52</c:v>
                </c:pt>
                <c:pt idx="1427">
                  <c:v>48.54</c:v>
                </c:pt>
                <c:pt idx="1428">
                  <c:v>48.56</c:v>
                </c:pt>
                <c:pt idx="1429">
                  <c:v>48.58</c:v>
                </c:pt>
                <c:pt idx="1430">
                  <c:v>48.6</c:v>
                </c:pt>
                <c:pt idx="1431">
                  <c:v>48.62</c:v>
                </c:pt>
                <c:pt idx="1432">
                  <c:v>48.64</c:v>
                </c:pt>
                <c:pt idx="1433">
                  <c:v>48.66</c:v>
                </c:pt>
                <c:pt idx="1434">
                  <c:v>48.68</c:v>
                </c:pt>
                <c:pt idx="1435">
                  <c:v>48.7</c:v>
                </c:pt>
                <c:pt idx="1436">
                  <c:v>48.72</c:v>
                </c:pt>
                <c:pt idx="1437">
                  <c:v>48.74</c:v>
                </c:pt>
                <c:pt idx="1438">
                  <c:v>48.76</c:v>
                </c:pt>
                <c:pt idx="1439">
                  <c:v>48.78</c:v>
                </c:pt>
                <c:pt idx="1440">
                  <c:v>48.8</c:v>
                </c:pt>
                <c:pt idx="1441">
                  <c:v>48.82</c:v>
                </c:pt>
                <c:pt idx="1442">
                  <c:v>48.84</c:v>
                </c:pt>
                <c:pt idx="1443">
                  <c:v>48.86</c:v>
                </c:pt>
                <c:pt idx="1444">
                  <c:v>48.88</c:v>
                </c:pt>
                <c:pt idx="1445">
                  <c:v>48.9</c:v>
                </c:pt>
                <c:pt idx="1446">
                  <c:v>48.92</c:v>
                </c:pt>
                <c:pt idx="1447">
                  <c:v>48.94</c:v>
                </c:pt>
                <c:pt idx="1448">
                  <c:v>48.96</c:v>
                </c:pt>
                <c:pt idx="1449">
                  <c:v>48.98</c:v>
                </c:pt>
                <c:pt idx="1450">
                  <c:v>49</c:v>
                </c:pt>
                <c:pt idx="1451">
                  <c:v>49.02</c:v>
                </c:pt>
                <c:pt idx="1452">
                  <c:v>49.04</c:v>
                </c:pt>
                <c:pt idx="1453">
                  <c:v>49.06</c:v>
                </c:pt>
                <c:pt idx="1454">
                  <c:v>49.08</c:v>
                </c:pt>
                <c:pt idx="1455">
                  <c:v>49.1</c:v>
                </c:pt>
                <c:pt idx="1456">
                  <c:v>49.12</c:v>
                </c:pt>
                <c:pt idx="1457">
                  <c:v>49.14</c:v>
                </c:pt>
                <c:pt idx="1458">
                  <c:v>49.16</c:v>
                </c:pt>
                <c:pt idx="1459">
                  <c:v>49.18</c:v>
                </c:pt>
                <c:pt idx="1460">
                  <c:v>49.2</c:v>
                </c:pt>
                <c:pt idx="1461">
                  <c:v>49.22</c:v>
                </c:pt>
                <c:pt idx="1462">
                  <c:v>49.24</c:v>
                </c:pt>
                <c:pt idx="1463">
                  <c:v>49.26</c:v>
                </c:pt>
                <c:pt idx="1464">
                  <c:v>49.28</c:v>
                </c:pt>
                <c:pt idx="1465">
                  <c:v>49.3</c:v>
                </c:pt>
                <c:pt idx="1466">
                  <c:v>49.32</c:v>
                </c:pt>
                <c:pt idx="1467">
                  <c:v>49.34</c:v>
                </c:pt>
                <c:pt idx="1468">
                  <c:v>49.36</c:v>
                </c:pt>
                <c:pt idx="1469">
                  <c:v>49.38</c:v>
                </c:pt>
                <c:pt idx="1470">
                  <c:v>49.4</c:v>
                </c:pt>
                <c:pt idx="1471">
                  <c:v>49.42</c:v>
                </c:pt>
                <c:pt idx="1472">
                  <c:v>49.44</c:v>
                </c:pt>
                <c:pt idx="1473">
                  <c:v>49.46</c:v>
                </c:pt>
                <c:pt idx="1474">
                  <c:v>49.48</c:v>
                </c:pt>
                <c:pt idx="1475">
                  <c:v>49.5</c:v>
                </c:pt>
                <c:pt idx="1476">
                  <c:v>49.52</c:v>
                </c:pt>
                <c:pt idx="1477">
                  <c:v>49.54</c:v>
                </c:pt>
                <c:pt idx="1478">
                  <c:v>49.56</c:v>
                </c:pt>
                <c:pt idx="1479">
                  <c:v>49.58</c:v>
                </c:pt>
                <c:pt idx="1480">
                  <c:v>49.6</c:v>
                </c:pt>
                <c:pt idx="1481">
                  <c:v>49.62</c:v>
                </c:pt>
                <c:pt idx="1482">
                  <c:v>49.64</c:v>
                </c:pt>
                <c:pt idx="1483">
                  <c:v>49.66</c:v>
                </c:pt>
                <c:pt idx="1484">
                  <c:v>49.68</c:v>
                </c:pt>
                <c:pt idx="1485">
                  <c:v>49.7</c:v>
                </c:pt>
                <c:pt idx="1486">
                  <c:v>49.72</c:v>
                </c:pt>
                <c:pt idx="1487">
                  <c:v>49.74</c:v>
                </c:pt>
                <c:pt idx="1488">
                  <c:v>49.76</c:v>
                </c:pt>
                <c:pt idx="1489">
                  <c:v>49.78</c:v>
                </c:pt>
                <c:pt idx="1490">
                  <c:v>49.8</c:v>
                </c:pt>
                <c:pt idx="1491">
                  <c:v>49.82</c:v>
                </c:pt>
                <c:pt idx="1492">
                  <c:v>49.84</c:v>
                </c:pt>
                <c:pt idx="1493">
                  <c:v>49.86</c:v>
                </c:pt>
                <c:pt idx="1494">
                  <c:v>49.88</c:v>
                </c:pt>
                <c:pt idx="1495">
                  <c:v>49.9</c:v>
                </c:pt>
                <c:pt idx="1496">
                  <c:v>49.92</c:v>
                </c:pt>
                <c:pt idx="1497">
                  <c:v>49.94</c:v>
                </c:pt>
                <c:pt idx="1498">
                  <c:v>49.96</c:v>
                </c:pt>
                <c:pt idx="1499">
                  <c:v>49.98</c:v>
                </c:pt>
                <c:pt idx="1500">
                  <c:v>50</c:v>
                </c:pt>
                <c:pt idx="1501">
                  <c:v>50.02</c:v>
                </c:pt>
                <c:pt idx="1502">
                  <c:v>50.04</c:v>
                </c:pt>
                <c:pt idx="1503">
                  <c:v>50.06</c:v>
                </c:pt>
                <c:pt idx="1504">
                  <c:v>50.08</c:v>
                </c:pt>
                <c:pt idx="1505">
                  <c:v>50.1</c:v>
                </c:pt>
                <c:pt idx="1506">
                  <c:v>50.12</c:v>
                </c:pt>
                <c:pt idx="1507">
                  <c:v>50.14</c:v>
                </c:pt>
                <c:pt idx="1508">
                  <c:v>50.16</c:v>
                </c:pt>
                <c:pt idx="1509">
                  <c:v>50.18</c:v>
                </c:pt>
                <c:pt idx="1510">
                  <c:v>50.2</c:v>
                </c:pt>
                <c:pt idx="1511">
                  <c:v>50.22</c:v>
                </c:pt>
                <c:pt idx="1512">
                  <c:v>50.24</c:v>
                </c:pt>
                <c:pt idx="1513">
                  <c:v>50.26</c:v>
                </c:pt>
                <c:pt idx="1514">
                  <c:v>50.28</c:v>
                </c:pt>
                <c:pt idx="1515">
                  <c:v>50.3</c:v>
                </c:pt>
                <c:pt idx="1516">
                  <c:v>50.32</c:v>
                </c:pt>
                <c:pt idx="1517">
                  <c:v>50.34</c:v>
                </c:pt>
                <c:pt idx="1518">
                  <c:v>50.36</c:v>
                </c:pt>
                <c:pt idx="1519">
                  <c:v>50.38</c:v>
                </c:pt>
                <c:pt idx="1520">
                  <c:v>50.4</c:v>
                </c:pt>
                <c:pt idx="1521">
                  <c:v>50.42</c:v>
                </c:pt>
                <c:pt idx="1522">
                  <c:v>50.44</c:v>
                </c:pt>
                <c:pt idx="1523">
                  <c:v>50.46</c:v>
                </c:pt>
                <c:pt idx="1524">
                  <c:v>50.48</c:v>
                </c:pt>
                <c:pt idx="1525">
                  <c:v>50.5</c:v>
                </c:pt>
                <c:pt idx="1526">
                  <c:v>50.52</c:v>
                </c:pt>
                <c:pt idx="1527">
                  <c:v>50.54</c:v>
                </c:pt>
                <c:pt idx="1528">
                  <c:v>50.56</c:v>
                </c:pt>
                <c:pt idx="1529">
                  <c:v>50.58</c:v>
                </c:pt>
                <c:pt idx="1530">
                  <c:v>50.6</c:v>
                </c:pt>
                <c:pt idx="1531">
                  <c:v>50.62</c:v>
                </c:pt>
                <c:pt idx="1532">
                  <c:v>50.64</c:v>
                </c:pt>
                <c:pt idx="1533">
                  <c:v>50.66</c:v>
                </c:pt>
                <c:pt idx="1534">
                  <c:v>50.68</c:v>
                </c:pt>
                <c:pt idx="1535">
                  <c:v>50.7</c:v>
                </c:pt>
                <c:pt idx="1536">
                  <c:v>50.72</c:v>
                </c:pt>
                <c:pt idx="1537">
                  <c:v>50.74</c:v>
                </c:pt>
                <c:pt idx="1538">
                  <c:v>50.76</c:v>
                </c:pt>
                <c:pt idx="1539">
                  <c:v>50.78</c:v>
                </c:pt>
                <c:pt idx="1540">
                  <c:v>50.8</c:v>
                </c:pt>
                <c:pt idx="1541">
                  <c:v>50.82</c:v>
                </c:pt>
                <c:pt idx="1542">
                  <c:v>50.84</c:v>
                </c:pt>
                <c:pt idx="1543">
                  <c:v>50.86</c:v>
                </c:pt>
                <c:pt idx="1544">
                  <c:v>50.88</c:v>
                </c:pt>
                <c:pt idx="1545">
                  <c:v>50.9</c:v>
                </c:pt>
                <c:pt idx="1546">
                  <c:v>50.92</c:v>
                </c:pt>
                <c:pt idx="1547">
                  <c:v>50.94</c:v>
                </c:pt>
                <c:pt idx="1548">
                  <c:v>50.96</c:v>
                </c:pt>
                <c:pt idx="1549">
                  <c:v>50.98</c:v>
                </c:pt>
                <c:pt idx="1550">
                  <c:v>51</c:v>
                </c:pt>
                <c:pt idx="1551">
                  <c:v>51.02</c:v>
                </c:pt>
                <c:pt idx="1552">
                  <c:v>51.04</c:v>
                </c:pt>
                <c:pt idx="1553">
                  <c:v>51.06</c:v>
                </c:pt>
                <c:pt idx="1554">
                  <c:v>51.08</c:v>
                </c:pt>
                <c:pt idx="1555">
                  <c:v>51.1</c:v>
                </c:pt>
                <c:pt idx="1556">
                  <c:v>51.12</c:v>
                </c:pt>
                <c:pt idx="1557">
                  <c:v>51.14</c:v>
                </c:pt>
                <c:pt idx="1558">
                  <c:v>51.16</c:v>
                </c:pt>
                <c:pt idx="1559">
                  <c:v>51.18</c:v>
                </c:pt>
                <c:pt idx="1560">
                  <c:v>51.2</c:v>
                </c:pt>
                <c:pt idx="1561">
                  <c:v>51.22</c:v>
                </c:pt>
                <c:pt idx="1562">
                  <c:v>51.24</c:v>
                </c:pt>
                <c:pt idx="1563">
                  <c:v>51.26</c:v>
                </c:pt>
                <c:pt idx="1564">
                  <c:v>51.28</c:v>
                </c:pt>
                <c:pt idx="1565">
                  <c:v>51.3</c:v>
                </c:pt>
                <c:pt idx="1566">
                  <c:v>51.32</c:v>
                </c:pt>
                <c:pt idx="1567">
                  <c:v>51.34</c:v>
                </c:pt>
                <c:pt idx="1568">
                  <c:v>51.36</c:v>
                </c:pt>
                <c:pt idx="1569">
                  <c:v>51.38</c:v>
                </c:pt>
                <c:pt idx="1570">
                  <c:v>51.4</c:v>
                </c:pt>
                <c:pt idx="1571">
                  <c:v>51.42</c:v>
                </c:pt>
                <c:pt idx="1572">
                  <c:v>51.44</c:v>
                </c:pt>
                <c:pt idx="1573">
                  <c:v>51.46</c:v>
                </c:pt>
                <c:pt idx="1574">
                  <c:v>51.48</c:v>
                </c:pt>
                <c:pt idx="1575">
                  <c:v>51.5</c:v>
                </c:pt>
                <c:pt idx="1576">
                  <c:v>51.52</c:v>
                </c:pt>
                <c:pt idx="1577">
                  <c:v>51.54</c:v>
                </c:pt>
                <c:pt idx="1578">
                  <c:v>51.56</c:v>
                </c:pt>
                <c:pt idx="1579">
                  <c:v>51.58</c:v>
                </c:pt>
                <c:pt idx="1580">
                  <c:v>51.6</c:v>
                </c:pt>
                <c:pt idx="1581">
                  <c:v>51.62</c:v>
                </c:pt>
                <c:pt idx="1582">
                  <c:v>51.64</c:v>
                </c:pt>
                <c:pt idx="1583">
                  <c:v>51.66</c:v>
                </c:pt>
                <c:pt idx="1584">
                  <c:v>51.68</c:v>
                </c:pt>
                <c:pt idx="1585">
                  <c:v>51.7</c:v>
                </c:pt>
                <c:pt idx="1586">
                  <c:v>51.72</c:v>
                </c:pt>
                <c:pt idx="1587">
                  <c:v>51.74</c:v>
                </c:pt>
                <c:pt idx="1588">
                  <c:v>51.76</c:v>
                </c:pt>
                <c:pt idx="1589">
                  <c:v>51.78</c:v>
                </c:pt>
                <c:pt idx="1590">
                  <c:v>51.8</c:v>
                </c:pt>
                <c:pt idx="1591">
                  <c:v>51.82</c:v>
                </c:pt>
                <c:pt idx="1592">
                  <c:v>51.84</c:v>
                </c:pt>
                <c:pt idx="1593">
                  <c:v>51.86</c:v>
                </c:pt>
                <c:pt idx="1594">
                  <c:v>51.88</c:v>
                </c:pt>
                <c:pt idx="1595">
                  <c:v>51.9</c:v>
                </c:pt>
                <c:pt idx="1596">
                  <c:v>51.92</c:v>
                </c:pt>
                <c:pt idx="1597">
                  <c:v>51.94</c:v>
                </c:pt>
                <c:pt idx="1598">
                  <c:v>51.96</c:v>
                </c:pt>
                <c:pt idx="1599">
                  <c:v>51.98</c:v>
                </c:pt>
                <c:pt idx="1600">
                  <c:v>52</c:v>
                </c:pt>
                <c:pt idx="1601">
                  <c:v>52.02</c:v>
                </c:pt>
                <c:pt idx="1602">
                  <c:v>52.04</c:v>
                </c:pt>
                <c:pt idx="1603">
                  <c:v>52.06</c:v>
                </c:pt>
                <c:pt idx="1604">
                  <c:v>52.08</c:v>
                </c:pt>
                <c:pt idx="1605">
                  <c:v>52.1</c:v>
                </c:pt>
                <c:pt idx="1606">
                  <c:v>52.12</c:v>
                </c:pt>
                <c:pt idx="1607">
                  <c:v>52.14</c:v>
                </c:pt>
                <c:pt idx="1608">
                  <c:v>52.16</c:v>
                </c:pt>
                <c:pt idx="1609">
                  <c:v>52.18</c:v>
                </c:pt>
                <c:pt idx="1610">
                  <c:v>52.2</c:v>
                </c:pt>
                <c:pt idx="1611">
                  <c:v>52.22</c:v>
                </c:pt>
                <c:pt idx="1612">
                  <c:v>52.24</c:v>
                </c:pt>
                <c:pt idx="1613">
                  <c:v>52.26</c:v>
                </c:pt>
                <c:pt idx="1614">
                  <c:v>52.28</c:v>
                </c:pt>
                <c:pt idx="1615">
                  <c:v>52.3</c:v>
                </c:pt>
                <c:pt idx="1616">
                  <c:v>52.32</c:v>
                </c:pt>
                <c:pt idx="1617">
                  <c:v>52.34</c:v>
                </c:pt>
                <c:pt idx="1618">
                  <c:v>52.36</c:v>
                </c:pt>
                <c:pt idx="1619">
                  <c:v>52.38</c:v>
                </c:pt>
                <c:pt idx="1620">
                  <c:v>52.4</c:v>
                </c:pt>
                <c:pt idx="1621">
                  <c:v>52.42</c:v>
                </c:pt>
                <c:pt idx="1622">
                  <c:v>52.44</c:v>
                </c:pt>
                <c:pt idx="1623">
                  <c:v>52.46</c:v>
                </c:pt>
                <c:pt idx="1624">
                  <c:v>52.48</c:v>
                </c:pt>
                <c:pt idx="1625">
                  <c:v>52.5</c:v>
                </c:pt>
                <c:pt idx="1626">
                  <c:v>52.52</c:v>
                </c:pt>
                <c:pt idx="1627">
                  <c:v>52.54</c:v>
                </c:pt>
                <c:pt idx="1628">
                  <c:v>52.56</c:v>
                </c:pt>
                <c:pt idx="1629">
                  <c:v>52.58</c:v>
                </c:pt>
                <c:pt idx="1630">
                  <c:v>52.6</c:v>
                </c:pt>
                <c:pt idx="1631">
                  <c:v>52.62</c:v>
                </c:pt>
                <c:pt idx="1632">
                  <c:v>52.64</c:v>
                </c:pt>
                <c:pt idx="1633">
                  <c:v>52.66</c:v>
                </c:pt>
                <c:pt idx="1634">
                  <c:v>52.68</c:v>
                </c:pt>
                <c:pt idx="1635">
                  <c:v>52.7</c:v>
                </c:pt>
                <c:pt idx="1636">
                  <c:v>52.72</c:v>
                </c:pt>
                <c:pt idx="1637">
                  <c:v>52.74</c:v>
                </c:pt>
                <c:pt idx="1638">
                  <c:v>52.76</c:v>
                </c:pt>
                <c:pt idx="1639">
                  <c:v>52.78</c:v>
                </c:pt>
                <c:pt idx="1640">
                  <c:v>52.8</c:v>
                </c:pt>
                <c:pt idx="1641">
                  <c:v>52.82</c:v>
                </c:pt>
                <c:pt idx="1642">
                  <c:v>52.84</c:v>
                </c:pt>
                <c:pt idx="1643">
                  <c:v>52.86</c:v>
                </c:pt>
                <c:pt idx="1644">
                  <c:v>52.88</c:v>
                </c:pt>
                <c:pt idx="1645">
                  <c:v>52.9</c:v>
                </c:pt>
                <c:pt idx="1646">
                  <c:v>52.92</c:v>
                </c:pt>
                <c:pt idx="1647">
                  <c:v>52.94</c:v>
                </c:pt>
                <c:pt idx="1648">
                  <c:v>52.96</c:v>
                </c:pt>
                <c:pt idx="1649">
                  <c:v>52.98</c:v>
                </c:pt>
                <c:pt idx="1650">
                  <c:v>53</c:v>
                </c:pt>
                <c:pt idx="1651">
                  <c:v>53.02</c:v>
                </c:pt>
                <c:pt idx="1652">
                  <c:v>53.04</c:v>
                </c:pt>
                <c:pt idx="1653">
                  <c:v>53.06</c:v>
                </c:pt>
                <c:pt idx="1654">
                  <c:v>53.08</c:v>
                </c:pt>
                <c:pt idx="1655">
                  <c:v>53.1</c:v>
                </c:pt>
                <c:pt idx="1656">
                  <c:v>53.12</c:v>
                </c:pt>
                <c:pt idx="1657">
                  <c:v>53.14</c:v>
                </c:pt>
                <c:pt idx="1658">
                  <c:v>53.16</c:v>
                </c:pt>
                <c:pt idx="1659">
                  <c:v>53.18</c:v>
                </c:pt>
                <c:pt idx="1660">
                  <c:v>53.2</c:v>
                </c:pt>
                <c:pt idx="1661">
                  <c:v>53.22</c:v>
                </c:pt>
                <c:pt idx="1662">
                  <c:v>53.24</c:v>
                </c:pt>
                <c:pt idx="1663">
                  <c:v>53.26</c:v>
                </c:pt>
                <c:pt idx="1664">
                  <c:v>53.28</c:v>
                </c:pt>
                <c:pt idx="1665">
                  <c:v>53.3</c:v>
                </c:pt>
                <c:pt idx="1666">
                  <c:v>53.32</c:v>
                </c:pt>
                <c:pt idx="1667">
                  <c:v>53.34</c:v>
                </c:pt>
                <c:pt idx="1668">
                  <c:v>53.36</c:v>
                </c:pt>
                <c:pt idx="1669">
                  <c:v>53.38</c:v>
                </c:pt>
                <c:pt idx="1670">
                  <c:v>53.4</c:v>
                </c:pt>
                <c:pt idx="1671">
                  <c:v>53.42</c:v>
                </c:pt>
                <c:pt idx="1672">
                  <c:v>53.44</c:v>
                </c:pt>
                <c:pt idx="1673">
                  <c:v>53.46</c:v>
                </c:pt>
                <c:pt idx="1674">
                  <c:v>53.48</c:v>
                </c:pt>
                <c:pt idx="1675">
                  <c:v>53.5</c:v>
                </c:pt>
                <c:pt idx="1676">
                  <c:v>53.52</c:v>
                </c:pt>
                <c:pt idx="1677">
                  <c:v>53.54</c:v>
                </c:pt>
                <c:pt idx="1678">
                  <c:v>53.56</c:v>
                </c:pt>
                <c:pt idx="1679">
                  <c:v>53.58</c:v>
                </c:pt>
                <c:pt idx="1680">
                  <c:v>53.6</c:v>
                </c:pt>
                <c:pt idx="1681">
                  <c:v>53.62</c:v>
                </c:pt>
                <c:pt idx="1682">
                  <c:v>53.64</c:v>
                </c:pt>
                <c:pt idx="1683">
                  <c:v>53.66</c:v>
                </c:pt>
                <c:pt idx="1684">
                  <c:v>53.68</c:v>
                </c:pt>
                <c:pt idx="1685">
                  <c:v>53.7</c:v>
                </c:pt>
                <c:pt idx="1686">
                  <c:v>53.72</c:v>
                </c:pt>
                <c:pt idx="1687">
                  <c:v>53.74</c:v>
                </c:pt>
                <c:pt idx="1688">
                  <c:v>53.76</c:v>
                </c:pt>
                <c:pt idx="1689">
                  <c:v>53.78</c:v>
                </c:pt>
                <c:pt idx="1690">
                  <c:v>53.8</c:v>
                </c:pt>
                <c:pt idx="1691">
                  <c:v>53.82</c:v>
                </c:pt>
                <c:pt idx="1692">
                  <c:v>53.84</c:v>
                </c:pt>
                <c:pt idx="1693">
                  <c:v>53.86</c:v>
                </c:pt>
                <c:pt idx="1694">
                  <c:v>53.88</c:v>
                </c:pt>
                <c:pt idx="1695">
                  <c:v>53.9</c:v>
                </c:pt>
                <c:pt idx="1696">
                  <c:v>53.92</c:v>
                </c:pt>
                <c:pt idx="1697">
                  <c:v>53.94</c:v>
                </c:pt>
                <c:pt idx="1698">
                  <c:v>53.96</c:v>
                </c:pt>
                <c:pt idx="1699">
                  <c:v>53.98</c:v>
                </c:pt>
                <c:pt idx="1700">
                  <c:v>54</c:v>
                </c:pt>
                <c:pt idx="1701">
                  <c:v>54.02</c:v>
                </c:pt>
                <c:pt idx="1702">
                  <c:v>54.04</c:v>
                </c:pt>
                <c:pt idx="1703">
                  <c:v>54.06</c:v>
                </c:pt>
                <c:pt idx="1704">
                  <c:v>54.08</c:v>
                </c:pt>
                <c:pt idx="1705">
                  <c:v>54.1</c:v>
                </c:pt>
                <c:pt idx="1706">
                  <c:v>54.12</c:v>
                </c:pt>
                <c:pt idx="1707">
                  <c:v>54.14</c:v>
                </c:pt>
                <c:pt idx="1708">
                  <c:v>54.16</c:v>
                </c:pt>
                <c:pt idx="1709">
                  <c:v>54.18</c:v>
                </c:pt>
                <c:pt idx="1710">
                  <c:v>54.2</c:v>
                </c:pt>
                <c:pt idx="1711">
                  <c:v>54.22</c:v>
                </c:pt>
                <c:pt idx="1712">
                  <c:v>54.24</c:v>
                </c:pt>
                <c:pt idx="1713">
                  <c:v>54.26</c:v>
                </c:pt>
                <c:pt idx="1714">
                  <c:v>54.28</c:v>
                </c:pt>
                <c:pt idx="1715">
                  <c:v>54.3</c:v>
                </c:pt>
                <c:pt idx="1716">
                  <c:v>54.32</c:v>
                </c:pt>
                <c:pt idx="1717">
                  <c:v>54.34</c:v>
                </c:pt>
                <c:pt idx="1718">
                  <c:v>54.36</c:v>
                </c:pt>
                <c:pt idx="1719">
                  <c:v>54.38</c:v>
                </c:pt>
                <c:pt idx="1720">
                  <c:v>54.4</c:v>
                </c:pt>
                <c:pt idx="1721">
                  <c:v>54.42</c:v>
                </c:pt>
                <c:pt idx="1722">
                  <c:v>54.44</c:v>
                </c:pt>
                <c:pt idx="1723">
                  <c:v>54.46</c:v>
                </c:pt>
                <c:pt idx="1724">
                  <c:v>54.48</c:v>
                </c:pt>
                <c:pt idx="1725">
                  <c:v>54.5</c:v>
                </c:pt>
                <c:pt idx="1726">
                  <c:v>54.52</c:v>
                </c:pt>
                <c:pt idx="1727">
                  <c:v>54.54</c:v>
                </c:pt>
                <c:pt idx="1728">
                  <c:v>54.56</c:v>
                </c:pt>
                <c:pt idx="1729">
                  <c:v>54.58</c:v>
                </c:pt>
                <c:pt idx="1730">
                  <c:v>54.6</c:v>
                </c:pt>
                <c:pt idx="1731">
                  <c:v>54.62</c:v>
                </c:pt>
                <c:pt idx="1732">
                  <c:v>54.64</c:v>
                </c:pt>
                <c:pt idx="1733">
                  <c:v>54.66</c:v>
                </c:pt>
                <c:pt idx="1734">
                  <c:v>54.68</c:v>
                </c:pt>
                <c:pt idx="1735">
                  <c:v>54.7</c:v>
                </c:pt>
                <c:pt idx="1736">
                  <c:v>54.72</c:v>
                </c:pt>
                <c:pt idx="1737">
                  <c:v>54.74</c:v>
                </c:pt>
                <c:pt idx="1738">
                  <c:v>54.76</c:v>
                </c:pt>
                <c:pt idx="1739">
                  <c:v>54.78</c:v>
                </c:pt>
                <c:pt idx="1740">
                  <c:v>54.8</c:v>
                </c:pt>
                <c:pt idx="1741">
                  <c:v>54.82</c:v>
                </c:pt>
                <c:pt idx="1742">
                  <c:v>54.84</c:v>
                </c:pt>
                <c:pt idx="1743">
                  <c:v>54.86</c:v>
                </c:pt>
                <c:pt idx="1744">
                  <c:v>54.88</c:v>
                </c:pt>
                <c:pt idx="1745">
                  <c:v>54.9</c:v>
                </c:pt>
                <c:pt idx="1746">
                  <c:v>54.92</c:v>
                </c:pt>
                <c:pt idx="1747">
                  <c:v>54.94</c:v>
                </c:pt>
                <c:pt idx="1748">
                  <c:v>54.96</c:v>
                </c:pt>
                <c:pt idx="1749">
                  <c:v>54.98</c:v>
                </c:pt>
                <c:pt idx="1750">
                  <c:v>55</c:v>
                </c:pt>
                <c:pt idx="1751">
                  <c:v>55.02</c:v>
                </c:pt>
                <c:pt idx="1752">
                  <c:v>55.04</c:v>
                </c:pt>
                <c:pt idx="1753">
                  <c:v>55.06</c:v>
                </c:pt>
                <c:pt idx="1754">
                  <c:v>55.08</c:v>
                </c:pt>
                <c:pt idx="1755">
                  <c:v>55.1</c:v>
                </c:pt>
                <c:pt idx="1756">
                  <c:v>55.12</c:v>
                </c:pt>
                <c:pt idx="1757">
                  <c:v>55.14</c:v>
                </c:pt>
                <c:pt idx="1758">
                  <c:v>55.16</c:v>
                </c:pt>
                <c:pt idx="1759">
                  <c:v>55.18</c:v>
                </c:pt>
                <c:pt idx="1760">
                  <c:v>55.2</c:v>
                </c:pt>
                <c:pt idx="1761">
                  <c:v>55.22</c:v>
                </c:pt>
                <c:pt idx="1762">
                  <c:v>55.24</c:v>
                </c:pt>
                <c:pt idx="1763">
                  <c:v>55.26</c:v>
                </c:pt>
                <c:pt idx="1764">
                  <c:v>55.28</c:v>
                </c:pt>
                <c:pt idx="1765">
                  <c:v>55.3</c:v>
                </c:pt>
                <c:pt idx="1766">
                  <c:v>55.32</c:v>
                </c:pt>
                <c:pt idx="1767">
                  <c:v>55.34</c:v>
                </c:pt>
                <c:pt idx="1768">
                  <c:v>55.36</c:v>
                </c:pt>
                <c:pt idx="1769">
                  <c:v>55.38</c:v>
                </c:pt>
                <c:pt idx="1770">
                  <c:v>55.4</c:v>
                </c:pt>
                <c:pt idx="1771">
                  <c:v>55.42</c:v>
                </c:pt>
                <c:pt idx="1772">
                  <c:v>55.44</c:v>
                </c:pt>
                <c:pt idx="1773">
                  <c:v>55.46</c:v>
                </c:pt>
                <c:pt idx="1774">
                  <c:v>55.48</c:v>
                </c:pt>
                <c:pt idx="1775">
                  <c:v>55.5</c:v>
                </c:pt>
                <c:pt idx="1776">
                  <c:v>55.52</c:v>
                </c:pt>
                <c:pt idx="1777">
                  <c:v>55.54</c:v>
                </c:pt>
                <c:pt idx="1778">
                  <c:v>55.56</c:v>
                </c:pt>
                <c:pt idx="1779">
                  <c:v>55.58</c:v>
                </c:pt>
                <c:pt idx="1780">
                  <c:v>55.6</c:v>
                </c:pt>
                <c:pt idx="1781">
                  <c:v>55.62</c:v>
                </c:pt>
                <c:pt idx="1782">
                  <c:v>55.64</c:v>
                </c:pt>
                <c:pt idx="1783">
                  <c:v>55.66</c:v>
                </c:pt>
                <c:pt idx="1784">
                  <c:v>55.68</c:v>
                </c:pt>
                <c:pt idx="1785">
                  <c:v>55.7</c:v>
                </c:pt>
                <c:pt idx="1786">
                  <c:v>55.72</c:v>
                </c:pt>
                <c:pt idx="1787">
                  <c:v>55.74</c:v>
                </c:pt>
                <c:pt idx="1788">
                  <c:v>55.76</c:v>
                </c:pt>
                <c:pt idx="1789">
                  <c:v>55.78</c:v>
                </c:pt>
                <c:pt idx="1790">
                  <c:v>55.8</c:v>
                </c:pt>
                <c:pt idx="1791">
                  <c:v>55.82</c:v>
                </c:pt>
                <c:pt idx="1792">
                  <c:v>55.84</c:v>
                </c:pt>
                <c:pt idx="1793">
                  <c:v>55.86</c:v>
                </c:pt>
                <c:pt idx="1794">
                  <c:v>55.88</c:v>
                </c:pt>
                <c:pt idx="1795">
                  <c:v>55.9</c:v>
                </c:pt>
                <c:pt idx="1796">
                  <c:v>55.92</c:v>
                </c:pt>
                <c:pt idx="1797">
                  <c:v>55.94</c:v>
                </c:pt>
                <c:pt idx="1798">
                  <c:v>55.96</c:v>
                </c:pt>
                <c:pt idx="1799">
                  <c:v>55.98</c:v>
                </c:pt>
                <c:pt idx="1800">
                  <c:v>56</c:v>
                </c:pt>
                <c:pt idx="1801">
                  <c:v>56.02</c:v>
                </c:pt>
                <c:pt idx="1802">
                  <c:v>56.04</c:v>
                </c:pt>
                <c:pt idx="1803">
                  <c:v>56.06</c:v>
                </c:pt>
                <c:pt idx="1804">
                  <c:v>56.08</c:v>
                </c:pt>
                <c:pt idx="1805">
                  <c:v>56.1</c:v>
                </c:pt>
                <c:pt idx="1806">
                  <c:v>56.12</c:v>
                </c:pt>
                <c:pt idx="1807">
                  <c:v>56.14</c:v>
                </c:pt>
                <c:pt idx="1808">
                  <c:v>56.16</c:v>
                </c:pt>
                <c:pt idx="1809">
                  <c:v>56.18</c:v>
                </c:pt>
                <c:pt idx="1810">
                  <c:v>56.2</c:v>
                </c:pt>
                <c:pt idx="1811">
                  <c:v>56.22</c:v>
                </c:pt>
                <c:pt idx="1812">
                  <c:v>56.24</c:v>
                </c:pt>
                <c:pt idx="1813">
                  <c:v>56.26</c:v>
                </c:pt>
                <c:pt idx="1814">
                  <c:v>56.28</c:v>
                </c:pt>
                <c:pt idx="1815">
                  <c:v>56.3</c:v>
                </c:pt>
                <c:pt idx="1816">
                  <c:v>56.32</c:v>
                </c:pt>
                <c:pt idx="1817">
                  <c:v>56.34</c:v>
                </c:pt>
                <c:pt idx="1818">
                  <c:v>56.36</c:v>
                </c:pt>
                <c:pt idx="1819">
                  <c:v>56.38</c:v>
                </c:pt>
                <c:pt idx="1820">
                  <c:v>56.4</c:v>
                </c:pt>
                <c:pt idx="1821">
                  <c:v>56.42</c:v>
                </c:pt>
                <c:pt idx="1822">
                  <c:v>56.44</c:v>
                </c:pt>
                <c:pt idx="1823">
                  <c:v>56.46</c:v>
                </c:pt>
                <c:pt idx="1824">
                  <c:v>56.48</c:v>
                </c:pt>
                <c:pt idx="1825">
                  <c:v>56.5</c:v>
                </c:pt>
                <c:pt idx="1826">
                  <c:v>56.52</c:v>
                </c:pt>
                <c:pt idx="1827">
                  <c:v>56.54</c:v>
                </c:pt>
                <c:pt idx="1828">
                  <c:v>56.56</c:v>
                </c:pt>
                <c:pt idx="1829">
                  <c:v>56.58</c:v>
                </c:pt>
                <c:pt idx="1830">
                  <c:v>56.6</c:v>
                </c:pt>
                <c:pt idx="1831">
                  <c:v>56.62</c:v>
                </c:pt>
                <c:pt idx="1832">
                  <c:v>56.64</c:v>
                </c:pt>
                <c:pt idx="1833">
                  <c:v>56.66</c:v>
                </c:pt>
                <c:pt idx="1834">
                  <c:v>56.68</c:v>
                </c:pt>
                <c:pt idx="1835">
                  <c:v>56.7</c:v>
                </c:pt>
                <c:pt idx="1836">
                  <c:v>56.72</c:v>
                </c:pt>
                <c:pt idx="1837">
                  <c:v>56.74</c:v>
                </c:pt>
                <c:pt idx="1838">
                  <c:v>56.76</c:v>
                </c:pt>
                <c:pt idx="1839">
                  <c:v>56.78</c:v>
                </c:pt>
                <c:pt idx="1840">
                  <c:v>56.8</c:v>
                </c:pt>
                <c:pt idx="1841">
                  <c:v>56.82</c:v>
                </c:pt>
                <c:pt idx="1842">
                  <c:v>56.84</c:v>
                </c:pt>
                <c:pt idx="1843">
                  <c:v>56.86</c:v>
                </c:pt>
                <c:pt idx="1844">
                  <c:v>56.88</c:v>
                </c:pt>
                <c:pt idx="1845">
                  <c:v>56.9</c:v>
                </c:pt>
                <c:pt idx="1846">
                  <c:v>56.92</c:v>
                </c:pt>
                <c:pt idx="1847">
                  <c:v>56.94</c:v>
                </c:pt>
                <c:pt idx="1848">
                  <c:v>56.96</c:v>
                </c:pt>
                <c:pt idx="1849">
                  <c:v>56.98</c:v>
                </c:pt>
                <c:pt idx="1850">
                  <c:v>57</c:v>
                </c:pt>
                <c:pt idx="1851">
                  <c:v>57.02</c:v>
                </c:pt>
                <c:pt idx="1852">
                  <c:v>57.04</c:v>
                </c:pt>
                <c:pt idx="1853">
                  <c:v>57.06</c:v>
                </c:pt>
                <c:pt idx="1854">
                  <c:v>57.08</c:v>
                </c:pt>
                <c:pt idx="1855">
                  <c:v>57.1</c:v>
                </c:pt>
                <c:pt idx="1856">
                  <c:v>57.12</c:v>
                </c:pt>
                <c:pt idx="1857">
                  <c:v>57.14</c:v>
                </c:pt>
                <c:pt idx="1858">
                  <c:v>57.16</c:v>
                </c:pt>
                <c:pt idx="1859">
                  <c:v>57.18</c:v>
                </c:pt>
                <c:pt idx="1860">
                  <c:v>57.2</c:v>
                </c:pt>
                <c:pt idx="1861">
                  <c:v>57.22</c:v>
                </c:pt>
                <c:pt idx="1862">
                  <c:v>57.24</c:v>
                </c:pt>
                <c:pt idx="1863">
                  <c:v>57.26</c:v>
                </c:pt>
                <c:pt idx="1864">
                  <c:v>57.28</c:v>
                </c:pt>
                <c:pt idx="1865">
                  <c:v>57.3</c:v>
                </c:pt>
                <c:pt idx="1866">
                  <c:v>57.32</c:v>
                </c:pt>
                <c:pt idx="1867">
                  <c:v>57.34</c:v>
                </c:pt>
                <c:pt idx="1868">
                  <c:v>57.36</c:v>
                </c:pt>
                <c:pt idx="1869">
                  <c:v>57.38</c:v>
                </c:pt>
                <c:pt idx="1870">
                  <c:v>57.4</c:v>
                </c:pt>
                <c:pt idx="1871">
                  <c:v>57.42</c:v>
                </c:pt>
                <c:pt idx="1872">
                  <c:v>57.44</c:v>
                </c:pt>
                <c:pt idx="1873">
                  <c:v>57.46</c:v>
                </c:pt>
                <c:pt idx="1874">
                  <c:v>57.48</c:v>
                </c:pt>
                <c:pt idx="1875">
                  <c:v>57.5</c:v>
                </c:pt>
                <c:pt idx="1876">
                  <c:v>57.52</c:v>
                </c:pt>
                <c:pt idx="1877">
                  <c:v>57.54</c:v>
                </c:pt>
                <c:pt idx="1878">
                  <c:v>57.56</c:v>
                </c:pt>
                <c:pt idx="1879">
                  <c:v>57.58</c:v>
                </c:pt>
                <c:pt idx="1880">
                  <c:v>57.6</c:v>
                </c:pt>
                <c:pt idx="1881">
                  <c:v>57.62</c:v>
                </c:pt>
                <c:pt idx="1882">
                  <c:v>57.64</c:v>
                </c:pt>
                <c:pt idx="1883">
                  <c:v>57.66</c:v>
                </c:pt>
                <c:pt idx="1884">
                  <c:v>57.68</c:v>
                </c:pt>
                <c:pt idx="1885">
                  <c:v>57.7</c:v>
                </c:pt>
                <c:pt idx="1886">
                  <c:v>57.72</c:v>
                </c:pt>
                <c:pt idx="1887">
                  <c:v>57.74</c:v>
                </c:pt>
                <c:pt idx="1888">
                  <c:v>57.76</c:v>
                </c:pt>
                <c:pt idx="1889">
                  <c:v>57.78</c:v>
                </c:pt>
                <c:pt idx="1890">
                  <c:v>57.8</c:v>
                </c:pt>
                <c:pt idx="1891">
                  <c:v>57.82</c:v>
                </c:pt>
                <c:pt idx="1892">
                  <c:v>57.84</c:v>
                </c:pt>
                <c:pt idx="1893">
                  <c:v>57.86</c:v>
                </c:pt>
                <c:pt idx="1894">
                  <c:v>57.88</c:v>
                </c:pt>
                <c:pt idx="1895">
                  <c:v>57.9</c:v>
                </c:pt>
                <c:pt idx="1896">
                  <c:v>57.92</c:v>
                </c:pt>
                <c:pt idx="1897">
                  <c:v>57.94</c:v>
                </c:pt>
                <c:pt idx="1898">
                  <c:v>57.96</c:v>
                </c:pt>
                <c:pt idx="1899">
                  <c:v>57.98</c:v>
                </c:pt>
                <c:pt idx="1900">
                  <c:v>58</c:v>
                </c:pt>
                <c:pt idx="1901">
                  <c:v>58.02</c:v>
                </c:pt>
                <c:pt idx="1902">
                  <c:v>58.04</c:v>
                </c:pt>
                <c:pt idx="1903">
                  <c:v>58.06</c:v>
                </c:pt>
                <c:pt idx="1904">
                  <c:v>58.08</c:v>
                </c:pt>
                <c:pt idx="1905">
                  <c:v>58.1</c:v>
                </c:pt>
                <c:pt idx="1906">
                  <c:v>58.12</c:v>
                </c:pt>
                <c:pt idx="1907">
                  <c:v>58.14</c:v>
                </c:pt>
                <c:pt idx="1908">
                  <c:v>58.16</c:v>
                </c:pt>
                <c:pt idx="1909">
                  <c:v>58.18</c:v>
                </c:pt>
                <c:pt idx="1910">
                  <c:v>58.2</c:v>
                </c:pt>
                <c:pt idx="1911">
                  <c:v>58.22</c:v>
                </c:pt>
                <c:pt idx="1912">
                  <c:v>58.24</c:v>
                </c:pt>
                <c:pt idx="1913">
                  <c:v>58.26</c:v>
                </c:pt>
                <c:pt idx="1914">
                  <c:v>58.28</c:v>
                </c:pt>
                <c:pt idx="1915">
                  <c:v>58.3</c:v>
                </c:pt>
                <c:pt idx="1916">
                  <c:v>58.32</c:v>
                </c:pt>
                <c:pt idx="1917">
                  <c:v>58.34</c:v>
                </c:pt>
                <c:pt idx="1918">
                  <c:v>58.36</c:v>
                </c:pt>
                <c:pt idx="1919">
                  <c:v>58.38</c:v>
                </c:pt>
                <c:pt idx="1920">
                  <c:v>58.4</c:v>
                </c:pt>
                <c:pt idx="1921">
                  <c:v>58.42</c:v>
                </c:pt>
                <c:pt idx="1922">
                  <c:v>58.44</c:v>
                </c:pt>
                <c:pt idx="1923">
                  <c:v>58.46</c:v>
                </c:pt>
                <c:pt idx="1924">
                  <c:v>58.48</c:v>
                </c:pt>
                <c:pt idx="1925">
                  <c:v>58.5</c:v>
                </c:pt>
                <c:pt idx="1926">
                  <c:v>58.52</c:v>
                </c:pt>
                <c:pt idx="1927">
                  <c:v>58.54</c:v>
                </c:pt>
                <c:pt idx="1928">
                  <c:v>58.56</c:v>
                </c:pt>
                <c:pt idx="1929">
                  <c:v>58.58</c:v>
                </c:pt>
                <c:pt idx="1930">
                  <c:v>58.6</c:v>
                </c:pt>
                <c:pt idx="1931">
                  <c:v>58.62</c:v>
                </c:pt>
                <c:pt idx="1932">
                  <c:v>58.64</c:v>
                </c:pt>
                <c:pt idx="1933">
                  <c:v>58.66</c:v>
                </c:pt>
                <c:pt idx="1934">
                  <c:v>58.68</c:v>
                </c:pt>
                <c:pt idx="1935">
                  <c:v>58.7</c:v>
                </c:pt>
                <c:pt idx="1936">
                  <c:v>58.72</c:v>
                </c:pt>
                <c:pt idx="1937">
                  <c:v>58.74</c:v>
                </c:pt>
                <c:pt idx="1938">
                  <c:v>58.76</c:v>
                </c:pt>
                <c:pt idx="1939">
                  <c:v>58.78</c:v>
                </c:pt>
                <c:pt idx="1940">
                  <c:v>58.8</c:v>
                </c:pt>
                <c:pt idx="1941">
                  <c:v>58.82</c:v>
                </c:pt>
                <c:pt idx="1942">
                  <c:v>58.84</c:v>
                </c:pt>
                <c:pt idx="1943">
                  <c:v>58.86</c:v>
                </c:pt>
                <c:pt idx="1944">
                  <c:v>58.88</c:v>
                </c:pt>
                <c:pt idx="1945">
                  <c:v>58.9</c:v>
                </c:pt>
                <c:pt idx="1946">
                  <c:v>58.92</c:v>
                </c:pt>
                <c:pt idx="1947">
                  <c:v>58.94</c:v>
                </c:pt>
                <c:pt idx="1948">
                  <c:v>58.96</c:v>
                </c:pt>
                <c:pt idx="1949">
                  <c:v>58.98</c:v>
                </c:pt>
                <c:pt idx="1950">
                  <c:v>59</c:v>
                </c:pt>
                <c:pt idx="1951">
                  <c:v>59.02</c:v>
                </c:pt>
                <c:pt idx="1952">
                  <c:v>59.04</c:v>
                </c:pt>
                <c:pt idx="1953">
                  <c:v>59.06</c:v>
                </c:pt>
                <c:pt idx="1954">
                  <c:v>59.08</c:v>
                </c:pt>
                <c:pt idx="1955">
                  <c:v>59.1</c:v>
                </c:pt>
                <c:pt idx="1956">
                  <c:v>59.12</c:v>
                </c:pt>
                <c:pt idx="1957">
                  <c:v>59.14</c:v>
                </c:pt>
                <c:pt idx="1958">
                  <c:v>59.16</c:v>
                </c:pt>
                <c:pt idx="1959">
                  <c:v>59.18</c:v>
                </c:pt>
                <c:pt idx="1960">
                  <c:v>59.2</c:v>
                </c:pt>
                <c:pt idx="1961">
                  <c:v>59.22</c:v>
                </c:pt>
                <c:pt idx="1962">
                  <c:v>59.24</c:v>
                </c:pt>
                <c:pt idx="1963">
                  <c:v>59.26</c:v>
                </c:pt>
                <c:pt idx="1964">
                  <c:v>59.28</c:v>
                </c:pt>
                <c:pt idx="1965">
                  <c:v>59.3</c:v>
                </c:pt>
                <c:pt idx="1966">
                  <c:v>59.32</c:v>
                </c:pt>
                <c:pt idx="1967">
                  <c:v>59.34</c:v>
                </c:pt>
                <c:pt idx="1968">
                  <c:v>59.36</c:v>
                </c:pt>
                <c:pt idx="1969">
                  <c:v>59.38</c:v>
                </c:pt>
                <c:pt idx="1970">
                  <c:v>59.4</c:v>
                </c:pt>
                <c:pt idx="1971">
                  <c:v>59.42</c:v>
                </c:pt>
                <c:pt idx="1972">
                  <c:v>59.44</c:v>
                </c:pt>
                <c:pt idx="1973">
                  <c:v>59.46</c:v>
                </c:pt>
                <c:pt idx="1974">
                  <c:v>59.48</c:v>
                </c:pt>
                <c:pt idx="1975">
                  <c:v>59.5</c:v>
                </c:pt>
                <c:pt idx="1976">
                  <c:v>59.52</c:v>
                </c:pt>
                <c:pt idx="1977">
                  <c:v>59.54</c:v>
                </c:pt>
                <c:pt idx="1978">
                  <c:v>59.56</c:v>
                </c:pt>
                <c:pt idx="1979">
                  <c:v>59.58</c:v>
                </c:pt>
                <c:pt idx="1980">
                  <c:v>59.6</c:v>
                </c:pt>
                <c:pt idx="1981">
                  <c:v>59.62</c:v>
                </c:pt>
                <c:pt idx="1982">
                  <c:v>59.64</c:v>
                </c:pt>
                <c:pt idx="1983">
                  <c:v>59.66</c:v>
                </c:pt>
                <c:pt idx="1984">
                  <c:v>59.68</c:v>
                </c:pt>
                <c:pt idx="1985">
                  <c:v>59.7</c:v>
                </c:pt>
                <c:pt idx="1986">
                  <c:v>59.72</c:v>
                </c:pt>
                <c:pt idx="1987">
                  <c:v>59.74</c:v>
                </c:pt>
                <c:pt idx="1988">
                  <c:v>59.76</c:v>
                </c:pt>
                <c:pt idx="1989">
                  <c:v>59.78</c:v>
                </c:pt>
                <c:pt idx="1990">
                  <c:v>59.8</c:v>
                </c:pt>
                <c:pt idx="1991">
                  <c:v>59.82</c:v>
                </c:pt>
                <c:pt idx="1992">
                  <c:v>59.84</c:v>
                </c:pt>
                <c:pt idx="1993">
                  <c:v>59.86</c:v>
                </c:pt>
                <c:pt idx="1994">
                  <c:v>59.88</c:v>
                </c:pt>
                <c:pt idx="1995">
                  <c:v>59.9</c:v>
                </c:pt>
                <c:pt idx="1996">
                  <c:v>59.92</c:v>
                </c:pt>
                <c:pt idx="1997">
                  <c:v>59.94</c:v>
                </c:pt>
                <c:pt idx="1998">
                  <c:v>59.96</c:v>
                </c:pt>
                <c:pt idx="1999">
                  <c:v>59.98</c:v>
                </c:pt>
                <c:pt idx="2000">
                  <c:v>60</c:v>
                </c:pt>
                <c:pt idx="2001">
                  <c:v>60.02</c:v>
                </c:pt>
                <c:pt idx="2002">
                  <c:v>60.04</c:v>
                </c:pt>
                <c:pt idx="2003">
                  <c:v>60.06</c:v>
                </c:pt>
                <c:pt idx="2004">
                  <c:v>60.08</c:v>
                </c:pt>
                <c:pt idx="2005">
                  <c:v>60.1</c:v>
                </c:pt>
                <c:pt idx="2006">
                  <c:v>60.12</c:v>
                </c:pt>
                <c:pt idx="2007">
                  <c:v>60.14</c:v>
                </c:pt>
                <c:pt idx="2008">
                  <c:v>60.16</c:v>
                </c:pt>
                <c:pt idx="2009">
                  <c:v>60.18</c:v>
                </c:pt>
                <c:pt idx="2010">
                  <c:v>60.2</c:v>
                </c:pt>
                <c:pt idx="2011">
                  <c:v>60.22</c:v>
                </c:pt>
                <c:pt idx="2012">
                  <c:v>60.24</c:v>
                </c:pt>
                <c:pt idx="2013">
                  <c:v>60.26</c:v>
                </c:pt>
                <c:pt idx="2014">
                  <c:v>60.28</c:v>
                </c:pt>
                <c:pt idx="2015">
                  <c:v>60.3</c:v>
                </c:pt>
                <c:pt idx="2016">
                  <c:v>60.32</c:v>
                </c:pt>
                <c:pt idx="2017">
                  <c:v>60.34</c:v>
                </c:pt>
                <c:pt idx="2018">
                  <c:v>60.36</c:v>
                </c:pt>
                <c:pt idx="2019">
                  <c:v>60.38</c:v>
                </c:pt>
                <c:pt idx="2020">
                  <c:v>60.4</c:v>
                </c:pt>
                <c:pt idx="2021">
                  <c:v>60.42</c:v>
                </c:pt>
                <c:pt idx="2022">
                  <c:v>60.44</c:v>
                </c:pt>
                <c:pt idx="2023">
                  <c:v>60.46</c:v>
                </c:pt>
                <c:pt idx="2024">
                  <c:v>60.48</c:v>
                </c:pt>
                <c:pt idx="2025">
                  <c:v>60.5</c:v>
                </c:pt>
                <c:pt idx="2026">
                  <c:v>60.52</c:v>
                </c:pt>
                <c:pt idx="2027">
                  <c:v>60.54</c:v>
                </c:pt>
                <c:pt idx="2028">
                  <c:v>60.56</c:v>
                </c:pt>
                <c:pt idx="2029">
                  <c:v>60.58</c:v>
                </c:pt>
                <c:pt idx="2030">
                  <c:v>60.6</c:v>
                </c:pt>
                <c:pt idx="2031">
                  <c:v>60.62</c:v>
                </c:pt>
                <c:pt idx="2032">
                  <c:v>60.64</c:v>
                </c:pt>
                <c:pt idx="2033">
                  <c:v>60.66</c:v>
                </c:pt>
                <c:pt idx="2034">
                  <c:v>60.68</c:v>
                </c:pt>
                <c:pt idx="2035">
                  <c:v>60.7</c:v>
                </c:pt>
                <c:pt idx="2036">
                  <c:v>60.72</c:v>
                </c:pt>
                <c:pt idx="2037">
                  <c:v>60.74</c:v>
                </c:pt>
                <c:pt idx="2038">
                  <c:v>60.76</c:v>
                </c:pt>
                <c:pt idx="2039">
                  <c:v>60.78</c:v>
                </c:pt>
                <c:pt idx="2040">
                  <c:v>60.8</c:v>
                </c:pt>
                <c:pt idx="2041">
                  <c:v>60.82</c:v>
                </c:pt>
                <c:pt idx="2042">
                  <c:v>60.84</c:v>
                </c:pt>
                <c:pt idx="2043">
                  <c:v>60.86</c:v>
                </c:pt>
                <c:pt idx="2044">
                  <c:v>60.88</c:v>
                </c:pt>
                <c:pt idx="2045">
                  <c:v>60.9</c:v>
                </c:pt>
                <c:pt idx="2046">
                  <c:v>60.92</c:v>
                </c:pt>
                <c:pt idx="2047">
                  <c:v>60.94</c:v>
                </c:pt>
                <c:pt idx="2048">
                  <c:v>60.96</c:v>
                </c:pt>
                <c:pt idx="2049">
                  <c:v>60.98</c:v>
                </c:pt>
                <c:pt idx="2050">
                  <c:v>61</c:v>
                </c:pt>
                <c:pt idx="2051">
                  <c:v>61.02</c:v>
                </c:pt>
                <c:pt idx="2052">
                  <c:v>61.04</c:v>
                </c:pt>
                <c:pt idx="2053">
                  <c:v>61.06</c:v>
                </c:pt>
                <c:pt idx="2054">
                  <c:v>61.08</c:v>
                </c:pt>
                <c:pt idx="2055">
                  <c:v>61.1</c:v>
                </c:pt>
                <c:pt idx="2056">
                  <c:v>61.12</c:v>
                </c:pt>
                <c:pt idx="2057">
                  <c:v>61.14</c:v>
                </c:pt>
                <c:pt idx="2058">
                  <c:v>61.16</c:v>
                </c:pt>
                <c:pt idx="2059">
                  <c:v>61.18</c:v>
                </c:pt>
                <c:pt idx="2060">
                  <c:v>61.2</c:v>
                </c:pt>
                <c:pt idx="2061">
                  <c:v>61.22</c:v>
                </c:pt>
                <c:pt idx="2062">
                  <c:v>61.24</c:v>
                </c:pt>
                <c:pt idx="2063">
                  <c:v>61.26</c:v>
                </c:pt>
                <c:pt idx="2064">
                  <c:v>61.28</c:v>
                </c:pt>
                <c:pt idx="2065">
                  <c:v>61.3</c:v>
                </c:pt>
                <c:pt idx="2066">
                  <c:v>61.32</c:v>
                </c:pt>
                <c:pt idx="2067">
                  <c:v>61.34</c:v>
                </c:pt>
                <c:pt idx="2068">
                  <c:v>61.36</c:v>
                </c:pt>
                <c:pt idx="2069">
                  <c:v>61.38</c:v>
                </c:pt>
                <c:pt idx="2070">
                  <c:v>61.4</c:v>
                </c:pt>
                <c:pt idx="2071">
                  <c:v>61.42</c:v>
                </c:pt>
                <c:pt idx="2072">
                  <c:v>61.44</c:v>
                </c:pt>
                <c:pt idx="2073">
                  <c:v>61.46</c:v>
                </c:pt>
                <c:pt idx="2074">
                  <c:v>61.48</c:v>
                </c:pt>
                <c:pt idx="2075">
                  <c:v>61.5</c:v>
                </c:pt>
                <c:pt idx="2076">
                  <c:v>61.52</c:v>
                </c:pt>
                <c:pt idx="2077">
                  <c:v>61.54</c:v>
                </c:pt>
                <c:pt idx="2078">
                  <c:v>61.56</c:v>
                </c:pt>
                <c:pt idx="2079">
                  <c:v>61.58</c:v>
                </c:pt>
                <c:pt idx="2080">
                  <c:v>61.6</c:v>
                </c:pt>
                <c:pt idx="2081">
                  <c:v>61.62</c:v>
                </c:pt>
                <c:pt idx="2082">
                  <c:v>61.64</c:v>
                </c:pt>
                <c:pt idx="2083">
                  <c:v>61.66</c:v>
                </c:pt>
                <c:pt idx="2084">
                  <c:v>61.68</c:v>
                </c:pt>
                <c:pt idx="2085">
                  <c:v>61.7</c:v>
                </c:pt>
                <c:pt idx="2086">
                  <c:v>61.72</c:v>
                </c:pt>
                <c:pt idx="2087">
                  <c:v>61.74</c:v>
                </c:pt>
                <c:pt idx="2088">
                  <c:v>61.76</c:v>
                </c:pt>
                <c:pt idx="2089">
                  <c:v>61.78</c:v>
                </c:pt>
                <c:pt idx="2090">
                  <c:v>61.8</c:v>
                </c:pt>
                <c:pt idx="2091">
                  <c:v>61.82</c:v>
                </c:pt>
                <c:pt idx="2092">
                  <c:v>61.84</c:v>
                </c:pt>
                <c:pt idx="2093">
                  <c:v>61.86</c:v>
                </c:pt>
                <c:pt idx="2094">
                  <c:v>61.88</c:v>
                </c:pt>
                <c:pt idx="2095">
                  <c:v>61.9</c:v>
                </c:pt>
                <c:pt idx="2096">
                  <c:v>61.92</c:v>
                </c:pt>
                <c:pt idx="2097">
                  <c:v>61.94</c:v>
                </c:pt>
                <c:pt idx="2098">
                  <c:v>61.96</c:v>
                </c:pt>
                <c:pt idx="2099">
                  <c:v>61.98</c:v>
                </c:pt>
                <c:pt idx="2100">
                  <c:v>62</c:v>
                </c:pt>
                <c:pt idx="2101">
                  <c:v>62.02</c:v>
                </c:pt>
                <c:pt idx="2102">
                  <c:v>62.04</c:v>
                </c:pt>
                <c:pt idx="2103">
                  <c:v>62.06</c:v>
                </c:pt>
                <c:pt idx="2104">
                  <c:v>62.08</c:v>
                </c:pt>
                <c:pt idx="2105">
                  <c:v>62.1</c:v>
                </c:pt>
                <c:pt idx="2106">
                  <c:v>62.12</c:v>
                </c:pt>
                <c:pt idx="2107">
                  <c:v>62.14</c:v>
                </c:pt>
                <c:pt idx="2108">
                  <c:v>62.16</c:v>
                </c:pt>
                <c:pt idx="2109">
                  <c:v>62.18</c:v>
                </c:pt>
                <c:pt idx="2110">
                  <c:v>62.2</c:v>
                </c:pt>
                <c:pt idx="2111">
                  <c:v>62.22</c:v>
                </c:pt>
                <c:pt idx="2112">
                  <c:v>62.24</c:v>
                </c:pt>
                <c:pt idx="2113">
                  <c:v>62.26</c:v>
                </c:pt>
                <c:pt idx="2114">
                  <c:v>62.28</c:v>
                </c:pt>
                <c:pt idx="2115">
                  <c:v>62.3</c:v>
                </c:pt>
                <c:pt idx="2116">
                  <c:v>62.32</c:v>
                </c:pt>
                <c:pt idx="2117">
                  <c:v>62.34</c:v>
                </c:pt>
                <c:pt idx="2118">
                  <c:v>62.36</c:v>
                </c:pt>
                <c:pt idx="2119">
                  <c:v>62.38</c:v>
                </c:pt>
                <c:pt idx="2120">
                  <c:v>62.4</c:v>
                </c:pt>
                <c:pt idx="2121">
                  <c:v>62.42</c:v>
                </c:pt>
                <c:pt idx="2122">
                  <c:v>62.44</c:v>
                </c:pt>
                <c:pt idx="2123">
                  <c:v>62.46</c:v>
                </c:pt>
                <c:pt idx="2124">
                  <c:v>62.48</c:v>
                </c:pt>
                <c:pt idx="2125">
                  <c:v>62.5</c:v>
                </c:pt>
                <c:pt idx="2126">
                  <c:v>62.52</c:v>
                </c:pt>
                <c:pt idx="2127">
                  <c:v>62.54</c:v>
                </c:pt>
                <c:pt idx="2128">
                  <c:v>62.56</c:v>
                </c:pt>
                <c:pt idx="2129">
                  <c:v>62.58</c:v>
                </c:pt>
                <c:pt idx="2130">
                  <c:v>62.6</c:v>
                </c:pt>
                <c:pt idx="2131">
                  <c:v>62.62</c:v>
                </c:pt>
                <c:pt idx="2132">
                  <c:v>62.64</c:v>
                </c:pt>
                <c:pt idx="2133">
                  <c:v>62.66</c:v>
                </c:pt>
                <c:pt idx="2134">
                  <c:v>62.68</c:v>
                </c:pt>
                <c:pt idx="2135">
                  <c:v>62.7</c:v>
                </c:pt>
                <c:pt idx="2136">
                  <c:v>62.72</c:v>
                </c:pt>
                <c:pt idx="2137">
                  <c:v>62.74</c:v>
                </c:pt>
                <c:pt idx="2138">
                  <c:v>62.76</c:v>
                </c:pt>
                <c:pt idx="2139">
                  <c:v>62.78</c:v>
                </c:pt>
                <c:pt idx="2140">
                  <c:v>62.8</c:v>
                </c:pt>
                <c:pt idx="2141">
                  <c:v>62.82</c:v>
                </c:pt>
                <c:pt idx="2142">
                  <c:v>62.84</c:v>
                </c:pt>
                <c:pt idx="2143">
                  <c:v>62.86</c:v>
                </c:pt>
                <c:pt idx="2144">
                  <c:v>62.88</c:v>
                </c:pt>
                <c:pt idx="2145">
                  <c:v>62.9</c:v>
                </c:pt>
                <c:pt idx="2146">
                  <c:v>62.92</c:v>
                </c:pt>
                <c:pt idx="2147">
                  <c:v>62.94</c:v>
                </c:pt>
                <c:pt idx="2148">
                  <c:v>62.96</c:v>
                </c:pt>
                <c:pt idx="2149">
                  <c:v>62.98</c:v>
                </c:pt>
                <c:pt idx="2150">
                  <c:v>63</c:v>
                </c:pt>
                <c:pt idx="2151">
                  <c:v>63.02</c:v>
                </c:pt>
                <c:pt idx="2152">
                  <c:v>63.04</c:v>
                </c:pt>
                <c:pt idx="2153">
                  <c:v>63.06</c:v>
                </c:pt>
                <c:pt idx="2154">
                  <c:v>63.08</c:v>
                </c:pt>
                <c:pt idx="2155">
                  <c:v>63.1</c:v>
                </c:pt>
                <c:pt idx="2156">
                  <c:v>63.12</c:v>
                </c:pt>
                <c:pt idx="2157">
                  <c:v>63.14</c:v>
                </c:pt>
                <c:pt idx="2158">
                  <c:v>63.16</c:v>
                </c:pt>
                <c:pt idx="2159">
                  <c:v>63.18</c:v>
                </c:pt>
                <c:pt idx="2160">
                  <c:v>63.2</c:v>
                </c:pt>
                <c:pt idx="2161">
                  <c:v>63.22</c:v>
                </c:pt>
                <c:pt idx="2162">
                  <c:v>63.24</c:v>
                </c:pt>
                <c:pt idx="2163">
                  <c:v>63.26</c:v>
                </c:pt>
                <c:pt idx="2164">
                  <c:v>63.28</c:v>
                </c:pt>
                <c:pt idx="2165">
                  <c:v>63.3</c:v>
                </c:pt>
                <c:pt idx="2166">
                  <c:v>63.32</c:v>
                </c:pt>
                <c:pt idx="2167">
                  <c:v>63.34</c:v>
                </c:pt>
                <c:pt idx="2168">
                  <c:v>63.36</c:v>
                </c:pt>
                <c:pt idx="2169">
                  <c:v>63.38</c:v>
                </c:pt>
                <c:pt idx="2170">
                  <c:v>63.4</c:v>
                </c:pt>
                <c:pt idx="2171">
                  <c:v>63.42</c:v>
                </c:pt>
                <c:pt idx="2172">
                  <c:v>63.44</c:v>
                </c:pt>
                <c:pt idx="2173">
                  <c:v>63.46</c:v>
                </c:pt>
                <c:pt idx="2174">
                  <c:v>63.48</c:v>
                </c:pt>
                <c:pt idx="2175">
                  <c:v>63.5</c:v>
                </c:pt>
                <c:pt idx="2176">
                  <c:v>63.52</c:v>
                </c:pt>
                <c:pt idx="2177">
                  <c:v>63.54</c:v>
                </c:pt>
                <c:pt idx="2178">
                  <c:v>63.56</c:v>
                </c:pt>
                <c:pt idx="2179">
                  <c:v>63.58</c:v>
                </c:pt>
                <c:pt idx="2180">
                  <c:v>63.6</c:v>
                </c:pt>
                <c:pt idx="2181">
                  <c:v>63.62</c:v>
                </c:pt>
                <c:pt idx="2182">
                  <c:v>63.64</c:v>
                </c:pt>
                <c:pt idx="2183">
                  <c:v>63.66</c:v>
                </c:pt>
                <c:pt idx="2184">
                  <c:v>63.68</c:v>
                </c:pt>
                <c:pt idx="2185">
                  <c:v>63.7</c:v>
                </c:pt>
                <c:pt idx="2186">
                  <c:v>63.72</c:v>
                </c:pt>
                <c:pt idx="2187">
                  <c:v>63.74</c:v>
                </c:pt>
                <c:pt idx="2188">
                  <c:v>63.76</c:v>
                </c:pt>
                <c:pt idx="2189">
                  <c:v>63.78</c:v>
                </c:pt>
                <c:pt idx="2190">
                  <c:v>63.8</c:v>
                </c:pt>
                <c:pt idx="2191">
                  <c:v>63.82</c:v>
                </c:pt>
                <c:pt idx="2192">
                  <c:v>63.84</c:v>
                </c:pt>
                <c:pt idx="2193">
                  <c:v>63.86</c:v>
                </c:pt>
                <c:pt idx="2194">
                  <c:v>63.88</c:v>
                </c:pt>
                <c:pt idx="2195">
                  <c:v>63.9</c:v>
                </c:pt>
                <c:pt idx="2196">
                  <c:v>63.92</c:v>
                </c:pt>
                <c:pt idx="2197">
                  <c:v>63.94</c:v>
                </c:pt>
                <c:pt idx="2198">
                  <c:v>63.96</c:v>
                </c:pt>
                <c:pt idx="2199">
                  <c:v>63.98</c:v>
                </c:pt>
                <c:pt idx="2200">
                  <c:v>64</c:v>
                </c:pt>
                <c:pt idx="2201">
                  <c:v>64.02</c:v>
                </c:pt>
                <c:pt idx="2202">
                  <c:v>64.040000000000006</c:v>
                </c:pt>
                <c:pt idx="2203">
                  <c:v>64.06</c:v>
                </c:pt>
                <c:pt idx="2204">
                  <c:v>64.08</c:v>
                </c:pt>
                <c:pt idx="2205">
                  <c:v>64.099999999999994</c:v>
                </c:pt>
                <c:pt idx="2206">
                  <c:v>64.12</c:v>
                </c:pt>
                <c:pt idx="2207">
                  <c:v>64.14</c:v>
                </c:pt>
                <c:pt idx="2208">
                  <c:v>64.16</c:v>
                </c:pt>
                <c:pt idx="2209">
                  <c:v>64.180000000000007</c:v>
                </c:pt>
                <c:pt idx="2210">
                  <c:v>64.2</c:v>
                </c:pt>
                <c:pt idx="2211">
                  <c:v>64.22</c:v>
                </c:pt>
                <c:pt idx="2212">
                  <c:v>64.239999999999995</c:v>
                </c:pt>
                <c:pt idx="2213">
                  <c:v>64.260000000000005</c:v>
                </c:pt>
                <c:pt idx="2214">
                  <c:v>64.28</c:v>
                </c:pt>
                <c:pt idx="2215">
                  <c:v>64.3</c:v>
                </c:pt>
                <c:pt idx="2216">
                  <c:v>64.319999999999993</c:v>
                </c:pt>
                <c:pt idx="2217">
                  <c:v>64.34</c:v>
                </c:pt>
                <c:pt idx="2218">
                  <c:v>64.36</c:v>
                </c:pt>
                <c:pt idx="2219">
                  <c:v>64.38</c:v>
                </c:pt>
                <c:pt idx="2220">
                  <c:v>64.400000000000006</c:v>
                </c:pt>
                <c:pt idx="2221">
                  <c:v>64.42</c:v>
                </c:pt>
                <c:pt idx="2222">
                  <c:v>64.44</c:v>
                </c:pt>
                <c:pt idx="2223">
                  <c:v>64.459999999999994</c:v>
                </c:pt>
                <c:pt idx="2224">
                  <c:v>64.48</c:v>
                </c:pt>
                <c:pt idx="2225">
                  <c:v>64.5</c:v>
                </c:pt>
                <c:pt idx="2226">
                  <c:v>64.52</c:v>
                </c:pt>
                <c:pt idx="2227">
                  <c:v>64.540000000000006</c:v>
                </c:pt>
                <c:pt idx="2228">
                  <c:v>64.56</c:v>
                </c:pt>
                <c:pt idx="2229">
                  <c:v>64.58</c:v>
                </c:pt>
                <c:pt idx="2230">
                  <c:v>64.599999999999994</c:v>
                </c:pt>
                <c:pt idx="2231">
                  <c:v>64.62</c:v>
                </c:pt>
                <c:pt idx="2232">
                  <c:v>64.64</c:v>
                </c:pt>
                <c:pt idx="2233">
                  <c:v>64.66</c:v>
                </c:pt>
                <c:pt idx="2234">
                  <c:v>64.680000000000007</c:v>
                </c:pt>
                <c:pt idx="2235">
                  <c:v>64.7</c:v>
                </c:pt>
                <c:pt idx="2236">
                  <c:v>64.72</c:v>
                </c:pt>
                <c:pt idx="2237">
                  <c:v>64.739999999999995</c:v>
                </c:pt>
                <c:pt idx="2238">
                  <c:v>64.760000000000005</c:v>
                </c:pt>
                <c:pt idx="2239">
                  <c:v>64.78</c:v>
                </c:pt>
                <c:pt idx="2240">
                  <c:v>64.8</c:v>
                </c:pt>
                <c:pt idx="2241">
                  <c:v>64.819999999999993</c:v>
                </c:pt>
                <c:pt idx="2242">
                  <c:v>64.84</c:v>
                </c:pt>
                <c:pt idx="2243">
                  <c:v>64.86</c:v>
                </c:pt>
                <c:pt idx="2244">
                  <c:v>64.88</c:v>
                </c:pt>
                <c:pt idx="2245">
                  <c:v>64.900000000000006</c:v>
                </c:pt>
                <c:pt idx="2246">
                  <c:v>64.92</c:v>
                </c:pt>
                <c:pt idx="2247">
                  <c:v>64.94</c:v>
                </c:pt>
                <c:pt idx="2248">
                  <c:v>64.959999999999994</c:v>
                </c:pt>
                <c:pt idx="2249">
                  <c:v>64.98</c:v>
                </c:pt>
                <c:pt idx="2250">
                  <c:v>65</c:v>
                </c:pt>
                <c:pt idx="2251">
                  <c:v>65.02</c:v>
                </c:pt>
                <c:pt idx="2252">
                  <c:v>65.040000000000006</c:v>
                </c:pt>
                <c:pt idx="2253">
                  <c:v>65.06</c:v>
                </c:pt>
                <c:pt idx="2254">
                  <c:v>65.08</c:v>
                </c:pt>
                <c:pt idx="2255">
                  <c:v>65.099999999999994</c:v>
                </c:pt>
                <c:pt idx="2256">
                  <c:v>65.12</c:v>
                </c:pt>
                <c:pt idx="2257">
                  <c:v>65.14</c:v>
                </c:pt>
                <c:pt idx="2258">
                  <c:v>65.16</c:v>
                </c:pt>
                <c:pt idx="2259">
                  <c:v>65.180000000000007</c:v>
                </c:pt>
                <c:pt idx="2260">
                  <c:v>65.2</c:v>
                </c:pt>
                <c:pt idx="2261">
                  <c:v>65.22</c:v>
                </c:pt>
                <c:pt idx="2262">
                  <c:v>65.239999999999995</c:v>
                </c:pt>
                <c:pt idx="2263">
                  <c:v>65.260000000000005</c:v>
                </c:pt>
                <c:pt idx="2264">
                  <c:v>65.28</c:v>
                </c:pt>
                <c:pt idx="2265">
                  <c:v>65.3</c:v>
                </c:pt>
                <c:pt idx="2266">
                  <c:v>65.319999999999993</c:v>
                </c:pt>
                <c:pt idx="2267">
                  <c:v>65.34</c:v>
                </c:pt>
                <c:pt idx="2268">
                  <c:v>65.36</c:v>
                </c:pt>
                <c:pt idx="2269">
                  <c:v>65.38</c:v>
                </c:pt>
                <c:pt idx="2270">
                  <c:v>65.400000000000006</c:v>
                </c:pt>
                <c:pt idx="2271">
                  <c:v>65.42</c:v>
                </c:pt>
                <c:pt idx="2272">
                  <c:v>65.44</c:v>
                </c:pt>
                <c:pt idx="2273">
                  <c:v>65.459999999999994</c:v>
                </c:pt>
                <c:pt idx="2274">
                  <c:v>65.48</c:v>
                </c:pt>
                <c:pt idx="2275">
                  <c:v>65.5</c:v>
                </c:pt>
                <c:pt idx="2276">
                  <c:v>65.52</c:v>
                </c:pt>
                <c:pt idx="2277">
                  <c:v>65.540000000000006</c:v>
                </c:pt>
                <c:pt idx="2278">
                  <c:v>65.56</c:v>
                </c:pt>
                <c:pt idx="2279">
                  <c:v>65.58</c:v>
                </c:pt>
                <c:pt idx="2280">
                  <c:v>65.599999999999994</c:v>
                </c:pt>
                <c:pt idx="2281">
                  <c:v>65.62</c:v>
                </c:pt>
                <c:pt idx="2282">
                  <c:v>65.64</c:v>
                </c:pt>
                <c:pt idx="2283">
                  <c:v>65.66</c:v>
                </c:pt>
                <c:pt idx="2284">
                  <c:v>65.680000000000007</c:v>
                </c:pt>
                <c:pt idx="2285">
                  <c:v>65.7</c:v>
                </c:pt>
                <c:pt idx="2286">
                  <c:v>65.72</c:v>
                </c:pt>
                <c:pt idx="2287">
                  <c:v>65.739999999999995</c:v>
                </c:pt>
                <c:pt idx="2288">
                  <c:v>65.760000000000005</c:v>
                </c:pt>
                <c:pt idx="2289">
                  <c:v>65.78</c:v>
                </c:pt>
                <c:pt idx="2290">
                  <c:v>65.8</c:v>
                </c:pt>
                <c:pt idx="2291">
                  <c:v>65.819999999999993</c:v>
                </c:pt>
                <c:pt idx="2292">
                  <c:v>65.84</c:v>
                </c:pt>
                <c:pt idx="2293">
                  <c:v>65.86</c:v>
                </c:pt>
                <c:pt idx="2294">
                  <c:v>65.88</c:v>
                </c:pt>
                <c:pt idx="2295">
                  <c:v>65.900000000000006</c:v>
                </c:pt>
                <c:pt idx="2296">
                  <c:v>65.92</c:v>
                </c:pt>
                <c:pt idx="2297">
                  <c:v>65.94</c:v>
                </c:pt>
                <c:pt idx="2298">
                  <c:v>65.959999999999994</c:v>
                </c:pt>
                <c:pt idx="2299">
                  <c:v>65.98</c:v>
                </c:pt>
                <c:pt idx="2300">
                  <c:v>66</c:v>
                </c:pt>
                <c:pt idx="2301">
                  <c:v>66.02</c:v>
                </c:pt>
                <c:pt idx="2302">
                  <c:v>66.040000000000006</c:v>
                </c:pt>
                <c:pt idx="2303">
                  <c:v>66.06</c:v>
                </c:pt>
                <c:pt idx="2304">
                  <c:v>66.08</c:v>
                </c:pt>
                <c:pt idx="2305">
                  <c:v>66.099999999999994</c:v>
                </c:pt>
                <c:pt idx="2306">
                  <c:v>66.12</c:v>
                </c:pt>
                <c:pt idx="2307">
                  <c:v>66.14</c:v>
                </c:pt>
                <c:pt idx="2308">
                  <c:v>66.16</c:v>
                </c:pt>
                <c:pt idx="2309">
                  <c:v>66.180000000000007</c:v>
                </c:pt>
                <c:pt idx="2310">
                  <c:v>66.2</c:v>
                </c:pt>
                <c:pt idx="2311">
                  <c:v>66.22</c:v>
                </c:pt>
                <c:pt idx="2312">
                  <c:v>66.239999999999995</c:v>
                </c:pt>
                <c:pt idx="2313">
                  <c:v>66.260000000000005</c:v>
                </c:pt>
                <c:pt idx="2314">
                  <c:v>66.28</c:v>
                </c:pt>
                <c:pt idx="2315">
                  <c:v>66.3</c:v>
                </c:pt>
                <c:pt idx="2316">
                  <c:v>66.319999999999993</c:v>
                </c:pt>
                <c:pt idx="2317">
                  <c:v>66.34</c:v>
                </c:pt>
                <c:pt idx="2318">
                  <c:v>66.36</c:v>
                </c:pt>
                <c:pt idx="2319">
                  <c:v>66.38</c:v>
                </c:pt>
                <c:pt idx="2320">
                  <c:v>66.400000000000006</c:v>
                </c:pt>
                <c:pt idx="2321">
                  <c:v>66.42</c:v>
                </c:pt>
                <c:pt idx="2322">
                  <c:v>66.44</c:v>
                </c:pt>
                <c:pt idx="2323">
                  <c:v>66.459999999999994</c:v>
                </c:pt>
                <c:pt idx="2324">
                  <c:v>66.48</c:v>
                </c:pt>
                <c:pt idx="2325">
                  <c:v>66.5</c:v>
                </c:pt>
                <c:pt idx="2326">
                  <c:v>66.52</c:v>
                </c:pt>
                <c:pt idx="2327">
                  <c:v>66.540000000000006</c:v>
                </c:pt>
                <c:pt idx="2328">
                  <c:v>66.56</c:v>
                </c:pt>
                <c:pt idx="2329">
                  <c:v>66.58</c:v>
                </c:pt>
                <c:pt idx="2330">
                  <c:v>66.599999999999994</c:v>
                </c:pt>
                <c:pt idx="2331">
                  <c:v>66.62</c:v>
                </c:pt>
                <c:pt idx="2332">
                  <c:v>66.64</c:v>
                </c:pt>
                <c:pt idx="2333">
                  <c:v>66.66</c:v>
                </c:pt>
                <c:pt idx="2334">
                  <c:v>66.680000000000007</c:v>
                </c:pt>
                <c:pt idx="2335">
                  <c:v>66.7</c:v>
                </c:pt>
                <c:pt idx="2336">
                  <c:v>66.72</c:v>
                </c:pt>
                <c:pt idx="2337">
                  <c:v>66.739999999999995</c:v>
                </c:pt>
                <c:pt idx="2338">
                  <c:v>66.760000000000005</c:v>
                </c:pt>
                <c:pt idx="2339">
                  <c:v>66.78</c:v>
                </c:pt>
                <c:pt idx="2340">
                  <c:v>66.8</c:v>
                </c:pt>
                <c:pt idx="2341">
                  <c:v>66.819999999999993</c:v>
                </c:pt>
                <c:pt idx="2342">
                  <c:v>66.84</c:v>
                </c:pt>
                <c:pt idx="2343">
                  <c:v>66.86</c:v>
                </c:pt>
                <c:pt idx="2344">
                  <c:v>66.88</c:v>
                </c:pt>
                <c:pt idx="2345">
                  <c:v>66.900000000000006</c:v>
                </c:pt>
                <c:pt idx="2346">
                  <c:v>66.92</c:v>
                </c:pt>
                <c:pt idx="2347">
                  <c:v>66.94</c:v>
                </c:pt>
                <c:pt idx="2348">
                  <c:v>66.959999999999994</c:v>
                </c:pt>
                <c:pt idx="2349">
                  <c:v>66.98</c:v>
                </c:pt>
                <c:pt idx="2350">
                  <c:v>67</c:v>
                </c:pt>
                <c:pt idx="2351">
                  <c:v>67.02</c:v>
                </c:pt>
                <c:pt idx="2352">
                  <c:v>67.040000000000006</c:v>
                </c:pt>
                <c:pt idx="2353">
                  <c:v>67.06</c:v>
                </c:pt>
                <c:pt idx="2354">
                  <c:v>67.08</c:v>
                </c:pt>
                <c:pt idx="2355">
                  <c:v>67.099999999999994</c:v>
                </c:pt>
                <c:pt idx="2356">
                  <c:v>67.12</c:v>
                </c:pt>
                <c:pt idx="2357">
                  <c:v>67.14</c:v>
                </c:pt>
                <c:pt idx="2358">
                  <c:v>67.16</c:v>
                </c:pt>
                <c:pt idx="2359">
                  <c:v>67.180000000000007</c:v>
                </c:pt>
                <c:pt idx="2360">
                  <c:v>67.2</c:v>
                </c:pt>
                <c:pt idx="2361">
                  <c:v>67.22</c:v>
                </c:pt>
                <c:pt idx="2362">
                  <c:v>67.239999999999995</c:v>
                </c:pt>
                <c:pt idx="2363">
                  <c:v>67.260000000000005</c:v>
                </c:pt>
                <c:pt idx="2364">
                  <c:v>67.28</c:v>
                </c:pt>
                <c:pt idx="2365">
                  <c:v>67.3</c:v>
                </c:pt>
                <c:pt idx="2366">
                  <c:v>67.319999999999993</c:v>
                </c:pt>
                <c:pt idx="2367">
                  <c:v>67.34</c:v>
                </c:pt>
                <c:pt idx="2368">
                  <c:v>67.36</c:v>
                </c:pt>
                <c:pt idx="2369">
                  <c:v>67.38</c:v>
                </c:pt>
                <c:pt idx="2370">
                  <c:v>67.400000000000006</c:v>
                </c:pt>
                <c:pt idx="2371">
                  <c:v>67.42</c:v>
                </c:pt>
                <c:pt idx="2372">
                  <c:v>67.44</c:v>
                </c:pt>
                <c:pt idx="2373">
                  <c:v>67.459999999999994</c:v>
                </c:pt>
                <c:pt idx="2374">
                  <c:v>67.48</c:v>
                </c:pt>
                <c:pt idx="2375">
                  <c:v>67.5</c:v>
                </c:pt>
                <c:pt idx="2376">
                  <c:v>67.52</c:v>
                </c:pt>
                <c:pt idx="2377">
                  <c:v>67.540000000000006</c:v>
                </c:pt>
                <c:pt idx="2378">
                  <c:v>67.56</c:v>
                </c:pt>
                <c:pt idx="2379">
                  <c:v>67.58</c:v>
                </c:pt>
                <c:pt idx="2380">
                  <c:v>67.599999999999994</c:v>
                </c:pt>
                <c:pt idx="2381">
                  <c:v>67.62</c:v>
                </c:pt>
                <c:pt idx="2382">
                  <c:v>67.64</c:v>
                </c:pt>
                <c:pt idx="2383">
                  <c:v>67.66</c:v>
                </c:pt>
                <c:pt idx="2384">
                  <c:v>67.680000000000007</c:v>
                </c:pt>
                <c:pt idx="2385">
                  <c:v>67.7</c:v>
                </c:pt>
                <c:pt idx="2386">
                  <c:v>67.72</c:v>
                </c:pt>
                <c:pt idx="2387">
                  <c:v>67.739999999999995</c:v>
                </c:pt>
                <c:pt idx="2388">
                  <c:v>67.760000000000005</c:v>
                </c:pt>
                <c:pt idx="2389">
                  <c:v>67.78</c:v>
                </c:pt>
                <c:pt idx="2390">
                  <c:v>67.8</c:v>
                </c:pt>
                <c:pt idx="2391">
                  <c:v>67.819999999999993</c:v>
                </c:pt>
                <c:pt idx="2392">
                  <c:v>67.84</c:v>
                </c:pt>
                <c:pt idx="2393">
                  <c:v>67.86</c:v>
                </c:pt>
                <c:pt idx="2394">
                  <c:v>67.88</c:v>
                </c:pt>
                <c:pt idx="2395">
                  <c:v>67.900000000000006</c:v>
                </c:pt>
                <c:pt idx="2396">
                  <c:v>67.92</c:v>
                </c:pt>
                <c:pt idx="2397">
                  <c:v>67.94</c:v>
                </c:pt>
                <c:pt idx="2398">
                  <c:v>67.959999999999994</c:v>
                </c:pt>
                <c:pt idx="2399">
                  <c:v>67.98</c:v>
                </c:pt>
                <c:pt idx="2400">
                  <c:v>68</c:v>
                </c:pt>
                <c:pt idx="2401">
                  <c:v>68.02</c:v>
                </c:pt>
                <c:pt idx="2402">
                  <c:v>68.040000000000006</c:v>
                </c:pt>
                <c:pt idx="2403">
                  <c:v>68.06</c:v>
                </c:pt>
                <c:pt idx="2404">
                  <c:v>68.08</c:v>
                </c:pt>
                <c:pt idx="2405">
                  <c:v>68.099999999999994</c:v>
                </c:pt>
                <c:pt idx="2406">
                  <c:v>68.12</c:v>
                </c:pt>
                <c:pt idx="2407">
                  <c:v>68.14</c:v>
                </c:pt>
                <c:pt idx="2408">
                  <c:v>68.16</c:v>
                </c:pt>
                <c:pt idx="2409">
                  <c:v>68.180000000000007</c:v>
                </c:pt>
                <c:pt idx="2410">
                  <c:v>68.2</c:v>
                </c:pt>
                <c:pt idx="2411">
                  <c:v>68.22</c:v>
                </c:pt>
                <c:pt idx="2412">
                  <c:v>68.239999999999995</c:v>
                </c:pt>
                <c:pt idx="2413">
                  <c:v>68.260000000000005</c:v>
                </c:pt>
                <c:pt idx="2414">
                  <c:v>68.28</c:v>
                </c:pt>
                <c:pt idx="2415">
                  <c:v>68.3</c:v>
                </c:pt>
                <c:pt idx="2416">
                  <c:v>68.319999999999993</c:v>
                </c:pt>
                <c:pt idx="2417">
                  <c:v>68.34</c:v>
                </c:pt>
                <c:pt idx="2418">
                  <c:v>68.36</c:v>
                </c:pt>
                <c:pt idx="2419">
                  <c:v>68.38</c:v>
                </c:pt>
                <c:pt idx="2420">
                  <c:v>68.400000000000006</c:v>
                </c:pt>
                <c:pt idx="2421">
                  <c:v>68.42</c:v>
                </c:pt>
                <c:pt idx="2422">
                  <c:v>68.44</c:v>
                </c:pt>
                <c:pt idx="2423">
                  <c:v>68.459999999999994</c:v>
                </c:pt>
                <c:pt idx="2424">
                  <c:v>68.48</c:v>
                </c:pt>
                <c:pt idx="2425">
                  <c:v>68.5</c:v>
                </c:pt>
                <c:pt idx="2426">
                  <c:v>68.52</c:v>
                </c:pt>
                <c:pt idx="2427">
                  <c:v>68.540000000000006</c:v>
                </c:pt>
                <c:pt idx="2428">
                  <c:v>68.56</c:v>
                </c:pt>
                <c:pt idx="2429">
                  <c:v>68.58</c:v>
                </c:pt>
                <c:pt idx="2430">
                  <c:v>68.599999999999994</c:v>
                </c:pt>
                <c:pt idx="2431">
                  <c:v>68.62</c:v>
                </c:pt>
                <c:pt idx="2432">
                  <c:v>68.64</c:v>
                </c:pt>
                <c:pt idx="2433">
                  <c:v>68.66</c:v>
                </c:pt>
                <c:pt idx="2434">
                  <c:v>68.680000000000007</c:v>
                </c:pt>
                <c:pt idx="2435">
                  <c:v>68.7</c:v>
                </c:pt>
                <c:pt idx="2436">
                  <c:v>68.72</c:v>
                </c:pt>
                <c:pt idx="2437">
                  <c:v>68.739999999999995</c:v>
                </c:pt>
                <c:pt idx="2438">
                  <c:v>68.760000000000005</c:v>
                </c:pt>
                <c:pt idx="2439">
                  <c:v>68.78</c:v>
                </c:pt>
                <c:pt idx="2440">
                  <c:v>68.8</c:v>
                </c:pt>
                <c:pt idx="2441">
                  <c:v>68.819999999999993</c:v>
                </c:pt>
                <c:pt idx="2442">
                  <c:v>68.84</c:v>
                </c:pt>
                <c:pt idx="2443">
                  <c:v>68.86</c:v>
                </c:pt>
                <c:pt idx="2444">
                  <c:v>68.88</c:v>
                </c:pt>
                <c:pt idx="2445">
                  <c:v>68.900000000000006</c:v>
                </c:pt>
                <c:pt idx="2446">
                  <c:v>68.92</c:v>
                </c:pt>
                <c:pt idx="2447">
                  <c:v>68.94</c:v>
                </c:pt>
                <c:pt idx="2448">
                  <c:v>68.959999999999994</c:v>
                </c:pt>
                <c:pt idx="2449">
                  <c:v>68.98</c:v>
                </c:pt>
                <c:pt idx="2450">
                  <c:v>69</c:v>
                </c:pt>
                <c:pt idx="2451">
                  <c:v>69.02</c:v>
                </c:pt>
                <c:pt idx="2452">
                  <c:v>69.040000000000006</c:v>
                </c:pt>
                <c:pt idx="2453">
                  <c:v>69.06</c:v>
                </c:pt>
                <c:pt idx="2454">
                  <c:v>69.08</c:v>
                </c:pt>
                <c:pt idx="2455">
                  <c:v>69.099999999999994</c:v>
                </c:pt>
                <c:pt idx="2456">
                  <c:v>69.12</c:v>
                </c:pt>
                <c:pt idx="2457">
                  <c:v>69.14</c:v>
                </c:pt>
                <c:pt idx="2458">
                  <c:v>69.16</c:v>
                </c:pt>
                <c:pt idx="2459">
                  <c:v>69.180000000000007</c:v>
                </c:pt>
                <c:pt idx="2460">
                  <c:v>69.2</c:v>
                </c:pt>
                <c:pt idx="2461">
                  <c:v>69.22</c:v>
                </c:pt>
                <c:pt idx="2462">
                  <c:v>69.239999999999995</c:v>
                </c:pt>
                <c:pt idx="2463">
                  <c:v>69.260000000000005</c:v>
                </c:pt>
                <c:pt idx="2464">
                  <c:v>69.28</c:v>
                </c:pt>
                <c:pt idx="2465">
                  <c:v>69.3</c:v>
                </c:pt>
                <c:pt idx="2466">
                  <c:v>69.319999999999993</c:v>
                </c:pt>
                <c:pt idx="2467">
                  <c:v>69.34</c:v>
                </c:pt>
                <c:pt idx="2468">
                  <c:v>69.36</c:v>
                </c:pt>
                <c:pt idx="2469">
                  <c:v>69.38</c:v>
                </c:pt>
                <c:pt idx="2470">
                  <c:v>69.400000000000006</c:v>
                </c:pt>
                <c:pt idx="2471">
                  <c:v>69.42</c:v>
                </c:pt>
                <c:pt idx="2472">
                  <c:v>69.44</c:v>
                </c:pt>
                <c:pt idx="2473">
                  <c:v>69.459999999999994</c:v>
                </c:pt>
                <c:pt idx="2474">
                  <c:v>69.48</c:v>
                </c:pt>
                <c:pt idx="2475">
                  <c:v>69.5</c:v>
                </c:pt>
                <c:pt idx="2476">
                  <c:v>69.52</c:v>
                </c:pt>
                <c:pt idx="2477">
                  <c:v>69.540000000000006</c:v>
                </c:pt>
                <c:pt idx="2478">
                  <c:v>69.56</c:v>
                </c:pt>
                <c:pt idx="2479">
                  <c:v>69.58</c:v>
                </c:pt>
                <c:pt idx="2480">
                  <c:v>69.599999999999994</c:v>
                </c:pt>
                <c:pt idx="2481">
                  <c:v>69.62</c:v>
                </c:pt>
                <c:pt idx="2482">
                  <c:v>69.64</c:v>
                </c:pt>
                <c:pt idx="2483">
                  <c:v>69.66</c:v>
                </c:pt>
                <c:pt idx="2484">
                  <c:v>69.680000000000007</c:v>
                </c:pt>
                <c:pt idx="2485">
                  <c:v>69.7</c:v>
                </c:pt>
                <c:pt idx="2486">
                  <c:v>69.72</c:v>
                </c:pt>
                <c:pt idx="2487">
                  <c:v>69.739999999999995</c:v>
                </c:pt>
                <c:pt idx="2488">
                  <c:v>69.760000000000005</c:v>
                </c:pt>
                <c:pt idx="2489">
                  <c:v>69.78</c:v>
                </c:pt>
                <c:pt idx="2490">
                  <c:v>69.8</c:v>
                </c:pt>
                <c:pt idx="2491">
                  <c:v>69.819999999999993</c:v>
                </c:pt>
                <c:pt idx="2492">
                  <c:v>69.84</c:v>
                </c:pt>
                <c:pt idx="2493">
                  <c:v>69.86</c:v>
                </c:pt>
                <c:pt idx="2494">
                  <c:v>69.88</c:v>
                </c:pt>
                <c:pt idx="2495">
                  <c:v>69.900000000000006</c:v>
                </c:pt>
                <c:pt idx="2496">
                  <c:v>69.92</c:v>
                </c:pt>
                <c:pt idx="2497">
                  <c:v>69.94</c:v>
                </c:pt>
                <c:pt idx="2498">
                  <c:v>69.959999999999994</c:v>
                </c:pt>
                <c:pt idx="2499">
                  <c:v>69.98</c:v>
                </c:pt>
                <c:pt idx="2500">
                  <c:v>70</c:v>
                </c:pt>
                <c:pt idx="2501">
                  <c:v>70.02</c:v>
                </c:pt>
                <c:pt idx="2502">
                  <c:v>70.040000000000006</c:v>
                </c:pt>
                <c:pt idx="2503">
                  <c:v>70.06</c:v>
                </c:pt>
                <c:pt idx="2504">
                  <c:v>70.08</c:v>
                </c:pt>
                <c:pt idx="2505">
                  <c:v>70.099999999999994</c:v>
                </c:pt>
                <c:pt idx="2506">
                  <c:v>70.12</c:v>
                </c:pt>
                <c:pt idx="2507">
                  <c:v>70.14</c:v>
                </c:pt>
                <c:pt idx="2508">
                  <c:v>70.16</c:v>
                </c:pt>
                <c:pt idx="2509">
                  <c:v>70.180000000000007</c:v>
                </c:pt>
                <c:pt idx="2510">
                  <c:v>70.2</c:v>
                </c:pt>
                <c:pt idx="2511">
                  <c:v>70.22</c:v>
                </c:pt>
                <c:pt idx="2512">
                  <c:v>70.239999999999995</c:v>
                </c:pt>
                <c:pt idx="2513">
                  <c:v>70.260000000000005</c:v>
                </c:pt>
                <c:pt idx="2514">
                  <c:v>70.28</c:v>
                </c:pt>
                <c:pt idx="2515">
                  <c:v>70.3</c:v>
                </c:pt>
                <c:pt idx="2516">
                  <c:v>70.319999999999993</c:v>
                </c:pt>
                <c:pt idx="2517">
                  <c:v>70.34</c:v>
                </c:pt>
                <c:pt idx="2518">
                  <c:v>70.36</c:v>
                </c:pt>
                <c:pt idx="2519">
                  <c:v>70.38</c:v>
                </c:pt>
                <c:pt idx="2520">
                  <c:v>70.400000000000006</c:v>
                </c:pt>
                <c:pt idx="2521">
                  <c:v>70.42</c:v>
                </c:pt>
                <c:pt idx="2522">
                  <c:v>70.44</c:v>
                </c:pt>
                <c:pt idx="2523">
                  <c:v>70.459999999999994</c:v>
                </c:pt>
                <c:pt idx="2524">
                  <c:v>70.48</c:v>
                </c:pt>
                <c:pt idx="2525">
                  <c:v>70.5</c:v>
                </c:pt>
                <c:pt idx="2526">
                  <c:v>70.52</c:v>
                </c:pt>
                <c:pt idx="2527">
                  <c:v>70.540000000000006</c:v>
                </c:pt>
                <c:pt idx="2528">
                  <c:v>70.56</c:v>
                </c:pt>
                <c:pt idx="2529">
                  <c:v>70.58</c:v>
                </c:pt>
                <c:pt idx="2530">
                  <c:v>70.599999999999994</c:v>
                </c:pt>
                <c:pt idx="2531">
                  <c:v>70.62</c:v>
                </c:pt>
                <c:pt idx="2532">
                  <c:v>70.64</c:v>
                </c:pt>
                <c:pt idx="2533">
                  <c:v>70.66</c:v>
                </c:pt>
                <c:pt idx="2534">
                  <c:v>70.680000000000007</c:v>
                </c:pt>
                <c:pt idx="2535">
                  <c:v>70.7</c:v>
                </c:pt>
                <c:pt idx="2536">
                  <c:v>70.72</c:v>
                </c:pt>
                <c:pt idx="2537">
                  <c:v>70.739999999999995</c:v>
                </c:pt>
                <c:pt idx="2538">
                  <c:v>70.760000000000005</c:v>
                </c:pt>
                <c:pt idx="2539">
                  <c:v>70.78</c:v>
                </c:pt>
                <c:pt idx="2540">
                  <c:v>70.8</c:v>
                </c:pt>
                <c:pt idx="2541">
                  <c:v>70.819999999999993</c:v>
                </c:pt>
                <c:pt idx="2542">
                  <c:v>70.84</c:v>
                </c:pt>
                <c:pt idx="2543">
                  <c:v>70.86</c:v>
                </c:pt>
                <c:pt idx="2544">
                  <c:v>70.88</c:v>
                </c:pt>
                <c:pt idx="2545">
                  <c:v>70.900000000000006</c:v>
                </c:pt>
                <c:pt idx="2546">
                  <c:v>70.92</c:v>
                </c:pt>
                <c:pt idx="2547">
                  <c:v>70.94</c:v>
                </c:pt>
                <c:pt idx="2548">
                  <c:v>70.959999999999994</c:v>
                </c:pt>
                <c:pt idx="2549">
                  <c:v>70.98</c:v>
                </c:pt>
                <c:pt idx="2550">
                  <c:v>71</c:v>
                </c:pt>
                <c:pt idx="2551">
                  <c:v>71.02</c:v>
                </c:pt>
                <c:pt idx="2552">
                  <c:v>71.040000000000006</c:v>
                </c:pt>
                <c:pt idx="2553">
                  <c:v>71.06</c:v>
                </c:pt>
                <c:pt idx="2554">
                  <c:v>71.08</c:v>
                </c:pt>
                <c:pt idx="2555">
                  <c:v>71.099999999999994</c:v>
                </c:pt>
                <c:pt idx="2556">
                  <c:v>71.12</c:v>
                </c:pt>
                <c:pt idx="2557">
                  <c:v>71.14</c:v>
                </c:pt>
                <c:pt idx="2558">
                  <c:v>71.16</c:v>
                </c:pt>
                <c:pt idx="2559">
                  <c:v>71.180000000000007</c:v>
                </c:pt>
                <c:pt idx="2560">
                  <c:v>71.2</c:v>
                </c:pt>
                <c:pt idx="2561">
                  <c:v>71.22</c:v>
                </c:pt>
                <c:pt idx="2562">
                  <c:v>71.239999999999995</c:v>
                </c:pt>
                <c:pt idx="2563">
                  <c:v>71.260000000000005</c:v>
                </c:pt>
                <c:pt idx="2564">
                  <c:v>71.28</c:v>
                </c:pt>
                <c:pt idx="2565">
                  <c:v>71.3</c:v>
                </c:pt>
                <c:pt idx="2566">
                  <c:v>71.319999999999993</c:v>
                </c:pt>
                <c:pt idx="2567">
                  <c:v>71.34</c:v>
                </c:pt>
                <c:pt idx="2568">
                  <c:v>71.36</c:v>
                </c:pt>
                <c:pt idx="2569">
                  <c:v>71.38</c:v>
                </c:pt>
                <c:pt idx="2570">
                  <c:v>71.400000000000006</c:v>
                </c:pt>
                <c:pt idx="2571">
                  <c:v>71.42</c:v>
                </c:pt>
                <c:pt idx="2572">
                  <c:v>71.44</c:v>
                </c:pt>
                <c:pt idx="2573">
                  <c:v>71.459999999999994</c:v>
                </c:pt>
                <c:pt idx="2574">
                  <c:v>71.48</c:v>
                </c:pt>
                <c:pt idx="2575">
                  <c:v>71.5</c:v>
                </c:pt>
                <c:pt idx="2576">
                  <c:v>71.52</c:v>
                </c:pt>
                <c:pt idx="2577">
                  <c:v>71.540000000000006</c:v>
                </c:pt>
                <c:pt idx="2578">
                  <c:v>71.56</c:v>
                </c:pt>
                <c:pt idx="2579">
                  <c:v>71.58</c:v>
                </c:pt>
                <c:pt idx="2580">
                  <c:v>71.599999999999994</c:v>
                </c:pt>
                <c:pt idx="2581">
                  <c:v>71.62</c:v>
                </c:pt>
                <c:pt idx="2582">
                  <c:v>71.64</c:v>
                </c:pt>
                <c:pt idx="2583">
                  <c:v>71.66</c:v>
                </c:pt>
                <c:pt idx="2584">
                  <c:v>71.680000000000007</c:v>
                </c:pt>
                <c:pt idx="2585">
                  <c:v>71.7</c:v>
                </c:pt>
                <c:pt idx="2586">
                  <c:v>71.72</c:v>
                </c:pt>
                <c:pt idx="2587">
                  <c:v>71.739999999999995</c:v>
                </c:pt>
                <c:pt idx="2588">
                  <c:v>71.760000000000005</c:v>
                </c:pt>
                <c:pt idx="2589">
                  <c:v>71.78</c:v>
                </c:pt>
                <c:pt idx="2590">
                  <c:v>71.8</c:v>
                </c:pt>
                <c:pt idx="2591">
                  <c:v>71.819999999999993</c:v>
                </c:pt>
                <c:pt idx="2592">
                  <c:v>71.84</c:v>
                </c:pt>
                <c:pt idx="2593">
                  <c:v>71.86</c:v>
                </c:pt>
                <c:pt idx="2594">
                  <c:v>71.88</c:v>
                </c:pt>
                <c:pt idx="2595">
                  <c:v>71.900000000000006</c:v>
                </c:pt>
                <c:pt idx="2596">
                  <c:v>71.92</c:v>
                </c:pt>
                <c:pt idx="2597">
                  <c:v>71.94</c:v>
                </c:pt>
                <c:pt idx="2598">
                  <c:v>71.959999999999994</c:v>
                </c:pt>
                <c:pt idx="2599">
                  <c:v>71.98</c:v>
                </c:pt>
                <c:pt idx="2600">
                  <c:v>72</c:v>
                </c:pt>
                <c:pt idx="2601">
                  <c:v>72.02</c:v>
                </c:pt>
                <c:pt idx="2602">
                  <c:v>72.040000000000006</c:v>
                </c:pt>
                <c:pt idx="2603">
                  <c:v>72.06</c:v>
                </c:pt>
                <c:pt idx="2604">
                  <c:v>72.08</c:v>
                </c:pt>
                <c:pt idx="2605">
                  <c:v>72.099999999999994</c:v>
                </c:pt>
                <c:pt idx="2606">
                  <c:v>72.12</c:v>
                </c:pt>
                <c:pt idx="2607">
                  <c:v>72.14</c:v>
                </c:pt>
                <c:pt idx="2608">
                  <c:v>72.16</c:v>
                </c:pt>
                <c:pt idx="2609">
                  <c:v>72.180000000000007</c:v>
                </c:pt>
                <c:pt idx="2610">
                  <c:v>72.2</c:v>
                </c:pt>
                <c:pt idx="2611">
                  <c:v>72.22</c:v>
                </c:pt>
                <c:pt idx="2612">
                  <c:v>72.239999999999995</c:v>
                </c:pt>
                <c:pt idx="2613">
                  <c:v>72.260000000000005</c:v>
                </c:pt>
                <c:pt idx="2614">
                  <c:v>72.28</c:v>
                </c:pt>
                <c:pt idx="2615">
                  <c:v>72.3</c:v>
                </c:pt>
                <c:pt idx="2616">
                  <c:v>72.319999999999993</c:v>
                </c:pt>
                <c:pt idx="2617">
                  <c:v>72.34</c:v>
                </c:pt>
                <c:pt idx="2618">
                  <c:v>72.36</c:v>
                </c:pt>
                <c:pt idx="2619">
                  <c:v>72.38</c:v>
                </c:pt>
                <c:pt idx="2620">
                  <c:v>72.400000000000006</c:v>
                </c:pt>
                <c:pt idx="2621">
                  <c:v>72.42</c:v>
                </c:pt>
                <c:pt idx="2622">
                  <c:v>72.44</c:v>
                </c:pt>
                <c:pt idx="2623">
                  <c:v>72.459999999999994</c:v>
                </c:pt>
                <c:pt idx="2624">
                  <c:v>72.48</c:v>
                </c:pt>
                <c:pt idx="2625">
                  <c:v>72.5</c:v>
                </c:pt>
                <c:pt idx="2626">
                  <c:v>72.52</c:v>
                </c:pt>
                <c:pt idx="2627">
                  <c:v>72.540000000000006</c:v>
                </c:pt>
                <c:pt idx="2628">
                  <c:v>72.56</c:v>
                </c:pt>
                <c:pt idx="2629">
                  <c:v>72.58</c:v>
                </c:pt>
                <c:pt idx="2630">
                  <c:v>72.599999999999994</c:v>
                </c:pt>
                <c:pt idx="2631">
                  <c:v>72.62</c:v>
                </c:pt>
                <c:pt idx="2632">
                  <c:v>72.64</c:v>
                </c:pt>
                <c:pt idx="2633">
                  <c:v>72.66</c:v>
                </c:pt>
                <c:pt idx="2634">
                  <c:v>72.680000000000007</c:v>
                </c:pt>
                <c:pt idx="2635">
                  <c:v>72.7</c:v>
                </c:pt>
                <c:pt idx="2636">
                  <c:v>72.72</c:v>
                </c:pt>
                <c:pt idx="2637">
                  <c:v>72.739999999999995</c:v>
                </c:pt>
                <c:pt idx="2638">
                  <c:v>72.760000000000005</c:v>
                </c:pt>
                <c:pt idx="2639">
                  <c:v>72.78</c:v>
                </c:pt>
                <c:pt idx="2640">
                  <c:v>72.8</c:v>
                </c:pt>
                <c:pt idx="2641">
                  <c:v>72.819999999999993</c:v>
                </c:pt>
                <c:pt idx="2642">
                  <c:v>72.84</c:v>
                </c:pt>
                <c:pt idx="2643">
                  <c:v>72.86</c:v>
                </c:pt>
                <c:pt idx="2644">
                  <c:v>72.88</c:v>
                </c:pt>
                <c:pt idx="2645">
                  <c:v>72.900000000000006</c:v>
                </c:pt>
                <c:pt idx="2646">
                  <c:v>72.92</c:v>
                </c:pt>
                <c:pt idx="2647">
                  <c:v>72.94</c:v>
                </c:pt>
                <c:pt idx="2648">
                  <c:v>72.959999999999994</c:v>
                </c:pt>
                <c:pt idx="2649">
                  <c:v>72.98</c:v>
                </c:pt>
                <c:pt idx="2650">
                  <c:v>73</c:v>
                </c:pt>
                <c:pt idx="2651">
                  <c:v>73.02</c:v>
                </c:pt>
                <c:pt idx="2652">
                  <c:v>73.040000000000006</c:v>
                </c:pt>
                <c:pt idx="2653">
                  <c:v>73.06</c:v>
                </c:pt>
                <c:pt idx="2654">
                  <c:v>73.08</c:v>
                </c:pt>
                <c:pt idx="2655">
                  <c:v>73.099999999999994</c:v>
                </c:pt>
                <c:pt idx="2656">
                  <c:v>73.12</c:v>
                </c:pt>
                <c:pt idx="2657">
                  <c:v>73.14</c:v>
                </c:pt>
                <c:pt idx="2658">
                  <c:v>73.16</c:v>
                </c:pt>
                <c:pt idx="2659">
                  <c:v>73.180000000000007</c:v>
                </c:pt>
                <c:pt idx="2660">
                  <c:v>73.2</c:v>
                </c:pt>
                <c:pt idx="2661">
                  <c:v>73.22</c:v>
                </c:pt>
                <c:pt idx="2662">
                  <c:v>73.239999999999995</c:v>
                </c:pt>
                <c:pt idx="2663">
                  <c:v>73.260000000000005</c:v>
                </c:pt>
                <c:pt idx="2664">
                  <c:v>73.28</c:v>
                </c:pt>
                <c:pt idx="2665">
                  <c:v>73.3</c:v>
                </c:pt>
                <c:pt idx="2666">
                  <c:v>73.319999999999993</c:v>
                </c:pt>
                <c:pt idx="2667">
                  <c:v>73.34</c:v>
                </c:pt>
                <c:pt idx="2668">
                  <c:v>73.36</c:v>
                </c:pt>
                <c:pt idx="2669">
                  <c:v>73.38</c:v>
                </c:pt>
                <c:pt idx="2670">
                  <c:v>73.400000000000006</c:v>
                </c:pt>
                <c:pt idx="2671">
                  <c:v>73.42</c:v>
                </c:pt>
                <c:pt idx="2672">
                  <c:v>73.44</c:v>
                </c:pt>
                <c:pt idx="2673">
                  <c:v>73.459999999999994</c:v>
                </c:pt>
                <c:pt idx="2674">
                  <c:v>73.48</c:v>
                </c:pt>
                <c:pt idx="2675">
                  <c:v>73.5</c:v>
                </c:pt>
                <c:pt idx="2676">
                  <c:v>73.52</c:v>
                </c:pt>
                <c:pt idx="2677">
                  <c:v>73.540000000000006</c:v>
                </c:pt>
                <c:pt idx="2678">
                  <c:v>73.56</c:v>
                </c:pt>
                <c:pt idx="2679">
                  <c:v>73.58</c:v>
                </c:pt>
                <c:pt idx="2680">
                  <c:v>73.599999999999994</c:v>
                </c:pt>
                <c:pt idx="2681">
                  <c:v>73.62</c:v>
                </c:pt>
                <c:pt idx="2682">
                  <c:v>73.64</c:v>
                </c:pt>
                <c:pt idx="2683">
                  <c:v>73.66</c:v>
                </c:pt>
                <c:pt idx="2684">
                  <c:v>73.680000000000007</c:v>
                </c:pt>
                <c:pt idx="2685">
                  <c:v>73.7</c:v>
                </c:pt>
                <c:pt idx="2686">
                  <c:v>73.72</c:v>
                </c:pt>
                <c:pt idx="2687">
                  <c:v>73.739999999999995</c:v>
                </c:pt>
                <c:pt idx="2688">
                  <c:v>73.760000000000005</c:v>
                </c:pt>
                <c:pt idx="2689">
                  <c:v>73.78</c:v>
                </c:pt>
                <c:pt idx="2690">
                  <c:v>73.8</c:v>
                </c:pt>
                <c:pt idx="2691">
                  <c:v>73.819999999999993</c:v>
                </c:pt>
                <c:pt idx="2692">
                  <c:v>73.84</c:v>
                </c:pt>
                <c:pt idx="2693">
                  <c:v>73.86</c:v>
                </c:pt>
                <c:pt idx="2694">
                  <c:v>73.88</c:v>
                </c:pt>
                <c:pt idx="2695">
                  <c:v>73.900000000000006</c:v>
                </c:pt>
                <c:pt idx="2696">
                  <c:v>73.92</c:v>
                </c:pt>
                <c:pt idx="2697">
                  <c:v>73.94</c:v>
                </c:pt>
                <c:pt idx="2698">
                  <c:v>73.959999999999994</c:v>
                </c:pt>
                <c:pt idx="2699">
                  <c:v>73.98</c:v>
                </c:pt>
                <c:pt idx="2700">
                  <c:v>74</c:v>
                </c:pt>
                <c:pt idx="2701">
                  <c:v>74.02</c:v>
                </c:pt>
                <c:pt idx="2702">
                  <c:v>74.040000000000006</c:v>
                </c:pt>
                <c:pt idx="2703">
                  <c:v>74.06</c:v>
                </c:pt>
                <c:pt idx="2704">
                  <c:v>74.08</c:v>
                </c:pt>
                <c:pt idx="2705">
                  <c:v>74.099999999999994</c:v>
                </c:pt>
                <c:pt idx="2706">
                  <c:v>74.12</c:v>
                </c:pt>
                <c:pt idx="2707">
                  <c:v>74.14</c:v>
                </c:pt>
                <c:pt idx="2708">
                  <c:v>74.16</c:v>
                </c:pt>
                <c:pt idx="2709">
                  <c:v>74.180000000000007</c:v>
                </c:pt>
                <c:pt idx="2710">
                  <c:v>74.2</c:v>
                </c:pt>
                <c:pt idx="2711">
                  <c:v>74.22</c:v>
                </c:pt>
                <c:pt idx="2712">
                  <c:v>74.239999999999995</c:v>
                </c:pt>
                <c:pt idx="2713">
                  <c:v>74.260000000000005</c:v>
                </c:pt>
                <c:pt idx="2714">
                  <c:v>74.28</c:v>
                </c:pt>
                <c:pt idx="2715">
                  <c:v>74.3</c:v>
                </c:pt>
                <c:pt idx="2716">
                  <c:v>74.319999999999993</c:v>
                </c:pt>
                <c:pt idx="2717">
                  <c:v>74.34</c:v>
                </c:pt>
                <c:pt idx="2718">
                  <c:v>74.36</c:v>
                </c:pt>
                <c:pt idx="2719">
                  <c:v>74.38</c:v>
                </c:pt>
                <c:pt idx="2720">
                  <c:v>74.400000000000006</c:v>
                </c:pt>
                <c:pt idx="2721">
                  <c:v>74.42</c:v>
                </c:pt>
                <c:pt idx="2722">
                  <c:v>74.44</c:v>
                </c:pt>
                <c:pt idx="2723">
                  <c:v>74.459999999999994</c:v>
                </c:pt>
                <c:pt idx="2724">
                  <c:v>74.48</c:v>
                </c:pt>
                <c:pt idx="2725">
                  <c:v>74.5</c:v>
                </c:pt>
                <c:pt idx="2726">
                  <c:v>74.52</c:v>
                </c:pt>
                <c:pt idx="2727">
                  <c:v>74.540000000000006</c:v>
                </c:pt>
                <c:pt idx="2728">
                  <c:v>74.56</c:v>
                </c:pt>
                <c:pt idx="2729">
                  <c:v>74.58</c:v>
                </c:pt>
                <c:pt idx="2730">
                  <c:v>74.599999999999994</c:v>
                </c:pt>
                <c:pt idx="2731">
                  <c:v>74.62</c:v>
                </c:pt>
                <c:pt idx="2732">
                  <c:v>74.64</c:v>
                </c:pt>
                <c:pt idx="2733">
                  <c:v>74.66</c:v>
                </c:pt>
                <c:pt idx="2734">
                  <c:v>74.680000000000007</c:v>
                </c:pt>
                <c:pt idx="2735">
                  <c:v>74.7</c:v>
                </c:pt>
                <c:pt idx="2736">
                  <c:v>74.72</c:v>
                </c:pt>
                <c:pt idx="2737">
                  <c:v>74.739999999999995</c:v>
                </c:pt>
                <c:pt idx="2738">
                  <c:v>74.760000000000005</c:v>
                </c:pt>
                <c:pt idx="2739">
                  <c:v>74.78</c:v>
                </c:pt>
                <c:pt idx="2740">
                  <c:v>74.8</c:v>
                </c:pt>
                <c:pt idx="2741">
                  <c:v>74.819999999999993</c:v>
                </c:pt>
                <c:pt idx="2742">
                  <c:v>74.84</c:v>
                </c:pt>
                <c:pt idx="2743">
                  <c:v>74.86</c:v>
                </c:pt>
                <c:pt idx="2744">
                  <c:v>74.88</c:v>
                </c:pt>
                <c:pt idx="2745">
                  <c:v>74.900000000000006</c:v>
                </c:pt>
                <c:pt idx="2746">
                  <c:v>74.92</c:v>
                </c:pt>
                <c:pt idx="2747">
                  <c:v>74.94</c:v>
                </c:pt>
                <c:pt idx="2748">
                  <c:v>74.959999999999994</c:v>
                </c:pt>
                <c:pt idx="2749">
                  <c:v>74.98</c:v>
                </c:pt>
                <c:pt idx="2750">
                  <c:v>75</c:v>
                </c:pt>
                <c:pt idx="2751">
                  <c:v>75.02</c:v>
                </c:pt>
                <c:pt idx="2752">
                  <c:v>75.040000000000006</c:v>
                </c:pt>
                <c:pt idx="2753">
                  <c:v>75.06</c:v>
                </c:pt>
                <c:pt idx="2754">
                  <c:v>75.08</c:v>
                </c:pt>
                <c:pt idx="2755">
                  <c:v>75.099999999999994</c:v>
                </c:pt>
                <c:pt idx="2756">
                  <c:v>75.12</c:v>
                </c:pt>
                <c:pt idx="2757">
                  <c:v>75.14</c:v>
                </c:pt>
                <c:pt idx="2758">
                  <c:v>75.16</c:v>
                </c:pt>
                <c:pt idx="2759">
                  <c:v>75.180000000000007</c:v>
                </c:pt>
                <c:pt idx="2760">
                  <c:v>75.2</c:v>
                </c:pt>
                <c:pt idx="2761">
                  <c:v>75.22</c:v>
                </c:pt>
                <c:pt idx="2762">
                  <c:v>75.239999999999995</c:v>
                </c:pt>
                <c:pt idx="2763">
                  <c:v>75.260000000000005</c:v>
                </c:pt>
                <c:pt idx="2764">
                  <c:v>75.28</c:v>
                </c:pt>
                <c:pt idx="2765">
                  <c:v>75.3</c:v>
                </c:pt>
                <c:pt idx="2766">
                  <c:v>75.319999999999993</c:v>
                </c:pt>
                <c:pt idx="2767">
                  <c:v>75.34</c:v>
                </c:pt>
                <c:pt idx="2768">
                  <c:v>75.36</c:v>
                </c:pt>
                <c:pt idx="2769">
                  <c:v>75.38</c:v>
                </c:pt>
                <c:pt idx="2770">
                  <c:v>75.400000000000006</c:v>
                </c:pt>
                <c:pt idx="2771">
                  <c:v>75.42</c:v>
                </c:pt>
                <c:pt idx="2772">
                  <c:v>75.44</c:v>
                </c:pt>
                <c:pt idx="2773">
                  <c:v>75.459999999999994</c:v>
                </c:pt>
                <c:pt idx="2774">
                  <c:v>75.48</c:v>
                </c:pt>
                <c:pt idx="2775">
                  <c:v>75.5</c:v>
                </c:pt>
                <c:pt idx="2776">
                  <c:v>75.52</c:v>
                </c:pt>
                <c:pt idx="2777">
                  <c:v>75.540000000000006</c:v>
                </c:pt>
                <c:pt idx="2778">
                  <c:v>75.56</c:v>
                </c:pt>
                <c:pt idx="2779">
                  <c:v>75.58</c:v>
                </c:pt>
                <c:pt idx="2780">
                  <c:v>75.599999999999994</c:v>
                </c:pt>
                <c:pt idx="2781">
                  <c:v>75.62</c:v>
                </c:pt>
                <c:pt idx="2782">
                  <c:v>75.64</c:v>
                </c:pt>
                <c:pt idx="2783">
                  <c:v>75.66</c:v>
                </c:pt>
                <c:pt idx="2784">
                  <c:v>75.680000000000007</c:v>
                </c:pt>
                <c:pt idx="2785">
                  <c:v>75.7</c:v>
                </c:pt>
                <c:pt idx="2786">
                  <c:v>75.72</c:v>
                </c:pt>
                <c:pt idx="2787">
                  <c:v>75.739999999999995</c:v>
                </c:pt>
                <c:pt idx="2788">
                  <c:v>75.760000000000005</c:v>
                </c:pt>
                <c:pt idx="2789">
                  <c:v>75.78</c:v>
                </c:pt>
                <c:pt idx="2790">
                  <c:v>75.8</c:v>
                </c:pt>
                <c:pt idx="2791">
                  <c:v>75.819999999999993</c:v>
                </c:pt>
                <c:pt idx="2792">
                  <c:v>75.84</c:v>
                </c:pt>
                <c:pt idx="2793">
                  <c:v>75.86</c:v>
                </c:pt>
                <c:pt idx="2794">
                  <c:v>75.88</c:v>
                </c:pt>
                <c:pt idx="2795">
                  <c:v>75.900000000000006</c:v>
                </c:pt>
                <c:pt idx="2796">
                  <c:v>75.92</c:v>
                </c:pt>
                <c:pt idx="2797">
                  <c:v>75.94</c:v>
                </c:pt>
                <c:pt idx="2798">
                  <c:v>75.959999999999994</c:v>
                </c:pt>
                <c:pt idx="2799">
                  <c:v>75.98</c:v>
                </c:pt>
                <c:pt idx="2800">
                  <c:v>76</c:v>
                </c:pt>
                <c:pt idx="2801">
                  <c:v>76.02</c:v>
                </c:pt>
                <c:pt idx="2802">
                  <c:v>76.040000000000006</c:v>
                </c:pt>
                <c:pt idx="2803">
                  <c:v>76.06</c:v>
                </c:pt>
                <c:pt idx="2804">
                  <c:v>76.08</c:v>
                </c:pt>
                <c:pt idx="2805">
                  <c:v>76.099999999999994</c:v>
                </c:pt>
                <c:pt idx="2806">
                  <c:v>76.12</c:v>
                </c:pt>
                <c:pt idx="2807">
                  <c:v>76.14</c:v>
                </c:pt>
                <c:pt idx="2808">
                  <c:v>76.16</c:v>
                </c:pt>
                <c:pt idx="2809">
                  <c:v>76.180000000000007</c:v>
                </c:pt>
                <c:pt idx="2810">
                  <c:v>76.2</c:v>
                </c:pt>
                <c:pt idx="2811">
                  <c:v>76.22</c:v>
                </c:pt>
                <c:pt idx="2812">
                  <c:v>76.239999999999995</c:v>
                </c:pt>
                <c:pt idx="2813">
                  <c:v>76.260000000000005</c:v>
                </c:pt>
                <c:pt idx="2814">
                  <c:v>76.28</c:v>
                </c:pt>
                <c:pt idx="2815">
                  <c:v>76.3</c:v>
                </c:pt>
                <c:pt idx="2816">
                  <c:v>76.319999999999993</c:v>
                </c:pt>
                <c:pt idx="2817">
                  <c:v>76.34</c:v>
                </c:pt>
                <c:pt idx="2818">
                  <c:v>76.36</c:v>
                </c:pt>
                <c:pt idx="2819">
                  <c:v>76.38</c:v>
                </c:pt>
                <c:pt idx="2820">
                  <c:v>76.400000000000006</c:v>
                </c:pt>
                <c:pt idx="2821">
                  <c:v>76.42</c:v>
                </c:pt>
                <c:pt idx="2822">
                  <c:v>76.44</c:v>
                </c:pt>
                <c:pt idx="2823">
                  <c:v>76.459999999999994</c:v>
                </c:pt>
                <c:pt idx="2824">
                  <c:v>76.48</c:v>
                </c:pt>
                <c:pt idx="2825">
                  <c:v>76.5</c:v>
                </c:pt>
                <c:pt idx="2826">
                  <c:v>76.52</c:v>
                </c:pt>
                <c:pt idx="2827">
                  <c:v>76.540000000000006</c:v>
                </c:pt>
                <c:pt idx="2828">
                  <c:v>76.56</c:v>
                </c:pt>
                <c:pt idx="2829">
                  <c:v>76.58</c:v>
                </c:pt>
                <c:pt idx="2830">
                  <c:v>76.599999999999994</c:v>
                </c:pt>
                <c:pt idx="2831">
                  <c:v>76.62</c:v>
                </c:pt>
                <c:pt idx="2832">
                  <c:v>76.64</c:v>
                </c:pt>
                <c:pt idx="2833">
                  <c:v>76.66</c:v>
                </c:pt>
                <c:pt idx="2834">
                  <c:v>76.680000000000007</c:v>
                </c:pt>
                <c:pt idx="2835">
                  <c:v>76.7</c:v>
                </c:pt>
                <c:pt idx="2836">
                  <c:v>76.72</c:v>
                </c:pt>
                <c:pt idx="2837">
                  <c:v>76.739999999999995</c:v>
                </c:pt>
                <c:pt idx="2838">
                  <c:v>76.760000000000005</c:v>
                </c:pt>
                <c:pt idx="2839">
                  <c:v>76.78</c:v>
                </c:pt>
                <c:pt idx="2840">
                  <c:v>76.8</c:v>
                </c:pt>
                <c:pt idx="2841">
                  <c:v>76.819999999999993</c:v>
                </c:pt>
                <c:pt idx="2842">
                  <c:v>76.84</c:v>
                </c:pt>
                <c:pt idx="2843">
                  <c:v>76.86</c:v>
                </c:pt>
                <c:pt idx="2844">
                  <c:v>76.88</c:v>
                </c:pt>
                <c:pt idx="2845">
                  <c:v>76.900000000000006</c:v>
                </c:pt>
                <c:pt idx="2846">
                  <c:v>76.92</c:v>
                </c:pt>
                <c:pt idx="2847">
                  <c:v>76.94</c:v>
                </c:pt>
                <c:pt idx="2848">
                  <c:v>76.959999999999994</c:v>
                </c:pt>
                <c:pt idx="2849">
                  <c:v>76.98</c:v>
                </c:pt>
                <c:pt idx="2850">
                  <c:v>77</c:v>
                </c:pt>
                <c:pt idx="2851">
                  <c:v>77.02</c:v>
                </c:pt>
                <c:pt idx="2852">
                  <c:v>77.040000000000006</c:v>
                </c:pt>
                <c:pt idx="2853">
                  <c:v>77.06</c:v>
                </c:pt>
                <c:pt idx="2854">
                  <c:v>77.08</c:v>
                </c:pt>
                <c:pt idx="2855">
                  <c:v>77.099999999999994</c:v>
                </c:pt>
                <c:pt idx="2856">
                  <c:v>77.12</c:v>
                </c:pt>
                <c:pt idx="2857">
                  <c:v>77.14</c:v>
                </c:pt>
                <c:pt idx="2858">
                  <c:v>77.16</c:v>
                </c:pt>
                <c:pt idx="2859">
                  <c:v>77.180000000000007</c:v>
                </c:pt>
                <c:pt idx="2860">
                  <c:v>77.2</c:v>
                </c:pt>
                <c:pt idx="2861">
                  <c:v>77.22</c:v>
                </c:pt>
                <c:pt idx="2862">
                  <c:v>77.239999999999995</c:v>
                </c:pt>
                <c:pt idx="2863">
                  <c:v>77.260000000000005</c:v>
                </c:pt>
                <c:pt idx="2864">
                  <c:v>77.28</c:v>
                </c:pt>
                <c:pt idx="2865">
                  <c:v>77.3</c:v>
                </c:pt>
                <c:pt idx="2866">
                  <c:v>77.319999999999993</c:v>
                </c:pt>
                <c:pt idx="2867">
                  <c:v>77.34</c:v>
                </c:pt>
                <c:pt idx="2868">
                  <c:v>77.36</c:v>
                </c:pt>
                <c:pt idx="2869">
                  <c:v>77.38</c:v>
                </c:pt>
                <c:pt idx="2870">
                  <c:v>77.400000000000006</c:v>
                </c:pt>
                <c:pt idx="2871">
                  <c:v>77.42</c:v>
                </c:pt>
                <c:pt idx="2872">
                  <c:v>77.44</c:v>
                </c:pt>
                <c:pt idx="2873">
                  <c:v>77.459999999999994</c:v>
                </c:pt>
                <c:pt idx="2874">
                  <c:v>77.48</c:v>
                </c:pt>
                <c:pt idx="2875">
                  <c:v>77.5</c:v>
                </c:pt>
                <c:pt idx="2876">
                  <c:v>77.52</c:v>
                </c:pt>
                <c:pt idx="2877">
                  <c:v>77.540000000000006</c:v>
                </c:pt>
                <c:pt idx="2878">
                  <c:v>77.56</c:v>
                </c:pt>
                <c:pt idx="2879">
                  <c:v>77.58</c:v>
                </c:pt>
                <c:pt idx="2880">
                  <c:v>77.599999999999994</c:v>
                </c:pt>
                <c:pt idx="2881">
                  <c:v>77.62</c:v>
                </c:pt>
                <c:pt idx="2882">
                  <c:v>77.64</c:v>
                </c:pt>
                <c:pt idx="2883">
                  <c:v>77.66</c:v>
                </c:pt>
                <c:pt idx="2884">
                  <c:v>77.680000000000007</c:v>
                </c:pt>
                <c:pt idx="2885">
                  <c:v>77.7</c:v>
                </c:pt>
                <c:pt idx="2886">
                  <c:v>77.72</c:v>
                </c:pt>
                <c:pt idx="2887">
                  <c:v>77.739999999999995</c:v>
                </c:pt>
                <c:pt idx="2888">
                  <c:v>77.760000000000005</c:v>
                </c:pt>
                <c:pt idx="2889">
                  <c:v>77.78</c:v>
                </c:pt>
                <c:pt idx="2890">
                  <c:v>77.8</c:v>
                </c:pt>
                <c:pt idx="2891">
                  <c:v>77.819999999999993</c:v>
                </c:pt>
                <c:pt idx="2892">
                  <c:v>77.84</c:v>
                </c:pt>
                <c:pt idx="2893">
                  <c:v>77.86</c:v>
                </c:pt>
                <c:pt idx="2894">
                  <c:v>77.88</c:v>
                </c:pt>
                <c:pt idx="2895">
                  <c:v>77.900000000000006</c:v>
                </c:pt>
                <c:pt idx="2896">
                  <c:v>77.92</c:v>
                </c:pt>
                <c:pt idx="2897">
                  <c:v>77.94</c:v>
                </c:pt>
                <c:pt idx="2898">
                  <c:v>77.959999999999994</c:v>
                </c:pt>
                <c:pt idx="2899">
                  <c:v>77.98</c:v>
                </c:pt>
                <c:pt idx="2900">
                  <c:v>78</c:v>
                </c:pt>
                <c:pt idx="2901">
                  <c:v>78.02</c:v>
                </c:pt>
                <c:pt idx="2902">
                  <c:v>78.040000000000006</c:v>
                </c:pt>
                <c:pt idx="2903">
                  <c:v>78.06</c:v>
                </c:pt>
                <c:pt idx="2904">
                  <c:v>78.08</c:v>
                </c:pt>
                <c:pt idx="2905">
                  <c:v>78.099999999999994</c:v>
                </c:pt>
                <c:pt idx="2906">
                  <c:v>78.12</c:v>
                </c:pt>
                <c:pt idx="2907">
                  <c:v>78.14</c:v>
                </c:pt>
                <c:pt idx="2908">
                  <c:v>78.16</c:v>
                </c:pt>
                <c:pt idx="2909">
                  <c:v>78.180000000000007</c:v>
                </c:pt>
                <c:pt idx="2910">
                  <c:v>78.2</c:v>
                </c:pt>
                <c:pt idx="2911">
                  <c:v>78.22</c:v>
                </c:pt>
                <c:pt idx="2912">
                  <c:v>78.239999999999995</c:v>
                </c:pt>
                <c:pt idx="2913">
                  <c:v>78.260000000000005</c:v>
                </c:pt>
                <c:pt idx="2914">
                  <c:v>78.28</c:v>
                </c:pt>
                <c:pt idx="2915">
                  <c:v>78.3</c:v>
                </c:pt>
                <c:pt idx="2916">
                  <c:v>78.319999999999993</c:v>
                </c:pt>
                <c:pt idx="2917">
                  <c:v>78.34</c:v>
                </c:pt>
                <c:pt idx="2918">
                  <c:v>78.36</c:v>
                </c:pt>
                <c:pt idx="2919">
                  <c:v>78.38</c:v>
                </c:pt>
                <c:pt idx="2920">
                  <c:v>78.400000000000006</c:v>
                </c:pt>
                <c:pt idx="2921">
                  <c:v>78.42</c:v>
                </c:pt>
                <c:pt idx="2922">
                  <c:v>78.44</c:v>
                </c:pt>
                <c:pt idx="2923">
                  <c:v>78.459999999999994</c:v>
                </c:pt>
                <c:pt idx="2924">
                  <c:v>78.48</c:v>
                </c:pt>
                <c:pt idx="2925">
                  <c:v>78.5</c:v>
                </c:pt>
                <c:pt idx="2926">
                  <c:v>78.52</c:v>
                </c:pt>
                <c:pt idx="2927">
                  <c:v>78.540000000000006</c:v>
                </c:pt>
                <c:pt idx="2928">
                  <c:v>78.56</c:v>
                </c:pt>
                <c:pt idx="2929">
                  <c:v>78.58</c:v>
                </c:pt>
                <c:pt idx="2930">
                  <c:v>78.599999999999994</c:v>
                </c:pt>
                <c:pt idx="2931">
                  <c:v>78.62</c:v>
                </c:pt>
                <c:pt idx="2932">
                  <c:v>78.64</c:v>
                </c:pt>
                <c:pt idx="2933">
                  <c:v>78.66</c:v>
                </c:pt>
                <c:pt idx="2934">
                  <c:v>78.680000000000007</c:v>
                </c:pt>
                <c:pt idx="2935">
                  <c:v>78.7</c:v>
                </c:pt>
                <c:pt idx="2936">
                  <c:v>78.72</c:v>
                </c:pt>
                <c:pt idx="2937">
                  <c:v>78.739999999999995</c:v>
                </c:pt>
                <c:pt idx="2938">
                  <c:v>78.760000000000005</c:v>
                </c:pt>
                <c:pt idx="2939">
                  <c:v>78.78</c:v>
                </c:pt>
                <c:pt idx="2940">
                  <c:v>78.8</c:v>
                </c:pt>
                <c:pt idx="2941">
                  <c:v>78.819999999999993</c:v>
                </c:pt>
                <c:pt idx="2942">
                  <c:v>78.84</c:v>
                </c:pt>
                <c:pt idx="2943">
                  <c:v>78.86</c:v>
                </c:pt>
                <c:pt idx="2944">
                  <c:v>78.88</c:v>
                </c:pt>
                <c:pt idx="2945">
                  <c:v>78.900000000000006</c:v>
                </c:pt>
                <c:pt idx="2946">
                  <c:v>78.92</c:v>
                </c:pt>
                <c:pt idx="2947">
                  <c:v>78.94</c:v>
                </c:pt>
                <c:pt idx="2948">
                  <c:v>78.959999999999994</c:v>
                </c:pt>
                <c:pt idx="2949">
                  <c:v>78.98</c:v>
                </c:pt>
                <c:pt idx="2950">
                  <c:v>79</c:v>
                </c:pt>
                <c:pt idx="2951">
                  <c:v>79.02</c:v>
                </c:pt>
                <c:pt idx="2952">
                  <c:v>79.040000000000006</c:v>
                </c:pt>
                <c:pt idx="2953">
                  <c:v>79.06</c:v>
                </c:pt>
                <c:pt idx="2954">
                  <c:v>79.08</c:v>
                </c:pt>
                <c:pt idx="2955">
                  <c:v>79.099999999999994</c:v>
                </c:pt>
                <c:pt idx="2956">
                  <c:v>79.12</c:v>
                </c:pt>
                <c:pt idx="2957">
                  <c:v>79.14</c:v>
                </c:pt>
                <c:pt idx="2958">
                  <c:v>79.16</c:v>
                </c:pt>
                <c:pt idx="2959">
                  <c:v>79.180000000000007</c:v>
                </c:pt>
                <c:pt idx="2960">
                  <c:v>79.2</c:v>
                </c:pt>
                <c:pt idx="2961">
                  <c:v>79.22</c:v>
                </c:pt>
                <c:pt idx="2962">
                  <c:v>79.239999999999995</c:v>
                </c:pt>
                <c:pt idx="2963">
                  <c:v>79.260000000000005</c:v>
                </c:pt>
                <c:pt idx="2964">
                  <c:v>79.28</c:v>
                </c:pt>
                <c:pt idx="2965">
                  <c:v>79.3</c:v>
                </c:pt>
                <c:pt idx="2966">
                  <c:v>79.319999999999993</c:v>
                </c:pt>
                <c:pt idx="2967">
                  <c:v>79.34</c:v>
                </c:pt>
                <c:pt idx="2968">
                  <c:v>79.36</c:v>
                </c:pt>
                <c:pt idx="2969">
                  <c:v>79.38</c:v>
                </c:pt>
                <c:pt idx="2970">
                  <c:v>79.400000000000006</c:v>
                </c:pt>
                <c:pt idx="2971">
                  <c:v>79.42</c:v>
                </c:pt>
                <c:pt idx="2972">
                  <c:v>79.44</c:v>
                </c:pt>
                <c:pt idx="2973">
                  <c:v>79.459999999999994</c:v>
                </c:pt>
                <c:pt idx="2974">
                  <c:v>79.48</c:v>
                </c:pt>
                <c:pt idx="2975">
                  <c:v>79.5</c:v>
                </c:pt>
                <c:pt idx="2976">
                  <c:v>79.52</c:v>
                </c:pt>
                <c:pt idx="2977">
                  <c:v>79.540000000000006</c:v>
                </c:pt>
                <c:pt idx="2978">
                  <c:v>79.56</c:v>
                </c:pt>
                <c:pt idx="2979">
                  <c:v>79.58</c:v>
                </c:pt>
                <c:pt idx="2980">
                  <c:v>79.599999999999994</c:v>
                </c:pt>
                <c:pt idx="2981">
                  <c:v>79.62</c:v>
                </c:pt>
                <c:pt idx="2982">
                  <c:v>79.64</c:v>
                </c:pt>
                <c:pt idx="2983">
                  <c:v>79.66</c:v>
                </c:pt>
                <c:pt idx="2984">
                  <c:v>79.680000000000007</c:v>
                </c:pt>
                <c:pt idx="2985">
                  <c:v>79.7</c:v>
                </c:pt>
                <c:pt idx="2986">
                  <c:v>79.72</c:v>
                </c:pt>
                <c:pt idx="2987">
                  <c:v>79.739999999999995</c:v>
                </c:pt>
                <c:pt idx="2988">
                  <c:v>79.760000000000005</c:v>
                </c:pt>
                <c:pt idx="2989">
                  <c:v>79.78</c:v>
                </c:pt>
                <c:pt idx="2990">
                  <c:v>79.8</c:v>
                </c:pt>
                <c:pt idx="2991">
                  <c:v>79.819999999999993</c:v>
                </c:pt>
                <c:pt idx="2992">
                  <c:v>79.84</c:v>
                </c:pt>
                <c:pt idx="2993">
                  <c:v>79.86</c:v>
                </c:pt>
                <c:pt idx="2994">
                  <c:v>79.88</c:v>
                </c:pt>
                <c:pt idx="2995">
                  <c:v>79.900000000000006</c:v>
                </c:pt>
                <c:pt idx="2996">
                  <c:v>79.92</c:v>
                </c:pt>
                <c:pt idx="2997">
                  <c:v>79.94</c:v>
                </c:pt>
                <c:pt idx="2998">
                  <c:v>79.959999999999994</c:v>
                </c:pt>
                <c:pt idx="2999">
                  <c:v>79.98</c:v>
                </c:pt>
                <c:pt idx="3000">
                  <c:v>80</c:v>
                </c:pt>
              </c:numCache>
            </c:numRef>
          </c:cat>
          <c:val>
            <c:numRef>
              <c:f>Sheet4!$B$2:$B$3002</c:f>
              <c:numCache>
                <c:formatCode>General</c:formatCode>
                <c:ptCount val="3001"/>
                <c:pt idx="0">
                  <c:v>42</c:v>
                </c:pt>
                <c:pt idx="1">
                  <c:v>51</c:v>
                </c:pt>
                <c:pt idx="2">
                  <c:v>56</c:v>
                </c:pt>
                <c:pt idx="3">
                  <c:v>46</c:v>
                </c:pt>
                <c:pt idx="4">
                  <c:v>47</c:v>
                </c:pt>
                <c:pt idx="5">
                  <c:v>42</c:v>
                </c:pt>
                <c:pt idx="6">
                  <c:v>51</c:v>
                </c:pt>
                <c:pt idx="7">
                  <c:v>44</c:v>
                </c:pt>
                <c:pt idx="8">
                  <c:v>56</c:v>
                </c:pt>
                <c:pt idx="9">
                  <c:v>64</c:v>
                </c:pt>
                <c:pt idx="10">
                  <c:v>49</c:v>
                </c:pt>
                <c:pt idx="11">
                  <c:v>64</c:v>
                </c:pt>
                <c:pt idx="12">
                  <c:v>50</c:v>
                </c:pt>
                <c:pt idx="13">
                  <c:v>49</c:v>
                </c:pt>
                <c:pt idx="14">
                  <c:v>47</c:v>
                </c:pt>
                <c:pt idx="15">
                  <c:v>47</c:v>
                </c:pt>
                <c:pt idx="16">
                  <c:v>50</c:v>
                </c:pt>
                <c:pt idx="17">
                  <c:v>47</c:v>
                </c:pt>
                <c:pt idx="18">
                  <c:v>47</c:v>
                </c:pt>
                <c:pt idx="19">
                  <c:v>46</c:v>
                </c:pt>
                <c:pt idx="20">
                  <c:v>48</c:v>
                </c:pt>
                <c:pt idx="21">
                  <c:v>50</c:v>
                </c:pt>
                <c:pt idx="22">
                  <c:v>58</c:v>
                </c:pt>
                <c:pt idx="23">
                  <c:v>54</c:v>
                </c:pt>
                <c:pt idx="24">
                  <c:v>47</c:v>
                </c:pt>
                <c:pt idx="25">
                  <c:v>50</c:v>
                </c:pt>
                <c:pt idx="26">
                  <c:v>52</c:v>
                </c:pt>
                <c:pt idx="27">
                  <c:v>50</c:v>
                </c:pt>
                <c:pt idx="28">
                  <c:v>63</c:v>
                </c:pt>
                <c:pt idx="29">
                  <c:v>38</c:v>
                </c:pt>
                <c:pt idx="30">
                  <c:v>56</c:v>
                </c:pt>
                <c:pt idx="31">
                  <c:v>64</c:v>
                </c:pt>
                <c:pt idx="32">
                  <c:v>38</c:v>
                </c:pt>
                <c:pt idx="33">
                  <c:v>58</c:v>
                </c:pt>
                <c:pt idx="34">
                  <c:v>60</c:v>
                </c:pt>
                <c:pt idx="35">
                  <c:v>48</c:v>
                </c:pt>
                <c:pt idx="36">
                  <c:v>50</c:v>
                </c:pt>
                <c:pt idx="37">
                  <c:v>48</c:v>
                </c:pt>
                <c:pt idx="38">
                  <c:v>49</c:v>
                </c:pt>
                <c:pt idx="39">
                  <c:v>60</c:v>
                </c:pt>
                <c:pt idx="40">
                  <c:v>56</c:v>
                </c:pt>
                <c:pt idx="41">
                  <c:v>45</c:v>
                </c:pt>
                <c:pt idx="42">
                  <c:v>50</c:v>
                </c:pt>
                <c:pt idx="43">
                  <c:v>62</c:v>
                </c:pt>
                <c:pt idx="44">
                  <c:v>54</c:v>
                </c:pt>
                <c:pt idx="45">
                  <c:v>48</c:v>
                </c:pt>
                <c:pt idx="46">
                  <c:v>53</c:v>
                </c:pt>
                <c:pt idx="47">
                  <c:v>53</c:v>
                </c:pt>
                <c:pt idx="48">
                  <c:v>55</c:v>
                </c:pt>
                <c:pt idx="49">
                  <c:v>51</c:v>
                </c:pt>
                <c:pt idx="50">
                  <c:v>64</c:v>
                </c:pt>
                <c:pt idx="51">
                  <c:v>59</c:v>
                </c:pt>
                <c:pt idx="52">
                  <c:v>61</c:v>
                </c:pt>
                <c:pt idx="53">
                  <c:v>48</c:v>
                </c:pt>
                <c:pt idx="54">
                  <c:v>44</c:v>
                </c:pt>
                <c:pt idx="55">
                  <c:v>63</c:v>
                </c:pt>
                <c:pt idx="56">
                  <c:v>52</c:v>
                </c:pt>
                <c:pt idx="57">
                  <c:v>60</c:v>
                </c:pt>
                <c:pt idx="58">
                  <c:v>51</c:v>
                </c:pt>
                <c:pt idx="59">
                  <c:v>46</c:v>
                </c:pt>
                <c:pt idx="60">
                  <c:v>56</c:v>
                </c:pt>
                <c:pt idx="61">
                  <c:v>65</c:v>
                </c:pt>
                <c:pt idx="62">
                  <c:v>34</c:v>
                </c:pt>
                <c:pt idx="63">
                  <c:v>62</c:v>
                </c:pt>
                <c:pt idx="64">
                  <c:v>54</c:v>
                </c:pt>
                <c:pt idx="65">
                  <c:v>57</c:v>
                </c:pt>
                <c:pt idx="66">
                  <c:v>57</c:v>
                </c:pt>
                <c:pt idx="67">
                  <c:v>67</c:v>
                </c:pt>
                <c:pt idx="68">
                  <c:v>60</c:v>
                </c:pt>
                <c:pt idx="69">
                  <c:v>57</c:v>
                </c:pt>
                <c:pt idx="70">
                  <c:v>58</c:v>
                </c:pt>
                <c:pt idx="71">
                  <c:v>61</c:v>
                </c:pt>
                <c:pt idx="72">
                  <c:v>51</c:v>
                </c:pt>
                <c:pt idx="73">
                  <c:v>47</c:v>
                </c:pt>
                <c:pt idx="74">
                  <c:v>48</c:v>
                </c:pt>
                <c:pt idx="75">
                  <c:v>49</c:v>
                </c:pt>
                <c:pt idx="76">
                  <c:v>52</c:v>
                </c:pt>
                <c:pt idx="77">
                  <c:v>58</c:v>
                </c:pt>
                <c:pt idx="78">
                  <c:v>56</c:v>
                </c:pt>
                <c:pt idx="79">
                  <c:v>64</c:v>
                </c:pt>
                <c:pt idx="80">
                  <c:v>46</c:v>
                </c:pt>
                <c:pt idx="81">
                  <c:v>50</c:v>
                </c:pt>
                <c:pt idx="82">
                  <c:v>52</c:v>
                </c:pt>
                <c:pt idx="83">
                  <c:v>37</c:v>
                </c:pt>
                <c:pt idx="84">
                  <c:v>48</c:v>
                </c:pt>
                <c:pt idx="85">
                  <c:v>49</c:v>
                </c:pt>
                <c:pt idx="86">
                  <c:v>49</c:v>
                </c:pt>
                <c:pt idx="87">
                  <c:v>59</c:v>
                </c:pt>
                <c:pt idx="88">
                  <c:v>51</c:v>
                </c:pt>
                <c:pt idx="89">
                  <c:v>40</c:v>
                </c:pt>
                <c:pt idx="90">
                  <c:v>55</c:v>
                </c:pt>
                <c:pt idx="91">
                  <c:v>54</c:v>
                </c:pt>
                <c:pt idx="92">
                  <c:v>46</c:v>
                </c:pt>
                <c:pt idx="93">
                  <c:v>63</c:v>
                </c:pt>
                <c:pt idx="94">
                  <c:v>53</c:v>
                </c:pt>
                <c:pt idx="95">
                  <c:v>47</c:v>
                </c:pt>
                <c:pt idx="96">
                  <c:v>45</c:v>
                </c:pt>
                <c:pt idx="97">
                  <c:v>57</c:v>
                </c:pt>
                <c:pt idx="98">
                  <c:v>47</c:v>
                </c:pt>
                <c:pt idx="99">
                  <c:v>65</c:v>
                </c:pt>
                <c:pt idx="100">
                  <c:v>56</c:v>
                </c:pt>
                <c:pt idx="101">
                  <c:v>47</c:v>
                </c:pt>
                <c:pt idx="102">
                  <c:v>59</c:v>
                </c:pt>
                <c:pt idx="103">
                  <c:v>63</c:v>
                </c:pt>
                <c:pt idx="104">
                  <c:v>63</c:v>
                </c:pt>
                <c:pt idx="105">
                  <c:v>67</c:v>
                </c:pt>
                <c:pt idx="106">
                  <c:v>64</c:v>
                </c:pt>
                <c:pt idx="107">
                  <c:v>58</c:v>
                </c:pt>
                <c:pt idx="108">
                  <c:v>63</c:v>
                </c:pt>
                <c:pt idx="109">
                  <c:v>51</c:v>
                </c:pt>
                <c:pt idx="110">
                  <c:v>63</c:v>
                </c:pt>
                <c:pt idx="111">
                  <c:v>50</c:v>
                </c:pt>
                <c:pt idx="112">
                  <c:v>72</c:v>
                </c:pt>
                <c:pt idx="113">
                  <c:v>57</c:v>
                </c:pt>
                <c:pt idx="114">
                  <c:v>59</c:v>
                </c:pt>
                <c:pt idx="115">
                  <c:v>50</c:v>
                </c:pt>
                <c:pt idx="116">
                  <c:v>66</c:v>
                </c:pt>
                <c:pt idx="117">
                  <c:v>67</c:v>
                </c:pt>
                <c:pt idx="118">
                  <c:v>62</c:v>
                </c:pt>
                <c:pt idx="119">
                  <c:v>60</c:v>
                </c:pt>
                <c:pt idx="120">
                  <c:v>59</c:v>
                </c:pt>
                <c:pt idx="121">
                  <c:v>49</c:v>
                </c:pt>
                <c:pt idx="122">
                  <c:v>56</c:v>
                </c:pt>
                <c:pt idx="123">
                  <c:v>65</c:v>
                </c:pt>
                <c:pt idx="124">
                  <c:v>66</c:v>
                </c:pt>
                <c:pt idx="125">
                  <c:v>74</c:v>
                </c:pt>
                <c:pt idx="126">
                  <c:v>58</c:v>
                </c:pt>
                <c:pt idx="127">
                  <c:v>77</c:v>
                </c:pt>
                <c:pt idx="128">
                  <c:v>46</c:v>
                </c:pt>
                <c:pt idx="129">
                  <c:v>86</c:v>
                </c:pt>
                <c:pt idx="130">
                  <c:v>83</c:v>
                </c:pt>
                <c:pt idx="131">
                  <c:v>79</c:v>
                </c:pt>
                <c:pt idx="132">
                  <c:v>53</c:v>
                </c:pt>
                <c:pt idx="133">
                  <c:v>69</c:v>
                </c:pt>
                <c:pt idx="134">
                  <c:v>52</c:v>
                </c:pt>
                <c:pt idx="135">
                  <c:v>63</c:v>
                </c:pt>
                <c:pt idx="136">
                  <c:v>56</c:v>
                </c:pt>
                <c:pt idx="137">
                  <c:v>66</c:v>
                </c:pt>
                <c:pt idx="138">
                  <c:v>75</c:v>
                </c:pt>
                <c:pt idx="139">
                  <c:v>80</c:v>
                </c:pt>
                <c:pt idx="140">
                  <c:v>69</c:v>
                </c:pt>
                <c:pt idx="141">
                  <c:v>59</c:v>
                </c:pt>
                <c:pt idx="142">
                  <c:v>48</c:v>
                </c:pt>
                <c:pt idx="143">
                  <c:v>70</c:v>
                </c:pt>
                <c:pt idx="144">
                  <c:v>67</c:v>
                </c:pt>
                <c:pt idx="145">
                  <c:v>64</c:v>
                </c:pt>
                <c:pt idx="146">
                  <c:v>49</c:v>
                </c:pt>
                <c:pt idx="147">
                  <c:v>74</c:v>
                </c:pt>
                <c:pt idx="148">
                  <c:v>65</c:v>
                </c:pt>
                <c:pt idx="149">
                  <c:v>63</c:v>
                </c:pt>
                <c:pt idx="150">
                  <c:v>86</c:v>
                </c:pt>
                <c:pt idx="151">
                  <c:v>76</c:v>
                </c:pt>
                <c:pt idx="152">
                  <c:v>64</c:v>
                </c:pt>
                <c:pt idx="153">
                  <c:v>79</c:v>
                </c:pt>
                <c:pt idx="154">
                  <c:v>68</c:v>
                </c:pt>
                <c:pt idx="155">
                  <c:v>75</c:v>
                </c:pt>
                <c:pt idx="156">
                  <c:v>50</c:v>
                </c:pt>
                <c:pt idx="157">
                  <c:v>68</c:v>
                </c:pt>
                <c:pt idx="158">
                  <c:v>56</c:v>
                </c:pt>
                <c:pt idx="159">
                  <c:v>61</c:v>
                </c:pt>
                <c:pt idx="160">
                  <c:v>72</c:v>
                </c:pt>
                <c:pt idx="161">
                  <c:v>63</c:v>
                </c:pt>
                <c:pt idx="162">
                  <c:v>64</c:v>
                </c:pt>
                <c:pt idx="163">
                  <c:v>75</c:v>
                </c:pt>
                <c:pt idx="164">
                  <c:v>64</c:v>
                </c:pt>
                <c:pt idx="165">
                  <c:v>68</c:v>
                </c:pt>
                <c:pt idx="166">
                  <c:v>80</c:v>
                </c:pt>
                <c:pt idx="167">
                  <c:v>75</c:v>
                </c:pt>
                <c:pt idx="168">
                  <c:v>71</c:v>
                </c:pt>
                <c:pt idx="169">
                  <c:v>60</c:v>
                </c:pt>
                <c:pt idx="170">
                  <c:v>83</c:v>
                </c:pt>
                <c:pt idx="171">
                  <c:v>75</c:v>
                </c:pt>
                <c:pt idx="172">
                  <c:v>78</c:v>
                </c:pt>
                <c:pt idx="173">
                  <c:v>77</c:v>
                </c:pt>
                <c:pt idx="174">
                  <c:v>76</c:v>
                </c:pt>
                <c:pt idx="175">
                  <c:v>83</c:v>
                </c:pt>
                <c:pt idx="176">
                  <c:v>92</c:v>
                </c:pt>
                <c:pt idx="177">
                  <c:v>63</c:v>
                </c:pt>
                <c:pt idx="178">
                  <c:v>86</c:v>
                </c:pt>
                <c:pt idx="179">
                  <c:v>83</c:v>
                </c:pt>
                <c:pt idx="180">
                  <c:v>78</c:v>
                </c:pt>
                <c:pt idx="181">
                  <c:v>81</c:v>
                </c:pt>
                <c:pt idx="182">
                  <c:v>86</c:v>
                </c:pt>
                <c:pt idx="183">
                  <c:v>72</c:v>
                </c:pt>
                <c:pt idx="184">
                  <c:v>89</c:v>
                </c:pt>
                <c:pt idx="185">
                  <c:v>69</c:v>
                </c:pt>
                <c:pt idx="186">
                  <c:v>90</c:v>
                </c:pt>
                <c:pt idx="187">
                  <c:v>75</c:v>
                </c:pt>
                <c:pt idx="188">
                  <c:v>83</c:v>
                </c:pt>
                <c:pt idx="189">
                  <c:v>78</c:v>
                </c:pt>
                <c:pt idx="190">
                  <c:v>87</c:v>
                </c:pt>
                <c:pt idx="191">
                  <c:v>86</c:v>
                </c:pt>
                <c:pt idx="192">
                  <c:v>76</c:v>
                </c:pt>
                <c:pt idx="193">
                  <c:v>88</c:v>
                </c:pt>
                <c:pt idx="194">
                  <c:v>72</c:v>
                </c:pt>
                <c:pt idx="195">
                  <c:v>85</c:v>
                </c:pt>
                <c:pt idx="196">
                  <c:v>92</c:v>
                </c:pt>
                <c:pt idx="197">
                  <c:v>87</c:v>
                </c:pt>
                <c:pt idx="198">
                  <c:v>87</c:v>
                </c:pt>
                <c:pt idx="199">
                  <c:v>92</c:v>
                </c:pt>
                <c:pt idx="200">
                  <c:v>87</c:v>
                </c:pt>
                <c:pt idx="201">
                  <c:v>95</c:v>
                </c:pt>
                <c:pt idx="202">
                  <c:v>87</c:v>
                </c:pt>
                <c:pt idx="203">
                  <c:v>73</c:v>
                </c:pt>
                <c:pt idx="204">
                  <c:v>91</c:v>
                </c:pt>
                <c:pt idx="205">
                  <c:v>94</c:v>
                </c:pt>
                <c:pt idx="206">
                  <c:v>94</c:v>
                </c:pt>
                <c:pt idx="207">
                  <c:v>98</c:v>
                </c:pt>
                <c:pt idx="208">
                  <c:v>113</c:v>
                </c:pt>
                <c:pt idx="209">
                  <c:v>106</c:v>
                </c:pt>
                <c:pt idx="210">
                  <c:v>96</c:v>
                </c:pt>
                <c:pt idx="211">
                  <c:v>89</c:v>
                </c:pt>
                <c:pt idx="212">
                  <c:v>95</c:v>
                </c:pt>
                <c:pt idx="213">
                  <c:v>115</c:v>
                </c:pt>
                <c:pt idx="214">
                  <c:v>109</c:v>
                </c:pt>
                <c:pt idx="215">
                  <c:v>83</c:v>
                </c:pt>
                <c:pt idx="216">
                  <c:v>106</c:v>
                </c:pt>
                <c:pt idx="217">
                  <c:v>98</c:v>
                </c:pt>
                <c:pt idx="218">
                  <c:v>101</c:v>
                </c:pt>
                <c:pt idx="219">
                  <c:v>98</c:v>
                </c:pt>
                <c:pt idx="220">
                  <c:v>92</c:v>
                </c:pt>
                <c:pt idx="221">
                  <c:v>99</c:v>
                </c:pt>
                <c:pt idx="222">
                  <c:v>116</c:v>
                </c:pt>
                <c:pt idx="223">
                  <c:v>102</c:v>
                </c:pt>
                <c:pt idx="224">
                  <c:v>108</c:v>
                </c:pt>
                <c:pt idx="225">
                  <c:v>100</c:v>
                </c:pt>
                <c:pt idx="226">
                  <c:v>96</c:v>
                </c:pt>
                <c:pt idx="227">
                  <c:v>113</c:v>
                </c:pt>
                <c:pt idx="228">
                  <c:v>123</c:v>
                </c:pt>
                <c:pt idx="229">
                  <c:v>137</c:v>
                </c:pt>
                <c:pt idx="230">
                  <c:v>104</c:v>
                </c:pt>
                <c:pt idx="231">
                  <c:v>95</c:v>
                </c:pt>
                <c:pt idx="232">
                  <c:v>108</c:v>
                </c:pt>
                <c:pt idx="233">
                  <c:v>118</c:v>
                </c:pt>
                <c:pt idx="234">
                  <c:v>116</c:v>
                </c:pt>
                <c:pt idx="235">
                  <c:v>123</c:v>
                </c:pt>
                <c:pt idx="236">
                  <c:v>97</c:v>
                </c:pt>
                <c:pt idx="237">
                  <c:v>106</c:v>
                </c:pt>
                <c:pt idx="238">
                  <c:v>128</c:v>
                </c:pt>
                <c:pt idx="239">
                  <c:v>114</c:v>
                </c:pt>
                <c:pt idx="240">
                  <c:v>115</c:v>
                </c:pt>
                <c:pt idx="241">
                  <c:v>120</c:v>
                </c:pt>
                <c:pt idx="242">
                  <c:v>124</c:v>
                </c:pt>
                <c:pt idx="243">
                  <c:v>132</c:v>
                </c:pt>
                <c:pt idx="244">
                  <c:v>106</c:v>
                </c:pt>
                <c:pt idx="245">
                  <c:v>115</c:v>
                </c:pt>
                <c:pt idx="246">
                  <c:v>111</c:v>
                </c:pt>
                <c:pt idx="247">
                  <c:v>127</c:v>
                </c:pt>
                <c:pt idx="248">
                  <c:v>145</c:v>
                </c:pt>
                <c:pt idx="249">
                  <c:v>139</c:v>
                </c:pt>
                <c:pt idx="250">
                  <c:v>160</c:v>
                </c:pt>
                <c:pt idx="251">
                  <c:v>151</c:v>
                </c:pt>
                <c:pt idx="252">
                  <c:v>119</c:v>
                </c:pt>
                <c:pt idx="253">
                  <c:v>125</c:v>
                </c:pt>
                <c:pt idx="254">
                  <c:v>132</c:v>
                </c:pt>
                <c:pt idx="255">
                  <c:v>141</c:v>
                </c:pt>
                <c:pt idx="256">
                  <c:v>135</c:v>
                </c:pt>
                <c:pt idx="257">
                  <c:v>126</c:v>
                </c:pt>
                <c:pt idx="258">
                  <c:v>127</c:v>
                </c:pt>
                <c:pt idx="259">
                  <c:v>149</c:v>
                </c:pt>
                <c:pt idx="260">
                  <c:v>159</c:v>
                </c:pt>
                <c:pt idx="261">
                  <c:v>143</c:v>
                </c:pt>
                <c:pt idx="262">
                  <c:v>165</c:v>
                </c:pt>
                <c:pt idx="263">
                  <c:v>136</c:v>
                </c:pt>
                <c:pt idx="264">
                  <c:v>160</c:v>
                </c:pt>
                <c:pt idx="265">
                  <c:v>177</c:v>
                </c:pt>
                <c:pt idx="266">
                  <c:v>163</c:v>
                </c:pt>
                <c:pt idx="267">
                  <c:v>154</c:v>
                </c:pt>
                <c:pt idx="268">
                  <c:v>177</c:v>
                </c:pt>
                <c:pt idx="269">
                  <c:v>167</c:v>
                </c:pt>
                <c:pt idx="270">
                  <c:v>187</c:v>
                </c:pt>
                <c:pt idx="271">
                  <c:v>169</c:v>
                </c:pt>
                <c:pt idx="272">
                  <c:v>163</c:v>
                </c:pt>
                <c:pt idx="273">
                  <c:v>169</c:v>
                </c:pt>
                <c:pt idx="274">
                  <c:v>188</c:v>
                </c:pt>
                <c:pt idx="275">
                  <c:v>190</c:v>
                </c:pt>
                <c:pt idx="276">
                  <c:v>176</c:v>
                </c:pt>
                <c:pt idx="277">
                  <c:v>178</c:v>
                </c:pt>
                <c:pt idx="278">
                  <c:v>192</c:v>
                </c:pt>
                <c:pt idx="279">
                  <c:v>178</c:v>
                </c:pt>
                <c:pt idx="280">
                  <c:v>197</c:v>
                </c:pt>
                <c:pt idx="281">
                  <c:v>217</c:v>
                </c:pt>
                <c:pt idx="282">
                  <c:v>209</c:v>
                </c:pt>
                <c:pt idx="283">
                  <c:v>195</c:v>
                </c:pt>
                <c:pt idx="284">
                  <c:v>186</c:v>
                </c:pt>
                <c:pt idx="285">
                  <c:v>200</c:v>
                </c:pt>
                <c:pt idx="286">
                  <c:v>207</c:v>
                </c:pt>
                <c:pt idx="287">
                  <c:v>198</c:v>
                </c:pt>
                <c:pt idx="288">
                  <c:v>204</c:v>
                </c:pt>
                <c:pt idx="289">
                  <c:v>214</c:v>
                </c:pt>
                <c:pt idx="290">
                  <c:v>204</c:v>
                </c:pt>
                <c:pt idx="291">
                  <c:v>220</c:v>
                </c:pt>
                <c:pt idx="292">
                  <c:v>208</c:v>
                </c:pt>
                <c:pt idx="293">
                  <c:v>240</c:v>
                </c:pt>
                <c:pt idx="294">
                  <c:v>215</c:v>
                </c:pt>
                <c:pt idx="295">
                  <c:v>227</c:v>
                </c:pt>
                <c:pt idx="296">
                  <c:v>225</c:v>
                </c:pt>
                <c:pt idx="297">
                  <c:v>239</c:v>
                </c:pt>
                <c:pt idx="298">
                  <c:v>265</c:v>
                </c:pt>
                <c:pt idx="299">
                  <c:v>232</c:v>
                </c:pt>
                <c:pt idx="300">
                  <c:v>217</c:v>
                </c:pt>
                <c:pt idx="301">
                  <c:v>269</c:v>
                </c:pt>
                <c:pt idx="302">
                  <c:v>217</c:v>
                </c:pt>
                <c:pt idx="303">
                  <c:v>245</c:v>
                </c:pt>
                <c:pt idx="304">
                  <c:v>253</c:v>
                </c:pt>
                <c:pt idx="305">
                  <c:v>248</c:v>
                </c:pt>
                <c:pt idx="306">
                  <c:v>258</c:v>
                </c:pt>
                <c:pt idx="307">
                  <c:v>237</c:v>
                </c:pt>
                <c:pt idx="308">
                  <c:v>261</c:v>
                </c:pt>
                <c:pt idx="309">
                  <c:v>273</c:v>
                </c:pt>
                <c:pt idx="310">
                  <c:v>247</c:v>
                </c:pt>
                <c:pt idx="311">
                  <c:v>292</c:v>
                </c:pt>
                <c:pt idx="312">
                  <c:v>269</c:v>
                </c:pt>
                <c:pt idx="313">
                  <c:v>279</c:v>
                </c:pt>
                <c:pt idx="314">
                  <c:v>253</c:v>
                </c:pt>
                <c:pt idx="315">
                  <c:v>248</c:v>
                </c:pt>
                <c:pt idx="316">
                  <c:v>289</c:v>
                </c:pt>
                <c:pt idx="317">
                  <c:v>261</c:v>
                </c:pt>
                <c:pt idx="318">
                  <c:v>254</c:v>
                </c:pt>
                <c:pt idx="319">
                  <c:v>279</c:v>
                </c:pt>
                <c:pt idx="320">
                  <c:v>270</c:v>
                </c:pt>
                <c:pt idx="321">
                  <c:v>271</c:v>
                </c:pt>
                <c:pt idx="322">
                  <c:v>269</c:v>
                </c:pt>
                <c:pt idx="323">
                  <c:v>302</c:v>
                </c:pt>
                <c:pt idx="324">
                  <c:v>266</c:v>
                </c:pt>
                <c:pt idx="325">
                  <c:v>302</c:v>
                </c:pt>
                <c:pt idx="326">
                  <c:v>275</c:v>
                </c:pt>
                <c:pt idx="327">
                  <c:v>263</c:v>
                </c:pt>
                <c:pt idx="328">
                  <c:v>269</c:v>
                </c:pt>
                <c:pt idx="329">
                  <c:v>313</c:v>
                </c:pt>
                <c:pt idx="330">
                  <c:v>312</c:v>
                </c:pt>
                <c:pt idx="331">
                  <c:v>276</c:v>
                </c:pt>
                <c:pt idx="332">
                  <c:v>277</c:v>
                </c:pt>
                <c:pt idx="333">
                  <c:v>281</c:v>
                </c:pt>
                <c:pt idx="334">
                  <c:v>250</c:v>
                </c:pt>
                <c:pt idx="335">
                  <c:v>289</c:v>
                </c:pt>
                <c:pt idx="336">
                  <c:v>266</c:v>
                </c:pt>
                <c:pt idx="337">
                  <c:v>246</c:v>
                </c:pt>
                <c:pt idx="338">
                  <c:v>258</c:v>
                </c:pt>
                <c:pt idx="339">
                  <c:v>290</c:v>
                </c:pt>
                <c:pt idx="340">
                  <c:v>237</c:v>
                </c:pt>
                <c:pt idx="341">
                  <c:v>235</c:v>
                </c:pt>
                <c:pt idx="342">
                  <c:v>257</c:v>
                </c:pt>
                <c:pt idx="343">
                  <c:v>252</c:v>
                </c:pt>
                <c:pt idx="344">
                  <c:v>261</c:v>
                </c:pt>
                <c:pt idx="345">
                  <c:v>226</c:v>
                </c:pt>
                <c:pt idx="346">
                  <c:v>266</c:v>
                </c:pt>
                <c:pt idx="347">
                  <c:v>238</c:v>
                </c:pt>
                <c:pt idx="348">
                  <c:v>235</c:v>
                </c:pt>
                <c:pt idx="349">
                  <c:v>232</c:v>
                </c:pt>
                <c:pt idx="350">
                  <c:v>218</c:v>
                </c:pt>
                <c:pt idx="351">
                  <c:v>239</c:v>
                </c:pt>
                <c:pt idx="352">
                  <c:v>215</c:v>
                </c:pt>
                <c:pt idx="353">
                  <c:v>224</c:v>
                </c:pt>
                <c:pt idx="354">
                  <c:v>230</c:v>
                </c:pt>
                <c:pt idx="355">
                  <c:v>227</c:v>
                </c:pt>
                <c:pt idx="356">
                  <c:v>249</c:v>
                </c:pt>
                <c:pt idx="357">
                  <c:v>237</c:v>
                </c:pt>
                <c:pt idx="358">
                  <c:v>175</c:v>
                </c:pt>
                <c:pt idx="359">
                  <c:v>197</c:v>
                </c:pt>
                <c:pt idx="360">
                  <c:v>219</c:v>
                </c:pt>
                <c:pt idx="361">
                  <c:v>172</c:v>
                </c:pt>
                <c:pt idx="362">
                  <c:v>174</c:v>
                </c:pt>
                <c:pt idx="363">
                  <c:v>227</c:v>
                </c:pt>
                <c:pt idx="364">
                  <c:v>193</c:v>
                </c:pt>
                <c:pt idx="365">
                  <c:v>197</c:v>
                </c:pt>
                <c:pt idx="366">
                  <c:v>217</c:v>
                </c:pt>
                <c:pt idx="367">
                  <c:v>199</c:v>
                </c:pt>
                <c:pt idx="368">
                  <c:v>192</c:v>
                </c:pt>
                <c:pt idx="369">
                  <c:v>192</c:v>
                </c:pt>
                <c:pt idx="370">
                  <c:v>192</c:v>
                </c:pt>
                <c:pt idx="371">
                  <c:v>195</c:v>
                </c:pt>
                <c:pt idx="372">
                  <c:v>191</c:v>
                </c:pt>
                <c:pt idx="373">
                  <c:v>193</c:v>
                </c:pt>
                <c:pt idx="374">
                  <c:v>168</c:v>
                </c:pt>
                <c:pt idx="375">
                  <c:v>185</c:v>
                </c:pt>
                <c:pt idx="376">
                  <c:v>167</c:v>
                </c:pt>
                <c:pt idx="377">
                  <c:v>156</c:v>
                </c:pt>
                <c:pt idx="378">
                  <c:v>183</c:v>
                </c:pt>
                <c:pt idx="379">
                  <c:v>162</c:v>
                </c:pt>
                <c:pt idx="380">
                  <c:v>177</c:v>
                </c:pt>
                <c:pt idx="381">
                  <c:v>183</c:v>
                </c:pt>
                <c:pt idx="382">
                  <c:v>154</c:v>
                </c:pt>
                <c:pt idx="383">
                  <c:v>151</c:v>
                </c:pt>
                <c:pt idx="384">
                  <c:v>179</c:v>
                </c:pt>
                <c:pt idx="385">
                  <c:v>153</c:v>
                </c:pt>
                <c:pt idx="386">
                  <c:v>135</c:v>
                </c:pt>
                <c:pt idx="387">
                  <c:v>162</c:v>
                </c:pt>
                <c:pt idx="388">
                  <c:v>157</c:v>
                </c:pt>
                <c:pt idx="389">
                  <c:v>141</c:v>
                </c:pt>
                <c:pt idx="390">
                  <c:v>157</c:v>
                </c:pt>
                <c:pt idx="391">
                  <c:v>149</c:v>
                </c:pt>
                <c:pt idx="392">
                  <c:v>146</c:v>
                </c:pt>
                <c:pt idx="393">
                  <c:v>159</c:v>
                </c:pt>
                <c:pt idx="394">
                  <c:v>135</c:v>
                </c:pt>
                <c:pt idx="395">
                  <c:v>167</c:v>
                </c:pt>
                <c:pt idx="396">
                  <c:v>135</c:v>
                </c:pt>
                <c:pt idx="397">
                  <c:v>133</c:v>
                </c:pt>
                <c:pt idx="398">
                  <c:v>150</c:v>
                </c:pt>
                <c:pt idx="399">
                  <c:v>127</c:v>
                </c:pt>
                <c:pt idx="400">
                  <c:v>150</c:v>
                </c:pt>
                <c:pt idx="401">
                  <c:v>138</c:v>
                </c:pt>
                <c:pt idx="402">
                  <c:v>136</c:v>
                </c:pt>
                <c:pt idx="403">
                  <c:v>141</c:v>
                </c:pt>
                <c:pt idx="404">
                  <c:v>167</c:v>
                </c:pt>
                <c:pt idx="405">
                  <c:v>140</c:v>
                </c:pt>
                <c:pt idx="406">
                  <c:v>130</c:v>
                </c:pt>
                <c:pt idx="407">
                  <c:v>127</c:v>
                </c:pt>
                <c:pt idx="408">
                  <c:v>149</c:v>
                </c:pt>
                <c:pt idx="409">
                  <c:v>114</c:v>
                </c:pt>
                <c:pt idx="410">
                  <c:v>109</c:v>
                </c:pt>
                <c:pt idx="411">
                  <c:v>137</c:v>
                </c:pt>
                <c:pt idx="412">
                  <c:v>125</c:v>
                </c:pt>
                <c:pt idx="413">
                  <c:v>131</c:v>
                </c:pt>
                <c:pt idx="414">
                  <c:v>122</c:v>
                </c:pt>
                <c:pt idx="415">
                  <c:v>107</c:v>
                </c:pt>
                <c:pt idx="416">
                  <c:v>127</c:v>
                </c:pt>
                <c:pt idx="417">
                  <c:v>100</c:v>
                </c:pt>
                <c:pt idx="418">
                  <c:v>113</c:v>
                </c:pt>
                <c:pt idx="419">
                  <c:v>116</c:v>
                </c:pt>
                <c:pt idx="420">
                  <c:v>116</c:v>
                </c:pt>
                <c:pt idx="421">
                  <c:v>120</c:v>
                </c:pt>
                <c:pt idx="422">
                  <c:v>103</c:v>
                </c:pt>
                <c:pt idx="423">
                  <c:v>113</c:v>
                </c:pt>
                <c:pt idx="424">
                  <c:v>125</c:v>
                </c:pt>
                <c:pt idx="425">
                  <c:v>116</c:v>
                </c:pt>
                <c:pt idx="426">
                  <c:v>108</c:v>
                </c:pt>
                <c:pt idx="427">
                  <c:v>123</c:v>
                </c:pt>
                <c:pt idx="428">
                  <c:v>109</c:v>
                </c:pt>
                <c:pt idx="429">
                  <c:v>112</c:v>
                </c:pt>
                <c:pt idx="430">
                  <c:v>109</c:v>
                </c:pt>
                <c:pt idx="431">
                  <c:v>118</c:v>
                </c:pt>
                <c:pt idx="432">
                  <c:v>109</c:v>
                </c:pt>
                <c:pt idx="433">
                  <c:v>95</c:v>
                </c:pt>
                <c:pt idx="434">
                  <c:v>124</c:v>
                </c:pt>
                <c:pt idx="435">
                  <c:v>113</c:v>
                </c:pt>
                <c:pt idx="436">
                  <c:v>115</c:v>
                </c:pt>
                <c:pt idx="437">
                  <c:v>99</c:v>
                </c:pt>
                <c:pt idx="438">
                  <c:v>98</c:v>
                </c:pt>
                <c:pt idx="439">
                  <c:v>124</c:v>
                </c:pt>
                <c:pt idx="440">
                  <c:v>106</c:v>
                </c:pt>
                <c:pt idx="441">
                  <c:v>105</c:v>
                </c:pt>
                <c:pt idx="442">
                  <c:v>106</c:v>
                </c:pt>
                <c:pt idx="443">
                  <c:v>92</c:v>
                </c:pt>
                <c:pt idx="444">
                  <c:v>89</c:v>
                </c:pt>
                <c:pt idx="445">
                  <c:v>112</c:v>
                </c:pt>
                <c:pt idx="446">
                  <c:v>89</c:v>
                </c:pt>
                <c:pt idx="447">
                  <c:v>90</c:v>
                </c:pt>
                <c:pt idx="448">
                  <c:v>117</c:v>
                </c:pt>
                <c:pt idx="449">
                  <c:v>78</c:v>
                </c:pt>
                <c:pt idx="450">
                  <c:v>114</c:v>
                </c:pt>
                <c:pt idx="451">
                  <c:v>106</c:v>
                </c:pt>
                <c:pt idx="452">
                  <c:v>91</c:v>
                </c:pt>
                <c:pt idx="453">
                  <c:v>98</c:v>
                </c:pt>
                <c:pt idx="454">
                  <c:v>102</c:v>
                </c:pt>
                <c:pt idx="455">
                  <c:v>82</c:v>
                </c:pt>
                <c:pt idx="456">
                  <c:v>105</c:v>
                </c:pt>
                <c:pt idx="457">
                  <c:v>112</c:v>
                </c:pt>
                <c:pt idx="458">
                  <c:v>85</c:v>
                </c:pt>
                <c:pt idx="459">
                  <c:v>87</c:v>
                </c:pt>
                <c:pt idx="460">
                  <c:v>100</c:v>
                </c:pt>
                <c:pt idx="461">
                  <c:v>109</c:v>
                </c:pt>
                <c:pt idx="462">
                  <c:v>98</c:v>
                </c:pt>
                <c:pt idx="463">
                  <c:v>96</c:v>
                </c:pt>
                <c:pt idx="464">
                  <c:v>120</c:v>
                </c:pt>
                <c:pt idx="465">
                  <c:v>99</c:v>
                </c:pt>
                <c:pt idx="466">
                  <c:v>94</c:v>
                </c:pt>
                <c:pt idx="467">
                  <c:v>116</c:v>
                </c:pt>
                <c:pt idx="468">
                  <c:v>89</c:v>
                </c:pt>
                <c:pt idx="469">
                  <c:v>107</c:v>
                </c:pt>
                <c:pt idx="470">
                  <c:v>93</c:v>
                </c:pt>
                <c:pt idx="471">
                  <c:v>90</c:v>
                </c:pt>
                <c:pt idx="472">
                  <c:v>87</c:v>
                </c:pt>
                <c:pt idx="473">
                  <c:v>84</c:v>
                </c:pt>
                <c:pt idx="474">
                  <c:v>98</c:v>
                </c:pt>
                <c:pt idx="475">
                  <c:v>99</c:v>
                </c:pt>
                <c:pt idx="476">
                  <c:v>86</c:v>
                </c:pt>
                <c:pt idx="477">
                  <c:v>94</c:v>
                </c:pt>
                <c:pt idx="478">
                  <c:v>95</c:v>
                </c:pt>
                <c:pt idx="479">
                  <c:v>88</c:v>
                </c:pt>
                <c:pt idx="480">
                  <c:v>104</c:v>
                </c:pt>
                <c:pt idx="481">
                  <c:v>74</c:v>
                </c:pt>
                <c:pt idx="482">
                  <c:v>91</c:v>
                </c:pt>
                <c:pt idx="483">
                  <c:v>77</c:v>
                </c:pt>
                <c:pt idx="484">
                  <c:v>113</c:v>
                </c:pt>
                <c:pt idx="485">
                  <c:v>93</c:v>
                </c:pt>
                <c:pt idx="486">
                  <c:v>98</c:v>
                </c:pt>
                <c:pt idx="487">
                  <c:v>103</c:v>
                </c:pt>
                <c:pt idx="488">
                  <c:v>87</c:v>
                </c:pt>
                <c:pt idx="489">
                  <c:v>99</c:v>
                </c:pt>
                <c:pt idx="490">
                  <c:v>88</c:v>
                </c:pt>
                <c:pt idx="491">
                  <c:v>93</c:v>
                </c:pt>
                <c:pt idx="492">
                  <c:v>79</c:v>
                </c:pt>
                <c:pt idx="493">
                  <c:v>97</c:v>
                </c:pt>
                <c:pt idx="494">
                  <c:v>93</c:v>
                </c:pt>
                <c:pt idx="495">
                  <c:v>79</c:v>
                </c:pt>
                <c:pt idx="496">
                  <c:v>87</c:v>
                </c:pt>
                <c:pt idx="497">
                  <c:v>91</c:v>
                </c:pt>
                <c:pt idx="498">
                  <c:v>104</c:v>
                </c:pt>
                <c:pt idx="499">
                  <c:v>98</c:v>
                </c:pt>
                <c:pt idx="500">
                  <c:v>84</c:v>
                </c:pt>
                <c:pt idx="501">
                  <c:v>99</c:v>
                </c:pt>
                <c:pt idx="502">
                  <c:v>96</c:v>
                </c:pt>
                <c:pt idx="503">
                  <c:v>87</c:v>
                </c:pt>
                <c:pt idx="504">
                  <c:v>100</c:v>
                </c:pt>
                <c:pt idx="505">
                  <c:v>97</c:v>
                </c:pt>
                <c:pt idx="506">
                  <c:v>86</c:v>
                </c:pt>
                <c:pt idx="507">
                  <c:v>86</c:v>
                </c:pt>
                <c:pt idx="508">
                  <c:v>80</c:v>
                </c:pt>
                <c:pt idx="509">
                  <c:v>95</c:v>
                </c:pt>
                <c:pt idx="510">
                  <c:v>97</c:v>
                </c:pt>
                <c:pt idx="511">
                  <c:v>95</c:v>
                </c:pt>
                <c:pt idx="512">
                  <c:v>96</c:v>
                </c:pt>
                <c:pt idx="513">
                  <c:v>111</c:v>
                </c:pt>
                <c:pt idx="514">
                  <c:v>81</c:v>
                </c:pt>
                <c:pt idx="515">
                  <c:v>79</c:v>
                </c:pt>
                <c:pt idx="516">
                  <c:v>98</c:v>
                </c:pt>
                <c:pt idx="517">
                  <c:v>111</c:v>
                </c:pt>
                <c:pt idx="518">
                  <c:v>85</c:v>
                </c:pt>
                <c:pt idx="519">
                  <c:v>80</c:v>
                </c:pt>
                <c:pt idx="520">
                  <c:v>106</c:v>
                </c:pt>
                <c:pt idx="521">
                  <c:v>102</c:v>
                </c:pt>
                <c:pt idx="522">
                  <c:v>97</c:v>
                </c:pt>
                <c:pt idx="523">
                  <c:v>77</c:v>
                </c:pt>
                <c:pt idx="524">
                  <c:v>82</c:v>
                </c:pt>
                <c:pt idx="525">
                  <c:v>100</c:v>
                </c:pt>
                <c:pt idx="526">
                  <c:v>107</c:v>
                </c:pt>
                <c:pt idx="527">
                  <c:v>99</c:v>
                </c:pt>
                <c:pt idx="528">
                  <c:v>118</c:v>
                </c:pt>
                <c:pt idx="529">
                  <c:v>76</c:v>
                </c:pt>
                <c:pt idx="530">
                  <c:v>78</c:v>
                </c:pt>
                <c:pt idx="531">
                  <c:v>93</c:v>
                </c:pt>
                <c:pt idx="532">
                  <c:v>93</c:v>
                </c:pt>
                <c:pt idx="533">
                  <c:v>103</c:v>
                </c:pt>
                <c:pt idx="534">
                  <c:v>97</c:v>
                </c:pt>
                <c:pt idx="535">
                  <c:v>87</c:v>
                </c:pt>
                <c:pt idx="536">
                  <c:v>87</c:v>
                </c:pt>
                <c:pt idx="537">
                  <c:v>89</c:v>
                </c:pt>
                <c:pt idx="538">
                  <c:v>96</c:v>
                </c:pt>
                <c:pt idx="539">
                  <c:v>88</c:v>
                </c:pt>
                <c:pt idx="540">
                  <c:v>111</c:v>
                </c:pt>
                <c:pt idx="541">
                  <c:v>96</c:v>
                </c:pt>
                <c:pt idx="542">
                  <c:v>84</c:v>
                </c:pt>
                <c:pt idx="543">
                  <c:v>76</c:v>
                </c:pt>
                <c:pt idx="544">
                  <c:v>95</c:v>
                </c:pt>
                <c:pt idx="545">
                  <c:v>98</c:v>
                </c:pt>
                <c:pt idx="546">
                  <c:v>90</c:v>
                </c:pt>
                <c:pt idx="547">
                  <c:v>102</c:v>
                </c:pt>
                <c:pt idx="548">
                  <c:v>109</c:v>
                </c:pt>
                <c:pt idx="549">
                  <c:v>83</c:v>
                </c:pt>
                <c:pt idx="550">
                  <c:v>104</c:v>
                </c:pt>
                <c:pt idx="551">
                  <c:v>86</c:v>
                </c:pt>
                <c:pt idx="552">
                  <c:v>77</c:v>
                </c:pt>
                <c:pt idx="553">
                  <c:v>86</c:v>
                </c:pt>
                <c:pt idx="554">
                  <c:v>102</c:v>
                </c:pt>
                <c:pt idx="555">
                  <c:v>105</c:v>
                </c:pt>
                <c:pt idx="556">
                  <c:v>98</c:v>
                </c:pt>
                <c:pt idx="557">
                  <c:v>112</c:v>
                </c:pt>
                <c:pt idx="558">
                  <c:v>99</c:v>
                </c:pt>
                <c:pt idx="559">
                  <c:v>103</c:v>
                </c:pt>
                <c:pt idx="560">
                  <c:v>106</c:v>
                </c:pt>
                <c:pt idx="561">
                  <c:v>103</c:v>
                </c:pt>
                <c:pt idx="562">
                  <c:v>103</c:v>
                </c:pt>
                <c:pt idx="563">
                  <c:v>110</c:v>
                </c:pt>
                <c:pt idx="564">
                  <c:v>82</c:v>
                </c:pt>
                <c:pt idx="565">
                  <c:v>119</c:v>
                </c:pt>
                <c:pt idx="566">
                  <c:v>91</c:v>
                </c:pt>
                <c:pt idx="567">
                  <c:v>98</c:v>
                </c:pt>
                <c:pt idx="568">
                  <c:v>96</c:v>
                </c:pt>
                <c:pt idx="569">
                  <c:v>101</c:v>
                </c:pt>
                <c:pt idx="570">
                  <c:v>104</c:v>
                </c:pt>
                <c:pt idx="571">
                  <c:v>109</c:v>
                </c:pt>
                <c:pt idx="572">
                  <c:v>93</c:v>
                </c:pt>
                <c:pt idx="573">
                  <c:v>107</c:v>
                </c:pt>
                <c:pt idx="574">
                  <c:v>127</c:v>
                </c:pt>
                <c:pt idx="575">
                  <c:v>107</c:v>
                </c:pt>
                <c:pt idx="576">
                  <c:v>93</c:v>
                </c:pt>
                <c:pt idx="577">
                  <c:v>110</c:v>
                </c:pt>
                <c:pt idx="578">
                  <c:v>96</c:v>
                </c:pt>
                <c:pt idx="579">
                  <c:v>100</c:v>
                </c:pt>
                <c:pt idx="580">
                  <c:v>111</c:v>
                </c:pt>
                <c:pt idx="581">
                  <c:v>99</c:v>
                </c:pt>
                <c:pt idx="582">
                  <c:v>110</c:v>
                </c:pt>
                <c:pt idx="583">
                  <c:v>122</c:v>
                </c:pt>
                <c:pt idx="584">
                  <c:v>91</c:v>
                </c:pt>
                <c:pt idx="585">
                  <c:v>107</c:v>
                </c:pt>
                <c:pt idx="586">
                  <c:v>102</c:v>
                </c:pt>
                <c:pt idx="587">
                  <c:v>110</c:v>
                </c:pt>
                <c:pt idx="588">
                  <c:v>131</c:v>
                </c:pt>
                <c:pt idx="589">
                  <c:v>117</c:v>
                </c:pt>
                <c:pt idx="590">
                  <c:v>121</c:v>
                </c:pt>
                <c:pt idx="591">
                  <c:v>116</c:v>
                </c:pt>
                <c:pt idx="592">
                  <c:v>113</c:v>
                </c:pt>
                <c:pt idx="593">
                  <c:v>133</c:v>
                </c:pt>
                <c:pt idx="594">
                  <c:v>109</c:v>
                </c:pt>
                <c:pt idx="595">
                  <c:v>98</c:v>
                </c:pt>
                <c:pt idx="596">
                  <c:v>120</c:v>
                </c:pt>
                <c:pt idx="597">
                  <c:v>115</c:v>
                </c:pt>
                <c:pt idx="598">
                  <c:v>126</c:v>
                </c:pt>
                <c:pt idx="599">
                  <c:v>127</c:v>
                </c:pt>
                <c:pt idx="600">
                  <c:v>101</c:v>
                </c:pt>
                <c:pt idx="601">
                  <c:v>124</c:v>
                </c:pt>
                <c:pt idx="602">
                  <c:v>130</c:v>
                </c:pt>
                <c:pt idx="603">
                  <c:v>98</c:v>
                </c:pt>
                <c:pt idx="604">
                  <c:v>108</c:v>
                </c:pt>
                <c:pt idx="605">
                  <c:v>132</c:v>
                </c:pt>
                <c:pt idx="606">
                  <c:v>131</c:v>
                </c:pt>
                <c:pt idx="607">
                  <c:v>126</c:v>
                </c:pt>
                <c:pt idx="608">
                  <c:v>133</c:v>
                </c:pt>
                <c:pt idx="609">
                  <c:v>107</c:v>
                </c:pt>
                <c:pt idx="610">
                  <c:v>118</c:v>
                </c:pt>
                <c:pt idx="611">
                  <c:v>118</c:v>
                </c:pt>
                <c:pt idx="612">
                  <c:v>115</c:v>
                </c:pt>
                <c:pt idx="613">
                  <c:v>116</c:v>
                </c:pt>
                <c:pt idx="614">
                  <c:v>138</c:v>
                </c:pt>
                <c:pt idx="615">
                  <c:v>110</c:v>
                </c:pt>
                <c:pt idx="616">
                  <c:v>127</c:v>
                </c:pt>
                <c:pt idx="617">
                  <c:v>136</c:v>
                </c:pt>
                <c:pt idx="618">
                  <c:v>133</c:v>
                </c:pt>
                <c:pt idx="619">
                  <c:v>139</c:v>
                </c:pt>
                <c:pt idx="620">
                  <c:v>137</c:v>
                </c:pt>
                <c:pt idx="621">
                  <c:v>129</c:v>
                </c:pt>
                <c:pt idx="622">
                  <c:v>127</c:v>
                </c:pt>
                <c:pt idx="623">
                  <c:v>147</c:v>
                </c:pt>
                <c:pt idx="624">
                  <c:v>133</c:v>
                </c:pt>
                <c:pt idx="625">
                  <c:v>127</c:v>
                </c:pt>
                <c:pt idx="626">
                  <c:v>130</c:v>
                </c:pt>
                <c:pt idx="627">
                  <c:v>132</c:v>
                </c:pt>
                <c:pt idx="628">
                  <c:v>119</c:v>
                </c:pt>
                <c:pt idx="629">
                  <c:v>144</c:v>
                </c:pt>
                <c:pt idx="630">
                  <c:v>177</c:v>
                </c:pt>
                <c:pt idx="631">
                  <c:v>144</c:v>
                </c:pt>
                <c:pt idx="632">
                  <c:v>145</c:v>
                </c:pt>
                <c:pt idx="633">
                  <c:v>132</c:v>
                </c:pt>
                <c:pt idx="634">
                  <c:v>130</c:v>
                </c:pt>
                <c:pt idx="635">
                  <c:v>142</c:v>
                </c:pt>
                <c:pt idx="636">
                  <c:v>171</c:v>
                </c:pt>
                <c:pt idx="637">
                  <c:v>152</c:v>
                </c:pt>
                <c:pt idx="638">
                  <c:v>121</c:v>
                </c:pt>
                <c:pt idx="639">
                  <c:v>150</c:v>
                </c:pt>
                <c:pt idx="640">
                  <c:v>161</c:v>
                </c:pt>
                <c:pt idx="641">
                  <c:v>140</c:v>
                </c:pt>
                <c:pt idx="642">
                  <c:v>143</c:v>
                </c:pt>
                <c:pt idx="643">
                  <c:v>176</c:v>
                </c:pt>
                <c:pt idx="644">
                  <c:v>154</c:v>
                </c:pt>
                <c:pt idx="645">
                  <c:v>173</c:v>
                </c:pt>
                <c:pt idx="646">
                  <c:v>169</c:v>
                </c:pt>
                <c:pt idx="647">
                  <c:v>151</c:v>
                </c:pt>
                <c:pt idx="648">
                  <c:v>172</c:v>
                </c:pt>
                <c:pt idx="649">
                  <c:v>178</c:v>
                </c:pt>
                <c:pt idx="650">
                  <c:v>173</c:v>
                </c:pt>
                <c:pt idx="651">
                  <c:v>154</c:v>
                </c:pt>
                <c:pt idx="652">
                  <c:v>167</c:v>
                </c:pt>
                <c:pt idx="653">
                  <c:v>178</c:v>
                </c:pt>
                <c:pt idx="654">
                  <c:v>193</c:v>
                </c:pt>
                <c:pt idx="655">
                  <c:v>182</c:v>
                </c:pt>
                <c:pt idx="656">
                  <c:v>173</c:v>
                </c:pt>
                <c:pt idx="657">
                  <c:v>178</c:v>
                </c:pt>
                <c:pt idx="658">
                  <c:v>176</c:v>
                </c:pt>
                <c:pt idx="659">
                  <c:v>170</c:v>
                </c:pt>
                <c:pt idx="660">
                  <c:v>196</c:v>
                </c:pt>
                <c:pt idx="661">
                  <c:v>199</c:v>
                </c:pt>
                <c:pt idx="662">
                  <c:v>184</c:v>
                </c:pt>
                <c:pt idx="663">
                  <c:v>176</c:v>
                </c:pt>
                <c:pt idx="664">
                  <c:v>198</c:v>
                </c:pt>
                <c:pt idx="665">
                  <c:v>198</c:v>
                </c:pt>
                <c:pt idx="666">
                  <c:v>208</c:v>
                </c:pt>
                <c:pt idx="667">
                  <c:v>200</c:v>
                </c:pt>
                <c:pt idx="668">
                  <c:v>221</c:v>
                </c:pt>
                <c:pt idx="669">
                  <c:v>198</c:v>
                </c:pt>
                <c:pt idx="670">
                  <c:v>221</c:v>
                </c:pt>
                <c:pt idx="671">
                  <c:v>204</c:v>
                </c:pt>
                <c:pt idx="672">
                  <c:v>208</c:v>
                </c:pt>
                <c:pt idx="673">
                  <c:v>238</c:v>
                </c:pt>
                <c:pt idx="674">
                  <c:v>197</c:v>
                </c:pt>
                <c:pt idx="675">
                  <c:v>235</c:v>
                </c:pt>
                <c:pt idx="676">
                  <c:v>224</c:v>
                </c:pt>
                <c:pt idx="677">
                  <c:v>210</c:v>
                </c:pt>
                <c:pt idx="678">
                  <c:v>230</c:v>
                </c:pt>
                <c:pt idx="679">
                  <c:v>211</c:v>
                </c:pt>
                <c:pt idx="680">
                  <c:v>235</c:v>
                </c:pt>
                <c:pt idx="681">
                  <c:v>233</c:v>
                </c:pt>
                <c:pt idx="682">
                  <c:v>227</c:v>
                </c:pt>
                <c:pt idx="683">
                  <c:v>245</c:v>
                </c:pt>
                <c:pt idx="684">
                  <c:v>242</c:v>
                </c:pt>
                <c:pt idx="685">
                  <c:v>247</c:v>
                </c:pt>
                <c:pt idx="686">
                  <c:v>211</c:v>
                </c:pt>
                <c:pt idx="687">
                  <c:v>221</c:v>
                </c:pt>
                <c:pt idx="688">
                  <c:v>247</c:v>
                </c:pt>
                <c:pt idx="689">
                  <c:v>223</c:v>
                </c:pt>
                <c:pt idx="690">
                  <c:v>247</c:v>
                </c:pt>
                <c:pt idx="691">
                  <c:v>245</c:v>
                </c:pt>
                <c:pt idx="692">
                  <c:v>240</c:v>
                </c:pt>
                <c:pt idx="693">
                  <c:v>240</c:v>
                </c:pt>
                <c:pt idx="694">
                  <c:v>233</c:v>
                </c:pt>
                <c:pt idx="695">
                  <c:v>225</c:v>
                </c:pt>
                <c:pt idx="696">
                  <c:v>254</c:v>
                </c:pt>
                <c:pt idx="697">
                  <c:v>224</c:v>
                </c:pt>
                <c:pt idx="698">
                  <c:v>240</c:v>
                </c:pt>
                <c:pt idx="699">
                  <c:v>221</c:v>
                </c:pt>
                <c:pt idx="700">
                  <c:v>238</c:v>
                </c:pt>
                <c:pt idx="701">
                  <c:v>217</c:v>
                </c:pt>
                <c:pt idx="702">
                  <c:v>246</c:v>
                </c:pt>
                <c:pt idx="703">
                  <c:v>219</c:v>
                </c:pt>
                <c:pt idx="704">
                  <c:v>225</c:v>
                </c:pt>
                <c:pt idx="705">
                  <c:v>228</c:v>
                </c:pt>
                <c:pt idx="706">
                  <c:v>235</c:v>
                </c:pt>
                <c:pt idx="707">
                  <c:v>213</c:v>
                </c:pt>
                <c:pt idx="708">
                  <c:v>226</c:v>
                </c:pt>
                <c:pt idx="709">
                  <c:v>207</c:v>
                </c:pt>
                <c:pt idx="710">
                  <c:v>218</c:v>
                </c:pt>
                <c:pt idx="711">
                  <c:v>209</c:v>
                </c:pt>
                <c:pt idx="712">
                  <c:v>213</c:v>
                </c:pt>
                <c:pt idx="713">
                  <c:v>216</c:v>
                </c:pt>
                <c:pt idx="714">
                  <c:v>196</c:v>
                </c:pt>
                <c:pt idx="715">
                  <c:v>248</c:v>
                </c:pt>
                <c:pt idx="716">
                  <c:v>188</c:v>
                </c:pt>
                <c:pt idx="717">
                  <c:v>212</c:v>
                </c:pt>
                <c:pt idx="718">
                  <c:v>207</c:v>
                </c:pt>
                <c:pt idx="719">
                  <c:v>201</c:v>
                </c:pt>
                <c:pt idx="720">
                  <c:v>184</c:v>
                </c:pt>
                <c:pt idx="721">
                  <c:v>222</c:v>
                </c:pt>
                <c:pt idx="722">
                  <c:v>207</c:v>
                </c:pt>
                <c:pt idx="723">
                  <c:v>177</c:v>
                </c:pt>
                <c:pt idx="724">
                  <c:v>171</c:v>
                </c:pt>
                <c:pt idx="725">
                  <c:v>181</c:v>
                </c:pt>
                <c:pt idx="726">
                  <c:v>176</c:v>
                </c:pt>
                <c:pt idx="727">
                  <c:v>177</c:v>
                </c:pt>
                <c:pt idx="728">
                  <c:v>171</c:v>
                </c:pt>
                <c:pt idx="729">
                  <c:v>182</c:v>
                </c:pt>
                <c:pt idx="730">
                  <c:v>159</c:v>
                </c:pt>
                <c:pt idx="731">
                  <c:v>160</c:v>
                </c:pt>
                <c:pt idx="732">
                  <c:v>143</c:v>
                </c:pt>
                <c:pt idx="733">
                  <c:v>175</c:v>
                </c:pt>
                <c:pt idx="734">
                  <c:v>150</c:v>
                </c:pt>
                <c:pt idx="735">
                  <c:v>164</c:v>
                </c:pt>
                <c:pt idx="736">
                  <c:v>152</c:v>
                </c:pt>
                <c:pt idx="737">
                  <c:v>142</c:v>
                </c:pt>
                <c:pt idx="738">
                  <c:v>164</c:v>
                </c:pt>
                <c:pt idx="739">
                  <c:v>150</c:v>
                </c:pt>
                <c:pt idx="740">
                  <c:v>150</c:v>
                </c:pt>
                <c:pt idx="741">
                  <c:v>153</c:v>
                </c:pt>
                <c:pt idx="742">
                  <c:v>139</c:v>
                </c:pt>
                <c:pt idx="743">
                  <c:v>128</c:v>
                </c:pt>
                <c:pt idx="744">
                  <c:v>146</c:v>
                </c:pt>
                <c:pt idx="745">
                  <c:v>145</c:v>
                </c:pt>
                <c:pt idx="746">
                  <c:v>131</c:v>
                </c:pt>
                <c:pt idx="747">
                  <c:v>131</c:v>
                </c:pt>
                <c:pt idx="748">
                  <c:v>140</c:v>
                </c:pt>
                <c:pt idx="749">
                  <c:v>148</c:v>
                </c:pt>
                <c:pt idx="750">
                  <c:v>134</c:v>
                </c:pt>
                <c:pt idx="751">
                  <c:v>148</c:v>
                </c:pt>
                <c:pt idx="752">
                  <c:v>138</c:v>
                </c:pt>
                <c:pt idx="753">
                  <c:v>135</c:v>
                </c:pt>
                <c:pt idx="754">
                  <c:v>129</c:v>
                </c:pt>
                <c:pt idx="755">
                  <c:v>128</c:v>
                </c:pt>
                <c:pt idx="756">
                  <c:v>112</c:v>
                </c:pt>
                <c:pt idx="757">
                  <c:v>126</c:v>
                </c:pt>
                <c:pt idx="758">
                  <c:v>131</c:v>
                </c:pt>
                <c:pt idx="759">
                  <c:v>134</c:v>
                </c:pt>
                <c:pt idx="760">
                  <c:v>126</c:v>
                </c:pt>
                <c:pt idx="761">
                  <c:v>127</c:v>
                </c:pt>
                <c:pt idx="762">
                  <c:v>122</c:v>
                </c:pt>
                <c:pt idx="763">
                  <c:v>117</c:v>
                </c:pt>
                <c:pt idx="764">
                  <c:v>115</c:v>
                </c:pt>
                <c:pt idx="765">
                  <c:v>122</c:v>
                </c:pt>
                <c:pt idx="766">
                  <c:v>115</c:v>
                </c:pt>
                <c:pt idx="767">
                  <c:v>92</c:v>
                </c:pt>
                <c:pt idx="768">
                  <c:v>119</c:v>
                </c:pt>
                <c:pt idx="769">
                  <c:v>98</c:v>
                </c:pt>
                <c:pt idx="770">
                  <c:v>112</c:v>
                </c:pt>
                <c:pt idx="771">
                  <c:v>107</c:v>
                </c:pt>
                <c:pt idx="772">
                  <c:v>123</c:v>
                </c:pt>
                <c:pt idx="773">
                  <c:v>88</c:v>
                </c:pt>
                <c:pt idx="774">
                  <c:v>79</c:v>
                </c:pt>
                <c:pt idx="775">
                  <c:v>115</c:v>
                </c:pt>
                <c:pt idx="776">
                  <c:v>113</c:v>
                </c:pt>
                <c:pt idx="777">
                  <c:v>104</c:v>
                </c:pt>
                <c:pt idx="778">
                  <c:v>99</c:v>
                </c:pt>
                <c:pt idx="779">
                  <c:v>94</c:v>
                </c:pt>
                <c:pt idx="780">
                  <c:v>101</c:v>
                </c:pt>
                <c:pt idx="781">
                  <c:v>86</c:v>
                </c:pt>
                <c:pt idx="782">
                  <c:v>96</c:v>
                </c:pt>
                <c:pt idx="783">
                  <c:v>79</c:v>
                </c:pt>
                <c:pt idx="784">
                  <c:v>95</c:v>
                </c:pt>
                <c:pt idx="785">
                  <c:v>88</c:v>
                </c:pt>
                <c:pt idx="786">
                  <c:v>77</c:v>
                </c:pt>
                <c:pt idx="787">
                  <c:v>100</c:v>
                </c:pt>
                <c:pt idx="788">
                  <c:v>96</c:v>
                </c:pt>
                <c:pt idx="789">
                  <c:v>122</c:v>
                </c:pt>
                <c:pt idx="790">
                  <c:v>95</c:v>
                </c:pt>
                <c:pt idx="791">
                  <c:v>95</c:v>
                </c:pt>
                <c:pt idx="792">
                  <c:v>82</c:v>
                </c:pt>
                <c:pt idx="793">
                  <c:v>79</c:v>
                </c:pt>
                <c:pt idx="794">
                  <c:v>99</c:v>
                </c:pt>
                <c:pt idx="795">
                  <c:v>103</c:v>
                </c:pt>
                <c:pt idx="796">
                  <c:v>88</c:v>
                </c:pt>
                <c:pt idx="797">
                  <c:v>102</c:v>
                </c:pt>
                <c:pt idx="798">
                  <c:v>86</c:v>
                </c:pt>
                <c:pt idx="799">
                  <c:v>96</c:v>
                </c:pt>
                <c:pt idx="800">
                  <c:v>87</c:v>
                </c:pt>
                <c:pt idx="801">
                  <c:v>87</c:v>
                </c:pt>
                <c:pt idx="802">
                  <c:v>88</c:v>
                </c:pt>
                <c:pt idx="803">
                  <c:v>90</c:v>
                </c:pt>
                <c:pt idx="804">
                  <c:v>78</c:v>
                </c:pt>
                <c:pt idx="805">
                  <c:v>80</c:v>
                </c:pt>
                <c:pt idx="806">
                  <c:v>86</c:v>
                </c:pt>
                <c:pt idx="807">
                  <c:v>84</c:v>
                </c:pt>
                <c:pt idx="808">
                  <c:v>82</c:v>
                </c:pt>
                <c:pt idx="809">
                  <c:v>84</c:v>
                </c:pt>
                <c:pt idx="810">
                  <c:v>105</c:v>
                </c:pt>
                <c:pt idx="811">
                  <c:v>114</c:v>
                </c:pt>
                <c:pt idx="812">
                  <c:v>74</c:v>
                </c:pt>
                <c:pt idx="813">
                  <c:v>93</c:v>
                </c:pt>
                <c:pt idx="814">
                  <c:v>92</c:v>
                </c:pt>
                <c:pt idx="815">
                  <c:v>84</c:v>
                </c:pt>
                <c:pt idx="816">
                  <c:v>96</c:v>
                </c:pt>
                <c:pt idx="817">
                  <c:v>99</c:v>
                </c:pt>
                <c:pt idx="818">
                  <c:v>85</c:v>
                </c:pt>
                <c:pt idx="819">
                  <c:v>84</c:v>
                </c:pt>
                <c:pt idx="820">
                  <c:v>78</c:v>
                </c:pt>
                <c:pt idx="821">
                  <c:v>91</c:v>
                </c:pt>
                <c:pt idx="822">
                  <c:v>81</c:v>
                </c:pt>
                <c:pt idx="823">
                  <c:v>77</c:v>
                </c:pt>
                <c:pt idx="824">
                  <c:v>85</c:v>
                </c:pt>
                <c:pt idx="825">
                  <c:v>74</c:v>
                </c:pt>
                <c:pt idx="826">
                  <c:v>78</c:v>
                </c:pt>
                <c:pt idx="827">
                  <c:v>81</c:v>
                </c:pt>
                <c:pt idx="828">
                  <c:v>79</c:v>
                </c:pt>
                <c:pt idx="829">
                  <c:v>98</c:v>
                </c:pt>
                <c:pt idx="830">
                  <c:v>80</c:v>
                </c:pt>
                <c:pt idx="831">
                  <c:v>101</c:v>
                </c:pt>
                <c:pt idx="832">
                  <c:v>80</c:v>
                </c:pt>
                <c:pt idx="833">
                  <c:v>90</c:v>
                </c:pt>
                <c:pt idx="834">
                  <c:v>82</c:v>
                </c:pt>
                <c:pt idx="835">
                  <c:v>93</c:v>
                </c:pt>
                <c:pt idx="836">
                  <c:v>72</c:v>
                </c:pt>
                <c:pt idx="837">
                  <c:v>83</c:v>
                </c:pt>
                <c:pt idx="838">
                  <c:v>98</c:v>
                </c:pt>
                <c:pt idx="839">
                  <c:v>87</c:v>
                </c:pt>
                <c:pt idx="840">
                  <c:v>109</c:v>
                </c:pt>
                <c:pt idx="841">
                  <c:v>77</c:v>
                </c:pt>
                <c:pt idx="842">
                  <c:v>79</c:v>
                </c:pt>
                <c:pt idx="843">
                  <c:v>75</c:v>
                </c:pt>
                <c:pt idx="844">
                  <c:v>90</c:v>
                </c:pt>
                <c:pt idx="845">
                  <c:v>92</c:v>
                </c:pt>
                <c:pt idx="846">
                  <c:v>94</c:v>
                </c:pt>
                <c:pt idx="847">
                  <c:v>87</c:v>
                </c:pt>
                <c:pt idx="848">
                  <c:v>83</c:v>
                </c:pt>
                <c:pt idx="849">
                  <c:v>83</c:v>
                </c:pt>
                <c:pt idx="850">
                  <c:v>91</c:v>
                </c:pt>
                <c:pt idx="851">
                  <c:v>94</c:v>
                </c:pt>
                <c:pt idx="852">
                  <c:v>95</c:v>
                </c:pt>
                <c:pt idx="853">
                  <c:v>103</c:v>
                </c:pt>
                <c:pt idx="854">
                  <c:v>82</c:v>
                </c:pt>
                <c:pt idx="855">
                  <c:v>94</c:v>
                </c:pt>
                <c:pt idx="856">
                  <c:v>93</c:v>
                </c:pt>
                <c:pt idx="857">
                  <c:v>83</c:v>
                </c:pt>
                <c:pt idx="858">
                  <c:v>101</c:v>
                </c:pt>
                <c:pt idx="859">
                  <c:v>73</c:v>
                </c:pt>
                <c:pt idx="860">
                  <c:v>91</c:v>
                </c:pt>
                <c:pt idx="861">
                  <c:v>90</c:v>
                </c:pt>
                <c:pt idx="862">
                  <c:v>86</c:v>
                </c:pt>
                <c:pt idx="863">
                  <c:v>90</c:v>
                </c:pt>
                <c:pt idx="864">
                  <c:v>77</c:v>
                </c:pt>
                <c:pt idx="865">
                  <c:v>89</c:v>
                </c:pt>
                <c:pt idx="866">
                  <c:v>102</c:v>
                </c:pt>
                <c:pt idx="867">
                  <c:v>111</c:v>
                </c:pt>
                <c:pt idx="868">
                  <c:v>114</c:v>
                </c:pt>
                <c:pt idx="869">
                  <c:v>88</c:v>
                </c:pt>
                <c:pt idx="870">
                  <c:v>91</c:v>
                </c:pt>
                <c:pt idx="871">
                  <c:v>88</c:v>
                </c:pt>
                <c:pt idx="872">
                  <c:v>106</c:v>
                </c:pt>
                <c:pt idx="873">
                  <c:v>95</c:v>
                </c:pt>
                <c:pt idx="874">
                  <c:v>87</c:v>
                </c:pt>
                <c:pt idx="875">
                  <c:v>119</c:v>
                </c:pt>
                <c:pt idx="876">
                  <c:v>80</c:v>
                </c:pt>
                <c:pt idx="877">
                  <c:v>116</c:v>
                </c:pt>
                <c:pt idx="878">
                  <c:v>109</c:v>
                </c:pt>
                <c:pt idx="879">
                  <c:v>106</c:v>
                </c:pt>
                <c:pt idx="880">
                  <c:v>99</c:v>
                </c:pt>
                <c:pt idx="881">
                  <c:v>94</c:v>
                </c:pt>
                <c:pt idx="882">
                  <c:v>102</c:v>
                </c:pt>
                <c:pt idx="883">
                  <c:v>100</c:v>
                </c:pt>
                <c:pt idx="884">
                  <c:v>91</c:v>
                </c:pt>
                <c:pt idx="885">
                  <c:v>89</c:v>
                </c:pt>
                <c:pt idx="886">
                  <c:v>97</c:v>
                </c:pt>
                <c:pt idx="887">
                  <c:v>106</c:v>
                </c:pt>
                <c:pt idx="888">
                  <c:v>98</c:v>
                </c:pt>
                <c:pt idx="889">
                  <c:v>97</c:v>
                </c:pt>
                <c:pt idx="890">
                  <c:v>114</c:v>
                </c:pt>
                <c:pt idx="891">
                  <c:v>104</c:v>
                </c:pt>
                <c:pt idx="892">
                  <c:v>100</c:v>
                </c:pt>
                <c:pt idx="893">
                  <c:v>87</c:v>
                </c:pt>
                <c:pt idx="894">
                  <c:v>96</c:v>
                </c:pt>
                <c:pt idx="895">
                  <c:v>91</c:v>
                </c:pt>
                <c:pt idx="896">
                  <c:v>105</c:v>
                </c:pt>
                <c:pt idx="897">
                  <c:v>105</c:v>
                </c:pt>
                <c:pt idx="898">
                  <c:v>92</c:v>
                </c:pt>
                <c:pt idx="899">
                  <c:v>98</c:v>
                </c:pt>
                <c:pt idx="900">
                  <c:v>89</c:v>
                </c:pt>
                <c:pt idx="901">
                  <c:v>100</c:v>
                </c:pt>
                <c:pt idx="902">
                  <c:v>99</c:v>
                </c:pt>
                <c:pt idx="903">
                  <c:v>94</c:v>
                </c:pt>
                <c:pt idx="904">
                  <c:v>69</c:v>
                </c:pt>
                <c:pt idx="905">
                  <c:v>85</c:v>
                </c:pt>
                <c:pt idx="906">
                  <c:v>104</c:v>
                </c:pt>
                <c:pt idx="907">
                  <c:v>86</c:v>
                </c:pt>
                <c:pt idx="908">
                  <c:v>123</c:v>
                </c:pt>
                <c:pt idx="909">
                  <c:v>98</c:v>
                </c:pt>
                <c:pt idx="910">
                  <c:v>87</c:v>
                </c:pt>
                <c:pt idx="911">
                  <c:v>93</c:v>
                </c:pt>
                <c:pt idx="912">
                  <c:v>101</c:v>
                </c:pt>
                <c:pt idx="913">
                  <c:v>80</c:v>
                </c:pt>
                <c:pt idx="914">
                  <c:v>81</c:v>
                </c:pt>
                <c:pt idx="915">
                  <c:v>82</c:v>
                </c:pt>
                <c:pt idx="916">
                  <c:v>92</c:v>
                </c:pt>
                <c:pt idx="917">
                  <c:v>92</c:v>
                </c:pt>
                <c:pt idx="918">
                  <c:v>77</c:v>
                </c:pt>
                <c:pt idx="919">
                  <c:v>88</c:v>
                </c:pt>
                <c:pt idx="920">
                  <c:v>82</c:v>
                </c:pt>
                <c:pt idx="921">
                  <c:v>87</c:v>
                </c:pt>
                <c:pt idx="922">
                  <c:v>87</c:v>
                </c:pt>
                <c:pt idx="923">
                  <c:v>72</c:v>
                </c:pt>
                <c:pt idx="924">
                  <c:v>81</c:v>
                </c:pt>
                <c:pt idx="925">
                  <c:v>94</c:v>
                </c:pt>
                <c:pt idx="926">
                  <c:v>89</c:v>
                </c:pt>
                <c:pt idx="927">
                  <c:v>86</c:v>
                </c:pt>
                <c:pt idx="928">
                  <c:v>69</c:v>
                </c:pt>
                <c:pt idx="929">
                  <c:v>76</c:v>
                </c:pt>
                <c:pt idx="930">
                  <c:v>64</c:v>
                </c:pt>
                <c:pt idx="931">
                  <c:v>91</c:v>
                </c:pt>
                <c:pt idx="932">
                  <c:v>83</c:v>
                </c:pt>
                <c:pt idx="933">
                  <c:v>64</c:v>
                </c:pt>
                <c:pt idx="934">
                  <c:v>68</c:v>
                </c:pt>
                <c:pt idx="935">
                  <c:v>56</c:v>
                </c:pt>
                <c:pt idx="936">
                  <c:v>85</c:v>
                </c:pt>
                <c:pt idx="937">
                  <c:v>75</c:v>
                </c:pt>
                <c:pt idx="938">
                  <c:v>66</c:v>
                </c:pt>
                <c:pt idx="939">
                  <c:v>62</c:v>
                </c:pt>
                <c:pt idx="940">
                  <c:v>69</c:v>
                </c:pt>
                <c:pt idx="941">
                  <c:v>77</c:v>
                </c:pt>
                <c:pt idx="942">
                  <c:v>65</c:v>
                </c:pt>
                <c:pt idx="943">
                  <c:v>74</c:v>
                </c:pt>
                <c:pt idx="944">
                  <c:v>68</c:v>
                </c:pt>
                <c:pt idx="945">
                  <c:v>67</c:v>
                </c:pt>
                <c:pt idx="946">
                  <c:v>76</c:v>
                </c:pt>
                <c:pt idx="947">
                  <c:v>65</c:v>
                </c:pt>
                <c:pt idx="948">
                  <c:v>67</c:v>
                </c:pt>
                <c:pt idx="949">
                  <c:v>65</c:v>
                </c:pt>
                <c:pt idx="950">
                  <c:v>69</c:v>
                </c:pt>
                <c:pt idx="951">
                  <c:v>57</c:v>
                </c:pt>
                <c:pt idx="952">
                  <c:v>56</c:v>
                </c:pt>
                <c:pt idx="953">
                  <c:v>64</c:v>
                </c:pt>
                <c:pt idx="954">
                  <c:v>67</c:v>
                </c:pt>
                <c:pt idx="955">
                  <c:v>74</c:v>
                </c:pt>
                <c:pt idx="956">
                  <c:v>64</c:v>
                </c:pt>
                <c:pt idx="957">
                  <c:v>69</c:v>
                </c:pt>
                <c:pt idx="958">
                  <c:v>69</c:v>
                </c:pt>
                <c:pt idx="959">
                  <c:v>49</c:v>
                </c:pt>
                <c:pt idx="960">
                  <c:v>68</c:v>
                </c:pt>
                <c:pt idx="961">
                  <c:v>56</c:v>
                </c:pt>
                <c:pt idx="962">
                  <c:v>55</c:v>
                </c:pt>
                <c:pt idx="963">
                  <c:v>55</c:v>
                </c:pt>
                <c:pt idx="964">
                  <c:v>67</c:v>
                </c:pt>
                <c:pt idx="965">
                  <c:v>57</c:v>
                </c:pt>
                <c:pt idx="966">
                  <c:v>43</c:v>
                </c:pt>
                <c:pt idx="967">
                  <c:v>64</c:v>
                </c:pt>
                <c:pt idx="968">
                  <c:v>63</c:v>
                </c:pt>
                <c:pt idx="969">
                  <c:v>57</c:v>
                </c:pt>
                <c:pt idx="970">
                  <c:v>65</c:v>
                </c:pt>
                <c:pt idx="971">
                  <c:v>65</c:v>
                </c:pt>
                <c:pt idx="972">
                  <c:v>54</c:v>
                </c:pt>
                <c:pt idx="973">
                  <c:v>61</c:v>
                </c:pt>
                <c:pt idx="974">
                  <c:v>58</c:v>
                </c:pt>
                <c:pt idx="975">
                  <c:v>60</c:v>
                </c:pt>
                <c:pt idx="976">
                  <c:v>58</c:v>
                </c:pt>
                <c:pt idx="977">
                  <c:v>68</c:v>
                </c:pt>
                <c:pt idx="978">
                  <c:v>50</c:v>
                </c:pt>
                <c:pt idx="979">
                  <c:v>68</c:v>
                </c:pt>
                <c:pt idx="980">
                  <c:v>57</c:v>
                </c:pt>
                <c:pt idx="981">
                  <c:v>52</c:v>
                </c:pt>
                <c:pt idx="982">
                  <c:v>56</c:v>
                </c:pt>
                <c:pt idx="983">
                  <c:v>52</c:v>
                </c:pt>
                <c:pt idx="984">
                  <c:v>56</c:v>
                </c:pt>
                <c:pt idx="985">
                  <c:v>52</c:v>
                </c:pt>
                <c:pt idx="986">
                  <c:v>53</c:v>
                </c:pt>
                <c:pt idx="987">
                  <c:v>56</c:v>
                </c:pt>
                <c:pt idx="988">
                  <c:v>44</c:v>
                </c:pt>
                <c:pt idx="989">
                  <c:v>60</c:v>
                </c:pt>
                <c:pt idx="990">
                  <c:v>63</c:v>
                </c:pt>
                <c:pt idx="991">
                  <c:v>57</c:v>
                </c:pt>
                <c:pt idx="992">
                  <c:v>56</c:v>
                </c:pt>
                <c:pt idx="993">
                  <c:v>45</c:v>
                </c:pt>
                <c:pt idx="994">
                  <c:v>45</c:v>
                </c:pt>
                <c:pt idx="995">
                  <c:v>53</c:v>
                </c:pt>
                <c:pt idx="996">
                  <c:v>56</c:v>
                </c:pt>
                <c:pt idx="997">
                  <c:v>43</c:v>
                </c:pt>
                <c:pt idx="998">
                  <c:v>54</c:v>
                </c:pt>
                <c:pt idx="999">
                  <c:v>71</c:v>
                </c:pt>
                <c:pt idx="1000">
                  <c:v>47</c:v>
                </c:pt>
                <c:pt idx="1001">
                  <c:v>53</c:v>
                </c:pt>
                <c:pt idx="1002">
                  <c:v>42</c:v>
                </c:pt>
                <c:pt idx="1003">
                  <c:v>49</c:v>
                </c:pt>
                <c:pt idx="1004">
                  <c:v>46</c:v>
                </c:pt>
                <c:pt idx="1005">
                  <c:v>39</c:v>
                </c:pt>
                <c:pt idx="1006">
                  <c:v>40</c:v>
                </c:pt>
                <c:pt idx="1007">
                  <c:v>55</c:v>
                </c:pt>
                <c:pt idx="1008">
                  <c:v>46</c:v>
                </c:pt>
                <c:pt idx="1009">
                  <c:v>50</c:v>
                </c:pt>
                <c:pt idx="1010">
                  <c:v>35</c:v>
                </c:pt>
                <c:pt idx="1011">
                  <c:v>46</c:v>
                </c:pt>
                <c:pt idx="1012">
                  <c:v>47</c:v>
                </c:pt>
                <c:pt idx="1013">
                  <c:v>44</c:v>
                </c:pt>
                <c:pt idx="1014">
                  <c:v>42</c:v>
                </c:pt>
                <c:pt idx="1015">
                  <c:v>45</c:v>
                </c:pt>
                <c:pt idx="1016">
                  <c:v>38</c:v>
                </c:pt>
                <c:pt idx="1017">
                  <c:v>42</c:v>
                </c:pt>
                <c:pt idx="1018">
                  <c:v>46</c:v>
                </c:pt>
                <c:pt idx="1019">
                  <c:v>38</c:v>
                </c:pt>
                <c:pt idx="1020">
                  <c:v>37</c:v>
                </c:pt>
                <c:pt idx="1021">
                  <c:v>33</c:v>
                </c:pt>
                <c:pt idx="1022">
                  <c:v>40</c:v>
                </c:pt>
                <c:pt idx="1023">
                  <c:v>49</c:v>
                </c:pt>
                <c:pt idx="1024">
                  <c:v>52</c:v>
                </c:pt>
                <c:pt idx="1025">
                  <c:v>42</c:v>
                </c:pt>
                <c:pt idx="1026">
                  <c:v>45</c:v>
                </c:pt>
                <c:pt idx="1027">
                  <c:v>29</c:v>
                </c:pt>
                <c:pt idx="1028">
                  <c:v>37</c:v>
                </c:pt>
                <c:pt idx="1029">
                  <c:v>44</c:v>
                </c:pt>
                <c:pt idx="1030">
                  <c:v>43</c:v>
                </c:pt>
                <c:pt idx="1031">
                  <c:v>42</c:v>
                </c:pt>
                <c:pt idx="1032">
                  <c:v>46</c:v>
                </c:pt>
                <c:pt idx="1033">
                  <c:v>45</c:v>
                </c:pt>
                <c:pt idx="1034">
                  <c:v>42</c:v>
                </c:pt>
                <c:pt idx="1035">
                  <c:v>30</c:v>
                </c:pt>
                <c:pt idx="1036">
                  <c:v>52</c:v>
                </c:pt>
                <c:pt idx="1037">
                  <c:v>36</c:v>
                </c:pt>
                <c:pt idx="1038">
                  <c:v>38</c:v>
                </c:pt>
                <c:pt idx="1039">
                  <c:v>45</c:v>
                </c:pt>
                <c:pt idx="1040">
                  <c:v>33</c:v>
                </c:pt>
                <c:pt idx="1041">
                  <c:v>46</c:v>
                </c:pt>
                <c:pt idx="1042">
                  <c:v>30</c:v>
                </c:pt>
                <c:pt idx="1043">
                  <c:v>40</c:v>
                </c:pt>
                <c:pt idx="1044">
                  <c:v>44</c:v>
                </c:pt>
                <c:pt idx="1045">
                  <c:v>34</c:v>
                </c:pt>
                <c:pt idx="1046">
                  <c:v>33</c:v>
                </c:pt>
                <c:pt idx="1047">
                  <c:v>44</c:v>
                </c:pt>
                <c:pt idx="1048">
                  <c:v>46</c:v>
                </c:pt>
                <c:pt idx="1049">
                  <c:v>41</c:v>
                </c:pt>
                <c:pt idx="1050">
                  <c:v>45</c:v>
                </c:pt>
                <c:pt idx="1051">
                  <c:v>38</c:v>
                </c:pt>
                <c:pt idx="1052">
                  <c:v>37</c:v>
                </c:pt>
                <c:pt idx="1053">
                  <c:v>43</c:v>
                </c:pt>
                <c:pt idx="1054">
                  <c:v>40</c:v>
                </c:pt>
                <c:pt idx="1055">
                  <c:v>35</c:v>
                </c:pt>
                <c:pt idx="1056">
                  <c:v>56</c:v>
                </c:pt>
                <c:pt idx="1057">
                  <c:v>34</c:v>
                </c:pt>
                <c:pt idx="1058">
                  <c:v>34</c:v>
                </c:pt>
                <c:pt idx="1059">
                  <c:v>36</c:v>
                </c:pt>
                <c:pt idx="1060">
                  <c:v>36</c:v>
                </c:pt>
                <c:pt idx="1061">
                  <c:v>40</c:v>
                </c:pt>
                <c:pt idx="1062">
                  <c:v>29</c:v>
                </c:pt>
                <c:pt idx="1063">
                  <c:v>44</c:v>
                </c:pt>
                <c:pt idx="1064">
                  <c:v>37</c:v>
                </c:pt>
                <c:pt idx="1065">
                  <c:v>45</c:v>
                </c:pt>
                <c:pt idx="1066">
                  <c:v>45</c:v>
                </c:pt>
                <c:pt idx="1067">
                  <c:v>25</c:v>
                </c:pt>
                <c:pt idx="1068">
                  <c:v>42</c:v>
                </c:pt>
                <c:pt idx="1069">
                  <c:v>48</c:v>
                </c:pt>
                <c:pt idx="1070">
                  <c:v>38</c:v>
                </c:pt>
                <c:pt idx="1071">
                  <c:v>38</c:v>
                </c:pt>
                <c:pt idx="1072">
                  <c:v>36</c:v>
                </c:pt>
                <c:pt idx="1073">
                  <c:v>36</c:v>
                </c:pt>
                <c:pt idx="1074">
                  <c:v>44</c:v>
                </c:pt>
                <c:pt idx="1075">
                  <c:v>40</c:v>
                </c:pt>
                <c:pt idx="1076">
                  <c:v>35</c:v>
                </c:pt>
                <c:pt idx="1077">
                  <c:v>29</c:v>
                </c:pt>
                <c:pt idx="1078">
                  <c:v>37</c:v>
                </c:pt>
                <c:pt idx="1079">
                  <c:v>38</c:v>
                </c:pt>
                <c:pt idx="1080">
                  <c:v>26</c:v>
                </c:pt>
                <c:pt idx="1081">
                  <c:v>32</c:v>
                </c:pt>
                <c:pt idx="1082">
                  <c:v>17</c:v>
                </c:pt>
                <c:pt idx="1083">
                  <c:v>36</c:v>
                </c:pt>
                <c:pt idx="1084">
                  <c:v>34</c:v>
                </c:pt>
                <c:pt idx="1085">
                  <c:v>26</c:v>
                </c:pt>
                <c:pt idx="1086">
                  <c:v>32</c:v>
                </c:pt>
                <c:pt idx="1087">
                  <c:v>35</c:v>
                </c:pt>
                <c:pt idx="1088">
                  <c:v>27</c:v>
                </c:pt>
                <c:pt idx="1089">
                  <c:v>32</c:v>
                </c:pt>
                <c:pt idx="1090">
                  <c:v>31</c:v>
                </c:pt>
                <c:pt idx="1091">
                  <c:v>29</c:v>
                </c:pt>
                <c:pt idx="1092">
                  <c:v>30</c:v>
                </c:pt>
                <c:pt idx="1093">
                  <c:v>32</c:v>
                </c:pt>
                <c:pt idx="1094">
                  <c:v>44</c:v>
                </c:pt>
                <c:pt idx="1095">
                  <c:v>37</c:v>
                </c:pt>
                <c:pt idx="1096">
                  <c:v>37</c:v>
                </c:pt>
                <c:pt idx="1097">
                  <c:v>42</c:v>
                </c:pt>
                <c:pt idx="1098">
                  <c:v>37</c:v>
                </c:pt>
                <c:pt idx="1099">
                  <c:v>46</c:v>
                </c:pt>
                <c:pt idx="1100">
                  <c:v>35</c:v>
                </c:pt>
                <c:pt idx="1101">
                  <c:v>42</c:v>
                </c:pt>
                <c:pt idx="1102">
                  <c:v>35</c:v>
                </c:pt>
                <c:pt idx="1103">
                  <c:v>33</c:v>
                </c:pt>
                <c:pt idx="1104">
                  <c:v>42</c:v>
                </c:pt>
                <c:pt idx="1105">
                  <c:v>34</c:v>
                </c:pt>
                <c:pt idx="1106">
                  <c:v>35</c:v>
                </c:pt>
                <c:pt idx="1107">
                  <c:v>44</c:v>
                </c:pt>
                <c:pt idx="1108">
                  <c:v>31</c:v>
                </c:pt>
                <c:pt idx="1109">
                  <c:v>31</c:v>
                </c:pt>
                <c:pt idx="1110">
                  <c:v>20</c:v>
                </c:pt>
                <c:pt idx="1111">
                  <c:v>29</c:v>
                </c:pt>
                <c:pt idx="1112">
                  <c:v>24</c:v>
                </c:pt>
                <c:pt idx="1113">
                  <c:v>36</c:v>
                </c:pt>
                <c:pt idx="1114">
                  <c:v>41</c:v>
                </c:pt>
                <c:pt idx="1115">
                  <c:v>42</c:v>
                </c:pt>
                <c:pt idx="1116">
                  <c:v>32</c:v>
                </c:pt>
                <c:pt idx="1117">
                  <c:v>36</c:v>
                </c:pt>
                <c:pt idx="1118">
                  <c:v>32</c:v>
                </c:pt>
                <c:pt idx="1119">
                  <c:v>35</c:v>
                </c:pt>
                <c:pt idx="1120">
                  <c:v>38</c:v>
                </c:pt>
                <c:pt idx="1121">
                  <c:v>30</c:v>
                </c:pt>
                <c:pt idx="1122">
                  <c:v>32</c:v>
                </c:pt>
                <c:pt idx="1123">
                  <c:v>40</c:v>
                </c:pt>
                <c:pt idx="1124">
                  <c:v>37</c:v>
                </c:pt>
                <c:pt idx="1125">
                  <c:v>43</c:v>
                </c:pt>
                <c:pt idx="1126">
                  <c:v>38</c:v>
                </c:pt>
                <c:pt idx="1127">
                  <c:v>27</c:v>
                </c:pt>
                <c:pt idx="1128">
                  <c:v>32</c:v>
                </c:pt>
                <c:pt idx="1129">
                  <c:v>33</c:v>
                </c:pt>
                <c:pt idx="1130">
                  <c:v>34</c:v>
                </c:pt>
                <c:pt idx="1131">
                  <c:v>36</c:v>
                </c:pt>
                <c:pt idx="1132">
                  <c:v>32</c:v>
                </c:pt>
                <c:pt idx="1133">
                  <c:v>35</c:v>
                </c:pt>
                <c:pt idx="1134">
                  <c:v>35</c:v>
                </c:pt>
                <c:pt idx="1135">
                  <c:v>21</c:v>
                </c:pt>
                <c:pt idx="1136">
                  <c:v>44</c:v>
                </c:pt>
                <c:pt idx="1137">
                  <c:v>28</c:v>
                </c:pt>
                <c:pt idx="1138">
                  <c:v>37</c:v>
                </c:pt>
                <c:pt idx="1139">
                  <c:v>37</c:v>
                </c:pt>
                <c:pt idx="1140">
                  <c:v>45</c:v>
                </c:pt>
                <c:pt idx="1141">
                  <c:v>35</c:v>
                </c:pt>
                <c:pt idx="1142">
                  <c:v>23</c:v>
                </c:pt>
                <c:pt idx="1143">
                  <c:v>39</c:v>
                </c:pt>
                <c:pt idx="1144">
                  <c:v>24</c:v>
                </c:pt>
                <c:pt idx="1145">
                  <c:v>25</c:v>
                </c:pt>
                <c:pt idx="1146">
                  <c:v>34</c:v>
                </c:pt>
                <c:pt idx="1147">
                  <c:v>44</c:v>
                </c:pt>
                <c:pt idx="1148">
                  <c:v>31</c:v>
                </c:pt>
                <c:pt idx="1149">
                  <c:v>36</c:v>
                </c:pt>
                <c:pt idx="1150">
                  <c:v>33</c:v>
                </c:pt>
                <c:pt idx="1151">
                  <c:v>30</c:v>
                </c:pt>
                <c:pt idx="1152">
                  <c:v>39</c:v>
                </c:pt>
                <c:pt idx="1153">
                  <c:v>46</c:v>
                </c:pt>
                <c:pt idx="1154">
                  <c:v>29</c:v>
                </c:pt>
                <c:pt idx="1155">
                  <c:v>32</c:v>
                </c:pt>
                <c:pt idx="1156">
                  <c:v>20</c:v>
                </c:pt>
                <c:pt idx="1157">
                  <c:v>32</c:v>
                </c:pt>
                <c:pt idx="1158">
                  <c:v>33</c:v>
                </c:pt>
                <c:pt idx="1159">
                  <c:v>36</c:v>
                </c:pt>
                <c:pt idx="1160">
                  <c:v>40</c:v>
                </c:pt>
                <c:pt idx="1161">
                  <c:v>23</c:v>
                </c:pt>
                <c:pt idx="1162">
                  <c:v>21</c:v>
                </c:pt>
                <c:pt idx="1163">
                  <c:v>31</c:v>
                </c:pt>
                <c:pt idx="1164">
                  <c:v>27</c:v>
                </c:pt>
                <c:pt idx="1165">
                  <c:v>32</c:v>
                </c:pt>
                <c:pt idx="1166">
                  <c:v>43</c:v>
                </c:pt>
                <c:pt idx="1167">
                  <c:v>20</c:v>
                </c:pt>
                <c:pt idx="1168">
                  <c:v>32</c:v>
                </c:pt>
                <c:pt idx="1169">
                  <c:v>29</c:v>
                </c:pt>
                <c:pt idx="1170">
                  <c:v>38</c:v>
                </c:pt>
                <c:pt idx="1171">
                  <c:v>36</c:v>
                </c:pt>
                <c:pt idx="1172">
                  <c:v>33</c:v>
                </c:pt>
                <c:pt idx="1173">
                  <c:v>33</c:v>
                </c:pt>
                <c:pt idx="1174">
                  <c:v>25</c:v>
                </c:pt>
                <c:pt idx="1175">
                  <c:v>25</c:v>
                </c:pt>
                <c:pt idx="1176">
                  <c:v>28</c:v>
                </c:pt>
                <c:pt idx="1177">
                  <c:v>23</c:v>
                </c:pt>
                <c:pt idx="1178">
                  <c:v>27</c:v>
                </c:pt>
                <c:pt idx="1179">
                  <c:v>30</c:v>
                </c:pt>
                <c:pt idx="1180">
                  <c:v>35</c:v>
                </c:pt>
                <c:pt idx="1181">
                  <c:v>26</c:v>
                </c:pt>
                <c:pt idx="1182">
                  <c:v>29</c:v>
                </c:pt>
                <c:pt idx="1183">
                  <c:v>34</c:v>
                </c:pt>
                <c:pt idx="1184">
                  <c:v>36</c:v>
                </c:pt>
                <c:pt idx="1185">
                  <c:v>41</c:v>
                </c:pt>
                <c:pt idx="1186">
                  <c:v>34</c:v>
                </c:pt>
                <c:pt idx="1187">
                  <c:v>24</c:v>
                </c:pt>
                <c:pt idx="1188">
                  <c:v>32</c:v>
                </c:pt>
                <c:pt idx="1189">
                  <c:v>28</c:v>
                </c:pt>
                <c:pt idx="1190">
                  <c:v>36</c:v>
                </c:pt>
                <c:pt idx="1191">
                  <c:v>26</c:v>
                </c:pt>
                <c:pt idx="1192">
                  <c:v>18</c:v>
                </c:pt>
                <c:pt idx="1193">
                  <c:v>22</c:v>
                </c:pt>
                <c:pt idx="1194">
                  <c:v>35</c:v>
                </c:pt>
                <c:pt idx="1195">
                  <c:v>27</c:v>
                </c:pt>
                <c:pt idx="1196">
                  <c:v>34</c:v>
                </c:pt>
                <c:pt idx="1197">
                  <c:v>26</c:v>
                </c:pt>
                <c:pt idx="1198">
                  <c:v>27</c:v>
                </c:pt>
                <c:pt idx="1199">
                  <c:v>33</c:v>
                </c:pt>
                <c:pt idx="1200">
                  <c:v>33</c:v>
                </c:pt>
                <c:pt idx="1201">
                  <c:v>26</c:v>
                </c:pt>
                <c:pt idx="1202">
                  <c:v>21</c:v>
                </c:pt>
                <c:pt idx="1203">
                  <c:v>27</c:v>
                </c:pt>
                <c:pt idx="1204">
                  <c:v>35</c:v>
                </c:pt>
                <c:pt idx="1205">
                  <c:v>35</c:v>
                </c:pt>
                <c:pt idx="1206">
                  <c:v>31</c:v>
                </c:pt>
                <c:pt idx="1207">
                  <c:v>32</c:v>
                </c:pt>
                <c:pt idx="1208">
                  <c:v>25</c:v>
                </c:pt>
                <c:pt idx="1209">
                  <c:v>34</c:v>
                </c:pt>
                <c:pt idx="1210">
                  <c:v>25</c:v>
                </c:pt>
                <c:pt idx="1211">
                  <c:v>24</c:v>
                </c:pt>
                <c:pt idx="1212">
                  <c:v>30</c:v>
                </c:pt>
                <c:pt idx="1213">
                  <c:v>30</c:v>
                </c:pt>
                <c:pt idx="1214">
                  <c:v>28</c:v>
                </c:pt>
                <c:pt idx="1215">
                  <c:v>29</c:v>
                </c:pt>
                <c:pt idx="1216">
                  <c:v>26</c:v>
                </c:pt>
                <c:pt idx="1217">
                  <c:v>34</c:v>
                </c:pt>
                <c:pt idx="1218">
                  <c:v>21</c:v>
                </c:pt>
                <c:pt idx="1219">
                  <c:v>22</c:v>
                </c:pt>
                <c:pt idx="1220">
                  <c:v>31</c:v>
                </c:pt>
                <c:pt idx="1221">
                  <c:v>23</c:v>
                </c:pt>
                <c:pt idx="1222">
                  <c:v>27</c:v>
                </c:pt>
                <c:pt idx="1223">
                  <c:v>33</c:v>
                </c:pt>
                <c:pt idx="1224">
                  <c:v>28</c:v>
                </c:pt>
                <c:pt idx="1225">
                  <c:v>28</c:v>
                </c:pt>
                <c:pt idx="1226">
                  <c:v>29</c:v>
                </c:pt>
                <c:pt idx="1227">
                  <c:v>29</c:v>
                </c:pt>
                <c:pt idx="1228">
                  <c:v>39</c:v>
                </c:pt>
                <c:pt idx="1229">
                  <c:v>38</c:v>
                </c:pt>
                <c:pt idx="1230">
                  <c:v>30</c:v>
                </c:pt>
                <c:pt idx="1231">
                  <c:v>28</c:v>
                </c:pt>
                <c:pt idx="1232">
                  <c:v>23</c:v>
                </c:pt>
                <c:pt idx="1233">
                  <c:v>28</c:v>
                </c:pt>
                <c:pt idx="1234">
                  <c:v>28</c:v>
                </c:pt>
                <c:pt idx="1235">
                  <c:v>28</c:v>
                </c:pt>
                <c:pt idx="1236">
                  <c:v>32</c:v>
                </c:pt>
                <c:pt idx="1237">
                  <c:v>32</c:v>
                </c:pt>
                <c:pt idx="1238">
                  <c:v>26</c:v>
                </c:pt>
                <c:pt idx="1239">
                  <c:v>25</c:v>
                </c:pt>
                <c:pt idx="1240">
                  <c:v>25</c:v>
                </c:pt>
                <c:pt idx="1241">
                  <c:v>28</c:v>
                </c:pt>
                <c:pt idx="1242">
                  <c:v>31</c:v>
                </c:pt>
                <c:pt idx="1243">
                  <c:v>25</c:v>
                </c:pt>
                <c:pt idx="1244">
                  <c:v>32</c:v>
                </c:pt>
                <c:pt idx="1245">
                  <c:v>20</c:v>
                </c:pt>
                <c:pt idx="1246">
                  <c:v>25</c:v>
                </c:pt>
                <c:pt idx="1247">
                  <c:v>34</c:v>
                </c:pt>
                <c:pt idx="1248">
                  <c:v>33</c:v>
                </c:pt>
                <c:pt idx="1249">
                  <c:v>21</c:v>
                </c:pt>
                <c:pt idx="1250">
                  <c:v>33</c:v>
                </c:pt>
                <c:pt idx="1251">
                  <c:v>31</c:v>
                </c:pt>
                <c:pt idx="1252">
                  <c:v>33</c:v>
                </c:pt>
                <c:pt idx="1253">
                  <c:v>20</c:v>
                </c:pt>
                <c:pt idx="1254">
                  <c:v>35</c:v>
                </c:pt>
                <c:pt idx="1255">
                  <c:v>37</c:v>
                </c:pt>
                <c:pt idx="1256">
                  <c:v>34</c:v>
                </c:pt>
                <c:pt idx="1257">
                  <c:v>37</c:v>
                </c:pt>
                <c:pt idx="1258">
                  <c:v>36</c:v>
                </c:pt>
                <c:pt idx="1259">
                  <c:v>23</c:v>
                </c:pt>
                <c:pt idx="1260">
                  <c:v>23</c:v>
                </c:pt>
                <c:pt idx="1261">
                  <c:v>17</c:v>
                </c:pt>
                <c:pt idx="1262">
                  <c:v>23</c:v>
                </c:pt>
                <c:pt idx="1263">
                  <c:v>31</c:v>
                </c:pt>
                <c:pt idx="1264">
                  <c:v>22</c:v>
                </c:pt>
                <c:pt idx="1265">
                  <c:v>26</c:v>
                </c:pt>
                <c:pt idx="1266">
                  <c:v>35</c:v>
                </c:pt>
                <c:pt idx="1267">
                  <c:v>31</c:v>
                </c:pt>
                <c:pt idx="1268">
                  <c:v>33</c:v>
                </c:pt>
                <c:pt idx="1269">
                  <c:v>28</c:v>
                </c:pt>
                <c:pt idx="1270">
                  <c:v>28</c:v>
                </c:pt>
                <c:pt idx="1271">
                  <c:v>19</c:v>
                </c:pt>
                <c:pt idx="1272">
                  <c:v>31</c:v>
                </c:pt>
                <c:pt idx="1273">
                  <c:v>31</c:v>
                </c:pt>
                <c:pt idx="1274">
                  <c:v>41</c:v>
                </c:pt>
                <c:pt idx="1275">
                  <c:v>29</c:v>
                </c:pt>
                <c:pt idx="1276">
                  <c:v>30</c:v>
                </c:pt>
                <c:pt idx="1277">
                  <c:v>33</c:v>
                </c:pt>
                <c:pt idx="1278">
                  <c:v>36</c:v>
                </c:pt>
                <c:pt idx="1279">
                  <c:v>32</c:v>
                </c:pt>
                <c:pt idx="1280">
                  <c:v>29</c:v>
                </c:pt>
                <c:pt idx="1281">
                  <c:v>25</c:v>
                </c:pt>
                <c:pt idx="1282">
                  <c:v>30</c:v>
                </c:pt>
                <c:pt idx="1283">
                  <c:v>30</c:v>
                </c:pt>
                <c:pt idx="1284">
                  <c:v>31</c:v>
                </c:pt>
                <c:pt idx="1285">
                  <c:v>38</c:v>
                </c:pt>
                <c:pt idx="1286">
                  <c:v>42</c:v>
                </c:pt>
                <c:pt idx="1287">
                  <c:v>28</c:v>
                </c:pt>
                <c:pt idx="1288">
                  <c:v>25</c:v>
                </c:pt>
                <c:pt idx="1289">
                  <c:v>19</c:v>
                </c:pt>
                <c:pt idx="1290">
                  <c:v>40</c:v>
                </c:pt>
                <c:pt idx="1291">
                  <c:v>29</c:v>
                </c:pt>
                <c:pt idx="1292">
                  <c:v>29</c:v>
                </c:pt>
                <c:pt idx="1293">
                  <c:v>36</c:v>
                </c:pt>
                <c:pt idx="1294">
                  <c:v>40</c:v>
                </c:pt>
                <c:pt idx="1295">
                  <c:v>37</c:v>
                </c:pt>
                <c:pt idx="1296">
                  <c:v>31</c:v>
                </c:pt>
                <c:pt idx="1297">
                  <c:v>41</c:v>
                </c:pt>
                <c:pt idx="1298">
                  <c:v>22</c:v>
                </c:pt>
                <c:pt idx="1299">
                  <c:v>29</c:v>
                </c:pt>
                <c:pt idx="1300">
                  <c:v>35</c:v>
                </c:pt>
                <c:pt idx="1301">
                  <c:v>29</c:v>
                </c:pt>
                <c:pt idx="1302">
                  <c:v>29</c:v>
                </c:pt>
                <c:pt idx="1303">
                  <c:v>35</c:v>
                </c:pt>
                <c:pt idx="1304">
                  <c:v>22</c:v>
                </c:pt>
                <c:pt idx="1305">
                  <c:v>24</c:v>
                </c:pt>
                <c:pt idx="1306">
                  <c:v>31</c:v>
                </c:pt>
                <c:pt idx="1307">
                  <c:v>25</c:v>
                </c:pt>
                <c:pt idx="1308">
                  <c:v>25</c:v>
                </c:pt>
                <c:pt idx="1309">
                  <c:v>26</c:v>
                </c:pt>
                <c:pt idx="1310">
                  <c:v>34</c:v>
                </c:pt>
                <c:pt idx="1311">
                  <c:v>29</c:v>
                </c:pt>
                <c:pt idx="1312">
                  <c:v>33</c:v>
                </c:pt>
                <c:pt idx="1313">
                  <c:v>30</c:v>
                </c:pt>
                <c:pt idx="1314">
                  <c:v>31</c:v>
                </c:pt>
                <c:pt idx="1315">
                  <c:v>23</c:v>
                </c:pt>
                <c:pt idx="1316">
                  <c:v>31</c:v>
                </c:pt>
                <c:pt idx="1317">
                  <c:v>32</c:v>
                </c:pt>
                <c:pt idx="1318">
                  <c:v>30</c:v>
                </c:pt>
                <c:pt idx="1319">
                  <c:v>30</c:v>
                </c:pt>
                <c:pt idx="1320">
                  <c:v>38</c:v>
                </c:pt>
                <c:pt idx="1321">
                  <c:v>34</c:v>
                </c:pt>
                <c:pt idx="1322">
                  <c:v>32</c:v>
                </c:pt>
                <c:pt idx="1323">
                  <c:v>42</c:v>
                </c:pt>
                <c:pt idx="1324">
                  <c:v>35</c:v>
                </c:pt>
                <c:pt idx="1325">
                  <c:v>28</c:v>
                </c:pt>
                <c:pt idx="1326">
                  <c:v>36</c:v>
                </c:pt>
                <c:pt idx="1327">
                  <c:v>42</c:v>
                </c:pt>
                <c:pt idx="1328">
                  <c:v>37</c:v>
                </c:pt>
                <c:pt idx="1329">
                  <c:v>30</c:v>
                </c:pt>
                <c:pt idx="1330">
                  <c:v>39</c:v>
                </c:pt>
                <c:pt idx="1331">
                  <c:v>36</c:v>
                </c:pt>
                <c:pt idx="1332">
                  <c:v>42</c:v>
                </c:pt>
                <c:pt idx="1333">
                  <c:v>45</c:v>
                </c:pt>
                <c:pt idx="1334">
                  <c:v>32</c:v>
                </c:pt>
                <c:pt idx="1335">
                  <c:v>41</c:v>
                </c:pt>
                <c:pt idx="1336">
                  <c:v>39</c:v>
                </c:pt>
                <c:pt idx="1337">
                  <c:v>43</c:v>
                </c:pt>
                <c:pt idx="1338">
                  <c:v>33</c:v>
                </c:pt>
                <c:pt idx="1339">
                  <c:v>24</c:v>
                </c:pt>
                <c:pt idx="1340">
                  <c:v>38</c:v>
                </c:pt>
                <c:pt idx="1341">
                  <c:v>38</c:v>
                </c:pt>
                <c:pt idx="1342">
                  <c:v>30</c:v>
                </c:pt>
                <c:pt idx="1343">
                  <c:v>38</c:v>
                </c:pt>
                <c:pt idx="1344">
                  <c:v>32</c:v>
                </c:pt>
                <c:pt idx="1345">
                  <c:v>39</c:v>
                </c:pt>
                <c:pt idx="1346">
                  <c:v>40</c:v>
                </c:pt>
                <c:pt idx="1347">
                  <c:v>34</c:v>
                </c:pt>
                <c:pt idx="1348">
                  <c:v>29</c:v>
                </c:pt>
                <c:pt idx="1349">
                  <c:v>36</c:v>
                </c:pt>
                <c:pt idx="1350">
                  <c:v>28</c:v>
                </c:pt>
                <c:pt idx="1351">
                  <c:v>50</c:v>
                </c:pt>
                <c:pt idx="1352">
                  <c:v>32</c:v>
                </c:pt>
                <c:pt idx="1353">
                  <c:v>26</c:v>
                </c:pt>
                <c:pt idx="1354">
                  <c:v>41</c:v>
                </c:pt>
                <c:pt idx="1355">
                  <c:v>31</c:v>
                </c:pt>
                <c:pt idx="1356">
                  <c:v>26</c:v>
                </c:pt>
                <c:pt idx="1357">
                  <c:v>35</c:v>
                </c:pt>
                <c:pt idx="1358">
                  <c:v>38</c:v>
                </c:pt>
                <c:pt idx="1359">
                  <c:v>29</c:v>
                </c:pt>
                <c:pt idx="1360">
                  <c:v>38</c:v>
                </c:pt>
                <c:pt idx="1361">
                  <c:v>43</c:v>
                </c:pt>
                <c:pt idx="1362">
                  <c:v>32</c:v>
                </c:pt>
                <c:pt idx="1363">
                  <c:v>40</c:v>
                </c:pt>
                <c:pt idx="1364">
                  <c:v>38</c:v>
                </c:pt>
                <c:pt idx="1365">
                  <c:v>32</c:v>
                </c:pt>
                <c:pt idx="1366">
                  <c:v>42</c:v>
                </c:pt>
                <c:pt idx="1367">
                  <c:v>36</c:v>
                </c:pt>
                <c:pt idx="1368">
                  <c:v>37</c:v>
                </c:pt>
                <c:pt idx="1369">
                  <c:v>36</c:v>
                </c:pt>
                <c:pt idx="1370">
                  <c:v>27</c:v>
                </c:pt>
                <c:pt idx="1371">
                  <c:v>33</c:v>
                </c:pt>
                <c:pt idx="1372">
                  <c:v>36</c:v>
                </c:pt>
                <c:pt idx="1373">
                  <c:v>44</c:v>
                </c:pt>
                <c:pt idx="1374">
                  <c:v>42</c:v>
                </c:pt>
                <c:pt idx="1375">
                  <c:v>25</c:v>
                </c:pt>
                <c:pt idx="1376">
                  <c:v>29</c:v>
                </c:pt>
                <c:pt idx="1377">
                  <c:v>34</c:v>
                </c:pt>
                <c:pt idx="1378">
                  <c:v>36</c:v>
                </c:pt>
                <c:pt idx="1379">
                  <c:v>39</c:v>
                </c:pt>
                <c:pt idx="1380">
                  <c:v>48</c:v>
                </c:pt>
                <c:pt idx="1381">
                  <c:v>36</c:v>
                </c:pt>
                <c:pt idx="1382">
                  <c:v>29</c:v>
                </c:pt>
                <c:pt idx="1383">
                  <c:v>46</c:v>
                </c:pt>
                <c:pt idx="1384">
                  <c:v>29</c:v>
                </c:pt>
                <c:pt idx="1385">
                  <c:v>47</c:v>
                </c:pt>
                <c:pt idx="1386">
                  <c:v>38</c:v>
                </c:pt>
                <c:pt idx="1387">
                  <c:v>52</c:v>
                </c:pt>
                <c:pt idx="1388">
                  <c:v>44</c:v>
                </c:pt>
                <c:pt idx="1389">
                  <c:v>37</c:v>
                </c:pt>
                <c:pt idx="1390">
                  <c:v>35</c:v>
                </c:pt>
                <c:pt idx="1391">
                  <c:v>29</c:v>
                </c:pt>
                <c:pt idx="1392">
                  <c:v>50</c:v>
                </c:pt>
                <c:pt idx="1393">
                  <c:v>40</c:v>
                </c:pt>
                <c:pt idx="1394">
                  <c:v>28</c:v>
                </c:pt>
                <c:pt idx="1395">
                  <c:v>38</c:v>
                </c:pt>
                <c:pt idx="1396">
                  <c:v>34</c:v>
                </c:pt>
                <c:pt idx="1397">
                  <c:v>39</c:v>
                </c:pt>
                <c:pt idx="1398">
                  <c:v>34</c:v>
                </c:pt>
                <c:pt idx="1399">
                  <c:v>38</c:v>
                </c:pt>
                <c:pt idx="1400">
                  <c:v>34</c:v>
                </c:pt>
                <c:pt idx="1401">
                  <c:v>48</c:v>
                </c:pt>
                <c:pt idx="1402">
                  <c:v>49</c:v>
                </c:pt>
                <c:pt idx="1403">
                  <c:v>40</c:v>
                </c:pt>
                <c:pt idx="1404">
                  <c:v>44</c:v>
                </c:pt>
                <c:pt idx="1405">
                  <c:v>40</c:v>
                </c:pt>
                <c:pt idx="1406">
                  <c:v>35</c:v>
                </c:pt>
                <c:pt idx="1407">
                  <c:v>51</c:v>
                </c:pt>
                <c:pt idx="1408">
                  <c:v>43</c:v>
                </c:pt>
                <c:pt idx="1409">
                  <c:v>56</c:v>
                </c:pt>
                <c:pt idx="1410">
                  <c:v>49</c:v>
                </c:pt>
                <c:pt idx="1411">
                  <c:v>40</c:v>
                </c:pt>
                <c:pt idx="1412">
                  <c:v>44</c:v>
                </c:pt>
                <c:pt idx="1413">
                  <c:v>43</c:v>
                </c:pt>
                <c:pt idx="1414">
                  <c:v>45</c:v>
                </c:pt>
                <c:pt idx="1415">
                  <c:v>48</c:v>
                </c:pt>
                <c:pt idx="1416">
                  <c:v>54</c:v>
                </c:pt>
                <c:pt idx="1417">
                  <c:v>40</c:v>
                </c:pt>
                <c:pt idx="1418">
                  <c:v>45</c:v>
                </c:pt>
                <c:pt idx="1419">
                  <c:v>45</c:v>
                </c:pt>
                <c:pt idx="1420">
                  <c:v>57</c:v>
                </c:pt>
                <c:pt idx="1421">
                  <c:v>56</c:v>
                </c:pt>
                <c:pt idx="1422">
                  <c:v>48</c:v>
                </c:pt>
                <c:pt idx="1423">
                  <c:v>53</c:v>
                </c:pt>
                <c:pt idx="1424">
                  <c:v>51</c:v>
                </c:pt>
                <c:pt idx="1425">
                  <c:v>50</c:v>
                </c:pt>
                <c:pt idx="1426">
                  <c:v>49</c:v>
                </c:pt>
                <c:pt idx="1427">
                  <c:v>53</c:v>
                </c:pt>
                <c:pt idx="1428">
                  <c:v>48</c:v>
                </c:pt>
                <c:pt idx="1429">
                  <c:v>50</c:v>
                </c:pt>
                <c:pt idx="1430">
                  <c:v>56</c:v>
                </c:pt>
                <c:pt idx="1431">
                  <c:v>45</c:v>
                </c:pt>
                <c:pt idx="1432">
                  <c:v>50</c:v>
                </c:pt>
                <c:pt idx="1433">
                  <c:v>46</c:v>
                </c:pt>
                <c:pt idx="1434">
                  <c:v>38</c:v>
                </c:pt>
                <c:pt idx="1435">
                  <c:v>46</c:v>
                </c:pt>
                <c:pt idx="1436">
                  <c:v>49</c:v>
                </c:pt>
                <c:pt idx="1437">
                  <c:v>54</c:v>
                </c:pt>
                <c:pt idx="1438">
                  <c:v>44</c:v>
                </c:pt>
                <c:pt idx="1439">
                  <c:v>45</c:v>
                </c:pt>
                <c:pt idx="1440">
                  <c:v>59</c:v>
                </c:pt>
                <c:pt idx="1441">
                  <c:v>57</c:v>
                </c:pt>
                <c:pt idx="1442">
                  <c:v>49</c:v>
                </c:pt>
                <c:pt idx="1443">
                  <c:v>56</c:v>
                </c:pt>
                <c:pt idx="1444">
                  <c:v>60</c:v>
                </c:pt>
                <c:pt idx="1445">
                  <c:v>54</c:v>
                </c:pt>
                <c:pt idx="1446">
                  <c:v>43</c:v>
                </c:pt>
                <c:pt idx="1447">
                  <c:v>66</c:v>
                </c:pt>
                <c:pt idx="1448">
                  <c:v>59</c:v>
                </c:pt>
                <c:pt idx="1449">
                  <c:v>54</c:v>
                </c:pt>
                <c:pt idx="1450">
                  <c:v>46</c:v>
                </c:pt>
                <c:pt idx="1451">
                  <c:v>51</c:v>
                </c:pt>
                <c:pt idx="1452">
                  <c:v>62</c:v>
                </c:pt>
                <c:pt idx="1453">
                  <c:v>57</c:v>
                </c:pt>
                <c:pt idx="1454">
                  <c:v>70</c:v>
                </c:pt>
                <c:pt idx="1455">
                  <c:v>60</c:v>
                </c:pt>
                <c:pt idx="1456">
                  <c:v>53</c:v>
                </c:pt>
                <c:pt idx="1457">
                  <c:v>53</c:v>
                </c:pt>
                <c:pt idx="1458">
                  <c:v>58</c:v>
                </c:pt>
                <c:pt idx="1459">
                  <c:v>56</c:v>
                </c:pt>
                <c:pt idx="1460">
                  <c:v>65</c:v>
                </c:pt>
                <c:pt idx="1461">
                  <c:v>60</c:v>
                </c:pt>
                <c:pt idx="1462">
                  <c:v>53</c:v>
                </c:pt>
                <c:pt idx="1463">
                  <c:v>66</c:v>
                </c:pt>
                <c:pt idx="1464">
                  <c:v>76</c:v>
                </c:pt>
                <c:pt idx="1465">
                  <c:v>59</c:v>
                </c:pt>
                <c:pt idx="1466">
                  <c:v>59</c:v>
                </c:pt>
                <c:pt idx="1467">
                  <c:v>64</c:v>
                </c:pt>
                <c:pt idx="1468">
                  <c:v>62</c:v>
                </c:pt>
                <c:pt idx="1469">
                  <c:v>73</c:v>
                </c:pt>
                <c:pt idx="1470">
                  <c:v>71</c:v>
                </c:pt>
                <c:pt idx="1471">
                  <c:v>67</c:v>
                </c:pt>
                <c:pt idx="1472">
                  <c:v>48</c:v>
                </c:pt>
                <c:pt idx="1473">
                  <c:v>71</c:v>
                </c:pt>
                <c:pt idx="1474">
                  <c:v>70</c:v>
                </c:pt>
                <c:pt idx="1475">
                  <c:v>88</c:v>
                </c:pt>
                <c:pt idx="1476">
                  <c:v>75</c:v>
                </c:pt>
                <c:pt idx="1477">
                  <c:v>69</c:v>
                </c:pt>
                <c:pt idx="1478">
                  <c:v>72</c:v>
                </c:pt>
                <c:pt idx="1479">
                  <c:v>64</c:v>
                </c:pt>
                <c:pt idx="1480">
                  <c:v>58</c:v>
                </c:pt>
                <c:pt idx="1481">
                  <c:v>83</c:v>
                </c:pt>
                <c:pt idx="1482">
                  <c:v>69</c:v>
                </c:pt>
                <c:pt idx="1483">
                  <c:v>67</c:v>
                </c:pt>
                <c:pt idx="1484">
                  <c:v>58</c:v>
                </c:pt>
                <c:pt idx="1485">
                  <c:v>75</c:v>
                </c:pt>
                <c:pt idx="1486">
                  <c:v>75</c:v>
                </c:pt>
                <c:pt idx="1487">
                  <c:v>65</c:v>
                </c:pt>
                <c:pt idx="1488">
                  <c:v>62</c:v>
                </c:pt>
                <c:pt idx="1489">
                  <c:v>56</c:v>
                </c:pt>
                <c:pt idx="1490">
                  <c:v>86</c:v>
                </c:pt>
                <c:pt idx="1491">
                  <c:v>82</c:v>
                </c:pt>
                <c:pt idx="1492">
                  <c:v>72</c:v>
                </c:pt>
                <c:pt idx="1493">
                  <c:v>76</c:v>
                </c:pt>
                <c:pt idx="1494">
                  <c:v>81</c:v>
                </c:pt>
                <c:pt idx="1495">
                  <c:v>72</c:v>
                </c:pt>
                <c:pt idx="1496">
                  <c:v>71</c:v>
                </c:pt>
                <c:pt idx="1497">
                  <c:v>60</c:v>
                </c:pt>
                <c:pt idx="1498">
                  <c:v>79</c:v>
                </c:pt>
                <c:pt idx="1499">
                  <c:v>83</c:v>
                </c:pt>
                <c:pt idx="1500">
                  <c:v>100</c:v>
                </c:pt>
                <c:pt idx="1501">
                  <c:v>79</c:v>
                </c:pt>
                <c:pt idx="1502">
                  <c:v>79</c:v>
                </c:pt>
                <c:pt idx="1503">
                  <c:v>103</c:v>
                </c:pt>
                <c:pt idx="1504">
                  <c:v>78</c:v>
                </c:pt>
                <c:pt idx="1505">
                  <c:v>102</c:v>
                </c:pt>
                <c:pt idx="1506">
                  <c:v>93</c:v>
                </c:pt>
                <c:pt idx="1507">
                  <c:v>85</c:v>
                </c:pt>
                <c:pt idx="1508">
                  <c:v>102</c:v>
                </c:pt>
                <c:pt idx="1509">
                  <c:v>87</c:v>
                </c:pt>
                <c:pt idx="1510">
                  <c:v>91</c:v>
                </c:pt>
                <c:pt idx="1511">
                  <c:v>85</c:v>
                </c:pt>
                <c:pt idx="1512">
                  <c:v>91</c:v>
                </c:pt>
                <c:pt idx="1513">
                  <c:v>102</c:v>
                </c:pt>
                <c:pt idx="1514">
                  <c:v>112</c:v>
                </c:pt>
                <c:pt idx="1515">
                  <c:v>102</c:v>
                </c:pt>
                <c:pt idx="1516">
                  <c:v>109</c:v>
                </c:pt>
                <c:pt idx="1517">
                  <c:v>90</c:v>
                </c:pt>
                <c:pt idx="1518">
                  <c:v>84</c:v>
                </c:pt>
                <c:pt idx="1519">
                  <c:v>108</c:v>
                </c:pt>
                <c:pt idx="1520">
                  <c:v>91</c:v>
                </c:pt>
                <c:pt idx="1521">
                  <c:v>107</c:v>
                </c:pt>
                <c:pt idx="1522">
                  <c:v>90</c:v>
                </c:pt>
                <c:pt idx="1523">
                  <c:v>122</c:v>
                </c:pt>
                <c:pt idx="1524">
                  <c:v>120</c:v>
                </c:pt>
                <c:pt idx="1525">
                  <c:v>112</c:v>
                </c:pt>
                <c:pt idx="1526">
                  <c:v>101</c:v>
                </c:pt>
                <c:pt idx="1527">
                  <c:v>117</c:v>
                </c:pt>
                <c:pt idx="1528">
                  <c:v>115</c:v>
                </c:pt>
                <c:pt idx="1529">
                  <c:v>158</c:v>
                </c:pt>
                <c:pt idx="1530">
                  <c:v>128</c:v>
                </c:pt>
                <c:pt idx="1531">
                  <c:v>118</c:v>
                </c:pt>
                <c:pt idx="1532">
                  <c:v>134</c:v>
                </c:pt>
                <c:pt idx="1533">
                  <c:v>122</c:v>
                </c:pt>
                <c:pt idx="1534">
                  <c:v>140</c:v>
                </c:pt>
                <c:pt idx="1535">
                  <c:v>110</c:v>
                </c:pt>
                <c:pt idx="1536">
                  <c:v>130</c:v>
                </c:pt>
                <c:pt idx="1537">
                  <c:v>114</c:v>
                </c:pt>
                <c:pt idx="1538">
                  <c:v>130</c:v>
                </c:pt>
                <c:pt idx="1539">
                  <c:v>134</c:v>
                </c:pt>
                <c:pt idx="1540">
                  <c:v>125</c:v>
                </c:pt>
                <c:pt idx="1541">
                  <c:v>105</c:v>
                </c:pt>
                <c:pt idx="1542">
                  <c:v>118</c:v>
                </c:pt>
                <c:pt idx="1543">
                  <c:v>122</c:v>
                </c:pt>
                <c:pt idx="1544">
                  <c:v>134</c:v>
                </c:pt>
                <c:pt idx="1545">
                  <c:v>138</c:v>
                </c:pt>
                <c:pt idx="1546">
                  <c:v>143</c:v>
                </c:pt>
                <c:pt idx="1547">
                  <c:v>148</c:v>
                </c:pt>
                <c:pt idx="1548">
                  <c:v>162</c:v>
                </c:pt>
                <c:pt idx="1549">
                  <c:v>155</c:v>
                </c:pt>
                <c:pt idx="1550">
                  <c:v>155</c:v>
                </c:pt>
                <c:pt idx="1551">
                  <c:v>161</c:v>
                </c:pt>
                <c:pt idx="1552">
                  <c:v>172</c:v>
                </c:pt>
                <c:pt idx="1553">
                  <c:v>166</c:v>
                </c:pt>
                <c:pt idx="1554">
                  <c:v>160</c:v>
                </c:pt>
                <c:pt idx="1555">
                  <c:v>161</c:v>
                </c:pt>
                <c:pt idx="1556">
                  <c:v>144</c:v>
                </c:pt>
                <c:pt idx="1557">
                  <c:v>155</c:v>
                </c:pt>
                <c:pt idx="1558">
                  <c:v>158</c:v>
                </c:pt>
                <c:pt idx="1559">
                  <c:v>180</c:v>
                </c:pt>
                <c:pt idx="1560">
                  <c:v>165</c:v>
                </c:pt>
                <c:pt idx="1561">
                  <c:v>166</c:v>
                </c:pt>
                <c:pt idx="1562">
                  <c:v>178</c:v>
                </c:pt>
                <c:pt idx="1563">
                  <c:v>206</c:v>
                </c:pt>
                <c:pt idx="1564">
                  <c:v>180</c:v>
                </c:pt>
                <c:pt idx="1565">
                  <c:v>197</c:v>
                </c:pt>
                <c:pt idx="1566">
                  <c:v>180</c:v>
                </c:pt>
                <c:pt idx="1567">
                  <c:v>169</c:v>
                </c:pt>
                <c:pt idx="1568">
                  <c:v>183</c:v>
                </c:pt>
                <c:pt idx="1569">
                  <c:v>180</c:v>
                </c:pt>
                <c:pt idx="1570">
                  <c:v>188</c:v>
                </c:pt>
                <c:pt idx="1571">
                  <c:v>202</c:v>
                </c:pt>
                <c:pt idx="1572">
                  <c:v>209</c:v>
                </c:pt>
                <c:pt idx="1573">
                  <c:v>204</c:v>
                </c:pt>
                <c:pt idx="1574">
                  <c:v>199</c:v>
                </c:pt>
                <c:pt idx="1575">
                  <c:v>201</c:v>
                </c:pt>
                <c:pt idx="1576">
                  <c:v>229</c:v>
                </c:pt>
                <c:pt idx="1577">
                  <c:v>207</c:v>
                </c:pt>
                <c:pt idx="1578">
                  <c:v>201</c:v>
                </c:pt>
                <c:pt idx="1579">
                  <c:v>181</c:v>
                </c:pt>
                <c:pt idx="1580">
                  <c:v>227</c:v>
                </c:pt>
                <c:pt idx="1581">
                  <c:v>215</c:v>
                </c:pt>
                <c:pt idx="1582">
                  <c:v>204</c:v>
                </c:pt>
                <c:pt idx="1583">
                  <c:v>215</c:v>
                </c:pt>
                <c:pt idx="1584">
                  <c:v>225</c:v>
                </c:pt>
                <c:pt idx="1585">
                  <c:v>243</c:v>
                </c:pt>
                <c:pt idx="1586">
                  <c:v>215</c:v>
                </c:pt>
                <c:pt idx="1587">
                  <c:v>229</c:v>
                </c:pt>
                <c:pt idx="1588">
                  <c:v>213</c:v>
                </c:pt>
                <c:pt idx="1589">
                  <c:v>226</c:v>
                </c:pt>
                <c:pt idx="1590">
                  <c:v>215</c:v>
                </c:pt>
                <c:pt idx="1591">
                  <c:v>220</c:v>
                </c:pt>
                <c:pt idx="1592">
                  <c:v>190</c:v>
                </c:pt>
                <c:pt idx="1593">
                  <c:v>189</c:v>
                </c:pt>
                <c:pt idx="1594">
                  <c:v>211</c:v>
                </c:pt>
                <c:pt idx="1595">
                  <c:v>224</c:v>
                </c:pt>
                <c:pt idx="1596">
                  <c:v>208</c:v>
                </c:pt>
                <c:pt idx="1597">
                  <c:v>218</c:v>
                </c:pt>
                <c:pt idx="1598">
                  <c:v>218</c:v>
                </c:pt>
                <c:pt idx="1599">
                  <c:v>192</c:v>
                </c:pt>
                <c:pt idx="1600">
                  <c:v>212</c:v>
                </c:pt>
                <c:pt idx="1601">
                  <c:v>202</c:v>
                </c:pt>
                <c:pt idx="1602">
                  <c:v>201</c:v>
                </c:pt>
                <c:pt idx="1603">
                  <c:v>182</c:v>
                </c:pt>
                <c:pt idx="1604">
                  <c:v>210</c:v>
                </c:pt>
                <c:pt idx="1605">
                  <c:v>199</c:v>
                </c:pt>
                <c:pt idx="1606">
                  <c:v>184</c:v>
                </c:pt>
                <c:pt idx="1607">
                  <c:v>198</c:v>
                </c:pt>
                <c:pt idx="1608">
                  <c:v>189</c:v>
                </c:pt>
                <c:pt idx="1609">
                  <c:v>200</c:v>
                </c:pt>
                <c:pt idx="1610">
                  <c:v>172</c:v>
                </c:pt>
                <c:pt idx="1611">
                  <c:v>207</c:v>
                </c:pt>
                <c:pt idx="1612">
                  <c:v>197</c:v>
                </c:pt>
                <c:pt idx="1613">
                  <c:v>189</c:v>
                </c:pt>
                <c:pt idx="1614">
                  <c:v>171</c:v>
                </c:pt>
                <c:pt idx="1615">
                  <c:v>196</c:v>
                </c:pt>
                <c:pt idx="1616">
                  <c:v>211</c:v>
                </c:pt>
                <c:pt idx="1617">
                  <c:v>172</c:v>
                </c:pt>
                <c:pt idx="1618">
                  <c:v>184</c:v>
                </c:pt>
                <c:pt idx="1619">
                  <c:v>159</c:v>
                </c:pt>
                <c:pt idx="1620">
                  <c:v>168</c:v>
                </c:pt>
                <c:pt idx="1621">
                  <c:v>161</c:v>
                </c:pt>
                <c:pt idx="1622">
                  <c:v>163</c:v>
                </c:pt>
                <c:pt idx="1623">
                  <c:v>186</c:v>
                </c:pt>
                <c:pt idx="1624">
                  <c:v>169</c:v>
                </c:pt>
                <c:pt idx="1625">
                  <c:v>163</c:v>
                </c:pt>
                <c:pt idx="1626">
                  <c:v>165</c:v>
                </c:pt>
                <c:pt idx="1627">
                  <c:v>181</c:v>
                </c:pt>
                <c:pt idx="1628">
                  <c:v>166</c:v>
                </c:pt>
                <c:pt idx="1629">
                  <c:v>166</c:v>
                </c:pt>
                <c:pt idx="1630">
                  <c:v>169</c:v>
                </c:pt>
                <c:pt idx="1631">
                  <c:v>131</c:v>
                </c:pt>
                <c:pt idx="1632">
                  <c:v>164</c:v>
                </c:pt>
                <c:pt idx="1633">
                  <c:v>161</c:v>
                </c:pt>
                <c:pt idx="1634">
                  <c:v>165</c:v>
                </c:pt>
                <c:pt idx="1635">
                  <c:v>141</c:v>
                </c:pt>
                <c:pt idx="1636">
                  <c:v>143</c:v>
                </c:pt>
                <c:pt idx="1637">
                  <c:v>133</c:v>
                </c:pt>
                <c:pt idx="1638">
                  <c:v>171</c:v>
                </c:pt>
                <c:pt idx="1639">
                  <c:v>125</c:v>
                </c:pt>
                <c:pt idx="1640">
                  <c:v>144</c:v>
                </c:pt>
                <c:pt idx="1641">
                  <c:v>130</c:v>
                </c:pt>
                <c:pt idx="1642">
                  <c:v>131</c:v>
                </c:pt>
                <c:pt idx="1643">
                  <c:v>139</c:v>
                </c:pt>
                <c:pt idx="1644">
                  <c:v>124</c:v>
                </c:pt>
                <c:pt idx="1645">
                  <c:v>150</c:v>
                </c:pt>
                <c:pt idx="1646">
                  <c:v>146</c:v>
                </c:pt>
                <c:pt idx="1647">
                  <c:v>129</c:v>
                </c:pt>
                <c:pt idx="1648">
                  <c:v>137</c:v>
                </c:pt>
                <c:pt idx="1649">
                  <c:v>109</c:v>
                </c:pt>
                <c:pt idx="1650">
                  <c:v>121</c:v>
                </c:pt>
                <c:pt idx="1651">
                  <c:v>109</c:v>
                </c:pt>
                <c:pt idx="1652">
                  <c:v>130</c:v>
                </c:pt>
                <c:pt idx="1653">
                  <c:v>115</c:v>
                </c:pt>
                <c:pt idx="1654">
                  <c:v>135</c:v>
                </c:pt>
                <c:pt idx="1655">
                  <c:v>126</c:v>
                </c:pt>
                <c:pt idx="1656">
                  <c:v>131</c:v>
                </c:pt>
                <c:pt idx="1657">
                  <c:v>118</c:v>
                </c:pt>
                <c:pt idx="1658">
                  <c:v>123</c:v>
                </c:pt>
                <c:pt idx="1659">
                  <c:v>101</c:v>
                </c:pt>
                <c:pt idx="1660">
                  <c:v>115</c:v>
                </c:pt>
                <c:pt idx="1661">
                  <c:v>113</c:v>
                </c:pt>
                <c:pt idx="1662">
                  <c:v>126</c:v>
                </c:pt>
                <c:pt idx="1663">
                  <c:v>95</c:v>
                </c:pt>
                <c:pt idx="1664">
                  <c:v>91</c:v>
                </c:pt>
                <c:pt idx="1665">
                  <c:v>110</c:v>
                </c:pt>
                <c:pt idx="1666">
                  <c:v>100</c:v>
                </c:pt>
                <c:pt idx="1667">
                  <c:v>102</c:v>
                </c:pt>
                <c:pt idx="1668">
                  <c:v>110</c:v>
                </c:pt>
                <c:pt idx="1669">
                  <c:v>115</c:v>
                </c:pt>
                <c:pt idx="1670">
                  <c:v>100</c:v>
                </c:pt>
                <c:pt idx="1671">
                  <c:v>102</c:v>
                </c:pt>
                <c:pt idx="1672">
                  <c:v>120</c:v>
                </c:pt>
                <c:pt idx="1673">
                  <c:v>109</c:v>
                </c:pt>
                <c:pt idx="1674">
                  <c:v>111</c:v>
                </c:pt>
                <c:pt idx="1675">
                  <c:v>120</c:v>
                </c:pt>
                <c:pt idx="1676">
                  <c:v>103</c:v>
                </c:pt>
                <c:pt idx="1677">
                  <c:v>129</c:v>
                </c:pt>
                <c:pt idx="1678">
                  <c:v>96</c:v>
                </c:pt>
                <c:pt idx="1679">
                  <c:v>118</c:v>
                </c:pt>
                <c:pt idx="1680">
                  <c:v>105</c:v>
                </c:pt>
                <c:pt idx="1681">
                  <c:v>136</c:v>
                </c:pt>
                <c:pt idx="1682">
                  <c:v>122</c:v>
                </c:pt>
                <c:pt idx="1683">
                  <c:v>107</c:v>
                </c:pt>
                <c:pt idx="1684">
                  <c:v>116</c:v>
                </c:pt>
                <c:pt idx="1685">
                  <c:v>106</c:v>
                </c:pt>
                <c:pt idx="1686">
                  <c:v>101</c:v>
                </c:pt>
                <c:pt idx="1687">
                  <c:v>100</c:v>
                </c:pt>
                <c:pt idx="1688">
                  <c:v>100</c:v>
                </c:pt>
                <c:pt idx="1689">
                  <c:v>92</c:v>
                </c:pt>
                <c:pt idx="1690">
                  <c:v>113</c:v>
                </c:pt>
                <c:pt idx="1691">
                  <c:v>104</c:v>
                </c:pt>
                <c:pt idx="1692">
                  <c:v>104</c:v>
                </c:pt>
                <c:pt idx="1693">
                  <c:v>94</c:v>
                </c:pt>
                <c:pt idx="1694">
                  <c:v>87</c:v>
                </c:pt>
                <c:pt idx="1695">
                  <c:v>89</c:v>
                </c:pt>
                <c:pt idx="1696">
                  <c:v>102</c:v>
                </c:pt>
                <c:pt idx="1697">
                  <c:v>113</c:v>
                </c:pt>
                <c:pt idx="1698">
                  <c:v>93</c:v>
                </c:pt>
                <c:pt idx="1699">
                  <c:v>101</c:v>
                </c:pt>
                <c:pt idx="1700">
                  <c:v>83</c:v>
                </c:pt>
                <c:pt idx="1701">
                  <c:v>103</c:v>
                </c:pt>
                <c:pt idx="1702">
                  <c:v>108</c:v>
                </c:pt>
                <c:pt idx="1703">
                  <c:v>105</c:v>
                </c:pt>
                <c:pt idx="1704">
                  <c:v>95</c:v>
                </c:pt>
                <c:pt idx="1705">
                  <c:v>100</c:v>
                </c:pt>
                <c:pt idx="1706">
                  <c:v>101</c:v>
                </c:pt>
                <c:pt idx="1707">
                  <c:v>108</c:v>
                </c:pt>
                <c:pt idx="1708">
                  <c:v>113</c:v>
                </c:pt>
                <c:pt idx="1709">
                  <c:v>94</c:v>
                </c:pt>
                <c:pt idx="1710">
                  <c:v>95</c:v>
                </c:pt>
                <c:pt idx="1711">
                  <c:v>107</c:v>
                </c:pt>
                <c:pt idx="1712">
                  <c:v>95</c:v>
                </c:pt>
                <c:pt idx="1713">
                  <c:v>94</c:v>
                </c:pt>
                <c:pt idx="1714">
                  <c:v>97</c:v>
                </c:pt>
                <c:pt idx="1715">
                  <c:v>109</c:v>
                </c:pt>
                <c:pt idx="1716">
                  <c:v>101</c:v>
                </c:pt>
                <c:pt idx="1717">
                  <c:v>90</c:v>
                </c:pt>
                <c:pt idx="1718">
                  <c:v>109</c:v>
                </c:pt>
                <c:pt idx="1719">
                  <c:v>95</c:v>
                </c:pt>
                <c:pt idx="1720">
                  <c:v>100</c:v>
                </c:pt>
                <c:pt idx="1721">
                  <c:v>90</c:v>
                </c:pt>
                <c:pt idx="1722">
                  <c:v>104</c:v>
                </c:pt>
                <c:pt idx="1723">
                  <c:v>100</c:v>
                </c:pt>
                <c:pt idx="1724">
                  <c:v>99</c:v>
                </c:pt>
                <c:pt idx="1725">
                  <c:v>91</c:v>
                </c:pt>
                <c:pt idx="1726">
                  <c:v>85</c:v>
                </c:pt>
                <c:pt idx="1727">
                  <c:v>101</c:v>
                </c:pt>
                <c:pt idx="1728">
                  <c:v>92</c:v>
                </c:pt>
                <c:pt idx="1729">
                  <c:v>89</c:v>
                </c:pt>
                <c:pt idx="1730">
                  <c:v>75</c:v>
                </c:pt>
                <c:pt idx="1731">
                  <c:v>100</c:v>
                </c:pt>
                <c:pt idx="1732">
                  <c:v>102</c:v>
                </c:pt>
                <c:pt idx="1733">
                  <c:v>80</c:v>
                </c:pt>
                <c:pt idx="1734">
                  <c:v>90</c:v>
                </c:pt>
                <c:pt idx="1735">
                  <c:v>97</c:v>
                </c:pt>
                <c:pt idx="1736">
                  <c:v>102</c:v>
                </c:pt>
                <c:pt idx="1737">
                  <c:v>88</c:v>
                </c:pt>
                <c:pt idx="1738">
                  <c:v>107</c:v>
                </c:pt>
                <c:pt idx="1739">
                  <c:v>84</c:v>
                </c:pt>
                <c:pt idx="1740">
                  <c:v>81</c:v>
                </c:pt>
                <c:pt idx="1741">
                  <c:v>104</c:v>
                </c:pt>
                <c:pt idx="1742">
                  <c:v>103</c:v>
                </c:pt>
                <c:pt idx="1743">
                  <c:v>96</c:v>
                </c:pt>
                <c:pt idx="1744">
                  <c:v>102</c:v>
                </c:pt>
                <c:pt idx="1745">
                  <c:v>71</c:v>
                </c:pt>
                <c:pt idx="1746">
                  <c:v>81</c:v>
                </c:pt>
                <c:pt idx="1747">
                  <c:v>75</c:v>
                </c:pt>
                <c:pt idx="1748">
                  <c:v>107</c:v>
                </c:pt>
                <c:pt idx="1749">
                  <c:v>75</c:v>
                </c:pt>
                <c:pt idx="1750">
                  <c:v>69</c:v>
                </c:pt>
                <c:pt idx="1751">
                  <c:v>89</c:v>
                </c:pt>
                <c:pt idx="1752">
                  <c:v>82</c:v>
                </c:pt>
                <c:pt idx="1753">
                  <c:v>77</c:v>
                </c:pt>
                <c:pt idx="1754">
                  <c:v>85</c:v>
                </c:pt>
                <c:pt idx="1755">
                  <c:v>73</c:v>
                </c:pt>
                <c:pt idx="1756">
                  <c:v>97</c:v>
                </c:pt>
                <c:pt idx="1757">
                  <c:v>63</c:v>
                </c:pt>
                <c:pt idx="1758">
                  <c:v>77</c:v>
                </c:pt>
                <c:pt idx="1759">
                  <c:v>86</c:v>
                </c:pt>
                <c:pt idx="1760">
                  <c:v>62</c:v>
                </c:pt>
                <c:pt idx="1761">
                  <c:v>61</c:v>
                </c:pt>
                <c:pt idx="1762">
                  <c:v>69</c:v>
                </c:pt>
                <c:pt idx="1763">
                  <c:v>69</c:v>
                </c:pt>
                <c:pt idx="1764">
                  <c:v>70</c:v>
                </c:pt>
                <c:pt idx="1765">
                  <c:v>84</c:v>
                </c:pt>
                <c:pt idx="1766">
                  <c:v>73</c:v>
                </c:pt>
                <c:pt idx="1767">
                  <c:v>71</c:v>
                </c:pt>
                <c:pt idx="1768">
                  <c:v>79</c:v>
                </c:pt>
                <c:pt idx="1769">
                  <c:v>66</c:v>
                </c:pt>
                <c:pt idx="1770">
                  <c:v>58</c:v>
                </c:pt>
                <c:pt idx="1771">
                  <c:v>61</c:v>
                </c:pt>
                <c:pt idx="1772">
                  <c:v>71</c:v>
                </c:pt>
                <c:pt idx="1773">
                  <c:v>69</c:v>
                </c:pt>
                <c:pt idx="1774">
                  <c:v>69</c:v>
                </c:pt>
                <c:pt idx="1775">
                  <c:v>63</c:v>
                </c:pt>
                <c:pt idx="1776">
                  <c:v>65</c:v>
                </c:pt>
                <c:pt idx="1777">
                  <c:v>60</c:v>
                </c:pt>
                <c:pt idx="1778">
                  <c:v>72</c:v>
                </c:pt>
                <c:pt idx="1779">
                  <c:v>74</c:v>
                </c:pt>
                <c:pt idx="1780">
                  <c:v>50</c:v>
                </c:pt>
                <c:pt idx="1781">
                  <c:v>68</c:v>
                </c:pt>
                <c:pt idx="1782">
                  <c:v>61</c:v>
                </c:pt>
                <c:pt idx="1783">
                  <c:v>76</c:v>
                </c:pt>
                <c:pt idx="1784">
                  <c:v>55</c:v>
                </c:pt>
                <c:pt idx="1785">
                  <c:v>59</c:v>
                </c:pt>
                <c:pt idx="1786">
                  <c:v>60</c:v>
                </c:pt>
                <c:pt idx="1787">
                  <c:v>65</c:v>
                </c:pt>
                <c:pt idx="1788">
                  <c:v>71</c:v>
                </c:pt>
                <c:pt idx="1789">
                  <c:v>62</c:v>
                </c:pt>
                <c:pt idx="1790">
                  <c:v>58</c:v>
                </c:pt>
                <c:pt idx="1791">
                  <c:v>67</c:v>
                </c:pt>
                <c:pt idx="1792">
                  <c:v>37</c:v>
                </c:pt>
                <c:pt idx="1793">
                  <c:v>55</c:v>
                </c:pt>
                <c:pt idx="1794">
                  <c:v>53</c:v>
                </c:pt>
                <c:pt idx="1795">
                  <c:v>58</c:v>
                </c:pt>
                <c:pt idx="1796">
                  <c:v>59</c:v>
                </c:pt>
                <c:pt idx="1797">
                  <c:v>50</c:v>
                </c:pt>
                <c:pt idx="1798">
                  <c:v>51</c:v>
                </c:pt>
                <c:pt idx="1799">
                  <c:v>59</c:v>
                </c:pt>
                <c:pt idx="1800">
                  <c:v>65</c:v>
                </c:pt>
                <c:pt idx="1801">
                  <c:v>53</c:v>
                </c:pt>
                <c:pt idx="1802">
                  <c:v>71</c:v>
                </c:pt>
                <c:pt idx="1803">
                  <c:v>57</c:v>
                </c:pt>
                <c:pt idx="1804">
                  <c:v>62</c:v>
                </c:pt>
                <c:pt idx="1805">
                  <c:v>59</c:v>
                </c:pt>
                <c:pt idx="1806">
                  <c:v>54</c:v>
                </c:pt>
                <c:pt idx="1807">
                  <c:v>60</c:v>
                </c:pt>
                <c:pt idx="1808">
                  <c:v>65</c:v>
                </c:pt>
                <c:pt idx="1809">
                  <c:v>42</c:v>
                </c:pt>
                <c:pt idx="1810">
                  <c:v>51</c:v>
                </c:pt>
                <c:pt idx="1811">
                  <c:v>46</c:v>
                </c:pt>
                <c:pt idx="1812">
                  <c:v>46</c:v>
                </c:pt>
                <c:pt idx="1813">
                  <c:v>53</c:v>
                </c:pt>
                <c:pt idx="1814">
                  <c:v>51</c:v>
                </c:pt>
                <c:pt idx="1815">
                  <c:v>57</c:v>
                </c:pt>
                <c:pt idx="1816">
                  <c:v>66</c:v>
                </c:pt>
                <c:pt idx="1817">
                  <c:v>58</c:v>
                </c:pt>
                <c:pt idx="1818">
                  <c:v>42</c:v>
                </c:pt>
                <c:pt idx="1819">
                  <c:v>58</c:v>
                </c:pt>
                <c:pt idx="1820">
                  <c:v>50</c:v>
                </c:pt>
                <c:pt idx="1821">
                  <c:v>63</c:v>
                </c:pt>
                <c:pt idx="1822">
                  <c:v>45</c:v>
                </c:pt>
                <c:pt idx="1823">
                  <c:v>51</c:v>
                </c:pt>
                <c:pt idx="1824">
                  <c:v>55</c:v>
                </c:pt>
                <c:pt idx="1825">
                  <c:v>66</c:v>
                </c:pt>
                <c:pt idx="1826">
                  <c:v>43</c:v>
                </c:pt>
                <c:pt idx="1827">
                  <c:v>45</c:v>
                </c:pt>
                <c:pt idx="1828">
                  <c:v>60</c:v>
                </c:pt>
                <c:pt idx="1829">
                  <c:v>54</c:v>
                </c:pt>
                <c:pt idx="1830">
                  <c:v>57</c:v>
                </c:pt>
                <c:pt idx="1831">
                  <c:v>45</c:v>
                </c:pt>
                <c:pt idx="1832">
                  <c:v>59</c:v>
                </c:pt>
                <c:pt idx="1833">
                  <c:v>58</c:v>
                </c:pt>
                <c:pt idx="1834">
                  <c:v>57</c:v>
                </c:pt>
                <c:pt idx="1835">
                  <c:v>38</c:v>
                </c:pt>
                <c:pt idx="1836">
                  <c:v>49</c:v>
                </c:pt>
                <c:pt idx="1837">
                  <c:v>53</c:v>
                </c:pt>
                <c:pt idx="1838">
                  <c:v>70</c:v>
                </c:pt>
                <c:pt idx="1839">
                  <c:v>50</c:v>
                </c:pt>
                <c:pt idx="1840">
                  <c:v>61</c:v>
                </c:pt>
                <c:pt idx="1841">
                  <c:v>59</c:v>
                </c:pt>
                <c:pt idx="1842">
                  <c:v>47</c:v>
                </c:pt>
                <c:pt idx="1843">
                  <c:v>49</c:v>
                </c:pt>
                <c:pt idx="1844">
                  <c:v>63</c:v>
                </c:pt>
                <c:pt idx="1845">
                  <c:v>44</c:v>
                </c:pt>
                <c:pt idx="1846">
                  <c:v>53</c:v>
                </c:pt>
                <c:pt idx="1847">
                  <c:v>43</c:v>
                </c:pt>
                <c:pt idx="1848">
                  <c:v>37</c:v>
                </c:pt>
                <c:pt idx="1849">
                  <c:v>51</c:v>
                </c:pt>
                <c:pt idx="1850">
                  <c:v>47</c:v>
                </c:pt>
                <c:pt idx="1851">
                  <c:v>49</c:v>
                </c:pt>
                <c:pt idx="1852">
                  <c:v>42</c:v>
                </c:pt>
                <c:pt idx="1853">
                  <c:v>56</c:v>
                </c:pt>
                <c:pt idx="1854">
                  <c:v>62</c:v>
                </c:pt>
                <c:pt idx="1855">
                  <c:v>51</c:v>
                </c:pt>
                <c:pt idx="1856">
                  <c:v>52</c:v>
                </c:pt>
                <c:pt idx="1857">
                  <c:v>49</c:v>
                </c:pt>
                <c:pt idx="1858">
                  <c:v>49</c:v>
                </c:pt>
                <c:pt idx="1859">
                  <c:v>52</c:v>
                </c:pt>
                <c:pt idx="1860">
                  <c:v>36</c:v>
                </c:pt>
                <c:pt idx="1861">
                  <c:v>45</c:v>
                </c:pt>
                <c:pt idx="1862">
                  <c:v>58</c:v>
                </c:pt>
                <c:pt idx="1863">
                  <c:v>36</c:v>
                </c:pt>
                <c:pt idx="1864">
                  <c:v>53</c:v>
                </c:pt>
                <c:pt idx="1865">
                  <c:v>67</c:v>
                </c:pt>
                <c:pt idx="1866">
                  <c:v>50</c:v>
                </c:pt>
                <c:pt idx="1867">
                  <c:v>45</c:v>
                </c:pt>
                <c:pt idx="1868">
                  <c:v>45</c:v>
                </c:pt>
                <c:pt idx="1869">
                  <c:v>54</c:v>
                </c:pt>
                <c:pt idx="1870">
                  <c:v>53</c:v>
                </c:pt>
                <c:pt idx="1871">
                  <c:v>56</c:v>
                </c:pt>
                <c:pt idx="1872">
                  <c:v>52</c:v>
                </c:pt>
                <c:pt idx="1873">
                  <c:v>50</c:v>
                </c:pt>
                <c:pt idx="1874">
                  <c:v>42</c:v>
                </c:pt>
                <c:pt idx="1875">
                  <c:v>48</c:v>
                </c:pt>
                <c:pt idx="1876">
                  <c:v>55</c:v>
                </c:pt>
                <c:pt idx="1877">
                  <c:v>69</c:v>
                </c:pt>
                <c:pt idx="1878">
                  <c:v>42</c:v>
                </c:pt>
                <c:pt idx="1879">
                  <c:v>52</c:v>
                </c:pt>
                <c:pt idx="1880">
                  <c:v>35</c:v>
                </c:pt>
                <c:pt idx="1881">
                  <c:v>52</c:v>
                </c:pt>
                <c:pt idx="1882">
                  <c:v>43</c:v>
                </c:pt>
                <c:pt idx="1883">
                  <c:v>54</c:v>
                </c:pt>
                <c:pt idx="1884">
                  <c:v>56</c:v>
                </c:pt>
                <c:pt idx="1885">
                  <c:v>43</c:v>
                </c:pt>
                <c:pt idx="1886">
                  <c:v>45</c:v>
                </c:pt>
                <c:pt idx="1887">
                  <c:v>57</c:v>
                </c:pt>
                <c:pt idx="1888">
                  <c:v>42</c:v>
                </c:pt>
                <c:pt idx="1889">
                  <c:v>50</c:v>
                </c:pt>
                <c:pt idx="1890">
                  <c:v>62</c:v>
                </c:pt>
                <c:pt idx="1891">
                  <c:v>65</c:v>
                </c:pt>
                <c:pt idx="1892">
                  <c:v>50</c:v>
                </c:pt>
                <c:pt idx="1893">
                  <c:v>46</c:v>
                </c:pt>
                <c:pt idx="1894">
                  <c:v>48</c:v>
                </c:pt>
                <c:pt idx="1895">
                  <c:v>48</c:v>
                </c:pt>
                <c:pt idx="1896">
                  <c:v>50</c:v>
                </c:pt>
                <c:pt idx="1897">
                  <c:v>55</c:v>
                </c:pt>
                <c:pt idx="1898">
                  <c:v>57</c:v>
                </c:pt>
                <c:pt idx="1899">
                  <c:v>34</c:v>
                </c:pt>
                <c:pt idx="1900">
                  <c:v>50</c:v>
                </c:pt>
                <c:pt idx="1901">
                  <c:v>52</c:v>
                </c:pt>
                <c:pt idx="1902">
                  <c:v>57</c:v>
                </c:pt>
                <c:pt idx="1903">
                  <c:v>63</c:v>
                </c:pt>
                <c:pt idx="1904">
                  <c:v>63</c:v>
                </c:pt>
                <c:pt idx="1905">
                  <c:v>49</c:v>
                </c:pt>
                <c:pt idx="1906">
                  <c:v>49</c:v>
                </c:pt>
                <c:pt idx="1907">
                  <c:v>54</c:v>
                </c:pt>
                <c:pt idx="1908">
                  <c:v>46</c:v>
                </c:pt>
                <c:pt idx="1909">
                  <c:v>49</c:v>
                </c:pt>
                <c:pt idx="1910">
                  <c:v>47</c:v>
                </c:pt>
                <c:pt idx="1911">
                  <c:v>46</c:v>
                </c:pt>
                <c:pt idx="1912">
                  <c:v>47</c:v>
                </c:pt>
                <c:pt idx="1913">
                  <c:v>56</c:v>
                </c:pt>
                <c:pt idx="1914">
                  <c:v>54</c:v>
                </c:pt>
                <c:pt idx="1915">
                  <c:v>46</c:v>
                </c:pt>
                <c:pt idx="1916">
                  <c:v>36</c:v>
                </c:pt>
                <c:pt idx="1917">
                  <c:v>62</c:v>
                </c:pt>
                <c:pt idx="1918">
                  <c:v>63</c:v>
                </c:pt>
                <c:pt idx="1919">
                  <c:v>44</c:v>
                </c:pt>
                <c:pt idx="1920">
                  <c:v>42</c:v>
                </c:pt>
                <c:pt idx="1921">
                  <c:v>50</c:v>
                </c:pt>
                <c:pt idx="1922">
                  <c:v>42</c:v>
                </c:pt>
                <c:pt idx="1923">
                  <c:v>43</c:v>
                </c:pt>
                <c:pt idx="1924">
                  <c:v>63</c:v>
                </c:pt>
                <c:pt idx="1925">
                  <c:v>77</c:v>
                </c:pt>
                <c:pt idx="1926">
                  <c:v>42</c:v>
                </c:pt>
                <c:pt idx="1927">
                  <c:v>61</c:v>
                </c:pt>
                <c:pt idx="1928">
                  <c:v>43</c:v>
                </c:pt>
                <c:pt idx="1929">
                  <c:v>60</c:v>
                </c:pt>
                <c:pt idx="1930">
                  <c:v>57</c:v>
                </c:pt>
                <c:pt idx="1931">
                  <c:v>53</c:v>
                </c:pt>
                <c:pt idx="1932">
                  <c:v>55</c:v>
                </c:pt>
                <c:pt idx="1933">
                  <c:v>46</c:v>
                </c:pt>
                <c:pt idx="1934">
                  <c:v>43</c:v>
                </c:pt>
                <c:pt idx="1935">
                  <c:v>55</c:v>
                </c:pt>
                <c:pt idx="1936">
                  <c:v>50</c:v>
                </c:pt>
                <c:pt idx="1937">
                  <c:v>64</c:v>
                </c:pt>
                <c:pt idx="1938">
                  <c:v>37</c:v>
                </c:pt>
                <c:pt idx="1939">
                  <c:v>37</c:v>
                </c:pt>
                <c:pt idx="1940">
                  <c:v>53</c:v>
                </c:pt>
                <c:pt idx="1941">
                  <c:v>56</c:v>
                </c:pt>
                <c:pt idx="1942">
                  <c:v>38</c:v>
                </c:pt>
                <c:pt idx="1943">
                  <c:v>51</c:v>
                </c:pt>
                <c:pt idx="1944">
                  <c:v>57</c:v>
                </c:pt>
                <c:pt idx="1945">
                  <c:v>60</c:v>
                </c:pt>
                <c:pt idx="1946">
                  <c:v>61</c:v>
                </c:pt>
                <c:pt idx="1947">
                  <c:v>52</c:v>
                </c:pt>
                <c:pt idx="1948">
                  <c:v>43</c:v>
                </c:pt>
                <c:pt idx="1949">
                  <c:v>46</c:v>
                </c:pt>
                <c:pt idx="1950">
                  <c:v>65</c:v>
                </c:pt>
                <c:pt idx="1951">
                  <c:v>45</c:v>
                </c:pt>
                <c:pt idx="1952">
                  <c:v>47</c:v>
                </c:pt>
                <c:pt idx="1953">
                  <c:v>36</c:v>
                </c:pt>
                <c:pt idx="1954">
                  <c:v>53</c:v>
                </c:pt>
                <c:pt idx="1955">
                  <c:v>54</c:v>
                </c:pt>
                <c:pt idx="1956">
                  <c:v>40</c:v>
                </c:pt>
                <c:pt idx="1957">
                  <c:v>46</c:v>
                </c:pt>
                <c:pt idx="1958">
                  <c:v>52</c:v>
                </c:pt>
                <c:pt idx="1959">
                  <c:v>51</c:v>
                </c:pt>
                <c:pt idx="1960">
                  <c:v>52</c:v>
                </c:pt>
                <c:pt idx="1961">
                  <c:v>51</c:v>
                </c:pt>
                <c:pt idx="1962">
                  <c:v>40</c:v>
                </c:pt>
                <c:pt idx="1963">
                  <c:v>55</c:v>
                </c:pt>
                <c:pt idx="1964">
                  <c:v>55</c:v>
                </c:pt>
                <c:pt idx="1965">
                  <c:v>41</c:v>
                </c:pt>
                <c:pt idx="1966">
                  <c:v>53</c:v>
                </c:pt>
                <c:pt idx="1967">
                  <c:v>67</c:v>
                </c:pt>
                <c:pt idx="1968">
                  <c:v>48</c:v>
                </c:pt>
                <c:pt idx="1969">
                  <c:v>42</c:v>
                </c:pt>
                <c:pt idx="1970">
                  <c:v>56</c:v>
                </c:pt>
                <c:pt idx="1971">
                  <c:v>46</c:v>
                </c:pt>
                <c:pt idx="1972">
                  <c:v>43</c:v>
                </c:pt>
                <c:pt idx="1973">
                  <c:v>44</c:v>
                </c:pt>
                <c:pt idx="1974">
                  <c:v>59</c:v>
                </c:pt>
                <c:pt idx="1975">
                  <c:v>64</c:v>
                </c:pt>
                <c:pt idx="1976">
                  <c:v>54</c:v>
                </c:pt>
                <c:pt idx="1977">
                  <c:v>51</c:v>
                </c:pt>
                <c:pt idx="1978">
                  <c:v>55</c:v>
                </c:pt>
                <c:pt idx="1979">
                  <c:v>57</c:v>
                </c:pt>
                <c:pt idx="1980">
                  <c:v>55</c:v>
                </c:pt>
                <c:pt idx="1981">
                  <c:v>56</c:v>
                </c:pt>
                <c:pt idx="1982">
                  <c:v>35</c:v>
                </c:pt>
                <c:pt idx="1983">
                  <c:v>41</c:v>
                </c:pt>
                <c:pt idx="1984">
                  <c:v>45</c:v>
                </c:pt>
                <c:pt idx="1985">
                  <c:v>50</c:v>
                </c:pt>
                <c:pt idx="1986">
                  <c:v>59</c:v>
                </c:pt>
                <c:pt idx="1987">
                  <c:v>51</c:v>
                </c:pt>
                <c:pt idx="1988">
                  <c:v>51</c:v>
                </c:pt>
                <c:pt idx="1989">
                  <c:v>48</c:v>
                </c:pt>
                <c:pt idx="1990">
                  <c:v>43</c:v>
                </c:pt>
                <c:pt idx="1991">
                  <c:v>53</c:v>
                </c:pt>
                <c:pt idx="1992">
                  <c:v>67</c:v>
                </c:pt>
                <c:pt idx="1993">
                  <c:v>56</c:v>
                </c:pt>
                <c:pt idx="1994">
                  <c:v>55</c:v>
                </c:pt>
                <c:pt idx="1995">
                  <c:v>59</c:v>
                </c:pt>
                <c:pt idx="1996">
                  <c:v>51</c:v>
                </c:pt>
                <c:pt idx="1997">
                  <c:v>62</c:v>
                </c:pt>
                <c:pt idx="1998">
                  <c:v>46</c:v>
                </c:pt>
                <c:pt idx="1999">
                  <c:v>55</c:v>
                </c:pt>
                <c:pt idx="2000">
                  <c:v>46</c:v>
                </c:pt>
                <c:pt idx="2001">
                  <c:v>61</c:v>
                </c:pt>
                <c:pt idx="2002">
                  <c:v>58</c:v>
                </c:pt>
                <c:pt idx="2003">
                  <c:v>53</c:v>
                </c:pt>
                <c:pt idx="2004">
                  <c:v>51</c:v>
                </c:pt>
                <c:pt idx="2005">
                  <c:v>60</c:v>
                </c:pt>
                <c:pt idx="2006">
                  <c:v>58</c:v>
                </c:pt>
                <c:pt idx="2007">
                  <c:v>51</c:v>
                </c:pt>
                <c:pt idx="2008">
                  <c:v>52</c:v>
                </c:pt>
                <c:pt idx="2009">
                  <c:v>65</c:v>
                </c:pt>
                <c:pt idx="2010">
                  <c:v>45</c:v>
                </c:pt>
                <c:pt idx="2011">
                  <c:v>48</c:v>
                </c:pt>
                <c:pt idx="2012">
                  <c:v>55</c:v>
                </c:pt>
                <c:pt idx="2013">
                  <c:v>55</c:v>
                </c:pt>
                <c:pt idx="2014">
                  <c:v>67</c:v>
                </c:pt>
                <c:pt idx="2015">
                  <c:v>69</c:v>
                </c:pt>
                <c:pt idx="2016">
                  <c:v>52</c:v>
                </c:pt>
                <c:pt idx="2017">
                  <c:v>63</c:v>
                </c:pt>
                <c:pt idx="2018">
                  <c:v>50</c:v>
                </c:pt>
                <c:pt idx="2019">
                  <c:v>55</c:v>
                </c:pt>
                <c:pt idx="2020">
                  <c:v>49</c:v>
                </c:pt>
                <c:pt idx="2021">
                  <c:v>65</c:v>
                </c:pt>
                <c:pt idx="2022">
                  <c:v>51</c:v>
                </c:pt>
                <c:pt idx="2023">
                  <c:v>70</c:v>
                </c:pt>
                <c:pt idx="2024">
                  <c:v>49</c:v>
                </c:pt>
                <c:pt idx="2025">
                  <c:v>57</c:v>
                </c:pt>
                <c:pt idx="2026">
                  <c:v>60</c:v>
                </c:pt>
                <c:pt idx="2027">
                  <c:v>62</c:v>
                </c:pt>
                <c:pt idx="2028">
                  <c:v>56</c:v>
                </c:pt>
                <c:pt idx="2029">
                  <c:v>44</c:v>
                </c:pt>
                <c:pt idx="2030">
                  <c:v>59</c:v>
                </c:pt>
                <c:pt idx="2031">
                  <c:v>66</c:v>
                </c:pt>
                <c:pt idx="2032">
                  <c:v>59</c:v>
                </c:pt>
                <c:pt idx="2033">
                  <c:v>53</c:v>
                </c:pt>
                <c:pt idx="2034">
                  <c:v>61</c:v>
                </c:pt>
                <c:pt idx="2035">
                  <c:v>57</c:v>
                </c:pt>
                <c:pt idx="2036">
                  <c:v>68</c:v>
                </c:pt>
                <c:pt idx="2037">
                  <c:v>55</c:v>
                </c:pt>
                <c:pt idx="2038">
                  <c:v>56</c:v>
                </c:pt>
                <c:pt idx="2039">
                  <c:v>47</c:v>
                </c:pt>
                <c:pt idx="2040">
                  <c:v>67</c:v>
                </c:pt>
                <c:pt idx="2041">
                  <c:v>72</c:v>
                </c:pt>
                <c:pt idx="2042">
                  <c:v>78</c:v>
                </c:pt>
                <c:pt idx="2043">
                  <c:v>55</c:v>
                </c:pt>
                <c:pt idx="2044">
                  <c:v>57</c:v>
                </c:pt>
                <c:pt idx="2045">
                  <c:v>63</c:v>
                </c:pt>
                <c:pt idx="2046">
                  <c:v>60</c:v>
                </c:pt>
                <c:pt idx="2047">
                  <c:v>63</c:v>
                </c:pt>
                <c:pt idx="2048">
                  <c:v>74</c:v>
                </c:pt>
                <c:pt idx="2049">
                  <c:v>70</c:v>
                </c:pt>
                <c:pt idx="2050">
                  <c:v>62</c:v>
                </c:pt>
                <c:pt idx="2051">
                  <c:v>48</c:v>
                </c:pt>
                <c:pt idx="2052">
                  <c:v>78</c:v>
                </c:pt>
                <c:pt idx="2053">
                  <c:v>69</c:v>
                </c:pt>
                <c:pt idx="2054">
                  <c:v>59</c:v>
                </c:pt>
                <c:pt idx="2055">
                  <c:v>75</c:v>
                </c:pt>
                <c:pt idx="2056">
                  <c:v>64</c:v>
                </c:pt>
                <c:pt idx="2057">
                  <c:v>70</c:v>
                </c:pt>
                <c:pt idx="2058">
                  <c:v>72</c:v>
                </c:pt>
                <c:pt idx="2059">
                  <c:v>62</c:v>
                </c:pt>
                <c:pt idx="2060">
                  <c:v>95</c:v>
                </c:pt>
                <c:pt idx="2061">
                  <c:v>72</c:v>
                </c:pt>
                <c:pt idx="2062">
                  <c:v>66</c:v>
                </c:pt>
                <c:pt idx="2063">
                  <c:v>67</c:v>
                </c:pt>
                <c:pt idx="2064">
                  <c:v>54</c:v>
                </c:pt>
                <c:pt idx="2065">
                  <c:v>49</c:v>
                </c:pt>
                <c:pt idx="2066">
                  <c:v>62</c:v>
                </c:pt>
                <c:pt idx="2067">
                  <c:v>70</c:v>
                </c:pt>
                <c:pt idx="2068">
                  <c:v>86</c:v>
                </c:pt>
                <c:pt idx="2069">
                  <c:v>68</c:v>
                </c:pt>
                <c:pt idx="2070">
                  <c:v>61</c:v>
                </c:pt>
                <c:pt idx="2071">
                  <c:v>75</c:v>
                </c:pt>
                <c:pt idx="2072">
                  <c:v>76</c:v>
                </c:pt>
                <c:pt idx="2073">
                  <c:v>77</c:v>
                </c:pt>
                <c:pt idx="2074">
                  <c:v>71</c:v>
                </c:pt>
                <c:pt idx="2075">
                  <c:v>78</c:v>
                </c:pt>
                <c:pt idx="2076">
                  <c:v>82</c:v>
                </c:pt>
                <c:pt idx="2077">
                  <c:v>65</c:v>
                </c:pt>
                <c:pt idx="2078">
                  <c:v>83</c:v>
                </c:pt>
                <c:pt idx="2079">
                  <c:v>75</c:v>
                </c:pt>
                <c:pt idx="2080">
                  <c:v>77</c:v>
                </c:pt>
                <c:pt idx="2081">
                  <c:v>73</c:v>
                </c:pt>
                <c:pt idx="2082">
                  <c:v>73</c:v>
                </c:pt>
                <c:pt idx="2083">
                  <c:v>76</c:v>
                </c:pt>
                <c:pt idx="2084">
                  <c:v>72</c:v>
                </c:pt>
                <c:pt idx="2085">
                  <c:v>71</c:v>
                </c:pt>
                <c:pt idx="2086">
                  <c:v>86</c:v>
                </c:pt>
                <c:pt idx="2087">
                  <c:v>85</c:v>
                </c:pt>
                <c:pt idx="2088">
                  <c:v>70</c:v>
                </c:pt>
                <c:pt idx="2089">
                  <c:v>73</c:v>
                </c:pt>
                <c:pt idx="2090">
                  <c:v>75</c:v>
                </c:pt>
                <c:pt idx="2091">
                  <c:v>72</c:v>
                </c:pt>
                <c:pt idx="2092">
                  <c:v>75</c:v>
                </c:pt>
                <c:pt idx="2093">
                  <c:v>88</c:v>
                </c:pt>
                <c:pt idx="2094">
                  <c:v>75</c:v>
                </c:pt>
                <c:pt idx="2095">
                  <c:v>80</c:v>
                </c:pt>
                <c:pt idx="2096">
                  <c:v>68</c:v>
                </c:pt>
                <c:pt idx="2097">
                  <c:v>88</c:v>
                </c:pt>
                <c:pt idx="2098">
                  <c:v>73</c:v>
                </c:pt>
                <c:pt idx="2099">
                  <c:v>72</c:v>
                </c:pt>
                <c:pt idx="2100">
                  <c:v>64</c:v>
                </c:pt>
                <c:pt idx="2101">
                  <c:v>77</c:v>
                </c:pt>
                <c:pt idx="2102">
                  <c:v>76</c:v>
                </c:pt>
                <c:pt idx="2103">
                  <c:v>73</c:v>
                </c:pt>
                <c:pt idx="2104">
                  <c:v>76</c:v>
                </c:pt>
                <c:pt idx="2105">
                  <c:v>76</c:v>
                </c:pt>
                <c:pt idx="2106">
                  <c:v>77</c:v>
                </c:pt>
                <c:pt idx="2107">
                  <c:v>79</c:v>
                </c:pt>
                <c:pt idx="2108">
                  <c:v>85</c:v>
                </c:pt>
                <c:pt idx="2109">
                  <c:v>71</c:v>
                </c:pt>
                <c:pt idx="2110">
                  <c:v>96</c:v>
                </c:pt>
                <c:pt idx="2111">
                  <c:v>87</c:v>
                </c:pt>
                <c:pt idx="2112">
                  <c:v>78</c:v>
                </c:pt>
                <c:pt idx="2113">
                  <c:v>65</c:v>
                </c:pt>
                <c:pt idx="2114">
                  <c:v>89</c:v>
                </c:pt>
                <c:pt idx="2115">
                  <c:v>71</c:v>
                </c:pt>
                <c:pt idx="2116">
                  <c:v>64</c:v>
                </c:pt>
                <c:pt idx="2117">
                  <c:v>79</c:v>
                </c:pt>
                <c:pt idx="2118">
                  <c:v>71</c:v>
                </c:pt>
                <c:pt idx="2119">
                  <c:v>87</c:v>
                </c:pt>
                <c:pt idx="2120">
                  <c:v>79</c:v>
                </c:pt>
                <c:pt idx="2121">
                  <c:v>78</c:v>
                </c:pt>
                <c:pt idx="2122">
                  <c:v>73</c:v>
                </c:pt>
                <c:pt idx="2123">
                  <c:v>72</c:v>
                </c:pt>
                <c:pt idx="2124">
                  <c:v>82</c:v>
                </c:pt>
                <c:pt idx="2125">
                  <c:v>70</c:v>
                </c:pt>
                <c:pt idx="2126">
                  <c:v>87</c:v>
                </c:pt>
                <c:pt idx="2127">
                  <c:v>76</c:v>
                </c:pt>
                <c:pt idx="2128">
                  <c:v>82</c:v>
                </c:pt>
                <c:pt idx="2129">
                  <c:v>68</c:v>
                </c:pt>
                <c:pt idx="2130">
                  <c:v>67</c:v>
                </c:pt>
                <c:pt idx="2131">
                  <c:v>72</c:v>
                </c:pt>
                <c:pt idx="2132">
                  <c:v>93</c:v>
                </c:pt>
                <c:pt idx="2133">
                  <c:v>75</c:v>
                </c:pt>
                <c:pt idx="2134">
                  <c:v>74</c:v>
                </c:pt>
                <c:pt idx="2135">
                  <c:v>72</c:v>
                </c:pt>
                <c:pt idx="2136">
                  <c:v>72</c:v>
                </c:pt>
                <c:pt idx="2137">
                  <c:v>72</c:v>
                </c:pt>
                <c:pt idx="2138">
                  <c:v>62</c:v>
                </c:pt>
                <c:pt idx="2139">
                  <c:v>69</c:v>
                </c:pt>
                <c:pt idx="2140">
                  <c:v>67</c:v>
                </c:pt>
                <c:pt idx="2141">
                  <c:v>70</c:v>
                </c:pt>
                <c:pt idx="2142">
                  <c:v>86</c:v>
                </c:pt>
                <c:pt idx="2143">
                  <c:v>73</c:v>
                </c:pt>
                <c:pt idx="2144">
                  <c:v>66</c:v>
                </c:pt>
                <c:pt idx="2145">
                  <c:v>84</c:v>
                </c:pt>
                <c:pt idx="2146">
                  <c:v>66</c:v>
                </c:pt>
                <c:pt idx="2147">
                  <c:v>81</c:v>
                </c:pt>
                <c:pt idx="2148">
                  <c:v>74</c:v>
                </c:pt>
                <c:pt idx="2149">
                  <c:v>71</c:v>
                </c:pt>
                <c:pt idx="2150">
                  <c:v>62</c:v>
                </c:pt>
                <c:pt idx="2151">
                  <c:v>71</c:v>
                </c:pt>
                <c:pt idx="2152">
                  <c:v>77</c:v>
                </c:pt>
                <c:pt idx="2153">
                  <c:v>55</c:v>
                </c:pt>
                <c:pt idx="2154">
                  <c:v>81</c:v>
                </c:pt>
                <c:pt idx="2155">
                  <c:v>72</c:v>
                </c:pt>
                <c:pt idx="2156">
                  <c:v>83</c:v>
                </c:pt>
                <c:pt idx="2157">
                  <c:v>74</c:v>
                </c:pt>
                <c:pt idx="2158">
                  <c:v>75</c:v>
                </c:pt>
                <c:pt idx="2159">
                  <c:v>58</c:v>
                </c:pt>
                <c:pt idx="2160">
                  <c:v>74</c:v>
                </c:pt>
                <c:pt idx="2161">
                  <c:v>79</c:v>
                </c:pt>
                <c:pt idx="2162">
                  <c:v>68</c:v>
                </c:pt>
                <c:pt idx="2163">
                  <c:v>51</c:v>
                </c:pt>
                <c:pt idx="2164">
                  <c:v>76</c:v>
                </c:pt>
                <c:pt idx="2165">
                  <c:v>69</c:v>
                </c:pt>
                <c:pt idx="2166">
                  <c:v>66</c:v>
                </c:pt>
                <c:pt idx="2167">
                  <c:v>59</c:v>
                </c:pt>
                <c:pt idx="2168">
                  <c:v>63</c:v>
                </c:pt>
                <c:pt idx="2169">
                  <c:v>66</c:v>
                </c:pt>
                <c:pt idx="2170">
                  <c:v>65</c:v>
                </c:pt>
                <c:pt idx="2171">
                  <c:v>78</c:v>
                </c:pt>
                <c:pt idx="2172">
                  <c:v>87</c:v>
                </c:pt>
                <c:pt idx="2173">
                  <c:v>67</c:v>
                </c:pt>
                <c:pt idx="2174">
                  <c:v>71</c:v>
                </c:pt>
                <c:pt idx="2175">
                  <c:v>66</c:v>
                </c:pt>
                <c:pt idx="2176">
                  <c:v>72</c:v>
                </c:pt>
                <c:pt idx="2177">
                  <c:v>58</c:v>
                </c:pt>
                <c:pt idx="2178">
                  <c:v>79</c:v>
                </c:pt>
                <c:pt idx="2179">
                  <c:v>72</c:v>
                </c:pt>
                <c:pt idx="2180">
                  <c:v>69</c:v>
                </c:pt>
                <c:pt idx="2181">
                  <c:v>83</c:v>
                </c:pt>
                <c:pt idx="2182">
                  <c:v>73</c:v>
                </c:pt>
                <c:pt idx="2183">
                  <c:v>81</c:v>
                </c:pt>
                <c:pt idx="2184">
                  <c:v>69</c:v>
                </c:pt>
                <c:pt idx="2185">
                  <c:v>87</c:v>
                </c:pt>
                <c:pt idx="2186">
                  <c:v>88</c:v>
                </c:pt>
                <c:pt idx="2187">
                  <c:v>91</c:v>
                </c:pt>
                <c:pt idx="2188">
                  <c:v>69</c:v>
                </c:pt>
                <c:pt idx="2189">
                  <c:v>77</c:v>
                </c:pt>
                <c:pt idx="2190">
                  <c:v>91</c:v>
                </c:pt>
                <c:pt idx="2191">
                  <c:v>55</c:v>
                </c:pt>
                <c:pt idx="2192">
                  <c:v>76</c:v>
                </c:pt>
                <c:pt idx="2193">
                  <c:v>70</c:v>
                </c:pt>
                <c:pt idx="2194">
                  <c:v>72</c:v>
                </c:pt>
                <c:pt idx="2195">
                  <c:v>67</c:v>
                </c:pt>
                <c:pt idx="2196">
                  <c:v>77</c:v>
                </c:pt>
                <c:pt idx="2197">
                  <c:v>54</c:v>
                </c:pt>
                <c:pt idx="2198">
                  <c:v>92</c:v>
                </c:pt>
                <c:pt idx="2199">
                  <c:v>86</c:v>
                </c:pt>
                <c:pt idx="2200">
                  <c:v>61</c:v>
                </c:pt>
                <c:pt idx="2201">
                  <c:v>79</c:v>
                </c:pt>
                <c:pt idx="2202">
                  <c:v>80</c:v>
                </c:pt>
                <c:pt idx="2203">
                  <c:v>79</c:v>
                </c:pt>
                <c:pt idx="2204">
                  <c:v>84</c:v>
                </c:pt>
                <c:pt idx="2205">
                  <c:v>68</c:v>
                </c:pt>
                <c:pt idx="2206">
                  <c:v>67</c:v>
                </c:pt>
                <c:pt idx="2207">
                  <c:v>90</c:v>
                </c:pt>
                <c:pt idx="2208">
                  <c:v>81</c:v>
                </c:pt>
                <c:pt idx="2209">
                  <c:v>67</c:v>
                </c:pt>
                <c:pt idx="2210">
                  <c:v>76</c:v>
                </c:pt>
                <c:pt idx="2211">
                  <c:v>78</c:v>
                </c:pt>
                <c:pt idx="2212">
                  <c:v>91</c:v>
                </c:pt>
                <c:pt idx="2213">
                  <c:v>80</c:v>
                </c:pt>
                <c:pt idx="2214">
                  <c:v>73</c:v>
                </c:pt>
                <c:pt idx="2215">
                  <c:v>62</c:v>
                </c:pt>
                <c:pt idx="2216">
                  <c:v>83</c:v>
                </c:pt>
                <c:pt idx="2217">
                  <c:v>78</c:v>
                </c:pt>
                <c:pt idx="2218">
                  <c:v>73</c:v>
                </c:pt>
                <c:pt idx="2219">
                  <c:v>79</c:v>
                </c:pt>
                <c:pt idx="2220">
                  <c:v>80</c:v>
                </c:pt>
                <c:pt idx="2221">
                  <c:v>79</c:v>
                </c:pt>
                <c:pt idx="2222">
                  <c:v>94</c:v>
                </c:pt>
                <c:pt idx="2223">
                  <c:v>85</c:v>
                </c:pt>
                <c:pt idx="2224">
                  <c:v>88</c:v>
                </c:pt>
                <c:pt idx="2225">
                  <c:v>75</c:v>
                </c:pt>
                <c:pt idx="2226">
                  <c:v>98</c:v>
                </c:pt>
                <c:pt idx="2227">
                  <c:v>71</c:v>
                </c:pt>
                <c:pt idx="2228">
                  <c:v>90</c:v>
                </c:pt>
                <c:pt idx="2229">
                  <c:v>94</c:v>
                </c:pt>
                <c:pt idx="2230">
                  <c:v>68</c:v>
                </c:pt>
                <c:pt idx="2231">
                  <c:v>83</c:v>
                </c:pt>
                <c:pt idx="2232">
                  <c:v>117</c:v>
                </c:pt>
                <c:pt idx="2233">
                  <c:v>79</c:v>
                </c:pt>
                <c:pt idx="2234">
                  <c:v>80</c:v>
                </c:pt>
                <c:pt idx="2235">
                  <c:v>93</c:v>
                </c:pt>
                <c:pt idx="2236">
                  <c:v>76</c:v>
                </c:pt>
                <c:pt idx="2237">
                  <c:v>98</c:v>
                </c:pt>
                <c:pt idx="2238">
                  <c:v>92</c:v>
                </c:pt>
                <c:pt idx="2239">
                  <c:v>88</c:v>
                </c:pt>
                <c:pt idx="2240">
                  <c:v>85</c:v>
                </c:pt>
                <c:pt idx="2241">
                  <c:v>81</c:v>
                </c:pt>
                <c:pt idx="2242">
                  <c:v>88</c:v>
                </c:pt>
                <c:pt idx="2243">
                  <c:v>88</c:v>
                </c:pt>
                <c:pt idx="2244">
                  <c:v>84</c:v>
                </c:pt>
                <c:pt idx="2245">
                  <c:v>80</c:v>
                </c:pt>
                <c:pt idx="2246">
                  <c:v>104</c:v>
                </c:pt>
                <c:pt idx="2247">
                  <c:v>82</c:v>
                </c:pt>
                <c:pt idx="2248">
                  <c:v>79</c:v>
                </c:pt>
                <c:pt idx="2249">
                  <c:v>97</c:v>
                </c:pt>
                <c:pt idx="2250">
                  <c:v>93</c:v>
                </c:pt>
                <c:pt idx="2251">
                  <c:v>77</c:v>
                </c:pt>
                <c:pt idx="2252">
                  <c:v>90</c:v>
                </c:pt>
                <c:pt idx="2253">
                  <c:v>107</c:v>
                </c:pt>
                <c:pt idx="2254">
                  <c:v>106</c:v>
                </c:pt>
                <c:pt idx="2255">
                  <c:v>92</c:v>
                </c:pt>
                <c:pt idx="2256">
                  <c:v>103</c:v>
                </c:pt>
                <c:pt idx="2257">
                  <c:v>92</c:v>
                </c:pt>
                <c:pt idx="2258">
                  <c:v>75</c:v>
                </c:pt>
                <c:pt idx="2259">
                  <c:v>80</c:v>
                </c:pt>
                <c:pt idx="2260">
                  <c:v>89</c:v>
                </c:pt>
                <c:pt idx="2261">
                  <c:v>86</c:v>
                </c:pt>
                <c:pt idx="2262">
                  <c:v>95</c:v>
                </c:pt>
                <c:pt idx="2263">
                  <c:v>80</c:v>
                </c:pt>
                <c:pt idx="2264">
                  <c:v>80</c:v>
                </c:pt>
                <c:pt idx="2265">
                  <c:v>95</c:v>
                </c:pt>
                <c:pt idx="2266">
                  <c:v>100</c:v>
                </c:pt>
                <c:pt idx="2267">
                  <c:v>109</c:v>
                </c:pt>
                <c:pt idx="2268">
                  <c:v>90</c:v>
                </c:pt>
                <c:pt idx="2269">
                  <c:v>88</c:v>
                </c:pt>
                <c:pt idx="2270">
                  <c:v>89</c:v>
                </c:pt>
                <c:pt idx="2271">
                  <c:v>77</c:v>
                </c:pt>
                <c:pt idx="2272">
                  <c:v>81</c:v>
                </c:pt>
                <c:pt idx="2273">
                  <c:v>96</c:v>
                </c:pt>
                <c:pt idx="2274">
                  <c:v>84</c:v>
                </c:pt>
                <c:pt idx="2275">
                  <c:v>101</c:v>
                </c:pt>
                <c:pt idx="2276">
                  <c:v>87</c:v>
                </c:pt>
                <c:pt idx="2277">
                  <c:v>98</c:v>
                </c:pt>
                <c:pt idx="2278">
                  <c:v>87</c:v>
                </c:pt>
                <c:pt idx="2279">
                  <c:v>71</c:v>
                </c:pt>
                <c:pt idx="2280">
                  <c:v>81</c:v>
                </c:pt>
                <c:pt idx="2281">
                  <c:v>68</c:v>
                </c:pt>
                <c:pt idx="2282">
                  <c:v>101</c:v>
                </c:pt>
                <c:pt idx="2283">
                  <c:v>94</c:v>
                </c:pt>
                <c:pt idx="2284">
                  <c:v>98</c:v>
                </c:pt>
                <c:pt idx="2285">
                  <c:v>87</c:v>
                </c:pt>
                <c:pt idx="2286">
                  <c:v>119</c:v>
                </c:pt>
                <c:pt idx="2287">
                  <c:v>107</c:v>
                </c:pt>
                <c:pt idx="2288">
                  <c:v>73</c:v>
                </c:pt>
                <c:pt idx="2289">
                  <c:v>76</c:v>
                </c:pt>
                <c:pt idx="2290">
                  <c:v>87</c:v>
                </c:pt>
                <c:pt idx="2291">
                  <c:v>91</c:v>
                </c:pt>
                <c:pt idx="2292">
                  <c:v>81</c:v>
                </c:pt>
                <c:pt idx="2293">
                  <c:v>70</c:v>
                </c:pt>
                <c:pt idx="2294">
                  <c:v>74</c:v>
                </c:pt>
                <c:pt idx="2295">
                  <c:v>92</c:v>
                </c:pt>
                <c:pt idx="2296">
                  <c:v>81</c:v>
                </c:pt>
                <c:pt idx="2297">
                  <c:v>76</c:v>
                </c:pt>
                <c:pt idx="2298">
                  <c:v>80</c:v>
                </c:pt>
                <c:pt idx="2299">
                  <c:v>86</c:v>
                </c:pt>
                <c:pt idx="2300">
                  <c:v>72</c:v>
                </c:pt>
                <c:pt idx="2301">
                  <c:v>80</c:v>
                </c:pt>
                <c:pt idx="2302">
                  <c:v>82</c:v>
                </c:pt>
                <c:pt idx="2303">
                  <c:v>78</c:v>
                </c:pt>
                <c:pt idx="2304">
                  <c:v>69</c:v>
                </c:pt>
                <c:pt idx="2305">
                  <c:v>84</c:v>
                </c:pt>
                <c:pt idx="2306">
                  <c:v>68</c:v>
                </c:pt>
                <c:pt idx="2307">
                  <c:v>58</c:v>
                </c:pt>
                <c:pt idx="2308">
                  <c:v>80</c:v>
                </c:pt>
                <c:pt idx="2309">
                  <c:v>66</c:v>
                </c:pt>
                <c:pt idx="2310">
                  <c:v>75</c:v>
                </c:pt>
                <c:pt idx="2311">
                  <c:v>72</c:v>
                </c:pt>
                <c:pt idx="2312">
                  <c:v>53</c:v>
                </c:pt>
                <c:pt idx="2313">
                  <c:v>78</c:v>
                </c:pt>
                <c:pt idx="2314">
                  <c:v>88</c:v>
                </c:pt>
                <c:pt idx="2315">
                  <c:v>79</c:v>
                </c:pt>
                <c:pt idx="2316">
                  <c:v>77</c:v>
                </c:pt>
                <c:pt idx="2317">
                  <c:v>78</c:v>
                </c:pt>
                <c:pt idx="2318">
                  <c:v>60</c:v>
                </c:pt>
                <c:pt idx="2319">
                  <c:v>91</c:v>
                </c:pt>
                <c:pt idx="2320">
                  <c:v>76</c:v>
                </c:pt>
                <c:pt idx="2321">
                  <c:v>64</c:v>
                </c:pt>
                <c:pt idx="2322">
                  <c:v>64</c:v>
                </c:pt>
                <c:pt idx="2323">
                  <c:v>70</c:v>
                </c:pt>
                <c:pt idx="2324">
                  <c:v>66</c:v>
                </c:pt>
                <c:pt idx="2325">
                  <c:v>54</c:v>
                </c:pt>
                <c:pt idx="2326">
                  <c:v>68</c:v>
                </c:pt>
                <c:pt idx="2327">
                  <c:v>76</c:v>
                </c:pt>
                <c:pt idx="2328">
                  <c:v>82</c:v>
                </c:pt>
                <c:pt idx="2329">
                  <c:v>63</c:v>
                </c:pt>
                <c:pt idx="2330">
                  <c:v>69</c:v>
                </c:pt>
                <c:pt idx="2331">
                  <c:v>59</c:v>
                </c:pt>
                <c:pt idx="2332">
                  <c:v>74</c:v>
                </c:pt>
                <c:pt idx="2333">
                  <c:v>73</c:v>
                </c:pt>
                <c:pt idx="2334">
                  <c:v>67</c:v>
                </c:pt>
                <c:pt idx="2335">
                  <c:v>49</c:v>
                </c:pt>
                <c:pt idx="2336">
                  <c:v>70</c:v>
                </c:pt>
                <c:pt idx="2337">
                  <c:v>54</c:v>
                </c:pt>
                <c:pt idx="2338">
                  <c:v>59</c:v>
                </c:pt>
                <c:pt idx="2339">
                  <c:v>56</c:v>
                </c:pt>
                <c:pt idx="2340">
                  <c:v>55</c:v>
                </c:pt>
                <c:pt idx="2341">
                  <c:v>49</c:v>
                </c:pt>
                <c:pt idx="2342">
                  <c:v>47</c:v>
                </c:pt>
                <c:pt idx="2343">
                  <c:v>57</c:v>
                </c:pt>
                <c:pt idx="2344">
                  <c:v>63</c:v>
                </c:pt>
                <c:pt idx="2345">
                  <c:v>52</c:v>
                </c:pt>
                <c:pt idx="2346">
                  <c:v>56</c:v>
                </c:pt>
                <c:pt idx="2347">
                  <c:v>54</c:v>
                </c:pt>
                <c:pt idx="2348">
                  <c:v>49</c:v>
                </c:pt>
                <c:pt idx="2349">
                  <c:v>63</c:v>
                </c:pt>
                <c:pt idx="2350">
                  <c:v>41</c:v>
                </c:pt>
                <c:pt idx="2351">
                  <c:v>64</c:v>
                </c:pt>
                <c:pt idx="2352">
                  <c:v>62</c:v>
                </c:pt>
                <c:pt idx="2353">
                  <c:v>54</c:v>
                </c:pt>
                <c:pt idx="2354">
                  <c:v>51</c:v>
                </c:pt>
                <c:pt idx="2355">
                  <c:v>48</c:v>
                </c:pt>
                <c:pt idx="2356">
                  <c:v>54</c:v>
                </c:pt>
                <c:pt idx="2357">
                  <c:v>50</c:v>
                </c:pt>
                <c:pt idx="2358">
                  <c:v>50</c:v>
                </c:pt>
                <c:pt idx="2359">
                  <c:v>49</c:v>
                </c:pt>
                <c:pt idx="2360">
                  <c:v>50</c:v>
                </c:pt>
                <c:pt idx="2361">
                  <c:v>48</c:v>
                </c:pt>
                <c:pt idx="2362">
                  <c:v>44</c:v>
                </c:pt>
                <c:pt idx="2363">
                  <c:v>60</c:v>
                </c:pt>
                <c:pt idx="2364">
                  <c:v>41</c:v>
                </c:pt>
                <c:pt idx="2365">
                  <c:v>57</c:v>
                </c:pt>
                <c:pt idx="2366">
                  <c:v>47</c:v>
                </c:pt>
                <c:pt idx="2367">
                  <c:v>46</c:v>
                </c:pt>
                <c:pt idx="2368">
                  <c:v>38</c:v>
                </c:pt>
                <c:pt idx="2369">
                  <c:v>39</c:v>
                </c:pt>
                <c:pt idx="2370">
                  <c:v>44</c:v>
                </c:pt>
                <c:pt idx="2371">
                  <c:v>41</c:v>
                </c:pt>
                <c:pt idx="2372">
                  <c:v>34</c:v>
                </c:pt>
                <c:pt idx="2373">
                  <c:v>40</c:v>
                </c:pt>
                <c:pt idx="2374">
                  <c:v>40</c:v>
                </c:pt>
                <c:pt idx="2375">
                  <c:v>51</c:v>
                </c:pt>
                <c:pt idx="2376">
                  <c:v>37</c:v>
                </c:pt>
                <c:pt idx="2377">
                  <c:v>36</c:v>
                </c:pt>
                <c:pt idx="2378">
                  <c:v>48</c:v>
                </c:pt>
                <c:pt idx="2379">
                  <c:v>54</c:v>
                </c:pt>
                <c:pt idx="2380">
                  <c:v>44</c:v>
                </c:pt>
                <c:pt idx="2381">
                  <c:v>36</c:v>
                </c:pt>
                <c:pt idx="2382">
                  <c:v>47</c:v>
                </c:pt>
                <c:pt idx="2383">
                  <c:v>48</c:v>
                </c:pt>
                <c:pt idx="2384">
                  <c:v>44</c:v>
                </c:pt>
                <c:pt idx="2385">
                  <c:v>38</c:v>
                </c:pt>
                <c:pt idx="2386">
                  <c:v>35</c:v>
                </c:pt>
                <c:pt idx="2387">
                  <c:v>42</c:v>
                </c:pt>
                <c:pt idx="2388">
                  <c:v>34</c:v>
                </c:pt>
                <c:pt idx="2389">
                  <c:v>46</c:v>
                </c:pt>
                <c:pt idx="2390">
                  <c:v>28</c:v>
                </c:pt>
                <c:pt idx="2391">
                  <c:v>29</c:v>
                </c:pt>
                <c:pt idx="2392">
                  <c:v>39</c:v>
                </c:pt>
                <c:pt idx="2393">
                  <c:v>45</c:v>
                </c:pt>
                <c:pt idx="2394">
                  <c:v>38</c:v>
                </c:pt>
                <c:pt idx="2395">
                  <c:v>43</c:v>
                </c:pt>
                <c:pt idx="2396">
                  <c:v>31</c:v>
                </c:pt>
                <c:pt idx="2397">
                  <c:v>36</c:v>
                </c:pt>
                <c:pt idx="2398">
                  <c:v>46</c:v>
                </c:pt>
                <c:pt idx="2399">
                  <c:v>41</c:v>
                </c:pt>
                <c:pt idx="2400">
                  <c:v>32</c:v>
                </c:pt>
                <c:pt idx="2401">
                  <c:v>40</c:v>
                </c:pt>
                <c:pt idx="2402">
                  <c:v>43</c:v>
                </c:pt>
                <c:pt idx="2403">
                  <c:v>27</c:v>
                </c:pt>
                <c:pt idx="2404">
                  <c:v>24</c:v>
                </c:pt>
                <c:pt idx="2405">
                  <c:v>32</c:v>
                </c:pt>
                <c:pt idx="2406">
                  <c:v>31</c:v>
                </c:pt>
                <c:pt idx="2407">
                  <c:v>39</c:v>
                </c:pt>
                <c:pt idx="2408">
                  <c:v>28</c:v>
                </c:pt>
                <c:pt idx="2409">
                  <c:v>44</c:v>
                </c:pt>
                <c:pt idx="2410">
                  <c:v>44</c:v>
                </c:pt>
                <c:pt idx="2411">
                  <c:v>27</c:v>
                </c:pt>
                <c:pt idx="2412">
                  <c:v>26</c:v>
                </c:pt>
                <c:pt idx="2413">
                  <c:v>42</c:v>
                </c:pt>
                <c:pt idx="2414">
                  <c:v>33</c:v>
                </c:pt>
                <c:pt idx="2415">
                  <c:v>24</c:v>
                </c:pt>
                <c:pt idx="2416">
                  <c:v>32</c:v>
                </c:pt>
                <c:pt idx="2417">
                  <c:v>35</c:v>
                </c:pt>
                <c:pt idx="2418">
                  <c:v>34</c:v>
                </c:pt>
                <c:pt idx="2419">
                  <c:v>31</c:v>
                </c:pt>
                <c:pt idx="2420">
                  <c:v>37</c:v>
                </c:pt>
                <c:pt idx="2421">
                  <c:v>34</c:v>
                </c:pt>
                <c:pt idx="2422">
                  <c:v>32</c:v>
                </c:pt>
                <c:pt idx="2423">
                  <c:v>41</c:v>
                </c:pt>
                <c:pt idx="2424">
                  <c:v>31</c:v>
                </c:pt>
                <c:pt idx="2425">
                  <c:v>33</c:v>
                </c:pt>
                <c:pt idx="2426">
                  <c:v>29</c:v>
                </c:pt>
                <c:pt idx="2427">
                  <c:v>42</c:v>
                </c:pt>
                <c:pt idx="2428">
                  <c:v>30</c:v>
                </c:pt>
                <c:pt idx="2429">
                  <c:v>39</c:v>
                </c:pt>
                <c:pt idx="2430">
                  <c:v>42</c:v>
                </c:pt>
                <c:pt idx="2431">
                  <c:v>36</c:v>
                </c:pt>
                <c:pt idx="2432">
                  <c:v>37</c:v>
                </c:pt>
                <c:pt idx="2433">
                  <c:v>35</c:v>
                </c:pt>
                <c:pt idx="2434">
                  <c:v>31</c:v>
                </c:pt>
                <c:pt idx="2435">
                  <c:v>31</c:v>
                </c:pt>
                <c:pt idx="2436">
                  <c:v>36</c:v>
                </c:pt>
                <c:pt idx="2437">
                  <c:v>35</c:v>
                </c:pt>
                <c:pt idx="2438">
                  <c:v>41</c:v>
                </c:pt>
                <c:pt idx="2439">
                  <c:v>24</c:v>
                </c:pt>
                <c:pt idx="2440">
                  <c:v>29</c:v>
                </c:pt>
                <c:pt idx="2441">
                  <c:v>37</c:v>
                </c:pt>
                <c:pt idx="2442">
                  <c:v>36</c:v>
                </c:pt>
                <c:pt idx="2443">
                  <c:v>34</c:v>
                </c:pt>
                <c:pt idx="2444">
                  <c:v>28</c:v>
                </c:pt>
                <c:pt idx="2445">
                  <c:v>30</c:v>
                </c:pt>
                <c:pt idx="2446">
                  <c:v>26</c:v>
                </c:pt>
                <c:pt idx="2447">
                  <c:v>27</c:v>
                </c:pt>
                <c:pt idx="2448">
                  <c:v>25</c:v>
                </c:pt>
                <c:pt idx="2449">
                  <c:v>32</c:v>
                </c:pt>
                <c:pt idx="2450">
                  <c:v>39</c:v>
                </c:pt>
                <c:pt idx="2451">
                  <c:v>28</c:v>
                </c:pt>
                <c:pt idx="2452">
                  <c:v>37</c:v>
                </c:pt>
                <c:pt idx="2453">
                  <c:v>30</c:v>
                </c:pt>
                <c:pt idx="2454">
                  <c:v>25</c:v>
                </c:pt>
                <c:pt idx="2455">
                  <c:v>34</c:v>
                </c:pt>
                <c:pt idx="2456">
                  <c:v>30</c:v>
                </c:pt>
                <c:pt idx="2457">
                  <c:v>31</c:v>
                </c:pt>
                <c:pt idx="2458">
                  <c:v>29</c:v>
                </c:pt>
                <c:pt idx="2459">
                  <c:v>27</c:v>
                </c:pt>
                <c:pt idx="2460">
                  <c:v>33</c:v>
                </c:pt>
                <c:pt idx="2461">
                  <c:v>25</c:v>
                </c:pt>
                <c:pt idx="2462">
                  <c:v>32</c:v>
                </c:pt>
                <c:pt idx="2463">
                  <c:v>23</c:v>
                </c:pt>
                <c:pt idx="2464">
                  <c:v>29</c:v>
                </c:pt>
                <c:pt idx="2465">
                  <c:v>27</c:v>
                </c:pt>
                <c:pt idx="2466">
                  <c:v>40</c:v>
                </c:pt>
                <c:pt idx="2467">
                  <c:v>24</c:v>
                </c:pt>
                <c:pt idx="2468">
                  <c:v>39</c:v>
                </c:pt>
                <c:pt idx="2469">
                  <c:v>22</c:v>
                </c:pt>
                <c:pt idx="2470">
                  <c:v>22</c:v>
                </c:pt>
                <c:pt idx="2471">
                  <c:v>30</c:v>
                </c:pt>
                <c:pt idx="2472">
                  <c:v>24</c:v>
                </c:pt>
                <c:pt idx="2473">
                  <c:v>35</c:v>
                </c:pt>
                <c:pt idx="2474">
                  <c:v>23</c:v>
                </c:pt>
                <c:pt idx="2475">
                  <c:v>28</c:v>
                </c:pt>
                <c:pt idx="2476">
                  <c:v>23</c:v>
                </c:pt>
                <c:pt idx="2477">
                  <c:v>32</c:v>
                </c:pt>
                <c:pt idx="2478">
                  <c:v>37</c:v>
                </c:pt>
                <c:pt idx="2479">
                  <c:v>25</c:v>
                </c:pt>
                <c:pt idx="2480">
                  <c:v>29</c:v>
                </c:pt>
                <c:pt idx="2481">
                  <c:v>28</c:v>
                </c:pt>
                <c:pt idx="2482">
                  <c:v>28</c:v>
                </c:pt>
                <c:pt idx="2483">
                  <c:v>38</c:v>
                </c:pt>
                <c:pt idx="2484">
                  <c:v>28</c:v>
                </c:pt>
                <c:pt idx="2485">
                  <c:v>32</c:v>
                </c:pt>
                <c:pt idx="2486">
                  <c:v>37</c:v>
                </c:pt>
                <c:pt idx="2487">
                  <c:v>33</c:v>
                </c:pt>
                <c:pt idx="2488">
                  <c:v>24</c:v>
                </c:pt>
                <c:pt idx="2489">
                  <c:v>29</c:v>
                </c:pt>
                <c:pt idx="2490">
                  <c:v>31</c:v>
                </c:pt>
                <c:pt idx="2491">
                  <c:v>39</c:v>
                </c:pt>
                <c:pt idx="2492">
                  <c:v>27</c:v>
                </c:pt>
                <c:pt idx="2493">
                  <c:v>24</c:v>
                </c:pt>
                <c:pt idx="2494">
                  <c:v>23</c:v>
                </c:pt>
                <c:pt idx="2495">
                  <c:v>36</c:v>
                </c:pt>
                <c:pt idx="2496">
                  <c:v>25</c:v>
                </c:pt>
                <c:pt idx="2497">
                  <c:v>25</c:v>
                </c:pt>
                <c:pt idx="2498">
                  <c:v>38</c:v>
                </c:pt>
                <c:pt idx="2499">
                  <c:v>27</c:v>
                </c:pt>
                <c:pt idx="2500">
                  <c:v>38</c:v>
                </c:pt>
                <c:pt idx="2501">
                  <c:v>37</c:v>
                </c:pt>
                <c:pt idx="2502">
                  <c:v>26</c:v>
                </c:pt>
                <c:pt idx="2503">
                  <c:v>28</c:v>
                </c:pt>
                <c:pt idx="2504">
                  <c:v>36</c:v>
                </c:pt>
                <c:pt idx="2505">
                  <c:v>37</c:v>
                </c:pt>
                <c:pt idx="2506">
                  <c:v>24</c:v>
                </c:pt>
                <c:pt idx="2507">
                  <c:v>27</c:v>
                </c:pt>
                <c:pt idx="2508">
                  <c:v>39</c:v>
                </c:pt>
                <c:pt idx="2509">
                  <c:v>28</c:v>
                </c:pt>
                <c:pt idx="2510">
                  <c:v>31</c:v>
                </c:pt>
                <c:pt idx="2511">
                  <c:v>34</c:v>
                </c:pt>
                <c:pt idx="2512">
                  <c:v>32</c:v>
                </c:pt>
                <c:pt idx="2513">
                  <c:v>31</c:v>
                </c:pt>
                <c:pt idx="2514">
                  <c:v>23</c:v>
                </c:pt>
                <c:pt idx="2515">
                  <c:v>39</c:v>
                </c:pt>
                <c:pt idx="2516">
                  <c:v>40</c:v>
                </c:pt>
                <c:pt idx="2517">
                  <c:v>28</c:v>
                </c:pt>
                <c:pt idx="2518">
                  <c:v>36</c:v>
                </c:pt>
                <c:pt idx="2519">
                  <c:v>34</c:v>
                </c:pt>
                <c:pt idx="2520">
                  <c:v>33</c:v>
                </c:pt>
                <c:pt idx="2521">
                  <c:v>30</c:v>
                </c:pt>
                <c:pt idx="2522">
                  <c:v>29</c:v>
                </c:pt>
                <c:pt idx="2523">
                  <c:v>33</c:v>
                </c:pt>
                <c:pt idx="2524">
                  <c:v>39</c:v>
                </c:pt>
                <c:pt idx="2525">
                  <c:v>26</c:v>
                </c:pt>
                <c:pt idx="2526">
                  <c:v>25</c:v>
                </c:pt>
                <c:pt idx="2527">
                  <c:v>35</c:v>
                </c:pt>
                <c:pt idx="2528">
                  <c:v>30</c:v>
                </c:pt>
                <c:pt idx="2529">
                  <c:v>33</c:v>
                </c:pt>
                <c:pt idx="2530">
                  <c:v>26</c:v>
                </c:pt>
                <c:pt idx="2531">
                  <c:v>33</c:v>
                </c:pt>
                <c:pt idx="2532">
                  <c:v>39</c:v>
                </c:pt>
                <c:pt idx="2533">
                  <c:v>38</c:v>
                </c:pt>
                <c:pt idx="2534">
                  <c:v>33</c:v>
                </c:pt>
                <c:pt idx="2535">
                  <c:v>40</c:v>
                </c:pt>
                <c:pt idx="2536">
                  <c:v>36</c:v>
                </c:pt>
                <c:pt idx="2537">
                  <c:v>34</c:v>
                </c:pt>
                <c:pt idx="2538">
                  <c:v>43</c:v>
                </c:pt>
                <c:pt idx="2539">
                  <c:v>31</c:v>
                </c:pt>
                <c:pt idx="2540">
                  <c:v>30</c:v>
                </c:pt>
                <c:pt idx="2541">
                  <c:v>34</c:v>
                </c:pt>
                <c:pt idx="2542">
                  <c:v>32</c:v>
                </c:pt>
                <c:pt idx="2543">
                  <c:v>28</c:v>
                </c:pt>
                <c:pt idx="2544">
                  <c:v>27</c:v>
                </c:pt>
                <c:pt idx="2545">
                  <c:v>38</c:v>
                </c:pt>
                <c:pt idx="2546">
                  <c:v>37</c:v>
                </c:pt>
                <c:pt idx="2547">
                  <c:v>30</c:v>
                </c:pt>
                <c:pt idx="2548">
                  <c:v>41</c:v>
                </c:pt>
                <c:pt idx="2549">
                  <c:v>30</c:v>
                </c:pt>
                <c:pt idx="2550">
                  <c:v>35</c:v>
                </c:pt>
                <c:pt idx="2551">
                  <c:v>31</c:v>
                </c:pt>
                <c:pt idx="2552">
                  <c:v>40</c:v>
                </c:pt>
                <c:pt idx="2553">
                  <c:v>34</c:v>
                </c:pt>
                <c:pt idx="2554">
                  <c:v>34</c:v>
                </c:pt>
                <c:pt idx="2555">
                  <c:v>31</c:v>
                </c:pt>
                <c:pt idx="2556">
                  <c:v>27</c:v>
                </c:pt>
                <c:pt idx="2557">
                  <c:v>37</c:v>
                </c:pt>
                <c:pt idx="2558">
                  <c:v>36</c:v>
                </c:pt>
                <c:pt idx="2559">
                  <c:v>43</c:v>
                </c:pt>
                <c:pt idx="2560">
                  <c:v>37</c:v>
                </c:pt>
                <c:pt idx="2561">
                  <c:v>37</c:v>
                </c:pt>
                <c:pt idx="2562">
                  <c:v>25</c:v>
                </c:pt>
                <c:pt idx="2563">
                  <c:v>31</c:v>
                </c:pt>
                <c:pt idx="2564">
                  <c:v>53</c:v>
                </c:pt>
                <c:pt idx="2565">
                  <c:v>31</c:v>
                </c:pt>
                <c:pt idx="2566">
                  <c:v>30</c:v>
                </c:pt>
                <c:pt idx="2567">
                  <c:v>28</c:v>
                </c:pt>
                <c:pt idx="2568">
                  <c:v>41</c:v>
                </c:pt>
                <c:pt idx="2569">
                  <c:v>34</c:v>
                </c:pt>
                <c:pt idx="2570">
                  <c:v>38</c:v>
                </c:pt>
                <c:pt idx="2571">
                  <c:v>30</c:v>
                </c:pt>
                <c:pt idx="2572">
                  <c:v>32</c:v>
                </c:pt>
                <c:pt idx="2573">
                  <c:v>35</c:v>
                </c:pt>
                <c:pt idx="2574">
                  <c:v>28</c:v>
                </c:pt>
                <c:pt idx="2575">
                  <c:v>42</c:v>
                </c:pt>
                <c:pt idx="2576">
                  <c:v>34</c:v>
                </c:pt>
                <c:pt idx="2577">
                  <c:v>37</c:v>
                </c:pt>
                <c:pt idx="2578">
                  <c:v>33</c:v>
                </c:pt>
                <c:pt idx="2579">
                  <c:v>31</c:v>
                </c:pt>
                <c:pt idx="2580">
                  <c:v>32</c:v>
                </c:pt>
                <c:pt idx="2581">
                  <c:v>36</c:v>
                </c:pt>
                <c:pt idx="2582">
                  <c:v>33</c:v>
                </c:pt>
                <c:pt idx="2583">
                  <c:v>40</c:v>
                </c:pt>
                <c:pt idx="2584">
                  <c:v>34</c:v>
                </c:pt>
                <c:pt idx="2585">
                  <c:v>45</c:v>
                </c:pt>
                <c:pt idx="2586">
                  <c:v>41</c:v>
                </c:pt>
                <c:pt idx="2587">
                  <c:v>39</c:v>
                </c:pt>
                <c:pt idx="2588">
                  <c:v>31</c:v>
                </c:pt>
                <c:pt idx="2589">
                  <c:v>32</c:v>
                </c:pt>
                <c:pt idx="2590">
                  <c:v>40</c:v>
                </c:pt>
                <c:pt idx="2591">
                  <c:v>29</c:v>
                </c:pt>
                <c:pt idx="2592">
                  <c:v>38</c:v>
                </c:pt>
                <c:pt idx="2593">
                  <c:v>30</c:v>
                </c:pt>
                <c:pt idx="2594">
                  <c:v>31</c:v>
                </c:pt>
                <c:pt idx="2595">
                  <c:v>31</c:v>
                </c:pt>
                <c:pt idx="2596">
                  <c:v>33</c:v>
                </c:pt>
                <c:pt idx="2597">
                  <c:v>20</c:v>
                </c:pt>
                <c:pt idx="2598">
                  <c:v>33</c:v>
                </c:pt>
                <c:pt idx="2599">
                  <c:v>32</c:v>
                </c:pt>
                <c:pt idx="2600">
                  <c:v>34</c:v>
                </c:pt>
                <c:pt idx="2601">
                  <c:v>30</c:v>
                </c:pt>
                <c:pt idx="2602">
                  <c:v>27</c:v>
                </c:pt>
                <c:pt idx="2603">
                  <c:v>40</c:v>
                </c:pt>
                <c:pt idx="2604">
                  <c:v>28</c:v>
                </c:pt>
                <c:pt idx="2605">
                  <c:v>26</c:v>
                </c:pt>
                <c:pt idx="2606">
                  <c:v>21</c:v>
                </c:pt>
                <c:pt idx="2607">
                  <c:v>28</c:v>
                </c:pt>
                <c:pt idx="2608">
                  <c:v>25</c:v>
                </c:pt>
                <c:pt idx="2609">
                  <c:v>35</c:v>
                </c:pt>
                <c:pt idx="2610">
                  <c:v>26</c:v>
                </c:pt>
                <c:pt idx="2611">
                  <c:v>24</c:v>
                </c:pt>
                <c:pt idx="2612">
                  <c:v>31</c:v>
                </c:pt>
                <c:pt idx="2613">
                  <c:v>33</c:v>
                </c:pt>
                <c:pt idx="2614">
                  <c:v>27</c:v>
                </c:pt>
                <c:pt idx="2615">
                  <c:v>27</c:v>
                </c:pt>
                <c:pt idx="2616">
                  <c:v>22</c:v>
                </c:pt>
                <c:pt idx="2617">
                  <c:v>33</c:v>
                </c:pt>
                <c:pt idx="2618">
                  <c:v>33</c:v>
                </c:pt>
                <c:pt idx="2619">
                  <c:v>37</c:v>
                </c:pt>
                <c:pt idx="2620">
                  <c:v>27</c:v>
                </c:pt>
                <c:pt idx="2621">
                  <c:v>37</c:v>
                </c:pt>
                <c:pt idx="2622">
                  <c:v>29</c:v>
                </c:pt>
                <c:pt idx="2623">
                  <c:v>29</c:v>
                </c:pt>
                <c:pt idx="2624">
                  <c:v>34</c:v>
                </c:pt>
                <c:pt idx="2625">
                  <c:v>22</c:v>
                </c:pt>
                <c:pt idx="2626">
                  <c:v>32</c:v>
                </c:pt>
                <c:pt idx="2627">
                  <c:v>20</c:v>
                </c:pt>
                <c:pt idx="2628">
                  <c:v>21</c:v>
                </c:pt>
                <c:pt idx="2629">
                  <c:v>30</c:v>
                </c:pt>
                <c:pt idx="2630">
                  <c:v>31</c:v>
                </c:pt>
                <c:pt idx="2631">
                  <c:v>25</c:v>
                </c:pt>
                <c:pt idx="2632">
                  <c:v>29</c:v>
                </c:pt>
                <c:pt idx="2633">
                  <c:v>16</c:v>
                </c:pt>
                <c:pt idx="2634">
                  <c:v>32</c:v>
                </c:pt>
                <c:pt idx="2635">
                  <c:v>29</c:v>
                </c:pt>
                <c:pt idx="2636">
                  <c:v>23</c:v>
                </c:pt>
                <c:pt idx="2637">
                  <c:v>31</c:v>
                </c:pt>
                <c:pt idx="2638">
                  <c:v>29</c:v>
                </c:pt>
                <c:pt idx="2639">
                  <c:v>21</c:v>
                </c:pt>
                <c:pt idx="2640">
                  <c:v>20</c:v>
                </c:pt>
                <c:pt idx="2641">
                  <c:v>20</c:v>
                </c:pt>
                <c:pt idx="2642">
                  <c:v>36</c:v>
                </c:pt>
                <c:pt idx="2643">
                  <c:v>33</c:v>
                </c:pt>
                <c:pt idx="2644">
                  <c:v>21</c:v>
                </c:pt>
                <c:pt idx="2645">
                  <c:v>19</c:v>
                </c:pt>
                <c:pt idx="2646">
                  <c:v>31</c:v>
                </c:pt>
                <c:pt idx="2647">
                  <c:v>26</c:v>
                </c:pt>
                <c:pt idx="2648">
                  <c:v>28</c:v>
                </c:pt>
                <c:pt idx="2649">
                  <c:v>21</c:v>
                </c:pt>
                <c:pt idx="2650">
                  <c:v>22</c:v>
                </c:pt>
                <c:pt idx="2651">
                  <c:v>27</c:v>
                </c:pt>
                <c:pt idx="2652">
                  <c:v>23</c:v>
                </c:pt>
                <c:pt idx="2653">
                  <c:v>29</c:v>
                </c:pt>
                <c:pt idx="2654">
                  <c:v>19</c:v>
                </c:pt>
                <c:pt idx="2655">
                  <c:v>28</c:v>
                </c:pt>
                <c:pt idx="2656">
                  <c:v>22</c:v>
                </c:pt>
                <c:pt idx="2657">
                  <c:v>29</c:v>
                </c:pt>
                <c:pt idx="2658">
                  <c:v>25</c:v>
                </c:pt>
                <c:pt idx="2659">
                  <c:v>20</c:v>
                </c:pt>
                <c:pt idx="2660">
                  <c:v>25</c:v>
                </c:pt>
                <c:pt idx="2661">
                  <c:v>21</c:v>
                </c:pt>
                <c:pt idx="2662">
                  <c:v>22</c:v>
                </c:pt>
                <c:pt idx="2663">
                  <c:v>30</c:v>
                </c:pt>
                <c:pt idx="2664">
                  <c:v>25</c:v>
                </c:pt>
                <c:pt idx="2665">
                  <c:v>21</c:v>
                </c:pt>
                <c:pt idx="2666">
                  <c:v>27</c:v>
                </c:pt>
                <c:pt idx="2667">
                  <c:v>38</c:v>
                </c:pt>
                <c:pt idx="2668">
                  <c:v>31</c:v>
                </c:pt>
                <c:pt idx="2669">
                  <c:v>32</c:v>
                </c:pt>
                <c:pt idx="2670">
                  <c:v>19</c:v>
                </c:pt>
                <c:pt idx="2671">
                  <c:v>29</c:v>
                </c:pt>
                <c:pt idx="2672">
                  <c:v>15</c:v>
                </c:pt>
                <c:pt idx="2673">
                  <c:v>25</c:v>
                </c:pt>
                <c:pt idx="2674">
                  <c:v>25</c:v>
                </c:pt>
                <c:pt idx="2675">
                  <c:v>30</c:v>
                </c:pt>
                <c:pt idx="2676">
                  <c:v>25</c:v>
                </c:pt>
                <c:pt idx="2677">
                  <c:v>20</c:v>
                </c:pt>
                <c:pt idx="2678">
                  <c:v>26</c:v>
                </c:pt>
                <c:pt idx="2679">
                  <c:v>23</c:v>
                </c:pt>
                <c:pt idx="2680">
                  <c:v>21</c:v>
                </c:pt>
                <c:pt idx="2681">
                  <c:v>20</c:v>
                </c:pt>
                <c:pt idx="2682">
                  <c:v>20</c:v>
                </c:pt>
                <c:pt idx="2683">
                  <c:v>27</c:v>
                </c:pt>
                <c:pt idx="2684">
                  <c:v>17</c:v>
                </c:pt>
                <c:pt idx="2685">
                  <c:v>27</c:v>
                </c:pt>
                <c:pt idx="2686">
                  <c:v>20</c:v>
                </c:pt>
                <c:pt idx="2687">
                  <c:v>24</c:v>
                </c:pt>
                <c:pt idx="2688">
                  <c:v>20</c:v>
                </c:pt>
                <c:pt idx="2689">
                  <c:v>20</c:v>
                </c:pt>
                <c:pt idx="2690">
                  <c:v>23</c:v>
                </c:pt>
                <c:pt idx="2691">
                  <c:v>23</c:v>
                </c:pt>
                <c:pt idx="2692">
                  <c:v>33</c:v>
                </c:pt>
                <c:pt idx="2693">
                  <c:v>19</c:v>
                </c:pt>
                <c:pt idx="2694">
                  <c:v>25</c:v>
                </c:pt>
                <c:pt idx="2695">
                  <c:v>22</c:v>
                </c:pt>
                <c:pt idx="2696">
                  <c:v>15</c:v>
                </c:pt>
                <c:pt idx="2697">
                  <c:v>31</c:v>
                </c:pt>
                <c:pt idx="2698">
                  <c:v>19</c:v>
                </c:pt>
                <c:pt idx="2699">
                  <c:v>22</c:v>
                </c:pt>
                <c:pt idx="2700">
                  <c:v>20</c:v>
                </c:pt>
                <c:pt idx="2701">
                  <c:v>25</c:v>
                </c:pt>
                <c:pt idx="2702">
                  <c:v>23</c:v>
                </c:pt>
                <c:pt idx="2703">
                  <c:v>25</c:v>
                </c:pt>
                <c:pt idx="2704">
                  <c:v>21</c:v>
                </c:pt>
                <c:pt idx="2705">
                  <c:v>28</c:v>
                </c:pt>
                <c:pt idx="2706">
                  <c:v>28</c:v>
                </c:pt>
                <c:pt idx="2707">
                  <c:v>26</c:v>
                </c:pt>
                <c:pt idx="2708">
                  <c:v>29</c:v>
                </c:pt>
                <c:pt idx="2709">
                  <c:v>19</c:v>
                </c:pt>
                <c:pt idx="2710">
                  <c:v>25</c:v>
                </c:pt>
                <c:pt idx="2711">
                  <c:v>30</c:v>
                </c:pt>
                <c:pt idx="2712">
                  <c:v>12</c:v>
                </c:pt>
                <c:pt idx="2713">
                  <c:v>24</c:v>
                </c:pt>
                <c:pt idx="2714">
                  <c:v>23</c:v>
                </c:pt>
                <c:pt idx="2715">
                  <c:v>21</c:v>
                </c:pt>
                <c:pt idx="2716">
                  <c:v>19</c:v>
                </c:pt>
                <c:pt idx="2717">
                  <c:v>25</c:v>
                </c:pt>
                <c:pt idx="2718">
                  <c:v>20</c:v>
                </c:pt>
                <c:pt idx="2719">
                  <c:v>22</c:v>
                </c:pt>
                <c:pt idx="2720">
                  <c:v>27</c:v>
                </c:pt>
                <c:pt idx="2721">
                  <c:v>23</c:v>
                </c:pt>
                <c:pt idx="2722">
                  <c:v>16</c:v>
                </c:pt>
                <c:pt idx="2723">
                  <c:v>24</c:v>
                </c:pt>
                <c:pt idx="2724">
                  <c:v>21</c:v>
                </c:pt>
                <c:pt idx="2725">
                  <c:v>24</c:v>
                </c:pt>
                <c:pt idx="2726">
                  <c:v>20</c:v>
                </c:pt>
                <c:pt idx="2727">
                  <c:v>21</c:v>
                </c:pt>
                <c:pt idx="2728">
                  <c:v>21</c:v>
                </c:pt>
                <c:pt idx="2729">
                  <c:v>33</c:v>
                </c:pt>
                <c:pt idx="2730">
                  <c:v>28</c:v>
                </c:pt>
                <c:pt idx="2731">
                  <c:v>32</c:v>
                </c:pt>
                <c:pt idx="2732">
                  <c:v>25</c:v>
                </c:pt>
                <c:pt idx="2733">
                  <c:v>19</c:v>
                </c:pt>
                <c:pt idx="2734">
                  <c:v>19</c:v>
                </c:pt>
                <c:pt idx="2735">
                  <c:v>19</c:v>
                </c:pt>
                <c:pt idx="2736">
                  <c:v>23</c:v>
                </c:pt>
                <c:pt idx="2737">
                  <c:v>22</c:v>
                </c:pt>
                <c:pt idx="2738">
                  <c:v>21</c:v>
                </c:pt>
                <c:pt idx="2739">
                  <c:v>23</c:v>
                </c:pt>
                <c:pt idx="2740">
                  <c:v>18</c:v>
                </c:pt>
                <c:pt idx="2741">
                  <c:v>25</c:v>
                </c:pt>
                <c:pt idx="2742">
                  <c:v>26</c:v>
                </c:pt>
                <c:pt idx="2743">
                  <c:v>25</c:v>
                </c:pt>
                <c:pt idx="2744">
                  <c:v>18</c:v>
                </c:pt>
                <c:pt idx="2745">
                  <c:v>26</c:v>
                </c:pt>
                <c:pt idx="2746">
                  <c:v>20</c:v>
                </c:pt>
                <c:pt idx="2747">
                  <c:v>22</c:v>
                </c:pt>
                <c:pt idx="2748">
                  <c:v>18</c:v>
                </c:pt>
                <c:pt idx="2749">
                  <c:v>24</c:v>
                </c:pt>
                <c:pt idx="2750">
                  <c:v>24</c:v>
                </c:pt>
                <c:pt idx="2751">
                  <c:v>20</c:v>
                </c:pt>
                <c:pt idx="2752">
                  <c:v>21</c:v>
                </c:pt>
                <c:pt idx="2753">
                  <c:v>24</c:v>
                </c:pt>
                <c:pt idx="2754">
                  <c:v>29</c:v>
                </c:pt>
                <c:pt idx="2755">
                  <c:v>19</c:v>
                </c:pt>
                <c:pt idx="2756">
                  <c:v>27</c:v>
                </c:pt>
                <c:pt idx="2757">
                  <c:v>26</c:v>
                </c:pt>
                <c:pt idx="2758">
                  <c:v>38</c:v>
                </c:pt>
                <c:pt idx="2759">
                  <c:v>23</c:v>
                </c:pt>
                <c:pt idx="2760">
                  <c:v>23</c:v>
                </c:pt>
                <c:pt idx="2761">
                  <c:v>15</c:v>
                </c:pt>
                <c:pt idx="2762">
                  <c:v>28</c:v>
                </c:pt>
                <c:pt idx="2763">
                  <c:v>26</c:v>
                </c:pt>
                <c:pt idx="2764">
                  <c:v>22</c:v>
                </c:pt>
                <c:pt idx="2765">
                  <c:v>26</c:v>
                </c:pt>
                <c:pt idx="2766">
                  <c:v>16</c:v>
                </c:pt>
                <c:pt idx="2767">
                  <c:v>28</c:v>
                </c:pt>
                <c:pt idx="2768">
                  <c:v>29</c:v>
                </c:pt>
                <c:pt idx="2769">
                  <c:v>27</c:v>
                </c:pt>
                <c:pt idx="2770">
                  <c:v>21</c:v>
                </c:pt>
                <c:pt idx="2771">
                  <c:v>27</c:v>
                </c:pt>
                <c:pt idx="2772">
                  <c:v>22</c:v>
                </c:pt>
                <c:pt idx="2773">
                  <c:v>25</c:v>
                </c:pt>
                <c:pt idx="2774">
                  <c:v>18</c:v>
                </c:pt>
                <c:pt idx="2775">
                  <c:v>28</c:v>
                </c:pt>
                <c:pt idx="2776">
                  <c:v>24</c:v>
                </c:pt>
                <c:pt idx="2777">
                  <c:v>13</c:v>
                </c:pt>
                <c:pt idx="2778">
                  <c:v>19</c:v>
                </c:pt>
                <c:pt idx="2779">
                  <c:v>24</c:v>
                </c:pt>
                <c:pt idx="2780">
                  <c:v>21</c:v>
                </c:pt>
                <c:pt idx="2781">
                  <c:v>28</c:v>
                </c:pt>
                <c:pt idx="2782">
                  <c:v>19</c:v>
                </c:pt>
                <c:pt idx="2783">
                  <c:v>18</c:v>
                </c:pt>
                <c:pt idx="2784">
                  <c:v>17</c:v>
                </c:pt>
                <c:pt idx="2785">
                  <c:v>31</c:v>
                </c:pt>
                <c:pt idx="2786">
                  <c:v>26</c:v>
                </c:pt>
                <c:pt idx="2787">
                  <c:v>26</c:v>
                </c:pt>
                <c:pt idx="2788">
                  <c:v>24</c:v>
                </c:pt>
                <c:pt idx="2789">
                  <c:v>28</c:v>
                </c:pt>
                <c:pt idx="2790">
                  <c:v>20</c:v>
                </c:pt>
                <c:pt idx="2791">
                  <c:v>23</c:v>
                </c:pt>
                <c:pt idx="2792">
                  <c:v>17</c:v>
                </c:pt>
                <c:pt idx="2793">
                  <c:v>32</c:v>
                </c:pt>
                <c:pt idx="2794">
                  <c:v>18</c:v>
                </c:pt>
                <c:pt idx="2795">
                  <c:v>16</c:v>
                </c:pt>
                <c:pt idx="2796">
                  <c:v>23</c:v>
                </c:pt>
                <c:pt idx="2797">
                  <c:v>28</c:v>
                </c:pt>
                <c:pt idx="2798">
                  <c:v>23</c:v>
                </c:pt>
                <c:pt idx="2799">
                  <c:v>23</c:v>
                </c:pt>
                <c:pt idx="2800">
                  <c:v>24</c:v>
                </c:pt>
                <c:pt idx="2801">
                  <c:v>24</c:v>
                </c:pt>
                <c:pt idx="2802">
                  <c:v>27</c:v>
                </c:pt>
                <c:pt idx="2803">
                  <c:v>21</c:v>
                </c:pt>
                <c:pt idx="2804">
                  <c:v>23</c:v>
                </c:pt>
                <c:pt idx="2805">
                  <c:v>20</c:v>
                </c:pt>
                <c:pt idx="2806">
                  <c:v>19</c:v>
                </c:pt>
                <c:pt idx="2807">
                  <c:v>19</c:v>
                </c:pt>
                <c:pt idx="2808">
                  <c:v>24</c:v>
                </c:pt>
                <c:pt idx="2809">
                  <c:v>21</c:v>
                </c:pt>
                <c:pt idx="2810">
                  <c:v>22</c:v>
                </c:pt>
                <c:pt idx="2811">
                  <c:v>37</c:v>
                </c:pt>
                <c:pt idx="2812">
                  <c:v>30</c:v>
                </c:pt>
                <c:pt idx="2813">
                  <c:v>20</c:v>
                </c:pt>
                <c:pt idx="2814">
                  <c:v>22</c:v>
                </c:pt>
                <c:pt idx="2815">
                  <c:v>28</c:v>
                </c:pt>
                <c:pt idx="2816">
                  <c:v>32</c:v>
                </c:pt>
                <c:pt idx="2817">
                  <c:v>33</c:v>
                </c:pt>
                <c:pt idx="2818">
                  <c:v>29</c:v>
                </c:pt>
                <c:pt idx="2819">
                  <c:v>19</c:v>
                </c:pt>
                <c:pt idx="2820">
                  <c:v>19</c:v>
                </c:pt>
                <c:pt idx="2821">
                  <c:v>27</c:v>
                </c:pt>
                <c:pt idx="2822">
                  <c:v>28</c:v>
                </c:pt>
                <c:pt idx="2823">
                  <c:v>33</c:v>
                </c:pt>
                <c:pt idx="2824">
                  <c:v>33</c:v>
                </c:pt>
                <c:pt idx="2825">
                  <c:v>31</c:v>
                </c:pt>
                <c:pt idx="2826">
                  <c:v>27</c:v>
                </c:pt>
                <c:pt idx="2827">
                  <c:v>38</c:v>
                </c:pt>
                <c:pt idx="2828">
                  <c:v>32</c:v>
                </c:pt>
                <c:pt idx="2829">
                  <c:v>42</c:v>
                </c:pt>
                <c:pt idx="2830">
                  <c:v>26</c:v>
                </c:pt>
                <c:pt idx="2831">
                  <c:v>21</c:v>
                </c:pt>
                <c:pt idx="2832">
                  <c:v>23</c:v>
                </c:pt>
                <c:pt idx="2833">
                  <c:v>42</c:v>
                </c:pt>
                <c:pt idx="2834">
                  <c:v>30</c:v>
                </c:pt>
                <c:pt idx="2835">
                  <c:v>26</c:v>
                </c:pt>
                <c:pt idx="2836">
                  <c:v>22</c:v>
                </c:pt>
                <c:pt idx="2837">
                  <c:v>25</c:v>
                </c:pt>
                <c:pt idx="2838">
                  <c:v>37</c:v>
                </c:pt>
                <c:pt idx="2839">
                  <c:v>24</c:v>
                </c:pt>
                <c:pt idx="2840">
                  <c:v>34</c:v>
                </c:pt>
                <c:pt idx="2841">
                  <c:v>21</c:v>
                </c:pt>
                <c:pt idx="2842">
                  <c:v>27</c:v>
                </c:pt>
                <c:pt idx="2843">
                  <c:v>31</c:v>
                </c:pt>
                <c:pt idx="2844">
                  <c:v>32</c:v>
                </c:pt>
                <c:pt idx="2845">
                  <c:v>35</c:v>
                </c:pt>
                <c:pt idx="2846">
                  <c:v>28</c:v>
                </c:pt>
                <c:pt idx="2847">
                  <c:v>27</c:v>
                </c:pt>
                <c:pt idx="2848">
                  <c:v>28</c:v>
                </c:pt>
                <c:pt idx="2849">
                  <c:v>32</c:v>
                </c:pt>
                <c:pt idx="2850">
                  <c:v>31</c:v>
                </c:pt>
                <c:pt idx="2851">
                  <c:v>31</c:v>
                </c:pt>
                <c:pt idx="2852">
                  <c:v>20</c:v>
                </c:pt>
                <c:pt idx="2853">
                  <c:v>45</c:v>
                </c:pt>
                <c:pt idx="2854">
                  <c:v>21</c:v>
                </c:pt>
                <c:pt idx="2855">
                  <c:v>29</c:v>
                </c:pt>
                <c:pt idx="2856">
                  <c:v>35</c:v>
                </c:pt>
                <c:pt idx="2857">
                  <c:v>29</c:v>
                </c:pt>
                <c:pt idx="2858">
                  <c:v>36</c:v>
                </c:pt>
                <c:pt idx="2859">
                  <c:v>26</c:v>
                </c:pt>
                <c:pt idx="2860">
                  <c:v>36</c:v>
                </c:pt>
                <c:pt idx="2861">
                  <c:v>35</c:v>
                </c:pt>
                <c:pt idx="2862">
                  <c:v>33</c:v>
                </c:pt>
                <c:pt idx="2863">
                  <c:v>29</c:v>
                </c:pt>
                <c:pt idx="2864">
                  <c:v>29</c:v>
                </c:pt>
                <c:pt idx="2865">
                  <c:v>31</c:v>
                </c:pt>
                <c:pt idx="2866">
                  <c:v>38</c:v>
                </c:pt>
                <c:pt idx="2867">
                  <c:v>40</c:v>
                </c:pt>
                <c:pt idx="2868">
                  <c:v>32</c:v>
                </c:pt>
                <c:pt idx="2869">
                  <c:v>53</c:v>
                </c:pt>
                <c:pt idx="2870">
                  <c:v>36</c:v>
                </c:pt>
                <c:pt idx="2871">
                  <c:v>48</c:v>
                </c:pt>
                <c:pt idx="2872">
                  <c:v>51</c:v>
                </c:pt>
                <c:pt idx="2873">
                  <c:v>32</c:v>
                </c:pt>
                <c:pt idx="2874">
                  <c:v>39</c:v>
                </c:pt>
                <c:pt idx="2875">
                  <c:v>45</c:v>
                </c:pt>
                <c:pt idx="2876">
                  <c:v>41</c:v>
                </c:pt>
                <c:pt idx="2877">
                  <c:v>40</c:v>
                </c:pt>
                <c:pt idx="2878">
                  <c:v>31</c:v>
                </c:pt>
                <c:pt idx="2879">
                  <c:v>36</c:v>
                </c:pt>
                <c:pt idx="2880">
                  <c:v>40</c:v>
                </c:pt>
                <c:pt idx="2881">
                  <c:v>35</c:v>
                </c:pt>
                <c:pt idx="2882">
                  <c:v>35</c:v>
                </c:pt>
                <c:pt idx="2883">
                  <c:v>35</c:v>
                </c:pt>
                <c:pt idx="2884">
                  <c:v>38</c:v>
                </c:pt>
                <c:pt idx="2885">
                  <c:v>47</c:v>
                </c:pt>
                <c:pt idx="2886">
                  <c:v>46</c:v>
                </c:pt>
                <c:pt idx="2887">
                  <c:v>36</c:v>
                </c:pt>
                <c:pt idx="2888">
                  <c:v>57</c:v>
                </c:pt>
                <c:pt idx="2889">
                  <c:v>33</c:v>
                </c:pt>
                <c:pt idx="2890">
                  <c:v>55</c:v>
                </c:pt>
                <c:pt idx="2891">
                  <c:v>49</c:v>
                </c:pt>
                <c:pt idx="2892">
                  <c:v>40</c:v>
                </c:pt>
                <c:pt idx="2893">
                  <c:v>40</c:v>
                </c:pt>
                <c:pt idx="2894">
                  <c:v>53</c:v>
                </c:pt>
                <c:pt idx="2895">
                  <c:v>36</c:v>
                </c:pt>
                <c:pt idx="2896">
                  <c:v>48</c:v>
                </c:pt>
                <c:pt idx="2897">
                  <c:v>40</c:v>
                </c:pt>
                <c:pt idx="2898">
                  <c:v>55</c:v>
                </c:pt>
                <c:pt idx="2899">
                  <c:v>45</c:v>
                </c:pt>
                <c:pt idx="2900">
                  <c:v>48</c:v>
                </c:pt>
                <c:pt idx="2901">
                  <c:v>42</c:v>
                </c:pt>
                <c:pt idx="2902">
                  <c:v>38</c:v>
                </c:pt>
                <c:pt idx="2903">
                  <c:v>38</c:v>
                </c:pt>
                <c:pt idx="2904">
                  <c:v>41</c:v>
                </c:pt>
                <c:pt idx="2905">
                  <c:v>44</c:v>
                </c:pt>
                <c:pt idx="2906">
                  <c:v>35</c:v>
                </c:pt>
                <c:pt idx="2907">
                  <c:v>51</c:v>
                </c:pt>
                <c:pt idx="2908">
                  <c:v>51</c:v>
                </c:pt>
                <c:pt idx="2909">
                  <c:v>36</c:v>
                </c:pt>
                <c:pt idx="2910">
                  <c:v>40</c:v>
                </c:pt>
                <c:pt idx="2911">
                  <c:v>48</c:v>
                </c:pt>
                <c:pt idx="2912">
                  <c:v>45</c:v>
                </c:pt>
                <c:pt idx="2913">
                  <c:v>47</c:v>
                </c:pt>
                <c:pt idx="2914">
                  <c:v>42</c:v>
                </c:pt>
                <c:pt idx="2915">
                  <c:v>29</c:v>
                </c:pt>
                <c:pt idx="2916">
                  <c:v>42</c:v>
                </c:pt>
                <c:pt idx="2917">
                  <c:v>39</c:v>
                </c:pt>
                <c:pt idx="2918">
                  <c:v>46</c:v>
                </c:pt>
                <c:pt idx="2919">
                  <c:v>49</c:v>
                </c:pt>
                <c:pt idx="2920">
                  <c:v>38</c:v>
                </c:pt>
                <c:pt idx="2921">
                  <c:v>36</c:v>
                </c:pt>
                <c:pt idx="2922">
                  <c:v>45</c:v>
                </c:pt>
                <c:pt idx="2923">
                  <c:v>56</c:v>
                </c:pt>
                <c:pt idx="2924">
                  <c:v>54</c:v>
                </c:pt>
                <c:pt idx="2925">
                  <c:v>39</c:v>
                </c:pt>
                <c:pt idx="2926">
                  <c:v>44</c:v>
                </c:pt>
                <c:pt idx="2927">
                  <c:v>49</c:v>
                </c:pt>
                <c:pt idx="2928">
                  <c:v>45</c:v>
                </c:pt>
                <c:pt idx="2929">
                  <c:v>54</c:v>
                </c:pt>
                <c:pt idx="2930">
                  <c:v>36</c:v>
                </c:pt>
                <c:pt idx="2931">
                  <c:v>50</c:v>
                </c:pt>
                <c:pt idx="2932">
                  <c:v>54</c:v>
                </c:pt>
                <c:pt idx="2933">
                  <c:v>47</c:v>
                </c:pt>
                <c:pt idx="2934">
                  <c:v>51</c:v>
                </c:pt>
                <c:pt idx="2935">
                  <c:v>45</c:v>
                </c:pt>
                <c:pt idx="2936">
                  <c:v>55</c:v>
                </c:pt>
                <c:pt idx="2937">
                  <c:v>46</c:v>
                </c:pt>
                <c:pt idx="2938">
                  <c:v>52</c:v>
                </c:pt>
                <c:pt idx="2939">
                  <c:v>37</c:v>
                </c:pt>
                <c:pt idx="2940">
                  <c:v>46</c:v>
                </c:pt>
                <c:pt idx="2941">
                  <c:v>40</c:v>
                </c:pt>
                <c:pt idx="2942">
                  <c:v>36</c:v>
                </c:pt>
                <c:pt idx="2943">
                  <c:v>42</c:v>
                </c:pt>
                <c:pt idx="2944">
                  <c:v>60</c:v>
                </c:pt>
                <c:pt idx="2945">
                  <c:v>49</c:v>
                </c:pt>
                <c:pt idx="2946">
                  <c:v>37</c:v>
                </c:pt>
                <c:pt idx="2947">
                  <c:v>47</c:v>
                </c:pt>
                <c:pt idx="2948">
                  <c:v>55</c:v>
                </c:pt>
                <c:pt idx="2949">
                  <c:v>54</c:v>
                </c:pt>
                <c:pt idx="2950">
                  <c:v>53</c:v>
                </c:pt>
                <c:pt idx="2951">
                  <c:v>43</c:v>
                </c:pt>
                <c:pt idx="2952">
                  <c:v>35</c:v>
                </c:pt>
                <c:pt idx="2953">
                  <c:v>52</c:v>
                </c:pt>
                <c:pt idx="2954">
                  <c:v>46</c:v>
                </c:pt>
                <c:pt idx="2955">
                  <c:v>43</c:v>
                </c:pt>
                <c:pt idx="2956">
                  <c:v>43</c:v>
                </c:pt>
                <c:pt idx="2957">
                  <c:v>42</c:v>
                </c:pt>
                <c:pt idx="2958">
                  <c:v>40</c:v>
                </c:pt>
                <c:pt idx="2959">
                  <c:v>48</c:v>
                </c:pt>
                <c:pt idx="2960">
                  <c:v>53</c:v>
                </c:pt>
                <c:pt idx="2961">
                  <c:v>38</c:v>
                </c:pt>
                <c:pt idx="2962">
                  <c:v>50</c:v>
                </c:pt>
                <c:pt idx="2963">
                  <c:v>39</c:v>
                </c:pt>
                <c:pt idx="2964">
                  <c:v>32</c:v>
                </c:pt>
                <c:pt idx="2965">
                  <c:v>36</c:v>
                </c:pt>
                <c:pt idx="2966">
                  <c:v>34</c:v>
                </c:pt>
                <c:pt idx="2967">
                  <c:v>47</c:v>
                </c:pt>
                <c:pt idx="2968">
                  <c:v>38</c:v>
                </c:pt>
                <c:pt idx="2969">
                  <c:v>38</c:v>
                </c:pt>
                <c:pt idx="2970">
                  <c:v>51</c:v>
                </c:pt>
                <c:pt idx="2971">
                  <c:v>39</c:v>
                </c:pt>
                <c:pt idx="2972">
                  <c:v>46</c:v>
                </c:pt>
                <c:pt idx="2973">
                  <c:v>44</c:v>
                </c:pt>
                <c:pt idx="2974">
                  <c:v>44</c:v>
                </c:pt>
                <c:pt idx="2975">
                  <c:v>36</c:v>
                </c:pt>
                <c:pt idx="2976">
                  <c:v>35</c:v>
                </c:pt>
                <c:pt idx="2977">
                  <c:v>35</c:v>
                </c:pt>
                <c:pt idx="2978">
                  <c:v>38</c:v>
                </c:pt>
                <c:pt idx="2979">
                  <c:v>43</c:v>
                </c:pt>
                <c:pt idx="2980">
                  <c:v>44</c:v>
                </c:pt>
                <c:pt idx="2981">
                  <c:v>37</c:v>
                </c:pt>
                <c:pt idx="2982">
                  <c:v>32</c:v>
                </c:pt>
                <c:pt idx="2983">
                  <c:v>45</c:v>
                </c:pt>
                <c:pt idx="2984">
                  <c:v>46</c:v>
                </c:pt>
                <c:pt idx="2985">
                  <c:v>33</c:v>
                </c:pt>
                <c:pt idx="2986">
                  <c:v>39</c:v>
                </c:pt>
                <c:pt idx="2987">
                  <c:v>48</c:v>
                </c:pt>
                <c:pt idx="2988">
                  <c:v>37</c:v>
                </c:pt>
                <c:pt idx="2989">
                  <c:v>21</c:v>
                </c:pt>
                <c:pt idx="2990">
                  <c:v>29</c:v>
                </c:pt>
                <c:pt idx="2991">
                  <c:v>34</c:v>
                </c:pt>
                <c:pt idx="2992">
                  <c:v>44</c:v>
                </c:pt>
                <c:pt idx="2993">
                  <c:v>47</c:v>
                </c:pt>
                <c:pt idx="2994">
                  <c:v>48</c:v>
                </c:pt>
                <c:pt idx="2995">
                  <c:v>35</c:v>
                </c:pt>
                <c:pt idx="2996">
                  <c:v>45</c:v>
                </c:pt>
                <c:pt idx="2997">
                  <c:v>41</c:v>
                </c:pt>
                <c:pt idx="2998">
                  <c:v>42</c:v>
                </c:pt>
                <c:pt idx="2999">
                  <c:v>36</c:v>
                </c:pt>
                <c:pt idx="3000">
                  <c:v>41</c:v>
                </c:pt>
              </c:numCache>
            </c:numRef>
          </c:val>
          <c:smooth val="0"/>
          <c:extLst>
            <c:ext xmlns:c16="http://schemas.microsoft.com/office/drawing/2014/chart" uri="{C3380CC4-5D6E-409C-BE32-E72D297353CC}">
              <c16:uniqueId val="{00000000-DAE7-499A-8C9C-C8BA166C7C17}"/>
            </c:ext>
          </c:extLst>
        </c:ser>
        <c:ser>
          <c:idx val="1"/>
          <c:order val="1"/>
          <c:tx>
            <c:v>pva 6g</c:v>
          </c:tx>
          <c:spPr>
            <a:ln w="28575" cap="rnd">
              <a:solidFill>
                <a:schemeClr val="accent2"/>
              </a:solidFill>
              <a:round/>
            </a:ln>
            <a:effectLst/>
          </c:spPr>
          <c:marker>
            <c:symbol val="none"/>
          </c:marker>
          <c:cat>
            <c:numRef>
              <c:f>Sheet4!$A$2:$A$3002</c:f>
              <c:numCache>
                <c:formatCode>General</c:formatCode>
                <c:ptCount val="3001"/>
                <c:pt idx="0">
                  <c:v>20</c:v>
                </c:pt>
                <c:pt idx="1">
                  <c:v>20.02</c:v>
                </c:pt>
                <c:pt idx="2">
                  <c:v>20.04</c:v>
                </c:pt>
                <c:pt idx="3">
                  <c:v>20.059999999999999</c:v>
                </c:pt>
                <c:pt idx="4">
                  <c:v>20.079999999999998</c:v>
                </c:pt>
                <c:pt idx="5">
                  <c:v>20.100000000000001</c:v>
                </c:pt>
                <c:pt idx="6">
                  <c:v>20.12</c:v>
                </c:pt>
                <c:pt idx="7">
                  <c:v>20.14</c:v>
                </c:pt>
                <c:pt idx="8">
                  <c:v>20.16</c:v>
                </c:pt>
                <c:pt idx="9">
                  <c:v>20.18</c:v>
                </c:pt>
                <c:pt idx="10">
                  <c:v>20.2</c:v>
                </c:pt>
                <c:pt idx="11">
                  <c:v>20.22</c:v>
                </c:pt>
                <c:pt idx="12">
                  <c:v>20.239999999999998</c:v>
                </c:pt>
                <c:pt idx="13">
                  <c:v>20.260000000000002</c:v>
                </c:pt>
                <c:pt idx="14">
                  <c:v>20.28</c:v>
                </c:pt>
                <c:pt idx="15">
                  <c:v>20.3</c:v>
                </c:pt>
                <c:pt idx="16">
                  <c:v>20.32</c:v>
                </c:pt>
                <c:pt idx="17">
                  <c:v>20.34</c:v>
                </c:pt>
                <c:pt idx="18">
                  <c:v>20.36</c:v>
                </c:pt>
                <c:pt idx="19">
                  <c:v>20.38</c:v>
                </c:pt>
                <c:pt idx="20">
                  <c:v>20.399999999999999</c:v>
                </c:pt>
                <c:pt idx="21">
                  <c:v>20.420000000000002</c:v>
                </c:pt>
                <c:pt idx="22">
                  <c:v>20.440000000000001</c:v>
                </c:pt>
                <c:pt idx="23">
                  <c:v>20.46</c:v>
                </c:pt>
                <c:pt idx="24">
                  <c:v>20.48</c:v>
                </c:pt>
                <c:pt idx="25">
                  <c:v>20.5</c:v>
                </c:pt>
                <c:pt idx="26">
                  <c:v>20.52</c:v>
                </c:pt>
                <c:pt idx="27">
                  <c:v>20.54</c:v>
                </c:pt>
                <c:pt idx="28">
                  <c:v>20.56</c:v>
                </c:pt>
                <c:pt idx="29">
                  <c:v>20.58</c:v>
                </c:pt>
                <c:pt idx="30">
                  <c:v>20.6</c:v>
                </c:pt>
                <c:pt idx="31">
                  <c:v>20.62</c:v>
                </c:pt>
                <c:pt idx="32">
                  <c:v>20.64</c:v>
                </c:pt>
                <c:pt idx="33">
                  <c:v>20.66</c:v>
                </c:pt>
                <c:pt idx="34">
                  <c:v>20.68</c:v>
                </c:pt>
                <c:pt idx="35">
                  <c:v>20.7</c:v>
                </c:pt>
                <c:pt idx="36">
                  <c:v>20.72</c:v>
                </c:pt>
                <c:pt idx="37">
                  <c:v>20.74</c:v>
                </c:pt>
                <c:pt idx="38">
                  <c:v>20.76</c:v>
                </c:pt>
                <c:pt idx="39">
                  <c:v>20.78</c:v>
                </c:pt>
                <c:pt idx="40">
                  <c:v>20.8</c:v>
                </c:pt>
                <c:pt idx="41">
                  <c:v>20.82</c:v>
                </c:pt>
                <c:pt idx="42">
                  <c:v>20.84</c:v>
                </c:pt>
                <c:pt idx="43">
                  <c:v>20.86</c:v>
                </c:pt>
                <c:pt idx="44">
                  <c:v>20.88</c:v>
                </c:pt>
                <c:pt idx="45">
                  <c:v>20.9</c:v>
                </c:pt>
                <c:pt idx="46">
                  <c:v>20.92</c:v>
                </c:pt>
                <c:pt idx="47">
                  <c:v>20.94</c:v>
                </c:pt>
                <c:pt idx="48">
                  <c:v>20.96</c:v>
                </c:pt>
                <c:pt idx="49">
                  <c:v>20.98</c:v>
                </c:pt>
                <c:pt idx="50">
                  <c:v>21</c:v>
                </c:pt>
                <c:pt idx="51">
                  <c:v>21.02</c:v>
                </c:pt>
                <c:pt idx="52">
                  <c:v>21.04</c:v>
                </c:pt>
                <c:pt idx="53">
                  <c:v>21.06</c:v>
                </c:pt>
                <c:pt idx="54">
                  <c:v>21.08</c:v>
                </c:pt>
                <c:pt idx="55">
                  <c:v>21.1</c:v>
                </c:pt>
                <c:pt idx="56">
                  <c:v>21.12</c:v>
                </c:pt>
                <c:pt idx="57">
                  <c:v>21.14</c:v>
                </c:pt>
                <c:pt idx="58">
                  <c:v>21.16</c:v>
                </c:pt>
                <c:pt idx="59">
                  <c:v>21.18</c:v>
                </c:pt>
                <c:pt idx="60">
                  <c:v>21.2</c:v>
                </c:pt>
                <c:pt idx="61">
                  <c:v>21.22</c:v>
                </c:pt>
                <c:pt idx="62">
                  <c:v>21.24</c:v>
                </c:pt>
                <c:pt idx="63">
                  <c:v>21.26</c:v>
                </c:pt>
                <c:pt idx="64">
                  <c:v>21.28</c:v>
                </c:pt>
                <c:pt idx="65">
                  <c:v>21.3</c:v>
                </c:pt>
                <c:pt idx="66">
                  <c:v>21.32</c:v>
                </c:pt>
                <c:pt idx="67">
                  <c:v>21.34</c:v>
                </c:pt>
                <c:pt idx="68">
                  <c:v>21.36</c:v>
                </c:pt>
                <c:pt idx="69">
                  <c:v>21.38</c:v>
                </c:pt>
                <c:pt idx="70">
                  <c:v>21.4</c:v>
                </c:pt>
                <c:pt idx="71">
                  <c:v>21.42</c:v>
                </c:pt>
                <c:pt idx="72">
                  <c:v>21.44</c:v>
                </c:pt>
                <c:pt idx="73">
                  <c:v>21.46</c:v>
                </c:pt>
                <c:pt idx="74">
                  <c:v>21.48</c:v>
                </c:pt>
                <c:pt idx="75">
                  <c:v>21.5</c:v>
                </c:pt>
                <c:pt idx="76">
                  <c:v>21.52</c:v>
                </c:pt>
                <c:pt idx="77">
                  <c:v>21.54</c:v>
                </c:pt>
                <c:pt idx="78">
                  <c:v>21.56</c:v>
                </c:pt>
                <c:pt idx="79">
                  <c:v>21.58</c:v>
                </c:pt>
                <c:pt idx="80">
                  <c:v>21.6</c:v>
                </c:pt>
                <c:pt idx="81">
                  <c:v>21.62</c:v>
                </c:pt>
                <c:pt idx="82">
                  <c:v>21.64</c:v>
                </c:pt>
                <c:pt idx="83">
                  <c:v>21.66</c:v>
                </c:pt>
                <c:pt idx="84">
                  <c:v>21.68</c:v>
                </c:pt>
                <c:pt idx="85">
                  <c:v>21.7</c:v>
                </c:pt>
                <c:pt idx="86">
                  <c:v>21.72</c:v>
                </c:pt>
                <c:pt idx="87">
                  <c:v>21.74</c:v>
                </c:pt>
                <c:pt idx="88">
                  <c:v>21.76</c:v>
                </c:pt>
                <c:pt idx="89">
                  <c:v>21.78</c:v>
                </c:pt>
                <c:pt idx="90">
                  <c:v>21.8</c:v>
                </c:pt>
                <c:pt idx="91">
                  <c:v>21.82</c:v>
                </c:pt>
                <c:pt idx="92">
                  <c:v>21.84</c:v>
                </c:pt>
                <c:pt idx="93">
                  <c:v>21.86</c:v>
                </c:pt>
                <c:pt idx="94">
                  <c:v>21.88</c:v>
                </c:pt>
                <c:pt idx="95">
                  <c:v>21.9</c:v>
                </c:pt>
                <c:pt idx="96">
                  <c:v>21.92</c:v>
                </c:pt>
                <c:pt idx="97">
                  <c:v>21.94</c:v>
                </c:pt>
                <c:pt idx="98">
                  <c:v>21.96</c:v>
                </c:pt>
                <c:pt idx="99">
                  <c:v>21.98</c:v>
                </c:pt>
                <c:pt idx="100">
                  <c:v>22</c:v>
                </c:pt>
                <c:pt idx="101">
                  <c:v>22.02</c:v>
                </c:pt>
                <c:pt idx="102">
                  <c:v>22.04</c:v>
                </c:pt>
                <c:pt idx="103">
                  <c:v>22.06</c:v>
                </c:pt>
                <c:pt idx="104">
                  <c:v>22.08</c:v>
                </c:pt>
                <c:pt idx="105">
                  <c:v>22.1</c:v>
                </c:pt>
                <c:pt idx="106">
                  <c:v>22.12</c:v>
                </c:pt>
                <c:pt idx="107">
                  <c:v>22.14</c:v>
                </c:pt>
                <c:pt idx="108">
                  <c:v>22.16</c:v>
                </c:pt>
                <c:pt idx="109">
                  <c:v>22.18</c:v>
                </c:pt>
                <c:pt idx="110">
                  <c:v>22.2</c:v>
                </c:pt>
                <c:pt idx="111">
                  <c:v>22.22</c:v>
                </c:pt>
                <c:pt idx="112">
                  <c:v>22.24</c:v>
                </c:pt>
                <c:pt idx="113">
                  <c:v>22.26</c:v>
                </c:pt>
                <c:pt idx="114">
                  <c:v>22.28</c:v>
                </c:pt>
                <c:pt idx="115">
                  <c:v>22.3</c:v>
                </c:pt>
                <c:pt idx="116">
                  <c:v>22.32</c:v>
                </c:pt>
                <c:pt idx="117">
                  <c:v>22.34</c:v>
                </c:pt>
                <c:pt idx="118">
                  <c:v>22.36</c:v>
                </c:pt>
                <c:pt idx="119">
                  <c:v>22.38</c:v>
                </c:pt>
                <c:pt idx="120">
                  <c:v>22.4</c:v>
                </c:pt>
                <c:pt idx="121">
                  <c:v>22.42</c:v>
                </c:pt>
                <c:pt idx="122">
                  <c:v>22.44</c:v>
                </c:pt>
                <c:pt idx="123">
                  <c:v>22.46</c:v>
                </c:pt>
                <c:pt idx="124">
                  <c:v>22.48</c:v>
                </c:pt>
                <c:pt idx="125">
                  <c:v>22.5</c:v>
                </c:pt>
                <c:pt idx="126">
                  <c:v>22.52</c:v>
                </c:pt>
                <c:pt idx="127">
                  <c:v>22.54</c:v>
                </c:pt>
                <c:pt idx="128">
                  <c:v>22.56</c:v>
                </c:pt>
                <c:pt idx="129">
                  <c:v>22.58</c:v>
                </c:pt>
                <c:pt idx="130">
                  <c:v>22.6</c:v>
                </c:pt>
                <c:pt idx="131">
                  <c:v>22.62</c:v>
                </c:pt>
                <c:pt idx="132">
                  <c:v>22.64</c:v>
                </c:pt>
                <c:pt idx="133">
                  <c:v>22.66</c:v>
                </c:pt>
                <c:pt idx="134">
                  <c:v>22.68</c:v>
                </c:pt>
                <c:pt idx="135">
                  <c:v>22.7</c:v>
                </c:pt>
                <c:pt idx="136">
                  <c:v>22.72</c:v>
                </c:pt>
                <c:pt idx="137">
                  <c:v>22.74</c:v>
                </c:pt>
                <c:pt idx="138">
                  <c:v>22.76</c:v>
                </c:pt>
                <c:pt idx="139">
                  <c:v>22.78</c:v>
                </c:pt>
                <c:pt idx="140">
                  <c:v>22.8</c:v>
                </c:pt>
                <c:pt idx="141">
                  <c:v>22.82</c:v>
                </c:pt>
                <c:pt idx="142">
                  <c:v>22.84</c:v>
                </c:pt>
                <c:pt idx="143">
                  <c:v>22.86</c:v>
                </c:pt>
                <c:pt idx="144">
                  <c:v>22.88</c:v>
                </c:pt>
                <c:pt idx="145">
                  <c:v>22.9</c:v>
                </c:pt>
                <c:pt idx="146">
                  <c:v>22.92</c:v>
                </c:pt>
                <c:pt idx="147">
                  <c:v>22.94</c:v>
                </c:pt>
                <c:pt idx="148">
                  <c:v>22.96</c:v>
                </c:pt>
                <c:pt idx="149">
                  <c:v>22.98</c:v>
                </c:pt>
                <c:pt idx="150">
                  <c:v>23</c:v>
                </c:pt>
                <c:pt idx="151">
                  <c:v>23.02</c:v>
                </c:pt>
                <c:pt idx="152">
                  <c:v>23.04</c:v>
                </c:pt>
                <c:pt idx="153">
                  <c:v>23.06</c:v>
                </c:pt>
                <c:pt idx="154">
                  <c:v>23.08</c:v>
                </c:pt>
                <c:pt idx="155">
                  <c:v>23.1</c:v>
                </c:pt>
                <c:pt idx="156">
                  <c:v>23.12</c:v>
                </c:pt>
                <c:pt idx="157">
                  <c:v>23.14</c:v>
                </c:pt>
                <c:pt idx="158">
                  <c:v>23.16</c:v>
                </c:pt>
                <c:pt idx="159">
                  <c:v>23.18</c:v>
                </c:pt>
                <c:pt idx="160">
                  <c:v>23.2</c:v>
                </c:pt>
                <c:pt idx="161">
                  <c:v>23.22</c:v>
                </c:pt>
                <c:pt idx="162">
                  <c:v>23.24</c:v>
                </c:pt>
                <c:pt idx="163">
                  <c:v>23.26</c:v>
                </c:pt>
                <c:pt idx="164">
                  <c:v>23.28</c:v>
                </c:pt>
                <c:pt idx="165">
                  <c:v>23.3</c:v>
                </c:pt>
                <c:pt idx="166">
                  <c:v>23.32</c:v>
                </c:pt>
                <c:pt idx="167">
                  <c:v>23.34</c:v>
                </c:pt>
                <c:pt idx="168">
                  <c:v>23.36</c:v>
                </c:pt>
                <c:pt idx="169">
                  <c:v>23.38</c:v>
                </c:pt>
                <c:pt idx="170">
                  <c:v>23.4</c:v>
                </c:pt>
                <c:pt idx="171">
                  <c:v>23.42</c:v>
                </c:pt>
                <c:pt idx="172">
                  <c:v>23.44</c:v>
                </c:pt>
                <c:pt idx="173">
                  <c:v>23.46</c:v>
                </c:pt>
                <c:pt idx="174">
                  <c:v>23.48</c:v>
                </c:pt>
                <c:pt idx="175">
                  <c:v>23.5</c:v>
                </c:pt>
                <c:pt idx="176">
                  <c:v>23.52</c:v>
                </c:pt>
                <c:pt idx="177">
                  <c:v>23.54</c:v>
                </c:pt>
                <c:pt idx="178">
                  <c:v>23.56</c:v>
                </c:pt>
                <c:pt idx="179">
                  <c:v>23.58</c:v>
                </c:pt>
                <c:pt idx="180">
                  <c:v>23.6</c:v>
                </c:pt>
                <c:pt idx="181">
                  <c:v>23.62</c:v>
                </c:pt>
                <c:pt idx="182">
                  <c:v>23.64</c:v>
                </c:pt>
                <c:pt idx="183">
                  <c:v>23.66</c:v>
                </c:pt>
                <c:pt idx="184">
                  <c:v>23.68</c:v>
                </c:pt>
                <c:pt idx="185">
                  <c:v>23.7</c:v>
                </c:pt>
                <c:pt idx="186">
                  <c:v>23.72</c:v>
                </c:pt>
                <c:pt idx="187">
                  <c:v>23.74</c:v>
                </c:pt>
                <c:pt idx="188">
                  <c:v>23.76</c:v>
                </c:pt>
                <c:pt idx="189">
                  <c:v>23.78</c:v>
                </c:pt>
                <c:pt idx="190">
                  <c:v>23.8</c:v>
                </c:pt>
                <c:pt idx="191">
                  <c:v>23.82</c:v>
                </c:pt>
                <c:pt idx="192">
                  <c:v>23.84</c:v>
                </c:pt>
                <c:pt idx="193">
                  <c:v>23.86</c:v>
                </c:pt>
                <c:pt idx="194">
                  <c:v>23.88</c:v>
                </c:pt>
                <c:pt idx="195">
                  <c:v>23.9</c:v>
                </c:pt>
                <c:pt idx="196">
                  <c:v>23.92</c:v>
                </c:pt>
                <c:pt idx="197">
                  <c:v>23.94</c:v>
                </c:pt>
                <c:pt idx="198">
                  <c:v>23.96</c:v>
                </c:pt>
                <c:pt idx="199">
                  <c:v>23.98</c:v>
                </c:pt>
                <c:pt idx="200">
                  <c:v>24</c:v>
                </c:pt>
                <c:pt idx="201">
                  <c:v>24.02</c:v>
                </c:pt>
                <c:pt idx="202">
                  <c:v>24.04</c:v>
                </c:pt>
                <c:pt idx="203">
                  <c:v>24.06</c:v>
                </c:pt>
                <c:pt idx="204">
                  <c:v>24.08</c:v>
                </c:pt>
                <c:pt idx="205">
                  <c:v>24.1</c:v>
                </c:pt>
                <c:pt idx="206">
                  <c:v>24.12</c:v>
                </c:pt>
                <c:pt idx="207">
                  <c:v>24.14</c:v>
                </c:pt>
                <c:pt idx="208">
                  <c:v>24.16</c:v>
                </c:pt>
                <c:pt idx="209">
                  <c:v>24.18</c:v>
                </c:pt>
                <c:pt idx="210">
                  <c:v>24.2</c:v>
                </c:pt>
                <c:pt idx="211">
                  <c:v>24.22</c:v>
                </c:pt>
                <c:pt idx="212">
                  <c:v>24.24</c:v>
                </c:pt>
                <c:pt idx="213">
                  <c:v>24.26</c:v>
                </c:pt>
                <c:pt idx="214">
                  <c:v>24.28</c:v>
                </c:pt>
                <c:pt idx="215">
                  <c:v>24.3</c:v>
                </c:pt>
                <c:pt idx="216">
                  <c:v>24.32</c:v>
                </c:pt>
                <c:pt idx="217">
                  <c:v>24.34</c:v>
                </c:pt>
                <c:pt idx="218">
                  <c:v>24.36</c:v>
                </c:pt>
                <c:pt idx="219">
                  <c:v>24.38</c:v>
                </c:pt>
                <c:pt idx="220">
                  <c:v>24.4</c:v>
                </c:pt>
                <c:pt idx="221">
                  <c:v>24.42</c:v>
                </c:pt>
                <c:pt idx="222">
                  <c:v>24.44</c:v>
                </c:pt>
                <c:pt idx="223">
                  <c:v>24.46</c:v>
                </c:pt>
                <c:pt idx="224">
                  <c:v>24.48</c:v>
                </c:pt>
                <c:pt idx="225">
                  <c:v>24.5</c:v>
                </c:pt>
                <c:pt idx="226">
                  <c:v>24.52</c:v>
                </c:pt>
                <c:pt idx="227">
                  <c:v>24.54</c:v>
                </c:pt>
                <c:pt idx="228">
                  <c:v>24.56</c:v>
                </c:pt>
                <c:pt idx="229">
                  <c:v>24.58</c:v>
                </c:pt>
                <c:pt idx="230">
                  <c:v>24.6</c:v>
                </c:pt>
                <c:pt idx="231">
                  <c:v>24.62</c:v>
                </c:pt>
                <c:pt idx="232">
                  <c:v>24.64</c:v>
                </c:pt>
                <c:pt idx="233">
                  <c:v>24.66</c:v>
                </c:pt>
                <c:pt idx="234">
                  <c:v>24.68</c:v>
                </c:pt>
                <c:pt idx="235">
                  <c:v>24.7</c:v>
                </c:pt>
                <c:pt idx="236">
                  <c:v>24.72</c:v>
                </c:pt>
                <c:pt idx="237">
                  <c:v>24.74</c:v>
                </c:pt>
                <c:pt idx="238">
                  <c:v>24.76</c:v>
                </c:pt>
                <c:pt idx="239">
                  <c:v>24.78</c:v>
                </c:pt>
                <c:pt idx="240">
                  <c:v>24.8</c:v>
                </c:pt>
                <c:pt idx="241">
                  <c:v>24.82</c:v>
                </c:pt>
                <c:pt idx="242">
                  <c:v>24.84</c:v>
                </c:pt>
                <c:pt idx="243">
                  <c:v>24.86</c:v>
                </c:pt>
                <c:pt idx="244">
                  <c:v>24.88</c:v>
                </c:pt>
                <c:pt idx="245">
                  <c:v>24.9</c:v>
                </c:pt>
                <c:pt idx="246">
                  <c:v>24.92</c:v>
                </c:pt>
                <c:pt idx="247">
                  <c:v>24.94</c:v>
                </c:pt>
                <c:pt idx="248">
                  <c:v>24.96</c:v>
                </c:pt>
                <c:pt idx="249">
                  <c:v>24.98</c:v>
                </c:pt>
                <c:pt idx="250">
                  <c:v>25</c:v>
                </c:pt>
                <c:pt idx="251">
                  <c:v>25.02</c:v>
                </c:pt>
                <c:pt idx="252">
                  <c:v>25.04</c:v>
                </c:pt>
                <c:pt idx="253">
                  <c:v>25.06</c:v>
                </c:pt>
                <c:pt idx="254">
                  <c:v>25.08</c:v>
                </c:pt>
                <c:pt idx="255">
                  <c:v>25.1</c:v>
                </c:pt>
                <c:pt idx="256">
                  <c:v>25.12</c:v>
                </c:pt>
                <c:pt idx="257">
                  <c:v>25.14</c:v>
                </c:pt>
                <c:pt idx="258">
                  <c:v>25.16</c:v>
                </c:pt>
                <c:pt idx="259">
                  <c:v>25.18</c:v>
                </c:pt>
                <c:pt idx="260">
                  <c:v>25.2</c:v>
                </c:pt>
                <c:pt idx="261">
                  <c:v>25.22</c:v>
                </c:pt>
                <c:pt idx="262">
                  <c:v>25.24</c:v>
                </c:pt>
                <c:pt idx="263">
                  <c:v>25.26</c:v>
                </c:pt>
                <c:pt idx="264">
                  <c:v>25.28</c:v>
                </c:pt>
                <c:pt idx="265">
                  <c:v>25.3</c:v>
                </c:pt>
                <c:pt idx="266">
                  <c:v>25.32</c:v>
                </c:pt>
                <c:pt idx="267">
                  <c:v>25.34</c:v>
                </c:pt>
                <c:pt idx="268">
                  <c:v>25.36</c:v>
                </c:pt>
                <c:pt idx="269">
                  <c:v>25.38</c:v>
                </c:pt>
                <c:pt idx="270">
                  <c:v>25.4</c:v>
                </c:pt>
                <c:pt idx="271">
                  <c:v>25.42</c:v>
                </c:pt>
                <c:pt idx="272">
                  <c:v>25.44</c:v>
                </c:pt>
                <c:pt idx="273">
                  <c:v>25.46</c:v>
                </c:pt>
                <c:pt idx="274">
                  <c:v>25.48</c:v>
                </c:pt>
                <c:pt idx="275">
                  <c:v>25.5</c:v>
                </c:pt>
                <c:pt idx="276">
                  <c:v>25.52</c:v>
                </c:pt>
                <c:pt idx="277">
                  <c:v>25.54</c:v>
                </c:pt>
                <c:pt idx="278">
                  <c:v>25.56</c:v>
                </c:pt>
                <c:pt idx="279">
                  <c:v>25.58</c:v>
                </c:pt>
                <c:pt idx="280">
                  <c:v>25.6</c:v>
                </c:pt>
                <c:pt idx="281">
                  <c:v>25.62</c:v>
                </c:pt>
                <c:pt idx="282">
                  <c:v>25.64</c:v>
                </c:pt>
                <c:pt idx="283">
                  <c:v>25.66</c:v>
                </c:pt>
                <c:pt idx="284">
                  <c:v>25.68</c:v>
                </c:pt>
                <c:pt idx="285">
                  <c:v>25.7</c:v>
                </c:pt>
                <c:pt idx="286">
                  <c:v>25.72</c:v>
                </c:pt>
                <c:pt idx="287">
                  <c:v>25.74</c:v>
                </c:pt>
                <c:pt idx="288">
                  <c:v>25.76</c:v>
                </c:pt>
                <c:pt idx="289">
                  <c:v>25.78</c:v>
                </c:pt>
                <c:pt idx="290">
                  <c:v>25.8</c:v>
                </c:pt>
                <c:pt idx="291">
                  <c:v>25.82</c:v>
                </c:pt>
                <c:pt idx="292">
                  <c:v>25.84</c:v>
                </c:pt>
                <c:pt idx="293">
                  <c:v>25.86</c:v>
                </c:pt>
                <c:pt idx="294">
                  <c:v>25.88</c:v>
                </c:pt>
                <c:pt idx="295">
                  <c:v>25.9</c:v>
                </c:pt>
                <c:pt idx="296">
                  <c:v>25.92</c:v>
                </c:pt>
                <c:pt idx="297">
                  <c:v>25.94</c:v>
                </c:pt>
                <c:pt idx="298">
                  <c:v>25.96</c:v>
                </c:pt>
                <c:pt idx="299">
                  <c:v>25.98</c:v>
                </c:pt>
                <c:pt idx="300">
                  <c:v>26</c:v>
                </c:pt>
                <c:pt idx="301">
                  <c:v>26.02</c:v>
                </c:pt>
                <c:pt idx="302">
                  <c:v>26.04</c:v>
                </c:pt>
                <c:pt idx="303">
                  <c:v>26.06</c:v>
                </c:pt>
                <c:pt idx="304">
                  <c:v>26.08</c:v>
                </c:pt>
                <c:pt idx="305">
                  <c:v>26.1</c:v>
                </c:pt>
                <c:pt idx="306">
                  <c:v>26.12</c:v>
                </c:pt>
                <c:pt idx="307">
                  <c:v>26.14</c:v>
                </c:pt>
                <c:pt idx="308">
                  <c:v>26.16</c:v>
                </c:pt>
                <c:pt idx="309">
                  <c:v>26.18</c:v>
                </c:pt>
                <c:pt idx="310">
                  <c:v>26.2</c:v>
                </c:pt>
                <c:pt idx="311">
                  <c:v>26.22</c:v>
                </c:pt>
                <c:pt idx="312">
                  <c:v>26.24</c:v>
                </c:pt>
                <c:pt idx="313">
                  <c:v>26.26</c:v>
                </c:pt>
                <c:pt idx="314">
                  <c:v>26.28</c:v>
                </c:pt>
                <c:pt idx="315">
                  <c:v>26.3</c:v>
                </c:pt>
                <c:pt idx="316">
                  <c:v>26.32</c:v>
                </c:pt>
                <c:pt idx="317">
                  <c:v>26.34</c:v>
                </c:pt>
                <c:pt idx="318">
                  <c:v>26.36</c:v>
                </c:pt>
                <c:pt idx="319">
                  <c:v>26.38</c:v>
                </c:pt>
                <c:pt idx="320">
                  <c:v>26.4</c:v>
                </c:pt>
                <c:pt idx="321">
                  <c:v>26.42</c:v>
                </c:pt>
                <c:pt idx="322">
                  <c:v>26.44</c:v>
                </c:pt>
                <c:pt idx="323">
                  <c:v>26.46</c:v>
                </c:pt>
                <c:pt idx="324">
                  <c:v>26.48</c:v>
                </c:pt>
                <c:pt idx="325">
                  <c:v>26.5</c:v>
                </c:pt>
                <c:pt idx="326">
                  <c:v>26.52</c:v>
                </c:pt>
                <c:pt idx="327">
                  <c:v>26.54</c:v>
                </c:pt>
                <c:pt idx="328">
                  <c:v>26.56</c:v>
                </c:pt>
                <c:pt idx="329">
                  <c:v>26.58</c:v>
                </c:pt>
                <c:pt idx="330">
                  <c:v>26.6</c:v>
                </c:pt>
                <c:pt idx="331">
                  <c:v>26.62</c:v>
                </c:pt>
                <c:pt idx="332">
                  <c:v>26.64</c:v>
                </c:pt>
                <c:pt idx="333">
                  <c:v>26.66</c:v>
                </c:pt>
                <c:pt idx="334">
                  <c:v>26.68</c:v>
                </c:pt>
                <c:pt idx="335">
                  <c:v>26.7</c:v>
                </c:pt>
                <c:pt idx="336">
                  <c:v>26.72</c:v>
                </c:pt>
                <c:pt idx="337">
                  <c:v>26.74</c:v>
                </c:pt>
                <c:pt idx="338">
                  <c:v>26.76</c:v>
                </c:pt>
                <c:pt idx="339">
                  <c:v>26.78</c:v>
                </c:pt>
                <c:pt idx="340">
                  <c:v>26.8</c:v>
                </c:pt>
                <c:pt idx="341">
                  <c:v>26.82</c:v>
                </c:pt>
                <c:pt idx="342">
                  <c:v>26.84</c:v>
                </c:pt>
                <c:pt idx="343">
                  <c:v>26.86</c:v>
                </c:pt>
                <c:pt idx="344">
                  <c:v>26.88</c:v>
                </c:pt>
                <c:pt idx="345">
                  <c:v>26.9</c:v>
                </c:pt>
                <c:pt idx="346">
                  <c:v>26.92</c:v>
                </c:pt>
                <c:pt idx="347">
                  <c:v>26.94</c:v>
                </c:pt>
                <c:pt idx="348">
                  <c:v>26.96</c:v>
                </c:pt>
                <c:pt idx="349">
                  <c:v>26.98</c:v>
                </c:pt>
                <c:pt idx="350">
                  <c:v>27</c:v>
                </c:pt>
                <c:pt idx="351">
                  <c:v>27.02</c:v>
                </c:pt>
                <c:pt idx="352">
                  <c:v>27.04</c:v>
                </c:pt>
                <c:pt idx="353">
                  <c:v>27.06</c:v>
                </c:pt>
                <c:pt idx="354">
                  <c:v>27.08</c:v>
                </c:pt>
                <c:pt idx="355">
                  <c:v>27.1</c:v>
                </c:pt>
                <c:pt idx="356">
                  <c:v>27.12</c:v>
                </c:pt>
                <c:pt idx="357">
                  <c:v>27.14</c:v>
                </c:pt>
                <c:pt idx="358">
                  <c:v>27.16</c:v>
                </c:pt>
                <c:pt idx="359">
                  <c:v>27.18</c:v>
                </c:pt>
                <c:pt idx="360">
                  <c:v>27.2</c:v>
                </c:pt>
                <c:pt idx="361">
                  <c:v>27.22</c:v>
                </c:pt>
                <c:pt idx="362">
                  <c:v>27.24</c:v>
                </c:pt>
                <c:pt idx="363">
                  <c:v>27.26</c:v>
                </c:pt>
                <c:pt idx="364">
                  <c:v>27.28</c:v>
                </c:pt>
                <c:pt idx="365">
                  <c:v>27.3</c:v>
                </c:pt>
                <c:pt idx="366">
                  <c:v>27.32</c:v>
                </c:pt>
                <c:pt idx="367">
                  <c:v>27.34</c:v>
                </c:pt>
                <c:pt idx="368">
                  <c:v>27.36</c:v>
                </c:pt>
                <c:pt idx="369">
                  <c:v>27.38</c:v>
                </c:pt>
                <c:pt idx="370">
                  <c:v>27.4</c:v>
                </c:pt>
                <c:pt idx="371">
                  <c:v>27.42</c:v>
                </c:pt>
                <c:pt idx="372">
                  <c:v>27.44</c:v>
                </c:pt>
                <c:pt idx="373">
                  <c:v>27.46</c:v>
                </c:pt>
                <c:pt idx="374">
                  <c:v>27.48</c:v>
                </c:pt>
                <c:pt idx="375">
                  <c:v>27.5</c:v>
                </c:pt>
                <c:pt idx="376">
                  <c:v>27.52</c:v>
                </c:pt>
                <c:pt idx="377">
                  <c:v>27.54</c:v>
                </c:pt>
                <c:pt idx="378">
                  <c:v>27.56</c:v>
                </c:pt>
                <c:pt idx="379">
                  <c:v>27.58</c:v>
                </c:pt>
                <c:pt idx="380">
                  <c:v>27.6</c:v>
                </c:pt>
                <c:pt idx="381">
                  <c:v>27.62</c:v>
                </c:pt>
                <c:pt idx="382">
                  <c:v>27.64</c:v>
                </c:pt>
                <c:pt idx="383">
                  <c:v>27.66</c:v>
                </c:pt>
                <c:pt idx="384">
                  <c:v>27.68</c:v>
                </c:pt>
                <c:pt idx="385">
                  <c:v>27.7</c:v>
                </c:pt>
                <c:pt idx="386">
                  <c:v>27.72</c:v>
                </c:pt>
                <c:pt idx="387">
                  <c:v>27.74</c:v>
                </c:pt>
                <c:pt idx="388">
                  <c:v>27.76</c:v>
                </c:pt>
                <c:pt idx="389">
                  <c:v>27.78</c:v>
                </c:pt>
                <c:pt idx="390">
                  <c:v>27.8</c:v>
                </c:pt>
                <c:pt idx="391">
                  <c:v>27.82</c:v>
                </c:pt>
                <c:pt idx="392">
                  <c:v>27.84</c:v>
                </c:pt>
                <c:pt idx="393">
                  <c:v>27.86</c:v>
                </c:pt>
                <c:pt idx="394">
                  <c:v>27.88</c:v>
                </c:pt>
                <c:pt idx="395">
                  <c:v>27.9</c:v>
                </c:pt>
                <c:pt idx="396">
                  <c:v>27.92</c:v>
                </c:pt>
                <c:pt idx="397">
                  <c:v>27.94</c:v>
                </c:pt>
                <c:pt idx="398">
                  <c:v>27.96</c:v>
                </c:pt>
                <c:pt idx="399">
                  <c:v>27.98</c:v>
                </c:pt>
                <c:pt idx="400">
                  <c:v>28</c:v>
                </c:pt>
                <c:pt idx="401">
                  <c:v>28.02</c:v>
                </c:pt>
                <c:pt idx="402">
                  <c:v>28.04</c:v>
                </c:pt>
                <c:pt idx="403">
                  <c:v>28.06</c:v>
                </c:pt>
                <c:pt idx="404">
                  <c:v>28.08</c:v>
                </c:pt>
                <c:pt idx="405">
                  <c:v>28.1</c:v>
                </c:pt>
                <c:pt idx="406">
                  <c:v>28.12</c:v>
                </c:pt>
                <c:pt idx="407">
                  <c:v>28.14</c:v>
                </c:pt>
                <c:pt idx="408">
                  <c:v>28.16</c:v>
                </c:pt>
                <c:pt idx="409">
                  <c:v>28.18</c:v>
                </c:pt>
                <c:pt idx="410">
                  <c:v>28.2</c:v>
                </c:pt>
                <c:pt idx="411">
                  <c:v>28.22</c:v>
                </c:pt>
                <c:pt idx="412">
                  <c:v>28.24</c:v>
                </c:pt>
                <c:pt idx="413">
                  <c:v>28.26</c:v>
                </c:pt>
                <c:pt idx="414">
                  <c:v>28.28</c:v>
                </c:pt>
                <c:pt idx="415">
                  <c:v>28.3</c:v>
                </c:pt>
                <c:pt idx="416">
                  <c:v>28.32</c:v>
                </c:pt>
                <c:pt idx="417">
                  <c:v>28.34</c:v>
                </c:pt>
                <c:pt idx="418">
                  <c:v>28.36</c:v>
                </c:pt>
                <c:pt idx="419">
                  <c:v>28.38</c:v>
                </c:pt>
                <c:pt idx="420">
                  <c:v>28.4</c:v>
                </c:pt>
                <c:pt idx="421">
                  <c:v>28.42</c:v>
                </c:pt>
                <c:pt idx="422">
                  <c:v>28.44</c:v>
                </c:pt>
                <c:pt idx="423">
                  <c:v>28.46</c:v>
                </c:pt>
                <c:pt idx="424">
                  <c:v>28.48</c:v>
                </c:pt>
                <c:pt idx="425">
                  <c:v>28.5</c:v>
                </c:pt>
                <c:pt idx="426">
                  <c:v>28.52</c:v>
                </c:pt>
                <c:pt idx="427">
                  <c:v>28.54</c:v>
                </c:pt>
                <c:pt idx="428">
                  <c:v>28.56</c:v>
                </c:pt>
                <c:pt idx="429">
                  <c:v>28.58</c:v>
                </c:pt>
                <c:pt idx="430">
                  <c:v>28.6</c:v>
                </c:pt>
                <c:pt idx="431">
                  <c:v>28.62</c:v>
                </c:pt>
                <c:pt idx="432">
                  <c:v>28.64</c:v>
                </c:pt>
                <c:pt idx="433">
                  <c:v>28.66</c:v>
                </c:pt>
                <c:pt idx="434">
                  <c:v>28.68</c:v>
                </c:pt>
                <c:pt idx="435">
                  <c:v>28.7</c:v>
                </c:pt>
                <c:pt idx="436">
                  <c:v>28.72</c:v>
                </c:pt>
                <c:pt idx="437">
                  <c:v>28.74</c:v>
                </c:pt>
                <c:pt idx="438">
                  <c:v>28.76</c:v>
                </c:pt>
                <c:pt idx="439">
                  <c:v>28.78</c:v>
                </c:pt>
                <c:pt idx="440">
                  <c:v>28.8</c:v>
                </c:pt>
                <c:pt idx="441">
                  <c:v>28.82</c:v>
                </c:pt>
                <c:pt idx="442">
                  <c:v>28.84</c:v>
                </c:pt>
                <c:pt idx="443">
                  <c:v>28.86</c:v>
                </c:pt>
                <c:pt idx="444">
                  <c:v>28.88</c:v>
                </c:pt>
                <c:pt idx="445">
                  <c:v>28.9</c:v>
                </c:pt>
                <c:pt idx="446">
                  <c:v>28.92</c:v>
                </c:pt>
                <c:pt idx="447">
                  <c:v>28.94</c:v>
                </c:pt>
                <c:pt idx="448">
                  <c:v>28.96</c:v>
                </c:pt>
                <c:pt idx="449">
                  <c:v>28.98</c:v>
                </c:pt>
                <c:pt idx="450">
                  <c:v>29</c:v>
                </c:pt>
                <c:pt idx="451">
                  <c:v>29.02</c:v>
                </c:pt>
                <c:pt idx="452">
                  <c:v>29.04</c:v>
                </c:pt>
                <c:pt idx="453">
                  <c:v>29.06</c:v>
                </c:pt>
                <c:pt idx="454">
                  <c:v>29.08</c:v>
                </c:pt>
                <c:pt idx="455">
                  <c:v>29.1</c:v>
                </c:pt>
                <c:pt idx="456">
                  <c:v>29.12</c:v>
                </c:pt>
                <c:pt idx="457">
                  <c:v>29.14</c:v>
                </c:pt>
                <c:pt idx="458">
                  <c:v>29.16</c:v>
                </c:pt>
                <c:pt idx="459">
                  <c:v>29.18</c:v>
                </c:pt>
                <c:pt idx="460">
                  <c:v>29.2</c:v>
                </c:pt>
                <c:pt idx="461">
                  <c:v>29.22</c:v>
                </c:pt>
                <c:pt idx="462">
                  <c:v>29.24</c:v>
                </c:pt>
                <c:pt idx="463">
                  <c:v>29.26</c:v>
                </c:pt>
                <c:pt idx="464">
                  <c:v>29.28</c:v>
                </c:pt>
                <c:pt idx="465">
                  <c:v>29.3</c:v>
                </c:pt>
                <c:pt idx="466">
                  <c:v>29.32</c:v>
                </c:pt>
                <c:pt idx="467">
                  <c:v>29.34</c:v>
                </c:pt>
                <c:pt idx="468">
                  <c:v>29.36</c:v>
                </c:pt>
                <c:pt idx="469">
                  <c:v>29.38</c:v>
                </c:pt>
                <c:pt idx="470">
                  <c:v>29.4</c:v>
                </c:pt>
                <c:pt idx="471">
                  <c:v>29.42</c:v>
                </c:pt>
                <c:pt idx="472">
                  <c:v>29.44</c:v>
                </c:pt>
                <c:pt idx="473">
                  <c:v>29.46</c:v>
                </c:pt>
                <c:pt idx="474">
                  <c:v>29.48</c:v>
                </c:pt>
                <c:pt idx="475">
                  <c:v>29.5</c:v>
                </c:pt>
                <c:pt idx="476">
                  <c:v>29.52</c:v>
                </c:pt>
                <c:pt idx="477">
                  <c:v>29.54</c:v>
                </c:pt>
                <c:pt idx="478">
                  <c:v>29.56</c:v>
                </c:pt>
                <c:pt idx="479">
                  <c:v>29.58</c:v>
                </c:pt>
                <c:pt idx="480">
                  <c:v>29.6</c:v>
                </c:pt>
                <c:pt idx="481">
                  <c:v>29.62</c:v>
                </c:pt>
                <c:pt idx="482">
                  <c:v>29.64</c:v>
                </c:pt>
                <c:pt idx="483">
                  <c:v>29.66</c:v>
                </c:pt>
                <c:pt idx="484">
                  <c:v>29.68</c:v>
                </c:pt>
                <c:pt idx="485">
                  <c:v>29.7</c:v>
                </c:pt>
                <c:pt idx="486">
                  <c:v>29.72</c:v>
                </c:pt>
                <c:pt idx="487">
                  <c:v>29.74</c:v>
                </c:pt>
                <c:pt idx="488">
                  <c:v>29.76</c:v>
                </c:pt>
                <c:pt idx="489">
                  <c:v>29.78</c:v>
                </c:pt>
                <c:pt idx="490">
                  <c:v>29.8</c:v>
                </c:pt>
                <c:pt idx="491">
                  <c:v>29.82</c:v>
                </c:pt>
                <c:pt idx="492">
                  <c:v>29.84</c:v>
                </c:pt>
                <c:pt idx="493">
                  <c:v>29.86</c:v>
                </c:pt>
                <c:pt idx="494">
                  <c:v>29.88</c:v>
                </c:pt>
                <c:pt idx="495">
                  <c:v>29.9</c:v>
                </c:pt>
                <c:pt idx="496">
                  <c:v>29.92</c:v>
                </c:pt>
                <c:pt idx="497">
                  <c:v>29.94</c:v>
                </c:pt>
                <c:pt idx="498">
                  <c:v>29.96</c:v>
                </c:pt>
                <c:pt idx="499">
                  <c:v>29.98</c:v>
                </c:pt>
                <c:pt idx="500">
                  <c:v>30</c:v>
                </c:pt>
                <c:pt idx="501">
                  <c:v>30.02</c:v>
                </c:pt>
                <c:pt idx="502">
                  <c:v>30.04</c:v>
                </c:pt>
                <c:pt idx="503">
                  <c:v>30.06</c:v>
                </c:pt>
                <c:pt idx="504">
                  <c:v>30.08</c:v>
                </c:pt>
                <c:pt idx="505">
                  <c:v>30.1</c:v>
                </c:pt>
                <c:pt idx="506">
                  <c:v>30.12</c:v>
                </c:pt>
                <c:pt idx="507">
                  <c:v>30.14</c:v>
                </c:pt>
                <c:pt idx="508">
                  <c:v>30.16</c:v>
                </c:pt>
                <c:pt idx="509">
                  <c:v>30.18</c:v>
                </c:pt>
                <c:pt idx="510">
                  <c:v>30.2</c:v>
                </c:pt>
                <c:pt idx="511">
                  <c:v>30.22</c:v>
                </c:pt>
                <c:pt idx="512">
                  <c:v>30.24</c:v>
                </c:pt>
                <c:pt idx="513">
                  <c:v>30.26</c:v>
                </c:pt>
                <c:pt idx="514">
                  <c:v>30.28</c:v>
                </c:pt>
                <c:pt idx="515">
                  <c:v>30.3</c:v>
                </c:pt>
                <c:pt idx="516">
                  <c:v>30.32</c:v>
                </c:pt>
                <c:pt idx="517">
                  <c:v>30.34</c:v>
                </c:pt>
                <c:pt idx="518">
                  <c:v>30.36</c:v>
                </c:pt>
                <c:pt idx="519">
                  <c:v>30.38</c:v>
                </c:pt>
                <c:pt idx="520">
                  <c:v>30.4</c:v>
                </c:pt>
                <c:pt idx="521">
                  <c:v>30.42</c:v>
                </c:pt>
                <c:pt idx="522">
                  <c:v>30.44</c:v>
                </c:pt>
                <c:pt idx="523">
                  <c:v>30.46</c:v>
                </c:pt>
                <c:pt idx="524">
                  <c:v>30.48</c:v>
                </c:pt>
                <c:pt idx="525">
                  <c:v>30.5</c:v>
                </c:pt>
                <c:pt idx="526">
                  <c:v>30.52</c:v>
                </c:pt>
                <c:pt idx="527">
                  <c:v>30.54</c:v>
                </c:pt>
                <c:pt idx="528">
                  <c:v>30.56</c:v>
                </c:pt>
                <c:pt idx="529">
                  <c:v>30.58</c:v>
                </c:pt>
                <c:pt idx="530">
                  <c:v>30.6</c:v>
                </c:pt>
                <c:pt idx="531">
                  <c:v>30.62</c:v>
                </c:pt>
                <c:pt idx="532">
                  <c:v>30.64</c:v>
                </c:pt>
                <c:pt idx="533">
                  <c:v>30.66</c:v>
                </c:pt>
                <c:pt idx="534">
                  <c:v>30.68</c:v>
                </c:pt>
                <c:pt idx="535">
                  <c:v>30.7</c:v>
                </c:pt>
                <c:pt idx="536">
                  <c:v>30.72</c:v>
                </c:pt>
                <c:pt idx="537">
                  <c:v>30.74</c:v>
                </c:pt>
                <c:pt idx="538">
                  <c:v>30.76</c:v>
                </c:pt>
                <c:pt idx="539">
                  <c:v>30.78</c:v>
                </c:pt>
                <c:pt idx="540">
                  <c:v>30.8</c:v>
                </c:pt>
                <c:pt idx="541">
                  <c:v>30.82</c:v>
                </c:pt>
                <c:pt idx="542">
                  <c:v>30.84</c:v>
                </c:pt>
                <c:pt idx="543">
                  <c:v>30.86</c:v>
                </c:pt>
                <c:pt idx="544">
                  <c:v>30.88</c:v>
                </c:pt>
                <c:pt idx="545">
                  <c:v>30.9</c:v>
                </c:pt>
                <c:pt idx="546">
                  <c:v>30.92</c:v>
                </c:pt>
                <c:pt idx="547">
                  <c:v>30.94</c:v>
                </c:pt>
                <c:pt idx="548">
                  <c:v>30.96</c:v>
                </c:pt>
                <c:pt idx="549">
                  <c:v>30.98</c:v>
                </c:pt>
                <c:pt idx="550">
                  <c:v>31</c:v>
                </c:pt>
                <c:pt idx="551">
                  <c:v>31.02</c:v>
                </c:pt>
                <c:pt idx="552">
                  <c:v>31.04</c:v>
                </c:pt>
                <c:pt idx="553">
                  <c:v>31.06</c:v>
                </c:pt>
                <c:pt idx="554">
                  <c:v>31.08</c:v>
                </c:pt>
                <c:pt idx="555">
                  <c:v>31.1</c:v>
                </c:pt>
                <c:pt idx="556">
                  <c:v>31.12</c:v>
                </c:pt>
                <c:pt idx="557">
                  <c:v>31.14</c:v>
                </c:pt>
                <c:pt idx="558">
                  <c:v>31.16</c:v>
                </c:pt>
                <c:pt idx="559">
                  <c:v>31.18</c:v>
                </c:pt>
                <c:pt idx="560">
                  <c:v>31.2</c:v>
                </c:pt>
                <c:pt idx="561">
                  <c:v>31.22</c:v>
                </c:pt>
                <c:pt idx="562">
                  <c:v>31.24</c:v>
                </c:pt>
                <c:pt idx="563">
                  <c:v>31.26</c:v>
                </c:pt>
                <c:pt idx="564">
                  <c:v>31.28</c:v>
                </c:pt>
                <c:pt idx="565">
                  <c:v>31.3</c:v>
                </c:pt>
                <c:pt idx="566">
                  <c:v>31.32</c:v>
                </c:pt>
                <c:pt idx="567">
                  <c:v>31.34</c:v>
                </c:pt>
                <c:pt idx="568">
                  <c:v>31.36</c:v>
                </c:pt>
                <c:pt idx="569">
                  <c:v>31.38</c:v>
                </c:pt>
                <c:pt idx="570">
                  <c:v>31.4</c:v>
                </c:pt>
                <c:pt idx="571">
                  <c:v>31.42</c:v>
                </c:pt>
                <c:pt idx="572">
                  <c:v>31.44</c:v>
                </c:pt>
                <c:pt idx="573">
                  <c:v>31.46</c:v>
                </c:pt>
                <c:pt idx="574">
                  <c:v>31.48</c:v>
                </c:pt>
                <c:pt idx="575">
                  <c:v>31.5</c:v>
                </c:pt>
                <c:pt idx="576">
                  <c:v>31.52</c:v>
                </c:pt>
                <c:pt idx="577">
                  <c:v>31.54</c:v>
                </c:pt>
                <c:pt idx="578">
                  <c:v>31.56</c:v>
                </c:pt>
                <c:pt idx="579">
                  <c:v>31.58</c:v>
                </c:pt>
                <c:pt idx="580">
                  <c:v>31.6</c:v>
                </c:pt>
                <c:pt idx="581">
                  <c:v>31.62</c:v>
                </c:pt>
                <c:pt idx="582">
                  <c:v>31.64</c:v>
                </c:pt>
                <c:pt idx="583">
                  <c:v>31.66</c:v>
                </c:pt>
                <c:pt idx="584">
                  <c:v>31.68</c:v>
                </c:pt>
                <c:pt idx="585">
                  <c:v>31.7</c:v>
                </c:pt>
                <c:pt idx="586">
                  <c:v>31.72</c:v>
                </c:pt>
                <c:pt idx="587">
                  <c:v>31.74</c:v>
                </c:pt>
                <c:pt idx="588">
                  <c:v>31.76</c:v>
                </c:pt>
                <c:pt idx="589">
                  <c:v>31.78</c:v>
                </c:pt>
                <c:pt idx="590">
                  <c:v>31.8</c:v>
                </c:pt>
                <c:pt idx="591">
                  <c:v>31.82</c:v>
                </c:pt>
                <c:pt idx="592">
                  <c:v>31.84</c:v>
                </c:pt>
                <c:pt idx="593">
                  <c:v>31.86</c:v>
                </c:pt>
                <c:pt idx="594">
                  <c:v>31.88</c:v>
                </c:pt>
                <c:pt idx="595">
                  <c:v>31.9</c:v>
                </c:pt>
                <c:pt idx="596">
                  <c:v>31.92</c:v>
                </c:pt>
                <c:pt idx="597">
                  <c:v>31.94</c:v>
                </c:pt>
                <c:pt idx="598">
                  <c:v>31.96</c:v>
                </c:pt>
                <c:pt idx="599">
                  <c:v>31.98</c:v>
                </c:pt>
                <c:pt idx="600">
                  <c:v>32</c:v>
                </c:pt>
                <c:pt idx="601">
                  <c:v>32.020000000000003</c:v>
                </c:pt>
                <c:pt idx="602">
                  <c:v>32.04</c:v>
                </c:pt>
                <c:pt idx="603">
                  <c:v>32.06</c:v>
                </c:pt>
                <c:pt idx="604">
                  <c:v>32.08</c:v>
                </c:pt>
                <c:pt idx="605">
                  <c:v>32.1</c:v>
                </c:pt>
                <c:pt idx="606">
                  <c:v>32.119999999999997</c:v>
                </c:pt>
                <c:pt idx="607">
                  <c:v>32.14</c:v>
                </c:pt>
                <c:pt idx="608">
                  <c:v>32.159999999999997</c:v>
                </c:pt>
                <c:pt idx="609">
                  <c:v>32.18</c:v>
                </c:pt>
                <c:pt idx="610">
                  <c:v>32.200000000000003</c:v>
                </c:pt>
                <c:pt idx="611">
                  <c:v>32.22</c:v>
                </c:pt>
                <c:pt idx="612">
                  <c:v>32.24</c:v>
                </c:pt>
                <c:pt idx="613">
                  <c:v>32.26</c:v>
                </c:pt>
                <c:pt idx="614">
                  <c:v>32.28</c:v>
                </c:pt>
                <c:pt idx="615">
                  <c:v>32.299999999999997</c:v>
                </c:pt>
                <c:pt idx="616">
                  <c:v>32.32</c:v>
                </c:pt>
                <c:pt idx="617">
                  <c:v>32.340000000000003</c:v>
                </c:pt>
                <c:pt idx="618">
                  <c:v>32.36</c:v>
                </c:pt>
                <c:pt idx="619">
                  <c:v>32.380000000000003</c:v>
                </c:pt>
                <c:pt idx="620">
                  <c:v>32.4</c:v>
                </c:pt>
                <c:pt idx="621">
                  <c:v>32.42</c:v>
                </c:pt>
                <c:pt idx="622">
                  <c:v>32.44</c:v>
                </c:pt>
                <c:pt idx="623">
                  <c:v>32.46</c:v>
                </c:pt>
                <c:pt idx="624">
                  <c:v>32.479999999999997</c:v>
                </c:pt>
                <c:pt idx="625">
                  <c:v>32.5</c:v>
                </c:pt>
                <c:pt idx="626">
                  <c:v>32.520000000000003</c:v>
                </c:pt>
                <c:pt idx="627">
                  <c:v>32.54</c:v>
                </c:pt>
                <c:pt idx="628">
                  <c:v>32.56</c:v>
                </c:pt>
                <c:pt idx="629">
                  <c:v>32.58</c:v>
                </c:pt>
                <c:pt idx="630">
                  <c:v>32.6</c:v>
                </c:pt>
                <c:pt idx="631">
                  <c:v>32.619999999999997</c:v>
                </c:pt>
                <c:pt idx="632">
                  <c:v>32.64</c:v>
                </c:pt>
                <c:pt idx="633">
                  <c:v>32.659999999999997</c:v>
                </c:pt>
                <c:pt idx="634">
                  <c:v>32.68</c:v>
                </c:pt>
                <c:pt idx="635">
                  <c:v>32.700000000000003</c:v>
                </c:pt>
                <c:pt idx="636">
                  <c:v>32.72</c:v>
                </c:pt>
                <c:pt idx="637">
                  <c:v>32.74</c:v>
                </c:pt>
                <c:pt idx="638">
                  <c:v>32.76</c:v>
                </c:pt>
                <c:pt idx="639">
                  <c:v>32.78</c:v>
                </c:pt>
                <c:pt idx="640">
                  <c:v>32.799999999999997</c:v>
                </c:pt>
                <c:pt idx="641">
                  <c:v>32.82</c:v>
                </c:pt>
                <c:pt idx="642">
                  <c:v>32.840000000000003</c:v>
                </c:pt>
                <c:pt idx="643">
                  <c:v>32.86</c:v>
                </c:pt>
                <c:pt idx="644">
                  <c:v>32.880000000000003</c:v>
                </c:pt>
                <c:pt idx="645">
                  <c:v>32.9</c:v>
                </c:pt>
                <c:pt idx="646">
                  <c:v>32.92</c:v>
                </c:pt>
                <c:pt idx="647">
                  <c:v>32.94</c:v>
                </c:pt>
                <c:pt idx="648">
                  <c:v>32.96</c:v>
                </c:pt>
                <c:pt idx="649">
                  <c:v>32.979999999999997</c:v>
                </c:pt>
                <c:pt idx="650">
                  <c:v>33</c:v>
                </c:pt>
                <c:pt idx="651">
                  <c:v>33.020000000000003</c:v>
                </c:pt>
                <c:pt idx="652">
                  <c:v>33.04</c:v>
                </c:pt>
                <c:pt idx="653">
                  <c:v>33.06</c:v>
                </c:pt>
                <c:pt idx="654">
                  <c:v>33.08</c:v>
                </c:pt>
                <c:pt idx="655">
                  <c:v>33.1</c:v>
                </c:pt>
                <c:pt idx="656">
                  <c:v>33.119999999999997</c:v>
                </c:pt>
                <c:pt idx="657">
                  <c:v>33.14</c:v>
                </c:pt>
                <c:pt idx="658">
                  <c:v>33.159999999999997</c:v>
                </c:pt>
                <c:pt idx="659">
                  <c:v>33.18</c:v>
                </c:pt>
                <c:pt idx="660">
                  <c:v>33.200000000000003</c:v>
                </c:pt>
                <c:pt idx="661">
                  <c:v>33.22</c:v>
                </c:pt>
                <c:pt idx="662">
                  <c:v>33.24</c:v>
                </c:pt>
                <c:pt idx="663">
                  <c:v>33.26</c:v>
                </c:pt>
                <c:pt idx="664">
                  <c:v>33.28</c:v>
                </c:pt>
                <c:pt idx="665">
                  <c:v>33.299999999999997</c:v>
                </c:pt>
                <c:pt idx="666">
                  <c:v>33.32</c:v>
                </c:pt>
                <c:pt idx="667">
                  <c:v>33.340000000000003</c:v>
                </c:pt>
                <c:pt idx="668">
                  <c:v>33.36</c:v>
                </c:pt>
                <c:pt idx="669">
                  <c:v>33.380000000000003</c:v>
                </c:pt>
                <c:pt idx="670">
                  <c:v>33.4</c:v>
                </c:pt>
                <c:pt idx="671">
                  <c:v>33.42</c:v>
                </c:pt>
                <c:pt idx="672">
                  <c:v>33.44</c:v>
                </c:pt>
                <c:pt idx="673">
                  <c:v>33.46</c:v>
                </c:pt>
                <c:pt idx="674">
                  <c:v>33.479999999999997</c:v>
                </c:pt>
                <c:pt idx="675">
                  <c:v>33.5</c:v>
                </c:pt>
                <c:pt idx="676">
                  <c:v>33.520000000000003</c:v>
                </c:pt>
                <c:pt idx="677">
                  <c:v>33.54</c:v>
                </c:pt>
                <c:pt idx="678">
                  <c:v>33.56</c:v>
                </c:pt>
                <c:pt idx="679">
                  <c:v>33.58</c:v>
                </c:pt>
                <c:pt idx="680">
                  <c:v>33.6</c:v>
                </c:pt>
                <c:pt idx="681">
                  <c:v>33.619999999999997</c:v>
                </c:pt>
                <c:pt idx="682">
                  <c:v>33.64</c:v>
                </c:pt>
                <c:pt idx="683">
                  <c:v>33.659999999999997</c:v>
                </c:pt>
                <c:pt idx="684">
                  <c:v>33.68</c:v>
                </c:pt>
                <c:pt idx="685">
                  <c:v>33.700000000000003</c:v>
                </c:pt>
                <c:pt idx="686">
                  <c:v>33.72</c:v>
                </c:pt>
                <c:pt idx="687">
                  <c:v>33.74</c:v>
                </c:pt>
                <c:pt idx="688">
                  <c:v>33.76</c:v>
                </c:pt>
                <c:pt idx="689">
                  <c:v>33.78</c:v>
                </c:pt>
                <c:pt idx="690">
                  <c:v>33.799999999999997</c:v>
                </c:pt>
                <c:pt idx="691">
                  <c:v>33.82</c:v>
                </c:pt>
                <c:pt idx="692">
                  <c:v>33.840000000000003</c:v>
                </c:pt>
                <c:pt idx="693">
                  <c:v>33.86</c:v>
                </c:pt>
                <c:pt idx="694">
                  <c:v>33.880000000000003</c:v>
                </c:pt>
                <c:pt idx="695">
                  <c:v>33.9</c:v>
                </c:pt>
                <c:pt idx="696">
                  <c:v>33.92</c:v>
                </c:pt>
                <c:pt idx="697">
                  <c:v>33.94</c:v>
                </c:pt>
                <c:pt idx="698">
                  <c:v>33.96</c:v>
                </c:pt>
                <c:pt idx="699">
                  <c:v>33.979999999999997</c:v>
                </c:pt>
                <c:pt idx="700">
                  <c:v>34</c:v>
                </c:pt>
                <c:pt idx="701">
                  <c:v>34.020000000000003</c:v>
                </c:pt>
                <c:pt idx="702">
                  <c:v>34.04</c:v>
                </c:pt>
                <c:pt idx="703">
                  <c:v>34.06</c:v>
                </c:pt>
                <c:pt idx="704">
                  <c:v>34.08</c:v>
                </c:pt>
                <c:pt idx="705">
                  <c:v>34.1</c:v>
                </c:pt>
                <c:pt idx="706">
                  <c:v>34.119999999999997</c:v>
                </c:pt>
                <c:pt idx="707">
                  <c:v>34.14</c:v>
                </c:pt>
                <c:pt idx="708">
                  <c:v>34.159999999999997</c:v>
                </c:pt>
                <c:pt idx="709">
                  <c:v>34.18</c:v>
                </c:pt>
                <c:pt idx="710">
                  <c:v>34.200000000000003</c:v>
                </c:pt>
                <c:pt idx="711">
                  <c:v>34.22</c:v>
                </c:pt>
                <c:pt idx="712">
                  <c:v>34.24</c:v>
                </c:pt>
                <c:pt idx="713">
                  <c:v>34.26</c:v>
                </c:pt>
                <c:pt idx="714">
                  <c:v>34.28</c:v>
                </c:pt>
                <c:pt idx="715">
                  <c:v>34.299999999999997</c:v>
                </c:pt>
                <c:pt idx="716">
                  <c:v>34.32</c:v>
                </c:pt>
                <c:pt idx="717">
                  <c:v>34.340000000000003</c:v>
                </c:pt>
                <c:pt idx="718">
                  <c:v>34.36</c:v>
                </c:pt>
                <c:pt idx="719">
                  <c:v>34.380000000000003</c:v>
                </c:pt>
                <c:pt idx="720">
                  <c:v>34.4</c:v>
                </c:pt>
                <c:pt idx="721">
                  <c:v>34.42</c:v>
                </c:pt>
                <c:pt idx="722">
                  <c:v>34.44</c:v>
                </c:pt>
                <c:pt idx="723">
                  <c:v>34.46</c:v>
                </c:pt>
                <c:pt idx="724">
                  <c:v>34.479999999999997</c:v>
                </c:pt>
                <c:pt idx="725">
                  <c:v>34.5</c:v>
                </c:pt>
                <c:pt idx="726">
                  <c:v>34.520000000000003</c:v>
                </c:pt>
                <c:pt idx="727">
                  <c:v>34.54</c:v>
                </c:pt>
                <c:pt idx="728">
                  <c:v>34.56</c:v>
                </c:pt>
                <c:pt idx="729">
                  <c:v>34.58</c:v>
                </c:pt>
                <c:pt idx="730">
                  <c:v>34.6</c:v>
                </c:pt>
                <c:pt idx="731">
                  <c:v>34.619999999999997</c:v>
                </c:pt>
                <c:pt idx="732">
                  <c:v>34.64</c:v>
                </c:pt>
                <c:pt idx="733">
                  <c:v>34.659999999999997</c:v>
                </c:pt>
                <c:pt idx="734">
                  <c:v>34.68</c:v>
                </c:pt>
                <c:pt idx="735">
                  <c:v>34.700000000000003</c:v>
                </c:pt>
                <c:pt idx="736">
                  <c:v>34.72</c:v>
                </c:pt>
                <c:pt idx="737">
                  <c:v>34.74</c:v>
                </c:pt>
                <c:pt idx="738">
                  <c:v>34.76</c:v>
                </c:pt>
                <c:pt idx="739">
                  <c:v>34.78</c:v>
                </c:pt>
                <c:pt idx="740">
                  <c:v>34.799999999999997</c:v>
                </c:pt>
                <c:pt idx="741">
                  <c:v>34.82</c:v>
                </c:pt>
                <c:pt idx="742">
                  <c:v>34.840000000000003</c:v>
                </c:pt>
                <c:pt idx="743">
                  <c:v>34.86</c:v>
                </c:pt>
                <c:pt idx="744">
                  <c:v>34.880000000000003</c:v>
                </c:pt>
                <c:pt idx="745">
                  <c:v>34.9</c:v>
                </c:pt>
                <c:pt idx="746">
                  <c:v>34.92</c:v>
                </c:pt>
                <c:pt idx="747">
                  <c:v>34.94</c:v>
                </c:pt>
                <c:pt idx="748">
                  <c:v>34.96</c:v>
                </c:pt>
                <c:pt idx="749">
                  <c:v>34.979999999999997</c:v>
                </c:pt>
                <c:pt idx="750">
                  <c:v>35</c:v>
                </c:pt>
                <c:pt idx="751">
                  <c:v>35.020000000000003</c:v>
                </c:pt>
                <c:pt idx="752">
                  <c:v>35.04</c:v>
                </c:pt>
                <c:pt idx="753">
                  <c:v>35.06</c:v>
                </c:pt>
                <c:pt idx="754">
                  <c:v>35.08</c:v>
                </c:pt>
                <c:pt idx="755">
                  <c:v>35.1</c:v>
                </c:pt>
                <c:pt idx="756">
                  <c:v>35.119999999999997</c:v>
                </c:pt>
                <c:pt idx="757">
                  <c:v>35.14</c:v>
                </c:pt>
                <c:pt idx="758">
                  <c:v>35.159999999999997</c:v>
                </c:pt>
                <c:pt idx="759">
                  <c:v>35.18</c:v>
                </c:pt>
                <c:pt idx="760">
                  <c:v>35.200000000000003</c:v>
                </c:pt>
                <c:pt idx="761">
                  <c:v>35.22</c:v>
                </c:pt>
                <c:pt idx="762">
                  <c:v>35.24</c:v>
                </c:pt>
                <c:pt idx="763">
                  <c:v>35.26</c:v>
                </c:pt>
                <c:pt idx="764">
                  <c:v>35.28</c:v>
                </c:pt>
                <c:pt idx="765">
                  <c:v>35.299999999999997</c:v>
                </c:pt>
                <c:pt idx="766">
                  <c:v>35.32</c:v>
                </c:pt>
                <c:pt idx="767">
                  <c:v>35.340000000000003</c:v>
                </c:pt>
                <c:pt idx="768">
                  <c:v>35.36</c:v>
                </c:pt>
                <c:pt idx="769">
                  <c:v>35.380000000000003</c:v>
                </c:pt>
                <c:pt idx="770">
                  <c:v>35.4</c:v>
                </c:pt>
                <c:pt idx="771">
                  <c:v>35.42</c:v>
                </c:pt>
                <c:pt idx="772">
                  <c:v>35.44</c:v>
                </c:pt>
                <c:pt idx="773">
                  <c:v>35.46</c:v>
                </c:pt>
                <c:pt idx="774">
                  <c:v>35.479999999999997</c:v>
                </c:pt>
                <c:pt idx="775">
                  <c:v>35.5</c:v>
                </c:pt>
                <c:pt idx="776">
                  <c:v>35.520000000000003</c:v>
                </c:pt>
                <c:pt idx="777">
                  <c:v>35.54</c:v>
                </c:pt>
                <c:pt idx="778">
                  <c:v>35.56</c:v>
                </c:pt>
                <c:pt idx="779">
                  <c:v>35.58</c:v>
                </c:pt>
                <c:pt idx="780">
                  <c:v>35.6</c:v>
                </c:pt>
                <c:pt idx="781">
                  <c:v>35.619999999999997</c:v>
                </c:pt>
                <c:pt idx="782">
                  <c:v>35.64</c:v>
                </c:pt>
                <c:pt idx="783">
                  <c:v>35.659999999999997</c:v>
                </c:pt>
                <c:pt idx="784">
                  <c:v>35.68</c:v>
                </c:pt>
                <c:pt idx="785">
                  <c:v>35.700000000000003</c:v>
                </c:pt>
                <c:pt idx="786">
                  <c:v>35.72</c:v>
                </c:pt>
                <c:pt idx="787">
                  <c:v>35.74</c:v>
                </c:pt>
                <c:pt idx="788">
                  <c:v>35.76</c:v>
                </c:pt>
                <c:pt idx="789">
                  <c:v>35.78</c:v>
                </c:pt>
                <c:pt idx="790">
                  <c:v>35.799999999999997</c:v>
                </c:pt>
                <c:pt idx="791">
                  <c:v>35.82</c:v>
                </c:pt>
                <c:pt idx="792">
                  <c:v>35.840000000000003</c:v>
                </c:pt>
                <c:pt idx="793">
                  <c:v>35.86</c:v>
                </c:pt>
                <c:pt idx="794">
                  <c:v>35.880000000000003</c:v>
                </c:pt>
                <c:pt idx="795">
                  <c:v>35.9</c:v>
                </c:pt>
                <c:pt idx="796">
                  <c:v>35.92</c:v>
                </c:pt>
                <c:pt idx="797">
                  <c:v>35.94</c:v>
                </c:pt>
                <c:pt idx="798">
                  <c:v>35.96</c:v>
                </c:pt>
                <c:pt idx="799">
                  <c:v>35.979999999999997</c:v>
                </c:pt>
                <c:pt idx="800">
                  <c:v>36</c:v>
                </c:pt>
                <c:pt idx="801">
                  <c:v>36.020000000000003</c:v>
                </c:pt>
                <c:pt idx="802">
                  <c:v>36.04</c:v>
                </c:pt>
                <c:pt idx="803">
                  <c:v>36.06</c:v>
                </c:pt>
                <c:pt idx="804">
                  <c:v>36.08</c:v>
                </c:pt>
                <c:pt idx="805">
                  <c:v>36.1</c:v>
                </c:pt>
                <c:pt idx="806">
                  <c:v>36.119999999999997</c:v>
                </c:pt>
                <c:pt idx="807">
                  <c:v>36.14</c:v>
                </c:pt>
                <c:pt idx="808">
                  <c:v>36.159999999999997</c:v>
                </c:pt>
                <c:pt idx="809">
                  <c:v>36.18</c:v>
                </c:pt>
                <c:pt idx="810">
                  <c:v>36.200000000000003</c:v>
                </c:pt>
                <c:pt idx="811">
                  <c:v>36.22</c:v>
                </c:pt>
                <c:pt idx="812">
                  <c:v>36.24</c:v>
                </c:pt>
                <c:pt idx="813">
                  <c:v>36.26</c:v>
                </c:pt>
                <c:pt idx="814">
                  <c:v>36.28</c:v>
                </c:pt>
                <c:pt idx="815">
                  <c:v>36.299999999999997</c:v>
                </c:pt>
                <c:pt idx="816">
                  <c:v>36.32</c:v>
                </c:pt>
                <c:pt idx="817">
                  <c:v>36.340000000000003</c:v>
                </c:pt>
                <c:pt idx="818">
                  <c:v>36.36</c:v>
                </c:pt>
                <c:pt idx="819">
                  <c:v>36.380000000000003</c:v>
                </c:pt>
                <c:pt idx="820">
                  <c:v>36.4</c:v>
                </c:pt>
                <c:pt idx="821">
                  <c:v>36.42</c:v>
                </c:pt>
                <c:pt idx="822">
                  <c:v>36.44</c:v>
                </c:pt>
                <c:pt idx="823">
                  <c:v>36.46</c:v>
                </c:pt>
                <c:pt idx="824">
                  <c:v>36.479999999999997</c:v>
                </c:pt>
                <c:pt idx="825">
                  <c:v>36.5</c:v>
                </c:pt>
                <c:pt idx="826">
                  <c:v>36.520000000000003</c:v>
                </c:pt>
                <c:pt idx="827">
                  <c:v>36.54</c:v>
                </c:pt>
                <c:pt idx="828">
                  <c:v>36.56</c:v>
                </c:pt>
                <c:pt idx="829">
                  <c:v>36.58</c:v>
                </c:pt>
                <c:pt idx="830">
                  <c:v>36.6</c:v>
                </c:pt>
                <c:pt idx="831">
                  <c:v>36.619999999999997</c:v>
                </c:pt>
                <c:pt idx="832">
                  <c:v>36.64</c:v>
                </c:pt>
                <c:pt idx="833">
                  <c:v>36.659999999999997</c:v>
                </c:pt>
                <c:pt idx="834">
                  <c:v>36.68</c:v>
                </c:pt>
                <c:pt idx="835">
                  <c:v>36.700000000000003</c:v>
                </c:pt>
                <c:pt idx="836">
                  <c:v>36.72</c:v>
                </c:pt>
                <c:pt idx="837">
                  <c:v>36.74</c:v>
                </c:pt>
                <c:pt idx="838">
                  <c:v>36.76</c:v>
                </c:pt>
                <c:pt idx="839">
                  <c:v>36.78</c:v>
                </c:pt>
                <c:pt idx="840">
                  <c:v>36.799999999999997</c:v>
                </c:pt>
                <c:pt idx="841">
                  <c:v>36.82</c:v>
                </c:pt>
                <c:pt idx="842">
                  <c:v>36.840000000000003</c:v>
                </c:pt>
                <c:pt idx="843">
                  <c:v>36.86</c:v>
                </c:pt>
                <c:pt idx="844">
                  <c:v>36.880000000000003</c:v>
                </c:pt>
                <c:pt idx="845">
                  <c:v>36.9</c:v>
                </c:pt>
                <c:pt idx="846">
                  <c:v>36.92</c:v>
                </c:pt>
                <c:pt idx="847">
                  <c:v>36.94</c:v>
                </c:pt>
                <c:pt idx="848">
                  <c:v>36.96</c:v>
                </c:pt>
                <c:pt idx="849">
                  <c:v>36.979999999999997</c:v>
                </c:pt>
                <c:pt idx="850">
                  <c:v>37</c:v>
                </c:pt>
                <c:pt idx="851">
                  <c:v>37.020000000000003</c:v>
                </c:pt>
                <c:pt idx="852">
                  <c:v>37.04</c:v>
                </c:pt>
                <c:pt idx="853">
                  <c:v>37.06</c:v>
                </c:pt>
                <c:pt idx="854">
                  <c:v>37.08</c:v>
                </c:pt>
                <c:pt idx="855">
                  <c:v>37.1</c:v>
                </c:pt>
                <c:pt idx="856">
                  <c:v>37.119999999999997</c:v>
                </c:pt>
                <c:pt idx="857">
                  <c:v>37.14</c:v>
                </c:pt>
                <c:pt idx="858">
                  <c:v>37.159999999999997</c:v>
                </c:pt>
                <c:pt idx="859">
                  <c:v>37.18</c:v>
                </c:pt>
                <c:pt idx="860">
                  <c:v>37.200000000000003</c:v>
                </c:pt>
                <c:pt idx="861">
                  <c:v>37.22</c:v>
                </c:pt>
                <c:pt idx="862">
                  <c:v>37.24</c:v>
                </c:pt>
                <c:pt idx="863">
                  <c:v>37.26</c:v>
                </c:pt>
                <c:pt idx="864">
                  <c:v>37.28</c:v>
                </c:pt>
                <c:pt idx="865">
                  <c:v>37.299999999999997</c:v>
                </c:pt>
                <c:pt idx="866">
                  <c:v>37.32</c:v>
                </c:pt>
                <c:pt idx="867">
                  <c:v>37.340000000000003</c:v>
                </c:pt>
                <c:pt idx="868">
                  <c:v>37.36</c:v>
                </c:pt>
                <c:pt idx="869">
                  <c:v>37.380000000000003</c:v>
                </c:pt>
                <c:pt idx="870">
                  <c:v>37.4</c:v>
                </c:pt>
                <c:pt idx="871">
                  <c:v>37.42</c:v>
                </c:pt>
                <c:pt idx="872">
                  <c:v>37.44</c:v>
                </c:pt>
                <c:pt idx="873">
                  <c:v>37.46</c:v>
                </c:pt>
                <c:pt idx="874">
                  <c:v>37.479999999999997</c:v>
                </c:pt>
                <c:pt idx="875">
                  <c:v>37.5</c:v>
                </c:pt>
                <c:pt idx="876">
                  <c:v>37.520000000000003</c:v>
                </c:pt>
                <c:pt idx="877">
                  <c:v>37.54</c:v>
                </c:pt>
                <c:pt idx="878">
                  <c:v>37.56</c:v>
                </c:pt>
                <c:pt idx="879">
                  <c:v>37.58</c:v>
                </c:pt>
                <c:pt idx="880">
                  <c:v>37.6</c:v>
                </c:pt>
                <c:pt idx="881">
                  <c:v>37.619999999999997</c:v>
                </c:pt>
                <c:pt idx="882">
                  <c:v>37.64</c:v>
                </c:pt>
                <c:pt idx="883">
                  <c:v>37.659999999999997</c:v>
                </c:pt>
                <c:pt idx="884">
                  <c:v>37.68</c:v>
                </c:pt>
                <c:pt idx="885">
                  <c:v>37.700000000000003</c:v>
                </c:pt>
                <c:pt idx="886">
                  <c:v>37.72</c:v>
                </c:pt>
                <c:pt idx="887">
                  <c:v>37.74</c:v>
                </c:pt>
                <c:pt idx="888">
                  <c:v>37.76</c:v>
                </c:pt>
                <c:pt idx="889">
                  <c:v>37.78</c:v>
                </c:pt>
                <c:pt idx="890">
                  <c:v>37.799999999999997</c:v>
                </c:pt>
                <c:pt idx="891">
                  <c:v>37.82</c:v>
                </c:pt>
                <c:pt idx="892">
                  <c:v>37.840000000000003</c:v>
                </c:pt>
                <c:pt idx="893">
                  <c:v>37.86</c:v>
                </c:pt>
                <c:pt idx="894">
                  <c:v>37.880000000000003</c:v>
                </c:pt>
                <c:pt idx="895">
                  <c:v>37.9</c:v>
                </c:pt>
                <c:pt idx="896">
                  <c:v>37.92</c:v>
                </c:pt>
                <c:pt idx="897">
                  <c:v>37.94</c:v>
                </c:pt>
                <c:pt idx="898">
                  <c:v>37.96</c:v>
                </c:pt>
                <c:pt idx="899">
                  <c:v>37.979999999999997</c:v>
                </c:pt>
                <c:pt idx="900">
                  <c:v>38</c:v>
                </c:pt>
                <c:pt idx="901">
                  <c:v>38.020000000000003</c:v>
                </c:pt>
                <c:pt idx="902">
                  <c:v>38.04</c:v>
                </c:pt>
                <c:pt idx="903">
                  <c:v>38.06</c:v>
                </c:pt>
                <c:pt idx="904">
                  <c:v>38.08</c:v>
                </c:pt>
                <c:pt idx="905">
                  <c:v>38.1</c:v>
                </c:pt>
                <c:pt idx="906">
                  <c:v>38.119999999999997</c:v>
                </c:pt>
                <c:pt idx="907">
                  <c:v>38.14</c:v>
                </c:pt>
                <c:pt idx="908">
                  <c:v>38.159999999999997</c:v>
                </c:pt>
                <c:pt idx="909">
                  <c:v>38.18</c:v>
                </c:pt>
                <c:pt idx="910">
                  <c:v>38.200000000000003</c:v>
                </c:pt>
                <c:pt idx="911">
                  <c:v>38.22</c:v>
                </c:pt>
                <c:pt idx="912">
                  <c:v>38.24</c:v>
                </c:pt>
                <c:pt idx="913">
                  <c:v>38.26</c:v>
                </c:pt>
                <c:pt idx="914">
                  <c:v>38.28</c:v>
                </c:pt>
                <c:pt idx="915">
                  <c:v>38.299999999999997</c:v>
                </c:pt>
                <c:pt idx="916">
                  <c:v>38.32</c:v>
                </c:pt>
                <c:pt idx="917">
                  <c:v>38.340000000000003</c:v>
                </c:pt>
                <c:pt idx="918">
                  <c:v>38.36</c:v>
                </c:pt>
                <c:pt idx="919">
                  <c:v>38.380000000000003</c:v>
                </c:pt>
                <c:pt idx="920">
                  <c:v>38.4</c:v>
                </c:pt>
                <c:pt idx="921">
                  <c:v>38.42</c:v>
                </c:pt>
                <c:pt idx="922">
                  <c:v>38.44</c:v>
                </c:pt>
                <c:pt idx="923">
                  <c:v>38.46</c:v>
                </c:pt>
                <c:pt idx="924">
                  <c:v>38.479999999999997</c:v>
                </c:pt>
                <c:pt idx="925">
                  <c:v>38.5</c:v>
                </c:pt>
                <c:pt idx="926">
                  <c:v>38.520000000000003</c:v>
                </c:pt>
                <c:pt idx="927">
                  <c:v>38.54</c:v>
                </c:pt>
                <c:pt idx="928">
                  <c:v>38.56</c:v>
                </c:pt>
                <c:pt idx="929">
                  <c:v>38.58</c:v>
                </c:pt>
                <c:pt idx="930">
                  <c:v>38.6</c:v>
                </c:pt>
                <c:pt idx="931">
                  <c:v>38.619999999999997</c:v>
                </c:pt>
                <c:pt idx="932">
                  <c:v>38.64</c:v>
                </c:pt>
                <c:pt idx="933">
                  <c:v>38.659999999999997</c:v>
                </c:pt>
                <c:pt idx="934">
                  <c:v>38.68</c:v>
                </c:pt>
                <c:pt idx="935">
                  <c:v>38.700000000000003</c:v>
                </c:pt>
                <c:pt idx="936">
                  <c:v>38.72</c:v>
                </c:pt>
                <c:pt idx="937">
                  <c:v>38.74</c:v>
                </c:pt>
                <c:pt idx="938">
                  <c:v>38.76</c:v>
                </c:pt>
                <c:pt idx="939">
                  <c:v>38.78</c:v>
                </c:pt>
                <c:pt idx="940">
                  <c:v>38.799999999999997</c:v>
                </c:pt>
                <c:pt idx="941">
                  <c:v>38.82</c:v>
                </c:pt>
                <c:pt idx="942">
                  <c:v>38.840000000000003</c:v>
                </c:pt>
                <c:pt idx="943">
                  <c:v>38.86</c:v>
                </c:pt>
                <c:pt idx="944">
                  <c:v>38.880000000000003</c:v>
                </c:pt>
                <c:pt idx="945">
                  <c:v>38.9</c:v>
                </c:pt>
                <c:pt idx="946">
                  <c:v>38.92</c:v>
                </c:pt>
                <c:pt idx="947">
                  <c:v>38.94</c:v>
                </c:pt>
                <c:pt idx="948">
                  <c:v>38.96</c:v>
                </c:pt>
                <c:pt idx="949">
                  <c:v>38.979999999999997</c:v>
                </c:pt>
                <c:pt idx="950">
                  <c:v>39</c:v>
                </c:pt>
                <c:pt idx="951">
                  <c:v>39.020000000000003</c:v>
                </c:pt>
                <c:pt idx="952">
                  <c:v>39.04</c:v>
                </c:pt>
                <c:pt idx="953">
                  <c:v>39.06</c:v>
                </c:pt>
                <c:pt idx="954">
                  <c:v>39.08</c:v>
                </c:pt>
                <c:pt idx="955">
                  <c:v>39.1</c:v>
                </c:pt>
                <c:pt idx="956">
                  <c:v>39.119999999999997</c:v>
                </c:pt>
                <c:pt idx="957">
                  <c:v>39.14</c:v>
                </c:pt>
                <c:pt idx="958">
                  <c:v>39.159999999999997</c:v>
                </c:pt>
                <c:pt idx="959">
                  <c:v>39.18</c:v>
                </c:pt>
                <c:pt idx="960">
                  <c:v>39.200000000000003</c:v>
                </c:pt>
                <c:pt idx="961">
                  <c:v>39.22</c:v>
                </c:pt>
                <c:pt idx="962">
                  <c:v>39.24</c:v>
                </c:pt>
                <c:pt idx="963">
                  <c:v>39.26</c:v>
                </c:pt>
                <c:pt idx="964">
                  <c:v>39.28</c:v>
                </c:pt>
                <c:pt idx="965">
                  <c:v>39.299999999999997</c:v>
                </c:pt>
                <c:pt idx="966">
                  <c:v>39.32</c:v>
                </c:pt>
                <c:pt idx="967">
                  <c:v>39.340000000000003</c:v>
                </c:pt>
                <c:pt idx="968">
                  <c:v>39.36</c:v>
                </c:pt>
                <c:pt idx="969">
                  <c:v>39.380000000000003</c:v>
                </c:pt>
                <c:pt idx="970">
                  <c:v>39.4</c:v>
                </c:pt>
                <c:pt idx="971">
                  <c:v>39.42</c:v>
                </c:pt>
                <c:pt idx="972">
                  <c:v>39.44</c:v>
                </c:pt>
                <c:pt idx="973">
                  <c:v>39.46</c:v>
                </c:pt>
                <c:pt idx="974">
                  <c:v>39.479999999999997</c:v>
                </c:pt>
                <c:pt idx="975">
                  <c:v>39.5</c:v>
                </c:pt>
                <c:pt idx="976">
                  <c:v>39.520000000000003</c:v>
                </c:pt>
                <c:pt idx="977">
                  <c:v>39.54</c:v>
                </c:pt>
                <c:pt idx="978">
                  <c:v>39.56</c:v>
                </c:pt>
                <c:pt idx="979">
                  <c:v>39.58</c:v>
                </c:pt>
                <c:pt idx="980">
                  <c:v>39.6</c:v>
                </c:pt>
                <c:pt idx="981">
                  <c:v>39.619999999999997</c:v>
                </c:pt>
                <c:pt idx="982">
                  <c:v>39.64</c:v>
                </c:pt>
                <c:pt idx="983">
                  <c:v>39.659999999999997</c:v>
                </c:pt>
                <c:pt idx="984">
                  <c:v>39.68</c:v>
                </c:pt>
                <c:pt idx="985">
                  <c:v>39.700000000000003</c:v>
                </c:pt>
                <c:pt idx="986">
                  <c:v>39.72</c:v>
                </c:pt>
                <c:pt idx="987">
                  <c:v>39.74</c:v>
                </c:pt>
                <c:pt idx="988">
                  <c:v>39.76</c:v>
                </c:pt>
                <c:pt idx="989">
                  <c:v>39.78</c:v>
                </c:pt>
                <c:pt idx="990">
                  <c:v>39.799999999999997</c:v>
                </c:pt>
                <c:pt idx="991">
                  <c:v>39.82</c:v>
                </c:pt>
                <c:pt idx="992">
                  <c:v>39.840000000000003</c:v>
                </c:pt>
                <c:pt idx="993">
                  <c:v>39.86</c:v>
                </c:pt>
                <c:pt idx="994">
                  <c:v>39.880000000000003</c:v>
                </c:pt>
                <c:pt idx="995">
                  <c:v>39.9</c:v>
                </c:pt>
                <c:pt idx="996">
                  <c:v>39.92</c:v>
                </c:pt>
                <c:pt idx="997">
                  <c:v>39.94</c:v>
                </c:pt>
                <c:pt idx="998">
                  <c:v>39.96</c:v>
                </c:pt>
                <c:pt idx="999">
                  <c:v>39.979999999999997</c:v>
                </c:pt>
                <c:pt idx="1000">
                  <c:v>40</c:v>
                </c:pt>
                <c:pt idx="1001">
                  <c:v>40.020000000000003</c:v>
                </c:pt>
                <c:pt idx="1002">
                  <c:v>40.04</c:v>
                </c:pt>
                <c:pt idx="1003">
                  <c:v>40.06</c:v>
                </c:pt>
                <c:pt idx="1004">
                  <c:v>40.08</c:v>
                </c:pt>
                <c:pt idx="1005">
                  <c:v>40.1</c:v>
                </c:pt>
                <c:pt idx="1006">
                  <c:v>40.119999999999997</c:v>
                </c:pt>
                <c:pt idx="1007">
                  <c:v>40.14</c:v>
                </c:pt>
                <c:pt idx="1008">
                  <c:v>40.159999999999997</c:v>
                </c:pt>
                <c:pt idx="1009">
                  <c:v>40.18</c:v>
                </c:pt>
                <c:pt idx="1010">
                  <c:v>40.200000000000003</c:v>
                </c:pt>
                <c:pt idx="1011">
                  <c:v>40.22</c:v>
                </c:pt>
                <c:pt idx="1012">
                  <c:v>40.24</c:v>
                </c:pt>
                <c:pt idx="1013">
                  <c:v>40.26</c:v>
                </c:pt>
                <c:pt idx="1014">
                  <c:v>40.28</c:v>
                </c:pt>
                <c:pt idx="1015">
                  <c:v>40.299999999999997</c:v>
                </c:pt>
                <c:pt idx="1016">
                  <c:v>40.32</c:v>
                </c:pt>
                <c:pt idx="1017">
                  <c:v>40.340000000000003</c:v>
                </c:pt>
                <c:pt idx="1018">
                  <c:v>40.36</c:v>
                </c:pt>
                <c:pt idx="1019">
                  <c:v>40.380000000000003</c:v>
                </c:pt>
                <c:pt idx="1020">
                  <c:v>40.4</c:v>
                </c:pt>
                <c:pt idx="1021">
                  <c:v>40.42</c:v>
                </c:pt>
                <c:pt idx="1022">
                  <c:v>40.44</c:v>
                </c:pt>
                <c:pt idx="1023">
                  <c:v>40.46</c:v>
                </c:pt>
                <c:pt idx="1024">
                  <c:v>40.479999999999997</c:v>
                </c:pt>
                <c:pt idx="1025">
                  <c:v>40.5</c:v>
                </c:pt>
                <c:pt idx="1026">
                  <c:v>40.520000000000003</c:v>
                </c:pt>
                <c:pt idx="1027">
                  <c:v>40.54</c:v>
                </c:pt>
                <c:pt idx="1028">
                  <c:v>40.56</c:v>
                </c:pt>
                <c:pt idx="1029">
                  <c:v>40.58</c:v>
                </c:pt>
                <c:pt idx="1030">
                  <c:v>40.6</c:v>
                </c:pt>
                <c:pt idx="1031">
                  <c:v>40.619999999999997</c:v>
                </c:pt>
                <c:pt idx="1032">
                  <c:v>40.64</c:v>
                </c:pt>
                <c:pt idx="1033">
                  <c:v>40.659999999999997</c:v>
                </c:pt>
                <c:pt idx="1034">
                  <c:v>40.68</c:v>
                </c:pt>
                <c:pt idx="1035">
                  <c:v>40.700000000000003</c:v>
                </c:pt>
                <c:pt idx="1036">
                  <c:v>40.72</c:v>
                </c:pt>
                <c:pt idx="1037">
                  <c:v>40.74</c:v>
                </c:pt>
                <c:pt idx="1038">
                  <c:v>40.76</c:v>
                </c:pt>
                <c:pt idx="1039">
                  <c:v>40.78</c:v>
                </c:pt>
                <c:pt idx="1040">
                  <c:v>40.799999999999997</c:v>
                </c:pt>
                <c:pt idx="1041">
                  <c:v>40.82</c:v>
                </c:pt>
                <c:pt idx="1042">
                  <c:v>40.840000000000003</c:v>
                </c:pt>
                <c:pt idx="1043">
                  <c:v>40.86</c:v>
                </c:pt>
                <c:pt idx="1044">
                  <c:v>40.880000000000003</c:v>
                </c:pt>
                <c:pt idx="1045">
                  <c:v>40.9</c:v>
                </c:pt>
                <c:pt idx="1046">
                  <c:v>40.92</c:v>
                </c:pt>
                <c:pt idx="1047">
                  <c:v>40.94</c:v>
                </c:pt>
                <c:pt idx="1048">
                  <c:v>40.96</c:v>
                </c:pt>
                <c:pt idx="1049">
                  <c:v>40.98</c:v>
                </c:pt>
                <c:pt idx="1050">
                  <c:v>41</c:v>
                </c:pt>
                <c:pt idx="1051">
                  <c:v>41.02</c:v>
                </c:pt>
                <c:pt idx="1052">
                  <c:v>41.04</c:v>
                </c:pt>
                <c:pt idx="1053">
                  <c:v>41.06</c:v>
                </c:pt>
                <c:pt idx="1054">
                  <c:v>41.08</c:v>
                </c:pt>
                <c:pt idx="1055">
                  <c:v>41.1</c:v>
                </c:pt>
                <c:pt idx="1056">
                  <c:v>41.12</c:v>
                </c:pt>
                <c:pt idx="1057">
                  <c:v>41.14</c:v>
                </c:pt>
                <c:pt idx="1058">
                  <c:v>41.16</c:v>
                </c:pt>
                <c:pt idx="1059">
                  <c:v>41.18</c:v>
                </c:pt>
                <c:pt idx="1060">
                  <c:v>41.2</c:v>
                </c:pt>
                <c:pt idx="1061">
                  <c:v>41.22</c:v>
                </c:pt>
                <c:pt idx="1062">
                  <c:v>41.24</c:v>
                </c:pt>
                <c:pt idx="1063">
                  <c:v>41.26</c:v>
                </c:pt>
                <c:pt idx="1064">
                  <c:v>41.28</c:v>
                </c:pt>
                <c:pt idx="1065">
                  <c:v>41.3</c:v>
                </c:pt>
                <c:pt idx="1066">
                  <c:v>41.32</c:v>
                </c:pt>
                <c:pt idx="1067">
                  <c:v>41.34</c:v>
                </c:pt>
                <c:pt idx="1068">
                  <c:v>41.36</c:v>
                </c:pt>
                <c:pt idx="1069">
                  <c:v>41.38</c:v>
                </c:pt>
                <c:pt idx="1070">
                  <c:v>41.4</c:v>
                </c:pt>
                <c:pt idx="1071">
                  <c:v>41.42</c:v>
                </c:pt>
                <c:pt idx="1072">
                  <c:v>41.44</c:v>
                </c:pt>
                <c:pt idx="1073">
                  <c:v>41.46</c:v>
                </c:pt>
                <c:pt idx="1074">
                  <c:v>41.48</c:v>
                </c:pt>
                <c:pt idx="1075">
                  <c:v>41.5</c:v>
                </c:pt>
                <c:pt idx="1076">
                  <c:v>41.52</c:v>
                </c:pt>
                <c:pt idx="1077">
                  <c:v>41.54</c:v>
                </c:pt>
                <c:pt idx="1078">
                  <c:v>41.56</c:v>
                </c:pt>
                <c:pt idx="1079">
                  <c:v>41.58</c:v>
                </c:pt>
                <c:pt idx="1080">
                  <c:v>41.6</c:v>
                </c:pt>
                <c:pt idx="1081">
                  <c:v>41.62</c:v>
                </c:pt>
                <c:pt idx="1082">
                  <c:v>41.64</c:v>
                </c:pt>
                <c:pt idx="1083">
                  <c:v>41.66</c:v>
                </c:pt>
                <c:pt idx="1084">
                  <c:v>41.68</c:v>
                </c:pt>
                <c:pt idx="1085">
                  <c:v>41.7</c:v>
                </c:pt>
                <c:pt idx="1086">
                  <c:v>41.72</c:v>
                </c:pt>
                <c:pt idx="1087">
                  <c:v>41.74</c:v>
                </c:pt>
                <c:pt idx="1088">
                  <c:v>41.76</c:v>
                </c:pt>
                <c:pt idx="1089">
                  <c:v>41.78</c:v>
                </c:pt>
                <c:pt idx="1090">
                  <c:v>41.8</c:v>
                </c:pt>
                <c:pt idx="1091">
                  <c:v>41.82</c:v>
                </c:pt>
                <c:pt idx="1092">
                  <c:v>41.84</c:v>
                </c:pt>
                <c:pt idx="1093">
                  <c:v>41.86</c:v>
                </c:pt>
                <c:pt idx="1094">
                  <c:v>41.88</c:v>
                </c:pt>
                <c:pt idx="1095">
                  <c:v>41.9</c:v>
                </c:pt>
                <c:pt idx="1096">
                  <c:v>41.92</c:v>
                </c:pt>
                <c:pt idx="1097">
                  <c:v>41.94</c:v>
                </c:pt>
                <c:pt idx="1098">
                  <c:v>41.96</c:v>
                </c:pt>
                <c:pt idx="1099">
                  <c:v>41.98</c:v>
                </c:pt>
                <c:pt idx="1100">
                  <c:v>42</c:v>
                </c:pt>
                <c:pt idx="1101">
                  <c:v>42.02</c:v>
                </c:pt>
                <c:pt idx="1102">
                  <c:v>42.04</c:v>
                </c:pt>
                <c:pt idx="1103">
                  <c:v>42.06</c:v>
                </c:pt>
                <c:pt idx="1104">
                  <c:v>42.08</c:v>
                </c:pt>
                <c:pt idx="1105">
                  <c:v>42.1</c:v>
                </c:pt>
                <c:pt idx="1106">
                  <c:v>42.12</c:v>
                </c:pt>
                <c:pt idx="1107">
                  <c:v>42.14</c:v>
                </c:pt>
                <c:pt idx="1108">
                  <c:v>42.16</c:v>
                </c:pt>
                <c:pt idx="1109">
                  <c:v>42.18</c:v>
                </c:pt>
                <c:pt idx="1110">
                  <c:v>42.2</c:v>
                </c:pt>
                <c:pt idx="1111">
                  <c:v>42.22</c:v>
                </c:pt>
                <c:pt idx="1112">
                  <c:v>42.24</c:v>
                </c:pt>
                <c:pt idx="1113">
                  <c:v>42.26</c:v>
                </c:pt>
                <c:pt idx="1114">
                  <c:v>42.28</c:v>
                </c:pt>
                <c:pt idx="1115">
                  <c:v>42.3</c:v>
                </c:pt>
                <c:pt idx="1116">
                  <c:v>42.32</c:v>
                </c:pt>
                <c:pt idx="1117">
                  <c:v>42.34</c:v>
                </c:pt>
                <c:pt idx="1118">
                  <c:v>42.36</c:v>
                </c:pt>
                <c:pt idx="1119">
                  <c:v>42.38</c:v>
                </c:pt>
                <c:pt idx="1120">
                  <c:v>42.4</c:v>
                </c:pt>
                <c:pt idx="1121">
                  <c:v>42.42</c:v>
                </c:pt>
                <c:pt idx="1122">
                  <c:v>42.44</c:v>
                </c:pt>
                <c:pt idx="1123">
                  <c:v>42.46</c:v>
                </c:pt>
                <c:pt idx="1124">
                  <c:v>42.48</c:v>
                </c:pt>
                <c:pt idx="1125">
                  <c:v>42.5</c:v>
                </c:pt>
                <c:pt idx="1126">
                  <c:v>42.52</c:v>
                </c:pt>
                <c:pt idx="1127">
                  <c:v>42.54</c:v>
                </c:pt>
                <c:pt idx="1128">
                  <c:v>42.56</c:v>
                </c:pt>
                <c:pt idx="1129">
                  <c:v>42.58</c:v>
                </c:pt>
                <c:pt idx="1130">
                  <c:v>42.6</c:v>
                </c:pt>
                <c:pt idx="1131">
                  <c:v>42.62</c:v>
                </c:pt>
                <c:pt idx="1132">
                  <c:v>42.64</c:v>
                </c:pt>
                <c:pt idx="1133">
                  <c:v>42.66</c:v>
                </c:pt>
                <c:pt idx="1134">
                  <c:v>42.68</c:v>
                </c:pt>
                <c:pt idx="1135">
                  <c:v>42.7</c:v>
                </c:pt>
                <c:pt idx="1136">
                  <c:v>42.72</c:v>
                </c:pt>
                <c:pt idx="1137">
                  <c:v>42.74</c:v>
                </c:pt>
                <c:pt idx="1138">
                  <c:v>42.76</c:v>
                </c:pt>
                <c:pt idx="1139">
                  <c:v>42.78</c:v>
                </c:pt>
                <c:pt idx="1140">
                  <c:v>42.8</c:v>
                </c:pt>
                <c:pt idx="1141">
                  <c:v>42.82</c:v>
                </c:pt>
                <c:pt idx="1142">
                  <c:v>42.84</c:v>
                </c:pt>
                <c:pt idx="1143">
                  <c:v>42.86</c:v>
                </c:pt>
                <c:pt idx="1144">
                  <c:v>42.88</c:v>
                </c:pt>
                <c:pt idx="1145">
                  <c:v>42.9</c:v>
                </c:pt>
                <c:pt idx="1146">
                  <c:v>42.92</c:v>
                </c:pt>
                <c:pt idx="1147">
                  <c:v>42.94</c:v>
                </c:pt>
                <c:pt idx="1148">
                  <c:v>42.96</c:v>
                </c:pt>
                <c:pt idx="1149">
                  <c:v>42.98</c:v>
                </c:pt>
                <c:pt idx="1150">
                  <c:v>43</c:v>
                </c:pt>
                <c:pt idx="1151">
                  <c:v>43.02</c:v>
                </c:pt>
                <c:pt idx="1152">
                  <c:v>43.04</c:v>
                </c:pt>
                <c:pt idx="1153">
                  <c:v>43.06</c:v>
                </c:pt>
                <c:pt idx="1154">
                  <c:v>43.08</c:v>
                </c:pt>
                <c:pt idx="1155">
                  <c:v>43.1</c:v>
                </c:pt>
                <c:pt idx="1156">
                  <c:v>43.12</c:v>
                </c:pt>
                <c:pt idx="1157">
                  <c:v>43.14</c:v>
                </c:pt>
                <c:pt idx="1158">
                  <c:v>43.16</c:v>
                </c:pt>
                <c:pt idx="1159">
                  <c:v>43.18</c:v>
                </c:pt>
                <c:pt idx="1160">
                  <c:v>43.2</c:v>
                </c:pt>
                <c:pt idx="1161">
                  <c:v>43.22</c:v>
                </c:pt>
                <c:pt idx="1162">
                  <c:v>43.24</c:v>
                </c:pt>
                <c:pt idx="1163">
                  <c:v>43.26</c:v>
                </c:pt>
                <c:pt idx="1164">
                  <c:v>43.28</c:v>
                </c:pt>
                <c:pt idx="1165">
                  <c:v>43.3</c:v>
                </c:pt>
                <c:pt idx="1166">
                  <c:v>43.32</c:v>
                </c:pt>
                <c:pt idx="1167">
                  <c:v>43.34</c:v>
                </c:pt>
                <c:pt idx="1168">
                  <c:v>43.36</c:v>
                </c:pt>
                <c:pt idx="1169">
                  <c:v>43.38</c:v>
                </c:pt>
                <c:pt idx="1170">
                  <c:v>43.4</c:v>
                </c:pt>
                <c:pt idx="1171">
                  <c:v>43.42</c:v>
                </c:pt>
                <c:pt idx="1172">
                  <c:v>43.44</c:v>
                </c:pt>
                <c:pt idx="1173">
                  <c:v>43.46</c:v>
                </c:pt>
                <c:pt idx="1174">
                  <c:v>43.48</c:v>
                </c:pt>
                <c:pt idx="1175">
                  <c:v>43.5</c:v>
                </c:pt>
                <c:pt idx="1176">
                  <c:v>43.52</c:v>
                </c:pt>
                <c:pt idx="1177">
                  <c:v>43.54</c:v>
                </c:pt>
                <c:pt idx="1178">
                  <c:v>43.56</c:v>
                </c:pt>
                <c:pt idx="1179">
                  <c:v>43.58</c:v>
                </c:pt>
                <c:pt idx="1180">
                  <c:v>43.6</c:v>
                </c:pt>
                <c:pt idx="1181">
                  <c:v>43.62</c:v>
                </c:pt>
                <c:pt idx="1182">
                  <c:v>43.64</c:v>
                </c:pt>
                <c:pt idx="1183">
                  <c:v>43.66</c:v>
                </c:pt>
                <c:pt idx="1184">
                  <c:v>43.68</c:v>
                </c:pt>
                <c:pt idx="1185">
                  <c:v>43.7</c:v>
                </c:pt>
                <c:pt idx="1186">
                  <c:v>43.72</c:v>
                </c:pt>
                <c:pt idx="1187">
                  <c:v>43.74</c:v>
                </c:pt>
                <c:pt idx="1188">
                  <c:v>43.76</c:v>
                </c:pt>
                <c:pt idx="1189">
                  <c:v>43.78</c:v>
                </c:pt>
                <c:pt idx="1190">
                  <c:v>43.8</c:v>
                </c:pt>
                <c:pt idx="1191">
                  <c:v>43.82</c:v>
                </c:pt>
                <c:pt idx="1192">
                  <c:v>43.84</c:v>
                </c:pt>
                <c:pt idx="1193">
                  <c:v>43.86</c:v>
                </c:pt>
                <c:pt idx="1194">
                  <c:v>43.88</c:v>
                </c:pt>
                <c:pt idx="1195">
                  <c:v>43.9</c:v>
                </c:pt>
                <c:pt idx="1196">
                  <c:v>43.92</c:v>
                </c:pt>
                <c:pt idx="1197">
                  <c:v>43.94</c:v>
                </c:pt>
                <c:pt idx="1198">
                  <c:v>43.96</c:v>
                </c:pt>
                <c:pt idx="1199">
                  <c:v>43.98</c:v>
                </c:pt>
                <c:pt idx="1200">
                  <c:v>44</c:v>
                </c:pt>
                <c:pt idx="1201">
                  <c:v>44.02</c:v>
                </c:pt>
                <c:pt idx="1202">
                  <c:v>44.04</c:v>
                </c:pt>
                <c:pt idx="1203">
                  <c:v>44.06</c:v>
                </c:pt>
                <c:pt idx="1204">
                  <c:v>44.08</c:v>
                </c:pt>
                <c:pt idx="1205">
                  <c:v>44.1</c:v>
                </c:pt>
                <c:pt idx="1206">
                  <c:v>44.12</c:v>
                </c:pt>
                <c:pt idx="1207">
                  <c:v>44.14</c:v>
                </c:pt>
                <c:pt idx="1208">
                  <c:v>44.16</c:v>
                </c:pt>
                <c:pt idx="1209">
                  <c:v>44.18</c:v>
                </c:pt>
                <c:pt idx="1210">
                  <c:v>44.2</c:v>
                </c:pt>
                <c:pt idx="1211">
                  <c:v>44.22</c:v>
                </c:pt>
                <c:pt idx="1212">
                  <c:v>44.24</c:v>
                </c:pt>
                <c:pt idx="1213">
                  <c:v>44.26</c:v>
                </c:pt>
                <c:pt idx="1214">
                  <c:v>44.28</c:v>
                </c:pt>
                <c:pt idx="1215">
                  <c:v>44.3</c:v>
                </c:pt>
                <c:pt idx="1216">
                  <c:v>44.32</c:v>
                </c:pt>
                <c:pt idx="1217">
                  <c:v>44.34</c:v>
                </c:pt>
                <c:pt idx="1218">
                  <c:v>44.36</c:v>
                </c:pt>
                <c:pt idx="1219">
                  <c:v>44.38</c:v>
                </c:pt>
                <c:pt idx="1220">
                  <c:v>44.4</c:v>
                </c:pt>
                <c:pt idx="1221">
                  <c:v>44.42</c:v>
                </c:pt>
                <c:pt idx="1222">
                  <c:v>44.44</c:v>
                </c:pt>
                <c:pt idx="1223">
                  <c:v>44.46</c:v>
                </c:pt>
                <c:pt idx="1224">
                  <c:v>44.48</c:v>
                </c:pt>
                <c:pt idx="1225">
                  <c:v>44.5</c:v>
                </c:pt>
                <c:pt idx="1226">
                  <c:v>44.52</c:v>
                </c:pt>
                <c:pt idx="1227">
                  <c:v>44.54</c:v>
                </c:pt>
                <c:pt idx="1228">
                  <c:v>44.56</c:v>
                </c:pt>
                <c:pt idx="1229">
                  <c:v>44.58</c:v>
                </c:pt>
                <c:pt idx="1230">
                  <c:v>44.6</c:v>
                </c:pt>
                <c:pt idx="1231">
                  <c:v>44.62</c:v>
                </c:pt>
                <c:pt idx="1232">
                  <c:v>44.64</c:v>
                </c:pt>
                <c:pt idx="1233">
                  <c:v>44.66</c:v>
                </c:pt>
                <c:pt idx="1234">
                  <c:v>44.68</c:v>
                </c:pt>
                <c:pt idx="1235">
                  <c:v>44.7</c:v>
                </c:pt>
                <c:pt idx="1236">
                  <c:v>44.72</c:v>
                </c:pt>
                <c:pt idx="1237">
                  <c:v>44.74</c:v>
                </c:pt>
                <c:pt idx="1238">
                  <c:v>44.76</c:v>
                </c:pt>
                <c:pt idx="1239">
                  <c:v>44.78</c:v>
                </c:pt>
                <c:pt idx="1240">
                  <c:v>44.8</c:v>
                </c:pt>
                <c:pt idx="1241">
                  <c:v>44.82</c:v>
                </c:pt>
                <c:pt idx="1242">
                  <c:v>44.84</c:v>
                </c:pt>
                <c:pt idx="1243">
                  <c:v>44.86</c:v>
                </c:pt>
                <c:pt idx="1244">
                  <c:v>44.88</c:v>
                </c:pt>
                <c:pt idx="1245">
                  <c:v>44.9</c:v>
                </c:pt>
                <c:pt idx="1246">
                  <c:v>44.92</c:v>
                </c:pt>
                <c:pt idx="1247">
                  <c:v>44.94</c:v>
                </c:pt>
                <c:pt idx="1248">
                  <c:v>44.96</c:v>
                </c:pt>
                <c:pt idx="1249">
                  <c:v>44.98</c:v>
                </c:pt>
                <c:pt idx="1250">
                  <c:v>45</c:v>
                </c:pt>
                <c:pt idx="1251">
                  <c:v>45.02</c:v>
                </c:pt>
                <c:pt idx="1252">
                  <c:v>45.04</c:v>
                </c:pt>
                <c:pt idx="1253">
                  <c:v>45.06</c:v>
                </c:pt>
                <c:pt idx="1254">
                  <c:v>45.08</c:v>
                </c:pt>
                <c:pt idx="1255">
                  <c:v>45.1</c:v>
                </c:pt>
                <c:pt idx="1256">
                  <c:v>45.12</c:v>
                </c:pt>
                <c:pt idx="1257">
                  <c:v>45.14</c:v>
                </c:pt>
                <c:pt idx="1258">
                  <c:v>45.16</c:v>
                </c:pt>
                <c:pt idx="1259">
                  <c:v>45.18</c:v>
                </c:pt>
                <c:pt idx="1260">
                  <c:v>45.2</c:v>
                </c:pt>
                <c:pt idx="1261">
                  <c:v>45.22</c:v>
                </c:pt>
                <c:pt idx="1262">
                  <c:v>45.24</c:v>
                </c:pt>
                <c:pt idx="1263">
                  <c:v>45.26</c:v>
                </c:pt>
                <c:pt idx="1264">
                  <c:v>45.28</c:v>
                </c:pt>
                <c:pt idx="1265">
                  <c:v>45.3</c:v>
                </c:pt>
                <c:pt idx="1266">
                  <c:v>45.32</c:v>
                </c:pt>
                <c:pt idx="1267">
                  <c:v>45.34</c:v>
                </c:pt>
                <c:pt idx="1268">
                  <c:v>45.36</c:v>
                </c:pt>
                <c:pt idx="1269">
                  <c:v>45.38</c:v>
                </c:pt>
                <c:pt idx="1270">
                  <c:v>45.4</c:v>
                </c:pt>
                <c:pt idx="1271">
                  <c:v>45.42</c:v>
                </c:pt>
                <c:pt idx="1272">
                  <c:v>45.44</c:v>
                </c:pt>
                <c:pt idx="1273">
                  <c:v>45.46</c:v>
                </c:pt>
                <c:pt idx="1274">
                  <c:v>45.48</c:v>
                </c:pt>
                <c:pt idx="1275">
                  <c:v>45.5</c:v>
                </c:pt>
                <c:pt idx="1276">
                  <c:v>45.52</c:v>
                </c:pt>
                <c:pt idx="1277">
                  <c:v>45.54</c:v>
                </c:pt>
                <c:pt idx="1278">
                  <c:v>45.56</c:v>
                </c:pt>
                <c:pt idx="1279">
                  <c:v>45.58</c:v>
                </c:pt>
                <c:pt idx="1280">
                  <c:v>45.6</c:v>
                </c:pt>
                <c:pt idx="1281">
                  <c:v>45.62</c:v>
                </c:pt>
                <c:pt idx="1282">
                  <c:v>45.64</c:v>
                </c:pt>
                <c:pt idx="1283">
                  <c:v>45.66</c:v>
                </c:pt>
                <c:pt idx="1284">
                  <c:v>45.68</c:v>
                </c:pt>
                <c:pt idx="1285">
                  <c:v>45.7</c:v>
                </c:pt>
                <c:pt idx="1286">
                  <c:v>45.72</c:v>
                </c:pt>
                <c:pt idx="1287">
                  <c:v>45.74</c:v>
                </c:pt>
                <c:pt idx="1288">
                  <c:v>45.76</c:v>
                </c:pt>
                <c:pt idx="1289">
                  <c:v>45.78</c:v>
                </c:pt>
                <c:pt idx="1290">
                  <c:v>45.8</c:v>
                </c:pt>
                <c:pt idx="1291">
                  <c:v>45.82</c:v>
                </c:pt>
                <c:pt idx="1292">
                  <c:v>45.84</c:v>
                </c:pt>
                <c:pt idx="1293">
                  <c:v>45.86</c:v>
                </c:pt>
                <c:pt idx="1294">
                  <c:v>45.88</c:v>
                </c:pt>
                <c:pt idx="1295">
                  <c:v>45.9</c:v>
                </c:pt>
                <c:pt idx="1296">
                  <c:v>45.92</c:v>
                </c:pt>
                <c:pt idx="1297">
                  <c:v>45.94</c:v>
                </c:pt>
                <c:pt idx="1298">
                  <c:v>45.96</c:v>
                </c:pt>
                <c:pt idx="1299">
                  <c:v>45.98</c:v>
                </c:pt>
                <c:pt idx="1300">
                  <c:v>46</c:v>
                </c:pt>
                <c:pt idx="1301">
                  <c:v>46.02</c:v>
                </c:pt>
                <c:pt idx="1302">
                  <c:v>46.04</c:v>
                </c:pt>
                <c:pt idx="1303">
                  <c:v>46.06</c:v>
                </c:pt>
                <c:pt idx="1304">
                  <c:v>46.08</c:v>
                </c:pt>
                <c:pt idx="1305">
                  <c:v>46.1</c:v>
                </c:pt>
                <c:pt idx="1306">
                  <c:v>46.12</c:v>
                </c:pt>
                <c:pt idx="1307">
                  <c:v>46.14</c:v>
                </c:pt>
                <c:pt idx="1308">
                  <c:v>46.16</c:v>
                </c:pt>
                <c:pt idx="1309">
                  <c:v>46.18</c:v>
                </c:pt>
                <c:pt idx="1310">
                  <c:v>46.2</c:v>
                </c:pt>
                <c:pt idx="1311">
                  <c:v>46.22</c:v>
                </c:pt>
                <c:pt idx="1312">
                  <c:v>46.24</c:v>
                </c:pt>
                <c:pt idx="1313">
                  <c:v>46.26</c:v>
                </c:pt>
                <c:pt idx="1314">
                  <c:v>46.28</c:v>
                </c:pt>
                <c:pt idx="1315">
                  <c:v>46.3</c:v>
                </c:pt>
                <c:pt idx="1316">
                  <c:v>46.32</c:v>
                </c:pt>
                <c:pt idx="1317">
                  <c:v>46.34</c:v>
                </c:pt>
                <c:pt idx="1318">
                  <c:v>46.36</c:v>
                </c:pt>
                <c:pt idx="1319">
                  <c:v>46.38</c:v>
                </c:pt>
                <c:pt idx="1320">
                  <c:v>46.4</c:v>
                </c:pt>
                <c:pt idx="1321">
                  <c:v>46.42</c:v>
                </c:pt>
                <c:pt idx="1322">
                  <c:v>46.44</c:v>
                </c:pt>
                <c:pt idx="1323">
                  <c:v>46.46</c:v>
                </c:pt>
                <c:pt idx="1324">
                  <c:v>46.48</c:v>
                </c:pt>
                <c:pt idx="1325">
                  <c:v>46.5</c:v>
                </c:pt>
                <c:pt idx="1326">
                  <c:v>46.52</c:v>
                </c:pt>
                <c:pt idx="1327">
                  <c:v>46.54</c:v>
                </c:pt>
                <c:pt idx="1328">
                  <c:v>46.56</c:v>
                </c:pt>
                <c:pt idx="1329">
                  <c:v>46.58</c:v>
                </c:pt>
                <c:pt idx="1330">
                  <c:v>46.6</c:v>
                </c:pt>
                <c:pt idx="1331">
                  <c:v>46.62</c:v>
                </c:pt>
                <c:pt idx="1332">
                  <c:v>46.64</c:v>
                </c:pt>
                <c:pt idx="1333">
                  <c:v>46.66</c:v>
                </c:pt>
                <c:pt idx="1334">
                  <c:v>46.68</c:v>
                </c:pt>
                <c:pt idx="1335">
                  <c:v>46.7</c:v>
                </c:pt>
                <c:pt idx="1336">
                  <c:v>46.72</c:v>
                </c:pt>
                <c:pt idx="1337">
                  <c:v>46.74</c:v>
                </c:pt>
                <c:pt idx="1338">
                  <c:v>46.76</c:v>
                </c:pt>
                <c:pt idx="1339">
                  <c:v>46.78</c:v>
                </c:pt>
                <c:pt idx="1340">
                  <c:v>46.8</c:v>
                </c:pt>
                <c:pt idx="1341">
                  <c:v>46.82</c:v>
                </c:pt>
                <c:pt idx="1342">
                  <c:v>46.84</c:v>
                </c:pt>
                <c:pt idx="1343">
                  <c:v>46.86</c:v>
                </c:pt>
                <c:pt idx="1344">
                  <c:v>46.88</c:v>
                </c:pt>
                <c:pt idx="1345">
                  <c:v>46.9</c:v>
                </c:pt>
                <c:pt idx="1346">
                  <c:v>46.92</c:v>
                </c:pt>
                <c:pt idx="1347">
                  <c:v>46.94</c:v>
                </c:pt>
                <c:pt idx="1348">
                  <c:v>46.96</c:v>
                </c:pt>
                <c:pt idx="1349">
                  <c:v>46.98</c:v>
                </c:pt>
                <c:pt idx="1350">
                  <c:v>47</c:v>
                </c:pt>
                <c:pt idx="1351">
                  <c:v>47.02</c:v>
                </c:pt>
                <c:pt idx="1352">
                  <c:v>47.04</c:v>
                </c:pt>
                <c:pt idx="1353">
                  <c:v>47.06</c:v>
                </c:pt>
                <c:pt idx="1354">
                  <c:v>47.08</c:v>
                </c:pt>
                <c:pt idx="1355">
                  <c:v>47.1</c:v>
                </c:pt>
                <c:pt idx="1356">
                  <c:v>47.12</c:v>
                </c:pt>
                <c:pt idx="1357">
                  <c:v>47.14</c:v>
                </c:pt>
                <c:pt idx="1358">
                  <c:v>47.16</c:v>
                </c:pt>
                <c:pt idx="1359">
                  <c:v>47.18</c:v>
                </c:pt>
                <c:pt idx="1360">
                  <c:v>47.2</c:v>
                </c:pt>
                <c:pt idx="1361">
                  <c:v>47.22</c:v>
                </c:pt>
                <c:pt idx="1362">
                  <c:v>47.24</c:v>
                </c:pt>
                <c:pt idx="1363">
                  <c:v>47.26</c:v>
                </c:pt>
                <c:pt idx="1364">
                  <c:v>47.28</c:v>
                </c:pt>
                <c:pt idx="1365">
                  <c:v>47.3</c:v>
                </c:pt>
                <c:pt idx="1366">
                  <c:v>47.32</c:v>
                </c:pt>
                <c:pt idx="1367">
                  <c:v>47.34</c:v>
                </c:pt>
                <c:pt idx="1368">
                  <c:v>47.36</c:v>
                </c:pt>
                <c:pt idx="1369">
                  <c:v>47.38</c:v>
                </c:pt>
                <c:pt idx="1370">
                  <c:v>47.4</c:v>
                </c:pt>
                <c:pt idx="1371">
                  <c:v>47.42</c:v>
                </c:pt>
                <c:pt idx="1372">
                  <c:v>47.44</c:v>
                </c:pt>
                <c:pt idx="1373">
                  <c:v>47.46</c:v>
                </c:pt>
                <c:pt idx="1374">
                  <c:v>47.48</c:v>
                </c:pt>
                <c:pt idx="1375">
                  <c:v>47.5</c:v>
                </c:pt>
                <c:pt idx="1376">
                  <c:v>47.52</c:v>
                </c:pt>
                <c:pt idx="1377">
                  <c:v>47.54</c:v>
                </c:pt>
                <c:pt idx="1378">
                  <c:v>47.56</c:v>
                </c:pt>
                <c:pt idx="1379">
                  <c:v>47.58</c:v>
                </c:pt>
                <c:pt idx="1380">
                  <c:v>47.6</c:v>
                </c:pt>
                <c:pt idx="1381">
                  <c:v>47.62</c:v>
                </c:pt>
                <c:pt idx="1382">
                  <c:v>47.64</c:v>
                </c:pt>
                <c:pt idx="1383">
                  <c:v>47.66</c:v>
                </c:pt>
                <c:pt idx="1384">
                  <c:v>47.68</c:v>
                </c:pt>
                <c:pt idx="1385">
                  <c:v>47.7</c:v>
                </c:pt>
                <c:pt idx="1386">
                  <c:v>47.72</c:v>
                </c:pt>
                <c:pt idx="1387">
                  <c:v>47.74</c:v>
                </c:pt>
                <c:pt idx="1388">
                  <c:v>47.76</c:v>
                </c:pt>
                <c:pt idx="1389">
                  <c:v>47.78</c:v>
                </c:pt>
                <c:pt idx="1390">
                  <c:v>47.8</c:v>
                </c:pt>
                <c:pt idx="1391">
                  <c:v>47.82</c:v>
                </c:pt>
                <c:pt idx="1392">
                  <c:v>47.84</c:v>
                </c:pt>
                <c:pt idx="1393">
                  <c:v>47.86</c:v>
                </c:pt>
                <c:pt idx="1394">
                  <c:v>47.88</c:v>
                </c:pt>
                <c:pt idx="1395">
                  <c:v>47.9</c:v>
                </c:pt>
                <c:pt idx="1396">
                  <c:v>47.92</c:v>
                </c:pt>
                <c:pt idx="1397">
                  <c:v>47.94</c:v>
                </c:pt>
                <c:pt idx="1398">
                  <c:v>47.96</c:v>
                </c:pt>
                <c:pt idx="1399">
                  <c:v>47.98</c:v>
                </c:pt>
                <c:pt idx="1400">
                  <c:v>48</c:v>
                </c:pt>
                <c:pt idx="1401">
                  <c:v>48.02</c:v>
                </c:pt>
                <c:pt idx="1402">
                  <c:v>48.04</c:v>
                </c:pt>
                <c:pt idx="1403">
                  <c:v>48.06</c:v>
                </c:pt>
                <c:pt idx="1404">
                  <c:v>48.08</c:v>
                </c:pt>
                <c:pt idx="1405">
                  <c:v>48.1</c:v>
                </c:pt>
                <c:pt idx="1406">
                  <c:v>48.12</c:v>
                </c:pt>
                <c:pt idx="1407">
                  <c:v>48.14</c:v>
                </c:pt>
                <c:pt idx="1408">
                  <c:v>48.16</c:v>
                </c:pt>
                <c:pt idx="1409">
                  <c:v>48.18</c:v>
                </c:pt>
                <c:pt idx="1410">
                  <c:v>48.2</c:v>
                </c:pt>
                <c:pt idx="1411">
                  <c:v>48.22</c:v>
                </c:pt>
                <c:pt idx="1412">
                  <c:v>48.24</c:v>
                </c:pt>
                <c:pt idx="1413">
                  <c:v>48.26</c:v>
                </c:pt>
                <c:pt idx="1414">
                  <c:v>48.28</c:v>
                </c:pt>
                <c:pt idx="1415">
                  <c:v>48.3</c:v>
                </c:pt>
                <c:pt idx="1416">
                  <c:v>48.32</c:v>
                </c:pt>
                <c:pt idx="1417">
                  <c:v>48.34</c:v>
                </c:pt>
                <c:pt idx="1418">
                  <c:v>48.36</c:v>
                </c:pt>
                <c:pt idx="1419">
                  <c:v>48.38</c:v>
                </c:pt>
                <c:pt idx="1420">
                  <c:v>48.4</c:v>
                </c:pt>
                <c:pt idx="1421">
                  <c:v>48.42</c:v>
                </c:pt>
                <c:pt idx="1422">
                  <c:v>48.44</c:v>
                </c:pt>
                <c:pt idx="1423">
                  <c:v>48.46</c:v>
                </c:pt>
                <c:pt idx="1424">
                  <c:v>48.48</c:v>
                </c:pt>
                <c:pt idx="1425">
                  <c:v>48.5</c:v>
                </c:pt>
                <c:pt idx="1426">
                  <c:v>48.52</c:v>
                </c:pt>
                <c:pt idx="1427">
                  <c:v>48.54</c:v>
                </c:pt>
                <c:pt idx="1428">
                  <c:v>48.56</c:v>
                </c:pt>
                <c:pt idx="1429">
                  <c:v>48.58</c:v>
                </c:pt>
                <c:pt idx="1430">
                  <c:v>48.6</c:v>
                </c:pt>
                <c:pt idx="1431">
                  <c:v>48.62</c:v>
                </c:pt>
                <c:pt idx="1432">
                  <c:v>48.64</c:v>
                </c:pt>
                <c:pt idx="1433">
                  <c:v>48.66</c:v>
                </c:pt>
                <c:pt idx="1434">
                  <c:v>48.68</c:v>
                </c:pt>
                <c:pt idx="1435">
                  <c:v>48.7</c:v>
                </c:pt>
                <c:pt idx="1436">
                  <c:v>48.72</c:v>
                </c:pt>
                <c:pt idx="1437">
                  <c:v>48.74</c:v>
                </c:pt>
                <c:pt idx="1438">
                  <c:v>48.76</c:v>
                </c:pt>
                <c:pt idx="1439">
                  <c:v>48.78</c:v>
                </c:pt>
                <c:pt idx="1440">
                  <c:v>48.8</c:v>
                </c:pt>
                <c:pt idx="1441">
                  <c:v>48.82</c:v>
                </c:pt>
                <c:pt idx="1442">
                  <c:v>48.84</c:v>
                </c:pt>
                <c:pt idx="1443">
                  <c:v>48.86</c:v>
                </c:pt>
                <c:pt idx="1444">
                  <c:v>48.88</c:v>
                </c:pt>
                <c:pt idx="1445">
                  <c:v>48.9</c:v>
                </c:pt>
                <c:pt idx="1446">
                  <c:v>48.92</c:v>
                </c:pt>
                <c:pt idx="1447">
                  <c:v>48.94</c:v>
                </c:pt>
                <c:pt idx="1448">
                  <c:v>48.96</c:v>
                </c:pt>
                <c:pt idx="1449">
                  <c:v>48.98</c:v>
                </c:pt>
                <c:pt idx="1450">
                  <c:v>49</c:v>
                </c:pt>
                <c:pt idx="1451">
                  <c:v>49.02</c:v>
                </c:pt>
                <c:pt idx="1452">
                  <c:v>49.04</c:v>
                </c:pt>
                <c:pt idx="1453">
                  <c:v>49.06</c:v>
                </c:pt>
                <c:pt idx="1454">
                  <c:v>49.08</c:v>
                </c:pt>
                <c:pt idx="1455">
                  <c:v>49.1</c:v>
                </c:pt>
                <c:pt idx="1456">
                  <c:v>49.12</c:v>
                </c:pt>
                <c:pt idx="1457">
                  <c:v>49.14</c:v>
                </c:pt>
                <c:pt idx="1458">
                  <c:v>49.16</c:v>
                </c:pt>
                <c:pt idx="1459">
                  <c:v>49.18</c:v>
                </c:pt>
                <c:pt idx="1460">
                  <c:v>49.2</c:v>
                </c:pt>
                <c:pt idx="1461">
                  <c:v>49.22</c:v>
                </c:pt>
                <c:pt idx="1462">
                  <c:v>49.24</c:v>
                </c:pt>
                <c:pt idx="1463">
                  <c:v>49.26</c:v>
                </c:pt>
                <c:pt idx="1464">
                  <c:v>49.28</c:v>
                </c:pt>
                <c:pt idx="1465">
                  <c:v>49.3</c:v>
                </c:pt>
                <c:pt idx="1466">
                  <c:v>49.32</c:v>
                </c:pt>
                <c:pt idx="1467">
                  <c:v>49.34</c:v>
                </c:pt>
                <c:pt idx="1468">
                  <c:v>49.36</c:v>
                </c:pt>
                <c:pt idx="1469">
                  <c:v>49.38</c:v>
                </c:pt>
                <c:pt idx="1470">
                  <c:v>49.4</c:v>
                </c:pt>
                <c:pt idx="1471">
                  <c:v>49.42</c:v>
                </c:pt>
                <c:pt idx="1472">
                  <c:v>49.44</c:v>
                </c:pt>
                <c:pt idx="1473">
                  <c:v>49.46</c:v>
                </c:pt>
                <c:pt idx="1474">
                  <c:v>49.48</c:v>
                </c:pt>
                <c:pt idx="1475">
                  <c:v>49.5</c:v>
                </c:pt>
                <c:pt idx="1476">
                  <c:v>49.52</c:v>
                </c:pt>
                <c:pt idx="1477">
                  <c:v>49.54</c:v>
                </c:pt>
                <c:pt idx="1478">
                  <c:v>49.56</c:v>
                </c:pt>
                <c:pt idx="1479">
                  <c:v>49.58</c:v>
                </c:pt>
                <c:pt idx="1480">
                  <c:v>49.6</c:v>
                </c:pt>
                <c:pt idx="1481">
                  <c:v>49.62</c:v>
                </c:pt>
                <c:pt idx="1482">
                  <c:v>49.64</c:v>
                </c:pt>
                <c:pt idx="1483">
                  <c:v>49.66</c:v>
                </c:pt>
                <c:pt idx="1484">
                  <c:v>49.68</c:v>
                </c:pt>
                <c:pt idx="1485">
                  <c:v>49.7</c:v>
                </c:pt>
                <c:pt idx="1486">
                  <c:v>49.72</c:v>
                </c:pt>
                <c:pt idx="1487">
                  <c:v>49.74</c:v>
                </c:pt>
                <c:pt idx="1488">
                  <c:v>49.76</c:v>
                </c:pt>
                <c:pt idx="1489">
                  <c:v>49.78</c:v>
                </c:pt>
                <c:pt idx="1490">
                  <c:v>49.8</c:v>
                </c:pt>
                <c:pt idx="1491">
                  <c:v>49.82</c:v>
                </c:pt>
                <c:pt idx="1492">
                  <c:v>49.84</c:v>
                </c:pt>
                <c:pt idx="1493">
                  <c:v>49.86</c:v>
                </c:pt>
                <c:pt idx="1494">
                  <c:v>49.88</c:v>
                </c:pt>
                <c:pt idx="1495">
                  <c:v>49.9</c:v>
                </c:pt>
                <c:pt idx="1496">
                  <c:v>49.92</c:v>
                </c:pt>
                <c:pt idx="1497">
                  <c:v>49.94</c:v>
                </c:pt>
                <c:pt idx="1498">
                  <c:v>49.96</c:v>
                </c:pt>
                <c:pt idx="1499">
                  <c:v>49.98</c:v>
                </c:pt>
                <c:pt idx="1500">
                  <c:v>50</c:v>
                </c:pt>
                <c:pt idx="1501">
                  <c:v>50.02</c:v>
                </c:pt>
                <c:pt idx="1502">
                  <c:v>50.04</c:v>
                </c:pt>
                <c:pt idx="1503">
                  <c:v>50.06</c:v>
                </c:pt>
                <c:pt idx="1504">
                  <c:v>50.08</c:v>
                </c:pt>
                <c:pt idx="1505">
                  <c:v>50.1</c:v>
                </c:pt>
                <c:pt idx="1506">
                  <c:v>50.12</c:v>
                </c:pt>
                <c:pt idx="1507">
                  <c:v>50.14</c:v>
                </c:pt>
                <c:pt idx="1508">
                  <c:v>50.16</c:v>
                </c:pt>
                <c:pt idx="1509">
                  <c:v>50.18</c:v>
                </c:pt>
                <c:pt idx="1510">
                  <c:v>50.2</c:v>
                </c:pt>
                <c:pt idx="1511">
                  <c:v>50.22</c:v>
                </c:pt>
                <c:pt idx="1512">
                  <c:v>50.24</c:v>
                </c:pt>
                <c:pt idx="1513">
                  <c:v>50.26</c:v>
                </c:pt>
                <c:pt idx="1514">
                  <c:v>50.28</c:v>
                </c:pt>
                <c:pt idx="1515">
                  <c:v>50.3</c:v>
                </c:pt>
                <c:pt idx="1516">
                  <c:v>50.32</c:v>
                </c:pt>
                <c:pt idx="1517">
                  <c:v>50.34</c:v>
                </c:pt>
                <c:pt idx="1518">
                  <c:v>50.36</c:v>
                </c:pt>
                <c:pt idx="1519">
                  <c:v>50.38</c:v>
                </c:pt>
                <c:pt idx="1520">
                  <c:v>50.4</c:v>
                </c:pt>
                <c:pt idx="1521">
                  <c:v>50.42</c:v>
                </c:pt>
                <c:pt idx="1522">
                  <c:v>50.44</c:v>
                </c:pt>
                <c:pt idx="1523">
                  <c:v>50.46</c:v>
                </c:pt>
                <c:pt idx="1524">
                  <c:v>50.48</c:v>
                </c:pt>
                <c:pt idx="1525">
                  <c:v>50.5</c:v>
                </c:pt>
                <c:pt idx="1526">
                  <c:v>50.52</c:v>
                </c:pt>
                <c:pt idx="1527">
                  <c:v>50.54</c:v>
                </c:pt>
                <c:pt idx="1528">
                  <c:v>50.56</c:v>
                </c:pt>
                <c:pt idx="1529">
                  <c:v>50.58</c:v>
                </c:pt>
                <c:pt idx="1530">
                  <c:v>50.6</c:v>
                </c:pt>
                <c:pt idx="1531">
                  <c:v>50.62</c:v>
                </c:pt>
                <c:pt idx="1532">
                  <c:v>50.64</c:v>
                </c:pt>
                <c:pt idx="1533">
                  <c:v>50.66</c:v>
                </c:pt>
                <c:pt idx="1534">
                  <c:v>50.68</c:v>
                </c:pt>
                <c:pt idx="1535">
                  <c:v>50.7</c:v>
                </c:pt>
                <c:pt idx="1536">
                  <c:v>50.72</c:v>
                </c:pt>
                <c:pt idx="1537">
                  <c:v>50.74</c:v>
                </c:pt>
                <c:pt idx="1538">
                  <c:v>50.76</c:v>
                </c:pt>
                <c:pt idx="1539">
                  <c:v>50.78</c:v>
                </c:pt>
                <c:pt idx="1540">
                  <c:v>50.8</c:v>
                </c:pt>
                <c:pt idx="1541">
                  <c:v>50.82</c:v>
                </c:pt>
                <c:pt idx="1542">
                  <c:v>50.84</c:v>
                </c:pt>
                <c:pt idx="1543">
                  <c:v>50.86</c:v>
                </c:pt>
                <c:pt idx="1544">
                  <c:v>50.88</c:v>
                </c:pt>
                <c:pt idx="1545">
                  <c:v>50.9</c:v>
                </c:pt>
                <c:pt idx="1546">
                  <c:v>50.92</c:v>
                </c:pt>
                <c:pt idx="1547">
                  <c:v>50.94</c:v>
                </c:pt>
                <c:pt idx="1548">
                  <c:v>50.96</c:v>
                </c:pt>
                <c:pt idx="1549">
                  <c:v>50.98</c:v>
                </c:pt>
                <c:pt idx="1550">
                  <c:v>51</c:v>
                </c:pt>
                <c:pt idx="1551">
                  <c:v>51.02</c:v>
                </c:pt>
                <c:pt idx="1552">
                  <c:v>51.04</c:v>
                </c:pt>
                <c:pt idx="1553">
                  <c:v>51.06</c:v>
                </c:pt>
                <c:pt idx="1554">
                  <c:v>51.08</c:v>
                </c:pt>
                <c:pt idx="1555">
                  <c:v>51.1</c:v>
                </c:pt>
                <c:pt idx="1556">
                  <c:v>51.12</c:v>
                </c:pt>
                <c:pt idx="1557">
                  <c:v>51.14</c:v>
                </c:pt>
                <c:pt idx="1558">
                  <c:v>51.16</c:v>
                </c:pt>
                <c:pt idx="1559">
                  <c:v>51.18</c:v>
                </c:pt>
                <c:pt idx="1560">
                  <c:v>51.2</c:v>
                </c:pt>
                <c:pt idx="1561">
                  <c:v>51.22</c:v>
                </c:pt>
                <c:pt idx="1562">
                  <c:v>51.24</c:v>
                </c:pt>
                <c:pt idx="1563">
                  <c:v>51.26</c:v>
                </c:pt>
                <c:pt idx="1564">
                  <c:v>51.28</c:v>
                </c:pt>
                <c:pt idx="1565">
                  <c:v>51.3</c:v>
                </c:pt>
                <c:pt idx="1566">
                  <c:v>51.32</c:v>
                </c:pt>
                <c:pt idx="1567">
                  <c:v>51.34</c:v>
                </c:pt>
                <c:pt idx="1568">
                  <c:v>51.36</c:v>
                </c:pt>
                <c:pt idx="1569">
                  <c:v>51.38</c:v>
                </c:pt>
                <c:pt idx="1570">
                  <c:v>51.4</c:v>
                </c:pt>
                <c:pt idx="1571">
                  <c:v>51.42</c:v>
                </c:pt>
                <c:pt idx="1572">
                  <c:v>51.44</c:v>
                </c:pt>
                <c:pt idx="1573">
                  <c:v>51.46</c:v>
                </c:pt>
                <c:pt idx="1574">
                  <c:v>51.48</c:v>
                </c:pt>
                <c:pt idx="1575">
                  <c:v>51.5</c:v>
                </c:pt>
                <c:pt idx="1576">
                  <c:v>51.52</c:v>
                </c:pt>
                <c:pt idx="1577">
                  <c:v>51.54</c:v>
                </c:pt>
                <c:pt idx="1578">
                  <c:v>51.56</c:v>
                </c:pt>
                <c:pt idx="1579">
                  <c:v>51.58</c:v>
                </c:pt>
                <c:pt idx="1580">
                  <c:v>51.6</c:v>
                </c:pt>
                <c:pt idx="1581">
                  <c:v>51.62</c:v>
                </c:pt>
                <c:pt idx="1582">
                  <c:v>51.64</c:v>
                </c:pt>
                <c:pt idx="1583">
                  <c:v>51.66</c:v>
                </c:pt>
                <c:pt idx="1584">
                  <c:v>51.68</c:v>
                </c:pt>
                <c:pt idx="1585">
                  <c:v>51.7</c:v>
                </c:pt>
                <c:pt idx="1586">
                  <c:v>51.72</c:v>
                </c:pt>
                <c:pt idx="1587">
                  <c:v>51.74</c:v>
                </c:pt>
                <c:pt idx="1588">
                  <c:v>51.76</c:v>
                </c:pt>
                <c:pt idx="1589">
                  <c:v>51.78</c:v>
                </c:pt>
                <c:pt idx="1590">
                  <c:v>51.8</c:v>
                </c:pt>
                <c:pt idx="1591">
                  <c:v>51.82</c:v>
                </c:pt>
                <c:pt idx="1592">
                  <c:v>51.84</c:v>
                </c:pt>
                <c:pt idx="1593">
                  <c:v>51.86</c:v>
                </c:pt>
                <c:pt idx="1594">
                  <c:v>51.88</c:v>
                </c:pt>
                <c:pt idx="1595">
                  <c:v>51.9</c:v>
                </c:pt>
                <c:pt idx="1596">
                  <c:v>51.92</c:v>
                </c:pt>
                <c:pt idx="1597">
                  <c:v>51.94</c:v>
                </c:pt>
                <c:pt idx="1598">
                  <c:v>51.96</c:v>
                </c:pt>
                <c:pt idx="1599">
                  <c:v>51.98</c:v>
                </c:pt>
                <c:pt idx="1600">
                  <c:v>52</c:v>
                </c:pt>
                <c:pt idx="1601">
                  <c:v>52.02</c:v>
                </c:pt>
                <c:pt idx="1602">
                  <c:v>52.04</c:v>
                </c:pt>
                <c:pt idx="1603">
                  <c:v>52.06</c:v>
                </c:pt>
                <c:pt idx="1604">
                  <c:v>52.08</c:v>
                </c:pt>
                <c:pt idx="1605">
                  <c:v>52.1</c:v>
                </c:pt>
                <c:pt idx="1606">
                  <c:v>52.12</c:v>
                </c:pt>
                <c:pt idx="1607">
                  <c:v>52.14</c:v>
                </c:pt>
                <c:pt idx="1608">
                  <c:v>52.16</c:v>
                </c:pt>
                <c:pt idx="1609">
                  <c:v>52.18</c:v>
                </c:pt>
                <c:pt idx="1610">
                  <c:v>52.2</c:v>
                </c:pt>
                <c:pt idx="1611">
                  <c:v>52.22</c:v>
                </c:pt>
                <c:pt idx="1612">
                  <c:v>52.24</c:v>
                </c:pt>
                <c:pt idx="1613">
                  <c:v>52.26</c:v>
                </c:pt>
                <c:pt idx="1614">
                  <c:v>52.28</c:v>
                </c:pt>
                <c:pt idx="1615">
                  <c:v>52.3</c:v>
                </c:pt>
                <c:pt idx="1616">
                  <c:v>52.32</c:v>
                </c:pt>
                <c:pt idx="1617">
                  <c:v>52.34</c:v>
                </c:pt>
                <c:pt idx="1618">
                  <c:v>52.36</c:v>
                </c:pt>
                <c:pt idx="1619">
                  <c:v>52.38</c:v>
                </c:pt>
                <c:pt idx="1620">
                  <c:v>52.4</c:v>
                </c:pt>
                <c:pt idx="1621">
                  <c:v>52.42</c:v>
                </c:pt>
                <c:pt idx="1622">
                  <c:v>52.44</c:v>
                </c:pt>
                <c:pt idx="1623">
                  <c:v>52.46</c:v>
                </c:pt>
                <c:pt idx="1624">
                  <c:v>52.48</c:v>
                </c:pt>
                <c:pt idx="1625">
                  <c:v>52.5</c:v>
                </c:pt>
                <c:pt idx="1626">
                  <c:v>52.52</c:v>
                </c:pt>
                <c:pt idx="1627">
                  <c:v>52.54</c:v>
                </c:pt>
                <c:pt idx="1628">
                  <c:v>52.56</c:v>
                </c:pt>
                <c:pt idx="1629">
                  <c:v>52.58</c:v>
                </c:pt>
                <c:pt idx="1630">
                  <c:v>52.6</c:v>
                </c:pt>
                <c:pt idx="1631">
                  <c:v>52.62</c:v>
                </c:pt>
                <c:pt idx="1632">
                  <c:v>52.64</c:v>
                </c:pt>
                <c:pt idx="1633">
                  <c:v>52.66</c:v>
                </c:pt>
                <c:pt idx="1634">
                  <c:v>52.68</c:v>
                </c:pt>
                <c:pt idx="1635">
                  <c:v>52.7</c:v>
                </c:pt>
                <c:pt idx="1636">
                  <c:v>52.72</c:v>
                </c:pt>
                <c:pt idx="1637">
                  <c:v>52.74</c:v>
                </c:pt>
                <c:pt idx="1638">
                  <c:v>52.76</c:v>
                </c:pt>
                <c:pt idx="1639">
                  <c:v>52.78</c:v>
                </c:pt>
                <c:pt idx="1640">
                  <c:v>52.8</c:v>
                </c:pt>
                <c:pt idx="1641">
                  <c:v>52.82</c:v>
                </c:pt>
                <c:pt idx="1642">
                  <c:v>52.84</c:v>
                </c:pt>
                <c:pt idx="1643">
                  <c:v>52.86</c:v>
                </c:pt>
                <c:pt idx="1644">
                  <c:v>52.88</c:v>
                </c:pt>
                <c:pt idx="1645">
                  <c:v>52.9</c:v>
                </c:pt>
                <c:pt idx="1646">
                  <c:v>52.92</c:v>
                </c:pt>
                <c:pt idx="1647">
                  <c:v>52.94</c:v>
                </c:pt>
                <c:pt idx="1648">
                  <c:v>52.96</c:v>
                </c:pt>
                <c:pt idx="1649">
                  <c:v>52.98</c:v>
                </c:pt>
                <c:pt idx="1650">
                  <c:v>53</c:v>
                </c:pt>
                <c:pt idx="1651">
                  <c:v>53.02</c:v>
                </c:pt>
                <c:pt idx="1652">
                  <c:v>53.04</c:v>
                </c:pt>
                <c:pt idx="1653">
                  <c:v>53.06</c:v>
                </c:pt>
                <c:pt idx="1654">
                  <c:v>53.08</c:v>
                </c:pt>
                <c:pt idx="1655">
                  <c:v>53.1</c:v>
                </c:pt>
                <c:pt idx="1656">
                  <c:v>53.12</c:v>
                </c:pt>
                <c:pt idx="1657">
                  <c:v>53.14</c:v>
                </c:pt>
                <c:pt idx="1658">
                  <c:v>53.16</c:v>
                </c:pt>
                <c:pt idx="1659">
                  <c:v>53.18</c:v>
                </c:pt>
                <c:pt idx="1660">
                  <c:v>53.2</c:v>
                </c:pt>
                <c:pt idx="1661">
                  <c:v>53.22</c:v>
                </c:pt>
                <c:pt idx="1662">
                  <c:v>53.24</c:v>
                </c:pt>
                <c:pt idx="1663">
                  <c:v>53.26</c:v>
                </c:pt>
                <c:pt idx="1664">
                  <c:v>53.28</c:v>
                </c:pt>
                <c:pt idx="1665">
                  <c:v>53.3</c:v>
                </c:pt>
                <c:pt idx="1666">
                  <c:v>53.32</c:v>
                </c:pt>
                <c:pt idx="1667">
                  <c:v>53.34</c:v>
                </c:pt>
                <c:pt idx="1668">
                  <c:v>53.36</c:v>
                </c:pt>
                <c:pt idx="1669">
                  <c:v>53.38</c:v>
                </c:pt>
                <c:pt idx="1670">
                  <c:v>53.4</c:v>
                </c:pt>
                <c:pt idx="1671">
                  <c:v>53.42</c:v>
                </c:pt>
                <c:pt idx="1672">
                  <c:v>53.44</c:v>
                </c:pt>
                <c:pt idx="1673">
                  <c:v>53.46</c:v>
                </c:pt>
                <c:pt idx="1674">
                  <c:v>53.48</c:v>
                </c:pt>
                <c:pt idx="1675">
                  <c:v>53.5</c:v>
                </c:pt>
                <c:pt idx="1676">
                  <c:v>53.52</c:v>
                </c:pt>
                <c:pt idx="1677">
                  <c:v>53.54</c:v>
                </c:pt>
                <c:pt idx="1678">
                  <c:v>53.56</c:v>
                </c:pt>
                <c:pt idx="1679">
                  <c:v>53.58</c:v>
                </c:pt>
                <c:pt idx="1680">
                  <c:v>53.6</c:v>
                </c:pt>
                <c:pt idx="1681">
                  <c:v>53.62</c:v>
                </c:pt>
                <c:pt idx="1682">
                  <c:v>53.64</c:v>
                </c:pt>
                <c:pt idx="1683">
                  <c:v>53.66</c:v>
                </c:pt>
                <c:pt idx="1684">
                  <c:v>53.68</c:v>
                </c:pt>
                <c:pt idx="1685">
                  <c:v>53.7</c:v>
                </c:pt>
                <c:pt idx="1686">
                  <c:v>53.72</c:v>
                </c:pt>
                <c:pt idx="1687">
                  <c:v>53.74</c:v>
                </c:pt>
                <c:pt idx="1688">
                  <c:v>53.76</c:v>
                </c:pt>
                <c:pt idx="1689">
                  <c:v>53.78</c:v>
                </c:pt>
                <c:pt idx="1690">
                  <c:v>53.8</c:v>
                </c:pt>
                <c:pt idx="1691">
                  <c:v>53.82</c:v>
                </c:pt>
                <c:pt idx="1692">
                  <c:v>53.84</c:v>
                </c:pt>
                <c:pt idx="1693">
                  <c:v>53.86</c:v>
                </c:pt>
                <c:pt idx="1694">
                  <c:v>53.88</c:v>
                </c:pt>
                <c:pt idx="1695">
                  <c:v>53.9</c:v>
                </c:pt>
                <c:pt idx="1696">
                  <c:v>53.92</c:v>
                </c:pt>
                <c:pt idx="1697">
                  <c:v>53.94</c:v>
                </c:pt>
                <c:pt idx="1698">
                  <c:v>53.96</c:v>
                </c:pt>
                <c:pt idx="1699">
                  <c:v>53.98</c:v>
                </c:pt>
                <c:pt idx="1700">
                  <c:v>54</c:v>
                </c:pt>
                <c:pt idx="1701">
                  <c:v>54.02</c:v>
                </c:pt>
                <c:pt idx="1702">
                  <c:v>54.04</c:v>
                </c:pt>
                <c:pt idx="1703">
                  <c:v>54.06</c:v>
                </c:pt>
                <c:pt idx="1704">
                  <c:v>54.08</c:v>
                </c:pt>
                <c:pt idx="1705">
                  <c:v>54.1</c:v>
                </c:pt>
                <c:pt idx="1706">
                  <c:v>54.12</c:v>
                </c:pt>
                <c:pt idx="1707">
                  <c:v>54.14</c:v>
                </c:pt>
                <c:pt idx="1708">
                  <c:v>54.16</c:v>
                </c:pt>
                <c:pt idx="1709">
                  <c:v>54.18</c:v>
                </c:pt>
                <c:pt idx="1710">
                  <c:v>54.2</c:v>
                </c:pt>
                <c:pt idx="1711">
                  <c:v>54.22</c:v>
                </c:pt>
                <c:pt idx="1712">
                  <c:v>54.24</c:v>
                </c:pt>
                <c:pt idx="1713">
                  <c:v>54.26</c:v>
                </c:pt>
                <c:pt idx="1714">
                  <c:v>54.28</c:v>
                </c:pt>
                <c:pt idx="1715">
                  <c:v>54.3</c:v>
                </c:pt>
                <c:pt idx="1716">
                  <c:v>54.32</c:v>
                </c:pt>
                <c:pt idx="1717">
                  <c:v>54.34</c:v>
                </c:pt>
                <c:pt idx="1718">
                  <c:v>54.36</c:v>
                </c:pt>
                <c:pt idx="1719">
                  <c:v>54.38</c:v>
                </c:pt>
                <c:pt idx="1720">
                  <c:v>54.4</c:v>
                </c:pt>
                <c:pt idx="1721">
                  <c:v>54.42</c:v>
                </c:pt>
                <c:pt idx="1722">
                  <c:v>54.44</c:v>
                </c:pt>
                <c:pt idx="1723">
                  <c:v>54.46</c:v>
                </c:pt>
                <c:pt idx="1724">
                  <c:v>54.48</c:v>
                </c:pt>
                <c:pt idx="1725">
                  <c:v>54.5</c:v>
                </c:pt>
                <c:pt idx="1726">
                  <c:v>54.52</c:v>
                </c:pt>
                <c:pt idx="1727">
                  <c:v>54.54</c:v>
                </c:pt>
                <c:pt idx="1728">
                  <c:v>54.56</c:v>
                </c:pt>
                <c:pt idx="1729">
                  <c:v>54.58</c:v>
                </c:pt>
                <c:pt idx="1730">
                  <c:v>54.6</c:v>
                </c:pt>
                <c:pt idx="1731">
                  <c:v>54.62</c:v>
                </c:pt>
                <c:pt idx="1732">
                  <c:v>54.64</c:v>
                </c:pt>
                <c:pt idx="1733">
                  <c:v>54.66</c:v>
                </c:pt>
                <c:pt idx="1734">
                  <c:v>54.68</c:v>
                </c:pt>
                <c:pt idx="1735">
                  <c:v>54.7</c:v>
                </c:pt>
                <c:pt idx="1736">
                  <c:v>54.72</c:v>
                </c:pt>
                <c:pt idx="1737">
                  <c:v>54.74</c:v>
                </c:pt>
                <c:pt idx="1738">
                  <c:v>54.76</c:v>
                </c:pt>
                <c:pt idx="1739">
                  <c:v>54.78</c:v>
                </c:pt>
                <c:pt idx="1740">
                  <c:v>54.8</c:v>
                </c:pt>
                <c:pt idx="1741">
                  <c:v>54.82</c:v>
                </c:pt>
                <c:pt idx="1742">
                  <c:v>54.84</c:v>
                </c:pt>
                <c:pt idx="1743">
                  <c:v>54.86</c:v>
                </c:pt>
                <c:pt idx="1744">
                  <c:v>54.88</c:v>
                </c:pt>
                <c:pt idx="1745">
                  <c:v>54.9</c:v>
                </c:pt>
                <c:pt idx="1746">
                  <c:v>54.92</c:v>
                </c:pt>
                <c:pt idx="1747">
                  <c:v>54.94</c:v>
                </c:pt>
                <c:pt idx="1748">
                  <c:v>54.96</c:v>
                </c:pt>
                <c:pt idx="1749">
                  <c:v>54.98</c:v>
                </c:pt>
                <c:pt idx="1750">
                  <c:v>55</c:v>
                </c:pt>
                <c:pt idx="1751">
                  <c:v>55.02</c:v>
                </c:pt>
                <c:pt idx="1752">
                  <c:v>55.04</c:v>
                </c:pt>
                <c:pt idx="1753">
                  <c:v>55.06</c:v>
                </c:pt>
                <c:pt idx="1754">
                  <c:v>55.08</c:v>
                </c:pt>
                <c:pt idx="1755">
                  <c:v>55.1</c:v>
                </c:pt>
                <c:pt idx="1756">
                  <c:v>55.12</c:v>
                </c:pt>
                <c:pt idx="1757">
                  <c:v>55.14</c:v>
                </c:pt>
                <c:pt idx="1758">
                  <c:v>55.16</c:v>
                </c:pt>
                <c:pt idx="1759">
                  <c:v>55.18</c:v>
                </c:pt>
                <c:pt idx="1760">
                  <c:v>55.2</c:v>
                </c:pt>
                <c:pt idx="1761">
                  <c:v>55.22</c:v>
                </c:pt>
                <c:pt idx="1762">
                  <c:v>55.24</c:v>
                </c:pt>
                <c:pt idx="1763">
                  <c:v>55.26</c:v>
                </c:pt>
                <c:pt idx="1764">
                  <c:v>55.28</c:v>
                </c:pt>
                <c:pt idx="1765">
                  <c:v>55.3</c:v>
                </c:pt>
                <c:pt idx="1766">
                  <c:v>55.32</c:v>
                </c:pt>
                <c:pt idx="1767">
                  <c:v>55.34</c:v>
                </c:pt>
                <c:pt idx="1768">
                  <c:v>55.36</c:v>
                </c:pt>
                <c:pt idx="1769">
                  <c:v>55.38</c:v>
                </c:pt>
                <c:pt idx="1770">
                  <c:v>55.4</c:v>
                </c:pt>
                <c:pt idx="1771">
                  <c:v>55.42</c:v>
                </c:pt>
                <c:pt idx="1772">
                  <c:v>55.44</c:v>
                </c:pt>
                <c:pt idx="1773">
                  <c:v>55.46</c:v>
                </c:pt>
                <c:pt idx="1774">
                  <c:v>55.48</c:v>
                </c:pt>
                <c:pt idx="1775">
                  <c:v>55.5</c:v>
                </c:pt>
                <c:pt idx="1776">
                  <c:v>55.52</c:v>
                </c:pt>
                <c:pt idx="1777">
                  <c:v>55.54</c:v>
                </c:pt>
                <c:pt idx="1778">
                  <c:v>55.56</c:v>
                </c:pt>
                <c:pt idx="1779">
                  <c:v>55.58</c:v>
                </c:pt>
                <c:pt idx="1780">
                  <c:v>55.6</c:v>
                </c:pt>
                <c:pt idx="1781">
                  <c:v>55.62</c:v>
                </c:pt>
                <c:pt idx="1782">
                  <c:v>55.64</c:v>
                </c:pt>
                <c:pt idx="1783">
                  <c:v>55.66</c:v>
                </c:pt>
                <c:pt idx="1784">
                  <c:v>55.68</c:v>
                </c:pt>
                <c:pt idx="1785">
                  <c:v>55.7</c:v>
                </c:pt>
                <c:pt idx="1786">
                  <c:v>55.72</c:v>
                </c:pt>
                <c:pt idx="1787">
                  <c:v>55.74</c:v>
                </c:pt>
                <c:pt idx="1788">
                  <c:v>55.76</c:v>
                </c:pt>
                <c:pt idx="1789">
                  <c:v>55.78</c:v>
                </c:pt>
                <c:pt idx="1790">
                  <c:v>55.8</c:v>
                </c:pt>
                <c:pt idx="1791">
                  <c:v>55.82</c:v>
                </c:pt>
                <c:pt idx="1792">
                  <c:v>55.84</c:v>
                </c:pt>
                <c:pt idx="1793">
                  <c:v>55.86</c:v>
                </c:pt>
                <c:pt idx="1794">
                  <c:v>55.88</c:v>
                </c:pt>
                <c:pt idx="1795">
                  <c:v>55.9</c:v>
                </c:pt>
                <c:pt idx="1796">
                  <c:v>55.92</c:v>
                </c:pt>
                <c:pt idx="1797">
                  <c:v>55.94</c:v>
                </c:pt>
                <c:pt idx="1798">
                  <c:v>55.96</c:v>
                </c:pt>
                <c:pt idx="1799">
                  <c:v>55.98</c:v>
                </c:pt>
                <c:pt idx="1800">
                  <c:v>56</c:v>
                </c:pt>
                <c:pt idx="1801">
                  <c:v>56.02</c:v>
                </c:pt>
                <c:pt idx="1802">
                  <c:v>56.04</c:v>
                </c:pt>
                <c:pt idx="1803">
                  <c:v>56.06</c:v>
                </c:pt>
                <c:pt idx="1804">
                  <c:v>56.08</c:v>
                </c:pt>
                <c:pt idx="1805">
                  <c:v>56.1</c:v>
                </c:pt>
                <c:pt idx="1806">
                  <c:v>56.12</c:v>
                </c:pt>
                <c:pt idx="1807">
                  <c:v>56.14</c:v>
                </c:pt>
                <c:pt idx="1808">
                  <c:v>56.16</c:v>
                </c:pt>
                <c:pt idx="1809">
                  <c:v>56.18</c:v>
                </c:pt>
                <c:pt idx="1810">
                  <c:v>56.2</c:v>
                </c:pt>
                <c:pt idx="1811">
                  <c:v>56.22</c:v>
                </c:pt>
                <c:pt idx="1812">
                  <c:v>56.24</c:v>
                </c:pt>
                <c:pt idx="1813">
                  <c:v>56.26</c:v>
                </c:pt>
                <c:pt idx="1814">
                  <c:v>56.28</c:v>
                </c:pt>
                <c:pt idx="1815">
                  <c:v>56.3</c:v>
                </c:pt>
                <c:pt idx="1816">
                  <c:v>56.32</c:v>
                </c:pt>
                <c:pt idx="1817">
                  <c:v>56.34</c:v>
                </c:pt>
                <c:pt idx="1818">
                  <c:v>56.36</c:v>
                </c:pt>
                <c:pt idx="1819">
                  <c:v>56.38</c:v>
                </c:pt>
                <c:pt idx="1820">
                  <c:v>56.4</c:v>
                </c:pt>
                <c:pt idx="1821">
                  <c:v>56.42</c:v>
                </c:pt>
                <c:pt idx="1822">
                  <c:v>56.44</c:v>
                </c:pt>
                <c:pt idx="1823">
                  <c:v>56.46</c:v>
                </c:pt>
                <c:pt idx="1824">
                  <c:v>56.48</c:v>
                </c:pt>
                <c:pt idx="1825">
                  <c:v>56.5</c:v>
                </c:pt>
                <c:pt idx="1826">
                  <c:v>56.52</c:v>
                </c:pt>
                <c:pt idx="1827">
                  <c:v>56.54</c:v>
                </c:pt>
                <c:pt idx="1828">
                  <c:v>56.56</c:v>
                </c:pt>
                <c:pt idx="1829">
                  <c:v>56.58</c:v>
                </c:pt>
                <c:pt idx="1830">
                  <c:v>56.6</c:v>
                </c:pt>
                <c:pt idx="1831">
                  <c:v>56.62</c:v>
                </c:pt>
                <c:pt idx="1832">
                  <c:v>56.64</c:v>
                </c:pt>
                <c:pt idx="1833">
                  <c:v>56.66</c:v>
                </c:pt>
                <c:pt idx="1834">
                  <c:v>56.68</c:v>
                </c:pt>
                <c:pt idx="1835">
                  <c:v>56.7</c:v>
                </c:pt>
                <c:pt idx="1836">
                  <c:v>56.72</c:v>
                </c:pt>
                <c:pt idx="1837">
                  <c:v>56.74</c:v>
                </c:pt>
                <c:pt idx="1838">
                  <c:v>56.76</c:v>
                </c:pt>
                <c:pt idx="1839">
                  <c:v>56.78</c:v>
                </c:pt>
                <c:pt idx="1840">
                  <c:v>56.8</c:v>
                </c:pt>
                <c:pt idx="1841">
                  <c:v>56.82</c:v>
                </c:pt>
                <c:pt idx="1842">
                  <c:v>56.84</c:v>
                </c:pt>
                <c:pt idx="1843">
                  <c:v>56.86</c:v>
                </c:pt>
                <c:pt idx="1844">
                  <c:v>56.88</c:v>
                </c:pt>
                <c:pt idx="1845">
                  <c:v>56.9</c:v>
                </c:pt>
                <c:pt idx="1846">
                  <c:v>56.92</c:v>
                </c:pt>
                <c:pt idx="1847">
                  <c:v>56.94</c:v>
                </c:pt>
                <c:pt idx="1848">
                  <c:v>56.96</c:v>
                </c:pt>
                <c:pt idx="1849">
                  <c:v>56.98</c:v>
                </c:pt>
                <c:pt idx="1850">
                  <c:v>57</c:v>
                </c:pt>
                <c:pt idx="1851">
                  <c:v>57.02</c:v>
                </c:pt>
                <c:pt idx="1852">
                  <c:v>57.04</c:v>
                </c:pt>
                <c:pt idx="1853">
                  <c:v>57.06</c:v>
                </c:pt>
                <c:pt idx="1854">
                  <c:v>57.08</c:v>
                </c:pt>
                <c:pt idx="1855">
                  <c:v>57.1</c:v>
                </c:pt>
                <c:pt idx="1856">
                  <c:v>57.12</c:v>
                </c:pt>
                <c:pt idx="1857">
                  <c:v>57.14</c:v>
                </c:pt>
                <c:pt idx="1858">
                  <c:v>57.16</c:v>
                </c:pt>
                <c:pt idx="1859">
                  <c:v>57.18</c:v>
                </c:pt>
                <c:pt idx="1860">
                  <c:v>57.2</c:v>
                </c:pt>
                <c:pt idx="1861">
                  <c:v>57.22</c:v>
                </c:pt>
                <c:pt idx="1862">
                  <c:v>57.24</c:v>
                </c:pt>
                <c:pt idx="1863">
                  <c:v>57.26</c:v>
                </c:pt>
                <c:pt idx="1864">
                  <c:v>57.28</c:v>
                </c:pt>
                <c:pt idx="1865">
                  <c:v>57.3</c:v>
                </c:pt>
                <c:pt idx="1866">
                  <c:v>57.32</c:v>
                </c:pt>
                <c:pt idx="1867">
                  <c:v>57.34</c:v>
                </c:pt>
                <c:pt idx="1868">
                  <c:v>57.36</c:v>
                </c:pt>
                <c:pt idx="1869">
                  <c:v>57.38</c:v>
                </c:pt>
                <c:pt idx="1870">
                  <c:v>57.4</c:v>
                </c:pt>
                <c:pt idx="1871">
                  <c:v>57.42</c:v>
                </c:pt>
                <c:pt idx="1872">
                  <c:v>57.44</c:v>
                </c:pt>
                <c:pt idx="1873">
                  <c:v>57.46</c:v>
                </c:pt>
                <c:pt idx="1874">
                  <c:v>57.48</c:v>
                </c:pt>
                <c:pt idx="1875">
                  <c:v>57.5</c:v>
                </c:pt>
                <c:pt idx="1876">
                  <c:v>57.52</c:v>
                </c:pt>
                <c:pt idx="1877">
                  <c:v>57.54</c:v>
                </c:pt>
                <c:pt idx="1878">
                  <c:v>57.56</c:v>
                </c:pt>
                <c:pt idx="1879">
                  <c:v>57.58</c:v>
                </c:pt>
                <c:pt idx="1880">
                  <c:v>57.6</c:v>
                </c:pt>
                <c:pt idx="1881">
                  <c:v>57.62</c:v>
                </c:pt>
                <c:pt idx="1882">
                  <c:v>57.64</c:v>
                </c:pt>
                <c:pt idx="1883">
                  <c:v>57.66</c:v>
                </c:pt>
                <c:pt idx="1884">
                  <c:v>57.68</c:v>
                </c:pt>
                <c:pt idx="1885">
                  <c:v>57.7</c:v>
                </c:pt>
                <c:pt idx="1886">
                  <c:v>57.72</c:v>
                </c:pt>
                <c:pt idx="1887">
                  <c:v>57.74</c:v>
                </c:pt>
                <c:pt idx="1888">
                  <c:v>57.76</c:v>
                </c:pt>
                <c:pt idx="1889">
                  <c:v>57.78</c:v>
                </c:pt>
                <c:pt idx="1890">
                  <c:v>57.8</c:v>
                </c:pt>
                <c:pt idx="1891">
                  <c:v>57.82</c:v>
                </c:pt>
                <c:pt idx="1892">
                  <c:v>57.84</c:v>
                </c:pt>
                <c:pt idx="1893">
                  <c:v>57.86</c:v>
                </c:pt>
                <c:pt idx="1894">
                  <c:v>57.88</c:v>
                </c:pt>
                <c:pt idx="1895">
                  <c:v>57.9</c:v>
                </c:pt>
                <c:pt idx="1896">
                  <c:v>57.92</c:v>
                </c:pt>
                <c:pt idx="1897">
                  <c:v>57.94</c:v>
                </c:pt>
                <c:pt idx="1898">
                  <c:v>57.96</c:v>
                </c:pt>
                <c:pt idx="1899">
                  <c:v>57.98</c:v>
                </c:pt>
                <c:pt idx="1900">
                  <c:v>58</c:v>
                </c:pt>
                <c:pt idx="1901">
                  <c:v>58.02</c:v>
                </c:pt>
                <c:pt idx="1902">
                  <c:v>58.04</c:v>
                </c:pt>
                <c:pt idx="1903">
                  <c:v>58.06</c:v>
                </c:pt>
                <c:pt idx="1904">
                  <c:v>58.08</c:v>
                </c:pt>
                <c:pt idx="1905">
                  <c:v>58.1</c:v>
                </c:pt>
                <c:pt idx="1906">
                  <c:v>58.12</c:v>
                </c:pt>
                <c:pt idx="1907">
                  <c:v>58.14</c:v>
                </c:pt>
                <c:pt idx="1908">
                  <c:v>58.16</c:v>
                </c:pt>
                <c:pt idx="1909">
                  <c:v>58.18</c:v>
                </c:pt>
                <c:pt idx="1910">
                  <c:v>58.2</c:v>
                </c:pt>
                <c:pt idx="1911">
                  <c:v>58.22</c:v>
                </c:pt>
                <c:pt idx="1912">
                  <c:v>58.24</c:v>
                </c:pt>
                <c:pt idx="1913">
                  <c:v>58.26</c:v>
                </c:pt>
                <c:pt idx="1914">
                  <c:v>58.28</c:v>
                </c:pt>
                <c:pt idx="1915">
                  <c:v>58.3</c:v>
                </c:pt>
                <c:pt idx="1916">
                  <c:v>58.32</c:v>
                </c:pt>
                <c:pt idx="1917">
                  <c:v>58.34</c:v>
                </c:pt>
                <c:pt idx="1918">
                  <c:v>58.36</c:v>
                </c:pt>
                <c:pt idx="1919">
                  <c:v>58.38</c:v>
                </c:pt>
                <c:pt idx="1920">
                  <c:v>58.4</c:v>
                </c:pt>
                <c:pt idx="1921">
                  <c:v>58.42</c:v>
                </c:pt>
                <c:pt idx="1922">
                  <c:v>58.44</c:v>
                </c:pt>
                <c:pt idx="1923">
                  <c:v>58.46</c:v>
                </c:pt>
                <c:pt idx="1924">
                  <c:v>58.48</c:v>
                </c:pt>
                <c:pt idx="1925">
                  <c:v>58.5</c:v>
                </c:pt>
                <c:pt idx="1926">
                  <c:v>58.52</c:v>
                </c:pt>
                <c:pt idx="1927">
                  <c:v>58.54</c:v>
                </c:pt>
                <c:pt idx="1928">
                  <c:v>58.56</c:v>
                </c:pt>
                <c:pt idx="1929">
                  <c:v>58.58</c:v>
                </c:pt>
                <c:pt idx="1930">
                  <c:v>58.6</c:v>
                </c:pt>
                <c:pt idx="1931">
                  <c:v>58.62</c:v>
                </c:pt>
                <c:pt idx="1932">
                  <c:v>58.64</c:v>
                </c:pt>
                <c:pt idx="1933">
                  <c:v>58.66</c:v>
                </c:pt>
                <c:pt idx="1934">
                  <c:v>58.68</c:v>
                </c:pt>
                <c:pt idx="1935">
                  <c:v>58.7</c:v>
                </c:pt>
                <c:pt idx="1936">
                  <c:v>58.72</c:v>
                </c:pt>
                <c:pt idx="1937">
                  <c:v>58.74</c:v>
                </c:pt>
                <c:pt idx="1938">
                  <c:v>58.76</c:v>
                </c:pt>
                <c:pt idx="1939">
                  <c:v>58.78</c:v>
                </c:pt>
                <c:pt idx="1940">
                  <c:v>58.8</c:v>
                </c:pt>
                <c:pt idx="1941">
                  <c:v>58.82</c:v>
                </c:pt>
                <c:pt idx="1942">
                  <c:v>58.84</c:v>
                </c:pt>
                <c:pt idx="1943">
                  <c:v>58.86</c:v>
                </c:pt>
                <c:pt idx="1944">
                  <c:v>58.88</c:v>
                </c:pt>
                <c:pt idx="1945">
                  <c:v>58.9</c:v>
                </c:pt>
                <c:pt idx="1946">
                  <c:v>58.92</c:v>
                </c:pt>
                <c:pt idx="1947">
                  <c:v>58.94</c:v>
                </c:pt>
                <c:pt idx="1948">
                  <c:v>58.96</c:v>
                </c:pt>
                <c:pt idx="1949">
                  <c:v>58.98</c:v>
                </c:pt>
                <c:pt idx="1950">
                  <c:v>59</c:v>
                </c:pt>
                <c:pt idx="1951">
                  <c:v>59.02</c:v>
                </c:pt>
                <c:pt idx="1952">
                  <c:v>59.04</c:v>
                </c:pt>
                <c:pt idx="1953">
                  <c:v>59.06</c:v>
                </c:pt>
                <c:pt idx="1954">
                  <c:v>59.08</c:v>
                </c:pt>
                <c:pt idx="1955">
                  <c:v>59.1</c:v>
                </c:pt>
                <c:pt idx="1956">
                  <c:v>59.12</c:v>
                </c:pt>
                <c:pt idx="1957">
                  <c:v>59.14</c:v>
                </c:pt>
                <c:pt idx="1958">
                  <c:v>59.16</c:v>
                </c:pt>
                <c:pt idx="1959">
                  <c:v>59.18</c:v>
                </c:pt>
                <c:pt idx="1960">
                  <c:v>59.2</c:v>
                </c:pt>
                <c:pt idx="1961">
                  <c:v>59.22</c:v>
                </c:pt>
                <c:pt idx="1962">
                  <c:v>59.24</c:v>
                </c:pt>
                <c:pt idx="1963">
                  <c:v>59.26</c:v>
                </c:pt>
                <c:pt idx="1964">
                  <c:v>59.28</c:v>
                </c:pt>
                <c:pt idx="1965">
                  <c:v>59.3</c:v>
                </c:pt>
                <c:pt idx="1966">
                  <c:v>59.32</c:v>
                </c:pt>
                <c:pt idx="1967">
                  <c:v>59.34</c:v>
                </c:pt>
                <c:pt idx="1968">
                  <c:v>59.36</c:v>
                </c:pt>
                <c:pt idx="1969">
                  <c:v>59.38</c:v>
                </c:pt>
                <c:pt idx="1970">
                  <c:v>59.4</c:v>
                </c:pt>
                <c:pt idx="1971">
                  <c:v>59.42</c:v>
                </c:pt>
                <c:pt idx="1972">
                  <c:v>59.44</c:v>
                </c:pt>
                <c:pt idx="1973">
                  <c:v>59.46</c:v>
                </c:pt>
                <c:pt idx="1974">
                  <c:v>59.48</c:v>
                </c:pt>
                <c:pt idx="1975">
                  <c:v>59.5</c:v>
                </c:pt>
                <c:pt idx="1976">
                  <c:v>59.52</c:v>
                </c:pt>
                <c:pt idx="1977">
                  <c:v>59.54</c:v>
                </c:pt>
                <c:pt idx="1978">
                  <c:v>59.56</c:v>
                </c:pt>
                <c:pt idx="1979">
                  <c:v>59.58</c:v>
                </c:pt>
                <c:pt idx="1980">
                  <c:v>59.6</c:v>
                </c:pt>
                <c:pt idx="1981">
                  <c:v>59.62</c:v>
                </c:pt>
                <c:pt idx="1982">
                  <c:v>59.64</c:v>
                </c:pt>
                <c:pt idx="1983">
                  <c:v>59.66</c:v>
                </c:pt>
                <c:pt idx="1984">
                  <c:v>59.68</c:v>
                </c:pt>
                <c:pt idx="1985">
                  <c:v>59.7</c:v>
                </c:pt>
                <c:pt idx="1986">
                  <c:v>59.72</c:v>
                </c:pt>
                <c:pt idx="1987">
                  <c:v>59.74</c:v>
                </c:pt>
                <c:pt idx="1988">
                  <c:v>59.76</c:v>
                </c:pt>
                <c:pt idx="1989">
                  <c:v>59.78</c:v>
                </c:pt>
                <c:pt idx="1990">
                  <c:v>59.8</c:v>
                </c:pt>
                <c:pt idx="1991">
                  <c:v>59.82</c:v>
                </c:pt>
                <c:pt idx="1992">
                  <c:v>59.84</c:v>
                </c:pt>
                <c:pt idx="1993">
                  <c:v>59.86</c:v>
                </c:pt>
                <c:pt idx="1994">
                  <c:v>59.88</c:v>
                </c:pt>
                <c:pt idx="1995">
                  <c:v>59.9</c:v>
                </c:pt>
                <c:pt idx="1996">
                  <c:v>59.92</c:v>
                </c:pt>
                <c:pt idx="1997">
                  <c:v>59.94</c:v>
                </c:pt>
                <c:pt idx="1998">
                  <c:v>59.96</c:v>
                </c:pt>
                <c:pt idx="1999">
                  <c:v>59.98</c:v>
                </c:pt>
                <c:pt idx="2000">
                  <c:v>60</c:v>
                </c:pt>
                <c:pt idx="2001">
                  <c:v>60.02</c:v>
                </c:pt>
                <c:pt idx="2002">
                  <c:v>60.04</c:v>
                </c:pt>
                <c:pt idx="2003">
                  <c:v>60.06</c:v>
                </c:pt>
                <c:pt idx="2004">
                  <c:v>60.08</c:v>
                </c:pt>
                <c:pt idx="2005">
                  <c:v>60.1</c:v>
                </c:pt>
                <c:pt idx="2006">
                  <c:v>60.12</c:v>
                </c:pt>
                <c:pt idx="2007">
                  <c:v>60.14</c:v>
                </c:pt>
                <c:pt idx="2008">
                  <c:v>60.16</c:v>
                </c:pt>
                <c:pt idx="2009">
                  <c:v>60.18</c:v>
                </c:pt>
                <c:pt idx="2010">
                  <c:v>60.2</c:v>
                </c:pt>
                <c:pt idx="2011">
                  <c:v>60.22</c:v>
                </c:pt>
                <c:pt idx="2012">
                  <c:v>60.24</c:v>
                </c:pt>
                <c:pt idx="2013">
                  <c:v>60.26</c:v>
                </c:pt>
                <c:pt idx="2014">
                  <c:v>60.28</c:v>
                </c:pt>
                <c:pt idx="2015">
                  <c:v>60.3</c:v>
                </c:pt>
                <c:pt idx="2016">
                  <c:v>60.32</c:v>
                </c:pt>
                <c:pt idx="2017">
                  <c:v>60.34</c:v>
                </c:pt>
                <c:pt idx="2018">
                  <c:v>60.36</c:v>
                </c:pt>
                <c:pt idx="2019">
                  <c:v>60.38</c:v>
                </c:pt>
                <c:pt idx="2020">
                  <c:v>60.4</c:v>
                </c:pt>
                <c:pt idx="2021">
                  <c:v>60.42</c:v>
                </c:pt>
                <c:pt idx="2022">
                  <c:v>60.44</c:v>
                </c:pt>
                <c:pt idx="2023">
                  <c:v>60.46</c:v>
                </c:pt>
                <c:pt idx="2024">
                  <c:v>60.48</c:v>
                </c:pt>
                <c:pt idx="2025">
                  <c:v>60.5</c:v>
                </c:pt>
                <c:pt idx="2026">
                  <c:v>60.52</c:v>
                </c:pt>
                <c:pt idx="2027">
                  <c:v>60.54</c:v>
                </c:pt>
                <c:pt idx="2028">
                  <c:v>60.56</c:v>
                </c:pt>
                <c:pt idx="2029">
                  <c:v>60.58</c:v>
                </c:pt>
                <c:pt idx="2030">
                  <c:v>60.6</c:v>
                </c:pt>
                <c:pt idx="2031">
                  <c:v>60.62</c:v>
                </c:pt>
                <c:pt idx="2032">
                  <c:v>60.64</c:v>
                </c:pt>
                <c:pt idx="2033">
                  <c:v>60.66</c:v>
                </c:pt>
                <c:pt idx="2034">
                  <c:v>60.68</c:v>
                </c:pt>
                <c:pt idx="2035">
                  <c:v>60.7</c:v>
                </c:pt>
                <c:pt idx="2036">
                  <c:v>60.72</c:v>
                </c:pt>
                <c:pt idx="2037">
                  <c:v>60.74</c:v>
                </c:pt>
                <c:pt idx="2038">
                  <c:v>60.76</c:v>
                </c:pt>
                <c:pt idx="2039">
                  <c:v>60.78</c:v>
                </c:pt>
                <c:pt idx="2040">
                  <c:v>60.8</c:v>
                </c:pt>
                <c:pt idx="2041">
                  <c:v>60.82</c:v>
                </c:pt>
                <c:pt idx="2042">
                  <c:v>60.84</c:v>
                </c:pt>
                <c:pt idx="2043">
                  <c:v>60.86</c:v>
                </c:pt>
                <c:pt idx="2044">
                  <c:v>60.88</c:v>
                </c:pt>
                <c:pt idx="2045">
                  <c:v>60.9</c:v>
                </c:pt>
                <c:pt idx="2046">
                  <c:v>60.92</c:v>
                </c:pt>
                <c:pt idx="2047">
                  <c:v>60.94</c:v>
                </c:pt>
                <c:pt idx="2048">
                  <c:v>60.96</c:v>
                </c:pt>
                <c:pt idx="2049">
                  <c:v>60.98</c:v>
                </c:pt>
                <c:pt idx="2050">
                  <c:v>61</c:v>
                </c:pt>
                <c:pt idx="2051">
                  <c:v>61.02</c:v>
                </c:pt>
                <c:pt idx="2052">
                  <c:v>61.04</c:v>
                </c:pt>
                <c:pt idx="2053">
                  <c:v>61.06</c:v>
                </c:pt>
                <c:pt idx="2054">
                  <c:v>61.08</c:v>
                </c:pt>
                <c:pt idx="2055">
                  <c:v>61.1</c:v>
                </c:pt>
                <c:pt idx="2056">
                  <c:v>61.12</c:v>
                </c:pt>
                <c:pt idx="2057">
                  <c:v>61.14</c:v>
                </c:pt>
                <c:pt idx="2058">
                  <c:v>61.16</c:v>
                </c:pt>
                <c:pt idx="2059">
                  <c:v>61.18</c:v>
                </c:pt>
                <c:pt idx="2060">
                  <c:v>61.2</c:v>
                </c:pt>
                <c:pt idx="2061">
                  <c:v>61.22</c:v>
                </c:pt>
                <c:pt idx="2062">
                  <c:v>61.24</c:v>
                </c:pt>
                <c:pt idx="2063">
                  <c:v>61.26</c:v>
                </c:pt>
                <c:pt idx="2064">
                  <c:v>61.28</c:v>
                </c:pt>
                <c:pt idx="2065">
                  <c:v>61.3</c:v>
                </c:pt>
                <c:pt idx="2066">
                  <c:v>61.32</c:v>
                </c:pt>
                <c:pt idx="2067">
                  <c:v>61.34</c:v>
                </c:pt>
                <c:pt idx="2068">
                  <c:v>61.36</c:v>
                </c:pt>
                <c:pt idx="2069">
                  <c:v>61.38</c:v>
                </c:pt>
                <c:pt idx="2070">
                  <c:v>61.4</c:v>
                </c:pt>
                <c:pt idx="2071">
                  <c:v>61.42</c:v>
                </c:pt>
                <c:pt idx="2072">
                  <c:v>61.44</c:v>
                </c:pt>
                <c:pt idx="2073">
                  <c:v>61.46</c:v>
                </c:pt>
                <c:pt idx="2074">
                  <c:v>61.48</c:v>
                </c:pt>
                <c:pt idx="2075">
                  <c:v>61.5</c:v>
                </c:pt>
                <c:pt idx="2076">
                  <c:v>61.52</c:v>
                </c:pt>
                <c:pt idx="2077">
                  <c:v>61.54</c:v>
                </c:pt>
                <c:pt idx="2078">
                  <c:v>61.56</c:v>
                </c:pt>
                <c:pt idx="2079">
                  <c:v>61.58</c:v>
                </c:pt>
                <c:pt idx="2080">
                  <c:v>61.6</c:v>
                </c:pt>
                <c:pt idx="2081">
                  <c:v>61.62</c:v>
                </c:pt>
                <c:pt idx="2082">
                  <c:v>61.64</c:v>
                </c:pt>
                <c:pt idx="2083">
                  <c:v>61.66</c:v>
                </c:pt>
                <c:pt idx="2084">
                  <c:v>61.68</c:v>
                </c:pt>
                <c:pt idx="2085">
                  <c:v>61.7</c:v>
                </c:pt>
                <c:pt idx="2086">
                  <c:v>61.72</c:v>
                </c:pt>
                <c:pt idx="2087">
                  <c:v>61.74</c:v>
                </c:pt>
                <c:pt idx="2088">
                  <c:v>61.76</c:v>
                </c:pt>
                <c:pt idx="2089">
                  <c:v>61.78</c:v>
                </c:pt>
                <c:pt idx="2090">
                  <c:v>61.8</c:v>
                </c:pt>
                <c:pt idx="2091">
                  <c:v>61.82</c:v>
                </c:pt>
                <c:pt idx="2092">
                  <c:v>61.84</c:v>
                </c:pt>
                <c:pt idx="2093">
                  <c:v>61.86</c:v>
                </c:pt>
                <c:pt idx="2094">
                  <c:v>61.88</c:v>
                </c:pt>
                <c:pt idx="2095">
                  <c:v>61.9</c:v>
                </c:pt>
                <c:pt idx="2096">
                  <c:v>61.92</c:v>
                </c:pt>
                <c:pt idx="2097">
                  <c:v>61.94</c:v>
                </c:pt>
                <c:pt idx="2098">
                  <c:v>61.96</c:v>
                </c:pt>
                <c:pt idx="2099">
                  <c:v>61.98</c:v>
                </c:pt>
                <c:pt idx="2100">
                  <c:v>62</c:v>
                </c:pt>
                <c:pt idx="2101">
                  <c:v>62.02</c:v>
                </c:pt>
                <c:pt idx="2102">
                  <c:v>62.04</c:v>
                </c:pt>
                <c:pt idx="2103">
                  <c:v>62.06</c:v>
                </c:pt>
                <c:pt idx="2104">
                  <c:v>62.08</c:v>
                </c:pt>
                <c:pt idx="2105">
                  <c:v>62.1</c:v>
                </c:pt>
                <c:pt idx="2106">
                  <c:v>62.12</c:v>
                </c:pt>
                <c:pt idx="2107">
                  <c:v>62.14</c:v>
                </c:pt>
                <c:pt idx="2108">
                  <c:v>62.16</c:v>
                </c:pt>
                <c:pt idx="2109">
                  <c:v>62.18</c:v>
                </c:pt>
                <c:pt idx="2110">
                  <c:v>62.2</c:v>
                </c:pt>
                <c:pt idx="2111">
                  <c:v>62.22</c:v>
                </c:pt>
                <c:pt idx="2112">
                  <c:v>62.24</c:v>
                </c:pt>
                <c:pt idx="2113">
                  <c:v>62.26</c:v>
                </c:pt>
                <c:pt idx="2114">
                  <c:v>62.28</c:v>
                </c:pt>
                <c:pt idx="2115">
                  <c:v>62.3</c:v>
                </c:pt>
                <c:pt idx="2116">
                  <c:v>62.32</c:v>
                </c:pt>
                <c:pt idx="2117">
                  <c:v>62.34</c:v>
                </c:pt>
                <c:pt idx="2118">
                  <c:v>62.36</c:v>
                </c:pt>
                <c:pt idx="2119">
                  <c:v>62.38</c:v>
                </c:pt>
                <c:pt idx="2120">
                  <c:v>62.4</c:v>
                </c:pt>
                <c:pt idx="2121">
                  <c:v>62.42</c:v>
                </c:pt>
                <c:pt idx="2122">
                  <c:v>62.44</c:v>
                </c:pt>
                <c:pt idx="2123">
                  <c:v>62.46</c:v>
                </c:pt>
                <c:pt idx="2124">
                  <c:v>62.48</c:v>
                </c:pt>
                <c:pt idx="2125">
                  <c:v>62.5</c:v>
                </c:pt>
                <c:pt idx="2126">
                  <c:v>62.52</c:v>
                </c:pt>
                <c:pt idx="2127">
                  <c:v>62.54</c:v>
                </c:pt>
                <c:pt idx="2128">
                  <c:v>62.56</c:v>
                </c:pt>
                <c:pt idx="2129">
                  <c:v>62.58</c:v>
                </c:pt>
                <c:pt idx="2130">
                  <c:v>62.6</c:v>
                </c:pt>
                <c:pt idx="2131">
                  <c:v>62.62</c:v>
                </c:pt>
                <c:pt idx="2132">
                  <c:v>62.64</c:v>
                </c:pt>
                <c:pt idx="2133">
                  <c:v>62.66</c:v>
                </c:pt>
                <c:pt idx="2134">
                  <c:v>62.68</c:v>
                </c:pt>
                <c:pt idx="2135">
                  <c:v>62.7</c:v>
                </c:pt>
                <c:pt idx="2136">
                  <c:v>62.72</c:v>
                </c:pt>
                <c:pt idx="2137">
                  <c:v>62.74</c:v>
                </c:pt>
                <c:pt idx="2138">
                  <c:v>62.76</c:v>
                </c:pt>
                <c:pt idx="2139">
                  <c:v>62.78</c:v>
                </c:pt>
                <c:pt idx="2140">
                  <c:v>62.8</c:v>
                </c:pt>
                <c:pt idx="2141">
                  <c:v>62.82</c:v>
                </c:pt>
                <c:pt idx="2142">
                  <c:v>62.84</c:v>
                </c:pt>
                <c:pt idx="2143">
                  <c:v>62.86</c:v>
                </c:pt>
                <c:pt idx="2144">
                  <c:v>62.88</c:v>
                </c:pt>
                <c:pt idx="2145">
                  <c:v>62.9</c:v>
                </c:pt>
                <c:pt idx="2146">
                  <c:v>62.92</c:v>
                </c:pt>
                <c:pt idx="2147">
                  <c:v>62.94</c:v>
                </c:pt>
                <c:pt idx="2148">
                  <c:v>62.96</c:v>
                </c:pt>
                <c:pt idx="2149">
                  <c:v>62.98</c:v>
                </c:pt>
                <c:pt idx="2150">
                  <c:v>63</c:v>
                </c:pt>
                <c:pt idx="2151">
                  <c:v>63.02</c:v>
                </c:pt>
                <c:pt idx="2152">
                  <c:v>63.04</c:v>
                </c:pt>
                <c:pt idx="2153">
                  <c:v>63.06</c:v>
                </c:pt>
                <c:pt idx="2154">
                  <c:v>63.08</c:v>
                </c:pt>
                <c:pt idx="2155">
                  <c:v>63.1</c:v>
                </c:pt>
                <c:pt idx="2156">
                  <c:v>63.12</c:v>
                </c:pt>
                <c:pt idx="2157">
                  <c:v>63.14</c:v>
                </c:pt>
                <c:pt idx="2158">
                  <c:v>63.16</c:v>
                </c:pt>
                <c:pt idx="2159">
                  <c:v>63.18</c:v>
                </c:pt>
                <c:pt idx="2160">
                  <c:v>63.2</c:v>
                </c:pt>
                <c:pt idx="2161">
                  <c:v>63.22</c:v>
                </c:pt>
                <c:pt idx="2162">
                  <c:v>63.24</c:v>
                </c:pt>
                <c:pt idx="2163">
                  <c:v>63.26</c:v>
                </c:pt>
                <c:pt idx="2164">
                  <c:v>63.28</c:v>
                </c:pt>
                <c:pt idx="2165">
                  <c:v>63.3</c:v>
                </c:pt>
                <c:pt idx="2166">
                  <c:v>63.32</c:v>
                </c:pt>
                <c:pt idx="2167">
                  <c:v>63.34</c:v>
                </c:pt>
                <c:pt idx="2168">
                  <c:v>63.36</c:v>
                </c:pt>
                <c:pt idx="2169">
                  <c:v>63.38</c:v>
                </c:pt>
                <c:pt idx="2170">
                  <c:v>63.4</c:v>
                </c:pt>
                <c:pt idx="2171">
                  <c:v>63.42</c:v>
                </c:pt>
                <c:pt idx="2172">
                  <c:v>63.44</c:v>
                </c:pt>
                <c:pt idx="2173">
                  <c:v>63.46</c:v>
                </c:pt>
                <c:pt idx="2174">
                  <c:v>63.48</c:v>
                </c:pt>
                <c:pt idx="2175">
                  <c:v>63.5</c:v>
                </c:pt>
                <c:pt idx="2176">
                  <c:v>63.52</c:v>
                </c:pt>
                <c:pt idx="2177">
                  <c:v>63.54</c:v>
                </c:pt>
                <c:pt idx="2178">
                  <c:v>63.56</c:v>
                </c:pt>
                <c:pt idx="2179">
                  <c:v>63.58</c:v>
                </c:pt>
                <c:pt idx="2180">
                  <c:v>63.6</c:v>
                </c:pt>
                <c:pt idx="2181">
                  <c:v>63.62</c:v>
                </c:pt>
                <c:pt idx="2182">
                  <c:v>63.64</c:v>
                </c:pt>
                <c:pt idx="2183">
                  <c:v>63.66</c:v>
                </c:pt>
                <c:pt idx="2184">
                  <c:v>63.68</c:v>
                </c:pt>
                <c:pt idx="2185">
                  <c:v>63.7</c:v>
                </c:pt>
                <c:pt idx="2186">
                  <c:v>63.72</c:v>
                </c:pt>
                <c:pt idx="2187">
                  <c:v>63.74</c:v>
                </c:pt>
                <c:pt idx="2188">
                  <c:v>63.76</c:v>
                </c:pt>
                <c:pt idx="2189">
                  <c:v>63.78</c:v>
                </c:pt>
                <c:pt idx="2190">
                  <c:v>63.8</c:v>
                </c:pt>
                <c:pt idx="2191">
                  <c:v>63.82</c:v>
                </c:pt>
                <c:pt idx="2192">
                  <c:v>63.84</c:v>
                </c:pt>
                <c:pt idx="2193">
                  <c:v>63.86</c:v>
                </c:pt>
                <c:pt idx="2194">
                  <c:v>63.88</c:v>
                </c:pt>
                <c:pt idx="2195">
                  <c:v>63.9</c:v>
                </c:pt>
                <c:pt idx="2196">
                  <c:v>63.92</c:v>
                </c:pt>
                <c:pt idx="2197">
                  <c:v>63.94</c:v>
                </c:pt>
                <c:pt idx="2198">
                  <c:v>63.96</c:v>
                </c:pt>
                <c:pt idx="2199">
                  <c:v>63.98</c:v>
                </c:pt>
                <c:pt idx="2200">
                  <c:v>64</c:v>
                </c:pt>
                <c:pt idx="2201">
                  <c:v>64.02</c:v>
                </c:pt>
                <c:pt idx="2202">
                  <c:v>64.040000000000006</c:v>
                </c:pt>
                <c:pt idx="2203">
                  <c:v>64.06</c:v>
                </c:pt>
                <c:pt idx="2204">
                  <c:v>64.08</c:v>
                </c:pt>
                <c:pt idx="2205">
                  <c:v>64.099999999999994</c:v>
                </c:pt>
                <c:pt idx="2206">
                  <c:v>64.12</c:v>
                </c:pt>
                <c:pt idx="2207">
                  <c:v>64.14</c:v>
                </c:pt>
                <c:pt idx="2208">
                  <c:v>64.16</c:v>
                </c:pt>
                <c:pt idx="2209">
                  <c:v>64.180000000000007</c:v>
                </c:pt>
                <c:pt idx="2210">
                  <c:v>64.2</c:v>
                </c:pt>
                <c:pt idx="2211">
                  <c:v>64.22</c:v>
                </c:pt>
                <c:pt idx="2212">
                  <c:v>64.239999999999995</c:v>
                </c:pt>
                <c:pt idx="2213">
                  <c:v>64.260000000000005</c:v>
                </c:pt>
                <c:pt idx="2214">
                  <c:v>64.28</c:v>
                </c:pt>
                <c:pt idx="2215">
                  <c:v>64.3</c:v>
                </c:pt>
                <c:pt idx="2216">
                  <c:v>64.319999999999993</c:v>
                </c:pt>
                <c:pt idx="2217">
                  <c:v>64.34</c:v>
                </c:pt>
                <c:pt idx="2218">
                  <c:v>64.36</c:v>
                </c:pt>
                <c:pt idx="2219">
                  <c:v>64.38</c:v>
                </c:pt>
                <c:pt idx="2220">
                  <c:v>64.400000000000006</c:v>
                </c:pt>
                <c:pt idx="2221">
                  <c:v>64.42</c:v>
                </c:pt>
                <c:pt idx="2222">
                  <c:v>64.44</c:v>
                </c:pt>
                <c:pt idx="2223">
                  <c:v>64.459999999999994</c:v>
                </c:pt>
                <c:pt idx="2224">
                  <c:v>64.48</c:v>
                </c:pt>
                <c:pt idx="2225">
                  <c:v>64.5</c:v>
                </c:pt>
                <c:pt idx="2226">
                  <c:v>64.52</c:v>
                </c:pt>
                <c:pt idx="2227">
                  <c:v>64.540000000000006</c:v>
                </c:pt>
                <c:pt idx="2228">
                  <c:v>64.56</c:v>
                </c:pt>
                <c:pt idx="2229">
                  <c:v>64.58</c:v>
                </c:pt>
                <c:pt idx="2230">
                  <c:v>64.599999999999994</c:v>
                </c:pt>
                <c:pt idx="2231">
                  <c:v>64.62</c:v>
                </c:pt>
                <c:pt idx="2232">
                  <c:v>64.64</c:v>
                </c:pt>
                <c:pt idx="2233">
                  <c:v>64.66</c:v>
                </c:pt>
                <c:pt idx="2234">
                  <c:v>64.680000000000007</c:v>
                </c:pt>
                <c:pt idx="2235">
                  <c:v>64.7</c:v>
                </c:pt>
                <c:pt idx="2236">
                  <c:v>64.72</c:v>
                </c:pt>
                <c:pt idx="2237">
                  <c:v>64.739999999999995</c:v>
                </c:pt>
                <c:pt idx="2238">
                  <c:v>64.760000000000005</c:v>
                </c:pt>
                <c:pt idx="2239">
                  <c:v>64.78</c:v>
                </c:pt>
                <c:pt idx="2240">
                  <c:v>64.8</c:v>
                </c:pt>
                <c:pt idx="2241">
                  <c:v>64.819999999999993</c:v>
                </c:pt>
                <c:pt idx="2242">
                  <c:v>64.84</c:v>
                </c:pt>
                <c:pt idx="2243">
                  <c:v>64.86</c:v>
                </c:pt>
                <c:pt idx="2244">
                  <c:v>64.88</c:v>
                </c:pt>
                <c:pt idx="2245">
                  <c:v>64.900000000000006</c:v>
                </c:pt>
                <c:pt idx="2246">
                  <c:v>64.92</c:v>
                </c:pt>
                <c:pt idx="2247">
                  <c:v>64.94</c:v>
                </c:pt>
                <c:pt idx="2248">
                  <c:v>64.959999999999994</c:v>
                </c:pt>
                <c:pt idx="2249">
                  <c:v>64.98</c:v>
                </c:pt>
                <c:pt idx="2250">
                  <c:v>65</c:v>
                </c:pt>
                <c:pt idx="2251">
                  <c:v>65.02</c:v>
                </c:pt>
                <c:pt idx="2252">
                  <c:v>65.040000000000006</c:v>
                </c:pt>
                <c:pt idx="2253">
                  <c:v>65.06</c:v>
                </c:pt>
                <c:pt idx="2254">
                  <c:v>65.08</c:v>
                </c:pt>
                <c:pt idx="2255">
                  <c:v>65.099999999999994</c:v>
                </c:pt>
                <c:pt idx="2256">
                  <c:v>65.12</c:v>
                </c:pt>
                <c:pt idx="2257">
                  <c:v>65.14</c:v>
                </c:pt>
                <c:pt idx="2258">
                  <c:v>65.16</c:v>
                </c:pt>
                <c:pt idx="2259">
                  <c:v>65.180000000000007</c:v>
                </c:pt>
                <c:pt idx="2260">
                  <c:v>65.2</c:v>
                </c:pt>
                <c:pt idx="2261">
                  <c:v>65.22</c:v>
                </c:pt>
                <c:pt idx="2262">
                  <c:v>65.239999999999995</c:v>
                </c:pt>
                <c:pt idx="2263">
                  <c:v>65.260000000000005</c:v>
                </c:pt>
                <c:pt idx="2264">
                  <c:v>65.28</c:v>
                </c:pt>
                <c:pt idx="2265">
                  <c:v>65.3</c:v>
                </c:pt>
                <c:pt idx="2266">
                  <c:v>65.319999999999993</c:v>
                </c:pt>
                <c:pt idx="2267">
                  <c:v>65.34</c:v>
                </c:pt>
                <c:pt idx="2268">
                  <c:v>65.36</c:v>
                </c:pt>
                <c:pt idx="2269">
                  <c:v>65.38</c:v>
                </c:pt>
                <c:pt idx="2270">
                  <c:v>65.400000000000006</c:v>
                </c:pt>
                <c:pt idx="2271">
                  <c:v>65.42</c:v>
                </c:pt>
                <c:pt idx="2272">
                  <c:v>65.44</c:v>
                </c:pt>
                <c:pt idx="2273">
                  <c:v>65.459999999999994</c:v>
                </c:pt>
                <c:pt idx="2274">
                  <c:v>65.48</c:v>
                </c:pt>
                <c:pt idx="2275">
                  <c:v>65.5</c:v>
                </c:pt>
                <c:pt idx="2276">
                  <c:v>65.52</c:v>
                </c:pt>
                <c:pt idx="2277">
                  <c:v>65.540000000000006</c:v>
                </c:pt>
                <c:pt idx="2278">
                  <c:v>65.56</c:v>
                </c:pt>
                <c:pt idx="2279">
                  <c:v>65.58</c:v>
                </c:pt>
                <c:pt idx="2280">
                  <c:v>65.599999999999994</c:v>
                </c:pt>
                <c:pt idx="2281">
                  <c:v>65.62</c:v>
                </c:pt>
                <c:pt idx="2282">
                  <c:v>65.64</c:v>
                </c:pt>
                <c:pt idx="2283">
                  <c:v>65.66</c:v>
                </c:pt>
                <c:pt idx="2284">
                  <c:v>65.680000000000007</c:v>
                </c:pt>
                <c:pt idx="2285">
                  <c:v>65.7</c:v>
                </c:pt>
                <c:pt idx="2286">
                  <c:v>65.72</c:v>
                </c:pt>
                <c:pt idx="2287">
                  <c:v>65.739999999999995</c:v>
                </c:pt>
                <c:pt idx="2288">
                  <c:v>65.760000000000005</c:v>
                </c:pt>
                <c:pt idx="2289">
                  <c:v>65.78</c:v>
                </c:pt>
                <c:pt idx="2290">
                  <c:v>65.8</c:v>
                </c:pt>
                <c:pt idx="2291">
                  <c:v>65.819999999999993</c:v>
                </c:pt>
                <c:pt idx="2292">
                  <c:v>65.84</c:v>
                </c:pt>
                <c:pt idx="2293">
                  <c:v>65.86</c:v>
                </c:pt>
                <c:pt idx="2294">
                  <c:v>65.88</c:v>
                </c:pt>
                <c:pt idx="2295">
                  <c:v>65.900000000000006</c:v>
                </c:pt>
                <c:pt idx="2296">
                  <c:v>65.92</c:v>
                </c:pt>
                <c:pt idx="2297">
                  <c:v>65.94</c:v>
                </c:pt>
                <c:pt idx="2298">
                  <c:v>65.959999999999994</c:v>
                </c:pt>
                <c:pt idx="2299">
                  <c:v>65.98</c:v>
                </c:pt>
                <c:pt idx="2300">
                  <c:v>66</c:v>
                </c:pt>
                <c:pt idx="2301">
                  <c:v>66.02</c:v>
                </c:pt>
                <c:pt idx="2302">
                  <c:v>66.040000000000006</c:v>
                </c:pt>
                <c:pt idx="2303">
                  <c:v>66.06</c:v>
                </c:pt>
                <c:pt idx="2304">
                  <c:v>66.08</c:v>
                </c:pt>
                <c:pt idx="2305">
                  <c:v>66.099999999999994</c:v>
                </c:pt>
                <c:pt idx="2306">
                  <c:v>66.12</c:v>
                </c:pt>
                <c:pt idx="2307">
                  <c:v>66.14</c:v>
                </c:pt>
                <c:pt idx="2308">
                  <c:v>66.16</c:v>
                </c:pt>
                <c:pt idx="2309">
                  <c:v>66.180000000000007</c:v>
                </c:pt>
                <c:pt idx="2310">
                  <c:v>66.2</c:v>
                </c:pt>
                <c:pt idx="2311">
                  <c:v>66.22</c:v>
                </c:pt>
                <c:pt idx="2312">
                  <c:v>66.239999999999995</c:v>
                </c:pt>
                <c:pt idx="2313">
                  <c:v>66.260000000000005</c:v>
                </c:pt>
                <c:pt idx="2314">
                  <c:v>66.28</c:v>
                </c:pt>
                <c:pt idx="2315">
                  <c:v>66.3</c:v>
                </c:pt>
                <c:pt idx="2316">
                  <c:v>66.319999999999993</c:v>
                </c:pt>
                <c:pt idx="2317">
                  <c:v>66.34</c:v>
                </c:pt>
                <c:pt idx="2318">
                  <c:v>66.36</c:v>
                </c:pt>
                <c:pt idx="2319">
                  <c:v>66.38</c:v>
                </c:pt>
                <c:pt idx="2320">
                  <c:v>66.400000000000006</c:v>
                </c:pt>
                <c:pt idx="2321">
                  <c:v>66.42</c:v>
                </c:pt>
                <c:pt idx="2322">
                  <c:v>66.44</c:v>
                </c:pt>
                <c:pt idx="2323">
                  <c:v>66.459999999999994</c:v>
                </c:pt>
                <c:pt idx="2324">
                  <c:v>66.48</c:v>
                </c:pt>
                <c:pt idx="2325">
                  <c:v>66.5</c:v>
                </c:pt>
                <c:pt idx="2326">
                  <c:v>66.52</c:v>
                </c:pt>
                <c:pt idx="2327">
                  <c:v>66.540000000000006</c:v>
                </c:pt>
                <c:pt idx="2328">
                  <c:v>66.56</c:v>
                </c:pt>
                <c:pt idx="2329">
                  <c:v>66.58</c:v>
                </c:pt>
                <c:pt idx="2330">
                  <c:v>66.599999999999994</c:v>
                </c:pt>
                <c:pt idx="2331">
                  <c:v>66.62</c:v>
                </c:pt>
                <c:pt idx="2332">
                  <c:v>66.64</c:v>
                </c:pt>
                <c:pt idx="2333">
                  <c:v>66.66</c:v>
                </c:pt>
                <c:pt idx="2334">
                  <c:v>66.680000000000007</c:v>
                </c:pt>
                <c:pt idx="2335">
                  <c:v>66.7</c:v>
                </c:pt>
                <c:pt idx="2336">
                  <c:v>66.72</c:v>
                </c:pt>
                <c:pt idx="2337">
                  <c:v>66.739999999999995</c:v>
                </c:pt>
                <c:pt idx="2338">
                  <c:v>66.760000000000005</c:v>
                </c:pt>
                <c:pt idx="2339">
                  <c:v>66.78</c:v>
                </c:pt>
                <c:pt idx="2340">
                  <c:v>66.8</c:v>
                </c:pt>
                <c:pt idx="2341">
                  <c:v>66.819999999999993</c:v>
                </c:pt>
                <c:pt idx="2342">
                  <c:v>66.84</c:v>
                </c:pt>
                <c:pt idx="2343">
                  <c:v>66.86</c:v>
                </c:pt>
                <c:pt idx="2344">
                  <c:v>66.88</c:v>
                </c:pt>
                <c:pt idx="2345">
                  <c:v>66.900000000000006</c:v>
                </c:pt>
                <c:pt idx="2346">
                  <c:v>66.92</c:v>
                </c:pt>
                <c:pt idx="2347">
                  <c:v>66.94</c:v>
                </c:pt>
                <c:pt idx="2348">
                  <c:v>66.959999999999994</c:v>
                </c:pt>
                <c:pt idx="2349">
                  <c:v>66.98</c:v>
                </c:pt>
                <c:pt idx="2350">
                  <c:v>67</c:v>
                </c:pt>
                <c:pt idx="2351">
                  <c:v>67.02</c:v>
                </c:pt>
                <c:pt idx="2352">
                  <c:v>67.040000000000006</c:v>
                </c:pt>
                <c:pt idx="2353">
                  <c:v>67.06</c:v>
                </c:pt>
                <c:pt idx="2354">
                  <c:v>67.08</c:v>
                </c:pt>
                <c:pt idx="2355">
                  <c:v>67.099999999999994</c:v>
                </c:pt>
                <c:pt idx="2356">
                  <c:v>67.12</c:v>
                </c:pt>
                <c:pt idx="2357">
                  <c:v>67.14</c:v>
                </c:pt>
                <c:pt idx="2358">
                  <c:v>67.16</c:v>
                </c:pt>
                <c:pt idx="2359">
                  <c:v>67.180000000000007</c:v>
                </c:pt>
                <c:pt idx="2360">
                  <c:v>67.2</c:v>
                </c:pt>
                <c:pt idx="2361">
                  <c:v>67.22</c:v>
                </c:pt>
                <c:pt idx="2362">
                  <c:v>67.239999999999995</c:v>
                </c:pt>
                <c:pt idx="2363">
                  <c:v>67.260000000000005</c:v>
                </c:pt>
                <c:pt idx="2364">
                  <c:v>67.28</c:v>
                </c:pt>
                <c:pt idx="2365">
                  <c:v>67.3</c:v>
                </c:pt>
                <c:pt idx="2366">
                  <c:v>67.319999999999993</c:v>
                </c:pt>
                <c:pt idx="2367">
                  <c:v>67.34</c:v>
                </c:pt>
                <c:pt idx="2368">
                  <c:v>67.36</c:v>
                </c:pt>
                <c:pt idx="2369">
                  <c:v>67.38</c:v>
                </c:pt>
                <c:pt idx="2370">
                  <c:v>67.400000000000006</c:v>
                </c:pt>
                <c:pt idx="2371">
                  <c:v>67.42</c:v>
                </c:pt>
                <c:pt idx="2372">
                  <c:v>67.44</c:v>
                </c:pt>
                <c:pt idx="2373">
                  <c:v>67.459999999999994</c:v>
                </c:pt>
                <c:pt idx="2374">
                  <c:v>67.48</c:v>
                </c:pt>
                <c:pt idx="2375">
                  <c:v>67.5</c:v>
                </c:pt>
                <c:pt idx="2376">
                  <c:v>67.52</c:v>
                </c:pt>
                <c:pt idx="2377">
                  <c:v>67.540000000000006</c:v>
                </c:pt>
                <c:pt idx="2378">
                  <c:v>67.56</c:v>
                </c:pt>
                <c:pt idx="2379">
                  <c:v>67.58</c:v>
                </c:pt>
                <c:pt idx="2380">
                  <c:v>67.599999999999994</c:v>
                </c:pt>
                <c:pt idx="2381">
                  <c:v>67.62</c:v>
                </c:pt>
                <c:pt idx="2382">
                  <c:v>67.64</c:v>
                </c:pt>
                <c:pt idx="2383">
                  <c:v>67.66</c:v>
                </c:pt>
                <c:pt idx="2384">
                  <c:v>67.680000000000007</c:v>
                </c:pt>
                <c:pt idx="2385">
                  <c:v>67.7</c:v>
                </c:pt>
                <c:pt idx="2386">
                  <c:v>67.72</c:v>
                </c:pt>
                <c:pt idx="2387">
                  <c:v>67.739999999999995</c:v>
                </c:pt>
                <c:pt idx="2388">
                  <c:v>67.760000000000005</c:v>
                </c:pt>
                <c:pt idx="2389">
                  <c:v>67.78</c:v>
                </c:pt>
                <c:pt idx="2390">
                  <c:v>67.8</c:v>
                </c:pt>
                <c:pt idx="2391">
                  <c:v>67.819999999999993</c:v>
                </c:pt>
                <c:pt idx="2392">
                  <c:v>67.84</c:v>
                </c:pt>
                <c:pt idx="2393">
                  <c:v>67.86</c:v>
                </c:pt>
                <c:pt idx="2394">
                  <c:v>67.88</c:v>
                </c:pt>
                <c:pt idx="2395">
                  <c:v>67.900000000000006</c:v>
                </c:pt>
                <c:pt idx="2396">
                  <c:v>67.92</c:v>
                </c:pt>
                <c:pt idx="2397">
                  <c:v>67.94</c:v>
                </c:pt>
                <c:pt idx="2398">
                  <c:v>67.959999999999994</c:v>
                </c:pt>
                <c:pt idx="2399">
                  <c:v>67.98</c:v>
                </c:pt>
                <c:pt idx="2400">
                  <c:v>68</c:v>
                </c:pt>
                <c:pt idx="2401">
                  <c:v>68.02</c:v>
                </c:pt>
                <c:pt idx="2402">
                  <c:v>68.040000000000006</c:v>
                </c:pt>
                <c:pt idx="2403">
                  <c:v>68.06</c:v>
                </c:pt>
                <c:pt idx="2404">
                  <c:v>68.08</c:v>
                </c:pt>
                <c:pt idx="2405">
                  <c:v>68.099999999999994</c:v>
                </c:pt>
                <c:pt idx="2406">
                  <c:v>68.12</c:v>
                </c:pt>
                <c:pt idx="2407">
                  <c:v>68.14</c:v>
                </c:pt>
                <c:pt idx="2408">
                  <c:v>68.16</c:v>
                </c:pt>
                <c:pt idx="2409">
                  <c:v>68.180000000000007</c:v>
                </c:pt>
                <c:pt idx="2410">
                  <c:v>68.2</c:v>
                </c:pt>
                <c:pt idx="2411">
                  <c:v>68.22</c:v>
                </c:pt>
                <c:pt idx="2412">
                  <c:v>68.239999999999995</c:v>
                </c:pt>
                <c:pt idx="2413">
                  <c:v>68.260000000000005</c:v>
                </c:pt>
                <c:pt idx="2414">
                  <c:v>68.28</c:v>
                </c:pt>
                <c:pt idx="2415">
                  <c:v>68.3</c:v>
                </c:pt>
                <c:pt idx="2416">
                  <c:v>68.319999999999993</c:v>
                </c:pt>
                <c:pt idx="2417">
                  <c:v>68.34</c:v>
                </c:pt>
                <c:pt idx="2418">
                  <c:v>68.36</c:v>
                </c:pt>
                <c:pt idx="2419">
                  <c:v>68.38</c:v>
                </c:pt>
                <c:pt idx="2420">
                  <c:v>68.400000000000006</c:v>
                </c:pt>
                <c:pt idx="2421">
                  <c:v>68.42</c:v>
                </c:pt>
                <c:pt idx="2422">
                  <c:v>68.44</c:v>
                </c:pt>
                <c:pt idx="2423">
                  <c:v>68.459999999999994</c:v>
                </c:pt>
                <c:pt idx="2424">
                  <c:v>68.48</c:v>
                </c:pt>
                <c:pt idx="2425">
                  <c:v>68.5</c:v>
                </c:pt>
                <c:pt idx="2426">
                  <c:v>68.52</c:v>
                </c:pt>
                <c:pt idx="2427">
                  <c:v>68.540000000000006</c:v>
                </c:pt>
                <c:pt idx="2428">
                  <c:v>68.56</c:v>
                </c:pt>
                <c:pt idx="2429">
                  <c:v>68.58</c:v>
                </c:pt>
                <c:pt idx="2430">
                  <c:v>68.599999999999994</c:v>
                </c:pt>
                <c:pt idx="2431">
                  <c:v>68.62</c:v>
                </c:pt>
                <c:pt idx="2432">
                  <c:v>68.64</c:v>
                </c:pt>
                <c:pt idx="2433">
                  <c:v>68.66</c:v>
                </c:pt>
                <c:pt idx="2434">
                  <c:v>68.680000000000007</c:v>
                </c:pt>
                <c:pt idx="2435">
                  <c:v>68.7</c:v>
                </c:pt>
                <c:pt idx="2436">
                  <c:v>68.72</c:v>
                </c:pt>
                <c:pt idx="2437">
                  <c:v>68.739999999999995</c:v>
                </c:pt>
                <c:pt idx="2438">
                  <c:v>68.760000000000005</c:v>
                </c:pt>
                <c:pt idx="2439">
                  <c:v>68.78</c:v>
                </c:pt>
                <c:pt idx="2440">
                  <c:v>68.8</c:v>
                </c:pt>
                <c:pt idx="2441">
                  <c:v>68.819999999999993</c:v>
                </c:pt>
                <c:pt idx="2442">
                  <c:v>68.84</c:v>
                </c:pt>
                <c:pt idx="2443">
                  <c:v>68.86</c:v>
                </c:pt>
                <c:pt idx="2444">
                  <c:v>68.88</c:v>
                </c:pt>
                <c:pt idx="2445">
                  <c:v>68.900000000000006</c:v>
                </c:pt>
                <c:pt idx="2446">
                  <c:v>68.92</c:v>
                </c:pt>
                <c:pt idx="2447">
                  <c:v>68.94</c:v>
                </c:pt>
                <c:pt idx="2448">
                  <c:v>68.959999999999994</c:v>
                </c:pt>
                <c:pt idx="2449">
                  <c:v>68.98</c:v>
                </c:pt>
                <c:pt idx="2450">
                  <c:v>69</c:v>
                </c:pt>
                <c:pt idx="2451">
                  <c:v>69.02</c:v>
                </c:pt>
                <c:pt idx="2452">
                  <c:v>69.040000000000006</c:v>
                </c:pt>
                <c:pt idx="2453">
                  <c:v>69.06</c:v>
                </c:pt>
                <c:pt idx="2454">
                  <c:v>69.08</c:v>
                </c:pt>
                <c:pt idx="2455">
                  <c:v>69.099999999999994</c:v>
                </c:pt>
                <c:pt idx="2456">
                  <c:v>69.12</c:v>
                </c:pt>
                <c:pt idx="2457">
                  <c:v>69.14</c:v>
                </c:pt>
                <c:pt idx="2458">
                  <c:v>69.16</c:v>
                </c:pt>
                <c:pt idx="2459">
                  <c:v>69.180000000000007</c:v>
                </c:pt>
                <c:pt idx="2460">
                  <c:v>69.2</c:v>
                </c:pt>
                <c:pt idx="2461">
                  <c:v>69.22</c:v>
                </c:pt>
                <c:pt idx="2462">
                  <c:v>69.239999999999995</c:v>
                </c:pt>
                <c:pt idx="2463">
                  <c:v>69.260000000000005</c:v>
                </c:pt>
                <c:pt idx="2464">
                  <c:v>69.28</c:v>
                </c:pt>
                <c:pt idx="2465">
                  <c:v>69.3</c:v>
                </c:pt>
                <c:pt idx="2466">
                  <c:v>69.319999999999993</c:v>
                </c:pt>
                <c:pt idx="2467">
                  <c:v>69.34</c:v>
                </c:pt>
                <c:pt idx="2468">
                  <c:v>69.36</c:v>
                </c:pt>
                <c:pt idx="2469">
                  <c:v>69.38</c:v>
                </c:pt>
                <c:pt idx="2470">
                  <c:v>69.400000000000006</c:v>
                </c:pt>
                <c:pt idx="2471">
                  <c:v>69.42</c:v>
                </c:pt>
                <c:pt idx="2472">
                  <c:v>69.44</c:v>
                </c:pt>
                <c:pt idx="2473">
                  <c:v>69.459999999999994</c:v>
                </c:pt>
                <c:pt idx="2474">
                  <c:v>69.48</c:v>
                </c:pt>
                <c:pt idx="2475">
                  <c:v>69.5</c:v>
                </c:pt>
                <c:pt idx="2476">
                  <c:v>69.52</c:v>
                </c:pt>
                <c:pt idx="2477">
                  <c:v>69.540000000000006</c:v>
                </c:pt>
                <c:pt idx="2478">
                  <c:v>69.56</c:v>
                </c:pt>
                <c:pt idx="2479">
                  <c:v>69.58</c:v>
                </c:pt>
                <c:pt idx="2480">
                  <c:v>69.599999999999994</c:v>
                </c:pt>
                <c:pt idx="2481">
                  <c:v>69.62</c:v>
                </c:pt>
                <c:pt idx="2482">
                  <c:v>69.64</c:v>
                </c:pt>
                <c:pt idx="2483">
                  <c:v>69.66</c:v>
                </c:pt>
                <c:pt idx="2484">
                  <c:v>69.680000000000007</c:v>
                </c:pt>
                <c:pt idx="2485">
                  <c:v>69.7</c:v>
                </c:pt>
                <c:pt idx="2486">
                  <c:v>69.72</c:v>
                </c:pt>
                <c:pt idx="2487">
                  <c:v>69.739999999999995</c:v>
                </c:pt>
                <c:pt idx="2488">
                  <c:v>69.760000000000005</c:v>
                </c:pt>
                <c:pt idx="2489">
                  <c:v>69.78</c:v>
                </c:pt>
                <c:pt idx="2490">
                  <c:v>69.8</c:v>
                </c:pt>
                <c:pt idx="2491">
                  <c:v>69.819999999999993</c:v>
                </c:pt>
                <c:pt idx="2492">
                  <c:v>69.84</c:v>
                </c:pt>
                <c:pt idx="2493">
                  <c:v>69.86</c:v>
                </c:pt>
                <c:pt idx="2494">
                  <c:v>69.88</c:v>
                </c:pt>
                <c:pt idx="2495">
                  <c:v>69.900000000000006</c:v>
                </c:pt>
                <c:pt idx="2496">
                  <c:v>69.92</c:v>
                </c:pt>
                <c:pt idx="2497">
                  <c:v>69.94</c:v>
                </c:pt>
                <c:pt idx="2498">
                  <c:v>69.959999999999994</c:v>
                </c:pt>
                <c:pt idx="2499">
                  <c:v>69.98</c:v>
                </c:pt>
                <c:pt idx="2500">
                  <c:v>70</c:v>
                </c:pt>
                <c:pt idx="2501">
                  <c:v>70.02</c:v>
                </c:pt>
                <c:pt idx="2502">
                  <c:v>70.040000000000006</c:v>
                </c:pt>
                <c:pt idx="2503">
                  <c:v>70.06</c:v>
                </c:pt>
                <c:pt idx="2504">
                  <c:v>70.08</c:v>
                </c:pt>
                <c:pt idx="2505">
                  <c:v>70.099999999999994</c:v>
                </c:pt>
                <c:pt idx="2506">
                  <c:v>70.12</c:v>
                </c:pt>
                <c:pt idx="2507">
                  <c:v>70.14</c:v>
                </c:pt>
                <c:pt idx="2508">
                  <c:v>70.16</c:v>
                </c:pt>
                <c:pt idx="2509">
                  <c:v>70.180000000000007</c:v>
                </c:pt>
                <c:pt idx="2510">
                  <c:v>70.2</c:v>
                </c:pt>
                <c:pt idx="2511">
                  <c:v>70.22</c:v>
                </c:pt>
                <c:pt idx="2512">
                  <c:v>70.239999999999995</c:v>
                </c:pt>
                <c:pt idx="2513">
                  <c:v>70.260000000000005</c:v>
                </c:pt>
                <c:pt idx="2514">
                  <c:v>70.28</c:v>
                </c:pt>
                <c:pt idx="2515">
                  <c:v>70.3</c:v>
                </c:pt>
                <c:pt idx="2516">
                  <c:v>70.319999999999993</c:v>
                </c:pt>
                <c:pt idx="2517">
                  <c:v>70.34</c:v>
                </c:pt>
                <c:pt idx="2518">
                  <c:v>70.36</c:v>
                </c:pt>
                <c:pt idx="2519">
                  <c:v>70.38</c:v>
                </c:pt>
                <c:pt idx="2520">
                  <c:v>70.400000000000006</c:v>
                </c:pt>
                <c:pt idx="2521">
                  <c:v>70.42</c:v>
                </c:pt>
                <c:pt idx="2522">
                  <c:v>70.44</c:v>
                </c:pt>
                <c:pt idx="2523">
                  <c:v>70.459999999999994</c:v>
                </c:pt>
                <c:pt idx="2524">
                  <c:v>70.48</c:v>
                </c:pt>
                <c:pt idx="2525">
                  <c:v>70.5</c:v>
                </c:pt>
                <c:pt idx="2526">
                  <c:v>70.52</c:v>
                </c:pt>
                <c:pt idx="2527">
                  <c:v>70.540000000000006</c:v>
                </c:pt>
                <c:pt idx="2528">
                  <c:v>70.56</c:v>
                </c:pt>
                <c:pt idx="2529">
                  <c:v>70.58</c:v>
                </c:pt>
                <c:pt idx="2530">
                  <c:v>70.599999999999994</c:v>
                </c:pt>
                <c:pt idx="2531">
                  <c:v>70.62</c:v>
                </c:pt>
                <c:pt idx="2532">
                  <c:v>70.64</c:v>
                </c:pt>
                <c:pt idx="2533">
                  <c:v>70.66</c:v>
                </c:pt>
                <c:pt idx="2534">
                  <c:v>70.680000000000007</c:v>
                </c:pt>
                <c:pt idx="2535">
                  <c:v>70.7</c:v>
                </c:pt>
                <c:pt idx="2536">
                  <c:v>70.72</c:v>
                </c:pt>
                <c:pt idx="2537">
                  <c:v>70.739999999999995</c:v>
                </c:pt>
                <c:pt idx="2538">
                  <c:v>70.760000000000005</c:v>
                </c:pt>
                <c:pt idx="2539">
                  <c:v>70.78</c:v>
                </c:pt>
                <c:pt idx="2540">
                  <c:v>70.8</c:v>
                </c:pt>
                <c:pt idx="2541">
                  <c:v>70.819999999999993</c:v>
                </c:pt>
                <c:pt idx="2542">
                  <c:v>70.84</c:v>
                </c:pt>
                <c:pt idx="2543">
                  <c:v>70.86</c:v>
                </c:pt>
                <c:pt idx="2544">
                  <c:v>70.88</c:v>
                </c:pt>
                <c:pt idx="2545">
                  <c:v>70.900000000000006</c:v>
                </c:pt>
                <c:pt idx="2546">
                  <c:v>70.92</c:v>
                </c:pt>
                <c:pt idx="2547">
                  <c:v>70.94</c:v>
                </c:pt>
                <c:pt idx="2548">
                  <c:v>70.959999999999994</c:v>
                </c:pt>
                <c:pt idx="2549">
                  <c:v>70.98</c:v>
                </c:pt>
                <c:pt idx="2550">
                  <c:v>71</c:v>
                </c:pt>
                <c:pt idx="2551">
                  <c:v>71.02</c:v>
                </c:pt>
                <c:pt idx="2552">
                  <c:v>71.040000000000006</c:v>
                </c:pt>
                <c:pt idx="2553">
                  <c:v>71.06</c:v>
                </c:pt>
                <c:pt idx="2554">
                  <c:v>71.08</c:v>
                </c:pt>
                <c:pt idx="2555">
                  <c:v>71.099999999999994</c:v>
                </c:pt>
                <c:pt idx="2556">
                  <c:v>71.12</c:v>
                </c:pt>
                <c:pt idx="2557">
                  <c:v>71.14</c:v>
                </c:pt>
                <c:pt idx="2558">
                  <c:v>71.16</c:v>
                </c:pt>
                <c:pt idx="2559">
                  <c:v>71.180000000000007</c:v>
                </c:pt>
                <c:pt idx="2560">
                  <c:v>71.2</c:v>
                </c:pt>
                <c:pt idx="2561">
                  <c:v>71.22</c:v>
                </c:pt>
                <c:pt idx="2562">
                  <c:v>71.239999999999995</c:v>
                </c:pt>
                <c:pt idx="2563">
                  <c:v>71.260000000000005</c:v>
                </c:pt>
                <c:pt idx="2564">
                  <c:v>71.28</c:v>
                </c:pt>
                <c:pt idx="2565">
                  <c:v>71.3</c:v>
                </c:pt>
                <c:pt idx="2566">
                  <c:v>71.319999999999993</c:v>
                </c:pt>
                <c:pt idx="2567">
                  <c:v>71.34</c:v>
                </c:pt>
                <c:pt idx="2568">
                  <c:v>71.36</c:v>
                </c:pt>
                <c:pt idx="2569">
                  <c:v>71.38</c:v>
                </c:pt>
                <c:pt idx="2570">
                  <c:v>71.400000000000006</c:v>
                </c:pt>
                <c:pt idx="2571">
                  <c:v>71.42</c:v>
                </c:pt>
                <c:pt idx="2572">
                  <c:v>71.44</c:v>
                </c:pt>
                <c:pt idx="2573">
                  <c:v>71.459999999999994</c:v>
                </c:pt>
                <c:pt idx="2574">
                  <c:v>71.48</c:v>
                </c:pt>
                <c:pt idx="2575">
                  <c:v>71.5</c:v>
                </c:pt>
                <c:pt idx="2576">
                  <c:v>71.52</c:v>
                </c:pt>
                <c:pt idx="2577">
                  <c:v>71.540000000000006</c:v>
                </c:pt>
                <c:pt idx="2578">
                  <c:v>71.56</c:v>
                </c:pt>
                <c:pt idx="2579">
                  <c:v>71.58</c:v>
                </c:pt>
                <c:pt idx="2580">
                  <c:v>71.599999999999994</c:v>
                </c:pt>
                <c:pt idx="2581">
                  <c:v>71.62</c:v>
                </c:pt>
                <c:pt idx="2582">
                  <c:v>71.64</c:v>
                </c:pt>
                <c:pt idx="2583">
                  <c:v>71.66</c:v>
                </c:pt>
                <c:pt idx="2584">
                  <c:v>71.680000000000007</c:v>
                </c:pt>
                <c:pt idx="2585">
                  <c:v>71.7</c:v>
                </c:pt>
                <c:pt idx="2586">
                  <c:v>71.72</c:v>
                </c:pt>
                <c:pt idx="2587">
                  <c:v>71.739999999999995</c:v>
                </c:pt>
                <c:pt idx="2588">
                  <c:v>71.760000000000005</c:v>
                </c:pt>
                <c:pt idx="2589">
                  <c:v>71.78</c:v>
                </c:pt>
                <c:pt idx="2590">
                  <c:v>71.8</c:v>
                </c:pt>
                <c:pt idx="2591">
                  <c:v>71.819999999999993</c:v>
                </c:pt>
                <c:pt idx="2592">
                  <c:v>71.84</c:v>
                </c:pt>
                <c:pt idx="2593">
                  <c:v>71.86</c:v>
                </c:pt>
                <c:pt idx="2594">
                  <c:v>71.88</c:v>
                </c:pt>
                <c:pt idx="2595">
                  <c:v>71.900000000000006</c:v>
                </c:pt>
                <c:pt idx="2596">
                  <c:v>71.92</c:v>
                </c:pt>
                <c:pt idx="2597">
                  <c:v>71.94</c:v>
                </c:pt>
                <c:pt idx="2598">
                  <c:v>71.959999999999994</c:v>
                </c:pt>
                <c:pt idx="2599">
                  <c:v>71.98</c:v>
                </c:pt>
                <c:pt idx="2600">
                  <c:v>72</c:v>
                </c:pt>
                <c:pt idx="2601">
                  <c:v>72.02</c:v>
                </c:pt>
                <c:pt idx="2602">
                  <c:v>72.040000000000006</c:v>
                </c:pt>
                <c:pt idx="2603">
                  <c:v>72.06</c:v>
                </c:pt>
                <c:pt idx="2604">
                  <c:v>72.08</c:v>
                </c:pt>
                <c:pt idx="2605">
                  <c:v>72.099999999999994</c:v>
                </c:pt>
                <c:pt idx="2606">
                  <c:v>72.12</c:v>
                </c:pt>
                <c:pt idx="2607">
                  <c:v>72.14</c:v>
                </c:pt>
                <c:pt idx="2608">
                  <c:v>72.16</c:v>
                </c:pt>
                <c:pt idx="2609">
                  <c:v>72.180000000000007</c:v>
                </c:pt>
                <c:pt idx="2610">
                  <c:v>72.2</c:v>
                </c:pt>
                <c:pt idx="2611">
                  <c:v>72.22</c:v>
                </c:pt>
                <c:pt idx="2612">
                  <c:v>72.239999999999995</c:v>
                </c:pt>
                <c:pt idx="2613">
                  <c:v>72.260000000000005</c:v>
                </c:pt>
                <c:pt idx="2614">
                  <c:v>72.28</c:v>
                </c:pt>
                <c:pt idx="2615">
                  <c:v>72.3</c:v>
                </c:pt>
                <c:pt idx="2616">
                  <c:v>72.319999999999993</c:v>
                </c:pt>
                <c:pt idx="2617">
                  <c:v>72.34</c:v>
                </c:pt>
                <c:pt idx="2618">
                  <c:v>72.36</c:v>
                </c:pt>
                <c:pt idx="2619">
                  <c:v>72.38</c:v>
                </c:pt>
                <c:pt idx="2620">
                  <c:v>72.400000000000006</c:v>
                </c:pt>
                <c:pt idx="2621">
                  <c:v>72.42</c:v>
                </c:pt>
                <c:pt idx="2622">
                  <c:v>72.44</c:v>
                </c:pt>
                <c:pt idx="2623">
                  <c:v>72.459999999999994</c:v>
                </c:pt>
                <c:pt idx="2624">
                  <c:v>72.48</c:v>
                </c:pt>
                <c:pt idx="2625">
                  <c:v>72.5</c:v>
                </c:pt>
                <c:pt idx="2626">
                  <c:v>72.52</c:v>
                </c:pt>
                <c:pt idx="2627">
                  <c:v>72.540000000000006</c:v>
                </c:pt>
                <c:pt idx="2628">
                  <c:v>72.56</c:v>
                </c:pt>
                <c:pt idx="2629">
                  <c:v>72.58</c:v>
                </c:pt>
                <c:pt idx="2630">
                  <c:v>72.599999999999994</c:v>
                </c:pt>
                <c:pt idx="2631">
                  <c:v>72.62</c:v>
                </c:pt>
                <c:pt idx="2632">
                  <c:v>72.64</c:v>
                </c:pt>
                <c:pt idx="2633">
                  <c:v>72.66</c:v>
                </c:pt>
                <c:pt idx="2634">
                  <c:v>72.680000000000007</c:v>
                </c:pt>
                <c:pt idx="2635">
                  <c:v>72.7</c:v>
                </c:pt>
                <c:pt idx="2636">
                  <c:v>72.72</c:v>
                </c:pt>
                <c:pt idx="2637">
                  <c:v>72.739999999999995</c:v>
                </c:pt>
                <c:pt idx="2638">
                  <c:v>72.760000000000005</c:v>
                </c:pt>
                <c:pt idx="2639">
                  <c:v>72.78</c:v>
                </c:pt>
                <c:pt idx="2640">
                  <c:v>72.8</c:v>
                </c:pt>
                <c:pt idx="2641">
                  <c:v>72.819999999999993</c:v>
                </c:pt>
                <c:pt idx="2642">
                  <c:v>72.84</c:v>
                </c:pt>
                <c:pt idx="2643">
                  <c:v>72.86</c:v>
                </c:pt>
                <c:pt idx="2644">
                  <c:v>72.88</c:v>
                </c:pt>
                <c:pt idx="2645">
                  <c:v>72.900000000000006</c:v>
                </c:pt>
                <c:pt idx="2646">
                  <c:v>72.92</c:v>
                </c:pt>
                <c:pt idx="2647">
                  <c:v>72.94</c:v>
                </c:pt>
                <c:pt idx="2648">
                  <c:v>72.959999999999994</c:v>
                </c:pt>
                <c:pt idx="2649">
                  <c:v>72.98</c:v>
                </c:pt>
                <c:pt idx="2650">
                  <c:v>73</c:v>
                </c:pt>
                <c:pt idx="2651">
                  <c:v>73.02</c:v>
                </c:pt>
                <c:pt idx="2652">
                  <c:v>73.040000000000006</c:v>
                </c:pt>
                <c:pt idx="2653">
                  <c:v>73.06</c:v>
                </c:pt>
                <c:pt idx="2654">
                  <c:v>73.08</c:v>
                </c:pt>
                <c:pt idx="2655">
                  <c:v>73.099999999999994</c:v>
                </c:pt>
                <c:pt idx="2656">
                  <c:v>73.12</c:v>
                </c:pt>
                <c:pt idx="2657">
                  <c:v>73.14</c:v>
                </c:pt>
                <c:pt idx="2658">
                  <c:v>73.16</c:v>
                </c:pt>
                <c:pt idx="2659">
                  <c:v>73.180000000000007</c:v>
                </c:pt>
                <c:pt idx="2660">
                  <c:v>73.2</c:v>
                </c:pt>
                <c:pt idx="2661">
                  <c:v>73.22</c:v>
                </c:pt>
                <c:pt idx="2662">
                  <c:v>73.239999999999995</c:v>
                </c:pt>
                <c:pt idx="2663">
                  <c:v>73.260000000000005</c:v>
                </c:pt>
                <c:pt idx="2664">
                  <c:v>73.28</c:v>
                </c:pt>
                <c:pt idx="2665">
                  <c:v>73.3</c:v>
                </c:pt>
                <c:pt idx="2666">
                  <c:v>73.319999999999993</c:v>
                </c:pt>
                <c:pt idx="2667">
                  <c:v>73.34</c:v>
                </c:pt>
                <c:pt idx="2668">
                  <c:v>73.36</c:v>
                </c:pt>
                <c:pt idx="2669">
                  <c:v>73.38</c:v>
                </c:pt>
                <c:pt idx="2670">
                  <c:v>73.400000000000006</c:v>
                </c:pt>
                <c:pt idx="2671">
                  <c:v>73.42</c:v>
                </c:pt>
                <c:pt idx="2672">
                  <c:v>73.44</c:v>
                </c:pt>
                <c:pt idx="2673">
                  <c:v>73.459999999999994</c:v>
                </c:pt>
                <c:pt idx="2674">
                  <c:v>73.48</c:v>
                </c:pt>
                <c:pt idx="2675">
                  <c:v>73.5</c:v>
                </c:pt>
                <c:pt idx="2676">
                  <c:v>73.52</c:v>
                </c:pt>
                <c:pt idx="2677">
                  <c:v>73.540000000000006</c:v>
                </c:pt>
                <c:pt idx="2678">
                  <c:v>73.56</c:v>
                </c:pt>
                <c:pt idx="2679">
                  <c:v>73.58</c:v>
                </c:pt>
                <c:pt idx="2680">
                  <c:v>73.599999999999994</c:v>
                </c:pt>
                <c:pt idx="2681">
                  <c:v>73.62</c:v>
                </c:pt>
                <c:pt idx="2682">
                  <c:v>73.64</c:v>
                </c:pt>
                <c:pt idx="2683">
                  <c:v>73.66</c:v>
                </c:pt>
                <c:pt idx="2684">
                  <c:v>73.680000000000007</c:v>
                </c:pt>
                <c:pt idx="2685">
                  <c:v>73.7</c:v>
                </c:pt>
                <c:pt idx="2686">
                  <c:v>73.72</c:v>
                </c:pt>
                <c:pt idx="2687">
                  <c:v>73.739999999999995</c:v>
                </c:pt>
                <c:pt idx="2688">
                  <c:v>73.760000000000005</c:v>
                </c:pt>
                <c:pt idx="2689">
                  <c:v>73.78</c:v>
                </c:pt>
                <c:pt idx="2690">
                  <c:v>73.8</c:v>
                </c:pt>
                <c:pt idx="2691">
                  <c:v>73.819999999999993</c:v>
                </c:pt>
                <c:pt idx="2692">
                  <c:v>73.84</c:v>
                </c:pt>
                <c:pt idx="2693">
                  <c:v>73.86</c:v>
                </c:pt>
                <c:pt idx="2694">
                  <c:v>73.88</c:v>
                </c:pt>
                <c:pt idx="2695">
                  <c:v>73.900000000000006</c:v>
                </c:pt>
                <c:pt idx="2696">
                  <c:v>73.92</c:v>
                </c:pt>
                <c:pt idx="2697">
                  <c:v>73.94</c:v>
                </c:pt>
                <c:pt idx="2698">
                  <c:v>73.959999999999994</c:v>
                </c:pt>
                <c:pt idx="2699">
                  <c:v>73.98</c:v>
                </c:pt>
                <c:pt idx="2700">
                  <c:v>74</c:v>
                </c:pt>
                <c:pt idx="2701">
                  <c:v>74.02</c:v>
                </c:pt>
                <c:pt idx="2702">
                  <c:v>74.040000000000006</c:v>
                </c:pt>
                <c:pt idx="2703">
                  <c:v>74.06</c:v>
                </c:pt>
                <c:pt idx="2704">
                  <c:v>74.08</c:v>
                </c:pt>
                <c:pt idx="2705">
                  <c:v>74.099999999999994</c:v>
                </c:pt>
                <c:pt idx="2706">
                  <c:v>74.12</c:v>
                </c:pt>
                <c:pt idx="2707">
                  <c:v>74.14</c:v>
                </c:pt>
                <c:pt idx="2708">
                  <c:v>74.16</c:v>
                </c:pt>
                <c:pt idx="2709">
                  <c:v>74.180000000000007</c:v>
                </c:pt>
                <c:pt idx="2710">
                  <c:v>74.2</c:v>
                </c:pt>
                <c:pt idx="2711">
                  <c:v>74.22</c:v>
                </c:pt>
                <c:pt idx="2712">
                  <c:v>74.239999999999995</c:v>
                </c:pt>
                <c:pt idx="2713">
                  <c:v>74.260000000000005</c:v>
                </c:pt>
                <c:pt idx="2714">
                  <c:v>74.28</c:v>
                </c:pt>
                <c:pt idx="2715">
                  <c:v>74.3</c:v>
                </c:pt>
                <c:pt idx="2716">
                  <c:v>74.319999999999993</c:v>
                </c:pt>
                <c:pt idx="2717">
                  <c:v>74.34</c:v>
                </c:pt>
                <c:pt idx="2718">
                  <c:v>74.36</c:v>
                </c:pt>
                <c:pt idx="2719">
                  <c:v>74.38</c:v>
                </c:pt>
                <c:pt idx="2720">
                  <c:v>74.400000000000006</c:v>
                </c:pt>
                <c:pt idx="2721">
                  <c:v>74.42</c:v>
                </c:pt>
                <c:pt idx="2722">
                  <c:v>74.44</c:v>
                </c:pt>
                <c:pt idx="2723">
                  <c:v>74.459999999999994</c:v>
                </c:pt>
                <c:pt idx="2724">
                  <c:v>74.48</c:v>
                </c:pt>
                <c:pt idx="2725">
                  <c:v>74.5</c:v>
                </c:pt>
                <c:pt idx="2726">
                  <c:v>74.52</c:v>
                </c:pt>
                <c:pt idx="2727">
                  <c:v>74.540000000000006</c:v>
                </c:pt>
                <c:pt idx="2728">
                  <c:v>74.56</c:v>
                </c:pt>
                <c:pt idx="2729">
                  <c:v>74.58</c:v>
                </c:pt>
                <c:pt idx="2730">
                  <c:v>74.599999999999994</c:v>
                </c:pt>
                <c:pt idx="2731">
                  <c:v>74.62</c:v>
                </c:pt>
                <c:pt idx="2732">
                  <c:v>74.64</c:v>
                </c:pt>
                <c:pt idx="2733">
                  <c:v>74.66</c:v>
                </c:pt>
                <c:pt idx="2734">
                  <c:v>74.680000000000007</c:v>
                </c:pt>
                <c:pt idx="2735">
                  <c:v>74.7</c:v>
                </c:pt>
                <c:pt idx="2736">
                  <c:v>74.72</c:v>
                </c:pt>
                <c:pt idx="2737">
                  <c:v>74.739999999999995</c:v>
                </c:pt>
                <c:pt idx="2738">
                  <c:v>74.760000000000005</c:v>
                </c:pt>
                <c:pt idx="2739">
                  <c:v>74.78</c:v>
                </c:pt>
                <c:pt idx="2740">
                  <c:v>74.8</c:v>
                </c:pt>
                <c:pt idx="2741">
                  <c:v>74.819999999999993</c:v>
                </c:pt>
                <c:pt idx="2742">
                  <c:v>74.84</c:v>
                </c:pt>
                <c:pt idx="2743">
                  <c:v>74.86</c:v>
                </c:pt>
                <c:pt idx="2744">
                  <c:v>74.88</c:v>
                </c:pt>
                <c:pt idx="2745">
                  <c:v>74.900000000000006</c:v>
                </c:pt>
                <c:pt idx="2746">
                  <c:v>74.92</c:v>
                </c:pt>
                <c:pt idx="2747">
                  <c:v>74.94</c:v>
                </c:pt>
                <c:pt idx="2748">
                  <c:v>74.959999999999994</c:v>
                </c:pt>
                <c:pt idx="2749">
                  <c:v>74.98</c:v>
                </c:pt>
                <c:pt idx="2750">
                  <c:v>75</c:v>
                </c:pt>
                <c:pt idx="2751">
                  <c:v>75.02</c:v>
                </c:pt>
                <c:pt idx="2752">
                  <c:v>75.040000000000006</c:v>
                </c:pt>
                <c:pt idx="2753">
                  <c:v>75.06</c:v>
                </c:pt>
                <c:pt idx="2754">
                  <c:v>75.08</c:v>
                </c:pt>
                <c:pt idx="2755">
                  <c:v>75.099999999999994</c:v>
                </c:pt>
                <c:pt idx="2756">
                  <c:v>75.12</c:v>
                </c:pt>
                <c:pt idx="2757">
                  <c:v>75.14</c:v>
                </c:pt>
                <c:pt idx="2758">
                  <c:v>75.16</c:v>
                </c:pt>
                <c:pt idx="2759">
                  <c:v>75.180000000000007</c:v>
                </c:pt>
                <c:pt idx="2760">
                  <c:v>75.2</c:v>
                </c:pt>
                <c:pt idx="2761">
                  <c:v>75.22</c:v>
                </c:pt>
                <c:pt idx="2762">
                  <c:v>75.239999999999995</c:v>
                </c:pt>
                <c:pt idx="2763">
                  <c:v>75.260000000000005</c:v>
                </c:pt>
                <c:pt idx="2764">
                  <c:v>75.28</c:v>
                </c:pt>
                <c:pt idx="2765">
                  <c:v>75.3</c:v>
                </c:pt>
                <c:pt idx="2766">
                  <c:v>75.319999999999993</c:v>
                </c:pt>
                <c:pt idx="2767">
                  <c:v>75.34</c:v>
                </c:pt>
                <c:pt idx="2768">
                  <c:v>75.36</c:v>
                </c:pt>
                <c:pt idx="2769">
                  <c:v>75.38</c:v>
                </c:pt>
                <c:pt idx="2770">
                  <c:v>75.400000000000006</c:v>
                </c:pt>
                <c:pt idx="2771">
                  <c:v>75.42</c:v>
                </c:pt>
                <c:pt idx="2772">
                  <c:v>75.44</c:v>
                </c:pt>
                <c:pt idx="2773">
                  <c:v>75.459999999999994</c:v>
                </c:pt>
                <c:pt idx="2774">
                  <c:v>75.48</c:v>
                </c:pt>
                <c:pt idx="2775">
                  <c:v>75.5</c:v>
                </c:pt>
                <c:pt idx="2776">
                  <c:v>75.52</c:v>
                </c:pt>
                <c:pt idx="2777">
                  <c:v>75.540000000000006</c:v>
                </c:pt>
                <c:pt idx="2778">
                  <c:v>75.56</c:v>
                </c:pt>
                <c:pt idx="2779">
                  <c:v>75.58</c:v>
                </c:pt>
                <c:pt idx="2780">
                  <c:v>75.599999999999994</c:v>
                </c:pt>
                <c:pt idx="2781">
                  <c:v>75.62</c:v>
                </c:pt>
                <c:pt idx="2782">
                  <c:v>75.64</c:v>
                </c:pt>
                <c:pt idx="2783">
                  <c:v>75.66</c:v>
                </c:pt>
                <c:pt idx="2784">
                  <c:v>75.680000000000007</c:v>
                </c:pt>
                <c:pt idx="2785">
                  <c:v>75.7</c:v>
                </c:pt>
                <c:pt idx="2786">
                  <c:v>75.72</c:v>
                </c:pt>
                <c:pt idx="2787">
                  <c:v>75.739999999999995</c:v>
                </c:pt>
                <c:pt idx="2788">
                  <c:v>75.760000000000005</c:v>
                </c:pt>
                <c:pt idx="2789">
                  <c:v>75.78</c:v>
                </c:pt>
                <c:pt idx="2790">
                  <c:v>75.8</c:v>
                </c:pt>
                <c:pt idx="2791">
                  <c:v>75.819999999999993</c:v>
                </c:pt>
                <c:pt idx="2792">
                  <c:v>75.84</c:v>
                </c:pt>
                <c:pt idx="2793">
                  <c:v>75.86</c:v>
                </c:pt>
                <c:pt idx="2794">
                  <c:v>75.88</c:v>
                </c:pt>
                <c:pt idx="2795">
                  <c:v>75.900000000000006</c:v>
                </c:pt>
                <c:pt idx="2796">
                  <c:v>75.92</c:v>
                </c:pt>
                <c:pt idx="2797">
                  <c:v>75.94</c:v>
                </c:pt>
                <c:pt idx="2798">
                  <c:v>75.959999999999994</c:v>
                </c:pt>
                <c:pt idx="2799">
                  <c:v>75.98</c:v>
                </c:pt>
                <c:pt idx="2800">
                  <c:v>76</c:v>
                </c:pt>
                <c:pt idx="2801">
                  <c:v>76.02</c:v>
                </c:pt>
                <c:pt idx="2802">
                  <c:v>76.040000000000006</c:v>
                </c:pt>
                <c:pt idx="2803">
                  <c:v>76.06</c:v>
                </c:pt>
                <c:pt idx="2804">
                  <c:v>76.08</c:v>
                </c:pt>
                <c:pt idx="2805">
                  <c:v>76.099999999999994</c:v>
                </c:pt>
                <c:pt idx="2806">
                  <c:v>76.12</c:v>
                </c:pt>
                <c:pt idx="2807">
                  <c:v>76.14</c:v>
                </c:pt>
                <c:pt idx="2808">
                  <c:v>76.16</c:v>
                </c:pt>
                <c:pt idx="2809">
                  <c:v>76.180000000000007</c:v>
                </c:pt>
                <c:pt idx="2810">
                  <c:v>76.2</c:v>
                </c:pt>
                <c:pt idx="2811">
                  <c:v>76.22</c:v>
                </c:pt>
                <c:pt idx="2812">
                  <c:v>76.239999999999995</c:v>
                </c:pt>
                <c:pt idx="2813">
                  <c:v>76.260000000000005</c:v>
                </c:pt>
                <c:pt idx="2814">
                  <c:v>76.28</c:v>
                </c:pt>
                <c:pt idx="2815">
                  <c:v>76.3</c:v>
                </c:pt>
                <c:pt idx="2816">
                  <c:v>76.319999999999993</c:v>
                </c:pt>
                <c:pt idx="2817">
                  <c:v>76.34</c:v>
                </c:pt>
                <c:pt idx="2818">
                  <c:v>76.36</c:v>
                </c:pt>
                <c:pt idx="2819">
                  <c:v>76.38</c:v>
                </c:pt>
                <c:pt idx="2820">
                  <c:v>76.400000000000006</c:v>
                </c:pt>
                <c:pt idx="2821">
                  <c:v>76.42</c:v>
                </c:pt>
                <c:pt idx="2822">
                  <c:v>76.44</c:v>
                </c:pt>
                <c:pt idx="2823">
                  <c:v>76.459999999999994</c:v>
                </c:pt>
                <c:pt idx="2824">
                  <c:v>76.48</c:v>
                </c:pt>
                <c:pt idx="2825">
                  <c:v>76.5</c:v>
                </c:pt>
                <c:pt idx="2826">
                  <c:v>76.52</c:v>
                </c:pt>
                <c:pt idx="2827">
                  <c:v>76.540000000000006</c:v>
                </c:pt>
                <c:pt idx="2828">
                  <c:v>76.56</c:v>
                </c:pt>
                <c:pt idx="2829">
                  <c:v>76.58</c:v>
                </c:pt>
                <c:pt idx="2830">
                  <c:v>76.599999999999994</c:v>
                </c:pt>
                <c:pt idx="2831">
                  <c:v>76.62</c:v>
                </c:pt>
                <c:pt idx="2832">
                  <c:v>76.64</c:v>
                </c:pt>
                <c:pt idx="2833">
                  <c:v>76.66</c:v>
                </c:pt>
                <c:pt idx="2834">
                  <c:v>76.680000000000007</c:v>
                </c:pt>
                <c:pt idx="2835">
                  <c:v>76.7</c:v>
                </c:pt>
                <c:pt idx="2836">
                  <c:v>76.72</c:v>
                </c:pt>
                <c:pt idx="2837">
                  <c:v>76.739999999999995</c:v>
                </c:pt>
                <c:pt idx="2838">
                  <c:v>76.760000000000005</c:v>
                </c:pt>
                <c:pt idx="2839">
                  <c:v>76.78</c:v>
                </c:pt>
                <c:pt idx="2840">
                  <c:v>76.8</c:v>
                </c:pt>
                <c:pt idx="2841">
                  <c:v>76.819999999999993</c:v>
                </c:pt>
                <c:pt idx="2842">
                  <c:v>76.84</c:v>
                </c:pt>
                <c:pt idx="2843">
                  <c:v>76.86</c:v>
                </c:pt>
                <c:pt idx="2844">
                  <c:v>76.88</c:v>
                </c:pt>
                <c:pt idx="2845">
                  <c:v>76.900000000000006</c:v>
                </c:pt>
                <c:pt idx="2846">
                  <c:v>76.92</c:v>
                </c:pt>
                <c:pt idx="2847">
                  <c:v>76.94</c:v>
                </c:pt>
                <c:pt idx="2848">
                  <c:v>76.959999999999994</c:v>
                </c:pt>
                <c:pt idx="2849">
                  <c:v>76.98</c:v>
                </c:pt>
                <c:pt idx="2850">
                  <c:v>77</c:v>
                </c:pt>
                <c:pt idx="2851">
                  <c:v>77.02</c:v>
                </c:pt>
                <c:pt idx="2852">
                  <c:v>77.040000000000006</c:v>
                </c:pt>
                <c:pt idx="2853">
                  <c:v>77.06</c:v>
                </c:pt>
                <c:pt idx="2854">
                  <c:v>77.08</c:v>
                </c:pt>
                <c:pt idx="2855">
                  <c:v>77.099999999999994</c:v>
                </c:pt>
                <c:pt idx="2856">
                  <c:v>77.12</c:v>
                </c:pt>
                <c:pt idx="2857">
                  <c:v>77.14</c:v>
                </c:pt>
                <c:pt idx="2858">
                  <c:v>77.16</c:v>
                </c:pt>
                <c:pt idx="2859">
                  <c:v>77.180000000000007</c:v>
                </c:pt>
                <c:pt idx="2860">
                  <c:v>77.2</c:v>
                </c:pt>
                <c:pt idx="2861">
                  <c:v>77.22</c:v>
                </c:pt>
                <c:pt idx="2862">
                  <c:v>77.239999999999995</c:v>
                </c:pt>
                <c:pt idx="2863">
                  <c:v>77.260000000000005</c:v>
                </c:pt>
                <c:pt idx="2864">
                  <c:v>77.28</c:v>
                </c:pt>
                <c:pt idx="2865">
                  <c:v>77.3</c:v>
                </c:pt>
                <c:pt idx="2866">
                  <c:v>77.319999999999993</c:v>
                </c:pt>
                <c:pt idx="2867">
                  <c:v>77.34</c:v>
                </c:pt>
                <c:pt idx="2868">
                  <c:v>77.36</c:v>
                </c:pt>
                <c:pt idx="2869">
                  <c:v>77.38</c:v>
                </c:pt>
                <c:pt idx="2870">
                  <c:v>77.400000000000006</c:v>
                </c:pt>
                <c:pt idx="2871">
                  <c:v>77.42</c:v>
                </c:pt>
                <c:pt idx="2872">
                  <c:v>77.44</c:v>
                </c:pt>
                <c:pt idx="2873">
                  <c:v>77.459999999999994</c:v>
                </c:pt>
                <c:pt idx="2874">
                  <c:v>77.48</c:v>
                </c:pt>
                <c:pt idx="2875">
                  <c:v>77.5</c:v>
                </c:pt>
                <c:pt idx="2876">
                  <c:v>77.52</c:v>
                </c:pt>
                <c:pt idx="2877">
                  <c:v>77.540000000000006</c:v>
                </c:pt>
                <c:pt idx="2878">
                  <c:v>77.56</c:v>
                </c:pt>
                <c:pt idx="2879">
                  <c:v>77.58</c:v>
                </c:pt>
                <c:pt idx="2880">
                  <c:v>77.599999999999994</c:v>
                </c:pt>
                <c:pt idx="2881">
                  <c:v>77.62</c:v>
                </c:pt>
                <c:pt idx="2882">
                  <c:v>77.64</c:v>
                </c:pt>
                <c:pt idx="2883">
                  <c:v>77.66</c:v>
                </c:pt>
                <c:pt idx="2884">
                  <c:v>77.680000000000007</c:v>
                </c:pt>
                <c:pt idx="2885">
                  <c:v>77.7</c:v>
                </c:pt>
                <c:pt idx="2886">
                  <c:v>77.72</c:v>
                </c:pt>
                <c:pt idx="2887">
                  <c:v>77.739999999999995</c:v>
                </c:pt>
                <c:pt idx="2888">
                  <c:v>77.760000000000005</c:v>
                </c:pt>
                <c:pt idx="2889">
                  <c:v>77.78</c:v>
                </c:pt>
                <c:pt idx="2890">
                  <c:v>77.8</c:v>
                </c:pt>
                <c:pt idx="2891">
                  <c:v>77.819999999999993</c:v>
                </c:pt>
                <c:pt idx="2892">
                  <c:v>77.84</c:v>
                </c:pt>
                <c:pt idx="2893">
                  <c:v>77.86</c:v>
                </c:pt>
                <c:pt idx="2894">
                  <c:v>77.88</c:v>
                </c:pt>
                <c:pt idx="2895">
                  <c:v>77.900000000000006</c:v>
                </c:pt>
                <c:pt idx="2896">
                  <c:v>77.92</c:v>
                </c:pt>
                <c:pt idx="2897">
                  <c:v>77.94</c:v>
                </c:pt>
                <c:pt idx="2898">
                  <c:v>77.959999999999994</c:v>
                </c:pt>
                <c:pt idx="2899">
                  <c:v>77.98</c:v>
                </c:pt>
                <c:pt idx="2900">
                  <c:v>78</c:v>
                </c:pt>
                <c:pt idx="2901">
                  <c:v>78.02</c:v>
                </c:pt>
                <c:pt idx="2902">
                  <c:v>78.040000000000006</c:v>
                </c:pt>
                <c:pt idx="2903">
                  <c:v>78.06</c:v>
                </c:pt>
                <c:pt idx="2904">
                  <c:v>78.08</c:v>
                </c:pt>
                <c:pt idx="2905">
                  <c:v>78.099999999999994</c:v>
                </c:pt>
                <c:pt idx="2906">
                  <c:v>78.12</c:v>
                </c:pt>
                <c:pt idx="2907">
                  <c:v>78.14</c:v>
                </c:pt>
                <c:pt idx="2908">
                  <c:v>78.16</c:v>
                </c:pt>
                <c:pt idx="2909">
                  <c:v>78.180000000000007</c:v>
                </c:pt>
                <c:pt idx="2910">
                  <c:v>78.2</c:v>
                </c:pt>
                <c:pt idx="2911">
                  <c:v>78.22</c:v>
                </c:pt>
                <c:pt idx="2912">
                  <c:v>78.239999999999995</c:v>
                </c:pt>
                <c:pt idx="2913">
                  <c:v>78.260000000000005</c:v>
                </c:pt>
                <c:pt idx="2914">
                  <c:v>78.28</c:v>
                </c:pt>
                <c:pt idx="2915">
                  <c:v>78.3</c:v>
                </c:pt>
                <c:pt idx="2916">
                  <c:v>78.319999999999993</c:v>
                </c:pt>
                <c:pt idx="2917">
                  <c:v>78.34</c:v>
                </c:pt>
                <c:pt idx="2918">
                  <c:v>78.36</c:v>
                </c:pt>
                <c:pt idx="2919">
                  <c:v>78.38</c:v>
                </c:pt>
                <c:pt idx="2920">
                  <c:v>78.400000000000006</c:v>
                </c:pt>
                <c:pt idx="2921">
                  <c:v>78.42</c:v>
                </c:pt>
                <c:pt idx="2922">
                  <c:v>78.44</c:v>
                </c:pt>
                <c:pt idx="2923">
                  <c:v>78.459999999999994</c:v>
                </c:pt>
                <c:pt idx="2924">
                  <c:v>78.48</c:v>
                </c:pt>
                <c:pt idx="2925">
                  <c:v>78.5</c:v>
                </c:pt>
                <c:pt idx="2926">
                  <c:v>78.52</c:v>
                </c:pt>
                <c:pt idx="2927">
                  <c:v>78.540000000000006</c:v>
                </c:pt>
                <c:pt idx="2928">
                  <c:v>78.56</c:v>
                </c:pt>
                <c:pt idx="2929">
                  <c:v>78.58</c:v>
                </c:pt>
                <c:pt idx="2930">
                  <c:v>78.599999999999994</c:v>
                </c:pt>
                <c:pt idx="2931">
                  <c:v>78.62</c:v>
                </c:pt>
                <c:pt idx="2932">
                  <c:v>78.64</c:v>
                </c:pt>
                <c:pt idx="2933">
                  <c:v>78.66</c:v>
                </c:pt>
                <c:pt idx="2934">
                  <c:v>78.680000000000007</c:v>
                </c:pt>
                <c:pt idx="2935">
                  <c:v>78.7</c:v>
                </c:pt>
                <c:pt idx="2936">
                  <c:v>78.72</c:v>
                </c:pt>
                <c:pt idx="2937">
                  <c:v>78.739999999999995</c:v>
                </c:pt>
                <c:pt idx="2938">
                  <c:v>78.760000000000005</c:v>
                </c:pt>
                <c:pt idx="2939">
                  <c:v>78.78</c:v>
                </c:pt>
                <c:pt idx="2940">
                  <c:v>78.8</c:v>
                </c:pt>
                <c:pt idx="2941">
                  <c:v>78.819999999999993</c:v>
                </c:pt>
                <c:pt idx="2942">
                  <c:v>78.84</c:v>
                </c:pt>
                <c:pt idx="2943">
                  <c:v>78.86</c:v>
                </c:pt>
                <c:pt idx="2944">
                  <c:v>78.88</c:v>
                </c:pt>
                <c:pt idx="2945">
                  <c:v>78.900000000000006</c:v>
                </c:pt>
                <c:pt idx="2946">
                  <c:v>78.92</c:v>
                </c:pt>
                <c:pt idx="2947">
                  <c:v>78.94</c:v>
                </c:pt>
                <c:pt idx="2948">
                  <c:v>78.959999999999994</c:v>
                </c:pt>
                <c:pt idx="2949">
                  <c:v>78.98</c:v>
                </c:pt>
                <c:pt idx="2950">
                  <c:v>79</c:v>
                </c:pt>
                <c:pt idx="2951">
                  <c:v>79.02</c:v>
                </c:pt>
                <c:pt idx="2952">
                  <c:v>79.040000000000006</c:v>
                </c:pt>
                <c:pt idx="2953">
                  <c:v>79.06</c:v>
                </c:pt>
                <c:pt idx="2954">
                  <c:v>79.08</c:v>
                </c:pt>
                <c:pt idx="2955">
                  <c:v>79.099999999999994</c:v>
                </c:pt>
                <c:pt idx="2956">
                  <c:v>79.12</c:v>
                </c:pt>
                <c:pt idx="2957">
                  <c:v>79.14</c:v>
                </c:pt>
                <c:pt idx="2958">
                  <c:v>79.16</c:v>
                </c:pt>
                <c:pt idx="2959">
                  <c:v>79.180000000000007</c:v>
                </c:pt>
                <c:pt idx="2960">
                  <c:v>79.2</c:v>
                </c:pt>
                <c:pt idx="2961">
                  <c:v>79.22</c:v>
                </c:pt>
                <c:pt idx="2962">
                  <c:v>79.239999999999995</c:v>
                </c:pt>
                <c:pt idx="2963">
                  <c:v>79.260000000000005</c:v>
                </c:pt>
                <c:pt idx="2964">
                  <c:v>79.28</c:v>
                </c:pt>
                <c:pt idx="2965">
                  <c:v>79.3</c:v>
                </c:pt>
                <c:pt idx="2966">
                  <c:v>79.319999999999993</c:v>
                </c:pt>
                <c:pt idx="2967">
                  <c:v>79.34</c:v>
                </c:pt>
                <c:pt idx="2968">
                  <c:v>79.36</c:v>
                </c:pt>
                <c:pt idx="2969">
                  <c:v>79.38</c:v>
                </c:pt>
                <c:pt idx="2970">
                  <c:v>79.400000000000006</c:v>
                </c:pt>
                <c:pt idx="2971">
                  <c:v>79.42</c:v>
                </c:pt>
                <c:pt idx="2972">
                  <c:v>79.44</c:v>
                </c:pt>
                <c:pt idx="2973">
                  <c:v>79.459999999999994</c:v>
                </c:pt>
                <c:pt idx="2974">
                  <c:v>79.48</c:v>
                </c:pt>
                <c:pt idx="2975">
                  <c:v>79.5</c:v>
                </c:pt>
                <c:pt idx="2976">
                  <c:v>79.52</c:v>
                </c:pt>
                <c:pt idx="2977">
                  <c:v>79.540000000000006</c:v>
                </c:pt>
                <c:pt idx="2978">
                  <c:v>79.56</c:v>
                </c:pt>
                <c:pt idx="2979">
                  <c:v>79.58</c:v>
                </c:pt>
                <c:pt idx="2980">
                  <c:v>79.599999999999994</c:v>
                </c:pt>
                <c:pt idx="2981">
                  <c:v>79.62</c:v>
                </c:pt>
                <c:pt idx="2982">
                  <c:v>79.64</c:v>
                </c:pt>
                <c:pt idx="2983">
                  <c:v>79.66</c:v>
                </c:pt>
                <c:pt idx="2984">
                  <c:v>79.680000000000007</c:v>
                </c:pt>
                <c:pt idx="2985">
                  <c:v>79.7</c:v>
                </c:pt>
                <c:pt idx="2986">
                  <c:v>79.72</c:v>
                </c:pt>
                <c:pt idx="2987">
                  <c:v>79.739999999999995</c:v>
                </c:pt>
                <c:pt idx="2988">
                  <c:v>79.760000000000005</c:v>
                </c:pt>
                <c:pt idx="2989">
                  <c:v>79.78</c:v>
                </c:pt>
                <c:pt idx="2990">
                  <c:v>79.8</c:v>
                </c:pt>
                <c:pt idx="2991">
                  <c:v>79.819999999999993</c:v>
                </c:pt>
                <c:pt idx="2992">
                  <c:v>79.84</c:v>
                </c:pt>
                <c:pt idx="2993">
                  <c:v>79.86</c:v>
                </c:pt>
                <c:pt idx="2994">
                  <c:v>79.88</c:v>
                </c:pt>
                <c:pt idx="2995">
                  <c:v>79.900000000000006</c:v>
                </c:pt>
                <c:pt idx="2996">
                  <c:v>79.92</c:v>
                </c:pt>
                <c:pt idx="2997">
                  <c:v>79.94</c:v>
                </c:pt>
                <c:pt idx="2998">
                  <c:v>79.959999999999994</c:v>
                </c:pt>
                <c:pt idx="2999">
                  <c:v>79.98</c:v>
                </c:pt>
                <c:pt idx="3000">
                  <c:v>80</c:v>
                </c:pt>
              </c:numCache>
            </c:numRef>
          </c:cat>
          <c:val>
            <c:numRef>
              <c:f>Sheet4!$C$2:$C$3002</c:f>
              <c:numCache>
                <c:formatCode>General</c:formatCode>
                <c:ptCount val="3001"/>
                <c:pt idx="0">
                  <c:v>45</c:v>
                </c:pt>
                <c:pt idx="1">
                  <c:v>42</c:v>
                </c:pt>
                <c:pt idx="2">
                  <c:v>43</c:v>
                </c:pt>
                <c:pt idx="3">
                  <c:v>47</c:v>
                </c:pt>
                <c:pt idx="4">
                  <c:v>50</c:v>
                </c:pt>
                <c:pt idx="5">
                  <c:v>58</c:v>
                </c:pt>
                <c:pt idx="6">
                  <c:v>36</c:v>
                </c:pt>
                <c:pt idx="7">
                  <c:v>40</c:v>
                </c:pt>
                <c:pt idx="8">
                  <c:v>44</c:v>
                </c:pt>
                <c:pt idx="9">
                  <c:v>35</c:v>
                </c:pt>
                <c:pt idx="10">
                  <c:v>42</c:v>
                </c:pt>
                <c:pt idx="11">
                  <c:v>36</c:v>
                </c:pt>
                <c:pt idx="12">
                  <c:v>36</c:v>
                </c:pt>
                <c:pt idx="13">
                  <c:v>46</c:v>
                </c:pt>
                <c:pt idx="14">
                  <c:v>32</c:v>
                </c:pt>
                <c:pt idx="15">
                  <c:v>61</c:v>
                </c:pt>
                <c:pt idx="16">
                  <c:v>42</c:v>
                </c:pt>
                <c:pt idx="17">
                  <c:v>36</c:v>
                </c:pt>
                <c:pt idx="18">
                  <c:v>35</c:v>
                </c:pt>
                <c:pt idx="19">
                  <c:v>47</c:v>
                </c:pt>
                <c:pt idx="20">
                  <c:v>48</c:v>
                </c:pt>
                <c:pt idx="21">
                  <c:v>44</c:v>
                </c:pt>
                <c:pt idx="22">
                  <c:v>38</c:v>
                </c:pt>
                <c:pt idx="23">
                  <c:v>49</c:v>
                </c:pt>
                <c:pt idx="24">
                  <c:v>56</c:v>
                </c:pt>
                <c:pt idx="25">
                  <c:v>51</c:v>
                </c:pt>
                <c:pt idx="26">
                  <c:v>48</c:v>
                </c:pt>
                <c:pt idx="27">
                  <c:v>50</c:v>
                </c:pt>
                <c:pt idx="28">
                  <c:v>51</c:v>
                </c:pt>
                <c:pt idx="29">
                  <c:v>45</c:v>
                </c:pt>
                <c:pt idx="30">
                  <c:v>42</c:v>
                </c:pt>
                <c:pt idx="31">
                  <c:v>42</c:v>
                </c:pt>
                <c:pt idx="32">
                  <c:v>52</c:v>
                </c:pt>
                <c:pt idx="33">
                  <c:v>40</c:v>
                </c:pt>
                <c:pt idx="34">
                  <c:v>42</c:v>
                </c:pt>
                <c:pt idx="35">
                  <c:v>38</c:v>
                </c:pt>
                <c:pt idx="36">
                  <c:v>55</c:v>
                </c:pt>
                <c:pt idx="37">
                  <c:v>43</c:v>
                </c:pt>
                <c:pt idx="38">
                  <c:v>36</c:v>
                </c:pt>
                <c:pt idx="39">
                  <c:v>42</c:v>
                </c:pt>
                <c:pt idx="40">
                  <c:v>31</c:v>
                </c:pt>
                <c:pt idx="41">
                  <c:v>47</c:v>
                </c:pt>
                <c:pt idx="42">
                  <c:v>60</c:v>
                </c:pt>
                <c:pt idx="43">
                  <c:v>42</c:v>
                </c:pt>
                <c:pt idx="44">
                  <c:v>36</c:v>
                </c:pt>
                <c:pt idx="45">
                  <c:v>60</c:v>
                </c:pt>
                <c:pt idx="46">
                  <c:v>48</c:v>
                </c:pt>
                <c:pt idx="47">
                  <c:v>49</c:v>
                </c:pt>
                <c:pt idx="48">
                  <c:v>43</c:v>
                </c:pt>
                <c:pt idx="49">
                  <c:v>45</c:v>
                </c:pt>
                <c:pt idx="50">
                  <c:v>45</c:v>
                </c:pt>
                <c:pt idx="51">
                  <c:v>43</c:v>
                </c:pt>
                <c:pt idx="52">
                  <c:v>44</c:v>
                </c:pt>
                <c:pt idx="53">
                  <c:v>41</c:v>
                </c:pt>
                <c:pt idx="54">
                  <c:v>50</c:v>
                </c:pt>
                <c:pt idx="55">
                  <c:v>39</c:v>
                </c:pt>
                <c:pt idx="56">
                  <c:v>36</c:v>
                </c:pt>
                <c:pt idx="57">
                  <c:v>55</c:v>
                </c:pt>
                <c:pt idx="58">
                  <c:v>52</c:v>
                </c:pt>
                <c:pt idx="59">
                  <c:v>42</c:v>
                </c:pt>
                <c:pt idx="60">
                  <c:v>59</c:v>
                </c:pt>
                <c:pt idx="61">
                  <c:v>28</c:v>
                </c:pt>
                <c:pt idx="62">
                  <c:v>41</c:v>
                </c:pt>
                <c:pt idx="63">
                  <c:v>46</c:v>
                </c:pt>
                <c:pt idx="64">
                  <c:v>52</c:v>
                </c:pt>
                <c:pt idx="65">
                  <c:v>48</c:v>
                </c:pt>
                <c:pt idx="66">
                  <c:v>57</c:v>
                </c:pt>
                <c:pt idx="67">
                  <c:v>42</c:v>
                </c:pt>
                <c:pt idx="68">
                  <c:v>46</c:v>
                </c:pt>
                <c:pt idx="69">
                  <c:v>52</c:v>
                </c:pt>
                <c:pt idx="70">
                  <c:v>41</c:v>
                </c:pt>
                <c:pt idx="71">
                  <c:v>52</c:v>
                </c:pt>
                <c:pt idx="72">
                  <c:v>66</c:v>
                </c:pt>
                <c:pt idx="73">
                  <c:v>51</c:v>
                </c:pt>
                <c:pt idx="74">
                  <c:v>57</c:v>
                </c:pt>
                <c:pt idx="75">
                  <c:v>41</c:v>
                </c:pt>
                <c:pt idx="76">
                  <c:v>35</c:v>
                </c:pt>
                <c:pt idx="77">
                  <c:v>44</c:v>
                </c:pt>
                <c:pt idx="78">
                  <c:v>48</c:v>
                </c:pt>
                <c:pt idx="79">
                  <c:v>52</c:v>
                </c:pt>
                <c:pt idx="80">
                  <c:v>33</c:v>
                </c:pt>
                <c:pt idx="81">
                  <c:v>43</c:v>
                </c:pt>
                <c:pt idx="82">
                  <c:v>34</c:v>
                </c:pt>
                <c:pt idx="83">
                  <c:v>50</c:v>
                </c:pt>
                <c:pt idx="84">
                  <c:v>47</c:v>
                </c:pt>
                <c:pt idx="85">
                  <c:v>43</c:v>
                </c:pt>
                <c:pt idx="86">
                  <c:v>52</c:v>
                </c:pt>
                <c:pt idx="87">
                  <c:v>53</c:v>
                </c:pt>
                <c:pt idx="88">
                  <c:v>43</c:v>
                </c:pt>
                <c:pt idx="89">
                  <c:v>50</c:v>
                </c:pt>
                <c:pt idx="90">
                  <c:v>58</c:v>
                </c:pt>
                <c:pt idx="91">
                  <c:v>59</c:v>
                </c:pt>
                <c:pt idx="92">
                  <c:v>55</c:v>
                </c:pt>
                <c:pt idx="93">
                  <c:v>41</c:v>
                </c:pt>
                <c:pt idx="94">
                  <c:v>52</c:v>
                </c:pt>
                <c:pt idx="95">
                  <c:v>58</c:v>
                </c:pt>
                <c:pt idx="96">
                  <c:v>54</c:v>
                </c:pt>
                <c:pt idx="97">
                  <c:v>71</c:v>
                </c:pt>
                <c:pt idx="98">
                  <c:v>35</c:v>
                </c:pt>
                <c:pt idx="99">
                  <c:v>63</c:v>
                </c:pt>
                <c:pt idx="100">
                  <c:v>47</c:v>
                </c:pt>
                <c:pt idx="101">
                  <c:v>48</c:v>
                </c:pt>
                <c:pt idx="102">
                  <c:v>61</c:v>
                </c:pt>
                <c:pt idx="103">
                  <c:v>50</c:v>
                </c:pt>
                <c:pt idx="104">
                  <c:v>45</c:v>
                </c:pt>
                <c:pt idx="105">
                  <c:v>41</c:v>
                </c:pt>
                <c:pt idx="106">
                  <c:v>41</c:v>
                </c:pt>
                <c:pt idx="107">
                  <c:v>50</c:v>
                </c:pt>
                <c:pt idx="108">
                  <c:v>44</c:v>
                </c:pt>
                <c:pt idx="109">
                  <c:v>58</c:v>
                </c:pt>
                <c:pt idx="110">
                  <c:v>52</c:v>
                </c:pt>
                <c:pt idx="111">
                  <c:v>49</c:v>
                </c:pt>
                <c:pt idx="112">
                  <c:v>38</c:v>
                </c:pt>
                <c:pt idx="113">
                  <c:v>49</c:v>
                </c:pt>
                <c:pt idx="114">
                  <c:v>47</c:v>
                </c:pt>
                <c:pt idx="115">
                  <c:v>58</c:v>
                </c:pt>
                <c:pt idx="116">
                  <c:v>45</c:v>
                </c:pt>
                <c:pt idx="117">
                  <c:v>61</c:v>
                </c:pt>
                <c:pt idx="118">
                  <c:v>60</c:v>
                </c:pt>
                <c:pt idx="119">
                  <c:v>43</c:v>
                </c:pt>
                <c:pt idx="120">
                  <c:v>65</c:v>
                </c:pt>
                <c:pt idx="121">
                  <c:v>51</c:v>
                </c:pt>
                <c:pt idx="122">
                  <c:v>54</c:v>
                </c:pt>
                <c:pt idx="123">
                  <c:v>54</c:v>
                </c:pt>
                <c:pt idx="124">
                  <c:v>50</c:v>
                </c:pt>
                <c:pt idx="125">
                  <c:v>49</c:v>
                </c:pt>
                <c:pt idx="126">
                  <c:v>65</c:v>
                </c:pt>
                <c:pt idx="127">
                  <c:v>58</c:v>
                </c:pt>
                <c:pt idx="128">
                  <c:v>45</c:v>
                </c:pt>
                <c:pt idx="129">
                  <c:v>46</c:v>
                </c:pt>
                <c:pt idx="130">
                  <c:v>47</c:v>
                </c:pt>
                <c:pt idx="131">
                  <c:v>59</c:v>
                </c:pt>
                <c:pt idx="132">
                  <c:v>69</c:v>
                </c:pt>
                <c:pt idx="133">
                  <c:v>56</c:v>
                </c:pt>
                <c:pt idx="134">
                  <c:v>64</c:v>
                </c:pt>
                <c:pt idx="135">
                  <c:v>62</c:v>
                </c:pt>
                <c:pt idx="136">
                  <c:v>47</c:v>
                </c:pt>
                <c:pt idx="137">
                  <c:v>46</c:v>
                </c:pt>
                <c:pt idx="138">
                  <c:v>54</c:v>
                </c:pt>
                <c:pt idx="139">
                  <c:v>45</c:v>
                </c:pt>
                <c:pt idx="140">
                  <c:v>48</c:v>
                </c:pt>
                <c:pt idx="141">
                  <c:v>52</c:v>
                </c:pt>
                <c:pt idx="142">
                  <c:v>47</c:v>
                </c:pt>
                <c:pt idx="143">
                  <c:v>59</c:v>
                </c:pt>
                <c:pt idx="144">
                  <c:v>43</c:v>
                </c:pt>
                <c:pt idx="145">
                  <c:v>70</c:v>
                </c:pt>
                <c:pt idx="146">
                  <c:v>60</c:v>
                </c:pt>
                <c:pt idx="147">
                  <c:v>57</c:v>
                </c:pt>
                <c:pt idx="148">
                  <c:v>48</c:v>
                </c:pt>
                <c:pt idx="149">
                  <c:v>60</c:v>
                </c:pt>
                <c:pt idx="150">
                  <c:v>59</c:v>
                </c:pt>
                <c:pt idx="151">
                  <c:v>54</c:v>
                </c:pt>
                <c:pt idx="152">
                  <c:v>64</c:v>
                </c:pt>
                <c:pt idx="153">
                  <c:v>55</c:v>
                </c:pt>
                <c:pt idx="154">
                  <c:v>45</c:v>
                </c:pt>
                <c:pt idx="155">
                  <c:v>56</c:v>
                </c:pt>
                <c:pt idx="156">
                  <c:v>62</c:v>
                </c:pt>
                <c:pt idx="157">
                  <c:v>53</c:v>
                </c:pt>
                <c:pt idx="158">
                  <c:v>65</c:v>
                </c:pt>
                <c:pt idx="159">
                  <c:v>49</c:v>
                </c:pt>
                <c:pt idx="160">
                  <c:v>67</c:v>
                </c:pt>
                <c:pt idx="161">
                  <c:v>49</c:v>
                </c:pt>
                <c:pt idx="162">
                  <c:v>50</c:v>
                </c:pt>
                <c:pt idx="163">
                  <c:v>68</c:v>
                </c:pt>
                <c:pt idx="164">
                  <c:v>52</c:v>
                </c:pt>
                <c:pt idx="165">
                  <c:v>66</c:v>
                </c:pt>
                <c:pt idx="166">
                  <c:v>73</c:v>
                </c:pt>
                <c:pt idx="167">
                  <c:v>60</c:v>
                </c:pt>
                <c:pt idx="168">
                  <c:v>52</c:v>
                </c:pt>
                <c:pt idx="169">
                  <c:v>48</c:v>
                </c:pt>
                <c:pt idx="170">
                  <c:v>69</c:v>
                </c:pt>
                <c:pt idx="171">
                  <c:v>53</c:v>
                </c:pt>
                <c:pt idx="172">
                  <c:v>53</c:v>
                </c:pt>
                <c:pt idx="173">
                  <c:v>71</c:v>
                </c:pt>
                <c:pt idx="174">
                  <c:v>69</c:v>
                </c:pt>
                <c:pt idx="175">
                  <c:v>59</c:v>
                </c:pt>
                <c:pt idx="176">
                  <c:v>74</c:v>
                </c:pt>
                <c:pt idx="177">
                  <c:v>67</c:v>
                </c:pt>
                <c:pt idx="178">
                  <c:v>60</c:v>
                </c:pt>
                <c:pt idx="179">
                  <c:v>78</c:v>
                </c:pt>
                <c:pt idx="180">
                  <c:v>58</c:v>
                </c:pt>
                <c:pt idx="181">
                  <c:v>64</c:v>
                </c:pt>
                <c:pt idx="182">
                  <c:v>88</c:v>
                </c:pt>
                <c:pt idx="183">
                  <c:v>66</c:v>
                </c:pt>
                <c:pt idx="184">
                  <c:v>71</c:v>
                </c:pt>
                <c:pt idx="185">
                  <c:v>56</c:v>
                </c:pt>
                <c:pt idx="186">
                  <c:v>82</c:v>
                </c:pt>
                <c:pt idx="187">
                  <c:v>67</c:v>
                </c:pt>
                <c:pt idx="188">
                  <c:v>64</c:v>
                </c:pt>
                <c:pt idx="189">
                  <c:v>67</c:v>
                </c:pt>
                <c:pt idx="190">
                  <c:v>73</c:v>
                </c:pt>
                <c:pt idx="191">
                  <c:v>84</c:v>
                </c:pt>
                <c:pt idx="192">
                  <c:v>72</c:v>
                </c:pt>
                <c:pt idx="193">
                  <c:v>97</c:v>
                </c:pt>
                <c:pt idx="194">
                  <c:v>66</c:v>
                </c:pt>
                <c:pt idx="195">
                  <c:v>69</c:v>
                </c:pt>
                <c:pt idx="196">
                  <c:v>81</c:v>
                </c:pt>
                <c:pt idx="197">
                  <c:v>70</c:v>
                </c:pt>
                <c:pt idx="198">
                  <c:v>64</c:v>
                </c:pt>
                <c:pt idx="199">
                  <c:v>75</c:v>
                </c:pt>
                <c:pt idx="200">
                  <c:v>71</c:v>
                </c:pt>
                <c:pt idx="201">
                  <c:v>68</c:v>
                </c:pt>
                <c:pt idx="202">
                  <c:v>86</c:v>
                </c:pt>
                <c:pt idx="203">
                  <c:v>62</c:v>
                </c:pt>
                <c:pt idx="204">
                  <c:v>71</c:v>
                </c:pt>
                <c:pt idx="205">
                  <c:v>83</c:v>
                </c:pt>
                <c:pt idx="206">
                  <c:v>103</c:v>
                </c:pt>
                <c:pt idx="207">
                  <c:v>77</c:v>
                </c:pt>
                <c:pt idx="208">
                  <c:v>81</c:v>
                </c:pt>
                <c:pt idx="209">
                  <c:v>64</c:v>
                </c:pt>
                <c:pt idx="210">
                  <c:v>91</c:v>
                </c:pt>
                <c:pt idx="211">
                  <c:v>72</c:v>
                </c:pt>
                <c:pt idx="212">
                  <c:v>79</c:v>
                </c:pt>
                <c:pt idx="213">
                  <c:v>81</c:v>
                </c:pt>
                <c:pt idx="214">
                  <c:v>93</c:v>
                </c:pt>
                <c:pt idx="215">
                  <c:v>92</c:v>
                </c:pt>
                <c:pt idx="216">
                  <c:v>70</c:v>
                </c:pt>
                <c:pt idx="217">
                  <c:v>88</c:v>
                </c:pt>
                <c:pt idx="218">
                  <c:v>92</c:v>
                </c:pt>
                <c:pt idx="219">
                  <c:v>94</c:v>
                </c:pt>
                <c:pt idx="220">
                  <c:v>84</c:v>
                </c:pt>
                <c:pt idx="221">
                  <c:v>88</c:v>
                </c:pt>
                <c:pt idx="222">
                  <c:v>82</c:v>
                </c:pt>
                <c:pt idx="223">
                  <c:v>94</c:v>
                </c:pt>
                <c:pt idx="224">
                  <c:v>83</c:v>
                </c:pt>
                <c:pt idx="225">
                  <c:v>82</c:v>
                </c:pt>
                <c:pt idx="226">
                  <c:v>100</c:v>
                </c:pt>
                <c:pt idx="227">
                  <c:v>103</c:v>
                </c:pt>
                <c:pt idx="228">
                  <c:v>118</c:v>
                </c:pt>
                <c:pt idx="229">
                  <c:v>63</c:v>
                </c:pt>
                <c:pt idx="230">
                  <c:v>115</c:v>
                </c:pt>
                <c:pt idx="231">
                  <c:v>77</c:v>
                </c:pt>
                <c:pt idx="232">
                  <c:v>93</c:v>
                </c:pt>
                <c:pt idx="233">
                  <c:v>99</c:v>
                </c:pt>
                <c:pt idx="234">
                  <c:v>93</c:v>
                </c:pt>
                <c:pt idx="235">
                  <c:v>104</c:v>
                </c:pt>
                <c:pt idx="236">
                  <c:v>111</c:v>
                </c:pt>
                <c:pt idx="237">
                  <c:v>114</c:v>
                </c:pt>
                <c:pt idx="238">
                  <c:v>108</c:v>
                </c:pt>
                <c:pt idx="239">
                  <c:v>101</c:v>
                </c:pt>
                <c:pt idx="240">
                  <c:v>96</c:v>
                </c:pt>
                <c:pt idx="241">
                  <c:v>115</c:v>
                </c:pt>
                <c:pt idx="242">
                  <c:v>106</c:v>
                </c:pt>
                <c:pt idx="243">
                  <c:v>107</c:v>
                </c:pt>
                <c:pt idx="244">
                  <c:v>121</c:v>
                </c:pt>
                <c:pt idx="245">
                  <c:v>121</c:v>
                </c:pt>
                <c:pt idx="246">
                  <c:v>127</c:v>
                </c:pt>
                <c:pt idx="247">
                  <c:v>135</c:v>
                </c:pt>
                <c:pt idx="248">
                  <c:v>108</c:v>
                </c:pt>
                <c:pt idx="249">
                  <c:v>137</c:v>
                </c:pt>
                <c:pt idx="250">
                  <c:v>120</c:v>
                </c:pt>
                <c:pt idx="251">
                  <c:v>136</c:v>
                </c:pt>
                <c:pt idx="252">
                  <c:v>135</c:v>
                </c:pt>
                <c:pt idx="253">
                  <c:v>133</c:v>
                </c:pt>
                <c:pt idx="254">
                  <c:v>120</c:v>
                </c:pt>
                <c:pt idx="255">
                  <c:v>120</c:v>
                </c:pt>
                <c:pt idx="256">
                  <c:v>117</c:v>
                </c:pt>
                <c:pt idx="257">
                  <c:v>128</c:v>
                </c:pt>
                <c:pt idx="258">
                  <c:v>116</c:v>
                </c:pt>
                <c:pt idx="259">
                  <c:v>125</c:v>
                </c:pt>
                <c:pt idx="260">
                  <c:v>124</c:v>
                </c:pt>
                <c:pt idx="261">
                  <c:v>122</c:v>
                </c:pt>
                <c:pt idx="262">
                  <c:v>143</c:v>
                </c:pt>
                <c:pt idx="263">
                  <c:v>122</c:v>
                </c:pt>
                <c:pt idx="264">
                  <c:v>149</c:v>
                </c:pt>
                <c:pt idx="265">
                  <c:v>143</c:v>
                </c:pt>
                <c:pt idx="266">
                  <c:v>158</c:v>
                </c:pt>
                <c:pt idx="267">
                  <c:v>150</c:v>
                </c:pt>
                <c:pt idx="268">
                  <c:v>125</c:v>
                </c:pt>
                <c:pt idx="269">
                  <c:v>150</c:v>
                </c:pt>
                <c:pt idx="270">
                  <c:v>128</c:v>
                </c:pt>
                <c:pt idx="271">
                  <c:v>168</c:v>
                </c:pt>
                <c:pt idx="272">
                  <c:v>171</c:v>
                </c:pt>
                <c:pt idx="273">
                  <c:v>160</c:v>
                </c:pt>
                <c:pt idx="274">
                  <c:v>163</c:v>
                </c:pt>
                <c:pt idx="275">
                  <c:v>177</c:v>
                </c:pt>
                <c:pt idx="276">
                  <c:v>158</c:v>
                </c:pt>
                <c:pt idx="277">
                  <c:v>170</c:v>
                </c:pt>
                <c:pt idx="278">
                  <c:v>163</c:v>
                </c:pt>
                <c:pt idx="279">
                  <c:v>150</c:v>
                </c:pt>
                <c:pt idx="280">
                  <c:v>172</c:v>
                </c:pt>
                <c:pt idx="281">
                  <c:v>157</c:v>
                </c:pt>
                <c:pt idx="282">
                  <c:v>179</c:v>
                </c:pt>
                <c:pt idx="283">
                  <c:v>206</c:v>
                </c:pt>
                <c:pt idx="284">
                  <c:v>161</c:v>
                </c:pt>
                <c:pt idx="285">
                  <c:v>185</c:v>
                </c:pt>
                <c:pt idx="286">
                  <c:v>169</c:v>
                </c:pt>
                <c:pt idx="287">
                  <c:v>189</c:v>
                </c:pt>
                <c:pt idx="288">
                  <c:v>179</c:v>
                </c:pt>
                <c:pt idx="289">
                  <c:v>187</c:v>
                </c:pt>
                <c:pt idx="290">
                  <c:v>210</c:v>
                </c:pt>
                <c:pt idx="291">
                  <c:v>215</c:v>
                </c:pt>
                <c:pt idx="292">
                  <c:v>201</c:v>
                </c:pt>
                <c:pt idx="293">
                  <c:v>197</c:v>
                </c:pt>
                <c:pt idx="294">
                  <c:v>208</c:v>
                </c:pt>
                <c:pt idx="295">
                  <c:v>200</c:v>
                </c:pt>
                <c:pt idx="296">
                  <c:v>207</c:v>
                </c:pt>
                <c:pt idx="297">
                  <c:v>213</c:v>
                </c:pt>
                <c:pt idx="298">
                  <c:v>212</c:v>
                </c:pt>
                <c:pt idx="299">
                  <c:v>219</c:v>
                </c:pt>
                <c:pt idx="300">
                  <c:v>204</c:v>
                </c:pt>
                <c:pt idx="301">
                  <c:v>232</c:v>
                </c:pt>
                <c:pt idx="302">
                  <c:v>227</c:v>
                </c:pt>
                <c:pt idx="303">
                  <c:v>227</c:v>
                </c:pt>
                <c:pt idx="304">
                  <c:v>239</c:v>
                </c:pt>
                <c:pt idx="305">
                  <c:v>248</c:v>
                </c:pt>
                <c:pt idx="306">
                  <c:v>237</c:v>
                </c:pt>
                <c:pt idx="307">
                  <c:v>230</c:v>
                </c:pt>
                <c:pt idx="308">
                  <c:v>268</c:v>
                </c:pt>
                <c:pt idx="309">
                  <c:v>218</c:v>
                </c:pt>
                <c:pt idx="310">
                  <c:v>250</c:v>
                </c:pt>
                <c:pt idx="311">
                  <c:v>225</c:v>
                </c:pt>
                <c:pt idx="312">
                  <c:v>230</c:v>
                </c:pt>
                <c:pt idx="313">
                  <c:v>250</c:v>
                </c:pt>
                <c:pt idx="314">
                  <c:v>247</c:v>
                </c:pt>
                <c:pt idx="315">
                  <c:v>250</c:v>
                </c:pt>
                <c:pt idx="316">
                  <c:v>256</c:v>
                </c:pt>
                <c:pt idx="317">
                  <c:v>253</c:v>
                </c:pt>
                <c:pt idx="318">
                  <c:v>252</c:v>
                </c:pt>
                <c:pt idx="319">
                  <c:v>236</c:v>
                </c:pt>
                <c:pt idx="320">
                  <c:v>240</c:v>
                </c:pt>
                <c:pt idx="321">
                  <c:v>235</c:v>
                </c:pt>
                <c:pt idx="322">
                  <c:v>260</c:v>
                </c:pt>
                <c:pt idx="323">
                  <c:v>262</c:v>
                </c:pt>
                <c:pt idx="324">
                  <c:v>260</c:v>
                </c:pt>
                <c:pt idx="325">
                  <c:v>288</c:v>
                </c:pt>
                <c:pt idx="326">
                  <c:v>257</c:v>
                </c:pt>
                <c:pt idx="327">
                  <c:v>248</c:v>
                </c:pt>
                <c:pt idx="328">
                  <c:v>243</c:v>
                </c:pt>
                <c:pt idx="329">
                  <c:v>235</c:v>
                </c:pt>
                <c:pt idx="330">
                  <c:v>256</c:v>
                </c:pt>
                <c:pt idx="331">
                  <c:v>251</c:v>
                </c:pt>
                <c:pt idx="332">
                  <c:v>234</c:v>
                </c:pt>
                <c:pt idx="333">
                  <c:v>208</c:v>
                </c:pt>
                <c:pt idx="334">
                  <c:v>223</c:v>
                </c:pt>
                <c:pt idx="335">
                  <c:v>233</c:v>
                </c:pt>
                <c:pt idx="336">
                  <c:v>242</c:v>
                </c:pt>
                <c:pt idx="337">
                  <c:v>223</c:v>
                </c:pt>
                <c:pt idx="338">
                  <c:v>266</c:v>
                </c:pt>
                <c:pt idx="339">
                  <c:v>251</c:v>
                </c:pt>
                <c:pt idx="340">
                  <c:v>220</c:v>
                </c:pt>
                <c:pt idx="341">
                  <c:v>225</c:v>
                </c:pt>
                <c:pt idx="342">
                  <c:v>226</c:v>
                </c:pt>
                <c:pt idx="343">
                  <c:v>212</c:v>
                </c:pt>
                <c:pt idx="344">
                  <c:v>185</c:v>
                </c:pt>
                <c:pt idx="345">
                  <c:v>219</c:v>
                </c:pt>
                <c:pt idx="346">
                  <c:v>215</c:v>
                </c:pt>
                <c:pt idx="347">
                  <c:v>209</c:v>
                </c:pt>
                <c:pt idx="348">
                  <c:v>224</c:v>
                </c:pt>
                <c:pt idx="349">
                  <c:v>195</c:v>
                </c:pt>
                <c:pt idx="350">
                  <c:v>222</c:v>
                </c:pt>
                <c:pt idx="351">
                  <c:v>185</c:v>
                </c:pt>
                <c:pt idx="352">
                  <c:v>162</c:v>
                </c:pt>
                <c:pt idx="353">
                  <c:v>182</c:v>
                </c:pt>
                <c:pt idx="354">
                  <c:v>198</c:v>
                </c:pt>
                <c:pt idx="355">
                  <c:v>199</c:v>
                </c:pt>
                <c:pt idx="356">
                  <c:v>183</c:v>
                </c:pt>
                <c:pt idx="357">
                  <c:v>195</c:v>
                </c:pt>
                <c:pt idx="358">
                  <c:v>176</c:v>
                </c:pt>
                <c:pt idx="359">
                  <c:v>186</c:v>
                </c:pt>
                <c:pt idx="360">
                  <c:v>164</c:v>
                </c:pt>
                <c:pt idx="361">
                  <c:v>142</c:v>
                </c:pt>
                <c:pt idx="362">
                  <c:v>164</c:v>
                </c:pt>
                <c:pt idx="363">
                  <c:v>175</c:v>
                </c:pt>
                <c:pt idx="364">
                  <c:v>161</c:v>
                </c:pt>
                <c:pt idx="365">
                  <c:v>161</c:v>
                </c:pt>
                <c:pt idx="366">
                  <c:v>159</c:v>
                </c:pt>
                <c:pt idx="367">
                  <c:v>157</c:v>
                </c:pt>
                <c:pt idx="368">
                  <c:v>143</c:v>
                </c:pt>
                <c:pt idx="369">
                  <c:v>166</c:v>
                </c:pt>
                <c:pt idx="370">
                  <c:v>155</c:v>
                </c:pt>
                <c:pt idx="371">
                  <c:v>169</c:v>
                </c:pt>
                <c:pt idx="372">
                  <c:v>154</c:v>
                </c:pt>
                <c:pt idx="373">
                  <c:v>153</c:v>
                </c:pt>
                <c:pt idx="374">
                  <c:v>146</c:v>
                </c:pt>
                <c:pt idx="375">
                  <c:v>132</c:v>
                </c:pt>
                <c:pt idx="376">
                  <c:v>145</c:v>
                </c:pt>
                <c:pt idx="377">
                  <c:v>132</c:v>
                </c:pt>
                <c:pt idx="378">
                  <c:v>151</c:v>
                </c:pt>
                <c:pt idx="379">
                  <c:v>139</c:v>
                </c:pt>
                <c:pt idx="380">
                  <c:v>124</c:v>
                </c:pt>
                <c:pt idx="381">
                  <c:v>136</c:v>
                </c:pt>
                <c:pt idx="382">
                  <c:v>129</c:v>
                </c:pt>
                <c:pt idx="383">
                  <c:v>133</c:v>
                </c:pt>
                <c:pt idx="384">
                  <c:v>128</c:v>
                </c:pt>
                <c:pt idx="385">
                  <c:v>112</c:v>
                </c:pt>
                <c:pt idx="386">
                  <c:v>101</c:v>
                </c:pt>
                <c:pt idx="387">
                  <c:v>118</c:v>
                </c:pt>
                <c:pt idx="388">
                  <c:v>135</c:v>
                </c:pt>
                <c:pt idx="389">
                  <c:v>127</c:v>
                </c:pt>
                <c:pt idx="390">
                  <c:v>113</c:v>
                </c:pt>
                <c:pt idx="391">
                  <c:v>131</c:v>
                </c:pt>
                <c:pt idx="392">
                  <c:v>118</c:v>
                </c:pt>
                <c:pt idx="393">
                  <c:v>81</c:v>
                </c:pt>
                <c:pt idx="394">
                  <c:v>107</c:v>
                </c:pt>
                <c:pt idx="395">
                  <c:v>131</c:v>
                </c:pt>
                <c:pt idx="396">
                  <c:v>132</c:v>
                </c:pt>
                <c:pt idx="397">
                  <c:v>117</c:v>
                </c:pt>
                <c:pt idx="398">
                  <c:v>115</c:v>
                </c:pt>
                <c:pt idx="399">
                  <c:v>117</c:v>
                </c:pt>
                <c:pt idx="400">
                  <c:v>101</c:v>
                </c:pt>
                <c:pt idx="401">
                  <c:v>103</c:v>
                </c:pt>
                <c:pt idx="402">
                  <c:v>117</c:v>
                </c:pt>
                <c:pt idx="403">
                  <c:v>82</c:v>
                </c:pt>
                <c:pt idx="404">
                  <c:v>102</c:v>
                </c:pt>
                <c:pt idx="405">
                  <c:v>110</c:v>
                </c:pt>
                <c:pt idx="406">
                  <c:v>105</c:v>
                </c:pt>
                <c:pt idx="407">
                  <c:v>88</c:v>
                </c:pt>
                <c:pt idx="408">
                  <c:v>85</c:v>
                </c:pt>
                <c:pt idx="409">
                  <c:v>88</c:v>
                </c:pt>
                <c:pt idx="410">
                  <c:v>114</c:v>
                </c:pt>
                <c:pt idx="411">
                  <c:v>91</c:v>
                </c:pt>
                <c:pt idx="412">
                  <c:v>99</c:v>
                </c:pt>
                <c:pt idx="413">
                  <c:v>89</c:v>
                </c:pt>
                <c:pt idx="414">
                  <c:v>82</c:v>
                </c:pt>
                <c:pt idx="415">
                  <c:v>87</c:v>
                </c:pt>
                <c:pt idx="416">
                  <c:v>96</c:v>
                </c:pt>
                <c:pt idx="417">
                  <c:v>105</c:v>
                </c:pt>
                <c:pt idx="418">
                  <c:v>86</c:v>
                </c:pt>
                <c:pt idx="419">
                  <c:v>103</c:v>
                </c:pt>
                <c:pt idx="420">
                  <c:v>92</c:v>
                </c:pt>
                <c:pt idx="421">
                  <c:v>105</c:v>
                </c:pt>
                <c:pt idx="422">
                  <c:v>74</c:v>
                </c:pt>
                <c:pt idx="423">
                  <c:v>85</c:v>
                </c:pt>
                <c:pt idx="424">
                  <c:v>90</c:v>
                </c:pt>
                <c:pt idx="425">
                  <c:v>87</c:v>
                </c:pt>
                <c:pt idx="426">
                  <c:v>94</c:v>
                </c:pt>
                <c:pt idx="427">
                  <c:v>82</c:v>
                </c:pt>
                <c:pt idx="428">
                  <c:v>81</c:v>
                </c:pt>
                <c:pt idx="429">
                  <c:v>74</c:v>
                </c:pt>
                <c:pt idx="430">
                  <c:v>84</c:v>
                </c:pt>
                <c:pt idx="431">
                  <c:v>87</c:v>
                </c:pt>
                <c:pt idx="432">
                  <c:v>83</c:v>
                </c:pt>
                <c:pt idx="433">
                  <c:v>79</c:v>
                </c:pt>
                <c:pt idx="434">
                  <c:v>92</c:v>
                </c:pt>
                <c:pt idx="435">
                  <c:v>76</c:v>
                </c:pt>
                <c:pt idx="436">
                  <c:v>103</c:v>
                </c:pt>
                <c:pt idx="437">
                  <c:v>80</c:v>
                </c:pt>
                <c:pt idx="438">
                  <c:v>63</c:v>
                </c:pt>
                <c:pt idx="439">
                  <c:v>91</c:v>
                </c:pt>
                <c:pt idx="440">
                  <c:v>98</c:v>
                </c:pt>
                <c:pt idx="441">
                  <c:v>87</c:v>
                </c:pt>
                <c:pt idx="442">
                  <c:v>86</c:v>
                </c:pt>
                <c:pt idx="443">
                  <c:v>85</c:v>
                </c:pt>
                <c:pt idx="444">
                  <c:v>85</c:v>
                </c:pt>
                <c:pt idx="445">
                  <c:v>71</c:v>
                </c:pt>
                <c:pt idx="446">
                  <c:v>78</c:v>
                </c:pt>
                <c:pt idx="447">
                  <c:v>93</c:v>
                </c:pt>
                <c:pt idx="448">
                  <c:v>75</c:v>
                </c:pt>
                <c:pt idx="449">
                  <c:v>83</c:v>
                </c:pt>
                <c:pt idx="450">
                  <c:v>85</c:v>
                </c:pt>
                <c:pt idx="451">
                  <c:v>72</c:v>
                </c:pt>
                <c:pt idx="452">
                  <c:v>85</c:v>
                </c:pt>
                <c:pt idx="453">
                  <c:v>75</c:v>
                </c:pt>
                <c:pt idx="454">
                  <c:v>81</c:v>
                </c:pt>
                <c:pt idx="455">
                  <c:v>76</c:v>
                </c:pt>
                <c:pt idx="456">
                  <c:v>72</c:v>
                </c:pt>
                <c:pt idx="457">
                  <c:v>86</c:v>
                </c:pt>
                <c:pt idx="458">
                  <c:v>90</c:v>
                </c:pt>
                <c:pt idx="459">
                  <c:v>70</c:v>
                </c:pt>
                <c:pt idx="460">
                  <c:v>69</c:v>
                </c:pt>
                <c:pt idx="461">
                  <c:v>72</c:v>
                </c:pt>
                <c:pt idx="462">
                  <c:v>53</c:v>
                </c:pt>
                <c:pt idx="463">
                  <c:v>77</c:v>
                </c:pt>
                <c:pt idx="464">
                  <c:v>68</c:v>
                </c:pt>
                <c:pt idx="465">
                  <c:v>80</c:v>
                </c:pt>
                <c:pt idx="466">
                  <c:v>76</c:v>
                </c:pt>
                <c:pt idx="467">
                  <c:v>67</c:v>
                </c:pt>
                <c:pt idx="468">
                  <c:v>81</c:v>
                </c:pt>
                <c:pt idx="469">
                  <c:v>74</c:v>
                </c:pt>
                <c:pt idx="470">
                  <c:v>65</c:v>
                </c:pt>
                <c:pt idx="471">
                  <c:v>70</c:v>
                </c:pt>
                <c:pt idx="472">
                  <c:v>84</c:v>
                </c:pt>
                <c:pt idx="473">
                  <c:v>82</c:v>
                </c:pt>
                <c:pt idx="474">
                  <c:v>74</c:v>
                </c:pt>
                <c:pt idx="475">
                  <c:v>76</c:v>
                </c:pt>
                <c:pt idx="476">
                  <c:v>72</c:v>
                </c:pt>
                <c:pt idx="477">
                  <c:v>82</c:v>
                </c:pt>
                <c:pt idx="478">
                  <c:v>68</c:v>
                </c:pt>
                <c:pt idx="479">
                  <c:v>58</c:v>
                </c:pt>
                <c:pt idx="480">
                  <c:v>69</c:v>
                </c:pt>
                <c:pt idx="481">
                  <c:v>73</c:v>
                </c:pt>
                <c:pt idx="482">
                  <c:v>63</c:v>
                </c:pt>
                <c:pt idx="483">
                  <c:v>77</c:v>
                </c:pt>
                <c:pt idx="484">
                  <c:v>70</c:v>
                </c:pt>
                <c:pt idx="485">
                  <c:v>87</c:v>
                </c:pt>
                <c:pt idx="486">
                  <c:v>73</c:v>
                </c:pt>
                <c:pt idx="487">
                  <c:v>71</c:v>
                </c:pt>
                <c:pt idx="488">
                  <c:v>75</c:v>
                </c:pt>
                <c:pt idx="489">
                  <c:v>62</c:v>
                </c:pt>
                <c:pt idx="490">
                  <c:v>73</c:v>
                </c:pt>
                <c:pt idx="491">
                  <c:v>60</c:v>
                </c:pt>
                <c:pt idx="492">
                  <c:v>70</c:v>
                </c:pt>
                <c:pt idx="493">
                  <c:v>80</c:v>
                </c:pt>
                <c:pt idx="494">
                  <c:v>69</c:v>
                </c:pt>
                <c:pt idx="495">
                  <c:v>58</c:v>
                </c:pt>
                <c:pt idx="496">
                  <c:v>80</c:v>
                </c:pt>
                <c:pt idx="497">
                  <c:v>77</c:v>
                </c:pt>
                <c:pt idx="498">
                  <c:v>74</c:v>
                </c:pt>
                <c:pt idx="499">
                  <c:v>66</c:v>
                </c:pt>
                <c:pt idx="500">
                  <c:v>75</c:v>
                </c:pt>
                <c:pt idx="501">
                  <c:v>57</c:v>
                </c:pt>
                <c:pt idx="502">
                  <c:v>72</c:v>
                </c:pt>
                <c:pt idx="503">
                  <c:v>55</c:v>
                </c:pt>
                <c:pt idx="504">
                  <c:v>56</c:v>
                </c:pt>
                <c:pt idx="505">
                  <c:v>60</c:v>
                </c:pt>
                <c:pt idx="506">
                  <c:v>74</c:v>
                </c:pt>
                <c:pt idx="507">
                  <c:v>65</c:v>
                </c:pt>
                <c:pt idx="508">
                  <c:v>43</c:v>
                </c:pt>
                <c:pt idx="509">
                  <c:v>77</c:v>
                </c:pt>
                <c:pt idx="510">
                  <c:v>79</c:v>
                </c:pt>
                <c:pt idx="511">
                  <c:v>80</c:v>
                </c:pt>
                <c:pt idx="512">
                  <c:v>50</c:v>
                </c:pt>
                <c:pt idx="513">
                  <c:v>55</c:v>
                </c:pt>
                <c:pt idx="514">
                  <c:v>92</c:v>
                </c:pt>
                <c:pt idx="515">
                  <c:v>63</c:v>
                </c:pt>
                <c:pt idx="516">
                  <c:v>56</c:v>
                </c:pt>
                <c:pt idx="517">
                  <c:v>56</c:v>
                </c:pt>
                <c:pt idx="518">
                  <c:v>75</c:v>
                </c:pt>
                <c:pt idx="519">
                  <c:v>92</c:v>
                </c:pt>
                <c:pt idx="520">
                  <c:v>72</c:v>
                </c:pt>
                <c:pt idx="521">
                  <c:v>78</c:v>
                </c:pt>
                <c:pt idx="522">
                  <c:v>79</c:v>
                </c:pt>
                <c:pt idx="523">
                  <c:v>70</c:v>
                </c:pt>
                <c:pt idx="524">
                  <c:v>63</c:v>
                </c:pt>
                <c:pt idx="525">
                  <c:v>82</c:v>
                </c:pt>
                <c:pt idx="526">
                  <c:v>71</c:v>
                </c:pt>
                <c:pt idx="527">
                  <c:v>82</c:v>
                </c:pt>
                <c:pt idx="528">
                  <c:v>82</c:v>
                </c:pt>
                <c:pt idx="529">
                  <c:v>69</c:v>
                </c:pt>
                <c:pt idx="530">
                  <c:v>68</c:v>
                </c:pt>
                <c:pt idx="531">
                  <c:v>77</c:v>
                </c:pt>
                <c:pt idx="532">
                  <c:v>75</c:v>
                </c:pt>
                <c:pt idx="533">
                  <c:v>75</c:v>
                </c:pt>
                <c:pt idx="534">
                  <c:v>76</c:v>
                </c:pt>
                <c:pt idx="535">
                  <c:v>80</c:v>
                </c:pt>
                <c:pt idx="536">
                  <c:v>75</c:v>
                </c:pt>
                <c:pt idx="537">
                  <c:v>70</c:v>
                </c:pt>
                <c:pt idx="538">
                  <c:v>77</c:v>
                </c:pt>
                <c:pt idx="539">
                  <c:v>66</c:v>
                </c:pt>
                <c:pt idx="540">
                  <c:v>79</c:v>
                </c:pt>
                <c:pt idx="541">
                  <c:v>66</c:v>
                </c:pt>
                <c:pt idx="542">
                  <c:v>74</c:v>
                </c:pt>
                <c:pt idx="543">
                  <c:v>81</c:v>
                </c:pt>
                <c:pt idx="544">
                  <c:v>92</c:v>
                </c:pt>
                <c:pt idx="545">
                  <c:v>87</c:v>
                </c:pt>
                <c:pt idx="546">
                  <c:v>91</c:v>
                </c:pt>
                <c:pt idx="547">
                  <c:v>77</c:v>
                </c:pt>
                <c:pt idx="548">
                  <c:v>76</c:v>
                </c:pt>
                <c:pt idx="549">
                  <c:v>57</c:v>
                </c:pt>
                <c:pt idx="550">
                  <c:v>83</c:v>
                </c:pt>
                <c:pt idx="551">
                  <c:v>83</c:v>
                </c:pt>
                <c:pt idx="552">
                  <c:v>74</c:v>
                </c:pt>
                <c:pt idx="553">
                  <c:v>91</c:v>
                </c:pt>
                <c:pt idx="554">
                  <c:v>82</c:v>
                </c:pt>
                <c:pt idx="555">
                  <c:v>83</c:v>
                </c:pt>
                <c:pt idx="556">
                  <c:v>86</c:v>
                </c:pt>
                <c:pt idx="557">
                  <c:v>74</c:v>
                </c:pt>
                <c:pt idx="558">
                  <c:v>86</c:v>
                </c:pt>
                <c:pt idx="559">
                  <c:v>71</c:v>
                </c:pt>
                <c:pt idx="560">
                  <c:v>82</c:v>
                </c:pt>
                <c:pt idx="561">
                  <c:v>80</c:v>
                </c:pt>
                <c:pt idx="562">
                  <c:v>70</c:v>
                </c:pt>
                <c:pt idx="563">
                  <c:v>76</c:v>
                </c:pt>
                <c:pt idx="564">
                  <c:v>96</c:v>
                </c:pt>
                <c:pt idx="565">
                  <c:v>82</c:v>
                </c:pt>
                <c:pt idx="566">
                  <c:v>74</c:v>
                </c:pt>
                <c:pt idx="567">
                  <c:v>70</c:v>
                </c:pt>
                <c:pt idx="568">
                  <c:v>86</c:v>
                </c:pt>
                <c:pt idx="569">
                  <c:v>74</c:v>
                </c:pt>
                <c:pt idx="570">
                  <c:v>79</c:v>
                </c:pt>
                <c:pt idx="571">
                  <c:v>87</c:v>
                </c:pt>
                <c:pt idx="572">
                  <c:v>75</c:v>
                </c:pt>
                <c:pt idx="573">
                  <c:v>97</c:v>
                </c:pt>
                <c:pt idx="574">
                  <c:v>93</c:v>
                </c:pt>
                <c:pt idx="575">
                  <c:v>96</c:v>
                </c:pt>
                <c:pt idx="576">
                  <c:v>84</c:v>
                </c:pt>
                <c:pt idx="577">
                  <c:v>70</c:v>
                </c:pt>
                <c:pt idx="578">
                  <c:v>85</c:v>
                </c:pt>
                <c:pt idx="579">
                  <c:v>79</c:v>
                </c:pt>
                <c:pt idx="580">
                  <c:v>96</c:v>
                </c:pt>
                <c:pt idx="581">
                  <c:v>65</c:v>
                </c:pt>
                <c:pt idx="582">
                  <c:v>84</c:v>
                </c:pt>
                <c:pt idx="583">
                  <c:v>85</c:v>
                </c:pt>
                <c:pt idx="584">
                  <c:v>96</c:v>
                </c:pt>
                <c:pt idx="585">
                  <c:v>99</c:v>
                </c:pt>
                <c:pt idx="586">
                  <c:v>78</c:v>
                </c:pt>
                <c:pt idx="587">
                  <c:v>89</c:v>
                </c:pt>
                <c:pt idx="588">
                  <c:v>96</c:v>
                </c:pt>
                <c:pt idx="589">
                  <c:v>85</c:v>
                </c:pt>
                <c:pt idx="590">
                  <c:v>105</c:v>
                </c:pt>
                <c:pt idx="591">
                  <c:v>92</c:v>
                </c:pt>
                <c:pt idx="592">
                  <c:v>85</c:v>
                </c:pt>
                <c:pt idx="593">
                  <c:v>75</c:v>
                </c:pt>
                <c:pt idx="594">
                  <c:v>89</c:v>
                </c:pt>
                <c:pt idx="595">
                  <c:v>104</c:v>
                </c:pt>
                <c:pt idx="596">
                  <c:v>83</c:v>
                </c:pt>
                <c:pt idx="597">
                  <c:v>103</c:v>
                </c:pt>
                <c:pt idx="598">
                  <c:v>94</c:v>
                </c:pt>
                <c:pt idx="599">
                  <c:v>70</c:v>
                </c:pt>
                <c:pt idx="600">
                  <c:v>95</c:v>
                </c:pt>
                <c:pt idx="601">
                  <c:v>95</c:v>
                </c:pt>
                <c:pt idx="602">
                  <c:v>94</c:v>
                </c:pt>
                <c:pt idx="603">
                  <c:v>95</c:v>
                </c:pt>
                <c:pt idx="604">
                  <c:v>91</c:v>
                </c:pt>
                <c:pt idx="605">
                  <c:v>80</c:v>
                </c:pt>
                <c:pt idx="606">
                  <c:v>86</c:v>
                </c:pt>
                <c:pt idx="607">
                  <c:v>116</c:v>
                </c:pt>
                <c:pt idx="608">
                  <c:v>108</c:v>
                </c:pt>
                <c:pt idx="609">
                  <c:v>125</c:v>
                </c:pt>
                <c:pt idx="610">
                  <c:v>95</c:v>
                </c:pt>
                <c:pt idx="611">
                  <c:v>126</c:v>
                </c:pt>
                <c:pt idx="612">
                  <c:v>95</c:v>
                </c:pt>
                <c:pt idx="613">
                  <c:v>109</c:v>
                </c:pt>
                <c:pt idx="614">
                  <c:v>108</c:v>
                </c:pt>
                <c:pt idx="615">
                  <c:v>101</c:v>
                </c:pt>
                <c:pt idx="616">
                  <c:v>100</c:v>
                </c:pt>
                <c:pt idx="617">
                  <c:v>108</c:v>
                </c:pt>
                <c:pt idx="618">
                  <c:v>121</c:v>
                </c:pt>
                <c:pt idx="619">
                  <c:v>110</c:v>
                </c:pt>
                <c:pt idx="620">
                  <c:v>124</c:v>
                </c:pt>
                <c:pt idx="621">
                  <c:v>109</c:v>
                </c:pt>
                <c:pt idx="622">
                  <c:v>112</c:v>
                </c:pt>
                <c:pt idx="623">
                  <c:v>108</c:v>
                </c:pt>
                <c:pt idx="624">
                  <c:v>125</c:v>
                </c:pt>
                <c:pt idx="625">
                  <c:v>98</c:v>
                </c:pt>
                <c:pt idx="626">
                  <c:v>123</c:v>
                </c:pt>
                <c:pt idx="627">
                  <c:v>110</c:v>
                </c:pt>
                <c:pt idx="628">
                  <c:v>114</c:v>
                </c:pt>
                <c:pt idx="629">
                  <c:v>99</c:v>
                </c:pt>
                <c:pt idx="630">
                  <c:v>116</c:v>
                </c:pt>
                <c:pt idx="631">
                  <c:v>122</c:v>
                </c:pt>
                <c:pt idx="632">
                  <c:v>120</c:v>
                </c:pt>
                <c:pt idx="633">
                  <c:v>123</c:v>
                </c:pt>
                <c:pt idx="634">
                  <c:v>125</c:v>
                </c:pt>
                <c:pt idx="635">
                  <c:v>126</c:v>
                </c:pt>
                <c:pt idx="636">
                  <c:v>128</c:v>
                </c:pt>
                <c:pt idx="637">
                  <c:v>119</c:v>
                </c:pt>
                <c:pt idx="638">
                  <c:v>135</c:v>
                </c:pt>
                <c:pt idx="639">
                  <c:v>124</c:v>
                </c:pt>
                <c:pt idx="640">
                  <c:v>125</c:v>
                </c:pt>
                <c:pt idx="641">
                  <c:v>149</c:v>
                </c:pt>
                <c:pt idx="642">
                  <c:v>127</c:v>
                </c:pt>
                <c:pt idx="643">
                  <c:v>134</c:v>
                </c:pt>
                <c:pt idx="644">
                  <c:v>125</c:v>
                </c:pt>
                <c:pt idx="645">
                  <c:v>133</c:v>
                </c:pt>
                <c:pt idx="646">
                  <c:v>144</c:v>
                </c:pt>
                <c:pt idx="647">
                  <c:v>150</c:v>
                </c:pt>
                <c:pt idx="648">
                  <c:v>154</c:v>
                </c:pt>
                <c:pt idx="649">
                  <c:v>157</c:v>
                </c:pt>
                <c:pt idx="650">
                  <c:v>164</c:v>
                </c:pt>
                <c:pt idx="651">
                  <c:v>149</c:v>
                </c:pt>
                <c:pt idx="652">
                  <c:v>136</c:v>
                </c:pt>
                <c:pt idx="653">
                  <c:v>135</c:v>
                </c:pt>
                <c:pt idx="654">
                  <c:v>164</c:v>
                </c:pt>
                <c:pt idx="655">
                  <c:v>166</c:v>
                </c:pt>
                <c:pt idx="656">
                  <c:v>158</c:v>
                </c:pt>
                <c:pt idx="657">
                  <c:v>170</c:v>
                </c:pt>
                <c:pt idx="658">
                  <c:v>162</c:v>
                </c:pt>
                <c:pt idx="659">
                  <c:v>167</c:v>
                </c:pt>
                <c:pt idx="660">
                  <c:v>171</c:v>
                </c:pt>
                <c:pt idx="661">
                  <c:v>143</c:v>
                </c:pt>
                <c:pt idx="662">
                  <c:v>173</c:v>
                </c:pt>
                <c:pt idx="663">
                  <c:v>151</c:v>
                </c:pt>
                <c:pt idx="664">
                  <c:v>171</c:v>
                </c:pt>
                <c:pt idx="665">
                  <c:v>166</c:v>
                </c:pt>
                <c:pt idx="666">
                  <c:v>183</c:v>
                </c:pt>
                <c:pt idx="667">
                  <c:v>162</c:v>
                </c:pt>
                <c:pt idx="668">
                  <c:v>172</c:v>
                </c:pt>
                <c:pt idx="669">
                  <c:v>198</c:v>
                </c:pt>
                <c:pt idx="670">
                  <c:v>175</c:v>
                </c:pt>
                <c:pt idx="671">
                  <c:v>160</c:v>
                </c:pt>
                <c:pt idx="672">
                  <c:v>172</c:v>
                </c:pt>
                <c:pt idx="673">
                  <c:v>207</c:v>
                </c:pt>
                <c:pt idx="674">
                  <c:v>197</c:v>
                </c:pt>
                <c:pt idx="675">
                  <c:v>196</c:v>
                </c:pt>
                <c:pt idx="676">
                  <c:v>223</c:v>
                </c:pt>
                <c:pt idx="677">
                  <c:v>185</c:v>
                </c:pt>
                <c:pt idx="678">
                  <c:v>211</c:v>
                </c:pt>
                <c:pt idx="679">
                  <c:v>188</c:v>
                </c:pt>
                <c:pt idx="680">
                  <c:v>206</c:v>
                </c:pt>
                <c:pt idx="681">
                  <c:v>201</c:v>
                </c:pt>
                <c:pt idx="682">
                  <c:v>202</c:v>
                </c:pt>
                <c:pt idx="683">
                  <c:v>198</c:v>
                </c:pt>
                <c:pt idx="684">
                  <c:v>211</c:v>
                </c:pt>
                <c:pt idx="685">
                  <c:v>212</c:v>
                </c:pt>
                <c:pt idx="686">
                  <c:v>203</c:v>
                </c:pt>
                <c:pt idx="687">
                  <c:v>180</c:v>
                </c:pt>
                <c:pt idx="688">
                  <c:v>216</c:v>
                </c:pt>
                <c:pt idx="689">
                  <c:v>189</c:v>
                </c:pt>
                <c:pt idx="690">
                  <c:v>193</c:v>
                </c:pt>
                <c:pt idx="691">
                  <c:v>211</c:v>
                </c:pt>
                <c:pt idx="692">
                  <c:v>228</c:v>
                </c:pt>
                <c:pt idx="693">
                  <c:v>210</c:v>
                </c:pt>
                <c:pt idx="694">
                  <c:v>192</c:v>
                </c:pt>
                <c:pt idx="695">
                  <c:v>192</c:v>
                </c:pt>
                <c:pt idx="696">
                  <c:v>219</c:v>
                </c:pt>
                <c:pt idx="697">
                  <c:v>239</c:v>
                </c:pt>
                <c:pt idx="698">
                  <c:v>206</c:v>
                </c:pt>
                <c:pt idx="699">
                  <c:v>211</c:v>
                </c:pt>
                <c:pt idx="700">
                  <c:v>177</c:v>
                </c:pt>
                <c:pt idx="701">
                  <c:v>184</c:v>
                </c:pt>
                <c:pt idx="702">
                  <c:v>180</c:v>
                </c:pt>
                <c:pt idx="703">
                  <c:v>196</c:v>
                </c:pt>
                <c:pt idx="704">
                  <c:v>183</c:v>
                </c:pt>
                <c:pt idx="705">
                  <c:v>222</c:v>
                </c:pt>
                <c:pt idx="706">
                  <c:v>209</c:v>
                </c:pt>
                <c:pt idx="707">
                  <c:v>198</c:v>
                </c:pt>
                <c:pt idx="708">
                  <c:v>204</c:v>
                </c:pt>
                <c:pt idx="709">
                  <c:v>182</c:v>
                </c:pt>
                <c:pt idx="710">
                  <c:v>187</c:v>
                </c:pt>
                <c:pt idx="711">
                  <c:v>191</c:v>
                </c:pt>
                <c:pt idx="712">
                  <c:v>195</c:v>
                </c:pt>
                <c:pt idx="713">
                  <c:v>172</c:v>
                </c:pt>
                <c:pt idx="714">
                  <c:v>182</c:v>
                </c:pt>
                <c:pt idx="715">
                  <c:v>178</c:v>
                </c:pt>
                <c:pt idx="716">
                  <c:v>167</c:v>
                </c:pt>
                <c:pt idx="717">
                  <c:v>167</c:v>
                </c:pt>
                <c:pt idx="718">
                  <c:v>184</c:v>
                </c:pt>
                <c:pt idx="719">
                  <c:v>163</c:v>
                </c:pt>
                <c:pt idx="720">
                  <c:v>155</c:v>
                </c:pt>
                <c:pt idx="721">
                  <c:v>184</c:v>
                </c:pt>
                <c:pt idx="722">
                  <c:v>164</c:v>
                </c:pt>
                <c:pt idx="723">
                  <c:v>154</c:v>
                </c:pt>
                <c:pt idx="724">
                  <c:v>161</c:v>
                </c:pt>
                <c:pt idx="725">
                  <c:v>154</c:v>
                </c:pt>
                <c:pt idx="726">
                  <c:v>165</c:v>
                </c:pt>
                <c:pt idx="727">
                  <c:v>161</c:v>
                </c:pt>
                <c:pt idx="728">
                  <c:v>134</c:v>
                </c:pt>
                <c:pt idx="729">
                  <c:v>158</c:v>
                </c:pt>
                <c:pt idx="730">
                  <c:v>148</c:v>
                </c:pt>
                <c:pt idx="731">
                  <c:v>140</c:v>
                </c:pt>
                <c:pt idx="732">
                  <c:v>152</c:v>
                </c:pt>
                <c:pt idx="733">
                  <c:v>130</c:v>
                </c:pt>
                <c:pt idx="734">
                  <c:v>129</c:v>
                </c:pt>
                <c:pt idx="735">
                  <c:v>123</c:v>
                </c:pt>
                <c:pt idx="736">
                  <c:v>142</c:v>
                </c:pt>
                <c:pt idx="737">
                  <c:v>130</c:v>
                </c:pt>
                <c:pt idx="738">
                  <c:v>136</c:v>
                </c:pt>
                <c:pt idx="739">
                  <c:v>106</c:v>
                </c:pt>
                <c:pt idx="740">
                  <c:v>121</c:v>
                </c:pt>
                <c:pt idx="741">
                  <c:v>117</c:v>
                </c:pt>
                <c:pt idx="742">
                  <c:v>123</c:v>
                </c:pt>
                <c:pt idx="743">
                  <c:v>108</c:v>
                </c:pt>
                <c:pt idx="744">
                  <c:v>114</c:v>
                </c:pt>
                <c:pt idx="745">
                  <c:v>131</c:v>
                </c:pt>
                <c:pt idx="746">
                  <c:v>110</c:v>
                </c:pt>
                <c:pt idx="747">
                  <c:v>116</c:v>
                </c:pt>
                <c:pt idx="748">
                  <c:v>127</c:v>
                </c:pt>
                <c:pt idx="749">
                  <c:v>104</c:v>
                </c:pt>
                <c:pt idx="750">
                  <c:v>115</c:v>
                </c:pt>
                <c:pt idx="751">
                  <c:v>114</c:v>
                </c:pt>
                <c:pt idx="752">
                  <c:v>106</c:v>
                </c:pt>
                <c:pt idx="753">
                  <c:v>121</c:v>
                </c:pt>
                <c:pt idx="754">
                  <c:v>99</c:v>
                </c:pt>
                <c:pt idx="755">
                  <c:v>94</c:v>
                </c:pt>
                <c:pt idx="756">
                  <c:v>82</c:v>
                </c:pt>
                <c:pt idx="757">
                  <c:v>110</c:v>
                </c:pt>
                <c:pt idx="758">
                  <c:v>90</c:v>
                </c:pt>
                <c:pt idx="759">
                  <c:v>105</c:v>
                </c:pt>
                <c:pt idx="760">
                  <c:v>84</c:v>
                </c:pt>
                <c:pt idx="761">
                  <c:v>88</c:v>
                </c:pt>
                <c:pt idx="762">
                  <c:v>84</c:v>
                </c:pt>
                <c:pt idx="763">
                  <c:v>87</c:v>
                </c:pt>
                <c:pt idx="764">
                  <c:v>105</c:v>
                </c:pt>
                <c:pt idx="765">
                  <c:v>82</c:v>
                </c:pt>
                <c:pt idx="766">
                  <c:v>89</c:v>
                </c:pt>
                <c:pt idx="767">
                  <c:v>72</c:v>
                </c:pt>
                <c:pt idx="768">
                  <c:v>99</c:v>
                </c:pt>
                <c:pt idx="769">
                  <c:v>108</c:v>
                </c:pt>
                <c:pt idx="770">
                  <c:v>86</c:v>
                </c:pt>
                <c:pt idx="771">
                  <c:v>101</c:v>
                </c:pt>
                <c:pt idx="772">
                  <c:v>79</c:v>
                </c:pt>
                <c:pt idx="773">
                  <c:v>77</c:v>
                </c:pt>
                <c:pt idx="774">
                  <c:v>94</c:v>
                </c:pt>
                <c:pt idx="775">
                  <c:v>78</c:v>
                </c:pt>
                <c:pt idx="776">
                  <c:v>69</c:v>
                </c:pt>
                <c:pt idx="777">
                  <c:v>73</c:v>
                </c:pt>
                <c:pt idx="778">
                  <c:v>88</c:v>
                </c:pt>
                <c:pt idx="779">
                  <c:v>91</c:v>
                </c:pt>
                <c:pt idx="780">
                  <c:v>89</c:v>
                </c:pt>
                <c:pt idx="781">
                  <c:v>86</c:v>
                </c:pt>
                <c:pt idx="782">
                  <c:v>102</c:v>
                </c:pt>
                <c:pt idx="783">
                  <c:v>91</c:v>
                </c:pt>
                <c:pt idx="784">
                  <c:v>75</c:v>
                </c:pt>
                <c:pt idx="785">
                  <c:v>67</c:v>
                </c:pt>
                <c:pt idx="786">
                  <c:v>64</c:v>
                </c:pt>
                <c:pt idx="787">
                  <c:v>75</c:v>
                </c:pt>
                <c:pt idx="788">
                  <c:v>73</c:v>
                </c:pt>
                <c:pt idx="789">
                  <c:v>84</c:v>
                </c:pt>
                <c:pt idx="790">
                  <c:v>72</c:v>
                </c:pt>
                <c:pt idx="791">
                  <c:v>86</c:v>
                </c:pt>
                <c:pt idx="792">
                  <c:v>85</c:v>
                </c:pt>
                <c:pt idx="793">
                  <c:v>89</c:v>
                </c:pt>
                <c:pt idx="794">
                  <c:v>69</c:v>
                </c:pt>
                <c:pt idx="795">
                  <c:v>73</c:v>
                </c:pt>
                <c:pt idx="796">
                  <c:v>74</c:v>
                </c:pt>
                <c:pt idx="797">
                  <c:v>72</c:v>
                </c:pt>
                <c:pt idx="798">
                  <c:v>66</c:v>
                </c:pt>
                <c:pt idx="799">
                  <c:v>74</c:v>
                </c:pt>
                <c:pt idx="800">
                  <c:v>78</c:v>
                </c:pt>
                <c:pt idx="801">
                  <c:v>74</c:v>
                </c:pt>
                <c:pt idx="802">
                  <c:v>74</c:v>
                </c:pt>
                <c:pt idx="803">
                  <c:v>73</c:v>
                </c:pt>
                <c:pt idx="804">
                  <c:v>71</c:v>
                </c:pt>
                <c:pt idx="805">
                  <c:v>72</c:v>
                </c:pt>
                <c:pt idx="806">
                  <c:v>77</c:v>
                </c:pt>
                <c:pt idx="807">
                  <c:v>61</c:v>
                </c:pt>
                <c:pt idx="808">
                  <c:v>72</c:v>
                </c:pt>
                <c:pt idx="809">
                  <c:v>63</c:v>
                </c:pt>
                <c:pt idx="810">
                  <c:v>56</c:v>
                </c:pt>
                <c:pt idx="811">
                  <c:v>81</c:v>
                </c:pt>
                <c:pt idx="812">
                  <c:v>63</c:v>
                </c:pt>
                <c:pt idx="813">
                  <c:v>76</c:v>
                </c:pt>
                <c:pt idx="814">
                  <c:v>66</c:v>
                </c:pt>
                <c:pt idx="815">
                  <c:v>67</c:v>
                </c:pt>
                <c:pt idx="816">
                  <c:v>68</c:v>
                </c:pt>
                <c:pt idx="817">
                  <c:v>76</c:v>
                </c:pt>
                <c:pt idx="818">
                  <c:v>67</c:v>
                </c:pt>
                <c:pt idx="819">
                  <c:v>74</c:v>
                </c:pt>
                <c:pt idx="820">
                  <c:v>62</c:v>
                </c:pt>
                <c:pt idx="821">
                  <c:v>73</c:v>
                </c:pt>
                <c:pt idx="822">
                  <c:v>91</c:v>
                </c:pt>
                <c:pt idx="823">
                  <c:v>72</c:v>
                </c:pt>
                <c:pt idx="824">
                  <c:v>65</c:v>
                </c:pt>
                <c:pt idx="825">
                  <c:v>62</c:v>
                </c:pt>
                <c:pt idx="826">
                  <c:v>67</c:v>
                </c:pt>
                <c:pt idx="827">
                  <c:v>57</c:v>
                </c:pt>
                <c:pt idx="828">
                  <c:v>69</c:v>
                </c:pt>
                <c:pt idx="829">
                  <c:v>72</c:v>
                </c:pt>
                <c:pt idx="830">
                  <c:v>61</c:v>
                </c:pt>
                <c:pt idx="831">
                  <c:v>73</c:v>
                </c:pt>
                <c:pt idx="832">
                  <c:v>68</c:v>
                </c:pt>
                <c:pt idx="833">
                  <c:v>73</c:v>
                </c:pt>
                <c:pt idx="834">
                  <c:v>60</c:v>
                </c:pt>
                <c:pt idx="835">
                  <c:v>62</c:v>
                </c:pt>
                <c:pt idx="836">
                  <c:v>81</c:v>
                </c:pt>
                <c:pt idx="837">
                  <c:v>61</c:v>
                </c:pt>
                <c:pt idx="838">
                  <c:v>67</c:v>
                </c:pt>
                <c:pt idx="839">
                  <c:v>83</c:v>
                </c:pt>
                <c:pt idx="840">
                  <c:v>67</c:v>
                </c:pt>
                <c:pt idx="841">
                  <c:v>72</c:v>
                </c:pt>
                <c:pt idx="842">
                  <c:v>71</c:v>
                </c:pt>
                <c:pt idx="843">
                  <c:v>64</c:v>
                </c:pt>
                <c:pt idx="844">
                  <c:v>70</c:v>
                </c:pt>
                <c:pt idx="845">
                  <c:v>67</c:v>
                </c:pt>
                <c:pt idx="846">
                  <c:v>65</c:v>
                </c:pt>
                <c:pt idx="847">
                  <c:v>74</c:v>
                </c:pt>
                <c:pt idx="848">
                  <c:v>91</c:v>
                </c:pt>
                <c:pt idx="849">
                  <c:v>61</c:v>
                </c:pt>
                <c:pt idx="850">
                  <c:v>70</c:v>
                </c:pt>
                <c:pt idx="851">
                  <c:v>69</c:v>
                </c:pt>
                <c:pt idx="852">
                  <c:v>62</c:v>
                </c:pt>
                <c:pt idx="853">
                  <c:v>67</c:v>
                </c:pt>
                <c:pt idx="854">
                  <c:v>76</c:v>
                </c:pt>
                <c:pt idx="855">
                  <c:v>81</c:v>
                </c:pt>
                <c:pt idx="856">
                  <c:v>93</c:v>
                </c:pt>
                <c:pt idx="857">
                  <c:v>75</c:v>
                </c:pt>
                <c:pt idx="858">
                  <c:v>94</c:v>
                </c:pt>
                <c:pt idx="859">
                  <c:v>81</c:v>
                </c:pt>
                <c:pt idx="860">
                  <c:v>84</c:v>
                </c:pt>
                <c:pt idx="861">
                  <c:v>67</c:v>
                </c:pt>
                <c:pt idx="862">
                  <c:v>107</c:v>
                </c:pt>
                <c:pt idx="863">
                  <c:v>67</c:v>
                </c:pt>
                <c:pt idx="864">
                  <c:v>71</c:v>
                </c:pt>
                <c:pt idx="865">
                  <c:v>65</c:v>
                </c:pt>
                <c:pt idx="866">
                  <c:v>81</c:v>
                </c:pt>
                <c:pt idx="867">
                  <c:v>95</c:v>
                </c:pt>
                <c:pt idx="868">
                  <c:v>84</c:v>
                </c:pt>
                <c:pt idx="869">
                  <c:v>94</c:v>
                </c:pt>
                <c:pt idx="870">
                  <c:v>93</c:v>
                </c:pt>
                <c:pt idx="871">
                  <c:v>88</c:v>
                </c:pt>
                <c:pt idx="872">
                  <c:v>69</c:v>
                </c:pt>
                <c:pt idx="873">
                  <c:v>94</c:v>
                </c:pt>
                <c:pt idx="874">
                  <c:v>84</c:v>
                </c:pt>
                <c:pt idx="875">
                  <c:v>89</c:v>
                </c:pt>
                <c:pt idx="876">
                  <c:v>82</c:v>
                </c:pt>
                <c:pt idx="877">
                  <c:v>98</c:v>
                </c:pt>
                <c:pt idx="878">
                  <c:v>72</c:v>
                </c:pt>
                <c:pt idx="879">
                  <c:v>86</c:v>
                </c:pt>
                <c:pt idx="880">
                  <c:v>99</c:v>
                </c:pt>
                <c:pt idx="881">
                  <c:v>92</c:v>
                </c:pt>
                <c:pt idx="882">
                  <c:v>92</c:v>
                </c:pt>
                <c:pt idx="883">
                  <c:v>80</c:v>
                </c:pt>
                <c:pt idx="884">
                  <c:v>109</c:v>
                </c:pt>
                <c:pt idx="885">
                  <c:v>89</c:v>
                </c:pt>
                <c:pt idx="886">
                  <c:v>81</c:v>
                </c:pt>
                <c:pt idx="887">
                  <c:v>75</c:v>
                </c:pt>
                <c:pt idx="888">
                  <c:v>93</c:v>
                </c:pt>
                <c:pt idx="889">
                  <c:v>111</c:v>
                </c:pt>
                <c:pt idx="890">
                  <c:v>82</c:v>
                </c:pt>
                <c:pt idx="891">
                  <c:v>82</c:v>
                </c:pt>
                <c:pt idx="892">
                  <c:v>70</c:v>
                </c:pt>
                <c:pt idx="893">
                  <c:v>89</c:v>
                </c:pt>
                <c:pt idx="894">
                  <c:v>75</c:v>
                </c:pt>
                <c:pt idx="895">
                  <c:v>73</c:v>
                </c:pt>
                <c:pt idx="896">
                  <c:v>89</c:v>
                </c:pt>
                <c:pt idx="897">
                  <c:v>76</c:v>
                </c:pt>
                <c:pt idx="898">
                  <c:v>100</c:v>
                </c:pt>
                <c:pt idx="899">
                  <c:v>79</c:v>
                </c:pt>
                <c:pt idx="900">
                  <c:v>89</c:v>
                </c:pt>
                <c:pt idx="901">
                  <c:v>83</c:v>
                </c:pt>
                <c:pt idx="902">
                  <c:v>86</c:v>
                </c:pt>
                <c:pt idx="903">
                  <c:v>82</c:v>
                </c:pt>
                <c:pt idx="904">
                  <c:v>75</c:v>
                </c:pt>
                <c:pt idx="905">
                  <c:v>81</c:v>
                </c:pt>
                <c:pt idx="906">
                  <c:v>100</c:v>
                </c:pt>
                <c:pt idx="907">
                  <c:v>87</c:v>
                </c:pt>
                <c:pt idx="908">
                  <c:v>66</c:v>
                </c:pt>
                <c:pt idx="909">
                  <c:v>69</c:v>
                </c:pt>
                <c:pt idx="910">
                  <c:v>98</c:v>
                </c:pt>
                <c:pt idx="911">
                  <c:v>68</c:v>
                </c:pt>
                <c:pt idx="912">
                  <c:v>72</c:v>
                </c:pt>
                <c:pt idx="913">
                  <c:v>60</c:v>
                </c:pt>
                <c:pt idx="914">
                  <c:v>65</c:v>
                </c:pt>
                <c:pt idx="915">
                  <c:v>61</c:v>
                </c:pt>
                <c:pt idx="916">
                  <c:v>62</c:v>
                </c:pt>
                <c:pt idx="917">
                  <c:v>63</c:v>
                </c:pt>
                <c:pt idx="918">
                  <c:v>66</c:v>
                </c:pt>
                <c:pt idx="919">
                  <c:v>68</c:v>
                </c:pt>
                <c:pt idx="920">
                  <c:v>74</c:v>
                </c:pt>
                <c:pt idx="921">
                  <c:v>82</c:v>
                </c:pt>
                <c:pt idx="922">
                  <c:v>91</c:v>
                </c:pt>
                <c:pt idx="923">
                  <c:v>73</c:v>
                </c:pt>
                <c:pt idx="924">
                  <c:v>59</c:v>
                </c:pt>
                <c:pt idx="925">
                  <c:v>65</c:v>
                </c:pt>
                <c:pt idx="926">
                  <c:v>63</c:v>
                </c:pt>
                <c:pt idx="927">
                  <c:v>73</c:v>
                </c:pt>
                <c:pt idx="928">
                  <c:v>56</c:v>
                </c:pt>
                <c:pt idx="929">
                  <c:v>57</c:v>
                </c:pt>
                <c:pt idx="930">
                  <c:v>63</c:v>
                </c:pt>
                <c:pt idx="931">
                  <c:v>56</c:v>
                </c:pt>
                <c:pt idx="932">
                  <c:v>65</c:v>
                </c:pt>
                <c:pt idx="933">
                  <c:v>60</c:v>
                </c:pt>
                <c:pt idx="934">
                  <c:v>58</c:v>
                </c:pt>
                <c:pt idx="935">
                  <c:v>64</c:v>
                </c:pt>
                <c:pt idx="936">
                  <c:v>69</c:v>
                </c:pt>
                <c:pt idx="937">
                  <c:v>63</c:v>
                </c:pt>
                <c:pt idx="938">
                  <c:v>59</c:v>
                </c:pt>
                <c:pt idx="939">
                  <c:v>58</c:v>
                </c:pt>
                <c:pt idx="940">
                  <c:v>45</c:v>
                </c:pt>
                <c:pt idx="941">
                  <c:v>48</c:v>
                </c:pt>
                <c:pt idx="942">
                  <c:v>71</c:v>
                </c:pt>
                <c:pt idx="943">
                  <c:v>65</c:v>
                </c:pt>
                <c:pt idx="944">
                  <c:v>47</c:v>
                </c:pt>
                <c:pt idx="945">
                  <c:v>67</c:v>
                </c:pt>
                <c:pt idx="946">
                  <c:v>71</c:v>
                </c:pt>
                <c:pt idx="947">
                  <c:v>44</c:v>
                </c:pt>
                <c:pt idx="948">
                  <c:v>55</c:v>
                </c:pt>
                <c:pt idx="949">
                  <c:v>48</c:v>
                </c:pt>
                <c:pt idx="950">
                  <c:v>46</c:v>
                </c:pt>
                <c:pt idx="951">
                  <c:v>54</c:v>
                </c:pt>
                <c:pt idx="952">
                  <c:v>50</c:v>
                </c:pt>
                <c:pt idx="953">
                  <c:v>58</c:v>
                </c:pt>
                <c:pt idx="954">
                  <c:v>47</c:v>
                </c:pt>
                <c:pt idx="955">
                  <c:v>58</c:v>
                </c:pt>
                <c:pt idx="956">
                  <c:v>42</c:v>
                </c:pt>
                <c:pt idx="957">
                  <c:v>52</c:v>
                </c:pt>
                <c:pt idx="958">
                  <c:v>47</c:v>
                </c:pt>
                <c:pt idx="959">
                  <c:v>59</c:v>
                </c:pt>
                <c:pt idx="960">
                  <c:v>45</c:v>
                </c:pt>
                <c:pt idx="961">
                  <c:v>54</c:v>
                </c:pt>
                <c:pt idx="962">
                  <c:v>44</c:v>
                </c:pt>
                <c:pt idx="963">
                  <c:v>52</c:v>
                </c:pt>
                <c:pt idx="964">
                  <c:v>39</c:v>
                </c:pt>
                <c:pt idx="965">
                  <c:v>60</c:v>
                </c:pt>
                <c:pt idx="966">
                  <c:v>41</c:v>
                </c:pt>
                <c:pt idx="967">
                  <c:v>37</c:v>
                </c:pt>
                <c:pt idx="968">
                  <c:v>51</c:v>
                </c:pt>
                <c:pt idx="969">
                  <c:v>41</c:v>
                </c:pt>
                <c:pt idx="970">
                  <c:v>35</c:v>
                </c:pt>
                <c:pt idx="971">
                  <c:v>37</c:v>
                </c:pt>
                <c:pt idx="972">
                  <c:v>44</c:v>
                </c:pt>
                <c:pt idx="973">
                  <c:v>37</c:v>
                </c:pt>
                <c:pt idx="974">
                  <c:v>28</c:v>
                </c:pt>
                <c:pt idx="975">
                  <c:v>47</c:v>
                </c:pt>
                <c:pt idx="976">
                  <c:v>37</c:v>
                </c:pt>
                <c:pt idx="977">
                  <c:v>52</c:v>
                </c:pt>
                <c:pt idx="978">
                  <c:v>51</c:v>
                </c:pt>
                <c:pt idx="979">
                  <c:v>52</c:v>
                </c:pt>
                <c:pt idx="980">
                  <c:v>44</c:v>
                </c:pt>
                <c:pt idx="981">
                  <c:v>39</c:v>
                </c:pt>
                <c:pt idx="982">
                  <c:v>44</c:v>
                </c:pt>
                <c:pt idx="983">
                  <c:v>46</c:v>
                </c:pt>
                <c:pt idx="984">
                  <c:v>47</c:v>
                </c:pt>
                <c:pt idx="985">
                  <c:v>43</c:v>
                </c:pt>
                <c:pt idx="986">
                  <c:v>39</c:v>
                </c:pt>
                <c:pt idx="987">
                  <c:v>32</c:v>
                </c:pt>
                <c:pt idx="988">
                  <c:v>35</c:v>
                </c:pt>
                <c:pt idx="989">
                  <c:v>45</c:v>
                </c:pt>
                <c:pt idx="990">
                  <c:v>43</c:v>
                </c:pt>
                <c:pt idx="991">
                  <c:v>42</c:v>
                </c:pt>
                <c:pt idx="992">
                  <c:v>36</c:v>
                </c:pt>
                <c:pt idx="993">
                  <c:v>40</c:v>
                </c:pt>
                <c:pt idx="994">
                  <c:v>31</c:v>
                </c:pt>
                <c:pt idx="995">
                  <c:v>39</c:v>
                </c:pt>
                <c:pt idx="996">
                  <c:v>31</c:v>
                </c:pt>
                <c:pt idx="997">
                  <c:v>48</c:v>
                </c:pt>
                <c:pt idx="998">
                  <c:v>31</c:v>
                </c:pt>
                <c:pt idx="999">
                  <c:v>44</c:v>
                </c:pt>
                <c:pt idx="1000">
                  <c:v>35</c:v>
                </c:pt>
                <c:pt idx="1001">
                  <c:v>33</c:v>
                </c:pt>
                <c:pt idx="1002">
                  <c:v>35</c:v>
                </c:pt>
                <c:pt idx="1003">
                  <c:v>44</c:v>
                </c:pt>
                <c:pt idx="1004">
                  <c:v>34</c:v>
                </c:pt>
                <c:pt idx="1005">
                  <c:v>45</c:v>
                </c:pt>
                <c:pt idx="1006">
                  <c:v>36</c:v>
                </c:pt>
                <c:pt idx="1007">
                  <c:v>43</c:v>
                </c:pt>
                <c:pt idx="1008">
                  <c:v>42</c:v>
                </c:pt>
                <c:pt idx="1009">
                  <c:v>30</c:v>
                </c:pt>
                <c:pt idx="1010">
                  <c:v>37</c:v>
                </c:pt>
                <c:pt idx="1011">
                  <c:v>35</c:v>
                </c:pt>
                <c:pt idx="1012">
                  <c:v>25</c:v>
                </c:pt>
                <c:pt idx="1013">
                  <c:v>43</c:v>
                </c:pt>
                <c:pt idx="1014">
                  <c:v>28</c:v>
                </c:pt>
                <c:pt idx="1015">
                  <c:v>38</c:v>
                </c:pt>
                <c:pt idx="1016">
                  <c:v>42</c:v>
                </c:pt>
                <c:pt idx="1017">
                  <c:v>34</c:v>
                </c:pt>
                <c:pt idx="1018">
                  <c:v>30</c:v>
                </c:pt>
                <c:pt idx="1019">
                  <c:v>27</c:v>
                </c:pt>
                <c:pt idx="1020">
                  <c:v>34</c:v>
                </c:pt>
                <c:pt idx="1021">
                  <c:v>24</c:v>
                </c:pt>
                <c:pt idx="1022">
                  <c:v>29</c:v>
                </c:pt>
                <c:pt idx="1023">
                  <c:v>33</c:v>
                </c:pt>
                <c:pt idx="1024">
                  <c:v>30</c:v>
                </c:pt>
                <c:pt idx="1025">
                  <c:v>24</c:v>
                </c:pt>
                <c:pt idx="1026">
                  <c:v>33</c:v>
                </c:pt>
                <c:pt idx="1027">
                  <c:v>29</c:v>
                </c:pt>
                <c:pt idx="1028">
                  <c:v>26</c:v>
                </c:pt>
                <c:pt idx="1029">
                  <c:v>24</c:v>
                </c:pt>
                <c:pt idx="1030">
                  <c:v>44</c:v>
                </c:pt>
                <c:pt idx="1031">
                  <c:v>27</c:v>
                </c:pt>
                <c:pt idx="1032">
                  <c:v>40</c:v>
                </c:pt>
                <c:pt idx="1033">
                  <c:v>35</c:v>
                </c:pt>
                <c:pt idx="1034">
                  <c:v>37</c:v>
                </c:pt>
                <c:pt idx="1035">
                  <c:v>30</c:v>
                </c:pt>
                <c:pt idx="1036">
                  <c:v>34</c:v>
                </c:pt>
                <c:pt idx="1037">
                  <c:v>31</c:v>
                </c:pt>
                <c:pt idx="1038">
                  <c:v>28</c:v>
                </c:pt>
                <c:pt idx="1039">
                  <c:v>38</c:v>
                </c:pt>
                <c:pt idx="1040">
                  <c:v>25</c:v>
                </c:pt>
                <c:pt idx="1041">
                  <c:v>28</c:v>
                </c:pt>
                <c:pt idx="1042">
                  <c:v>28</c:v>
                </c:pt>
                <c:pt idx="1043">
                  <c:v>27</c:v>
                </c:pt>
                <c:pt idx="1044">
                  <c:v>25</c:v>
                </c:pt>
                <c:pt idx="1045">
                  <c:v>19</c:v>
                </c:pt>
                <c:pt idx="1046">
                  <c:v>35</c:v>
                </c:pt>
                <c:pt idx="1047">
                  <c:v>36</c:v>
                </c:pt>
                <c:pt idx="1048">
                  <c:v>32</c:v>
                </c:pt>
                <c:pt idx="1049">
                  <c:v>31</c:v>
                </c:pt>
                <c:pt idx="1050">
                  <c:v>30</c:v>
                </c:pt>
                <c:pt idx="1051">
                  <c:v>25</c:v>
                </c:pt>
                <c:pt idx="1052">
                  <c:v>29</c:v>
                </c:pt>
                <c:pt idx="1053">
                  <c:v>21</c:v>
                </c:pt>
                <c:pt idx="1054">
                  <c:v>25</c:v>
                </c:pt>
                <c:pt idx="1055">
                  <c:v>41</c:v>
                </c:pt>
                <c:pt idx="1056">
                  <c:v>31</c:v>
                </c:pt>
                <c:pt idx="1057">
                  <c:v>26</c:v>
                </c:pt>
                <c:pt idx="1058">
                  <c:v>27</c:v>
                </c:pt>
                <c:pt idx="1059">
                  <c:v>29</c:v>
                </c:pt>
                <c:pt idx="1060">
                  <c:v>24</c:v>
                </c:pt>
                <c:pt idx="1061">
                  <c:v>26</c:v>
                </c:pt>
                <c:pt idx="1062">
                  <c:v>24</c:v>
                </c:pt>
                <c:pt idx="1063">
                  <c:v>26</c:v>
                </c:pt>
                <c:pt idx="1064">
                  <c:v>35</c:v>
                </c:pt>
                <c:pt idx="1065">
                  <c:v>39</c:v>
                </c:pt>
                <c:pt idx="1066">
                  <c:v>31</c:v>
                </c:pt>
                <c:pt idx="1067">
                  <c:v>36</c:v>
                </c:pt>
                <c:pt idx="1068">
                  <c:v>40</c:v>
                </c:pt>
                <c:pt idx="1069">
                  <c:v>21</c:v>
                </c:pt>
                <c:pt idx="1070">
                  <c:v>40</c:v>
                </c:pt>
                <c:pt idx="1071">
                  <c:v>26</c:v>
                </c:pt>
                <c:pt idx="1072">
                  <c:v>32</c:v>
                </c:pt>
                <c:pt idx="1073">
                  <c:v>31</c:v>
                </c:pt>
                <c:pt idx="1074">
                  <c:v>34</c:v>
                </c:pt>
                <c:pt idx="1075">
                  <c:v>31</c:v>
                </c:pt>
                <c:pt idx="1076">
                  <c:v>27</c:v>
                </c:pt>
                <c:pt idx="1077">
                  <c:v>20</c:v>
                </c:pt>
                <c:pt idx="1078">
                  <c:v>16</c:v>
                </c:pt>
                <c:pt idx="1079">
                  <c:v>30</c:v>
                </c:pt>
                <c:pt idx="1080">
                  <c:v>16</c:v>
                </c:pt>
                <c:pt idx="1081">
                  <c:v>23</c:v>
                </c:pt>
                <c:pt idx="1082">
                  <c:v>21</c:v>
                </c:pt>
                <c:pt idx="1083">
                  <c:v>25</c:v>
                </c:pt>
                <c:pt idx="1084">
                  <c:v>19</c:v>
                </c:pt>
                <c:pt idx="1085">
                  <c:v>34</c:v>
                </c:pt>
                <c:pt idx="1086">
                  <c:v>22</c:v>
                </c:pt>
                <c:pt idx="1087">
                  <c:v>27</c:v>
                </c:pt>
                <c:pt idx="1088">
                  <c:v>27</c:v>
                </c:pt>
                <c:pt idx="1089">
                  <c:v>34</c:v>
                </c:pt>
                <c:pt idx="1090">
                  <c:v>29</c:v>
                </c:pt>
                <c:pt idx="1091">
                  <c:v>30</c:v>
                </c:pt>
                <c:pt idx="1092">
                  <c:v>28</c:v>
                </c:pt>
                <c:pt idx="1093">
                  <c:v>35</c:v>
                </c:pt>
                <c:pt idx="1094">
                  <c:v>30</c:v>
                </c:pt>
                <c:pt idx="1095">
                  <c:v>32</c:v>
                </c:pt>
                <c:pt idx="1096">
                  <c:v>31</c:v>
                </c:pt>
                <c:pt idx="1097">
                  <c:v>30</c:v>
                </c:pt>
                <c:pt idx="1098">
                  <c:v>25</c:v>
                </c:pt>
                <c:pt idx="1099">
                  <c:v>29</c:v>
                </c:pt>
                <c:pt idx="1100">
                  <c:v>17</c:v>
                </c:pt>
                <c:pt idx="1101">
                  <c:v>27</c:v>
                </c:pt>
                <c:pt idx="1102">
                  <c:v>22</c:v>
                </c:pt>
                <c:pt idx="1103">
                  <c:v>21</c:v>
                </c:pt>
                <c:pt idx="1104">
                  <c:v>29</c:v>
                </c:pt>
                <c:pt idx="1105">
                  <c:v>24</c:v>
                </c:pt>
                <c:pt idx="1106">
                  <c:v>34</c:v>
                </c:pt>
                <c:pt idx="1107">
                  <c:v>31</c:v>
                </c:pt>
                <c:pt idx="1108">
                  <c:v>28</c:v>
                </c:pt>
                <c:pt idx="1109">
                  <c:v>18</c:v>
                </c:pt>
                <c:pt idx="1110">
                  <c:v>17</c:v>
                </c:pt>
                <c:pt idx="1111">
                  <c:v>27</c:v>
                </c:pt>
                <c:pt idx="1112">
                  <c:v>37</c:v>
                </c:pt>
                <c:pt idx="1113">
                  <c:v>26</c:v>
                </c:pt>
                <c:pt idx="1114">
                  <c:v>32</c:v>
                </c:pt>
                <c:pt idx="1115">
                  <c:v>17</c:v>
                </c:pt>
                <c:pt idx="1116">
                  <c:v>26</c:v>
                </c:pt>
                <c:pt idx="1117">
                  <c:v>17</c:v>
                </c:pt>
                <c:pt idx="1118">
                  <c:v>28</c:v>
                </c:pt>
                <c:pt idx="1119">
                  <c:v>31</c:v>
                </c:pt>
                <c:pt idx="1120">
                  <c:v>28</c:v>
                </c:pt>
                <c:pt idx="1121">
                  <c:v>25</c:v>
                </c:pt>
                <c:pt idx="1122">
                  <c:v>25</c:v>
                </c:pt>
                <c:pt idx="1123">
                  <c:v>23</c:v>
                </c:pt>
                <c:pt idx="1124">
                  <c:v>38</c:v>
                </c:pt>
                <c:pt idx="1125">
                  <c:v>32</c:v>
                </c:pt>
                <c:pt idx="1126">
                  <c:v>24</c:v>
                </c:pt>
                <c:pt idx="1127">
                  <c:v>23</c:v>
                </c:pt>
                <c:pt idx="1128">
                  <c:v>20</c:v>
                </c:pt>
                <c:pt idx="1129">
                  <c:v>27</c:v>
                </c:pt>
                <c:pt idx="1130">
                  <c:v>26</c:v>
                </c:pt>
                <c:pt idx="1131">
                  <c:v>25</c:v>
                </c:pt>
                <c:pt idx="1132">
                  <c:v>22</c:v>
                </c:pt>
                <c:pt idx="1133">
                  <c:v>35</c:v>
                </c:pt>
                <c:pt idx="1134">
                  <c:v>29</c:v>
                </c:pt>
                <c:pt idx="1135">
                  <c:v>22</c:v>
                </c:pt>
                <c:pt idx="1136">
                  <c:v>22</c:v>
                </c:pt>
                <c:pt idx="1137">
                  <c:v>31</c:v>
                </c:pt>
                <c:pt idx="1138">
                  <c:v>26</c:v>
                </c:pt>
                <c:pt idx="1139">
                  <c:v>27</c:v>
                </c:pt>
                <c:pt idx="1140">
                  <c:v>30</c:v>
                </c:pt>
                <c:pt idx="1141">
                  <c:v>23</c:v>
                </c:pt>
                <c:pt idx="1142">
                  <c:v>19</c:v>
                </c:pt>
                <c:pt idx="1143">
                  <c:v>21</c:v>
                </c:pt>
                <c:pt idx="1144">
                  <c:v>26</c:v>
                </c:pt>
                <c:pt idx="1145">
                  <c:v>27</c:v>
                </c:pt>
                <c:pt idx="1146">
                  <c:v>20</c:v>
                </c:pt>
                <c:pt idx="1147">
                  <c:v>28</c:v>
                </c:pt>
                <c:pt idx="1148">
                  <c:v>24</c:v>
                </c:pt>
                <c:pt idx="1149">
                  <c:v>21</c:v>
                </c:pt>
                <c:pt idx="1150">
                  <c:v>27</c:v>
                </c:pt>
                <c:pt idx="1151">
                  <c:v>22</c:v>
                </c:pt>
                <c:pt idx="1152">
                  <c:v>22</c:v>
                </c:pt>
                <c:pt idx="1153">
                  <c:v>21</c:v>
                </c:pt>
                <c:pt idx="1154">
                  <c:v>25</c:v>
                </c:pt>
                <c:pt idx="1155">
                  <c:v>27</c:v>
                </c:pt>
                <c:pt idx="1156">
                  <c:v>27</c:v>
                </c:pt>
                <c:pt idx="1157">
                  <c:v>21</c:v>
                </c:pt>
                <c:pt idx="1158">
                  <c:v>24</c:v>
                </c:pt>
                <c:pt idx="1159">
                  <c:v>20</c:v>
                </c:pt>
                <c:pt idx="1160">
                  <c:v>18</c:v>
                </c:pt>
                <c:pt idx="1161">
                  <c:v>20</c:v>
                </c:pt>
                <c:pt idx="1162">
                  <c:v>30</c:v>
                </c:pt>
                <c:pt idx="1163">
                  <c:v>24</c:v>
                </c:pt>
                <c:pt idx="1164">
                  <c:v>23</c:v>
                </c:pt>
                <c:pt idx="1165">
                  <c:v>20</c:v>
                </c:pt>
                <c:pt idx="1166">
                  <c:v>22</c:v>
                </c:pt>
                <c:pt idx="1167">
                  <c:v>23</c:v>
                </c:pt>
                <c:pt idx="1168">
                  <c:v>26</c:v>
                </c:pt>
                <c:pt idx="1169">
                  <c:v>23</c:v>
                </c:pt>
                <c:pt idx="1170">
                  <c:v>25</c:v>
                </c:pt>
                <c:pt idx="1171">
                  <c:v>25</c:v>
                </c:pt>
                <c:pt idx="1172">
                  <c:v>25</c:v>
                </c:pt>
                <c:pt idx="1173">
                  <c:v>25</c:v>
                </c:pt>
                <c:pt idx="1174">
                  <c:v>19</c:v>
                </c:pt>
                <c:pt idx="1175">
                  <c:v>22</c:v>
                </c:pt>
                <c:pt idx="1176">
                  <c:v>23</c:v>
                </c:pt>
                <c:pt idx="1177">
                  <c:v>22</c:v>
                </c:pt>
                <c:pt idx="1178">
                  <c:v>31</c:v>
                </c:pt>
                <c:pt idx="1179">
                  <c:v>34</c:v>
                </c:pt>
                <c:pt idx="1180">
                  <c:v>23</c:v>
                </c:pt>
                <c:pt idx="1181">
                  <c:v>17</c:v>
                </c:pt>
                <c:pt idx="1182">
                  <c:v>26</c:v>
                </c:pt>
                <c:pt idx="1183">
                  <c:v>17</c:v>
                </c:pt>
                <c:pt idx="1184">
                  <c:v>21</c:v>
                </c:pt>
                <c:pt idx="1185">
                  <c:v>29</c:v>
                </c:pt>
                <c:pt idx="1186">
                  <c:v>29</c:v>
                </c:pt>
                <c:pt idx="1187">
                  <c:v>23</c:v>
                </c:pt>
                <c:pt idx="1188">
                  <c:v>18</c:v>
                </c:pt>
                <c:pt idx="1189">
                  <c:v>18</c:v>
                </c:pt>
                <c:pt idx="1190">
                  <c:v>22</c:v>
                </c:pt>
                <c:pt idx="1191">
                  <c:v>28</c:v>
                </c:pt>
                <c:pt idx="1192">
                  <c:v>19</c:v>
                </c:pt>
                <c:pt idx="1193">
                  <c:v>25</c:v>
                </c:pt>
                <c:pt idx="1194">
                  <c:v>27</c:v>
                </c:pt>
                <c:pt idx="1195">
                  <c:v>23</c:v>
                </c:pt>
                <c:pt idx="1196">
                  <c:v>37</c:v>
                </c:pt>
                <c:pt idx="1197">
                  <c:v>21</c:v>
                </c:pt>
                <c:pt idx="1198">
                  <c:v>19</c:v>
                </c:pt>
                <c:pt idx="1199">
                  <c:v>19</c:v>
                </c:pt>
                <c:pt idx="1200">
                  <c:v>22</c:v>
                </c:pt>
                <c:pt idx="1201">
                  <c:v>15</c:v>
                </c:pt>
                <c:pt idx="1202">
                  <c:v>21</c:v>
                </c:pt>
                <c:pt idx="1203">
                  <c:v>21</c:v>
                </c:pt>
                <c:pt idx="1204">
                  <c:v>25</c:v>
                </c:pt>
                <c:pt idx="1205">
                  <c:v>19</c:v>
                </c:pt>
                <c:pt idx="1206">
                  <c:v>32</c:v>
                </c:pt>
                <c:pt idx="1207">
                  <c:v>16</c:v>
                </c:pt>
                <c:pt idx="1208">
                  <c:v>24</c:v>
                </c:pt>
                <c:pt idx="1209">
                  <c:v>22</c:v>
                </c:pt>
                <c:pt idx="1210">
                  <c:v>24</c:v>
                </c:pt>
                <c:pt idx="1211">
                  <c:v>25</c:v>
                </c:pt>
                <c:pt idx="1212">
                  <c:v>23</c:v>
                </c:pt>
                <c:pt idx="1213">
                  <c:v>16</c:v>
                </c:pt>
                <c:pt idx="1214">
                  <c:v>14</c:v>
                </c:pt>
                <c:pt idx="1215">
                  <c:v>21</c:v>
                </c:pt>
                <c:pt idx="1216">
                  <c:v>21</c:v>
                </c:pt>
                <c:pt idx="1217">
                  <c:v>20</c:v>
                </c:pt>
                <c:pt idx="1218">
                  <c:v>26</c:v>
                </c:pt>
                <c:pt idx="1219">
                  <c:v>19</c:v>
                </c:pt>
                <c:pt idx="1220">
                  <c:v>23</c:v>
                </c:pt>
                <c:pt idx="1221">
                  <c:v>23</c:v>
                </c:pt>
                <c:pt idx="1222">
                  <c:v>30</c:v>
                </c:pt>
                <c:pt idx="1223">
                  <c:v>19</c:v>
                </c:pt>
                <c:pt idx="1224">
                  <c:v>22</c:v>
                </c:pt>
                <c:pt idx="1225">
                  <c:v>23</c:v>
                </c:pt>
                <c:pt idx="1226">
                  <c:v>21</c:v>
                </c:pt>
                <c:pt idx="1227">
                  <c:v>20</c:v>
                </c:pt>
                <c:pt idx="1228">
                  <c:v>20</c:v>
                </c:pt>
                <c:pt idx="1229">
                  <c:v>24</c:v>
                </c:pt>
                <c:pt idx="1230">
                  <c:v>24</c:v>
                </c:pt>
                <c:pt idx="1231">
                  <c:v>26</c:v>
                </c:pt>
                <c:pt idx="1232">
                  <c:v>21</c:v>
                </c:pt>
                <c:pt idx="1233">
                  <c:v>20</c:v>
                </c:pt>
                <c:pt idx="1234">
                  <c:v>30</c:v>
                </c:pt>
                <c:pt idx="1235">
                  <c:v>20</c:v>
                </c:pt>
                <c:pt idx="1236">
                  <c:v>20</c:v>
                </c:pt>
                <c:pt idx="1237">
                  <c:v>25</c:v>
                </c:pt>
                <c:pt idx="1238">
                  <c:v>27</c:v>
                </c:pt>
                <c:pt idx="1239">
                  <c:v>27</c:v>
                </c:pt>
                <c:pt idx="1240">
                  <c:v>22</c:v>
                </c:pt>
                <c:pt idx="1241">
                  <c:v>20</c:v>
                </c:pt>
                <c:pt idx="1242">
                  <c:v>27</c:v>
                </c:pt>
                <c:pt idx="1243">
                  <c:v>26</c:v>
                </c:pt>
                <c:pt idx="1244">
                  <c:v>25</c:v>
                </c:pt>
                <c:pt idx="1245">
                  <c:v>30</c:v>
                </c:pt>
                <c:pt idx="1246">
                  <c:v>29</c:v>
                </c:pt>
                <c:pt idx="1247">
                  <c:v>18</c:v>
                </c:pt>
                <c:pt idx="1248">
                  <c:v>22</c:v>
                </c:pt>
                <c:pt idx="1249">
                  <c:v>27</c:v>
                </c:pt>
                <c:pt idx="1250">
                  <c:v>17</c:v>
                </c:pt>
                <c:pt idx="1251">
                  <c:v>25</c:v>
                </c:pt>
                <c:pt idx="1252">
                  <c:v>23</c:v>
                </c:pt>
                <c:pt idx="1253">
                  <c:v>14</c:v>
                </c:pt>
                <c:pt idx="1254">
                  <c:v>20</c:v>
                </c:pt>
                <c:pt idx="1255">
                  <c:v>19</c:v>
                </c:pt>
                <c:pt idx="1256">
                  <c:v>30</c:v>
                </c:pt>
                <c:pt idx="1257">
                  <c:v>27</c:v>
                </c:pt>
                <c:pt idx="1258">
                  <c:v>22</c:v>
                </c:pt>
                <c:pt idx="1259">
                  <c:v>23</c:v>
                </c:pt>
                <c:pt idx="1260">
                  <c:v>36</c:v>
                </c:pt>
                <c:pt idx="1261">
                  <c:v>33</c:v>
                </c:pt>
                <c:pt idx="1262">
                  <c:v>21</c:v>
                </c:pt>
                <c:pt idx="1263">
                  <c:v>25</c:v>
                </c:pt>
                <c:pt idx="1264">
                  <c:v>15</c:v>
                </c:pt>
                <c:pt idx="1265">
                  <c:v>26</c:v>
                </c:pt>
                <c:pt idx="1266">
                  <c:v>15</c:v>
                </c:pt>
                <c:pt idx="1267">
                  <c:v>18</c:v>
                </c:pt>
                <c:pt idx="1268">
                  <c:v>26</c:v>
                </c:pt>
                <c:pt idx="1269">
                  <c:v>16</c:v>
                </c:pt>
                <c:pt idx="1270">
                  <c:v>18</c:v>
                </c:pt>
                <c:pt idx="1271">
                  <c:v>18</c:v>
                </c:pt>
                <c:pt idx="1272">
                  <c:v>25</c:v>
                </c:pt>
                <c:pt idx="1273">
                  <c:v>26</c:v>
                </c:pt>
                <c:pt idx="1274">
                  <c:v>26</c:v>
                </c:pt>
                <c:pt idx="1275">
                  <c:v>15</c:v>
                </c:pt>
                <c:pt idx="1276">
                  <c:v>14</c:v>
                </c:pt>
                <c:pt idx="1277">
                  <c:v>16</c:v>
                </c:pt>
                <c:pt idx="1278">
                  <c:v>39</c:v>
                </c:pt>
                <c:pt idx="1279">
                  <c:v>16</c:v>
                </c:pt>
                <c:pt idx="1280">
                  <c:v>27</c:v>
                </c:pt>
                <c:pt idx="1281">
                  <c:v>20</c:v>
                </c:pt>
                <c:pt idx="1282">
                  <c:v>24</c:v>
                </c:pt>
                <c:pt idx="1283">
                  <c:v>33</c:v>
                </c:pt>
                <c:pt idx="1284">
                  <c:v>23</c:v>
                </c:pt>
                <c:pt idx="1285">
                  <c:v>24</c:v>
                </c:pt>
                <c:pt idx="1286">
                  <c:v>28</c:v>
                </c:pt>
                <c:pt idx="1287">
                  <c:v>14</c:v>
                </c:pt>
                <c:pt idx="1288">
                  <c:v>25</c:v>
                </c:pt>
                <c:pt idx="1289">
                  <c:v>19</c:v>
                </c:pt>
                <c:pt idx="1290">
                  <c:v>16</c:v>
                </c:pt>
                <c:pt idx="1291">
                  <c:v>15</c:v>
                </c:pt>
                <c:pt idx="1292">
                  <c:v>15</c:v>
                </c:pt>
                <c:pt idx="1293">
                  <c:v>24</c:v>
                </c:pt>
                <c:pt idx="1294">
                  <c:v>34</c:v>
                </c:pt>
                <c:pt idx="1295">
                  <c:v>28</c:v>
                </c:pt>
                <c:pt idx="1296">
                  <c:v>32</c:v>
                </c:pt>
                <c:pt idx="1297">
                  <c:v>35</c:v>
                </c:pt>
                <c:pt idx="1298">
                  <c:v>38</c:v>
                </c:pt>
                <c:pt idx="1299">
                  <c:v>22</c:v>
                </c:pt>
                <c:pt idx="1300">
                  <c:v>25</c:v>
                </c:pt>
                <c:pt idx="1301">
                  <c:v>23</c:v>
                </c:pt>
                <c:pt idx="1302">
                  <c:v>32</c:v>
                </c:pt>
                <c:pt idx="1303">
                  <c:v>26</c:v>
                </c:pt>
                <c:pt idx="1304">
                  <c:v>23</c:v>
                </c:pt>
                <c:pt idx="1305">
                  <c:v>21</c:v>
                </c:pt>
                <c:pt idx="1306">
                  <c:v>24</c:v>
                </c:pt>
                <c:pt idx="1307">
                  <c:v>32</c:v>
                </c:pt>
                <c:pt idx="1308">
                  <c:v>23</c:v>
                </c:pt>
                <c:pt idx="1309">
                  <c:v>24</c:v>
                </c:pt>
                <c:pt idx="1310">
                  <c:v>20</c:v>
                </c:pt>
                <c:pt idx="1311">
                  <c:v>17</c:v>
                </c:pt>
                <c:pt idx="1312">
                  <c:v>20</c:v>
                </c:pt>
                <c:pt idx="1313">
                  <c:v>26</c:v>
                </c:pt>
                <c:pt idx="1314">
                  <c:v>21</c:v>
                </c:pt>
                <c:pt idx="1315">
                  <c:v>19</c:v>
                </c:pt>
                <c:pt idx="1316">
                  <c:v>29</c:v>
                </c:pt>
                <c:pt idx="1317">
                  <c:v>28</c:v>
                </c:pt>
                <c:pt idx="1318">
                  <c:v>24</c:v>
                </c:pt>
                <c:pt idx="1319">
                  <c:v>15</c:v>
                </c:pt>
                <c:pt idx="1320">
                  <c:v>30</c:v>
                </c:pt>
                <c:pt idx="1321">
                  <c:v>24</c:v>
                </c:pt>
                <c:pt idx="1322">
                  <c:v>23</c:v>
                </c:pt>
                <c:pt idx="1323">
                  <c:v>30</c:v>
                </c:pt>
                <c:pt idx="1324">
                  <c:v>29</c:v>
                </c:pt>
                <c:pt idx="1325">
                  <c:v>20</c:v>
                </c:pt>
                <c:pt idx="1326">
                  <c:v>19</c:v>
                </c:pt>
                <c:pt idx="1327">
                  <c:v>22</c:v>
                </c:pt>
                <c:pt idx="1328">
                  <c:v>15</c:v>
                </c:pt>
                <c:pt idx="1329">
                  <c:v>31</c:v>
                </c:pt>
                <c:pt idx="1330">
                  <c:v>26</c:v>
                </c:pt>
                <c:pt idx="1331">
                  <c:v>25</c:v>
                </c:pt>
                <c:pt idx="1332">
                  <c:v>26</c:v>
                </c:pt>
                <c:pt idx="1333">
                  <c:v>26</c:v>
                </c:pt>
                <c:pt idx="1334">
                  <c:v>21</c:v>
                </c:pt>
                <c:pt idx="1335">
                  <c:v>28</c:v>
                </c:pt>
                <c:pt idx="1336">
                  <c:v>29</c:v>
                </c:pt>
                <c:pt idx="1337">
                  <c:v>31</c:v>
                </c:pt>
                <c:pt idx="1338">
                  <c:v>28</c:v>
                </c:pt>
                <c:pt idx="1339">
                  <c:v>21</c:v>
                </c:pt>
                <c:pt idx="1340">
                  <c:v>22</c:v>
                </c:pt>
                <c:pt idx="1341">
                  <c:v>27</c:v>
                </c:pt>
                <c:pt idx="1342">
                  <c:v>28</c:v>
                </c:pt>
                <c:pt idx="1343">
                  <c:v>26</c:v>
                </c:pt>
                <c:pt idx="1344">
                  <c:v>14</c:v>
                </c:pt>
                <c:pt idx="1345">
                  <c:v>30</c:v>
                </c:pt>
                <c:pt idx="1346">
                  <c:v>24</c:v>
                </c:pt>
                <c:pt idx="1347">
                  <c:v>26</c:v>
                </c:pt>
                <c:pt idx="1348">
                  <c:v>26</c:v>
                </c:pt>
                <c:pt idx="1349">
                  <c:v>31</c:v>
                </c:pt>
                <c:pt idx="1350">
                  <c:v>24</c:v>
                </c:pt>
                <c:pt idx="1351">
                  <c:v>25</c:v>
                </c:pt>
                <c:pt idx="1352">
                  <c:v>30</c:v>
                </c:pt>
                <c:pt idx="1353">
                  <c:v>29</c:v>
                </c:pt>
                <c:pt idx="1354">
                  <c:v>34</c:v>
                </c:pt>
                <c:pt idx="1355">
                  <c:v>19</c:v>
                </c:pt>
                <c:pt idx="1356">
                  <c:v>30</c:v>
                </c:pt>
                <c:pt idx="1357">
                  <c:v>37</c:v>
                </c:pt>
                <c:pt idx="1358">
                  <c:v>28</c:v>
                </c:pt>
                <c:pt idx="1359">
                  <c:v>28</c:v>
                </c:pt>
                <c:pt idx="1360">
                  <c:v>25</c:v>
                </c:pt>
                <c:pt idx="1361">
                  <c:v>25</c:v>
                </c:pt>
                <c:pt idx="1362">
                  <c:v>21</c:v>
                </c:pt>
                <c:pt idx="1363">
                  <c:v>30</c:v>
                </c:pt>
                <c:pt idx="1364">
                  <c:v>31</c:v>
                </c:pt>
                <c:pt idx="1365">
                  <c:v>29</c:v>
                </c:pt>
                <c:pt idx="1366">
                  <c:v>34</c:v>
                </c:pt>
                <c:pt idx="1367">
                  <c:v>34</c:v>
                </c:pt>
                <c:pt idx="1368">
                  <c:v>22</c:v>
                </c:pt>
                <c:pt idx="1369">
                  <c:v>20</c:v>
                </c:pt>
                <c:pt idx="1370">
                  <c:v>35</c:v>
                </c:pt>
                <c:pt idx="1371">
                  <c:v>35</c:v>
                </c:pt>
                <c:pt idx="1372">
                  <c:v>26</c:v>
                </c:pt>
                <c:pt idx="1373">
                  <c:v>34</c:v>
                </c:pt>
                <c:pt idx="1374">
                  <c:v>25</c:v>
                </c:pt>
                <c:pt idx="1375">
                  <c:v>29</c:v>
                </c:pt>
                <c:pt idx="1376">
                  <c:v>23</c:v>
                </c:pt>
                <c:pt idx="1377">
                  <c:v>31</c:v>
                </c:pt>
                <c:pt idx="1378">
                  <c:v>29</c:v>
                </c:pt>
                <c:pt idx="1379">
                  <c:v>26</c:v>
                </c:pt>
                <c:pt idx="1380">
                  <c:v>30</c:v>
                </c:pt>
                <c:pt idx="1381">
                  <c:v>27</c:v>
                </c:pt>
                <c:pt idx="1382">
                  <c:v>34</c:v>
                </c:pt>
                <c:pt idx="1383">
                  <c:v>40</c:v>
                </c:pt>
                <c:pt idx="1384">
                  <c:v>36</c:v>
                </c:pt>
                <c:pt idx="1385">
                  <c:v>18</c:v>
                </c:pt>
                <c:pt idx="1386">
                  <c:v>35</c:v>
                </c:pt>
                <c:pt idx="1387">
                  <c:v>24</c:v>
                </c:pt>
                <c:pt idx="1388">
                  <c:v>35</c:v>
                </c:pt>
                <c:pt idx="1389">
                  <c:v>32</c:v>
                </c:pt>
                <c:pt idx="1390">
                  <c:v>26</c:v>
                </c:pt>
                <c:pt idx="1391">
                  <c:v>36</c:v>
                </c:pt>
                <c:pt idx="1392">
                  <c:v>42</c:v>
                </c:pt>
                <c:pt idx="1393">
                  <c:v>29</c:v>
                </c:pt>
                <c:pt idx="1394">
                  <c:v>32</c:v>
                </c:pt>
                <c:pt idx="1395">
                  <c:v>39</c:v>
                </c:pt>
                <c:pt idx="1396">
                  <c:v>37</c:v>
                </c:pt>
                <c:pt idx="1397">
                  <c:v>39</c:v>
                </c:pt>
                <c:pt idx="1398">
                  <c:v>29</c:v>
                </c:pt>
                <c:pt idx="1399">
                  <c:v>38</c:v>
                </c:pt>
                <c:pt idx="1400">
                  <c:v>29</c:v>
                </c:pt>
                <c:pt idx="1401">
                  <c:v>34</c:v>
                </c:pt>
                <c:pt idx="1402">
                  <c:v>36</c:v>
                </c:pt>
                <c:pt idx="1403">
                  <c:v>29</c:v>
                </c:pt>
                <c:pt idx="1404">
                  <c:v>33</c:v>
                </c:pt>
                <c:pt idx="1405">
                  <c:v>38</c:v>
                </c:pt>
                <c:pt idx="1406">
                  <c:v>39</c:v>
                </c:pt>
                <c:pt idx="1407">
                  <c:v>41</c:v>
                </c:pt>
                <c:pt idx="1408">
                  <c:v>27</c:v>
                </c:pt>
                <c:pt idx="1409">
                  <c:v>35</c:v>
                </c:pt>
                <c:pt idx="1410">
                  <c:v>37</c:v>
                </c:pt>
                <c:pt idx="1411">
                  <c:v>32</c:v>
                </c:pt>
                <c:pt idx="1412">
                  <c:v>37</c:v>
                </c:pt>
                <c:pt idx="1413">
                  <c:v>43</c:v>
                </c:pt>
                <c:pt idx="1414">
                  <c:v>36</c:v>
                </c:pt>
                <c:pt idx="1415">
                  <c:v>43</c:v>
                </c:pt>
                <c:pt idx="1416">
                  <c:v>37</c:v>
                </c:pt>
                <c:pt idx="1417">
                  <c:v>31</c:v>
                </c:pt>
                <c:pt idx="1418">
                  <c:v>29</c:v>
                </c:pt>
                <c:pt idx="1419">
                  <c:v>32</c:v>
                </c:pt>
                <c:pt idx="1420">
                  <c:v>41</c:v>
                </c:pt>
                <c:pt idx="1421">
                  <c:v>38</c:v>
                </c:pt>
                <c:pt idx="1422">
                  <c:v>40</c:v>
                </c:pt>
                <c:pt idx="1423">
                  <c:v>51</c:v>
                </c:pt>
                <c:pt idx="1424">
                  <c:v>38</c:v>
                </c:pt>
                <c:pt idx="1425">
                  <c:v>39</c:v>
                </c:pt>
                <c:pt idx="1426">
                  <c:v>35</c:v>
                </c:pt>
                <c:pt idx="1427">
                  <c:v>41</c:v>
                </c:pt>
                <c:pt idx="1428">
                  <c:v>44</c:v>
                </c:pt>
                <c:pt idx="1429">
                  <c:v>29</c:v>
                </c:pt>
                <c:pt idx="1430">
                  <c:v>49</c:v>
                </c:pt>
                <c:pt idx="1431">
                  <c:v>51</c:v>
                </c:pt>
                <c:pt idx="1432">
                  <c:v>37</c:v>
                </c:pt>
                <c:pt idx="1433">
                  <c:v>44</c:v>
                </c:pt>
                <c:pt idx="1434">
                  <c:v>45</c:v>
                </c:pt>
                <c:pt idx="1435">
                  <c:v>44</c:v>
                </c:pt>
                <c:pt idx="1436">
                  <c:v>45</c:v>
                </c:pt>
                <c:pt idx="1437">
                  <c:v>46</c:v>
                </c:pt>
                <c:pt idx="1438">
                  <c:v>58</c:v>
                </c:pt>
                <c:pt idx="1439">
                  <c:v>47</c:v>
                </c:pt>
                <c:pt idx="1440">
                  <c:v>45</c:v>
                </c:pt>
                <c:pt idx="1441">
                  <c:v>43</c:v>
                </c:pt>
                <c:pt idx="1442">
                  <c:v>33</c:v>
                </c:pt>
                <c:pt idx="1443">
                  <c:v>44</c:v>
                </c:pt>
                <c:pt idx="1444">
                  <c:v>38</c:v>
                </c:pt>
                <c:pt idx="1445">
                  <c:v>47</c:v>
                </c:pt>
                <c:pt idx="1446">
                  <c:v>46</c:v>
                </c:pt>
                <c:pt idx="1447">
                  <c:v>34</c:v>
                </c:pt>
                <c:pt idx="1448">
                  <c:v>35</c:v>
                </c:pt>
                <c:pt idx="1449">
                  <c:v>47</c:v>
                </c:pt>
                <c:pt idx="1450">
                  <c:v>46</c:v>
                </c:pt>
                <c:pt idx="1451">
                  <c:v>54</c:v>
                </c:pt>
                <c:pt idx="1452">
                  <c:v>54</c:v>
                </c:pt>
                <c:pt idx="1453">
                  <c:v>43</c:v>
                </c:pt>
                <c:pt idx="1454">
                  <c:v>37</c:v>
                </c:pt>
                <c:pt idx="1455">
                  <c:v>44</c:v>
                </c:pt>
                <c:pt idx="1456">
                  <c:v>51</c:v>
                </c:pt>
                <c:pt idx="1457">
                  <c:v>38</c:v>
                </c:pt>
                <c:pt idx="1458">
                  <c:v>55</c:v>
                </c:pt>
                <c:pt idx="1459">
                  <c:v>49</c:v>
                </c:pt>
                <c:pt idx="1460">
                  <c:v>54</c:v>
                </c:pt>
                <c:pt idx="1461">
                  <c:v>54</c:v>
                </c:pt>
                <c:pt idx="1462">
                  <c:v>56</c:v>
                </c:pt>
                <c:pt idx="1463">
                  <c:v>50</c:v>
                </c:pt>
                <c:pt idx="1464">
                  <c:v>60</c:v>
                </c:pt>
                <c:pt idx="1465">
                  <c:v>52</c:v>
                </c:pt>
                <c:pt idx="1466">
                  <c:v>56</c:v>
                </c:pt>
                <c:pt idx="1467">
                  <c:v>64</c:v>
                </c:pt>
                <c:pt idx="1468">
                  <c:v>41</c:v>
                </c:pt>
                <c:pt idx="1469">
                  <c:v>54</c:v>
                </c:pt>
                <c:pt idx="1470">
                  <c:v>46</c:v>
                </c:pt>
                <c:pt idx="1471">
                  <c:v>44</c:v>
                </c:pt>
                <c:pt idx="1472">
                  <c:v>58</c:v>
                </c:pt>
                <c:pt idx="1473">
                  <c:v>54</c:v>
                </c:pt>
                <c:pt idx="1474">
                  <c:v>50</c:v>
                </c:pt>
                <c:pt idx="1475">
                  <c:v>56</c:v>
                </c:pt>
                <c:pt idx="1476">
                  <c:v>60</c:v>
                </c:pt>
                <c:pt idx="1477">
                  <c:v>55</c:v>
                </c:pt>
                <c:pt idx="1478">
                  <c:v>64</c:v>
                </c:pt>
                <c:pt idx="1479">
                  <c:v>53</c:v>
                </c:pt>
                <c:pt idx="1480">
                  <c:v>55</c:v>
                </c:pt>
                <c:pt idx="1481">
                  <c:v>52</c:v>
                </c:pt>
                <c:pt idx="1482">
                  <c:v>51</c:v>
                </c:pt>
                <c:pt idx="1483">
                  <c:v>56</c:v>
                </c:pt>
                <c:pt idx="1484">
                  <c:v>60</c:v>
                </c:pt>
                <c:pt idx="1485">
                  <c:v>61</c:v>
                </c:pt>
                <c:pt idx="1486">
                  <c:v>78</c:v>
                </c:pt>
                <c:pt idx="1487">
                  <c:v>62</c:v>
                </c:pt>
                <c:pt idx="1488">
                  <c:v>57</c:v>
                </c:pt>
                <c:pt idx="1489">
                  <c:v>66</c:v>
                </c:pt>
                <c:pt idx="1490">
                  <c:v>69</c:v>
                </c:pt>
                <c:pt idx="1491">
                  <c:v>64</c:v>
                </c:pt>
                <c:pt idx="1492">
                  <c:v>80</c:v>
                </c:pt>
                <c:pt idx="1493">
                  <c:v>63</c:v>
                </c:pt>
                <c:pt idx="1494">
                  <c:v>74</c:v>
                </c:pt>
                <c:pt idx="1495">
                  <c:v>79</c:v>
                </c:pt>
                <c:pt idx="1496">
                  <c:v>75</c:v>
                </c:pt>
                <c:pt idx="1497">
                  <c:v>75</c:v>
                </c:pt>
                <c:pt idx="1498">
                  <c:v>71</c:v>
                </c:pt>
                <c:pt idx="1499">
                  <c:v>77</c:v>
                </c:pt>
                <c:pt idx="1500">
                  <c:v>63</c:v>
                </c:pt>
                <c:pt idx="1501">
                  <c:v>70</c:v>
                </c:pt>
                <c:pt idx="1502">
                  <c:v>80</c:v>
                </c:pt>
                <c:pt idx="1503">
                  <c:v>76</c:v>
                </c:pt>
                <c:pt idx="1504">
                  <c:v>74</c:v>
                </c:pt>
                <c:pt idx="1505">
                  <c:v>78</c:v>
                </c:pt>
                <c:pt idx="1506">
                  <c:v>62</c:v>
                </c:pt>
                <c:pt idx="1507">
                  <c:v>68</c:v>
                </c:pt>
                <c:pt idx="1508">
                  <c:v>64</c:v>
                </c:pt>
                <c:pt idx="1509">
                  <c:v>89</c:v>
                </c:pt>
                <c:pt idx="1510">
                  <c:v>75</c:v>
                </c:pt>
                <c:pt idx="1511">
                  <c:v>73</c:v>
                </c:pt>
                <c:pt idx="1512">
                  <c:v>91</c:v>
                </c:pt>
                <c:pt idx="1513">
                  <c:v>86</c:v>
                </c:pt>
                <c:pt idx="1514">
                  <c:v>92</c:v>
                </c:pt>
                <c:pt idx="1515">
                  <c:v>85</c:v>
                </c:pt>
                <c:pt idx="1516">
                  <c:v>84</c:v>
                </c:pt>
                <c:pt idx="1517">
                  <c:v>90</c:v>
                </c:pt>
                <c:pt idx="1518">
                  <c:v>103</c:v>
                </c:pt>
                <c:pt idx="1519">
                  <c:v>100</c:v>
                </c:pt>
                <c:pt idx="1520">
                  <c:v>101</c:v>
                </c:pt>
                <c:pt idx="1521">
                  <c:v>86</c:v>
                </c:pt>
                <c:pt idx="1522">
                  <c:v>95</c:v>
                </c:pt>
                <c:pt idx="1523">
                  <c:v>100</c:v>
                </c:pt>
                <c:pt idx="1524">
                  <c:v>89</c:v>
                </c:pt>
                <c:pt idx="1525">
                  <c:v>91</c:v>
                </c:pt>
                <c:pt idx="1526">
                  <c:v>107</c:v>
                </c:pt>
                <c:pt idx="1527">
                  <c:v>104</c:v>
                </c:pt>
                <c:pt idx="1528">
                  <c:v>97</c:v>
                </c:pt>
                <c:pt idx="1529">
                  <c:v>91</c:v>
                </c:pt>
                <c:pt idx="1530">
                  <c:v>104</c:v>
                </c:pt>
                <c:pt idx="1531">
                  <c:v>112</c:v>
                </c:pt>
                <c:pt idx="1532">
                  <c:v>107</c:v>
                </c:pt>
                <c:pt idx="1533">
                  <c:v>113</c:v>
                </c:pt>
                <c:pt idx="1534">
                  <c:v>99</c:v>
                </c:pt>
                <c:pt idx="1535">
                  <c:v>124</c:v>
                </c:pt>
                <c:pt idx="1536">
                  <c:v>114</c:v>
                </c:pt>
                <c:pt idx="1537">
                  <c:v>121</c:v>
                </c:pt>
                <c:pt idx="1538">
                  <c:v>108</c:v>
                </c:pt>
                <c:pt idx="1539">
                  <c:v>115</c:v>
                </c:pt>
                <c:pt idx="1540">
                  <c:v>121</c:v>
                </c:pt>
                <c:pt idx="1541">
                  <c:v>131</c:v>
                </c:pt>
                <c:pt idx="1542">
                  <c:v>141</c:v>
                </c:pt>
                <c:pt idx="1543">
                  <c:v>111</c:v>
                </c:pt>
                <c:pt idx="1544">
                  <c:v>114</c:v>
                </c:pt>
                <c:pt idx="1545">
                  <c:v>128</c:v>
                </c:pt>
                <c:pt idx="1546">
                  <c:v>121</c:v>
                </c:pt>
                <c:pt idx="1547">
                  <c:v>124</c:v>
                </c:pt>
                <c:pt idx="1548">
                  <c:v>156</c:v>
                </c:pt>
                <c:pt idx="1549">
                  <c:v>135</c:v>
                </c:pt>
                <c:pt idx="1550">
                  <c:v>145</c:v>
                </c:pt>
                <c:pt idx="1551">
                  <c:v>150</c:v>
                </c:pt>
                <c:pt idx="1552">
                  <c:v>144</c:v>
                </c:pt>
                <c:pt idx="1553">
                  <c:v>142</c:v>
                </c:pt>
                <c:pt idx="1554">
                  <c:v>137</c:v>
                </c:pt>
                <c:pt idx="1555">
                  <c:v>152</c:v>
                </c:pt>
                <c:pt idx="1556">
                  <c:v>151</c:v>
                </c:pt>
                <c:pt idx="1557">
                  <c:v>141</c:v>
                </c:pt>
                <c:pt idx="1558">
                  <c:v>177</c:v>
                </c:pt>
                <c:pt idx="1559">
                  <c:v>152</c:v>
                </c:pt>
                <c:pt idx="1560">
                  <c:v>156</c:v>
                </c:pt>
                <c:pt idx="1561">
                  <c:v>145</c:v>
                </c:pt>
                <c:pt idx="1562">
                  <c:v>154</c:v>
                </c:pt>
                <c:pt idx="1563">
                  <c:v>163</c:v>
                </c:pt>
                <c:pt idx="1564">
                  <c:v>169</c:v>
                </c:pt>
                <c:pt idx="1565">
                  <c:v>161</c:v>
                </c:pt>
                <c:pt idx="1566">
                  <c:v>170</c:v>
                </c:pt>
                <c:pt idx="1567">
                  <c:v>161</c:v>
                </c:pt>
                <c:pt idx="1568">
                  <c:v>184</c:v>
                </c:pt>
                <c:pt idx="1569">
                  <c:v>185</c:v>
                </c:pt>
                <c:pt idx="1570">
                  <c:v>171</c:v>
                </c:pt>
                <c:pt idx="1571">
                  <c:v>211</c:v>
                </c:pt>
                <c:pt idx="1572">
                  <c:v>184</c:v>
                </c:pt>
                <c:pt idx="1573">
                  <c:v>166</c:v>
                </c:pt>
                <c:pt idx="1574">
                  <c:v>180</c:v>
                </c:pt>
                <c:pt idx="1575">
                  <c:v>187</c:v>
                </c:pt>
                <c:pt idx="1576">
                  <c:v>215</c:v>
                </c:pt>
                <c:pt idx="1577">
                  <c:v>221</c:v>
                </c:pt>
                <c:pt idx="1578">
                  <c:v>172</c:v>
                </c:pt>
                <c:pt idx="1579">
                  <c:v>189</c:v>
                </c:pt>
                <c:pt idx="1580">
                  <c:v>197</c:v>
                </c:pt>
                <c:pt idx="1581">
                  <c:v>182</c:v>
                </c:pt>
                <c:pt idx="1582">
                  <c:v>173</c:v>
                </c:pt>
                <c:pt idx="1583">
                  <c:v>177</c:v>
                </c:pt>
                <c:pt idx="1584">
                  <c:v>194</c:v>
                </c:pt>
                <c:pt idx="1585">
                  <c:v>181</c:v>
                </c:pt>
                <c:pt idx="1586">
                  <c:v>162</c:v>
                </c:pt>
                <c:pt idx="1587">
                  <c:v>207</c:v>
                </c:pt>
                <c:pt idx="1588">
                  <c:v>222</c:v>
                </c:pt>
                <c:pt idx="1589">
                  <c:v>194</c:v>
                </c:pt>
                <c:pt idx="1590">
                  <c:v>180</c:v>
                </c:pt>
                <c:pt idx="1591">
                  <c:v>189</c:v>
                </c:pt>
                <c:pt idx="1592">
                  <c:v>199</c:v>
                </c:pt>
                <c:pt idx="1593">
                  <c:v>169</c:v>
                </c:pt>
                <c:pt idx="1594">
                  <c:v>171</c:v>
                </c:pt>
                <c:pt idx="1595">
                  <c:v>194</c:v>
                </c:pt>
                <c:pt idx="1596">
                  <c:v>187</c:v>
                </c:pt>
                <c:pt idx="1597">
                  <c:v>184</c:v>
                </c:pt>
                <c:pt idx="1598">
                  <c:v>170</c:v>
                </c:pt>
                <c:pt idx="1599">
                  <c:v>182</c:v>
                </c:pt>
                <c:pt idx="1600">
                  <c:v>176</c:v>
                </c:pt>
                <c:pt idx="1601">
                  <c:v>160</c:v>
                </c:pt>
                <c:pt idx="1602">
                  <c:v>159</c:v>
                </c:pt>
                <c:pt idx="1603">
                  <c:v>180</c:v>
                </c:pt>
                <c:pt idx="1604">
                  <c:v>167</c:v>
                </c:pt>
                <c:pt idx="1605">
                  <c:v>178</c:v>
                </c:pt>
                <c:pt idx="1606">
                  <c:v>178</c:v>
                </c:pt>
                <c:pt idx="1607">
                  <c:v>172</c:v>
                </c:pt>
                <c:pt idx="1608">
                  <c:v>154</c:v>
                </c:pt>
                <c:pt idx="1609">
                  <c:v>165</c:v>
                </c:pt>
                <c:pt idx="1610">
                  <c:v>165</c:v>
                </c:pt>
                <c:pt idx="1611">
                  <c:v>167</c:v>
                </c:pt>
                <c:pt idx="1612">
                  <c:v>165</c:v>
                </c:pt>
                <c:pt idx="1613">
                  <c:v>169</c:v>
                </c:pt>
                <c:pt idx="1614">
                  <c:v>182</c:v>
                </c:pt>
                <c:pt idx="1615">
                  <c:v>155</c:v>
                </c:pt>
                <c:pt idx="1616">
                  <c:v>140</c:v>
                </c:pt>
                <c:pt idx="1617">
                  <c:v>145</c:v>
                </c:pt>
                <c:pt idx="1618">
                  <c:v>148</c:v>
                </c:pt>
                <c:pt idx="1619">
                  <c:v>149</c:v>
                </c:pt>
                <c:pt idx="1620">
                  <c:v>157</c:v>
                </c:pt>
                <c:pt idx="1621">
                  <c:v>142</c:v>
                </c:pt>
                <c:pt idx="1622">
                  <c:v>157</c:v>
                </c:pt>
                <c:pt idx="1623">
                  <c:v>138</c:v>
                </c:pt>
                <c:pt idx="1624">
                  <c:v>149</c:v>
                </c:pt>
                <c:pt idx="1625">
                  <c:v>141</c:v>
                </c:pt>
                <c:pt idx="1626">
                  <c:v>148</c:v>
                </c:pt>
                <c:pt idx="1627">
                  <c:v>129</c:v>
                </c:pt>
                <c:pt idx="1628">
                  <c:v>126</c:v>
                </c:pt>
                <c:pt idx="1629">
                  <c:v>140</c:v>
                </c:pt>
                <c:pt idx="1630">
                  <c:v>131</c:v>
                </c:pt>
                <c:pt idx="1631">
                  <c:v>128</c:v>
                </c:pt>
                <c:pt idx="1632">
                  <c:v>151</c:v>
                </c:pt>
                <c:pt idx="1633">
                  <c:v>101</c:v>
                </c:pt>
                <c:pt idx="1634">
                  <c:v>132</c:v>
                </c:pt>
                <c:pt idx="1635">
                  <c:v>111</c:v>
                </c:pt>
                <c:pt idx="1636">
                  <c:v>120</c:v>
                </c:pt>
                <c:pt idx="1637">
                  <c:v>131</c:v>
                </c:pt>
                <c:pt idx="1638">
                  <c:v>106</c:v>
                </c:pt>
                <c:pt idx="1639">
                  <c:v>111</c:v>
                </c:pt>
                <c:pt idx="1640">
                  <c:v>125</c:v>
                </c:pt>
                <c:pt idx="1641">
                  <c:v>117</c:v>
                </c:pt>
                <c:pt idx="1642">
                  <c:v>120</c:v>
                </c:pt>
                <c:pt idx="1643">
                  <c:v>118</c:v>
                </c:pt>
                <c:pt idx="1644">
                  <c:v>106</c:v>
                </c:pt>
                <c:pt idx="1645">
                  <c:v>101</c:v>
                </c:pt>
                <c:pt idx="1646">
                  <c:v>101</c:v>
                </c:pt>
                <c:pt idx="1647">
                  <c:v>97</c:v>
                </c:pt>
                <c:pt idx="1648">
                  <c:v>126</c:v>
                </c:pt>
                <c:pt idx="1649">
                  <c:v>106</c:v>
                </c:pt>
                <c:pt idx="1650">
                  <c:v>98</c:v>
                </c:pt>
                <c:pt idx="1651">
                  <c:v>97</c:v>
                </c:pt>
                <c:pt idx="1652">
                  <c:v>91</c:v>
                </c:pt>
                <c:pt idx="1653">
                  <c:v>102</c:v>
                </c:pt>
                <c:pt idx="1654">
                  <c:v>92</c:v>
                </c:pt>
                <c:pt idx="1655">
                  <c:v>97</c:v>
                </c:pt>
                <c:pt idx="1656">
                  <c:v>101</c:v>
                </c:pt>
                <c:pt idx="1657">
                  <c:v>101</c:v>
                </c:pt>
                <c:pt idx="1658">
                  <c:v>108</c:v>
                </c:pt>
                <c:pt idx="1659">
                  <c:v>100</c:v>
                </c:pt>
                <c:pt idx="1660">
                  <c:v>92</c:v>
                </c:pt>
                <c:pt idx="1661">
                  <c:v>107</c:v>
                </c:pt>
                <c:pt idx="1662">
                  <c:v>100</c:v>
                </c:pt>
                <c:pt idx="1663">
                  <c:v>91</c:v>
                </c:pt>
                <c:pt idx="1664">
                  <c:v>83</c:v>
                </c:pt>
                <c:pt idx="1665">
                  <c:v>107</c:v>
                </c:pt>
                <c:pt idx="1666">
                  <c:v>93</c:v>
                </c:pt>
                <c:pt idx="1667">
                  <c:v>87</c:v>
                </c:pt>
                <c:pt idx="1668">
                  <c:v>105</c:v>
                </c:pt>
                <c:pt idx="1669">
                  <c:v>90</c:v>
                </c:pt>
                <c:pt idx="1670">
                  <c:v>89</c:v>
                </c:pt>
                <c:pt idx="1671">
                  <c:v>110</c:v>
                </c:pt>
                <c:pt idx="1672">
                  <c:v>96</c:v>
                </c:pt>
                <c:pt idx="1673">
                  <c:v>91</c:v>
                </c:pt>
                <c:pt idx="1674">
                  <c:v>100</c:v>
                </c:pt>
                <c:pt idx="1675">
                  <c:v>99</c:v>
                </c:pt>
                <c:pt idx="1676">
                  <c:v>102</c:v>
                </c:pt>
                <c:pt idx="1677">
                  <c:v>95</c:v>
                </c:pt>
                <c:pt idx="1678">
                  <c:v>97</c:v>
                </c:pt>
                <c:pt idx="1679">
                  <c:v>96</c:v>
                </c:pt>
                <c:pt idx="1680">
                  <c:v>100</c:v>
                </c:pt>
                <c:pt idx="1681">
                  <c:v>92</c:v>
                </c:pt>
                <c:pt idx="1682">
                  <c:v>83</c:v>
                </c:pt>
                <c:pt idx="1683">
                  <c:v>115</c:v>
                </c:pt>
                <c:pt idx="1684">
                  <c:v>82</c:v>
                </c:pt>
                <c:pt idx="1685">
                  <c:v>80</c:v>
                </c:pt>
                <c:pt idx="1686">
                  <c:v>83</c:v>
                </c:pt>
                <c:pt idx="1687">
                  <c:v>109</c:v>
                </c:pt>
                <c:pt idx="1688">
                  <c:v>93</c:v>
                </c:pt>
                <c:pt idx="1689">
                  <c:v>99</c:v>
                </c:pt>
                <c:pt idx="1690">
                  <c:v>94</c:v>
                </c:pt>
                <c:pt idx="1691">
                  <c:v>83</c:v>
                </c:pt>
                <c:pt idx="1692">
                  <c:v>89</c:v>
                </c:pt>
                <c:pt idx="1693">
                  <c:v>90</c:v>
                </c:pt>
                <c:pt idx="1694">
                  <c:v>96</c:v>
                </c:pt>
                <c:pt idx="1695">
                  <c:v>87</c:v>
                </c:pt>
                <c:pt idx="1696">
                  <c:v>88</c:v>
                </c:pt>
                <c:pt idx="1697">
                  <c:v>102</c:v>
                </c:pt>
                <c:pt idx="1698">
                  <c:v>101</c:v>
                </c:pt>
                <c:pt idx="1699">
                  <c:v>77</c:v>
                </c:pt>
                <c:pt idx="1700">
                  <c:v>90</c:v>
                </c:pt>
                <c:pt idx="1701">
                  <c:v>96</c:v>
                </c:pt>
                <c:pt idx="1702">
                  <c:v>89</c:v>
                </c:pt>
                <c:pt idx="1703">
                  <c:v>97</c:v>
                </c:pt>
                <c:pt idx="1704">
                  <c:v>80</c:v>
                </c:pt>
                <c:pt idx="1705">
                  <c:v>93</c:v>
                </c:pt>
                <c:pt idx="1706">
                  <c:v>93</c:v>
                </c:pt>
                <c:pt idx="1707">
                  <c:v>77</c:v>
                </c:pt>
                <c:pt idx="1708">
                  <c:v>100</c:v>
                </c:pt>
                <c:pt idx="1709">
                  <c:v>103</c:v>
                </c:pt>
                <c:pt idx="1710">
                  <c:v>88</c:v>
                </c:pt>
                <c:pt idx="1711">
                  <c:v>93</c:v>
                </c:pt>
                <c:pt idx="1712">
                  <c:v>73</c:v>
                </c:pt>
                <c:pt idx="1713">
                  <c:v>91</c:v>
                </c:pt>
                <c:pt idx="1714">
                  <c:v>80</c:v>
                </c:pt>
                <c:pt idx="1715">
                  <c:v>86</c:v>
                </c:pt>
                <c:pt idx="1716">
                  <c:v>78</c:v>
                </c:pt>
                <c:pt idx="1717">
                  <c:v>90</c:v>
                </c:pt>
                <c:pt idx="1718">
                  <c:v>101</c:v>
                </c:pt>
                <c:pt idx="1719">
                  <c:v>79</c:v>
                </c:pt>
                <c:pt idx="1720">
                  <c:v>108</c:v>
                </c:pt>
                <c:pt idx="1721">
                  <c:v>106</c:v>
                </c:pt>
                <c:pt idx="1722">
                  <c:v>87</c:v>
                </c:pt>
                <c:pt idx="1723">
                  <c:v>86</c:v>
                </c:pt>
                <c:pt idx="1724">
                  <c:v>93</c:v>
                </c:pt>
                <c:pt idx="1725">
                  <c:v>92</c:v>
                </c:pt>
                <c:pt idx="1726">
                  <c:v>81</c:v>
                </c:pt>
                <c:pt idx="1727">
                  <c:v>89</c:v>
                </c:pt>
                <c:pt idx="1728">
                  <c:v>78</c:v>
                </c:pt>
                <c:pt idx="1729">
                  <c:v>86</c:v>
                </c:pt>
                <c:pt idx="1730">
                  <c:v>97</c:v>
                </c:pt>
                <c:pt idx="1731">
                  <c:v>88</c:v>
                </c:pt>
                <c:pt idx="1732">
                  <c:v>78</c:v>
                </c:pt>
                <c:pt idx="1733">
                  <c:v>77</c:v>
                </c:pt>
                <c:pt idx="1734">
                  <c:v>75</c:v>
                </c:pt>
                <c:pt idx="1735">
                  <c:v>82</c:v>
                </c:pt>
                <c:pt idx="1736">
                  <c:v>68</c:v>
                </c:pt>
                <c:pt idx="1737">
                  <c:v>72</c:v>
                </c:pt>
                <c:pt idx="1738">
                  <c:v>73</c:v>
                </c:pt>
                <c:pt idx="1739">
                  <c:v>67</c:v>
                </c:pt>
                <c:pt idx="1740">
                  <c:v>69</c:v>
                </c:pt>
                <c:pt idx="1741">
                  <c:v>73</c:v>
                </c:pt>
                <c:pt idx="1742">
                  <c:v>73</c:v>
                </c:pt>
                <c:pt idx="1743">
                  <c:v>66</c:v>
                </c:pt>
                <c:pt idx="1744">
                  <c:v>61</c:v>
                </c:pt>
                <c:pt idx="1745">
                  <c:v>69</c:v>
                </c:pt>
                <c:pt idx="1746">
                  <c:v>84</c:v>
                </c:pt>
                <c:pt idx="1747">
                  <c:v>66</c:v>
                </c:pt>
                <c:pt idx="1748">
                  <c:v>66</c:v>
                </c:pt>
                <c:pt idx="1749">
                  <c:v>55</c:v>
                </c:pt>
                <c:pt idx="1750">
                  <c:v>61</c:v>
                </c:pt>
                <c:pt idx="1751">
                  <c:v>70</c:v>
                </c:pt>
                <c:pt idx="1752">
                  <c:v>75</c:v>
                </c:pt>
                <c:pt idx="1753">
                  <c:v>73</c:v>
                </c:pt>
                <c:pt idx="1754">
                  <c:v>51</c:v>
                </c:pt>
                <c:pt idx="1755">
                  <c:v>54</c:v>
                </c:pt>
                <c:pt idx="1756">
                  <c:v>56</c:v>
                </c:pt>
                <c:pt idx="1757">
                  <c:v>72</c:v>
                </c:pt>
                <c:pt idx="1758">
                  <c:v>58</c:v>
                </c:pt>
                <c:pt idx="1759">
                  <c:v>59</c:v>
                </c:pt>
                <c:pt idx="1760">
                  <c:v>76</c:v>
                </c:pt>
                <c:pt idx="1761">
                  <c:v>58</c:v>
                </c:pt>
                <c:pt idx="1762">
                  <c:v>66</c:v>
                </c:pt>
                <c:pt idx="1763">
                  <c:v>63</c:v>
                </c:pt>
                <c:pt idx="1764">
                  <c:v>55</c:v>
                </c:pt>
                <c:pt idx="1765">
                  <c:v>58</c:v>
                </c:pt>
                <c:pt idx="1766">
                  <c:v>58</c:v>
                </c:pt>
                <c:pt idx="1767">
                  <c:v>66</c:v>
                </c:pt>
                <c:pt idx="1768">
                  <c:v>66</c:v>
                </c:pt>
                <c:pt idx="1769">
                  <c:v>47</c:v>
                </c:pt>
                <c:pt idx="1770">
                  <c:v>45</c:v>
                </c:pt>
                <c:pt idx="1771">
                  <c:v>64</c:v>
                </c:pt>
                <c:pt idx="1772">
                  <c:v>64</c:v>
                </c:pt>
                <c:pt idx="1773">
                  <c:v>64</c:v>
                </c:pt>
                <c:pt idx="1774">
                  <c:v>58</c:v>
                </c:pt>
                <c:pt idx="1775">
                  <c:v>58</c:v>
                </c:pt>
                <c:pt idx="1776">
                  <c:v>48</c:v>
                </c:pt>
                <c:pt idx="1777">
                  <c:v>61</c:v>
                </c:pt>
                <c:pt idx="1778">
                  <c:v>37</c:v>
                </c:pt>
                <c:pt idx="1779">
                  <c:v>59</c:v>
                </c:pt>
                <c:pt idx="1780">
                  <c:v>53</c:v>
                </c:pt>
                <c:pt idx="1781">
                  <c:v>51</c:v>
                </c:pt>
                <c:pt idx="1782">
                  <c:v>38</c:v>
                </c:pt>
                <c:pt idx="1783">
                  <c:v>41</c:v>
                </c:pt>
                <c:pt idx="1784">
                  <c:v>45</c:v>
                </c:pt>
                <c:pt idx="1785">
                  <c:v>48</c:v>
                </c:pt>
                <c:pt idx="1786">
                  <c:v>44</c:v>
                </c:pt>
                <c:pt idx="1787">
                  <c:v>57</c:v>
                </c:pt>
                <c:pt idx="1788">
                  <c:v>49</c:v>
                </c:pt>
                <c:pt idx="1789">
                  <c:v>40</c:v>
                </c:pt>
                <c:pt idx="1790">
                  <c:v>47</c:v>
                </c:pt>
                <c:pt idx="1791">
                  <c:v>51</c:v>
                </c:pt>
                <c:pt idx="1792">
                  <c:v>54</c:v>
                </c:pt>
                <c:pt idx="1793">
                  <c:v>42</c:v>
                </c:pt>
                <c:pt idx="1794">
                  <c:v>45</c:v>
                </c:pt>
                <c:pt idx="1795">
                  <c:v>49</c:v>
                </c:pt>
                <c:pt idx="1796">
                  <c:v>50</c:v>
                </c:pt>
                <c:pt idx="1797">
                  <c:v>52</c:v>
                </c:pt>
                <c:pt idx="1798">
                  <c:v>53</c:v>
                </c:pt>
                <c:pt idx="1799">
                  <c:v>38</c:v>
                </c:pt>
                <c:pt idx="1800">
                  <c:v>52</c:v>
                </c:pt>
                <c:pt idx="1801">
                  <c:v>45</c:v>
                </c:pt>
                <c:pt idx="1802">
                  <c:v>43</c:v>
                </c:pt>
                <c:pt idx="1803">
                  <c:v>32</c:v>
                </c:pt>
                <c:pt idx="1804">
                  <c:v>41</c:v>
                </c:pt>
                <c:pt idx="1805">
                  <c:v>53</c:v>
                </c:pt>
                <c:pt idx="1806">
                  <c:v>49</c:v>
                </c:pt>
                <c:pt idx="1807">
                  <c:v>54</c:v>
                </c:pt>
                <c:pt idx="1808">
                  <c:v>33</c:v>
                </c:pt>
                <c:pt idx="1809">
                  <c:v>30</c:v>
                </c:pt>
                <c:pt idx="1810">
                  <c:v>48</c:v>
                </c:pt>
                <c:pt idx="1811">
                  <c:v>51</c:v>
                </c:pt>
                <c:pt idx="1812">
                  <c:v>36</c:v>
                </c:pt>
                <c:pt idx="1813">
                  <c:v>45</c:v>
                </c:pt>
                <c:pt idx="1814">
                  <c:v>43</c:v>
                </c:pt>
                <c:pt idx="1815">
                  <c:v>37</c:v>
                </c:pt>
                <c:pt idx="1816">
                  <c:v>33</c:v>
                </c:pt>
                <c:pt idx="1817">
                  <c:v>36</c:v>
                </c:pt>
                <c:pt idx="1818">
                  <c:v>46</c:v>
                </c:pt>
                <c:pt idx="1819">
                  <c:v>43</c:v>
                </c:pt>
                <c:pt idx="1820">
                  <c:v>42</c:v>
                </c:pt>
                <c:pt idx="1821">
                  <c:v>48</c:v>
                </c:pt>
                <c:pt idx="1822">
                  <c:v>37</c:v>
                </c:pt>
                <c:pt idx="1823">
                  <c:v>39</c:v>
                </c:pt>
                <c:pt idx="1824">
                  <c:v>44</c:v>
                </c:pt>
                <c:pt idx="1825">
                  <c:v>40</c:v>
                </c:pt>
                <c:pt idx="1826">
                  <c:v>51</c:v>
                </c:pt>
                <c:pt idx="1827">
                  <c:v>51</c:v>
                </c:pt>
                <c:pt idx="1828">
                  <c:v>33</c:v>
                </c:pt>
                <c:pt idx="1829">
                  <c:v>41</c:v>
                </c:pt>
                <c:pt idx="1830">
                  <c:v>43</c:v>
                </c:pt>
                <c:pt idx="1831">
                  <c:v>43</c:v>
                </c:pt>
                <c:pt idx="1832">
                  <c:v>48</c:v>
                </c:pt>
                <c:pt idx="1833">
                  <c:v>49</c:v>
                </c:pt>
                <c:pt idx="1834">
                  <c:v>37</c:v>
                </c:pt>
                <c:pt idx="1835">
                  <c:v>37</c:v>
                </c:pt>
                <c:pt idx="1836">
                  <c:v>49</c:v>
                </c:pt>
                <c:pt idx="1837">
                  <c:v>31</c:v>
                </c:pt>
                <c:pt idx="1838">
                  <c:v>46</c:v>
                </c:pt>
                <c:pt idx="1839">
                  <c:v>35</c:v>
                </c:pt>
                <c:pt idx="1840">
                  <c:v>42</c:v>
                </c:pt>
                <c:pt idx="1841">
                  <c:v>53</c:v>
                </c:pt>
                <c:pt idx="1842">
                  <c:v>41</c:v>
                </c:pt>
                <c:pt idx="1843">
                  <c:v>44</c:v>
                </c:pt>
                <c:pt idx="1844">
                  <c:v>41</c:v>
                </c:pt>
                <c:pt idx="1845">
                  <c:v>49</c:v>
                </c:pt>
                <c:pt idx="1846">
                  <c:v>41</c:v>
                </c:pt>
                <c:pt idx="1847">
                  <c:v>34</c:v>
                </c:pt>
                <c:pt idx="1848">
                  <c:v>30</c:v>
                </c:pt>
                <c:pt idx="1849">
                  <c:v>42</c:v>
                </c:pt>
                <c:pt idx="1850">
                  <c:v>49</c:v>
                </c:pt>
                <c:pt idx="1851">
                  <c:v>43</c:v>
                </c:pt>
                <c:pt idx="1852">
                  <c:v>43</c:v>
                </c:pt>
                <c:pt idx="1853">
                  <c:v>44</c:v>
                </c:pt>
                <c:pt idx="1854">
                  <c:v>30</c:v>
                </c:pt>
                <c:pt idx="1855">
                  <c:v>48</c:v>
                </c:pt>
                <c:pt idx="1856">
                  <c:v>46</c:v>
                </c:pt>
                <c:pt idx="1857">
                  <c:v>38</c:v>
                </c:pt>
                <c:pt idx="1858">
                  <c:v>41</c:v>
                </c:pt>
                <c:pt idx="1859">
                  <c:v>41</c:v>
                </c:pt>
                <c:pt idx="1860">
                  <c:v>36</c:v>
                </c:pt>
                <c:pt idx="1861">
                  <c:v>39</c:v>
                </c:pt>
                <c:pt idx="1862">
                  <c:v>42</c:v>
                </c:pt>
                <c:pt idx="1863">
                  <c:v>29</c:v>
                </c:pt>
                <c:pt idx="1864">
                  <c:v>40</c:v>
                </c:pt>
                <c:pt idx="1865">
                  <c:v>49</c:v>
                </c:pt>
                <c:pt idx="1866">
                  <c:v>37</c:v>
                </c:pt>
                <c:pt idx="1867">
                  <c:v>49</c:v>
                </c:pt>
                <c:pt idx="1868">
                  <c:v>35</c:v>
                </c:pt>
                <c:pt idx="1869">
                  <c:v>39</c:v>
                </c:pt>
                <c:pt idx="1870">
                  <c:v>49</c:v>
                </c:pt>
                <c:pt idx="1871">
                  <c:v>45</c:v>
                </c:pt>
                <c:pt idx="1872">
                  <c:v>39</c:v>
                </c:pt>
                <c:pt idx="1873">
                  <c:v>41</c:v>
                </c:pt>
                <c:pt idx="1874">
                  <c:v>39</c:v>
                </c:pt>
                <c:pt idx="1875">
                  <c:v>41</c:v>
                </c:pt>
                <c:pt idx="1876">
                  <c:v>45</c:v>
                </c:pt>
                <c:pt idx="1877">
                  <c:v>43</c:v>
                </c:pt>
                <c:pt idx="1878">
                  <c:v>36</c:v>
                </c:pt>
                <c:pt idx="1879">
                  <c:v>44</c:v>
                </c:pt>
                <c:pt idx="1880">
                  <c:v>55</c:v>
                </c:pt>
                <c:pt idx="1881">
                  <c:v>37</c:v>
                </c:pt>
                <c:pt idx="1882">
                  <c:v>39</c:v>
                </c:pt>
                <c:pt idx="1883">
                  <c:v>47</c:v>
                </c:pt>
                <c:pt idx="1884">
                  <c:v>47</c:v>
                </c:pt>
                <c:pt idx="1885">
                  <c:v>28</c:v>
                </c:pt>
                <c:pt idx="1886">
                  <c:v>36</c:v>
                </c:pt>
                <c:pt idx="1887">
                  <c:v>34</c:v>
                </c:pt>
                <c:pt idx="1888">
                  <c:v>31</c:v>
                </c:pt>
                <c:pt idx="1889">
                  <c:v>38</c:v>
                </c:pt>
                <c:pt idx="1890">
                  <c:v>48</c:v>
                </c:pt>
                <c:pt idx="1891">
                  <c:v>39</c:v>
                </c:pt>
                <c:pt idx="1892">
                  <c:v>46</c:v>
                </c:pt>
                <c:pt idx="1893">
                  <c:v>36</c:v>
                </c:pt>
                <c:pt idx="1894">
                  <c:v>58</c:v>
                </c:pt>
                <c:pt idx="1895">
                  <c:v>43</c:v>
                </c:pt>
                <c:pt idx="1896">
                  <c:v>42</c:v>
                </c:pt>
                <c:pt idx="1897">
                  <c:v>46</c:v>
                </c:pt>
                <c:pt idx="1898">
                  <c:v>46</c:v>
                </c:pt>
                <c:pt idx="1899">
                  <c:v>40</c:v>
                </c:pt>
                <c:pt idx="1900">
                  <c:v>39</c:v>
                </c:pt>
                <c:pt idx="1901">
                  <c:v>48</c:v>
                </c:pt>
                <c:pt idx="1902">
                  <c:v>46</c:v>
                </c:pt>
                <c:pt idx="1903">
                  <c:v>34</c:v>
                </c:pt>
                <c:pt idx="1904">
                  <c:v>32</c:v>
                </c:pt>
                <c:pt idx="1905">
                  <c:v>52</c:v>
                </c:pt>
                <c:pt idx="1906">
                  <c:v>43</c:v>
                </c:pt>
                <c:pt idx="1907">
                  <c:v>39</c:v>
                </c:pt>
                <c:pt idx="1908">
                  <c:v>42</c:v>
                </c:pt>
                <c:pt idx="1909">
                  <c:v>31</c:v>
                </c:pt>
                <c:pt idx="1910">
                  <c:v>41</c:v>
                </c:pt>
                <c:pt idx="1911">
                  <c:v>36</c:v>
                </c:pt>
                <c:pt idx="1912">
                  <c:v>46</c:v>
                </c:pt>
                <c:pt idx="1913">
                  <c:v>46</c:v>
                </c:pt>
                <c:pt idx="1914">
                  <c:v>43</c:v>
                </c:pt>
                <c:pt idx="1915">
                  <c:v>47</c:v>
                </c:pt>
                <c:pt idx="1916">
                  <c:v>37</c:v>
                </c:pt>
                <c:pt idx="1917">
                  <c:v>37</c:v>
                </c:pt>
                <c:pt idx="1918">
                  <c:v>32</c:v>
                </c:pt>
                <c:pt idx="1919">
                  <c:v>56</c:v>
                </c:pt>
                <c:pt idx="1920">
                  <c:v>40</c:v>
                </c:pt>
                <c:pt idx="1921">
                  <c:v>52</c:v>
                </c:pt>
                <c:pt idx="1922">
                  <c:v>46</c:v>
                </c:pt>
                <c:pt idx="1923">
                  <c:v>51</c:v>
                </c:pt>
                <c:pt idx="1924">
                  <c:v>34</c:v>
                </c:pt>
                <c:pt idx="1925">
                  <c:v>56</c:v>
                </c:pt>
                <c:pt idx="1926">
                  <c:v>53</c:v>
                </c:pt>
                <c:pt idx="1927">
                  <c:v>50</c:v>
                </c:pt>
                <c:pt idx="1928">
                  <c:v>47</c:v>
                </c:pt>
                <c:pt idx="1929">
                  <c:v>39</c:v>
                </c:pt>
                <c:pt idx="1930">
                  <c:v>35</c:v>
                </c:pt>
                <c:pt idx="1931">
                  <c:v>40</c:v>
                </c:pt>
                <c:pt idx="1932">
                  <c:v>51</c:v>
                </c:pt>
                <c:pt idx="1933">
                  <c:v>37</c:v>
                </c:pt>
                <c:pt idx="1934">
                  <c:v>41</c:v>
                </c:pt>
                <c:pt idx="1935">
                  <c:v>46</c:v>
                </c:pt>
                <c:pt idx="1936">
                  <c:v>50</c:v>
                </c:pt>
                <c:pt idx="1937">
                  <c:v>59</c:v>
                </c:pt>
                <c:pt idx="1938">
                  <c:v>36</c:v>
                </c:pt>
                <c:pt idx="1939">
                  <c:v>32</c:v>
                </c:pt>
                <c:pt idx="1940">
                  <c:v>35</c:v>
                </c:pt>
                <c:pt idx="1941">
                  <c:v>39</c:v>
                </c:pt>
                <c:pt idx="1942">
                  <c:v>36</c:v>
                </c:pt>
                <c:pt idx="1943">
                  <c:v>36</c:v>
                </c:pt>
                <c:pt idx="1944">
                  <c:v>42</c:v>
                </c:pt>
                <c:pt idx="1945">
                  <c:v>42</c:v>
                </c:pt>
                <c:pt idx="1946">
                  <c:v>50</c:v>
                </c:pt>
                <c:pt idx="1947">
                  <c:v>43</c:v>
                </c:pt>
                <c:pt idx="1948">
                  <c:v>47</c:v>
                </c:pt>
                <c:pt idx="1949">
                  <c:v>40</c:v>
                </c:pt>
                <c:pt idx="1950">
                  <c:v>40</c:v>
                </c:pt>
                <c:pt idx="1951">
                  <c:v>50</c:v>
                </c:pt>
                <c:pt idx="1952">
                  <c:v>39</c:v>
                </c:pt>
                <c:pt idx="1953">
                  <c:v>43</c:v>
                </c:pt>
                <c:pt idx="1954">
                  <c:v>42</c:v>
                </c:pt>
                <c:pt idx="1955">
                  <c:v>44</c:v>
                </c:pt>
                <c:pt idx="1956">
                  <c:v>35</c:v>
                </c:pt>
                <c:pt idx="1957">
                  <c:v>36</c:v>
                </c:pt>
                <c:pt idx="1958">
                  <c:v>38</c:v>
                </c:pt>
                <c:pt idx="1959">
                  <c:v>35</c:v>
                </c:pt>
                <c:pt idx="1960">
                  <c:v>47</c:v>
                </c:pt>
                <c:pt idx="1961">
                  <c:v>38</c:v>
                </c:pt>
                <c:pt idx="1962">
                  <c:v>37</c:v>
                </c:pt>
                <c:pt idx="1963">
                  <c:v>47</c:v>
                </c:pt>
                <c:pt idx="1964">
                  <c:v>35</c:v>
                </c:pt>
                <c:pt idx="1965">
                  <c:v>44</c:v>
                </c:pt>
                <c:pt idx="1966">
                  <c:v>33</c:v>
                </c:pt>
                <c:pt idx="1967">
                  <c:v>49</c:v>
                </c:pt>
                <c:pt idx="1968">
                  <c:v>42</c:v>
                </c:pt>
                <c:pt idx="1969">
                  <c:v>34</c:v>
                </c:pt>
                <c:pt idx="1970">
                  <c:v>47</c:v>
                </c:pt>
                <c:pt idx="1971">
                  <c:v>38</c:v>
                </c:pt>
                <c:pt idx="1972">
                  <c:v>37</c:v>
                </c:pt>
                <c:pt idx="1973">
                  <c:v>32</c:v>
                </c:pt>
                <c:pt idx="1974">
                  <c:v>39</c:v>
                </c:pt>
                <c:pt idx="1975">
                  <c:v>41</c:v>
                </c:pt>
                <c:pt idx="1976">
                  <c:v>49</c:v>
                </c:pt>
                <c:pt idx="1977">
                  <c:v>39</c:v>
                </c:pt>
                <c:pt idx="1978">
                  <c:v>42</c:v>
                </c:pt>
                <c:pt idx="1979">
                  <c:v>42</c:v>
                </c:pt>
                <c:pt idx="1980">
                  <c:v>39</c:v>
                </c:pt>
                <c:pt idx="1981">
                  <c:v>39</c:v>
                </c:pt>
                <c:pt idx="1982">
                  <c:v>35</c:v>
                </c:pt>
                <c:pt idx="1983">
                  <c:v>46</c:v>
                </c:pt>
                <c:pt idx="1984">
                  <c:v>35</c:v>
                </c:pt>
                <c:pt idx="1985">
                  <c:v>35</c:v>
                </c:pt>
                <c:pt idx="1986">
                  <c:v>50</c:v>
                </c:pt>
                <c:pt idx="1987">
                  <c:v>32</c:v>
                </c:pt>
                <c:pt idx="1988">
                  <c:v>50</c:v>
                </c:pt>
                <c:pt idx="1989">
                  <c:v>43</c:v>
                </c:pt>
                <c:pt idx="1990">
                  <c:v>36</c:v>
                </c:pt>
                <c:pt idx="1991">
                  <c:v>45</c:v>
                </c:pt>
                <c:pt idx="1992">
                  <c:v>50</c:v>
                </c:pt>
                <c:pt idx="1993">
                  <c:v>41</c:v>
                </c:pt>
                <c:pt idx="1994">
                  <c:v>36</c:v>
                </c:pt>
                <c:pt idx="1995">
                  <c:v>37</c:v>
                </c:pt>
                <c:pt idx="1996">
                  <c:v>43</c:v>
                </c:pt>
                <c:pt idx="1997">
                  <c:v>26</c:v>
                </c:pt>
                <c:pt idx="1998">
                  <c:v>46</c:v>
                </c:pt>
                <c:pt idx="1999">
                  <c:v>46</c:v>
                </c:pt>
                <c:pt idx="2000">
                  <c:v>39</c:v>
                </c:pt>
                <c:pt idx="2001">
                  <c:v>50</c:v>
                </c:pt>
                <c:pt idx="2002">
                  <c:v>33</c:v>
                </c:pt>
                <c:pt idx="2003">
                  <c:v>44</c:v>
                </c:pt>
                <c:pt idx="2004">
                  <c:v>50</c:v>
                </c:pt>
                <c:pt idx="2005">
                  <c:v>51</c:v>
                </c:pt>
                <c:pt idx="2006">
                  <c:v>40</c:v>
                </c:pt>
                <c:pt idx="2007">
                  <c:v>41</c:v>
                </c:pt>
                <c:pt idx="2008">
                  <c:v>54</c:v>
                </c:pt>
                <c:pt idx="2009">
                  <c:v>42</c:v>
                </c:pt>
                <c:pt idx="2010">
                  <c:v>42</c:v>
                </c:pt>
                <c:pt idx="2011">
                  <c:v>32</c:v>
                </c:pt>
                <c:pt idx="2012">
                  <c:v>41</c:v>
                </c:pt>
                <c:pt idx="2013">
                  <c:v>41</c:v>
                </c:pt>
                <c:pt idx="2014">
                  <c:v>50</c:v>
                </c:pt>
                <c:pt idx="2015">
                  <c:v>37</c:v>
                </c:pt>
                <c:pt idx="2016">
                  <c:v>48</c:v>
                </c:pt>
                <c:pt idx="2017">
                  <c:v>44</c:v>
                </c:pt>
                <c:pt idx="2018">
                  <c:v>53</c:v>
                </c:pt>
                <c:pt idx="2019">
                  <c:v>54</c:v>
                </c:pt>
                <c:pt idx="2020">
                  <c:v>51</c:v>
                </c:pt>
                <c:pt idx="2021">
                  <c:v>53</c:v>
                </c:pt>
                <c:pt idx="2022">
                  <c:v>34</c:v>
                </c:pt>
                <c:pt idx="2023">
                  <c:v>55</c:v>
                </c:pt>
                <c:pt idx="2024">
                  <c:v>52</c:v>
                </c:pt>
                <c:pt idx="2025">
                  <c:v>38</c:v>
                </c:pt>
                <c:pt idx="2026">
                  <c:v>49</c:v>
                </c:pt>
                <c:pt idx="2027">
                  <c:v>54</c:v>
                </c:pt>
                <c:pt idx="2028">
                  <c:v>39</c:v>
                </c:pt>
                <c:pt idx="2029">
                  <c:v>57</c:v>
                </c:pt>
                <c:pt idx="2030">
                  <c:v>50</c:v>
                </c:pt>
                <c:pt idx="2031">
                  <c:v>53</c:v>
                </c:pt>
                <c:pt idx="2032">
                  <c:v>50</c:v>
                </c:pt>
                <c:pt idx="2033">
                  <c:v>44</c:v>
                </c:pt>
                <c:pt idx="2034">
                  <c:v>55</c:v>
                </c:pt>
                <c:pt idx="2035">
                  <c:v>38</c:v>
                </c:pt>
                <c:pt idx="2036">
                  <c:v>49</c:v>
                </c:pt>
                <c:pt idx="2037">
                  <c:v>42</c:v>
                </c:pt>
                <c:pt idx="2038">
                  <c:v>38</c:v>
                </c:pt>
                <c:pt idx="2039">
                  <c:v>57</c:v>
                </c:pt>
                <c:pt idx="2040">
                  <c:v>42</c:v>
                </c:pt>
                <c:pt idx="2041">
                  <c:v>50</c:v>
                </c:pt>
                <c:pt idx="2042">
                  <c:v>46</c:v>
                </c:pt>
                <c:pt idx="2043">
                  <c:v>54</c:v>
                </c:pt>
                <c:pt idx="2044">
                  <c:v>71</c:v>
                </c:pt>
                <c:pt idx="2045">
                  <c:v>67</c:v>
                </c:pt>
                <c:pt idx="2046">
                  <c:v>42</c:v>
                </c:pt>
                <c:pt idx="2047">
                  <c:v>43</c:v>
                </c:pt>
                <c:pt idx="2048">
                  <c:v>44</c:v>
                </c:pt>
                <c:pt idx="2049">
                  <c:v>59</c:v>
                </c:pt>
                <c:pt idx="2050">
                  <c:v>60</c:v>
                </c:pt>
                <c:pt idx="2051">
                  <c:v>60</c:v>
                </c:pt>
                <c:pt idx="2052">
                  <c:v>63</c:v>
                </c:pt>
                <c:pt idx="2053">
                  <c:v>64</c:v>
                </c:pt>
                <c:pt idx="2054">
                  <c:v>51</c:v>
                </c:pt>
                <c:pt idx="2055">
                  <c:v>53</c:v>
                </c:pt>
                <c:pt idx="2056">
                  <c:v>53</c:v>
                </c:pt>
                <c:pt idx="2057">
                  <c:v>51</c:v>
                </c:pt>
                <c:pt idx="2058">
                  <c:v>56</c:v>
                </c:pt>
                <c:pt idx="2059">
                  <c:v>70</c:v>
                </c:pt>
                <c:pt idx="2060">
                  <c:v>72</c:v>
                </c:pt>
                <c:pt idx="2061">
                  <c:v>58</c:v>
                </c:pt>
                <c:pt idx="2062">
                  <c:v>63</c:v>
                </c:pt>
                <c:pt idx="2063">
                  <c:v>56</c:v>
                </c:pt>
                <c:pt idx="2064">
                  <c:v>68</c:v>
                </c:pt>
                <c:pt idx="2065">
                  <c:v>64</c:v>
                </c:pt>
                <c:pt idx="2066">
                  <c:v>61</c:v>
                </c:pt>
                <c:pt idx="2067">
                  <c:v>62</c:v>
                </c:pt>
                <c:pt idx="2068">
                  <c:v>58</c:v>
                </c:pt>
                <c:pt idx="2069">
                  <c:v>50</c:v>
                </c:pt>
                <c:pt idx="2070">
                  <c:v>73</c:v>
                </c:pt>
                <c:pt idx="2071">
                  <c:v>62</c:v>
                </c:pt>
                <c:pt idx="2072">
                  <c:v>71</c:v>
                </c:pt>
                <c:pt idx="2073">
                  <c:v>70</c:v>
                </c:pt>
                <c:pt idx="2074">
                  <c:v>65</c:v>
                </c:pt>
                <c:pt idx="2075">
                  <c:v>70</c:v>
                </c:pt>
                <c:pt idx="2076">
                  <c:v>64</c:v>
                </c:pt>
                <c:pt idx="2077">
                  <c:v>72</c:v>
                </c:pt>
                <c:pt idx="2078">
                  <c:v>64</c:v>
                </c:pt>
                <c:pt idx="2079">
                  <c:v>73</c:v>
                </c:pt>
                <c:pt idx="2080">
                  <c:v>60</c:v>
                </c:pt>
                <c:pt idx="2081">
                  <c:v>76</c:v>
                </c:pt>
                <c:pt idx="2082">
                  <c:v>74</c:v>
                </c:pt>
                <c:pt idx="2083">
                  <c:v>71</c:v>
                </c:pt>
                <c:pt idx="2084">
                  <c:v>62</c:v>
                </c:pt>
                <c:pt idx="2085">
                  <c:v>81</c:v>
                </c:pt>
                <c:pt idx="2086">
                  <c:v>70</c:v>
                </c:pt>
                <c:pt idx="2087">
                  <c:v>74</c:v>
                </c:pt>
                <c:pt idx="2088">
                  <c:v>75</c:v>
                </c:pt>
                <c:pt idx="2089">
                  <c:v>69</c:v>
                </c:pt>
                <c:pt idx="2090">
                  <c:v>66</c:v>
                </c:pt>
                <c:pt idx="2091">
                  <c:v>58</c:v>
                </c:pt>
                <c:pt idx="2092">
                  <c:v>70</c:v>
                </c:pt>
                <c:pt idx="2093">
                  <c:v>76</c:v>
                </c:pt>
                <c:pt idx="2094">
                  <c:v>60</c:v>
                </c:pt>
                <c:pt idx="2095">
                  <c:v>74</c:v>
                </c:pt>
                <c:pt idx="2096">
                  <c:v>78</c:v>
                </c:pt>
                <c:pt idx="2097">
                  <c:v>72</c:v>
                </c:pt>
                <c:pt idx="2098">
                  <c:v>71</c:v>
                </c:pt>
                <c:pt idx="2099">
                  <c:v>76</c:v>
                </c:pt>
                <c:pt idx="2100">
                  <c:v>65</c:v>
                </c:pt>
                <c:pt idx="2101">
                  <c:v>59</c:v>
                </c:pt>
                <c:pt idx="2102">
                  <c:v>66</c:v>
                </c:pt>
                <c:pt idx="2103">
                  <c:v>59</c:v>
                </c:pt>
                <c:pt idx="2104">
                  <c:v>51</c:v>
                </c:pt>
                <c:pt idx="2105">
                  <c:v>69</c:v>
                </c:pt>
                <c:pt idx="2106">
                  <c:v>65</c:v>
                </c:pt>
                <c:pt idx="2107">
                  <c:v>62</c:v>
                </c:pt>
                <c:pt idx="2108">
                  <c:v>59</c:v>
                </c:pt>
                <c:pt idx="2109">
                  <c:v>79</c:v>
                </c:pt>
                <c:pt idx="2110">
                  <c:v>79</c:v>
                </c:pt>
                <c:pt idx="2111">
                  <c:v>80</c:v>
                </c:pt>
                <c:pt idx="2112">
                  <c:v>82</c:v>
                </c:pt>
                <c:pt idx="2113">
                  <c:v>71</c:v>
                </c:pt>
                <c:pt idx="2114">
                  <c:v>67</c:v>
                </c:pt>
                <c:pt idx="2115">
                  <c:v>63</c:v>
                </c:pt>
                <c:pt idx="2116">
                  <c:v>61</c:v>
                </c:pt>
                <c:pt idx="2117">
                  <c:v>62</c:v>
                </c:pt>
                <c:pt idx="2118">
                  <c:v>69</c:v>
                </c:pt>
                <c:pt idx="2119">
                  <c:v>71</c:v>
                </c:pt>
                <c:pt idx="2120">
                  <c:v>53</c:v>
                </c:pt>
                <c:pt idx="2121">
                  <c:v>54</c:v>
                </c:pt>
                <c:pt idx="2122">
                  <c:v>76</c:v>
                </c:pt>
                <c:pt idx="2123">
                  <c:v>64</c:v>
                </c:pt>
                <c:pt idx="2124">
                  <c:v>49</c:v>
                </c:pt>
                <c:pt idx="2125">
                  <c:v>63</c:v>
                </c:pt>
                <c:pt idx="2126">
                  <c:v>82</c:v>
                </c:pt>
                <c:pt idx="2127">
                  <c:v>64</c:v>
                </c:pt>
                <c:pt idx="2128">
                  <c:v>72</c:v>
                </c:pt>
                <c:pt idx="2129">
                  <c:v>64</c:v>
                </c:pt>
                <c:pt idx="2130">
                  <c:v>76</c:v>
                </c:pt>
                <c:pt idx="2131">
                  <c:v>70</c:v>
                </c:pt>
                <c:pt idx="2132">
                  <c:v>63</c:v>
                </c:pt>
                <c:pt idx="2133">
                  <c:v>61</c:v>
                </c:pt>
                <c:pt idx="2134">
                  <c:v>84</c:v>
                </c:pt>
                <c:pt idx="2135">
                  <c:v>70</c:v>
                </c:pt>
                <c:pt idx="2136">
                  <c:v>58</c:v>
                </c:pt>
                <c:pt idx="2137">
                  <c:v>47</c:v>
                </c:pt>
                <c:pt idx="2138">
                  <c:v>61</c:v>
                </c:pt>
                <c:pt idx="2139">
                  <c:v>52</c:v>
                </c:pt>
                <c:pt idx="2140">
                  <c:v>58</c:v>
                </c:pt>
                <c:pt idx="2141">
                  <c:v>70</c:v>
                </c:pt>
                <c:pt idx="2142">
                  <c:v>69</c:v>
                </c:pt>
                <c:pt idx="2143">
                  <c:v>62</c:v>
                </c:pt>
                <c:pt idx="2144">
                  <c:v>66</c:v>
                </c:pt>
                <c:pt idx="2145">
                  <c:v>64</c:v>
                </c:pt>
                <c:pt idx="2146">
                  <c:v>64</c:v>
                </c:pt>
                <c:pt idx="2147">
                  <c:v>65</c:v>
                </c:pt>
                <c:pt idx="2148">
                  <c:v>57</c:v>
                </c:pt>
                <c:pt idx="2149">
                  <c:v>72</c:v>
                </c:pt>
                <c:pt idx="2150">
                  <c:v>68</c:v>
                </c:pt>
                <c:pt idx="2151">
                  <c:v>51</c:v>
                </c:pt>
                <c:pt idx="2152">
                  <c:v>57</c:v>
                </c:pt>
                <c:pt idx="2153">
                  <c:v>70</c:v>
                </c:pt>
                <c:pt idx="2154">
                  <c:v>75</c:v>
                </c:pt>
                <c:pt idx="2155">
                  <c:v>61</c:v>
                </c:pt>
                <c:pt idx="2156">
                  <c:v>59</c:v>
                </c:pt>
                <c:pt idx="2157">
                  <c:v>55</c:v>
                </c:pt>
                <c:pt idx="2158">
                  <c:v>75</c:v>
                </c:pt>
                <c:pt idx="2159">
                  <c:v>59</c:v>
                </c:pt>
                <c:pt idx="2160">
                  <c:v>64</c:v>
                </c:pt>
                <c:pt idx="2161">
                  <c:v>69</c:v>
                </c:pt>
                <c:pt idx="2162">
                  <c:v>60</c:v>
                </c:pt>
                <c:pt idx="2163">
                  <c:v>71</c:v>
                </c:pt>
                <c:pt idx="2164">
                  <c:v>57</c:v>
                </c:pt>
                <c:pt idx="2165">
                  <c:v>72</c:v>
                </c:pt>
                <c:pt idx="2166">
                  <c:v>49</c:v>
                </c:pt>
                <c:pt idx="2167">
                  <c:v>49</c:v>
                </c:pt>
                <c:pt idx="2168">
                  <c:v>72</c:v>
                </c:pt>
                <c:pt idx="2169">
                  <c:v>43</c:v>
                </c:pt>
                <c:pt idx="2170">
                  <c:v>64</c:v>
                </c:pt>
                <c:pt idx="2171">
                  <c:v>80</c:v>
                </c:pt>
                <c:pt idx="2172">
                  <c:v>62</c:v>
                </c:pt>
                <c:pt idx="2173">
                  <c:v>48</c:v>
                </c:pt>
                <c:pt idx="2174">
                  <c:v>74</c:v>
                </c:pt>
                <c:pt idx="2175">
                  <c:v>63</c:v>
                </c:pt>
                <c:pt idx="2176">
                  <c:v>67</c:v>
                </c:pt>
                <c:pt idx="2177">
                  <c:v>58</c:v>
                </c:pt>
                <c:pt idx="2178">
                  <c:v>65</c:v>
                </c:pt>
                <c:pt idx="2179">
                  <c:v>59</c:v>
                </c:pt>
                <c:pt idx="2180">
                  <c:v>76</c:v>
                </c:pt>
                <c:pt idx="2181">
                  <c:v>66</c:v>
                </c:pt>
                <c:pt idx="2182">
                  <c:v>58</c:v>
                </c:pt>
                <c:pt idx="2183">
                  <c:v>82</c:v>
                </c:pt>
                <c:pt idx="2184">
                  <c:v>69</c:v>
                </c:pt>
                <c:pt idx="2185">
                  <c:v>53</c:v>
                </c:pt>
                <c:pt idx="2186">
                  <c:v>56</c:v>
                </c:pt>
                <c:pt idx="2187">
                  <c:v>50</c:v>
                </c:pt>
                <c:pt idx="2188">
                  <c:v>58</c:v>
                </c:pt>
                <c:pt idx="2189">
                  <c:v>74</c:v>
                </c:pt>
                <c:pt idx="2190">
                  <c:v>55</c:v>
                </c:pt>
                <c:pt idx="2191">
                  <c:v>62</c:v>
                </c:pt>
                <c:pt idx="2192">
                  <c:v>72</c:v>
                </c:pt>
                <c:pt idx="2193">
                  <c:v>60</c:v>
                </c:pt>
                <c:pt idx="2194">
                  <c:v>59</c:v>
                </c:pt>
                <c:pt idx="2195">
                  <c:v>64</c:v>
                </c:pt>
                <c:pt idx="2196">
                  <c:v>62</c:v>
                </c:pt>
                <c:pt idx="2197">
                  <c:v>74</c:v>
                </c:pt>
                <c:pt idx="2198">
                  <c:v>73</c:v>
                </c:pt>
                <c:pt idx="2199">
                  <c:v>60</c:v>
                </c:pt>
                <c:pt idx="2200">
                  <c:v>77</c:v>
                </c:pt>
                <c:pt idx="2201">
                  <c:v>69</c:v>
                </c:pt>
                <c:pt idx="2202">
                  <c:v>64</c:v>
                </c:pt>
                <c:pt idx="2203">
                  <c:v>73</c:v>
                </c:pt>
                <c:pt idx="2204">
                  <c:v>77</c:v>
                </c:pt>
                <c:pt idx="2205">
                  <c:v>68</c:v>
                </c:pt>
                <c:pt idx="2206">
                  <c:v>63</c:v>
                </c:pt>
                <c:pt idx="2207">
                  <c:v>77</c:v>
                </c:pt>
                <c:pt idx="2208">
                  <c:v>73</c:v>
                </c:pt>
                <c:pt idx="2209">
                  <c:v>79</c:v>
                </c:pt>
                <c:pt idx="2210">
                  <c:v>69</c:v>
                </c:pt>
                <c:pt idx="2211">
                  <c:v>81</c:v>
                </c:pt>
                <c:pt idx="2212">
                  <c:v>76</c:v>
                </c:pt>
                <c:pt idx="2213">
                  <c:v>86</c:v>
                </c:pt>
                <c:pt idx="2214">
                  <c:v>84</c:v>
                </c:pt>
                <c:pt idx="2215">
                  <c:v>62</c:v>
                </c:pt>
                <c:pt idx="2216">
                  <c:v>75</c:v>
                </c:pt>
                <c:pt idx="2217">
                  <c:v>76</c:v>
                </c:pt>
                <c:pt idx="2218">
                  <c:v>68</c:v>
                </c:pt>
                <c:pt idx="2219">
                  <c:v>69</c:v>
                </c:pt>
                <c:pt idx="2220">
                  <c:v>76</c:v>
                </c:pt>
                <c:pt idx="2221">
                  <c:v>82</c:v>
                </c:pt>
                <c:pt idx="2222">
                  <c:v>78</c:v>
                </c:pt>
                <c:pt idx="2223">
                  <c:v>85</c:v>
                </c:pt>
                <c:pt idx="2224">
                  <c:v>79</c:v>
                </c:pt>
                <c:pt idx="2225">
                  <c:v>72</c:v>
                </c:pt>
                <c:pt idx="2226">
                  <c:v>82</c:v>
                </c:pt>
                <c:pt idx="2227">
                  <c:v>66</c:v>
                </c:pt>
                <c:pt idx="2228">
                  <c:v>74</c:v>
                </c:pt>
                <c:pt idx="2229">
                  <c:v>79</c:v>
                </c:pt>
                <c:pt idx="2230">
                  <c:v>78</c:v>
                </c:pt>
                <c:pt idx="2231">
                  <c:v>81</c:v>
                </c:pt>
                <c:pt idx="2232">
                  <c:v>75</c:v>
                </c:pt>
                <c:pt idx="2233">
                  <c:v>90</c:v>
                </c:pt>
                <c:pt idx="2234">
                  <c:v>66</c:v>
                </c:pt>
                <c:pt idx="2235">
                  <c:v>95</c:v>
                </c:pt>
                <c:pt idx="2236">
                  <c:v>81</c:v>
                </c:pt>
                <c:pt idx="2237">
                  <c:v>75</c:v>
                </c:pt>
                <c:pt idx="2238">
                  <c:v>94</c:v>
                </c:pt>
                <c:pt idx="2239">
                  <c:v>81</c:v>
                </c:pt>
                <c:pt idx="2240">
                  <c:v>79</c:v>
                </c:pt>
                <c:pt idx="2241">
                  <c:v>93</c:v>
                </c:pt>
                <c:pt idx="2242">
                  <c:v>89</c:v>
                </c:pt>
                <c:pt idx="2243">
                  <c:v>92</c:v>
                </c:pt>
                <c:pt idx="2244">
                  <c:v>91</c:v>
                </c:pt>
                <c:pt idx="2245">
                  <c:v>82</c:v>
                </c:pt>
                <c:pt idx="2246">
                  <c:v>89</c:v>
                </c:pt>
                <c:pt idx="2247">
                  <c:v>72</c:v>
                </c:pt>
                <c:pt idx="2248">
                  <c:v>86</c:v>
                </c:pt>
                <c:pt idx="2249">
                  <c:v>69</c:v>
                </c:pt>
                <c:pt idx="2250">
                  <c:v>76</c:v>
                </c:pt>
                <c:pt idx="2251">
                  <c:v>65</c:v>
                </c:pt>
                <c:pt idx="2252">
                  <c:v>76</c:v>
                </c:pt>
                <c:pt idx="2253">
                  <c:v>70</c:v>
                </c:pt>
                <c:pt idx="2254">
                  <c:v>88</c:v>
                </c:pt>
                <c:pt idx="2255">
                  <c:v>81</c:v>
                </c:pt>
                <c:pt idx="2256">
                  <c:v>74</c:v>
                </c:pt>
                <c:pt idx="2257">
                  <c:v>84</c:v>
                </c:pt>
                <c:pt idx="2258">
                  <c:v>73</c:v>
                </c:pt>
                <c:pt idx="2259">
                  <c:v>81</c:v>
                </c:pt>
                <c:pt idx="2260">
                  <c:v>85</c:v>
                </c:pt>
                <c:pt idx="2261">
                  <c:v>79</c:v>
                </c:pt>
                <c:pt idx="2262">
                  <c:v>87</c:v>
                </c:pt>
                <c:pt idx="2263">
                  <c:v>94</c:v>
                </c:pt>
                <c:pt idx="2264">
                  <c:v>82</c:v>
                </c:pt>
                <c:pt idx="2265">
                  <c:v>81</c:v>
                </c:pt>
                <c:pt idx="2266">
                  <c:v>88</c:v>
                </c:pt>
                <c:pt idx="2267">
                  <c:v>89</c:v>
                </c:pt>
                <c:pt idx="2268">
                  <c:v>97</c:v>
                </c:pt>
                <c:pt idx="2269">
                  <c:v>76</c:v>
                </c:pt>
                <c:pt idx="2270">
                  <c:v>83</c:v>
                </c:pt>
                <c:pt idx="2271">
                  <c:v>77</c:v>
                </c:pt>
                <c:pt idx="2272">
                  <c:v>66</c:v>
                </c:pt>
                <c:pt idx="2273">
                  <c:v>84</c:v>
                </c:pt>
                <c:pt idx="2274">
                  <c:v>67</c:v>
                </c:pt>
                <c:pt idx="2275">
                  <c:v>87</c:v>
                </c:pt>
                <c:pt idx="2276">
                  <c:v>89</c:v>
                </c:pt>
                <c:pt idx="2277">
                  <c:v>81</c:v>
                </c:pt>
                <c:pt idx="2278">
                  <c:v>92</c:v>
                </c:pt>
                <c:pt idx="2279">
                  <c:v>84</c:v>
                </c:pt>
                <c:pt idx="2280">
                  <c:v>86</c:v>
                </c:pt>
                <c:pt idx="2281">
                  <c:v>61</c:v>
                </c:pt>
                <c:pt idx="2282">
                  <c:v>85</c:v>
                </c:pt>
                <c:pt idx="2283">
                  <c:v>74</c:v>
                </c:pt>
                <c:pt idx="2284">
                  <c:v>70</c:v>
                </c:pt>
                <c:pt idx="2285">
                  <c:v>53</c:v>
                </c:pt>
                <c:pt idx="2286">
                  <c:v>82</c:v>
                </c:pt>
                <c:pt idx="2287">
                  <c:v>67</c:v>
                </c:pt>
                <c:pt idx="2288">
                  <c:v>81</c:v>
                </c:pt>
                <c:pt idx="2289">
                  <c:v>71</c:v>
                </c:pt>
                <c:pt idx="2290">
                  <c:v>78</c:v>
                </c:pt>
                <c:pt idx="2291">
                  <c:v>73</c:v>
                </c:pt>
                <c:pt idx="2292">
                  <c:v>81</c:v>
                </c:pt>
                <c:pt idx="2293">
                  <c:v>60</c:v>
                </c:pt>
                <c:pt idx="2294">
                  <c:v>73</c:v>
                </c:pt>
                <c:pt idx="2295">
                  <c:v>79</c:v>
                </c:pt>
                <c:pt idx="2296">
                  <c:v>65</c:v>
                </c:pt>
                <c:pt idx="2297">
                  <c:v>79</c:v>
                </c:pt>
                <c:pt idx="2298">
                  <c:v>98</c:v>
                </c:pt>
                <c:pt idx="2299">
                  <c:v>70</c:v>
                </c:pt>
                <c:pt idx="2300">
                  <c:v>77</c:v>
                </c:pt>
                <c:pt idx="2301">
                  <c:v>55</c:v>
                </c:pt>
                <c:pt idx="2302">
                  <c:v>69</c:v>
                </c:pt>
                <c:pt idx="2303">
                  <c:v>90</c:v>
                </c:pt>
                <c:pt idx="2304">
                  <c:v>91</c:v>
                </c:pt>
                <c:pt idx="2305">
                  <c:v>66</c:v>
                </c:pt>
                <c:pt idx="2306">
                  <c:v>75</c:v>
                </c:pt>
                <c:pt idx="2307">
                  <c:v>68</c:v>
                </c:pt>
                <c:pt idx="2308">
                  <c:v>67</c:v>
                </c:pt>
                <c:pt idx="2309">
                  <c:v>71</c:v>
                </c:pt>
                <c:pt idx="2310">
                  <c:v>70</c:v>
                </c:pt>
                <c:pt idx="2311">
                  <c:v>71</c:v>
                </c:pt>
                <c:pt idx="2312">
                  <c:v>74</c:v>
                </c:pt>
                <c:pt idx="2313">
                  <c:v>60</c:v>
                </c:pt>
                <c:pt idx="2314">
                  <c:v>51</c:v>
                </c:pt>
                <c:pt idx="2315">
                  <c:v>63</c:v>
                </c:pt>
                <c:pt idx="2316">
                  <c:v>59</c:v>
                </c:pt>
                <c:pt idx="2317">
                  <c:v>66</c:v>
                </c:pt>
                <c:pt idx="2318">
                  <c:v>53</c:v>
                </c:pt>
                <c:pt idx="2319">
                  <c:v>70</c:v>
                </c:pt>
                <c:pt idx="2320">
                  <c:v>69</c:v>
                </c:pt>
                <c:pt idx="2321">
                  <c:v>64</c:v>
                </c:pt>
                <c:pt idx="2322">
                  <c:v>56</c:v>
                </c:pt>
                <c:pt idx="2323">
                  <c:v>56</c:v>
                </c:pt>
                <c:pt idx="2324">
                  <c:v>52</c:v>
                </c:pt>
                <c:pt idx="2325">
                  <c:v>49</c:v>
                </c:pt>
                <c:pt idx="2326">
                  <c:v>66</c:v>
                </c:pt>
                <c:pt idx="2327">
                  <c:v>53</c:v>
                </c:pt>
                <c:pt idx="2328">
                  <c:v>54</c:v>
                </c:pt>
                <c:pt idx="2329">
                  <c:v>54</c:v>
                </c:pt>
                <c:pt idx="2330">
                  <c:v>48</c:v>
                </c:pt>
                <c:pt idx="2331">
                  <c:v>49</c:v>
                </c:pt>
                <c:pt idx="2332">
                  <c:v>47</c:v>
                </c:pt>
                <c:pt idx="2333">
                  <c:v>57</c:v>
                </c:pt>
                <c:pt idx="2334">
                  <c:v>50</c:v>
                </c:pt>
                <c:pt idx="2335">
                  <c:v>42</c:v>
                </c:pt>
                <c:pt idx="2336">
                  <c:v>54</c:v>
                </c:pt>
                <c:pt idx="2337">
                  <c:v>63</c:v>
                </c:pt>
                <c:pt idx="2338">
                  <c:v>36</c:v>
                </c:pt>
                <c:pt idx="2339">
                  <c:v>53</c:v>
                </c:pt>
                <c:pt idx="2340">
                  <c:v>48</c:v>
                </c:pt>
                <c:pt idx="2341">
                  <c:v>57</c:v>
                </c:pt>
                <c:pt idx="2342">
                  <c:v>40</c:v>
                </c:pt>
                <c:pt idx="2343">
                  <c:v>53</c:v>
                </c:pt>
                <c:pt idx="2344">
                  <c:v>42</c:v>
                </c:pt>
                <c:pt idx="2345">
                  <c:v>41</c:v>
                </c:pt>
                <c:pt idx="2346">
                  <c:v>51</c:v>
                </c:pt>
                <c:pt idx="2347">
                  <c:v>52</c:v>
                </c:pt>
                <c:pt idx="2348">
                  <c:v>48</c:v>
                </c:pt>
                <c:pt idx="2349">
                  <c:v>37</c:v>
                </c:pt>
                <c:pt idx="2350">
                  <c:v>57</c:v>
                </c:pt>
                <c:pt idx="2351">
                  <c:v>55</c:v>
                </c:pt>
                <c:pt idx="2352">
                  <c:v>44</c:v>
                </c:pt>
                <c:pt idx="2353">
                  <c:v>44</c:v>
                </c:pt>
                <c:pt idx="2354">
                  <c:v>33</c:v>
                </c:pt>
                <c:pt idx="2355">
                  <c:v>36</c:v>
                </c:pt>
                <c:pt idx="2356">
                  <c:v>42</c:v>
                </c:pt>
                <c:pt idx="2357">
                  <c:v>31</c:v>
                </c:pt>
                <c:pt idx="2358">
                  <c:v>41</c:v>
                </c:pt>
                <c:pt idx="2359">
                  <c:v>32</c:v>
                </c:pt>
                <c:pt idx="2360">
                  <c:v>40</c:v>
                </c:pt>
                <c:pt idx="2361">
                  <c:v>41</c:v>
                </c:pt>
                <c:pt idx="2362">
                  <c:v>45</c:v>
                </c:pt>
                <c:pt idx="2363">
                  <c:v>38</c:v>
                </c:pt>
                <c:pt idx="2364">
                  <c:v>33</c:v>
                </c:pt>
                <c:pt idx="2365">
                  <c:v>41</c:v>
                </c:pt>
                <c:pt idx="2366">
                  <c:v>42</c:v>
                </c:pt>
                <c:pt idx="2367">
                  <c:v>40</c:v>
                </c:pt>
                <c:pt idx="2368">
                  <c:v>33</c:v>
                </c:pt>
                <c:pt idx="2369">
                  <c:v>42</c:v>
                </c:pt>
                <c:pt idx="2370">
                  <c:v>33</c:v>
                </c:pt>
                <c:pt idx="2371">
                  <c:v>48</c:v>
                </c:pt>
                <c:pt idx="2372">
                  <c:v>37</c:v>
                </c:pt>
                <c:pt idx="2373">
                  <c:v>33</c:v>
                </c:pt>
                <c:pt idx="2374">
                  <c:v>28</c:v>
                </c:pt>
                <c:pt idx="2375">
                  <c:v>34</c:v>
                </c:pt>
                <c:pt idx="2376">
                  <c:v>34</c:v>
                </c:pt>
                <c:pt idx="2377">
                  <c:v>30</c:v>
                </c:pt>
                <c:pt idx="2378">
                  <c:v>34</c:v>
                </c:pt>
                <c:pt idx="2379">
                  <c:v>39</c:v>
                </c:pt>
                <c:pt idx="2380">
                  <c:v>29</c:v>
                </c:pt>
                <c:pt idx="2381">
                  <c:v>30</c:v>
                </c:pt>
                <c:pt idx="2382">
                  <c:v>49</c:v>
                </c:pt>
                <c:pt idx="2383">
                  <c:v>33</c:v>
                </c:pt>
                <c:pt idx="2384">
                  <c:v>32</c:v>
                </c:pt>
                <c:pt idx="2385">
                  <c:v>44</c:v>
                </c:pt>
                <c:pt idx="2386">
                  <c:v>32</c:v>
                </c:pt>
                <c:pt idx="2387">
                  <c:v>42</c:v>
                </c:pt>
                <c:pt idx="2388">
                  <c:v>33</c:v>
                </c:pt>
                <c:pt idx="2389">
                  <c:v>35</c:v>
                </c:pt>
                <c:pt idx="2390">
                  <c:v>32</c:v>
                </c:pt>
                <c:pt idx="2391">
                  <c:v>38</c:v>
                </c:pt>
                <c:pt idx="2392">
                  <c:v>22</c:v>
                </c:pt>
                <c:pt idx="2393">
                  <c:v>35</c:v>
                </c:pt>
                <c:pt idx="2394">
                  <c:v>39</c:v>
                </c:pt>
                <c:pt idx="2395">
                  <c:v>30</c:v>
                </c:pt>
                <c:pt idx="2396">
                  <c:v>39</c:v>
                </c:pt>
                <c:pt idx="2397">
                  <c:v>33</c:v>
                </c:pt>
                <c:pt idx="2398">
                  <c:v>37</c:v>
                </c:pt>
                <c:pt idx="2399">
                  <c:v>27</c:v>
                </c:pt>
                <c:pt idx="2400">
                  <c:v>25</c:v>
                </c:pt>
                <c:pt idx="2401">
                  <c:v>29</c:v>
                </c:pt>
                <c:pt idx="2402">
                  <c:v>29</c:v>
                </c:pt>
                <c:pt idx="2403">
                  <c:v>27</c:v>
                </c:pt>
                <c:pt idx="2404">
                  <c:v>29</c:v>
                </c:pt>
                <c:pt idx="2405">
                  <c:v>26</c:v>
                </c:pt>
                <c:pt idx="2406">
                  <c:v>27</c:v>
                </c:pt>
                <c:pt idx="2407">
                  <c:v>26</c:v>
                </c:pt>
                <c:pt idx="2408">
                  <c:v>22</c:v>
                </c:pt>
                <c:pt idx="2409">
                  <c:v>22</c:v>
                </c:pt>
                <c:pt idx="2410">
                  <c:v>27</c:v>
                </c:pt>
                <c:pt idx="2411">
                  <c:v>23</c:v>
                </c:pt>
                <c:pt idx="2412">
                  <c:v>35</c:v>
                </c:pt>
                <c:pt idx="2413">
                  <c:v>33</c:v>
                </c:pt>
                <c:pt idx="2414">
                  <c:v>29</c:v>
                </c:pt>
                <c:pt idx="2415">
                  <c:v>17</c:v>
                </c:pt>
                <c:pt idx="2416">
                  <c:v>26</c:v>
                </c:pt>
                <c:pt idx="2417">
                  <c:v>31</c:v>
                </c:pt>
                <c:pt idx="2418">
                  <c:v>22</c:v>
                </c:pt>
                <c:pt idx="2419">
                  <c:v>31</c:v>
                </c:pt>
                <c:pt idx="2420">
                  <c:v>26</c:v>
                </c:pt>
                <c:pt idx="2421">
                  <c:v>27</c:v>
                </c:pt>
                <c:pt idx="2422">
                  <c:v>25</c:v>
                </c:pt>
                <c:pt idx="2423">
                  <c:v>25</c:v>
                </c:pt>
                <c:pt idx="2424">
                  <c:v>27</c:v>
                </c:pt>
                <c:pt idx="2425">
                  <c:v>26</c:v>
                </c:pt>
                <c:pt idx="2426">
                  <c:v>24</c:v>
                </c:pt>
                <c:pt idx="2427">
                  <c:v>24</c:v>
                </c:pt>
                <c:pt idx="2428">
                  <c:v>27</c:v>
                </c:pt>
                <c:pt idx="2429">
                  <c:v>19</c:v>
                </c:pt>
                <c:pt idx="2430">
                  <c:v>32</c:v>
                </c:pt>
                <c:pt idx="2431">
                  <c:v>22</c:v>
                </c:pt>
                <c:pt idx="2432">
                  <c:v>26</c:v>
                </c:pt>
                <c:pt idx="2433">
                  <c:v>24</c:v>
                </c:pt>
                <c:pt idx="2434">
                  <c:v>27</c:v>
                </c:pt>
                <c:pt idx="2435">
                  <c:v>20</c:v>
                </c:pt>
                <c:pt idx="2436">
                  <c:v>21</c:v>
                </c:pt>
                <c:pt idx="2437">
                  <c:v>26</c:v>
                </c:pt>
                <c:pt idx="2438">
                  <c:v>20</c:v>
                </c:pt>
                <c:pt idx="2439">
                  <c:v>26</c:v>
                </c:pt>
                <c:pt idx="2440">
                  <c:v>31</c:v>
                </c:pt>
                <c:pt idx="2441">
                  <c:v>19</c:v>
                </c:pt>
                <c:pt idx="2442">
                  <c:v>17</c:v>
                </c:pt>
                <c:pt idx="2443">
                  <c:v>29</c:v>
                </c:pt>
                <c:pt idx="2444">
                  <c:v>20</c:v>
                </c:pt>
                <c:pt idx="2445">
                  <c:v>28</c:v>
                </c:pt>
                <c:pt idx="2446">
                  <c:v>31</c:v>
                </c:pt>
                <c:pt idx="2447">
                  <c:v>18</c:v>
                </c:pt>
                <c:pt idx="2448">
                  <c:v>30</c:v>
                </c:pt>
                <c:pt idx="2449">
                  <c:v>35</c:v>
                </c:pt>
                <c:pt idx="2450">
                  <c:v>21</c:v>
                </c:pt>
                <c:pt idx="2451">
                  <c:v>20</c:v>
                </c:pt>
                <c:pt idx="2452">
                  <c:v>19</c:v>
                </c:pt>
                <c:pt idx="2453">
                  <c:v>27</c:v>
                </c:pt>
                <c:pt idx="2454">
                  <c:v>23</c:v>
                </c:pt>
                <c:pt idx="2455">
                  <c:v>29</c:v>
                </c:pt>
                <c:pt idx="2456">
                  <c:v>27</c:v>
                </c:pt>
                <c:pt idx="2457">
                  <c:v>14</c:v>
                </c:pt>
                <c:pt idx="2458">
                  <c:v>22</c:v>
                </c:pt>
                <c:pt idx="2459">
                  <c:v>20</c:v>
                </c:pt>
                <c:pt idx="2460">
                  <c:v>22</c:v>
                </c:pt>
                <c:pt idx="2461">
                  <c:v>22</c:v>
                </c:pt>
                <c:pt idx="2462">
                  <c:v>25</c:v>
                </c:pt>
                <c:pt idx="2463">
                  <c:v>11</c:v>
                </c:pt>
                <c:pt idx="2464">
                  <c:v>22</c:v>
                </c:pt>
                <c:pt idx="2465">
                  <c:v>33</c:v>
                </c:pt>
                <c:pt idx="2466">
                  <c:v>25</c:v>
                </c:pt>
                <c:pt idx="2467">
                  <c:v>19</c:v>
                </c:pt>
                <c:pt idx="2468">
                  <c:v>23</c:v>
                </c:pt>
                <c:pt idx="2469">
                  <c:v>19</c:v>
                </c:pt>
                <c:pt idx="2470">
                  <c:v>32</c:v>
                </c:pt>
                <c:pt idx="2471">
                  <c:v>29</c:v>
                </c:pt>
                <c:pt idx="2472">
                  <c:v>26</c:v>
                </c:pt>
                <c:pt idx="2473">
                  <c:v>27</c:v>
                </c:pt>
                <c:pt idx="2474">
                  <c:v>19</c:v>
                </c:pt>
                <c:pt idx="2475">
                  <c:v>18</c:v>
                </c:pt>
                <c:pt idx="2476">
                  <c:v>26</c:v>
                </c:pt>
                <c:pt idx="2477">
                  <c:v>23</c:v>
                </c:pt>
                <c:pt idx="2478">
                  <c:v>26</c:v>
                </c:pt>
                <c:pt idx="2479">
                  <c:v>39</c:v>
                </c:pt>
                <c:pt idx="2480">
                  <c:v>28</c:v>
                </c:pt>
                <c:pt idx="2481">
                  <c:v>20</c:v>
                </c:pt>
                <c:pt idx="2482">
                  <c:v>26</c:v>
                </c:pt>
                <c:pt idx="2483">
                  <c:v>22</c:v>
                </c:pt>
                <c:pt idx="2484">
                  <c:v>28</c:v>
                </c:pt>
                <c:pt idx="2485">
                  <c:v>19</c:v>
                </c:pt>
                <c:pt idx="2486">
                  <c:v>23</c:v>
                </c:pt>
                <c:pt idx="2487">
                  <c:v>28</c:v>
                </c:pt>
                <c:pt idx="2488">
                  <c:v>27</c:v>
                </c:pt>
                <c:pt idx="2489">
                  <c:v>34</c:v>
                </c:pt>
                <c:pt idx="2490">
                  <c:v>21</c:v>
                </c:pt>
                <c:pt idx="2491">
                  <c:v>30</c:v>
                </c:pt>
                <c:pt idx="2492">
                  <c:v>25</c:v>
                </c:pt>
                <c:pt idx="2493">
                  <c:v>23</c:v>
                </c:pt>
                <c:pt idx="2494">
                  <c:v>14</c:v>
                </c:pt>
                <c:pt idx="2495">
                  <c:v>23</c:v>
                </c:pt>
                <c:pt idx="2496">
                  <c:v>20</c:v>
                </c:pt>
                <c:pt idx="2497">
                  <c:v>25</c:v>
                </c:pt>
                <c:pt idx="2498">
                  <c:v>35</c:v>
                </c:pt>
                <c:pt idx="2499">
                  <c:v>29</c:v>
                </c:pt>
                <c:pt idx="2500">
                  <c:v>15</c:v>
                </c:pt>
                <c:pt idx="2501">
                  <c:v>20</c:v>
                </c:pt>
                <c:pt idx="2502">
                  <c:v>27</c:v>
                </c:pt>
                <c:pt idx="2503">
                  <c:v>26</c:v>
                </c:pt>
                <c:pt idx="2504">
                  <c:v>30</c:v>
                </c:pt>
                <c:pt idx="2505">
                  <c:v>30</c:v>
                </c:pt>
                <c:pt idx="2506">
                  <c:v>32</c:v>
                </c:pt>
                <c:pt idx="2507">
                  <c:v>24</c:v>
                </c:pt>
                <c:pt idx="2508">
                  <c:v>33</c:v>
                </c:pt>
                <c:pt idx="2509">
                  <c:v>31</c:v>
                </c:pt>
                <c:pt idx="2510">
                  <c:v>23</c:v>
                </c:pt>
                <c:pt idx="2511">
                  <c:v>19</c:v>
                </c:pt>
                <c:pt idx="2512">
                  <c:v>24</c:v>
                </c:pt>
                <c:pt idx="2513">
                  <c:v>32</c:v>
                </c:pt>
                <c:pt idx="2514">
                  <c:v>20</c:v>
                </c:pt>
                <c:pt idx="2515">
                  <c:v>27</c:v>
                </c:pt>
                <c:pt idx="2516">
                  <c:v>26</c:v>
                </c:pt>
                <c:pt idx="2517">
                  <c:v>25</c:v>
                </c:pt>
                <c:pt idx="2518">
                  <c:v>35</c:v>
                </c:pt>
                <c:pt idx="2519">
                  <c:v>30</c:v>
                </c:pt>
                <c:pt idx="2520">
                  <c:v>21</c:v>
                </c:pt>
                <c:pt idx="2521">
                  <c:v>30</c:v>
                </c:pt>
                <c:pt idx="2522">
                  <c:v>28</c:v>
                </c:pt>
                <c:pt idx="2523">
                  <c:v>27</c:v>
                </c:pt>
                <c:pt idx="2524">
                  <c:v>29</c:v>
                </c:pt>
                <c:pt idx="2525">
                  <c:v>33</c:v>
                </c:pt>
                <c:pt idx="2526">
                  <c:v>32</c:v>
                </c:pt>
                <c:pt idx="2527">
                  <c:v>15</c:v>
                </c:pt>
                <c:pt idx="2528">
                  <c:v>27</c:v>
                </c:pt>
                <c:pt idx="2529">
                  <c:v>22</c:v>
                </c:pt>
                <c:pt idx="2530">
                  <c:v>33</c:v>
                </c:pt>
                <c:pt idx="2531">
                  <c:v>21</c:v>
                </c:pt>
                <c:pt idx="2532">
                  <c:v>24</c:v>
                </c:pt>
                <c:pt idx="2533">
                  <c:v>26</c:v>
                </c:pt>
                <c:pt idx="2534">
                  <c:v>44</c:v>
                </c:pt>
                <c:pt idx="2535">
                  <c:v>24</c:v>
                </c:pt>
                <c:pt idx="2536">
                  <c:v>28</c:v>
                </c:pt>
                <c:pt idx="2537">
                  <c:v>22</c:v>
                </c:pt>
                <c:pt idx="2538">
                  <c:v>31</c:v>
                </c:pt>
                <c:pt idx="2539">
                  <c:v>22</c:v>
                </c:pt>
                <c:pt idx="2540">
                  <c:v>31</c:v>
                </c:pt>
                <c:pt idx="2541">
                  <c:v>30</c:v>
                </c:pt>
                <c:pt idx="2542">
                  <c:v>31</c:v>
                </c:pt>
                <c:pt idx="2543">
                  <c:v>26</c:v>
                </c:pt>
                <c:pt idx="2544">
                  <c:v>37</c:v>
                </c:pt>
                <c:pt idx="2545">
                  <c:v>25</c:v>
                </c:pt>
                <c:pt idx="2546">
                  <c:v>35</c:v>
                </c:pt>
                <c:pt idx="2547">
                  <c:v>25</c:v>
                </c:pt>
                <c:pt idx="2548">
                  <c:v>24</c:v>
                </c:pt>
                <c:pt idx="2549">
                  <c:v>31</c:v>
                </c:pt>
                <c:pt idx="2550">
                  <c:v>34</c:v>
                </c:pt>
                <c:pt idx="2551">
                  <c:v>30</c:v>
                </c:pt>
                <c:pt idx="2552">
                  <c:v>32</c:v>
                </c:pt>
                <c:pt idx="2553">
                  <c:v>27</c:v>
                </c:pt>
                <c:pt idx="2554">
                  <c:v>35</c:v>
                </c:pt>
                <c:pt idx="2555">
                  <c:v>32</c:v>
                </c:pt>
                <c:pt idx="2556">
                  <c:v>35</c:v>
                </c:pt>
                <c:pt idx="2557">
                  <c:v>23</c:v>
                </c:pt>
                <c:pt idx="2558">
                  <c:v>29</c:v>
                </c:pt>
                <c:pt idx="2559">
                  <c:v>25</c:v>
                </c:pt>
                <c:pt idx="2560">
                  <c:v>33</c:v>
                </c:pt>
                <c:pt idx="2561">
                  <c:v>34</c:v>
                </c:pt>
                <c:pt idx="2562">
                  <c:v>19</c:v>
                </c:pt>
                <c:pt idx="2563">
                  <c:v>38</c:v>
                </c:pt>
                <c:pt idx="2564">
                  <c:v>31</c:v>
                </c:pt>
                <c:pt idx="2565">
                  <c:v>32</c:v>
                </c:pt>
                <c:pt idx="2566">
                  <c:v>29</c:v>
                </c:pt>
                <c:pt idx="2567">
                  <c:v>24</c:v>
                </c:pt>
                <c:pt idx="2568">
                  <c:v>33</c:v>
                </c:pt>
                <c:pt idx="2569">
                  <c:v>25</c:v>
                </c:pt>
                <c:pt idx="2570">
                  <c:v>25</c:v>
                </c:pt>
                <c:pt idx="2571">
                  <c:v>27</c:v>
                </c:pt>
                <c:pt idx="2572">
                  <c:v>28</c:v>
                </c:pt>
                <c:pt idx="2573">
                  <c:v>40</c:v>
                </c:pt>
                <c:pt idx="2574">
                  <c:v>42</c:v>
                </c:pt>
                <c:pt idx="2575">
                  <c:v>29</c:v>
                </c:pt>
                <c:pt idx="2576">
                  <c:v>28</c:v>
                </c:pt>
                <c:pt idx="2577">
                  <c:v>26</c:v>
                </c:pt>
                <c:pt idx="2578">
                  <c:v>37</c:v>
                </c:pt>
                <c:pt idx="2579">
                  <c:v>32</c:v>
                </c:pt>
                <c:pt idx="2580">
                  <c:v>25</c:v>
                </c:pt>
                <c:pt idx="2581">
                  <c:v>28</c:v>
                </c:pt>
                <c:pt idx="2582">
                  <c:v>31</c:v>
                </c:pt>
                <c:pt idx="2583">
                  <c:v>31</c:v>
                </c:pt>
                <c:pt idx="2584">
                  <c:v>29</c:v>
                </c:pt>
                <c:pt idx="2585">
                  <c:v>27</c:v>
                </c:pt>
                <c:pt idx="2586">
                  <c:v>31</c:v>
                </c:pt>
                <c:pt idx="2587">
                  <c:v>25</c:v>
                </c:pt>
                <c:pt idx="2588">
                  <c:v>22</c:v>
                </c:pt>
                <c:pt idx="2589">
                  <c:v>28</c:v>
                </c:pt>
                <c:pt idx="2590">
                  <c:v>24</c:v>
                </c:pt>
                <c:pt idx="2591">
                  <c:v>26</c:v>
                </c:pt>
                <c:pt idx="2592">
                  <c:v>21</c:v>
                </c:pt>
                <c:pt idx="2593">
                  <c:v>27</c:v>
                </c:pt>
                <c:pt idx="2594">
                  <c:v>21</c:v>
                </c:pt>
                <c:pt idx="2595">
                  <c:v>29</c:v>
                </c:pt>
                <c:pt idx="2596">
                  <c:v>21</c:v>
                </c:pt>
                <c:pt idx="2597">
                  <c:v>31</c:v>
                </c:pt>
                <c:pt idx="2598">
                  <c:v>23</c:v>
                </c:pt>
                <c:pt idx="2599">
                  <c:v>24</c:v>
                </c:pt>
                <c:pt idx="2600">
                  <c:v>29</c:v>
                </c:pt>
                <c:pt idx="2601">
                  <c:v>34</c:v>
                </c:pt>
                <c:pt idx="2602">
                  <c:v>29</c:v>
                </c:pt>
                <c:pt idx="2603">
                  <c:v>19</c:v>
                </c:pt>
                <c:pt idx="2604">
                  <c:v>24</c:v>
                </c:pt>
                <c:pt idx="2605">
                  <c:v>31</c:v>
                </c:pt>
                <c:pt idx="2606">
                  <c:v>28</c:v>
                </c:pt>
                <c:pt idx="2607">
                  <c:v>29</c:v>
                </c:pt>
                <c:pt idx="2608">
                  <c:v>26</c:v>
                </c:pt>
                <c:pt idx="2609">
                  <c:v>21</c:v>
                </c:pt>
                <c:pt idx="2610">
                  <c:v>29</c:v>
                </c:pt>
                <c:pt idx="2611">
                  <c:v>22</c:v>
                </c:pt>
                <c:pt idx="2612">
                  <c:v>27</c:v>
                </c:pt>
                <c:pt idx="2613">
                  <c:v>23</c:v>
                </c:pt>
                <c:pt idx="2614">
                  <c:v>25</c:v>
                </c:pt>
                <c:pt idx="2615">
                  <c:v>26</c:v>
                </c:pt>
                <c:pt idx="2616">
                  <c:v>19</c:v>
                </c:pt>
                <c:pt idx="2617">
                  <c:v>28</c:v>
                </c:pt>
                <c:pt idx="2618">
                  <c:v>12</c:v>
                </c:pt>
                <c:pt idx="2619">
                  <c:v>25</c:v>
                </c:pt>
                <c:pt idx="2620">
                  <c:v>26</c:v>
                </c:pt>
                <c:pt idx="2621">
                  <c:v>25</c:v>
                </c:pt>
                <c:pt idx="2622">
                  <c:v>30</c:v>
                </c:pt>
                <c:pt idx="2623">
                  <c:v>23</c:v>
                </c:pt>
                <c:pt idx="2624">
                  <c:v>19</c:v>
                </c:pt>
                <c:pt idx="2625">
                  <c:v>20</c:v>
                </c:pt>
                <c:pt idx="2626">
                  <c:v>26</c:v>
                </c:pt>
                <c:pt idx="2627">
                  <c:v>29</c:v>
                </c:pt>
                <c:pt idx="2628">
                  <c:v>22</c:v>
                </c:pt>
                <c:pt idx="2629">
                  <c:v>25</c:v>
                </c:pt>
                <c:pt idx="2630">
                  <c:v>17</c:v>
                </c:pt>
                <c:pt idx="2631">
                  <c:v>20</c:v>
                </c:pt>
                <c:pt idx="2632">
                  <c:v>23</c:v>
                </c:pt>
                <c:pt idx="2633">
                  <c:v>16</c:v>
                </c:pt>
                <c:pt idx="2634">
                  <c:v>17</c:v>
                </c:pt>
                <c:pt idx="2635">
                  <c:v>20</c:v>
                </c:pt>
                <c:pt idx="2636">
                  <c:v>23</c:v>
                </c:pt>
                <c:pt idx="2637">
                  <c:v>26</c:v>
                </c:pt>
                <c:pt idx="2638">
                  <c:v>20</c:v>
                </c:pt>
                <c:pt idx="2639">
                  <c:v>20</c:v>
                </c:pt>
                <c:pt idx="2640">
                  <c:v>23</c:v>
                </c:pt>
                <c:pt idx="2641">
                  <c:v>18</c:v>
                </c:pt>
                <c:pt idx="2642">
                  <c:v>20</c:v>
                </c:pt>
                <c:pt idx="2643">
                  <c:v>20</c:v>
                </c:pt>
                <c:pt idx="2644">
                  <c:v>27</c:v>
                </c:pt>
                <c:pt idx="2645">
                  <c:v>29</c:v>
                </c:pt>
                <c:pt idx="2646">
                  <c:v>16</c:v>
                </c:pt>
                <c:pt idx="2647">
                  <c:v>24</c:v>
                </c:pt>
                <c:pt idx="2648">
                  <c:v>20</c:v>
                </c:pt>
                <c:pt idx="2649">
                  <c:v>22</c:v>
                </c:pt>
                <c:pt idx="2650">
                  <c:v>26</c:v>
                </c:pt>
                <c:pt idx="2651">
                  <c:v>20</c:v>
                </c:pt>
                <c:pt idx="2652">
                  <c:v>17</c:v>
                </c:pt>
                <c:pt idx="2653">
                  <c:v>20</c:v>
                </c:pt>
                <c:pt idx="2654">
                  <c:v>20</c:v>
                </c:pt>
                <c:pt idx="2655">
                  <c:v>24</c:v>
                </c:pt>
                <c:pt idx="2656">
                  <c:v>16</c:v>
                </c:pt>
                <c:pt idx="2657">
                  <c:v>20</c:v>
                </c:pt>
                <c:pt idx="2658">
                  <c:v>38</c:v>
                </c:pt>
                <c:pt idx="2659">
                  <c:v>19</c:v>
                </c:pt>
                <c:pt idx="2660">
                  <c:v>15</c:v>
                </c:pt>
                <c:pt idx="2661">
                  <c:v>21</c:v>
                </c:pt>
                <c:pt idx="2662">
                  <c:v>15</c:v>
                </c:pt>
                <c:pt idx="2663">
                  <c:v>24</c:v>
                </c:pt>
                <c:pt idx="2664">
                  <c:v>18</c:v>
                </c:pt>
                <c:pt idx="2665">
                  <c:v>9</c:v>
                </c:pt>
                <c:pt idx="2666">
                  <c:v>26</c:v>
                </c:pt>
                <c:pt idx="2667">
                  <c:v>25</c:v>
                </c:pt>
                <c:pt idx="2668">
                  <c:v>22</c:v>
                </c:pt>
                <c:pt idx="2669">
                  <c:v>18</c:v>
                </c:pt>
                <c:pt idx="2670">
                  <c:v>17</c:v>
                </c:pt>
                <c:pt idx="2671">
                  <c:v>28</c:v>
                </c:pt>
                <c:pt idx="2672">
                  <c:v>20</c:v>
                </c:pt>
                <c:pt idx="2673">
                  <c:v>27</c:v>
                </c:pt>
                <c:pt idx="2674">
                  <c:v>14</c:v>
                </c:pt>
                <c:pt idx="2675">
                  <c:v>25</c:v>
                </c:pt>
                <c:pt idx="2676">
                  <c:v>28</c:v>
                </c:pt>
                <c:pt idx="2677">
                  <c:v>17</c:v>
                </c:pt>
                <c:pt idx="2678">
                  <c:v>20</c:v>
                </c:pt>
                <c:pt idx="2679">
                  <c:v>25</c:v>
                </c:pt>
                <c:pt idx="2680">
                  <c:v>25</c:v>
                </c:pt>
                <c:pt idx="2681">
                  <c:v>19</c:v>
                </c:pt>
                <c:pt idx="2682">
                  <c:v>24</c:v>
                </c:pt>
                <c:pt idx="2683">
                  <c:v>15</c:v>
                </c:pt>
                <c:pt idx="2684">
                  <c:v>23</c:v>
                </c:pt>
                <c:pt idx="2685">
                  <c:v>23</c:v>
                </c:pt>
                <c:pt idx="2686">
                  <c:v>24</c:v>
                </c:pt>
                <c:pt idx="2687">
                  <c:v>18</c:v>
                </c:pt>
                <c:pt idx="2688">
                  <c:v>32</c:v>
                </c:pt>
                <c:pt idx="2689">
                  <c:v>21</c:v>
                </c:pt>
                <c:pt idx="2690">
                  <c:v>24</c:v>
                </c:pt>
                <c:pt idx="2691">
                  <c:v>13</c:v>
                </c:pt>
                <c:pt idx="2692">
                  <c:v>17</c:v>
                </c:pt>
                <c:pt idx="2693">
                  <c:v>16</c:v>
                </c:pt>
                <c:pt idx="2694">
                  <c:v>14</c:v>
                </c:pt>
                <c:pt idx="2695">
                  <c:v>10</c:v>
                </c:pt>
                <c:pt idx="2696">
                  <c:v>15</c:v>
                </c:pt>
                <c:pt idx="2697">
                  <c:v>22</c:v>
                </c:pt>
                <c:pt idx="2698">
                  <c:v>23</c:v>
                </c:pt>
                <c:pt idx="2699">
                  <c:v>15</c:v>
                </c:pt>
                <c:pt idx="2700">
                  <c:v>18</c:v>
                </c:pt>
                <c:pt idx="2701">
                  <c:v>17</c:v>
                </c:pt>
                <c:pt idx="2702">
                  <c:v>15</c:v>
                </c:pt>
                <c:pt idx="2703">
                  <c:v>19</c:v>
                </c:pt>
                <c:pt idx="2704">
                  <c:v>17</c:v>
                </c:pt>
                <c:pt idx="2705">
                  <c:v>21</c:v>
                </c:pt>
                <c:pt idx="2706">
                  <c:v>15</c:v>
                </c:pt>
                <c:pt idx="2707">
                  <c:v>21</c:v>
                </c:pt>
                <c:pt idx="2708">
                  <c:v>23</c:v>
                </c:pt>
                <c:pt idx="2709">
                  <c:v>13</c:v>
                </c:pt>
                <c:pt idx="2710">
                  <c:v>16</c:v>
                </c:pt>
                <c:pt idx="2711">
                  <c:v>23</c:v>
                </c:pt>
                <c:pt idx="2712">
                  <c:v>13</c:v>
                </c:pt>
                <c:pt idx="2713">
                  <c:v>28</c:v>
                </c:pt>
                <c:pt idx="2714">
                  <c:v>19</c:v>
                </c:pt>
                <c:pt idx="2715">
                  <c:v>26</c:v>
                </c:pt>
                <c:pt idx="2716">
                  <c:v>12</c:v>
                </c:pt>
                <c:pt idx="2717">
                  <c:v>20</c:v>
                </c:pt>
                <c:pt idx="2718">
                  <c:v>19</c:v>
                </c:pt>
                <c:pt idx="2719">
                  <c:v>18</c:v>
                </c:pt>
                <c:pt idx="2720">
                  <c:v>15</c:v>
                </c:pt>
                <c:pt idx="2721">
                  <c:v>19</c:v>
                </c:pt>
                <c:pt idx="2722">
                  <c:v>18</c:v>
                </c:pt>
                <c:pt idx="2723">
                  <c:v>14</c:v>
                </c:pt>
                <c:pt idx="2724">
                  <c:v>17</c:v>
                </c:pt>
                <c:pt idx="2725">
                  <c:v>12</c:v>
                </c:pt>
                <c:pt idx="2726">
                  <c:v>11</c:v>
                </c:pt>
                <c:pt idx="2727">
                  <c:v>20</c:v>
                </c:pt>
                <c:pt idx="2728">
                  <c:v>8</c:v>
                </c:pt>
                <c:pt idx="2729">
                  <c:v>19</c:v>
                </c:pt>
                <c:pt idx="2730">
                  <c:v>19</c:v>
                </c:pt>
                <c:pt idx="2731">
                  <c:v>14</c:v>
                </c:pt>
                <c:pt idx="2732">
                  <c:v>17</c:v>
                </c:pt>
                <c:pt idx="2733">
                  <c:v>19</c:v>
                </c:pt>
                <c:pt idx="2734">
                  <c:v>19</c:v>
                </c:pt>
                <c:pt idx="2735">
                  <c:v>21</c:v>
                </c:pt>
                <c:pt idx="2736">
                  <c:v>16</c:v>
                </c:pt>
                <c:pt idx="2737">
                  <c:v>24</c:v>
                </c:pt>
                <c:pt idx="2738">
                  <c:v>16</c:v>
                </c:pt>
                <c:pt idx="2739">
                  <c:v>14</c:v>
                </c:pt>
                <c:pt idx="2740">
                  <c:v>12</c:v>
                </c:pt>
                <c:pt idx="2741">
                  <c:v>15</c:v>
                </c:pt>
                <c:pt idx="2742">
                  <c:v>20</c:v>
                </c:pt>
                <c:pt idx="2743">
                  <c:v>18</c:v>
                </c:pt>
                <c:pt idx="2744">
                  <c:v>16</c:v>
                </c:pt>
                <c:pt idx="2745">
                  <c:v>18</c:v>
                </c:pt>
                <c:pt idx="2746">
                  <c:v>21</c:v>
                </c:pt>
                <c:pt idx="2747">
                  <c:v>22</c:v>
                </c:pt>
                <c:pt idx="2748">
                  <c:v>15</c:v>
                </c:pt>
                <c:pt idx="2749">
                  <c:v>12</c:v>
                </c:pt>
                <c:pt idx="2750">
                  <c:v>15</c:v>
                </c:pt>
                <c:pt idx="2751">
                  <c:v>22</c:v>
                </c:pt>
                <c:pt idx="2752">
                  <c:v>25</c:v>
                </c:pt>
                <c:pt idx="2753">
                  <c:v>24</c:v>
                </c:pt>
                <c:pt idx="2754">
                  <c:v>16</c:v>
                </c:pt>
                <c:pt idx="2755">
                  <c:v>17</c:v>
                </c:pt>
                <c:pt idx="2756">
                  <c:v>16</c:v>
                </c:pt>
                <c:pt idx="2757">
                  <c:v>23</c:v>
                </c:pt>
                <c:pt idx="2758">
                  <c:v>15</c:v>
                </c:pt>
                <c:pt idx="2759">
                  <c:v>20</c:v>
                </c:pt>
                <c:pt idx="2760">
                  <c:v>21</c:v>
                </c:pt>
                <c:pt idx="2761">
                  <c:v>21</c:v>
                </c:pt>
                <c:pt idx="2762">
                  <c:v>17</c:v>
                </c:pt>
                <c:pt idx="2763">
                  <c:v>18</c:v>
                </c:pt>
                <c:pt idx="2764">
                  <c:v>16</c:v>
                </c:pt>
                <c:pt idx="2765">
                  <c:v>25</c:v>
                </c:pt>
                <c:pt idx="2766">
                  <c:v>23</c:v>
                </c:pt>
                <c:pt idx="2767">
                  <c:v>21</c:v>
                </c:pt>
                <c:pt idx="2768">
                  <c:v>19</c:v>
                </c:pt>
                <c:pt idx="2769">
                  <c:v>21</c:v>
                </c:pt>
                <c:pt idx="2770">
                  <c:v>15</c:v>
                </c:pt>
                <c:pt idx="2771">
                  <c:v>15</c:v>
                </c:pt>
                <c:pt idx="2772">
                  <c:v>13</c:v>
                </c:pt>
                <c:pt idx="2773">
                  <c:v>19</c:v>
                </c:pt>
                <c:pt idx="2774">
                  <c:v>20</c:v>
                </c:pt>
                <c:pt idx="2775">
                  <c:v>19</c:v>
                </c:pt>
                <c:pt idx="2776">
                  <c:v>18</c:v>
                </c:pt>
                <c:pt idx="2777">
                  <c:v>19</c:v>
                </c:pt>
                <c:pt idx="2778">
                  <c:v>17</c:v>
                </c:pt>
                <c:pt idx="2779">
                  <c:v>19</c:v>
                </c:pt>
                <c:pt idx="2780">
                  <c:v>18</c:v>
                </c:pt>
                <c:pt idx="2781">
                  <c:v>22</c:v>
                </c:pt>
                <c:pt idx="2782">
                  <c:v>23</c:v>
                </c:pt>
                <c:pt idx="2783">
                  <c:v>18</c:v>
                </c:pt>
                <c:pt idx="2784">
                  <c:v>20</c:v>
                </c:pt>
                <c:pt idx="2785">
                  <c:v>16</c:v>
                </c:pt>
                <c:pt idx="2786">
                  <c:v>16</c:v>
                </c:pt>
                <c:pt idx="2787">
                  <c:v>20</c:v>
                </c:pt>
                <c:pt idx="2788">
                  <c:v>25</c:v>
                </c:pt>
                <c:pt idx="2789">
                  <c:v>19</c:v>
                </c:pt>
                <c:pt idx="2790">
                  <c:v>19</c:v>
                </c:pt>
                <c:pt idx="2791">
                  <c:v>23</c:v>
                </c:pt>
                <c:pt idx="2792">
                  <c:v>22</c:v>
                </c:pt>
                <c:pt idx="2793">
                  <c:v>14</c:v>
                </c:pt>
                <c:pt idx="2794">
                  <c:v>24</c:v>
                </c:pt>
                <c:pt idx="2795">
                  <c:v>17</c:v>
                </c:pt>
                <c:pt idx="2796">
                  <c:v>18</c:v>
                </c:pt>
                <c:pt idx="2797">
                  <c:v>18</c:v>
                </c:pt>
                <c:pt idx="2798">
                  <c:v>16</c:v>
                </c:pt>
                <c:pt idx="2799">
                  <c:v>30</c:v>
                </c:pt>
                <c:pt idx="2800">
                  <c:v>22</c:v>
                </c:pt>
                <c:pt idx="2801">
                  <c:v>22</c:v>
                </c:pt>
                <c:pt idx="2802">
                  <c:v>29</c:v>
                </c:pt>
                <c:pt idx="2803">
                  <c:v>21</c:v>
                </c:pt>
                <c:pt idx="2804">
                  <c:v>20</c:v>
                </c:pt>
                <c:pt idx="2805">
                  <c:v>26</c:v>
                </c:pt>
                <c:pt idx="2806">
                  <c:v>21</c:v>
                </c:pt>
                <c:pt idx="2807">
                  <c:v>17</c:v>
                </c:pt>
                <c:pt idx="2808">
                  <c:v>18</c:v>
                </c:pt>
                <c:pt idx="2809">
                  <c:v>16</c:v>
                </c:pt>
                <c:pt idx="2810">
                  <c:v>23</c:v>
                </c:pt>
                <c:pt idx="2811">
                  <c:v>13</c:v>
                </c:pt>
                <c:pt idx="2812">
                  <c:v>23</c:v>
                </c:pt>
                <c:pt idx="2813">
                  <c:v>19</c:v>
                </c:pt>
                <c:pt idx="2814">
                  <c:v>23</c:v>
                </c:pt>
                <c:pt idx="2815">
                  <c:v>32</c:v>
                </c:pt>
                <c:pt idx="2816">
                  <c:v>29</c:v>
                </c:pt>
                <c:pt idx="2817">
                  <c:v>25</c:v>
                </c:pt>
                <c:pt idx="2818">
                  <c:v>29</c:v>
                </c:pt>
                <c:pt idx="2819">
                  <c:v>32</c:v>
                </c:pt>
                <c:pt idx="2820">
                  <c:v>22</c:v>
                </c:pt>
                <c:pt idx="2821">
                  <c:v>22</c:v>
                </c:pt>
                <c:pt idx="2822">
                  <c:v>23</c:v>
                </c:pt>
                <c:pt idx="2823">
                  <c:v>30</c:v>
                </c:pt>
                <c:pt idx="2824">
                  <c:v>21</c:v>
                </c:pt>
                <c:pt idx="2825">
                  <c:v>18</c:v>
                </c:pt>
                <c:pt idx="2826">
                  <c:v>27</c:v>
                </c:pt>
                <c:pt idx="2827">
                  <c:v>24</c:v>
                </c:pt>
                <c:pt idx="2828">
                  <c:v>35</c:v>
                </c:pt>
                <c:pt idx="2829">
                  <c:v>16</c:v>
                </c:pt>
                <c:pt idx="2830">
                  <c:v>28</c:v>
                </c:pt>
                <c:pt idx="2831">
                  <c:v>28</c:v>
                </c:pt>
                <c:pt idx="2832">
                  <c:v>28</c:v>
                </c:pt>
                <c:pt idx="2833">
                  <c:v>26</c:v>
                </c:pt>
                <c:pt idx="2834">
                  <c:v>33</c:v>
                </c:pt>
                <c:pt idx="2835">
                  <c:v>24</c:v>
                </c:pt>
                <c:pt idx="2836">
                  <c:v>15</c:v>
                </c:pt>
                <c:pt idx="2837">
                  <c:v>26</c:v>
                </c:pt>
                <c:pt idx="2838">
                  <c:v>25</c:v>
                </c:pt>
                <c:pt idx="2839">
                  <c:v>18</c:v>
                </c:pt>
                <c:pt idx="2840">
                  <c:v>29</c:v>
                </c:pt>
                <c:pt idx="2841">
                  <c:v>31</c:v>
                </c:pt>
                <c:pt idx="2842">
                  <c:v>29</c:v>
                </c:pt>
                <c:pt idx="2843">
                  <c:v>20</c:v>
                </c:pt>
                <c:pt idx="2844">
                  <c:v>26</c:v>
                </c:pt>
                <c:pt idx="2845">
                  <c:v>28</c:v>
                </c:pt>
                <c:pt idx="2846">
                  <c:v>39</c:v>
                </c:pt>
                <c:pt idx="2847">
                  <c:v>22</c:v>
                </c:pt>
                <c:pt idx="2848">
                  <c:v>31</c:v>
                </c:pt>
                <c:pt idx="2849">
                  <c:v>31</c:v>
                </c:pt>
                <c:pt idx="2850">
                  <c:v>32</c:v>
                </c:pt>
                <c:pt idx="2851">
                  <c:v>33</c:v>
                </c:pt>
                <c:pt idx="2852">
                  <c:v>30</c:v>
                </c:pt>
                <c:pt idx="2853">
                  <c:v>33</c:v>
                </c:pt>
                <c:pt idx="2854">
                  <c:v>28</c:v>
                </c:pt>
                <c:pt idx="2855">
                  <c:v>25</c:v>
                </c:pt>
                <c:pt idx="2856">
                  <c:v>22</c:v>
                </c:pt>
                <c:pt idx="2857">
                  <c:v>27</c:v>
                </c:pt>
                <c:pt idx="2858">
                  <c:v>21</c:v>
                </c:pt>
                <c:pt idx="2859">
                  <c:v>27</c:v>
                </c:pt>
                <c:pt idx="2860">
                  <c:v>28</c:v>
                </c:pt>
                <c:pt idx="2861">
                  <c:v>24</c:v>
                </c:pt>
                <c:pt idx="2862">
                  <c:v>34</c:v>
                </c:pt>
                <c:pt idx="2863">
                  <c:v>28</c:v>
                </c:pt>
                <c:pt idx="2864">
                  <c:v>27</c:v>
                </c:pt>
                <c:pt idx="2865">
                  <c:v>38</c:v>
                </c:pt>
                <c:pt idx="2866">
                  <c:v>22</c:v>
                </c:pt>
                <c:pt idx="2867">
                  <c:v>42</c:v>
                </c:pt>
                <c:pt idx="2868">
                  <c:v>30</c:v>
                </c:pt>
                <c:pt idx="2869">
                  <c:v>39</c:v>
                </c:pt>
                <c:pt idx="2870">
                  <c:v>29</c:v>
                </c:pt>
                <c:pt idx="2871">
                  <c:v>37</c:v>
                </c:pt>
                <c:pt idx="2872">
                  <c:v>37</c:v>
                </c:pt>
                <c:pt idx="2873">
                  <c:v>31</c:v>
                </c:pt>
                <c:pt idx="2874">
                  <c:v>32</c:v>
                </c:pt>
                <c:pt idx="2875">
                  <c:v>29</c:v>
                </c:pt>
                <c:pt idx="2876">
                  <c:v>29</c:v>
                </c:pt>
                <c:pt idx="2877">
                  <c:v>44</c:v>
                </c:pt>
                <c:pt idx="2878">
                  <c:v>38</c:v>
                </c:pt>
                <c:pt idx="2879">
                  <c:v>24</c:v>
                </c:pt>
                <c:pt idx="2880">
                  <c:v>39</c:v>
                </c:pt>
                <c:pt idx="2881">
                  <c:v>31</c:v>
                </c:pt>
                <c:pt idx="2882">
                  <c:v>26</c:v>
                </c:pt>
                <c:pt idx="2883">
                  <c:v>34</c:v>
                </c:pt>
                <c:pt idx="2884">
                  <c:v>31</c:v>
                </c:pt>
                <c:pt idx="2885">
                  <c:v>21</c:v>
                </c:pt>
                <c:pt idx="2886">
                  <c:v>34</c:v>
                </c:pt>
                <c:pt idx="2887">
                  <c:v>40</c:v>
                </c:pt>
                <c:pt idx="2888">
                  <c:v>35</c:v>
                </c:pt>
                <c:pt idx="2889">
                  <c:v>24</c:v>
                </c:pt>
                <c:pt idx="2890">
                  <c:v>31</c:v>
                </c:pt>
                <c:pt idx="2891">
                  <c:v>36</c:v>
                </c:pt>
                <c:pt idx="2892">
                  <c:v>29</c:v>
                </c:pt>
                <c:pt idx="2893">
                  <c:v>35</c:v>
                </c:pt>
                <c:pt idx="2894">
                  <c:v>26</c:v>
                </c:pt>
                <c:pt idx="2895">
                  <c:v>40</c:v>
                </c:pt>
                <c:pt idx="2896">
                  <c:v>32</c:v>
                </c:pt>
                <c:pt idx="2897">
                  <c:v>37</c:v>
                </c:pt>
                <c:pt idx="2898">
                  <c:v>44</c:v>
                </c:pt>
                <c:pt idx="2899">
                  <c:v>44</c:v>
                </c:pt>
                <c:pt idx="2900">
                  <c:v>32</c:v>
                </c:pt>
                <c:pt idx="2901">
                  <c:v>43</c:v>
                </c:pt>
                <c:pt idx="2902">
                  <c:v>39</c:v>
                </c:pt>
                <c:pt idx="2903">
                  <c:v>41</c:v>
                </c:pt>
                <c:pt idx="2904">
                  <c:v>44</c:v>
                </c:pt>
                <c:pt idx="2905">
                  <c:v>45</c:v>
                </c:pt>
                <c:pt idx="2906">
                  <c:v>55</c:v>
                </c:pt>
                <c:pt idx="2907">
                  <c:v>45</c:v>
                </c:pt>
                <c:pt idx="2908">
                  <c:v>44</c:v>
                </c:pt>
                <c:pt idx="2909">
                  <c:v>49</c:v>
                </c:pt>
                <c:pt idx="2910">
                  <c:v>37</c:v>
                </c:pt>
                <c:pt idx="2911">
                  <c:v>34</c:v>
                </c:pt>
                <c:pt idx="2912">
                  <c:v>45</c:v>
                </c:pt>
                <c:pt idx="2913">
                  <c:v>31</c:v>
                </c:pt>
                <c:pt idx="2914">
                  <c:v>48</c:v>
                </c:pt>
                <c:pt idx="2915">
                  <c:v>47</c:v>
                </c:pt>
                <c:pt idx="2916">
                  <c:v>50</c:v>
                </c:pt>
                <c:pt idx="2917">
                  <c:v>35</c:v>
                </c:pt>
                <c:pt idx="2918">
                  <c:v>45</c:v>
                </c:pt>
                <c:pt idx="2919">
                  <c:v>50</c:v>
                </c:pt>
                <c:pt idx="2920">
                  <c:v>33</c:v>
                </c:pt>
                <c:pt idx="2921">
                  <c:v>49</c:v>
                </c:pt>
                <c:pt idx="2922">
                  <c:v>38</c:v>
                </c:pt>
                <c:pt idx="2923">
                  <c:v>40</c:v>
                </c:pt>
                <c:pt idx="2924">
                  <c:v>35</c:v>
                </c:pt>
                <c:pt idx="2925">
                  <c:v>46</c:v>
                </c:pt>
                <c:pt idx="2926">
                  <c:v>49</c:v>
                </c:pt>
                <c:pt idx="2927">
                  <c:v>36</c:v>
                </c:pt>
                <c:pt idx="2928">
                  <c:v>36</c:v>
                </c:pt>
                <c:pt idx="2929">
                  <c:v>44</c:v>
                </c:pt>
                <c:pt idx="2930">
                  <c:v>31</c:v>
                </c:pt>
                <c:pt idx="2931">
                  <c:v>46</c:v>
                </c:pt>
                <c:pt idx="2932">
                  <c:v>39</c:v>
                </c:pt>
                <c:pt idx="2933">
                  <c:v>45</c:v>
                </c:pt>
                <c:pt idx="2934">
                  <c:v>44</c:v>
                </c:pt>
                <c:pt idx="2935">
                  <c:v>43</c:v>
                </c:pt>
                <c:pt idx="2936">
                  <c:v>38</c:v>
                </c:pt>
                <c:pt idx="2937">
                  <c:v>44</c:v>
                </c:pt>
                <c:pt idx="2938">
                  <c:v>47</c:v>
                </c:pt>
                <c:pt idx="2939">
                  <c:v>44</c:v>
                </c:pt>
                <c:pt idx="2940">
                  <c:v>31</c:v>
                </c:pt>
                <c:pt idx="2941">
                  <c:v>44</c:v>
                </c:pt>
                <c:pt idx="2942">
                  <c:v>41</c:v>
                </c:pt>
                <c:pt idx="2943">
                  <c:v>34</c:v>
                </c:pt>
                <c:pt idx="2944">
                  <c:v>43</c:v>
                </c:pt>
                <c:pt idx="2945">
                  <c:v>47</c:v>
                </c:pt>
                <c:pt idx="2946">
                  <c:v>37</c:v>
                </c:pt>
                <c:pt idx="2947">
                  <c:v>44</c:v>
                </c:pt>
                <c:pt idx="2948">
                  <c:v>42</c:v>
                </c:pt>
                <c:pt idx="2949">
                  <c:v>53</c:v>
                </c:pt>
                <c:pt idx="2950">
                  <c:v>40</c:v>
                </c:pt>
                <c:pt idx="2951">
                  <c:v>36</c:v>
                </c:pt>
                <c:pt idx="2952">
                  <c:v>27</c:v>
                </c:pt>
                <c:pt idx="2953">
                  <c:v>24</c:v>
                </c:pt>
                <c:pt idx="2954">
                  <c:v>41</c:v>
                </c:pt>
                <c:pt idx="2955">
                  <c:v>55</c:v>
                </c:pt>
                <c:pt idx="2956">
                  <c:v>29</c:v>
                </c:pt>
                <c:pt idx="2957">
                  <c:v>48</c:v>
                </c:pt>
                <c:pt idx="2958">
                  <c:v>38</c:v>
                </c:pt>
                <c:pt idx="2959">
                  <c:v>28</c:v>
                </c:pt>
                <c:pt idx="2960">
                  <c:v>33</c:v>
                </c:pt>
                <c:pt idx="2961">
                  <c:v>27</c:v>
                </c:pt>
                <c:pt idx="2962">
                  <c:v>37</c:v>
                </c:pt>
                <c:pt idx="2963">
                  <c:v>24</c:v>
                </c:pt>
                <c:pt idx="2964">
                  <c:v>34</c:v>
                </c:pt>
                <c:pt idx="2965">
                  <c:v>40</c:v>
                </c:pt>
                <c:pt idx="2966">
                  <c:v>34</c:v>
                </c:pt>
                <c:pt idx="2967">
                  <c:v>41</c:v>
                </c:pt>
                <c:pt idx="2968">
                  <c:v>37</c:v>
                </c:pt>
                <c:pt idx="2969">
                  <c:v>51</c:v>
                </c:pt>
                <c:pt idx="2970">
                  <c:v>29</c:v>
                </c:pt>
                <c:pt idx="2971">
                  <c:v>29</c:v>
                </c:pt>
                <c:pt idx="2972">
                  <c:v>32</c:v>
                </c:pt>
                <c:pt idx="2973">
                  <c:v>40</c:v>
                </c:pt>
                <c:pt idx="2974">
                  <c:v>39</c:v>
                </c:pt>
                <c:pt idx="2975">
                  <c:v>26</c:v>
                </c:pt>
                <c:pt idx="2976">
                  <c:v>35</c:v>
                </c:pt>
                <c:pt idx="2977">
                  <c:v>32</c:v>
                </c:pt>
                <c:pt idx="2978">
                  <c:v>23</c:v>
                </c:pt>
                <c:pt idx="2979">
                  <c:v>42</c:v>
                </c:pt>
                <c:pt idx="2980">
                  <c:v>31</c:v>
                </c:pt>
                <c:pt idx="2981">
                  <c:v>41</c:v>
                </c:pt>
                <c:pt idx="2982">
                  <c:v>33</c:v>
                </c:pt>
                <c:pt idx="2983">
                  <c:v>37</c:v>
                </c:pt>
                <c:pt idx="2984">
                  <c:v>29</c:v>
                </c:pt>
                <c:pt idx="2985">
                  <c:v>28</c:v>
                </c:pt>
                <c:pt idx="2986">
                  <c:v>40</c:v>
                </c:pt>
                <c:pt idx="2987">
                  <c:v>37</c:v>
                </c:pt>
                <c:pt idx="2988">
                  <c:v>47</c:v>
                </c:pt>
                <c:pt idx="2989">
                  <c:v>29</c:v>
                </c:pt>
                <c:pt idx="2990">
                  <c:v>39</c:v>
                </c:pt>
                <c:pt idx="2991">
                  <c:v>25</c:v>
                </c:pt>
                <c:pt idx="2992">
                  <c:v>39</c:v>
                </c:pt>
                <c:pt idx="2993">
                  <c:v>28</c:v>
                </c:pt>
                <c:pt idx="2994">
                  <c:v>41</c:v>
                </c:pt>
                <c:pt idx="2995">
                  <c:v>25</c:v>
                </c:pt>
                <c:pt idx="2996">
                  <c:v>35</c:v>
                </c:pt>
                <c:pt idx="2997">
                  <c:v>34</c:v>
                </c:pt>
                <c:pt idx="2998">
                  <c:v>33</c:v>
                </c:pt>
                <c:pt idx="2999">
                  <c:v>31</c:v>
                </c:pt>
                <c:pt idx="3000">
                  <c:v>31</c:v>
                </c:pt>
              </c:numCache>
            </c:numRef>
          </c:val>
          <c:smooth val="0"/>
          <c:extLst>
            <c:ext xmlns:c16="http://schemas.microsoft.com/office/drawing/2014/chart" uri="{C3380CC4-5D6E-409C-BE32-E72D297353CC}">
              <c16:uniqueId val="{00000001-DAE7-499A-8C9C-C8BA166C7C17}"/>
            </c:ext>
          </c:extLst>
        </c:ser>
        <c:ser>
          <c:idx val="2"/>
          <c:order val="2"/>
          <c:tx>
            <c:v>pva 8g</c:v>
          </c:tx>
          <c:spPr>
            <a:ln w="28575" cap="rnd">
              <a:solidFill>
                <a:schemeClr val="accent3"/>
              </a:solidFill>
              <a:round/>
            </a:ln>
            <a:effectLst/>
          </c:spPr>
          <c:marker>
            <c:symbol val="none"/>
          </c:marker>
          <c:cat>
            <c:numRef>
              <c:f>Sheet4!$A$2:$A$3002</c:f>
              <c:numCache>
                <c:formatCode>General</c:formatCode>
                <c:ptCount val="3001"/>
                <c:pt idx="0">
                  <c:v>20</c:v>
                </c:pt>
                <c:pt idx="1">
                  <c:v>20.02</c:v>
                </c:pt>
                <c:pt idx="2">
                  <c:v>20.04</c:v>
                </c:pt>
                <c:pt idx="3">
                  <c:v>20.059999999999999</c:v>
                </c:pt>
                <c:pt idx="4">
                  <c:v>20.079999999999998</c:v>
                </c:pt>
                <c:pt idx="5">
                  <c:v>20.100000000000001</c:v>
                </c:pt>
                <c:pt idx="6">
                  <c:v>20.12</c:v>
                </c:pt>
                <c:pt idx="7">
                  <c:v>20.14</c:v>
                </c:pt>
                <c:pt idx="8">
                  <c:v>20.16</c:v>
                </c:pt>
                <c:pt idx="9">
                  <c:v>20.18</c:v>
                </c:pt>
                <c:pt idx="10">
                  <c:v>20.2</c:v>
                </c:pt>
                <c:pt idx="11">
                  <c:v>20.22</c:v>
                </c:pt>
                <c:pt idx="12">
                  <c:v>20.239999999999998</c:v>
                </c:pt>
                <c:pt idx="13">
                  <c:v>20.260000000000002</c:v>
                </c:pt>
                <c:pt idx="14">
                  <c:v>20.28</c:v>
                </c:pt>
                <c:pt idx="15">
                  <c:v>20.3</c:v>
                </c:pt>
                <c:pt idx="16">
                  <c:v>20.32</c:v>
                </c:pt>
                <c:pt idx="17">
                  <c:v>20.34</c:v>
                </c:pt>
                <c:pt idx="18">
                  <c:v>20.36</c:v>
                </c:pt>
                <c:pt idx="19">
                  <c:v>20.38</c:v>
                </c:pt>
                <c:pt idx="20">
                  <c:v>20.399999999999999</c:v>
                </c:pt>
                <c:pt idx="21">
                  <c:v>20.420000000000002</c:v>
                </c:pt>
                <c:pt idx="22">
                  <c:v>20.440000000000001</c:v>
                </c:pt>
                <c:pt idx="23">
                  <c:v>20.46</c:v>
                </c:pt>
                <c:pt idx="24">
                  <c:v>20.48</c:v>
                </c:pt>
                <c:pt idx="25">
                  <c:v>20.5</c:v>
                </c:pt>
                <c:pt idx="26">
                  <c:v>20.52</c:v>
                </c:pt>
                <c:pt idx="27">
                  <c:v>20.54</c:v>
                </c:pt>
                <c:pt idx="28">
                  <c:v>20.56</c:v>
                </c:pt>
                <c:pt idx="29">
                  <c:v>20.58</c:v>
                </c:pt>
                <c:pt idx="30">
                  <c:v>20.6</c:v>
                </c:pt>
                <c:pt idx="31">
                  <c:v>20.62</c:v>
                </c:pt>
                <c:pt idx="32">
                  <c:v>20.64</c:v>
                </c:pt>
                <c:pt idx="33">
                  <c:v>20.66</c:v>
                </c:pt>
                <c:pt idx="34">
                  <c:v>20.68</c:v>
                </c:pt>
                <c:pt idx="35">
                  <c:v>20.7</c:v>
                </c:pt>
                <c:pt idx="36">
                  <c:v>20.72</c:v>
                </c:pt>
                <c:pt idx="37">
                  <c:v>20.74</c:v>
                </c:pt>
                <c:pt idx="38">
                  <c:v>20.76</c:v>
                </c:pt>
                <c:pt idx="39">
                  <c:v>20.78</c:v>
                </c:pt>
                <c:pt idx="40">
                  <c:v>20.8</c:v>
                </c:pt>
                <c:pt idx="41">
                  <c:v>20.82</c:v>
                </c:pt>
                <c:pt idx="42">
                  <c:v>20.84</c:v>
                </c:pt>
                <c:pt idx="43">
                  <c:v>20.86</c:v>
                </c:pt>
                <c:pt idx="44">
                  <c:v>20.88</c:v>
                </c:pt>
                <c:pt idx="45">
                  <c:v>20.9</c:v>
                </c:pt>
                <c:pt idx="46">
                  <c:v>20.92</c:v>
                </c:pt>
                <c:pt idx="47">
                  <c:v>20.94</c:v>
                </c:pt>
                <c:pt idx="48">
                  <c:v>20.96</c:v>
                </c:pt>
                <c:pt idx="49">
                  <c:v>20.98</c:v>
                </c:pt>
                <c:pt idx="50">
                  <c:v>21</c:v>
                </c:pt>
                <c:pt idx="51">
                  <c:v>21.02</c:v>
                </c:pt>
                <c:pt idx="52">
                  <c:v>21.04</c:v>
                </c:pt>
                <c:pt idx="53">
                  <c:v>21.06</c:v>
                </c:pt>
                <c:pt idx="54">
                  <c:v>21.08</c:v>
                </c:pt>
                <c:pt idx="55">
                  <c:v>21.1</c:v>
                </c:pt>
                <c:pt idx="56">
                  <c:v>21.12</c:v>
                </c:pt>
                <c:pt idx="57">
                  <c:v>21.14</c:v>
                </c:pt>
                <c:pt idx="58">
                  <c:v>21.16</c:v>
                </c:pt>
                <c:pt idx="59">
                  <c:v>21.18</c:v>
                </c:pt>
                <c:pt idx="60">
                  <c:v>21.2</c:v>
                </c:pt>
                <c:pt idx="61">
                  <c:v>21.22</c:v>
                </c:pt>
                <c:pt idx="62">
                  <c:v>21.24</c:v>
                </c:pt>
                <c:pt idx="63">
                  <c:v>21.26</c:v>
                </c:pt>
                <c:pt idx="64">
                  <c:v>21.28</c:v>
                </c:pt>
                <c:pt idx="65">
                  <c:v>21.3</c:v>
                </c:pt>
                <c:pt idx="66">
                  <c:v>21.32</c:v>
                </c:pt>
                <c:pt idx="67">
                  <c:v>21.34</c:v>
                </c:pt>
                <c:pt idx="68">
                  <c:v>21.36</c:v>
                </c:pt>
                <c:pt idx="69">
                  <c:v>21.38</c:v>
                </c:pt>
                <c:pt idx="70">
                  <c:v>21.4</c:v>
                </c:pt>
                <c:pt idx="71">
                  <c:v>21.42</c:v>
                </c:pt>
                <c:pt idx="72">
                  <c:v>21.44</c:v>
                </c:pt>
                <c:pt idx="73">
                  <c:v>21.46</c:v>
                </c:pt>
                <c:pt idx="74">
                  <c:v>21.48</c:v>
                </c:pt>
                <c:pt idx="75">
                  <c:v>21.5</c:v>
                </c:pt>
                <c:pt idx="76">
                  <c:v>21.52</c:v>
                </c:pt>
                <c:pt idx="77">
                  <c:v>21.54</c:v>
                </c:pt>
                <c:pt idx="78">
                  <c:v>21.56</c:v>
                </c:pt>
                <c:pt idx="79">
                  <c:v>21.58</c:v>
                </c:pt>
                <c:pt idx="80">
                  <c:v>21.6</c:v>
                </c:pt>
                <c:pt idx="81">
                  <c:v>21.62</c:v>
                </c:pt>
                <c:pt idx="82">
                  <c:v>21.64</c:v>
                </c:pt>
                <c:pt idx="83">
                  <c:v>21.66</c:v>
                </c:pt>
                <c:pt idx="84">
                  <c:v>21.68</c:v>
                </c:pt>
                <c:pt idx="85">
                  <c:v>21.7</c:v>
                </c:pt>
                <c:pt idx="86">
                  <c:v>21.72</c:v>
                </c:pt>
                <c:pt idx="87">
                  <c:v>21.74</c:v>
                </c:pt>
                <c:pt idx="88">
                  <c:v>21.76</c:v>
                </c:pt>
                <c:pt idx="89">
                  <c:v>21.78</c:v>
                </c:pt>
                <c:pt idx="90">
                  <c:v>21.8</c:v>
                </c:pt>
                <c:pt idx="91">
                  <c:v>21.82</c:v>
                </c:pt>
                <c:pt idx="92">
                  <c:v>21.84</c:v>
                </c:pt>
                <c:pt idx="93">
                  <c:v>21.86</c:v>
                </c:pt>
                <c:pt idx="94">
                  <c:v>21.88</c:v>
                </c:pt>
                <c:pt idx="95">
                  <c:v>21.9</c:v>
                </c:pt>
                <c:pt idx="96">
                  <c:v>21.92</c:v>
                </c:pt>
                <c:pt idx="97">
                  <c:v>21.94</c:v>
                </c:pt>
                <c:pt idx="98">
                  <c:v>21.96</c:v>
                </c:pt>
                <c:pt idx="99">
                  <c:v>21.98</c:v>
                </c:pt>
                <c:pt idx="100">
                  <c:v>22</c:v>
                </c:pt>
                <c:pt idx="101">
                  <c:v>22.02</c:v>
                </c:pt>
                <c:pt idx="102">
                  <c:v>22.04</c:v>
                </c:pt>
                <c:pt idx="103">
                  <c:v>22.06</c:v>
                </c:pt>
                <c:pt idx="104">
                  <c:v>22.08</c:v>
                </c:pt>
                <c:pt idx="105">
                  <c:v>22.1</c:v>
                </c:pt>
                <c:pt idx="106">
                  <c:v>22.12</c:v>
                </c:pt>
                <c:pt idx="107">
                  <c:v>22.14</c:v>
                </c:pt>
                <c:pt idx="108">
                  <c:v>22.16</c:v>
                </c:pt>
                <c:pt idx="109">
                  <c:v>22.18</c:v>
                </c:pt>
                <c:pt idx="110">
                  <c:v>22.2</c:v>
                </c:pt>
                <c:pt idx="111">
                  <c:v>22.22</c:v>
                </c:pt>
                <c:pt idx="112">
                  <c:v>22.24</c:v>
                </c:pt>
                <c:pt idx="113">
                  <c:v>22.26</c:v>
                </c:pt>
                <c:pt idx="114">
                  <c:v>22.28</c:v>
                </c:pt>
                <c:pt idx="115">
                  <c:v>22.3</c:v>
                </c:pt>
                <c:pt idx="116">
                  <c:v>22.32</c:v>
                </c:pt>
                <c:pt idx="117">
                  <c:v>22.34</c:v>
                </c:pt>
                <c:pt idx="118">
                  <c:v>22.36</c:v>
                </c:pt>
                <c:pt idx="119">
                  <c:v>22.38</c:v>
                </c:pt>
                <c:pt idx="120">
                  <c:v>22.4</c:v>
                </c:pt>
                <c:pt idx="121">
                  <c:v>22.42</c:v>
                </c:pt>
                <c:pt idx="122">
                  <c:v>22.44</c:v>
                </c:pt>
                <c:pt idx="123">
                  <c:v>22.46</c:v>
                </c:pt>
                <c:pt idx="124">
                  <c:v>22.48</c:v>
                </c:pt>
                <c:pt idx="125">
                  <c:v>22.5</c:v>
                </c:pt>
                <c:pt idx="126">
                  <c:v>22.52</c:v>
                </c:pt>
                <c:pt idx="127">
                  <c:v>22.54</c:v>
                </c:pt>
                <c:pt idx="128">
                  <c:v>22.56</c:v>
                </c:pt>
                <c:pt idx="129">
                  <c:v>22.58</c:v>
                </c:pt>
                <c:pt idx="130">
                  <c:v>22.6</c:v>
                </c:pt>
                <c:pt idx="131">
                  <c:v>22.62</c:v>
                </c:pt>
                <c:pt idx="132">
                  <c:v>22.64</c:v>
                </c:pt>
                <c:pt idx="133">
                  <c:v>22.66</c:v>
                </c:pt>
                <c:pt idx="134">
                  <c:v>22.68</c:v>
                </c:pt>
                <c:pt idx="135">
                  <c:v>22.7</c:v>
                </c:pt>
                <c:pt idx="136">
                  <c:v>22.72</c:v>
                </c:pt>
                <c:pt idx="137">
                  <c:v>22.74</c:v>
                </c:pt>
                <c:pt idx="138">
                  <c:v>22.76</c:v>
                </c:pt>
                <c:pt idx="139">
                  <c:v>22.78</c:v>
                </c:pt>
                <c:pt idx="140">
                  <c:v>22.8</c:v>
                </c:pt>
                <c:pt idx="141">
                  <c:v>22.82</c:v>
                </c:pt>
                <c:pt idx="142">
                  <c:v>22.84</c:v>
                </c:pt>
                <c:pt idx="143">
                  <c:v>22.86</c:v>
                </c:pt>
                <c:pt idx="144">
                  <c:v>22.88</c:v>
                </c:pt>
                <c:pt idx="145">
                  <c:v>22.9</c:v>
                </c:pt>
                <c:pt idx="146">
                  <c:v>22.92</c:v>
                </c:pt>
                <c:pt idx="147">
                  <c:v>22.94</c:v>
                </c:pt>
                <c:pt idx="148">
                  <c:v>22.96</c:v>
                </c:pt>
                <c:pt idx="149">
                  <c:v>22.98</c:v>
                </c:pt>
                <c:pt idx="150">
                  <c:v>23</c:v>
                </c:pt>
                <c:pt idx="151">
                  <c:v>23.02</c:v>
                </c:pt>
                <c:pt idx="152">
                  <c:v>23.04</c:v>
                </c:pt>
                <c:pt idx="153">
                  <c:v>23.06</c:v>
                </c:pt>
                <c:pt idx="154">
                  <c:v>23.08</c:v>
                </c:pt>
                <c:pt idx="155">
                  <c:v>23.1</c:v>
                </c:pt>
                <c:pt idx="156">
                  <c:v>23.12</c:v>
                </c:pt>
                <c:pt idx="157">
                  <c:v>23.14</c:v>
                </c:pt>
                <c:pt idx="158">
                  <c:v>23.16</c:v>
                </c:pt>
                <c:pt idx="159">
                  <c:v>23.18</c:v>
                </c:pt>
                <c:pt idx="160">
                  <c:v>23.2</c:v>
                </c:pt>
                <c:pt idx="161">
                  <c:v>23.22</c:v>
                </c:pt>
                <c:pt idx="162">
                  <c:v>23.24</c:v>
                </c:pt>
                <c:pt idx="163">
                  <c:v>23.26</c:v>
                </c:pt>
                <c:pt idx="164">
                  <c:v>23.28</c:v>
                </c:pt>
                <c:pt idx="165">
                  <c:v>23.3</c:v>
                </c:pt>
                <c:pt idx="166">
                  <c:v>23.32</c:v>
                </c:pt>
                <c:pt idx="167">
                  <c:v>23.34</c:v>
                </c:pt>
                <c:pt idx="168">
                  <c:v>23.36</c:v>
                </c:pt>
                <c:pt idx="169">
                  <c:v>23.38</c:v>
                </c:pt>
                <c:pt idx="170">
                  <c:v>23.4</c:v>
                </c:pt>
                <c:pt idx="171">
                  <c:v>23.42</c:v>
                </c:pt>
                <c:pt idx="172">
                  <c:v>23.44</c:v>
                </c:pt>
                <c:pt idx="173">
                  <c:v>23.46</c:v>
                </c:pt>
                <c:pt idx="174">
                  <c:v>23.48</c:v>
                </c:pt>
                <c:pt idx="175">
                  <c:v>23.5</c:v>
                </c:pt>
                <c:pt idx="176">
                  <c:v>23.52</c:v>
                </c:pt>
                <c:pt idx="177">
                  <c:v>23.54</c:v>
                </c:pt>
                <c:pt idx="178">
                  <c:v>23.56</c:v>
                </c:pt>
                <c:pt idx="179">
                  <c:v>23.58</c:v>
                </c:pt>
                <c:pt idx="180">
                  <c:v>23.6</c:v>
                </c:pt>
                <c:pt idx="181">
                  <c:v>23.62</c:v>
                </c:pt>
                <c:pt idx="182">
                  <c:v>23.64</c:v>
                </c:pt>
                <c:pt idx="183">
                  <c:v>23.66</c:v>
                </c:pt>
                <c:pt idx="184">
                  <c:v>23.68</c:v>
                </c:pt>
                <c:pt idx="185">
                  <c:v>23.7</c:v>
                </c:pt>
                <c:pt idx="186">
                  <c:v>23.72</c:v>
                </c:pt>
                <c:pt idx="187">
                  <c:v>23.74</c:v>
                </c:pt>
                <c:pt idx="188">
                  <c:v>23.76</c:v>
                </c:pt>
                <c:pt idx="189">
                  <c:v>23.78</c:v>
                </c:pt>
                <c:pt idx="190">
                  <c:v>23.8</c:v>
                </c:pt>
                <c:pt idx="191">
                  <c:v>23.82</c:v>
                </c:pt>
                <c:pt idx="192">
                  <c:v>23.84</c:v>
                </c:pt>
                <c:pt idx="193">
                  <c:v>23.86</c:v>
                </c:pt>
                <c:pt idx="194">
                  <c:v>23.88</c:v>
                </c:pt>
                <c:pt idx="195">
                  <c:v>23.9</c:v>
                </c:pt>
                <c:pt idx="196">
                  <c:v>23.92</c:v>
                </c:pt>
                <c:pt idx="197">
                  <c:v>23.94</c:v>
                </c:pt>
                <c:pt idx="198">
                  <c:v>23.96</c:v>
                </c:pt>
                <c:pt idx="199">
                  <c:v>23.98</c:v>
                </c:pt>
                <c:pt idx="200">
                  <c:v>24</c:v>
                </c:pt>
                <c:pt idx="201">
                  <c:v>24.02</c:v>
                </c:pt>
                <c:pt idx="202">
                  <c:v>24.04</c:v>
                </c:pt>
                <c:pt idx="203">
                  <c:v>24.06</c:v>
                </c:pt>
                <c:pt idx="204">
                  <c:v>24.08</c:v>
                </c:pt>
                <c:pt idx="205">
                  <c:v>24.1</c:v>
                </c:pt>
                <c:pt idx="206">
                  <c:v>24.12</c:v>
                </c:pt>
                <c:pt idx="207">
                  <c:v>24.14</c:v>
                </c:pt>
                <c:pt idx="208">
                  <c:v>24.16</c:v>
                </c:pt>
                <c:pt idx="209">
                  <c:v>24.18</c:v>
                </c:pt>
                <c:pt idx="210">
                  <c:v>24.2</c:v>
                </c:pt>
                <c:pt idx="211">
                  <c:v>24.22</c:v>
                </c:pt>
                <c:pt idx="212">
                  <c:v>24.24</c:v>
                </c:pt>
                <c:pt idx="213">
                  <c:v>24.26</c:v>
                </c:pt>
                <c:pt idx="214">
                  <c:v>24.28</c:v>
                </c:pt>
                <c:pt idx="215">
                  <c:v>24.3</c:v>
                </c:pt>
                <c:pt idx="216">
                  <c:v>24.32</c:v>
                </c:pt>
                <c:pt idx="217">
                  <c:v>24.34</c:v>
                </c:pt>
                <c:pt idx="218">
                  <c:v>24.36</c:v>
                </c:pt>
                <c:pt idx="219">
                  <c:v>24.38</c:v>
                </c:pt>
                <c:pt idx="220">
                  <c:v>24.4</c:v>
                </c:pt>
                <c:pt idx="221">
                  <c:v>24.42</c:v>
                </c:pt>
                <c:pt idx="222">
                  <c:v>24.44</c:v>
                </c:pt>
                <c:pt idx="223">
                  <c:v>24.46</c:v>
                </c:pt>
                <c:pt idx="224">
                  <c:v>24.48</c:v>
                </c:pt>
                <c:pt idx="225">
                  <c:v>24.5</c:v>
                </c:pt>
                <c:pt idx="226">
                  <c:v>24.52</c:v>
                </c:pt>
                <c:pt idx="227">
                  <c:v>24.54</c:v>
                </c:pt>
                <c:pt idx="228">
                  <c:v>24.56</c:v>
                </c:pt>
                <c:pt idx="229">
                  <c:v>24.58</c:v>
                </c:pt>
                <c:pt idx="230">
                  <c:v>24.6</c:v>
                </c:pt>
                <c:pt idx="231">
                  <c:v>24.62</c:v>
                </c:pt>
                <c:pt idx="232">
                  <c:v>24.64</c:v>
                </c:pt>
                <c:pt idx="233">
                  <c:v>24.66</c:v>
                </c:pt>
                <c:pt idx="234">
                  <c:v>24.68</c:v>
                </c:pt>
                <c:pt idx="235">
                  <c:v>24.7</c:v>
                </c:pt>
                <c:pt idx="236">
                  <c:v>24.72</c:v>
                </c:pt>
                <c:pt idx="237">
                  <c:v>24.74</c:v>
                </c:pt>
                <c:pt idx="238">
                  <c:v>24.76</c:v>
                </c:pt>
                <c:pt idx="239">
                  <c:v>24.78</c:v>
                </c:pt>
                <c:pt idx="240">
                  <c:v>24.8</c:v>
                </c:pt>
                <c:pt idx="241">
                  <c:v>24.82</c:v>
                </c:pt>
                <c:pt idx="242">
                  <c:v>24.84</c:v>
                </c:pt>
                <c:pt idx="243">
                  <c:v>24.86</c:v>
                </c:pt>
                <c:pt idx="244">
                  <c:v>24.88</c:v>
                </c:pt>
                <c:pt idx="245">
                  <c:v>24.9</c:v>
                </c:pt>
                <c:pt idx="246">
                  <c:v>24.92</c:v>
                </c:pt>
                <c:pt idx="247">
                  <c:v>24.94</c:v>
                </c:pt>
                <c:pt idx="248">
                  <c:v>24.96</c:v>
                </c:pt>
                <c:pt idx="249">
                  <c:v>24.98</c:v>
                </c:pt>
                <c:pt idx="250">
                  <c:v>25</c:v>
                </c:pt>
                <c:pt idx="251">
                  <c:v>25.02</c:v>
                </c:pt>
                <c:pt idx="252">
                  <c:v>25.04</c:v>
                </c:pt>
                <c:pt idx="253">
                  <c:v>25.06</c:v>
                </c:pt>
                <c:pt idx="254">
                  <c:v>25.08</c:v>
                </c:pt>
                <c:pt idx="255">
                  <c:v>25.1</c:v>
                </c:pt>
                <c:pt idx="256">
                  <c:v>25.12</c:v>
                </c:pt>
                <c:pt idx="257">
                  <c:v>25.14</c:v>
                </c:pt>
                <c:pt idx="258">
                  <c:v>25.16</c:v>
                </c:pt>
                <c:pt idx="259">
                  <c:v>25.18</c:v>
                </c:pt>
                <c:pt idx="260">
                  <c:v>25.2</c:v>
                </c:pt>
                <c:pt idx="261">
                  <c:v>25.22</c:v>
                </c:pt>
                <c:pt idx="262">
                  <c:v>25.24</c:v>
                </c:pt>
                <c:pt idx="263">
                  <c:v>25.26</c:v>
                </c:pt>
                <c:pt idx="264">
                  <c:v>25.28</c:v>
                </c:pt>
                <c:pt idx="265">
                  <c:v>25.3</c:v>
                </c:pt>
                <c:pt idx="266">
                  <c:v>25.32</c:v>
                </c:pt>
                <c:pt idx="267">
                  <c:v>25.34</c:v>
                </c:pt>
                <c:pt idx="268">
                  <c:v>25.36</c:v>
                </c:pt>
                <c:pt idx="269">
                  <c:v>25.38</c:v>
                </c:pt>
                <c:pt idx="270">
                  <c:v>25.4</c:v>
                </c:pt>
                <c:pt idx="271">
                  <c:v>25.42</c:v>
                </c:pt>
                <c:pt idx="272">
                  <c:v>25.44</c:v>
                </c:pt>
                <c:pt idx="273">
                  <c:v>25.46</c:v>
                </c:pt>
                <c:pt idx="274">
                  <c:v>25.48</c:v>
                </c:pt>
                <c:pt idx="275">
                  <c:v>25.5</c:v>
                </c:pt>
                <c:pt idx="276">
                  <c:v>25.52</c:v>
                </c:pt>
                <c:pt idx="277">
                  <c:v>25.54</c:v>
                </c:pt>
                <c:pt idx="278">
                  <c:v>25.56</c:v>
                </c:pt>
                <c:pt idx="279">
                  <c:v>25.58</c:v>
                </c:pt>
                <c:pt idx="280">
                  <c:v>25.6</c:v>
                </c:pt>
                <c:pt idx="281">
                  <c:v>25.62</c:v>
                </c:pt>
                <c:pt idx="282">
                  <c:v>25.64</c:v>
                </c:pt>
                <c:pt idx="283">
                  <c:v>25.66</c:v>
                </c:pt>
                <c:pt idx="284">
                  <c:v>25.68</c:v>
                </c:pt>
                <c:pt idx="285">
                  <c:v>25.7</c:v>
                </c:pt>
                <c:pt idx="286">
                  <c:v>25.72</c:v>
                </c:pt>
                <c:pt idx="287">
                  <c:v>25.74</c:v>
                </c:pt>
                <c:pt idx="288">
                  <c:v>25.76</c:v>
                </c:pt>
                <c:pt idx="289">
                  <c:v>25.78</c:v>
                </c:pt>
                <c:pt idx="290">
                  <c:v>25.8</c:v>
                </c:pt>
                <c:pt idx="291">
                  <c:v>25.82</c:v>
                </c:pt>
                <c:pt idx="292">
                  <c:v>25.84</c:v>
                </c:pt>
                <c:pt idx="293">
                  <c:v>25.86</c:v>
                </c:pt>
                <c:pt idx="294">
                  <c:v>25.88</c:v>
                </c:pt>
                <c:pt idx="295">
                  <c:v>25.9</c:v>
                </c:pt>
                <c:pt idx="296">
                  <c:v>25.92</c:v>
                </c:pt>
                <c:pt idx="297">
                  <c:v>25.94</c:v>
                </c:pt>
                <c:pt idx="298">
                  <c:v>25.96</c:v>
                </c:pt>
                <c:pt idx="299">
                  <c:v>25.98</c:v>
                </c:pt>
                <c:pt idx="300">
                  <c:v>26</c:v>
                </c:pt>
                <c:pt idx="301">
                  <c:v>26.02</c:v>
                </c:pt>
                <c:pt idx="302">
                  <c:v>26.04</c:v>
                </c:pt>
                <c:pt idx="303">
                  <c:v>26.06</c:v>
                </c:pt>
                <c:pt idx="304">
                  <c:v>26.08</c:v>
                </c:pt>
                <c:pt idx="305">
                  <c:v>26.1</c:v>
                </c:pt>
                <c:pt idx="306">
                  <c:v>26.12</c:v>
                </c:pt>
                <c:pt idx="307">
                  <c:v>26.14</c:v>
                </c:pt>
                <c:pt idx="308">
                  <c:v>26.16</c:v>
                </c:pt>
                <c:pt idx="309">
                  <c:v>26.18</c:v>
                </c:pt>
                <c:pt idx="310">
                  <c:v>26.2</c:v>
                </c:pt>
                <c:pt idx="311">
                  <c:v>26.22</c:v>
                </c:pt>
                <c:pt idx="312">
                  <c:v>26.24</c:v>
                </c:pt>
                <c:pt idx="313">
                  <c:v>26.26</c:v>
                </c:pt>
                <c:pt idx="314">
                  <c:v>26.28</c:v>
                </c:pt>
                <c:pt idx="315">
                  <c:v>26.3</c:v>
                </c:pt>
                <c:pt idx="316">
                  <c:v>26.32</c:v>
                </c:pt>
                <c:pt idx="317">
                  <c:v>26.34</c:v>
                </c:pt>
                <c:pt idx="318">
                  <c:v>26.36</c:v>
                </c:pt>
                <c:pt idx="319">
                  <c:v>26.38</c:v>
                </c:pt>
                <c:pt idx="320">
                  <c:v>26.4</c:v>
                </c:pt>
                <c:pt idx="321">
                  <c:v>26.42</c:v>
                </c:pt>
                <c:pt idx="322">
                  <c:v>26.44</c:v>
                </c:pt>
                <c:pt idx="323">
                  <c:v>26.46</c:v>
                </c:pt>
                <c:pt idx="324">
                  <c:v>26.48</c:v>
                </c:pt>
                <c:pt idx="325">
                  <c:v>26.5</c:v>
                </c:pt>
                <c:pt idx="326">
                  <c:v>26.52</c:v>
                </c:pt>
                <c:pt idx="327">
                  <c:v>26.54</c:v>
                </c:pt>
                <c:pt idx="328">
                  <c:v>26.56</c:v>
                </c:pt>
                <c:pt idx="329">
                  <c:v>26.58</c:v>
                </c:pt>
                <c:pt idx="330">
                  <c:v>26.6</c:v>
                </c:pt>
                <c:pt idx="331">
                  <c:v>26.62</c:v>
                </c:pt>
                <c:pt idx="332">
                  <c:v>26.64</c:v>
                </c:pt>
                <c:pt idx="333">
                  <c:v>26.66</c:v>
                </c:pt>
                <c:pt idx="334">
                  <c:v>26.68</c:v>
                </c:pt>
                <c:pt idx="335">
                  <c:v>26.7</c:v>
                </c:pt>
                <c:pt idx="336">
                  <c:v>26.72</c:v>
                </c:pt>
                <c:pt idx="337">
                  <c:v>26.74</c:v>
                </c:pt>
                <c:pt idx="338">
                  <c:v>26.76</c:v>
                </c:pt>
                <c:pt idx="339">
                  <c:v>26.78</c:v>
                </c:pt>
                <c:pt idx="340">
                  <c:v>26.8</c:v>
                </c:pt>
                <c:pt idx="341">
                  <c:v>26.82</c:v>
                </c:pt>
                <c:pt idx="342">
                  <c:v>26.84</c:v>
                </c:pt>
                <c:pt idx="343">
                  <c:v>26.86</c:v>
                </c:pt>
                <c:pt idx="344">
                  <c:v>26.88</c:v>
                </c:pt>
                <c:pt idx="345">
                  <c:v>26.9</c:v>
                </c:pt>
                <c:pt idx="346">
                  <c:v>26.92</c:v>
                </c:pt>
                <c:pt idx="347">
                  <c:v>26.94</c:v>
                </c:pt>
                <c:pt idx="348">
                  <c:v>26.96</c:v>
                </c:pt>
                <c:pt idx="349">
                  <c:v>26.98</c:v>
                </c:pt>
                <c:pt idx="350">
                  <c:v>27</c:v>
                </c:pt>
                <c:pt idx="351">
                  <c:v>27.02</c:v>
                </c:pt>
                <c:pt idx="352">
                  <c:v>27.04</c:v>
                </c:pt>
                <c:pt idx="353">
                  <c:v>27.06</c:v>
                </c:pt>
                <c:pt idx="354">
                  <c:v>27.08</c:v>
                </c:pt>
                <c:pt idx="355">
                  <c:v>27.1</c:v>
                </c:pt>
                <c:pt idx="356">
                  <c:v>27.12</c:v>
                </c:pt>
                <c:pt idx="357">
                  <c:v>27.14</c:v>
                </c:pt>
                <c:pt idx="358">
                  <c:v>27.16</c:v>
                </c:pt>
                <c:pt idx="359">
                  <c:v>27.18</c:v>
                </c:pt>
                <c:pt idx="360">
                  <c:v>27.2</c:v>
                </c:pt>
                <c:pt idx="361">
                  <c:v>27.22</c:v>
                </c:pt>
                <c:pt idx="362">
                  <c:v>27.24</c:v>
                </c:pt>
                <c:pt idx="363">
                  <c:v>27.26</c:v>
                </c:pt>
                <c:pt idx="364">
                  <c:v>27.28</c:v>
                </c:pt>
                <c:pt idx="365">
                  <c:v>27.3</c:v>
                </c:pt>
                <c:pt idx="366">
                  <c:v>27.32</c:v>
                </c:pt>
                <c:pt idx="367">
                  <c:v>27.34</c:v>
                </c:pt>
                <c:pt idx="368">
                  <c:v>27.36</c:v>
                </c:pt>
                <c:pt idx="369">
                  <c:v>27.38</c:v>
                </c:pt>
                <c:pt idx="370">
                  <c:v>27.4</c:v>
                </c:pt>
                <c:pt idx="371">
                  <c:v>27.42</c:v>
                </c:pt>
                <c:pt idx="372">
                  <c:v>27.44</c:v>
                </c:pt>
                <c:pt idx="373">
                  <c:v>27.46</c:v>
                </c:pt>
                <c:pt idx="374">
                  <c:v>27.48</c:v>
                </c:pt>
                <c:pt idx="375">
                  <c:v>27.5</c:v>
                </c:pt>
                <c:pt idx="376">
                  <c:v>27.52</c:v>
                </c:pt>
                <c:pt idx="377">
                  <c:v>27.54</c:v>
                </c:pt>
                <c:pt idx="378">
                  <c:v>27.56</c:v>
                </c:pt>
                <c:pt idx="379">
                  <c:v>27.58</c:v>
                </c:pt>
                <c:pt idx="380">
                  <c:v>27.6</c:v>
                </c:pt>
                <c:pt idx="381">
                  <c:v>27.62</c:v>
                </c:pt>
                <c:pt idx="382">
                  <c:v>27.64</c:v>
                </c:pt>
                <c:pt idx="383">
                  <c:v>27.66</c:v>
                </c:pt>
                <c:pt idx="384">
                  <c:v>27.68</c:v>
                </c:pt>
                <c:pt idx="385">
                  <c:v>27.7</c:v>
                </c:pt>
                <c:pt idx="386">
                  <c:v>27.72</c:v>
                </c:pt>
                <c:pt idx="387">
                  <c:v>27.74</c:v>
                </c:pt>
                <c:pt idx="388">
                  <c:v>27.76</c:v>
                </c:pt>
                <c:pt idx="389">
                  <c:v>27.78</c:v>
                </c:pt>
                <c:pt idx="390">
                  <c:v>27.8</c:v>
                </c:pt>
                <c:pt idx="391">
                  <c:v>27.82</c:v>
                </c:pt>
                <c:pt idx="392">
                  <c:v>27.84</c:v>
                </c:pt>
                <c:pt idx="393">
                  <c:v>27.86</c:v>
                </c:pt>
                <c:pt idx="394">
                  <c:v>27.88</c:v>
                </c:pt>
                <c:pt idx="395">
                  <c:v>27.9</c:v>
                </c:pt>
                <c:pt idx="396">
                  <c:v>27.92</c:v>
                </c:pt>
                <c:pt idx="397">
                  <c:v>27.94</c:v>
                </c:pt>
                <c:pt idx="398">
                  <c:v>27.96</c:v>
                </c:pt>
                <c:pt idx="399">
                  <c:v>27.98</c:v>
                </c:pt>
                <c:pt idx="400">
                  <c:v>28</c:v>
                </c:pt>
                <c:pt idx="401">
                  <c:v>28.02</c:v>
                </c:pt>
                <c:pt idx="402">
                  <c:v>28.04</c:v>
                </c:pt>
                <c:pt idx="403">
                  <c:v>28.06</c:v>
                </c:pt>
                <c:pt idx="404">
                  <c:v>28.08</c:v>
                </c:pt>
                <c:pt idx="405">
                  <c:v>28.1</c:v>
                </c:pt>
                <c:pt idx="406">
                  <c:v>28.12</c:v>
                </c:pt>
                <c:pt idx="407">
                  <c:v>28.14</c:v>
                </c:pt>
                <c:pt idx="408">
                  <c:v>28.16</c:v>
                </c:pt>
                <c:pt idx="409">
                  <c:v>28.18</c:v>
                </c:pt>
                <c:pt idx="410">
                  <c:v>28.2</c:v>
                </c:pt>
                <c:pt idx="411">
                  <c:v>28.22</c:v>
                </c:pt>
                <c:pt idx="412">
                  <c:v>28.24</c:v>
                </c:pt>
                <c:pt idx="413">
                  <c:v>28.26</c:v>
                </c:pt>
                <c:pt idx="414">
                  <c:v>28.28</c:v>
                </c:pt>
                <c:pt idx="415">
                  <c:v>28.3</c:v>
                </c:pt>
                <c:pt idx="416">
                  <c:v>28.32</c:v>
                </c:pt>
                <c:pt idx="417">
                  <c:v>28.34</c:v>
                </c:pt>
                <c:pt idx="418">
                  <c:v>28.36</c:v>
                </c:pt>
                <c:pt idx="419">
                  <c:v>28.38</c:v>
                </c:pt>
                <c:pt idx="420">
                  <c:v>28.4</c:v>
                </c:pt>
                <c:pt idx="421">
                  <c:v>28.42</c:v>
                </c:pt>
                <c:pt idx="422">
                  <c:v>28.44</c:v>
                </c:pt>
                <c:pt idx="423">
                  <c:v>28.46</c:v>
                </c:pt>
                <c:pt idx="424">
                  <c:v>28.48</c:v>
                </c:pt>
                <c:pt idx="425">
                  <c:v>28.5</c:v>
                </c:pt>
                <c:pt idx="426">
                  <c:v>28.52</c:v>
                </c:pt>
                <c:pt idx="427">
                  <c:v>28.54</c:v>
                </c:pt>
                <c:pt idx="428">
                  <c:v>28.56</c:v>
                </c:pt>
                <c:pt idx="429">
                  <c:v>28.58</c:v>
                </c:pt>
                <c:pt idx="430">
                  <c:v>28.6</c:v>
                </c:pt>
                <c:pt idx="431">
                  <c:v>28.62</c:v>
                </c:pt>
                <c:pt idx="432">
                  <c:v>28.64</c:v>
                </c:pt>
                <c:pt idx="433">
                  <c:v>28.66</c:v>
                </c:pt>
                <c:pt idx="434">
                  <c:v>28.68</c:v>
                </c:pt>
                <c:pt idx="435">
                  <c:v>28.7</c:v>
                </c:pt>
                <c:pt idx="436">
                  <c:v>28.72</c:v>
                </c:pt>
                <c:pt idx="437">
                  <c:v>28.74</c:v>
                </c:pt>
                <c:pt idx="438">
                  <c:v>28.76</c:v>
                </c:pt>
                <c:pt idx="439">
                  <c:v>28.78</c:v>
                </c:pt>
                <c:pt idx="440">
                  <c:v>28.8</c:v>
                </c:pt>
                <c:pt idx="441">
                  <c:v>28.82</c:v>
                </c:pt>
                <c:pt idx="442">
                  <c:v>28.84</c:v>
                </c:pt>
                <c:pt idx="443">
                  <c:v>28.86</c:v>
                </c:pt>
                <c:pt idx="444">
                  <c:v>28.88</c:v>
                </c:pt>
                <c:pt idx="445">
                  <c:v>28.9</c:v>
                </c:pt>
                <c:pt idx="446">
                  <c:v>28.92</c:v>
                </c:pt>
                <c:pt idx="447">
                  <c:v>28.94</c:v>
                </c:pt>
                <c:pt idx="448">
                  <c:v>28.96</c:v>
                </c:pt>
                <c:pt idx="449">
                  <c:v>28.98</c:v>
                </c:pt>
                <c:pt idx="450">
                  <c:v>29</c:v>
                </c:pt>
                <c:pt idx="451">
                  <c:v>29.02</c:v>
                </c:pt>
                <c:pt idx="452">
                  <c:v>29.04</c:v>
                </c:pt>
                <c:pt idx="453">
                  <c:v>29.06</c:v>
                </c:pt>
                <c:pt idx="454">
                  <c:v>29.08</c:v>
                </c:pt>
                <c:pt idx="455">
                  <c:v>29.1</c:v>
                </c:pt>
                <c:pt idx="456">
                  <c:v>29.12</c:v>
                </c:pt>
                <c:pt idx="457">
                  <c:v>29.14</c:v>
                </c:pt>
                <c:pt idx="458">
                  <c:v>29.16</c:v>
                </c:pt>
                <c:pt idx="459">
                  <c:v>29.18</c:v>
                </c:pt>
                <c:pt idx="460">
                  <c:v>29.2</c:v>
                </c:pt>
                <c:pt idx="461">
                  <c:v>29.22</c:v>
                </c:pt>
                <c:pt idx="462">
                  <c:v>29.24</c:v>
                </c:pt>
                <c:pt idx="463">
                  <c:v>29.26</c:v>
                </c:pt>
                <c:pt idx="464">
                  <c:v>29.28</c:v>
                </c:pt>
                <c:pt idx="465">
                  <c:v>29.3</c:v>
                </c:pt>
                <c:pt idx="466">
                  <c:v>29.32</c:v>
                </c:pt>
                <c:pt idx="467">
                  <c:v>29.34</c:v>
                </c:pt>
                <c:pt idx="468">
                  <c:v>29.36</c:v>
                </c:pt>
                <c:pt idx="469">
                  <c:v>29.38</c:v>
                </c:pt>
                <c:pt idx="470">
                  <c:v>29.4</c:v>
                </c:pt>
                <c:pt idx="471">
                  <c:v>29.42</c:v>
                </c:pt>
                <c:pt idx="472">
                  <c:v>29.44</c:v>
                </c:pt>
                <c:pt idx="473">
                  <c:v>29.46</c:v>
                </c:pt>
                <c:pt idx="474">
                  <c:v>29.48</c:v>
                </c:pt>
                <c:pt idx="475">
                  <c:v>29.5</c:v>
                </c:pt>
                <c:pt idx="476">
                  <c:v>29.52</c:v>
                </c:pt>
                <c:pt idx="477">
                  <c:v>29.54</c:v>
                </c:pt>
                <c:pt idx="478">
                  <c:v>29.56</c:v>
                </c:pt>
                <c:pt idx="479">
                  <c:v>29.58</c:v>
                </c:pt>
                <c:pt idx="480">
                  <c:v>29.6</c:v>
                </c:pt>
                <c:pt idx="481">
                  <c:v>29.62</c:v>
                </c:pt>
                <c:pt idx="482">
                  <c:v>29.64</c:v>
                </c:pt>
                <c:pt idx="483">
                  <c:v>29.66</c:v>
                </c:pt>
                <c:pt idx="484">
                  <c:v>29.68</c:v>
                </c:pt>
                <c:pt idx="485">
                  <c:v>29.7</c:v>
                </c:pt>
                <c:pt idx="486">
                  <c:v>29.72</c:v>
                </c:pt>
                <c:pt idx="487">
                  <c:v>29.74</c:v>
                </c:pt>
                <c:pt idx="488">
                  <c:v>29.76</c:v>
                </c:pt>
                <c:pt idx="489">
                  <c:v>29.78</c:v>
                </c:pt>
                <c:pt idx="490">
                  <c:v>29.8</c:v>
                </c:pt>
                <c:pt idx="491">
                  <c:v>29.82</c:v>
                </c:pt>
                <c:pt idx="492">
                  <c:v>29.84</c:v>
                </c:pt>
                <c:pt idx="493">
                  <c:v>29.86</c:v>
                </c:pt>
                <c:pt idx="494">
                  <c:v>29.88</c:v>
                </c:pt>
                <c:pt idx="495">
                  <c:v>29.9</c:v>
                </c:pt>
                <c:pt idx="496">
                  <c:v>29.92</c:v>
                </c:pt>
                <c:pt idx="497">
                  <c:v>29.94</c:v>
                </c:pt>
                <c:pt idx="498">
                  <c:v>29.96</c:v>
                </c:pt>
                <c:pt idx="499">
                  <c:v>29.98</c:v>
                </c:pt>
                <c:pt idx="500">
                  <c:v>30</c:v>
                </c:pt>
                <c:pt idx="501">
                  <c:v>30.02</c:v>
                </c:pt>
                <c:pt idx="502">
                  <c:v>30.04</c:v>
                </c:pt>
                <c:pt idx="503">
                  <c:v>30.06</c:v>
                </c:pt>
                <c:pt idx="504">
                  <c:v>30.08</c:v>
                </c:pt>
                <c:pt idx="505">
                  <c:v>30.1</c:v>
                </c:pt>
                <c:pt idx="506">
                  <c:v>30.12</c:v>
                </c:pt>
                <c:pt idx="507">
                  <c:v>30.14</c:v>
                </c:pt>
                <c:pt idx="508">
                  <c:v>30.16</c:v>
                </c:pt>
                <c:pt idx="509">
                  <c:v>30.18</c:v>
                </c:pt>
                <c:pt idx="510">
                  <c:v>30.2</c:v>
                </c:pt>
                <c:pt idx="511">
                  <c:v>30.22</c:v>
                </c:pt>
                <c:pt idx="512">
                  <c:v>30.24</c:v>
                </c:pt>
                <c:pt idx="513">
                  <c:v>30.26</c:v>
                </c:pt>
                <c:pt idx="514">
                  <c:v>30.28</c:v>
                </c:pt>
                <c:pt idx="515">
                  <c:v>30.3</c:v>
                </c:pt>
                <c:pt idx="516">
                  <c:v>30.32</c:v>
                </c:pt>
                <c:pt idx="517">
                  <c:v>30.34</c:v>
                </c:pt>
                <c:pt idx="518">
                  <c:v>30.36</c:v>
                </c:pt>
                <c:pt idx="519">
                  <c:v>30.38</c:v>
                </c:pt>
                <c:pt idx="520">
                  <c:v>30.4</c:v>
                </c:pt>
                <c:pt idx="521">
                  <c:v>30.42</c:v>
                </c:pt>
                <c:pt idx="522">
                  <c:v>30.44</c:v>
                </c:pt>
                <c:pt idx="523">
                  <c:v>30.46</c:v>
                </c:pt>
                <c:pt idx="524">
                  <c:v>30.48</c:v>
                </c:pt>
                <c:pt idx="525">
                  <c:v>30.5</c:v>
                </c:pt>
                <c:pt idx="526">
                  <c:v>30.52</c:v>
                </c:pt>
                <c:pt idx="527">
                  <c:v>30.54</c:v>
                </c:pt>
                <c:pt idx="528">
                  <c:v>30.56</c:v>
                </c:pt>
                <c:pt idx="529">
                  <c:v>30.58</c:v>
                </c:pt>
                <c:pt idx="530">
                  <c:v>30.6</c:v>
                </c:pt>
                <c:pt idx="531">
                  <c:v>30.62</c:v>
                </c:pt>
                <c:pt idx="532">
                  <c:v>30.64</c:v>
                </c:pt>
                <c:pt idx="533">
                  <c:v>30.66</c:v>
                </c:pt>
                <c:pt idx="534">
                  <c:v>30.68</c:v>
                </c:pt>
                <c:pt idx="535">
                  <c:v>30.7</c:v>
                </c:pt>
                <c:pt idx="536">
                  <c:v>30.72</c:v>
                </c:pt>
                <c:pt idx="537">
                  <c:v>30.74</c:v>
                </c:pt>
                <c:pt idx="538">
                  <c:v>30.76</c:v>
                </c:pt>
                <c:pt idx="539">
                  <c:v>30.78</c:v>
                </c:pt>
                <c:pt idx="540">
                  <c:v>30.8</c:v>
                </c:pt>
                <c:pt idx="541">
                  <c:v>30.82</c:v>
                </c:pt>
                <c:pt idx="542">
                  <c:v>30.84</c:v>
                </c:pt>
                <c:pt idx="543">
                  <c:v>30.86</c:v>
                </c:pt>
                <c:pt idx="544">
                  <c:v>30.88</c:v>
                </c:pt>
                <c:pt idx="545">
                  <c:v>30.9</c:v>
                </c:pt>
                <c:pt idx="546">
                  <c:v>30.92</c:v>
                </c:pt>
                <c:pt idx="547">
                  <c:v>30.94</c:v>
                </c:pt>
                <c:pt idx="548">
                  <c:v>30.96</c:v>
                </c:pt>
                <c:pt idx="549">
                  <c:v>30.98</c:v>
                </c:pt>
                <c:pt idx="550">
                  <c:v>31</c:v>
                </c:pt>
                <c:pt idx="551">
                  <c:v>31.02</c:v>
                </c:pt>
                <c:pt idx="552">
                  <c:v>31.04</c:v>
                </c:pt>
                <c:pt idx="553">
                  <c:v>31.06</c:v>
                </c:pt>
                <c:pt idx="554">
                  <c:v>31.08</c:v>
                </c:pt>
                <c:pt idx="555">
                  <c:v>31.1</c:v>
                </c:pt>
                <c:pt idx="556">
                  <c:v>31.12</c:v>
                </c:pt>
                <c:pt idx="557">
                  <c:v>31.14</c:v>
                </c:pt>
                <c:pt idx="558">
                  <c:v>31.16</c:v>
                </c:pt>
                <c:pt idx="559">
                  <c:v>31.18</c:v>
                </c:pt>
                <c:pt idx="560">
                  <c:v>31.2</c:v>
                </c:pt>
                <c:pt idx="561">
                  <c:v>31.22</c:v>
                </c:pt>
                <c:pt idx="562">
                  <c:v>31.24</c:v>
                </c:pt>
                <c:pt idx="563">
                  <c:v>31.26</c:v>
                </c:pt>
                <c:pt idx="564">
                  <c:v>31.28</c:v>
                </c:pt>
                <c:pt idx="565">
                  <c:v>31.3</c:v>
                </c:pt>
                <c:pt idx="566">
                  <c:v>31.32</c:v>
                </c:pt>
                <c:pt idx="567">
                  <c:v>31.34</c:v>
                </c:pt>
                <c:pt idx="568">
                  <c:v>31.36</c:v>
                </c:pt>
                <c:pt idx="569">
                  <c:v>31.38</c:v>
                </c:pt>
                <c:pt idx="570">
                  <c:v>31.4</c:v>
                </c:pt>
                <c:pt idx="571">
                  <c:v>31.42</c:v>
                </c:pt>
                <c:pt idx="572">
                  <c:v>31.44</c:v>
                </c:pt>
                <c:pt idx="573">
                  <c:v>31.46</c:v>
                </c:pt>
                <c:pt idx="574">
                  <c:v>31.48</c:v>
                </c:pt>
                <c:pt idx="575">
                  <c:v>31.5</c:v>
                </c:pt>
                <c:pt idx="576">
                  <c:v>31.52</c:v>
                </c:pt>
                <c:pt idx="577">
                  <c:v>31.54</c:v>
                </c:pt>
                <c:pt idx="578">
                  <c:v>31.56</c:v>
                </c:pt>
                <c:pt idx="579">
                  <c:v>31.58</c:v>
                </c:pt>
                <c:pt idx="580">
                  <c:v>31.6</c:v>
                </c:pt>
                <c:pt idx="581">
                  <c:v>31.62</c:v>
                </c:pt>
                <c:pt idx="582">
                  <c:v>31.64</c:v>
                </c:pt>
                <c:pt idx="583">
                  <c:v>31.66</c:v>
                </c:pt>
                <c:pt idx="584">
                  <c:v>31.68</c:v>
                </c:pt>
                <c:pt idx="585">
                  <c:v>31.7</c:v>
                </c:pt>
                <c:pt idx="586">
                  <c:v>31.72</c:v>
                </c:pt>
                <c:pt idx="587">
                  <c:v>31.74</c:v>
                </c:pt>
                <c:pt idx="588">
                  <c:v>31.76</c:v>
                </c:pt>
                <c:pt idx="589">
                  <c:v>31.78</c:v>
                </c:pt>
                <c:pt idx="590">
                  <c:v>31.8</c:v>
                </c:pt>
                <c:pt idx="591">
                  <c:v>31.82</c:v>
                </c:pt>
                <c:pt idx="592">
                  <c:v>31.84</c:v>
                </c:pt>
                <c:pt idx="593">
                  <c:v>31.86</c:v>
                </c:pt>
                <c:pt idx="594">
                  <c:v>31.88</c:v>
                </c:pt>
                <c:pt idx="595">
                  <c:v>31.9</c:v>
                </c:pt>
                <c:pt idx="596">
                  <c:v>31.92</c:v>
                </c:pt>
                <c:pt idx="597">
                  <c:v>31.94</c:v>
                </c:pt>
                <c:pt idx="598">
                  <c:v>31.96</c:v>
                </c:pt>
                <c:pt idx="599">
                  <c:v>31.98</c:v>
                </c:pt>
                <c:pt idx="600">
                  <c:v>32</c:v>
                </c:pt>
                <c:pt idx="601">
                  <c:v>32.020000000000003</c:v>
                </c:pt>
                <c:pt idx="602">
                  <c:v>32.04</c:v>
                </c:pt>
                <c:pt idx="603">
                  <c:v>32.06</c:v>
                </c:pt>
                <c:pt idx="604">
                  <c:v>32.08</c:v>
                </c:pt>
                <c:pt idx="605">
                  <c:v>32.1</c:v>
                </c:pt>
                <c:pt idx="606">
                  <c:v>32.119999999999997</c:v>
                </c:pt>
                <c:pt idx="607">
                  <c:v>32.14</c:v>
                </c:pt>
                <c:pt idx="608">
                  <c:v>32.159999999999997</c:v>
                </c:pt>
                <c:pt idx="609">
                  <c:v>32.18</c:v>
                </c:pt>
                <c:pt idx="610">
                  <c:v>32.200000000000003</c:v>
                </c:pt>
                <c:pt idx="611">
                  <c:v>32.22</c:v>
                </c:pt>
                <c:pt idx="612">
                  <c:v>32.24</c:v>
                </c:pt>
                <c:pt idx="613">
                  <c:v>32.26</c:v>
                </c:pt>
                <c:pt idx="614">
                  <c:v>32.28</c:v>
                </c:pt>
                <c:pt idx="615">
                  <c:v>32.299999999999997</c:v>
                </c:pt>
                <c:pt idx="616">
                  <c:v>32.32</c:v>
                </c:pt>
                <c:pt idx="617">
                  <c:v>32.340000000000003</c:v>
                </c:pt>
                <c:pt idx="618">
                  <c:v>32.36</c:v>
                </c:pt>
                <c:pt idx="619">
                  <c:v>32.380000000000003</c:v>
                </c:pt>
                <c:pt idx="620">
                  <c:v>32.4</c:v>
                </c:pt>
                <c:pt idx="621">
                  <c:v>32.42</c:v>
                </c:pt>
                <c:pt idx="622">
                  <c:v>32.44</c:v>
                </c:pt>
                <c:pt idx="623">
                  <c:v>32.46</c:v>
                </c:pt>
                <c:pt idx="624">
                  <c:v>32.479999999999997</c:v>
                </c:pt>
                <c:pt idx="625">
                  <c:v>32.5</c:v>
                </c:pt>
                <c:pt idx="626">
                  <c:v>32.520000000000003</c:v>
                </c:pt>
                <c:pt idx="627">
                  <c:v>32.54</c:v>
                </c:pt>
                <c:pt idx="628">
                  <c:v>32.56</c:v>
                </c:pt>
                <c:pt idx="629">
                  <c:v>32.58</c:v>
                </c:pt>
                <c:pt idx="630">
                  <c:v>32.6</c:v>
                </c:pt>
                <c:pt idx="631">
                  <c:v>32.619999999999997</c:v>
                </c:pt>
                <c:pt idx="632">
                  <c:v>32.64</c:v>
                </c:pt>
                <c:pt idx="633">
                  <c:v>32.659999999999997</c:v>
                </c:pt>
                <c:pt idx="634">
                  <c:v>32.68</c:v>
                </c:pt>
                <c:pt idx="635">
                  <c:v>32.700000000000003</c:v>
                </c:pt>
                <c:pt idx="636">
                  <c:v>32.72</c:v>
                </c:pt>
                <c:pt idx="637">
                  <c:v>32.74</c:v>
                </c:pt>
                <c:pt idx="638">
                  <c:v>32.76</c:v>
                </c:pt>
                <c:pt idx="639">
                  <c:v>32.78</c:v>
                </c:pt>
                <c:pt idx="640">
                  <c:v>32.799999999999997</c:v>
                </c:pt>
                <c:pt idx="641">
                  <c:v>32.82</c:v>
                </c:pt>
                <c:pt idx="642">
                  <c:v>32.840000000000003</c:v>
                </c:pt>
                <c:pt idx="643">
                  <c:v>32.86</c:v>
                </c:pt>
                <c:pt idx="644">
                  <c:v>32.880000000000003</c:v>
                </c:pt>
                <c:pt idx="645">
                  <c:v>32.9</c:v>
                </c:pt>
                <c:pt idx="646">
                  <c:v>32.92</c:v>
                </c:pt>
                <c:pt idx="647">
                  <c:v>32.94</c:v>
                </c:pt>
                <c:pt idx="648">
                  <c:v>32.96</c:v>
                </c:pt>
                <c:pt idx="649">
                  <c:v>32.979999999999997</c:v>
                </c:pt>
                <c:pt idx="650">
                  <c:v>33</c:v>
                </c:pt>
                <c:pt idx="651">
                  <c:v>33.020000000000003</c:v>
                </c:pt>
                <c:pt idx="652">
                  <c:v>33.04</c:v>
                </c:pt>
                <c:pt idx="653">
                  <c:v>33.06</c:v>
                </c:pt>
                <c:pt idx="654">
                  <c:v>33.08</c:v>
                </c:pt>
                <c:pt idx="655">
                  <c:v>33.1</c:v>
                </c:pt>
                <c:pt idx="656">
                  <c:v>33.119999999999997</c:v>
                </c:pt>
                <c:pt idx="657">
                  <c:v>33.14</c:v>
                </c:pt>
                <c:pt idx="658">
                  <c:v>33.159999999999997</c:v>
                </c:pt>
                <c:pt idx="659">
                  <c:v>33.18</c:v>
                </c:pt>
                <c:pt idx="660">
                  <c:v>33.200000000000003</c:v>
                </c:pt>
                <c:pt idx="661">
                  <c:v>33.22</c:v>
                </c:pt>
                <c:pt idx="662">
                  <c:v>33.24</c:v>
                </c:pt>
                <c:pt idx="663">
                  <c:v>33.26</c:v>
                </c:pt>
                <c:pt idx="664">
                  <c:v>33.28</c:v>
                </c:pt>
                <c:pt idx="665">
                  <c:v>33.299999999999997</c:v>
                </c:pt>
                <c:pt idx="666">
                  <c:v>33.32</c:v>
                </c:pt>
                <c:pt idx="667">
                  <c:v>33.340000000000003</c:v>
                </c:pt>
                <c:pt idx="668">
                  <c:v>33.36</c:v>
                </c:pt>
                <c:pt idx="669">
                  <c:v>33.380000000000003</c:v>
                </c:pt>
                <c:pt idx="670">
                  <c:v>33.4</c:v>
                </c:pt>
                <c:pt idx="671">
                  <c:v>33.42</c:v>
                </c:pt>
                <c:pt idx="672">
                  <c:v>33.44</c:v>
                </c:pt>
                <c:pt idx="673">
                  <c:v>33.46</c:v>
                </c:pt>
                <c:pt idx="674">
                  <c:v>33.479999999999997</c:v>
                </c:pt>
                <c:pt idx="675">
                  <c:v>33.5</c:v>
                </c:pt>
                <c:pt idx="676">
                  <c:v>33.520000000000003</c:v>
                </c:pt>
                <c:pt idx="677">
                  <c:v>33.54</c:v>
                </c:pt>
                <c:pt idx="678">
                  <c:v>33.56</c:v>
                </c:pt>
                <c:pt idx="679">
                  <c:v>33.58</c:v>
                </c:pt>
                <c:pt idx="680">
                  <c:v>33.6</c:v>
                </c:pt>
                <c:pt idx="681">
                  <c:v>33.619999999999997</c:v>
                </c:pt>
                <c:pt idx="682">
                  <c:v>33.64</c:v>
                </c:pt>
                <c:pt idx="683">
                  <c:v>33.659999999999997</c:v>
                </c:pt>
                <c:pt idx="684">
                  <c:v>33.68</c:v>
                </c:pt>
                <c:pt idx="685">
                  <c:v>33.700000000000003</c:v>
                </c:pt>
                <c:pt idx="686">
                  <c:v>33.72</c:v>
                </c:pt>
                <c:pt idx="687">
                  <c:v>33.74</c:v>
                </c:pt>
                <c:pt idx="688">
                  <c:v>33.76</c:v>
                </c:pt>
                <c:pt idx="689">
                  <c:v>33.78</c:v>
                </c:pt>
                <c:pt idx="690">
                  <c:v>33.799999999999997</c:v>
                </c:pt>
                <c:pt idx="691">
                  <c:v>33.82</c:v>
                </c:pt>
                <c:pt idx="692">
                  <c:v>33.840000000000003</c:v>
                </c:pt>
                <c:pt idx="693">
                  <c:v>33.86</c:v>
                </c:pt>
                <c:pt idx="694">
                  <c:v>33.880000000000003</c:v>
                </c:pt>
                <c:pt idx="695">
                  <c:v>33.9</c:v>
                </c:pt>
                <c:pt idx="696">
                  <c:v>33.92</c:v>
                </c:pt>
                <c:pt idx="697">
                  <c:v>33.94</c:v>
                </c:pt>
                <c:pt idx="698">
                  <c:v>33.96</c:v>
                </c:pt>
                <c:pt idx="699">
                  <c:v>33.979999999999997</c:v>
                </c:pt>
                <c:pt idx="700">
                  <c:v>34</c:v>
                </c:pt>
                <c:pt idx="701">
                  <c:v>34.020000000000003</c:v>
                </c:pt>
                <c:pt idx="702">
                  <c:v>34.04</c:v>
                </c:pt>
                <c:pt idx="703">
                  <c:v>34.06</c:v>
                </c:pt>
                <c:pt idx="704">
                  <c:v>34.08</c:v>
                </c:pt>
                <c:pt idx="705">
                  <c:v>34.1</c:v>
                </c:pt>
                <c:pt idx="706">
                  <c:v>34.119999999999997</c:v>
                </c:pt>
                <c:pt idx="707">
                  <c:v>34.14</c:v>
                </c:pt>
                <c:pt idx="708">
                  <c:v>34.159999999999997</c:v>
                </c:pt>
                <c:pt idx="709">
                  <c:v>34.18</c:v>
                </c:pt>
                <c:pt idx="710">
                  <c:v>34.200000000000003</c:v>
                </c:pt>
                <c:pt idx="711">
                  <c:v>34.22</c:v>
                </c:pt>
                <c:pt idx="712">
                  <c:v>34.24</c:v>
                </c:pt>
                <c:pt idx="713">
                  <c:v>34.26</c:v>
                </c:pt>
                <c:pt idx="714">
                  <c:v>34.28</c:v>
                </c:pt>
                <c:pt idx="715">
                  <c:v>34.299999999999997</c:v>
                </c:pt>
                <c:pt idx="716">
                  <c:v>34.32</c:v>
                </c:pt>
                <c:pt idx="717">
                  <c:v>34.340000000000003</c:v>
                </c:pt>
                <c:pt idx="718">
                  <c:v>34.36</c:v>
                </c:pt>
                <c:pt idx="719">
                  <c:v>34.380000000000003</c:v>
                </c:pt>
                <c:pt idx="720">
                  <c:v>34.4</c:v>
                </c:pt>
                <c:pt idx="721">
                  <c:v>34.42</c:v>
                </c:pt>
                <c:pt idx="722">
                  <c:v>34.44</c:v>
                </c:pt>
                <c:pt idx="723">
                  <c:v>34.46</c:v>
                </c:pt>
                <c:pt idx="724">
                  <c:v>34.479999999999997</c:v>
                </c:pt>
                <c:pt idx="725">
                  <c:v>34.5</c:v>
                </c:pt>
                <c:pt idx="726">
                  <c:v>34.520000000000003</c:v>
                </c:pt>
                <c:pt idx="727">
                  <c:v>34.54</c:v>
                </c:pt>
                <c:pt idx="728">
                  <c:v>34.56</c:v>
                </c:pt>
                <c:pt idx="729">
                  <c:v>34.58</c:v>
                </c:pt>
                <c:pt idx="730">
                  <c:v>34.6</c:v>
                </c:pt>
                <c:pt idx="731">
                  <c:v>34.619999999999997</c:v>
                </c:pt>
                <c:pt idx="732">
                  <c:v>34.64</c:v>
                </c:pt>
                <c:pt idx="733">
                  <c:v>34.659999999999997</c:v>
                </c:pt>
                <c:pt idx="734">
                  <c:v>34.68</c:v>
                </c:pt>
                <c:pt idx="735">
                  <c:v>34.700000000000003</c:v>
                </c:pt>
                <c:pt idx="736">
                  <c:v>34.72</c:v>
                </c:pt>
                <c:pt idx="737">
                  <c:v>34.74</c:v>
                </c:pt>
                <c:pt idx="738">
                  <c:v>34.76</c:v>
                </c:pt>
                <c:pt idx="739">
                  <c:v>34.78</c:v>
                </c:pt>
                <c:pt idx="740">
                  <c:v>34.799999999999997</c:v>
                </c:pt>
                <c:pt idx="741">
                  <c:v>34.82</c:v>
                </c:pt>
                <c:pt idx="742">
                  <c:v>34.840000000000003</c:v>
                </c:pt>
                <c:pt idx="743">
                  <c:v>34.86</c:v>
                </c:pt>
                <c:pt idx="744">
                  <c:v>34.880000000000003</c:v>
                </c:pt>
                <c:pt idx="745">
                  <c:v>34.9</c:v>
                </c:pt>
                <c:pt idx="746">
                  <c:v>34.92</c:v>
                </c:pt>
                <c:pt idx="747">
                  <c:v>34.94</c:v>
                </c:pt>
                <c:pt idx="748">
                  <c:v>34.96</c:v>
                </c:pt>
                <c:pt idx="749">
                  <c:v>34.979999999999997</c:v>
                </c:pt>
                <c:pt idx="750">
                  <c:v>35</c:v>
                </c:pt>
                <c:pt idx="751">
                  <c:v>35.020000000000003</c:v>
                </c:pt>
                <c:pt idx="752">
                  <c:v>35.04</c:v>
                </c:pt>
                <c:pt idx="753">
                  <c:v>35.06</c:v>
                </c:pt>
                <c:pt idx="754">
                  <c:v>35.08</c:v>
                </c:pt>
                <c:pt idx="755">
                  <c:v>35.1</c:v>
                </c:pt>
                <c:pt idx="756">
                  <c:v>35.119999999999997</c:v>
                </c:pt>
                <c:pt idx="757">
                  <c:v>35.14</c:v>
                </c:pt>
                <c:pt idx="758">
                  <c:v>35.159999999999997</c:v>
                </c:pt>
                <c:pt idx="759">
                  <c:v>35.18</c:v>
                </c:pt>
                <c:pt idx="760">
                  <c:v>35.200000000000003</c:v>
                </c:pt>
                <c:pt idx="761">
                  <c:v>35.22</c:v>
                </c:pt>
                <c:pt idx="762">
                  <c:v>35.24</c:v>
                </c:pt>
                <c:pt idx="763">
                  <c:v>35.26</c:v>
                </c:pt>
                <c:pt idx="764">
                  <c:v>35.28</c:v>
                </c:pt>
                <c:pt idx="765">
                  <c:v>35.299999999999997</c:v>
                </c:pt>
                <c:pt idx="766">
                  <c:v>35.32</c:v>
                </c:pt>
                <c:pt idx="767">
                  <c:v>35.340000000000003</c:v>
                </c:pt>
                <c:pt idx="768">
                  <c:v>35.36</c:v>
                </c:pt>
                <c:pt idx="769">
                  <c:v>35.380000000000003</c:v>
                </c:pt>
                <c:pt idx="770">
                  <c:v>35.4</c:v>
                </c:pt>
                <c:pt idx="771">
                  <c:v>35.42</c:v>
                </c:pt>
                <c:pt idx="772">
                  <c:v>35.44</c:v>
                </c:pt>
                <c:pt idx="773">
                  <c:v>35.46</c:v>
                </c:pt>
                <c:pt idx="774">
                  <c:v>35.479999999999997</c:v>
                </c:pt>
                <c:pt idx="775">
                  <c:v>35.5</c:v>
                </c:pt>
                <c:pt idx="776">
                  <c:v>35.520000000000003</c:v>
                </c:pt>
                <c:pt idx="777">
                  <c:v>35.54</c:v>
                </c:pt>
                <c:pt idx="778">
                  <c:v>35.56</c:v>
                </c:pt>
                <c:pt idx="779">
                  <c:v>35.58</c:v>
                </c:pt>
                <c:pt idx="780">
                  <c:v>35.6</c:v>
                </c:pt>
                <c:pt idx="781">
                  <c:v>35.619999999999997</c:v>
                </c:pt>
                <c:pt idx="782">
                  <c:v>35.64</c:v>
                </c:pt>
                <c:pt idx="783">
                  <c:v>35.659999999999997</c:v>
                </c:pt>
                <c:pt idx="784">
                  <c:v>35.68</c:v>
                </c:pt>
                <c:pt idx="785">
                  <c:v>35.700000000000003</c:v>
                </c:pt>
                <c:pt idx="786">
                  <c:v>35.72</c:v>
                </c:pt>
                <c:pt idx="787">
                  <c:v>35.74</c:v>
                </c:pt>
                <c:pt idx="788">
                  <c:v>35.76</c:v>
                </c:pt>
                <c:pt idx="789">
                  <c:v>35.78</c:v>
                </c:pt>
                <c:pt idx="790">
                  <c:v>35.799999999999997</c:v>
                </c:pt>
                <c:pt idx="791">
                  <c:v>35.82</c:v>
                </c:pt>
                <c:pt idx="792">
                  <c:v>35.840000000000003</c:v>
                </c:pt>
                <c:pt idx="793">
                  <c:v>35.86</c:v>
                </c:pt>
                <c:pt idx="794">
                  <c:v>35.880000000000003</c:v>
                </c:pt>
                <c:pt idx="795">
                  <c:v>35.9</c:v>
                </c:pt>
                <c:pt idx="796">
                  <c:v>35.92</c:v>
                </c:pt>
                <c:pt idx="797">
                  <c:v>35.94</c:v>
                </c:pt>
                <c:pt idx="798">
                  <c:v>35.96</c:v>
                </c:pt>
                <c:pt idx="799">
                  <c:v>35.979999999999997</c:v>
                </c:pt>
                <c:pt idx="800">
                  <c:v>36</c:v>
                </c:pt>
                <c:pt idx="801">
                  <c:v>36.020000000000003</c:v>
                </c:pt>
                <c:pt idx="802">
                  <c:v>36.04</c:v>
                </c:pt>
                <c:pt idx="803">
                  <c:v>36.06</c:v>
                </c:pt>
                <c:pt idx="804">
                  <c:v>36.08</c:v>
                </c:pt>
                <c:pt idx="805">
                  <c:v>36.1</c:v>
                </c:pt>
                <c:pt idx="806">
                  <c:v>36.119999999999997</c:v>
                </c:pt>
                <c:pt idx="807">
                  <c:v>36.14</c:v>
                </c:pt>
                <c:pt idx="808">
                  <c:v>36.159999999999997</c:v>
                </c:pt>
                <c:pt idx="809">
                  <c:v>36.18</c:v>
                </c:pt>
                <c:pt idx="810">
                  <c:v>36.200000000000003</c:v>
                </c:pt>
                <c:pt idx="811">
                  <c:v>36.22</c:v>
                </c:pt>
                <c:pt idx="812">
                  <c:v>36.24</c:v>
                </c:pt>
                <c:pt idx="813">
                  <c:v>36.26</c:v>
                </c:pt>
                <c:pt idx="814">
                  <c:v>36.28</c:v>
                </c:pt>
                <c:pt idx="815">
                  <c:v>36.299999999999997</c:v>
                </c:pt>
                <c:pt idx="816">
                  <c:v>36.32</c:v>
                </c:pt>
                <c:pt idx="817">
                  <c:v>36.340000000000003</c:v>
                </c:pt>
                <c:pt idx="818">
                  <c:v>36.36</c:v>
                </c:pt>
                <c:pt idx="819">
                  <c:v>36.380000000000003</c:v>
                </c:pt>
                <c:pt idx="820">
                  <c:v>36.4</c:v>
                </c:pt>
                <c:pt idx="821">
                  <c:v>36.42</c:v>
                </c:pt>
                <c:pt idx="822">
                  <c:v>36.44</c:v>
                </c:pt>
                <c:pt idx="823">
                  <c:v>36.46</c:v>
                </c:pt>
                <c:pt idx="824">
                  <c:v>36.479999999999997</c:v>
                </c:pt>
                <c:pt idx="825">
                  <c:v>36.5</c:v>
                </c:pt>
                <c:pt idx="826">
                  <c:v>36.520000000000003</c:v>
                </c:pt>
                <c:pt idx="827">
                  <c:v>36.54</c:v>
                </c:pt>
                <c:pt idx="828">
                  <c:v>36.56</c:v>
                </c:pt>
                <c:pt idx="829">
                  <c:v>36.58</c:v>
                </c:pt>
                <c:pt idx="830">
                  <c:v>36.6</c:v>
                </c:pt>
                <c:pt idx="831">
                  <c:v>36.619999999999997</c:v>
                </c:pt>
                <c:pt idx="832">
                  <c:v>36.64</c:v>
                </c:pt>
                <c:pt idx="833">
                  <c:v>36.659999999999997</c:v>
                </c:pt>
                <c:pt idx="834">
                  <c:v>36.68</c:v>
                </c:pt>
                <c:pt idx="835">
                  <c:v>36.700000000000003</c:v>
                </c:pt>
                <c:pt idx="836">
                  <c:v>36.72</c:v>
                </c:pt>
                <c:pt idx="837">
                  <c:v>36.74</c:v>
                </c:pt>
                <c:pt idx="838">
                  <c:v>36.76</c:v>
                </c:pt>
                <c:pt idx="839">
                  <c:v>36.78</c:v>
                </c:pt>
                <c:pt idx="840">
                  <c:v>36.799999999999997</c:v>
                </c:pt>
                <c:pt idx="841">
                  <c:v>36.82</c:v>
                </c:pt>
                <c:pt idx="842">
                  <c:v>36.840000000000003</c:v>
                </c:pt>
                <c:pt idx="843">
                  <c:v>36.86</c:v>
                </c:pt>
                <c:pt idx="844">
                  <c:v>36.880000000000003</c:v>
                </c:pt>
                <c:pt idx="845">
                  <c:v>36.9</c:v>
                </c:pt>
                <c:pt idx="846">
                  <c:v>36.92</c:v>
                </c:pt>
                <c:pt idx="847">
                  <c:v>36.94</c:v>
                </c:pt>
                <c:pt idx="848">
                  <c:v>36.96</c:v>
                </c:pt>
                <c:pt idx="849">
                  <c:v>36.979999999999997</c:v>
                </c:pt>
                <c:pt idx="850">
                  <c:v>37</c:v>
                </c:pt>
                <c:pt idx="851">
                  <c:v>37.020000000000003</c:v>
                </c:pt>
                <c:pt idx="852">
                  <c:v>37.04</c:v>
                </c:pt>
                <c:pt idx="853">
                  <c:v>37.06</c:v>
                </c:pt>
                <c:pt idx="854">
                  <c:v>37.08</c:v>
                </c:pt>
                <c:pt idx="855">
                  <c:v>37.1</c:v>
                </c:pt>
                <c:pt idx="856">
                  <c:v>37.119999999999997</c:v>
                </c:pt>
                <c:pt idx="857">
                  <c:v>37.14</c:v>
                </c:pt>
                <c:pt idx="858">
                  <c:v>37.159999999999997</c:v>
                </c:pt>
                <c:pt idx="859">
                  <c:v>37.18</c:v>
                </c:pt>
                <c:pt idx="860">
                  <c:v>37.200000000000003</c:v>
                </c:pt>
                <c:pt idx="861">
                  <c:v>37.22</c:v>
                </c:pt>
                <c:pt idx="862">
                  <c:v>37.24</c:v>
                </c:pt>
                <c:pt idx="863">
                  <c:v>37.26</c:v>
                </c:pt>
                <c:pt idx="864">
                  <c:v>37.28</c:v>
                </c:pt>
                <c:pt idx="865">
                  <c:v>37.299999999999997</c:v>
                </c:pt>
                <c:pt idx="866">
                  <c:v>37.32</c:v>
                </c:pt>
                <c:pt idx="867">
                  <c:v>37.340000000000003</c:v>
                </c:pt>
                <c:pt idx="868">
                  <c:v>37.36</c:v>
                </c:pt>
                <c:pt idx="869">
                  <c:v>37.380000000000003</c:v>
                </c:pt>
                <c:pt idx="870">
                  <c:v>37.4</c:v>
                </c:pt>
                <c:pt idx="871">
                  <c:v>37.42</c:v>
                </c:pt>
                <c:pt idx="872">
                  <c:v>37.44</c:v>
                </c:pt>
                <c:pt idx="873">
                  <c:v>37.46</c:v>
                </c:pt>
                <c:pt idx="874">
                  <c:v>37.479999999999997</c:v>
                </c:pt>
                <c:pt idx="875">
                  <c:v>37.5</c:v>
                </c:pt>
                <c:pt idx="876">
                  <c:v>37.520000000000003</c:v>
                </c:pt>
                <c:pt idx="877">
                  <c:v>37.54</c:v>
                </c:pt>
                <c:pt idx="878">
                  <c:v>37.56</c:v>
                </c:pt>
                <c:pt idx="879">
                  <c:v>37.58</c:v>
                </c:pt>
                <c:pt idx="880">
                  <c:v>37.6</c:v>
                </c:pt>
                <c:pt idx="881">
                  <c:v>37.619999999999997</c:v>
                </c:pt>
                <c:pt idx="882">
                  <c:v>37.64</c:v>
                </c:pt>
                <c:pt idx="883">
                  <c:v>37.659999999999997</c:v>
                </c:pt>
                <c:pt idx="884">
                  <c:v>37.68</c:v>
                </c:pt>
                <c:pt idx="885">
                  <c:v>37.700000000000003</c:v>
                </c:pt>
                <c:pt idx="886">
                  <c:v>37.72</c:v>
                </c:pt>
                <c:pt idx="887">
                  <c:v>37.74</c:v>
                </c:pt>
                <c:pt idx="888">
                  <c:v>37.76</c:v>
                </c:pt>
                <c:pt idx="889">
                  <c:v>37.78</c:v>
                </c:pt>
                <c:pt idx="890">
                  <c:v>37.799999999999997</c:v>
                </c:pt>
                <c:pt idx="891">
                  <c:v>37.82</c:v>
                </c:pt>
                <c:pt idx="892">
                  <c:v>37.840000000000003</c:v>
                </c:pt>
                <c:pt idx="893">
                  <c:v>37.86</c:v>
                </c:pt>
                <c:pt idx="894">
                  <c:v>37.880000000000003</c:v>
                </c:pt>
                <c:pt idx="895">
                  <c:v>37.9</c:v>
                </c:pt>
                <c:pt idx="896">
                  <c:v>37.92</c:v>
                </c:pt>
                <c:pt idx="897">
                  <c:v>37.94</c:v>
                </c:pt>
                <c:pt idx="898">
                  <c:v>37.96</c:v>
                </c:pt>
                <c:pt idx="899">
                  <c:v>37.979999999999997</c:v>
                </c:pt>
                <c:pt idx="900">
                  <c:v>38</c:v>
                </c:pt>
                <c:pt idx="901">
                  <c:v>38.020000000000003</c:v>
                </c:pt>
                <c:pt idx="902">
                  <c:v>38.04</c:v>
                </c:pt>
                <c:pt idx="903">
                  <c:v>38.06</c:v>
                </c:pt>
                <c:pt idx="904">
                  <c:v>38.08</c:v>
                </c:pt>
                <c:pt idx="905">
                  <c:v>38.1</c:v>
                </c:pt>
                <c:pt idx="906">
                  <c:v>38.119999999999997</c:v>
                </c:pt>
                <c:pt idx="907">
                  <c:v>38.14</c:v>
                </c:pt>
                <c:pt idx="908">
                  <c:v>38.159999999999997</c:v>
                </c:pt>
                <c:pt idx="909">
                  <c:v>38.18</c:v>
                </c:pt>
                <c:pt idx="910">
                  <c:v>38.200000000000003</c:v>
                </c:pt>
                <c:pt idx="911">
                  <c:v>38.22</c:v>
                </c:pt>
                <c:pt idx="912">
                  <c:v>38.24</c:v>
                </c:pt>
                <c:pt idx="913">
                  <c:v>38.26</c:v>
                </c:pt>
                <c:pt idx="914">
                  <c:v>38.28</c:v>
                </c:pt>
                <c:pt idx="915">
                  <c:v>38.299999999999997</c:v>
                </c:pt>
                <c:pt idx="916">
                  <c:v>38.32</c:v>
                </c:pt>
                <c:pt idx="917">
                  <c:v>38.340000000000003</c:v>
                </c:pt>
                <c:pt idx="918">
                  <c:v>38.36</c:v>
                </c:pt>
                <c:pt idx="919">
                  <c:v>38.380000000000003</c:v>
                </c:pt>
                <c:pt idx="920">
                  <c:v>38.4</c:v>
                </c:pt>
                <c:pt idx="921">
                  <c:v>38.42</c:v>
                </c:pt>
                <c:pt idx="922">
                  <c:v>38.44</c:v>
                </c:pt>
                <c:pt idx="923">
                  <c:v>38.46</c:v>
                </c:pt>
                <c:pt idx="924">
                  <c:v>38.479999999999997</c:v>
                </c:pt>
                <c:pt idx="925">
                  <c:v>38.5</c:v>
                </c:pt>
                <c:pt idx="926">
                  <c:v>38.520000000000003</c:v>
                </c:pt>
                <c:pt idx="927">
                  <c:v>38.54</c:v>
                </c:pt>
                <c:pt idx="928">
                  <c:v>38.56</c:v>
                </c:pt>
                <c:pt idx="929">
                  <c:v>38.58</c:v>
                </c:pt>
                <c:pt idx="930">
                  <c:v>38.6</c:v>
                </c:pt>
                <c:pt idx="931">
                  <c:v>38.619999999999997</c:v>
                </c:pt>
                <c:pt idx="932">
                  <c:v>38.64</c:v>
                </c:pt>
                <c:pt idx="933">
                  <c:v>38.659999999999997</c:v>
                </c:pt>
                <c:pt idx="934">
                  <c:v>38.68</c:v>
                </c:pt>
                <c:pt idx="935">
                  <c:v>38.700000000000003</c:v>
                </c:pt>
                <c:pt idx="936">
                  <c:v>38.72</c:v>
                </c:pt>
                <c:pt idx="937">
                  <c:v>38.74</c:v>
                </c:pt>
                <c:pt idx="938">
                  <c:v>38.76</c:v>
                </c:pt>
                <c:pt idx="939">
                  <c:v>38.78</c:v>
                </c:pt>
                <c:pt idx="940">
                  <c:v>38.799999999999997</c:v>
                </c:pt>
                <c:pt idx="941">
                  <c:v>38.82</c:v>
                </c:pt>
                <c:pt idx="942">
                  <c:v>38.840000000000003</c:v>
                </c:pt>
                <c:pt idx="943">
                  <c:v>38.86</c:v>
                </c:pt>
                <c:pt idx="944">
                  <c:v>38.880000000000003</c:v>
                </c:pt>
                <c:pt idx="945">
                  <c:v>38.9</c:v>
                </c:pt>
                <c:pt idx="946">
                  <c:v>38.92</c:v>
                </c:pt>
                <c:pt idx="947">
                  <c:v>38.94</c:v>
                </c:pt>
                <c:pt idx="948">
                  <c:v>38.96</c:v>
                </c:pt>
                <c:pt idx="949">
                  <c:v>38.979999999999997</c:v>
                </c:pt>
                <c:pt idx="950">
                  <c:v>39</c:v>
                </c:pt>
                <c:pt idx="951">
                  <c:v>39.020000000000003</c:v>
                </c:pt>
                <c:pt idx="952">
                  <c:v>39.04</c:v>
                </c:pt>
                <c:pt idx="953">
                  <c:v>39.06</c:v>
                </c:pt>
                <c:pt idx="954">
                  <c:v>39.08</c:v>
                </c:pt>
                <c:pt idx="955">
                  <c:v>39.1</c:v>
                </c:pt>
                <c:pt idx="956">
                  <c:v>39.119999999999997</c:v>
                </c:pt>
                <c:pt idx="957">
                  <c:v>39.14</c:v>
                </c:pt>
                <c:pt idx="958">
                  <c:v>39.159999999999997</c:v>
                </c:pt>
                <c:pt idx="959">
                  <c:v>39.18</c:v>
                </c:pt>
                <c:pt idx="960">
                  <c:v>39.200000000000003</c:v>
                </c:pt>
                <c:pt idx="961">
                  <c:v>39.22</c:v>
                </c:pt>
                <c:pt idx="962">
                  <c:v>39.24</c:v>
                </c:pt>
                <c:pt idx="963">
                  <c:v>39.26</c:v>
                </c:pt>
                <c:pt idx="964">
                  <c:v>39.28</c:v>
                </c:pt>
                <c:pt idx="965">
                  <c:v>39.299999999999997</c:v>
                </c:pt>
                <c:pt idx="966">
                  <c:v>39.32</c:v>
                </c:pt>
                <c:pt idx="967">
                  <c:v>39.340000000000003</c:v>
                </c:pt>
                <c:pt idx="968">
                  <c:v>39.36</c:v>
                </c:pt>
                <c:pt idx="969">
                  <c:v>39.380000000000003</c:v>
                </c:pt>
                <c:pt idx="970">
                  <c:v>39.4</c:v>
                </c:pt>
                <c:pt idx="971">
                  <c:v>39.42</c:v>
                </c:pt>
                <c:pt idx="972">
                  <c:v>39.44</c:v>
                </c:pt>
                <c:pt idx="973">
                  <c:v>39.46</c:v>
                </c:pt>
                <c:pt idx="974">
                  <c:v>39.479999999999997</c:v>
                </c:pt>
                <c:pt idx="975">
                  <c:v>39.5</c:v>
                </c:pt>
                <c:pt idx="976">
                  <c:v>39.520000000000003</c:v>
                </c:pt>
                <c:pt idx="977">
                  <c:v>39.54</c:v>
                </c:pt>
                <c:pt idx="978">
                  <c:v>39.56</c:v>
                </c:pt>
                <c:pt idx="979">
                  <c:v>39.58</c:v>
                </c:pt>
                <c:pt idx="980">
                  <c:v>39.6</c:v>
                </c:pt>
                <c:pt idx="981">
                  <c:v>39.619999999999997</c:v>
                </c:pt>
                <c:pt idx="982">
                  <c:v>39.64</c:v>
                </c:pt>
                <c:pt idx="983">
                  <c:v>39.659999999999997</c:v>
                </c:pt>
                <c:pt idx="984">
                  <c:v>39.68</c:v>
                </c:pt>
                <c:pt idx="985">
                  <c:v>39.700000000000003</c:v>
                </c:pt>
                <c:pt idx="986">
                  <c:v>39.72</c:v>
                </c:pt>
                <c:pt idx="987">
                  <c:v>39.74</c:v>
                </c:pt>
                <c:pt idx="988">
                  <c:v>39.76</c:v>
                </c:pt>
                <c:pt idx="989">
                  <c:v>39.78</c:v>
                </c:pt>
                <c:pt idx="990">
                  <c:v>39.799999999999997</c:v>
                </c:pt>
                <c:pt idx="991">
                  <c:v>39.82</c:v>
                </c:pt>
                <c:pt idx="992">
                  <c:v>39.840000000000003</c:v>
                </c:pt>
                <c:pt idx="993">
                  <c:v>39.86</c:v>
                </c:pt>
                <c:pt idx="994">
                  <c:v>39.880000000000003</c:v>
                </c:pt>
                <c:pt idx="995">
                  <c:v>39.9</c:v>
                </c:pt>
                <c:pt idx="996">
                  <c:v>39.92</c:v>
                </c:pt>
                <c:pt idx="997">
                  <c:v>39.94</c:v>
                </c:pt>
                <c:pt idx="998">
                  <c:v>39.96</c:v>
                </c:pt>
                <c:pt idx="999">
                  <c:v>39.979999999999997</c:v>
                </c:pt>
                <c:pt idx="1000">
                  <c:v>40</c:v>
                </c:pt>
                <c:pt idx="1001">
                  <c:v>40.020000000000003</c:v>
                </c:pt>
                <c:pt idx="1002">
                  <c:v>40.04</c:v>
                </c:pt>
                <c:pt idx="1003">
                  <c:v>40.06</c:v>
                </c:pt>
                <c:pt idx="1004">
                  <c:v>40.08</c:v>
                </c:pt>
                <c:pt idx="1005">
                  <c:v>40.1</c:v>
                </c:pt>
                <c:pt idx="1006">
                  <c:v>40.119999999999997</c:v>
                </c:pt>
                <c:pt idx="1007">
                  <c:v>40.14</c:v>
                </c:pt>
                <c:pt idx="1008">
                  <c:v>40.159999999999997</c:v>
                </c:pt>
                <c:pt idx="1009">
                  <c:v>40.18</c:v>
                </c:pt>
                <c:pt idx="1010">
                  <c:v>40.200000000000003</c:v>
                </c:pt>
                <c:pt idx="1011">
                  <c:v>40.22</c:v>
                </c:pt>
                <c:pt idx="1012">
                  <c:v>40.24</c:v>
                </c:pt>
                <c:pt idx="1013">
                  <c:v>40.26</c:v>
                </c:pt>
                <c:pt idx="1014">
                  <c:v>40.28</c:v>
                </c:pt>
                <c:pt idx="1015">
                  <c:v>40.299999999999997</c:v>
                </c:pt>
                <c:pt idx="1016">
                  <c:v>40.32</c:v>
                </c:pt>
                <c:pt idx="1017">
                  <c:v>40.340000000000003</c:v>
                </c:pt>
                <c:pt idx="1018">
                  <c:v>40.36</c:v>
                </c:pt>
                <c:pt idx="1019">
                  <c:v>40.380000000000003</c:v>
                </c:pt>
                <c:pt idx="1020">
                  <c:v>40.4</c:v>
                </c:pt>
                <c:pt idx="1021">
                  <c:v>40.42</c:v>
                </c:pt>
                <c:pt idx="1022">
                  <c:v>40.44</c:v>
                </c:pt>
                <c:pt idx="1023">
                  <c:v>40.46</c:v>
                </c:pt>
                <c:pt idx="1024">
                  <c:v>40.479999999999997</c:v>
                </c:pt>
                <c:pt idx="1025">
                  <c:v>40.5</c:v>
                </c:pt>
                <c:pt idx="1026">
                  <c:v>40.520000000000003</c:v>
                </c:pt>
                <c:pt idx="1027">
                  <c:v>40.54</c:v>
                </c:pt>
                <c:pt idx="1028">
                  <c:v>40.56</c:v>
                </c:pt>
                <c:pt idx="1029">
                  <c:v>40.58</c:v>
                </c:pt>
                <c:pt idx="1030">
                  <c:v>40.6</c:v>
                </c:pt>
                <c:pt idx="1031">
                  <c:v>40.619999999999997</c:v>
                </c:pt>
                <c:pt idx="1032">
                  <c:v>40.64</c:v>
                </c:pt>
                <c:pt idx="1033">
                  <c:v>40.659999999999997</c:v>
                </c:pt>
                <c:pt idx="1034">
                  <c:v>40.68</c:v>
                </c:pt>
                <c:pt idx="1035">
                  <c:v>40.700000000000003</c:v>
                </c:pt>
                <c:pt idx="1036">
                  <c:v>40.72</c:v>
                </c:pt>
                <c:pt idx="1037">
                  <c:v>40.74</c:v>
                </c:pt>
                <c:pt idx="1038">
                  <c:v>40.76</c:v>
                </c:pt>
                <c:pt idx="1039">
                  <c:v>40.78</c:v>
                </c:pt>
                <c:pt idx="1040">
                  <c:v>40.799999999999997</c:v>
                </c:pt>
                <c:pt idx="1041">
                  <c:v>40.82</c:v>
                </c:pt>
                <c:pt idx="1042">
                  <c:v>40.840000000000003</c:v>
                </c:pt>
                <c:pt idx="1043">
                  <c:v>40.86</c:v>
                </c:pt>
                <c:pt idx="1044">
                  <c:v>40.880000000000003</c:v>
                </c:pt>
                <c:pt idx="1045">
                  <c:v>40.9</c:v>
                </c:pt>
                <c:pt idx="1046">
                  <c:v>40.92</c:v>
                </c:pt>
                <c:pt idx="1047">
                  <c:v>40.94</c:v>
                </c:pt>
                <c:pt idx="1048">
                  <c:v>40.96</c:v>
                </c:pt>
                <c:pt idx="1049">
                  <c:v>40.98</c:v>
                </c:pt>
                <c:pt idx="1050">
                  <c:v>41</c:v>
                </c:pt>
                <c:pt idx="1051">
                  <c:v>41.02</c:v>
                </c:pt>
                <c:pt idx="1052">
                  <c:v>41.04</c:v>
                </c:pt>
                <c:pt idx="1053">
                  <c:v>41.06</c:v>
                </c:pt>
                <c:pt idx="1054">
                  <c:v>41.08</c:v>
                </c:pt>
                <c:pt idx="1055">
                  <c:v>41.1</c:v>
                </c:pt>
                <c:pt idx="1056">
                  <c:v>41.12</c:v>
                </c:pt>
                <c:pt idx="1057">
                  <c:v>41.14</c:v>
                </c:pt>
                <c:pt idx="1058">
                  <c:v>41.16</c:v>
                </c:pt>
                <c:pt idx="1059">
                  <c:v>41.18</c:v>
                </c:pt>
                <c:pt idx="1060">
                  <c:v>41.2</c:v>
                </c:pt>
                <c:pt idx="1061">
                  <c:v>41.22</c:v>
                </c:pt>
                <c:pt idx="1062">
                  <c:v>41.24</c:v>
                </c:pt>
                <c:pt idx="1063">
                  <c:v>41.26</c:v>
                </c:pt>
                <c:pt idx="1064">
                  <c:v>41.28</c:v>
                </c:pt>
                <c:pt idx="1065">
                  <c:v>41.3</c:v>
                </c:pt>
                <c:pt idx="1066">
                  <c:v>41.32</c:v>
                </c:pt>
                <c:pt idx="1067">
                  <c:v>41.34</c:v>
                </c:pt>
                <c:pt idx="1068">
                  <c:v>41.36</c:v>
                </c:pt>
                <c:pt idx="1069">
                  <c:v>41.38</c:v>
                </c:pt>
                <c:pt idx="1070">
                  <c:v>41.4</c:v>
                </c:pt>
                <c:pt idx="1071">
                  <c:v>41.42</c:v>
                </c:pt>
                <c:pt idx="1072">
                  <c:v>41.44</c:v>
                </c:pt>
                <c:pt idx="1073">
                  <c:v>41.46</c:v>
                </c:pt>
                <c:pt idx="1074">
                  <c:v>41.48</c:v>
                </c:pt>
                <c:pt idx="1075">
                  <c:v>41.5</c:v>
                </c:pt>
                <c:pt idx="1076">
                  <c:v>41.52</c:v>
                </c:pt>
                <c:pt idx="1077">
                  <c:v>41.54</c:v>
                </c:pt>
                <c:pt idx="1078">
                  <c:v>41.56</c:v>
                </c:pt>
                <c:pt idx="1079">
                  <c:v>41.58</c:v>
                </c:pt>
                <c:pt idx="1080">
                  <c:v>41.6</c:v>
                </c:pt>
                <c:pt idx="1081">
                  <c:v>41.62</c:v>
                </c:pt>
                <c:pt idx="1082">
                  <c:v>41.64</c:v>
                </c:pt>
                <c:pt idx="1083">
                  <c:v>41.66</c:v>
                </c:pt>
                <c:pt idx="1084">
                  <c:v>41.68</c:v>
                </c:pt>
                <c:pt idx="1085">
                  <c:v>41.7</c:v>
                </c:pt>
                <c:pt idx="1086">
                  <c:v>41.72</c:v>
                </c:pt>
                <c:pt idx="1087">
                  <c:v>41.74</c:v>
                </c:pt>
                <c:pt idx="1088">
                  <c:v>41.76</c:v>
                </c:pt>
                <c:pt idx="1089">
                  <c:v>41.78</c:v>
                </c:pt>
                <c:pt idx="1090">
                  <c:v>41.8</c:v>
                </c:pt>
                <c:pt idx="1091">
                  <c:v>41.82</c:v>
                </c:pt>
                <c:pt idx="1092">
                  <c:v>41.84</c:v>
                </c:pt>
                <c:pt idx="1093">
                  <c:v>41.86</c:v>
                </c:pt>
                <c:pt idx="1094">
                  <c:v>41.88</c:v>
                </c:pt>
                <c:pt idx="1095">
                  <c:v>41.9</c:v>
                </c:pt>
                <c:pt idx="1096">
                  <c:v>41.92</c:v>
                </c:pt>
                <c:pt idx="1097">
                  <c:v>41.94</c:v>
                </c:pt>
                <c:pt idx="1098">
                  <c:v>41.96</c:v>
                </c:pt>
                <c:pt idx="1099">
                  <c:v>41.98</c:v>
                </c:pt>
                <c:pt idx="1100">
                  <c:v>42</c:v>
                </c:pt>
                <c:pt idx="1101">
                  <c:v>42.02</c:v>
                </c:pt>
                <c:pt idx="1102">
                  <c:v>42.04</c:v>
                </c:pt>
                <c:pt idx="1103">
                  <c:v>42.06</c:v>
                </c:pt>
                <c:pt idx="1104">
                  <c:v>42.08</c:v>
                </c:pt>
                <c:pt idx="1105">
                  <c:v>42.1</c:v>
                </c:pt>
                <c:pt idx="1106">
                  <c:v>42.12</c:v>
                </c:pt>
                <c:pt idx="1107">
                  <c:v>42.14</c:v>
                </c:pt>
                <c:pt idx="1108">
                  <c:v>42.16</c:v>
                </c:pt>
                <c:pt idx="1109">
                  <c:v>42.18</c:v>
                </c:pt>
                <c:pt idx="1110">
                  <c:v>42.2</c:v>
                </c:pt>
                <c:pt idx="1111">
                  <c:v>42.22</c:v>
                </c:pt>
                <c:pt idx="1112">
                  <c:v>42.24</c:v>
                </c:pt>
                <c:pt idx="1113">
                  <c:v>42.26</c:v>
                </c:pt>
                <c:pt idx="1114">
                  <c:v>42.28</c:v>
                </c:pt>
                <c:pt idx="1115">
                  <c:v>42.3</c:v>
                </c:pt>
                <c:pt idx="1116">
                  <c:v>42.32</c:v>
                </c:pt>
                <c:pt idx="1117">
                  <c:v>42.34</c:v>
                </c:pt>
                <c:pt idx="1118">
                  <c:v>42.36</c:v>
                </c:pt>
                <c:pt idx="1119">
                  <c:v>42.38</c:v>
                </c:pt>
                <c:pt idx="1120">
                  <c:v>42.4</c:v>
                </c:pt>
                <c:pt idx="1121">
                  <c:v>42.42</c:v>
                </c:pt>
                <c:pt idx="1122">
                  <c:v>42.44</c:v>
                </c:pt>
                <c:pt idx="1123">
                  <c:v>42.46</c:v>
                </c:pt>
                <c:pt idx="1124">
                  <c:v>42.48</c:v>
                </c:pt>
                <c:pt idx="1125">
                  <c:v>42.5</c:v>
                </c:pt>
                <c:pt idx="1126">
                  <c:v>42.52</c:v>
                </c:pt>
                <c:pt idx="1127">
                  <c:v>42.54</c:v>
                </c:pt>
                <c:pt idx="1128">
                  <c:v>42.56</c:v>
                </c:pt>
                <c:pt idx="1129">
                  <c:v>42.58</c:v>
                </c:pt>
                <c:pt idx="1130">
                  <c:v>42.6</c:v>
                </c:pt>
                <c:pt idx="1131">
                  <c:v>42.62</c:v>
                </c:pt>
                <c:pt idx="1132">
                  <c:v>42.64</c:v>
                </c:pt>
                <c:pt idx="1133">
                  <c:v>42.66</c:v>
                </c:pt>
                <c:pt idx="1134">
                  <c:v>42.68</c:v>
                </c:pt>
                <c:pt idx="1135">
                  <c:v>42.7</c:v>
                </c:pt>
                <c:pt idx="1136">
                  <c:v>42.72</c:v>
                </c:pt>
                <c:pt idx="1137">
                  <c:v>42.74</c:v>
                </c:pt>
                <c:pt idx="1138">
                  <c:v>42.76</c:v>
                </c:pt>
                <c:pt idx="1139">
                  <c:v>42.78</c:v>
                </c:pt>
                <c:pt idx="1140">
                  <c:v>42.8</c:v>
                </c:pt>
                <c:pt idx="1141">
                  <c:v>42.82</c:v>
                </c:pt>
                <c:pt idx="1142">
                  <c:v>42.84</c:v>
                </c:pt>
                <c:pt idx="1143">
                  <c:v>42.86</c:v>
                </c:pt>
                <c:pt idx="1144">
                  <c:v>42.88</c:v>
                </c:pt>
                <c:pt idx="1145">
                  <c:v>42.9</c:v>
                </c:pt>
                <c:pt idx="1146">
                  <c:v>42.92</c:v>
                </c:pt>
                <c:pt idx="1147">
                  <c:v>42.94</c:v>
                </c:pt>
                <c:pt idx="1148">
                  <c:v>42.96</c:v>
                </c:pt>
                <c:pt idx="1149">
                  <c:v>42.98</c:v>
                </c:pt>
                <c:pt idx="1150">
                  <c:v>43</c:v>
                </c:pt>
                <c:pt idx="1151">
                  <c:v>43.02</c:v>
                </c:pt>
                <c:pt idx="1152">
                  <c:v>43.04</c:v>
                </c:pt>
                <c:pt idx="1153">
                  <c:v>43.06</c:v>
                </c:pt>
                <c:pt idx="1154">
                  <c:v>43.08</c:v>
                </c:pt>
                <c:pt idx="1155">
                  <c:v>43.1</c:v>
                </c:pt>
                <c:pt idx="1156">
                  <c:v>43.12</c:v>
                </c:pt>
                <c:pt idx="1157">
                  <c:v>43.14</c:v>
                </c:pt>
                <c:pt idx="1158">
                  <c:v>43.16</c:v>
                </c:pt>
                <c:pt idx="1159">
                  <c:v>43.18</c:v>
                </c:pt>
                <c:pt idx="1160">
                  <c:v>43.2</c:v>
                </c:pt>
                <c:pt idx="1161">
                  <c:v>43.22</c:v>
                </c:pt>
                <c:pt idx="1162">
                  <c:v>43.24</c:v>
                </c:pt>
                <c:pt idx="1163">
                  <c:v>43.26</c:v>
                </c:pt>
                <c:pt idx="1164">
                  <c:v>43.28</c:v>
                </c:pt>
                <c:pt idx="1165">
                  <c:v>43.3</c:v>
                </c:pt>
                <c:pt idx="1166">
                  <c:v>43.32</c:v>
                </c:pt>
                <c:pt idx="1167">
                  <c:v>43.34</c:v>
                </c:pt>
                <c:pt idx="1168">
                  <c:v>43.36</c:v>
                </c:pt>
                <c:pt idx="1169">
                  <c:v>43.38</c:v>
                </c:pt>
                <c:pt idx="1170">
                  <c:v>43.4</c:v>
                </c:pt>
                <c:pt idx="1171">
                  <c:v>43.42</c:v>
                </c:pt>
                <c:pt idx="1172">
                  <c:v>43.44</c:v>
                </c:pt>
                <c:pt idx="1173">
                  <c:v>43.46</c:v>
                </c:pt>
                <c:pt idx="1174">
                  <c:v>43.48</c:v>
                </c:pt>
                <c:pt idx="1175">
                  <c:v>43.5</c:v>
                </c:pt>
                <c:pt idx="1176">
                  <c:v>43.52</c:v>
                </c:pt>
                <c:pt idx="1177">
                  <c:v>43.54</c:v>
                </c:pt>
                <c:pt idx="1178">
                  <c:v>43.56</c:v>
                </c:pt>
                <c:pt idx="1179">
                  <c:v>43.58</c:v>
                </c:pt>
                <c:pt idx="1180">
                  <c:v>43.6</c:v>
                </c:pt>
                <c:pt idx="1181">
                  <c:v>43.62</c:v>
                </c:pt>
                <c:pt idx="1182">
                  <c:v>43.64</c:v>
                </c:pt>
                <c:pt idx="1183">
                  <c:v>43.66</c:v>
                </c:pt>
                <c:pt idx="1184">
                  <c:v>43.68</c:v>
                </c:pt>
                <c:pt idx="1185">
                  <c:v>43.7</c:v>
                </c:pt>
                <c:pt idx="1186">
                  <c:v>43.72</c:v>
                </c:pt>
                <c:pt idx="1187">
                  <c:v>43.74</c:v>
                </c:pt>
                <c:pt idx="1188">
                  <c:v>43.76</c:v>
                </c:pt>
                <c:pt idx="1189">
                  <c:v>43.78</c:v>
                </c:pt>
                <c:pt idx="1190">
                  <c:v>43.8</c:v>
                </c:pt>
                <c:pt idx="1191">
                  <c:v>43.82</c:v>
                </c:pt>
                <c:pt idx="1192">
                  <c:v>43.84</c:v>
                </c:pt>
                <c:pt idx="1193">
                  <c:v>43.86</c:v>
                </c:pt>
                <c:pt idx="1194">
                  <c:v>43.88</c:v>
                </c:pt>
                <c:pt idx="1195">
                  <c:v>43.9</c:v>
                </c:pt>
                <c:pt idx="1196">
                  <c:v>43.92</c:v>
                </c:pt>
                <c:pt idx="1197">
                  <c:v>43.94</c:v>
                </c:pt>
                <c:pt idx="1198">
                  <c:v>43.96</c:v>
                </c:pt>
                <c:pt idx="1199">
                  <c:v>43.98</c:v>
                </c:pt>
                <c:pt idx="1200">
                  <c:v>44</c:v>
                </c:pt>
                <c:pt idx="1201">
                  <c:v>44.02</c:v>
                </c:pt>
                <c:pt idx="1202">
                  <c:v>44.04</c:v>
                </c:pt>
                <c:pt idx="1203">
                  <c:v>44.06</c:v>
                </c:pt>
                <c:pt idx="1204">
                  <c:v>44.08</c:v>
                </c:pt>
                <c:pt idx="1205">
                  <c:v>44.1</c:v>
                </c:pt>
                <c:pt idx="1206">
                  <c:v>44.12</c:v>
                </c:pt>
                <c:pt idx="1207">
                  <c:v>44.14</c:v>
                </c:pt>
                <c:pt idx="1208">
                  <c:v>44.16</c:v>
                </c:pt>
                <c:pt idx="1209">
                  <c:v>44.18</c:v>
                </c:pt>
                <c:pt idx="1210">
                  <c:v>44.2</c:v>
                </c:pt>
                <c:pt idx="1211">
                  <c:v>44.22</c:v>
                </c:pt>
                <c:pt idx="1212">
                  <c:v>44.24</c:v>
                </c:pt>
                <c:pt idx="1213">
                  <c:v>44.26</c:v>
                </c:pt>
                <c:pt idx="1214">
                  <c:v>44.28</c:v>
                </c:pt>
                <c:pt idx="1215">
                  <c:v>44.3</c:v>
                </c:pt>
                <c:pt idx="1216">
                  <c:v>44.32</c:v>
                </c:pt>
                <c:pt idx="1217">
                  <c:v>44.34</c:v>
                </c:pt>
                <c:pt idx="1218">
                  <c:v>44.36</c:v>
                </c:pt>
                <c:pt idx="1219">
                  <c:v>44.38</c:v>
                </c:pt>
                <c:pt idx="1220">
                  <c:v>44.4</c:v>
                </c:pt>
                <c:pt idx="1221">
                  <c:v>44.42</c:v>
                </c:pt>
                <c:pt idx="1222">
                  <c:v>44.44</c:v>
                </c:pt>
                <c:pt idx="1223">
                  <c:v>44.46</c:v>
                </c:pt>
                <c:pt idx="1224">
                  <c:v>44.48</c:v>
                </c:pt>
                <c:pt idx="1225">
                  <c:v>44.5</c:v>
                </c:pt>
                <c:pt idx="1226">
                  <c:v>44.52</c:v>
                </c:pt>
                <c:pt idx="1227">
                  <c:v>44.54</c:v>
                </c:pt>
                <c:pt idx="1228">
                  <c:v>44.56</c:v>
                </c:pt>
                <c:pt idx="1229">
                  <c:v>44.58</c:v>
                </c:pt>
                <c:pt idx="1230">
                  <c:v>44.6</c:v>
                </c:pt>
                <c:pt idx="1231">
                  <c:v>44.62</c:v>
                </c:pt>
                <c:pt idx="1232">
                  <c:v>44.64</c:v>
                </c:pt>
                <c:pt idx="1233">
                  <c:v>44.66</c:v>
                </c:pt>
                <c:pt idx="1234">
                  <c:v>44.68</c:v>
                </c:pt>
                <c:pt idx="1235">
                  <c:v>44.7</c:v>
                </c:pt>
                <c:pt idx="1236">
                  <c:v>44.72</c:v>
                </c:pt>
                <c:pt idx="1237">
                  <c:v>44.74</c:v>
                </c:pt>
                <c:pt idx="1238">
                  <c:v>44.76</c:v>
                </c:pt>
                <c:pt idx="1239">
                  <c:v>44.78</c:v>
                </c:pt>
                <c:pt idx="1240">
                  <c:v>44.8</c:v>
                </c:pt>
                <c:pt idx="1241">
                  <c:v>44.82</c:v>
                </c:pt>
                <c:pt idx="1242">
                  <c:v>44.84</c:v>
                </c:pt>
                <c:pt idx="1243">
                  <c:v>44.86</c:v>
                </c:pt>
                <c:pt idx="1244">
                  <c:v>44.88</c:v>
                </c:pt>
                <c:pt idx="1245">
                  <c:v>44.9</c:v>
                </c:pt>
                <c:pt idx="1246">
                  <c:v>44.92</c:v>
                </c:pt>
                <c:pt idx="1247">
                  <c:v>44.94</c:v>
                </c:pt>
                <c:pt idx="1248">
                  <c:v>44.96</c:v>
                </c:pt>
                <c:pt idx="1249">
                  <c:v>44.98</c:v>
                </c:pt>
                <c:pt idx="1250">
                  <c:v>45</c:v>
                </c:pt>
                <c:pt idx="1251">
                  <c:v>45.02</c:v>
                </c:pt>
                <c:pt idx="1252">
                  <c:v>45.04</c:v>
                </c:pt>
                <c:pt idx="1253">
                  <c:v>45.06</c:v>
                </c:pt>
                <c:pt idx="1254">
                  <c:v>45.08</c:v>
                </c:pt>
                <c:pt idx="1255">
                  <c:v>45.1</c:v>
                </c:pt>
                <c:pt idx="1256">
                  <c:v>45.12</c:v>
                </c:pt>
                <c:pt idx="1257">
                  <c:v>45.14</c:v>
                </c:pt>
                <c:pt idx="1258">
                  <c:v>45.16</c:v>
                </c:pt>
                <c:pt idx="1259">
                  <c:v>45.18</c:v>
                </c:pt>
                <c:pt idx="1260">
                  <c:v>45.2</c:v>
                </c:pt>
                <c:pt idx="1261">
                  <c:v>45.22</c:v>
                </c:pt>
                <c:pt idx="1262">
                  <c:v>45.24</c:v>
                </c:pt>
                <c:pt idx="1263">
                  <c:v>45.26</c:v>
                </c:pt>
                <c:pt idx="1264">
                  <c:v>45.28</c:v>
                </c:pt>
                <c:pt idx="1265">
                  <c:v>45.3</c:v>
                </c:pt>
                <c:pt idx="1266">
                  <c:v>45.32</c:v>
                </c:pt>
                <c:pt idx="1267">
                  <c:v>45.34</c:v>
                </c:pt>
                <c:pt idx="1268">
                  <c:v>45.36</c:v>
                </c:pt>
                <c:pt idx="1269">
                  <c:v>45.38</c:v>
                </c:pt>
                <c:pt idx="1270">
                  <c:v>45.4</c:v>
                </c:pt>
                <c:pt idx="1271">
                  <c:v>45.42</c:v>
                </c:pt>
                <c:pt idx="1272">
                  <c:v>45.44</c:v>
                </c:pt>
                <c:pt idx="1273">
                  <c:v>45.46</c:v>
                </c:pt>
                <c:pt idx="1274">
                  <c:v>45.48</c:v>
                </c:pt>
                <c:pt idx="1275">
                  <c:v>45.5</c:v>
                </c:pt>
                <c:pt idx="1276">
                  <c:v>45.52</c:v>
                </c:pt>
                <c:pt idx="1277">
                  <c:v>45.54</c:v>
                </c:pt>
                <c:pt idx="1278">
                  <c:v>45.56</c:v>
                </c:pt>
                <c:pt idx="1279">
                  <c:v>45.58</c:v>
                </c:pt>
                <c:pt idx="1280">
                  <c:v>45.6</c:v>
                </c:pt>
                <c:pt idx="1281">
                  <c:v>45.62</c:v>
                </c:pt>
                <c:pt idx="1282">
                  <c:v>45.64</c:v>
                </c:pt>
                <c:pt idx="1283">
                  <c:v>45.66</c:v>
                </c:pt>
                <c:pt idx="1284">
                  <c:v>45.68</c:v>
                </c:pt>
                <c:pt idx="1285">
                  <c:v>45.7</c:v>
                </c:pt>
                <c:pt idx="1286">
                  <c:v>45.72</c:v>
                </c:pt>
                <c:pt idx="1287">
                  <c:v>45.74</c:v>
                </c:pt>
                <c:pt idx="1288">
                  <c:v>45.76</c:v>
                </c:pt>
                <c:pt idx="1289">
                  <c:v>45.78</c:v>
                </c:pt>
                <c:pt idx="1290">
                  <c:v>45.8</c:v>
                </c:pt>
                <c:pt idx="1291">
                  <c:v>45.82</c:v>
                </c:pt>
                <c:pt idx="1292">
                  <c:v>45.84</c:v>
                </c:pt>
                <c:pt idx="1293">
                  <c:v>45.86</c:v>
                </c:pt>
                <c:pt idx="1294">
                  <c:v>45.88</c:v>
                </c:pt>
                <c:pt idx="1295">
                  <c:v>45.9</c:v>
                </c:pt>
                <c:pt idx="1296">
                  <c:v>45.92</c:v>
                </c:pt>
                <c:pt idx="1297">
                  <c:v>45.94</c:v>
                </c:pt>
                <c:pt idx="1298">
                  <c:v>45.96</c:v>
                </c:pt>
                <c:pt idx="1299">
                  <c:v>45.98</c:v>
                </c:pt>
                <c:pt idx="1300">
                  <c:v>46</c:v>
                </c:pt>
                <c:pt idx="1301">
                  <c:v>46.02</c:v>
                </c:pt>
                <c:pt idx="1302">
                  <c:v>46.04</c:v>
                </c:pt>
                <c:pt idx="1303">
                  <c:v>46.06</c:v>
                </c:pt>
                <c:pt idx="1304">
                  <c:v>46.08</c:v>
                </c:pt>
                <c:pt idx="1305">
                  <c:v>46.1</c:v>
                </c:pt>
                <c:pt idx="1306">
                  <c:v>46.12</c:v>
                </c:pt>
                <c:pt idx="1307">
                  <c:v>46.14</c:v>
                </c:pt>
                <c:pt idx="1308">
                  <c:v>46.16</c:v>
                </c:pt>
                <c:pt idx="1309">
                  <c:v>46.18</c:v>
                </c:pt>
                <c:pt idx="1310">
                  <c:v>46.2</c:v>
                </c:pt>
                <c:pt idx="1311">
                  <c:v>46.22</c:v>
                </c:pt>
                <c:pt idx="1312">
                  <c:v>46.24</c:v>
                </c:pt>
                <c:pt idx="1313">
                  <c:v>46.26</c:v>
                </c:pt>
                <c:pt idx="1314">
                  <c:v>46.28</c:v>
                </c:pt>
                <c:pt idx="1315">
                  <c:v>46.3</c:v>
                </c:pt>
                <c:pt idx="1316">
                  <c:v>46.32</c:v>
                </c:pt>
                <c:pt idx="1317">
                  <c:v>46.34</c:v>
                </c:pt>
                <c:pt idx="1318">
                  <c:v>46.36</c:v>
                </c:pt>
                <c:pt idx="1319">
                  <c:v>46.38</c:v>
                </c:pt>
                <c:pt idx="1320">
                  <c:v>46.4</c:v>
                </c:pt>
                <c:pt idx="1321">
                  <c:v>46.42</c:v>
                </c:pt>
                <c:pt idx="1322">
                  <c:v>46.44</c:v>
                </c:pt>
                <c:pt idx="1323">
                  <c:v>46.46</c:v>
                </c:pt>
                <c:pt idx="1324">
                  <c:v>46.48</c:v>
                </c:pt>
                <c:pt idx="1325">
                  <c:v>46.5</c:v>
                </c:pt>
                <c:pt idx="1326">
                  <c:v>46.52</c:v>
                </c:pt>
                <c:pt idx="1327">
                  <c:v>46.54</c:v>
                </c:pt>
                <c:pt idx="1328">
                  <c:v>46.56</c:v>
                </c:pt>
                <c:pt idx="1329">
                  <c:v>46.58</c:v>
                </c:pt>
                <c:pt idx="1330">
                  <c:v>46.6</c:v>
                </c:pt>
                <c:pt idx="1331">
                  <c:v>46.62</c:v>
                </c:pt>
                <c:pt idx="1332">
                  <c:v>46.64</c:v>
                </c:pt>
                <c:pt idx="1333">
                  <c:v>46.66</c:v>
                </c:pt>
                <c:pt idx="1334">
                  <c:v>46.68</c:v>
                </c:pt>
                <c:pt idx="1335">
                  <c:v>46.7</c:v>
                </c:pt>
                <c:pt idx="1336">
                  <c:v>46.72</c:v>
                </c:pt>
                <c:pt idx="1337">
                  <c:v>46.74</c:v>
                </c:pt>
                <c:pt idx="1338">
                  <c:v>46.76</c:v>
                </c:pt>
                <c:pt idx="1339">
                  <c:v>46.78</c:v>
                </c:pt>
                <c:pt idx="1340">
                  <c:v>46.8</c:v>
                </c:pt>
                <c:pt idx="1341">
                  <c:v>46.82</c:v>
                </c:pt>
                <c:pt idx="1342">
                  <c:v>46.84</c:v>
                </c:pt>
                <c:pt idx="1343">
                  <c:v>46.86</c:v>
                </c:pt>
                <c:pt idx="1344">
                  <c:v>46.88</c:v>
                </c:pt>
                <c:pt idx="1345">
                  <c:v>46.9</c:v>
                </c:pt>
                <c:pt idx="1346">
                  <c:v>46.92</c:v>
                </c:pt>
                <c:pt idx="1347">
                  <c:v>46.94</c:v>
                </c:pt>
                <c:pt idx="1348">
                  <c:v>46.96</c:v>
                </c:pt>
                <c:pt idx="1349">
                  <c:v>46.98</c:v>
                </c:pt>
                <c:pt idx="1350">
                  <c:v>47</c:v>
                </c:pt>
                <c:pt idx="1351">
                  <c:v>47.02</c:v>
                </c:pt>
                <c:pt idx="1352">
                  <c:v>47.04</c:v>
                </c:pt>
                <c:pt idx="1353">
                  <c:v>47.06</c:v>
                </c:pt>
                <c:pt idx="1354">
                  <c:v>47.08</c:v>
                </c:pt>
                <c:pt idx="1355">
                  <c:v>47.1</c:v>
                </c:pt>
                <c:pt idx="1356">
                  <c:v>47.12</c:v>
                </c:pt>
                <c:pt idx="1357">
                  <c:v>47.14</c:v>
                </c:pt>
                <c:pt idx="1358">
                  <c:v>47.16</c:v>
                </c:pt>
                <c:pt idx="1359">
                  <c:v>47.18</c:v>
                </c:pt>
                <c:pt idx="1360">
                  <c:v>47.2</c:v>
                </c:pt>
                <c:pt idx="1361">
                  <c:v>47.22</c:v>
                </c:pt>
                <c:pt idx="1362">
                  <c:v>47.24</c:v>
                </c:pt>
                <c:pt idx="1363">
                  <c:v>47.26</c:v>
                </c:pt>
                <c:pt idx="1364">
                  <c:v>47.28</c:v>
                </c:pt>
                <c:pt idx="1365">
                  <c:v>47.3</c:v>
                </c:pt>
                <c:pt idx="1366">
                  <c:v>47.32</c:v>
                </c:pt>
                <c:pt idx="1367">
                  <c:v>47.34</c:v>
                </c:pt>
                <c:pt idx="1368">
                  <c:v>47.36</c:v>
                </c:pt>
                <c:pt idx="1369">
                  <c:v>47.38</c:v>
                </c:pt>
                <c:pt idx="1370">
                  <c:v>47.4</c:v>
                </c:pt>
                <c:pt idx="1371">
                  <c:v>47.42</c:v>
                </c:pt>
                <c:pt idx="1372">
                  <c:v>47.44</c:v>
                </c:pt>
                <c:pt idx="1373">
                  <c:v>47.46</c:v>
                </c:pt>
                <c:pt idx="1374">
                  <c:v>47.48</c:v>
                </c:pt>
                <c:pt idx="1375">
                  <c:v>47.5</c:v>
                </c:pt>
                <c:pt idx="1376">
                  <c:v>47.52</c:v>
                </c:pt>
                <c:pt idx="1377">
                  <c:v>47.54</c:v>
                </c:pt>
                <c:pt idx="1378">
                  <c:v>47.56</c:v>
                </c:pt>
                <c:pt idx="1379">
                  <c:v>47.58</c:v>
                </c:pt>
                <c:pt idx="1380">
                  <c:v>47.6</c:v>
                </c:pt>
                <c:pt idx="1381">
                  <c:v>47.62</c:v>
                </c:pt>
                <c:pt idx="1382">
                  <c:v>47.64</c:v>
                </c:pt>
                <c:pt idx="1383">
                  <c:v>47.66</c:v>
                </c:pt>
                <c:pt idx="1384">
                  <c:v>47.68</c:v>
                </c:pt>
                <c:pt idx="1385">
                  <c:v>47.7</c:v>
                </c:pt>
                <c:pt idx="1386">
                  <c:v>47.72</c:v>
                </c:pt>
                <c:pt idx="1387">
                  <c:v>47.74</c:v>
                </c:pt>
                <c:pt idx="1388">
                  <c:v>47.76</c:v>
                </c:pt>
                <c:pt idx="1389">
                  <c:v>47.78</c:v>
                </c:pt>
                <c:pt idx="1390">
                  <c:v>47.8</c:v>
                </c:pt>
                <c:pt idx="1391">
                  <c:v>47.82</c:v>
                </c:pt>
                <c:pt idx="1392">
                  <c:v>47.84</c:v>
                </c:pt>
                <c:pt idx="1393">
                  <c:v>47.86</c:v>
                </c:pt>
                <c:pt idx="1394">
                  <c:v>47.88</c:v>
                </c:pt>
                <c:pt idx="1395">
                  <c:v>47.9</c:v>
                </c:pt>
                <c:pt idx="1396">
                  <c:v>47.92</c:v>
                </c:pt>
                <c:pt idx="1397">
                  <c:v>47.94</c:v>
                </c:pt>
                <c:pt idx="1398">
                  <c:v>47.96</c:v>
                </c:pt>
                <c:pt idx="1399">
                  <c:v>47.98</c:v>
                </c:pt>
                <c:pt idx="1400">
                  <c:v>48</c:v>
                </c:pt>
                <c:pt idx="1401">
                  <c:v>48.02</c:v>
                </c:pt>
                <c:pt idx="1402">
                  <c:v>48.04</c:v>
                </c:pt>
                <c:pt idx="1403">
                  <c:v>48.06</c:v>
                </c:pt>
                <c:pt idx="1404">
                  <c:v>48.08</c:v>
                </c:pt>
                <c:pt idx="1405">
                  <c:v>48.1</c:v>
                </c:pt>
                <c:pt idx="1406">
                  <c:v>48.12</c:v>
                </c:pt>
                <c:pt idx="1407">
                  <c:v>48.14</c:v>
                </c:pt>
                <c:pt idx="1408">
                  <c:v>48.16</c:v>
                </c:pt>
                <c:pt idx="1409">
                  <c:v>48.18</c:v>
                </c:pt>
                <c:pt idx="1410">
                  <c:v>48.2</c:v>
                </c:pt>
                <c:pt idx="1411">
                  <c:v>48.22</c:v>
                </c:pt>
                <c:pt idx="1412">
                  <c:v>48.24</c:v>
                </c:pt>
                <c:pt idx="1413">
                  <c:v>48.26</c:v>
                </c:pt>
                <c:pt idx="1414">
                  <c:v>48.28</c:v>
                </c:pt>
                <c:pt idx="1415">
                  <c:v>48.3</c:v>
                </c:pt>
                <c:pt idx="1416">
                  <c:v>48.32</c:v>
                </c:pt>
                <c:pt idx="1417">
                  <c:v>48.34</c:v>
                </c:pt>
                <c:pt idx="1418">
                  <c:v>48.36</c:v>
                </c:pt>
                <c:pt idx="1419">
                  <c:v>48.38</c:v>
                </c:pt>
                <c:pt idx="1420">
                  <c:v>48.4</c:v>
                </c:pt>
                <c:pt idx="1421">
                  <c:v>48.42</c:v>
                </c:pt>
                <c:pt idx="1422">
                  <c:v>48.44</c:v>
                </c:pt>
                <c:pt idx="1423">
                  <c:v>48.46</c:v>
                </c:pt>
                <c:pt idx="1424">
                  <c:v>48.48</c:v>
                </c:pt>
                <c:pt idx="1425">
                  <c:v>48.5</c:v>
                </c:pt>
                <c:pt idx="1426">
                  <c:v>48.52</c:v>
                </c:pt>
                <c:pt idx="1427">
                  <c:v>48.54</c:v>
                </c:pt>
                <c:pt idx="1428">
                  <c:v>48.56</c:v>
                </c:pt>
                <c:pt idx="1429">
                  <c:v>48.58</c:v>
                </c:pt>
                <c:pt idx="1430">
                  <c:v>48.6</c:v>
                </c:pt>
                <c:pt idx="1431">
                  <c:v>48.62</c:v>
                </c:pt>
                <c:pt idx="1432">
                  <c:v>48.64</c:v>
                </c:pt>
                <c:pt idx="1433">
                  <c:v>48.66</c:v>
                </c:pt>
                <c:pt idx="1434">
                  <c:v>48.68</c:v>
                </c:pt>
                <c:pt idx="1435">
                  <c:v>48.7</c:v>
                </c:pt>
                <c:pt idx="1436">
                  <c:v>48.72</c:v>
                </c:pt>
                <c:pt idx="1437">
                  <c:v>48.74</c:v>
                </c:pt>
                <c:pt idx="1438">
                  <c:v>48.76</c:v>
                </c:pt>
                <c:pt idx="1439">
                  <c:v>48.78</c:v>
                </c:pt>
                <c:pt idx="1440">
                  <c:v>48.8</c:v>
                </c:pt>
                <c:pt idx="1441">
                  <c:v>48.82</c:v>
                </c:pt>
                <c:pt idx="1442">
                  <c:v>48.84</c:v>
                </c:pt>
                <c:pt idx="1443">
                  <c:v>48.86</c:v>
                </c:pt>
                <c:pt idx="1444">
                  <c:v>48.88</c:v>
                </c:pt>
                <c:pt idx="1445">
                  <c:v>48.9</c:v>
                </c:pt>
                <c:pt idx="1446">
                  <c:v>48.92</c:v>
                </c:pt>
                <c:pt idx="1447">
                  <c:v>48.94</c:v>
                </c:pt>
                <c:pt idx="1448">
                  <c:v>48.96</c:v>
                </c:pt>
                <c:pt idx="1449">
                  <c:v>48.98</c:v>
                </c:pt>
                <c:pt idx="1450">
                  <c:v>49</c:v>
                </c:pt>
                <c:pt idx="1451">
                  <c:v>49.02</c:v>
                </c:pt>
                <c:pt idx="1452">
                  <c:v>49.04</c:v>
                </c:pt>
                <c:pt idx="1453">
                  <c:v>49.06</c:v>
                </c:pt>
                <c:pt idx="1454">
                  <c:v>49.08</c:v>
                </c:pt>
                <c:pt idx="1455">
                  <c:v>49.1</c:v>
                </c:pt>
                <c:pt idx="1456">
                  <c:v>49.12</c:v>
                </c:pt>
                <c:pt idx="1457">
                  <c:v>49.14</c:v>
                </c:pt>
                <c:pt idx="1458">
                  <c:v>49.16</c:v>
                </c:pt>
                <c:pt idx="1459">
                  <c:v>49.18</c:v>
                </c:pt>
                <c:pt idx="1460">
                  <c:v>49.2</c:v>
                </c:pt>
                <c:pt idx="1461">
                  <c:v>49.22</c:v>
                </c:pt>
                <c:pt idx="1462">
                  <c:v>49.24</c:v>
                </c:pt>
                <c:pt idx="1463">
                  <c:v>49.26</c:v>
                </c:pt>
                <c:pt idx="1464">
                  <c:v>49.28</c:v>
                </c:pt>
                <c:pt idx="1465">
                  <c:v>49.3</c:v>
                </c:pt>
                <c:pt idx="1466">
                  <c:v>49.32</c:v>
                </c:pt>
                <c:pt idx="1467">
                  <c:v>49.34</c:v>
                </c:pt>
                <c:pt idx="1468">
                  <c:v>49.36</c:v>
                </c:pt>
                <c:pt idx="1469">
                  <c:v>49.38</c:v>
                </c:pt>
                <c:pt idx="1470">
                  <c:v>49.4</c:v>
                </c:pt>
                <c:pt idx="1471">
                  <c:v>49.42</c:v>
                </c:pt>
                <c:pt idx="1472">
                  <c:v>49.44</c:v>
                </c:pt>
                <c:pt idx="1473">
                  <c:v>49.46</c:v>
                </c:pt>
                <c:pt idx="1474">
                  <c:v>49.48</c:v>
                </c:pt>
                <c:pt idx="1475">
                  <c:v>49.5</c:v>
                </c:pt>
                <c:pt idx="1476">
                  <c:v>49.52</c:v>
                </c:pt>
                <c:pt idx="1477">
                  <c:v>49.54</c:v>
                </c:pt>
                <c:pt idx="1478">
                  <c:v>49.56</c:v>
                </c:pt>
                <c:pt idx="1479">
                  <c:v>49.58</c:v>
                </c:pt>
                <c:pt idx="1480">
                  <c:v>49.6</c:v>
                </c:pt>
                <c:pt idx="1481">
                  <c:v>49.62</c:v>
                </c:pt>
                <c:pt idx="1482">
                  <c:v>49.64</c:v>
                </c:pt>
                <c:pt idx="1483">
                  <c:v>49.66</c:v>
                </c:pt>
                <c:pt idx="1484">
                  <c:v>49.68</c:v>
                </c:pt>
                <c:pt idx="1485">
                  <c:v>49.7</c:v>
                </c:pt>
                <c:pt idx="1486">
                  <c:v>49.72</c:v>
                </c:pt>
                <c:pt idx="1487">
                  <c:v>49.74</c:v>
                </c:pt>
                <c:pt idx="1488">
                  <c:v>49.76</c:v>
                </c:pt>
                <c:pt idx="1489">
                  <c:v>49.78</c:v>
                </c:pt>
                <c:pt idx="1490">
                  <c:v>49.8</c:v>
                </c:pt>
                <c:pt idx="1491">
                  <c:v>49.82</c:v>
                </c:pt>
                <c:pt idx="1492">
                  <c:v>49.84</c:v>
                </c:pt>
                <c:pt idx="1493">
                  <c:v>49.86</c:v>
                </c:pt>
                <c:pt idx="1494">
                  <c:v>49.88</c:v>
                </c:pt>
                <c:pt idx="1495">
                  <c:v>49.9</c:v>
                </c:pt>
                <c:pt idx="1496">
                  <c:v>49.92</c:v>
                </c:pt>
                <c:pt idx="1497">
                  <c:v>49.94</c:v>
                </c:pt>
                <c:pt idx="1498">
                  <c:v>49.96</c:v>
                </c:pt>
                <c:pt idx="1499">
                  <c:v>49.98</c:v>
                </c:pt>
                <c:pt idx="1500">
                  <c:v>50</c:v>
                </c:pt>
                <c:pt idx="1501">
                  <c:v>50.02</c:v>
                </c:pt>
                <c:pt idx="1502">
                  <c:v>50.04</c:v>
                </c:pt>
                <c:pt idx="1503">
                  <c:v>50.06</c:v>
                </c:pt>
                <c:pt idx="1504">
                  <c:v>50.08</c:v>
                </c:pt>
                <c:pt idx="1505">
                  <c:v>50.1</c:v>
                </c:pt>
                <c:pt idx="1506">
                  <c:v>50.12</c:v>
                </c:pt>
                <c:pt idx="1507">
                  <c:v>50.14</c:v>
                </c:pt>
                <c:pt idx="1508">
                  <c:v>50.16</c:v>
                </c:pt>
                <c:pt idx="1509">
                  <c:v>50.18</c:v>
                </c:pt>
                <c:pt idx="1510">
                  <c:v>50.2</c:v>
                </c:pt>
                <c:pt idx="1511">
                  <c:v>50.22</c:v>
                </c:pt>
                <c:pt idx="1512">
                  <c:v>50.24</c:v>
                </c:pt>
                <c:pt idx="1513">
                  <c:v>50.26</c:v>
                </c:pt>
                <c:pt idx="1514">
                  <c:v>50.28</c:v>
                </c:pt>
                <c:pt idx="1515">
                  <c:v>50.3</c:v>
                </c:pt>
                <c:pt idx="1516">
                  <c:v>50.32</c:v>
                </c:pt>
                <c:pt idx="1517">
                  <c:v>50.34</c:v>
                </c:pt>
                <c:pt idx="1518">
                  <c:v>50.36</c:v>
                </c:pt>
                <c:pt idx="1519">
                  <c:v>50.38</c:v>
                </c:pt>
                <c:pt idx="1520">
                  <c:v>50.4</c:v>
                </c:pt>
                <c:pt idx="1521">
                  <c:v>50.42</c:v>
                </c:pt>
                <c:pt idx="1522">
                  <c:v>50.44</c:v>
                </c:pt>
                <c:pt idx="1523">
                  <c:v>50.46</c:v>
                </c:pt>
                <c:pt idx="1524">
                  <c:v>50.48</c:v>
                </c:pt>
                <c:pt idx="1525">
                  <c:v>50.5</c:v>
                </c:pt>
                <c:pt idx="1526">
                  <c:v>50.52</c:v>
                </c:pt>
                <c:pt idx="1527">
                  <c:v>50.54</c:v>
                </c:pt>
                <c:pt idx="1528">
                  <c:v>50.56</c:v>
                </c:pt>
                <c:pt idx="1529">
                  <c:v>50.58</c:v>
                </c:pt>
                <c:pt idx="1530">
                  <c:v>50.6</c:v>
                </c:pt>
                <c:pt idx="1531">
                  <c:v>50.62</c:v>
                </c:pt>
                <c:pt idx="1532">
                  <c:v>50.64</c:v>
                </c:pt>
                <c:pt idx="1533">
                  <c:v>50.66</c:v>
                </c:pt>
                <c:pt idx="1534">
                  <c:v>50.68</c:v>
                </c:pt>
                <c:pt idx="1535">
                  <c:v>50.7</c:v>
                </c:pt>
                <c:pt idx="1536">
                  <c:v>50.72</c:v>
                </c:pt>
                <c:pt idx="1537">
                  <c:v>50.74</c:v>
                </c:pt>
                <c:pt idx="1538">
                  <c:v>50.76</c:v>
                </c:pt>
                <c:pt idx="1539">
                  <c:v>50.78</c:v>
                </c:pt>
                <c:pt idx="1540">
                  <c:v>50.8</c:v>
                </c:pt>
                <c:pt idx="1541">
                  <c:v>50.82</c:v>
                </c:pt>
                <c:pt idx="1542">
                  <c:v>50.84</c:v>
                </c:pt>
                <c:pt idx="1543">
                  <c:v>50.86</c:v>
                </c:pt>
                <c:pt idx="1544">
                  <c:v>50.88</c:v>
                </c:pt>
                <c:pt idx="1545">
                  <c:v>50.9</c:v>
                </c:pt>
                <c:pt idx="1546">
                  <c:v>50.92</c:v>
                </c:pt>
                <c:pt idx="1547">
                  <c:v>50.94</c:v>
                </c:pt>
                <c:pt idx="1548">
                  <c:v>50.96</c:v>
                </c:pt>
                <c:pt idx="1549">
                  <c:v>50.98</c:v>
                </c:pt>
                <c:pt idx="1550">
                  <c:v>51</c:v>
                </c:pt>
                <c:pt idx="1551">
                  <c:v>51.02</c:v>
                </c:pt>
                <c:pt idx="1552">
                  <c:v>51.04</c:v>
                </c:pt>
                <c:pt idx="1553">
                  <c:v>51.06</c:v>
                </c:pt>
                <c:pt idx="1554">
                  <c:v>51.08</c:v>
                </c:pt>
                <c:pt idx="1555">
                  <c:v>51.1</c:v>
                </c:pt>
                <c:pt idx="1556">
                  <c:v>51.12</c:v>
                </c:pt>
                <c:pt idx="1557">
                  <c:v>51.14</c:v>
                </c:pt>
                <c:pt idx="1558">
                  <c:v>51.16</c:v>
                </c:pt>
                <c:pt idx="1559">
                  <c:v>51.18</c:v>
                </c:pt>
                <c:pt idx="1560">
                  <c:v>51.2</c:v>
                </c:pt>
                <c:pt idx="1561">
                  <c:v>51.22</c:v>
                </c:pt>
                <c:pt idx="1562">
                  <c:v>51.24</c:v>
                </c:pt>
                <c:pt idx="1563">
                  <c:v>51.26</c:v>
                </c:pt>
                <c:pt idx="1564">
                  <c:v>51.28</c:v>
                </c:pt>
                <c:pt idx="1565">
                  <c:v>51.3</c:v>
                </c:pt>
                <c:pt idx="1566">
                  <c:v>51.32</c:v>
                </c:pt>
                <c:pt idx="1567">
                  <c:v>51.34</c:v>
                </c:pt>
                <c:pt idx="1568">
                  <c:v>51.36</c:v>
                </c:pt>
                <c:pt idx="1569">
                  <c:v>51.38</c:v>
                </c:pt>
                <c:pt idx="1570">
                  <c:v>51.4</c:v>
                </c:pt>
                <c:pt idx="1571">
                  <c:v>51.42</c:v>
                </c:pt>
                <c:pt idx="1572">
                  <c:v>51.44</c:v>
                </c:pt>
                <c:pt idx="1573">
                  <c:v>51.46</c:v>
                </c:pt>
                <c:pt idx="1574">
                  <c:v>51.48</c:v>
                </c:pt>
                <c:pt idx="1575">
                  <c:v>51.5</c:v>
                </c:pt>
                <c:pt idx="1576">
                  <c:v>51.52</c:v>
                </c:pt>
                <c:pt idx="1577">
                  <c:v>51.54</c:v>
                </c:pt>
                <c:pt idx="1578">
                  <c:v>51.56</c:v>
                </c:pt>
                <c:pt idx="1579">
                  <c:v>51.58</c:v>
                </c:pt>
                <c:pt idx="1580">
                  <c:v>51.6</c:v>
                </c:pt>
                <c:pt idx="1581">
                  <c:v>51.62</c:v>
                </c:pt>
                <c:pt idx="1582">
                  <c:v>51.64</c:v>
                </c:pt>
                <c:pt idx="1583">
                  <c:v>51.66</c:v>
                </c:pt>
                <c:pt idx="1584">
                  <c:v>51.68</c:v>
                </c:pt>
                <c:pt idx="1585">
                  <c:v>51.7</c:v>
                </c:pt>
                <c:pt idx="1586">
                  <c:v>51.72</c:v>
                </c:pt>
                <c:pt idx="1587">
                  <c:v>51.74</c:v>
                </c:pt>
                <c:pt idx="1588">
                  <c:v>51.76</c:v>
                </c:pt>
                <c:pt idx="1589">
                  <c:v>51.78</c:v>
                </c:pt>
                <c:pt idx="1590">
                  <c:v>51.8</c:v>
                </c:pt>
                <c:pt idx="1591">
                  <c:v>51.82</c:v>
                </c:pt>
                <c:pt idx="1592">
                  <c:v>51.84</c:v>
                </c:pt>
                <c:pt idx="1593">
                  <c:v>51.86</c:v>
                </c:pt>
                <c:pt idx="1594">
                  <c:v>51.88</c:v>
                </c:pt>
                <c:pt idx="1595">
                  <c:v>51.9</c:v>
                </c:pt>
                <c:pt idx="1596">
                  <c:v>51.92</c:v>
                </c:pt>
                <c:pt idx="1597">
                  <c:v>51.94</c:v>
                </c:pt>
                <c:pt idx="1598">
                  <c:v>51.96</c:v>
                </c:pt>
                <c:pt idx="1599">
                  <c:v>51.98</c:v>
                </c:pt>
                <c:pt idx="1600">
                  <c:v>52</c:v>
                </c:pt>
                <c:pt idx="1601">
                  <c:v>52.02</c:v>
                </c:pt>
                <c:pt idx="1602">
                  <c:v>52.04</c:v>
                </c:pt>
                <c:pt idx="1603">
                  <c:v>52.06</c:v>
                </c:pt>
                <c:pt idx="1604">
                  <c:v>52.08</c:v>
                </c:pt>
                <c:pt idx="1605">
                  <c:v>52.1</c:v>
                </c:pt>
                <c:pt idx="1606">
                  <c:v>52.12</c:v>
                </c:pt>
                <c:pt idx="1607">
                  <c:v>52.14</c:v>
                </c:pt>
                <c:pt idx="1608">
                  <c:v>52.16</c:v>
                </c:pt>
                <c:pt idx="1609">
                  <c:v>52.18</c:v>
                </c:pt>
                <c:pt idx="1610">
                  <c:v>52.2</c:v>
                </c:pt>
                <c:pt idx="1611">
                  <c:v>52.22</c:v>
                </c:pt>
                <c:pt idx="1612">
                  <c:v>52.24</c:v>
                </c:pt>
                <c:pt idx="1613">
                  <c:v>52.26</c:v>
                </c:pt>
                <c:pt idx="1614">
                  <c:v>52.28</c:v>
                </c:pt>
                <c:pt idx="1615">
                  <c:v>52.3</c:v>
                </c:pt>
                <c:pt idx="1616">
                  <c:v>52.32</c:v>
                </c:pt>
                <c:pt idx="1617">
                  <c:v>52.34</c:v>
                </c:pt>
                <c:pt idx="1618">
                  <c:v>52.36</c:v>
                </c:pt>
                <c:pt idx="1619">
                  <c:v>52.38</c:v>
                </c:pt>
                <c:pt idx="1620">
                  <c:v>52.4</c:v>
                </c:pt>
                <c:pt idx="1621">
                  <c:v>52.42</c:v>
                </c:pt>
                <c:pt idx="1622">
                  <c:v>52.44</c:v>
                </c:pt>
                <c:pt idx="1623">
                  <c:v>52.46</c:v>
                </c:pt>
                <c:pt idx="1624">
                  <c:v>52.48</c:v>
                </c:pt>
                <c:pt idx="1625">
                  <c:v>52.5</c:v>
                </c:pt>
                <c:pt idx="1626">
                  <c:v>52.52</c:v>
                </c:pt>
                <c:pt idx="1627">
                  <c:v>52.54</c:v>
                </c:pt>
                <c:pt idx="1628">
                  <c:v>52.56</c:v>
                </c:pt>
                <c:pt idx="1629">
                  <c:v>52.58</c:v>
                </c:pt>
                <c:pt idx="1630">
                  <c:v>52.6</c:v>
                </c:pt>
                <c:pt idx="1631">
                  <c:v>52.62</c:v>
                </c:pt>
                <c:pt idx="1632">
                  <c:v>52.64</c:v>
                </c:pt>
                <c:pt idx="1633">
                  <c:v>52.66</c:v>
                </c:pt>
                <c:pt idx="1634">
                  <c:v>52.68</c:v>
                </c:pt>
                <c:pt idx="1635">
                  <c:v>52.7</c:v>
                </c:pt>
                <c:pt idx="1636">
                  <c:v>52.72</c:v>
                </c:pt>
                <c:pt idx="1637">
                  <c:v>52.74</c:v>
                </c:pt>
                <c:pt idx="1638">
                  <c:v>52.76</c:v>
                </c:pt>
                <c:pt idx="1639">
                  <c:v>52.78</c:v>
                </c:pt>
                <c:pt idx="1640">
                  <c:v>52.8</c:v>
                </c:pt>
                <c:pt idx="1641">
                  <c:v>52.82</c:v>
                </c:pt>
                <c:pt idx="1642">
                  <c:v>52.84</c:v>
                </c:pt>
                <c:pt idx="1643">
                  <c:v>52.86</c:v>
                </c:pt>
                <c:pt idx="1644">
                  <c:v>52.88</c:v>
                </c:pt>
                <c:pt idx="1645">
                  <c:v>52.9</c:v>
                </c:pt>
                <c:pt idx="1646">
                  <c:v>52.92</c:v>
                </c:pt>
                <c:pt idx="1647">
                  <c:v>52.94</c:v>
                </c:pt>
                <c:pt idx="1648">
                  <c:v>52.96</c:v>
                </c:pt>
                <c:pt idx="1649">
                  <c:v>52.98</c:v>
                </c:pt>
                <c:pt idx="1650">
                  <c:v>53</c:v>
                </c:pt>
                <c:pt idx="1651">
                  <c:v>53.02</c:v>
                </c:pt>
                <c:pt idx="1652">
                  <c:v>53.04</c:v>
                </c:pt>
                <c:pt idx="1653">
                  <c:v>53.06</c:v>
                </c:pt>
                <c:pt idx="1654">
                  <c:v>53.08</c:v>
                </c:pt>
                <c:pt idx="1655">
                  <c:v>53.1</c:v>
                </c:pt>
                <c:pt idx="1656">
                  <c:v>53.12</c:v>
                </c:pt>
                <c:pt idx="1657">
                  <c:v>53.14</c:v>
                </c:pt>
                <c:pt idx="1658">
                  <c:v>53.16</c:v>
                </c:pt>
                <c:pt idx="1659">
                  <c:v>53.18</c:v>
                </c:pt>
                <c:pt idx="1660">
                  <c:v>53.2</c:v>
                </c:pt>
                <c:pt idx="1661">
                  <c:v>53.22</c:v>
                </c:pt>
                <c:pt idx="1662">
                  <c:v>53.24</c:v>
                </c:pt>
                <c:pt idx="1663">
                  <c:v>53.26</c:v>
                </c:pt>
                <c:pt idx="1664">
                  <c:v>53.28</c:v>
                </c:pt>
                <c:pt idx="1665">
                  <c:v>53.3</c:v>
                </c:pt>
                <c:pt idx="1666">
                  <c:v>53.32</c:v>
                </c:pt>
                <c:pt idx="1667">
                  <c:v>53.34</c:v>
                </c:pt>
                <c:pt idx="1668">
                  <c:v>53.36</c:v>
                </c:pt>
                <c:pt idx="1669">
                  <c:v>53.38</c:v>
                </c:pt>
                <c:pt idx="1670">
                  <c:v>53.4</c:v>
                </c:pt>
                <c:pt idx="1671">
                  <c:v>53.42</c:v>
                </c:pt>
                <c:pt idx="1672">
                  <c:v>53.44</c:v>
                </c:pt>
                <c:pt idx="1673">
                  <c:v>53.46</c:v>
                </c:pt>
                <c:pt idx="1674">
                  <c:v>53.48</c:v>
                </c:pt>
                <c:pt idx="1675">
                  <c:v>53.5</c:v>
                </c:pt>
                <c:pt idx="1676">
                  <c:v>53.52</c:v>
                </c:pt>
                <c:pt idx="1677">
                  <c:v>53.54</c:v>
                </c:pt>
                <c:pt idx="1678">
                  <c:v>53.56</c:v>
                </c:pt>
                <c:pt idx="1679">
                  <c:v>53.58</c:v>
                </c:pt>
                <c:pt idx="1680">
                  <c:v>53.6</c:v>
                </c:pt>
                <c:pt idx="1681">
                  <c:v>53.62</c:v>
                </c:pt>
                <c:pt idx="1682">
                  <c:v>53.64</c:v>
                </c:pt>
                <c:pt idx="1683">
                  <c:v>53.66</c:v>
                </c:pt>
                <c:pt idx="1684">
                  <c:v>53.68</c:v>
                </c:pt>
                <c:pt idx="1685">
                  <c:v>53.7</c:v>
                </c:pt>
                <c:pt idx="1686">
                  <c:v>53.72</c:v>
                </c:pt>
                <c:pt idx="1687">
                  <c:v>53.74</c:v>
                </c:pt>
                <c:pt idx="1688">
                  <c:v>53.76</c:v>
                </c:pt>
                <c:pt idx="1689">
                  <c:v>53.78</c:v>
                </c:pt>
                <c:pt idx="1690">
                  <c:v>53.8</c:v>
                </c:pt>
                <c:pt idx="1691">
                  <c:v>53.82</c:v>
                </c:pt>
                <c:pt idx="1692">
                  <c:v>53.84</c:v>
                </c:pt>
                <c:pt idx="1693">
                  <c:v>53.86</c:v>
                </c:pt>
                <c:pt idx="1694">
                  <c:v>53.88</c:v>
                </c:pt>
                <c:pt idx="1695">
                  <c:v>53.9</c:v>
                </c:pt>
                <c:pt idx="1696">
                  <c:v>53.92</c:v>
                </c:pt>
                <c:pt idx="1697">
                  <c:v>53.94</c:v>
                </c:pt>
                <c:pt idx="1698">
                  <c:v>53.96</c:v>
                </c:pt>
                <c:pt idx="1699">
                  <c:v>53.98</c:v>
                </c:pt>
                <c:pt idx="1700">
                  <c:v>54</c:v>
                </c:pt>
                <c:pt idx="1701">
                  <c:v>54.02</c:v>
                </c:pt>
                <c:pt idx="1702">
                  <c:v>54.04</c:v>
                </c:pt>
                <c:pt idx="1703">
                  <c:v>54.06</c:v>
                </c:pt>
                <c:pt idx="1704">
                  <c:v>54.08</c:v>
                </c:pt>
                <c:pt idx="1705">
                  <c:v>54.1</c:v>
                </c:pt>
                <c:pt idx="1706">
                  <c:v>54.12</c:v>
                </c:pt>
                <c:pt idx="1707">
                  <c:v>54.14</c:v>
                </c:pt>
                <c:pt idx="1708">
                  <c:v>54.16</c:v>
                </c:pt>
                <c:pt idx="1709">
                  <c:v>54.18</c:v>
                </c:pt>
                <c:pt idx="1710">
                  <c:v>54.2</c:v>
                </c:pt>
                <c:pt idx="1711">
                  <c:v>54.22</c:v>
                </c:pt>
                <c:pt idx="1712">
                  <c:v>54.24</c:v>
                </c:pt>
                <c:pt idx="1713">
                  <c:v>54.26</c:v>
                </c:pt>
                <c:pt idx="1714">
                  <c:v>54.28</c:v>
                </c:pt>
                <c:pt idx="1715">
                  <c:v>54.3</c:v>
                </c:pt>
                <c:pt idx="1716">
                  <c:v>54.32</c:v>
                </c:pt>
                <c:pt idx="1717">
                  <c:v>54.34</c:v>
                </c:pt>
                <c:pt idx="1718">
                  <c:v>54.36</c:v>
                </c:pt>
                <c:pt idx="1719">
                  <c:v>54.38</c:v>
                </c:pt>
                <c:pt idx="1720">
                  <c:v>54.4</c:v>
                </c:pt>
                <c:pt idx="1721">
                  <c:v>54.42</c:v>
                </c:pt>
                <c:pt idx="1722">
                  <c:v>54.44</c:v>
                </c:pt>
                <c:pt idx="1723">
                  <c:v>54.46</c:v>
                </c:pt>
                <c:pt idx="1724">
                  <c:v>54.48</c:v>
                </c:pt>
                <c:pt idx="1725">
                  <c:v>54.5</c:v>
                </c:pt>
                <c:pt idx="1726">
                  <c:v>54.52</c:v>
                </c:pt>
                <c:pt idx="1727">
                  <c:v>54.54</c:v>
                </c:pt>
                <c:pt idx="1728">
                  <c:v>54.56</c:v>
                </c:pt>
                <c:pt idx="1729">
                  <c:v>54.58</c:v>
                </c:pt>
                <c:pt idx="1730">
                  <c:v>54.6</c:v>
                </c:pt>
                <c:pt idx="1731">
                  <c:v>54.62</c:v>
                </c:pt>
                <c:pt idx="1732">
                  <c:v>54.64</c:v>
                </c:pt>
                <c:pt idx="1733">
                  <c:v>54.66</c:v>
                </c:pt>
                <c:pt idx="1734">
                  <c:v>54.68</c:v>
                </c:pt>
                <c:pt idx="1735">
                  <c:v>54.7</c:v>
                </c:pt>
                <c:pt idx="1736">
                  <c:v>54.72</c:v>
                </c:pt>
                <c:pt idx="1737">
                  <c:v>54.74</c:v>
                </c:pt>
                <c:pt idx="1738">
                  <c:v>54.76</c:v>
                </c:pt>
                <c:pt idx="1739">
                  <c:v>54.78</c:v>
                </c:pt>
                <c:pt idx="1740">
                  <c:v>54.8</c:v>
                </c:pt>
                <c:pt idx="1741">
                  <c:v>54.82</c:v>
                </c:pt>
                <c:pt idx="1742">
                  <c:v>54.84</c:v>
                </c:pt>
                <c:pt idx="1743">
                  <c:v>54.86</c:v>
                </c:pt>
                <c:pt idx="1744">
                  <c:v>54.88</c:v>
                </c:pt>
                <c:pt idx="1745">
                  <c:v>54.9</c:v>
                </c:pt>
                <c:pt idx="1746">
                  <c:v>54.92</c:v>
                </c:pt>
                <c:pt idx="1747">
                  <c:v>54.94</c:v>
                </c:pt>
                <c:pt idx="1748">
                  <c:v>54.96</c:v>
                </c:pt>
                <c:pt idx="1749">
                  <c:v>54.98</c:v>
                </c:pt>
                <c:pt idx="1750">
                  <c:v>55</c:v>
                </c:pt>
                <c:pt idx="1751">
                  <c:v>55.02</c:v>
                </c:pt>
                <c:pt idx="1752">
                  <c:v>55.04</c:v>
                </c:pt>
                <c:pt idx="1753">
                  <c:v>55.06</c:v>
                </c:pt>
                <c:pt idx="1754">
                  <c:v>55.08</c:v>
                </c:pt>
                <c:pt idx="1755">
                  <c:v>55.1</c:v>
                </c:pt>
                <c:pt idx="1756">
                  <c:v>55.12</c:v>
                </c:pt>
                <c:pt idx="1757">
                  <c:v>55.14</c:v>
                </c:pt>
                <c:pt idx="1758">
                  <c:v>55.16</c:v>
                </c:pt>
                <c:pt idx="1759">
                  <c:v>55.18</c:v>
                </c:pt>
                <c:pt idx="1760">
                  <c:v>55.2</c:v>
                </c:pt>
                <c:pt idx="1761">
                  <c:v>55.22</c:v>
                </c:pt>
                <c:pt idx="1762">
                  <c:v>55.24</c:v>
                </c:pt>
                <c:pt idx="1763">
                  <c:v>55.26</c:v>
                </c:pt>
                <c:pt idx="1764">
                  <c:v>55.28</c:v>
                </c:pt>
                <c:pt idx="1765">
                  <c:v>55.3</c:v>
                </c:pt>
                <c:pt idx="1766">
                  <c:v>55.32</c:v>
                </c:pt>
                <c:pt idx="1767">
                  <c:v>55.34</c:v>
                </c:pt>
                <c:pt idx="1768">
                  <c:v>55.36</c:v>
                </c:pt>
                <c:pt idx="1769">
                  <c:v>55.38</c:v>
                </c:pt>
                <c:pt idx="1770">
                  <c:v>55.4</c:v>
                </c:pt>
                <c:pt idx="1771">
                  <c:v>55.42</c:v>
                </c:pt>
                <c:pt idx="1772">
                  <c:v>55.44</c:v>
                </c:pt>
                <c:pt idx="1773">
                  <c:v>55.46</c:v>
                </c:pt>
                <c:pt idx="1774">
                  <c:v>55.48</c:v>
                </c:pt>
                <c:pt idx="1775">
                  <c:v>55.5</c:v>
                </c:pt>
                <c:pt idx="1776">
                  <c:v>55.52</c:v>
                </c:pt>
                <c:pt idx="1777">
                  <c:v>55.54</c:v>
                </c:pt>
                <c:pt idx="1778">
                  <c:v>55.56</c:v>
                </c:pt>
                <c:pt idx="1779">
                  <c:v>55.58</c:v>
                </c:pt>
                <c:pt idx="1780">
                  <c:v>55.6</c:v>
                </c:pt>
                <c:pt idx="1781">
                  <c:v>55.62</c:v>
                </c:pt>
                <c:pt idx="1782">
                  <c:v>55.64</c:v>
                </c:pt>
                <c:pt idx="1783">
                  <c:v>55.66</c:v>
                </c:pt>
                <c:pt idx="1784">
                  <c:v>55.68</c:v>
                </c:pt>
                <c:pt idx="1785">
                  <c:v>55.7</c:v>
                </c:pt>
                <c:pt idx="1786">
                  <c:v>55.72</c:v>
                </c:pt>
                <c:pt idx="1787">
                  <c:v>55.74</c:v>
                </c:pt>
                <c:pt idx="1788">
                  <c:v>55.76</c:v>
                </c:pt>
                <c:pt idx="1789">
                  <c:v>55.78</c:v>
                </c:pt>
                <c:pt idx="1790">
                  <c:v>55.8</c:v>
                </c:pt>
                <c:pt idx="1791">
                  <c:v>55.82</c:v>
                </c:pt>
                <c:pt idx="1792">
                  <c:v>55.84</c:v>
                </c:pt>
                <c:pt idx="1793">
                  <c:v>55.86</c:v>
                </c:pt>
                <c:pt idx="1794">
                  <c:v>55.88</c:v>
                </c:pt>
                <c:pt idx="1795">
                  <c:v>55.9</c:v>
                </c:pt>
                <c:pt idx="1796">
                  <c:v>55.92</c:v>
                </c:pt>
                <c:pt idx="1797">
                  <c:v>55.94</c:v>
                </c:pt>
                <c:pt idx="1798">
                  <c:v>55.96</c:v>
                </c:pt>
                <c:pt idx="1799">
                  <c:v>55.98</c:v>
                </c:pt>
                <c:pt idx="1800">
                  <c:v>56</c:v>
                </c:pt>
                <c:pt idx="1801">
                  <c:v>56.02</c:v>
                </c:pt>
                <c:pt idx="1802">
                  <c:v>56.04</c:v>
                </c:pt>
                <c:pt idx="1803">
                  <c:v>56.06</c:v>
                </c:pt>
                <c:pt idx="1804">
                  <c:v>56.08</c:v>
                </c:pt>
                <c:pt idx="1805">
                  <c:v>56.1</c:v>
                </c:pt>
                <c:pt idx="1806">
                  <c:v>56.12</c:v>
                </c:pt>
                <c:pt idx="1807">
                  <c:v>56.14</c:v>
                </c:pt>
                <c:pt idx="1808">
                  <c:v>56.16</c:v>
                </c:pt>
                <c:pt idx="1809">
                  <c:v>56.18</c:v>
                </c:pt>
                <c:pt idx="1810">
                  <c:v>56.2</c:v>
                </c:pt>
                <c:pt idx="1811">
                  <c:v>56.22</c:v>
                </c:pt>
                <c:pt idx="1812">
                  <c:v>56.24</c:v>
                </c:pt>
                <c:pt idx="1813">
                  <c:v>56.26</c:v>
                </c:pt>
                <c:pt idx="1814">
                  <c:v>56.28</c:v>
                </c:pt>
                <c:pt idx="1815">
                  <c:v>56.3</c:v>
                </c:pt>
                <c:pt idx="1816">
                  <c:v>56.32</c:v>
                </c:pt>
                <c:pt idx="1817">
                  <c:v>56.34</c:v>
                </c:pt>
                <c:pt idx="1818">
                  <c:v>56.36</c:v>
                </c:pt>
                <c:pt idx="1819">
                  <c:v>56.38</c:v>
                </c:pt>
                <c:pt idx="1820">
                  <c:v>56.4</c:v>
                </c:pt>
                <c:pt idx="1821">
                  <c:v>56.42</c:v>
                </c:pt>
                <c:pt idx="1822">
                  <c:v>56.44</c:v>
                </c:pt>
                <c:pt idx="1823">
                  <c:v>56.46</c:v>
                </c:pt>
                <c:pt idx="1824">
                  <c:v>56.48</c:v>
                </c:pt>
                <c:pt idx="1825">
                  <c:v>56.5</c:v>
                </c:pt>
                <c:pt idx="1826">
                  <c:v>56.52</c:v>
                </c:pt>
                <c:pt idx="1827">
                  <c:v>56.54</c:v>
                </c:pt>
                <c:pt idx="1828">
                  <c:v>56.56</c:v>
                </c:pt>
                <c:pt idx="1829">
                  <c:v>56.58</c:v>
                </c:pt>
                <c:pt idx="1830">
                  <c:v>56.6</c:v>
                </c:pt>
                <c:pt idx="1831">
                  <c:v>56.62</c:v>
                </c:pt>
                <c:pt idx="1832">
                  <c:v>56.64</c:v>
                </c:pt>
                <c:pt idx="1833">
                  <c:v>56.66</c:v>
                </c:pt>
                <c:pt idx="1834">
                  <c:v>56.68</c:v>
                </c:pt>
                <c:pt idx="1835">
                  <c:v>56.7</c:v>
                </c:pt>
                <c:pt idx="1836">
                  <c:v>56.72</c:v>
                </c:pt>
                <c:pt idx="1837">
                  <c:v>56.74</c:v>
                </c:pt>
                <c:pt idx="1838">
                  <c:v>56.76</c:v>
                </c:pt>
                <c:pt idx="1839">
                  <c:v>56.78</c:v>
                </c:pt>
                <c:pt idx="1840">
                  <c:v>56.8</c:v>
                </c:pt>
                <c:pt idx="1841">
                  <c:v>56.82</c:v>
                </c:pt>
                <c:pt idx="1842">
                  <c:v>56.84</c:v>
                </c:pt>
                <c:pt idx="1843">
                  <c:v>56.86</c:v>
                </c:pt>
                <c:pt idx="1844">
                  <c:v>56.88</c:v>
                </c:pt>
                <c:pt idx="1845">
                  <c:v>56.9</c:v>
                </c:pt>
                <c:pt idx="1846">
                  <c:v>56.92</c:v>
                </c:pt>
                <c:pt idx="1847">
                  <c:v>56.94</c:v>
                </c:pt>
                <c:pt idx="1848">
                  <c:v>56.96</c:v>
                </c:pt>
                <c:pt idx="1849">
                  <c:v>56.98</c:v>
                </c:pt>
                <c:pt idx="1850">
                  <c:v>57</c:v>
                </c:pt>
                <c:pt idx="1851">
                  <c:v>57.02</c:v>
                </c:pt>
                <c:pt idx="1852">
                  <c:v>57.04</c:v>
                </c:pt>
                <c:pt idx="1853">
                  <c:v>57.06</c:v>
                </c:pt>
                <c:pt idx="1854">
                  <c:v>57.08</c:v>
                </c:pt>
                <c:pt idx="1855">
                  <c:v>57.1</c:v>
                </c:pt>
                <c:pt idx="1856">
                  <c:v>57.12</c:v>
                </c:pt>
                <c:pt idx="1857">
                  <c:v>57.14</c:v>
                </c:pt>
                <c:pt idx="1858">
                  <c:v>57.16</c:v>
                </c:pt>
                <c:pt idx="1859">
                  <c:v>57.18</c:v>
                </c:pt>
                <c:pt idx="1860">
                  <c:v>57.2</c:v>
                </c:pt>
                <c:pt idx="1861">
                  <c:v>57.22</c:v>
                </c:pt>
                <c:pt idx="1862">
                  <c:v>57.24</c:v>
                </c:pt>
                <c:pt idx="1863">
                  <c:v>57.26</c:v>
                </c:pt>
                <c:pt idx="1864">
                  <c:v>57.28</c:v>
                </c:pt>
                <c:pt idx="1865">
                  <c:v>57.3</c:v>
                </c:pt>
                <c:pt idx="1866">
                  <c:v>57.32</c:v>
                </c:pt>
                <c:pt idx="1867">
                  <c:v>57.34</c:v>
                </c:pt>
                <c:pt idx="1868">
                  <c:v>57.36</c:v>
                </c:pt>
                <c:pt idx="1869">
                  <c:v>57.38</c:v>
                </c:pt>
                <c:pt idx="1870">
                  <c:v>57.4</c:v>
                </c:pt>
                <c:pt idx="1871">
                  <c:v>57.42</c:v>
                </c:pt>
                <c:pt idx="1872">
                  <c:v>57.44</c:v>
                </c:pt>
                <c:pt idx="1873">
                  <c:v>57.46</c:v>
                </c:pt>
                <c:pt idx="1874">
                  <c:v>57.48</c:v>
                </c:pt>
                <c:pt idx="1875">
                  <c:v>57.5</c:v>
                </c:pt>
                <c:pt idx="1876">
                  <c:v>57.52</c:v>
                </c:pt>
                <c:pt idx="1877">
                  <c:v>57.54</c:v>
                </c:pt>
                <c:pt idx="1878">
                  <c:v>57.56</c:v>
                </c:pt>
                <c:pt idx="1879">
                  <c:v>57.58</c:v>
                </c:pt>
                <c:pt idx="1880">
                  <c:v>57.6</c:v>
                </c:pt>
                <c:pt idx="1881">
                  <c:v>57.62</c:v>
                </c:pt>
                <c:pt idx="1882">
                  <c:v>57.64</c:v>
                </c:pt>
                <c:pt idx="1883">
                  <c:v>57.66</c:v>
                </c:pt>
                <c:pt idx="1884">
                  <c:v>57.68</c:v>
                </c:pt>
                <c:pt idx="1885">
                  <c:v>57.7</c:v>
                </c:pt>
                <c:pt idx="1886">
                  <c:v>57.72</c:v>
                </c:pt>
                <c:pt idx="1887">
                  <c:v>57.74</c:v>
                </c:pt>
                <c:pt idx="1888">
                  <c:v>57.76</c:v>
                </c:pt>
                <c:pt idx="1889">
                  <c:v>57.78</c:v>
                </c:pt>
                <c:pt idx="1890">
                  <c:v>57.8</c:v>
                </c:pt>
                <c:pt idx="1891">
                  <c:v>57.82</c:v>
                </c:pt>
                <c:pt idx="1892">
                  <c:v>57.84</c:v>
                </c:pt>
                <c:pt idx="1893">
                  <c:v>57.86</c:v>
                </c:pt>
                <c:pt idx="1894">
                  <c:v>57.88</c:v>
                </c:pt>
                <c:pt idx="1895">
                  <c:v>57.9</c:v>
                </c:pt>
                <c:pt idx="1896">
                  <c:v>57.92</c:v>
                </c:pt>
                <c:pt idx="1897">
                  <c:v>57.94</c:v>
                </c:pt>
                <c:pt idx="1898">
                  <c:v>57.96</c:v>
                </c:pt>
                <c:pt idx="1899">
                  <c:v>57.98</c:v>
                </c:pt>
                <c:pt idx="1900">
                  <c:v>58</c:v>
                </c:pt>
                <c:pt idx="1901">
                  <c:v>58.02</c:v>
                </c:pt>
                <c:pt idx="1902">
                  <c:v>58.04</c:v>
                </c:pt>
                <c:pt idx="1903">
                  <c:v>58.06</c:v>
                </c:pt>
                <c:pt idx="1904">
                  <c:v>58.08</c:v>
                </c:pt>
                <c:pt idx="1905">
                  <c:v>58.1</c:v>
                </c:pt>
                <c:pt idx="1906">
                  <c:v>58.12</c:v>
                </c:pt>
                <c:pt idx="1907">
                  <c:v>58.14</c:v>
                </c:pt>
                <c:pt idx="1908">
                  <c:v>58.16</c:v>
                </c:pt>
                <c:pt idx="1909">
                  <c:v>58.18</c:v>
                </c:pt>
                <c:pt idx="1910">
                  <c:v>58.2</c:v>
                </c:pt>
                <c:pt idx="1911">
                  <c:v>58.22</c:v>
                </c:pt>
                <c:pt idx="1912">
                  <c:v>58.24</c:v>
                </c:pt>
                <c:pt idx="1913">
                  <c:v>58.26</c:v>
                </c:pt>
                <c:pt idx="1914">
                  <c:v>58.28</c:v>
                </c:pt>
                <c:pt idx="1915">
                  <c:v>58.3</c:v>
                </c:pt>
                <c:pt idx="1916">
                  <c:v>58.32</c:v>
                </c:pt>
                <c:pt idx="1917">
                  <c:v>58.34</c:v>
                </c:pt>
                <c:pt idx="1918">
                  <c:v>58.36</c:v>
                </c:pt>
                <c:pt idx="1919">
                  <c:v>58.38</c:v>
                </c:pt>
                <c:pt idx="1920">
                  <c:v>58.4</c:v>
                </c:pt>
                <c:pt idx="1921">
                  <c:v>58.42</c:v>
                </c:pt>
                <c:pt idx="1922">
                  <c:v>58.44</c:v>
                </c:pt>
                <c:pt idx="1923">
                  <c:v>58.46</c:v>
                </c:pt>
                <c:pt idx="1924">
                  <c:v>58.48</c:v>
                </c:pt>
                <c:pt idx="1925">
                  <c:v>58.5</c:v>
                </c:pt>
                <c:pt idx="1926">
                  <c:v>58.52</c:v>
                </c:pt>
                <c:pt idx="1927">
                  <c:v>58.54</c:v>
                </c:pt>
                <c:pt idx="1928">
                  <c:v>58.56</c:v>
                </c:pt>
                <c:pt idx="1929">
                  <c:v>58.58</c:v>
                </c:pt>
                <c:pt idx="1930">
                  <c:v>58.6</c:v>
                </c:pt>
                <c:pt idx="1931">
                  <c:v>58.62</c:v>
                </c:pt>
                <c:pt idx="1932">
                  <c:v>58.64</c:v>
                </c:pt>
                <c:pt idx="1933">
                  <c:v>58.66</c:v>
                </c:pt>
                <c:pt idx="1934">
                  <c:v>58.68</c:v>
                </c:pt>
                <c:pt idx="1935">
                  <c:v>58.7</c:v>
                </c:pt>
                <c:pt idx="1936">
                  <c:v>58.72</c:v>
                </c:pt>
                <c:pt idx="1937">
                  <c:v>58.74</c:v>
                </c:pt>
                <c:pt idx="1938">
                  <c:v>58.76</c:v>
                </c:pt>
                <c:pt idx="1939">
                  <c:v>58.78</c:v>
                </c:pt>
                <c:pt idx="1940">
                  <c:v>58.8</c:v>
                </c:pt>
                <c:pt idx="1941">
                  <c:v>58.82</c:v>
                </c:pt>
                <c:pt idx="1942">
                  <c:v>58.84</c:v>
                </c:pt>
                <c:pt idx="1943">
                  <c:v>58.86</c:v>
                </c:pt>
                <c:pt idx="1944">
                  <c:v>58.88</c:v>
                </c:pt>
                <c:pt idx="1945">
                  <c:v>58.9</c:v>
                </c:pt>
                <c:pt idx="1946">
                  <c:v>58.92</c:v>
                </c:pt>
                <c:pt idx="1947">
                  <c:v>58.94</c:v>
                </c:pt>
                <c:pt idx="1948">
                  <c:v>58.96</c:v>
                </c:pt>
                <c:pt idx="1949">
                  <c:v>58.98</c:v>
                </c:pt>
                <c:pt idx="1950">
                  <c:v>59</c:v>
                </c:pt>
                <c:pt idx="1951">
                  <c:v>59.02</c:v>
                </c:pt>
                <c:pt idx="1952">
                  <c:v>59.04</c:v>
                </c:pt>
                <c:pt idx="1953">
                  <c:v>59.06</c:v>
                </c:pt>
                <c:pt idx="1954">
                  <c:v>59.08</c:v>
                </c:pt>
                <c:pt idx="1955">
                  <c:v>59.1</c:v>
                </c:pt>
                <c:pt idx="1956">
                  <c:v>59.12</c:v>
                </c:pt>
                <c:pt idx="1957">
                  <c:v>59.14</c:v>
                </c:pt>
                <c:pt idx="1958">
                  <c:v>59.16</c:v>
                </c:pt>
                <c:pt idx="1959">
                  <c:v>59.18</c:v>
                </c:pt>
                <c:pt idx="1960">
                  <c:v>59.2</c:v>
                </c:pt>
                <c:pt idx="1961">
                  <c:v>59.22</c:v>
                </c:pt>
                <c:pt idx="1962">
                  <c:v>59.24</c:v>
                </c:pt>
                <c:pt idx="1963">
                  <c:v>59.26</c:v>
                </c:pt>
                <c:pt idx="1964">
                  <c:v>59.28</c:v>
                </c:pt>
                <c:pt idx="1965">
                  <c:v>59.3</c:v>
                </c:pt>
                <c:pt idx="1966">
                  <c:v>59.32</c:v>
                </c:pt>
                <c:pt idx="1967">
                  <c:v>59.34</c:v>
                </c:pt>
                <c:pt idx="1968">
                  <c:v>59.36</c:v>
                </c:pt>
                <c:pt idx="1969">
                  <c:v>59.38</c:v>
                </c:pt>
                <c:pt idx="1970">
                  <c:v>59.4</c:v>
                </c:pt>
                <c:pt idx="1971">
                  <c:v>59.42</c:v>
                </c:pt>
                <c:pt idx="1972">
                  <c:v>59.44</c:v>
                </c:pt>
                <c:pt idx="1973">
                  <c:v>59.46</c:v>
                </c:pt>
                <c:pt idx="1974">
                  <c:v>59.48</c:v>
                </c:pt>
                <c:pt idx="1975">
                  <c:v>59.5</c:v>
                </c:pt>
                <c:pt idx="1976">
                  <c:v>59.52</c:v>
                </c:pt>
                <c:pt idx="1977">
                  <c:v>59.54</c:v>
                </c:pt>
                <c:pt idx="1978">
                  <c:v>59.56</c:v>
                </c:pt>
                <c:pt idx="1979">
                  <c:v>59.58</c:v>
                </c:pt>
                <c:pt idx="1980">
                  <c:v>59.6</c:v>
                </c:pt>
                <c:pt idx="1981">
                  <c:v>59.62</c:v>
                </c:pt>
                <c:pt idx="1982">
                  <c:v>59.64</c:v>
                </c:pt>
                <c:pt idx="1983">
                  <c:v>59.66</c:v>
                </c:pt>
                <c:pt idx="1984">
                  <c:v>59.68</c:v>
                </c:pt>
                <c:pt idx="1985">
                  <c:v>59.7</c:v>
                </c:pt>
                <c:pt idx="1986">
                  <c:v>59.72</c:v>
                </c:pt>
                <c:pt idx="1987">
                  <c:v>59.74</c:v>
                </c:pt>
                <c:pt idx="1988">
                  <c:v>59.76</c:v>
                </c:pt>
                <c:pt idx="1989">
                  <c:v>59.78</c:v>
                </c:pt>
                <c:pt idx="1990">
                  <c:v>59.8</c:v>
                </c:pt>
                <c:pt idx="1991">
                  <c:v>59.82</c:v>
                </c:pt>
                <c:pt idx="1992">
                  <c:v>59.84</c:v>
                </c:pt>
                <c:pt idx="1993">
                  <c:v>59.86</c:v>
                </c:pt>
                <c:pt idx="1994">
                  <c:v>59.88</c:v>
                </c:pt>
                <c:pt idx="1995">
                  <c:v>59.9</c:v>
                </c:pt>
                <c:pt idx="1996">
                  <c:v>59.92</c:v>
                </c:pt>
                <c:pt idx="1997">
                  <c:v>59.94</c:v>
                </c:pt>
                <c:pt idx="1998">
                  <c:v>59.96</c:v>
                </c:pt>
                <c:pt idx="1999">
                  <c:v>59.98</c:v>
                </c:pt>
                <c:pt idx="2000">
                  <c:v>60</c:v>
                </c:pt>
                <c:pt idx="2001">
                  <c:v>60.02</c:v>
                </c:pt>
                <c:pt idx="2002">
                  <c:v>60.04</c:v>
                </c:pt>
                <c:pt idx="2003">
                  <c:v>60.06</c:v>
                </c:pt>
                <c:pt idx="2004">
                  <c:v>60.08</c:v>
                </c:pt>
                <c:pt idx="2005">
                  <c:v>60.1</c:v>
                </c:pt>
                <c:pt idx="2006">
                  <c:v>60.12</c:v>
                </c:pt>
                <c:pt idx="2007">
                  <c:v>60.14</c:v>
                </c:pt>
                <c:pt idx="2008">
                  <c:v>60.16</c:v>
                </c:pt>
                <c:pt idx="2009">
                  <c:v>60.18</c:v>
                </c:pt>
                <c:pt idx="2010">
                  <c:v>60.2</c:v>
                </c:pt>
                <c:pt idx="2011">
                  <c:v>60.22</c:v>
                </c:pt>
                <c:pt idx="2012">
                  <c:v>60.24</c:v>
                </c:pt>
                <c:pt idx="2013">
                  <c:v>60.26</c:v>
                </c:pt>
                <c:pt idx="2014">
                  <c:v>60.28</c:v>
                </c:pt>
                <c:pt idx="2015">
                  <c:v>60.3</c:v>
                </c:pt>
                <c:pt idx="2016">
                  <c:v>60.32</c:v>
                </c:pt>
                <c:pt idx="2017">
                  <c:v>60.34</c:v>
                </c:pt>
                <c:pt idx="2018">
                  <c:v>60.36</c:v>
                </c:pt>
                <c:pt idx="2019">
                  <c:v>60.38</c:v>
                </c:pt>
                <c:pt idx="2020">
                  <c:v>60.4</c:v>
                </c:pt>
                <c:pt idx="2021">
                  <c:v>60.42</c:v>
                </c:pt>
                <c:pt idx="2022">
                  <c:v>60.44</c:v>
                </c:pt>
                <c:pt idx="2023">
                  <c:v>60.46</c:v>
                </c:pt>
                <c:pt idx="2024">
                  <c:v>60.48</c:v>
                </c:pt>
                <c:pt idx="2025">
                  <c:v>60.5</c:v>
                </c:pt>
                <c:pt idx="2026">
                  <c:v>60.52</c:v>
                </c:pt>
                <c:pt idx="2027">
                  <c:v>60.54</c:v>
                </c:pt>
                <c:pt idx="2028">
                  <c:v>60.56</c:v>
                </c:pt>
                <c:pt idx="2029">
                  <c:v>60.58</c:v>
                </c:pt>
                <c:pt idx="2030">
                  <c:v>60.6</c:v>
                </c:pt>
                <c:pt idx="2031">
                  <c:v>60.62</c:v>
                </c:pt>
                <c:pt idx="2032">
                  <c:v>60.64</c:v>
                </c:pt>
                <c:pt idx="2033">
                  <c:v>60.66</c:v>
                </c:pt>
                <c:pt idx="2034">
                  <c:v>60.68</c:v>
                </c:pt>
                <c:pt idx="2035">
                  <c:v>60.7</c:v>
                </c:pt>
                <c:pt idx="2036">
                  <c:v>60.72</c:v>
                </c:pt>
                <c:pt idx="2037">
                  <c:v>60.74</c:v>
                </c:pt>
                <c:pt idx="2038">
                  <c:v>60.76</c:v>
                </c:pt>
                <c:pt idx="2039">
                  <c:v>60.78</c:v>
                </c:pt>
                <c:pt idx="2040">
                  <c:v>60.8</c:v>
                </c:pt>
                <c:pt idx="2041">
                  <c:v>60.82</c:v>
                </c:pt>
                <c:pt idx="2042">
                  <c:v>60.84</c:v>
                </c:pt>
                <c:pt idx="2043">
                  <c:v>60.86</c:v>
                </c:pt>
                <c:pt idx="2044">
                  <c:v>60.88</c:v>
                </c:pt>
                <c:pt idx="2045">
                  <c:v>60.9</c:v>
                </c:pt>
                <c:pt idx="2046">
                  <c:v>60.92</c:v>
                </c:pt>
                <c:pt idx="2047">
                  <c:v>60.94</c:v>
                </c:pt>
                <c:pt idx="2048">
                  <c:v>60.96</c:v>
                </c:pt>
                <c:pt idx="2049">
                  <c:v>60.98</c:v>
                </c:pt>
                <c:pt idx="2050">
                  <c:v>61</c:v>
                </c:pt>
                <c:pt idx="2051">
                  <c:v>61.02</c:v>
                </c:pt>
                <c:pt idx="2052">
                  <c:v>61.04</c:v>
                </c:pt>
                <c:pt idx="2053">
                  <c:v>61.06</c:v>
                </c:pt>
                <c:pt idx="2054">
                  <c:v>61.08</c:v>
                </c:pt>
                <c:pt idx="2055">
                  <c:v>61.1</c:v>
                </c:pt>
                <c:pt idx="2056">
                  <c:v>61.12</c:v>
                </c:pt>
                <c:pt idx="2057">
                  <c:v>61.14</c:v>
                </c:pt>
                <c:pt idx="2058">
                  <c:v>61.16</c:v>
                </c:pt>
                <c:pt idx="2059">
                  <c:v>61.18</c:v>
                </c:pt>
                <c:pt idx="2060">
                  <c:v>61.2</c:v>
                </c:pt>
                <c:pt idx="2061">
                  <c:v>61.22</c:v>
                </c:pt>
                <c:pt idx="2062">
                  <c:v>61.24</c:v>
                </c:pt>
                <c:pt idx="2063">
                  <c:v>61.26</c:v>
                </c:pt>
                <c:pt idx="2064">
                  <c:v>61.28</c:v>
                </c:pt>
                <c:pt idx="2065">
                  <c:v>61.3</c:v>
                </c:pt>
                <c:pt idx="2066">
                  <c:v>61.32</c:v>
                </c:pt>
                <c:pt idx="2067">
                  <c:v>61.34</c:v>
                </c:pt>
                <c:pt idx="2068">
                  <c:v>61.36</c:v>
                </c:pt>
                <c:pt idx="2069">
                  <c:v>61.38</c:v>
                </c:pt>
                <c:pt idx="2070">
                  <c:v>61.4</c:v>
                </c:pt>
                <c:pt idx="2071">
                  <c:v>61.42</c:v>
                </c:pt>
                <c:pt idx="2072">
                  <c:v>61.44</c:v>
                </c:pt>
                <c:pt idx="2073">
                  <c:v>61.46</c:v>
                </c:pt>
                <c:pt idx="2074">
                  <c:v>61.48</c:v>
                </c:pt>
                <c:pt idx="2075">
                  <c:v>61.5</c:v>
                </c:pt>
                <c:pt idx="2076">
                  <c:v>61.52</c:v>
                </c:pt>
                <c:pt idx="2077">
                  <c:v>61.54</c:v>
                </c:pt>
                <c:pt idx="2078">
                  <c:v>61.56</c:v>
                </c:pt>
                <c:pt idx="2079">
                  <c:v>61.58</c:v>
                </c:pt>
                <c:pt idx="2080">
                  <c:v>61.6</c:v>
                </c:pt>
                <c:pt idx="2081">
                  <c:v>61.62</c:v>
                </c:pt>
                <c:pt idx="2082">
                  <c:v>61.64</c:v>
                </c:pt>
                <c:pt idx="2083">
                  <c:v>61.66</c:v>
                </c:pt>
                <c:pt idx="2084">
                  <c:v>61.68</c:v>
                </c:pt>
                <c:pt idx="2085">
                  <c:v>61.7</c:v>
                </c:pt>
                <c:pt idx="2086">
                  <c:v>61.72</c:v>
                </c:pt>
                <c:pt idx="2087">
                  <c:v>61.74</c:v>
                </c:pt>
                <c:pt idx="2088">
                  <c:v>61.76</c:v>
                </c:pt>
                <c:pt idx="2089">
                  <c:v>61.78</c:v>
                </c:pt>
                <c:pt idx="2090">
                  <c:v>61.8</c:v>
                </c:pt>
                <c:pt idx="2091">
                  <c:v>61.82</c:v>
                </c:pt>
                <c:pt idx="2092">
                  <c:v>61.84</c:v>
                </c:pt>
                <c:pt idx="2093">
                  <c:v>61.86</c:v>
                </c:pt>
                <c:pt idx="2094">
                  <c:v>61.88</c:v>
                </c:pt>
                <c:pt idx="2095">
                  <c:v>61.9</c:v>
                </c:pt>
                <c:pt idx="2096">
                  <c:v>61.92</c:v>
                </c:pt>
                <c:pt idx="2097">
                  <c:v>61.94</c:v>
                </c:pt>
                <c:pt idx="2098">
                  <c:v>61.96</c:v>
                </c:pt>
                <c:pt idx="2099">
                  <c:v>61.98</c:v>
                </c:pt>
                <c:pt idx="2100">
                  <c:v>62</c:v>
                </c:pt>
                <c:pt idx="2101">
                  <c:v>62.02</c:v>
                </c:pt>
                <c:pt idx="2102">
                  <c:v>62.04</c:v>
                </c:pt>
                <c:pt idx="2103">
                  <c:v>62.06</c:v>
                </c:pt>
                <c:pt idx="2104">
                  <c:v>62.08</c:v>
                </c:pt>
                <c:pt idx="2105">
                  <c:v>62.1</c:v>
                </c:pt>
                <c:pt idx="2106">
                  <c:v>62.12</c:v>
                </c:pt>
                <c:pt idx="2107">
                  <c:v>62.14</c:v>
                </c:pt>
                <c:pt idx="2108">
                  <c:v>62.16</c:v>
                </c:pt>
                <c:pt idx="2109">
                  <c:v>62.18</c:v>
                </c:pt>
                <c:pt idx="2110">
                  <c:v>62.2</c:v>
                </c:pt>
                <c:pt idx="2111">
                  <c:v>62.22</c:v>
                </c:pt>
                <c:pt idx="2112">
                  <c:v>62.24</c:v>
                </c:pt>
                <c:pt idx="2113">
                  <c:v>62.26</c:v>
                </c:pt>
                <c:pt idx="2114">
                  <c:v>62.28</c:v>
                </c:pt>
                <c:pt idx="2115">
                  <c:v>62.3</c:v>
                </c:pt>
                <c:pt idx="2116">
                  <c:v>62.32</c:v>
                </c:pt>
                <c:pt idx="2117">
                  <c:v>62.34</c:v>
                </c:pt>
                <c:pt idx="2118">
                  <c:v>62.36</c:v>
                </c:pt>
                <c:pt idx="2119">
                  <c:v>62.38</c:v>
                </c:pt>
                <c:pt idx="2120">
                  <c:v>62.4</c:v>
                </c:pt>
                <c:pt idx="2121">
                  <c:v>62.42</c:v>
                </c:pt>
                <c:pt idx="2122">
                  <c:v>62.44</c:v>
                </c:pt>
                <c:pt idx="2123">
                  <c:v>62.46</c:v>
                </c:pt>
                <c:pt idx="2124">
                  <c:v>62.48</c:v>
                </c:pt>
                <c:pt idx="2125">
                  <c:v>62.5</c:v>
                </c:pt>
                <c:pt idx="2126">
                  <c:v>62.52</c:v>
                </c:pt>
                <c:pt idx="2127">
                  <c:v>62.54</c:v>
                </c:pt>
                <c:pt idx="2128">
                  <c:v>62.56</c:v>
                </c:pt>
                <c:pt idx="2129">
                  <c:v>62.58</c:v>
                </c:pt>
                <c:pt idx="2130">
                  <c:v>62.6</c:v>
                </c:pt>
                <c:pt idx="2131">
                  <c:v>62.62</c:v>
                </c:pt>
                <c:pt idx="2132">
                  <c:v>62.64</c:v>
                </c:pt>
                <c:pt idx="2133">
                  <c:v>62.66</c:v>
                </c:pt>
                <c:pt idx="2134">
                  <c:v>62.68</c:v>
                </c:pt>
                <c:pt idx="2135">
                  <c:v>62.7</c:v>
                </c:pt>
                <c:pt idx="2136">
                  <c:v>62.72</c:v>
                </c:pt>
                <c:pt idx="2137">
                  <c:v>62.74</c:v>
                </c:pt>
                <c:pt idx="2138">
                  <c:v>62.76</c:v>
                </c:pt>
                <c:pt idx="2139">
                  <c:v>62.78</c:v>
                </c:pt>
                <c:pt idx="2140">
                  <c:v>62.8</c:v>
                </c:pt>
                <c:pt idx="2141">
                  <c:v>62.82</c:v>
                </c:pt>
                <c:pt idx="2142">
                  <c:v>62.84</c:v>
                </c:pt>
                <c:pt idx="2143">
                  <c:v>62.86</c:v>
                </c:pt>
                <c:pt idx="2144">
                  <c:v>62.88</c:v>
                </c:pt>
                <c:pt idx="2145">
                  <c:v>62.9</c:v>
                </c:pt>
                <c:pt idx="2146">
                  <c:v>62.92</c:v>
                </c:pt>
                <c:pt idx="2147">
                  <c:v>62.94</c:v>
                </c:pt>
                <c:pt idx="2148">
                  <c:v>62.96</c:v>
                </c:pt>
                <c:pt idx="2149">
                  <c:v>62.98</c:v>
                </c:pt>
                <c:pt idx="2150">
                  <c:v>63</c:v>
                </c:pt>
                <c:pt idx="2151">
                  <c:v>63.02</c:v>
                </c:pt>
                <c:pt idx="2152">
                  <c:v>63.04</c:v>
                </c:pt>
                <c:pt idx="2153">
                  <c:v>63.06</c:v>
                </c:pt>
                <c:pt idx="2154">
                  <c:v>63.08</c:v>
                </c:pt>
                <c:pt idx="2155">
                  <c:v>63.1</c:v>
                </c:pt>
                <c:pt idx="2156">
                  <c:v>63.12</c:v>
                </c:pt>
                <c:pt idx="2157">
                  <c:v>63.14</c:v>
                </c:pt>
                <c:pt idx="2158">
                  <c:v>63.16</c:v>
                </c:pt>
                <c:pt idx="2159">
                  <c:v>63.18</c:v>
                </c:pt>
                <c:pt idx="2160">
                  <c:v>63.2</c:v>
                </c:pt>
                <c:pt idx="2161">
                  <c:v>63.22</c:v>
                </c:pt>
                <c:pt idx="2162">
                  <c:v>63.24</c:v>
                </c:pt>
                <c:pt idx="2163">
                  <c:v>63.26</c:v>
                </c:pt>
                <c:pt idx="2164">
                  <c:v>63.28</c:v>
                </c:pt>
                <c:pt idx="2165">
                  <c:v>63.3</c:v>
                </c:pt>
                <c:pt idx="2166">
                  <c:v>63.32</c:v>
                </c:pt>
                <c:pt idx="2167">
                  <c:v>63.34</c:v>
                </c:pt>
                <c:pt idx="2168">
                  <c:v>63.36</c:v>
                </c:pt>
                <c:pt idx="2169">
                  <c:v>63.38</c:v>
                </c:pt>
                <c:pt idx="2170">
                  <c:v>63.4</c:v>
                </c:pt>
                <c:pt idx="2171">
                  <c:v>63.42</c:v>
                </c:pt>
                <c:pt idx="2172">
                  <c:v>63.44</c:v>
                </c:pt>
                <c:pt idx="2173">
                  <c:v>63.46</c:v>
                </c:pt>
                <c:pt idx="2174">
                  <c:v>63.48</c:v>
                </c:pt>
                <c:pt idx="2175">
                  <c:v>63.5</c:v>
                </c:pt>
                <c:pt idx="2176">
                  <c:v>63.52</c:v>
                </c:pt>
                <c:pt idx="2177">
                  <c:v>63.54</c:v>
                </c:pt>
                <c:pt idx="2178">
                  <c:v>63.56</c:v>
                </c:pt>
                <c:pt idx="2179">
                  <c:v>63.58</c:v>
                </c:pt>
                <c:pt idx="2180">
                  <c:v>63.6</c:v>
                </c:pt>
                <c:pt idx="2181">
                  <c:v>63.62</c:v>
                </c:pt>
                <c:pt idx="2182">
                  <c:v>63.64</c:v>
                </c:pt>
                <c:pt idx="2183">
                  <c:v>63.66</c:v>
                </c:pt>
                <c:pt idx="2184">
                  <c:v>63.68</c:v>
                </c:pt>
                <c:pt idx="2185">
                  <c:v>63.7</c:v>
                </c:pt>
                <c:pt idx="2186">
                  <c:v>63.72</c:v>
                </c:pt>
                <c:pt idx="2187">
                  <c:v>63.74</c:v>
                </c:pt>
                <c:pt idx="2188">
                  <c:v>63.76</c:v>
                </c:pt>
                <c:pt idx="2189">
                  <c:v>63.78</c:v>
                </c:pt>
                <c:pt idx="2190">
                  <c:v>63.8</c:v>
                </c:pt>
                <c:pt idx="2191">
                  <c:v>63.82</c:v>
                </c:pt>
                <c:pt idx="2192">
                  <c:v>63.84</c:v>
                </c:pt>
                <c:pt idx="2193">
                  <c:v>63.86</c:v>
                </c:pt>
                <c:pt idx="2194">
                  <c:v>63.88</c:v>
                </c:pt>
                <c:pt idx="2195">
                  <c:v>63.9</c:v>
                </c:pt>
                <c:pt idx="2196">
                  <c:v>63.92</c:v>
                </c:pt>
                <c:pt idx="2197">
                  <c:v>63.94</c:v>
                </c:pt>
                <c:pt idx="2198">
                  <c:v>63.96</c:v>
                </c:pt>
                <c:pt idx="2199">
                  <c:v>63.98</c:v>
                </c:pt>
                <c:pt idx="2200">
                  <c:v>64</c:v>
                </c:pt>
                <c:pt idx="2201">
                  <c:v>64.02</c:v>
                </c:pt>
                <c:pt idx="2202">
                  <c:v>64.040000000000006</c:v>
                </c:pt>
                <c:pt idx="2203">
                  <c:v>64.06</c:v>
                </c:pt>
                <c:pt idx="2204">
                  <c:v>64.08</c:v>
                </c:pt>
                <c:pt idx="2205">
                  <c:v>64.099999999999994</c:v>
                </c:pt>
                <c:pt idx="2206">
                  <c:v>64.12</c:v>
                </c:pt>
                <c:pt idx="2207">
                  <c:v>64.14</c:v>
                </c:pt>
                <c:pt idx="2208">
                  <c:v>64.16</c:v>
                </c:pt>
                <c:pt idx="2209">
                  <c:v>64.180000000000007</c:v>
                </c:pt>
                <c:pt idx="2210">
                  <c:v>64.2</c:v>
                </c:pt>
                <c:pt idx="2211">
                  <c:v>64.22</c:v>
                </c:pt>
                <c:pt idx="2212">
                  <c:v>64.239999999999995</c:v>
                </c:pt>
                <c:pt idx="2213">
                  <c:v>64.260000000000005</c:v>
                </c:pt>
                <c:pt idx="2214">
                  <c:v>64.28</c:v>
                </c:pt>
                <c:pt idx="2215">
                  <c:v>64.3</c:v>
                </c:pt>
                <c:pt idx="2216">
                  <c:v>64.319999999999993</c:v>
                </c:pt>
                <c:pt idx="2217">
                  <c:v>64.34</c:v>
                </c:pt>
                <c:pt idx="2218">
                  <c:v>64.36</c:v>
                </c:pt>
                <c:pt idx="2219">
                  <c:v>64.38</c:v>
                </c:pt>
                <c:pt idx="2220">
                  <c:v>64.400000000000006</c:v>
                </c:pt>
                <c:pt idx="2221">
                  <c:v>64.42</c:v>
                </c:pt>
                <c:pt idx="2222">
                  <c:v>64.44</c:v>
                </c:pt>
                <c:pt idx="2223">
                  <c:v>64.459999999999994</c:v>
                </c:pt>
                <c:pt idx="2224">
                  <c:v>64.48</c:v>
                </c:pt>
                <c:pt idx="2225">
                  <c:v>64.5</c:v>
                </c:pt>
                <c:pt idx="2226">
                  <c:v>64.52</c:v>
                </c:pt>
                <c:pt idx="2227">
                  <c:v>64.540000000000006</c:v>
                </c:pt>
                <c:pt idx="2228">
                  <c:v>64.56</c:v>
                </c:pt>
                <c:pt idx="2229">
                  <c:v>64.58</c:v>
                </c:pt>
                <c:pt idx="2230">
                  <c:v>64.599999999999994</c:v>
                </c:pt>
                <c:pt idx="2231">
                  <c:v>64.62</c:v>
                </c:pt>
                <c:pt idx="2232">
                  <c:v>64.64</c:v>
                </c:pt>
                <c:pt idx="2233">
                  <c:v>64.66</c:v>
                </c:pt>
                <c:pt idx="2234">
                  <c:v>64.680000000000007</c:v>
                </c:pt>
                <c:pt idx="2235">
                  <c:v>64.7</c:v>
                </c:pt>
                <c:pt idx="2236">
                  <c:v>64.72</c:v>
                </c:pt>
                <c:pt idx="2237">
                  <c:v>64.739999999999995</c:v>
                </c:pt>
                <c:pt idx="2238">
                  <c:v>64.760000000000005</c:v>
                </c:pt>
                <c:pt idx="2239">
                  <c:v>64.78</c:v>
                </c:pt>
                <c:pt idx="2240">
                  <c:v>64.8</c:v>
                </c:pt>
                <c:pt idx="2241">
                  <c:v>64.819999999999993</c:v>
                </c:pt>
                <c:pt idx="2242">
                  <c:v>64.84</c:v>
                </c:pt>
                <c:pt idx="2243">
                  <c:v>64.86</c:v>
                </c:pt>
                <c:pt idx="2244">
                  <c:v>64.88</c:v>
                </c:pt>
                <c:pt idx="2245">
                  <c:v>64.900000000000006</c:v>
                </c:pt>
                <c:pt idx="2246">
                  <c:v>64.92</c:v>
                </c:pt>
                <c:pt idx="2247">
                  <c:v>64.94</c:v>
                </c:pt>
                <c:pt idx="2248">
                  <c:v>64.959999999999994</c:v>
                </c:pt>
                <c:pt idx="2249">
                  <c:v>64.98</c:v>
                </c:pt>
                <c:pt idx="2250">
                  <c:v>65</c:v>
                </c:pt>
                <c:pt idx="2251">
                  <c:v>65.02</c:v>
                </c:pt>
                <c:pt idx="2252">
                  <c:v>65.040000000000006</c:v>
                </c:pt>
                <c:pt idx="2253">
                  <c:v>65.06</c:v>
                </c:pt>
                <c:pt idx="2254">
                  <c:v>65.08</c:v>
                </c:pt>
                <c:pt idx="2255">
                  <c:v>65.099999999999994</c:v>
                </c:pt>
                <c:pt idx="2256">
                  <c:v>65.12</c:v>
                </c:pt>
                <c:pt idx="2257">
                  <c:v>65.14</c:v>
                </c:pt>
                <c:pt idx="2258">
                  <c:v>65.16</c:v>
                </c:pt>
                <c:pt idx="2259">
                  <c:v>65.180000000000007</c:v>
                </c:pt>
                <c:pt idx="2260">
                  <c:v>65.2</c:v>
                </c:pt>
                <c:pt idx="2261">
                  <c:v>65.22</c:v>
                </c:pt>
                <c:pt idx="2262">
                  <c:v>65.239999999999995</c:v>
                </c:pt>
                <c:pt idx="2263">
                  <c:v>65.260000000000005</c:v>
                </c:pt>
                <c:pt idx="2264">
                  <c:v>65.28</c:v>
                </c:pt>
                <c:pt idx="2265">
                  <c:v>65.3</c:v>
                </c:pt>
                <c:pt idx="2266">
                  <c:v>65.319999999999993</c:v>
                </c:pt>
                <c:pt idx="2267">
                  <c:v>65.34</c:v>
                </c:pt>
                <c:pt idx="2268">
                  <c:v>65.36</c:v>
                </c:pt>
                <c:pt idx="2269">
                  <c:v>65.38</c:v>
                </c:pt>
                <c:pt idx="2270">
                  <c:v>65.400000000000006</c:v>
                </c:pt>
                <c:pt idx="2271">
                  <c:v>65.42</c:v>
                </c:pt>
                <c:pt idx="2272">
                  <c:v>65.44</c:v>
                </c:pt>
                <c:pt idx="2273">
                  <c:v>65.459999999999994</c:v>
                </c:pt>
                <c:pt idx="2274">
                  <c:v>65.48</c:v>
                </c:pt>
                <c:pt idx="2275">
                  <c:v>65.5</c:v>
                </c:pt>
                <c:pt idx="2276">
                  <c:v>65.52</c:v>
                </c:pt>
                <c:pt idx="2277">
                  <c:v>65.540000000000006</c:v>
                </c:pt>
                <c:pt idx="2278">
                  <c:v>65.56</c:v>
                </c:pt>
                <c:pt idx="2279">
                  <c:v>65.58</c:v>
                </c:pt>
                <c:pt idx="2280">
                  <c:v>65.599999999999994</c:v>
                </c:pt>
                <c:pt idx="2281">
                  <c:v>65.62</c:v>
                </c:pt>
                <c:pt idx="2282">
                  <c:v>65.64</c:v>
                </c:pt>
                <c:pt idx="2283">
                  <c:v>65.66</c:v>
                </c:pt>
                <c:pt idx="2284">
                  <c:v>65.680000000000007</c:v>
                </c:pt>
                <c:pt idx="2285">
                  <c:v>65.7</c:v>
                </c:pt>
                <c:pt idx="2286">
                  <c:v>65.72</c:v>
                </c:pt>
                <c:pt idx="2287">
                  <c:v>65.739999999999995</c:v>
                </c:pt>
                <c:pt idx="2288">
                  <c:v>65.760000000000005</c:v>
                </c:pt>
                <c:pt idx="2289">
                  <c:v>65.78</c:v>
                </c:pt>
                <c:pt idx="2290">
                  <c:v>65.8</c:v>
                </c:pt>
                <c:pt idx="2291">
                  <c:v>65.819999999999993</c:v>
                </c:pt>
                <c:pt idx="2292">
                  <c:v>65.84</c:v>
                </c:pt>
                <c:pt idx="2293">
                  <c:v>65.86</c:v>
                </c:pt>
                <c:pt idx="2294">
                  <c:v>65.88</c:v>
                </c:pt>
                <c:pt idx="2295">
                  <c:v>65.900000000000006</c:v>
                </c:pt>
                <c:pt idx="2296">
                  <c:v>65.92</c:v>
                </c:pt>
                <c:pt idx="2297">
                  <c:v>65.94</c:v>
                </c:pt>
                <c:pt idx="2298">
                  <c:v>65.959999999999994</c:v>
                </c:pt>
                <c:pt idx="2299">
                  <c:v>65.98</c:v>
                </c:pt>
                <c:pt idx="2300">
                  <c:v>66</c:v>
                </c:pt>
                <c:pt idx="2301">
                  <c:v>66.02</c:v>
                </c:pt>
                <c:pt idx="2302">
                  <c:v>66.040000000000006</c:v>
                </c:pt>
                <c:pt idx="2303">
                  <c:v>66.06</c:v>
                </c:pt>
                <c:pt idx="2304">
                  <c:v>66.08</c:v>
                </c:pt>
                <c:pt idx="2305">
                  <c:v>66.099999999999994</c:v>
                </c:pt>
                <c:pt idx="2306">
                  <c:v>66.12</c:v>
                </c:pt>
                <c:pt idx="2307">
                  <c:v>66.14</c:v>
                </c:pt>
                <c:pt idx="2308">
                  <c:v>66.16</c:v>
                </c:pt>
                <c:pt idx="2309">
                  <c:v>66.180000000000007</c:v>
                </c:pt>
                <c:pt idx="2310">
                  <c:v>66.2</c:v>
                </c:pt>
                <c:pt idx="2311">
                  <c:v>66.22</c:v>
                </c:pt>
                <c:pt idx="2312">
                  <c:v>66.239999999999995</c:v>
                </c:pt>
                <c:pt idx="2313">
                  <c:v>66.260000000000005</c:v>
                </c:pt>
                <c:pt idx="2314">
                  <c:v>66.28</c:v>
                </c:pt>
                <c:pt idx="2315">
                  <c:v>66.3</c:v>
                </c:pt>
                <c:pt idx="2316">
                  <c:v>66.319999999999993</c:v>
                </c:pt>
                <c:pt idx="2317">
                  <c:v>66.34</c:v>
                </c:pt>
                <c:pt idx="2318">
                  <c:v>66.36</c:v>
                </c:pt>
                <c:pt idx="2319">
                  <c:v>66.38</c:v>
                </c:pt>
                <c:pt idx="2320">
                  <c:v>66.400000000000006</c:v>
                </c:pt>
                <c:pt idx="2321">
                  <c:v>66.42</c:v>
                </c:pt>
                <c:pt idx="2322">
                  <c:v>66.44</c:v>
                </c:pt>
                <c:pt idx="2323">
                  <c:v>66.459999999999994</c:v>
                </c:pt>
                <c:pt idx="2324">
                  <c:v>66.48</c:v>
                </c:pt>
                <c:pt idx="2325">
                  <c:v>66.5</c:v>
                </c:pt>
                <c:pt idx="2326">
                  <c:v>66.52</c:v>
                </c:pt>
                <c:pt idx="2327">
                  <c:v>66.540000000000006</c:v>
                </c:pt>
                <c:pt idx="2328">
                  <c:v>66.56</c:v>
                </c:pt>
                <c:pt idx="2329">
                  <c:v>66.58</c:v>
                </c:pt>
                <c:pt idx="2330">
                  <c:v>66.599999999999994</c:v>
                </c:pt>
                <c:pt idx="2331">
                  <c:v>66.62</c:v>
                </c:pt>
                <c:pt idx="2332">
                  <c:v>66.64</c:v>
                </c:pt>
                <c:pt idx="2333">
                  <c:v>66.66</c:v>
                </c:pt>
                <c:pt idx="2334">
                  <c:v>66.680000000000007</c:v>
                </c:pt>
                <c:pt idx="2335">
                  <c:v>66.7</c:v>
                </c:pt>
                <c:pt idx="2336">
                  <c:v>66.72</c:v>
                </c:pt>
                <c:pt idx="2337">
                  <c:v>66.739999999999995</c:v>
                </c:pt>
                <c:pt idx="2338">
                  <c:v>66.760000000000005</c:v>
                </c:pt>
                <c:pt idx="2339">
                  <c:v>66.78</c:v>
                </c:pt>
                <c:pt idx="2340">
                  <c:v>66.8</c:v>
                </c:pt>
                <c:pt idx="2341">
                  <c:v>66.819999999999993</c:v>
                </c:pt>
                <c:pt idx="2342">
                  <c:v>66.84</c:v>
                </c:pt>
                <c:pt idx="2343">
                  <c:v>66.86</c:v>
                </c:pt>
                <c:pt idx="2344">
                  <c:v>66.88</c:v>
                </c:pt>
                <c:pt idx="2345">
                  <c:v>66.900000000000006</c:v>
                </c:pt>
                <c:pt idx="2346">
                  <c:v>66.92</c:v>
                </c:pt>
                <c:pt idx="2347">
                  <c:v>66.94</c:v>
                </c:pt>
                <c:pt idx="2348">
                  <c:v>66.959999999999994</c:v>
                </c:pt>
                <c:pt idx="2349">
                  <c:v>66.98</c:v>
                </c:pt>
                <c:pt idx="2350">
                  <c:v>67</c:v>
                </c:pt>
                <c:pt idx="2351">
                  <c:v>67.02</c:v>
                </c:pt>
                <c:pt idx="2352">
                  <c:v>67.040000000000006</c:v>
                </c:pt>
                <c:pt idx="2353">
                  <c:v>67.06</c:v>
                </c:pt>
                <c:pt idx="2354">
                  <c:v>67.08</c:v>
                </c:pt>
                <c:pt idx="2355">
                  <c:v>67.099999999999994</c:v>
                </c:pt>
                <c:pt idx="2356">
                  <c:v>67.12</c:v>
                </c:pt>
                <c:pt idx="2357">
                  <c:v>67.14</c:v>
                </c:pt>
                <c:pt idx="2358">
                  <c:v>67.16</c:v>
                </c:pt>
                <c:pt idx="2359">
                  <c:v>67.180000000000007</c:v>
                </c:pt>
                <c:pt idx="2360">
                  <c:v>67.2</c:v>
                </c:pt>
                <c:pt idx="2361">
                  <c:v>67.22</c:v>
                </c:pt>
                <c:pt idx="2362">
                  <c:v>67.239999999999995</c:v>
                </c:pt>
                <c:pt idx="2363">
                  <c:v>67.260000000000005</c:v>
                </c:pt>
                <c:pt idx="2364">
                  <c:v>67.28</c:v>
                </c:pt>
                <c:pt idx="2365">
                  <c:v>67.3</c:v>
                </c:pt>
                <c:pt idx="2366">
                  <c:v>67.319999999999993</c:v>
                </c:pt>
                <c:pt idx="2367">
                  <c:v>67.34</c:v>
                </c:pt>
                <c:pt idx="2368">
                  <c:v>67.36</c:v>
                </c:pt>
                <c:pt idx="2369">
                  <c:v>67.38</c:v>
                </c:pt>
                <c:pt idx="2370">
                  <c:v>67.400000000000006</c:v>
                </c:pt>
                <c:pt idx="2371">
                  <c:v>67.42</c:v>
                </c:pt>
                <c:pt idx="2372">
                  <c:v>67.44</c:v>
                </c:pt>
                <c:pt idx="2373">
                  <c:v>67.459999999999994</c:v>
                </c:pt>
                <c:pt idx="2374">
                  <c:v>67.48</c:v>
                </c:pt>
                <c:pt idx="2375">
                  <c:v>67.5</c:v>
                </c:pt>
                <c:pt idx="2376">
                  <c:v>67.52</c:v>
                </c:pt>
                <c:pt idx="2377">
                  <c:v>67.540000000000006</c:v>
                </c:pt>
                <c:pt idx="2378">
                  <c:v>67.56</c:v>
                </c:pt>
                <c:pt idx="2379">
                  <c:v>67.58</c:v>
                </c:pt>
                <c:pt idx="2380">
                  <c:v>67.599999999999994</c:v>
                </c:pt>
                <c:pt idx="2381">
                  <c:v>67.62</c:v>
                </c:pt>
                <c:pt idx="2382">
                  <c:v>67.64</c:v>
                </c:pt>
                <c:pt idx="2383">
                  <c:v>67.66</c:v>
                </c:pt>
                <c:pt idx="2384">
                  <c:v>67.680000000000007</c:v>
                </c:pt>
                <c:pt idx="2385">
                  <c:v>67.7</c:v>
                </c:pt>
                <c:pt idx="2386">
                  <c:v>67.72</c:v>
                </c:pt>
                <c:pt idx="2387">
                  <c:v>67.739999999999995</c:v>
                </c:pt>
                <c:pt idx="2388">
                  <c:v>67.760000000000005</c:v>
                </c:pt>
                <c:pt idx="2389">
                  <c:v>67.78</c:v>
                </c:pt>
                <c:pt idx="2390">
                  <c:v>67.8</c:v>
                </c:pt>
                <c:pt idx="2391">
                  <c:v>67.819999999999993</c:v>
                </c:pt>
                <c:pt idx="2392">
                  <c:v>67.84</c:v>
                </c:pt>
                <c:pt idx="2393">
                  <c:v>67.86</c:v>
                </c:pt>
                <c:pt idx="2394">
                  <c:v>67.88</c:v>
                </c:pt>
                <c:pt idx="2395">
                  <c:v>67.900000000000006</c:v>
                </c:pt>
                <c:pt idx="2396">
                  <c:v>67.92</c:v>
                </c:pt>
                <c:pt idx="2397">
                  <c:v>67.94</c:v>
                </c:pt>
                <c:pt idx="2398">
                  <c:v>67.959999999999994</c:v>
                </c:pt>
                <c:pt idx="2399">
                  <c:v>67.98</c:v>
                </c:pt>
                <c:pt idx="2400">
                  <c:v>68</c:v>
                </c:pt>
                <c:pt idx="2401">
                  <c:v>68.02</c:v>
                </c:pt>
                <c:pt idx="2402">
                  <c:v>68.040000000000006</c:v>
                </c:pt>
                <c:pt idx="2403">
                  <c:v>68.06</c:v>
                </c:pt>
                <c:pt idx="2404">
                  <c:v>68.08</c:v>
                </c:pt>
                <c:pt idx="2405">
                  <c:v>68.099999999999994</c:v>
                </c:pt>
                <c:pt idx="2406">
                  <c:v>68.12</c:v>
                </c:pt>
                <c:pt idx="2407">
                  <c:v>68.14</c:v>
                </c:pt>
                <c:pt idx="2408">
                  <c:v>68.16</c:v>
                </c:pt>
                <c:pt idx="2409">
                  <c:v>68.180000000000007</c:v>
                </c:pt>
                <c:pt idx="2410">
                  <c:v>68.2</c:v>
                </c:pt>
                <c:pt idx="2411">
                  <c:v>68.22</c:v>
                </c:pt>
                <c:pt idx="2412">
                  <c:v>68.239999999999995</c:v>
                </c:pt>
                <c:pt idx="2413">
                  <c:v>68.260000000000005</c:v>
                </c:pt>
                <c:pt idx="2414">
                  <c:v>68.28</c:v>
                </c:pt>
                <c:pt idx="2415">
                  <c:v>68.3</c:v>
                </c:pt>
                <c:pt idx="2416">
                  <c:v>68.319999999999993</c:v>
                </c:pt>
                <c:pt idx="2417">
                  <c:v>68.34</c:v>
                </c:pt>
                <c:pt idx="2418">
                  <c:v>68.36</c:v>
                </c:pt>
                <c:pt idx="2419">
                  <c:v>68.38</c:v>
                </c:pt>
                <c:pt idx="2420">
                  <c:v>68.400000000000006</c:v>
                </c:pt>
                <c:pt idx="2421">
                  <c:v>68.42</c:v>
                </c:pt>
                <c:pt idx="2422">
                  <c:v>68.44</c:v>
                </c:pt>
                <c:pt idx="2423">
                  <c:v>68.459999999999994</c:v>
                </c:pt>
                <c:pt idx="2424">
                  <c:v>68.48</c:v>
                </c:pt>
                <c:pt idx="2425">
                  <c:v>68.5</c:v>
                </c:pt>
                <c:pt idx="2426">
                  <c:v>68.52</c:v>
                </c:pt>
                <c:pt idx="2427">
                  <c:v>68.540000000000006</c:v>
                </c:pt>
                <c:pt idx="2428">
                  <c:v>68.56</c:v>
                </c:pt>
                <c:pt idx="2429">
                  <c:v>68.58</c:v>
                </c:pt>
                <c:pt idx="2430">
                  <c:v>68.599999999999994</c:v>
                </c:pt>
                <c:pt idx="2431">
                  <c:v>68.62</c:v>
                </c:pt>
                <c:pt idx="2432">
                  <c:v>68.64</c:v>
                </c:pt>
                <c:pt idx="2433">
                  <c:v>68.66</c:v>
                </c:pt>
                <c:pt idx="2434">
                  <c:v>68.680000000000007</c:v>
                </c:pt>
                <c:pt idx="2435">
                  <c:v>68.7</c:v>
                </c:pt>
                <c:pt idx="2436">
                  <c:v>68.72</c:v>
                </c:pt>
                <c:pt idx="2437">
                  <c:v>68.739999999999995</c:v>
                </c:pt>
                <c:pt idx="2438">
                  <c:v>68.760000000000005</c:v>
                </c:pt>
                <c:pt idx="2439">
                  <c:v>68.78</c:v>
                </c:pt>
                <c:pt idx="2440">
                  <c:v>68.8</c:v>
                </c:pt>
                <c:pt idx="2441">
                  <c:v>68.819999999999993</c:v>
                </c:pt>
                <c:pt idx="2442">
                  <c:v>68.84</c:v>
                </c:pt>
                <c:pt idx="2443">
                  <c:v>68.86</c:v>
                </c:pt>
                <c:pt idx="2444">
                  <c:v>68.88</c:v>
                </c:pt>
                <c:pt idx="2445">
                  <c:v>68.900000000000006</c:v>
                </c:pt>
                <c:pt idx="2446">
                  <c:v>68.92</c:v>
                </c:pt>
                <c:pt idx="2447">
                  <c:v>68.94</c:v>
                </c:pt>
                <c:pt idx="2448">
                  <c:v>68.959999999999994</c:v>
                </c:pt>
                <c:pt idx="2449">
                  <c:v>68.98</c:v>
                </c:pt>
                <c:pt idx="2450">
                  <c:v>69</c:v>
                </c:pt>
                <c:pt idx="2451">
                  <c:v>69.02</c:v>
                </c:pt>
                <c:pt idx="2452">
                  <c:v>69.040000000000006</c:v>
                </c:pt>
                <c:pt idx="2453">
                  <c:v>69.06</c:v>
                </c:pt>
                <c:pt idx="2454">
                  <c:v>69.08</c:v>
                </c:pt>
                <c:pt idx="2455">
                  <c:v>69.099999999999994</c:v>
                </c:pt>
                <c:pt idx="2456">
                  <c:v>69.12</c:v>
                </c:pt>
                <c:pt idx="2457">
                  <c:v>69.14</c:v>
                </c:pt>
                <c:pt idx="2458">
                  <c:v>69.16</c:v>
                </c:pt>
                <c:pt idx="2459">
                  <c:v>69.180000000000007</c:v>
                </c:pt>
                <c:pt idx="2460">
                  <c:v>69.2</c:v>
                </c:pt>
                <c:pt idx="2461">
                  <c:v>69.22</c:v>
                </c:pt>
                <c:pt idx="2462">
                  <c:v>69.239999999999995</c:v>
                </c:pt>
                <c:pt idx="2463">
                  <c:v>69.260000000000005</c:v>
                </c:pt>
                <c:pt idx="2464">
                  <c:v>69.28</c:v>
                </c:pt>
                <c:pt idx="2465">
                  <c:v>69.3</c:v>
                </c:pt>
                <c:pt idx="2466">
                  <c:v>69.319999999999993</c:v>
                </c:pt>
                <c:pt idx="2467">
                  <c:v>69.34</c:v>
                </c:pt>
                <c:pt idx="2468">
                  <c:v>69.36</c:v>
                </c:pt>
                <c:pt idx="2469">
                  <c:v>69.38</c:v>
                </c:pt>
                <c:pt idx="2470">
                  <c:v>69.400000000000006</c:v>
                </c:pt>
                <c:pt idx="2471">
                  <c:v>69.42</c:v>
                </c:pt>
                <c:pt idx="2472">
                  <c:v>69.44</c:v>
                </c:pt>
                <c:pt idx="2473">
                  <c:v>69.459999999999994</c:v>
                </c:pt>
                <c:pt idx="2474">
                  <c:v>69.48</c:v>
                </c:pt>
                <c:pt idx="2475">
                  <c:v>69.5</c:v>
                </c:pt>
                <c:pt idx="2476">
                  <c:v>69.52</c:v>
                </c:pt>
                <c:pt idx="2477">
                  <c:v>69.540000000000006</c:v>
                </c:pt>
                <c:pt idx="2478">
                  <c:v>69.56</c:v>
                </c:pt>
                <c:pt idx="2479">
                  <c:v>69.58</c:v>
                </c:pt>
                <c:pt idx="2480">
                  <c:v>69.599999999999994</c:v>
                </c:pt>
                <c:pt idx="2481">
                  <c:v>69.62</c:v>
                </c:pt>
                <c:pt idx="2482">
                  <c:v>69.64</c:v>
                </c:pt>
                <c:pt idx="2483">
                  <c:v>69.66</c:v>
                </c:pt>
                <c:pt idx="2484">
                  <c:v>69.680000000000007</c:v>
                </c:pt>
                <c:pt idx="2485">
                  <c:v>69.7</c:v>
                </c:pt>
                <c:pt idx="2486">
                  <c:v>69.72</c:v>
                </c:pt>
                <c:pt idx="2487">
                  <c:v>69.739999999999995</c:v>
                </c:pt>
                <c:pt idx="2488">
                  <c:v>69.760000000000005</c:v>
                </c:pt>
                <c:pt idx="2489">
                  <c:v>69.78</c:v>
                </c:pt>
                <c:pt idx="2490">
                  <c:v>69.8</c:v>
                </c:pt>
                <c:pt idx="2491">
                  <c:v>69.819999999999993</c:v>
                </c:pt>
                <c:pt idx="2492">
                  <c:v>69.84</c:v>
                </c:pt>
                <c:pt idx="2493">
                  <c:v>69.86</c:v>
                </c:pt>
                <c:pt idx="2494">
                  <c:v>69.88</c:v>
                </c:pt>
                <c:pt idx="2495">
                  <c:v>69.900000000000006</c:v>
                </c:pt>
                <c:pt idx="2496">
                  <c:v>69.92</c:v>
                </c:pt>
                <c:pt idx="2497">
                  <c:v>69.94</c:v>
                </c:pt>
                <c:pt idx="2498">
                  <c:v>69.959999999999994</c:v>
                </c:pt>
                <c:pt idx="2499">
                  <c:v>69.98</c:v>
                </c:pt>
                <c:pt idx="2500">
                  <c:v>70</c:v>
                </c:pt>
                <c:pt idx="2501">
                  <c:v>70.02</c:v>
                </c:pt>
                <c:pt idx="2502">
                  <c:v>70.040000000000006</c:v>
                </c:pt>
                <c:pt idx="2503">
                  <c:v>70.06</c:v>
                </c:pt>
                <c:pt idx="2504">
                  <c:v>70.08</c:v>
                </c:pt>
                <c:pt idx="2505">
                  <c:v>70.099999999999994</c:v>
                </c:pt>
                <c:pt idx="2506">
                  <c:v>70.12</c:v>
                </c:pt>
                <c:pt idx="2507">
                  <c:v>70.14</c:v>
                </c:pt>
                <c:pt idx="2508">
                  <c:v>70.16</c:v>
                </c:pt>
                <c:pt idx="2509">
                  <c:v>70.180000000000007</c:v>
                </c:pt>
                <c:pt idx="2510">
                  <c:v>70.2</c:v>
                </c:pt>
                <c:pt idx="2511">
                  <c:v>70.22</c:v>
                </c:pt>
                <c:pt idx="2512">
                  <c:v>70.239999999999995</c:v>
                </c:pt>
                <c:pt idx="2513">
                  <c:v>70.260000000000005</c:v>
                </c:pt>
                <c:pt idx="2514">
                  <c:v>70.28</c:v>
                </c:pt>
                <c:pt idx="2515">
                  <c:v>70.3</c:v>
                </c:pt>
                <c:pt idx="2516">
                  <c:v>70.319999999999993</c:v>
                </c:pt>
                <c:pt idx="2517">
                  <c:v>70.34</c:v>
                </c:pt>
                <c:pt idx="2518">
                  <c:v>70.36</c:v>
                </c:pt>
                <c:pt idx="2519">
                  <c:v>70.38</c:v>
                </c:pt>
                <c:pt idx="2520">
                  <c:v>70.400000000000006</c:v>
                </c:pt>
                <c:pt idx="2521">
                  <c:v>70.42</c:v>
                </c:pt>
                <c:pt idx="2522">
                  <c:v>70.44</c:v>
                </c:pt>
                <c:pt idx="2523">
                  <c:v>70.459999999999994</c:v>
                </c:pt>
                <c:pt idx="2524">
                  <c:v>70.48</c:v>
                </c:pt>
                <c:pt idx="2525">
                  <c:v>70.5</c:v>
                </c:pt>
                <c:pt idx="2526">
                  <c:v>70.52</c:v>
                </c:pt>
                <c:pt idx="2527">
                  <c:v>70.540000000000006</c:v>
                </c:pt>
                <c:pt idx="2528">
                  <c:v>70.56</c:v>
                </c:pt>
                <c:pt idx="2529">
                  <c:v>70.58</c:v>
                </c:pt>
                <c:pt idx="2530">
                  <c:v>70.599999999999994</c:v>
                </c:pt>
                <c:pt idx="2531">
                  <c:v>70.62</c:v>
                </c:pt>
                <c:pt idx="2532">
                  <c:v>70.64</c:v>
                </c:pt>
                <c:pt idx="2533">
                  <c:v>70.66</c:v>
                </c:pt>
                <c:pt idx="2534">
                  <c:v>70.680000000000007</c:v>
                </c:pt>
                <c:pt idx="2535">
                  <c:v>70.7</c:v>
                </c:pt>
                <c:pt idx="2536">
                  <c:v>70.72</c:v>
                </c:pt>
                <c:pt idx="2537">
                  <c:v>70.739999999999995</c:v>
                </c:pt>
                <c:pt idx="2538">
                  <c:v>70.760000000000005</c:v>
                </c:pt>
                <c:pt idx="2539">
                  <c:v>70.78</c:v>
                </c:pt>
                <c:pt idx="2540">
                  <c:v>70.8</c:v>
                </c:pt>
                <c:pt idx="2541">
                  <c:v>70.819999999999993</c:v>
                </c:pt>
                <c:pt idx="2542">
                  <c:v>70.84</c:v>
                </c:pt>
                <c:pt idx="2543">
                  <c:v>70.86</c:v>
                </c:pt>
                <c:pt idx="2544">
                  <c:v>70.88</c:v>
                </c:pt>
                <c:pt idx="2545">
                  <c:v>70.900000000000006</c:v>
                </c:pt>
                <c:pt idx="2546">
                  <c:v>70.92</c:v>
                </c:pt>
                <c:pt idx="2547">
                  <c:v>70.94</c:v>
                </c:pt>
                <c:pt idx="2548">
                  <c:v>70.959999999999994</c:v>
                </c:pt>
                <c:pt idx="2549">
                  <c:v>70.98</c:v>
                </c:pt>
                <c:pt idx="2550">
                  <c:v>71</c:v>
                </c:pt>
                <c:pt idx="2551">
                  <c:v>71.02</c:v>
                </c:pt>
                <c:pt idx="2552">
                  <c:v>71.040000000000006</c:v>
                </c:pt>
                <c:pt idx="2553">
                  <c:v>71.06</c:v>
                </c:pt>
                <c:pt idx="2554">
                  <c:v>71.08</c:v>
                </c:pt>
                <c:pt idx="2555">
                  <c:v>71.099999999999994</c:v>
                </c:pt>
                <c:pt idx="2556">
                  <c:v>71.12</c:v>
                </c:pt>
                <c:pt idx="2557">
                  <c:v>71.14</c:v>
                </c:pt>
                <c:pt idx="2558">
                  <c:v>71.16</c:v>
                </c:pt>
                <c:pt idx="2559">
                  <c:v>71.180000000000007</c:v>
                </c:pt>
                <c:pt idx="2560">
                  <c:v>71.2</c:v>
                </c:pt>
                <c:pt idx="2561">
                  <c:v>71.22</c:v>
                </c:pt>
                <c:pt idx="2562">
                  <c:v>71.239999999999995</c:v>
                </c:pt>
                <c:pt idx="2563">
                  <c:v>71.260000000000005</c:v>
                </c:pt>
                <c:pt idx="2564">
                  <c:v>71.28</c:v>
                </c:pt>
                <c:pt idx="2565">
                  <c:v>71.3</c:v>
                </c:pt>
                <c:pt idx="2566">
                  <c:v>71.319999999999993</c:v>
                </c:pt>
                <c:pt idx="2567">
                  <c:v>71.34</c:v>
                </c:pt>
                <c:pt idx="2568">
                  <c:v>71.36</c:v>
                </c:pt>
                <c:pt idx="2569">
                  <c:v>71.38</c:v>
                </c:pt>
                <c:pt idx="2570">
                  <c:v>71.400000000000006</c:v>
                </c:pt>
                <c:pt idx="2571">
                  <c:v>71.42</c:v>
                </c:pt>
                <c:pt idx="2572">
                  <c:v>71.44</c:v>
                </c:pt>
                <c:pt idx="2573">
                  <c:v>71.459999999999994</c:v>
                </c:pt>
                <c:pt idx="2574">
                  <c:v>71.48</c:v>
                </c:pt>
                <c:pt idx="2575">
                  <c:v>71.5</c:v>
                </c:pt>
                <c:pt idx="2576">
                  <c:v>71.52</c:v>
                </c:pt>
                <c:pt idx="2577">
                  <c:v>71.540000000000006</c:v>
                </c:pt>
                <c:pt idx="2578">
                  <c:v>71.56</c:v>
                </c:pt>
                <c:pt idx="2579">
                  <c:v>71.58</c:v>
                </c:pt>
                <c:pt idx="2580">
                  <c:v>71.599999999999994</c:v>
                </c:pt>
                <c:pt idx="2581">
                  <c:v>71.62</c:v>
                </c:pt>
                <c:pt idx="2582">
                  <c:v>71.64</c:v>
                </c:pt>
                <c:pt idx="2583">
                  <c:v>71.66</c:v>
                </c:pt>
                <c:pt idx="2584">
                  <c:v>71.680000000000007</c:v>
                </c:pt>
                <c:pt idx="2585">
                  <c:v>71.7</c:v>
                </c:pt>
                <c:pt idx="2586">
                  <c:v>71.72</c:v>
                </c:pt>
                <c:pt idx="2587">
                  <c:v>71.739999999999995</c:v>
                </c:pt>
                <c:pt idx="2588">
                  <c:v>71.760000000000005</c:v>
                </c:pt>
                <c:pt idx="2589">
                  <c:v>71.78</c:v>
                </c:pt>
                <c:pt idx="2590">
                  <c:v>71.8</c:v>
                </c:pt>
                <c:pt idx="2591">
                  <c:v>71.819999999999993</c:v>
                </c:pt>
                <c:pt idx="2592">
                  <c:v>71.84</c:v>
                </c:pt>
                <c:pt idx="2593">
                  <c:v>71.86</c:v>
                </c:pt>
                <c:pt idx="2594">
                  <c:v>71.88</c:v>
                </c:pt>
                <c:pt idx="2595">
                  <c:v>71.900000000000006</c:v>
                </c:pt>
                <c:pt idx="2596">
                  <c:v>71.92</c:v>
                </c:pt>
                <c:pt idx="2597">
                  <c:v>71.94</c:v>
                </c:pt>
                <c:pt idx="2598">
                  <c:v>71.959999999999994</c:v>
                </c:pt>
                <c:pt idx="2599">
                  <c:v>71.98</c:v>
                </c:pt>
                <c:pt idx="2600">
                  <c:v>72</c:v>
                </c:pt>
                <c:pt idx="2601">
                  <c:v>72.02</c:v>
                </c:pt>
                <c:pt idx="2602">
                  <c:v>72.040000000000006</c:v>
                </c:pt>
                <c:pt idx="2603">
                  <c:v>72.06</c:v>
                </c:pt>
                <c:pt idx="2604">
                  <c:v>72.08</c:v>
                </c:pt>
                <c:pt idx="2605">
                  <c:v>72.099999999999994</c:v>
                </c:pt>
                <c:pt idx="2606">
                  <c:v>72.12</c:v>
                </c:pt>
                <c:pt idx="2607">
                  <c:v>72.14</c:v>
                </c:pt>
                <c:pt idx="2608">
                  <c:v>72.16</c:v>
                </c:pt>
                <c:pt idx="2609">
                  <c:v>72.180000000000007</c:v>
                </c:pt>
                <c:pt idx="2610">
                  <c:v>72.2</c:v>
                </c:pt>
                <c:pt idx="2611">
                  <c:v>72.22</c:v>
                </c:pt>
                <c:pt idx="2612">
                  <c:v>72.239999999999995</c:v>
                </c:pt>
                <c:pt idx="2613">
                  <c:v>72.260000000000005</c:v>
                </c:pt>
                <c:pt idx="2614">
                  <c:v>72.28</c:v>
                </c:pt>
                <c:pt idx="2615">
                  <c:v>72.3</c:v>
                </c:pt>
                <c:pt idx="2616">
                  <c:v>72.319999999999993</c:v>
                </c:pt>
                <c:pt idx="2617">
                  <c:v>72.34</c:v>
                </c:pt>
                <c:pt idx="2618">
                  <c:v>72.36</c:v>
                </c:pt>
                <c:pt idx="2619">
                  <c:v>72.38</c:v>
                </c:pt>
                <c:pt idx="2620">
                  <c:v>72.400000000000006</c:v>
                </c:pt>
                <c:pt idx="2621">
                  <c:v>72.42</c:v>
                </c:pt>
                <c:pt idx="2622">
                  <c:v>72.44</c:v>
                </c:pt>
                <c:pt idx="2623">
                  <c:v>72.459999999999994</c:v>
                </c:pt>
                <c:pt idx="2624">
                  <c:v>72.48</c:v>
                </c:pt>
                <c:pt idx="2625">
                  <c:v>72.5</c:v>
                </c:pt>
                <c:pt idx="2626">
                  <c:v>72.52</c:v>
                </c:pt>
                <c:pt idx="2627">
                  <c:v>72.540000000000006</c:v>
                </c:pt>
                <c:pt idx="2628">
                  <c:v>72.56</c:v>
                </c:pt>
                <c:pt idx="2629">
                  <c:v>72.58</c:v>
                </c:pt>
                <c:pt idx="2630">
                  <c:v>72.599999999999994</c:v>
                </c:pt>
                <c:pt idx="2631">
                  <c:v>72.62</c:v>
                </c:pt>
                <c:pt idx="2632">
                  <c:v>72.64</c:v>
                </c:pt>
                <c:pt idx="2633">
                  <c:v>72.66</c:v>
                </c:pt>
                <c:pt idx="2634">
                  <c:v>72.680000000000007</c:v>
                </c:pt>
                <c:pt idx="2635">
                  <c:v>72.7</c:v>
                </c:pt>
                <c:pt idx="2636">
                  <c:v>72.72</c:v>
                </c:pt>
                <c:pt idx="2637">
                  <c:v>72.739999999999995</c:v>
                </c:pt>
                <c:pt idx="2638">
                  <c:v>72.760000000000005</c:v>
                </c:pt>
                <c:pt idx="2639">
                  <c:v>72.78</c:v>
                </c:pt>
                <c:pt idx="2640">
                  <c:v>72.8</c:v>
                </c:pt>
                <c:pt idx="2641">
                  <c:v>72.819999999999993</c:v>
                </c:pt>
                <c:pt idx="2642">
                  <c:v>72.84</c:v>
                </c:pt>
                <c:pt idx="2643">
                  <c:v>72.86</c:v>
                </c:pt>
                <c:pt idx="2644">
                  <c:v>72.88</c:v>
                </c:pt>
                <c:pt idx="2645">
                  <c:v>72.900000000000006</c:v>
                </c:pt>
                <c:pt idx="2646">
                  <c:v>72.92</c:v>
                </c:pt>
                <c:pt idx="2647">
                  <c:v>72.94</c:v>
                </c:pt>
                <c:pt idx="2648">
                  <c:v>72.959999999999994</c:v>
                </c:pt>
                <c:pt idx="2649">
                  <c:v>72.98</c:v>
                </c:pt>
                <c:pt idx="2650">
                  <c:v>73</c:v>
                </c:pt>
                <c:pt idx="2651">
                  <c:v>73.02</c:v>
                </c:pt>
                <c:pt idx="2652">
                  <c:v>73.040000000000006</c:v>
                </c:pt>
                <c:pt idx="2653">
                  <c:v>73.06</c:v>
                </c:pt>
                <c:pt idx="2654">
                  <c:v>73.08</c:v>
                </c:pt>
                <c:pt idx="2655">
                  <c:v>73.099999999999994</c:v>
                </c:pt>
                <c:pt idx="2656">
                  <c:v>73.12</c:v>
                </c:pt>
                <c:pt idx="2657">
                  <c:v>73.14</c:v>
                </c:pt>
                <c:pt idx="2658">
                  <c:v>73.16</c:v>
                </c:pt>
                <c:pt idx="2659">
                  <c:v>73.180000000000007</c:v>
                </c:pt>
                <c:pt idx="2660">
                  <c:v>73.2</c:v>
                </c:pt>
                <c:pt idx="2661">
                  <c:v>73.22</c:v>
                </c:pt>
                <c:pt idx="2662">
                  <c:v>73.239999999999995</c:v>
                </c:pt>
                <c:pt idx="2663">
                  <c:v>73.260000000000005</c:v>
                </c:pt>
                <c:pt idx="2664">
                  <c:v>73.28</c:v>
                </c:pt>
                <c:pt idx="2665">
                  <c:v>73.3</c:v>
                </c:pt>
                <c:pt idx="2666">
                  <c:v>73.319999999999993</c:v>
                </c:pt>
                <c:pt idx="2667">
                  <c:v>73.34</c:v>
                </c:pt>
                <c:pt idx="2668">
                  <c:v>73.36</c:v>
                </c:pt>
                <c:pt idx="2669">
                  <c:v>73.38</c:v>
                </c:pt>
                <c:pt idx="2670">
                  <c:v>73.400000000000006</c:v>
                </c:pt>
                <c:pt idx="2671">
                  <c:v>73.42</c:v>
                </c:pt>
                <c:pt idx="2672">
                  <c:v>73.44</c:v>
                </c:pt>
                <c:pt idx="2673">
                  <c:v>73.459999999999994</c:v>
                </c:pt>
                <c:pt idx="2674">
                  <c:v>73.48</c:v>
                </c:pt>
                <c:pt idx="2675">
                  <c:v>73.5</c:v>
                </c:pt>
                <c:pt idx="2676">
                  <c:v>73.52</c:v>
                </c:pt>
                <c:pt idx="2677">
                  <c:v>73.540000000000006</c:v>
                </c:pt>
                <c:pt idx="2678">
                  <c:v>73.56</c:v>
                </c:pt>
                <c:pt idx="2679">
                  <c:v>73.58</c:v>
                </c:pt>
                <c:pt idx="2680">
                  <c:v>73.599999999999994</c:v>
                </c:pt>
                <c:pt idx="2681">
                  <c:v>73.62</c:v>
                </c:pt>
                <c:pt idx="2682">
                  <c:v>73.64</c:v>
                </c:pt>
                <c:pt idx="2683">
                  <c:v>73.66</c:v>
                </c:pt>
                <c:pt idx="2684">
                  <c:v>73.680000000000007</c:v>
                </c:pt>
                <c:pt idx="2685">
                  <c:v>73.7</c:v>
                </c:pt>
                <c:pt idx="2686">
                  <c:v>73.72</c:v>
                </c:pt>
                <c:pt idx="2687">
                  <c:v>73.739999999999995</c:v>
                </c:pt>
                <c:pt idx="2688">
                  <c:v>73.760000000000005</c:v>
                </c:pt>
                <c:pt idx="2689">
                  <c:v>73.78</c:v>
                </c:pt>
                <c:pt idx="2690">
                  <c:v>73.8</c:v>
                </c:pt>
                <c:pt idx="2691">
                  <c:v>73.819999999999993</c:v>
                </c:pt>
                <c:pt idx="2692">
                  <c:v>73.84</c:v>
                </c:pt>
                <c:pt idx="2693">
                  <c:v>73.86</c:v>
                </c:pt>
                <c:pt idx="2694">
                  <c:v>73.88</c:v>
                </c:pt>
                <c:pt idx="2695">
                  <c:v>73.900000000000006</c:v>
                </c:pt>
                <c:pt idx="2696">
                  <c:v>73.92</c:v>
                </c:pt>
                <c:pt idx="2697">
                  <c:v>73.94</c:v>
                </c:pt>
                <c:pt idx="2698">
                  <c:v>73.959999999999994</c:v>
                </c:pt>
                <c:pt idx="2699">
                  <c:v>73.98</c:v>
                </c:pt>
                <c:pt idx="2700">
                  <c:v>74</c:v>
                </c:pt>
                <c:pt idx="2701">
                  <c:v>74.02</c:v>
                </c:pt>
                <c:pt idx="2702">
                  <c:v>74.040000000000006</c:v>
                </c:pt>
                <c:pt idx="2703">
                  <c:v>74.06</c:v>
                </c:pt>
                <c:pt idx="2704">
                  <c:v>74.08</c:v>
                </c:pt>
                <c:pt idx="2705">
                  <c:v>74.099999999999994</c:v>
                </c:pt>
                <c:pt idx="2706">
                  <c:v>74.12</c:v>
                </c:pt>
                <c:pt idx="2707">
                  <c:v>74.14</c:v>
                </c:pt>
                <c:pt idx="2708">
                  <c:v>74.16</c:v>
                </c:pt>
                <c:pt idx="2709">
                  <c:v>74.180000000000007</c:v>
                </c:pt>
                <c:pt idx="2710">
                  <c:v>74.2</c:v>
                </c:pt>
                <c:pt idx="2711">
                  <c:v>74.22</c:v>
                </c:pt>
                <c:pt idx="2712">
                  <c:v>74.239999999999995</c:v>
                </c:pt>
                <c:pt idx="2713">
                  <c:v>74.260000000000005</c:v>
                </c:pt>
                <c:pt idx="2714">
                  <c:v>74.28</c:v>
                </c:pt>
                <c:pt idx="2715">
                  <c:v>74.3</c:v>
                </c:pt>
                <c:pt idx="2716">
                  <c:v>74.319999999999993</c:v>
                </c:pt>
                <c:pt idx="2717">
                  <c:v>74.34</c:v>
                </c:pt>
                <c:pt idx="2718">
                  <c:v>74.36</c:v>
                </c:pt>
                <c:pt idx="2719">
                  <c:v>74.38</c:v>
                </c:pt>
                <c:pt idx="2720">
                  <c:v>74.400000000000006</c:v>
                </c:pt>
                <c:pt idx="2721">
                  <c:v>74.42</c:v>
                </c:pt>
                <c:pt idx="2722">
                  <c:v>74.44</c:v>
                </c:pt>
                <c:pt idx="2723">
                  <c:v>74.459999999999994</c:v>
                </c:pt>
                <c:pt idx="2724">
                  <c:v>74.48</c:v>
                </c:pt>
                <c:pt idx="2725">
                  <c:v>74.5</c:v>
                </c:pt>
                <c:pt idx="2726">
                  <c:v>74.52</c:v>
                </c:pt>
                <c:pt idx="2727">
                  <c:v>74.540000000000006</c:v>
                </c:pt>
                <c:pt idx="2728">
                  <c:v>74.56</c:v>
                </c:pt>
                <c:pt idx="2729">
                  <c:v>74.58</c:v>
                </c:pt>
                <c:pt idx="2730">
                  <c:v>74.599999999999994</c:v>
                </c:pt>
                <c:pt idx="2731">
                  <c:v>74.62</c:v>
                </c:pt>
                <c:pt idx="2732">
                  <c:v>74.64</c:v>
                </c:pt>
                <c:pt idx="2733">
                  <c:v>74.66</c:v>
                </c:pt>
                <c:pt idx="2734">
                  <c:v>74.680000000000007</c:v>
                </c:pt>
                <c:pt idx="2735">
                  <c:v>74.7</c:v>
                </c:pt>
                <c:pt idx="2736">
                  <c:v>74.72</c:v>
                </c:pt>
                <c:pt idx="2737">
                  <c:v>74.739999999999995</c:v>
                </c:pt>
                <c:pt idx="2738">
                  <c:v>74.760000000000005</c:v>
                </c:pt>
                <c:pt idx="2739">
                  <c:v>74.78</c:v>
                </c:pt>
                <c:pt idx="2740">
                  <c:v>74.8</c:v>
                </c:pt>
                <c:pt idx="2741">
                  <c:v>74.819999999999993</c:v>
                </c:pt>
                <c:pt idx="2742">
                  <c:v>74.84</c:v>
                </c:pt>
                <c:pt idx="2743">
                  <c:v>74.86</c:v>
                </c:pt>
                <c:pt idx="2744">
                  <c:v>74.88</c:v>
                </c:pt>
                <c:pt idx="2745">
                  <c:v>74.900000000000006</c:v>
                </c:pt>
                <c:pt idx="2746">
                  <c:v>74.92</c:v>
                </c:pt>
                <c:pt idx="2747">
                  <c:v>74.94</c:v>
                </c:pt>
                <c:pt idx="2748">
                  <c:v>74.959999999999994</c:v>
                </c:pt>
                <c:pt idx="2749">
                  <c:v>74.98</c:v>
                </c:pt>
                <c:pt idx="2750">
                  <c:v>75</c:v>
                </c:pt>
                <c:pt idx="2751">
                  <c:v>75.02</c:v>
                </c:pt>
                <c:pt idx="2752">
                  <c:v>75.040000000000006</c:v>
                </c:pt>
                <c:pt idx="2753">
                  <c:v>75.06</c:v>
                </c:pt>
                <c:pt idx="2754">
                  <c:v>75.08</c:v>
                </c:pt>
                <c:pt idx="2755">
                  <c:v>75.099999999999994</c:v>
                </c:pt>
                <c:pt idx="2756">
                  <c:v>75.12</c:v>
                </c:pt>
                <c:pt idx="2757">
                  <c:v>75.14</c:v>
                </c:pt>
                <c:pt idx="2758">
                  <c:v>75.16</c:v>
                </c:pt>
                <c:pt idx="2759">
                  <c:v>75.180000000000007</c:v>
                </c:pt>
                <c:pt idx="2760">
                  <c:v>75.2</c:v>
                </c:pt>
                <c:pt idx="2761">
                  <c:v>75.22</c:v>
                </c:pt>
                <c:pt idx="2762">
                  <c:v>75.239999999999995</c:v>
                </c:pt>
                <c:pt idx="2763">
                  <c:v>75.260000000000005</c:v>
                </c:pt>
                <c:pt idx="2764">
                  <c:v>75.28</c:v>
                </c:pt>
                <c:pt idx="2765">
                  <c:v>75.3</c:v>
                </c:pt>
                <c:pt idx="2766">
                  <c:v>75.319999999999993</c:v>
                </c:pt>
                <c:pt idx="2767">
                  <c:v>75.34</c:v>
                </c:pt>
                <c:pt idx="2768">
                  <c:v>75.36</c:v>
                </c:pt>
                <c:pt idx="2769">
                  <c:v>75.38</c:v>
                </c:pt>
                <c:pt idx="2770">
                  <c:v>75.400000000000006</c:v>
                </c:pt>
                <c:pt idx="2771">
                  <c:v>75.42</c:v>
                </c:pt>
                <c:pt idx="2772">
                  <c:v>75.44</c:v>
                </c:pt>
                <c:pt idx="2773">
                  <c:v>75.459999999999994</c:v>
                </c:pt>
                <c:pt idx="2774">
                  <c:v>75.48</c:v>
                </c:pt>
                <c:pt idx="2775">
                  <c:v>75.5</c:v>
                </c:pt>
                <c:pt idx="2776">
                  <c:v>75.52</c:v>
                </c:pt>
                <c:pt idx="2777">
                  <c:v>75.540000000000006</c:v>
                </c:pt>
                <c:pt idx="2778">
                  <c:v>75.56</c:v>
                </c:pt>
                <c:pt idx="2779">
                  <c:v>75.58</c:v>
                </c:pt>
                <c:pt idx="2780">
                  <c:v>75.599999999999994</c:v>
                </c:pt>
                <c:pt idx="2781">
                  <c:v>75.62</c:v>
                </c:pt>
                <c:pt idx="2782">
                  <c:v>75.64</c:v>
                </c:pt>
                <c:pt idx="2783">
                  <c:v>75.66</c:v>
                </c:pt>
                <c:pt idx="2784">
                  <c:v>75.680000000000007</c:v>
                </c:pt>
                <c:pt idx="2785">
                  <c:v>75.7</c:v>
                </c:pt>
                <c:pt idx="2786">
                  <c:v>75.72</c:v>
                </c:pt>
                <c:pt idx="2787">
                  <c:v>75.739999999999995</c:v>
                </c:pt>
                <c:pt idx="2788">
                  <c:v>75.760000000000005</c:v>
                </c:pt>
                <c:pt idx="2789">
                  <c:v>75.78</c:v>
                </c:pt>
                <c:pt idx="2790">
                  <c:v>75.8</c:v>
                </c:pt>
                <c:pt idx="2791">
                  <c:v>75.819999999999993</c:v>
                </c:pt>
                <c:pt idx="2792">
                  <c:v>75.84</c:v>
                </c:pt>
                <c:pt idx="2793">
                  <c:v>75.86</c:v>
                </c:pt>
                <c:pt idx="2794">
                  <c:v>75.88</c:v>
                </c:pt>
                <c:pt idx="2795">
                  <c:v>75.900000000000006</c:v>
                </c:pt>
                <c:pt idx="2796">
                  <c:v>75.92</c:v>
                </c:pt>
                <c:pt idx="2797">
                  <c:v>75.94</c:v>
                </c:pt>
                <c:pt idx="2798">
                  <c:v>75.959999999999994</c:v>
                </c:pt>
                <c:pt idx="2799">
                  <c:v>75.98</c:v>
                </c:pt>
                <c:pt idx="2800">
                  <c:v>76</c:v>
                </c:pt>
                <c:pt idx="2801">
                  <c:v>76.02</c:v>
                </c:pt>
                <c:pt idx="2802">
                  <c:v>76.040000000000006</c:v>
                </c:pt>
                <c:pt idx="2803">
                  <c:v>76.06</c:v>
                </c:pt>
                <c:pt idx="2804">
                  <c:v>76.08</c:v>
                </c:pt>
                <c:pt idx="2805">
                  <c:v>76.099999999999994</c:v>
                </c:pt>
                <c:pt idx="2806">
                  <c:v>76.12</c:v>
                </c:pt>
                <c:pt idx="2807">
                  <c:v>76.14</c:v>
                </c:pt>
                <c:pt idx="2808">
                  <c:v>76.16</c:v>
                </c:pt>
                <c:pt idx="2809">
                  <c:v>76.180000000000007</c:v>
                </c:pt>
                <c:pt idx="2810">
                  <c:v>76.2</c:v>
                </c:pt>
                <c:pt idx="2811">
                  <c:v>76.22</c:v>
                </c:pt>
                <c:pt idx="2812">
                  <c:v>76.239999999999995</c:v>
                </c:pt>
                <c:pt idx="2813">
                  <c:v>76.260000000000005</c:v>
                </c:pt>
                <c:pt idx="2814">
                  <c:v>76.28</c:v>
                </c:pt>
                <c:pt idx="2815">
                  <c:v>76.3</c:v>
                </c:pt>
                <c:pt idx="2816">
                  <c:v>76.319999999999993</c:v>
                </c:pt>
                <c:pt idx="2817">
                  <c:v>76.34</c:v>
                </c:pt>
                <c:pt idx="2818">
                  <c:v>76.36</c:v>
                </c:pt>
                <c:pt idx="2819">
                  <c:v>76.38</c:v>
                </c:pt>
                <c:pt idx="2820">
                  <c:v>76.400000000000006</c:v>
                </c:pt>
                <c:pt idx="2821">
                  <c:v>76.42</c:v>
                </c:pt>
                <c:pt idx="2822">
                  <c:v>76.44</c:v>
                </c:pt>
                <c:pt idx="2823">
                  <c:v>76.459999999999994</c:v>
                </c:pt>
                <c:pt idx="2824">
                  <c:v>76.48</c:v>
                </c:pt>
                <c:pt idx="2825">
                  <c:v>76.5</c:v>
                </c:pt>
                <c:pt idx="2826">
                  <c:v>76.52</c:v>
                </c:pt>
                <c:pt idx="2827">
                  <c:v>76.540000000000006</c:v>
                </c:pt>
                <c:pt idx="2828">
                  <c:v>76.56</c:v>
                </c:pt>
                <c:pt idx="2829">
                  <c:v>76.58</c:v>
                </c:pt>
                <c:pt idx="2830">
                  <c:v>76.599999999999994</c:v>
                </c:pt>
                <c:pt idx="2831">
                  <c:v>76.62</c:v>
                </c:pt>
                <c:pt idx="2832">
                  <c:v>76.64</c:v>
                </c:pt>
                <c:pt idx="2833">
                  <c:v>76.66</c:v>
                </c:pt>
                <c:pt idx="2834">
                  <c:v>76.680000000000007</c:v>
                </c:pt>
                <c:pt idx="2835">
                  <c:v>76.7</c:v>
                </c:pt>
                <c:pt idx="2836">
                  <c:v>76.72</c:v>
                </c:pt>
                <c:pt idx="2837">
                  <c:v>76.739999999999995</c:v>
                </c:pt>
                <c:pt idx="2838">
                  <c:v>76.760000000000005</c:v>
                </c:pt>
                <c:pt idx="2839">
                  <c:v>76.78</c:v>
                </c:pt>
                <c:pt idx="2840">
                  <c:v>76.8</c:v>
                </c:pt>
                <c:pt idx="2841">
                  <c:v>76.819999999999993</c:v>
                </c:pt>
                <c:pt idx="2842">
                  <c:v>76.84</c:v>
                </c:pt>
                <c:pt idx="2843">
                  <c:v>76.86</c:v>
                </c:pt>
                <c:pt idx="2844">
                  <c:v>76.88</c:v>
                </c:pt>
                <c:pt idx="2845">
                  <c:v>76.900000000000006</c:v>
                </c:pt>
                <c:pt idx="2846">
                  <c:v>76.92</c:v>
                </c:pt>
                <c:pt idx="2847">
                  <c:v>76.94</c:v>
                </c:pt>
                <c:pt idx="2848">
                  <c:v>76.959999999999994</c:v>
                </c:pt>
                <c:pt idx="2849">
                  <c:v>76.98</c:v>
                </c:pt>
                <c:pt idx="2850">
                  <c:v>77</c:v>
                </c:pt>
                <c:pt idx="2851">
                  <c:v>77.02</c:v>
                </c:pt>
                <c:pt idx="2852">
                  <c:v>77.040000000000006</c:v>
                </c:pt>
                <c:pt idx="2853">
                  <c:v>77.06</c:v>
                </c:pt>
                <c:pt idx="2854">
                  <c:v>77.08</c:v>
                </c:pt>
                <c:pt idx="2855">
                  <c:v>77.099999999999994</c:v>
                </c:pt>
                <c:pt idx="2856">
                  <c:v>77.12</c:v>
                </c:pt>
                <c:pt idx="2857">
                  <c:v>77.14</c:v>
                </c:pt>
                <c:pt idx="2858">
                  <c:v>77.16</c:v>
                </c:pt>
                <c:pt idx="2859">
                  <c:v>77.180000000000007</c:v>
                </c:pt>
                <c:pt idx="2860">
                  <c:v>77.2</c:v>
                </c:pt>
                <c:pt idx="2861">
                  <c:v>77.22</c:v>
                </c:pt>
                <c:pt idx="2862">
                  <c:v>77.239999999999995</c:v>
                </c:pt>
                <c:pt idx="2863">
                  <c:v>77.260000000000005</c:v>
                </c:pt>
                <c:pt idx="2864">
                  <c:v>77.28</c:v>
                </c:pt>
                <c:pt idx="2865">
                  <c:v>77.3</c:v>
                </c:pt>
                <c:pt idx="2866">
                  <c:v>77.319999999999993</c:v>
                </c:pt>
                <c:pt idx="2867">
                  <c:v>77.34</c:v>
                </c:pt>
                <c:pt idx="2868">
                  <c:v>77.36</c:v>
                </c:pt>
                <c:pt idx="2869">
                  <c:v>77.38</c:v>
                </c:pt>
                <c:pt idx="2870">
                  <c:v>77.400000000000006</c:v>
                </c:pt>
                <c:pt idx="2871">
                  <c:v>77.42</c:v>
                </c:pt>
                <c:pt idx="2872">
                  <c:v>77.44</c:v>
                </c:pt>
                <c:pt idx="2873">
                  <c:v>77.459999999999994</c:v>
                </c:pt>
                <c:pt idx="2874">
                  <c:v>77.48</c:v>
                </c:pt>
                <c:pt idx="2875">
                  <c:v>77.5</c:v>
                </c:pt>
                <c:pt idx="2876">
                  <c:v>77.52</c:v>
                </c:pt>
                <c:pt idx="2877">
                  <c:v>77.540000000000006</c:v>
                </c:pt>
                <c:pt idx="2878">
                  <c:v>77.56</c:v>
                </c:pt>
                <c:pt idx="2879">
                  <c:v>77.58</c:v>
                </c:pt>
                <c:pt idx="2880">
                  <c:v>77.599999999999994</c:v>
                </c:pt>
                <c:pt idx="2881">
                  <c:v>77.62</c:v>
                </c:pt>
                <c:pt idx="2882">
                  <c:v>77.64</c:v>
                </c:pt>
                <c:pt idx="2883">
                  <c:v>77.66</c:v>
                </c:pt>
                <c:pt idx="2884">
                  <c:v>77.680000000000007</c:v>
                </c:pt>
                <c:pt idx="2885">
                  <c:v>77.7</c:v>
                </c:pt>
                <c:pt idx="2886">
                  <c:v>77.72</c:v>
                </c:pt>
                <c:pt idx="2887">
                  <c:v>77.739999999999995</c:v>
                </c:pt>
                <c:pt idx="2888">
                  <c:v>77.760000000000005</c:v>
                </c:pt>
                <c:pt idx="2889">
                  <c:v>77.78</c:v>
                </c:pt>
                <c:pt idx="2890">
                  <c:v>77.8</c:v>
                </c:pt>
                <c:pt idx="2891">
                  <c:v>77.819999999999993</c:v>
                </c:pt>
                <c:pt idx="2892">
                  <c:v>77.84</c:v>
                </c:pt>
                <c:pt idx="2893">
                  <c:v>77.86</c:v>
                </c:pt>
                <c:pt idx="2894">
                  <c:v>77.88</c:v>
                </c:pt>
                <c:pt idx="2895">
                  <c:v>77.900000000000006</c:v>
                </c:pt>
                <c:pt idx="2896">
                  <c:v>77.92</c:v>
                </c:pt>
                <c:pt idx="2897">
                  <c:v>77.94</c:v>
                </c:pt>
                <c:pt idx="2898">
                  <c:v>77.959999999999994</c:v>
                </c:pt>
                <c:pt idx="2899">
                  <c:v>77.98</c:v>
                </c:pt>
                <c:pt idx="2900">
                  <c:v>78</c:v>
                </c:pt>
                <c:pt idx="2901">
                  <c:v>78.02</c:v>
                </c:pt>
                <c:pt idx="2902">
                  <c:v>78.040000000000006</c:v>
                </c:pt>
                <c:pt idx="2903">
                  <c:v>78.06</c:v>
                </c:pt>
                <c:pt idx="2904">
                  <c:v>78.08</c:v>
                </c:pt>
                <c:pt idx="2905">
                  <c:v>78.099999999999994</c:v>
                </c:pt>
                <c:pt idx="2906">
                  <c:v>78.12</c:v>
                </c:pt>
                <c:pt idx="2907">
                  <c:v>78.14</c:v>
                </c:pt>
                <c:pt idx="2908">
                  <c:v>78.16</c:v>
                </c:pt>
                <c:pt idx="2909">
                  <c:v>78.180000000000007</c:v>
                </c:pt>
                <c:pt idx="2910">
                  <c:v>78.2</c:v>
                </c:pt>
                <c:pt idx="2911">
                  <c:v>78.22</c:v>
                </c:pt>
                <c:pt idx="2912">
                  <c:v>78.239999999999995</c:v>
                </c:pt>
                <c:pt idx="2913">
                  <c:v>78.260000000000005</c:v>
                </c:pt>
                <c:pt idx="2914">
                  <c:v>78.28</c:v>
                </c:pt>
                <c:pt idx="2915">
                  <c:v>78.3</c:v>
                </c:pt>
                <c:pt idx="2916">
                  <c:v>78.319999999999993</c:v>
                </c:pt>
                <c:pt idx="2917">
                  <c:v>78.34</c:v>
                </c:pt>
                <c:pt idx="2918">
                  <c:v>78.36</c:v>
                </c:pt>
                <c:pt idx="2919">
                  <c:v>78.38</c:v>
                </c:pt>
                <c:pt idx="2920">
                  <c:v>78.400000000000006</c:v>
                </c:pt>
                <c:pt idx="2921">
                  <c:v>78.42</c:v>
                </c:pt>
                <c:pt idx="2922">
                  <c:v>78.44</c:v>
                </c:pt>
                <c:pt idx="2923">
                  <c:v>78.459999999999994</c:v>
                </c:pt>
                <c:pt idx="2924">
                  <c:v>78.48</c:v>
                </c:pt>
                <c:pt idx="2925">
                  <c:v>78.5</c:v>
                </c:pt>
                <c:pt idx="2926">
                  <c:v>78.52</c:v>
                </c:pt>
                <c:pt idx="2927">
                  <c:v>78.540000000000006</c:v>
                </c:pt>
                <c:pt idx="2928">
                  <c:v>78.56</c:v>
                </c:pt>
                <c:pt idx="2929">
                  <c:v>78.58</c:v>
                </c:pt>
                <c:pt idx="2930">
                  <c:v>78.599999999999994</c:v>
                </c:pt>
                <c:pt idx="2931">
                  <c:v>78.62</c:v>
                </c:pt>
                <c:pt idx="2932">
                  <c:v>78.64</c:v>
                </c:pt>
                <c:pt idx="2933">
                  <c:v>78.66</c:v>
                </c:pt>
                <c:pt idx="2934">
                  <c:v>78.680000000000007</c:v>
                </c:pt>
                <c:pt idx="2935">
                  <c:v>78.7</c:v>
                </c:pt>
                <c:pt idx="2936">
                  <c:v>78.72</c:v>
                </c:pt>
                <c:pt idx="2937">
                  <c:v>78.739999999999995</c:v>
                </c:pt>
                <c:pt idx="2938">
                  <c:v>78.760000000000005</c:v>
                </c:pt>
                <c:pt idx="2939">
                  <c:v>78.78</c:v>
                </c:pt>
                <c:pt idx="2940">
                  <c:v>78.8</c:v>
                </c:pt>
                <c:pt idx="2941">
                  <c:v>78.819999999999993</c:v>
                </c:pt>
                <c:pt idx="2942">
                  <c:v>78.84</c:v>
                </c:pt>
                <c:pt idx="2943">
                  <c:v>78.86</c:v>
                </c:pt>
                <c:pt idx="2944">
                  <c:v>78.88</c:v>
                </c:pt>
                <c:pt idx="2945">
                  <c:v>78.900000000000006</c:v>
                </c:pt>
                <c:pt idx="2946">
                  <c:v>78.92</c:v>
                </c:pt>
                <c:pt idx="2947">
                  <c:v>78.94</c:v>
                </c:pt>
                <c:pt idx="2948">
                  <c:v>78.959999999999994</c:v>
                </c:pt>
                <c:pt idx="2949">
                  <c:v>78.98</c:v>
                </c:pt>
                <c:pt idx="2950">
                  <c:v>79</c:v>
                </c:pt>
                <c:pt idx="2951">
                  <c:v>79.02</c:v>
                </c:pt>
                <c:pt idx="2952">
                  <c:v>79.040000000000006</c:v>
                </c:pt>
                <c:pt idx="2953">
                  <c:v>79.06</c:v>
                </c:pt>
                <c:pt idx="2954">
                  <c:v>79.08</c:v>
                </c:pt>
                <c:pt idx="2955">
                  <c:v>79.099999999999994</c:v>
                </c:pt>
                <c:pt idx="2956">
                  <c:v>79.12</c:v>
                </c:pt>
                <c:pt idx="2957">
                  <c:v>79.14</c:v>
                </c:pt>
                <c:pt idx="2958">
                  <c:v>79.16</c:v>
                </c:pt>
                <c:pt idx="2959">
                  <c:v>79.180000000000007</c:v>
                </c:pt>
                <c:pt idx="2960">
                  <c:v>79.2</c:v>
                </c:pt>
                <c:pt idx="2961">
                  <c:v>79.22</c:v>
                </c:pt>
                <c:pt idx="2962">
                  <c:v>79.239999999999995</c:v>
                </c:pt>
                <c:pt idx="2963">
                  <c:v>79.260000000000005</c:v>
                </c:pt>
                <c:pt idx="2964">
                  <c:v>79.28</c:v>
                </c:pt>
                <c:pt idx="2965">
                  <c:v>79.3</c:v>
                </c:pt>
                <c:pt idx="2966">
                  <c:v>79.319999999999993</c:v>
                </c:pt>
                <c:pt idx="2967">
                  <c:v>79.34</c:v>
                </c:pt>
                <c:pt idx="2968">
                  <c:v>79.36</c:v>
                </c:pt>
                <c:pt idx="2969">
                  <c:v>79.38</c:v>
                </c:pt>
                <c:pt idx="2970">
                  <c:v>79.400000000000006</c:v>
                </c:pt>
                <c:pt idx="2971">
                  <c:v>79.42</c:v>
                </c:pt>
                <c:pt idx="2972">
                  <c:v>79.44</c:v>
                </c:pt>
                <c:pt idx="2973">
                  <c:v>79.459999999999994</c:v>
                </c:pt>
                <c:pt idx="2974">
                  <c:v>79.48</c:v>
                </c:pt>
                <c:pt idx="2975">
                  <c:v>79.5</c:v>
                </c:pt>
                <c:pt idx="2976">
                  <c:v>79.52</c:v>
                </c:pt>
                <c:pt idx="2977">
                  <c:v>79.540000000000006</c:v>
                </c:pt>
                <c:pt idx="2978">
                  <c:v>79.56</c:v>
                </c:pt>
                <c:pt idx="2979">
                  <c:v>79.58</c:v>
                </c:pt>
                <c:pt idx="2980">
                  <c:v>79.599999999999994</c:v>
                </c:pt>
                <c:pt idx="2981">
                  <c:v>79.62</c:v>
                </c:pt>
                <c:pt idx="2982">
                  <c:v>79.64</c:v>
                </c:pt>
                <c:pt idx="2983">
                  <c:v>79.66</c:v>
                </c:pt>
                <c:pt idx="2984">
                  <c:v>79.680000000000007</c:v>
                </c:pt>
                <c:pt idx="2985">
                  <c:v>79.7</c:v>
                </c:pt>
                <c:pt idx="2986">
                  <c:v>79.72</c:v>
                </c:pt>
                <c:pt idx="2987">
                  <c:v>79.739999999999995</c:v>
                </c:pt>
                <c:pt idx="2988">
                  <c:v>79.760000000000005</c:v>
                </c:pt>
                <c:pt idx="2989">
                  <c:v>79.78</c:v>
                </c:pt>
                <c:pt idx="2990">
                  <c:v>79.8</c:v>
                </c:pt>
                <c:pt idx="2991">
                  <c:v>79.819999999999993</c:v>
                </c:pt>
                <c:pt idx="2992">
                  <c:v>79.84</c:v>
                </c:pt>
                <c:pt idx="2993">
                  <c:v>79.86</c:v>
                </c:pt>
                <c:pt idx="2994">
                  <c:v>79.88</c:v>
                </c:pt>
                <c:pt idx="2995">
                  <c:v>79.900000000000006</c:v>
                </c:pt>
                <c:pt idx="2996">
                  <c:v>79.92</c:v>
                </c:pt>
                <c:pt idx="2997">
                  <c:v>79.94</c:v>
                </c:pt>
                <c:pt idx="2998">
                  <c:v>79.959999999999994</c:v>
                </c:pt>
                <c:pt idx="2999">
                  <c:v>79.98</c:v>
                </c:pt>
                <c:pt idx="3000">
                  <c:v>80</c:v>
                </c:pt>
              </c:numCache>
            </c:numRef>
          </c:cat>
          <c:val>
            <c:numRef>
              <c:f>Sheet4!$D$2:$D$3002</c:f>
              <c:numCache>
                <c:formatCode>General</c:formatCode>
                <c:ptCount val="3001"/>
                <c:pt idx="0">
                  <c:v>46</c:v>
                </c:pt>
                <c:pt idx="1">
                  <c:v>47</c:v>
                </c:pt>
                <c:pt idx="2">
                  <c:v>59</c:v>
                </c:pt>
                <c:pt idx="3">
                  <c:v>46</c:v>
                </c:pt>
                <c:pt idx="4">
                  <c:v>44</c:v>
                </c:pt>
                <c:pt idx="5">
                  <c:v>44</c:v>
                </c:pt>
                <c:pt idx="6">
                  <c:v>38</c:v>
                </c:pt>
                <c:pt idx="7">
                  <c:v>51</c:v>
                </c:pt>
                <c:pt idx="8">
                  <c:v>49</c:v>
                </c:pt>
                <c:pt idx="9">
                  <c:v>43</c:v>
                </c:pt>
                <c:pt idx="10">
                  <c:v>50</c:v>
                </c:pt>
                <c:pt idx="11">
                  <c:v>53</c:v>
                </c:pt>
                <c:pt idx="12">
                  <c:v>40</c:v>
                </c:pt>
                <c:pt idx="13">
                  <c:v>62</c:v>
                </c:pt>
                <c:pt idx="14">
                  <c:v>45</c:v>
                </c:pt>
                <c:pt idx="15">
                  <c:v>58</c:v>
                </c:pt>
                <c:pt idx="16">
                  <c:v>49</c:v>
                </c:pt>
                <c:pt idx="17">
                  <c:v>43</c:v>
                </c:pt>
                <c:pt idx="18">
                  <c:v>62</c:v>
                </c:pt>
                <c:pt idx="19">
                  <c:v>43</c:v>
                </c:pt>
                <c:pt idx="20">
                  <c:v>53</c:v>
                </c:pt>
                <c:pt idx="21">
                  <c:v>53</c:v>
                </c:pt>
                <c:pt idx="22">
                  <c:v>58</c:v>
                </c:pt>
                <c:pt idx="23">
                  <c:v>56</c:v>
                </c:pt>
                <c:pt idx="24">
                  <c:v>53</c:v>
                </c:pt>
                <c:pt idx="25">
                  <c:v>59</c:v>
                </c:pt>
                <c:pt idx="26">
                  <c:v>50</c:v>
                </c:pt>
                <c:pt idx="27">
                  <c:v>47</c:v>
                </c:pt>
                <c:pt idx="28">
                  <c:v>44</c:v>
                </c:pt>
                <c:pt idx="29">
                  <c:v>56</c:v>
                </c:pt>
                <c:pt idx="30">
                  <c:v>48</c:v>
                </c:pt>
                <c:pt idx="31">
                  <c:v>48</c:v>
                </c:pt>
                <c:pt idx="32">
                  <c:v>48</c:v>
                </c:pt>
                <c:pt idx="33">
                  <c:v>56</c:v>
                </c:pt>
                <c:pt idx="34">
                  <c:v>39</c:v>
                </c:pt>
                <c:pt idx="35">
                  <c:v>60</c:v>
                </c:pt>
                <c:pt idx="36">
                  <c:v>58</c:v>
                </c:pt>
                <c:pt idx="37">
                  <c:v>62</c:v>
                </c:pt>
                <c:pt idx="38">
                  <c:v>38</c:v>
                </c:pt>
                <c:pt idx="39">
                  <c:v>53</c:v>
                </c:pt>
                <c:pt idx="40">
                  <c:v>51</c:v>
                </c:pt>
                <c:pt idx="41">
                  <c:v>48</c:v>
                </c:pt>
                <c:pt idx="42">
                  <c:v>55</c:v>
                </c:pt>
                <c:pt idx="43">
                  <c:v>52</c:v>
                </c:pt>
                <c:pt idx="44">
                  <c:v>54</c:v>
                </c:pt>
                <c:pt idx="45">
                  <c:v>35</c:v>
                </c:pt>
                <c:pt idx="46">
                  <c:v>58</c:v>
                </c:pt>
                <c:pt idx="47">
                  <c:v>61</c:v>
                </c:pt>
                <c:pt idx="48">
                  <c:v>54</c:v>
                </c:pt>
                <c:pt idx="49">
                  <c:v>45</c:v>
                </c:pt>
                <c:pt idx="50">
                  <c:v>44</c:v>
                </c:pt>
                <c:pt idx="51">
                  <c:v>36</c:v>
                </c:pt>
                <c:pt idx="52">
                  <c:v>52</c:v>
                </c:pt>
                <c:pt idx="53">
                  <c:v>46</c:v>
                </c:pt>
                <c:pt idx="54">
                  <c:v>66</c:v>
                </c:pt>
                <c:pt idx="55">
                  <c:v>69</c:v>
                </c:pt>
                <c:pt idx="56">
                  <c:v>40</c:v>
                </c:pt>
                <c:pt idx="57">
                  <c:v>47</c:v>
                </c:pt>
                <c:pt idx="58">
                  <c:v>47</c:v>
                </c:pt>
                <c:pt idx="59">
                  <c:v>56</c:v>
                </c:pt>
                <c:pt idx="60">
                  <c:v>67</c:v>
                </c:pt>
                <c:pt idx="61">
                  <c:v>47</c:v>
                </c:pt>
                <c:pt idx="62">
                  <c:v>53</c:v>
                </c:pt>
                <c:pt idx="63">
                  <c:v>46</c:v>
                </c:pt>
                <c:pt idx="64">
                  <c:v>53</c:v>
                </c:pt>
                <c:pt idx="65">
                  <c:v>50</c:v>
                </c:pt>
                <c:pt idx="66">
                  <c:v>43</c:v>
                </c:pt>
                <c:pt idx="67">
                  <c:v>59</c:v>
                </c:pt>
                <c:pt idx="68">
                  <c:v>45</c:v>
                </c:pt>
                <c:pt idx="69">
                  <c:v>53</c:v>
                </c:pt>
                <c:pt idx="70">
                  <c:v>53</c:v>
                </c:pt>
                <c:pt idx="71">
                  <c:v>50</c:v>
                </c:pt>
                <c:pt idx="72">
                  <c:v>67</c:v>
                </c:pt>
                <c:pt idx="73">
                  <c:v>41</c:v>
                </c:pt>
                <c:pt idx="74">
                  <c:v>29</c:v>
                </c:pt>
                <c:pt idx="75">
                  <c:v>66</c:v>
                </c:pt>
                <c:pt idx="76">
                  <c:v>50</c:v>
                </c:pt>
                <c:pt idx="77">
                  <c:v>55</c:v>
                </c:pt>
                <c:pt idx="78">
                  <c:v>48</c:v>
                </c:pt>
                <c:pt idx="79">
                  <c:v>57</c:v>
                </c:pt>
                <c:pt idx="80">
                  <c:v>51</c:v>
                </c:pt>
                <c:pt idx="81">
                  <c:v>52</c:v>
                </c:pt>
                <c:pt idx="82">
                  <c:v>52</c:v>
                </c:pt>
                <c:pt idx="83">
                  <c:v>47</c:v>
                </c:pt>
                <c:pt idx="84">
                  <c:v>63</c:v>
                </c:pt>
                <c:pt idx="85">
                  <c:v>61</c:v>
                </c:pt>
                <c:pt idx="86">
                  <c:v>55</c:v>
                </c:pt>
                <c:pt idx="87">
                  <c:v>52</c:v>
                </c:pt>
                <c:pt idx="88">
                  <c:v>60</c:v>
                </c:pt>
                <c:pt idx="89">
                  <c:v>60</c:v>
                </c:pt>
                <c:pt idx="90">
                  <c:v>56</c:v>
                </c:pt>
                <c:pt idx="91">
                  <c:v>61</c:v>
                </c:pt>
                <c:pt idx="92">
                  <c:v>52</c:v>
                </c:pt>
                <c:pt idx="93">
                  <c:v>70</c:v>
                </c:pt>
                <c:pt idx="94">
                  <c:v>52</c:v>
                </c:pt>
                <c:pt idx="95">
                  <c:v>46</c:v>
                </c:pt>
                <c:pt idx="96">
                  <c:v>58</c:v>
                </c:pt>
                <c:pt idx="97">
                  <c:v>67</c:v>
                </c:pt>
                <c:pt idx="98">
                  <c:v>60</c:v>
                </c:pt>
                <c:pt idx="99">
                  <c:v>53</c:v>
                </c:pt>
                <c:pt idx="100">
                  <c:v>56</c:v>
                </c:pt>
                <c:pt idx="101">
                  <c:v>58</c:v>
                </c:pt>
                <c:pt idx="102">
                  <c:v>51</c:v>
                </c:pt>
                <c:pt idx="103">
                  <c:v>62</c:v>
                </c:pt>
                <c:pt idx="104">
                  <c:v>45</c:v>
                </c:pt>
                <c:pt idx="105">
                  <c:v>51</c:v>
                </c:pt>
                <c:pt idx="106">
                  <c:v>69</c:v>
                </c:pt>
                <c:pt idx="107">
                  <c:v>60</c:v>
                </c:pt>
                <c:pt idx="108">
                  <c:v>47</c:v>
                </c:pt>
                <c:pt idx="109">
                  <c:v>57</c:v>
                </c:pt>
                <c:pt idx="110">
                  <c:v>77</c:v>
                </c:pt>
                <c:pt idx="111">
                  <c:v>55</c:v>
                </c:pt>
                <c:pt idx="112">
                  <c:v>57</c:v>
                </c:pt>
                <c:pt idx="113">
                  <c:v>61</c:v>
                </c:pt>
                <c:pt idx="114">
                  <c:v>64</c:v>
                </c:pt>
                <c:pt idx="115">
                  <c:v>72</c:v>
                </c:pt>
                <c:pt idx="116">
                  <c:v>57</c:v>
                </c:pt>
                <c:pt idx="117">
                  <c:v>56</c:v>
                </c:pt>
                <c:pt idx="118">
                  <c:v>57</c:v>
                </c:pt>
                <c:pt idx="119">
                  <c:v>54</c:v>
                </c:pt>
                <c:pt idx="120">
                  <c:v>51</c:v>
                </c:pt>
                <c:pt idx="121">
                  <c:v>63</c:v>
                </c:pt>
                <c:pt idx="122">
                  <c:v>56</c:v>
                </c:pt>
                <c:pt idx="123">
                  <c:v>57</c:v>
                </c:pt>
                <c:pt idx="124">
                  <c:v>70</c:v>
                </c:pt>
                <c:pt idx="125">
                  <c:v>62</c:v>
                </c:pt>
                <c:pt idx="126">
                  <c:v>77</c:v>
                </c:pt>
                <c:pt idx="127">
                  <c:v>74</c:v>
                </c:pt>
                <c:pt idx="128">
                  <c:v>48</c:v>
                </c:pt>
                <c:pt idx="129">
                  <c:v>70</c:v>
                </c:pt>
                <c:pt idx="130">
                  <c:v>61</c:v>
                </c:pt>
                <c:pt idx="131">
                  <c:v>68</c:v>
                </c:pt>
                <c:pt idx="132">
                  <c:v>58</c:v>
                </c:pt>
                <c:pt idx="133">
                  <c:v>69</c:v>
                </c:pt>
                <c:pt idx="134">
                  <c:v>57</c:v>
                </c:pt>
                <c:pt idx="135">
                  <c:v>57</c:v>
                </c:pt>
                <c:pt idx="136">
                  <c:v>59</c:v>
                </c:pt>
                <c:pt idx="137">
                  <c:v>58</c:v>
                </c:pt>
                <c:pt idx="138">
                  <c:v>68</c:v>
                </c:pt>
                <c:pt idx="139">
                  <c:v>66</c:v>
                </c:pt>
                <c:pt idx="140">
                  <c:v>66</c:v>
                </c:pt>
                <c:pt idx="141">
                  <c:v>64</c:v>
                </c:pt>
                <c:pt idx="142">
                  <c:v>67</c:v>
                </c:pt>
                <c:pt idx="143">
                  <c:v>65</c:v>
                </c:pt>
                <c:pt idx="144">
                  <c:v>59</c:v>
                </c:pt>
                <c:pt idx="145">
                  <c:v>58</c:v>
                </c:pt>
                <c:pt idx="146">
                  <c:v>68</c:v>
                </c:pt>
                <c:pt idx="147">
                  <c:v>73</c:v>
                </c:pt>
                <c:pt idx="148">
                  <c:v>81</c:v>
                </c:pt>
                <c:pt idx="149">
                  <c:v>59</c:v>
                </c:pt>
                <c:pt idx="150">
                  <c:v>60</c:v>
                </c:pt>
                <c:pt idx="151">
                  <c:v>75</c:v>
                </c:pt>
                <c:pt idx="152">
                  <c:v>63</c:v>
                </c:pt>
                <c:pt idx="153">
                  <c:v>73</c:v>
                </c:pt>
                <c:pt idx="154">
                  <c:v>59</c:v>
                </c:pt>
                <c:pt idx="155">
                  <c:v>73</c:v>
                </c:pt>
                <c:pt idx="156">
                  <c:v>88</c:v>
                </c:pt>
                <c:pt idx="157">
                  <c:v>72</c:v>
                </c:pt>
                <c:pt idx="158">
                  <c:v>71</c:v>
                </c:pt>
                <c:pt idx="159">
                  <c:v>71</c:v>
                </c:pt>
                <c:pt idx="160">
                  <c:v>82</c:v>
                </c:pt>
                <c:pt idx="161">
                  <c:v>74</c:v>
                </c:pt>
                <c:pt idx="162">
                  <c:v>64</c:v>
                </c:pt>
                <c:pt idx="163">
                  <c:v>67</c:v>
                </c:pt>
                <c:pt idx="164">
                  <c:v>78</c:v>
                </c:pt>
                <c:pt idx="165">
                  <c:v>64</c:v>
                </c:pt>
                <c:pt idx="166">
                  <c:v>77</c:v>
                </c:pt>
                <c:pt idx="167">
                  <c:v>74</c:v>
                </c:pt>
                <c:pt idx="168">
                  <c:v>88</c:v>
                </c:pt>
                <c:pt idx="169">
                  <c:v>90</c:v>
                </c:pt>
                <c:pt idx="170">
                  <c:v>85</c:v>
                </c:pt>
                <c:pt idx="171">
                  <c:v>59</c:v>
                </c:pt>
                <c:pt idx="172">
                  <c:v>80</c:v>
                </c:pt>
                <c:pt idx="173">
                  <c:v>80</c:v>
                </c:pt>
                <c:pt idx="174">
                  <c:v>76</c:v>
                </c:pt>
                <c:pt idx="175">
                  <c:v>70</c:v>
                </c:pt>
                <c:pt idx="176">
                  <c:v>93</c:v>
                </c:pt>
                <c:pt idx="177">
                  <c:v>81</c:v>
                </c:pt>
                <c:pt idx="178">
                  <c:v>89</c:v>
                </c:pt>
                <c:pt idx="179">
                  <c:v>82</c:v>
                </c:pt>
                <c:pt idx="180">
                  <c:v>74</c:v>
                </c:pt>
                <c:pt idx="181">
                  <c:v>57</c:v>
                </c:pt>
                <c:pt idx="182">
                  <c:v>99</c:v>
                </c:pt>
                <c:pt idx="183">
                  <c:v>82</c:v>
                </c:pt>
                <c:pt idx="184">
                  <c:v>77</c:v>
                </c:pt>
                <c:pt idx="185">
                  <c:v>81</c:v>
                </c:pt>
                <c:pt idx="186">
                  <c:v>54</c:v>
                </c:pt>
                <c:pt idx="187">
                  <c:v>83</c:v>
                </c:pt>
                <c:pt idx="188">
                  <c:v>90</c:v>
                </c:pt>
                <c:pt idx="189">
                  <c:v>91</c:v>
                </c:pt>
                <c:pt idx="190">
                  <c:v>86</c:v>
                </c:pt>
                <c:pt idx="191">
                  <c:v>86</c:v>
                </c:pt>
                <c:pt idx="192">
                  <c:v>84</c:v>
                </c:pt>
                <c:pt idx="193">
                  <c:v>93</c:v>
                </c:pt>
                <c:pt idx="194">
                  <c:v>87</c:v>
                </c:pt>
                <c:pt idx="195">
                  <c:v>80</c:v>
                </c:pt>
                <c:pt idx="196">
                  <c:v>80</c:v>
                </c:pt>
                <c:pt idx="197">
                  <c:v>96</c:v>
                </c:pt>
                <c:pt idx="198">
                  <c:v>92</c:v>
                </c:pt>
                <c:pt idx="199">
                  <c:v>98</c:v>
                </c:pt>
                <c:pt idx="200">
                  <c:v>79</c:v>
                </c:pt>
                <c:pt idx="201">
                  <c:v>113</c:v>
                </c:pt>
                <c:pt idx="202">
                  <c:v>102</c:v>
                </c:pt>
                <c:pt idx="203">
                  <c:v>81</c:v>
                </c:pt>
                <c:pt idx="204">
                  <c:v>94</c:v>
                </c:pt>
                <c:pt idx="205">
                  <c:v>92</c:v>
                </c:pt>
                <c:pt idx="206">
                  <c:v>105</c:v>
                </c:pt>
                <c:pt idx="207">
                  <c:v>79</c:v>
                </c:pt>
                <c:pt idx="208">
                  <c:v>94</c:v>
                </c:pt>
                <c:pt idx="209">
                  <c:v>108</c:v>
                </c:pt>
                <c:pt idx="210">
                  <c:v>102</c:v>
                </c:pt>
                <c:pt idx="211">
                  <c:v>105</c:v>
                </c:pt>
                <c:pt idx="212">
                  <c:v>108</c:v>
                </c:pt>
                <c:pt idx="213">
                  <c:v>101</c:v>
                </c:pt>
                <c:pt idx="214">
                  <c:v>87</c:v>
                </c:pt>
                <c:pt idx="215">
                  <c:v>111</c:v>
                </c:pt>
                <c:pt idx="216">
                  <c:v>95</c:v>
                </c:pt>
                <c:pt idx="217">
                  <c:v>109</c:v>
                </c:pt>
                <c:pt idx="218">
                  <c:v>99</c:v>
                </c:pt>
                <c:pt idx="219">
                  <c:v>93</c:v>
                </c:pt>
                <c:pt idx="220">
                  <c:v>88</c:v>
                </c:pt>
                <c:pt idx="221">
                  <c:v>115</c:v>
                </c:pt>
                <c:pt idx="222">
                  <c:v>107</c:v>
                </c:pt>
                <c:pt idx="223">
                  <c:v>108</c:v>
                </c:pt>
                <c:pt idx="224">
                  <c:v>114</c:v>
                </c:pt>
                <c:pt idx="225">
                  <c:v>127</c:v>
                </c:pt>
                <c:pt idx="226">
                  <c:v>113</c:v>
                </c:pt>
                <c:pt idx="227">
                  <c:v>147</c:v>
                </c:pt>
                <c:pt idx="228">
                  <c:v>120</c:v>
                </c:pt>
                <c:pt idx="229">
                  <c:v>108</c:v>
                </c:pt>
                <c:pt idx="230">
                  <c:v>110</c:v>
                </c:pt>
                <c:pt idx="231">
                  <c:v>117</c:v>
                </c:pt>
                <c:pt idx="232">
                  <c:v>129</c:v>
                </c:pt>
                <c:pt idx="233">
                  <c:v>130</c:v>
                </c:pt>
                <c:pt idx="234">
                  <c:v>135</c:v>
                </c:pt>
                <c:pt idx="235">
                  <c:v>137</c:v>
                </c:pt>
                <c:pt idx="236">
                  <c:v>133</c:v>
                </c:pt>
                <c:pt idx="237">
                  <c:v>140</c:v>
                </c:pt>
                <c:pt idx="238">
                  <c:v>134</c:v>
                </c:pt>
                <c:pt idx="239">
                  <c:v>118</c:v>
                </c:pt>
                <c:pt idx="240">
                  <c:v>158</c:v>
                </c:pt>
                <c:pt idx="241">
                  <c:v>133</c:v>
                </c:pt>
                <c:pt idx="242">
                  <c:v>128</c:v>
                </c:pt>
                <c:pt idx="243">
                  <c:v>131</c:v>
                </c:pt>
                <c:pt idx="244">
                  <c:v>151</c:v>
                </c:pt>
                <c:pt idx="245">
                  <c:v>146</c:v>
                </c:pt>
                <c:pt idx="246">
                  <c:v>121</c:v>
                </c:pt>
                <c:pt idx="247">
                  <c:v>139</c:v>
                </c:pt>
                <c:pt idx="248">
                  <c:v>167</c:v>
                </c:pt>
                <c:pt idx="249">
                  <c:v>148</c:v>
                </c:pt>
                <c:pt idx="250">
                  <c:v>135</c:v>
                </c:pt>
                <c:pt idx="251">
                  <c:v>141</c:v>
                </c:pt>
                <c:pt idx="252">
                  <c:v>154</c:v>
                </c:pt>
                <c:pt idx="253">
                  <c:v>150</c:v>
                </c:pt>
                <c:pt idx="254">
                  <c:v>146</c:v>
                </c:pt>
                <c:pt idx="255">
                  <c:v>157</c:v>
                </c:pt>
                <c:pt idx="256">
                  <c:v>141</c:v>
                </c:pt>
                <c:pt idx="257">
                  <c:v>156</c:v>
                </c:pt>
                <c:pt idx="258">
                  <c:v>175</c:v>
                </c:pt>
                <c:pt idx="259">
                  <c:v>161</c:v>
                </c:pt>
                <c:pt idx="260">
                  <c:v>176</c:v>
                </c:pt>
                <c:pt idx="261">
                  <c:v>149</c:v>
                </c:pt>
                <c:pt idx="262">
                  <c:v>178</c:v>
                </c:pt>
                <c:pt idx="263">
                  <c:v>189</c:v>
                </c:pt>
                <c:pt idx="264">
                  <c:v>175</c:v>
                </c:pt>
                <c:pt idx="265">
                  <c:v>172</c:v>
                </c:pt>
                <c:pt idx="266">
                  <c:v>173</c:v>
                </c:pt>
                <c:pt idx="267">
                  <c:v>172</c:v>
                </c:pt>
                <c:pt idx="268">
                  <c:v>182</c:v>
                </c:pt>
                <c:pt idx="269">
                  <c:v>179</c:v>
                </c:pt>
                <c:pt idx="270">
                  <c:v>170</c:v>
                </c:pt>
                <c:pt idx="271">
                  <c:v>202</c:v>
                </c:pt>
                <c:pt idx="272">
                  <c:v>173</c:v>
                </c:pt>
                <c:pt idx="273">
                  <c:v>235</c:v>
                </c:pt>
                <c:pt idx="274">
                  <c:v>180</c:v>
                </c:pt>
                <c:pt idx="275">
                  <c:v>209</c:v>
                </c:pt>
                <c:pt idx="276">
                  <c:v>190</c:v>
                </c:pt>
                <c:pt idx="277">
                  <c:v>189</c:v>
                </c:pt>
                <c:pt idx="278">
                  <c:v>214</c:v>
                </c:pt>
                <c:pt idx="279">
                  <c:v>188</c:v>
                </c:pt>
                <c:pt idx="280">
                  <c:v>226</c:v>
                </c:pt>
                <c:pt idx="281">
                  <c:v>220</c:v>
                </c:pt>
                <c:pt idx="282">
                  <c:v>220</c:v>
                </c:pt>
                <c:pt idx="283">
                  <c:v>253</c:v>
                </c:pt>
                <c:pt idx="284">
                  <c:v>255</c:v>
                </c:pt>
                <c:pt idx="285">
                  <c:v>229</c:v>
                </c:pt>
                <c:pt idx="286">
                  <c:v>227</c:v>
                </c:pt>
                <c:pt idx="287">
                  <c:v>222</c:v>
                </c:pt>
                <c:pt idx="288">
                  <c:v>252</c:v>
                </c:pt>
                <c:pt idx="289">
                  <c:v>233</c:v>
                </c:pt>
                <c:pt idx="290">
                  <c:v>230</c:v>
                </c:pt>
                <c:pt idx="291">
                  <c:v>249</c:v>
                </c:pt>
                <c:pt idx="292">
                  <c:v>232</c:v>
                </c:pt>
                <c:pt idx="293">
                  <c:v>300</c:v>
                </c:pt>
                <c:pt idx="294">
                  <c:v>231</c:v>
                </c:pt>
                <c:pt idx="295">
                  <c:v>269</c:v>
                </c:pt>
                <c:pt idx="296">
                  <c:v>271</c:v>
                </c:pt>
                <c:pt idx="297">
                  <c:v>279</c:v>
                </c:pt>
                <c:pt idx="298">
                  <c:v>258</c:v>
                </c:pt>
                <c:pt idx="299">
                  <c:v>311</c:v>
                </c:pt>
                <c:pt idx="300">
                  <c:v>261</c:v>
                </c:pt>
                <c:pt idx="301">
                  <c:v>286</c:v>
                </c:pt>
                <c:pt idx="302">
                  <c:v>292</c:v>
                </c:pt>
                <c:pt idx="303">
                  <c:v>296</c:v>
                </c:pt>
                <c:pt idx="304">
                  <c:v>331</c:v>
                </c:pt>
                <c:pt idx="305">
                  <c:v>329</c:v>
                </c:pt>
                <c:pt idx="306">
                  <c:v>338</c:v>
                </c:pt>
                <c:pt idx="307">
                  <c:v>309</c:v>
                </c:pt>
                <c:pt idx="308">
                  <c:v>324</c:v>
                </c:pt>
                <c:pt idx="309">
                  <c:v>314</c:v>
                </c:pt>
                <c:pt idx="310">
                  <c:v>290</c:v>
                </c:pt>
                <c:pt idx="311">
                  <c:v>316</c:v>
                </c:pt>
                <c:pt idx="312">
                  <c:v>330</c:v>
                </c:pt>
                <c:pt idx="313">
                  <c:v>301</c:v>
                </c:pt>
                <c:pt idx="314">
                  <c:v>315</c:v>
                </c:pt>
                <c:pt idx="315">
                  <c:v>334</c:v>
                </c:pt>
                <c:pt idx="316">
                  <c:v>334</c:v>
                </c:pt>
                <c:pt idx="317">
                  <c:v>327</c:v>
                </c:pt>
                <c:pt idx="318">
                  <c:v>368</c:v>
                </c:pt>
                <c:pt idx="319">
                  <c:v>342</c:v>
                </c:pt>
                <c:pt idx="320">
                  <c:v>334</c:v>
                </c:pt>
                <c:pt idx="321">
                  <c:v>338</c:v>
                </c:pt>
                <c:pt idx="322">
                  <c:v>294</c:v>
                </c:pt>
                <c:pt idx="323">
                  <c:v>329</c:v>
                </c:pt>
                <c:pt idx="324">
                  <c:v>318</c:v>
                </c:pt>
                <c:pt idx="325">
                  <c:v>326</c:v>
                </c:pt>
                <c:pt idx="326">
                  <c:v>329</c:v>
                </c:pt>
                <c:pt idx="327">
                  <c:v>345</c:v>
                </c:pt>
                <c:pt idx="328">
                  <c:v>334</c:v>
                </c:pt>
                <c:pt idx="329">
                  <c:v>316</c:v>
                </c:pt>
                <c:pt idx="330">
                  <c:v>367</c:v>
                </c:pt>
                <c:pt idx="331">
                  <c:v>331</c:v>
                </c:pt>
                <c:pt idx="332">
                  <c:v>337</c:v>
                </c:pt>
                <c:pt idx="333">
                  <c:v>315</c:v>
                </c:pt>
                <c:pt idx="334">
                  <c:v>323</c:v>
                </c:pt>
                <c:pt idx="335">
                  <c:v>309</c:v>
                </c:pt>
                <c:pt idx="336">
                  <c:v>336</c:v>
                </c:pt>
                <c:pt idx="337">
                  <c:v>286</c:v>
                </c:pt>
                <c:pt idx="338">
                  <c:v>305</c:v>
                </c:pt>
                <c:pt idx="339">
                  <c:v>326</c:v>
                </c:pt>
                <c:pt idx="340">
                  <c:v>304</c:v>
                </c:pt>
                <c:pt idx="341">
                  <c:v>314</c:v>
                </c:pt>
                <c:pt idx="342">
                  <c:v>298</c:v>
                </c:pt>
                <c:pt idx="343">
                  <c:v>281</c:v>
                </c:pt>
                <c:pt idx="344">
                  <c:v>294</c:v>
                </c:pt>
                <c:pt idx="345">
                  <c:v>288</c:v>
                </c:pt>
                <c:pt idx="346">
                  <c:v>300</c:v>
                </c:pt>
                <c:pt idx="347">
                  <c:v>300</c:v>
                </c:pt>
                <c:pt idx="348">
                  <c:v>270</c:v>
                </c:pt>
                <c:pt idx="349">
                  <c:v>233</c:v>
                </c:pt>
                <c:pt idx="350">
                  <c:v>251</c:v>
                </c:pt>
                <c:pt idx="351">
                  <c:v>265</c:v>
                </c:pt>
                <c:pt idx="352">
                  <c:v>247</c:v>
                </c:pt>
                <c:pt idx="353">
                  <c:v>260</c:v>
                </c:pt>
                <c:pt idx="354">
                  <c:v>235</c:v>
                </c:pt>
                <c:pt idx="355">
                  <c:v>272</c:v>
                </c:pt>
                <c:pt idx="356">
                  <c:v>279</c:v>
                </c:pt>
                <c:pt idx="357">
                  <c:v>246</c:v>
                </c:pt>
                <c:pt idx="358">
                  <c:v>233</c:v>
                </c:pt>
                <c:pt idx="359">
                  <c:v>222</c:v>
                </c:pt>
                <c:pt idx="360">
                  <c:v>218</c:v>
                </c:pt>
                <c:pt idx="361">
                  <c:v>258</c:v>
                </c:pt>
                <c:pt idx="362">
                  <c:v>214</c:v>
                </c:pt>
                <c:pt idx="363">
                  <c:v>206</c:v>
                </c:pt>
                <c:pt idx="364">
                  <c:v>180</c:v>
                </c:pt>
                <c:pt idx="365">
                  <c:v>218</c:v>
                </c:pt>
                <c:pt idx="366">
                  <c:v>200</c:v>
                </c:pt>
                <c:pt idx="367">
                  <c:v>192</c:v>
                </c:pt>
                <c:pt idx="368">
                  <c:v>194</c:v>
                </c:pt>
                <c:pt idx="369">
                  <c:v>239</c:v>
                </c:pt>
                <c:pt idx="370">
                  <c:v>164</c:v>
                </c:pt>
                <c:pt idx="371">
                  <c:v>190</c:v>
                </c:pt>
                <c:pt idx="372">
                  <c:v>198</c:v>
                </c:pt>
                <c:pt idx="373">
                  <c:v>196</c:v>
                </c:pt>
                <c:pt idx="374">
                  <c:v>191</c:v>
                </c:pt>
                <c:pt idx="375">
                  <c:v>176</c:v>
                </c:pt>
                <c:pt idx="376">
                  <c:v>186</c:v>
                </c:pt>
                <c:pt idx="377">
                  <c:v>146</c:v>
                </c:pt>
                <c:pt idx="378">
                  <c:v>181</c:v>
                </c:pt>
                <c:pt idx="379">
                  <c:v>185</c:v>
                </c:pt>
                <c:pt idx="380">
                  <c:v>182</c:v>
                </c:pt>
                <c:pt idx="381">
                  <c:v>188</c:v>
                </c:pt>
                <c:pt idx="382">
                  <c:v>166</c:v>
                </c:pt>
                <c:pt idx="383">
                  <c:v>152</c:v>
                </c:pt>
                <c:pt idx="384">
                  <c:v>166</c:v>
                </c:pt>
                <c:pt idx="385">
                  <c:v>164</c:v>
                </c:pt>
                <c:pt idx="386">
                  <c:v>142</c:v>
                </c:pt>
                <c:pt idx="387">
                  <c:v>162</c:v>
                </c:pt>
                <c:pt idx="388">
                  <c:v>189</c:v>
                </c:pt>
                <c:pt idx="389">
                  <c:v>189</c:v>
                </c:pt>
                <c:pt idx="390">
                  <c:v>148</c:v>
                </c:pt>
                <c:pt idx="391">
                  <c:v>158</c:v>
                </c:pt>
                <c:pt idx="392">
                  <c:v>161</c:v>
                </c:pt>
                <c:pt idx="393">
                  <c:v>151</c:v>
                </c:pt>
                <c:pt idx="394">
                  <c:v>147</c:v>
                </c:pt>
                <c:pt idx="395">
                  <c:v>154</c:v>
                </c:pt>
                <c:pt idx="396">
                  <c:v>140</c:v>
                </c:pt>
                <c:pt idx="397">
                  <c:v>146</c:v>
                </c:pt>
                <c:pt idx="398">
                  <c:v>142</c:v>
                </c:pt>
                <c:pt idx="399">
                  <c:v>150</c:v>
                </c:pt>
                <c:pt idx="400">
                  <c:v>133</c:v>
                </c:pt>
                <c:pt idx="401">
                  <c:v>125</c:v>
                </c:pt>
                <c:pt idx="402">
                  <c:v>131</c:v>
                </c:pt>
                <c:pt idx="403">
                  <c:v>153</c:v>
                </c:pt>
                <c:pt idx="404">
                  <c:v>136</c:v>
                </c:pt>
                <c:pt idx="405">
                  <c:v>133</c:v>
                </c:pt>
                <c:pt idx="406">
                  <c:v>169</c:v>
                </c:pt>
                <c:pt idx="407">
                  <c:v>142</c:v>
                </c:pt>
                <c:pt idx="408">
                  <c:v>141</c:v>
                </c:pt>
                <c:pt idx="409">
                  <c:v>145</c:v>
                </c:pt>
                <c:pt idx="410">
                  <c:v>135</c:v>
                </c:pt>
                <c:pt idx="411">
                  <c:v>147</c:v>
                </c:pt>
                <c:pt idx="412">
                  <c:v>132</c:v>
                </c:pt>
                <c:pt idx="413">
                  <c:v>149</c:v>
                </c:pt>
                <c:pt idx="414">
                  <c:v>124</c:v>
                </c:pt>
                <c:pt idx="415">
                  <c:v>119</c:v>
                </c:pt>
                <c:pt idx="416">
                  <c:v>116</c:v>
                </c:pt>
                <c:pt idx="417">
                  <c:v>124</c:v>
                </c:pt>
                <c:pt idx="418">
                  <c:v>128</c:v>
                </c:pt>
                <c:pt idx="419">
                  <c:v>122</c:v>
                </c:pt>
                <c:pt idx="420">
                  <c:v>126</c:v>
                </c:pt>
                <c:pt idx="421">
                  <c:v>120</c:v>
                </c:pt>
                <c:pt idx="422">
                  <c:v>116</c:v>
                </c:pt>
                <c:pt idx="423">
                  <c:v>111</c:v>
                </c:pt>
                <c:pt idx="424">
                  <c:v>133</c:v>
                </c:pt>
                <c:pt idx="425">
                  <c:v>103</c:v>
                </c:pt>
                <c:pt idx="426">
                  <c:v>114</c:v>
                </c:pt>
                <c:pt idx="427">
                  <c:v>109</c:v>
                </c:pt>
                <c:pt idx="428">
                  <c:v>111</c:v>
                </c:pt>
                <c:pt idx="429">
                  <c:v>119</c:v>
                </c:pt>
                <c:pt idx="430">
                  <c:v>114</c:v>
                </c:pt>
                <c:pt idx="431">
                  <c:v>115</c:v>
                </c:pt>
                <c:pt idx="432">
                  <c:v>127</c:v>
                </c:pt>
                <c:pt idx="433">
                  <c:v>125</c:v>
                </c:pt>
                <c:pt idx="434">
                  <c:v>108</c:v>
                </c:pt>
                <c:pt idx="435">
                  <c:v>110</c:v>
                </c:pt>
                <c:pt idx="436">
                  <c:v>99</c:v>
                </c:pt>
                <c:pt idx="437">
                  <c:v>94</c:v>
                </c:pt>
                <c:pt idx="438">
                  <c:v>106</c:v>
                </c:pt>
                <c:pt idx="439">
                  <c:v>105</c:v>
                </c:pt>
                <c:pt idx="440">
                  <c:v>90</c:v>
                </c:pt>
                <c:pt idx="441">
                  <c:v>88</c:v>
                </c:pt>
                <c:pt idx="442">
                  <c:v>95</c:v>
                </c:pt>
                <c:pt idx="443">
                  <c:v>88</c:v>
                </c:pt>
                <c:pt idx="444">
                  <c:v>93</c:v>
                </c:pt>
                <c:pt idx="445">
                  <c:v>94</c:v>
                </c:pt>
                <c:pt idx="446">
                  <c:v>100</c:v>
                </c:pt>
                <c:pt idx="447">
                  <c:v>94</c:v>
                </c:pt>
                <c:pt idx="448">
                  <c:v>97</c:v>
                </c:pt>
                <c:pt idx="449">
                  <c:v>93</c:v>
                </c:pt>
                <c:pt idx="450">
                  <c:v>101</c:v>
                </c:pt>
                <c:pt idx="451">
                  <c:v>92</c:v>
                </c:pt>
                <c:pt idx="452">
                  <c:v>90</c:v>
                </c:pt>
                <c:pt idx="453">
                  <c:v>113</c:v>
                </c:pt>
                <c:pt idx="454">
                  <c:v>92</c:v>
                </c:pt>
                <c:pt idx="455">
                  <c:v>96</c:v>
                </c:pt>
                <c:pt idx="456">
                  <c:v>103</c:v>
                </c:pt>
                <c:pt idx="457">
                  <c:v>109</c:v>
                </c:pt>
                <c:pt idx="458">
                  <c:v>103</c:v>
                </c:pt>
                <c:pt idx="459">
                  <c:v>108</c:v>
                </c:pt>
                <c:pt idx="460">
                  <c:v>93</c:v>
                </c:pt>
                <c:pt idx="461">
                  <c:v>126</c:v>
                </c:pt>
                <c:pt idx="462">
                  <c:v>95</c:v>
                </c:pt>
                <c:pt idx="463">
                  <c:v>77</c:v>
                </c:pt>
                <c:pt idx="464">
                  <c:v>89</c:v>
                </c:pt>
                <c:pt idx="465">
                  <c:v>81</c:v>
                </c:pt>
                <c:pt idx="466">
                  <c:v>104</c:v>
                </c:pt>
                <c:pt idx="467">
                  <c:v>97</c:v>
                </c:pt>
                <c:pt idx="468">
                  <c:v>116</c:v>
                </c:pt>
                <c:pt idx="469">
                  <c:v>106</c:v>
                </c:pt>
                <c:pt idx="470">
                  <c:v>73</c:v>
                </c:pt>
                <c:pt idx="471">
                  <c:v>90</c:v>
                </c:pt>
                <c:pt idx="472">
                  <c:v>96</c:v>
                </c:pt>
                <c:pt idx="473">
                  <c:v>104</c:v>
                </c:pt>
                <c:pt idx="474">
                  <c:v>93</c:v>
                </c:pt>
                <c:pt idx="475">
                  <c:v>87</c:v>
                </c:pt>
                <c:pt idx="476">
                  <c:v>106</c:v>
                </c:pt>
                <c:pt idx="477">
                  <c:v>81</c:v>
                </c:pt>
                <c:pt idx="478">
                  <c:v>89</c:v>
                </c:pt>
                <c:pt idx="479">
                  <c:v>86</c:v>
                </c:pt>
                <c:pt idx="480">
                  <c:v>84</c:v>
                </c:pt>
                <c:pt idx="481">
                  <c:v>90</c:v>
                </c:pt>
                <c:pt idx="482">
                  <c:v>98</c:v>
                </c:pt>
                <c:pt idx="483">
                  <c:v>73</c:v>
                </c:pt>
                <c:pt idx="484">
                  <c:v>88</c:v>
                </c:pt>
                <c:pt idx="485">
                  <c:v>92</c:v>
                </c:pt>
                <c:pt idx="486">
                  <c:v>99</c:v>
                </c:pt>
                <c:pt idx="487">
                  <c:v>94</c:v>
                </c:pt>
                <c:pt idx="488">
                  <c:v>82</c:v>
                </c:pt>
                <c:pt idx="489">
                  <c:v>93</c:v>
                </c:pt>
                <c:pt idx="490">
                  <c:v>91</c:v>
                </c:pt>
                <c:pt idx="491">
                  <c:v>71</c:v>
                </c:pt>
                <c:pt idx="492">
                  <c:v>76</c:v>
                </c:pt>
                <c:pt idx="493">
                  <c:v>88</c:v>
                </c:pt>
                <c:pt idx="494">
                  <c:v>96</c:v>
                </c:pt>
                <c:pt idx="495">
                  <c:v>88</c:v>
                </c:pt>
                <c:pt idx="496">
                  <c:v>90</c:v>
                </c:pt>
                <c:pt idx="497">
                  <c:v>91</c:v>
                </c:pt>
                <c:pt idx="498">
                  <c:v>95</c:v>
                </c:pt>
                <c:pt idx="499">
                  <c:v>76</c:v>
                </c:pt>
                <c:pt idx="500">
                  <c:v>98</c:v>
                </c:pt>
                <c:pt idx="501">
                  <c:v>83</c:v>
                </c:pt>
                <c:pt idx="502">
                  <c:v>85</c:v>
                </c:pt>
                <c:pt idx="503">
                  <c:v>100</c:v>
                </c:pt>
                <c:pt idx="504">
                  <c:v>91</c:v>
                </c:pt>
                <c:pt idx="505">
                  <c:v>74</c:v>
                </c:pt>
                <c:pt idx="506">
                  <c:v>91</c:v>
                </c:pt>
                <c:pt idx="507">
                  <c:v>97</c:v>
                </c:pt>
                <c:pt idx="508">
                  <c:v>83</c:v>
                </c:pt>
                <c:pt idx="509">
                  <c:v>93</c:v>
                </c:pt>
                <c:pt idx="510">
                  <c:v>83</c:v>
                </c:pt>
                <c:pt idx="511">
                  <c:v>74</c:v>
                </c:pt>
                <c:pt idx="512">
                  <c:v>78</c:v>
                </c:pt>
                <c:pt idx="513">
                  <c:v>85</c:v>
                </c:pt>
                <c:pt idx="514">
                  <c:v>81</c:v>
                </c:pt>
                <c:pt idx="515">
                  <c:v>93</c:v>
                </c:pt>
                <c:pt idx="516">
                  <c:v>79</c:v>
                </c:pt>
                <c:pt idx="517">
                  <c:v>97</c:v>
                </c:pt>
                <c:pt idx="518">
                  <c:v>92</c:v>
                </c:pt>
                <c:pt idx="519">
                  <c:v>97</c:v>
                </c:pt>
                <c:pt idx="520">
                  <c:v>106</c:v>
                </c:pt>
                <c:pt idx="521">
                  <c:v>96</c:v>
                </c:pt>
                <c:pt idx="522">
                  <c:v>76</c:v>
                </c:pt>
                <c:pt idx="523">
                  <c:v>99</c:v>
                </c:pt>
                <c:pt idx="524">
                  <c:v>82</c:v>
                </c:pt>
                <c:pt idx="525">
                  <c:v>94</c:v>
                </c:pt>
                <c:pt idx="526">
                  <c:v>93</c:v>
                </c:pt>
                <c:pt idx="527">
                  <c:v>83</c:v>
                </c:pt>
                <c:pt idx="528">
                  <c:v>94</c:v>
                </c:pt>
                <c:pt idx="529">
                  <c:v>85</c:v>
                </c:pt>
                <c:pt idx="530">
                  <c:v>91</c:v>
                </c:pt>
                <c:pt idx="531">
                  <c:v>87</c:v>
                </c:pt>
                <c:pt idx="532">
                  <c:v>98</c:v>
                </c:pt>
                <c:pt idx="533">
                  <c:v>90</c:v>
                </c:pt>
                <c:pt idx="534">
                  <c:v>96</c:v>
                </c:pt>
                <c:pt idx="535">
                  <c:v>94</c:v>
                </c:pt>
                <c:pt idx="536">
                  <c:v>100</c:v>
                </c:pt>
                <c:pt idx="537">
                  <c:v>89</c:v>
                </c:pt>
                <c:pt idx="538">
                  <c:v>100</c:v>
                </c:pt>
                <c:pt idx="539">
                  <c:v>104</c:v>
                </c:pt>
                <c:pt idx="540">
                  <c:v>83</c:v>
                </c:pt>
                <c:pt idx="541">
                  <c:v>94</c:v>
                </c:pt>
                <c:pt idx="542">
                  <c:v>89</c:v>
                </c:pt>
                <c:pt idx="543">
                  <c:v>97</c:v>
                </c:pt>
                <c:pt idx="544">
                  <c:v>88</c:v>
                </c:pt>
                <c:pt idx="545">
                  <c:v>105</c:v>
                </c:pt>
                <c:pt idx="546">
                  <c:v>109</c:v>
                </c:pt>
                <c:pt idx="547">
                  <c:v>94</c:v>
                </c:pt>
                <c:pt idx="548">
                  <c:v>103</c:v>
                </c:pt>
                <c:pt idx="549">
                  <c:v>80</c:v>
                </c:pt>
                <c:pt idx="550">
                  <c:v>99</c:v>
                </c:pt>
                <c:pt idx="551">
                  <c:v>85</c:v>
                </c:pt>
                <c:pt idx="552">
                  <c:v>93</c:v>
                </c:pt>
                <c:pt idx="553">
                  <c:v>97</c:v>
                </c:pt>
                <c:pt idx="554">
                  <c:v>86</c:v>
                </c:pt>
                <c:pt idx="555">
                  <c:v>88</c:v>
                </c:pt>
                <c:pt idx="556">
                  <c:v>90</c:v>
                </c:pt>
                <c:pt idx="557">
                  <c:v>111</c:v>
                </c:pt>
                <c:pt idx="558">
                  <c:v>112</c:v>
                </c:pt>
                <c:pt idx="559">
                  <c:v>90</c:v>
                </c:pt>
                <c:pt idx="560">
                  <c:v>102</c:v>
                </c:pt>
                <c:pt idx="561">
                  <c:v>109</c:v>
                </c:pt>
                <c:pt idx="562">
                  <c:v>104</c:v>
                </c:pt>
                <c:pt idx="563">
                  <c:v>93</c:v>
                </c:pt>
                <c:pt idx="564">
                  <c:v>106</c:v>
                </c:pt>
                <c:pt idx="565">
                  <c:v>109</c:v>
                </c:pt>
                <c:pt idx="566">
                  <c:v>99</c:v>
                </c:pt>
                <c:pt idx="567">
                  <c:v>86</c:v>
                </c:pt>
                <c:pt idx="568">
                  <c:v>108</c:v>
                </c:pt>
                <c:pt idx="569">
                  <c:v>108</c:v>
                </c:pt>
                <c:pt idx="570">
                  <c:v>111</c:v>
                </c:pt>
                <c:pt idx="571">
                  <c:v>98</c:v>
                </c:pt>
                <c:pt idx="572">
                  <c:v>111</c:v>
                </c:pt>
                <c:pt idx="573">
                  <c:v>115</c:v>
                </c:pt>
                <c:pt idx="574">
                  <c:v>108</c:v>
                </c:pt>
                <c:pt idx="575">
                  <c:v>101</c:v>
                </c:pt>
                <c:pt idx="576">
                  <c:v>80</c:v>
                </c:pt>
                <c:pt idx="577">
                  <c:v>92</c:v>
                </c:pt>
                <c:pt idx="578">
                  <c:v>105</c:v>
                </c:pt>
                <c:pt idx="579">
                  <c:v>94</c:v>
                </c:pt>
                <c:pt idx="580">
                  <c:v>115</c:v>
                </c:pt>
                <c:pt idx="581">
                  <c:v>118</c:v>
                </c:pt>
                <c:pt idx="582">
                  <c:v>113</c:v>
                </c:pt>
                <c:pt idx="583">
                  <c:v>106</c:v>
                </c:pt>
                <c:pt idx="584">
                  <c:v>106</c:v>
                </c:pt>
                <c:pt idx="585">
                  <c:v>104</c:v>
                </c:pt>
                <c:pt idx="586">
                  <c:v>96</c:v>
                </c:pt>
                <c:pt idx="587">
                  <c:v>111</c:v>
                </c:pt>
                <c:pt idx="588">
                  <c:v>104</c:v>
                </c:pt>
                <c:pt idx="589">
                  <c:v>104</c:v>
                </c:pt>
                <c:pt idx="590">
                  <c:v>92</c:v>
                </c:pt>
                <c:pt idx="591">
                  <c:v>117</c:v>
                </c:pt>
                <c:pt idx="592">
                  <c:v>117</c:v>
                </c:pt>
                <c:pt idx="593">
                  <c:v>100</c:v>
                </c:pt>
                <c:pt idx="594">
                  <c:v>118</c:v>
                </c:pt>
                <c:pt idx="595">
                  <c:v>114</c:v>
                </c:pt>
                <c:pt idx="596">
                  <c:v>102</c:v>
                </c:pt>
                <c:pt idx="597">
                  <c:v>117</c:v>
                </c:pt>
                <c:pt idx="598">
                  <c:v>110</c:v>
                </c:pt>
                <c:pt idx="599">
                  <c:v>118</c:v>
                </c:pt>
                <c:pt idx="600">
                  <c:v>129</c:v>
                </c:pt>
                <c:pt idx="601">
                  <c:v>122</c:v>
                </c:pt>
                <c:pt idx="602">
                  <c:v>128</c:v>
                </c:pt>
                <c:pt idx="603">
                  <c:v>116</c:v>
                </c:pt>
                <c:pt idx="604">
                  <c:v>129</c:v>
                </c:pt>
                <c:pt idx="605">
                  <c:v>126</c:v>
                </c:pt>
                <c:pt idx="606">
                  <c:v>123</c:v>
                </c:pt>
                <c:pt idx="607">
                  <c:v>128</c:v>
                </c:pt>
                <c:pt idx="608">
                  <c:v>123</c:v>
                </c:pt>
                <c:pt idx="609">
                  <c:v>130</c:v>
                </c:pt>
                <c:pt idx="610">
                  <c:v>127</c:v>
                </c:pt>
                <c:pt idx="611">
                  <c:v>134</c:v>
                </c:pt>
                <c:pt idx="612">
                  <c:v>117</c:v>
                </c:pt>
                <c:pt idx="613">
                  <c:v>131</c:v>
                </c:pt>
                <c:pt idx="614">
                  <c:v>129</c:v>
                </c:pt>
                <c:pt idx="615">
                  <c:v>149</c:v>
                </c:pt>
                <c:pt idx="616">
                  <c:v>125</c:v>
                </c:pt>
                <c:pt idx="617">
                  <c:v>138</c:v>
                </c:pt>
                <c:pt idx="618">
                  <c:v>149</c:v>
                </c:pt>
                <c:pt idx="619">
                  <c:v>130</c:v>
                </c:pt>
                <c:pt idx="620">
                  <c:v>157</c:v>
                </c:pt>
                <c:pt idx="621">
                  <c:v>135</c:v>
                </c:pt>
                <c:pt idx="622">
                  <c:v>139</c:v>
                </c:pt>
                <c:pt idx="623">
                  <c:v>134</c:v>
                </c:pt>
                <c:pt idx="624">
                  <c:v>138</c:v>
                </c:pt>
                <c:pt idx="625">
                  <c:v>152</c:v>
                </c:pt>
                <c:pt idx="626">
                  <c:v>144</c:v>
                </c:pt>
                <c:pt idx="627">
                  <c:v>155</c:v>
                </c:pt>
                <c:pt idx="628">
                  <c:v>149</c:v>
                </c:pt>
                <c:pt idx="629">
                  <c:v>153</c:v>
                </c:pt>
                <c:pt idx="630">
                  <c:v>142</c:v>
                </c:pt>
                <c:pt idx="631">
                  <c:v>164</c:v>
                </c:pt>
                <c:pt idx="632">
                  <c:v>145</c:v>
                </c:pt>
                <c:pt idx="633">
                  <c:v>166</c:v>
                </c:pt>
                <c:pt idx="634">
                  <c:v>138</c:v>
                </c:pt>
                <c:pt idx="635">
                  <c:v>159</c:v>
                </c:pt>
                <c:pt idx="636">
                  <c:v>163</c:v>
                </c:pt>
                <c:pt idx="637">
                  <c:v>173</c:v>
                </c:pt>
                <c:pt idx="638">
                  <c:v>180</c:v>
                </c:pt>
                <c:pt idx="639">
                  <c:v>160</c:v>
                </c:pt>
                <c:pt idx="640">
                  <c:v>159</c:v>
                </c:pt>
                <c:pt idx="641">
                  <c:v>145</c:v>
                </c:pt>
                <c:pt idx="642">
                  <c:v>193</c:v>
                </c:pt>
                <c:pt idx="643">
                  <c:v>187</c:v>
                </c:pt>
                <c:pt idx="644">
                  <c:v>152</c:v>
                </c:pt>
                <c:pt idx="645">
                  <c:v>191</c:v>
                </c:pt>
                <c:pt idx="646">
                  <c:v>172</c:v>
                </c:pt>
                <c:pt idx="647">
                  <c:v>168</c:v>
                </c:pt>
                <c:pt idx="648">
                  <c:v>157</c:v>
                </c:pt>
                <c:pt idx="649">
                  <c:v>190</c:v>
                </c:pt>
                <c:pt idx="650">
                  <c:v>174</c:v>
                </c:pt>
                <c:pt idx="651">
                  <c:v>189</c:v>
                </c:pt>
                <c:pt idx="652">
                  <c:v>184</c:v>
                </c:pt>
                <c:pt idx="653">
                  <c:v>172</c:v>
                </c:pt>
                <c:pt idx="654">
                  <c:v>181</c:v>
                </c:pt>
                <c:pt idx="655">
                  <c:v>192</c:v>
                </c:pt>
                <c:pt idx="656">
                  <c:v>197</c:v>
                </c:pt>
                <c:pt idx="657">
                  <c:v>178</c:v>
                </c:pt>
                <c:pt idx="658">
                  <c:v>235</c:v>
                </c:pt>
                <c:pt idx="659">
                  <c:v>203</c:v>
                </c:pt>
                <c:pt idx="660">
                  <c:v>224</c:v>
                </c:pt>
                <c:pt idx="661">
                  <c:v>199</c:v>
                </c:pt>
                <c:pt idx="662">
                  <c:v>225</c:v>
                </c:pt>
                <c:pt idx="663">
                  <c:v>182</c:v>
                </c:pt>
                <c:pt idx="664">
                  <c:v>231</c:v>
                </c:pt>
                <c:pt idx="665">
                  <c:v>217</c:v>
                </c:pt>
                <c:pt idx="666">
                  <c:v>218</c:v>
                </c:pt>
                <c:pt idx="667">
                  <c:v>217</c:v>
                </c:pt>
                <c:pt idx="668">
                  <c:v>208</c:v>
                </c:pt>
                <c:pt idx="669">
                  <c:v>226</c:v>
                </c:pt>
                <c:pt idx="670">
                  <c:v>249</c:v>
                </c:pt>
                <c:pt idx="671">
                  <c:v>230</c:v>
                </c:pt>
                <c:pt idx="672">
                  <c:v>255</c:v>
                </c:pt>
                <c:pt idx="673">
                  <c:v>245</c:v>
                </c:pt>
                <c:pt idx="674">
                  <c:v>218</c:v>
                </c:pt>
                <c:pt idx="675">
                  <c:v>253</c:v>
                </c:pt>
                <c:pt idx="676">
                  <c:v>243</c:v>
                </c:pt>
                <c:pt idx="677">
                  <c:v>231</c:v>
                </c:pt>
                <c:pt idx="678">
                  <c:v>238</c:v>
                </c:pt>
                <c:pt idx="679">
                  <c:v>271</c:v>
                </c:pt>
                <c:pt idx="680">
                  <c:v>276</c:v>
                </c:pt>
                <c:pt idx="681">
                  <c:v>266</c:v>
                </c:pt>
                <c:pt idx="682">
                  <c:v>233</c:v>
                </c:pt>
                <c:pt idx="683">
                  <c:v>286</c:v>
                </c:pt>
                <c:pt idx="684">
                  <c:v>276</c:v>
                </c:pt>
                <c:pt idx="685">
                  <c:v>275</c:v>
                </c:pt>
                <c:pt idx="686">
                  <c:v>271</c:v>
                </c:pt>
                <c:pt idx="687">
                  <c:v>260</c:v>
                </c:pt>
                <c:pt idx="688">
                  <c:v>261</c:v>
                </c:pt>
                <c:pt idx="689">
                  <c:v>287</c:v>
                </c:pt>
                <c:pt idx="690">
                  <c:v>269</c:v>
                </c:pt>
                <c:pt idx="691">
                  <c:v>287</c:v>
                </c:pt>
                <c:pt idx="692">
                  <c:v>279</c:v>
                </c:pt>
                <c:pt idx="693">
                  <c:v>278</c:v>
                </c:pt>
                <c:pt idx="694">
                  <c:v>271</c:v>
                </c:pt>
                <c:pt idx="695">
                  <c:v>247</c:v>
                </c:pt>
                <c:pt idx="696">
                  <c:v>253</c:v>
                </c:pt>
                <c:pt idx="697">
                  <c:v>280</c:v>
                </c:pt>
                <c:pt idx="698">
                  <c:v>262</c:v>
                </c:pt>
                <c:pt idx="699">
                  <c:v>270</c:v>
                </c:pt>
                <c:pt idx="700">
                  <c:v>251</c:v>
                </c:pt>
                <c:pt idx="701">
                  <c:v>265</c:v>
                </c:pt>
                <c:pt idx="702">
                  <c:v>277</c:v>
                </c:pt>
                <c:pt idx="703">
                  <c:v>248</c:v>
                </c:pt>
                <c:pt idx="704">
                  <c:v>280</c:v>
                </c:pt>
                <c:pt idx="705">
                  <c:v>241</c:v>
                </c:pt>
                <c:pt idx="706">
                  <c:v>239</c:v>
                </c:pt>
                <c:pt idx="707">
                  <c:v>259</c:v>
                </c:pt>
                <c:pt idx="708">
                  <c:v>251</c:v>
                </c:pt>
                <c:pt idx="709">
                  <c:v>247</c:v>
                </c:pt>
                <c:pt idx="710">
                  <c:v>252</c:v>
                </c:pt>
                <c:pt idx="711">
                  <c:v>222</c:v>
                </c:pt>
                <c:pt idx="712">
                  <c:v>252</c:v>
                </c:pt>
                <c:pt idx="713">
                  <c:v>237</c:v>
                </c:pt>
                <c:pt idx="714">
                  <c:v>234</c:v>
                </c:pt>
                <c:pt idx="715">
                  <c:v>227</c:v>
                </c:pt>
                <c:pt idx="716">
                  <c:v>192</c:v>
                </c:pt>
                <c:pt idx="717">
                  <c:v>217</c:v>
                </c:pt>
                <c:pt idx="718">
                  <c:v>216</c:v>
                </c:pt>
                <c:pt idx="719">
                  <c:v>221</c:v>
                </c:pt>
                <c:pt idx="720">
                  <c:v>225</c:v>
                </c:pt>
                <c:pt idx="721">
                  <c:v>187</c:v>
                </c:pt>
                <c:pt idx="722">
                  <c:v>215</c:v>
                </c:pt>
                <c:pt idx="723">
                  <c:v>217</c:v>
                </c:pt>
                <c:pt idx="724">
                  <c:v>231</c:v>
                </c:pt>
                <c:pt idx="725">
                  <c:v>202</c:v>
                </c:pt>
                <c:pt idx="726">
                  <c:v>201</c:v>
                </c:pt>
                <c:pt idx="727">
                  <c:v>206</c:v>
                </c:pt>
                <c:pt idx="728">
                  <c:v>191</c:v>
                </c:pt>
                <c:pt idx="729">
                  <c:v>182</c:v>
                </c:pt>
                <c:pt idx="730">
                  <c:v>177</c:v>
                </c:pt>
                <c:pt idx="731">
                  <c:v>168</c:v>
                </c:pt>
                <c:pt idx="732">
                  <c:v>186</c:v>
                </c:pt>
                <c:pt idx="733">
                  <c:v>176</c:v>
                </c:pt>
                <c:pt idx="734">
                  <c:v>189</c:v>
                </c:pt>
                <c:pt idx="735">
                  <c:v>169</c:v>
                </c:pt>
                <c:pt idx="736">
                  <c:v>168</c:v>
                </c:pt>
                <c:pt idx="737">
                  <c:v>147</c:v>
                </c:pt>
                <c:pt idx="738">
                  <c:v>156</c:v>
                </c:pt>
                <c:pt idx="739">
                  <c:v>195</c:v>
                </c:pt>
                <c:pt idx="740">
                  <c:v>152</c:v>
                </c:pt>
                <c:pt idx="741">
                  <c:v>159</c:v>
                </c:pt>
                <c:pt idx="742">
                  <c:v>148</c:v>
                </c:pt>
                <c:pt idx="743">
                  <c:v>154</c:v>
                </c:pt>
                <c:pt idx="744">
                  <c:v>156</c:v>
                </c:pt>
                <c:pt idx="745">
                  <c:v>135</c:v>
                </c:pt>
                <c:pt idx="746">
                  <c:v>165</c:v>
                </c:pt>
                <c:pt idx="747">
                  <c:v>145</c:v>
                </c:pt>
                <c:pt idx="748">
                  <c:v>148</c:v>
                </c:pt>
                <c:pt idx="749">
                  <c:v>142</c:v>
                </c:pt>
                <c:pt idx="750">
                  <c:v>138</c:v>
                </c:pt>
                <c:pt idx="751">
                  <c:v>150</c:v>
                </c:pt>
                <c:pt idx="752">
                  <c:v>144</c:v>
                </c:pt>
                <c:pt idx="753">
                  <c:v>105</c:v>
                </c:pt>
                <c:pt idx="754">
                  <c:v>134</c:v>
                </c:pt>
                <c:pt idx="755">
                  <c:v>120</c:v>
                </c:pt>
                <c:pt idx="756">
                  <c:v>146</c:v>
                </c:pt>
                <c:pt idx="757">
                  <c:v>125</c:v>
                </c:pt>
                <c:pt idx="758">
                  <c:v>120</c:v>
                </c:pt>
                <c:pt idx="759">
                  <c:v>129</c:v>
                </c:pt>
                <c:pt idx="760">
                  <c:v>123</c:v>
                </c:pt>
                <c:pt idx="761">
                  <c:v>121</c:v>
                </c:pt>
                <c:pt idx="762">
                  <c:v>127</c:v>
                </c:pt>
                <c:pt idx="763">
                  <c:v>111</c:v>
                </c:pt>
                <c:pt idx="764">
                  <c:v>124</c:v>
                </c:pt>
                <c:pt idx="765">
                  <c:v>124</c:v>
                </c:pt>
                <c:pt idx="766">
                  <c:v>116</c:v>
                </c:pt>
                <c:pt idx="767">
                  <c:v>121</c:v>
                </c:pt>
                <c:pt idx="768">
                  <c:v>123</c:v>
                </c:pt>
                <c:pt idx="769">
                  <c:v>109</c:v>
                </c:pt>
                <c:pt idx="770">
                  <c:v>105</c:v>
                </c:pt>
                <c:pt idx="771">
                  <c:v>102</c:v>
                </c:pt>
                <c:pt idx="772">
                  <c:v>116</c:v>
                </c:pt>
                <c:pt idx="773">
                  <c:v>104</c:v>
                </c:pt>
                <c:pt idx="774">
                  <c:v>114</c:v>
                </c:pt>
                <c:pt idx="775">
                  <c:v>103</c:v>
                </c:pt>
                <c:pt idx="776">
                  <c:v>111</c:v>
                </c:pt>
                <c:pt idx="777">
                  <c:v>94</c:v>
                </c:pt>
                <c:pt idx="778">
                  <c:v>119</c:v>
                </c:pt>
                <c:pt idx="779">
                  <c:v>96</c:v>
                </c:pt>
                <c:pt idx="780">
                  <c:v>109</c:v>
                </c:pt>
                <c:pt idx="781">
                  <c:v>91</c:v>
                </c:pt>
                <c:pt idx="782">
                  <c:v>105</c:v>
                </c:pt>
                <c:pt idx="783">
                  <c:v>93</c:v>
                </c:pt>
                <c:pt idx="784">
                  <c:v>94</c:v>
                </c:pt>
                <c:pt idx="785">
                  <c:v>103</c:v>
                </c:pt>
                <c:pt idx="786">
                  <c:v>96</c:v>
                </c:pt>
                <c:pt idx="787">
                  <c:v>104</c:v>
                </c:pt>
                <c:pt idx="788">
                  <c:v>101</c:v>
                </c:pt>
                <c:pt idx="789">
                  <c:v>89</c:v>
                </c:pt>
                <c:pt idx="790">
                  <c:v>89</c:v>
                </c:pt>
                <c:pt idx="791">
                  <c:v>108</c:v>
                </c:pt>
                <c:pt idx="792">
                  <c:v>100</c:v>
                </c:pt>
                <c:pt idx="793">
                  <c:v>93</c:v>
                </c:pt>
                <c:pt idx="794">
                  <c:v>102</c:v>
                </c:pt>
                <c:pt idx="795">
                  <c:v>109</c:v>
                </c:pt>
                <c:pt idx="796">
                  <c:v>112</c:v>
                </c:pt>
                <c:pt idx="797">
                  <c:v>94</c:v>
                </c:pt>
                <c:pt idx="798">
                  <c:v>111</c:v>
                </c:pt>
                <c:pt idx="799">
                  <c:v>103</c:v>
                </c:pt>
                <c:pt idx="800">
                  <c:v>83</c:v>
                </c:pt>
                <c:pt idx="801">
                  <c:v>98</c:v>
                </c:pt>
                <c:pt idx="802">
                  <c:v>77</c:v>
                </c:pt>
                <c:pt idx="803">
                  <c:v>86</c:v>
                </c:pt>
                <c:pt idx="804">
                  <c:v>97</c:v>
                </c:pt>
                <c:pt idx="805">
                  <c:v>89</c:v>
                </c:pt>
                <c:pt idx="806">
                  <c:v>76</c:v>
                </c:pt>
                <c:pt idx="807">
                  <c:v>85</c:v>
                </c:pt>
                <c:pt idx="808">
                  <c:v>96</c:v>
                </c:pt>
                <c:pt idx="809">
                  <c:v>93</c:v>
                </c:pt>
                <c:pt idx="810">
                  <c:v>97</c:v>
                </c:pt>
                <c:pt idx="811">
                  <c:v>72</c:v>
                </c:pt>
                <c:pt idx="812">
                  <c:v>98</c:v>
                </c:pt>
                <c:pt idx="813">
                  <c:v>93</c:v>
                </c:pt>
                <c:pt idx="814">
                  <c:v>90</c:v>
                </c:pt>
                <c:pt idx="815">
                  <c:v>99</c:v>
                </c:pt>
                <c:pt idx="816">
                  <c:v>86</c:v>
                </c:pt>
                <c:pt idx="817">
                  <c:v>90</c:v>
                </c:pt>
                <c:pt idx="818">
                  <c:v>77</c:v>
                </c:pt>
                <c:pt idx="819">
                  <c:v>73</c:v>
                </c:pt>
                <c:pt idx="820">
                  <c:v>86</c:v>
                </c:pt>
                <c:pt idx="821">
                  <c:v>90</c:v>
                </c:pt>
                <c:pt idx="822">
                  <c:v>83</c:v>
                </c:pt>
                <c:pt idx="823">
                  <c:v>94</c:v>
                </c:pt>
                <c:pt idx="824">
                  <c:v>102</c:v>
                </c:pt>
                <c:pt idx="825">
                  <c:v>82</c:v>
                </c:pt>
                <c:pt idx="826">
                  <c:v>86</c:v>
                </c:pt>
                <c:pt idx="827">
                  <c:v>98</c:v>
                </c:pt>
                <c:pt idx="828">
                  <c:v>77</c:v>
                </c:pt>
                <c:pt idx="829">
                  <c:v>97</c:v>
                </c:pt>
                <c:pt idx="830">
                  <c:v>85</c:v>
                </c:pt>
                <c:pt idx="831">
                  <c:v>78</c:v>
                </c:pt>
                <c:pt idx="832">
                  <c:v>93</c:v>
                </c:pt>
                <c:pt idx="833">
                  <c:v>92</c:v>
                </c:pt>
                <c:pt idx="834">
                  <c:v>76</c:v>
                </c:pt>
                <c:pt idx="835">
                  <c:v>100</c:v>
                </c:pt>
                <c:pt idx="836">
                  <c:v>76</c:v>
                </c:pt>
                <c:pt idx="837">
                  <c:v>97</c:v>
                </c:pt>
                <c:pt idx="838">
                  <c:v>72</c:v>
                </c:pt>
                <c:pt idx="839">
                  <c:v>91</c:v>
                </c:pt>
                <c:pt idx="840">
                  <c:v>95</c:v>
                </c:pt>
                <c:pt idx="841">
                  <c:v>80</c:v>
                </c:pt>
                <c:pt idx="842">
                  <c:v>82</c:v>
                </c:pt>
                <c:pt idx="843">
                  <c:v>104</c:v>
                </c:pt>
                <c:pt idx="844">
                  <c:v>89</c:v>
                </c:pt>
                <c:pt idx="845">
                  <c:v>82</c:v>
                </c:pt>
                <c:pt idx="846">
                  <c:v>103</c:v>
                </c:pt>
                <c:pt idx="847">
                  <c:v>96</c:v>
                </c:pt>
                <c:pt idx="848">
                  <c:v>115</c:v>
                </c:pt>
                <c:pt idx="849">
                  <c:v>88</c:v>
                </c:pt>
                <c:pt idx="850">
                  <c:v>97</c:v>
                </c:pt>
                <c:pt idx="851">
                  <c:v>106</c:v>
                </c:pt>
                <c:pt idx="852">
                  <c:v>94</c:v>
                </c:pt>
                <c:pt idx="853">
                  <c:v>89</c:v>
                </c:pt>
                <c:pt idx="854">
                  <c:v>107</c:v>
                </c:pt>
                <c:pt idx="855">
                  <c:v>105</c:v>
                </c:pt>
                <c:pt idx="856">
                  <c:v>94</c:v>
                </c:pt>
                <c:pt idx="857">
                  <c:v>107</c:v>
                </c:pt>
                <c:pt idx="858">
                  <c:v>99</c:v>
                </c:pt>
                <c:pt idx="859">
                  <c:v>127</c:v>
                </c:pt>
                <c:pt idx="860">
                  <c:v>91</c:v>
                </c:pt>
                <c:pt idx="861">
                  <c:v>108</c:v>
                </c:pt>
                <c:pt idx="862">
                  <c:v>78</c:v>
                </c:pt>
                <c:pt idx="863">
                  <c:v>114</c:v>
                </c:pt>
                <c:pt idx="864">
                  <c:v>106</c:v>
                </c:pt>
                <c:pt idx="865">
                  <c:v>114</c:v>
                </c:pt>
                <c:pt idx="866">
                  <c:v>100</c:v>
                </c:pt>
                <c:pt idx="867">
                  <c:v>105</c:v>
                </c:pt>
                <c:pt idx="868">
                  <c:v>101</c:v>
                </c:pt>
                <c:pt idx="869">
                  <c:v>93</c:v>
                </c:pt>
                <c:pt idx="870">
                  <c:v>134</c:v>
                </c:pt>
                <c:pt idx="871">
                  <c:v>101</c:v>
                </c:pt>
                <c:pt idx="872">
                  <c:v>92</c:v>
                </c:pt>
                <c:pt idx="873">
                  <c:v>112</c:v>
                </c:pt>
                <c:pt idx="874">
                  <c:v>98</c:v>
                </c:pt>
                <c:pt idx="875">
                  <c:v>126</c:v>
                </c:pt>
                <c:pt idx="876">
                  <c:v>118</c:v>
                </c:pt>
                <c:pt idx="877">
                  <c:v>99</c:v>
                </c:pt>
                <c:pt idx="878">
                  <c:v>122</c:v>
                </c:pt>
                <c:pt idx="879">
                  <c:v>101</c:v>
                </c:pt>
                <c:pt idx="880">
                  <c:v>111</c:v>
                </c:pt>
                <c:pt idx="881">
                  <c:v>114</c:v>
                </c:pt>
                <c:pt idx="882">
                  <c:v>105</c:v>
                </c:pt>
                <c:pt idx="883">
                  <c:v>97</c:v>
                </c:pt>
                <c:pt idx="884">
                  <c:v>108</c:v>
                </c:pt>
                <c:pt idx="885">
                  <c:v>92</c:v>
                </c:pt>
                <c:pt idx="886">
                  <c:v>99</c:v>
                </c:pt>
                <c:pt idx="887">
                  <c:v>125</c:v>
                </c:pt>
                <c:pt idx="888">
                  <c:v>123</c:v>
                </c:pt>
                <c:pt idx="889">
                  <c:v>108</c:v>
                </c:pt>
                <c:pt idx="890">
                  <c:v>107</c:v>
                </c:pt>
                <c:pt idx="891">
                  <c:v>106</c:v>
                </c:pt>
                <c:pt idx="892">
                  <c:v>99</c:v>
                </c:pt>
                <c:pt idx="893">
                  <c:v>130</c:v>
                </c:pt>
                <c:pt idx="894">
                  <c:v>98</c:v>
                </c:pt>
                <c:pt idx="895">
                  <c:v>119</c:v>
                </c:pt>
                <c:pt idx="896">
                  <c:v>116</c:v>
                </c:pt>
                <c:pt idx="897">
                  <c:v>99</c:v>
                </c:pt>
                <c:pt idx="898">
                  <c:v>104</c:v>
                </c:pt>
                <c:pt idx="899">
                  <c:v>111</c:v>
                </c:pt>
                <c:pt idx="900">
                  <c:v>105</c:v>
                </c:pt>
                <c:pt idx="901">
                  <c:v>110</c:v>
                </c:pt>
                <c:pt idx="902">
                  <c:v>95</c:v>
                </c:pt>
                <c:pt idx="903">
                  <c:v>103</c:v>
                </c:pt>
                <c:pt idx="904">
                  <c:v>102</c:v>
                </c:pt>
                <c:pt idx="905">
                  <c:v>117</c:v>
                </c:pt>
                <c:pt idx="906">
                  <c:v>100</c:v>
                </c:pt>
                <c:pt idx="907">
                  <c:v>92</c:v>
                </c:pt>
                <c:pt idx="908">
                  <c:v>102</c:v>
                </c:pt>
                <c:pt idx="909">
                  <c:v>114</c:v>
                </c:pt>
                <c:pt idx="910">
                  <c:v>91</c:v>
                </c:pt>
                <c:pt idx="911">
                  <c:v>85</c:v>
                </c:pt>
                <c:pt idx="912">
                  <c:v>92</c:v>
                </c:pt>
                <c:pt idx="913">
                  <c:v>86</c:v>
                </c:pt>
                <c:pt idx="914">
                  <c:v>75</c:v>
                </c:pt>
                <c:pt idx="915">
                  <c:v>102</c:v>
                </c:pt>
                <c:pt idx="916">
                  <c:v>84</c:v>
                </c:pt>
                <c:pt idx="917">
                  <c:v>93</c:v>
                </c:pt>
                <c:pt idx="918">
                  <c:v>77</c:v>
                </c:pt>
                <c:pt idx="919">
                  <c:v>101</c:v>
                </c:pt>
                <c:pt idx="920">
                  <c:v>92</c:v>
                </c:pt>
                <c:pt idx="921">
                  <c:v>93</c:v>
                </c:pt>
                <c:pt idx="922">
                  <c:v>105</c:v>
                </c:pt>
                <c:pt idx="923">
                  <c:v>92</c:v>
                </c:pt>
                <c:pt idx="924">
                  <c:v>77</c:v>
                </c:pt>
                <c:pt idx="925">
                  <c:v>90</c:v>
                </c:pt>
                <c:pt idx="926">
                  <c:v>89</c:v>
                </c:pt>
                <c:pt idx="927">
                  <c:v>70</c:v>
                </c:pt>
                <c:pt idx="928">
                  <c:v>86</c:v>
                </c:pt>
                <c:pt idx="929">
                  <c:v>67</c:v>
                </c:pt>
                <c:pt idx="930">
                  <c:v>83</c:v>
                </c:pt>
                <c:pt idx="931">
                  <c:v>76</c:v>
                </c:pt>
                <c:pt idx="932">
                  <c:v>83</c:v>
                </c:pt>
                <c:pt idx="933">
                  <c:v>95</c:v>
                </c:pt>
                <c:pt idx="934">
                  <c:v>79</c:v>
                </c:pt>
                <c:pt idx="935">
                  <c:v>80</c:v>
                </c:pt>
                <c:pt idx="936">
                  <c:v>81</c:v>
                </c:pt>
                <c:pt idx="937">
                  <c:v>75</c:v>
                </c:pt>
                <c:pt idx="938">
                  <c:v>90</c:v>
                </c:pt>
                <c:pt idx="939">
                  <c:v>80</c:v>
                </c:pt>
                <c:pt idx="940">
                  <c:v>75</c:v>
                </c:pt>
                <c:pt idx="941">
                  <c:v>67</c:v>
                </c:pt>
                <c:pt idx="942">
                  <c:v>87</c:v>
                </c:pt>
                <c:pt idx="943">
                  <c:v>78</c:v>
                </c:pt>
                <c:pt idx="944">
                  <c:v>74</c:v>
                </c:pt>
                <c:pt idx="945">
                  <c:v>79</c:v>
                </c:pt>
                <c:pt idx="946">
                  <c:v>70</c:v>
                </c:pt>
                <c:pt idx="947">
                  <c:v>81</c:v>
                </c:pt>
                <c:pt idx="948">
                  <c:v>71</c:v>
                </c:pt>
                <c:pt idx="949">
                  <c:v>80</c:v>
                </c:pt>
                <c:pt idx="950">
                  <c:v>70</c:v>
                </c:pt>
                <c:pt idx="951">
                  <c:v>63</c:v>
                </c:pt>
                <c:pt idx="952">
                  <c:v>67</c:v>
                </c:pt>
                <c:pt idx="953">
                  <c:v>73</c:v>
                </c:pt>
                <c:pt idx="954">
                  <c:v>82</c:v>
                </c:pt>
                <c:pt idx="955">
                  <c:v>66</c:v>
                </c:pt>
                <c:pt idx="956">
                  <c:v>44</c:v>
                </c:pt>
                <c:pt idx="957">
                  <c:v>66</c:v>
                </c:pt>
                <c:pt idx="958">
                  <c:v>51</c:v>
                </c:pt>
                <c:pt idx="959">
                  <c:v>62</c:v>
                </c:pt>
                <c:pt idx="960">
                  <c:v>66</c:v>
                </c:pt>
                <c:pt idx="961">
                  <c:v>57</c:v>
                </c:pt>
                <c:pt idx="962">
                  <c:v>59</c:v>
                </c:pt>
                <c:pt idx="963">
                  <c:v>57</c:v>
                </c:pt>
                <c:pt idx="964">
                  <c:v>72</c:v>
                </c:pt>
                <c:pt idx="965">
                  <c:v>52</c:v>
                </c:pt>
                <c:pt idx="966">
                  <c:v>55</c:v>
                </c:pt>
                <c:pt idx="967">
                  <c:v>77</c:v>
                </c:pt>
                <c:pt idx="968">
                  <c:v>56</c:v>
                </c:pt>
                <c:pt idx="969">
                  <c:v>63</c:v>
                </c:pt>
                <c:pt idx="970">
                  <c:v>64</c:v>
                </c:pt>
                <c:pt idx="971">
                  <c:v>52</c:v>
                </c:pt>
                <c:pt idx="972">
                  <c:v>55</c:v>
                </c:pt>
                <c:pt idx="973">
                  <c:v>55</c:v>
                </c:pt>
                <c:pt idx="974">
                  <c:v>56</c:v>
                </c:pt>
                <c:pt idx="975">
                  <c:v>65</c:v>
                </c:pt>
                <c:pt idx="976">
                  <c:v>67</c:v>
                </c:pt>
                <c:pt idx="977">
                  <c:v>59</c:v>
                </c:pt>
                <c:pt idx="978">
                  <c:v>61</c:v>
                </c:pt>
                <c:pt idx="979">
                  <c:v>56</c:v>
                </c:pt>
                <c:pt idx="980">
                  <c:v>57</c:v>
                </c:pt>
                <c:pt idx="981">
                  <c:v>68</c:v>
                </c:pt>
                <c:pt idx="982">
                  <c:v>51</c:v>
                </c:pt>
                <c:pt idx="983">
                  <c:v>62</c:v>
                </c:pt>
                <c:pt idx="984">
                  <c:v>46</c:v>
                </c:pt>
                <c:pt idx="985">
                  <c:v>47</c:v>
                </c:pt>
                <c:pt idx="986">
                  <c:v>42</c:v>
                </c:pt>
                <c:pt idx="987">
                  <c:v>51</c:v>
                </c:pt>
                <c:pt idx="988">
                  <c:v>60</c:v>
                </c:pt>
                <c:pt idx="989">
                  <c:v>38</c:v>
                </c:pt>
                <c:pt idx="990">
                  <c:v>49</c:v>
                </c:pt>
                <c:pt idx="991">
                  <c:v>55</c:v>
                </c:pt>
                <c:pt idx="992">
                  <c:v>51</c:v>
                </c:pt>
                <c:pt idx="993">
                  <c:v>43</c:v>
                </c:pt>
                <c:pt idx="994">
                  <c:v>47</c:v>
                </c:pt>
                <c:pt idx="995">
                  <c:v>48</c:v>
                </c:pt>
                <c:pt idx="996">
                  <c:v>59</c:v>
                </c:pt>
                <c:pt idx="997">
                  <c:v>36</c:v>
                </c:pt>
                <c:pt idx="998">
                  <c:v>55</c:v>
                </c:pt>
                <c:pt idx="999">
                  <c:v>36</c:v>
                </c:pt>
                <c:pt idx="1000">
                  <c:v>42</c:v>
                </c:pt>
                <c:pt idx="1001">
                  <c:v>36</c:v>
                </c:pt>
                <c:pt idx="1002">
                  <c:v>38</c:v>
                </c:pt>
                <c:pt idx="1003">
                  <c:v>44</c:v>
                </c:pt>
                <c:pt idx="1004">
                  <c:v>39</c:v>
                </c:pt>
                <c:pt idx="1005">
                  <c:v>49</c:v>
                </c:pt>
                <c:pt idx="1006">
                  <c:v>41</c:v>
                </c:pt>
                <c:pt idx="1007">
                  <c:v>37</c:v>
                </c:pt>
                <c:pt idx="1008">
                  <c:v>35</c:v>
                </c:pt>
                <c:pt idx="1009">
                  <c:v>54</c:v>
                </c:pt>
                <c:pt idx="1010">
                  <c:v>43</c:v>
                </c:pt>
                <c:pt idx="1011">
                  <c:v>39</c:v>
                </c:pt>
                <c:pt idx="1012">
                  <c:v>36</c:v>
                </c:pt>
                <c:pt idx="1013">
                  <c:v>36</c:v>
                </c:pt>
                <c:pt idx="1014">
                  <c:v>40</c:v>
                </c:pt>
                <c:pt idx="1015">
                  <c:v>42</c:v>
                </c:pt>
                <c:pt idx="1016">
                  <c:v>39</c:v>
                </c:pt>
                <c:pt idx="1017">
                  <c:v>46</c:v>
                </c:pt>
                <c:pt idx="1018">
                  <c:v>36</c:v>
                </c:pt>
                <c:pt idx="1019">
                  <c:v>50</c:v>
                </c:pt>
                <c:pt idx="1020">
                  <c:v>49</c:v>
                </c:pt>
                <c:pt idx="1021">
                  <c:v>41</c:v>
                </c:pt>
                <c:pt idx="1022">
                  <c:v>31</c:v>
                </c:pt>
                <c:pt idx="1023">
                  <c:v>42</c:v>
                </c:pt>
                <c:pt idx="1024">
                  <c:v>40</c:v>
                </c:pt>
                <c:pt idx="1025">
                  <c:v>41</c:v>
                </c:pt>
                <c:pt idx="1026">
                  <c:v>42</c:v>
                </c:pt>
                <c:pt idx="1027">
                  <c:v>44</c:v>
                </c:pt>
                <c:pt idx="1028">
                  <c:v>36</c:v>
                </c:pt>
                <c:pt idx="1029">
                  <c:v>51</c:v>
                </c:pt>
                <c:pt idx="1030">
                  <c:v>48</c:v>
                </c:pt>
                <c:pt idx="1031">
                  <c:v>40</c:v>
                </c:pt>
                <c:pt idx="1032">
                  <c:v>37</c:v>
                </c:pt>
                <c:pt idx="1033">
                  <c:v>38</c:v>
                </c:pt>
                <c:pt idx="1034">
                  <c:v>37</c:v>
                </c:pt>
                <c:pt idx="1035">
                  <c:v>36</c:v>
                </c:pt>
                <c:pt idx="1036">
                  <c:v>43</c:v>
                </c:pt>
                <c:pt idx="1037">
                  <c:v>42</c:v>
                </c:pt>
                <c:pt idx="1038">
                  <c:v>35</c:v>
                </c:pt>
                <c:pt idx="1039">
                  <c:v>29</c:v>
                </c:pt>
                <c:pt idx="1040">
                  <c:v>49</c:v>
                </c:pt>
                <c:pt idx="1041">
                  <c:v>45</c:v>
                </c:pt>
                <c:pt idx="1042">
                  <c:v>37</c:v>
                </c:pt>
                <c:pt idx="1043">
                  <c:v>42</c:v>
                </c:pt>
                <c:pt idx="1044">
                  <c:v>33</c:v>
                </c:pt>
                <c:pt idx="1045">
                  <c:v>37</c:v>
                </c:pt>
                <c:pt idx="1046">
                  <c:v>34</c:v>
                </c:pt>
                <c:pt idx="1047">
                  <c:v>39</c:v>
                </c:pt>
                <c:pt idx="1048">
                  <c:v>32</c:v>
                </c:pt>
                <c:pt idx="1049">
                  <c:v>32</c:v>
                </c:pt>
                <c:pt idx="1050">
                  <c:v>43</c:v>
                </c:pt>
                <c:pt idx="1051">
                  <c:v>36</c:v>
                </c:pt>
                <c:pt idx="1052">
                  <c:v>30</c:v>
                </c:pt>
                <c:pt idx="1053">
                  <c:v>39</c:v>
                </c:pt>
                <c:pt idx="1054">
                  <c:v>37</c:v>
                </c:pt>
                <c:pt idx="1055">
                  <c:v>33</c:v>
                </c:pt>
                <c:pt idx="1056">
                  <c:v>38</c:v>
                </c:pt>
                <c:pt idx="1057">
                  <c:v>33</c:v>
                </c:pt>
                <c:pt idx="1058">
                  <c:v>32</c:v>
                </c:pt>
                <c:pt idx="1059">
                  <c:v>38</c:v>
                </c:pt>
                <c:pt idx="1060">
                  <c:v>27</c:v>
                </c:pt>
                <c:pt idx="1061">
                  <c:v>30</c:v>
                </c:pt>
                <c:pt idx="1062">
                  <c:v>37</c:v>
                </c:pt>
                <c:pt idx="1063">
                  <c:v>30</c:v>
                </c:pt>
                <c:pt idx="1064">
                  <c:v>31</c:v>
                </c:pt>
                <c:pt idx="1065">
                  <c:v>46</c:v>
                </c:pt>
                <c:pt idx="1066">
                  <c:v>38</c:v>
                </c:pt>
                <c:pt idx="1067">
                  <c:v>28</c:v>
                </c:pt>
                <c:pt idx="1068">
                  <c:v>27</c:v>
                </c:pt>
                <c:pt idx="1069">
                  <c:v>31</c:v>
                </c:pt>
                <c:pt idx="1070">
                  <c:v>29</c:v>
                </c:pt>
                <c:pt idx="1071">
                  <c:v>30</c:v>
                </c:pt>
                <c:pt idx="1072">
                  <c:v>22</c:v>
                </c:pt>
                <c:pt idx="1073">
                  <c:v>35</c:v>
                </c:pt>
                <c:pt idx="1074">
                  <c:v>40</c:v>
                </c:pt>
                <c:pt idx="1075">
                  <c:v>35</c:v>
                </c:pt>
                <c:pt idx="1076">
                  <c:v>33</c:v>
                </c:pt>
                <c:pt idx="1077">
                  <c:v>32</c:v>
                </c:pt>
                <c:pt idx="1078">
                  <c:v>37</c:v>
                </c:pt>
                <c:pt idx="1079">
                  <c:v>41</c:v>
                </c:pt>
                <c:pt idx="1080">
                  <c:v>33</c:v>
                </c:pt>
                <c:pt idx="1081">
                  <c:v>27</c:v>
                </c:pt>
                <c:pt idx="1082">
                  <c:v>35</c:v>
                </c:pt>
                <c:pt idx="1083">
                  <c:v>31</c:v>
                </c:pt>
                <c:pt idx="1084">
                  <c:v>27</c:v>
                </c:pt>
                <c:pt idx="1085">
                  <c:v>32</c:v>
                </c:pt>
                <c:pt idx="1086">
                  <c:v>25</c:v>
                </c:pt>
                <c:pt idx="1087">
                  <c:v>42</c:v>
                </c:pt>
                <c:pt idx="1088">
                  <c:v>46</c:v>
                </c:pt>
                <c:pt idx="1089">
                  <c:v>36</c:v>
                </c:pt>
                <c:pt idx="1090">
                  <c:v>28</c:v>
                </c:pt>
                <c:pt idx="1091">
                  <c:v>31</c:v>
                </c:pt>
                <c:pt idx="1092">
                  <c:v>28</c:v>
                </c:pt>
                <c:pt idx="1093">
                  <c:v>23</c:v>
                </c:pt>
                <c:pt idx="1094">
                  <c:v>30</c:v>
                </c:pt>
                <c:pt idx="1095">
                  <c:v>29</c:v>
                </c:pt>
                <c:pt idx="1096">
                  <c:v>31</c:v>
                </c:pt>
                <c:pt idx="1097">
                  <c:v>32</c:v>
                </c:pt>
                <c:pt idx="1098">
                  <c:v>37</c:v>
                </c:pt>
                <c:pt idx="1099">
                  <c:v>29</c:v>
                </c:pt>
                <c:pt idx="1100">
                  <c:v>35</c:v>
                </c:pt>
                <c:pt idx="1101">
                  <c:v>32</c:v>
                </c:pt>
                <c:pt idx="1102">
                  <c:v>34</c:v>
                </c:pt>
                <c:pt idx="1103">
                  <c:v>29</c:v>
                </c:pt>
                <c:pt idx="1104">
                  <c:v>34</c:v>
                </c:pt>
                <c:pt idx="1105">
                  <c:v>21</c:v>
                </c:pt>
                <c:pt idx="1106">
                  <c:v>28</c:v>
                </c:pt>
                <c:pt idx="1107">
                  <c:v>30</c:v>
                </c:pt>
                <c:pt idx="1108">
                  <c:v>27</c:v>
                </c:pt>
                <c:pt idx="1109">
                  <c:v>35</c:v>
                </c:pt>
                <c:pt idx="1110">
                  <c:v>33</c:v>
                </c:pt>
                <c:pt idx="1111">
                  <c:v>39</c:v>
                </c:pt>
                <c:pt idx="1112">
                  <c:v>35</c:v>
                </c:pt>
                <c:pt idx="1113">
                  <c:v>36</c:v>
                </c:pt>
                <c:pt idx="1114">
                  <c:v>44</c:v>
                </c:pt>
                <c:pt idx="1115">
                  <c:v>27</c:v>
                </c:pt>
                <c:pt idx="1116">
                  <c:v>32</c:v>
                </c:pt>
                <c:pt idx="1117">
                  <c:v>38</c:v>
                </c:pt>
                <c:pt idx="1118">
                  <c:v>35</c:v>
                </c:pt>
                <c:pt idx="1119">
                  <c:v>38</c:v>
                </c:pt>
                <c:pt idx="1120">
                  <c:v>31</c:v>
                </c:pt>
                <c:pt idx="1121">
                  <c:v>29</c:v>
                </c:pt>
                <c:pt idx="1122">
                  <c:v>38</c:v>
                </c:pt>
                <c:pt idx="1123">
                  <c:v>29</c:v>
                </c:pt>
                <c:pt idx="1124">
                  <c:v>37</c:v>
                </c:pt>
                <c:pt idx="1125">
                  <c:v>31</c:v>
                </c:pt>
                <c:pt idx="1126">
                  <c:v>37</c:v>
                </c:pt>
                <c:pt idx="1127">
                  <c:v>36</c:v>
                </c:pt>
                <c:pt idx="1128">
                  <c:v>28</c:v>
                </c:pt>
                <c:pt idx="1129">
                  <c:v>41</c:v>
                </c:pt>
                <c:pt idx="1130">
                  <c:v>40</c:v>
                </c:pt>
                <c:pt idx="1131">
                  <c:v>33</c:v>
                </c:pt>
                <c:pt idx="1132">
                  <c:v>34</c:v>
                </c:pt>
                <c:pt idx="1133">
                  <c:v>26</c:v>
                </c:pt>
                <c:pt idx="1134">
                  <c:v>34</c:v>
                </c:pt>
                <c:pt idx="1135">
                  <c:v>27</c:v>
                </c:pt>
                <c:pt idx="1136">
                  <c:v>24</c:v>
                </c:pt>
                <c:pt idx="1137">
                  <c:v>39</c:v>
                </c:pt>
                <c:pt idx="1138">
                  <c:v>34</c:v>
                </c:pt>
                <c:pt idx="1139">
                  <c:v>28</c:v>
                </c:pt>
                <c:pt idx="1140">
                  <c:v>20</c:v>
                </c:pt>
                <c:pt idx="1141">
                  <c:v>44</c:v>
                </c:pt>
                <c:pt idx="1142">
                  <c:v>37</c:v>
                </c:pt>
                <c:pt idx="1143">
                  <c:v>30</c:v>
                </c:pt>
                <c:pt idx="1144">
                  <c:v>41</c:v>
                </c:pt>
                <c:pt idx="1145">
                  <c:v>34</c:v>
                </c:pt>
                <c:pt idx="1146">
                  <c:v>21</c:v>
                </c:pt>
                <c:pt idx="1147">
                  <c:v>35</c:v>
                </c:pt>
                <c:pt idx="1148">
                  <c:v>27</c:v>
                </c:pt>
                <c:pt idx="1149">
                  <c:v>37</c:v>
                </c:pt>
                <c:pt idx="1150">
                  <c:v>22</c:v>
                </c:pt>
                <c:pt idx="1151">
                  <c:v>30</c:v>
                </c:pt>
                <c:pt idx="1152">
                  <c:v>25</c:v>
                </c:pt>
                <c:pt idx="1153">
                  <c:v>39</c:v>
                </c:pt>
                <c:pt idx="1154">
                  <c:v>31</c:v>
                </c:pt>
                <c:pt idx="1155">
                  <c:v>31</c:v>
                </c:pt>
                <c:pt idx="1156">
                  <c:v>29</c:v>
                </c:pt>
                <c:pt idx="1157">
                  <c:v>21</c:v>
                </c:pt>
                <c:pt idx="1158">
                  <c:v>27</c:v>
                </c:pt>
                <c:pt idx="1159">
                  <c:v>24</c:v>
                </c:pt>
                <c:pt idx="1160">
                  <c:v>26</c:v>
                </c:pt>
                <c:pt idx="1161">
                  <c:v>24</c:v>
                </c:pt>
                <c:pt idx="1162">
                  <c:v>39</c:v>
                </c:pt>
                <c:pt idx="1163">
                  <c:v>33</c:v>
                </c:pt>
                <c:pt idx="1164">
                  <c:v>20</c:v>
                </c:pt>
                <c:pt idx="1165">
                  <c:v>24</c:v>
                </c:pt>
                <c:pt idx="1166">
                  <c:v>35</c:v>
                </c:pt>
                <c:pt idx="1167">
                  <c:v>26</c:v>
                </c:pt>
                <c:pt idx="1168">
                  <c:v>24</c:v>
                </c:pt>
                <c:pt idx="1169">
                  <c:v>29</c:v>
                </c:pt>
                <c:pt idx="1170">
                  <c:v>26</c:v>
                </c:pt>
                <c:pt idx="1171">
                  <c:v>23</c:v>
                </c:pt>
                <c:pt idx="1172">
                  <c:v>21</c:v>
                </c:pt>
                <c:pt idx="1173">
                  <c:v>28</c:v>
                </c:pt>
                <c:pt idx="1174">
                  <c:v>31</c:v>
                </c:pt>
                <c:pt idx="1175">
                  <c:v>30</c:v>
                </c:pt>
                <c:pt idx="1176">
                  <c:v>23</c:v>
                </c:pt>
                <c:pt idx="1177">
                  <c:v>23</c:v>
                </c:pt>
                <c:pt idx="1178">
                  <c:v>15</c:v>
                </c:pt>
                <c:pt idx="1179">
                  <c:v>30</c:v>
                </c:pt>
                <c:pt idx="1180">
                  <c:v>25</c:v>
                </c:pt>
                <c:pt idx="1181">
                  <c:v>29</c:v>
                </c:pt>
                <c:pt idx="1182">
                  <c:v>23</c:v>
                </c:pt>
                <c:pt idx="1183">
                  <c:v>31</c:v>
                </c:pt>
                <c:pt idx="1184">
                  <c:v>38</c:v>
                </c:pt>
                <c:pt idx="1185">
                  <c:v>30</c:v>
                </c:pt>
                <c:pt idx="1186">
                  <c:v>31</c:v>
                </c:pt>
                <c:pt idx="1187">
                  <c:v>26</c:v>
                </c:pt>
                <c:pt idx="1188">
                  <c:v>28</c:v>
                </c:pt>
                <c:pt idx="1189">
                  <c:v>23</c:v>
                </c:pt>
                <c:pt idx="1190">
                  <c:v>28</c:v>
                </c:pt>
                <c:pt idx="1191">
                  <c:v>24</c:v>
                </c:pt>
                <c:pt idx="1192">
                  <c:v>28</c:v>
                </c:pt>
                <c:pt idx="1193">
                  <c:v>21</c:v>
                </c:pt>
                <c:pt idx="1194">
                  <c:v>22</c:v>
                </c:pt>
                <c:pt idx="1195">
                  <c:v>29</c:v>
                </c:pt>
                <c:pt idx="1196">
                  <c:v>34</c:v>
                </c:pt>
                <c:pt idx="1197">
                  <c:v>30</c:v>
                </c:pt>
                <c:pt idx="1198">
                  <c:v>24</c:v>
                </c:pt>
                <c:pt idx="1199">
                  <c:v>31</c:v>
                </c:pt>
                <c:pt idx="1200">
                  <c:v>17</c:v>
                </c:pt>
                <c:pt idx="1201">
                  <c:v>34</c:v>
                </c:pt>
                <c:pt idx="1202">
                  <c:v>26</c:v>
                </c:pt>
                <c:pt idx="1203">
                  <c:v>25</c:v>
                </c:pt>
                <c:pt idx="1204">
                  <c:v>35</c:v>
                </c:pt>
                <c:pt idx="1205">
                  <c:v>31</c:v>
                </c:pt>
                <c:pt idx="1206">
                  <c:v>20</c:v>
                </c:pt>
                <c:pt idx="1207">
                  <c:v>23</c:v>
                </c:pt>
                <c:pt idx="1208">
                  <c:v>29</c:v>
                </c:pt>
                <c:pt idx="1209">
                  <c:v>30</c:v>
                </c:pt>
                <c:pt idx="1210">
                  <c:v>25</c:v>
                </c:pt>
                <c:pt idx="1211">
                  <c:v>31</c:v>
                </c:pt>
                <c:pt idx="1212">
                  <c:v>27</c:v>
                </c:pt>
                <c:pt idx="1213">
                  <c:v>23</c:v>
                </c:pt>
                <c:pt idx="1214">
                  <c:v>40</c:v>
                </c:pt>
                <c:pt idx="1215">
                  <c:v>27</c:v>
                </c:pt>
                <c:pt idx="1216">
                  <c:v>31</c:v>
                </c:pt>
                <c:pt idx="1217">
                  <c:v>21</c:v>
                </c:pt>
                <c:pt idx="1218">
                  <c:v>30</c:v>
                </c:pt>
                <c:pt idx="1219">
                  <c:v>25</c:v>
                </c:pt>
                <c:pt idx="1220">
                  <c:v>23</c:v>
                </c:pt>
                <c:pt idx="1221">
                  <c:v>30</c:v>
                </c:pt>
                <c:pt idx="1222">
                  <c:v>18</c:v>
                </c:pt>
                <c:pt idx="1223">
                  <c:v>27</c:v>
                </c:pt>
                <c:pt idx="1224">
                  <c:v>20</c:v>
                </c:pt>
                <c:pt idx="1225">
                  <c:v>19</c:v>
                </c:pt>
                <c:pt idx="1226">
                  <c:v>20</c:v>
                </c:pt>
                <c:pt idx="1227">
                  <c:v>33</c:v>
                </c:pt>
                <c:pt idx="1228">
                  <c:v>32</c:v>
                </c:pt>
                <c:pt idx="1229">
                  <c:v>26</c:v>
                </c:pt>
                <c:pt idx="1230">
                  <c:v>29</c:v>
                </c:pt>
                <c:pt idx="1231">
                  <c:v>21</c:v>
                </c:pt>
                <c:pt idx="1232">
                  <c:v>27</c:v>
                </c:pt>
                <c:pt idx="1233">
                  <c:v>22</c:v>
                </c:pt>
                <c:pt idx="1234">
                  <c:v>35</c:v>
                </c:pt>
                <c:pt idx="1235">
                  <c:v>27</c:v>
                </c:pt>
                <c:pt idx="1236">
                  <c:v>24</c:v>
                </c:pt>
                <c:pt idx="1237">
                  <c:v>24</c:v>
                </c:pt>
                <c:pt idx="1238">
                  <c:v>28</c:v>
                </c:pt>
                <c:pt idx="1239">
                  <c:v>27</c:v>
                </c:pt>
                <c:pt idx="1240">
                  <c:v>20</c:v>
                </c:pt>
                <c:pt idx="1241">
                  <c:v>20</c:v>
                </c:pt>
                <c:pt idx="1242">
                  <c:v>31</c:v>
                </c:pt>
                <c:pt idx="1243">
                  <c:v>27</c:v>
                </c:pt>
                <c:pt idx="1244">
                  <c:v>21</c:v>
                </c:pt>
                <c:pt idx="1245">
                  <c:v>30</c:v>
                </c:pt>
                <c:pt idx="1246">
                  <c:v>22</c:v>
                </c:pt>
                <c:pt idx="1247">
                  <c:v>32</c:v>
                </c:pt>
                <c:pt idx="1248">
                  <c:v>29</c:v>
                </c:pt>
                <c:pt idx="1249">
                  <c:v>20</c:v>
                </c:pt>
                <c:pt idx="1250">
                  <c:v>19</c:v>
                </c:pt>
                <c:pt idx="1251">
                  <c:v>31</c:v>
                </c:pt>
                <c:pt idx="1252">
                  <c:v>25</c:v>
                </c:pt>
                <c:pt idx="1253">
                  <c:v>23</c:v>
                </c:pt>
                <c:pt idx="1254">
                  <c:v>30</c:v>
                </c:pt>
                <c:pt idx="1255">
                  <c:v>23</c:v>
                </c:pt>
                <c:pt idx="1256">
                  <c:v>24</c:v>
                </c:pt>
                <c:pt idx="1257">
                  <c:v>27</c:v>
                </c:pt>
                <c:pt idx="1258">
                  <c:v>22</c:v>
                </c:pt>
                <c:pt idx="1259">
                  <c:v>29</c:v>
                </c:pt>
                <c:pt idx="1260">
                  <c:v>25</c:v>
                </c:pt>
                <c:pt idx="1261">
                  <c:v>26</c:v>
                </c:pt>
                <c:pt idx="1262">
                  <c:v>23</c:v>
                </c:pt>
                <c:pt idx="1263">
                  <c:v>25</c:v>
                </c:pt>
                <c:pt idx="1264">
                  <c:v>21</c:v>
                </c:pt>
                <c:pt idx="1265">
                  <c:v>36</c:v>
                </c:pt>
                <c:pt idx="1266">
                  <c:v>24</c:v>
                </c:pt>
                <c:pt idx="1267">
                  <c:v>30</c:v>
                </c:pt>
                <c:pt idx="1268">
                  <c:v>25</c:v>
                </c:pt>
                <c:pt idx="1269">
                  <c:v>21</c:v>
                </c:pt>
                <c:pt idx="1270">
                  <c:v>27</c:v>
                </c:pt>
                <c:pt idx="1271">
                  <c:v>29</c:v>
                </c:pt>
                <c:pt idx="1272">
                  <c:v>30</c:v>
                </c:pt>
                <c:pt idx="1273">
                  <c:v>22</c:v>
                </c:pt>
                <c:pt idx="1274">
                  <c:v>30</c:v>
                </c:pt>
                <c:pt idx="1275">
                  <c:v>29</c:v>
                </c:pt>
                <c:pt idx="1276">
                  <c:v>36</c:v>
                </c:pt>
                <c:pt idx="1277">
                  <c:v>27</c:v>
                </c:pt>
                <c:pt idx="1278">
                  <c:v>29</c:v>
                </c:pt>
                <c:pt idx="1279">
                  <c:v>26</c:v>
                </c:pt>
                <c:pt idx="1280">
                  <c:v>28</c:v>
                </c:pt>
                <c:pt idx="1281">
                  <c:v>24</c:v>
                </c:pt>
                <c:pt idx="1282">
                  <c:v>25</c:v>
                </c:pt>
                <c:pt idx="1283">
                  <c:v>33</c:v>
                </c:pt>
                <c:pt idx="1284">
                  <c:v>33</c:v>
                </c:pt>
                <c:pt idx="1285">
                  <c:v>22</c:v>
                </c:pt>
                <c:pt idx="1286">
                  <c:v>31</c:v>
                </c:pt>
                <c:pt idx="1287">
                  <c:v>29</c:v>
                </c:pt>
                <c:pt idx="1288">
                  <c:v>28</c:v>
                </c:pt>
                <c:pt idx="1289">
                  <c:v>25</c:v>
                </c:pt>
                <c:pt idx="1290">
                  <c:v>26</c:v>
                </c:pt>
                <c:pt idx="1291">
                  <c:v>28</c:v>
                </c:pt>
                <c:pt idx="1292">
                  <c:v>25</c:v>
                </c:pt>
                <c:pt idx="1293">
                  <c:v>30</c:v>
                </c:pt>
                <c:pt idx="1294">
                  <c:v>27</c:v>
                </c:pt>
                <c:pt idx="1295">
                  <c:v>28</c:v>
                </c:pt>
                <c:pt idx="1296">
                  <c:v>28</c:v>
                </c:pt>
                <c:pt idx="1297">
                  <c:v>28</c:v>
                </c:pt>
                <c:pt idx="1298">
                  <c:v>29</c:v>
                </c:pt>
                <c:pt idx="1299">
                  <c:v>25</c:v>
                </c:pt>
                <c:pt idx="1300">
                  <c:v>33</c:v>
                </c:pt>
                <c:pt idx="1301">
                  <c:v>27</c:v>
                </c:pt>
                <c:pt idx="1302">
                  <c:v>25</c:v>
                </c:pt>
                <c:pt idx="1303">
                  <c:v>30</c:v>
                </c:pt>
                <c:pt idx="1304">
                  <c:v>28</c:v>
                </c:pt>
                <c:pt idx="1305">
                  <c:v>28</c:v>
                </c:pt>
                <c:pt idx="1306">
                  <c:v>24</c:v>
                </c:pt>
                <c:pt idx="1307">
                  <c:v>22</c:v>
                </c:pt>
                <c:pt idx="1308">
                  <c:v>26</c:v>
                </c:pt>
                <c:pt idx="1309">
                  <c:v>27</c:v>
                </c:pt>
                <c:pt idx="1310">
                  <c:v>23</c:v>
                </c:pt>
                <c:pt idx="1311">
                  <c:v>31</c:v>
                </c:pt>
                <c:pt idx="1312">
                  <c:v>30</c:v>
                </c:pt>
                <c:pt idx="1313">
                  <c:v>27</c:v>
                </c:pt>
                <c:pt idx="1314">
                  <c:v>39</c:v>
                </c:pt>
                <c:pt idx="1315">
                  <c:v>39</c:v>
                </c:pt>
                <c:pt idx="1316">
                  <c:v>21</c:v>
                </c:pt>
                <c:pt idx="1317">
                  <c:v>27</c:v>
                </c:pt>
                <c:pt idx="1318">
                  <c:v>31</c:v>
                </c:pt>
                <c:pt idx="1319">
                  <c:v>24</c:v>
                </c:pt>
                <c:pt idx="1320">
                  <c:v>29</c:v>
                </c:pt>
                <c:pt idx="1321">
                  <c:v>21</c:v>
                </c:pt>
                <c:pt idx="1322">
                  <c:v>35</c:v>
                </c:pt>
                <c:pt idx="1323">
                  <c:v>25</c:v>
                </c:pt>
                <c:pt idx="1324">
                  <c:v>35</c:v>
                </c:pt>
                <c:pt idx="1325">
                  <c:v>38</c:v>
                </c:pt>
                <c:pt idx="1326">
                  <c:v>32</c:v>
                </c:pt>
                <c:pt idx="1327">
                  <c:v>35</c:v>
                </c:pt>
                <c:pt idx="1328">
                  <c:v>29</c:v>
                </c:pt>
                <c:pt idx="1329">
                  <c:v>20</c:v>
                </c:pt>
                <c:pt idx="1330">
                  <c:v>31</c:v>
                </c:pt>
                <c:pt idx="1331">
                  <c:v>34</c:v>
                </c:pt>
                <c:pt idx="1332">
                  <c:v>29</c:v>
                </c:pt>
                <c:pt idx="1333">
                  <c:v>25</c:v>
                </c:pt>
                <c:pt idx="1334">
                  <c:v>40</c:v>
                </c:pt>
                <c:pt idx="1335">
                  <c:v>24</c:v>
                </c:pt>
                <c:pt idx="1336">
                  <c:v>23</c:v>
                </c:pt>
                <c:pt idx="1337">
                  <c:v>26</c:v>
                </c:pt>
                <c:pt idx="1338">
                  <c:v>37</c:v>
                </c:pt>
                <c:pt idx="1339">
                  <c:v>29</c:v>
                </c:pt>
                <c:pt idx="1340">
                  <c:v>23</c:v>
                </c:pt>
                <c:pt idx="1341">
                  <c:v>31</c:v>
                </c:pt>
                <c:pt idx="1342">
                  <c:v>36</c:v>
                </c:pt>
                <c:pt idx="1343">
                  <c:v>34</c:v>
                </c:pt>
                <c:pt idx="1344">
                  <c:v>41</c:v>
                </c:pt>
                <c:pt idx="1345">
                  <c:v>37</c:v>
                </c:pt>
                <c:pt idx="1346">
                  <c:v>35</c:v>
                </c:pt>
                <c:pt idx="1347">
                  <c:v>32</c:v>
                </c:pt>
                <c:pt idx="1348">
                  <c:v>34</c:v>
                </c:pt>
                <c:pt idx="1349">
                  <c:v>36</c:v>
                </c:pt>
                <c:pt idx="1350">
                  <c:v>32</c:v>
                </c:pt>
                <c:pt idx="1351">
                  <c:v>27</c:v>
                </c:pt>
                <c:pt idx="1352">
                  <c:v>37</c:v>
                </c:pt>
                <c:pt idx="1353">
                  <c:v>31</c:v>
                </c:pt>
                <c:pt idx="1354">
                  <c:v>37</c:v>
                </c:pt>
                <c:pt idx="1355">
                  <c:v>30</c:v>
                </c:pt>
                <c:pt idx="1356">
                  <c:v>29</c:v>
                </c:pt>
                <c:pt idx="1357">
                  <c:v>25</c:v>
                </c:pt>
                <c:pt idx="1358">
                  <c:v>33</c:v>
                </c:pt>
                <c:pt idx="1359">
                  <c:v>31</c:v>
                </c:pt>
                <c:pt idx="1360">
                  <c:v>34</c:v>
                </c:pt>
                <c:pt idx="1361">
                  <c:v>26</c:v>
                </c:pt>
                <c:pt idx="1362">
                  <c:v>29</c:v>
                </c:pt>
                <c:pt idx="1363">
                  <c:v>41</c:v>
                </c:pt>
                <c:pt idx="1364">
                  <c:v>37</c:v>
                </c:pt>
                <c:pt idx="1365">
                  <c:v>40</c:v>
                </c:pt>
                <c:pt idx="1366">
                  <c:v>39</c:v>
                </c:pt>
                <c:pt idx="1367">
                  <c:v>41</c:v>
                </c:pt>
                <c:pt idx="1368">
                  <c:v>44</c:v>
                </c:pt>
                <c:pt idx="1369">
                  <c:v>36</c:v>
                </c:pt>
                <c:pt idx="1370">
                  <c:v>44</c:v>
                </c:pt>
                <c:pt idx="1371">
                  <c:v>40</c:v>
                </c:pt>
                <c:pt idx="1372">
                  <c:v>41</c:v>
                </c:pt>
                <c:pt idx="1373">
                  <c:v>36</c:v>
                </c:pt>
                <c:pt idx="1374">
                  <c:v>42</c:v>
                </c:pt>
                <c:pt idx="1375">
                  <c:v>32</c:v>
                </c:pt>
                <c:pt idx="1376">
                  <c:v>38</c:v>
                </c:pt>
                <c:pt idx="1377">
                  <c:v>40</c:v>
                </c:pt>
                <c:pt idx="1378">
                  <c:v>25</c:v>
                </c:pt>
                <c:pt idx="1379">
                  <c:v>32</c:v>
                </c:pt>
                <c:pt idx="1380">
                  <c:v>48</c:v>
                </c:pt>
                <c:pt idx="1381">
                  <c:v>32</c:v>
                </c:pt>
                <c:pt idx="1382">
                  <c:v>28</c:v>
                </c:pt>
                <c:pt idx="1383">
                  <c:v>43</c:v>
                </c:pt>
                <c:pt idx="1384">
                  <c:v>43</c:v>
                </c:pt>
                <c:pt idx="1385">
                  <c:v>45</c:v>
                </c:pt>
                <c:pt idx="1386">
                  <c:v>40</c:v>
                </c:pt>
                <c:pt idx="1387">
                  <c:v>41</c:v>
                </c:pt>
                <c:pt idx="1388">
                  <c:v>54</c:v>
                </c:pt>
                <c:pt idx="1389">
                  <c:v>43</c:v>
                </c:pt>
                <c:pt idx="1390">
                  <c:v>37</c:v>
                </c:pt>
                <c:pt idx="1391">
                  <c:v>35</c:v>
                </c:pt>
                <c:pt idx="1392">
                  <c:v>36</c:v>
                </c:pt>
                <c:pt idx="1393">
                  <c:v>38</c:v>
                </c:pt>
                <c:pt idx="1394">
                  <c:v>48</c:v>
                </c:pt>
                <c:pt idx="1395">
                  <c:v>35</c:v>
                </c:pt>
                <c:pt idx="1396">
                  <c:v>32</c:v>
                </c:pt>
                <c:pt idx="1397">
                  <c:v>39</c:v>
                </c:pt>
                <c:pt idx="1398">
                  <c:v>41</c:v>
                </c:pt>
                <c:pt idx="1399">
                  <c:v>43</c:v>
                </c:pt>
                <c:pt idx="1400">
                  <c:v>34</c:v>
                </c:pt>
                <c:pt idx="1401">
                  <c:v>44</c:v>
                </c:pt>
                <c:pt idx="1402">
                  <c:v>42</c:v>
                </c:pt>
                <c:pt idx="1403">
                  <c:v>38</c:v>
                </c:pt>
                <c:pt idx="1404">
                  <c:v>37</c:v>
                </c:pt>
                <c:pt idx="1405">
                  <c:v>49</c:v>
                </c:pt>
                <c:pt idx="1406">
                  <c:v>50</c:v>
                </c:pt>
                <c:pt idx="1407">
                  <c:v>51</c:v>
                </c:pt>
                <c:pt idx="1408">
                  <c:v>38</c:v>
                </c:pt>
                <c:pt idx="1409">
                  <c:v>35</c:v>
                </c:pt>
                <c:pt idx="1410">
                  <c:v>45</c:v>
                </c:pt>
                <c:pt idx="1411">
                  <c:v>45</c:v>
                </c:pt>
                <c:pt idx="1412">
                  <c:v>39</c:v>
                </c:pt>
                <c:pt idx="1413">
                  <c:v>42</c:v>
                </c:pt>
                <c:pt idx="1414">
                  <c:v>52</c:v>
                </c:pt>
                <c:pt idx="1415">
                  <c:v>50</c:v>
                </c:pt>
                <c:pt idx="1416">
                  <c:v>42</c:v>
                </c:pt>
                <c:pt idx="1417">
                  <c:v>44</c:v>
                </c:pt>
                <c:pt idx="1418">
                  <c:v>49</c:v>
                </c:pt>
                <c:pt idx="1419">
                  <c:v>61</c:v>
                </c:pt>
                <c:pt idx="1420">
                  <c:v>48</c:v>
                </c:pt>
                <c:pt idx="1421">
                  <c:v>42</c:v>
                </c:pt>
                <c:pt idx="1422">
                  <c:v>42</c:v>
                </c:pt>
                <c:pt idx="1423">
                  <c:v>50</c:v>
                </c:pt>
                <c:pt idx="1424">
                  <c:v>57</c:v>
                </c:pt>
                <c:pt idx="1425">
                  <c:v>55</c:v>
                </c:pt>
                <c:pt idx="1426">
                  <c:v>46</c:v>
                </c:pt>
                <c:pt idx="1427">
                  <c:v>43</c:v>
                </c:pt>
                <c:pt idx="1428">
                  <c:v>31</c:v>
                </c:pt>
                <c:pt idx="1429">
                  <c:v>39</c:v>
                </c:pt>
                <c:pt idx="1430">
                  <c:v>40</c:v>
                </c:pt>
                <c:pt idx="1431">
                  <c:v>39</c:v>
                </c:pt>
                <c:pt idx="1432">
                  <c:v>49</c:v>
                </c:pt>
                <c:pt idx="1433">
                  <c:v>45</c:v>
                </c:pt>
                <c:pt idx="1434">
                  <c:v>47</c:v>
                </c:pt>
                <c:pt idx="1435">
                  <c:v>55</c:v>
                </c:pt>
                <c:pt idx="1436">
                  <c:v>67</c:v>
                </c:pt>
                <c:pt idx="1437">
                  <c:v>56</c:v>
                </c:pt>
                <c:pt idx="1438">
                  <c:v>60</c:v>
                </c:pt>
                <c:pt idx="1439">
                  <c:v>50</c:v>
                </c:pt>
                <c:pt idx="1440">
                  <c:v>50</c:v>
                </c:pt>
                <c:pt idx="1441">
                  <c:v>68</c:v>
                </c:pt>
                <c:pt idx="1442">
                  <c:v>59</c:v>
                </c:pt>
                <c:pt idx="1443">
                  <c:v>43</c:v>
                </c:pt>
                <c:pt idx="1444">
                  <c:v>44</c:v>
                </c:pt>
                <c:pt idx="1445">
                  <c:v>51</c:v>
                </c:pt>
                <c:pt idx="1446">
                  <c:v>51</c:v>
                </c:pt>
                <c:pt idx="1447">
                  <c:v>50</c:v>
                </c:pt>
                <c:pt idx="1448">
                  <c:v>53</c:v>
                </c:pt>
                <c:pt idx="1449">
                  <c:v>80</c:v>
                </c:pt>
                <c:pt idx="1450">
                  <c:v>52</c:v>
                </c:pt>
                <c:pt idx="1451">
                  <c:v>48</c:v>
                </c:pt>
                <c:pt idx="1452">
                  <c:v>64</c:v>
                </c:pt>
                <c:pt idx="1453">
                  <c:v>60</c:v>
                </c:pt>
                <c:pt idx="1454">
                  <c:v>58</c:v>
                </c:pt>
                <c:pt idx="1455">
                  <c:v>58</c:v>
                </c:pt>
                <c:pt idx="1456">
                  <c:v>60</c:v>
                </c:pt>
                <c:pt idx="1457">
                  <c:v>57</c:v>
                </c:pt>
                <c:pt idx="1458">
                  <c:v>56</c:v>
                </c:pt>
                <c:pt idx="1459">
                  <c:v>61</c:v>
                </c:pt>
                <c:pt idx="1460">
                  <c:v>65</c:v>
                </c:pt>
                <c:pt idx="1461">
                  <c:v>70</c:v>
                </c:pt>
                <c:pt idx="1462">
                  <c:v>66</c:v>
                </c:pt>
                <c:pt idx="1463">
                  <c:v>62</c:v>
                </c:pt>
                <c:pt idx="1464">
                  <c:v>75</c:v>
                </c:pt>
                <c:pt idx="1465">
                  <c:v>59</c:v>
                </c:pt>
                <c:pt idx="1466">
                  <c:v>66</c:v>
                </c:pt>
                <c:pt idx="1467">
                  <c:v>60</c:v>
                </c:pt>
                <c:pt idx="1468">
                  <c:v>60</c:v>
                </c:pt>
                <c:pt idx="1469">
                  <c:v>61</c:v>
                </c:pt>
                <c:pt idx="1470">
                  <c:v>47</c:v>
                </c:pt>
                <c:pt idx="1471">
                  <c:v>74</c:v>
                </c:pt>
                <c:pt idx="1472">
                  <c:v>57</c:v>
                </c:pt>
                <c:pt idx="1473">
                  <c:v>62</c:v>
                </c:pt>
                <c:pt idx="1474">
                  <c:v>63</c:v>
                </c:pt>
                <c:pt idx="1475">
                  <c:v>64</c:v>
                </c:pt>
                <c:pt idx="1476">
                  <c:v>58</c:v>
                </c:pt>
                <c:pt idx="1477">
                  <c:v>85</c:v>
                </c:pt>
                <c:pt idx="1478">
                  <c:v>89</c:v>
                </c:pt>
                <c:pt idx="1479">
                  <c:v>78</c:v>
                </c:pt>
                <c:pt idx="1480">
                  <c:v>70</c:v>
                </c:pt>
                <c:pt idx="1481">
                  <c:v>65</c:v>
                </c:pt>
                <c:pt idx="1482">
                  <c:v>79</c:v>
                </c:pt>
                <c:pt idx="1483">
                  <c:v>69</c:v>
                </c:pt>
                <c:pt idx="1484">
                  <c:v>77</c:v>
                </c:pt>
                <c:pt idx="1485">
                  <c:v>86</c:v>
                </c:pt>
                <c:pt idx="1486">
                  <c:v>73</c:v>
                </c:pt>
                <c:pt idx="1487">
                  <c:v>87</c:v>
                </c:pt>
                <c:pt idx="1488">
                  <c:v>67</c:v>
                </c:pt>
                <c:pt idx="1489">
                  <c:v>73</c:v>
                </c:pt>
                <c:pt idx="1490">
                  <c:v>80</c:v>
                </c:pt>
                <c:pt idx="1491">
                  <c:v>80</c:v>
                </c:pt>
                <c:pt idx="1492">
                  <c:v>73</c:v>
                </c:pt>
                <c:pt idx="1493">
                  <c:v>100</c:v>
                </c:pt>
                <c:pt idx="1494">
                  <c:v>90</c:v>
                </c:pt>
                <c:pt idx="1495">
                  <c:v>78</c:v>
                </c:pt>
                <c:pt idx="1496">
                  <c:v>71</c:v>
                </c:pt>
                <c:pt idx="1497">
                  <c:v>99</c:v>
                </c:pt>
                <c:pt idx="1498">
                  <c:v>107</c:v>
                </c:pt>
                <c:pt idx="1499">
                  <c:v>101</c:v>
                </c:pt>
                <c:pt idx="1500">
                  <c:v>83</c:v>
                </c:pt>
                <c:pt idx="1501">
                  <c:v>86</c:v>
                </c:pt>
                <c:pt idx="1502">
                  <c:v>90</c:v>
                </c:pt>
                <c:pt idx="1503">
                  <c:v>91</c:v>
                </c:pt>
                <c:pt idx="1504">
                  <c:v>103</c:v>
                </c:pt>
                <c:pt idx="1505">
                  <c:v>92</c:v>
                </c:pt>
                <c:pt idx="1506">
                  <c:v>89</c:v>
                </c:pt>
                <c:pt idx="1507">
                  <c:v>103</c:v>
                </c:pt>
                <c:pt idx="1508">
                  <c:v>83</c:v>
                </c:pt>
                <c:pt idx="1509">
                  <c:v>110</c:v>
                </c:pt>
                <c:pt idx="1510">
                  <c:v>88</c:v>
                </c:pt>
                <c:pt idx="1511">
                  <c:v>91</c:v>
                </c:pt>
                <c:pt idx="1512">
                  <c:v>79</c:v>
                </c:pt>
                <c:pt idx="1513">
                  <c:v>106</c:v>
                </c:pt>
                <c:pt idx="1514">
                  <c:v>96</c:v>
                </c:pt>
                <c:pt idx="1515">
                  <c:v>106</c:v>
                </c:pt>
                <c:pt idx="1516">
                  <c:v>84</c:v>
                </c:pt>
                <c:pt idx="1517">
                  <c:v>121</c:v>
                </c:pt>
                <c:pt idx="1518">
                  <c:v>102</c:v>
                </c:pt>
                <c:pt idx="1519">
                  <c:v>113</c:v>
                </c:pt>
                <c:pt idx="1520">
                  <c:v>107</c:v>
                </c:pt>
                <c:pt idx="1521">
                  <c:v>102</c:v>
                </c:pt>
                <c:pt idx="1522">
                  <c:v>113</c:v>
                </c:pt>
                <c:pt idx="1523">
                  <c:v>128</c:v>
                </c:pt>
                <c:pt idx="1524">
                  <c:v>107</c:v>
                </c:pt>
                <c:pt idx="1525">
                  <c:v>126</c:v>
                </c:pt>
                <c:pt idx="1526">
                  <c:v>121</c:v>
                </c:pt>
                <c:pt idx="1527">
                  <c:v>131</c:v>
                </c:pt>
                <c:pt idx="1528">
                  <c:v>120</c:v>
                </c:pt>
                <c:pt idx="1529">
                  <c:v>113</c:v>
                </c:pt>
                <c:pt idx="1530">
                  <c:v>120</c:v>
                </c:pt>
                <c:pt idx="1531">
                  <c:v>143</c:v>
                </c:pt>
                <c:pt idx="1532">
                  <c:v>126</c:v>
                </c:pt>
                <c:pt idx="1533">
                  <c:v>129</c:v>
                </c:pt>
                <c:pt idx="1534">
                  <c:v>133</c:v>
                </c:pt>
                <c:pt idx="1535">
                  <c:v>129</c:v>
                </c:pt>
                <c:pt idx="1536">
                  <c:v>144</c:v>
                </c:pt>
                <c:pt idx="1537">
                  <c:v>133</c:v>
                </c:pt>
                <c:pt idx="1538">
                  <c:v>144</c:v>
                </c:pt>
                <c:pt idx="1539">
                  <c:v>153</c:v>
                </c:pt>
                <c:pt idx="1540">
                  <c:v>130</c:v>
                </c:pt>
                <c:pt idx="1541">
                  <c:v>150</c:v>
                </c:pt>
                <c:pt idx="1542">
                  <c:v>134</c:v>
                </c:pt>
                <c:pt idx="1543">
                  <c:v>150</c:v>
                </c:pt>
                <c:pt idx="1544">
                  <c:v>140</c:v>
                </c:pt>
                <c:pt idx="1545">
                  <c:v>166</c:v>
                </c:pt>
                <c:pt idx="1546">
                  <c:v>149</c:v>
                </c:pt>
                <c:pt idx="1547">
                  <c:v>154</c:v>
                </c:pt>
                <c:pt idx="1548">
                  <c:v>159</c:v>
                </c:pt>
                <c:pt idx="1549">
                  <c:v>167</c:v>
                </c:pt>
                <c:pt idx="1550">
                  <c:v>167</c:v>
                </c:pt>
                <c:pt idx="1551">
                  <c:v>171</c:v>
                </c:pt>
                <c:pt idx="1552">
                  <c:v>176</c:v>
                </c:pt>
                <c:pt idx="1553">
                  <c:v>190</c:v>
                </c:pt>
                <c:pt idx="1554">
                  <c:v>166</c:v>
                </c:pt>
                <c:pt idx="1555">
                  <c:v>179</c:v>
                </c:pt>
                <c:pt idx="1556">
                  <c:v>187</c:v>
                </c:pt>
                <c:pt idx="1557">
                  <c:v>162</c:v>
                </c:pt>
                <c:pt idx="1558">
                  <c:v>209</c:v>
                </c:pt>
                <c:pt idx="1559">
                  <c:v>180</c:v>
                </c:pt>
                <c:pt idx="1560">
                  <c:v>195</c:v>
                </c:pt>
                <c:pt idx="1561">
                  <c:v>206</c:v>
                </c:pt>
                <c:pt idx="1562">
                  <c:v>201</c:v>
                </c:pt>
                <c:pt idx="1563">
                  <c:v>195</c:v>
                </c:pt>
                <c:pt idx="1564">
                  <c:v>207</c:v>
                </c:pt>
                <c:pt idx="1565">
                  <c:v>195</c:v>
                </c:pt>
                <c:pt idx="1566">
                  <c:v>208</c:v>
                </c:pt>
                <c:pt idx="1567">
                  <c:v>230</c:v>
                </c:pt>
                <c:pt idx="1568">
                  <c:v>228</c:v>
                </c:pt>
                <c:pt idx="1569">
                  <c:v>232</c:v>
                </c:pt>
                <c:pt idx="1570">
                  <c:v>226</c:v>
                </c:pt>
                <c:pt idx="1571">
                  <c:v>239</c:v>
                </c:pt>
                <c:pt idx="1572">
                  <c:v>213</c:v>
                </c:pt>
                <c:pt idx="1573">
                  <c:v>215</c:v>
                </c:pt>
                <c:pt idx="1574">
                  <c:v>207</c:v>
                </c:pt>
                <c:pt idx="1575">
                  <c:v>221</c:v>
                </c:pt>
                <c:pt idx="1576">
                  <c:v>217</c:v>
                </c:pt>
                <c:pt idx="1577">
                  <c:v>222</c:v>
                </c:pt>
                <c:pt idx="1578">
                  <c:v>228</c:v>
                </c:pt>
                <c:pt idx="1579">
                  <c:v>244</c:v>
                </c:pt>
                <c:pt idx="1580">
                  <c:v>245</c:v>
                </c:pt>
                <c:pt idx="1581">
                  <c:v>228</c:v>
                </c:pt>
                <c:pt idx="1582">
                  <c:v>243</c:v>
                </c:pt>
                <c:pt idx="1583">
                  <c:v>235</c:v>
                </c:pt>
                <c:pt idx="1584">
                  <c:v>238</c:v>
                </c:pt>
                <c:pt idx="1585">
                  <c:v>214</c:v>
                </c:pt>
                <c:pt idx="1586">
                  <c:v>243</c:v>
                </c:pt>
                <c:pt idx="1587">
                  <c:v>257</c:v>
                </c:pt>
                <c:pt idx="1588">
                  <c:v>249</c:v>
                </c:pt>
                <c:pt idx="1589">
                  <c:v>242</c:v>
                </c:pt>
                <c:pt idx="1590">
                  <c:v>233</c:v>
                </c:pt>
                <c:pt idx="1591">
                  <c:v>225</c:v>
                </c:pt>
                <c:pt idx="1592">
                  <c:v>234</c:v>
                </c:pt>
                <c:pt idx="1593">
                  <c:v>227</c:v>
                </c:pt>
                <c:pt idx="1594">
                  <c:v>262</c:v>
                </c:pt>
                <c:pt idx="1595">
                  <c:v>219</c:v>
                </c:pt>
                <c:pt idx="1596">
                  <c:v>245</c:v>
                </c:pt>
                <c:pt idx="1597">
                  <c:v>247</c:v>
                </c:pt>
                <c:pt idx="1598">
                  <c:v>223</c:v>
                </c:pt>
                <c:pt idx="1599">
                  <c:v>222</c:v>
                </c:pt>
                <c:pt idx="1600">
                  <c:v>238</c:v>
                </c:pt>
                <c:pt idx="1601">
                  <c:v>229</c:v>
                </c:pt>
                <c:pt idx="1602">
                  <c:v>232</c:v>
                </c:pt>
                <c:pt idx="1603">
                  <c:v>236</c:v>
                </c:pt>
                <c:pt idx="1604">
                  <c:v>233</c:v>
                </c:pt>
                <c:pt idx="1605">
                  <c:v>240</c:v>
                </c:pt>
                <c:pt idx="1606">
                  <c:v>209</c:v>
                </c:pt>
                <c:pt idx="1607">
                  <c:v>218</c:v>
                </c:pt>
                <c:pt idx="1608">
                  <c:v>191</c:v>
                </c:pt>
                <c:pt idx="1609">
                  <c:v>198</c:v>
                </c:pt>
                <c:pt idx="1610">
                  <c:v>242</c:v>
                </c:pt>
                <c:pt idx="1611">
                  <c:v>210</c:v>
                </c:pt>
                <c:pt idx="1612">
                  <c:v>206</c:v>
                </c:pt>
                <c:pt idx="1613">
                  <c:v>197</c:v>
                </c:pt>
                <c:pt idx="1614">
                  <c:v>205</c:v>
                </c:pt>
                <c:pt idx="1615">
                  <c:v>202</c:v>
                </c:pt>
                <c:pt idx="1616">
                  <c:v>210</c:v>
                </c:pt>
                <c:pt idx="1617">
                  <c:v>215</c:v>
                </c:pt>
                <c:pt idx="1618">
                  <c:v>179</c:v>
                </c:pt>
                <c:pt idx="1619">
                  <c:v>165</c:v>
                </c:pt>
                <c:pt idx="1620">
                  <c:v>181</c:v>
                </c:pt>
                <c:pt idx="1621">
                  <c:v>178</c:v>
                </c:pt>
                <c:pt idx="1622">
                  <c:v>179</c:v>
                </c:pt>
                <c:pt idx="1623">
                  <c:v>181</c:v>
                </c:pt>
                <c:pt idx="1624">
                  <c:v>169</c:v>
                </c:pt>
                <c:pt idx="1625">
                  <c:v>170</c:v>
                </c:pt>
                <c:pt idx="1626">
                  <c:v>183</c:v>
                </c:pt>
                <c:pt idx="1627">
                  <c:v>182</c:v>
                </c:pt>
                <c:pt idx="1628">
                  <c:v>170</c:v>
                </c:pt>
                <c:pt idx="1629">
                  <c:v>159</c:v>
                </c:pt>
                <c:pt idx="1630">
                  <c:v>154</c:v>
                </c:pt>
                <c:pt idx="1631">
                  <c:v>162</c:v>
                </c:pt>
                <c:pt idx="1632">
                  <c:v>163</c:v>
                </c:pt>
                <c:pt idx="1633">
                  <c:v>173</c:v>
                </c:pt>
                <c:pt idx="1634">
                  <c:v>178</c:v>
                </c:pt>
                <c:pt idx="1635">
                  <c:v>178</c:v>
                </c:pt>
                <c:pt idx="1636">
                  <c:v>165</c:v>
                </c:pt>
                <c:pt idx="1637">
                  <c:v>154</c:v>
                </c:pt>
                <c:pt idx="1638">
                  <c:v>150</c:v>
                </c:pt>
                <c:pt idx="1639">
                  <c:v>137</c:v>
                </c:pt>
                <c:pt idx="1640">
                  <c:v>144</c:v>
                </c:pt>
                <c:pt idx="1641">
                  <c:v>154</c:v>
                </c:pt>
                <c:pt idx="1642">
                  <c:v>134</c:v>
                </c:pt>
                <c:pt idx="1643">
                  <c:v>159</c:v>
                </c:pt>
                <c:pt idx="1644">
                  <c:v>143</c:v>
                </c:pt>
                <c:pt idx="1645">
                  <c:v>139</c:v>
                </c:pt>
                <c:pt idx="1646">
                  <c:v>140</c:v>
                </c:pt>
                <c:pt idx="1647">
                  <c:v>126</c:v>
                </c:pt>
                <c:pt idx="1648">
                  <c:v>142</c:v>
                </c:pt>
                <c:pt idx="1649">
                  <c:v>140</c:v>
                </c:pt>
                <c:pt idx="1650">
                  <c:v>130</c:v>
                </c:pt>
                <c:pt idx="1651">
                  <c:v>134</c:v>
                </c:pt>
                <c:pt idx="1652">
                  <c:v>148</c:v>
                </c:pt>
                <c:pt idx="1653">
                  <c:v>127</c:v>
                </c:pt>
                <c:pt idx="1654">
                  <c:v>128</c:v>
                </c:pt>
                <c:pt idx="1655">
                  <c:v>145</c:v>
                </c:pt>
                <c:pt idx="1656">
                  <c:v>109</c:v>
                </c:pt>
                <c:pt idx="1657">
                  <c:v>118</c:v>
                </c:pt>
                <c:pt idx="1658">
                  <c:v>112</c:v>
                </c:pt>
                <c:pt idx="1659">
                  <c:v>132</c:v>
                </c:pt>
                <c:pt idx="1660">
                  <c:v>139</c:v>
                </c:pt>
                <c:pt idx="1661">
                  <c:v>107</c:v>
                </c:pt>
                <c:pt idx="1662">
                  <c:v>118</c:v>
                </c:pt>
                <c:pt idx="1663">
                  <c:v>134</c:v>
                </c:pt>
                <c:pt idx="1664">
                  <c:v>122</c:v>
                </c:pt>
                <c:pt idx="1665">
                  <c:v>144</c:v>
                </c:pt>
                <c:pt idx="1666">
                  <c:v>121</c:v>
                </c:pt>
                <c:pt idx="1667">
                  <c:v>109</c:v>
                </c:pt>
                <c:pt idx="1668">
                  <c:v>124</c:v>
                </c:pt>
                <c:pt idx="1669">
                  <c:v>115</c:v>
                </c:pt>
                <c:pt idx="1670">
                  <c:v>117</c:v>
                </c:pt>
                <c:pt idx="1671">
                  <c:v>104</c:v>
                </c:pt>
                <c:pt idx="1672">
                  <c:v>115</c:v>
                </c:pt>
                <c:pt idx="1673">
                  <c:v>124</c:v>
                </c:pt>
                <c:pt idx="1674">
                  <c:v>95</c:v>
                </c:pt>
                <c:pt idx="1675">
                  <c:v>119</c:v>
                </c:pt>
                <c:pt idx="1676">
                  <c:v>108</c:v>
                </c:pt>
                <c:pt idx="1677">
                  <c:v>115</c:v>
                </c:pt>
                <c:pt idx="1678">
                  <c:v>122</c:v>
                </c:pt>
                <c:pt idx="1679">
                  <c:v>118</c:v>
                </c:pt>
                <c:pt idx="1680">
                  <c:v>110</c:v>
                </c:pt>
                <c:pt idx="1681">
                  <c:v>111</c:v>
                </c:pt>
                <c:pt idx="1682">
                  <c:v>111</c:v>
                </c:pt>
                <c:pt idx="1683">
                  <c:v>111</c:v>
                </c:pt>
                <c:pt idx="1684">
                  <c:v>97</c:v>
                </c:pt>
                <c:pt idx="1685">
                  <c:v>117</c:v>
                </c:pt>
                <c:pt idx="1686">
                  <c:v>119</c:v>
                </c:pt>
                <c:pt idx="1687">
                  <c:v>124</c:v>
                </c:pt>
                <c:pt idx="1688">
                  <c:v>114</c:v>
                </c:pt>
                <c:pt idx="1689">
                  <c:v>108</c:v>
                </c:pt>
                <c:pt idx="1690">
                  <c:v>111</c:v>
                </c:pt>
                <c:pt idx="1691">
                  <c:v>109</c:v>
                </c:pt>
                <c:pt idx="1692">
                  <c:v>112</c:v>
                </c:pt>
                <c:pt idx="1693">
                  <c:v>111</c:v>
                </c:pt>
                <c:pt idx="1694">
                  <c:v>110</c:v>
                </c:pt>
                <c:pt idx="1695">
                  <c:v>117</c:v>
                </c:pt>
                <c:pt idx="1696">
                  <c:v>104</c:v>
                </c:pt>
                <c:pt idx="1697">
                  <c:v>98</c:v>
                </c:pt>
                <c:pt idx="1698">
                  <c:v>100</c:v>
                </c:pt>
                <c:pt idx="1699">
                  <c:v>118</c:v>
                </c:pt>
                <c:pt idx="1700">
                  <c:v>117</c:v>
                </c:pt>
                <c:pt idx="1701">
                  <c:v>109</c:v>
                </c:pt>
                <c:pt idx="1702">
                  <c:v>119</c:v>
                </c:pt>
                <c:pt idx="1703">
                  <c:v>108</c:v>
                </c:pt>
                <c:pt idx="1704">
                  <c:v>110</c:v>
                </c:pt>
                <c:pt idx="1705">
                  <c:v>115</c:v>
                </c:pt>
                <c:pt idx="1706">
                  <c:v>114</c:v>
                </c:pt>
                <c:pt idx="1707">
                  <c:v>114</c:v>
                </c:pt>
                <c:pt idx="1708">
                  <c:v>118</c:v>
                </c:pt>
                <c:pt idx="1709">
                  <c:v>96</c:v>
                </c:pt>
                <c:pt idx="1710">
                  <c:v>112</c:v>
                </c:pt>
                <c:pt idx="1711">
                  <c:v>88</c:v>
                </c:pt>
                <c:pt idx="1712">
                  <c:v>109</c:v>
                </c:pt>
                <c:pt idx="1713">
                  <c:v>133</c:v>
                </c:pt>
                <c:pt idx="1714">
                  <c:v>109</c:v>
                </c:pt>
                <c:pt idx="1715">
                  <c:v>108</c:v>
                </c:pt>
                <c:pt idx="1716">
                  <c:v>116</c:v>
                </c:pt>
                <c:pt idx="1717">
                  <c:v>103</c:v>
                </c:pt>
                <c:pt idx="1718">
                  <c:v>104</c:v>
                </c:pt>
                <c:pt idx="1719">
                  <c:v>97</c:v>
                </c:pt>
                <c:pt idx="1720">
                  <c:v>102</c:v>
                </c:pt>
                <c:pt idx="1721">
                  <c:v>111</c:v>
                </c:pt>
                <c:pt idx="1722">
                  <c:v>111</c:v>
                </c:pt>
                <c:pt idx="1723">
                  <c:v>107</c:v>
                </c:pt>
                <c:pt idx="1724">
                  <c:v>127</c:v>
                </c:pt>
                <c:pt idx="1725">
                  <c:v>102</c:v>
                </c:pt>
                <c:pt idx="1726">
                  <c:v>115</c:v>
                </c:pt>
                <c:pt idx="1727">
                  <c:v>100</c:v>
                </c:pt>
                <c:pt idx="1728">
                  <c:v>85</c:v>
                </c:pt>
                <c:pt idx="1729">
                  <c:v>74</c:v>
                </c:pt>
                <c:pt idx="1730">
                  <c:v>88</c:v>
                </c:pt>
                <c:pt idx="1731">
                  <c:v>109</c:v>
                </c:pt>
                <c:pt idx="1732">
                  <c:v>120</c:v>
                </c:pt>
                <c:pt idx="1733">
                  <c:v>89</c:v>
                </c:pt>
                <c:pt idx="1734">
                  <c:v>112</c:v>
                </c:pt>
                <c:pt idx="1735">
                  <c:v>100</c:v>
                </c:pt>
                <c:pt idx="1736">
                  <c:v>73</c:v>
                </c:pt>
                <c:pt idx="1737">
                  <c:v>87</c:v>
                </c:pt>
                <c:pt idx="1738">
                  <c:v>90</c:v>
                </c:pt>
                <c:pt idx="1739">
                  <c:v>83</c:v>
                </c:pt>
                <c:pt idx="1740">
                  <c:v>98</c:v>
                </c:pt>
                <c:pt idx="1741">
                  <c:v>80</c:v>
                </c:pt>
                <c:pt idx="1742">
                  <c:v>84</c:v>
                </c:pt>
                <c:pt idx="1743">
                  <c:v>85</c:v>
                </c:pt>
                <c:pt idx="1744">
                  <c:v>94</c:v>
                </c:pt>
                <c:pt idx="1745">
                  <c:v>72</c:v>
                </c:pt>
                <c:pt idx="1746">
                  <c:v>95</c:v>
                </c:pt>
                <c:pt idx="1747">
                  <c:v>85</c:v>
                </c:pt>
                <c:pt idx="1748">
                  <c:v>96</c:v>
                </c:pt>
                <c:pt idx="1749">
                  <c:v>77</c:v>
                </c:pt>
                <c:pt idx="1750">
                  <c:v>93</c:v>
                </c:pt>
                <c:pt idx="1751">
                  <c:v>76</c:v>
                </c:pt>
                <c:pt idx="1752">
                  <c:v>80</c:v>
                </c:pt>
                <c:pt idx="1753">
                  <c:v>81</c:v>
                </c:pt>
                <c:pt idx="1754">
                  <c:v>81</c:v>
                </c:pt>
                <c:pt idx="1755">
                  <c:v>89</c:v>
                </c:pt>
                <c:pt idx="1756">
                  <c:v>72</c:v>
                </c:pt>
                <c:pt idx="1757">
                  <c:v>68</c:v>
                </c:pt>
                <c:pt idx="1758">
                  <c:v>77</c:v>
                </c:pt>
                <c:pt idx="1759">
                  <c:v>84</c:v>
                </c:pt>
                <c:pt idx="1760">
                  <c:v>77</c:v>
                </c:pt>
                <c:pt idx="1761">
                  <c:v>63</c:v>
                </c:pt>
                <c:pt idx="1762">
                  <c:v>84</c:v>
                </c:pt>
                <c:pt idx="1763">
                  <c:v>76</c:v>
                </c:pt>
                <c:pt idx="1764">
                  <c:v>84</c:v>
                </c:pt>
                <c:pt idx="1765">
                  <c:v>73</c:v>
                </c:pt>
                <c:pt idx="1766">
                  <c:v>89</c:v>
                </c:pt>
                <c:pt idx="1767">
                  <c:v>67</c:v>
                </c:pt>
                <c:pt idx="1768">
                  <c:v>67</c:v>
                </c:pt>
                <c:pt idx="1769">
                  <c:v>78</c:v>
                </c:pt>
                <c:pt idx="1770">
                  <c:v>60</c:v>
                </c:pt>
                <c:pt idx="1771">
                  <c:v>80</c:v>
                </c:pt>
                <c:pt idx="1772">
                  <c:v>67</c:v>
                </c:pt>
                <c:pt idx="1773">
                  <c:v>80</c:v>
                </c:pt>
                <c:pt idx="1774">
                  <c:v>72</c:v>
                </c:pt>
                <c:pt idx="1775">
                  <c:v>58</c:v>
                </c:pt>
                <c:pt idx="1776">
                  <c:v>72</c:v>
                </c:pt>
                <c:pt idx="1777">
                  <c:v>82</c:v>
                </c:pt>
                <c:pt idx="1778">
                  <c:v>67</c:v>
                </c:pt>
                <c:pt idx="1779">
                  <c:v>70</c:v>
                </c:pt>
                <c:pt idx="1780">
                  <c:v>53</c:v>
                </c:pt>
                <c:pt idx="1781">
                  <c:v>70</c:v>
                </c:pt>
                <c:pt idx="1782">
                  <c:v>53</c:v>
                </c:pt>
                <c:pt idx="1783">
                  <c:v>65</c:v>
                </c:pt>
                <c:pt idx="1784">
                  <c:v>57</c:v>
                </c:pt>
                <c:pt idx="1785">
                  <c:v>55</c:v>
                </c:pt>
                <c:pt idx="1786">
                  <c:v>63</c:v>
                </c:pt>
                <c:pt idx="1787">
                  <c:v>60</c:v>
                </c:pt>
                <c:pt idx="1788">
                  <c:v>58</c:v>
                </c:pt>
                <c:pt idx="1789">
                  <c:v>62</c:v>
                </c:pt>
                <c:pt idx="1790">
                  <c:v>67</c:v>
                </c:pt>
                <c:pt idx="1791">
                  <c:v>69</c:v>
                </c:pt>
                <c:pt idx="1792">
                  <c:v>63</c:v>
                </c:pt>
                <c:pt idx="1793">
                  <c:v>53</c:v>
                </c:pt>
                <c:pt idx="1794">
                  <c:v>49</c:v>
                </c:pt>
                <c:pt idx="1795">
                  <c:v>51</c:v>
                </c:pt>
                <c:pt idx="1796">
                  <c:v>58</c:v>
                </c:pt>
                <c:pt idx="1797">
                  <c:v>64</c:v>
                </c:pt>
                <c:pt idx="1798">
                  <c:v>43</c:v>
                </c:pt>
                <c:pt idx="1799">
                  <c:v>63</c:v>
                </c:pt>
                <c:pt idx="1800">
                  <c:v>52</c:v>
                </c:pt>
                <c:pt idx="1801">
                  <c:v>66</c:v>
                </c:pt>
                <c:pt idx="1802">
                  <c:v>60</c:v>
                </c:pt>
                <c:pt idx="1803">
                  <c:v>49</c:v>
                </c:pt>
                <c:pt idx="1804">
                  <c:v>45</c:v>
                </c:pt>
                <c:pt idx="1805">
                  <c:v>53</c:v>
                </c:pt>
                <c:pt idx="1806">
                  <c:v>50</c:v>
                </c:pt>
                <c:pt idx="1807">
                  <c:v>52</c:v>
                </c:pt>
                <c:pt idx="1808">
                  <c:v>59</c:v>
                </c:pt>
                <c:pt idx="1809">
                  <c:v>72</c:v>
                </c:pt>
                <c:pt idx="1810">
                  <c:v>61</c:v>
                </c:pt>
                <c:pt idx="1811">
                  <c:v>41</c:v>
                </c:pt>
                <c:pt idx="1812">
                  <c:v>50</c:v>
                </c:pt>
                <c:pt idx="1813">
                  <c:v>47</c:v>
                </c:pt>
                <c:pt idx="1814">
                  <c:v>55</c:v>
                </c:pt>
                <c:pt idx="1815">
                  <c:v>61</c:v>
                </c:pt>
                <c:pt idx="1816">
                  <c:v>44</c:v>
                </c:pt>
                <c:pt idx="1817">
                  <c:v>49</c:v>
                </c:pt>
                <c:pt idx="1818">
                  <c:v>54</c:v>
                </c:pt>
                <c:pt idx="1819">
                  <c:v>44</c:v>
                </c:pt>
                <c:pt idx="1820">
                  <c:v>53</c:v>
                </c:pt>
                <c:pt idx="1821">
                  <c:v>48</c:v>
                </c:pt>
                <c:pt idx="1822">
                  <c:v>58</c:v>
                </c:pt>
                <c:pt idx="1823">
                  <c:v>46</c:v>
                </c:pt>
                <c:pt idx="1824">
                  <c:v>46</c:v>
                </c:pt>
                <c:pt idx="1825">
                  <c:v>57</c:v>
                </c:pt>
                <c:pt idx="1826">
                  <c:v>60</c:v>
                </c:pt>
                <c:pt idx="1827">
                  <c:v>56</c:v>
                </c:pt>
                <c:pt idx="1828">
                  <c:v>53</c:v>
                </c:pt>
                <c:pt idx="1829">
                  <c:v>47</c:v>
                </c:pt>
                <c:pt idx="1830">
                  <c:v>58</c:v>
                </c:pt>
                <c:pt idx="1831">
                  <c:v>61</c:v>
                </c:pt>
                <c:pt idx="1832">
                  <c:v>59</c:v>
                </c:pt>
                <c:pt idx="1833">
                  <c:v>48</c:v>
                </c:pt>
                <c:pt idx="1834">
                  <c:v>59</c:v>
                </c:pt>
                <c:pt idx="1835">
                  <c:v>53</c:v>
                </c:pt>
                <c:pt idx="1836">
                  <c:v>41</c:v>
                </c:pt>
                <c:pt idx="1837">
                  <c:v>40</c:v>
                </c:pt>
                <c:pt idx="1838">
                  <c:v>44</c:v>
                </c:pt>
                <c:pt idx="1839">
                  <c:v>41</c:v>
                </c:pt>
                <c:pt idx="1840">
                  <c:v>57</c:v>
                </c:pt>
                <c:pt idx="1841">
                  <c:v>47</c:v>
                </c:pt>
                <c:pt idx="1842">
                  <c:v>46</c:v>
                </c:pt>
                <c:pt idx="1843">
                  <c:v>48</c:v>
                </c:pt>
                <c:pt idx="1844">
                  <c:v>38</c:v>
                </c:pt>
                <c:pt idx="1845">
                  <c:v>48</c:v>
                </c:pt>
                <c:pt idx="1846">
                  <c:v>49</c:v>
                </c:pt>
                <c:pt idx="1847">
                  <c:v>55</c:v>
                </c:pt>
                <c:pt idx="1848">
                  <c:v>66</c:v>
                </c:pt>
                <c:pt idx="1849">
                  <c:v>48</c:v>
                </c:pt>
                <c:pt idx="1850">
                  <c:v>49</c:v>
                </c:pt>
                <c:pt idx="1851">
                  <c:v>49</c:v>
                </c:pt>
                <c:pt idx="1852">
                  <c:v>42</c:v>
                </c:pt>
                <c:pt idx="1853">
                  <c:v>59</c:v>
                </c:pt>
                <c:pt idx="1854">
                  <c:v>66</c:v>
                </c:pt>
                <c:pt idx="1855">
                  <c:v>41</c:v>
                </c:pt>
                <c:pt idx="1856">
                  <c:v>46</c:v>
                </c:pt>
                <c:pt idx="1857">
                  <c:v>62</c:v>
                </c:pt>
                <c:pt idx="1858">
                  <c:v>43</c:v>
                </c:pt>
                <c:pt idx="1859">
                  <c:v>61</c:v>
                </c:pt>
                <c:pt idx="1860">
                  <c:v>45</c:v>
                </c:pt>
                <c:pt idx="1861">
                  <c:v>49</c:v>
                </c:pt>
                <c:pt idx="1862">
                  <c:v>40</c:v>
                </c:pt>
                <c:pt idx="1863">
                  <c:v>59</c:v>
                </c:pt>
                <c:pt idx="1864">
                  <c:v>58</c:v>
                </c:pt>
                <c:pt idx="1865">
                  <c:v>60</c:v>
                </c:pt>
                <c:pt idx="1866">
                  <c:v>58</c:v>
                </c:pt>
                <c:pt idx="1867">
                  <c:v>51</c:v>
                </c:pt>
                <c:pt idx="1868">
                  <c:v>49</c:v>
                </c:pt>
                <c:pt idx="1869">
                  <c:v>49</c:v>
                </c:pt>
                <c:pt idx="1870">
                  <c:v>56</c:v>
                </c:pt>
                <c:pt idx="1871">
                  <c:v>46</c:v>
                </c:pt>
                <c:pt idx="1872">
                  <c:v>42</c:v>
                </c:pt>
                <c:pt idx="1873">
                  <c:v>61</c:v>
                </c:pt>
                <c:pt idx="1874">
                  <c:v>63</c:v>
                </c:pt>
                <c:pt idx="1875">
                  <c:v>47</c:v>
                </c:pt>
                <c:pt idx="1876">
                  <c:v>54</c:v>
                </c:pt>
                <c:pt idx="1877">
                  <c:v>58</c:v>
                </c:pt>
                <c:pt idx="1878">
                  <c:v>65</c:v>
                </c:pt>
                <c:pt idx="1879">
                  <c:v>66</c:v>
                </c:pt>
                <c:pt idx="1880">
                  <c:v>54</c:v>
                </c:pt>
                <c:pt idx="1881">
                  <c:v>57</c:v>
                </c:pt>
                <c:pt idx="1882">
                  <c:v>45</c:v>
                </c:pt>
                <c:pt idx="1883">
                  <c:v>56</c:v>
                </c:pt>
                <c:pt idx="1884">
                  <c:v>39</c:v>
                </c:pt>
                <c:pt idx="1885">
                  <c:v>45</c:v>
                </c:pt>
                <c:pt idx="1886">
                  <c:v>45</c:v>
                </c:pt>
                <c:pt idx="1887">
                  <c:v>53</c:v>
                </c:pt>
                <c:pt idx="1888">
                  <c:v>47</c:v>
                </c:pt>
                <c:pt idx="1889">
                  <c:v>53</c:v>
                </c:pt>
                <c:pt idx="1890">
                  <c:v>57</c:v>
                </c:pt>
                <c:pt idx="1891">
                  <c:v>53</c:v>
                </c:pt>
                <c:pt idx="1892">
                  <c:v>51</c:v>
                </c:pt>
                <c:pt idx="1893">
                  <c:v>46</c:v>
                </c:pt>
                <c:pt idx="1894">
                  <c:v>57</c:v>
                </c:pt>
                <c:pt idx="1895">
                  <c:v>47</c:v>
                </c:pt>
                <c:pt idx="1896">
                  <c:v>49</c:v>
                </c:pt>
                <c:pt idx="1897">
                  <c:v>36</c:v>
                </c:pt>
                <c:pt idx="1898">
                  <c:v>47</c:v>
                </c:pt>
                <c:pt idx="1899">
                  <c:v>46</c:v>
                </c:pt>
                <c:pt idx="1900">
                  <c:v>61</c:v>
                </c:pt>
                <c:pt idx="1901">
                  <c:v>55</c:v>
                </c:pt>
                <c:pt idx="1902">
                  <c:v>46</c:v>
                </c:pt>
                <c:pt idx="1903">
                  <c:v>33</c:v>
                </c:pt>
                <c:pt idx="1904">
                  <c:v>44</c:v>
                </c:pt>
                <c:pt idx="1905">
                  <c:v>53</c:v>
                </c:pt>
                <c:pt idx="1906">
                  <c:v>54</c:v>
                </c:pt>
                <c:pt idx="1907">
                  <c:v>53</c:v>
                </c:pt>
                <c:pt idx="1908">
                  <c:v>50</c:v>
                </c:pt>
                <c:pt idx="1909">
                  <c:v>59</c:v>
                </c:pt>
                <c:pt idx="1910">
                  <c:v>57</c:v>
                </c:pt>
                <c:pt idx="1911">
                  <c:v>53</c:v>
                </c:pt>
                <c:pt idx="1912">
                  <c:v>46</c:v>
                </c:pt>
                <c:pt idx="1913">
                  <c:v>48</c:v>
                </c:pt>
                <c:pt idx="1914">
                  <c:v>56</c:v>
                </c:pt>
                <c:pt idx="1915">
                  <c:v>57</c:v>
                </c:pt>
                <c:pt idx="1916">
                  <c:v>52</c:v>
                </c:pt>
                <c:pt idx="1917">
                  <c:v>43</c:v>
                </c:pt>
                <c:pt idx="1918">
                  <c:v>44</c:v>
                </c:pt>
                <c:pt idx="1919">
                  <c:v>50</c:v>
                </c:pt>
                <c:pt idx="1920">
                  <c:v>48</c:v>
                </c:pt>
                <c:pt idx="1921">
                  <c:v>57</c:v>
                </c:pt>
                <c:pt idx="1922">
                  <c:v>53</c:v>
                </c:pt>
                <c:pt idx="1923">
                  <c:v>54</c:v>
                </c:pt>
                <c:pt idx="1924">
                  <c:v>47</c:v>
                </c:pt>
                <c:pt idx="1925">
                  <c:v>47</c:v>
                </c:pt>
                <c:pt idx="1926">
                  <c:v>38</c:v>
                </c:pt>
                <c:pt idx="1927">
                  <c:v>54</c:v>
                </c:pt>
                <c:pt idx="1928">
                  <c:v>42</c:v>
                </c:pt>
                <c:pt idx="1929">
                  <c:v>49</c:v>
                </c:pt>
                <c:pt idx="1930">
                  <c:v>50</c:v>
                </c:pt>
                <c:pt idx="1931">
                  <c:v>52</c:v>
                </c:pt>
                <c:pt idx="1932">
                  <c:v>43</c:v>
                </c:pt>
                <c:pt idx="1933">
                  <c:v>45</c:v>
                </c:pt>
                <c:pt idx="1934">
                  <c:v>55</c:v>
                </c:pt>
                <c:pt idx="1935">
                  <c:v>38</c:v>
                </c:pt>
                <c:pt idx="1936">
                  <c:v>56</c:v>
                </c:pt>
                <c:pt idx="1937">
                  <c:v>56</c:v>
                </c:pt>
                <c:pt idx="1938">
                  <c:v>39</c:v>
                </c:pt>
                <c:pt idx="1939">
                  <c:v>49</c:v>
                </c:pt>
                <c:pt idx="1940">
                  <c:v>46</c:v>
                </c:pt>
                <c:pt idx="1941">
                  <c:v>52</c:v>
                </c:pt>
                <c:pt idx="1942">
                  <c:v>45</c:v>
                </c:pt>
                <c:pt idx="1943">
                  <c:v>43</c:v>
                </c:pt>
                <c:pt idx="1944">
                  <c:v>55</c:v>
                </c:pt>
                <c:pt idx="1945">
                  <c:v>46</c:v>
                </c:pt>
                <c:pt idx="1946">
                  <c:v>53</c:v>
                </c:pt>
                <c:pt idx="1947">
                  <c:v>57</c:v>
                </c:pt>
                <c:pt idx="1948">
                  <c:v>52</c:v>
                </c:pt>
                <c:pt idx="1949">
                  <c:v>54</c:v>
                </c:pt>
                <c:pt idx="1950">
                  <c:v>47</c:v>
                </c:pt>
                <c:pt idx="1951">
                  <c:v>52</c:v>
                </c:pt>
                <c:pt idx="1952">
                  <c:v>59</c:v>
                </c:pt>
                <c:pt idx="1953">
                  <c:v>46</c:v>
                </c:pt>
                <c:pt idx="1954">
                  <c:v>54</c:v>
                </c:pt>
                <c:pt idx="1955">
                  <c:v>44</c:v>
                </c:pt>
                <c:pt idx="1956">
                  <c:v>51</c:v>
                </c:pt>
                <c:pt idx="1957">
                  <c:v>43</c:v>
                </c:pt>
                <c:pt idx="1958">
                  <c:v>50</c:v>
                </c:pt>
                <c:pt idx="1959">
                  <c:v>41</c:v>
                </c:pt>
                <c:pt idx="1960">
                  <c:v>56</c:v>
                </c:pt>
                <c:pt idx="1961">
                  <c:v>62</c:v>
                </c:pt>
                <c:pt idx="1962">
                  <c:v>44</c:v>
                </c:pt>
                <c:pt idx="1963">
                  <c:v>41</c:v>
                </c:pt>
                <c:pt idx="1964">
                  <c:v>47</c:v>
                </c:pt>
                <c:pt idx="1965">
                  <c:v>38</c:v>
                </c:pt>
                <c:pt idx="1966">
                  <c:v>60</c:v>
                </c:pt>
                <c:pt idx="1967">
                  <c:v>53</c:v>
                </c:pt>
                <c:pt idx="1968">
                  <c:v>59</c:v>
                </c:pt>
                <c:pt idx="1969">
                  <c:v>49</c:v>
                </c:pt>
                <c:pt idx="1970">
                  <c:v>43</c:v>
                </c:pt>
                <c:pt idx="1971">
                  <c:v>42</c:v>
                </c:pt>
                <c:pt idx="1972">
                  <c:v>56</c:v>
                </c:pt>
                <c:pt idx="1973">
                  <c:v>60</c:v>
                </c:pt>
                <c:pt idx="1974">
                  <c:v>58</c:v>
                </c:pt>
                <c:pt idx="1975">
                  <c:v>56</c:v>
                </c:pt>
                <c:pt idx="1976">
                  <c:v>65</c:v>
                </c:pt>
                <c:pt idx="1977">
                  <c:v>55</c:v>
                </c:pt>
                <c:pt idx="1978">
                  <c:v>56</c:v>
                </c:pt>
                <c:pt idx="1979">
                  <c:v>53</c:v>
                </c:pt>
                <c:pt idx="1980">
                  <c:v>56</c:v>
                </c:pt>
                <c:pt idx="1981">
                  <c:v>51</c:v>
                </c:pt>
                <c:pt idx="1982">
                  <c:v>59</c:v>
                </c:pt>
                <c:pt idx="1983">
                  <c:v>42</c:v>
                </c:pt>
                <c:pt idx="1984">
                  <c:v>38</c:v>
                </c:pt>
                <c:pt idx="1985">
                  <c:v>56</c:v>
                </c:pt>
                <c:pt idx="1986">
                  <c:v>44</c:v>
                </c:pt>
                <c:pt idx="1987">
                  <c:v>55</c:v>
                </c:pt>
                <c:pt idx="1988">
                  <c:v>52</c:v>
                </c:pt>
                <c:pt idx="1989">
                  <c:v>51</c:v>
                </c:pt>
                <c:pt idx="1990">
                  <c:v>46</c:v>
                </c:pt>
                <c:pt idx="1991">
                  <c:v>59</c:v>
                </c:pt>
                <c:pt idx="1992">
                  <c:v>52</c:v>
                </c:pt>
                <c:pt idx="1993">
                  <c:v>48</c:v>
                </c:pt>
                <c:pt idx="1994">
                  <c:v>54</c:v>
                </c:pt>
                <c:pt idx="1995">
                  <c:v>56</c:v>
                </c:pt>
                <c:pt idx="1996">
                  <c:v>54</c:v>
                </c:pt>
                <c:pt idx="1997">
                  <c:v>67</c:v>
                </c:pt>
                <c:pt idx="1998">
                  <c:v>46</c:v>
                </c:pt>
                <c:pt idx="1999">
                  <c:v>49</c:v>
                </c:pt>
                <c:pt idx="2000">
                  <c:v>63</c:v>
                </c:pt>
                <c:pt idx="2001">
                  <c:v>49</c:v>
                </c:pt>
                <c:pt idx="2002">
                  <c:v>45</c:v>
                </c:pt>
                <c:pt idx="2003">
                  <c:v>56</c:v>
                </c:pt>
                <c:pt idx="2004">
                  <c:v>59</c:v>
                </c:pt>
                <c:pt idx="2005">
                  <c:v>56</c:v>
                </c:pt>
                <c:pt idx="2006">
                  <c:v>68</c:v>
                </c:pt>
                <c:pt idx="2007">
                  <c:v>59</c:v>
                </c:pt>
                <c:pt idx="2008">
                  <c:v>48</c:v>
                </c:pt>
                <c:pt idx="2009">
                  <c:v>51</c:v>
                </c:pt>
                <c:pt idx="2010">
                  <c:v>50</c:v>
                </c:pt>
                <c:pt idx="2011">
                  <c:v>49</c:v>
                </c:pt>
                <c:pt idx="2012">
                  <c:v>51</c:v>
                </c:pt>
                <c:pt idx="2013">
                  <c:v>64</c:v>
                </c:pt>
                <c:pt idx="2014">
                  <c:v>50</c:v>
                </c:pt>
                <c:pt idx="2015">
                  <c:v>60</c:v>
                </c:pt>
                <c:pt idx="2016">
                  <c:v>54</c:v>
                </c:pt>
                <c:pt idx="2017">
                  <c:v>50</c:v>
                </c:pt>
                <c:pt idx="2018">
                  <c:v>59</c:v>
                </c:pt>
                <c:pt idx="2019">
                  <c:v>54</c:v>
                </c:pt>
                <c:pt idx="2020">
                  <c:v>52</c:v>
                </c:pt>
                <c:pt idx="2021">
                  <c:v>43</c:v>
                </c:pt>
                <c:pt idx="2022">
                  <c:v>57</c:v>
                </c:pt>
                <c:pt idx="2023">
                  <c:v>71</c:v>
                </c:pt>
                <c:pt idx="2024">
                  <c:v>60</c:v>
                </c:pt>
                <c:pt idx="2025">
                  <c:v>56</c:v>
                </c:pt>
                <c:pt idx="2026">
                  <c:v>66</c:v>
                </c:pt>
                <c:pt idx="2027">
                  <c:v>72</c:v>
                </c:pt>
                <c:pt idx="2028">
                  <c:v>50</c:v>
                </c:pt>
                <c:pt idx="2029">
                  <c:v>56</c:v>
                </c:pt>
                <c:pt idx="2030">
                  <c:v>65</c:v>
                </c:pt>
                <c:pt idx="2031">
                  <c:v>63</c:v>
                </c:pt>
                <c:pt idx="2032">
                  <c:v>52</c:v>
                </c:pt>
                <c:pt idx="2033">
                  <c:v>54</c:v>
                </c:pt>
                <c:pt idx="2034">
                  <c:v>59</c:v>
                </c:pt>
                <c:pt idx="2035">
                  <c:v>64</c:v>
                </c:pt>
                <c:pt idx="2036">
                  <c:v>59</c:v>
                </c:pt>
                <c:pt idx="2037">
                  <c:v>60</c:v>
                </c:pt>
                <c:pt idx="2038">
                  <c:v>67</c:v>
                </c:pt>
                <c:pt idx="2039">
                  <c:v>80</c:v>
                </c:pt>
                <c:pt idx="2040">
                  <c:v>68</c:v>
                </c:pt>
                <c:pt idx="2041">
                  <c:v>75</c:v>
                </c:pt>
                <c:pt idx="2042">
                  <c:v>67</c:v>
                </c:pt>
                <c:pt idx="2043">
                  <c:v>66</c:v>
                </c:pt>
                <c:pt idx="2044">
                  <c:v>67</c:v>
                </c:pt>
                <c:pt idx="2045">
                  <c:v>71</c:v>
                </c:pt>
                <c:pt idx="2046">
                  <c:v>63</c:v>
                </c:pt>
                <c:pt idx="2047">
                  <c:v>71</c:v>
                </c:pt>
                <c:pt idx="2048">
                  <c:v>69</c:v>
                </c:pt>
                <c:pt idx="2049">
                  <c:v>54</c:v>
                </c:pt>
                <c:pt idx="2050">
                  <c:v>58</c:v>
                </c:pt>
                <c:pt idx="2051">
                  <c:v>74</c:v>
                </c:pt>
                <c:pt idx="2052">
                  <c:v>65</c:v>
                </c:pt>
                <c:pt idx="2053">
                  <c:v>70</c:v>
                </c:pt>
                <c:pt idx="2054">
                  <c:v>57</c:v>
                </c:pt>
                <c:pt idx="2055">
                  <c:v>76</c:v>
                </c:pt>
                <c:pt idx="2056">
                  <c:v>71</c:v>
                </c:pt>
                <c:pt idx="2057">
                  <c:v>71</c:v>
                </c:pt>
                <c:pt idx="2058">
                  <c:v>68</c:v>
                </c:pt>
                <c:pt idx="2059">
                  <c:v>77</c:v>
                </c:pt>
                <c:pt idx="2060">
                  <c:v>73</c:v>
                </c:pt>
                <c:pt idx="2061">
                  <c:v>72</c:v>
                </c:pt>
                <c:pt idx="2062">
                  <c:v>93</c:v>
                </c:pt>
                <c:pt idx="2063">
                  <c:v>85</c:v>
                </c:pt>
                <c:pt idx="2064">
                  <c:v>79</c:v>
                </c:pt>
                <c:pt idx="2065">
                  <c:v>76</c:v>
                </c:pt>
                <c:pt idx="2066">
                  <c:v>77</c:v>
                </c:pt>
                <c:pt idx="2067">
                  <c:v>90</c:v>
                </c:pt>
                <c:pt idx="2068">
                  <c:v>88</c:v>
                </c:pt>
                <c:pt idx="2069">
                  <c:v>71</c:v>
                </c:pt>
                <c:pt idx="2070">
                  <c:v>76</c:v>
                </c:pt>
                <c:pt idx="2071">
                  <c:v>73</c:v>
                </c:pt>
                <c:pt idx="2072">
                  <c:v>74</c:v>
                </c:pt>
                <c:pt idx="2073">
                  <c:v>75</c:v>
                </c:pt>
                <c:pt idx="2074">
                  <c:v>76</c:v>
                </c:pt>
                <c:pt idx="2075">
                  <c:v>82</c:v>
                </c:pt>
                <c:pt idx="2076">
                  <c:v>71</c:v>
                </c:pt>
                <c:pt idx="2077">
                  <c:v>84</c:v>
                </c:pt>
                <c:pt idx="2078">
                  <c:v>81</c:v>
                </c:pt>
                <c:pt idx="2079">
                  <c:v>71</c:v>
                </c:pt>
                <c:pt idx="2080">
                  <c:v>80</c:v>
                </c:pt>
                <c:pt idx="2081">
                  <c:v>88</c:v>
                </c:pt>
                <c:pt idx="2082">
                  <c:v>76</c:v>
                </c:pt>
                <c:pt idx="2083">
                  <c:v>108</c:v>
                </c:pt>
                <c:pt idx="2084">
                  <c:v>81</c:v>
                </c:pt>
                <c:pt idx="2085">
                  <c:v>84</c:v>
                </c:pt>
                <c:pt idx="2086">
                  <c:v>72</c:v>
                </c:pt>
                <c:pt idx="2087">
                  <c:v>74</c:v>
                </c:pt>
                <c:pt idx="2088">
                  <c:v>76</c:v>
                </c:pt>
                <c:pt idx="2089">
                  <c:v>84</c:v>
                </c:pt>
                <c:pt idx="2090">
                  <c:v>77</c:v>
                </c:pt>
                <c:pt idx="2091">
                  <c:v>85</c:v>
                </c:pt>
                <c:pt idx="2092">
                  <c:v>86</c:v>
                </c:pt>
                <c:pt idx="2093">
                  <c:v>79</c:v>
                </c:pt>
                <c:pt idx="2094">
                  <c:v>84</c:v>
                </c:pt>
                <c:pt idx="2095">
                  <c:v>95</c:v>
                </c:pt>
                <c:pt idx="2096">
                  <c:v>76</c:v>
                </c:pt>
                <c:pt idx="2097">
                  <c:v>92</c:v>
                </c:pt>
                <c:pt idx="2098">
                  <c:v>76</c:v>
                </c:pt>
                <c:pt idx="2099">
                  <c:v>81</c:v>
                </c:pt>
                <c:pt idx="2100">
                  <c:v>75</c:v>
                </c:pt>
                <c:pt idx="2101">
                  <c:v>87</c:v>
                </c:pt>
                <c:pt idx="2102">
                  <c:v>73</c:v>
                </c:pt>
                <c:pt idx="2103">
                  <c:v>72</c:v>
                </c:pt>
                <c:pt idx="2104">
                  <c:v>95</c:v>
                </c:pt>
                <c:pt idx="2105">
                  <c:v>81</c:v>
                </c:pt>
                <c:pt idx="2106">
                  <c:v>87</c:v>
                </c:pt>
                <c:pt idx="2107">
                  <c:v>82</c:v>
                </c:pt>
                <c:pt idx="2108">
                  <c:v>70</c:v>
                </c:pt>
                <c:pt idx="2109">
                  <c:v>81</c:v>
                </c:pt>
                <c:pt idx="2110">
                  <c:v>66</c:v>
                </c:pt>
                <c:pt idx="2111">
                  <c:v>79</c:v>
                </c:pt>
                <c:pt idx="2112">
                  <c:v>93</c:v>
                </c:pt>
                <c:pt idx="2113">
                  <c:v>86</c:v>
                </c:pt>
                <c:pt idx="2114">
                  <c:v>91</c:v>
                </c:pt>
                <c:pt idx="2115">
                  <c:v>78</c:v>
                </c:pt>
                <c:pt idx="2116">
                  <c:v>72</c:v>
                </c:pt>
                <c:pt idx="2117">
                  <c:v>86</c:v>
                </c:pt>
                <c:pt idx="2118">
                  <c:v>88</c:v>
                </c:pt>
                <c:pt idx="2119">
                  <c:v>82</c:v>
                </c:pt>
                <c:pt idx="2120">
                  <c:v>83</c:v>
                </c:pt>
                <c:pt idx="2121">
                  <c:v>72</c:v>
                </c:pt>
                <c:pt idx="2122">
                  <c:v>90</c:v>
                </c:pt>
                <c:pt idx="2123">
                  <c:v>68</c:v>
                </c:pt>
                <c:pt idx="2124">
                  <c:v>69</c:v>
                </c:pt>
                <c:pt idx="2125">
                  <c:v>74</c:v>
                </c:pt>
                <c:pt idx="2126">
                  <c:v>89</c:v>
                </c:pt>
                <c:pt idx="2127">
                  <c:v>88</c:v>
                </c:pt>
                <c:pt idx="2128">
                  <c:v>71</c:v>
                </c:pt>
                <c:pt idx="2129">
                  <c:v>78</c:v>
                </c:pt>
                <c:pt idx="2130">
                  <c:v>87</c:v>
                </c:pt>
                <c:pt idx="2131">
                  <c:v>84</c:v>
                </c:pt>
                <c:pt idx="2132">
                  <c:v>74</c:v>
                </c:pt>
                <c:pt idx="2133">
                  <c:v>66</c:v>
                </c:pt>
                <c:pt idx="2134">
                  <c:v>73</c:v>
                </c:pt>
                <c:pt idx="2135">
                  <c:v>75</c:v>
                </c:pt>
                <c:pt idx="2136">
                  <c:v>70</c:v>
                </c:pt>
                <c:pt idx="2137">
                  <c:v>66</c:v>
                </c:pt>
                <c:pt idx="2138">
                  <c:v>69</c:v>
                </c:pt>
                <c:pt idx="2139">
                  <c:v>81</c:v>
                </c:pt>
                <c:pt idx="2140">
                  <c:v>83</c:v>
                </c:pt>
                <c:pt idx="2141">
                  <c:v>71</c:v>
                </c:pt>
                <c:pt idx="2142">
                  <c:v>76</c:v>
                </c:pt>
                <c:pt idx="2143">
                  <c:v>80</c:v>
                </c:pt>
                <c:pt idx="2144">
                  <c:v>58</c:v>
                </c:pt>
                <c:pt idx="2145">
                  <c:v>69</c:v>
                </c:pt>
                <c:pt idx="2146">
                  <c:v>63</c:v>
                </c:pt>
                <c:pt idx="2147">
                  <c:v>76</c:v>
                </c:pt>
                <c:pt idx="2148">
                  <c:v>83</c:v>
                </c:pt>
                <c:pt idx="2149">
                  <c:v>77</c:v>
                </c:pt>
                <c:pt idx="2150">
                  <c:v>71</c:v>
                </c:pt>
                <c:pt idx="2151">
                  <c:v>79</c:v>
                </c:pt>
                <c:pt idx="2152">
                  <c:v>85</c:v>
                </c:pt>
                <c:pt idx="2153">
                  <c:v>77</c:v>
                </c:pt>
                <c:pt idx="2154">
                  <c:v>76</c:v>
                </c:pt>
                <c:pt idx="2155">
                  <c:v>70</c:v>
                </c:pt>
                <c:pt idx="2156">
                  <c:v>62</c:v>
                </c:pt>
                <c:pt idx="2157">
                  <c:v>61</c:v>
                </c:pt>
                <c:pt idx="2158">
                  <c:v>81</c:v>
                </c:pt>
                <c:pt idx="2159">
                  <c:v>69</c:v>
                </c:pt>
                <c:pt idx="2160">
                  <c:v>72</c:v>
                </c:pt>
                <c:pt idx="2161">
                  <c:v>77</c:v>
                </c:pt>
                <c:pt idx="2162">
                  <c:v>69</c:v>
                </c:pt>
                <c:pt idx="2163">
                  <c:v>70</c:v>
                </c:pt>
                <c:pt idx="2164">
                  <c:v>71</c:v>
                </c:pt>
                <c:pt idx="2165">
                  <c:v>100</c:v>
                </c:pt>
                <c:pt idx="2166">
                  <c:v>78</c:v>
                </c:pt>
                <c:pt idx="2167">
                  <c:v>75</c:v>
                </c:pt>
                <c:pt idx="2168">
                  <c:v>71</c:v>
                </c:pt>
                <c:pt idx="2169">
                  <c:v>75</c:v>
                </c:pt>
                <c:pt idx="2170">
                  <c:v>67</c:v>
                </c:pt>
                <c:pt idx="2171">
                  <c:v>78</c:v>
                </c:pt>
                <c:pt idx="2172">
                  <c:v>67</c:v>
                </c:pt>
                <c:pt idx="2173">
                  <c:v>70</c:v>
                </c:pt>
                <c:pt idx="2174">
                  <c:v>73</c:v>
                </c:pt>
                <c:pt idx="2175">
                  <c:v>72</c:v>
                </c:pt>
                <c:pt idx="2176">
                  <c:v>72</c:v>
                </c:pt>
                <c:pt idx="2177">
                  <c:v>73</c:v>
                </c:pt>
                <c:pt idx="2178">
                  <c:v>85</c:v>
                </c:pt>
                <c:pt idx="2179">
                  <c:v>89</c:v>
                </c:pt>
                <c:pt idx="2180">
                  <c:v>101</c:v>
                </c:pt>
                <c:pt idx="2181">
                  <c:v>81</c:v>
                </c:pt>
                <c:pt idx="2182">
                  <c:v>76</c:v>
                </c:pt>
                <c:pt idx="2183">
                  <c:v>81</c:v>
                </c:pt>
                <c:pt idx="2184">
                  <c:v>64</c:v>
                </c:pt>
                <c:pt idx="2185">
                  <c:v>73</c:v>
                </c:pt>
                <c:pt idx="2186">
                  <c:v>78</c:v>
                </c:pt>
                <c:pt idx="2187">
                  <c:v>72</c:v>
                </c:pt>
                <c:pt idx="2188">
                  <c:v>86</c:v>
                </c:pt>
                <c:pt idx="2189">
                  <c:v>74</c:v>
                </c:pt>
                <c:pt idx="2190">
                  <c:v>88</c:v>
                </c:pt>
                <c:pt idx="2191">
                  <c:v>81</c:v>
                </c:pt>
                <c:pt idx="2192">
                  <c:v>79</c:v>
                </c:pt>
                <c:pt idx="2193">
                  <c:v>94</c:v>
                </c:pt>
                <c:pt idx="2194">
                  <c:v>82</c:v>
                </c:pt>
                <c:pt idx="2195">
                  <c:v>75</c:v>
                </c:pt>
                <c:pt idx="2196">
                  <c:v>67</c:v>
                </c:pt>
                <c:pt idx="2197">
                  <c:v>78</c:v>
                </c:pt>
                <c:pt idx="2198">
                  <c:v>83</c:v>
                </c:pt>
                <c:pt idx="2199">
                  <c:v>83</c:v>
                </c:pt>
                <c:pt idx="2200">
                  <c:v>87</c:v>
                </c:pt>
                <c:pt idx="2201">
                  <c:v>83</c:v>
                </c:pt>
                <c:pt idx="2202">
                  <c:v>90</c:v>
                </c:pt>
                <c:pt idx="2203">
                  <c:v>77</c:v>
                </c:pt>
                <c:pt idx="2204">
                  <c:v>76</c:v>
                </c:pt>
                <c:pt idx="2205">
                  <c:v>93</c:v>
                </c:pt>
                <c:pt idx="2206">
                  <c:v>91</c:v>
                </c:pt>
                <c:pt idx="2207">
                  <c:v>93</c:v>
                </c:pt>
                <c:pt idx="2208">
                  <c:v>111</c:v>
                </c:pt>
                <c:pt idx="2209">
                  <c:v>86</c:v>
                </c:pt>
                <c:pt idx="2210">
                  <c:v>82</c:v>
                </c:pt>
                <c:pt idx="2211">
                  <c:v>89</c:v>
                </c:pt>
                <c:pt idx="2212">
                  <c:v>84</c:v>
                </c:pt>
                <c:pt idx="2213">
                  <c:v>100</c:v>
                </c:pt>
                <c:pt idx="2214">
                  <c:v>98</c:v>
                </c:pt>
                <c:pt idx="2215">
                  <c:v>100</c:v>
                </c:pt>
                <c:pt idx="2216">
                  <c:v>93</c:v>
                </c:pt>
                <c:pt idx="2217">
                  <c:v>78</c:v>
                </c:pt>
                <c:pt idx="2218">
                  <c:v>90</c:v>
                </c:pt>
                <c:pt idx="2219">
                  <c:v>79</c:v>
                </c:pt>
                <c:pt idx="2220">
                  <c:v>82</c:v>
                </c:pt>
                <c:pt idx="2221">
                  <c:v>79</c:v>
                </c:pt>
                <c:pt idx="2222">
                  <c:v>74</c:v>
                </c:pt>
                <c:pt idx="2223">
                  <c:v>111</c:v>
                </c:pt>
                <c:pt idx="2224">
                  <c:v>99</c:v>
                </c:pt>
                <c:pt idx="2225">
                  <c:v>81</c:v>
                </c:pt>
                <c:pt idx="2226">
                  <c:v>102</c:v>
                </c:pt>
                <c:pt idx="2227">
                  <c:v>97</c:v>
                </c:pt>
                <c:pt idx="2228">
                  <c:v>76</c:v>
                </c:pt>
                <c:pt idx="2229">
                  <c:v>83</c:v>
                </c:pt>
                <c:pt idx="2230">
                  <c:v>101</c:v>
                </c:pt>
                <c:pt idx="2231">
                  <c:v>88</c:v>
                </c:pt>
                <c:pt idx="2232">
                  <c:v>87</c:v>
                </c:pt>
                <c:pt idx="2233">
                  <c:v>115</c:v>
                </c:pt>
                <c:pt idx="2234">
                  <c:v>93</c:v>
                </c:pt>
                <c:pt idx="2235">
                  <c:v>86</c:v>
                </c:pt>
                <c:pt idx="2236">
                  <c:v>98</c:v>
                </c:pt>
                <c:pt idx="2237">
                  <c:v>75</c:v>
                </c:pt>
                <c:pt idx="2238">
                  <c:v>96</c:v>
                </c:pt>
                <c:pt idx="2239">
                  <c:v>79</c:v>
                </c:pt>
                <c:pt idx="2240">
                  <c:v>107</c:v>
                </c:pt>
                <c:pt idx="2241">
                  <c:v>98</c:v>
                </c:pt>
                <c:pt idx="2242">
                  <c:v>83</c:v>
                </c:pt>
                <c:pt idx="2243">
                  <c:v>91</c:v>
                </c:pt>
                <c:pt idx="2244">
                  <c:v>100</c:v>
                </c:pt>
                <c:pt idx="2245">
                  <c:v>105</c:v>
                </c:pt>
                <c:pt idx="2246">
                  <c:v>95</c:v>
                </c:pt>
                <c:pt idx="2247">
                  <c:v>101</c:v>
                </c:pt>
                <c:pt idx="2248">
                  <c:v>84</c:v>
                </c:pt>
                <c:pt idx="2249">
                  <c:v>85</c:v>
                </c:pt>
                <c:pt idx="2250">
                  <c:v>86</c:v>
                </c:pt>
                <c:pt idx="2251">
                  <c:v>102</c:v>
                </c:pt>
                <c:pt idx="2252">
                  <c:v>97</c:v>
                </c:pt>
                <c:pt idx="2253">
                  <c:v>97</c:v>
                </c:pt>
                <c:pt idx="2254">
                  <c:v>90</c:v>
                </c:pt>
                <c:pt idx="2255">
                  <c:v>115</c:v>
                </c:pt>
                <c:pt idx="2256">
                  <c:v>95</c:v>
                </c:pt>
                <c:pt idx="2257">
                  <c:v>98</c:v>
                </c:pt>
                <c:pt idx="2258">
                  <c:v>89</c:v>
                </c:pt>
                <c:pt idx="2259">
                  <c:v>118</c:v>
                </c:pt>
                <c:pt idx="2260">
                  <c:v>92</c:v>
                </c:pt>
                <c:pt idx="2261">
                  <c:v>94</c:v>
                </c:pt>
                <c:pt idx="2262">
                  <c:v>110</c:v>
                </c:pt>
                <c:pt idx="2263">
                  <c:v>75</c:v>
                </c:pt>
                <c:pt idx="2264">
                  <c:v>103</c:v>
                </c:pt>
                <c:pt idx="2265">
                  <c:v>112</c:v>
                </c:pt>
                <c:pt idx="2266">
                  <c:v>97</c:v>
                </c:pt>
                <c:pt idx="2267">
                  <c:v>101</c:v>
                </c:pt>
                <c:pt idx="2268">
                  <c:v>105</c:v>
                </c:pt>
                <c:pt idx="2269">
                  <c:v>103</c:v>
                </c:pt>
                <c:pt idx="2270">
                  <c:v>112</c:v>
                </c:pt>
                <c:pt idx="2271">
                  <c:v>103</c:v>
                </c:pt>
                <c:pt idx="2272">
                  <c:v>112</c:v>
                </c:pt>
                <c:pt idx="2273">
                  <c:v>101</c:v>
                </c:pt>
                <c:pt idx="2274">
                  <c:v>108</c:v>
                </c:pt>
                <c:pt idx="2275">
                  <c:v>95</c:v>
                </c:pt>
                <c:pt idx="2276">
                  <c:v>102</c:v>
                </c:pt>
                <c:pt idx="2277">
                  <c:v>105</c:v>
                </c:pt>
                <c:pt idx="2278">
                  <c:v>87</c:v>
                </c:pt>
                <c:pt idx="2279">
                  <c:v>84</c:v>
                </c:pt>
                <c:pt idx="2280">
                  <c:v>95</c:v>
                </c:pt>
                <c:pt idx="2281">
                  <c:v>102</c:v>
                </c:pt>
                <c:pt idx="2282">
                  <c:v>102</c:v>
                </c:pt>
                <c:pt idx="2283">
                  <c:v>94</c:v>
                </c:pt>
                <c:pt idx="2284">
                  <c:v>107</c:v>
                </c:pt>
                <c:pt idx="2285">
                  <c:v>114</c:v>
                </c:pt>
                <c:pt idx="2286">
                  <c:v>93</c:v>
                </c:pt>
                <c:pt idx="2287">
                  <c:v>84</c:v>
                </c:pt>
                <c:pt idx="2288">
                  <c:v>118</c:v>
                </c:pt>
                <c:pt idx="2289">
                  <c:v>86</c:v>
                </c:pt>
                <c:pt idx="2290">
                  <c:v>94</c:v>
                </c:pt>
                <c:pt idx="2291">
                  <c:v>110</c:v>
                </c:pt>
                <c:pt idx="2292">
                  <c:v>96</c:v>
                </c:pt>
                <c:pt idx="2293">
                  <c:v>100</c:v>
                </c:pt>
                <c:pt idx="2294">
                  <c:v>77</c:v>
                </c:pt>
                <c:pt idx="2295">
                  <c:v>90</c:v>
                </c:pt>
                <c:pt idx="2296">
                  <c:v>92</c:v>
                </c:pt>
                <c:pt idx="2297">
                  <c:v>92</c:v>
                </c:pt>
                <c:pt idx="2298">
                  <c:v>132</c:v>
                </c:pt>
                <c:pt idx="2299">
                  <c:v>98</c:v>
                </c:pt>
                <c:pt idx="2300">
                  <c:v>91</c:v>
                </c:pt>
                <c:pt idx="2301">
                  <c:v>107</c:v>
                </c:pt>
                <c:pt idx="2302">
                  <c:v>89</c:v>
                </c:pt>
                <c:pt idx="2303">
                  <c:v>88</c:v>
                </c:pt>
                <c:pt idx="2304">
                  <c:v>94</c:v>
                </c:pt>
                <c:pt idx="2305">
                  <c:v>92</c:v>
                </c:pt>
                <c:pt idx="2306">
                  <c:v>84</c:v>
                </c:pt>
                <c:pt idx="2307">
                  <c:v>98</c:v>
                </c:pt>
                <c:pt idx="2308">
                  <c:v>104</c:v>
                </c:pt>
                <c:pt idx="2309">
                  <c:v>79</c:v>
                </c:pt>
                <c:pt idx="2310">
                  <c:v>98</c:v>
                </c:pt>
                <c:pt idx="2311">
                  <c:v>98</c:v>
                </c:pt>
                <c:pt idx="2312">
                  <c:v>79</c:v>
                </c:pt>
                <c:pt idx="2313">
                  <c:v>85</c:v>
                </c:pt>
                <c:pt idx="2314">
                  <c:v>77</c:v>
                </c:pt>
                <c:pt idx="2315">
                  <c:v>75</c:v>
                </c:pt>
                <c:pt idx="2316">
                  <c:v>78</c:v>
                </c:pt>
                <c:pt idx="2317">
                  <c:v>68</c:v>
                </c:pt>
                <c:pt idx="2318">
                  <c:v>70</c:v>
                </c:pt>
                <c:pt idx="2319">
                  <c:v>68</c:v>
                </c:pt>
                <c:pt idx="2320">
                  <c:v>74</c:v>
                </c:pt>
                <c:pt idx="2321">
                  <c:v>57</c:v>
                </c:pt>
                <c:pt idx="2322">
                  <c:v>66</c:v>
                </c:pt>
                <c:pt idx="2323">
                  <c:v>75</c:v>
                </c:pt>
                <c:pt idx="2324">
                  <c:v>70</c:v>
                </c:pt>
                <c:pt idx="2325">
                  <c:v>77</c:v>
                </c:pt>
                <c:pt idx="2326">
                  <c:v>67</c:v>
                </c:pt>
                <c:pt idx="2327">
                  <c:v>61</c:v>
                </c:pt>
                <c:pt idx="2328">
                  <c:v>66</c:v>
                </c:pt>
                <c:pt idx="2329">
                  <c:v>74</c:v>
                </c:pt>
                <c:pt idx="2330">
                  <c:v>61</c:v>
                </c:pt>
                <c:pt idx="2331">
                  <c:v>64</c:v>
                </c:pt>
                <c:pt idx="2332">
                  <c:v>61</c:v>
                </c:pt>
                <c:pt idx="2333">
                  <c:v>69</c:v>
                </c:pt>
                <c:pt idx="2334">
                  <c:v>60</c:v>
                </c:pt>
                <c:pt idx="2335">
                  <c:v>67</c:v>
                </c:pt>
                <c:pt idx="2336">
                  <c:v>64</c:v>
                </c:pt>
                <c:pt idx="2337">
                  <c:v>77</c:v>
                </c:pt>
                <c:pt idx="2338">
                  <c:v>65</c:v>
                </c:pt>
                <c:pt idx="2339">
                  <c:v>52</c:v>
                </c:pt>
                <c:pt idx="2340">
                  <c:v>53</c:v>
                </c:pt>
                <c:pt idx="2341">
                  <c:v>66</c:v>
                </c:pt>
                <c:pt idx="2342">
                  <c:v>66</c:v>
                </c:pt>
                <c:pt idx="2343">
                  <c:v>68</c:v>
                </c:pt>
                <c:pt idx="2344">
                  <c:v>57</c:v>
                </c:pt>
                <c:pt idx="2345">
                  <c:v>63</c:v>
                </c:pt>
                <c:pt idx="2346">
                  <c:v>54</c:v>
                </c:pt>
                <c:pt idx="2347">
                  <c:v>54</c:v>
                </c:pt>
                <c:pt idx="2348">
                  <c:v>49</c:v>
                </c:pt>
                <c:pt idx="2349">
                  <c:v>54</c:v>
                </c:pt>
                <c:pt idx="2350">
                  <c:v>41</c:v>
                </c:pt>
                <c:pt idx="2351">
                  <c:v>54</c:v>
                </c:pt>
                <c:pt idx="2352">
                  <c:v>49</c:v>
                </c:pt>
                <c:pt idx="2353">
                  <c:v>52</c:v>
                </c:pt>
                <c:pt idx="2354">
                  <c:v>50</c:v>
                </c:pt>
                <c:pt idx="2355">
                  <c:v>55</c:v>
                </c:pt>
                <c:pt idx="2356">
                  <c:v>37</c:v>
                </c:pt>
                <c:pt idx="2357">
                  <c:v>53</c:v>
                </c:pt>
                <c:pt idx="2358">
                  <c:v>44</c:v>
                </c:pt>
                <c:pt idx="2359">
                  <c:v>41</c:v>
                </c:pt>
                <c:pt idx="2360">
                  <c:v>56</c:v>
                </c:pt>
                <c:pt idx="2361">
                  <c:v>48</c:v>
                </c:pt>
                <c:pt idx="2362">
                  <c:v>52</c:v>
                </c:pt>
                <c:pt idx="2363">
                  <c:v>55</c:v>
                </c:pt>
                <c:pt idx="2364">
                  <c:v>40</c:v>
                </c:pt>
                <c:pt idx="2365">
                  <c:v>52</c:v>
                </c:pt>
                <c:pt idx="2366">
                  <c:v>38</c:v>
                </c:pt>
                <c:pt idx="2367">
                  <c:v>32</c:v>
                </c:pt>
                <c:pt idx="2368">
                  <c:v>43</c:v>
                </c:pt>
                <c:pt idx="2369">
                  <c:v>51</c:v>
                </c:pt>
                <c:pt idx="2370">
                  <c:v>55</c:v>
                </c:pt>
                <c:pt idx="2371">
                  <c:v>40</c:v>
                </c:pt>
                <c:pt idx="2372">
                  <c:v>54</c:v>
                </c:pt>
                <c:pt idx="2373">
                  <c:v>48</c:v>
                </c:pt>
                <c:pt idx="2374">
                  <c:v>40</c:v>
                </c:pt>
                <c:pt idx="2375">
                  <c:v>39</c:v>
                </c:pt>
                <c:pt idx="2376">
                  <c:v>40</c:v>
                </c:pt>
                <c:pt idx="2377">
                  <c:v>44</c:v>
                </c:pt>
                <c:pt idx="2378">
                  <c:v>50</c:v>
                </c:pt>
                <c:pt idx="2379">
                  <c:v>41</c:v>
                </c:pt>
                <c:pt idx="2380">
                  <c:v>40</c:v>
                </c:pt>
                <c:pt idx="2381">
                  <c:v>38</c:v>
                </c:pt>
                <c:pt idx="2382">
                  <c:v>43</c:v>
                </c:pt>
                <c:pt idx="2383">
                  <c:v>44</c:v>
                </c:pt>
                <c:pt idx="2384">
                  <c:v>40</c:v>
                </c:pt>
                <c:pt idx="2385">
                  <c:v>38</c:v>
                </c:pt>
                <c:pt idx="2386">
                  <c:v>56</c:v>
                </c:pt>
                <c:pt idx="2387">
                  <c:v>37</c:v>
                </c:pt>
                <c:pt idx="2388">
                  <c:v>29</c:v>
                </c:pt>
                <c:pt idx="2389">
                  <c:v>40</c:v>
                </c:pt>
                <c:pt idx="2390">
                  <c:v>51</c:v>
                </c:pt>
                <c:pt idx="2391">
                  <c:v>45</c:v>
                </c:pt>
                <c:pt idx="2392">
                  <c:v>35</c:v>
                </c:pt>
                <c:pt idx="2393">
                  <c:v>45</c:v>
                </c:pt>
                <c:pt idx="2394">
                  <c:v>44</c:v>
                </c:pt>
                <c:pt idx="2395">
                  <c:v>38</c:v>
                </c:pt>
                <c:pt idx="2396">
                  <c:v>33</c:v>
                </c:pt>
                <c:pt idx="2397">
                  <c:v>34</c:v>
                </c:pt>
                <c:pt idx="2398">
                  <c:v>45</c:v>
                </c:pt>
                <c:pt idx="2399">
                  <c:v>33</c:v>
                </c:pt>
                <c:pt idx="2400">
                  <c:v>38</c:v>
                </c:pt>
                <c:pt idx="2401">
                  <c:v>23</c:v>
                </c:pt>
                <c:pt idx="2402">
                  <c:v>32</c:v>
                </c:pt>
                <c:pt idx="2403">
                  <c:v>38</c:v>
                </c:pt>
                <c:pt idx="2404">
                  <c:v>48</c:v>
                </c:pt>
                <c:pt idx="2405">
                  <c:v>40</c:v>
                </c:pt>
                <c:pt idx="2406">
                  <c:v>32</c:v>
                </c:pt>
                <c:pt idx="2407">
                  <c:v>41</c:v>
                </c:pt>
                <c:pt idx="2408">
                  <c:v>31</c:v>
                </c:pt>
                <c:pt idx="2409">
                  <c:v>33</c:v>
                </c:pt>
                <c:pt idx="2410">
                  <c:v>41</c:v>
                </c:pt>
                <c:pt idx="2411">
                  <c:v>28</c:v>
                </c:pt>
                <c:pt idx="2412">
                  <c:v>34</c:v>
                </c:pt>
                <c:pt idx="2413">
                  <c:v>38</c:v>
                </c:pt>
                <c:pt idx="2414">
                  <c:v>32</c:v>
                </c:pt>
                <c:pt idx="2415">
                  <c:v>32</c:v>
                </c:pt>
                <c:pt idx="2416">
                  <c:v>30</c:v>
                </c:pt>
                <c:pt idx="2417">
                  <c:v>32</c:v>
                </c:pt>
                <c:pt idx="2418">
                  <c:v>31</c:v>
                </c:pt>
                <c:pt idx="2419">
                  <c:v>34</c:v>
                </c:pt>
                <c:pt idx="2420">
                  <c:v>34</c:v>
                </c:pt>
                <c:pt idx="2421">
                  <c:v>30</c:v>
                </c:pt>
                <c:pt idx="2422">
                  <c:v>37</c:v>
                </c:pt>
                <c:pt idx="2423">
                  <c:v>31</c:v>
                </c:pt>
                <c:pt idx="2424">
                  <c:v>43</c:v>
                </c:pt>
                <c:pt idx="2425">
                  <c:v>39</c:v>
                </c:pt>
                <c:pt idx="2426">
                  <c:v>32</c:v>
                </c:pt>
                <c:pt idx="2427">
                  <c:v>31</c:v>
                </c:pt>
                <c:pt idx="2428">
                  <c:v>34</c:v>
                </c:pt>
                <c:pt idx="2429">
                  <c:v>32</c:v>
                </c:pt>
                <c:pt idx="2430">
                  <c:v>34</c:v>
                </c:pt>
                <c:pt idx="2431">
                  <c:v>29</c:v>
                </c:pt>
                <c:pt idx="2432">
                  <c:v>22</c:v>
                </c:pt>
                <c:pt idx="2433">
                  <c:v>30</c:v>
                </c:pt>
                <c:pt idx="2434">
                  <c:v>38</c:v>
                </c:pt>
                <c:pt idx="2435">
                  <c:v>31</c:v>
                </c:pt>
                <c:pt idx="2436">
                  <c:v>30</c:v>
                </c:pt>
                <c:pt idx="2437">
                  <c:v>36</c:v>
                </c:pt>
                <c:pt idx="2438">
                  <c:v>41</c:v>
                </c:pt>
                <c:pt idx="2439">
                  <c:v>35</c:v>
                </c:pt>
                <c:pt idx="2440">
                  <c:v>37</c:v>
                </c:pt>
                <c:pt idx="2441">
                  <c:v>30</c:v>
                </c:pt>
                <c:pt idx="2442">
                  <c:v>29</c:v>
                </c:pt>
                <c:pt idx="2443">
                  <c:v>30</c:v>
                </c:pt>
                <c:pt idx="2444">
                  <c:v>21</c:v>
                </c:pt>
                <c:pt idx="2445">
                  <c:v>32</c:v>
                </c:pt>
                <c:pt idx="2446">
                  <c:v>27</c:v>
                </c:pt>
                <c:pt idx="2447">
                  <c:v>37</c:v>
                </c:pt>
                <c:pt idx="2448">
                  <c:v>33</c:v>
                </c:pt>
                <c:pt idx="2449">
                  <c:v>29</c:v>
                </c:pt>
                <c:pt idx="2450">
                  <c:v>40</c:v>
                </c:pt>
                <c:pt idx="2451">
                  <c:v>22</c:v>
                </c:pt>
                <c:pt idx="2452">
                  <c:v>33</c:v>
                </c:pt>
                <c:pt idx="2453">
                  <c:v>29</c:v>
                </c:pt>
                <c:pt idx="2454">
                  <c:v>29</c:v>
                </c:pt>
                <c:pt idx="2455">
                  <c:v>35</c:v>
                </c:pt>
                <c:pt idx="2456">
                  <c:v>30</c:v>
                </c:pt>
                <c:pt idx="2457">
                  <c:v>35</c:v>
                </c:pt>
                <c:pt idx="2458">
                  <c:v>25</c:v>
                </c:pt>
                <c:pt idx="2459">
                  <c:v>29</c:v>
                </c:pt>
                <c:pt idx="2460">
                  <c:v>44</c:v>
                </c:pt>
                <c:pt idx="2461">
                  <c:v>39</c:v>
                </c:pt>
                <c:pt idx="2462">
                  <c:v>26</c:v>
                </c:pt>
                <c:pt idx="2463">
                  <c:v>27</c:v>
                </c:pt>
                <c:pt idx="2464">
                  <c:v>30</c:v>
                </c:pt>
                <c:pt idx="2465">
                  <c:v>26</c:v>
                </c:pt>
                <c:pt idx="2466">
                  <c:v>36</c:v>
                </c:pt>
                <c:pt idx="2467">
                  <c:v>21</c:v>
                </c:pt>
                <c:pt idx="2468">
                  <c:v>29</c:v>
                </c:pt>
                <c:pt idx="2469">
                  <c:v>25</c:v>
                </c:pt>
                <c:pt idx="2470">
                  <c:v>34</c:v>
                </c:pt>
                <c:pt idx="2471">
                  <c:v>33</c:v>
                </c:pt>
                <c:pt idx="2472">
                  <c:v>29</c:v>
                </c:pt>
                <c:pt idx="2473">
                  <c:v>31</c:v>
                </c:pt>
                <c:pt idx="2474">
                  <c:v>28</c:v>
                </c:pt>
                <c:pt idx="2475">
                  <c:v>32</c:v>
                </c:pt>
                <c:pt idx="2476">
                  <c:v>35</c:v>
                </c:pt>
                <c:pt idx="2477">
                  <c:v>31</c:v>
                </c:pt>
                <c:pt idx="2478">
                  <c:v>31</c:v>
                </c:pt>
                <c:pt idx="2479">
                  <c:v>30</c:v>
                </c:pt>
                <c:pt idx="2480">
                  <c:v>22</c:v>
                </c:pt>
                <c:pt idx="2481">
                  <c:v>35</c:v>
                </c:pt>
                <c:pt idx="2482">
                  <c:v>30</c:v>
                </c:pt>
                <c:pt idx="2483">
                  <c:v>26</c:v>
                </c:pt>
                <c:pt idx="2484">
                  <c:v>32</c:v>
                </c:pt>
                <c:pt idx="2485">
                  <c:v>23</c:v>
                </c:pt>
                <c:pt idx="2486">
                  <c:v>31</c:v>
                </c:pt>
                <c:pt idx="2487">
                  <c:v>28</c:v>
                </c:pt>
                <c:pt idx="2488">
                  <c:v>27</c:v>
                </c:pt>
                <c:pt idx="2489">
                  <c:v>24</c:v>
                </c:pt>
                <c:pt idx="2490">
                  <c:v>32</c:v>
                </c:pt>
                <c:pt idx="2491">
                  <c:v>32</c:v>
                </c:pt>
                <c:pt idx="2492">
                  <c:v>25</c:v>
                </c:pt>
                <c:pt idx="2493">
                  <c:v>30</c:v>
                </c:pt>
                <c:pt idx="2494">
                  <c:v>32</c:v>
                </c:pt>
                <c:pt idx="2495">
                  <c:v>25</c:v>
                </c:pt>
                <c:pt idx="2496">
                  <c:v>27</c:v>
                </c:pt>
                <c:pt idx="2497">
                  <c:v>28</c:v>
                </c:pt>
                <c:pt idx="2498">
                  <c:v>33</c:v>
                </c:pt>
                <c:pt idx="2499">
                  <c:v>26</c:v>
                </c:pt>
                <c:pt idx="2500">
                  <c:v>22</c:v>
                </c:pt>
                <c:pt idx="2501">
                  <c:v>30</c:v>
                </c:pt>
                <c:pt idx="2502">
                  <c:v>24</c:v>
                </c:pt>
                <c:pt idx="2503">
                  <c:v>33</c:v>
                </c:pt>
                <c:pt idx="2504">
                  <c:v>36</c:v>
                </c:pt>
                <c:pt idx="2505">
                  <c:v>34</c:v>
                </c:pt>
                <c:pt idx="2506">
                  <c:v>32</c:v>
                </c:pt>
                <c:pt idx="2507">
                  <c:v>26</c:v>
                </c:pt>
                <c:pt idx="2508">
                  <c:v>26</c:v>
                </c:pt>
                <c:pt idx="2509">
                  <c:v>37</c:v>
                </c:pt>
                <c:pt idx="2510">
                  <c:v>30</c:v>
                </c:pt>
                <c:pt idx="2511">
                  <c:v>34</c:v>
                </c:pt>
                <c:pt idx="2512">
                  <c:v>29</c:v>
                </c:pt>
                <c:pt idx="2513">
                  <c:v>30</c:v>
                </c:pt>
                <c:pt idx="2514">
                  <c:v>31</c:v>
                </c:pt>
                <c:pt idx="2515">
                  <c:v>38</c:v>
                </c:pt>
                <c:pt idx="2516">
                  <c:v>31</c:v>
                </c:pt>
                <c:pt idx="2517">
                  <c:v>31</c:v>
                </c:pt>
                <c:pt idx="2518">
                  <c:v>39</c:v>
                </c:pt>
                <c:pt idx="2519">
                  <c:v>21</c:v>
                </c:pt>
                <c:pt idx="2520">
                  <c:v>37</c:v>
                </c:pt>
                <c:pt idx="2521">
                  <c:v>27</c:v>
                </c:pt>
                <c:pt idx="2522">
                  <c:v>36</c:v>
                </c:pt>
                <c:pt idx="2523">
                  <c:v>23</c:v>
                </c:pt>
                <c:pt idx="2524">
                  <c:v>30</c:v>
                </c:pt>
                <c:pt idx="2525">
                  <c:v>36</c:v>
                </c:pt>
                <c:pt idx="2526">
                  <c:v>40</c:v>
                </c:pt>
                <c:pt idx="2527">
                  <c:v>26</c:v>
                </c:pt>
                <c:pt idx="2528">
                  <c:v>24</c:v>
                </c:pt>
                <c:pt idx="2529">
                  <c:v>33</c:v>
                </c:pt>
                <c:pt idx="2530">
                  <c:v>31</c:v>
                </c:pt>
                <c:pt idx="2531">
                  <c:v>33</c:v>
                </c:pt>
                <c:pt idx="2532">
                  <c:v>30</c:v>
                </c:pt>
                <c:pt idx="2533">
                  <c:v>29</c:v>
                </c:pt>
                <c:pt idx="2534">
                  <c:v>34</c:v>
                </c:pt>
                <c:pt idx="2535">
                  <c:v>31</c:v>
                </c:pt>
                <c:pt idx="2536">
                  <c:v>36</c:v>
                </c:pt>
                <c:pt idx="2537">
                  <c:v>30</c:v>
                </c:pt>
                <c:pt idx="2538">
                  <c:v>38</c:v>
                </c:pt>
                <c:pt idx="2539">
                  <c:v>25</c:v>
                </c:pt>
                <c:pt idx="2540">
                  <c:v>44</c:v>
                </c:pt>
                <c:pt idx="2541">
                  <c:v>34</c:v>
                </c:pt>
                <c:pt idx="2542">
                  <c:v>34</c:v>
                </c:pt>
                <c:pt idx="2543">
                  <c:v>36</c:v>
                </c:pt>
                <c:pt idx="2544">
                  <c:v>29</c:v>
                </c:pt>
                <c:pt idx="2545">
                  <c:v>38</c:v>
                </c:pt>
                <c:pt idx="2546">
                  <c:v>40</c:v>
                </c:pt>
                <c:pt idx="2547">
                  <c:v>27</c:v>
                </c:pt>
                <c:pt idx="2548">
                  <c:v>39</c:v>
                </c:pt>
                <c:pt idx="2549">
                  <c:v>31</c:v>
                </c:pt>
                <c:pt idx="2550">
                  <c:v>38</c:v>
                </c:pt>
                <c:pt idx="2551">
                  <c:v>30</c:v>
                </c:pt>
                <c:pt idx="2552">
                  <c:v>43</c:v>
                </c:pt>
                <c:pt idx="2553">
                  <c:v>45</c:v>
                </c:pt>
                <c:pt idx="2554">
                  <c:v>36</c:v>
                </c:pt>
                <c:pt idx="2555">
                  <c:v>33</c:v>
                </c:pt>
                <c:pt idx="2556">
                  <c:v>38</c:v>
                </c:pt>
                <c:pt idx="2557">
                  <c:v>31</c:v>
                </c:pt>
                <c:pt idx="2558">
                  <c:v>33</c:v>
                </c:pt>
                <c:pt idx="2559">
                  <c:v>34</c:v>
                </c:pt>
                <c:pt idx="2560">
                  <c:v>40</c:v>
                </c:pt>
                <c:pt idx="2561">
                  <c:v>40</c:v>
                </c:pt>
                <c:pt idx="2562">
                  <c:v>48</c:v>
                </c:pt>
                <c:pt idx="2563">
                  <c:v>40</c:v>
                </c:pt>
                <c:pt idx="2564">
                  <c:v>39</c:v>
                </c:pt>
                <c:pt idx="2565">
                  <c:v>40</c:v>
                </c:pt>
                <c:pt idx="2566">
                  <c:v>35</c:v>
                </c:pt>
                <c:pt idx="2567">
                  <c:v>35</c:v>
                </c:pt>
                <c:pt idx="2568">
                  <c:v>24</c:v>
                </c:pt>
                <c:pt idx="2569">
                  <c:v>33</c:v>
                </c:pt>
                <c:pt idx="2570">
                  <c:v>32</c:v>
                </c:pt>
                <c:pt idx="2571">
                  <c:v>31</c:v>
                </c:pt>
                <c:pt idx="2572">
                  <c:v>42</c:v>
                </c:pt>
                <c:pt idx="2573">
                  <c:v>38</c:v>
                </c:pt>
                <c:pt idx="2574">
                  <c:v>36</c:v>
                </c:pt>
                <c:pt idx="2575">
                  <c:v>43</c:v>
                </c:pt>
                <c:pt idx="2576">
                  <c:v>39</c:v>
                </c:pt>
                <c:pt idx="2577">
                  <c:v>29</c:v>
                </c:pt>
                <c:pt idx="2578">
                  <c:v>44</c:v>
                </c:pt>
                <c:pt idx="2579">
                  <c:v>36</c:v>
                </c:pt>
                <c:pt idx="2580">
                  <c:v>34</c:v>
                </c:pt>
                <c:pt idx="2581">
                  <c:v>33</c:v>
                </c:pt>
                <c:pt idx="2582">
                  <c:v>39</c:v>
                </c:pt>
                <c:pt idx="2583">
                  <c:v>32</c:v>
                </c:pt>
                <c:pt idx="2584">
                  <c:v>33</c:v>
                </c:pt>
                <c:pt idx="2585">
                  <c:v>32</c:v>
                </c:pt>
                <c:pt idx="2586">
                  <c:v>38</c:v>
                </c:pt>
                <c:pt idx="2587">
                  <c:v>24</c:v>
                </c:pt>
                <c:pt idx="2588">
                  <c:v>49</c:v>
                </c:pt>
                <c:pt idx="2589">
                  <c:v>42</c:v>
                </c:pt>
                <c:pt idx="2590">
                  <c:v>40</c:v>
                </c:pt>
                <c:pt idx="2591">
                  <c:v>34</c:v>
                </c:pt>
                <c:pt idx="2592">
                  <c:v>37</c:v>
                </c:pt>
                <c:pt idx="2593">
                  <c:v>46</c:v>
                </c:pt>
                <c:pt idx="2594">
                  <c:v>39</c:v>
                </c:pt>
                <c:pt idx="2595">
                  <c:v>32</c:v>
                </c:pt>
                <c:pt idx="2596">
                  <c:v>36</c:v>
                </c:pt>
                <c:pt idx="2597">
                  <c:v>29</c:v>
                </c:pt>
                <c:pt idx="2598">
                  <c:v>33</c:v>
                </c:pt>
                <c:pt idx="2599">
                  <c:v>35</c:v>
                </c:pt>
                <c:pt idx="2600">
                  <c:v>30</c:v>
                </c:pt>
                <c:pt idx="2601">
                  <c:v>32</c:v>
                </c:pt>
                <c:pt idx="2602">
                  <c:v>29</c:v>
                </c:pt>
                <c:pt idx="2603">
                  <c:v>25</c:v>
                </c:pt>
                <c:pt idx="2604">
                  <c:v>33</c:v>
                </c:pt>
                <c:pt idx="2605">
                  <c:v>30</c:v>
                </c:pt>
                <c:pt idx="2606">
                  <c:v>37</c:v>
                </c:pt>
                <c:pt idx="2607">
                  <c:v>35</c:v>
                </c:pt>
                <c:pt idx="2608">
                  <c:v>22</c:v>
                </c:pt>
                <c:pt idx="2609">
                  <c:v>38</c:v>
                </c:pt>
                <c:pt idx="2610">
                  <c:v>39</c:v>
                </c:pt>
                <c:pt idx="2611">
                  <c:v>38</c:v>
                </c:pt>
                <c:pt idx="2612">
                  <c:v>35</c:v>
                </c:pt>
                <c:pt idx="2613">
                  <c:v>30</c:v>
                </c:pt>
                <c:pt idx="2614">
                  <c:v>30</c:v>
                </c:pt>
                <c:pt idx="2615">
                  <c:v>27</c:v>
                </c:pt>
                <c:pt idx="2616">
                  <c:v>34</c:v>
                </c:pt>
                <c:pt idx="2617">
                  <c:v>24</c:v>
                </c:pt>
                <c:pt idx="2618">
                  <c:v>39</c:v>
                </c:pt>
                <c:pt idx="2619">
                  <c:v>29</c:v>
                </c:pt>
                <c:pt idx="2620">
                  <c:v>30</c:v>
                </c:pt>
                <c:pt idx="2621">
                  <c:v>26</c:v>
                </c:pt>
                <c:pt idx="2622">
                  <c:v>29</c:v>
                </c:pt>
                <c:pt idx="2623">
                  <c:v>30</c:v>
                </c:pt>
                <c:pt idx="2624">
                  <c:v>33</c:v>
                </c:pt>
                <c:pt idx="2625">
                  <c:v>30</c:v>
                </c:pt>
                <c:pt idx="2626">
                  <c:v>29</c:v>
                </c:pt>
                <c:pt idx="2627">
                  <c:v>31</c:v>
                </c:pt>
                <c:pt idx="2628">
                  <c:v>19</c:v>
                </c:pt>
                <c:pt idx="2629">
                  <c:v>28</c:v>
                </c:pt>
                <c:pt idx="2630">
                  <c:v>29</c:v>
                </c:pt>
                <c:pt idx="2631">
                  <c:v>27</c:v>
                </c:pt>
                <c:pt idx="2632">
                  <c:v>22</c:v>
                </c:pt>
                <c:pt idx="2633">
                  <c:v>30</c:v>
                </c:pt>
                <c:pt idx="2634">
                  <c:v>33</c:v>
                </c:pt>
                <c:pt idx="2635">
                  <c:v>26</c:v>
                </c:pt>
                <c:pt idx="2636">
                  <c:v>26</c:v>
                </c:pt>
                <c:pt idx="2637">
                  <c:v>25</c:v>
                </c:pt>
                <c:pt idx="2638">
                  <c:v>23</c:v>
                </c:pt>
                <c:pt idx="2639">
                  <c:v>34</c:v>
                </c:pt>
                <c:pt idx="2640">
                  <c:v>26</c:v>
                </c:pt>
                <c:pt idx="2641">
                  <c:v>36</c:v>
                </c:pt>
                <c:pt idx="2642">
                  <c:v>24</c:v>
                </c:pt>
                <c:pt idx="2643">
                  <c:v>28</c:v>
                </c:pt>
                <c:pt idx="2644">
                  <c:v>22</c:v>
                </c:pt>
                <c:pt idx="2645">
                  <c:v>29</c:v>
                </c:pt>
                <c:pt idx="2646">
                  <c:v>29</c:v>
                </c:pt>
                <c:pt idx="2647">
                  <c:v>30</c:v>
                </c:pt>
                <c:pt idx="2648">
                  <c:v>33</c:v>
                </c:pt>
                <c:pt idx="2649">
                  <c:v>29</c:v>
                </c:pt>
                <c:pt idx="2650">
                  <c:v>25</c:v>
                </c:pt>
                <c:pt idx="2651">
                  <c:v>24</c:v>
                </c:pt>
                <c:pt idx="2652">
                  <c:v>27</c:v>
                </c:pt>
                <c:pt idx="2653">
                  <c:v>17</c:v>
                </c:pt>
                <c:pt idx="2654">
                  <c:v>24</c:v>
                </c:pt>
                <c:pt idx="2655">
                  <c:v>23</c:v>
                </c:pt>
                <c:pt idx="2656">
                  <c:v>18</c:v>
                </c:pt>
                <c:pt idx="2657">
                  <c:v>20</c:v>
                </c:pt>
                <c:pt idx="2658">
                  <c:v>30</c:v>
                </c:pt>
                <c:pt idx="2659">
                  <c:v>26</c:v>
                </c:pt>
                <c:pt idx="2660">
                  <c:v>29</c:v>
                </c:pt>
                <c:pt idx="2661">
                  <c:v>27</c:v>
                </c:pt>
                <c:pt idx="2662">
                  <c:v>25</c:v>
                </c:pt>
                <c:pt idx="2663">
                  <c:v>22</c:v>
                </c:pt>
                <c:pt idx="2664">
                  <c:v>19</c:v>
                </c:pt>
                <c:pt idx="2665">
                  <c:v>21</c:v>
                </c:pt>
                <c:pt idx="2666">
                  <c:v>29</c:v>
                </c:pt>
                <c:pt idx="2667">
                  <c:v>19</c:v>
                </c:pt>
                <c:pt idx="2668">
                  <c:v>24</c:v>
                </c:pt>
                <c:pt idx="2669">
                  <c:v>25</c:v>
                </c:pt>
                <c:pt idx="2670">
                  <c:v>20</c:v>
                </c:pt>
                <c:pt idx="2671">
                  <c:v>28</c:v>
                </c:pt>
                <c:pt idx="2672">
                  <c:v>19</c:v>
                </c:pt>
                <c:pt idx="2673">
                  <c:v>25</c:v>
                </c:pt>
                <c:pt idx="2674">
                  <c:v>23</c:v>
                </c:pt>
                <c:pt idx="2675">
                  <c:v>23</c:v>
                </c:pt>
                <c:pt idx="2676">
                  <c:v>18</c:v>
                </c:pt>
                <c:pt idx="2677">
                  <c:v>20</c:v>
                </c:pt>
                <c:pt idx="2678">
                  <c:v>20</c:v>
                </c:pt>
                <c:pt idx="2679">
                  <c:v>23</c:v>
                </c:pt>
                <c:pt idx="2680">
                  <c:v>29</c:v>
                </c:pt>
                <c:pt idx="2681">
                  <c:v>29</c:v>
                </c:pt>
                <c:pt idx="2682">
                  <c:v>20</c:v>
                </c:pt>
                <c:pt idx="2683">
                  <c:v>18</c:v>
                </c:pt>
                <c:pt idx="2684">
                  <c:v>26</c:v>
                </c:pt>
                <c:pt idx="2685">
                  <c:v>21</c:v>
                </c:pt>
                <c:pt idx="2686">
                  <c:v>23</c:v>
                </c:pt>
                <c:pt idx="2687">
                  <c:v>24</c:v>
                </c:pt>
                <c:pt idx="2688">
                  <c:v>15</c:v>
                </c:pt>
                <c:pt idx="2689">
                  <c:v>28</c:v>
                </c:pt>
                <c:pt idx="2690">
                  <c:v>18</c:v>
                </c:pt>
                <c:pt idx="2691">
                  <c:v>27</c:v>
                </c:pt>
                <c:pt idx="2692">
                  <c:v>26</c:v>
                </c:pt>
                <c:pt idx="2693">
                  <c:v>21</c:v>
                </c:pt>
                <c:pt idx="2694">
                  <c:v>17</c:v>
                </c:pt>
                <c:pt idx="2695">
                  <c:v>20</c:v>
                </c:pt>
                <c:pt idx="2696">
                  <c:v>21</c:v>
                </c:pt>
                <c:pt idx="2697">
                  <c:v>23</c:v>
                </c:pt>
                <c:pt idx="2698">
                  <c:v>22</c:v>
                </c:pt>
                <c:pt idx="2699">
                  <c:v>24</c:v>
                </c:pt>
                <c:pt idx="2700">
                  <c:v>15</c:v>
                </c:pt>
                <c:pt idx="2701">
                  <c:v>20</c:v>
                </c:pt>
                <c:pt idx="2702">
                  <c:v>26</c:v>
                </c:pt>
                <c:pt idx="2703">
                  <c:v>19</c:v>
                </c:pt>
                <c:pt idx="2704">
                  <c:v>15</c:v>
                </c:pt>
                <c:pt idx="2705">
                  <c:v>24</c:v>
                </c:pt>
                <c:pt idx="2706">
                  <c:v>26</c:v>
                </c:pt>
                <c:pt idx="2707">
                  <c:v>26</c:v>
                </c:pt>
                <c:pt idx="2708">
                  <c:v>24</c:v>
                </c:pt>
                <c:pt idx="2709">
                  <c:v>21</c:v>
                </c:pt>
                <c:pt idx="2710">
                  <c:v>19</c:v>
                </c:pt>
                <c:pt idx="2711">
                  <c:v>23</c:v>
                </c:pt>
                <c:pt idx="2712">
                  <c:v>24</c:v>
                </c:pt>
                <c:pt idx="2713">
                  <c:v>30</c:v>
                </c:pt>
                <c:pt idx="2714">
                  <c:v>26</c:v>
                </c:pt>
                <c:pt idx="2715">
                  <c:v>29</c:v>
                </c:pt>
                <c:pt idx="2716">
                  <c:v>32</c:v>
                </c:pt>
                <c:pt idx="2717">
                  <c:v>21</c:v>
                </c:pt>
                <c:pt idx="2718">
                  <c:v>22</c:v>
                </c:pt>
                <c:pt idx="2719">
                  <c:v>25</c:v>
                </c:pt>
                <c:pt idx="2720">
                  <c:v>29</c:v>
                </c:pt>
                <c:pt idx="2721">
                  <c:v>21</c:v>
                </c:pt>
                <c:pt idx="2722">
                  <c:v>21</c:v>
                </c:pt>
                <c:pt idx="2723">
                  <c:v>27</c:v>
                </c:pt>
                <c:pt idx="2724">
                  <c:v>21</c:v>
                </c:pt>
                <c:pt idx="2725">
                  <c:v>17</c:v>
                </c:pt>
                <c:pt idx="2726">
                  <c:v>22</c:v>
                </c:pt>
                <c:pt idx="2727">
                  <c:v>24</c:v>
                </c:pt>
                <c:pt idx="2728">
                  <c:v>26</c:v>
                </c:pt>
                <c:pt idx="2729">
                  <c:v>22</c:v>
                </c:pt>
                <c:pt idx="2730">
                  <c:v>16</c:v>
                </c:pt>
                <c:pt idx="2731">
                  <c:v>18</c:v>
                </c:pt>
                <c:pt idx="2732">
                  <c:v>24</c:v>
                </c:pt>
                <c:pt idx="2733">
                  <c:v>31</c:v>
                </c:pt>
                <c:pt idx="2734">
                  <c:v>16</c:v>
                </c:pt>
                <c:pt idx="2735">
                  <c:v>21</c:v>
                </c:pt>
                <c:pt idx="2736">
                  <c:v>11</c:v>
                </c:pt>
                <c:pt idx="2737">
                  <c:v>21</c:v>
                </c:pt>
                <c:pt idx="2738">
                  <c:v>30</c:v>
                </c:pt>
                <c:pt idx="2739">
                  <c:v>16</c:v>
                </c:pt>
                <c:pt idx="2740">
                  <c:v>24</c:v>
                </c:pt>
                <c:pt idx="2741">
                  <c:v>23</c:v>
                </c:pt>
                <c:pt idx="2742">
                  <c:v>17</c:v>
                </c:pt>
                <c:pt idx="2743">
                  <c:v>24</c:v>
                </c:pt>
                <c:pt idx="2744">
                  <c:v>23</c:v>
                </c:pt>
                <c:pt idx="2745">
                  <c:v>21</c:v>
                </c:pt>
                <c:pt idx="2746">
                  <c:v>25</c:v>
                </c:pt>
                <c:pt idx="2747">
                  <c:v>17</c:v>
                </c:pt>
                <c:pt idx="2748">
                  <c:v>23</c:v>
                </c:pt>
                <c:pt idx="2749">
                  <c:v>31</c:v>
                </c:pt>
                <c:pt idx="2750">
                  <c:v>22</c:v>
                </c:pt>
                <c:pt idx="2751">
                  <c:v>18</c:v>
                </c:pt>
                <c:pt idx="2752">
                  <c:v>22</c:v>
                </c:pt>
                <c:pt idx="2753">
                  <c:v>18</c:v>
                </c:pt>
                <c:pt idx="2754">
                  <c:v>23</c:v>
                </c:pt>
                <c:pt idx="2755">
                  <c:v>18</c:v>
                </c:pt>
                <c:pt idx="2756">
                  <c:v>14</c:v>
                </c:pt>
                <c:pt idx="2757">
                  <c:v>28</c:v>
                </c:pt>
                <c:pt idx="2758">
                  <c:v>23</c:v>
                </c:pt>
                <c:pt idx="2759">
                  <c:v>23</c:v>
                </c:pt>
                <c:pt idx="2760">
                  <c:v>25</c:v>
                </c:pt>
                <c:pt idx="2761">
                  <c:v>30</c:v>
                </c:pt>
                <c:pt idx="2762">
                  <c:v>23</c:v>
                </c:pt>
                <c:pt idx="2763">
                  <c:v>18</c:v>
                </c:pt>
                <c:pt idx="2764">
                  <c:v>21</c:v>
                </c:pt>
                <c:pt idx="2765">
                  <c:v>22</c:v>
                </c:pt>
                <c:pt idx="2766">
                  <c:v>27</c:v>
                </c:pt>
                <c:pt idx="2767">
                  <c:v>25</c:v>
                </c:pt>
                <c:pt idx="2768">
                  <c:v>26</c:v>
                </c:pt>
                <c:pt idx="2769">
                  <c:v>25</c:v>
                </c:pt>
                <c:pt idx="2770">
                  <c:v>25</c:v>
                </c:pt>
                <c:pt idx="2771">
                  <c:v>27</c:v>
                </c:pt>
                <c:pt idx="2772">
                  <c:v>25</c:v>
                </c:pt>
                <c:pt idx="2773">
                  <c:v>17</c:v>
                </c:pt>
                <c:pt idx="2774">
                  <c:v>25</c:v>
                </c:pt>
                <c:pt idx="2775">
                  <c:v>19</c:v>
                </c:pt>
                <c:pt idx="2776">
                  <c:v>23</c:v>
                </c:pt>
                <c:pt idx="2777">
                  <c:v>26</c:v>
                </c:pt>
                <c:pt idx="2778">
                  <c:v>21</c:v>
                </c:pt>
                <c:pt idx="2779">
                  <c:v>27</c:v>
                </c:pt>
                <c:pt idx="2780">
                  <c:v>21</c:v>
                </c:pt>
                <c:pt idx="2781">
                  <c:v>32</c:v>
                </c:pt>
                <c:pt idx="2782">
                  <c:v>25</c:v>
                </c:pt>
                <c:pt idx="2783">
                  <c:v>20</c:v>
                </c:pt>
                <c:pt idx="2784">
                  <c:v>20</c:v>
                </c:pt>
                <c:pt idx="2785">
                  <c:v>25</c:v>
                </c:pt>
                <c:pt idx="2786">
                  <c:v>19</c:v>
                </c:pt>
                <c:pt idx="2787">
                  <c:v>11</c:v>
                </c:pt>
                <c:pt idx="2788">
                  <c:v>24</c:v>
                </c:pt>
                <c:pt idx="2789">
                  <c:v>37</c:v>
                </c:pt>
                <c:pt idx="2790">
                  <c:v>22</c:v>
                </c:pt>
                <c:pt idx="2791">
                  <c:v>20</c:v>
                </c:pt>
                <c:pt idx="2792">
                  <c:v>29</c:v>
                </c:pt>
                <c:pt idx="2793">
                  <c:v>20</c:v>
                </c:pt>
                <c:pt idx="2794">
                  <c:v>26</c:v>
                </c:pt>
                <c:pt idx="2795">
                  <c:v>24</c:v>
                </c:pt>
                <c:pt idx="2796">
                  <c:v>22</c:v>
                </c:pt>
                <c:pt idx="2797">
                  <c:v>25</c:v>
                </c:pt>
                <c:pt idx="2798">
                  <c:v>24</c:v>
                </c:pt>
                <c:pt idx="2799">
                  <c:v>22</c:v>
                </c:pt>
                <c:pt idx="2800">
                  <c:v>20</c:v>
                </c:pt>
                <c:pt idx="2801">
                  <c:v>24</c:v>
                </c:pt>
                <c:pt idx="2802">
                  <c:v>22</c:v>
                </c:pt>
                <c:pt idx="2803">
                  <c:v>32</c:v>
                </c:pt>
                <c:pt idx="2804">
                  <c:v>28</c:v>
                </c:pt>
                <c:pt idx="2805">
                  <c:v>26</c:v>
                </c:pt>
                <c:pt idx="2806">
                  <c:v>28</c:v>
                </c:pt>
                <c:pt idx="2807">
                  <c:v>29</c:v>
                </c:pt>
                <c:pt idx="2808">
                  <c:v>24</c:v>
                </c:pt>
                <c:pt idx="2809">
                  <c:v>28</c:v>
                </c:pt>
                <c:pt idx="2810">
                  <c:v>27</c:v>
                </c:pt>
                <c:pt idx="2811">
                  <c:v>29</c:v>
                </c:pt>
                <c:pt idx="2812">
                  <c:v>28</c:v>
                </c:pt>
                <c:pt idx="2813">
                  <c:v>24</c:v>
                </c:pt>
                <c:pt idx="2814">
                  <c:v>18</c:v>
                </c:pt>
                <c:pt idx="2815">
                  <c:v>22</c:v>
                </c:pt>
                <c:pt idx="2816">
                  <c:v>20</c:v>
                </c:pt>
                <c:pt idx="2817">
                  <c:v>33</c:v>
                </c:pt>
                <c:pt idx="2818">
                  <c:v>25</c:v>
                </c:pt>
                <c:pt idx="2819">
                  <c:v>32</c:v>
                </c:pt>
                <c:pt idx="2820">
                  <c:v>41</c:v>
                </c:pt>
                <c:pt idx="2821">
                  <c:v>17</c:v>
                </c:pt>
                <c:pt idx="2822">
                  <c:v>32</c:v>
                </c:pt>
                <c:pt idx="2823">
                  <c:v>35</c:v>
                </c:pt>
                <c:pt idx="2824">
                  <c:v>31</c:v>
                </c:pt>
                <c:pt idx="2825">
                  <c:v>28</c:v>
                </c:pt>
                <c:pt idx="2826">
                  <c:v>32</c:v>
                </c:pt>
                <c:pt idx="2827">
                  <c:v>40</c:v>
                </c:pt>
                <c:pt idx="2828">
                  <c:v>27</c:v>
                </c:pt>
                <c:pt idx="2829">
                  <c:v>33</c:v>
                </c:pt>
                <c:pt idx="2830">
                  <c:v>31</c:v>
                </c:pt>
                <c:pt idx="2831">
                  <c:v>18</c:v>
                </c:pt>
                <c:pt idx="2832">
                  <c:v>31</c:v>
                </c:pt>
                <c:pt idx="2833">
                  <c:v>29</c:v>
                </c:pt>
                <c:pt idx="2834">
                  <c:v>25</c:v>
                </c:pt>
                <c:pt idx="2835">
                  <c:v>28</c:v>
                </c:pt>
                <c:pt idx="2836">
                  <c:v>34</c:v>
                </c:pt>
                <c:pt idx="2837">
                  <c:v>34</c:v>
                </c:pt>
                <c:pt idx="2838">
                  <c:v>25</c:v>
                </c:pt>
                <c:pt idx="2839">
                  <c:v>32</c:v>
                </c:pt>
                <c:pt idx="2840">
                  <c:v>35</c:v>
                </c:pt>
                <c:pt idx="2841">
                  <c:v>34</c:v>
                </c:pt>
                <c:pt idx="2842">
                  <c:v>36</c:v>
                </c:pt>
                <c:pt idx="2843">
                  <c:v>35</c:v>
                </c:pt>
                <c:pt idx="2844">
                  <c:v>29</c:v>
                </c:pt>
                <c:pt idx="2845">
                  <c:v>43</c:v>
                </c:pt>
                <c:pt idx="2846">
                  <c:v>28</c:v>
                </c:pt>
                <c:pt idx="2847">
                  <c:v>34</c:v>
                </c:pt>
                <c:pt idx="2848">
                  <c:v>29</c:v>
                </c:pt>
                <c:pt idx="2849">
                  <c:v>33</c:v>
                </c:pt>
                <c:pt idx="2850">
                  <c:v>34</c:v>
                </c:pt>
                <c:pt idx="2851">
                  <c:v>44</c:v>
                </c:pt>
                <c:pt idx="2852">
                  <c:v>27</c:v>
                </c:pt>
                <c:pt idx="2853">
                  <c:v>27</c:v>
                </c:pt>
                <c:pt idx="2854">
                  <c:v>33</c:v>
                </c:pt>
                <c:pt idx="2855">
                  <c:v>27</c:v>
                </c:pt>
                <c:pt idx="2856">
                  <c:v>32</c:v>
                </c:pt>
                <c:pt idx="2857">
                  <c:v>31</c:v>
                </c:pt>
                <c:pt idx="2858">
                  <c:v>30</c:v>
                </c:pt>
                <c:pt idx="2859">
                  <c:v>27</c:v>
                </c:pt>
                <c:pt idx="2860">
                  <c:v>44</c:v>
                </c:pt>
                <c:pt idx="2861">
                  <c:v>43</c:v>
                </c:pt>
                <c:pt idx="2862">
                  <c:v>24</c:v>
                </c:pt>
                <c:pt idx="2863">
                  <c:v>28</c:v>
                </c:pt>
                <c:pt idx="2864">
                  <c:v>33</c:v>
                </c:pt>
                <c:pt idx="2865">
                  <c:v>35</c:v>
                </c:pt>
                <c:pt idx="2866">
                  <c:v>36</c:v>
                </c:pt>
                <c:pt idx="2867">
                  <c:v>37</c:v>
                </c:pt>
                <c:pt idx="2868">
                  <c:v>62</c:v>
                </c:pt>
                <c:pt idx="2869">
                  <c:v>34</c:v>
                </c:pt>
                <c:pt idx="2870">
                  <c:v>44</c:v>
                </c:pt>
                <c:pt idx="2871">
                  <c:v>18</c:v>
                </c:pt>
                <c:pt idx="2872">
                  <c:v>35</c:v>
                </c:pt>
                <c:pt idx="2873">
                  <c:v>44</c:v>
                </c:pt>
                <c:pt idx="2874">
                  <c:v>39</c:v>
                </c:pt>
                <c:pt idx="2875">
                  <c:v>41</c:v>
                </c:pt>
                <c:pt idx="2876">
                  <c:v>45</c:v>
                </c:pt>
                <c:pt idx="2877">
                  <c:v>37</c:v>
                </c:pt>
                <c:pt idx="2878">
                  <c:v>43</c:v>
                </c:pt>
                <c:pt idx="2879">
                  <c:v>34</c:v>
                </c:pt>
                <c:pt idx="2880">
                  <c:v>33</c:v>
                </c:pt>
                <c:pt idx="2881">
                  <c:v>43</c:v>
                </c:pt>
                <c:pt idx="2882">
                  <c:v>36</c:v>
                </c:pt>
                <c:pt idx="2883">
                  <c:v>41</c:v>
                </c:pt>
                <c:pt idx="2884">
                  <c:v>43</c:v>
                </c:pt>
                <c:pt idx="2885">
                  <c:v>40</c:v>
                </c:pt>
                <c:pt idx="2886">
                  <c:v>43</c:v>
                </c:pt>
                <c:pt idx="2887">
                  <c:v>47</c:v>
                </c:pt>
                <c:pt idx="2888">
                  <c:v>41</c:v>
                </c:pt>
                <c:pt idx="2889">
                  <c:v>47</c:v>
                </c:pt>
                <c:pt idx="2890">
                  <c:v>36</c:v>
                </c:pt>
                <c:pt idx="2891">
                  <c:v>47</c:v>
                </c:pt>
                <c:pt idx="2892">
                  <c:v>52</c:v>
                </c:pt>
                <c:pt idx="2893">
                  <c:v>50</c:v>
                </c:pt>
                <c:pt idx="2894">
                  <c:v>30</c:v>
                </c:pt>
                <c:pt idx="2895">
                  <c:v>51</c:v>
                </c:pt>
                <c:pt idx="2896">
                  <c:v>56</c:v>
                </c:pt>
                <c:pt idx="2897">
                  <c:v>46</c:v>
                </c:pt>
                <c:pt idx="2898">
                  <c:v>46</c:v>
                </c:pt>
                <c:pt idx="2899">
                  <c:v>37</c:v>
                </c:pt>
                <c:pt idx="2900">
                  <c:v>42</c:v>
                </c:pt>
                <c:pt idx="2901">
                  <c:v>38</c:v>
                </c:pt>
                <c:pt idx="2902">
                  <c:v>57</c:v>
                </c:pt>
                <c:pt idx="2903">
                  <c:v>36</c:v>
                </c:pt>
                <c:pt idx="2904">
                  <c:v>51</c:v>
                </c:pt>
                <c:pt idx="2905">
                  <c:v>48</c:v>
                </c:pt>
                <c:pt idx="2906">
                  <c:v>56</c:v>
                </c:pt>
                <c:pt idx="2907">
                  <c:v>35</c:v>
                </c:pt>
                <c:pt idx="2908">
                  <c:v>48</c:v>
                </c:pt>
                <c:pt idx="2909">
                  <c:v>50</c:v>
                </c:pt>
                <c:pt idx="2910">
                  <c:v>33</c:v>
                </c:pt>
                <c:pt idx="2911">
                  <c:v>48</c:v>
                </c:pt>
                <c:pt idx="2912">
                  <c:v>44</c:v>
                </c:pt>
                <c:pt idx="2913">
                  <c:v>47</c:v>
                </c:pt>
                <c:pt idx="2914">
                  <c:v>39</c:v>
                </c:pt>
                <c:pt idx="2915">
                  <c:v>40</c:v>
                </c:pt>
                <c:pt idx="2916">
                  <c:v>46</c:v>
                </c:pt>
                <c:pt idx="2917">
                  <c:v>52</c:v>
                </c:pt>
                <c:pt idx="2918">
                  <c:v>46</c:v>
                </c:pt>
                <c:pt idx="2919">
                  <c:v>51</c:v>
                </c:pt>
                <c:pt idx="2920">
                  <c:v>43</c:v>
                </c:pt>
                <c:pt idx="2921">
                  <c:v>46</c:v>
                </c:pt>
                <c:pt idx="2922">
                  <c:v>39</c:v>
                </c:pt>
                <c:pt idx="2923">
                  <c:v>47</c:v>
                </c:pt>
                <c:pt idx="2924">
                  <c:v>47</c:v>
                </c:pt>
                <c:pt idx="2925">
                  <c:v>52</c:v>
                </c:pt>
                <c:pt idx="2926">
                  <c:v>56</c:v>
                </c:pt>
                <c:pt idx="2927">
                  <c:v>44</c:v>
                </c:pt>
                <c:pt idx="2928">
                  <c:v>50</c:v>
                </c:pt>
                <c:pt idx="2929">
                  <c:v>36</c:v>
                </c:pt>
                <c:pt idx="2930">
                  <c:v>59</c:v>
                </c:pt>
                <c:pt idx="2931">
                  <c:v>47</c:v>
                </c:pt>
                <c:pt idx="2932">
                  <c:v>49</c:v>
                </c:pt>
                <c:pt idx="2933">
                  <c:v>49</c:v>
                </c:pt>
                <c:pt idx="2934">
                  <c:v>50</c:v>
                </c:pt>
                <c:pt idx="2935">
                  <c:v>37</c:v>
                </c:pt>
                <c:pt idx="2936">
                  <c:v>47</c:v>
                </c:pt>
                <c:pt idx="2937">
                  <c:v>41</c:v>
                </c:pt>
                <c:pt idx="2938">
                  <c:v>60</c:v>
                </c:pt>
                <c:pt idx="2939">
                  <c:v>53</c:v>
                </c:pt>
                <c:pt idx="2940">
                  <c:v>49</c:v>
                </c:pt>
                <c:pt idx="2941">
                  <c:v>43</c:v>
                </c:pt>
                <c:pt idx="2942">
                  <c:v>52</c:v>
                </c:pt>
                <c:pt idx="2943">
                  <c:v>48</c:v>
                </c:pt>
                <c:pt idx="2944">
                  <c:v>52</c:v>
                </c:pt>
                <c:pt idx="2945">
                  <c:v>57</c:v>
                </c:pt>
                <c:pt idx="2946">
                  <c:v>54</c:v>
                </c:pt>
                <c:pt idx="2947">
                  <c:v>30</c:v>
                </c:pt>
                <c:pt idx="2948">
                  <c:v>57</c:v>
                </c:pt>
                <c:pt idx="2949">
                  <c:v>47</c:v>
                </c:pt>
                <c:pt idx="2950">
                  <c:v>49</c:v>
                </c:pt>
                <c:pt idx="2951">
                  <c:v>53</c:v>
                </c:pt>
                <c:pt idx="2952">
                  <c:v>41</c:v>
                </c:pt>
                <c:pt idx="2953">
                  <c:v>37</c:v>
                </c:pt>
                <c:pt idx="2954">
                  <c:v>45</c:v>
                </c:pt>
                <c:pt idx="2955">
                  <c:v>30</c:v>
                </c:pt>
                <c:pt idx="2956">
                  <c:v>49</c:v>
                </c:pt>
                <c:pt idx="2957">
                  <c:v>53</c:v>
                </c:pt>
                <c:pt idx="2958">
                  <c:v>37</c:v>
                </c:pt>
                <c:pt idx="2959">
                  <c:v>42</c:v>
                </c:pt>
                <c:pt idx="2960">
                  <c:v>45</c:v>
                </c:pt>
                <c:pt idx="2961">
                  <c:v>36</c:v>
                </c:pt>
                <c:pt idx="2962">
                  <c:v>51</c:v>
                </c:pt>
                <c:pt idx="2963">
                  <c:v>34</c:v>
                </c:pt>
                <c:pt idx="2964">
                  <c:v>54</c:v>
                </c:pt>
                <c:pt idx="2965">
                  <c:v>43</c:v>
                </c:pt>
                <c:pt idx="2966">
                  <c:v>48</c:v>
                </c:pt>
                <c:pt idx="2967">
                  <c:v>44</c:v>
                </c:pt>
                <c:pt idx="2968">
                  <c:v>53</c:v>
                </c:pt>
                <c:pt idx="2969">
                  <c:v>45</c:v>
                </c:pt>
                <c:pt idx="2970">
                  <c:v>34</c:v>
                </c:pt>
                <c:pt idx="2971">
                  <c:v>43</c:v>
                </c:pt>
                <c:pt idx="2972">
                  <c:v>48</c:v>
                </c:pt>
                <c:pt idx="2973">
                  <c:v>48</c:v>
                </c:pt>
                <c:pt idx="2974">
                  <c:v>49</c:v>
                </c:pt>
                <c:pt idx="2975">
                  <c:v>51</c:v>
                </c:pt>
                <c:pt idx="2976">
                  <c:v>34</c:v>
                </c:pt>
                <c:pt idx="2977">
                  <c:v>34</c:v>
                </c:pt>
                <c:pt idx="2978">
                  <c:v>38</c:v>
                </c:pt>
                <c:pt idx="2979">
                  <c:v>42</c:v>
                </c:pt>
                <c:pt idx="2980">
                  <c:v>41</c:v>
                </c:pt>
                <c:pt idx="2981">
                  <c:v>40</c:v>
                </c:pt>
                <c:pt idx="2982">
                  <c:v>42</c:v>
                </c:pt>
                <c:pt idx="2983">
                  <c:v>43</c:v>
                </c:pt>
                <c:pt idx="2984">
                  <c:v>46</c:v>
                </c:pt>
                <c:pt idx="2985">
                  <c:v>35</c:v>
                </c:pt>
                <c:pt idx="2986">
                  <c:v>51</c:v>
                </c:pt>
                <c:pt idx="2987">
                  <c:v>38</c:v>
                </c:pt>
                <c:pt idx="2988">
                  <c:v>36</c:v>
                </c:pt>
                <c:pt idx="2989">
                  <c:v>30</c:v>
                </c:pt>
                <c:pt idx="2990">
                  <c:v>43</c:v>
                </c:pt>
                <c:pt idx="2991">
                  <c:v>27</c:v>
                </c:pt>
                <c:pt idx="2992">
                  <c:v>43</c:v>
                </c:pt>
                <c:pt idx="2993">
                  <c:v>43</c:v>
                </c:pt>
                <c:pt idx="2994">
                  <c:v>46</c:v>
                </c:pt>
                <c:pt idx="2995">
                  <c:v>54</c:v>
                </c:pt>
                <c:pt idx="2996">
                  <c:v>41</c:v>
                </c:pt>
                <c:pt idx="2997">
                  <c:v>40</c:v>
                </c:pt>
                <c:pt idx="2998">
                  <c:v>34</c:v>
                </c:pt>
                <c:pt idx="2999">
                  <c:v>38</c:v>
                </c:pt>
                <c:pt idx="3000">
                  <c:v>40</c:v>
                </c:pt>
              </c:numCache>
            </c:numRef>
          </c:val>
          <c:smooth val="0"/>
          <c:extLst>
            <c:ext xmlns:c16="http://schemas.microsoft.com/office/drawing/2014/chart" uri="{C3380CC4-5D6E-409C-BE32-E72D297353CC}">
              <c16:uniqueId val="{00000002-DAE7-499A-8C9C-C8BA166C7C17}"/>
            </c:ext>
          </c:extLst>
        </c:ser>
        <c:ser>
          <c:idx val="3"/>
          <c:order val="3"/>
          <c:tx>
            <c:v>pure tin octoate</c:v>
          </c:tx>
          <c:spPr>
            <a:ln w="28575" cap="rnd">
              <a:solidFill>
                <a:schemeClr val="accent4"/>
              </a:solidFill>
              <a:round/>
            </a:ln>
            <a:effectLst/>
          </c:spPr>
          <c:marker>
            <c:symbol val="none"/>
          </c:marker>
          <c:cat>
            <c:numRef>
              <c:f>Sheet4!$A$2:$A$3002</c:f>
              <c:numCache>
                <c:formatCode>General</c:formatCode>
                <c:ptCount val="3001"/>
                <c:pt idx="0">
                  <c:v>20</c:v>
                </c:pt>
                <c:pt idx="1">
                  <c:v>20.02</c:v>
                </c:pt>
                <c:pt idx="2">
                  <c:v>20.04</c:v>
                </c:pt>
                <c:pt idx="3">
                  <c:v>20.059999999999999</c:v>
                </c:pt>
                <c:pt idx="4">
                  <c:v>20.079999999999998</c:v>
                </c:pt>
                <c:pt idx="5">
                  <c:v>20.100000000000001</c:v>
                </c:pt>
                <c:pt idx="6">
                  <c:v>20.12</c:v>
                </c:pt>
                <c:pt idx="7">
                  <c:v>20.14</c:v>
                </c:pt>
                <c:pt idx="8">
                  <c:v>20.16</c:v>
                </c:pt>
                <c:pt idx="9">
                  <c:v>20.18</c:v>
                </c:pt>
                <c:pt idx="10">
                  <c:v>20.2</c:v>
                </c:pt>
                <c:pt idx="11">
                  <c:v>20.22</c:v>
                </c:pt>
                <c:pt idx="12">
                  <c:v>20.239999999999998</c:v>
                </c:pt>
                <c:pt idx="13">
                  <c:v>20.260000000000002</c:v>
                </c:pt>
                <c:pt idx="14">
                  <c:v>20.28</c:v>
                </c:pt>
                <c:pt idx="15">
                  <c:v>20.3</c:v>
                </c:pt>
                <c:pt idx="16">
                  <c:v>20.32</c:v>
                </c:pt>
                <c:pt idx="17">
                  <c:v>20.34</c:v>
                </c:pt>
                <c:pt idx="18">
                  <c:v>20.36</c:v>
                </c:pt>
                <c:pt idx="19">
                  <c:v>20.38</c:v>
                </c:pt>
                <c:pt idx="20">
                  <c:v>20.399999999999999</c:v>
                </c:pt>
                <c:pt idx="21">
                  <c:v>20.420000000000002</c:v>
                </c:pt>
                <c:pt idx="22">
                  <c:v>20.440000000000001</c:v>
                </c:pt>
                <c:pt idx="23">
                  <c:v>20.46</c:v>
                </c:pt>
                <c:pt idx="24">
                  <c:v>20.48</c:v>
                </c:pt>
                <c:pt idx="25">
                  <c:v>20.5</c:v>
                </c:pt>
                <c:pt idx="26">
                  <c:v>20.52</c:v>
                </c:pt>
                <c:pt idx="27">
                  <c:v>20.54</c:v>
                </c:pt>
                <c:pt idx="28">
                  <c:v>20.56</c:v>
                </c:pt>
                <c:pt idx="29">
                  <c:v>20.58</c:v>
                </c:pt>
                <c:pt idx="30">
                  <c:v>20.6</c:v>
                </c:pt>
                <c:pt idx="31">
                  <c:v>20.62</c:v>
                </c:pt>
                <c:pt idx="32">
                  <c:v>20.64</c:v>
                </c:pt>
                <c:pt idx="33">
                  <c:v>20.66</c:v>
                </c:pt>
                <c:pt idx="34">
                  <c:v>20.68</c:v>
                </c:pt>
                <c:pt idx="35">
                  <c:v>20.7</c:v>
                </c:pt>
                <c:pt idx="36">
                  <c:v>20.72</c:v>
                </c:pt>
                <c:pt idx="37">
                  <c:v>20.74</c:v>
                </c:pt>
                <c:pt idx="38">
                  <c:v>20.76</c:v>
                </c:pt>
                <c:pt idx="39">
                  <c:v>20.78</c:v>
                </c:pt>
                <c:pt idx="40">
                  <c:v>20.8</c:v>
                </c:pt>
                <c:pt idx="41">
                  <c:v>20.82</c:v>
                </c:pt>
                <c:pt idx="42">
                  <c:v>20.84</c:v>
                </c:pt>
                <c:pt idx="43">
                  <c:v>20.86</c:v>
                </c:pt>
                <c:pt idx="44">
                  <c:v>20.88</c:v>
                </c:pt>
                <c:pt idx="45">
                  <c:v>20.9</c:v>
                </c:pt>
                <c:pt idx="46">
                  <c:v>20.92</c:v>
                </c:pt>
                <c:pt idx="47">
                  <c:v>20.94</c:v>
                </c:pt>
                <c:pt idx="48">
                  <c:v>20.96</c:v>
                </c:pt>
                <c:pt idx="49">
                  <c:v>20.98</c:v>
                </c:pt>
                <c:pt idx="50">
                  <c:v>21</c:v>
                </c:pt>
                <c:pt idx="51">
                  <c:v>21.02</c:v>
                </c:pt>
                <c:pt idx="52">
                  <c:v>21.04</c:v>
                </c:pt>
                <c:pt idx="53">
                  <c:v>21.06</c:v>
                </c:pt>
                <c:pt idx="54">
                  <c:v>21.08</c:v>
                </c:pt>
                <c:pt idx="55">
                  <c:v>21.1</c:v>
                </c:pt>
                <c:pt idx="56">
                  <c:v>21.12</c:v>
                </c:pt>
                <c:pt idx="57">
                  <c:v>21.14</c:v>
                </c:pt>
                <c:pt idx="58">
                  <c:v>21.16</c:v>
                </c:pt>
                <c:pt idx="59">
                  <c:v>21.18</c:v>
                </c:pt>
                <c:pt idx="60">
                  <c:v>21.2</c:v>
                </c:pt>
                <c:pt idx="61">
                  <c:v>21.22</c:v>
                </c:pt>
                <c:pt idx="62">
                  <c:v>21.24</c:v>
                </c:pt>
                <c:pt idx="63">
                  <c:v>21.26</c:v>
                </c:pt>
                <c:pt idx="64">
                  <c:v>21.28</c:v>
                </c:pt>
                <c:pt idx="65">
                  <c:v>21.3</c:v>
                </c:pt>
                <c:pt idx="66">
                  <c:v>21.32</c:v>
                </c:pt>
                <c:pt idx="67">
                  <c:v>21.34</c:v>
                </c:pt>
                <c:pt idx="68">
                  <c:v>21.36</c:v>
                </c:pt>
                <c:pt idx="69">
                  <c:v>21.38</c:v>
                </c:pt>
                <c:pt idx="70">
                  <c:v>21.4</c:v>
                </c:pt>
                <c:pt idx="71">
                  <c:v>21.42</c:v>
                </c:pt>
                <c:pt idx="72">
                  <c:v>21.44</c:v>
                </c:pt>
                <c:pt idx="73">
                  <c:v>21.46</c:v>
                </c:pt>
                <c:pt idx="74">
                  <c:v>21.48</c:v>
                </c:pt>
                <c:pt idx="75">
                  <c:v>21.5</c:v>
                </c:pt>
                <c:pt idx="76">
                  <c:v>21.52</c:v>
                </c:pt>
                <c:pt idx="77">
                  <c:v>21.54</c:v>
                </c:pt>
                <c:pt idx="78">
                  <c:v>21.56</c:v>
                </c:pt>
                <c:pt idx="79">
                  <c:v>21.58</c:v>
                </c:pt>
                <c:pt idx="80">
                  <c:v>21.6</c:v>
                </c:pt>
                <c:pt idx="81">
                  <c:v>21.62</c:v>
                </c:pt>
                <c:pt idx="82">
                  <c:v>21.64</c:v>
                </c:pt>
                <c:pt idx="83">
                  <c:v>21.66</c:v>
                </c:pt>
                <c:pt idx="84">
                  <c:v>21.68</c:v>
                </c:pt>
                <c:pt idx="85">
                  <c:v>21.7</c:v>
                </c:pt>
                <c:pt idx="86">
                  <c:v>21.72</c:v>
                </c:pt>
                <c:pt idx="87">
                  <c:v>21.74</c:v>
                </c:pt>
                <c:pt idx="88">
                  <c:v>21.76</c:v>
                </c:pt>
                <c:pt idx="89">
                  <c:v>21.78</c:v>
                </c:pt>
                <c:pt idx="90">
                  <c:v>21.8</c:v>
                </c:pt>
                <c:pt idx="91">
                  <c:v>21.82</c:v>
                </c:pt>
                <c:pt idx="92">
                  <c:v>21.84</c:v>
                </c:pt>
                <c:pt idx="93">
                  <c:v>21.86</c:v>
                </c:pt>
                <c:pt idx="94">
                  <c:v>21.88</c:v>
                </c:pt>
                <c:pt idx="95">
                  <c:v>21.9</c:v>
                </c:pt>
                <c:pt idx="96">
                  <c:v>21.92</c:v>
                </c:pt>
                <c:pt idx="97">
                  <c:v>21.94</c:v>
                </c:pt>
                <c:pt idx="98">
                  <c:v>21.96</c:v>
                </c:pt>
                <c:pt idx="99">
                  <c:v>21.98</c:v>
                </c:pt>
                <c:pt idx="100">
                  <c:v>22</c:v>
                </c:pt>
                <c:pt idx="101">
                  <c:v>22.02</c:v>
                </c:pt>
                <c:pt idx="102">
                  <c:v>22.04</c:v>
                </c:pt>
                <c:pt idx="103">
                  <c:v>22.06</c:v>
                </c:pt>
                <c:pt idx="104">
                  <c:v>22.08</c:v>
                </c:pt>
                <c:pt idx="105">
                  <c:v>22.1</c:v>
                </c:pt>
                <c:pt idx="106">
                  <c:v>22.12</c:v>
                </c:pt>
                <c:pt idx="107">
                  <c:v>22.14</c:v>
                </c:pt>
                <c:pt idx="108">
                  <c:v>22.16</c:v>
                </c:pt>
                <c:pt idx="109">
                  <c:v>22.18</c:v>
                </c:pt>
                <c:pt idx="110">
                  <c:v>22.2</c:v>
                </c:pt>
                <c:pt idx="111">
                  <c:v>22.22</c:v>
                </c:pt>
                <c:pt idx="112">
                  <c:v>22.24</c:v>
                </c:pt>
                <c:pt idx="113">
                  <c:v>22.26</c:v>
                </c:pt>
                <c:pt idx="114">
                  <c:v>22.28</c:v>
                </c:pt>
                <c:pt idx="115">
                  <c:v>22.3</c:v>
                </c:pt>
                <c:pt idx="116">
                  <c:v>22.32</c:v>
                </c:pt>
                <c:pt idx="117">
                  <c:v>22.34</c:v>
                </c:pt>
                <c:pt idx="118">
                  <c:v>22.36</c:v>
                </c:pt>
                <c:pt idx="119">
                  <c:v>22.38</c:v>
                </c:pt>
                <c:pt idx="120">
                  <c:v>22.4</c:v>
                </c:pt>
                <c:pt idx="121">
                  <c:v>22.42</c:v>
                </c:pt>
                <c:pt idx="122">
                  <c:v>22.44</c:v>
                </c:pt>
                <c:pt idx="123">
                  <c:v>22.46</c:v>
                </c:pt>
                <c:pt idx="124">
                  <c:v>22.48</c:v>
                </c:pt>
                <c:pt idx="125">
                  <c:v>22.5</c:v>
                </c:pt>
                <c:pt idx="126">
                  <c:v>22.52</c:v>
                </c:pt>
                <c:pt idx="127">
                  <c:v>22.54</c:v>
                </c:pt>
                <c:pt idx="128">
                  <c:v>22.56</c:v>
                </c:pt>
                <c:pt idx="129">
                  <c:v>22.58</c:v>
                </c:pt>
                <c:pt idx="130">
                  <c:v>22.6</c:v>
                </c:pt>
                <c:pt idx="131">
                  <c:v>22.62</c:v>
                </c:pt>
                <c:pt idx="132">
                  <c:v>22.64</c:v>
                </c:pt>
                <c:pt idx="133">
                  <c:v>22.66</c:v>
                </c:pt>
                <c:pt idx="134">
                  <c:v>22.68</c:v>
                </c:pt>
                <c:pt idx="135">
                  <c:v>22.7</c:v>
                </c:pt>
                <c:pt idx="136">
                  <c:v>22.72</c:v>
                </c:pt>
                <c:pt idx="137">
                  <c:v>22.74</c:v>
                </c:pt>
                <c:pt idx="138">
                  <c:v>22.76</c:v>
                </c:pt>
                <c:pt idx="139">
                  <c:v>22.78</c:v>
                </c:pt>
                <c:pt idx="140">
                  <c:v>22.8</c:v>
                </c:pt>
                <c:pt idx="141">
                  <c:v>22.82</c:v>
                </c:pt>
                <c:pt idx="142">
                  <c:v>22.84</c:v>
                </c:pt>
                <c:pt idx="143">
                  <c:v>22.86</c:v>
                </c:pt>
                <c:pt idx="144">
                  <c:v>22.88</c:v>
                </c:pt>
                <c:pt idx="145">
                  <c:v>22.9</c:v>
                </c:pt>
                <c:pt idx="146">
                  <c:v>22.92</c:v>
                </c:pt>
                <c:pt idx="147">
                  <c:v>22.94</c:v>
                </c:pt>
                <c:pt idx="148">
                  <c:v>22.96</c:v>
                </c:pt>
                <c:pt idx="149">
                  <c:v>22.98</c:v>
                </c:pt>
                <c:pt idx="150">
                  <c:v>23</c:v>
                </c:pt>
                <c:pt idx="151">
                  <c:v>23.02</c:v>
                </c:pt>
                <c:pt idx="152">
                  <c:v>23.04</c:v>
                </c:pt>
                <c:pt idx="153">
                  <c:v>23.06</c:v>
                </c:pt>
                <c:pt idx="154">
                  <c:v>23.08</c:v>
                </c:pt>
                <c:pt idx="155">
                  <c:v>23.1</c:v>
                </c:pt>
                <c:pt idx="156">
                  <c:v>23.12</c:v>
                </c:pt>
                <c:pt idx="157">
                  <c:v>23.14</c:v>
                </c:pt>
                <c:pt idx="158">
                  <c:v>23.16</c:v>
                </c:pt>
                <c:pt idx="159">
                  <c:v>23.18</c:v>
                </c:pt>
                <c:pt idx="160">
                  <c:v>23.2</c:v>
                </c:pt>
                <c:pt idx="161">
                  <c:v>23.22</c:v>
                </c:pt>
                <c:pt idx="162">
                  <c:v>23.24</c:v>
                </c:pt>
                <c:pt idx="163">
                  <c:v>23.26</c:v>
                </c:pt>
                <c:pt idx="164">
                  <c:v>23.28</c:v>
                </c:pt>
                <c:pt idx="165">
                  <c:v>23.3</c:v>
                </c:pt>
                <c:pt idx="166">
                  <c:v>23.32</c:v>
                </c:pt>
                <c:pt idx="167">
                  <c:v>23.34</c:v>
                </c:pt>
                <c:pt idx="168">
                  <c:v>23.36</c:v>
                </c:pt>
                <c:pt idx="169">
                  <c:v>23.38</c:v>
                </c:pt>
                <c:pt idx="170">
                  <c:v>23.4</c:v>
                </c:pt>
                <c:pt idx="171">
                  <c:v>23.42</c:v>
                </c:pt>
                <c:pt idx="172">
                  <c:v>23.44</c:v>
                </c:pt>
                <c:pt idx="173">
                  <c:v>23.46</c:v>
                </c:pt>
                <c:pt idx="174">
                  <c:v>23.48</c:v>
                </c:pt>
                <c:pt idx="175">
                  <c:v>23.5</c:v>
                </c:pt>
                <c:pt idx="176">
                  <c:v>23.52</c:v>
                </c:pt>
                <c:pt idx="177">
                  <c:v>23.54</c:v>
                </c:pt>
                <c:pt idx="178">
                  <c:v>23.56</c:v>
                </c:pt>
                <c:pt idx="179">
                  <c:v>23.58</c:v>
                </c:pt>
                <c:pt idx="180">
                  <c:v>23.6</c:v>
                </c:pt>
                <c:pt idx="181">
                  <c:v>23.62</c:v>
                </c:pt>
                <c:pt idx="182">
                  <c:v>23.64</c:v>
                </c:pt>
                <c:pt idx="183">
                  <c:v>23.66</c:v>
                </c:pt>
                <c:pt idx="184">
                  <c:v>23.68</c:v>
                </c:pt>
                <c:pt idx="185">
                  <c:v>23.7</c:v>
                </c:pt>
                <c:pt idx="186">
                  <c:v>23.72</c:v>
                </c:pt>
                <c:pt idx="187">
                  <c:v>23.74</c:v>
                </c:pt>
                <c:pt idx="188">
                  <c:v>23.76</c:v>
                </c:pt>
                <c:pt idx="189">
                  <c:v>23.78</c:v>
                </c:pt>
                <c:pt idx="190">
                  <c:v>23.8</c:v>
                </c:pt>
                <c:pt idx="191">
                  <c:v>23.82</c:v>
                </c:pt>
                <c:pt idx="192">
                  <c:v>23.84</c:v>
                </c:pt>
                <c:pt idx="193">
                  <c:v>23.86</c:v>
                </c:pt>
                <c:pt idx="194">
                  <c:v>23.88</c:v>
                </c:pt>
                <c:pt idx="195">
                  <c:v>23.9</c:v>
                </c:pt>
                <c:pt idx="196">
                  <c:v>23.92</c:v>
                </c:pt>
                <c:pt idx="197">
                  <c:v>23.94</c:v>
                </c:pt>
                <c:pt idx="198">
                  <c:v>23.96</c:v>
                </c:pt>
                <c:pt idx="199">
                  <c:v>23.98</c:v>
                </c:pt>
                <c:pt idx="200">
                  <c:v>24</c:v>
                </c:pt>
                <c:pt idx="201">
                  <c:v>24.02</c:v>
                </c:pt>
                <c:pt idx="202">
                  <c:v>24.04</c:v>
                </c:pt>
                <c:pt idx="203">
                  <c:v>24.06</c:v>
                </c:pt>
                <c:pt idx="204">
                  <c:v>24.08</c:v>
                </c:pt>
                <c:pt idx="205">
                  <c:v>24.1</c:v>
                </c:pt>
                <c:pt idx="206">
                  <c:v>24.12</c:v>
                </c:pt>
                <c:pt idx="207">
                  <c:v>24.14</c:v>
                </c:pt>
                <c:pt idx="208">
                  <c:v>24.16</c:v>
                </c:pt>
                <c:pt idx="209">
                  <c:v>24.18</c:v>
                </c:pt>
                <c:pt idx="210">
                  <c:v>24.2</c:v>
                </c:pt>
                <c:pt idx="211">
                  <c:v>24.22</c:v>
                </c:pt>
                <c:pt idx="212">
                  <c:v>24.24</c:v>
                </c:pt>
                <c:pt idx="213">
                  <c:v>24.26</c:v>
                </c:pt>
                <c:pt idx="214">
                  <c:v>24.28</c:v>
                </c:pt>
                <c:pt idx="215">
                  <c:v>24.3</c:v>
                </c:pt>
                <c:pt idx="216">
                  <c:v>24.32</c:v>
                </c:pt>
                <c:pt idx="217">
                  <c:v>24.34</c:v>
                </c:pt>
                <c:pt idx="218">
                  <c:v>24.36</c:v>
                </c:pt>
                <c:pt idx="219">
                  <c:v>24.38</c:v>
                </c:pt>
                <c:pt idx="220">
                  <c:v>24.4</c:v>
                </c:pt>
                <c:pt idx="221">
                  <c:v>24.42</c:v>
                </c:pt>
                <c:pt idx="222">
                  <c:v>24.44</c:v>
                </c:pt>
                <c:pt idx="223">
                  <c:v>24.46</c:v>
                </c:pt>
                <c:pt idx="224">
                  <c:v>24.48</c:v>
                </c:pt>
                <c:pt idx="225">
                  <c:v>24.5</c:v>
                </c:pt>
                <c:pt idx="226">
                  <c:v>24.52</c:v>
                </c:pt>
                <c:pt idx="227">
                  <c:v>24.54</c:v>
                </c:pt>
                <c:pt idx="228">
                  <c:v>24.56</c:v>
                </c:pt>
                <c:pt idx="229">
                  <c:v>24.58</c:v>
                </c:pt>
                <c:pt idx="230">
                  <c:v>24.6</c:v>
                </c:pt>
                <c:pt idx="231">
                  <c:v>24.62</c:v>
                </c:pt>
                <c:pt idx="232">
                  <c:v>24.64</c:v>
                </c:pt>
                <c:pt idx="233">
                  <c:v>24.66</c:v>
                </c:pt>
                <c:pt idx="234">
                  <c:v>24.68</c:v>
                </c:pt>
                <c:pt idx="235">
                  <c:v>24.7</c:v>
                </c:pt>
                <c:pt idx="236">
                  <c:v>24.72</c:v>
                </c:pt>
                <c:pt idx="237">
                  <c:v>24.74</c:v>
                </c:pt>
                <c:pt idx="238">
                  <c:v>24.76</c:v>
                </c:pt>
                <c:pt idx="239">
                  <c:v>24.78</c:v>
                </c:pt>
                <c:pt idx="240">
                  <c:v>24.8</c:v>
                </c:pt>
                <c:pt idx="241">
                  <c:v>24.82</c:v>
                </c:pt>
                <c:pt idx="242">
                  <c:v>24.84</c:v>
                </c:pt>
                <c:pt idx="243">
                  <c:v>24.86</c:v>
                </c:pt>
                <c:pt idx="244">
                  <c:v>24.88</c:v>
                </c:pt>
                <c:pt idx="245">
                  <c:v>24.9</c:v>
                </c:pt>
                <c:pt idx="246">
                  <c:v>24.92</c:v>
                </c:pt>
                <c:pt idx="247">
                  <c:v>24.94</c:v>
                </c:pt>
                <c:pt idx="248">
                  <c:v>24.96</c:v>
                </c:pt>
                <c:pt idx="249">
                  <c:v>24.98</c:v>
                </c:pt>
                <c:pt idx="250">
                  <c:v>25</c:v>
                </c:pt>
                <c:pt idx="251">
                  <c:v>25.02</c:v>
                </c:pt>
                <c:pt idx="252">
                  <c:v>25.04</c:v>
                </c:pt>
                <c:pt idx="253">
                  <c:v>25.06</c:v>
                </c:pt>
                <c:pt idx="254">
                  <c:v>25.08</c:v>
                </c:pt>
                <c:pt idx="255">
                  <c:v>25.1</c:v>
                </c:pt>
                <c:pt idx="256">
                  <c:v>25.12</c:v>
                </c:pt>
                <c:pt idx="257">
                  <c:v>25.14</c:v>
                </c:pt>
                <c:pt idx="258">
                  <c:v>25.16</c:v>
                </c:pt>
                <c:pt idx="259">
                  <c:v>25.18</c:v>
                </c:pt>
                <c:pt idx="260">
                  <c:v>25.2</c:v>
                </c:pt>
                <c:pt idx="261">
                  <c:v>25.22</c:v>
                </c:pt>
                <c:pt idx="262">
                  <c:v>25.24</c:v>
                </c:pt>
                <c:pt idx="263">
                  <c:v>25.26</c:v>
                </c:pt>
                <c:pt idx="264">
                  <c:v>25.28</c:v>
                </c:pt>
                <c:pt idx="265">
                  <c:v>25.3</c:v>
                </c:pt>
                <c:pt idx="266">
                  <c:v>25.32</c:v>
                </c:pt>
                <c:pt idx="267">
                  <c:v>25.34</c:v>
                </c:pt>
                <c:pt idx="268">
                  <c:v>25.36</c:v>
                </c:pt>
                <c:pt idx="269">
                  <c:v>25.38</c:v>
                </c:pt>
                <c:pt idx="270">
                  <c:v>25.4</c:v>
                </c:pt>
                <c:pt idx="271">
                  <c:v>25.42</c:v>
                </c:pt>
                <c:pt idx="272">
                  <c:v>25.44</c:v>
                </c:pt>
                <c:pt idx="273">
                  <c:v>25.46</c:v>
                </c:pt>
                <c:pt idx="274">
                  <c:v>25.48</c:v>
                </c:pt>
                <c:pt idx="275">
                  <c:v>25.5</c:v>
                </c:pt>
                <c:pt idx="276">
                  <c:v>25.52</c:v>
                </c:pt>
                <c:pt idx="277">
                  <c:v>25.54</c:v>
                </c:pt>
                <c:pt idx="278">
                  <c:v>25.56</c:v>
                </c:pt>
                <c:pt idx="279">
                  <c:v>25.58</c:v>
                </c:pt>
                <c:pt idx="280">
                  <c:v>25.6</c:v>
                </c:pt>
                <c:pt idx="281">
                  <c:v>25.62</c:v>
                </c:pt>
                <c:pt idx="282">
                  <c:v>25.64</c:v>
                </c:pt>
                <c:pt idx="283">
                  <c:v>25.66</c:v>
                </c:pt>
                <c:pt idx="284">
                  <c:v>25.68</c:v>
                </c:pt>
                <c:pt idx="285">
                  <c:v>25.7</c:v>
                </c:pt>
                <c:pt idx="286">
                  <c:v>25.72</c:v>
                </c:pt>
                <c:pt idx="287">
                  <c:v>25.74</c:v>
                </c:pt>
                <c:pt idx="288">
                  <c:v>25.76</c:v>
                </c:pt>
                <c:pt idx="289">
                  <c:v>25.78</c:v>
                </c:pt>
                <c:pt idx="290">
                  <c:v>25.8</c:v>
                </c:pt>
                <c:pt idx="291">
                  <c:v>25.82</c:v>
                </c:pt>
                <c:pt idx="292">
                  <c:v>25.84</c:v>
                </c:pt>
                <c:pt idx="293">
                  <c:v>25.86</c:v>
                </c:pt>
                <c:pt idx="294">
                  <c:v>25.88</c:v>
                </c:pt>
                <c:pt idx="295">
                  <c:v>25.9</c:v>
                </c:pt>
                <c:pt idx="296">
                  <c:v>25.92</c:v>
                </c:pt>
                <c:pt idx="297">
                  <c:v>25.94</c:v>
                </c:pt>
                <c:pt idx="298">
                  <c:v>25.96</c:v>
                </c:pt>
                <c:pt idx="299">
                  <c:v>25.98</c:v>
                </c:pt>
                <c:pt idx="300">
                  <c:v>26</c:v>
                </c:pt>
                <c:pt idx="301">
                  <c:v>26.02</c:v>
                </c:pt>
                <c:pt idx="302">
                  <c:v>26.04</c:v>
                </c:pt>
                <c:pt idx="303">
                  <c:v>26.06</c:v>
                </c:pt>
                <c:pt idx="304">
                  <c:v>26.08</c:v>
                </c:pt>
                <c:pt idx="305">
                  <c:v>26.1</c:v>
                </c:pt>
                <c:pt idx="306">
                  <c:v>26.12</c:v>
                </c:pt>
                <c:pt idx="307">
                  <c:v>26.14</c:v>
                </c:pt>
                <c:pt idx="308">
                  <c:v>26.16</c:v>
                </c:pt>
                <c:pt idx="309">
                  <c:v>26.18</c:v>
                </c:pt>
                <c:pt idx="310">
                  <c:v>26.2</c:v>
                </c:pt>
                <c:pt idx="311">
                  <c:v>26.22</c:v>
                </c:pt>
                <c:pt idx="312">
                  <c:v>26.24</c:v>
                </c:pt>
                <c:pt idx="313">
                  <c:v>26.26</c:v>
                </c:pt>
                <c:pt idx="314">
                  <c:v>26.28</c:v>
                </c:pt>
                <c:pt idx="315">
                  <c:v>26.3</c:v>
                </c:pt>
                <c:pt idx="316">
                  <c:v>26.32</c:v>
                </c:pt>
                <c:pt idx="317">
                  <c:v>26.34</c:v>
                </c:pt>
                <c:pt idx="318">
                  <c:v>26.36</c:v>
                </c:pt>
                <c:pt idx="319">
                  <c:v>26.38</c:v>
                </c:pt>
                <c:pt idx="320">
                  <c:v>26.4</c:v>
                </c:pt>
                <c:pt idx="321">
                  <c:v>26.42</c:v>
                </c:pt>
                <c:pt idx="322">
                  <c:v>26.44</c:v>
                </c:pt>
                <c:pt idx="323">
                  <c:v>26.46</c:v>
                </c:pt>
                <c:pt idx="324">
                  <c:v>26.48</c:v>
                </c:pt>
                <c:pt idx="325">
                  <c:v>26.5</c:v>
                </c:pt>
                <c:pt idx="326">
                  <c:v>26.52</c:v>
                </c:pt>
                <c:pt idx="327">
                  <c:v>26.54</c:v>
                </c:pt>
                <c:pt idx="328">
                  <c:v>26.56</c:v>
                </c:pt>
                <c:pt idx="329">
                  <c:v>26.58</c:v>
                </c:pt>
                <c:pt idx="330">
                  <c:v>26.6</c:v>
                </c:pt>
                <c:pt idx="331">
                  <c:v>26.62</c:v>
                </c:pt>
                <c:pt idx="332">
                  <c:v>26.64</c:v>
                </c:pt>
                <c:pt idx="333">
                  <c:v>26.66</c:v>
                </c:pt>
                <c:pt idx="334">
                  <c:v>26.68</c:v>
                </c:pt>
                <c:pt idx="335">
                  <c:v>26.7</c:v>
                </c:pt>
                <c:pt idx="336">
                  <c:v>26.72</c:v>
                </c:pt>
                <c:pt idx="337">
                  <c:v>26.74</c:v>
                </c:pt>
                <c:pt idx="338">
                  <c:v>26.76</c:v>
                </c:pt>
                <c:pt idx="339">
                  <c:v>26.78</c:v>
                </c:pt>
                <c:pt idx="340">
                  <c:v>26.8</c:v>
                </c:pt>
                <c:pt idx="341">
                  <c:v>26.82</c:v>
                </c:pt>
                <c:pt idx="342">
                  <c:v>26.84</c:v>
                </c:pt>
                <c:pt idx="343">
                  <c:v>26.86</c:v>
                </c:pt>
                <c:pt idx="344">
                  <c:v>26.88</c:v>
                </c:pt>
                <c:pt idx="345">
                  <c:v>26.9</c:v>
                </c:pt>
                <c:pt idx="346">
                  <c:v>26.92</c:v>
                </c:pt>
                <c:pt idx="347">
                  <c:v>26.94</c:v>
                </c:pt>
                <c:pt idx="348">
                  <c:v>26.96</c:v>
                </c:pt>
                <c:pt idx="349">
                  <c:v>26.98</c:v>
                </c:pt>
                <c:pt idx="350">
                  <c:v>27</c:v>
                </c:pt>
                <c:pt idx="351">
                  <c:v>27.02</c:v>
                </c:pt>
                <c:pt idx="352">
                  <c:v>27.04</c:v>
                </c:pt>
                <c:pt idx="353">
                  <c:v>27.06</c:v>
                </c:pt>
                <c:pt idx="354">
                  <c:v>27.08</c:v>
                </c:pt>
                <c:pt idx="355">
                  <c:v>27.1</c:v>
                </c:pt>
                <c:pt idx="356">
                  <c:v>27.12</c:v>
                </c:pt>
                <c:pt idx="357">
                  <c:v>27.14</c:v>
                </c:pt>
                <c:pt idx="358">
                  <c:v>27.16</c:v>
                </c:pt>
                <c:pt idx="359">
                  <c:v>27.18</c:v>
                </c:pt>
                <c:pt idx="360">
                  <c:v>27.2</c:v>
                </c:pt>
                <c:pt idx="361">
                  <c:v>27.22</c:v>
                </c:pt>
                <c:pt idx="362">
                  <c:v>27.24</c:v>
                </c:pt>
                <c:pt idx="363">
                  <c:v>27.26</c:v>
                </c:pt>
                <c:pt idx="364">
                  <c:v>27.28</c:v>
                </c:pt>
                <c:pt idx="365">
                  <c:v>27.3</c:v>
                </c:pt>
                <c:pt idx="366">
                  <c:v>27.32</c:v>
                </c:pt>
                <c:pt idx="367">
                  <c:v>27.34</c:v>
                </c:pt>
                <c:pt idx="368">
                  <c:v>27.36</c:v>
                </c:pt>
                <c:pt idx="369">
                  <c:v>27.38</c:v>
                </c:pt>
                <c:pt idx="370">
                  <c:v>27.4</c:v>
                </c:pt>
                <c:pt idx="371">
                  <c:v>27.42</c:v>
                </c:pt>
                <c:pt idx="372">
                  <c:v>27.44</c:v>
                </c:pt>
                <c:pt idx="373">
                  <c:v>27.46</c:v>
                </c:pt>
                <c:pt idx="374">
                  <c:v>27.48</c:v>
                </c:pt>
                <c:pt idx="375">
                  <c:v>27.5</c:v>
                </c:pt>
                <c:pt idx="376">
                  <c:v>27.52</c:v>
                </c:pt>
                <c:pt idx="377">
                  <c:v>27.54</c:v>
                </c:pt>
                <c:pt idx="378">
                  <c:v>27.56</c:v>
                </c:pt>
                <c:pt idx="379">
                  <c:v>27.58</c:v>
                </c:pt>
                <c:pt idx="380">
                  <c:v>27.6</c:v>
                </c:pt>
                <c:pt idx="381">
                  <c:v>27.62</c:v>
                </c:pt>
                <c:pt idx="382">
                  <c:v>27.64</c:v>
                </c:pt>
                <c:pt idx="383">
                  <c:v>27.66</c:v>
                </c:pt>
                <c:pt idx="384">
                  <c:v>27.68</c:v>
                </c:pt>
                <c:pt idx="385">
                  <c:v>27.7</c:v>
                </c:pt>
                <c:pt idx="386">
                  <c:v>27.72</c:v>
                </c:pt>
                <c:pt idx="387">
                  <c:v>27.74</c:v>
                </c:pt>
                <c:pt idx="388">
                  <c:v>27.76</c:v>
                </c:pt>
                <c:pt idx="389">
                  <c:v>27.78</c:v>
                </c:pt>
                <c:pt idx="390">
                  <c:v>27.8</c:v>
                </c:pt>
                <c:pt idx="391">
                  <c:v>27.82</c:v>
                </c:pt>
                <c:pt idx="392">
                  <c:v>27.84</c:v>
                </c:pt>
                <c:pt idx="393">
                  <c:v>27.86</c:v>
                </c:pt>
                <c:pt idx="394">
                  <c:v>27.88</c:v>
                </c:pt>
                <c:pt idx="395">
                  <c:v>27.9</c:v>
                </c:pt>
                <c:pt idx="396">
                  <c:v>27.92</c:v>
                </c:pt>
                <c:pt idx="397">
                  <c:v>27.94</c:v>
                </c:pt>
                <c:pt idx="398">
                  <c:v>27.96</c:v>
                </c:pt>
                <c:pt idx="399">
                  <c:v>27.98</c:v>
                </c:pt>
                <c:pt idx="400">
                  <c:v>28</c:v>
                </c:pt>
                <c:pt idx="401">
                  <c:v>28.02</c:v>
                </c:pt>
                <c:pt idx="402">
                  <c:v>28.04</c:v>
                </c:pt>
                <c:pt idx="403">
                  <c:v>28.06</c:v>
                </c:pt>
                <c:pt idx="404">
                  <c:v>28.08</c:v>
                </c:pt>
                <c:pt idx="405">
                  <c:v>28.1</c:v>
                </c:pt>
                <c:pt idx="406">
                  <c:v>28.12</c:v>
                </c:pt>
                <c:pt idx="407">
                  <c:v>28.14</c:v>
                </c:pt>
                <c:pt idx="408">
                  <c:v>28.16</c:v>
                </c:pt>
                <c:pt idx="409">
                  <c:v>28.18</c:v>
                </c:pt>
                <c:pt idx="410">
                  <c:v>28.2</c:v>
                </c:pt>
                <c:pt idx="411">
                  <c:v>28.22</c:v>
                </c:pt>
                <c:pt idx="412">
                  <c:v>28.24</c:v>
                </c:pt>
                <c:pt idx="413">
                  <c:v>28.26</c:v>
                </c:pt>
                <c:pt idx="414">
                  <c:v>28.28</c:v>
                </c:pt>
                <c:pt idx="415">
                  <c:v>28.3</c:v>
                </c:pt>
                <c:pt idx="416">
                  <c:v>28.32</c:v>
                </c:pt>
                <c:pt idx="417">
                  <c:v>28.34</c:v>
                </c:pt>
                <c:pt idx="418">
                  <c:v>28.36</c:v>
                </c:pt>
                <c:pt idx="419">
                  <c:v>28.38</c:v>
                </c:pt>
                <c:pt idx="420">
                  <c:v>28.4</c:v>
                </c:pt>
                <c:pt idx="421">
                  <c:v>28.42</c:v>
                </c:pt>
                <c:pt idx="422">
                  <c:v>28.44</c:v>
                </c:pt>
                <c:pt idx="423">
                  <c:v>28.46</c:v>
                </c:pt>
                <c:pt idx="424">
                  <c:v>28.48</c:v>
                </c:pt>
                <c:pt idx="425">
                  <c:v>28.5</c:v>
                </c:pt>
                <c:pt idx="426">
                  <c:v>28.52</c:v>
                </c:pt>
                <c:pt idx="427">
                  <c:v>28.54</c:v>
                </c:pt>
                <c:pt idx="428">
                  <c:v>28.56</c:v>
                </c:pt>
                <c:pt idx="429">
                  <c:v>28.58</c:v>
                </c:pt>
                <c:pt idx="430">
                  <c:v>28.6</c:v>
                </c:pt>
                <c:pt idx="431">
                  <c:v>28.62</c:v>
                </c:pt>
                <c:pt idx="432">
                  <c:v>28.64</c:v>
                </c:pt>
                <c:pt idx="433">
                  <c:v>28.66</c:v>
                </c:pt>
                <c:pt idx="434">
                  <c:v>28.68</c:v>
                </c:pt>
                <c:pt idx="435">
                  <c:v>28.7</c:v>
                </c:pt>
                <c:pt idx="436">
                  <c:v>28.72</c:v>
                </c:pt>
                <c:pt idx="437">
                  <c:v>28.74</c:v>
                </c:pt>
                <c:pt idx="438">
                  <c:v>28.76</c:v>
                </c:pt>
                <c:pt idx="439">
                  <c:v>28.78</c:v>
                </c:pt>
                <c:pt idx="440">
                  <c:v>28.8</c:v>
                </c:pt>
                <c:pt idx="441">
                  <c:v>28.82</c:v>
                </c:pt>
                <c:pt idx="442">
                  <c:v>28.84</c:v>
                </c:pt>
                <c:pt idx="443">
                  <c:v>28.86</c:v>
                </c:pt>
                <c:pt idx="444">
                  <c:v>28.88</c:v>
                </c:pt>
                <c:pt idx="445">
                  <c:v>28.9</c:v>
                </c:pt>
                <c:pt idx="446">
                  <c:v>28.92</c:v>
                </c:pt>
                <c:pt idx="447">
                  <c:v>28.94</c:v>
                </c:pt>
                <c:pt idx="448">
                  <c:v>28.96</c:v>
                </c:pt>
                <c:pt idx="449">
                  <c:v>28.98</c:v>
                </c:pt>
                <c:pt idx="450">
                  <c:v>29</c:v>
                </c:pt>
                <c:pt idx="451">
                  <c:v>29.02</c:v>
                </c:pt>
                <c:pt idx="452">
                  <c:v>29.04</c:v>
                </c:pt>
                <c:pt idx="453">
                  <c:v>29.06</c:v>
                </c:pt>
                <c:pt idx="454">
                  <c:v>29.08</c:v>
                </c:pt>
                <c:pt idx="455">
                  <c:v>29.1</c:v>
                </c:pt>
                <c:pt idx="456">
                  <c:v>29.12</c:v>
                </c:pt>
                <c:pt idx="457">
                  <c:v>29.14</c:v>
                </c:pt>
                <c:pt idx="458">
                  <c:v>29.16</c:v>
                </c:pt>
                <c:pt idx="459">
                  <c:v>29.18</c:v>
                </c:pt>
                <c:pt idx="460">
                  <c:v>29.2</c:v>
                </c:pt>
                <c:pt idx="461">
                  <c:v>29.22</c:v>
                </c:pt>
                <c:pt idx="462">
                  <c:v>29.24</c:v>
                </c:pt>
                <c:pt idx="463">
                  <c:v>29.26</c:v>
                </c:pt>
                <c:pt idx="464">
                  <c:v>29.28</c:v>
                </c:pt>
                <c:pt idx="465">
                  <c:v>29.3</c:v>
                </c:pt>
                <c:pt idx="466">
                  <c:v>29.32</c:v>
                </c:pt>
                <c:pt idx="467">
                  <c:v>29.34</c:v>
                </c:pt>
                <c:pt idx="468">
                  <c:v>29.36</c:v>
                </c:pt>
                <c:pt idx="469">
                  <c:v>29.38</c:v>
                </c:pt>
                <c:pt idx="470">
                  <c:v>29.4</c:v>
                </c:pt>
                <c:pt idx="471">
                  <c:v>29.42</c:v>
                </c:pt>
                <c:pt idx="472">
                  <c:v>29.44</c:v>
                </c:pt>
                <c:pt idx="473">
                  <c:v>29.46</c:v>
                </c:pt>
                <c:pt idx="474">
                  <c:v>29.48</c:v>
                </c:pt>
                <c:pt idx="475">
                  <c:v>29.5</c:v>
                </c:pt>
                <c:pt idx="476">
                  <c:v>29.52</c:v>
                </c:pt>
                <c:pt idx="477">
                  <c:v>29.54</c:v>
                </c:pt>
                <c:pt idx="478">
                  <c:v>29.56</c:v>
                </c:pt>
                <c:pt idx="479">
                  <c:v>29.58</c:v>
                </c:pt>
                <c:pt idx="480">
                  <c:v>29.6</c:v>
                </c:pt>
                <c:pt idx="481">
                  <c:v>29.62</c:v>
                </c:pt>
                <c:pt idx="482">
                  <c:v>29.64</c:v>
                </c:pt>
                <c:pt idx="483">
                  <c:v>29.66</c:v>
                </c:pt>
                <c:pt idx="484">
                  <c:v>29.68</c:v>
                </c:pt>
                <c:pt idx="485">
                  <c:v>29.7</c:v>
                </c:pt>
                <c:pt idx="486">
                  <c:v>29.72</c:v>
                </c:pt>
                <c:pt idx="487">
                  <c:v>29.74</c:v>
                </c:pt>
                <c:pt idx="488">
                  <c:v>29.76</c:v>
                </c:pt>
                <c:pt idx="489">
                  <c:v>29.78</c:v>
                </c:pt>
                <c:pt idx="490">
                  <c:v>29.8</c:v>
                </c:pt>
                <c:pt idx="491">
                  <c:v>29.82</c:v>
                </c:pt>
                <c:pt idx="492">
                  <c:v>29.84</c:v>
                </c:pt>
                <c:pt idx="493">
                  <c:v>29.86</c:v>
                </c:pt>
                <c:pt idx="494">
                  <c:v>29.88</c:v>
                </c:pt>
                <c:pt idx="495">
                  <c:v>29.9</c:v>
                </c:pt>
                <c:pt idx="496">
                  <c:v>29.92</c:v>
                </c:pt>
                <c:pt idx="497">
                  <c:v>29.94</c:v>
                </c:pt>
                <c:pt idx="498">
                  <c:v>29.96</c:v>
                </c:pt>
                <c:pt idx="499">
                  <c:v>29.98</c:v>
                </c:pt>
                <c:pt idx="500">
                  <c:v>30</c:v>
                </c:pt>
                <c:pt idx="501">
                  <c:v>30.02</c:v>
                </c:pt>
                <c:pt idx="502">
                  <c:v>30.04</c:v>
                </c:pt>
                <c:pt idx="503">
                  <c:v>30.06</c:v>
                </c:pt>
                <c:pt idx="504">
                  <c:v>30.08</c:v>
                </c:pt>
                <c:pt idx="505">
                  <c:v>30.1</c:v>
                </c:pt>
                <c:pt idx="506">
                  <c:v>30.12</c:v>
                </c:pt>
                <c:pt idx="507">
                  <c:v>30.14</c:v>
                </c:pt>
                <c:pt idx="508">
                  <c:v>30.16</c:v>
                </c:pt>
                <c:pt idx="509">
                  <c:v>30.18</c:v>
                </c:pt>
                <c:pt idx="510">
                  <c:v>30.2</c:v>
                </c:pt>
                <c:pt idx="511">
                  <c:v>30.22</c:v>
                </c:pt>
                <c:pt idx="512">
                  <c:v>30.24</c:v>
                </c:pt>
                <c:pt idx="513">
                  <c:v>30.26</c:v>
                </c:pt>
                <c:pt idx="514">
                  <c:v>30.28</c:v>
                </c:pt>
                <c:pt idx="515">
                  <c:v>30.3</c:v>
                </c:pt>
                <c:pt idx="516">
                  <c:v>30.32</c:v>
                </c:pt>
                <c:pt idx="517">
                  <c:v>30.34</c:v>
                </c:pt>
                <c:pt idx="518">
                  <c:v>30.36</c:v>
                </c:pt>
                <c:pt idx="519">
                  <c:v>30.38</c:v>
                </c:pt>
                <c:pt idx="520">
                  <c:v>30.4</c:v>
                </c:pt>
                <c:pt idx="521">
                  <c:v>30.42</c:v>
                </c:pt>
                <c:pt idx="522">
                  <c:v>30.44</c:v>
                </c:pt>
                <c:pt idx="523">
                  <c:v>30.46</c:v>
                </c:pt>
                <c:pt idx="524">
                  <c:v>30.48</c:v>
                </c:pt>
                <c:pt idx="525">
                  <c:v>30.5</c:v>
                </c:pt>
                <c:pt idx="526">
                  <c:v>30.52</c:v>
                </c:pt>
                <c:pt idx="527">
                  <c:v>30.54</c:v>
                </c:pt>
                <c:pt idx="528">
                  <c:v>30.56</c:v>
                </c:pt>
                <c:pt idx="529">
                  <c:v>30.58</c:v>
                </c:pt>
                <c:pt idx="530">
                  <c:v>30.6</c:v>
                </c:pt>
                <c:pt idx="531">
                  <c:v>30.62</c:v>
                </c:pt>
                <c:pt idx="532">
                  <c:v>30.64</c:v>
                </c:pt>
                <c:pt idx="533">
                  <c:v>30.66</c:v>
                </c:pt>
                <c:pt idx="534">
                  <c:v>30.68</c:v>
                </c:pt>
                <c:pt idx="535">
                  <c:v>30.7</c:v>
                </c:pt>
                <c:pt idx="536">
                  <c:v>30.72</c:v>
                </c:pt>
                <c:pt idx="537">
                  <c:v>30.74</c:v>
                </c:pt>
                <c:pt idx="538">
                  <c:v>30.76</c:v>
                </c:pt>
                <c:pt idx="539">
                  <c:v>30.78</c:v>
                </c:pt>
                <c:pt idx="540">
                  <c:v>30.8</c:v>
                </c:pt>
                <c:pt idx="541">
                  <c:v>30.82</c:v>
                </c:pt>
                <c:pt idx="542">
                  <c:v>30.84</c:v>
                </c:pt>
                <c:pt idx="543">
                  <c:v>30.86</c:v>
                </c:pt>
                <c:pt idx="544">
                  <c:v>30.88</c:v>
                </c:pt>
                <c:pt idx="545">
                  <c:v>30.9</c:v>
                </c:pt>
                <c:pt idx="546">
                  <c:v>30.92</c:v>
                </c:pt>
                <c:pt idx="547">
                  <c:v>30.94</c:v>
                </c:pt>
                <c:pt idx="548">
                  <c:v>30.96</c:v>
                </c:pt>
                <c:pt idx="549">
                  <c:v>30.98</c:v>
                </c:pt>
                <c:pt idx="550">
                  <c:v>31</c:v>
                </c:pt>
                <c:pt idx="551">
                  <c:v>31.02</c:v>
                </c:pt>
                <c:pt idx="552">
                  <c:v>31.04</c:v>
                </c:pt>
                <c:pt idx="553">
                  <c:v>31.06</c:v>
                </c:pt>
                <c:pt idx="554">
                  <c:v>31.08</c:v>
                </c:pt>
                <c:pt idx="555">
                  <c:v>31.1</c:v>
                </c:pt>
                <c:pt idx="556">
                  <c:v>31.12</c:v>
                </c:pt>
                <c:pt idx="557">
                  <c:v>31.14</c:v>
                </c:pt>
                <c:pt idx="558">
                  <c:v>31.16</c:v>
                </c:pt>
                <c:pt idx="559">
                  <c:v>31.18</c:v>
                </c:pt>
                <c:pt idx="560">
                  <c:v>31.2</c:v>
                </c:pt>
                <c:pt idx="561">
                  <c:v>31.22</c:v>
                </c:pt>
                <c:pt idx="562">
                  <c:v>31.24</c:v>
                </c:pt>
                <c:pt idx="563">
                  <c:v>31.26</c:v>
                </c:pt>
                <c:pt idx="564">
                  <c:v>31.28</c:v>
                </c:pt>
                <c:pt idx="565">
                  <c:v>31.3</c:v>
                </c:pt>
                <c:pt idx="566">
                  <c:v>31.32</c:v>
                </c:pt>
                <c:pt idx="567">
                  <c:v>31.34</c:v>
                </c:pt>
                <c:pt idx="568">
                  <c:v>31.36</c:v>
                </c:pt>
                <c:pt idx="569">
                  <c:v>31.38</c:v>
                </c:pt>
                <c:pt idx="570">
                  <c:v>31.4</c:v>
                </c:pt>
                <c:pt idx="571">
                  <c:v>31.42</c:v>
                </c:pt>
                <c:pt idx="572">
                  <c:v>31.44</c:v>
                </c:pt>
                <c:pt idx="573">
                  <c:v>31.46</c:v>
                </c:pt>
                <c:pt idx="574">
                  <c:v>31.48</c:v>
                </c:pt>
                <c:pt idx="575">
                  <c:v>31.5</c:v>
                </c:pt>
                <c:pt idx="576">
                  <c:v>31.52</c:v>
                </c:pt>
                <c:pt idx="577">
                  <c:v>31.54</c:v>
                </c:pt>
                <c:pt idx="578">
                  <c:v>31.56</c:v>
                </c:pt>
                <c:pt idx="579">
                  <c:v>31.58</c:v>
                </c:pt>
                <c:pt idx="580">
                  <c:v>31.6</c:v>
                </c:pt>
                <c:pt idx="581">
                  <c:v>31.62</c:v>
                </c:pt>
                <c:pt idx="582">
                  <c:v>31.64</c:v>
                </c:pt>
                <c:pt idx="583">
                  <c:v>31.66</c:v>
                </c:pt>
                <c:pt idx="584">
                  <c:v>31.68</c:v>
                </c:pt>
                <c:pt idx="585">
                  <c:v>31.7</c:v>
                </c:pt>
                <c:pt idx="586">
                  <c:v>31.72</c:v>
                </c:pt>
                <c:pt idx="587">
                  <c:v>31.74</c:v>
                </c:pt>
                <c:pt idx="588">
                  <c:v>31.76</c:v>
                </c:pt>
                <c:pt idx="589">
                  <c:v>31.78</c:v>
                </c:pt>
                <c:pt idx="590">
                  <c:v>31.8</c:v>
                </c:pt>
                <c:pt idx="591">
                  <c:v>31.82</c:v>
                </c:pt>
                <c:pt idx="592">
                  <c:v>31.84</c:v>
                </c:pt>
                <c:pt idx="593">
                  <c:v>31.86</c:v>
                </c:pt>
                <c:pt idx="594">
                  <c:v>31.88</c:v>
                </c:pt>
                <c:pt idx="595">
                  <c:v>31.9</c:v>
                </c:pt>
                <c:pt idx="596">
                  <c:v>31.92</c:v>
                </c:pt>
                <c:pt idx="597">
                  <c:v>31.94</c:v>
                </c:pt>
                <c:pt idx="598">
                  <c:v>31.96</c:v>
                </c:pt>
                <c:pt idx="599">
                  <c:v>31.98</c:v>
                </c:pt>
                <c:pt idx="600">
                  <c:v>32</c:v>
                </c:pt>
                <c:pt idx="601">
                  <c:v>32.020000000000003</c:v>
                </c:pt>
                <c:pt idx="602">
                  <c:v>32.04</c:v>
                </c:pt>
                <c:pt idx="603">
                  <c:v>32.06</c:v>
                </c:pt>
                <c:pt idx="604">
                  <c:v>32.08</c:v>
                </c:pt>
                <c:pt idx="605">
                  <c:v>32.1</c:v>
                </c:pt>
                <c:pt idx="606">
                  <c:v>32.119999999999997</c:v>
                </c:pt>
                <c:pt idx="607">
                  <c:v>32.14</c:v>
                </c:pt>
                <c:pt idx="608">
                  <c:v>32.159999999999997</c:v>
                </c:pt>
                <c:pt idx="609">
                  <c:v>32.18</c:v>
                </c:pt>
                <c:pt idx="610">
                  <c:v>32.200000000000003</c:v>
                </c:pt>
                <c:pt idx="611">
                  <c:v>32.22</c:v>
                </c:pt>
                <c:pt idx="612">
                  <c:v>32.24</c:v>
                </c:pt>
                <c:pt idx="613">
                  <c:v>32.26</c:v>
                </c:pt>
                <c:pt idx="614">
                  <c:v>32.28</c:v>
                </c:pt>
                <c:pt idx="615">
                  <c:v>32.299999999999997</c:v>
                </c:pt>
                <c:pt idx="616">
                  <c:v>32.32</c:v>
                </c:pt>
                <c:pt idx="617">
                  <c:v>32.340000000000003</c:v>
                </c:pt>
                <c:pt idx="618">
                  <c:v>32.36</c:v>
                </c:pt>
                <c:pt idx="619">
                  <c:v>32.380000000000003</c:v>
                </c:pt>
                <c:pt idx="620">
                  <c:v>32.4</c:v>
                </c:pt>
                <c:pt idx="621">
                  <c:v>32.42</c:v>
                </c:pt>
                <c:pt idx="622">
                  <c:v>32.44</c:v>
                </c:pt>
                <c:pt idx="623">
                  <c:v>32.46</c:v>
                </c:pt>
                <c:pt idx="624">
                  <c:v>32.479999999999997</c:v>
                </c:pt>
                <c:pt idx="625">
                  <c:v>32.5</c:v>
                </c:pt>
                <c:pt idx="626">
                  <c:v>32.520000000000003</c:v>
                </c:pt>
                <c:pt idx="627">
                  <c:v>32.54</c:v>
                </c:pt>
                <c:pt idx="628">
                  <c:v>32.56</c:v>
                </c:pt>
                <c:pt idx="629">
                  <c:v>32.58</c:v>
                </c:pt>
                <c:pt idx="630">
                  <c:v>32.6</c:v>
                </c:pt>
                <c:pt idx="631">
                  <c:v>32.619999999999997</c:v>
                </c:pt>
                <c:pt idx="632">
                  <c:v>32.64</c:v>
                </c:pt>
                <c:pt idx="633">
                  <c:v>32.659999999999997</c:v>
                </c:pt>
                <c:pt idx="634">
                  <c:v>32.68</c:v>
                </c:pt>
                <c:pt idx="635">
                  <c:v>32.700000000000003</c:v>
                </c:pt>
                <c:pt idx="636">
                  <c:v>32.72</c:v>
                </c:pt>
                <c:pt idx="637">
                  <c:v>32.74</c:v>
                </c:pt>
                <c:pt idx="638">
                  <c:v>32.76</c:v>
                </c:pt>
                <c:pt idx="639">
                  <c:v>32.78</c:v>
                </c:pt>
                <c:pt idx="640">
                  <c:v>32.799999999999997</c:v>
                </c:pt>
                <c:pt idx="641">
                  <c:v>32.82</c:v>
                </c:pt>
                <c:pt idx="642">
                  <c:v>32.840000000000003</c:v>
                </c:pt>
                <c:pt idx="643">
                  <c:v>32.86</c:v>
                </c:pt>
                <c:pt idx="644">
                  <c:v>32.880000000000003</c:v>
                </c:pt>
                <c:pt idx="645">
                  <c:v>32.9</c:v>
                </c:pt>
                <c:pt idx="646">
                  <c:v>32.92</c:v>
                </c:pt>
                <c:pt idx="647">
                  <c:v>32.94</c:v>
                </c:pt>
                <c:pt idx="648">
                  <c:v>32.96</c:v>
                </c:pt>
                <c:pt idx="649">
                  <c:v>32.979999999999997</c:v>
                </c:pt>
                <c:pt idx="650">
                  <c:v>33</c:v>
                </c:pt>
                <c:pt idx="651">
                  <c:v>33.020000000000003</c:v>
                </c:pt>
                <c:pt idx="652">
                  <c:v>33.04</c:v>
                </c:pt>
                <c:pt idx="653">
                  <c:v>33.06</c:v>
                </c:pt>
                <c:pt idx="654">
                  <c:v>33.08</c:v>
                </c:pt>
                <c:pt idx="655">
                  <c:v>33.1</c:v>
                </c:pt>
                <c:pt idx="656">
                  <c:v>33.119999999999997</c:v>
                </c:pt>
                <c:pt idx="657">
                  <c:v>33.14</c:v>
                </c:pt>
                <c:pt idx="658">
                  <c:v>33.159999999999997</c:v>
                </c:pt>
                <c:pt idx="659">
                  <c:v>33.18</c:v>
                </c:pt>
                <c:pt idx="660">
                  <c:v>33.200000000000003</c:v>
                </c:pt>
                <c:pt idx="661">
                  <c:v>33.22</c:v>
                </c:pt>
                <c:pt idx="662">
                  <c:v>33.24</c:v>
                </c:pt>
                <c:pt idx="663">
                  <c:v>33.26</c:v>
                </c:pt>
                <c:pt idx="664">
                  <c:v>33.28</c:v>
                </c:pt>
                <c:pt idx="665">
                  <c:v>33.299999999999997</c:v>
                </c:pt>
                <c:pt idx="666">
                  <c:v>33.32</c:v>
                </c:pt>
                <c:pt idx="667">
                  <c:v>33.340000000000003</c:v>
                </c:pt>
                <c:pt idx="668">
                  <c:v>33.36</c:v>
                </c:pt>
                <c:pt idx="669">
                  <c:v>33.380000000000003</c:v>
                </c:pt>
                <c:pt idx="670">
                  <c:v>33.4</c:v>
                </c:pt>
                <c:pt idx="671">
                  <c:v>33.42</c:v>
                </c:pt>
                <c:pt idx="672">
                  <c:v>33.44</c:v>
                </c:pt>
                <c:pt idx="673">
                  <c:v>33.46</c:v>
                </c:pt>
                <c:pt idx="674">
                  <c:v>33.479999999999997</c:v>
                </c:pt>
                <c:pt idx="675">
                  <c:v>33.5</c:v>
                </c:pt>
                <c:pt idx="676">
                  <c:v>33.520000000000003</c:v>
                </c:pt>
                <c:pt idx="677">
                  <c:v>33.54</c:v>
                </c:pt>
                <c:pt idx="678">
                  <c:v>33.56</c:v>
                </c:pt>
                <c:pt idx="679">
                  <c:v>33.58</c:v>
                </c:pt>
                <c:pt idx="680">
                  <c:v>33.6</c:v>
                </c:pt>
                <c:pt idx="681">
                  <c:v>33.619999999999997</c:v>
                </c:pt>
                <c:pt idx="682">
                  <c:v>33.64</c:v>
                </c:pt>
                <c:pt idx="683">
                  <c:v>33.659999999999997</c:v>
                </c:pt>
                <c:pt idx="684">
                  <c:v>33.68</c:v>
                </c:pt>
                <c:pt idx="685">
                  <c:v>33.700000000000003</c:v>
                </c:pt>
                <c:pt idx="686">
                  <c:v>33.72</c:v>
                </c:pt>
                <c:pt idx="687">
                  <c:v>33.74</c:v>
                </c:pt>
                <c:pt idx="688">
                  <c:v>33.76</c:v>
                </c:pt>
                <c:pt idx="689">
                  <c:v>33.78</c:v>
                </c:pt>
                <c:pt idx="690">
                  <c:v>33.799999999999997</c:v>
                </c:pt>
                <c:pt idx="691">
                  <c:v>33.82</c:v>
                </c:pt>
                <c:pt idx="692">
                  <c:v>33.840000000000003</c:v>
                </c:pt>
                <c:pt idx="693">
                  <c:v>33.86</c:v>
                </c:pt>
                <c:pt idx="694">
                  <c:v>33.880000000000003</c:v>
                </c:pt>
                <c:pt idx="695">
                  <c:v>33.9</c:v>
                </c:pt>
                <c:pt idx="696">
                  <c:v>33.92</c:v>
                </c:pt>
                <c:pt idx="697">
                  <c:v>33.94</c:v>
                </c:pt>
                <c:pt idx="698">
                  <c:v>33.96</c:v>
                </c:pt>
                <c:pt idx="699">
                  <c:v>33.979999999999997</c:v>
                </c:pt>
                <c:pt idx="700">
                  <c:v>34</c:v>
                </c:pt>
                <c:pt idx="701">
                  <c:v>34.020000000000003</c:v>
                </c:pt>
                <c:pt idx="702">
                  <c:v>34.04</c:v>
                </c:pt>
                <c:pt idx="703">
                  <c:v>34.06</c:v>
                </c:pt>
                <c:pt idx="704">
                  <c:v>34.08</c:v>
                </c:pt>
                <c:pt idx="705">
                  <c:v>34.1</c:v>
                </c:pt>
                <c:pt idx="706">
                  <c:v>34.119999999999997</c:v>
                </c:pt>
                <c:pt idx="707">
                  <c:v>34.14</c:v>
                </c:pt>
                <c:pt idx="708">
                  <c:v>34.159999999999997</c:v>
                </c:pt>
                <c:pt idx="709">
                  <c:v>34.18</c:v>
                </c:pt>
                <c:pt idx="710">
                  <c:v>34.200000000000003</c:v>
                </c:pt>
                <c:pt idx="711">
                  <c:v>34.22</c:v>
                </c:pt>
                <c:pt idx="712">
                  <c:v>34.24</c:v>
                </c:pt>
                <c:pt idx="713">
                  <c:v>34.26</c:v>
                </c:pt>
                <c:pt idx="714">
                  <c:v>34.28</c:v>
                </c:pt>
                <c:pt idx="715">
                  <c:v>34.299999999999997</c:v>
                </c:pt>
                <c:pt idx="716">
                  <c:v>34.32</c:v>
                </c:pt>
                <c:pt idx="717">
                  <c:v>34.340000000000003</c:v>
                </c:pt>
                <c:pt idx="718">
                  <c:v>34.36</c:v>
                </c:pt>
                <c:pt idx="719">
                  <c:v>34.380000000000003</c:v>
                </c:pt>
                <c:pt idx="720">
                  <c:v>34.4</c:v>
                </c:pt>
                <c:pt idx="721">
                  <c:v>34.42</c:v>
                </c:pt>
                <c:pt idx="722">
                  <c:v>34.44</c:v>
                </c:pt>
                <c:pt idx="723">
                  <c:v>34.46</c:v>
                </c:pt>
                <c:pt idx="724">
                  <c:v>34.479999999999997</c:v>
                </c:pt>
                <c:pt idx="725">
                  <c:v>34.5</c:v>
                </c:pt>
                <c:pt idx="726">
                  <c:v>34.520000000000003</c:v>
                </c:pt>
                <c:pt idx="727">
                  <c:v>34.54</c:v>
                </c:pt>
                <c:pt idx="728">
                  <c:v>34.56</c:v>
                </c:pt>
                <c:pt idx="729">
                  <c:v>34.58</c:v>
                </c:pt>
                <c:pt idx="730">
                  <c:v>34.6</c:v>
                </c:pt>
                <c:pt idx="731">
                  <c:v>34.619999999999997</c:v>
                </c:pt>
                <c:pt idx="732">
                  <c:v>34.64</c:v>
                </c:pt>
                <c:pt idx="733">
                  <c:v>34.659999999999997</c:v>
                </c:pt>
                <c:pt idx="734">
                  <c:v>34.68</c:v>
                </c:pt>
                <c:pt idx="735">
                  <c:v>34.700000000000003</c:v>
                </c:pt>
                <c:pt idx="736">
                  <c:v>34.72</c:v>
                </c:pt>
                <c:pt idx="737">
                  <c:v>34.74</c:v>
                </c:pt>
                <c:pt idx="738">
                  <c:v>34.76</c:v>
                </c:pt>
                <c:pt idx="739">
                  <c:v>34.78</c:v>
                </c:pt>
                <c:pt idx="740">
                  <c:v>34.799999999999997</c:v>
                </c:pt>
                <c:pt idx="741">
                  <c:v>34.82</c:v>
                </c:pt>
                <c:pt idx="742">
                  <c:v>34.840000000000003</c:v>
                </c:pt>
                <c:pt idx="743">
                  <c:v>34.86</c:v>
                </c:pt>
                <c:pt idx="744">
                  <c:v>34.880000000000003</c:v>
                </c:pt>
                <c:pt idx="745">
                  <c:v>34.9</c:v>
                </c:pt>
                <c:pt idx="746">
                  <c:v>34.92</c:v>
                </c:pt>
                <c:pt idx="747">
                  <c:v>34.94</c:v>
                </c:pt>
                <c:pt idx="748">
                  <c:v>34.96</c:v>
                </c:pt>
                <c:pt idx="749">
                  <c:v>34.979999999999997</c:v>
                </c:pt>
                <c:pt idx="750">
                  <c:v>35</c:v>
                </c:pt>
                <c:pt idx="751">
                  <c:v>35.020000000000003</c:v>
                </c:pt>
                <c:pt idx="752">
                  <c:v>35.04</c:v>
                </c:pt>
                <c:pt idx="753">
                  <c:v>35.06</c:v>
                </c:pt>
                <c:pt idx="754">
                  <c:v>35.08</c:v>
                </c:pt>
                <c:pt idx="755">
                  <c:v>35.1</c:v>
                </c:pt>
                <c:pt idx="756">
                  <c:v>35.119999999999997</c:v>
                </c:pt>
                <c:pt idx="757">
                  <c:v>35.14</c:v>
                </c:pt>
                <c:pt idx="758">
                  <c:v>35.159999999999997</c:v>
                </c:pt>
                <c:pt idx="759">
                  <c:v>35.18</c:v>
                </c:pt>
                <c:pt idx="760">
                  <c:v>35.200000000000003</c:v>
                </c:pt>
                <c:pt idx="761">
                  <c:v>35.22</c:v>
                </c:pt>
                <c:pt idx="762">
                  <c:v>35.24</c:v>
                </c:pt>
                <c:pt idx="763">
                  <c:v>35.26</c:v>
                </c:pt>
                <c:pt idx="764">
                  <c:v>35.28</c:v>
                </c:pt>
                <c:pt idx="765">
                  <c:v>35.299999999999997</c:v>
                </c:pt>
                <c:pt idx="766">
                  <c:v>35.32</c:v>
                </c:pt>
                <c:pt idx="767">
                  <c:v>35.340000000000003</c:v>
                </c:pt>
                <c:pt idx="768">
                  <c:v>35.36</c:v>
                </c:pt>
                <c:pt idx="769">
                  <c:v>35.380000000000003</c:v>
                </c:pt>
                <c:pt idx="770">
                  <c:v>35.4</c:v>
                </c:pt>
                <c:pt idx="771">
                  <c:v>35.42</c:v>
                </c:pt>
                <c:pt idx="772">
                  <c:v>35.44</c:v>
                </c:pt>
                <c:pt idx="773">
                  <c:v>35.46</c:v>
                </c:pt>
                <c:pt idx="774">
                  <c:v>35.479999999999997</c:v>
                </c:pt>
                <c:pt idx="775">
                  <c:v>35.5</c:v>
                </c:pt>
                <c:pt idx="776">
                  <c:v>35.520000000000003</c:v>
                </c:pt>
                <c:pt idx="777">
                  <c:v>35.54</c:v>
                </c:pt>
                <c:pt idx="778">
                  <c:v>35.56</c:v>
                </c:pt>
                <c:pt idx="779">
                  <c:v>35.58</c:v>
                </c:pt>
                <c:pt idx="780">
                  <c:v>35.6</c:v>
                </c:pt>
                <c:pt idx="781">
                  <c:v>35.619999999999997</c:v>
                </c:pt>
                <c:pt idx="782">
                  <c:v>35.64</c:v>
                </c:pt>
                <c:pt idx="783">
                  <c:v>35.659999999999997</c:v>
                </c:pt>
                <c:pt idx="784">
                  <c:v>35.68</c:v>
                </c:pt>
                <c:pt idx="785">
                  <c:v>35.700000000000003</c:v>
                </c:pt>
                <c:pt idx="786">
                  <c:v>35.72</c:v>
                </c:pt>
                <c:pt idx="787">
                  <c:v>35.74</c:v>
                </c:pt>
                <c:pt idx="788">
                  <c:v>35.76</c:v>
                </c:pt>
                <c:pt idx="789">
                  <c:v>35.78</c:v>
                </c:pt>
                <c:pt idx="790">
                  <c:v>35.799999999999997</c:v>
                </c:pt>
                <c:pt idx="791">
                  <c:v>35.82</c:v>
                </c:pt>
                <c:pt idx="792">
                  <c:v>35.840000000000003</c:v>
                </c:pt>
                <c:pt idx="793">
                  <c:v>35.86</c:v>
                </c:pt>
                <c:pt idx="794">
                  <c:v>35.880000000000003</c:v>
                </c:pt>
                <c:pt idx="795">
                  <c:v>35.9</c:v>
                </c:pt>
                <c:pt idx="796">
                  <c:v>35.92</c:v>
                </c:pt>
                <c:pt idx="797">
                  <c:v>35.94</c:v>
                </c:pt>
                <c:pt idx="798">
                  <c:v>35.96</c:v>
                </c:pt>
                <c:pt idx="799">
                  <c:v>35.979999999999997</c:v>
                </c:pt>
                <c:pt idx="800">
                  <c:v>36</c:v>
                </c:pt>
                <c:pt idx="801">
                  <c:v>36.020000000000003</c:v>
                </c:pt>
                <c:pt idx="802">
                  <c:v>36.04</c:v>
                </c:pt>
                <c:pt idx="803">
                  <c:v>36.06</c:v>
                </c:pt>
                <c:pt idx="804">
                  <c:v>36.08</c:v>
                </c:pt>
                <c:pt idx="805">
                  <c:v>36.1</c:v>
                </c:pt>
                <c:pt idx="806">
                  <c:v>36.119999999999997</c:v>
                </c:pt>
                <c:pt idx="807">
                  <c:v>36.14</c:v>
                </c:pt>
                <c:pt idx="808">
                  <c:v>36.159999999999997</c:v>
                </c:pt>
                <c:pt idx="809">
                  <c:v>36.18</c:v>
                </c:pt>
                <c:pt idx="810">
                  <c:v>36.200000000000003</c:v>
                </c:pt>
                <c:pt idx="811">
                  <c:v>36.22</c:v>
                </c:pt>
                <c:pt idx="812">
                  <c:v>36.24</c:v>
                </c:pt>
                <c:pt idx="813">
                  <c:v>36.26</c:v>
                </c:pt>
                <c:pt idx="814">
                  <c:v>36.28</c:v>
                </c:pt>
                <c:pt idx="815">
                  <c:v>36.299999999999997</c:v>
                </c:pt>
                <c:pt idx="816">
                  <c:v>36.32</c:v>
                </c:pt>
                <c:pt idx="817">
                  <c:v>36.340000000000003</c:v>
                </c:pt>
                <c:pt idx="818">
                  <c:v>36.36</c:v>
                </c:pt>
                <c:pt idx="819">
                  <c:v>36.380000000000003</c:v>
                </c:pt>
                <c:pt idx="820">
                  <c:v>36.4</c:v>
                </c:pt>
                <c:pt idx="821">
                  <c:v>36.42</c:v>
                </c:pt>
                <c:pt idx="822">
                  <c:v>36.44</c:v>
                </c:pt>
                <c:pt idx="823">
                  <c:v>36.46</c:v>
                </c:pt>
                <c:pt idx="824">
                  <c:v>36.479999999999997</c:v>
                </c:pt>
                <c:pt idx="825">
                  <c:v>36.5</c:v>
                </c:pt>
                <c:pt idx="826">
                  <c:v>36.520000000000003</c:v>
                </c:pt>
                <c:pt idx="827">
                  <c:v>36.54</c:v>
                </c:pt>
                <c:pt idx="828">
                  <c:v>36.56</c:v>
                </c:pt>
                <c:pt idx="829">
                  <c:v>36.58</c:v>
                </c:pt>
                <c:pt idx="830">
                  <c:v>36.6</c:v>
                </c:pt>
                <c:pt idx="831">
                  <c:v>36.619999999999997</c:v>
                </c:pt>
                <c:pt idx="832">
                  <c:v>36.64</c:v>
                </c:pt>
                <c:pt idx="833">
                  <c:v>36.659999999999997</c:v>
                </c:pt>
                <c:pt idx="834">
                  <c:v>36.68</c:v>
                </c:pt>
                <c:pt idx="835">
                  <c:v>36.700000000000003</c:v>
                </c:pt>
                <c:pt idx="836">
                  <c:v>36.72</c:v>
                </c:pt>
                <c:pt idx="837">
                  <c:v>36.74</c:v>
                </c:pt>
                <c:pt idx="838">
                  <c:v>36.76</c:v>
                </c:pt>
                <c:pt idx="839">
                  <c:v>36.78</c:v>
                </c:pt>
                <c:pt idx="840">
                  <c:v>36.799999999999997</c:v>
                </c:pt>
                <c:pt idx="841">
                  <c:v>36.82</c:v>
                </c:pt>
                <c:pt idx="842">
                  <c:v>36.840000000000003</c:v>
                </c:pt>
                <c:pt idx="843">
                  <c:v>36.86</c:v>
                </c:pt>
                <c:pt idx="844">
                  <c:v>36.880000000000003</c:v>
                </c:pt>
                <c:pt idx="845">
                  <c:v>36.9</c:v>
                </c:pt>
                <c:pt idx="846">
                  <c:v>36.92</c:v>
                </c:pt>
                <c:pt idx="847">
                  <c:v>36.94</c:v>
                </c:pt>
                <c:pt idx="848">
                  <c:v>36.96</c:v>
                </c:pt>
                <c:pt idx="849">
                  <c:v>36.979999999999997</c:v>
                </c:pt>
                <c:pt idx="850">
                  <c:v>37</c:v>
                </c:pt>
                <c:pt idx="851">
                  <c:v>37.020000000000003</c:v>
                </c:pt>
                <c:pt idx="852">
                  <c:v>37.04</c:v>
                </c:pt>
                <c:pt idx="853">
                  <c:v>37.06</c:v>
                </c:pt>
                <c:pt idx="854">
                  <c:v>37.08</c:v>
                </c:pt>
                <c:pt idx="855">
                  <c:v>37.1</c:v>
                </c:pt>
                <c:pt idx="856">
                  <c:v>37.119999999999997</c:v>
                </c:pt>
                <c:pt idx="857">
                  <c:v>37.14</c:v>
                </c:pt>
                <c:pt idx="858">
                  <c:v>37.159999999999997</c:v>
                </c:pt>
                <c:pt idx="859">
                  <c:v>37.18</c:v>
                </c:pt>
                <c:pt idx="860">
                  <c:v>37.200000000000003</c:v>
                </c:pt>
                <c:pt idx="861">
                  <c:v>37.22</c:v>
                </c:pt>
                <c:pt idx="862">
                  <c:v>37.24</c:v>
                </c:pt>
                <c:pt idx="863">
                  <c:v>37.26</c:v>
                </c:pt>
                <c:pt idx="864">
                  <c:v>37.28</c:v>
                </c:pt>
                <c:pt idx="865">
                  <c:v>37.299999999999997</c:v>
                </c:pt>
                <c:pt idx="866">
                  <c:v>37.32</c:v>
                </c:pt>
                <c:pt idx="867">
                  <c:v>37.340000000000003</c:v>
                </c:pt>
                <c:pt idx="868">
                  <c:v>37.36</c:v>
                </c:pt>
                <c:pt idx="869">
                  <c:v>37.380000000000003</c:v>
                </c:pt>
                <c:pt idx="870">
                  <c:v>37.4</c:v>
                </c:pt>
                <c:pt idx="871">
                  <c:v>37.42</c:v>
                </c:pt>
                <c:pt idx="872">
                  <c:v>37.44</c:v>
                </c:pt>
                <c:pt idx="873">
                  <c:v>37.46</c:v>
                </c:pt>
                <c:pt idx="874">
                  <c:v>37.479999999999997</c:v>
                </c:pt>
                <c:pt idx="875">
                  <c:v>37.5</c:v>
                </c:pt>
                <c:pt idx="876">
                  <c:v>37.520000000000003</c:v>
                </c:pt>
                <c:pt idx="877">
                  <c:v>37.54</c:v>
                </c:pt>
                <c:pt idx="878">
                  <c:v>37.56</c:v>
                </c:pt>
                <c:pt idx="879">
                  <c:v>37.58</c:v>
                </c:pt>
                <c:pt idx="880">
                  <c:v>37.6</c:v>
                </c:pt>
                <c:pt idx="881">
                  <c:v>37.619999999999997</c:v>
                </c:pt>
                <c:pt idx="882">
                  <c:v>37.64</c:v>
                </c:pt>
                <c:pt idx="883">
                  <c:v>37.659999999999997</c:v>
                </c:pt>
                <c:pt idx="884">
                  <c:v>37.68</c:v>
                </c:pt>
                <c:pt idx="885">
                  <c:v>37.700000000000003</c:v>
                </c:pt>
                <c:pt idx="886">
                  <c:v>37.72</c:v>
                </c:pt>
                <c:pt idx="887">
                  <c:v>37.74</c:v>
                </c:pt>
                <c:pt idx="888">
                  <c:v>37.76</c:v>
                </c:pt>
                <c:pt idx="889">
                  <c:v>37.78</c:v>
                </c:pt>
                <c:pt idx="890">
                  <c:v>37.799999999999997</c:v>
                </c:pt>
                <c:pt idx="891">
                  <c:v>37.82</c:v>
                </c:pt>
                <c:pt idx="892">
                  <c:v>37.840000000000003</c:v>
                </c:pt>
                <c:pt idx="893">
                  <c:v>37.86</c:v>
                </c:pt>
                <c:pt idx="894">
                  <c:v>37.880000000000003</c:v>
                </c:pt>
                <c:pt idx="895">
                  <c:v>37.9</c:v>
                </c:pt>
                <c:pt idx="896">
                  <c:v>37.92</c:v>
                </c:pt>
                <c:pt idx="897">
                  <c:v>37.94</c:v>
                </c:pt>
                <c:pt idx="898">
                  <c:v>37.96</c:v>
                </c:pt>
                <c:pt idx="899">
                  <c:v>37.979999999999997</c:v>
                </c:pt>
                <c:pt idx="900">
                  <c:v>38</c:v>
                </c:pt>
                <c:pt idx="901">
                  <c:v>38.020000000000003</c:v>
                </c:pt>
                <c:pt idx="902">
                  <c:v>38.04</c:v>
                </c:pt>
                <c:pt idx="903">
                  <c:v>38.06</c:v>
                </c:pt>
                <c:pt idx="904">
                  <c:v>38.08</c:v>
                </c:pt>
                <c:pt idx="905">
                  <c:v>38.1</c:v>
                </c:pt>
                <c:pt idx="906">
                  <c:v>38.119999999999997</c:v>
                </c:pt>
                <c:pt idx="907">
                  <c:v>38.14</c:v>
                </c:pt>
                <c:pt idx="908">
                  <c:v>38.159999999999997</c:v>
                </c:pt>
                <c:pt idx="909">
                  <c:v>38.18</c:v>
                </c:pt>
                <c:pt idx="910">
                  <c:v>38.200000000000003</c:v>
                </c:pt>
                <c:pt idx="911">
                  <c:v>38.22</c:v>
                </c:pt>
                <c:pt idx="912">
                  <c:v>38.24</c:v>
                </c:pt>
                <c:pt idx="913">
                  <c:v>38.26</c:v>
                </c:pt>
                <c:pt idx="914">
                  <c:v>38.28</c:v>
                </c:pt>
                <c:pt idx="915">
                  <c:v>38.299999999999997</c:v>
                </c:pt>
                <c:pt idx="916">
                  <c:v>38.32</c:v>
                </c:pt>
                <c:pt idx="917">
                  <c:v>38.340000000000003</c:v>
                </c:pt>
                <c:pt idx="918">
                  <c:v>38.36</c:v>
                </c:pt>
                <c:pt idx="919">
                  <c:v>38.380000000000003</c:v>
                </c:pt>
                <c:pt idx="920">
                  <c:v>38.4</c:v>
                </c:pt>
                <c:pt idx="921">
                  <c:v>38.42</c:v>
                </c:pt>
                <c:pt idx="922">
                  <c:v>38.44</c:v>
                </c:pt>
                <c:pt idx="923">
                  <c:v>38.46</c:v>
                </c:pt>
                <c:pt idx="924">
                  <c:v>38.479999999999997</c:v>
                </c:pt>
                <c:pt idx="925">
                  <c:v>38.5</c:v>
                </c:pt>
                <c:pt idx="926">
                  <c:v>38.520000000000003</c:v>
                </c:pt>
                <c:pt idx="927">
                  <c:v>38.54</c:v>
                </c:pt>
                <c:pt idx="928">
                  <c:v>38.56</c:v>
                </c:pt>
                <c:pt idx="929">
                  <c:v>38.58</c:v>
                </c:pt>
                <c:pt idx="930">
                  <c:v>38.6</c:v>
                </c:pt>
                <c:pt idx="931">
                  <c:v>38.619999999999997</c:v>
                </c:pt>
                <c:pt idx="932">
                  <c:v>38.64</c:v>
                </c:pt>
                <c:pt idx="933">
                  <c:v>38.659999999999997</c:v>
                </c:pt>
                <c:pt idx="934">
                  <c:v>38.68</c:v>
                </c:pt>
                <c:pt idx="935">
                  <c:v>38.700000000000003</c:v>
                </c:pt>
                <c:pt idx="936">
                  <c:v>38.72</c:v>
                </c:pt>
                <c:pt idx="937">
                  <c:v>38.74</c:v>
                </c:pt>
                <c:pt idx="938">
                  <c:v>38.76</c:v>
                </c:pt>
                <c:pt idx="939">
                  <c:v>38.78</c:v>
                </c:pt>
                <c:pt idx="940">
                  <c:v>38.799999999999997</c:v>
                </c:pt>
                <c:pt idx="941">
                  <c:v>38.82</c:v>
                </c:pt>
                <c:pt idx="942">
                  <c:v>38.840000000000003</c:v>
                </c:pt>
                <c:pt idx="943">
                  <c:v>38.86</c:v>
                </c:pt>
                <c:pt idx="944">
                  <c:v>38.880000000000003</c:v>
                </c:pt>
                <c:pt idx="945">
                  <c:v>38.9</c:v>
                </c:pt>
                <c:pt idx="946">
                  <c:v>38.92</c:v>
                </c:pt>
                <c:pt idx="947">
                  <c:v>38.94</c:v>
                </c:pt>
                <c:pt idx="948">
                  <c:v>38.96</c:v>
                </c:pt>
                <c:pt idx="949">
                  <c:v>38.979999999999997</c:v>
                </c:pt>
                <c:pt idx="950">
                  <c:v>39</c:v>
                </c:pt>
                <c:pt idx="951">
                  <c:v>39.020000000000003</c:v>
                </c:pt>
                <c:pt idx="952">
                  <c:v>39.04</c:v>
                </c:pt>
                <c:pt idx="953">
                  <c:v>39.06</c:v>
                </c:pt>
                <c:pt idx="954">
                  <c:v>39.08</c:v>
                </c:pt>
                <c:pt idx="955">
                  <c:v>39.1</c:v>
                </c:pt>
                <c:pt idx="956">
                  <c:v>39.119999999999997</c:v>
                </c:pt>
                <c:pt idx="957">
                  <c:v>39.14</c:v>
                </c:pt>
                <c:pt idx="958">
                  <c:v>39.159999999999997</c:v>
                </c:pt>
                <c:pt idx="959">
                  <c:v>39.18</c:v>
                </c:pt>
                <c:pt idx="960">
                  <c:v>39.200000000000003</c:v>
                </c:pt>
                <c:pt idx="961">
                  <c:v>39.22</c:v>
                </c:pt>
                <c:pt idx="962">
                  <c:v>39.24</c:v>
                </c:pt>
                <c:pt idx="963">
                  <c:v>39.26</c:v>
                </c:pt>
                <c:pt idx="964">
                  <c:v>39.28</c:v>
                </c:pt>
                <c:pt idx="965">
                  <c:v>39.299999999999997</c:v>
                </c:pt>
                <c:pt idx="966">
                  <c:v>39.32</c:v>
                </c:pt>
                <c:pt idx="967">
                  <c:v>39.340000000000003</c:v>
                </c:pt>
                <c:pt idx="968">
                  <c:v>39.36</c:v>
                </c:pt>
                <c:pt idx="969">
                  <c:v>39.380000000000003</c:v>
                </c:pt>
                <c:pt idx="970">
                  <c:v>39.4</c:v>
                </c:pt>
                <c:pt idx="971">
                  <c:v>39.42</c:v>
                </c:pt>
                <c:pt idx="972">
                  <c:v>39.44</c:v>
                </c:pt>
                <c:pt idx="973">
                  <c:v>39.46</c:v>
                </c:pt>
                <c:pt idx="974">
                  <c:v>39.479999999999997</c:v>
                </c:pt>
                <c:pt idx="975">
                  <c:v>39.5</c:v>
                </c:pt>
                <c:pt idx="976">
                  <c:v>39.520000000000003</c:v>
                </c:pt>
                <c:pt idx="977">
                  <c:v>39.54</c:v>
                </c:pt>
                <c:pt idx="978">
                  <c:v>39.56</c:v>
                </c:pt>
                <c:pt idx="979">
                  <c:v>39.58</c:v>
                </c:pt>
                <c:pt idx="980">
                  <c:v>39.6</c:v>
                </c:pt>
                <c:pt idx="981">
                  <c:v>39.619999999999997</c:v>
                </c:pt>
                <c:pt idx="982">
                  <c:v>39.64</c:v>
                </c:pt>
                <c:pt idx="983">
                  <c:v>39.659999999999997</c:v>
                </c:pt>
                <c:pt idx="984">
                  <c:v>39.68</c:v>
                </c:pt>
                <c:pt idx="985">
                  <c:v>39.700000000000003</c:v>
                </c:pt>
                <c:pt idx="986">
                  <c:v>39.72</c:v>
                </c:pt>
                <c:pt idx="987">
                  <c:v>39.74</c:v>
                </c:pt>
                <c:pt idx="988">
                  <c:v>39.76</c:v>
                </c:pt>
                <c:pt idx="989">
                  <c:v>39.78</c:v>
                </c:pt>
                <c:pt idx="990">
                  <c:v>39.799999999999997</c:v>
                </c:pt>
                <c:pt idx="991">
                  <c:v>39.82</c:v>
                </c:pt>
                <c:pt idx="992">
                  <c:v>39.840000000000003</c:v>
                </c:pt>
                <c:pt idx="993">
                  <c:v>39.86</c:v>
                </c:pt>
                <c:pt idx="994">
                  <c:v>39.880000000000003</c:v>
                </c:pt>
                <c:pt idx="995">
                  <c:v>39.9</c:v>
                </c:pt>
                <c:pt idx="996">
                  <c:v>39.92</c:v>
                </c:pt>
                <c:pt idx="997">
                  <c:v>39.94</c:v>
                </c:pt>
                <c:pt idx="998">
                  <c:v>39.96</c:v>
                </c:pt>
                <c:pt idx="999">
                  <c:v>39.979999999999997</c:v>
                </c:pt>
                <c:pt idx="1000">
                  <c:v>40</c:v>
                </c:pt>
                <c:pt idx="1001">
                  <c:v>40.020000000000003</c:v>
                </c:pt>
                <c:pt idx="1002">
                  <c:v>40.04</c:v>
                </c:pt>
                <c:pt idx="1003">
                  <c:v>40.06</c:v>
                </c:pt>
                <c:pt idx="1004">
                  <c:v>40.08</c:v>
                </c:pt>
                <c:pt idx="1005">
                  <c:v>40.1</c:v>
                </c:pt>
                <c:pt idx="1006">
                  <c:v>40.119999999999997</c:v>
                </c:pt>
                <c:pt idx="1007">
                  <c:v>40.14</c:v>
                </c:pt>
                <c:pt idx="1008">
                  <c:v>40.159999999999997</c:v>
                </c:pt>
                <c:pt idx="1009">
                  <c:v>40.18</c:v>
                </c:pt>
                <c:pt idx="1010">
                  <c:v>40.200000000000003</c:v>
                </c:pt>
                <c:pt idx="1011">
                  <c:v>40.22</c:v>
                </c:pt>
                <c:pt idx="1012">
                  <c:v>40.24</c:v>
                </c:pt>
                <c:pt idx="1013">
                  <c:v>40.26</c:v>
                </c:pt>
                <c:pt idx="1014">
                  <c:v>40.28</c:v>
                </c:pt>
                <c:pt idx="1015">
                  <c:v>40.299999999999997</c:v>
                </c:pt>
                <c:pt idx="1016">
                  <c:v>40.32</c:v>
                </c:pt>
                <c:pt idx="1017">
                  <c:v>40.340000000000003</c:v>
                </c:pt>
                <c:pt idx="1018">
                  <c:v>40.36</c:v>
                </c:pt>
                <c:pt idx="1019">
                  <c:v>40.380000000000003</c:v>
                </c:pt>
                <c:pt idx="1020">
                  <c:v>40.4</c:v>
                </c:pt>
                <c:pt idx="1021">
                  <c:v>40.42</c:v>
                </c:pt>
                <c:pt idx="1022">
                  <c:v>40.44</c:v>
                </c:pt>
                <c:pt idx="1023">
                  <c:v>40.46</c:v>
                </c:pt>
                <c:pt idx="1024">
                  <c:v>40.479999999999997</c:v>
                </c:pt>
                <c:pt idx="1025">
                  <c:v>40.5</c:v>
                </c:pt>
                <c:pt idx="1026">
                  <c:v>40.520000000000003</c:v>
                </c:pt>
                <c:pt idx="1027">
                  <c:v>40.54</c:v>
                </c:pt>
                <c:pt idx="1028">
                  <c:v>40.56</c:v>
                </c:pt>
                <c:pt idx="1029">
                  <c:v>40.58</c:v>
                </c:pt>
                <c:pt idx="1030">
                  <c:v>40.6</c:v>
                </c:pt>
                <c:pt idx="1031">
                  <c:v>40.619999999999997</c:v>
                </c:pt>
                <c:pt idx="1032">
                  <c:v>40.64</c:v>
                </c:pt>
                <c:pt idx="1033">
                  <c:v>40.659999999999997</c:v>
                </c:pt>
                <c:pt idx="1034">
                  <c:v>40.68</c:v>
                </c:pt>
                <c:pt idx="1035">
                  <c:v>40.700000000000003</c:v>
                </c:pt>
                <c:pt idx="1036">
                  <c:v>40.72</c:v>
                </c:pt>
                <c:pt idx="1037">
                  <c:v>40.74</c:v>
                </c:pt>
                <c:pt idx="1038">
                  <c:v>40.76</c:v>
                </c:pt>
                <c:pt idx="1039">
                  <c:v>40.78</c:v>
                </c:pt>
                <c:pt idx="1040">
                  <c:v>40.799999999999997</c:v>
                </c:pt>
                <c:pt idx="1041">
                  <c:v>40.82</c:v>
                </c:pt>
                <c:pt idx="1042">
                  <c:v>40.840000000000003</c:v>
                </c:pt>
                <c:pt idx="1043">
                  <c:v>40.86</c:v>
                </c:pt>
                <c:pt idx="1044">
                  <c:v>40.880000000000003</c:v>
                </c:pt>
                <c:pt idx="1045">
                  <c:v>40.9</c:v>
                </c:pt>
                <c:pt idx="1046">
                  <c:v>40.92</c:v>
                </c:pt>
                <c:pt idx="1047">
                  <c:v>40.94</c:v>
                </c:pt>
                <c:pt idx="1048">
                  <c:v>40.96</c:v>
                </c:pt>
                <c:pt idx="1049">
                  <c:v>40.98</c:v>
                </c:pt>
                <c:pt idx="1050">
                  <c:v>41</c:v>
                </c:pt>
                <c:pt idx="1051">
                  <c:v>41.02</c:v>
                </c:pt>
                <c:pt idx="1052">
                  <c:v>41.04</c:v>
                </c:pt>
                <c:pt idx="1053">
                  <c:v>41.06</c:v>
                </c:pt>
                <c:pt idx="1054">
                  <c:v>41.08</c:v>
                </c:pt>
                <c:pt idx="1055">
                  <c:v>41.1</c:v>
                </c:pt>
                <c:pt idx="1056">
                  <c:v>41.12</c:v>
                </c:pt>
                <c:pt idx="1057">
                  <c:v>41.14</c:v>
                </c:pt>
                <c:pt idx="1058">
                  <c:v>41.16</c:v>
                </c:pt>
                <c:pt idx="1059">
                  <c:v>41.18</c:v>
                </c:pt>
                <c:pt idx="1060">
                  <c:v>41.2</c:v>
                </c:pt>
                <c:pt idx="1061">
                  <c:v>41.22</c:v>
                </c:pt>
                <c:pt idx="1062">
                  <c:v>41.24</c:v>
                </c:pt>
                <c:pt idx="1063">
                  <c:v>41.26</c:v>
                </c:pt>
                <c:pt idx="1064">
                  <c:v>41.28</c:v>
                </c:pt>
                <c:pt idx="1065">
                  <c:v>41.3</c:v>
                </c:pt>
                <c:pt idx="1066">
                  <c:v>41.32</c:v>
                </c:pt>
                <c:pt idx="1067">
                  <c:v>41.34</c:v>
                </c:pt>
                <c:pt idx="1068">
                  <c:v>41.36</c:v>
                </c:pt>
                <c:pt idx="1069">
                  <c:v>41.38</c:v>
                </c:pt>
                <c:pt idx="1070">
                  <c:v>41.4</c:v>
                </c:pt>
                <c:pt idx="1071">
                  <c:v>41.42</c:v>
                </c:pt>
                <c:pt idx="1072">
                  <c:v>41.44</c:v>
                </c:pt>
                <c:pt idx="1073">
                  <c:v>41.46</c:v>
                </c:pt>
                <c:pt idx="1074">
                  <c:v>41.48</c:v>
                </c:pt>
                <c:pt idx="1075">
                  <c:v>41.5</c:v>
                </c:pt>
                <c:pt idx="1076">
                  <c:v>41.52</c:v>
                </c:pt>
                <c:pt idx="1077">
                  <c:v>41.54</c:v>
                </c:pt>
                <c:pt idx="1078">
                  <c:v>41.56</c:v>
                </c:pt>
                <c:pt idx="1079">
                  <c:v>41.58</c:v>
                </c:pt>
                <c:pt idx="1080">
                  <c:v>41.6</c:v>
                </c:pt>
                <c:pt idx="1081">
                  <c:v>41.62</c:v>
                </c:pt>
                <c:pt idx="1082">
                  <c:v>41.64</c:v>
                </c:pt>
                <c:pt idx="1083">
                  <c:v>41.66</c:v>
                </c:pt>
                <c:pt idx="1084">
                  <c:v>41.68</c:v>
                </c:pt>
                <c:pt idx="1085">
                  <c:v>41.7</c:v>
                </c:pt>
                <c:pt idx="1086">
                  <c:v>41.72</c:v>
                </c:pt>
                <c:pt idx="1087">
                  <c:v>41.74</c:v>
                </c:pt>
                <c:pt idx="1088">
                  <c:v>41.76</c:v>
                </c:pt>
                <c:pt idx="1089">
                  <c:v>41.78</c:v>
                </c:pt>
                <c:pt idx="1090">
                  <c:v>41.8</c:v>
                </c:pt>
                <c:pt idx="1091">
                  <c:v>41.82</c:v>
                </c:pt>
                <c:pt idx="1092">
                  <c:v>41.84</c:v>
                </c:pt>
                <c:pt idx="1093">
                  <c:v>41.86</c:v>
                </c:pt>
                <c:pt idx="1094">
                  <c:v>41.88</c:v>
                </c:pt>
                <c:pt idx="1095">
                  <c:v>41.9</c:v>
                </c:pt>
                <c:pt idx="1096">
                  <c:v>41.92</c:v>
                </c:pt>
                <c:pt idx="1097">
                  <c:v>41.94</c:v>
                </c:pt>
                <c:pt idx="1098">
                  <c:v>41.96</c:v>
                </c:pt>
                <c:pt idx="1099">
                  <c:v>41.98</c:v>
                </c:pt>
                <c:pt idx="1100">
                  <c:v>42</c:v>
                </c:pt>
                <c:pt idx="1101">
                  <c:v>42.02</c:v>
                </c:pt>
                <c:pt idx="1102">
                  <c:v>42.04</c:v>
                </c:pt>
                <c:pt idx="1103">
                  <c:v>42.06</c:v>
                </c:pt>
                <c:pt idx="1104">
                  <c:v>42.08</c:v>
                </c:pt>
                <c:pt idx="1105">
                  <c:v>42.1</c:v>
                </c:pt>
                <c:pt idx="1106">
                  <c:v>42.12</c:v>
                </c:pt>
                <c:pt idx="1107">
                  <c:v>42.14</c:v>
                </c:pt>
                <c:pt idx="1108">
                  <c:v>42.16</c:v>
                </c:pt>
                <c:pt idx="1109">
                  <c:v>42.18</c:v>
                </c:pt>
                <c:pt idx="1110">
                  <c:v>42.2</c:v>
                </c:pt>
                <c:pt idx="1111">
                  <c:v>42.22</c:v>
                </c:pt>
                <c:pt idx="1112">
                  <c:v>42.24</c:v>
                </c:pt>
                <c:pt idx="1113">
                  <c:v>42.26</c:v>
                </c:pt>
                <c:pt idx="1114">
                  <c:v>42.28</c:v>
                </c:pt>
                <c:pt idx="1115">
                  <c:v>42.3</c:v>
                </c:pt>
                <c:pt idx="1116">
                  <c:v>42.32</c:v>
                </c:pt>
                <c:pt idx="1117">
                  <c:v>42.34</c:v>
                </c:pt>
                <c:pt idx="1118">
                  <c:v>42.36</c:v>
                </c:pt>
                <c:pt idx="1119">
                  <c:v>42.38</c:v>
                </c:pt>
                <c:pt idx="1120">
                  <c:v>42.4</c:v>
                </c:pt>
                <c:pt idx="1121">
                  <c:v>42.42</c:v>
                </c:pt>
                <c:pt idx="1122">
                  <c:v>42.44</c:v>
                </c:pt>
                <c:pt idx="1123">
                  <c:v>42.46</c:v>
                </c:pt>
                <c:pt idx="1124">
                  <c:v>42.48</c:v>
                </c:pt>
                <c:pt idx="1125">
                  <c:v>42.5</c:v>
                </c:pt>
                <c:pt idx="1126">
                  <c:v>42.52</c:v>
                </c:pt>
                <c:pt idx="1127">
                  <c:v>42.54</c:v>
                </c:pt>
                <c:pt idx="1128">
                  <c:v>42.56</c:v>
                </c:pt>
                <c:pt idx="1129">
                  <c:v>42.58</c:v>
                </c:pt>
                <c:pt idx="1130">
                  <c:v>42.6</c:v>
                </c:pt>
                <c:pt idx="1131">
                  <c:v>42.62</c:v>
                </c:pt>
                <c:pt idx="1132">
                  <c:v>42.64</c:v>
                </c:pt>
                <c:pt idx="1133">
                  <c:v>42.66</c:v>
                </c:pt>
                <c:pt idx="1134">
                  <c:v>42.68</c:v>
                </c:pt>
                <c:pt idx="1135">
                  <c:v>42.7</c:v>
                </c:pt>
                <c:pt idx="1136">
                  <c:v>42.72</c:v>
                </c:pt>
                <c:pt idx="1137">
                  <c:v>42.74</c:v>
                </c:pt>
                <c:pt idx="1138">
                  <c:v>42.76</c:v>
                </c:pt>
                <c:pt idx="1139">
                  <c:v>42.78</c:v>
                </c:pt>
                <c:pt idx="1140">
                  <c:v>42.8</c:v>
                </c:pt>
                <c:pt idx="1141">
                  <c:v>42.82</c:v>
                </c:pt>
                <c:pt idx="1142">
                  <c:v>42.84</c:v>
                </c:pt>
                <c:pt idx="1143">
                  <c:v>42.86</c:v>
                </c:pt>
                <c:pt idx="1144">
                  <c:v>42.88</c:v>
                </c:pt>
                <c:pt idx="1145">
                  <c:v>42.9</c:v>
                </c:pt>
                <c:pt idx="1146">
                  <c:v>42.92</c:v>
                </c:pt>
                <c:pt idx="1147">
                  <c:v>42.94</c:v>
                </c:pt>
                <c:pt idx="1148">
                  <c:v>42.96</c:v>
                </c:pt>
                <c:pt idx="1149">
                  <c:v>42.98</c:v>
                </c:pt>
                <c:pt idx="1150">
                  <c:v>43</c:v>
                </c:pt>
                <c:pt idx="1151">
                  <c:v>43.02</c:v>
                </c:pt>
                <c:pt idx="1152">
                  <c:v>43.04</c:v>
                </c:pt>
                <c:pt idx="1153">
                  <c:v>43.06</c:v>
                </c:pt>
                <c:pt idx="1154">
                  <c:v>43.08</c:v>
                </c:pt>
                <c:pt idx="1155">
                  <c:v>43.1</c:v>
                </c:pt>
                <c:pt idx="1156">
                  <c:v>43.12</c:v>
                </c:pt>
                <c:pt idx="1157">
                  <c:v>43.14</c:v>
                </c:pt>
                <c:pt idx="1158">
                  <c:v>43.16</c:v>
                </c:pt>
                <c:pt idx="1159">
                  <c:v>43.18</c:v>
                </c:pt>
                <c:pt idx="1160">
                  <c:v>43.2</c:v>
                </c:pt>
                <c:pt idx="1161">
                  <c:v>43.22</c:v>
                </c:pt>
                <c:pt idx="1162">
                  <c:v>43.24</c:v>
                </c:pt>
                <c:pt idx="1163">
                  <c:v>43.26</c:v>
                </c:pt>
                <c:pt idx="1164">
                  <c:v>43.28</c:v>
                </c:pt>
                <c:pt idx="1165">
                  <c:v>43.3</c:v>
                </c:pt>
                <c:pt idx="1166">
                  <c:v>43.32</c:v>
                </c:pt>
                <c:pt idx="1167">
                  <c:v>43.34</c:v>
                </c:pt>
                <c:pt idx="1168">
                  <c:v>43.36</c:v>
                </c:pt>
                <c:pt idx="1169">
                  <c:v>43.38</c:v>
                </c:pt>
                <c:pt idx="1170">
                  <c:v>43.4</c:v>
                </c:pt>
                <c:pt idx="1171">
                  <c:v>43.42</c:v>
                </c:pt>
                <c:pt idx="1172">
                  <c:v>43.44</c:v>
                </c:pt>
                <c:pt idx="1173">
                  <c:v>43.46</c:v>
                </c:pt>
                <c:pt idx="1174">
                  <c:v>43.48</c:v>
                </c:pt>
                <c:pt idx="1175">
                  <c:v>43.5</c:v>
                </c:pt>
                <c:pt idx="1176">
                  <c:v>43.52</c:v>
                </c:pt>
                <c:pt idx="1177">
                  <c:v>43.54</c:v>
                </c:pt>
                <c:pt idx="1178">
                  <c:v>43.56</c:v>
                </c:pt>
                <c:pt idx="1179">
                  <c:v>43.58</c:v>
                </c:pt>
                <c:pt idx="1180">
                  <c:v>43.6</c:v>
                </c:pt>
                <c:pt idx="1181">
                  <c:v>43.62</c:v>
                </c:pt>
                <c:pt idx="1182">
                  <c:v>43.64</c:v>
                </c:pt>
                <c:pt idx="1183">
                  <c:v>43.66</c:v>
                </c:pt>
                <c:pt idx="1184">
                  <c:v>43.68</c:v>
                </c:pt>
                <c:pt idx="1185">
                  <c:v>43.7</c:v>
                </c:pt>
                <c:pt idx="1186">
                  <c:v>43.72</c:v>
                </c:pt>
                <c:pt idx="1187">
                  <c:v>43.74</c:v>
                </c:pt>
                <c:pt idx="1188">
                  <c:v>43.76</c:v>
                </c:pt>
                <c:pt idx="1189">
                  <c:v>43.78</c:v>
                </c:pt>
                <c:pt idx="1190">
                  <c:v>43.8</c:v>
                </c:pt>
                <c:pt idx="1191">
                  <c:v>43.82</c:v>
                </c:pt>
                <c:pt idx="1192">
                  <c:v>43.84</c:v>
                </c:pt>
                <c:pt idx="1193">
                  <c:v>43.86</c:v>
                </c:pt>
                <c:pt idx="1194">
                  <c:v>43.88</c:v>
                </c:pt>
                <c:pt idx="1195">
                  <c:v>43.9</c:v>
                </c:pt>
                <c:pt idx="1196">
                  <c:v>43.92</c:v>
                </c:pt>
                <c:pt idx="1197">
                  <c:v>43.94</c:v>
                </c:pt>
                <c:pt idx="1198">
                  <c:v>43.96</c:v>
                </c:pt>
                <c:pt idx="1199">
                  <c:v>43.98</c:v>
                </c:pt>
                <c:pt idx="1200">
                  <c:v>44</c:v>
                </c:pt>
                <c:pt idx="1201">
                  <c:v>44.02</c:v>
                </c:pt>
                <c:pt idx="1202">
                  <c:v>44.04</c:v>
                </c:pt>
                <c:pt idx="1203">
                  <c:v>44.06</c:v>
                </c:pt>
                <c:pt idx="1204">
                  <c:v>44.08</c:v>
                </c:pt>
                <c:pt idx="1205">
                  <c:v>44.1</c:v>
                </c:pt>
                <c:pt idx="1206">
                  <c:v>44.12</c:v>
                </c:pt>
                <c:pt idx="1207">
                  <c:v>44.14</c:v>
                </c:pt>
                <c:pt idx="1208">
                  <c:v>44.16</c:v>
                </c:pt>
                <c:pt idx="1209">
                  <c:v>44.18</c:v>
                </c:pt>
                <c:pt idx="1210">
                  <c:v>44.2</c:v>
                </c:pt>
                <c:pt idx="1211">
                  <c:v>44.22</c:v>
                </c:pt>
                <c:pt idx="1212">
                  <c:v>44.24</c:v>
                </c:pt>
                <c:pt idx="1213">
                  <c:v>44.26</c:v>
                </c:pt>
                <c:pt idx="1214">
                  <c:v>44.28</c:v>
                </c:pt>
                <c:pt idx="1215">
                  <c:v>44.3</c:v>
                </c:pt>
                <c:pt idx="1216">
                  <c:v>44.32</c:v>
                </c:pt>
                <c:pt idx="1217">
                  <c:v>44.34</c:v>
                </c:pt>
                <c:pt idx="1218">
                  <c:v>44.36</c:v>
                </c:pt>
                <c:pt idx="1219">
                  <c:v>44.38</c:v>
                </c:pt>
                <c:pt idx="1220">
                  <c:v>44.4</c:v>
                </c:pt>
                <c:pt idx="1221">
                  <c:v>44.42</c:v>
                </c:pt>
                <c:pt idx="1222">
                  <c:v>44.44</c:v>
                </c:pt>
                <c:pt idx="1223">
                  <c:v>44.46</c:v>
                </c:pt>
                <c:pt idx="1224">
                  <c:v>44.48</c:v>
                </c:pt>
                <c:pt idx="1225">
                  <c:v>44.5</c:v>
                </c:pt>
                <c:pt idx="1226">
                  <c:v>44.52</c:v>
                </c:pt>
                <c:pt idx="1227">
                  <c:v>44.54</c:v>
                </c:pt>
                <c:pt idx="1228">
                  <c:v>44.56</c:v>
                </c:pt>
                <c:pt idx="1229">
                  <c:v>44.58</c:v>
                </c:pt>
                <c:pt idx="1230">
                  <c:v>44.6</c:v>
                </c:pt>
                <c:pt idx="1231">
                  <c:v>44.62</c:v>
                </c:pt>
                <c:pt idx="1232">
                  <c:v>44.64</c:v>
                </c:pt>
                <c:pt idx="1233">
                  <c:v>44.66</c:v>
                </c:pt>
                <c:pt idx="1234">
                  <c:v>44.68</c:v>
                </c:pt>
                <c:pt idx="1235">
                  <c:v>44.7</c:v>
                </c:pt>
                <c:pt idx="1236">
                  <c:v>44.72</c:v>
                </c:pt>
                <c:pt idx="1237">
                  <c:v>44.74</c:v>
                </c:pt>
                <c:pt idx="1238">
                  <c:v>44.76</c:v>
                </c:pt>
                <c:pt idx="1239">
                  <c:v>44.78</c:v>
                </c:pt>
                <c:pt idx="1240">
                  <c:v>44.8</c:v>
                </c:pt>
                <c:pt idx="1241">
                  <c:v>44.82</c:v>
                </c:pt>
                <c:pt idx="1242">
                  <c:v>44.84</c:v>
                </c:pt>
                <c:pt idx="1243">
                  <c:v>44.86</c:v>
                </c:pt>
                <c:pt idx="1244">
                  <c:v>44.88</c:v>
                </c:pt>
                <c:pt idx="1245">
                  <c:v>44.9</c:v>
                </c:pt>
                <c:pt idx="1246">
                  <c:v>44.92</c:v>
                </c:pt>
                <c:pt idx="1247">
                  <c:v>44.94</c:v>
                </c:pt>
                <c:pt idx="1248">
                  <c:v>44.96</c:v>
                </c:pt>
                <c:pt idx="1249">
                  <c:v>44.98</c:v>
                </c:pt>
                <c:pt idx="1250">
                  <c:v>45</c:v>
                </c:pt>
                <c:pt idx="1251">
                  <c:v>45.02</c:v>
                </c:pt>
                <c:pt idx="1252">
                  <c:v>45.04</c:v>
                </c:pt>
                <c:pt idx="1253">
                  <c:v>45.06</c:v>
                </c:pt>
                <c:pt idx="1254">
                  <c:v>45.08</c:v>
                </c:pt>
                <c:pt idx="1255">
                  <c:v>45.1</c:v>
                </c:pt>
                <c:pt idx="1256">
                  <c:v>45.12</c:v>
                </c:pt>
                <c:pt idx="1257">
                  <c:v>45.14</c:v>
                </c:pt>
                <c:pt idx="1258">
                  <c:v>45.16</c:v>
                </c:pt>
                <c:pt idx="1259">
                  <c:v>45.18</c:v>
                </c:pt>
                <c:pt idx="1260">
                  <c:v>45.2</c:v>
                </c:pt>
                <c:pt idx="1261">
                  <c:v>45.22</c:v>
                </c:pt>
                <c:pt idx="1262">
                  <c:v>45.24</c:v>
                </c:pt>
                <c:pt idx="1263">
                  <c:v>45.26</c:v>
                </c:pt>
                <c:pt idx="1264">
                  <c:v>45.28</c:v>
                </c:pt>
                <c:pt idx="1265">
                  <c:v>45.3</c:v>
                </c:pt>
                <c:pt idx="1266">
                  <c:v>45.32</c:v>
                </c:pt>
                <c:pt idx="1267">
                  <c:v>45.34</c:v>
                </c:pt>
                <c:pt idx="1268">
                  <c:v>45.36</c:v>
                </c:pt>
                <c:pt idx="1269">
                  <c:v>45.38</c:v>
                </c:pt>
                <c:pt idx="1270">
                  <c:v>45.4</c:v>
                </c:pt>
                <c:pt idx="1271">
                  <c:v>45.42</c:v>
                </c:pt>
                <c:pt idx="1272">
                  <c:v>45.44</c:v>
                </c:pt>
                <c:pt idx="1273">
                  <c:v>45.46</c:v>
                </c:pt>
                <c:pt idx="1274">
                  <c:v>45.48</c:v>
                </c:pt>
                <c:pt idx="1275">
                  <c:v>45.5</c:v>
                </c:pt>
                <c:pt idx="1276">
                  <c:v>45.52</c:v>
                </c:pt>
                <c:pt idx="1277">
                  <c:v>45.54</c:v>
                </c:pt>
                <c:pt idx="1278">
                  <c:v>45.56</c:v>
                </c:pt>
                <c:pt idx="1279">
                  <c:v>45.58</c:v>
                </c:pt>
                <c:pt idx="1280">
                  <c:v>45.6</c:v>
                </c:pt>
                <c:pt idx="1281">
                  <c:v>45.62</c:v>
                </c:pt>
                <c:pt idx="1282">
                  <c:v>45.64</c:v>
                </c:pt>
                <c:pt idx="1283">
                  <c:v>45.66</c:v>
                </c:pt>
                <c:pt idx="1284">
                  <c:v>45.68</c:v>
                </c:pt>
                <c:pt idx="1285">
                  <c:v>45.7</c:v>
                </c:pt>
                <c:pt idx="1286">
                  <c:v>45.72</c:v>
                </c:pt>
                <c:pt idx="1287">
                  <c:v>45.74</c:v>
                </c:pt>
                <c:pt idx="1288">
                  <c:v>45.76</c:v>
                </c:pt>
                <c:pt idx="1289">
                  <c:v>45.78</c:v>
                </c:pt>
                <c:pt idx="1290">
                  <c:v>45.8</c:v>
                </c:pt>
                <c:pt idx="1291">
                  <c:v>45.82</c:v>
                </c:pt>
                <c:pt idx="1292">
                  <c:v>45.84</c:v>
                </c:pt>
                <c:pt idx="1293">
                  <c:v>45.86</c:v>
                </c:pt>
                <c:pt idx="1294">
                  <c:v>45.88</c:v>
                </c:pt>
                <c:pt idx="1295">
                  <c:v>45.9</c:v>
                </c:pt>
                <c:pt idx="1296">
                  <c:v>45.92</c:v>
                </c:pt>
                <c:pt idx="1297">
                  <c:v>45.94</c:v>
                </c:pt>
                <c:pt idx="1298">
                  <c:v>45.96</c:v>
                </c:pt>
                <c:pt idx="1299">
                  <c:v>45.98</c:v>
                </c:pt>
                <c:pt idx="1300">
                  <c:v>46</c:v>
                </c:pt>
                <c:pt idx="1301">
                  <c:v>46.02</c:v>
                </c:pt>
                <c:pt idx="1302">
                  <c:v>46.04</c:v>
                </c:pt>
                <c:pt idx="1303">
                  <c:v>46.06</c:v>
                </c:pt>
                <c:pt idx="1304">
                  <c:v>46.08</c:v>
                </c:pt>
                <c:pt idx="1305">
                  <c:v>46.1</c:v>
                </c:pt>
                <c:pt idx="1306">
                  <c:v>46.12</c:v>
                </c:pt>
                <c:pt idx="1307">
                  <c:v>46.14</c:v>
                </c:pt>
                <c:pt idx="1308">
                  <c:v>46.16</c:v>
                </c:pt>
                <c:pt idx="1309">
                  <c:v>46.18</c:v>
                </c:pt>
                <c:pt idx="1310">
                  <c:v>46.2</c:v>
                </c:pt>
                <c:pt idx="1311">
                  <c:v>46.22</c:v>
                </c:pt>
                <c:pt idx="1312">
                  <c:v>46.24</c:v>
                </c:pt>
                <c:pt idx="1313">
                  <c:v>46.26</c:v>
                </c:pt>
                <c:pt idx="1314">
                  <c:v>46.28</c:v>
                </c:pt>
                <c:pt idx="1315">
                  <c:v>46.3</c:v>
                </c:pt>
                <c:pt idx="1316">
                  <c:v>46.32</c:v>
                </c:pt>
                <c:pt idx="1317">
                  <c:v>46.34</c:v>
                </c:pt>
                <c:pt idx="1318">
                  <c:v>46.36</c:v>
                </c:pt>
                <c:pt idx="1319">
                  <c:v>46.38</c:v>
                </c:pt>
                <c:pt idx="1320">
                  <c:v>46.4</c:v>
                </c:pt>
                <c:pt idx="1321">
                  <c:v>46.42</c:v>
                </c:pt>
                <c:pt idx="1322">
                  <c:v>46.44</c:v>
                </c:pt>
                <c:pt idx="1323">
                  <c:v>46.46</c:v>
                </c:pt>
                <c:pt idx="1324">
                  <c:v>46.48</c:v>
                </c:pt>
                <c:pt idx="1325">
                  <c:v>46.5</c:v>
                </c:pt>
                <c:pt idx="1326">
                  <c:v>46.52</c:v>
                </c:pt>
                <c:pt idx="1327">
                  <c:v>46.54</c:v>
                </c:pt>
                <c:pt idx="1328">
                  <c:v>46.56</c:v>
                </c:pt>
                <c:pt idx="1329">
                  <c:v>46.58</c:v>
                </c:pt>
                <c:pt idx="1330">
                  <c:v>46.6</c:v>
                </c:pt>
                <c:pt idx="1331">
                  <c:v>46.62</c:v>
                </c:pt>
                <c:pt idx="1332">
                  <c:v>46.64</c:v>
                </c:pt>
                <c:pt idx="1333">
                  <c:v>46.66</c:v>
                </c:pt>
                <c:pt idx="1334">
                  <c:v>46.68</c:v>
                </c:pt>
                <c:pt idx="1335">
                  <c:v>46.7</c:v>
                </c:pt>
                <c:pt idx="1336">
                  <c:v>46.72</c:v>
                </c:pt>
                <c:pt idx="1337">
                  <c:v>46.74</c:v>
                </c:pt>
                <c:pt idx="1338">
                  <c:v>46.76</c:v>
                </c:pt>
                <c:pt idx="1339">
                  <c:v>46.78</c:v>
                </c:pt>
                <c:pt idx="1340">
                  <c:v>46.8</c:v>
                </c:pt>
                <c:pt idx="1341">
                  <c:v>46.82</c:v>
                </c:pt>
                <c:pt idx="1342">
                  <c:v>46.84</c:v>
                </c:pt>
                <c:pt idx="1343">
                  <c:v>46.86</c:v>
                </c:pt>
                <c:pt idx="1344">
                  <c:v>46.88</c:v>
                </c:pt>
                <c:pt idx="1345">
                  <c:v>46.9</c:v>
                </c:pt>
                <c:pt idx="1346">
                  <c:v>46.92</c:v>
                </c:pt>
                <c:pt idx="1347">
                  <c:v>46.94</c:v>
                </c:pt>
                <c:pt idx="1348">
                  <c:v>46.96</c:v>
                </c:pt>
                <c:pt idx="1349">
                  <c:v>46.98</c:v>
                </c:pt>
                <c:pt idx="1350">
                  <c:v>47</c:v>
                </c:pt>
                <c:pt idx="1351">
                  <c:v>47.02</c:v>
                </c:pt>
                <c:pt idx="1352">
                  <c:v>47.04</c:v>
                </c:pt>
                <c:pt idx="1353">
                  <c:v>47.06</c:v>
                </c:pt>
                <c:pt idx="1354">
                  <c:v>47.08</c:v>
                </c:pt>
                <c:pt idx="1355">
                  <c:v>47.1</c:v>
                </c:pt>
                <c:pt idx="1356">
                  <c:v>47.12</c:v>
                </c:pt>
                <c:pt idx="1357">
                  <c:v>47.14</c:v>
                </c:pt>
                <c:pt idx="1358">
                  <c:v>47.16</c:v>
                </c:pt>
                <c:pt idx="1359">
                  <c:v>47.18</c:v>
                </c:pt>
                <c:pt idx="1360">
                  <c:v>47.2</c:v>
                </c:pt>
                <c:pt idx="1361">
                  <c:v>47.22</c:v>
                </c:pt>
                <c:pt idx="1362">
                  <c:v>47.24</c:v>
                </c:pt>
                <c:pt idx="1363">
                  <c:v>47.26</c:v>
                </c:pt>
                <c:pt idx="1364">
                  <c:v>47.28</c:v>
                </c:pt>
                <c:pt idx="1365">
                  <c:v>47.3</c:v>
                </c:pt>
                <c:pt idx="1366">
                  <c:v>47.32</c:v>
                </c:pt>
                <c:pt idx="1367">
                  <c:v>47.34</c:v>
                </c:pt>
                <c:pt idx="1368">
                  <c:v>47.36</c:v>
                </c:pt>
                <c:pt idx="1369">
                  <c:v>47.38</c:v>
                </c:pt>
                <c:pt idx="1370">
                  <c:v>47.4</c:v>
                </c:pt>
                <c:pt idx="1371">
                  <c:v>47.42</c:v>
                </c:pt>
                <c:pt idx="1372">
                  <c:v>47.44</c:v>
                </c:pt>
                <c:pt idx="1373">
                  <c:v>47.46</c:v>
                </c:pt>
                <c:pt idx="1374">
                  <c:v>47.48</c:v>
                </c:pt>
                <c:pt idx="1375">
                  <c:v>47.5</c:v>
                </c:pt>
                <c:pt idx="1376">
                  <c:v>47.52</c:v>
                </c:pt>
                <c:pt idx="1377">
                  <c:v>47.54</c:v>
                </c:pt>
                <c:pt idx="1378">
                  <c:v>47.56</c:v>
                </c:pt>
                <c:pt idx="1379">
                  <c:v>47.58</c:v>
                </c:pt>
                <c:pt idx="1380">
                  <c:v>47.6</c:v>
                </c:pt>
                <c:pt idx="1381">
                  <c:v>47.62</c:v>
                </c:pt>
                <c:pt idx="1382">
                  <c:v>47.64</c:v>
                </c:pt>
                <c:pt idx="1383">
                  <c:v>47.66</c:v>
                </c:pt>
                <c:pt idx="1384">
                  <c:v>47.68</c:v>
                </c:pt>
                <c:pt idx="1385">
                  <c:v>47.7</c:v>
                </c:pt>
                <c:pt idx="1386">
                  <c:v>47.72</c:v>
                </c:pt>
                <c:pt idx="1387">
                  <c:v>47.74</c:v>
                </c:pt>
                <c:pt idx="1388">
                  <c:v>47.76</c:v>
                </c:pt>
                <c:pt idx="1389">
                  <c:v>47.78</c:v>
                </c:pt>
                <c:pt idx="1390">
                  <c:v>47.8</c:v>
                </c:pt>
                <c:pt idx="1391">
                  <c:v>47.82</c:v>
                </c:pt>
                <c:pt idx="1392">
                  <c:v>47.84</c:v>
                </c:pt>
                <c:pt idx="1393">
                  <c:v>47.86</c:v>
                </c:pt>
                <c:pt idx="1394">
                  <c:v>47.88</c:v>
                </c:pt>
                <c:pt idx="1395">
                  <c:v>47.9</c:v>
                </c:pt>
                <c:pt idx="1396">
                  <c:v>47.92</c:v>
                </c:pt>
                <c:pt idx="1397">
                  <c:v>47.94</c:v>
                </c:pt>
                <c:pt idx="1398">
                  <c:v>47.96</c:v>
                </c:pt>
                <c:pt idx="1399">
                  <c:v>47.98</c:v>
                </c:pt>
                <c:pt idx="1400">
                  <c:v>48</c:v>
                </c:pt>
                <c:pt idx="1401">
                  <c:v>48.02</c:v>
                </c:pt>
                <c:pt idx="1402">
                  <c:v>48.04</c:v>
                </c:pt>
                <c:pt idx="1403">
                  <c:v>48.06</c:v>
                </c:pt>
                <c:pt idx="1404">
                  <c:v>48.08</c:v>
                </c:pt>
                <c:pt idx="1405">
                  <c:v>48.1</c:v>
                </c:pt>
                <c:pt idx="1406">
                  <c:v>48.12</c:v>
                </c:pt>
                <c:pt idx="1407">
                  <c:v>48.14</c:v>
                </c:pt>
                <c:pt idx="1408">
                  <c:v>48.16</c:v>
                </c:pt>
                <c:pt idx="1409">
                  <c:v>48.18</c:v>
                </c:pt>
                <c:pt idx="1410">
                  <c:v>48.2</c:v>
                </c:pt>
                <c:pt idx="1411">
                  <c:v>48.22</c:v>
                </c:pt>
                <c:pt idx="1412">
                  <c:v>48.24</c:v>
                </c:pt>
                <c:pt idx="1413">
                  <c:v>48.26</c:v>
                </c:pt>
                <c:pt idx="1414">
                  <c:v>48.28</c:v>
                </c:pt>
                <c:pt idx="1415">
                  <c:v>48.3</c:v>
                </c:pt>
                <c:pt idx="1416">
                  <c:v>48.32</c:v>
                </c:pt>
                <c:pt idx="1417">
                  <c:v>48.34</c:v>
                </c:pt>
                <c:pt idx="1418">
                  <c:v>48.36</c:v>
                </c:pt>
                <c:pt idx="1419">
                  <c:v>48.38</c:v>
                </c:pt>
                <c:pt idx="1420">
                  <c:v>48.4</c:v>
                </c:pt>
                <c:pt idx="1421">
                  <c:v>48.42</c:v>
                </c:pt>
                <c:pt idx="1422">
                  <c:v>48.44</c:v>
                </c:pt>
                <c:pt idx="1423">
                  <c:v>48.46</c:v>
                </c:pt>
                <c:pt idx="1424">
                  <c:v>48.48</c:v>
                </c:pt>
                <c:pt idx="1425">
                  <c:v>48.5</c:v>
                </c:pt>
                <c:pt idx="1426">
                  <c:v>48.52</c:v>
                </c:pt>
                <c:pt idx="1427">
                  <c:v>48.54</c:v>
                </c:pt>
                <c:pt idx="1428">
                  <c:v>48.56</c:v>
                </c:pt>
                <c:pt idx="1429">
                  <c:v>48.58</c:v>
                </c:pt>
                <c:pt idx="1430">
                  <c:v>48.6</c:v>
                </c:pt>
                <c:pt idx="1431">
                  <c:v>48.62</c:v>
                </c:pt>
                <c:pt idx="1432">
                  <c:v>48.64</c:v>
                </c:pt>
                <c:pt idx="1433">
                  <c:v>48.66</c:v>
                </c:pt>
                <c:pt idx="1434">
                  <c:v>48.68</c:v>
                </c:pt>
                <c:pt idx="1435">
                  <c:v>48.7</c:v>
                </c:pt>
                <c:pt idx="1436">
                  <c:v>48.72</c:v>
                </c:pt>
                <c:pt idx="1437">
                  <c:v>48.74</c:v>
                </c:pt>
                <c:pt idx="1438">
                  <c:v>48.76</c:v>
                </c:pt>
                <c:pt idx="1439">
                  <c:v>48.78</c:v>
                </c:pt>
                <c:pt idx="1440">
                  <c:v>48.8</c:v>
                </c:pt>
                <c:pt idx="1441">
                  <c:v>48.82</c:v>
                </c:pt>
                <c:pt idx="1442">
                  <c:v>48.84</c:v>
                </c:pt>
                <c:pt idx="1443">
                  <c:v>48.86</c:v>
                </c:pt>
                <c:pt idx="1444">
                  <c:v>48.88</c:v>
                </c:pt>
                <c:pt idx="1445">
                  <c:v>48.9</c:v>
                </c:pt>
                <c:pt idx="1446">
                  <c:v>48.92</c:v>
                </c:pt>
                <c:pt idx="1447">
                  <c:v>48.94</c:v>
                </c:pt>
                <c:pt idx="1448">
                  <c:v>48.96</c:v>
                </c:pt>
                <c:pt idx="1449">
                  <c:v>48.98</c:v>
                </c:pt>
                <c:pt idx="1450">
                  <c:v>49</c:v>
                </c:pt>
                <c:pt idx="1451">
                  <c:v>49.02</c:v>
                </c:pt>
                <c:pt idx="1452">
                  <c:v>49.04</c:v>
                </c:pt>
                <c:pt idx="1453">
                  <c:v>49.06</c:v>
                </c:pt>
                <c:pt idx="1454">
                  <c:v>49.08</c:v>
                </c:pt>
                <c:pt idx="1455">
                  <c:v>49.1</c:v>
                </c:pt>
                <c:pt idx="1456">
                  <c:v>49.12</c:v>
                </c:pt>
                <c:pt idx="1457">
                  <c:v>49.14</c:v>
                </c:pt>
                <c:pt idx="1458">
                  <c:v>49.16</c:v>
                </c:pt>
                <c:pt idx="1459">
                  <c:v>49.18</c:v>
                </c:pt>
                <c:pt idx="1460">
                  <c:v>49.2</c:v>
                </c:pt>
                <c:pt idx="1461">
                  <c:v>49.22</c:v>
                </c:pt>
                <c:pt idx="1462">
                  <c:v>49.24</c:v>
                </c:pt>
                <c:pt idx="1463">
                  <c:v>49.26</c:v>
                </c:pt>
                <c:pt idx="1464">
                  <c:v>49.28</c:v>
                </c:pt>
                <c:pt idx="1465">
                  <c:v>49.3</c:v>
                </c:pt>
                <c:pt idx="1466">
                  <c:v>49.32</c:v>
                </c:pt>
                <c:pt idx="1467">
                  <c:v>49.34</c:v>
                </c:pt>
                <c:pt idx="1468">
                  <c:v>49.36</c:v>
                </c:pt>
                <c:pt idx="1469">
                  <c:v>49.38</c:v>
                </c:pt>
                <c:pt idx="1470">
                  <c:v>49.4</c:v>
                </c:pt>
                <c:pt idx="1471">
                  <c:v>49.42</c:v>
                </c:pt>
                <c:pt idx="1472">
                  <c:v>49.44</c:v>
                </c:pt>
                <c:pt idx="1473">
                  <c:v>49.46</c:v>
                </c:pt>
                <c:pt idx="1474">
                  <c:v>49.48</c:v>
                </c:pt>
                <c:pt idx="1475">
                  <c:v>49.5</c:v>
                </c:pt>
                <c:pt idx="1476">
                  <c:v>49.52</c:v>
                </c:pt>
                <c:pt idx="1477">
                  <c:v>49.54</c:v>
                </c:pt>
                <c:pt idx="1478">
                  <c:v>49.56</c:v>
                </c:pt>
                <c:pt idx="1479">
                  <c:v>49.58</c:v>
                </c:pt>
                <c:pt idx="1480">
                  <c:v>49.6</c:v>
                </c:pt>
                <c:pt idx="1481">
                  <c:v>49.62</c:v>
                </c:pt>
                <c:pt idx="1482">
                  <c:v>49.64</c:v>
                </c:pt>
                <c:pt idx="1483">
                  <c:v>49.66</c:v>
                </c:pt>
                <c:pt idx="1484">
                  <c:v>49.68</c:v>
                </c:pt>
                <c:pt idx="1485">
                  <c:v>49.7</c:v>
                </c:pt>
                <c:pt idx="1486">
                  <c:v>49.72</c:v>
                </c:pt>
                <c:pt idx="1487">
                  <c:v>49.74</c:v>
                </c:pt>
                <c:pt idx="1488">
                  <c:v>49.76</c:v>
                </c:pt>
                <c:pt idx="1489">
                  <c:v>49.78</c:v>
                </c:pt>
                <c:pt idx="1490">
                  <c:v>49.8</c:v>
                </c:pt>
                <c:pt idx="1491">
                  <c:v>49.82</c:v>
                </c:pt>
                <c:pt idx="1492">
                  <c:v>49.84</c:v>
                </c:pt>
                <c:pt idx="1493">
                  <c:v>49.86</c:v>
                </c:pt>
                <c:pt idx="1494">
                  <c:v>49.88</c:v>
                </c:pt>
                <c:pt idx="1495">
                  <c:v>49.9</c:v>
                </c:pt>
                <c:pt idx="1496">
                  <c:v>49.92</c:v>
                </c:pt>
                <c:pt idx="1497">
                  <c:v>49.94</c:v>
                </c:pt>
                <c:pt idx="1498">
                  <c:v>49.96</c:v>
                </c:pt>
                <c:pt idx="1499">
                  <c:v>49.98</c:v>
                </c:pt>
                <c:pt idx="1500">
                  <c:v>50</c:v>
                </c:pt>
                <c:pt idx="1501">
                  <c:v>50.02</c:v>
                </c:pt>
                <c:pt idx="1502">
                  <c:v>50.04</c:v>
                </c:pt>
                <c:pt idx="1503">
                  <c:v>50.06</c:v>
                </c:pt>
                <c:pt idx="1504">
                  <c:v>50.08</c:v>
                </c:pt>
                <c:pt idx="1505">
                  <c:v>50.1</c:v>
                </c:pt>
                <c:pt idx="1506">
                  <c:v>50.12</c:v>
                </c:pt>
                <c:pt idx="1507">
                  <c:v>50.14</c:v>
                </c:pt>
                <c:pt idx="1508">
                  <c:v>50.16</c:v>
                </c:pt>
                <c:pt idx="1509">
                  <c:v>50.18</c:v>
                </c:pt>
                <c:pt idx="1510">
                  <c:v>50.2</c:v>
                </c:pt>
                <c:pt idx="1511">
                  <c:v>50.22</c:v>
                </c:pt>
                <c:pt idx="1512">
                  <c:v>50.24</c:v>
                </c:pt>
                <c:pt idx="1513">
                  <c:v>50.26</c:v>
                </c:pt>
                <c:pt idx="1514">
                  <c:v>50.28</c:v>
                </c:pt>
                <c:pt idx="1515">
                  <c:v>50.3</c:v>
                </c:pt>
                <c:pt idx="1516">
                  <c:v>50.32</c:v>
                </c:pt>
                <c:pt idx="1517">
                  <c:v>50.34</c:v>
                </c:pt>
                <c:pt idx="1518">
                  <c:v>50.36</c:v>
                </c:pt>
                <c:pt idx="1519">
                  <c:v>50.38</c:v>
                </c:pt>
                <c:pt idx="1520">
                  <c:v>50.4</c:v>
                </c:pt>
                <c:pt idx="1521">
                  <c:v>50.42</c:v>
                </c:pt>
                <c:pt idx="1522">
                  <c:v>50.44</c:v>
                </c:pt>
                <c:pt idx="1523">
                  <c:v>50.46</c:v>
                </c:pt>
                <c:pt idx="1524">
                  <c:v>50.48</c:v>
                </c:pt>
                <c:pt idx="1525">
                  <c:v>50.5</c:v>
                </c:pt>
                <c:pt idx="1526">
                  <c:v>50.52</c:v>
                </c:pt>
                <c:pt idx="1527">
                  <c:v>50.54</c:v>
                </c:pt>
                <c:pt idx="1528">
                  <c:v>50.56</c:v>
                </c:pt>
                <c:pt idx="1529">
                  <c:v>50.58</c:v>
                </c:pt>
                <c:pt idx="1530">
                  <c:v>50.6</c:v>
                </c:pt>
                <c:pt idx="1531">
                  <c:v>50.62</c:v>
                </c:pt>
                <c:pt idx="1532">
                  <c:v>50.64</c:v>
                </c:pt>
                <c:pt idx="1533">
                  <c:v>50.66</c:v>
                </c:pt>
                <c:pt idx="1534">
                  <c:v>50.68</c:v>
                </c:pt>
                <c:pt idx="1535">
                  <c:v>50.7</c:v>
                </c:pt>
                <c:pt idx="1536">
                  <c:v>50.72</c:v>
                </c:pt>
                <c:pt idx="1537">
                  <c:v>50.74</c:v>
                </c:pt>
                <c:pt idx="1538">
                  <c:v>50.76</c:v>
                </c:pt>
                <c:pt idx="1539">
                  <c:v>50.78</c:v>
                </c:pt>
                <c:pt idx="1540">
                  <c:v>50.8</c:v>
                </c:pt>
                <c:pt idx="1541">
                  <c:v>50.82</c:v>
                </c:pt>
                <c:pt idx="1542">
                  <c:v>50.84</c:v>
                </c:pt>
                <c:pt idx="1543">
                  <c:v>50.86</c:v>
                </c:pt>
                <c:pt idx="1544">
                  <c:v>50.88</c:v>
                </c:pt>
                <c:pt idx="1545">
                  <c:v>50.9</c:v>
                </c:pt>
                <c:pt idx="1546">
                  <c:v>50.92</c:v>
                </c:pt>
                <c:pt idx="1547">
                  <c:v>50.94</c:v>
                </c:pt>
                <c:pt idx="1548">
                  <c:v>50.96</c:v>
                </c:pt>
                <c:pt idx="1549">
                  <c:v>50.98</c:v>
                </c:pt>
                <c:pt idx="1550">
                  <c:v>51</c:v>
                </c:pt>
                <c:pt idx="1551">
                  <c:v>51.02</c:v>
                </c:pt>
                <c:pt idx="1552">
                  <c:v>51.04</c:v>
                </c:pt>
                <c:pt idx="1553">
                  <c:v>51.06</c:v>
                </c:pt>
                <c:pt idx="1554">
                  <c:v>51.08</c:v>
                </c:pt>
                <c:pt idx="1555">
                  <c:v>51.1</c:v>
                </c:pt>
                <c:pt idx="1556">
                  <c:v>51.12</c:v>
                </c:pt>
                <c:pt idx="1557">
                  <c:v>51.14</c:v>
                </c:pt>
                <c:pt idx="1558">
                  <c:v>51.16</c:v>
                </c:pt>
                <c:pt idx="1559">
                  <c:v>51.18</c:v>
                </c:pt>
                <c:pt idx="1560">
                  <c:v>51.2</c:v>
                </c:pt>
                <c:pt idx="1561">
                  <c:v>51.22</c:v>
                </c:pt>
                <c:pt idx="1562">
                  <c:v>51.24</c:v>
                </c:pt>
                <c:pt idx="1563">
                  <c:v>51.26</c:v>
                </c:pt>
                <c:pt idx="1564">
                  <c:v>51.28</c:v>
                </c:pt>
                <c:pt idx="1565">
                  <c:v>51.3</c:v>
                </c:pt>
                <c:pt idx="1566">
                  <c:v>51.32</c:v>
                </c:pt>
                <c:pt idx="1567">
                  <c:v>51.34</c:v>
                </c:pt>
                <c:pt idx="1568">
                  <c:v>51.36</c:v>
                </c:pt>
                <c:pt idx="1569">
                  <c:v>51.38</c:v>
                </c:pt>
                <c:pt idx="1570">
                  <c:v>51.4</c:v>
                </c:pt>
                <c:pt idx="1571">
                  <c:v>51.42</c:v>
                </c:pt>
                <c:pt idx="1572">
                  <c:v>51.44</c:v>
                </c:pt>
                <c:pt idx="1573">
                  <c:v>51.46</c:v>
                </c:pt>
                <c:pt idx="1574">
                  <c:v>51.48</c:v>
                </c:pt>
                <c:pt idx="1575">
                  <c:v>51.5</c:v>
                </c:pt>
                <c:pt idx="1576">
                  <c:v>51.52</c:v>
                </c:pt>
                <c:pt idx="1577">
                  <c:v>51.54</c:v>
                </c:pt>
                <c:pt idx="1578">
                  <c:v>51.56</c:v>
                </c:pt>
                <c:pt idx="1579">
                  <c:v>51.58</c:v>
                </c:pt>
                <c:pt idx="1580">
                  <c:v>51.6</c:v>
                </c:pt>
                <c:pt idx="1581">
                  <c:v>51.62</c:v>
                </c:pt>
                <c:pt idx="1582">
                  <c:v>51.64</c:v>
                </c:pt>
                <c:pt idx="1583">
                  <c:v>51.66</c:v>
                </c:pt>
                <c:pt idx="1584">
                  <c:v>51.68</c:v>
                </c:pt>
                <c:pt idx="1585">
                  <c:v>51.7</c:v>
                </c:pt>
                <c:pt idx="1586">
                  <c:v>51.72</c:v>
                </c:pt>
                <c:pt idx="1587">
                  <c:v>51.74</c:v>
                </c:pt>
                <c:pt idx="1588">
                  <c:v>51.76</c:v>
                </c:pt>
                <c:pt idx="1589">
                  <c:v>51.78</c:v>
                </c:pt>
                <c:pt idx="1590">
                  <c:v>51.8</c:v>
                </c:pt>
                <c:pt idx="1591">
                  <c:v>51.82</c:v>
                </c:pt>
                <c:pt idx="1592">
                  <c:v>51.84</c:v>
                </c:pt>
                <c:pt idx="1593">
                  <c:v>51.86</c:v>
                </c:pt>
                <c:pt idx="1594">
                  <c:v>51.88</c:v>
                </c:pt>
                <c:pt idx="1595">
                  <c:v>51.9</c:v>
                </c:pt>
                <c:pt idx="1596">
                  <c:v>51.92</c:v>
                </c:pt>
                <c:pt idx="1597">
                  <c:v>51.94</c:v>
                </c:pt>
                <c:pt idx="1598">
                  <c:v>51.96</c:v>
                </c:pt>
                <c:pt idx="1599">
                  <c:v>51.98</c:v>
                </c:pt>
                <c:pt idx="1600">
                  <c:v>52</c:v>
                </c:pt>
                <c:pt idx="1601">
                  <c:v>52.02</c:v>
                </c:pt>
                <c:pt idx="1602">
                  <c:v>52.04</c:v>
                </c:pt>
                <c:pt idx="1603">
                  <c:v>52.06</c:v>
                </c:pt>
                <c:pt idx="1604">
                  <c:v>52.08</c:v>
                </c:pt>
                <c:pt idx="1605">
                  <c:v>52.1</c:v>
                </c:pt>
                <c:pt idx="1606">
                  <c:v>52.12</c:v>
                </c:pt>
                <c:pt idx="1607">
                  <c:v>52.14</c:v>
                </c:pt>
                <c:pt idx="1608">
                  <c:v>52.16</c:v>
                </c:pt>
                <c:pt idx="1609">
                  <c:v>52.18</c:v>
                </c:pt>
                <c:pt idx="1610">
                  <c:v>52.2</c:v>
                </c:pt>
                <c:pt idx="1611">
                  <c:v>52.22</c:v>
                </c:pt>
                <c:pt idx="1612">
                  <c:v>52.24</c:v>
                </c:pt>
                <c:pt idx="1613">
                  <c:v>52.26</c:v>
                </c:pt>
                <c:pt idx="1614">
                  <c:v>52.28</c:v>
                </c:pt>
                <c:pt idx="1615">
                  <c:v>52.3</c:v>
                </c:pt>
                <c:pt idx="1616">
                  <c:v>52.32</c:v>
                </c:pt>
                <c:pt idx="1617">
                  <c:v>52.34</c:v>
                </c:pt>
                <c:pt idx="1618">
                  <c:v>52.36</c:v>
                </c:pt>
                <c:pt idx="1619">
                  <c:v>52.38</c:v>
                </c:pt>
                <c:pt idx="1620">
                  <c:v>52.4</c:v>
                </c:pt>
                <c:pt idx="1621">
                  <c:v>52.42</c:v>
                </c:pt>
                <c:pt idx="1622">
                  <c:v>52.44</c:v>
                </c:pt>
                <c:pt idx="1623">
                  <c:v>52.46</c:v>
                </c:pt>
                <c:pt idx="1624">
                  <c:v>52.48</c:v>
                </c:pt>
                <c:pt idx="1625">
                  <c:v>52.5</c:v>
                </c:pt>
                <c:pt idx="1626">
                  <c:v>52.52</c:v>
                </c:pt>
                <c:pt idx="1627">
                  <c:v>52.54</c:v>
                </c:pt>
                <c:pt idx="1628">
                  <c:v>52.56</c:v>
                </c:pt>
                <c:pt idx="1629">
                  <c:v>52.58</c:v>
                </c:pt>
                <c:pt idx="1630">
                  <c:v>52.6</c:v>
                </c:pt>
                <c:pt idx="1631">
                  <c:v>52.62</c:v>
                </c:pt>
                <c:pt idx="1632">
                  <c:v>52.64</c:v>
                </c:pt>
                <c:pt idx="1633">
                  <c:v>52.66</c:v>
                </c:pt>
                <c:pt idx="1634">
                  <c:v>52.68</c:v>
                </c:pt>
                <c:pt idx="1635">
                  <c:v>52.7</c:v>
                </c:pt>
                <c:pt idx="1636">
                  <c:v>52.72</c:v>
                </c:pt>
                <c:pt idx="1637">
                  <c:v>52.74</c:v>
                </c:pt>
                <c:pt idx="1638">
                  <c:v>52.76</c:v>
                </c:pt>
                <c:pt idx="1639">
                  <c:v>52.78</c:v>
                </c:pt>
                <c:pt idx="1640">
                  <c:v>52.8</c:v>
                </c:pt>
                <c:pt idx="1641">
                  <c:v>52.82</c:v>
                </c:pt>
                <c:pt idx="1642">
                  <c:v>52.84</c:v>
                </c:pt>
                <c:pt idx="1643">
                  <c:v>52.86</c:v>
                </c:pt>
                <c:pt idx="1644">
                  <c:v>52.88</c:v>
                </c:pt>
                <c:pt idx="1645">
                  <c:v>52.9</c:v>
                </c:pt>
                <c:pt idx="1646">
                  <c:v>52.92</c:v>
                </c:pt>
                <c:pt idx="1647">
                  <c:v>52.94</c:v>
                </c:pt>
                <c:pt idx="1648">
                  <c:v>52.96</c:v>
                </c:pt>
                <c:pt idx="1649">
                  <c:v>52.98</c:v>
                </c:pt>
                <c:pt idx="1650">
                  <c:v>53</c:v>
                </c:pt>
                <c:pt idx="1651">
                  <c:v>53.02</c:v>
                </c:pt>
                <c:pt idx="1652">
                  <c:v>53.04</c:v>
                </c:pt>
                <c:pt idx="1653">
                  <c:v>53.06</c:v>
                </c:pt>
                <c:pt idx="1654">
                  <c:v>53.08</c:v>
                </c:pt>
                <c:pt idx="1655">
                  <c:v>53.1</c:v>
                </c:pt>
                <c:pt idx="1656">
                  <c:v>53.12</c:v>
                </c:pt>
                <c:pt idx="1657">
                  <c:v>53.14</c:v>
                </c:pt>
                <c:pt idx="1658">
                  <c:v>53.16</c:v>
                </c:pt>
                <c:pt idx="1659">
                  <c:v>53.18</c:v>
                </c:pt>
                <c:pt idx="1660">
                  <c:v>53.2</c:v>
                </c:pt>
                <c:pt idx="1661">
                  <c:v>53.22</c:v>
                </c:pt>
                <c:pt idx="1662">
                  <c:v>53.24</c:v>
                </c:pt>
                <c:pt idx="1663">
                  <c:v>53.26</c:v>
                </c:pt>
                <c:pt idx="1664">
                  <c:v>53.28</c:v>
                </c:pt>
                <c:pt idx="1665">
                  <c:v>53.3</c:v>
                </c:pt>
                <c:pt idx="1666">
                  <c:v>53.32</c:v>
                </c:pt>
                <c:pt idx="1667">
                  <c:v>53.34</c:v>
                </c:pt>
                <c:pt idx="1668">
                  <c:v>53.36</c:v>
                </c:pt>
                <c:pt idx="1669">
                  <c:v>53.38</c:v>
                </c:pt>
                <c:pt idx="1670">
                  <c:v>53.4</c:v>
                </c:pt>
                <c:pt idx="1671">
                  <c:v>53.42</c:v>
                </c:pt>
                <c:pt idx="1672">
                  <c:v>53.44</c:v>
                </c:pt>
                <c:pt idx="1673">
                  <c:v>53.46</c:v>
                </c:pt>
                <c:pt idx="1674">
                  <c:v>53.48</c:v>
                </c:pt>
                <c:pt idx="1675">
                  <c:v>53.5</c:v>
                </c:pt>
                <c:pt idx="1676">
                  <c:v>53.52</c:v>
                </c:pt>
                <c:pt idx="1677">
                  <c:v>53.54</c:v>
                </c:pt>
                <c:pt idx="1678">
                  <c:v>53.56</c:v>
                </c:pt>
                <c:pt idx="1679">
                  <c:v>53.58</c:v>
                </c:pt>
                <c:pt idx="1680">
                  <c:v>53.6</c:v>
                </c:pt>
                <c:pt idx="1681">
                  <c:v>53.62</c:v>
                </c:pt>
                <c:pt idx="1682">
                  <c:v>53.64</c:v>
                </c:pt>
                <c:pt idx="1683">
                  <c:v>53.66</c:v>
                </c:pt>
                <c:pt idx="1684">
                  <c:v>53.68</c:v>
                </c:pt>
                <c:pt idx="1685">
                  <c:v>53.7</c:v>
                </c:pt>
                <c:pt idx="1686">
                  <c:v>53.72</c:v>
                </c:pt>
                <c:pt idx="1687">
                  <c:v>53.74</c:v>
                </c:pt>
                <c:pt idx="1688">
                  <c:v>53.76</c:v>
                </c:pt>
                <c:pt idx="1689">
                  <c:v>53.78</c:v>
                </c:pt>
                <c:pt idx="1690">
                  <c:v>53.8</c:v>
                </c:pt>
                <c:pt idx="1691">
                  <c:v>53.82</c:v>
                </c:pt>
                <c:pt idx="1692">
                  <c:v>53.84</c:v>
                </c:pt>
                <c:pt idx="1693">
                  <c:v>53.86</c:v>
                </c:pt>
                <c:pt idx="1694">
                  <c:v>53.88</c:v>
                </c:pt>
                <c:pt idx="1695">
                  <c:v>53.9</c:v>
                </c:pt>
                <c:pt idx="1696">
                  <c:v>53.92</c:v>
                </c:pt>
                <c:pt idx="1697">
                  <c:v>53.94</c:v>
                </c:pt>
                <c:pt idx="1698">
                  <c:v>53.96</c:v>
                </c:pt>
                <c:pt idx="1699">
                  <c:v>53.98</c:v>
                </c:pt>
                <c:pt idx="1700">
                  <c:v>54</c:v>
                </c:pt>
                <c:pt idx="1701">
                  <c:v>54.02</c:v>
                </c:pt>
                <c:pt idx="1702">
                  <c:v>54.04</c:v>
                </c:pt>
                <c:pt idx="1703">
                  <c:v>54.06</c:v>
                </c:pt>
                <c:pt idx="1704">
                  <c:v>54.08</c:v>
                </c:pt>
                <c:pt idx="1705">
                  <c:v>54.1</c:v>
                </c:pt>
                <c:pt idx="1706">
                  <c:v>54.12</c:v>
                </c:pt>
                <c:pt idx="1707">
                  <c:v>54.14</c:v>
                </c:pt>
                <c:pt idx="1708">
                  <c:v>54.16</c:v>
                </c:pt>
                <c:pt idx="1709">
                  <c:v>54.18</c:v>
                </c:pt>
                <c:pt idx="1710">
                  <c:v>54.2</c:v>
                </c:pt>
                <c:pt idx="1711">
                  <c:v>54.22</c:v>
                </c:pt>
                <c:pt idx="1712">
                  <c:v>54.24</c:v>
                </c:pt>
                <c:pt idx="1713">
                  <c:v>54.26</c:v>
                </c:pt>
                <c:pt idx="1714">
                  <c:v>54.28</c:v>
                </c:pt>
                <c:pt idx="1715">
                  <c:v>54.3</c:v>
                </c:pt>
                <c:pt idx="1716">
                  <c:v>54.32</c:v>
                </c:pt>
                <c:pt idx="1717">
                  <c:v>54.34</c:v>
                </c:pt>
                <c:pt idx="1718">
                  <c:v>54.36</c:v>
                </c:pt>
                <c:pt idx="1719">
                  <c:v>54.38</c:v>
                </c:pt>
                <c:pt idx="1720">
                  <c:v>54.4</c:v>
                </c:pt>
                <c:pt idx="1721">
                  <c:v>54.42</c:v>
                </c:pt>
                <c:pt idx="1722">
                  <c:v>54.44</c:v>
                </c:pt>
                <c:pt idx="1723">
                  <c:v>54.46</c:v>
                </c:pt>
                <c:pt idx="1724">
                  <c:v>54.48</c:v>
                </c:pt>
                <c:pt idx="1725">
                  <c:v>54.5</c:v>
                </c:pt>
                <c:pt idx="1726">
                  <c:v>54.52</c:v>
                </c:pt>
                <c:pt idx="1727">
                  <c:v>54.54</c:v>
                </c:pt>
                <c:pt idx="1728">
                  <c:v>54.56</c:v>
                </c:pt>
                <c:pt idx="1729">
                  <c:v>54.58</c:v>
                </c:pt>
                <c:pt idx="1730">
                  <c:v>54.6</c:v>
                </c:pt>
                <c:pt idx="1731">
                  <c:v>54.62</c:v>
                </c:pt>
                <c:pt idx="1732">
                  <c:v>54.64</c:v>
                </c:pt>
                <c:pt idx="1733">
                  <c:v>54.66</c:v>
                </c:pt>
                <c:pt idx="1734">
                  <c:v>54.68</c:v>
                </c:pt>
                <c:pt idx="1735">
                  <c:v>54.7</c:v>
                </c:pt>
                <c:pt idx="1736">
                  <c:v>54.72</c:v>
                </c:pt>
                <c:pt idx="1737">
                  <c:v>54.74</c:v>
                </c:pt>
                <c:pt idx="1738">
                  <c:v>54.76</c:v>
                </c:pt>
                <c:pt idx="1739">
                  <c:v>54.78</c:v>
                </c:pt>
                <c:pt idx="1740">
                  <c:v>54.8</c:v>
                </c:pt>
                <c:pt idx="1741">
                  <c:v>54.82</c:v>
                </c:pt>
                <c:pt idx="1742">
                  <c:v>54.84</c:v>
                </c:pt>
                <c:pt idx="1743">
                  <c:v>54.86</c:v>
                </c:pt>
                <c:pt idx="1744">
                  <c:v>54.88</c:v>
                </c:pt>
                <c:pt idx="1745">
                  <c:v>54.9</c:v>
                </c:pt>
                <c:pt idx="1746">
                  <c:v>54.92</c:v>
                </c:pt>
                <c:pt idx="1747">
                  <c:v>54.94</c:v>
                </c:pt>
                <c:pt idx="1748">
                  <c:v>54.96</c:v>
                </c:pt>
                <c:pt idx="1749">
                  <c:v>54.98</c:v>
                </c:pt>
                <c:pt idx="1750">
                  <c:v>55</c:v>
                </c:pt>
                <c:pt idx="1751">
                  <c:v>55.02</c:v>
                </c:pt>
                <c:pt idx="1752">
                  <c:v>55.04</c:v>
                </c:pt>
                <c:pt idx="1753">
                  <c:v>55.06</c:v>
                </c:pt>
                <c:pt idx="1754">
                  <c:v>55.08</c:v>
                </c:pt>
                <c:pt idx="1755">
                  <c:v>55.1</c:v>
                </c:pt>
                <c:pt idx="1756">
                  <c:v>55.12</c:v>
                </c:pt>
                <c:pt idx="1757">
                  <c:v>55.14</c:v>
                </c:pt>
                <c:pt idx="1758">
                  <c:v>55.16</c:v>
                </c:pt>
                <c:pt idx="1759">
                  <c:v>55.18</c:v>
                </c:pt>
                <c:pt idx="1760">
                  <c:v>55.2</c:v>
                </c:pt>
                <c:pt idx="1761">
                  <c:v>55.22</c:v>
                </c:pt>
                <c:pt idx="1762">
                  <c:v>55.24</c:v>
                </c:pt>
                <c:pt idx="1763">
                  <c:v>55.26</c:v>
                </c:pt>
                <c:pt idx="1764">
                  <c:v>55.28</c:v>
                </c:pt>
                <c:pt idx="1765">
                  <c:v>55.3</c:v>
                </c:pt>
                <c:pt idx="1766">
                  <c:v>55.32</c:v>
                </c:pt>
                <c:pt idx="1767">
                  <c:v>55.34</c:v>
                </c:pt>
                <c:pt idx="1768">
                  <c:v>55.36</c:v>
                </c:pt>
                <c:pt idx="1769">
                  <c:v>55.38</c:v>
                </c:pt>
                <c:pt idx="1770">
                  <c:v>55.4</c:v>
                </c:pt>
                <c:pt idx="1771">
                  <c:v>55.42</c:v>
                </c:pt>
                <c:pt idx="1772">
                  <c:v>55.44</c:v>
                </c:pt>
                <c:pt idx="1773">
                  <c:v>55.46</c:v>
                </c:pt>
                <c:pt idx="1774">
                  <c:v>55.48</c:v>
                </c:pt>
                <c:pt idx="1775">
                  <c:v>55.5</c:v>
                </c:pt>
                <c:pt idx="1776">
                  <c:v>55.52</c:v>
                </c:pt>
                <c:pt idx="1777">
                  <c:v>55.54</c:v>
                </c:pt>
                <c:pt idx="1778">
                  <c:v>55.56</c:v>
                </c:pt>
                <c:pt idx="1779">
                  <c:v>55.58</c:v>
                </c:pt>
                <c:pt idx="1780">
                  <c:v>55.6</c:v>
                </c:pt>
                <c:pt idx="1781">
                  <c:v>55.62</c:v>
                </c:pt>
                <c:pt idx="1782">
                  <c:v>55.64</c:v>
                </c:pt>
                <c:pt idx="1783">
                  <c:v>55.66</c:v>
                </c:pt>
                <c:pt idx="1784">
                  <c:v>55.68</c:v>
                </c:pt>
                <c:pt idx="1785">
                  <c:v>55.7</c:v>
                </c:pt>
                <c:pt idx="1786">
                  <c:v>55.72</c:v>
                </c:pt>
                <c:pt idx="1787">
                  <c:v>55.74</c:v>
                </c:pt>
                <c:pt idx="1788">
                  <c:v>55.76</c:v>
                </c:pt>
                <c:pt idx="1789">
                  <c:v>55.78</c:v>
                </c:pt>
                <c:pt idx="1790">
                  <c:v>55.8</c:v>
                </c:pt>
                <c:pt idx="1791">
                  <c:v>55.82</c:v>
                </c:pt>
                <c:pt idx="1792">
                  <c:v>55.84</c:v>
                </c:pt>
                <c:pt idx="1793">
                  <c:v>55.86</c:v>
                </c:pt>
                <c:pt idx="1794">
                  <c:v>55.88</c:v>
                </c:pt>
                <c:pt idx="1795">
                  <c:v>55.9</c:v>
                </c:pt>
                <c:pt idx="1796">
                  <c:v>55.92</c:v>
                </c:pt>
                <c:pt idx="1797">
                  <c:v>55.94</c:v>
                </c:pt>
                <c:pt idx="1798">
                  <c:v>55.96</c:v>
                </c:pt>
                <c:pt idx="1799">
                  <c:v>55.98</c:v>
                </c:pt>
                <c:pt idx="1800">
                  <c:v>56</c:v>
                </c:pt>
                <c:pt idx="1801">
                  <c:v>56.02</c:v>
                </c:pt>
                <c:pt idx="1802">
                  <c:v>56.04</c:v>
                </c:pt>
                <c:pt idx="1803">
                  <c:v>56.06</c:v>
                </c:pt>
                <c:pt idx="1804">
                  <c:v>56.08</c:v>
                </c:pt>
                <c:pt idx="1805">
                  <c:v>56.1</c:v>
                </c:pt>
                <c:pt idx="1806">
                  <c:v>56.12</c:v>
                </c:pt>
                <c:pt idx="1807">
                  <c:v>56.14</c:v>
                </c:pt>
                <c:pt idx="1808">
                  <c:v>56.16</c:v>
                </c:pt>
                <c:pt idx="1809">
                  <c:v>56.18</c:v>
                </c:pt>
                <c:pt idx="1810">
                  <c:v>56.2</c:v>
                </c:pt>
                <c:pt idx="1811">
                  <c:v>56.22</c:v>
                </c:pt>
                <c:pt idx="1812">
                  <c:v>56.24</c:v>
                </c:pt>
                <c:pt idx="1813">
                  <c:v>56.26</c:v>
                </c:pt>
                <c:pt idx="1814">
                  <c:v>56.28</c:v>
                </c:pt>
                <c:pt idx="1815">
                  <c:v>56.3</c:v>
                </c:pt>
                <c:pt idx="1816">
                  <c:v>56.32</c:v>
                </c:pt>
                <c:pt idx="1817">
                  <c:v>56.34</c:v>
                </c:pt>
                <c:pt idx="1818">
                  <c:v>56.36</c:v>
                </c:pt>
                <c:pt idx="1819">
                  <c:v>56.38</c:v>
                </c:pt>
                <c:pt idx="1820">
                  <c:v>56.4</c:v>
                </c:pt>
                <c:pt idx="1821">
                  <c:v>56.42</c:v>
                </c:pt>
                <c:pt idx="1822">
                  <c:v>56.44</c:v>
                </c:pt>
                <c:pt idx="1823">
                  <c:v>56.46</c:v>
                </c:pt>
                <c:pt idx="1824">
                  <c:v>56.48</c:v>
                </c:pt>
                <c:pt idx="1825">
                  <c:v>56.5</c:v>
                </c:pt>
                <c:pt idx="1826">
                  <c:v>56.52</c:v>
                </c:pt>
                <c:pt idx="1827">
                  <c:v>56.54</c:v>
                </c:pt>
                <c:pt idx="1828">
                  <c:v>56.56</c:v>
                </c:pt>
                <c:pt idx="1829">
                  <c:v>56.58</c:v>
                </c:pt>
                <c:pt idx="1830">
                  <c:v>56.6</c:v>
                </c:pt>
                <c:pt idx="1831">
                  <c:v>56.62</c:v>
                </c:pt>
                <c:pt idx="1832">
                  <c:v>56.64</c:v>
                </c:pt>
                <c:pt idx="1833">
                  <c:v>56.66</c:v>
                </c:pt>
                <c:pt idx="1834">
                  <c:v>56.68</c:v>
                </c:pt>
                <c:pt idx="1835">
                  <c:v>56.7</c:v>
                </c:pt>
                <c:pt idx="1836">
                  <c:v>56.72</c:v>
                </c:pt>
                <c:pt idx="1837">
                  <c:v>56.74</c:v>
                </c:pt>
                <c:pt idx="1838">
                  <c:v>56.76</c:v>
                </c:pt>
                <c:pt idx="1839">
                  <c:v>56.78</c:v>
                </c:pt>
                <c:pt idx="1840">
                  <c:v>56.8</c:v>
                </c:pt>
                <c:pt idx="1841">
                  <c:v>56.82</c:v>
                </c:pt>
                <c:pt idx="1842">
                  <c:v>56.84</c:v>
                </c:pt>
                <c:pt idx="1843">
                  <c:v>56.86</c:v>
                </c:pt>
                <c:pt idx="1844">
                  <c:v>56.88</c:v>
                </c:pt>
                <c:pt idx="1845">
                  <c:v>56.9</c:v>
                </c:pt>
                <c:pt idx="1846">
                  <c:v>56.92</c:v>
                </c:pt>
                <c:pt idx="1847">
                  <c:v>56.94</c:v>
                </c:pt>
                <c:pt idx="1848">
                  <c:v>56.96</c:v>
                </c:pt>
                <c:pt idx="1849">
                  <c:v>56.98</c:v>
                </c:pt>
                <c:pt idx="1850">
                  <c:v>57</c:v>
                </c:pt>
                <c:pt idx="1851">
                  <c:v>57.02</c:v>
                </c:pt>
                <c:pt idx="1852">
                  <c:v>57.04</c:v>
                </c:pt>
                <c:pt idx="1853">
                  <c:v>57.06</c:v>
                </c:pt>
                <c:pt idx="1854">
                  <c:v>57.08</c:v>
                </c:pt>
                <c:pt idx="1855">
                  <c:v>57.1</c:v>
                </c:pt>
                <c:pt idx="1856">
                  <c:v>57.12</c:v>
                </c:pt>
                <c:pt idx="1857">
                  <c:v>57.14</c:v>
                </c:pt>
                <c:pt idx="1858">
                  <c:v>57.16</c:v>
                </c:pt>
                <c:pt idx="1859">
                  <c:v>57.18</c:v>
                </c:pt>
                <c:pt idx="1860">
                  <c:v>57.2</c:v>
                </c:pt>
                <c:pt idx="1861">
                  <c:v>57.22</c:v>
                </c:pt>
                <c:pt idx="1862">
                  <c:v>57.24</c:v>
                </c:pt>
                <c:pt idx="1863">
                  <c:v>57.26</c:v>
                </c:pt>
                <c:pt idx="1864">
                  <c:v>57.28</c:v>
                </c:pt>
                <c:pt idx="1865">
                  <c:v>57.3</c:v>
                </c:pt>
                <c:pt idx="1866">
                  <c:v>57.32</c:v>
                </c:pt>
                <c:pt idx="1867">
                  <c:v>57.34</c:v>
                </c:pt>
                <c:pt idx="1868">
                  <c:v>57.36</c:v>
                </c:pt>
                <c:pt idx="1869">
                  <c:v>57.38</c:v>
                </c:pt>
                <c:pt idx="1870">
                  <c:v>57.4</c:v>
                </c:pt>
                <c:pt idx="1871">
                  <c:v>57.42</c:v>
                </c:pt>
                <c:pt idx="1872">
                  <c:v>57.44</c:v>
                </c:pt>
                <c:pt idx="1873">
                  <c:v>57.46</c:v>
                </c:pt>
                <c:pt idx="1874">
                  <c:v>57.48</c:v>
                </c:pt>
                <c:pt idx="1875">
                  <c:v>57.5</c:v>
                </c:pt>
                <c:pt idx="1876">
                  <c:v>57.52</c:v>
                </c:pt>
                <c:pt idx="1877">
                  <c:v>57.54</c:v>
                </c:pt>
                <c:pt idx="1878">
                  <c:v>57.56</c:v>
                </c:pt>
                <c:pt idx="1879">
                  <c:v>57.58</c:v>
                </c:pt>
                <c:pt idx="1880">
                  <c:v>57.6</c:v>
                </c:pt>
                <c:pt idx="1881">
                  <c:v>57.62</c:v>
                </c:pt>
                <c:pt idx="1882">
                  <c:v>57.64</c:v>
                </c:pt>
                <c:pt idx="1883">
                  <c:v>57.66</c:v>
                </c:pt>
                <c:pt idx="1884">
                  <c:v>57.68</c:v>
                </c:pt>
                <c:pt idx="1885">
                  <c:v>57.7</c:v>
                </c:pt>
                <c:pt idx="1886">
                  <c:v>57.72</c:v>
                </c:pt>
                <c:pt idx="1887">
                  <c:v>57.74</c:v>
                </c:pt>
                <c:pt idx="1888">
                  <c:v>57.76</c:v>
                </c:pt>
                <c:pt idx="1889">
                  <c:v>57.78</c:v>
                </c:pt>
                <c:pt idx="1890">
                  <c:v>57.8</c:v>
                </c:pt>
                <c:pt idx="1891">
                  <c:v>57.82</c:v>
                </c:pt>
                <c:pt idx="1892">
                  <c:v>57.84</c:v>
                </c:pt>
                <c:pt idx="1893">
                  <c:v>57.86</c:v>
                </c:pt>
                <c:pt idx="1894">
                  <c:v>57.88</c:v>
                </c:pt>
                <c:pt idx="1895">
                  <c:v>57.9</c:v>
                </c:pt>
                <c:pt idx="1896">
                  <c:v>57.92</c:v>
                </c:pt>
                <c:pt idx="1897">
                  <c:v>57.94</c:v>
                </c:pt>
                <c:pt idx="1898">
                  <c:v>57.96</c:v>
                </c:pt>
                <c:pt idx="1899">
                  <c:v>57.98</c:v>
                </c:pt>
                <c:pt idx="1900">
                  <c:v>58</c:v>
                </c:pt>
                <c:pt idx="1901">
                  <c:v>58.02</c:v>
                </c:pt>
                <c:pt idx="1902">
                  <c:v>58.04</c:v>
                </c:pt>
                <c:pt idx="1903">
                  <c:v>58.06</c:v>
                </c:pt>
                <c:pt idx="1904">
                  <c:v>58.08</c:v>
                </c:pt>
                <c:pt idx="1905">
                  <c:v>58.1</c:v>
                </c:pt>
                <c:pt idx="1906">
                  <c:v>58.12</c:v>
                </c:pt>
                <c:pt idx="1907">
                  <c:v>58.14</c:v>
                </c:pt>
                <c:pt idx="1908">
                  <c:v>58.16</c:v>
                </c:pt>
                <c:pt idx="1909">
                  <c:v>58.18</c:v>
                </c:pt>
                <c:pt idx="1910">
                  <c:v>58.2</c:v>
                </c:pt>
                <c:pt idx="1911">
                  <c:v>58.22</c:v>
                </c:pt>
                <c:pt idx="1912">
                  <c:v>58.24</c:v>
                </c:pt>
                <c:pt idx="1913">
                  <c:v>58.26</c:v>
                </c:pt>
                <c:pt idx="1914">
                  <c:v>58.28</c:v>
                </c:pt>
                <c:pt idx="1915">
                  <c:v>58.3</c:v>
                </c:pt>
                <c:pt idx="1916">
                  <c:v>58.32</c:v>
                </c:pt>
                <c:pt idx="1917">
                  <c:v>58.34</c:v>
                </c:pt>
                <c:pt idx="1918">
                  <c:v>58.36</c:v>
                </c:pt>
                <c:pt idx="1919">
                  <c:v>58.38</c:v>
                </c:pt>
                <c:pt idx="1920">
                  <c:v>58.4</c:v>
                </c:pt>
                <c:pt idx="1921">
                  <c:v>58.42</c:v>
                </c:pt>
                <c:pt idx="1922">
                  <c:v>58.44</c:v>
                </c:pt>
                <c:pt idx="1923">
                  <c:v>58.46</c:v>
                </c:pt>
                <c:pt idx="1924">
                  <c:v>58.48</c:v>
                </c:pt>
                <c:pt idx="1925">
                  <c:v>58.5</c:v>
                </c:pt>
                <c:pt idx="1926">
                  <c:v>58.52</c:v>
                </c:pt>
                <c:pt idx="1927">
                  <c:v>58.54</c:v>
                </c:pt>
                <c:pt idx="1928">
                  <c:v>58.56</c:v>
                </c:pt>
                <c:pt idx="1929">
                  <c:v>58.58</c:v>
                </c:pt>
                <c:pt idx="1930">
                  <c:v>58.6</c:v>
                </c:pt>
                <c:pt idx="1931">
                  <c:v>58.62</c:v>
                </c:pt>
                <c:pt idx="1932">
                  <c:v>58.64</c:v>
                </c:pt>
                <c:pt idx="1933">
                  <c:v>58.66</c:v>
                </c:pt>
                <c:pt idx="1934">
                  <c:v>58.68</c:v>
                </c:pt>
                <c:pt idx="1935">
                  <c:v>58.7</c:v>
                </c:pt>
                <c:pt idx="1936">
                  <c:v>58.72</c:v>
                </c:pt>
                <c:pt idx="1937">
                  <c:v>58.74</c:v>
                </c:pt>
                <c:pt idx="1938">
                  <c:v>58.76</c:v>
                </c:pt>
                <c:pt idx="1939">
                  <c:v>58.78</c:v>
                </c:pt>
                <c:pt idx="1940">
                  <c:v>58.8</c:v>
                </c:pt>
                <c:pt idx="1941">
                  <c:v>58.82</c:v>
                </c:pt>
                <c:pt idx="1942">
                  <c:v>58.84</c:v>
                </c:pt>
                <c:pt idx="1943">
                  <c:v>58.86</c:v>
                </c:pt>
                <c:pt idx="1944">
                  <c:v>58.88</c:v>
                </c:pt>
                <c:pt idx="1945">
                  <c:v>58.9</c:v>
                </c:pt>
                <c:pt idx="1946">
                  <c:v>58.92</c:v>
                </c:pt>
                <c:pt idx="1947">
                  <c:v>58.94</c:v>
                </c:pt>
                <c:pt idx="1948">
                  <c:v>58.96</c:v>
                </c:pt>
                <c:pt idx="1949">
                  <c:v>58.98</c:v>
                </c:pt>
                <c:pt idx="1950">
                  <c:v>59</c:v>
                </c:pt>
                <c:pt idx="1951">
                  <c:v>59.02</c:v>
                </c:pt>
                <c:pt idx="1952">
                  <c:v>59.04</c:v>
                </c:pt>
                <c:pt idx="1953">
                  <c:v>59.06</c:v>
                </c:pt>
                <c:pt idx="1954">
                  <c:v>59.08</c:v>
                </c:pt>
                <c:pt idx="1955">
                  <c:v>59.1</c:v>
                </c:pt>
                <c:pt idx="1956">
                  <c:v>59.12</c:v>
                </c:pt>
                <c:pt idx="1957">
                  <c:v>59.14</c:v>
                </c:pt>
                <c:pt idx="1958">
                  <c:v>59.16</c:v>
                </c:pt>
                <c:pt idx="1959">
                  <c:v>59.18</c:v>
                </c:pt>
                <c:pt idx="1960">
                  <c:v>59.2</c:v>
                </c:pt>
                <c:pt idx="1961">
                  <c:v>59.22</c:v>
                </c:pt>
                <c:pt idx="1962">
                  <c:v>59.24</c:v>
                </c:pt>
                <c:pt idx="1963">
                  <c:v>59.26</c:v>
                </c:pt>
                <c:pt idx="1964">
                  <c:v>59.28</c:v>
                </c:pt>
                <c:pt idx="1965">
                  <c:v>59.3</c:v>
                </c:pt>
                <c:pt idx="1966">
                  <c:v>59.32</c:v>
                </c:pt>
                <c:pt idx="1967">
                  <c:v>59.34</c:v>
                </c:pt>
                <c:pt idx="1968">
                  <c:v>59.36</c:v>
                </c:pt>
                <c:pt idx="1969">
                  <c:v>59.38</c:v>
                </c:pt>
                <c:pt idx="1970">
                  <c:v>59.4</c:v>
                </c:pt>
                <c:pt idx="1971">
                  <c:v>59.42</c:v>
                </c:pt>
                <c:pt idx="1972">
                  <c:v>59.44</c:v>
                </c:pt>
                <c:pt idx="1973">
                  <c:v>59.46</c:v>
                </c:pt>
                <c:pt idx="1974">
                  <c:v>59.48</c:v>
                </c:pt>
                <c:pt idx="1975">
                  <c:v>59.5</c:v>
                </c:pt>
                <c:pt idx="1976">
                  <c:v>59.52</c:v>
                </c:pt>
                <c:pt idx="1977">
                  <c:v>59.54</c:v>
                </c:pt>
                <c:pt idx="1978">
                  <c:v>59.56</c:v>
                </c:pt>
                <c:pt idx="1979">
                  <c:v>59.58</c:v>
                </c:pt>
                <c:pt idx="1980">
                  <c:v>59.6</c:v>
                </c:pt>
                <c:pt idx="1981">
                  <c:v>59.62</c:v>
                </c:pt>
                <c:pt idx="1982">
                  <c:v>59.64</c:v>
                </c:pt>
                <c:pt idx="1983">
                  <c:v>59.66</c:v>
                </c:pt>
                <c:pt idx="1984">
                  <c:v>59.68</c:v>
                </c:pt>
                <c:pt idx="1985">
                  <c:v>59.7</c:v>
                </c:pt>
                <c:pt idx="1986">
                  <c:v>59.72</c:v>
                </c:pt>
                <c:pt idx="1987">
                  <c:v>59.74</c:v>
                </c:pt>
                <c:pt idx="1988">
                  <c:v>59.76</c:v>
                </c:pt>
                <c:pt idx="1989">
                  <c:v>59.78</c:v>
                </c:pt>
                <c:pt idx="1990">
                  <c:v>59.8</c:v>
                </c:pt>
                <c:pt idx="1991">
                  <c:v>59.82</c:v>
                </c:pt>
                <c:pt idx="1992">
                  <c:v>59.84</c:v>
                </c:pt>
                <c:pt idx="1993">
                  <c:v>59.86</c:v>
                </c:pt>
                <c:pt idx="1994">
                  <c:v>59.88</c:v>
                </c:pt>
                <c:pt idx="1995">
                  <c:v>59.9</c:v>
                </c:pt>
                <c:pt idx="1996">
                  <c:v>59.92</c:v>
                </c:pt>
                <c:pt idx="1997">
                  <c:v>59.94</c:v>
                </c:pt>
                <c:pt idx="1998">
                  <c:v>59.96</c:v>
                </c:pt>
                <c:pt idx="1999">
                  <c:v>59.98</c:v>
                </c:pt>
                <c:pt idx="2000">
                  <c:v>60</c:v>
                </c:pt>
                <c:pt idx="2001">
                  <c:v>60.02</c:v>
                </c:pt>
                <c:pt idx="2002">
                  <c:v>60.04</c:v>
                </c:pt>
                <c:pt idx="2003">
                  <c:v>60.06</c:v>
                </c:pt>
                <c:pt idx="2004">
                  <c:v>60.08</c:v>
                </c:pt>
                <c:pt idx="2005">
                  <c:v>60.1</c:v>
                </c:pt>
                <c:pt idx="2006">
                  <c:v>60.12</c:v>
                </c:pt>
                <c:pt idx="2007">
                  <c:v>60.14</c:v>
                </c:pt>
                <c:pt idx="2008">
                  <c:v>60.16</c:v>
                </c:pt>
                <c:pt idx="2009">
                  <c:v>60.18</c:v>
                </c:pt>
                <c:pt idx="2010">
                  <c:v>60.2</c:v>
                </c:pt>
                <c:pt idx="2011">
                  <c:v>60.22</c:v>
                </c:pt>
                <c:pt idx="2012">
                  <c:v>60.24</c:v>
                </c:pt>
                <c:pt idx="2013">
                  <c:v>60.26</c:v>
                </c:pt>
                <c:pt idx="2014">
                  <c:v>60.28</c:v>
                </c:pt>
                <c:pt idx="2015">
                  <c:v>60.3</c:v>
                </c:pt>
                <c:pt idx="2016">
                  <c:v>60.32</c:v>
                </c:pt>
                <c:pt idx="2017">
                  <c:v>60.34</c:v>
                </c:pt>
                <c:pt idx="2018">
                  <c:v>60.36</c:v>
                </c:pt>
                <c:pt idx="2019">
                  <c:v>60.38</c:v>
                </c:pt>
                <c:pt idx="2020">
                  <c:v>60.4</c:v>
                </c:pt>
                <c:pt idx="2021">
                  <c:v>60.42</c:v>
                </c:pt>
                <c:pt idx="2022">
                  <c:v>60.44</c:v>
                </c:pt>
                <c:pt idx="2023">
                  <c:v>60.46</c:v>
                </c:pt>
                <c:pt idx="2024">
                  <c:v>60.48</c:v>
                </c:pt>
                <c:pt idx="2025">
                  <c:v>60.5</c:v>
                </c:pt>
                <c:pt idx="2026">
                  <c:v>60.52</c:v>
                </c:pt>
                <c:pt idx="2027">
                  <c:v>60.54</c:v>
                </c:pt>
                <c:pt idx="2028">
                  <c:v>60.56</c:v>
                </c:pt>
                <c:pt idx="2029">
                  <c:v>60.58</c:v>
                </c:pt>
                <c:pt idx="2030">
                  <c:v>60.6</c:v>
                </c:pt>
                <c:pt idx="2031">
                  <c:v>60.62</c:v>
                </c:pt>
                <c:pt idx="2032">
                  <c:v>60.64</c:v>
                </c:pt>
                <c:pt idx="2033">
                  <c:v>60.66</c:v>
                </c:pt>
                <c:pt idx="2034">
                  <c:v>60.68</c:v>
                </c:pt>
                <c:pt idx="2035">
                  <c:v>60.7</c:v>
                </c:pt>
                <c:pt idx="2036">
                  <c:v>60.72</c:v>
                </c:pt>
                <c:pt idx="2037">
                  <c:v>60.74</c:v>
                </c:pt>
                <c:pt idx="2038">
                  <c:v>60.76</c:v>
                </c:pt>
                <c:pt idx="2039">
                  <c:v>60.78</c:v>
                </c:pt>
                <c:pt idx="2040">
                  <c:v>60.8</c:v>
                </c:pt>
                <c:pt idx="2041">
                  <c:v>60.82</c:v>
                </c:pt>
                <c:pt idx="2042">
                  <c:v>60.84</c:v>
                </c:pt>
                <c:pt idx="2043">
                  <c:v>60.86</c:v>
                </c:pt>
                <c:pt idx="2044">
                  <c:v>60.88</c:v>
                </c:pt>
                <c:pt idx="2045">
                  <c:v>60.9</c:v>
                </c:pt>
                <c:pt idx="2046">
                  <c:v>60.92</c:v>
                </c:pt>
                <c:pt idx="2047">
                  <c:v>60.94</c:v>
                </c:pt>
                <c:pt idx="2048">
                  <c:v>60.96</c:v>
                </c:pt>
                <c:pt idx="2049">
                  <c:v>60.98</c:v>
                </c:pt>
                <c:pt idx="2050">
                  <c:v>61</c:v>
                </c:pt>
                <c:pt idx="2051">
                  <c:v>61.02</c:v>
                </c:pt>
                <c:pt idx="2052">
                  <c:v>61.04</c:v>
                </c:pt>
                <c:pt idx="2053">
                  <c:v>61.06</c:v>
                </c:pt>
                <c:pt idx="2054">
                  <c:v>61.08</c:v>
                </c:pt>
                <c:pt idx="2055">
                  <c:v>61.1</c:v>
                </c:pt>
                <c:pt idx="2056">
                  <c:v>61.12</c:v>
                </c:pt>
                <c:pt idx="2057">
                  <c:v>61.14</c:v>
                </c:pt>
                <c:pt idx="2058">
                  <c:v>61.16</c:v>
                </c:pt>
                <c:pt idx="2059">
                  <c:v>61.18</c:v>
                </c:pt>
                <c:pt idx="2060">
                  <c:v>61.2</c:v>
                </c:pt>
                <c:pt idx="2061">
                  <c:v>61.22</c:v>
                </c:pt>
                <c:pt idx="2062">
                  <c:v>61.24</c:v>
                </c:pt>
                <c:pt idx="2063">
                  <c:v>61.26</c:v>
                </c:pt>
                <c:pt idx="2064">
                  <c:v>61.28</c:v>
                </c:pt>
                <c:pt idx="2065">
                  <c:v>61.3</c:v>
                </c:pt>
                <c:pt idx="2066">
                  <c:v>61.32</c:v>
                </c:pt>
                <c:pt idx="2067">
                  <c:v>61.34</c:v>
                </c:pt>
                <c:pt idx="2068">
                  <c:v>61.36</c:v>
                </c:pt>
                <c:pt idx="2069">
                  <c:v>61.38</c:v>
                </c:pt>
                <c:pt idx="2070">
                  <c:v>61.4</c:v>
                </c:pt>
                <c:pt idx="2071">
                  <c:v>61.42</c:v>
                </c:pt>
                <c:pt idx="2072">
                  <c:v>61.44</c:v>
                </c:pt>
                <c:pt idx="2073">
                  <c:v>61.46</c:v>
                </c:pt>
                <c:pt idx="2074">
                  <c:v>61.48</c:v>
                </c:pt>
                <c:pt idx="2075">
                  <c:v>61.5</c:v>
                </c:pt>
                <c:pt idx="2076">
                  <c:v>61.52</c:v>
                </c:pt>
                <c:pt idx="2077">
                  <c:v>61.54</c:v>
                </c:pt>
                <c:pt idx="2078">
                  <c:v>61.56</c:v>
                </c:pt>
                <c:pt idx="2079">
                  <c:v>61.58</c:v>
                </c:pt>
                <c:pt idx="2080">
                  <c:v>61.6</c:v>
                </c:pt>
                <c:pt idx="2081">
                  <c:v>61.62</c:v>
                </c:pt>
                <c:pt idx="2082">
                  <c:v>61.64</c:v>
                </c:pt>
                <c:pt idx="2083">
                  <c:v>61.66</c:v>
                </c:pt>
                <c:pt idx="2084">
                  <c:v>61.68</c:v>
                </c:pt>
                <c:pt idx="2085">
                  <c:v>61.7</c:v>
                </c:pt>
                <c:pt idx="2086">
                  <c:v>61.72</c:v>
                </c:pt>
                <c:pt idx="2087">
                  <c:v>61.74</c:v>
                </c:pt>
                <c:pt idx="2088">
                  <c:v>61.76</c:v>
                </c:pt>
                <c:pt idx="2089">
                  <c:v>61.78</c:v>
                </c:pt>
                <c:pt idx="2090">
                  <c:v>61.8</c:v>
                </c:pt>
                <c:pt idx="2091">
                  <c:v>61.82</c:v>
                </c:pt>
                <c:pt idx="2092">
                  <c:v>61.84</c:v>
                </c:pt>
                <c:pt idx="2093">
                  <c:v>61.86</c:v>
                </c:pt>
                <c:pt idx="2094">
                  <c:v>61.88</c:v>
                </c:pt>
                <c:pt idx="2095">
                  <c:v>61.9</c:v>
                </c:pt>
                <c:pt idx="2096">
                  <c:v>61.92</c:v>
                </c:pt>
                <c:pt idx="2097">
                  <c:v>61.94</c:v>
                </c:pt>
                <c:pt idx="2098">
                  <c:v>61.96</c:v>
                </c:pt>
                <c:pt idx="2099">
                  <c:v>61.98</c:v>
                </c:pt>
                <c:pt idx="2100">
                  <c:v>62</c:v>
                </c:pt>
                <c:pt idx="2101">
                  <c:v>62.02</c:v>
                </c:pt>
                <c:pt idx="2102">
                  <c:v>62.04</c:v>
                </c:pt>
                <c:pt idx="2103">
                  <c:v>62.06</c:v>
                </c:pt>
                <c:pt idx="2104">
                  <c:v>62.08</c:v>
                </c:pt>
                <c:pt idx="2105">
                  <c:v>62.1</c:v>
                </c:pt>
                <c:pt idx="2106">
                  <c:v>62.12</c:v>
                </c:pt>
                <c:pt idx="2107">
                  <c:v>62.14</c:v>
                </c:pt>
                <c:pt idx="2108">
                  <c:v>62.16</c:v>
                </c:pt>
                <c:pt idx="2109">
                  <c:v>62.18</c:v>
                </c:pt>
                <c:pt idx="2110">
                  <c:v>62.2</c:v>
                </c:pt>
                <c:pt idx="2111">
                  <c:v>62.22</c:v>
                </c:pt>
                <c:pt idx="2112">
                  <c:v>62.24</c:v>
                </c:pt>
                <c:pt idx="2113">
                  <c:v>62.26</c:v>
                </c:pt>
                <c:pt idx="2114">
                  <c:v>62.28</c:v>
                </c:pt>
                <c:pt idx="2115">
                  <c:v>62.3</c:v>
                </c:pt>
                <c:pt idx="2116">
                  <c:v>62.32</c:v>
                </c:pt>
                <c:pt idx="2117">
                  <c:v>62.34</c:v>
                </c:pt>
                <c:pt idx="2118">
                  <c:v>62.36</c:v>
                </c:pt>
                <c:pt idx="2119">
                  <c:v>62.38</c:v>
                </c:pt>
                <c:pt idx="2120">
                  <c:v>62.4</c:v>
                </c:pt>
                <c:pt idx="2121">
                  <c:v>62.42</c:v>
                </c:pt>
                <c:pt idx="2122">
                  <c:v>62.44</c:v>
                </c:pt>
                <c:pt idx="2123">
                  <c:v>62.46</c:v>
                </c:pt>
                <c:pt idx="2124">
                  <c:v>62.48</c:v>
                </c:pt>
                <c:pt idx="2125">
                  <c:v>62.5</c:v>
                </c:pt>
                <c:pt idx="2126">
                  <c:v>62.52</c:v>
                </c:pt>
                <c:pt idx="2127">
                  <c:v>62.54</c:v>
                </c:pt>
                <c:pt idx="2128">
                  <c:v>62.56</c:v>
                </c:pt>
                <c:pt idx="2129">
                  <c:v>62.58</c:v>
                </c:pt>
                <c:pt idx="2130">
                  <c:v>62.6</c:v>
                </c:pt>
                <c:pt idx="2131">
                  <c:v>62.62</c:v>
                </c:pt>
                <c:pt idx="2132">
                  <c:v>62.64</c:v>
                </c:pt>
                <c:pt idx="2133">
                  <c:v>62.66</c:v>
                </c:pt>
                <c:pt idx="2134">
                  <c:v>62.68</c:v>
                </c:pt>
                <c:pt idx="2135">
                  <c:v>62.7</c:v>
                </c:pt>
                <c:pt idx="2136">
                  <c:v>62.72</c:v>
                </c:pt>
                <c:pt idx="2137">
                  <c:v>62.74</c:v>
                </c:pt>
                <c:pt idx="2138">
                  <c:v>62.76</c:v>
                </c:pt>
                <c:pt idx="2139">
                  <c:v>62.78</c:v>
                </c:pt>
                <c:pt idx="2140">
                  <c:v>62.8</c:v>
                </c:pt>
                <c:pt idx="2141">
                  <c:v>62.82</c:v>
                </c:pt>
                <c:pt idx="2142">
                  <c:v>62.84</c:v>
                </c:pt>
                <c:pt idx="2143">
                  <c:v>62.86</c:v>
                </c:pt>
                <c:pt idx="2144">
                  <c:v>62.88</c:v>
                </c:pt>
                <c:pt idx="2145">
                  <c:v>62.9</c:v>
                </c:pt>
                <c:pt idx="2146">
                  <c:v>62.92</c:v>
                </c:pt>
                <c:pt idx="2147">
                  <c:v>62.94</c:v>
                </c:pt>
                <c:pt idx="2148">
                  <c:v>62.96</c:v>
                </c:pt>
                <c:pt idx="2149">
                  <c:v>62.98</c:v>
                </c:pt>
                <c:pt idx="2150">
                  <c:v>63</c:v>
                </c:pt>
                <c:pt idx="2151">
                  <c:v>63.02</c:v>
                </c:pt>
                <c:pt idx="2152">
                  <c:v>63.04</c:v>
                </c:pt>
                <c:pt idx="2153">
                  <c:v>63.06</c:v>
                </c:pt>
                <c:pt idx="2154">
                  <c:v>63.08</c:v>
                </c:pt>
                <c:pt idx="2155">
                  <c:v>63.1</c:v>
                </c:pt>
                <c:pt idx="2156">
                  <c:v>63.12</c:v>
                </c:pt>
                <c:pt idx="2157">
                  <c:v>63.14</c:v>
                </c:pt>
                <c:pt idx="2158">
                  <c:v>63.16</c:v>
                </c:pt>
                <c:pt idx="2159">
                  <c:v>63.18</c:v>
                </c:pt>
                <c:pt idx="2160">
                  <c:v>63.2</c:v>
                </c:pt>
                <c:pt idx="2161">
                  <c:v>63.22</c:v>
                </c:pt>
                <c:pt idx="2162">
                  <c:v>63.24</c:v>
                </c:pt>
                <c:pt idx="2163">
                  <c:v>63.26</c:v>
                </c:pt>
                <c:pt idx="2164">
                  <c:v>63.28</c:v>
                </c:pt>
                <c:pt idx="2165">
                  <c:v>63.3</c:v>
                </c:pt>
                <c:pt idx="2166">
                  <c:v>63.32</c:v>
                </c:pt>
                <c:pt idx="2167">
                  <c:v>63.34</c:v>
                </c:pt>
                <c:pt idx="2168">
                  <c:v>63.36</c:v>
                </c:pt>
                <c:pt idx="2169">
                  <c:v>63.38</c:v>
                </c:pt>
                <c:pt idx="2170">
                  <c:v>63.4</c:v>
                </c:pt>
                <c:pt idx="2171">
                  <c:v>63.42</c:v>
                </c:pt>
                <c:pt idx="2172">
                  <c:v>63.44</c:v>
                </c:pt>
                <c:pt idx="2173">
                  <c:v>63.46</c:v>
                </c:pt>
                <c:pt idx="2174">
                  <c:v>63.48</c:v>
                </c:pt>
                <c:pt idx="2175">
                  <c:v>63.5</c:v>
                </c:pt>
                <c:pt idx="2176">
                  <c:v>63.52</c:v>
                </c:pt>
                <c:pt idx="2177">
                  <c:v>63.54</c:v>
                </c:pt>
                <c:pt idx="2178">
                  <c:v>63.56</c:v>
                </c:pt>
                <c:pt idx="2179">
                  <c:v>63.58</c:v>
                </c:pt>
                <c:pt idx="2180">
                  <c:v>63.6</c:v>
                </c:pt>
                <c:pt idx="2181">
                  <c:v>63.62</c:v>
                </c:pt>
                <c:pt idx="2182">
                  <c:v>63.64</c:v>
                </c:pt>
                <c:pt idx="2183">
                  <c:v>63.66</c:v>
                </c:pt>
                <c:pt idx="2184">
                  <c:v>63.68</c:v>
                </c:pt>
                <c:pt idx="2185">
                  <c:v>63.7</c:v>
                </c:pt>
                <c:pt idx="2186">
                  <c:v>63.72</c:v>
                </c:pt>
                <c:pt idx="2187">
                  <c:v>63.74</c:v>
                </c:pt>
                <c:pt idx="2188">
                  <c:v>63.76</c:v>
                </c:pt>
                <c:pt idx="2189">
                  <c:v>63.78</c:v>
                </c:pt>
                <c:pt idx="2190">
                  <c:v>63.8</c:v>
                </c:pt>
                <c:pt idx="2191">
                  <c:v>63.82</c:v>
                </c:pt>
                <c:pt idx="2192">
                  <c:v>63.84</c:v>
                </c:pt>
                <c:pt idx="2193">
                  <c:v>63.86</c:v>
                </c:pt>
                <c:pt idx="2194">
                  <c:v>63.88</c:v>
                </c:pt>
                <c:pt idx="2195">
                  <c:v>63.9</c:v>
                </c:pt>
                <c:pt idx="2196">
                  <c:v>63.92</c:v>
                </c:pt>
                <c:pt idx="2197">
                  <c:v>63.94</c:v>
                </c:pt>
                <c:pt idx="2198">
                  <c:v>63.96</c:v>
                </c:pt>
                <c:pt idx="2199">
                  <c:v>63.98</c:v>
                </c:pt>
                <c:pt idx="2200">
                  <c:v>64</c:v>
                </c:pt>
                <c:pt idx="2201">
                  <c:v>64.02</c:v>
                </c:pt>
                <c:pt idx="2202">
                  <c:v>64.040000000000006</c:v>
                </c:pt>
                <c:pt idx="2203">
                  <c:v>64.06</c:v>
                </c:pt>
                <c:pt idx="2204">
                  <c:v>64.08</c:v>
                </c:pt>
                <c:pt idx="2205">
                  <c:v>64.099999999999994</c:v>
                </c:pt>
                <c:pt idx="2206">
                  <c:v>64.12</c:v>
                </c:pt>
                <c:pt idx="2207">
                  <c:v>64.14</c:v>
                </c:pt>
                <c:pt idx="2208">
                  <c:v>64.16</c:v>
                </c:pt>
                <c:pt idx="2209">
                  <c:v>64.180000000000007</c:v>
                </c:pt>
                <c:pt idx="2210">
                  <c:v>64.2</c:v>
                </c:pt>
                <c:pt idx="2211">
                  <c:v>64.22</c:v>
                </c:pt>
                <c:pt idx="2212">
                  <c:v>64.239999999999995</c:v>
                </c:pt>
                <c:pt idx="2213">
                  <c:v>64.260000000000005</c:v>
                </c:pt>
                <c:pt idx="2214">
                  <c:v>64.28</c:v>
                </c:pt>
                <c:pt idx="2215">
                  <c:v>64.3</c:v>
                </c:pt>
                <c:pt idx="2216">
                  <c:v>64.319999999999993</c:v>
                </c:pt>
                <c:pt idx="2217">
                  <c:v>64.34</c:v>
                </c:pt>
                <c:pt idx="2218">
                  <c:v>64.36</c:v>
                </c:pt>
                <c:pt idx="2219">
                  <c:v>64.38</c:v>
                </c:pt>
                <c:pt idx="2220">
                  <c:v>64.400000000000006</c:v>
                </c:pt>
                <c:pt idx="2221">
                  <c:v>64.42</c:v>
                </c:pt>
                <c:pt idx="2222">
                  <c:v>64.44</c:v>
                </c:pt>
                <c:pt idx="2223">
                  <c:v>64.459999999999994</c:v>
                </c:pt>
                <c:pt idx="2224">
                  <c:v>64.48</c:v>
                </c:pt>
                <c:pt idx="2225">
                  <c:v>64.5</c:v>
                </c:pt>
                <c:pt idx="2226">
                  <c:v>64.52</c:v>
                </c:pt>
                <c:pt idx="2227">
                  <c:v>64.540000000000006</c:v>
                </c:pt>
                <c:pt idx="2228">
                  <c:v>64.56</c:v>
                </c:pt>
                <c:pt idx="2229">
                  <c:v>64.58</c:v>
                </c:pt>
                <c:pt idx="2230">
                  <c:v>64.599999999999994</c:v>
                </c:pt>
                <c:pt idx="2231">
                  <c:v>64.62</c:v>
                </c:pt>
                <c:pt idx="2232">
                  <c:v>64.64</c:v>
                </c:pt>
                <c:pt idx="2233">
                  <c:v>64.66</c:v>
                </c:pt>
                <c:pt idx="2234">
                  <c:v>64.680000000000007</c:v>
                </c:pt>
                <c:pt idx="2235">
                  <c:v>64.7</c:v>
                </c:pt>
                <c:pt idx="2236">
                  <c:v>64.72</c:v>
                </c:pt>
                <c:pt idx="2237">
                  <c:v>64.739999999999995</c:v>
                </c:pt>
                <c:pt idx="2238">
                  <c:v>64.760000000000005</c:v>
                </c:pt>
                <c:pt idx="2239">
                  <c:v>64.78</c:v>
                </c:pt>
                <c:pt idx="2240">
                  <c:v>64.8</c:v>
                </c:pt>
                <c:pt idx="2241">
                  <c:v>64.819999999999993</c:v>
                </c:pt>
                <c:pt idx="2242">
                  <c:v>64.84</c:v>
                </c:pt>
                <c:pt idx="2243">
                  <c:v>64.86</c:v>
                </c:pt>
                <c:pt idx="2244">
                  <c:v>64.88</c:v>
                </c:pt>
                <c:pt idx="2245">
                  <c:v>64.900000000000006</c:v>
                </c:pt>
                <c:pt idx="2246">
                  <c:v>64.92</c:v>
                </c:pt>
                <c:pt idx="2247">
                  <c:v>64.94</c:v>
                </c:pt>
                <c:pt idx="2248">
                  <c:v>64.959999999999994</c:v>
                </c:pt>
                <c:pt idx="2249">
                  <c:v>64.98</c:v>
                </c:pt>
                <c:pt idx="2250">
                  <c:v>65</c:v>
                </c:pt>
                <c:pt idx="2251">
                  <c:v>65.02</c:v>
                </c:pt>
                <c:pt idx="2252">
                  <c:v>65.040000000000006</c:v>
                </c:pt>
                <c:pt idx="2253">
                  <c:v>65.06</c:v>
                </c:pt>
                <c:pt idx="2254">
                  <c:v>65.08</c:v>
                </c:pt>
                <c:pt idx="2255">
                  <c:v>65.099999999999994</c:v>
                </c:pt>
                <c:pt idx="2256">
                  <c:v>65.12</c:v>
                </c:pt>
                <c:pt idx="2257">
                  <c:v>65.14</c:v>
                </c:pt>
                <c:pt idx="2258">
                  <c:v>65.16</c:v>
                </c:pt>
                <c:pt idx="2259">
                  <c:v>65.180000000000007</c:v>
                </c:pt>
                <c:pt idx="2260">
                  <c:v>65.2</c:v>
                </c:pt>
                <c:pt idx="2261">
                  <c:v>65.22</c:v>
                </c:pt>
                <c:pt idx="2262">
                  <c:v>65.239999999999995</c:v>
                </c:pt>
                <c:pt idx="2263">
                  <c:v>65.260000000000005</c:v>
                </c:pt>
                <c:pt idx="2264">
                  <c:v>65.28</c:v>
                </c:pt>
                <c:pt idx="2265">
                  <c:v>65.3</c:v>
                </c:pt>
                <c:pt idx="2266">
                  <c:v>65.319999999999993</c:v>
                </c:pt>
                <c:pt idx="2267">
                  <c:v>65.34</c:v>
                </c:pt>
                <c:pt idx="2268">
                  <c:v>65.36</c:v>
                </c:pt>
                <c:pt idx="2269">
                  <c:v>65.38</c:v>
                </c:pt>
                <c:pt idx="2270">
                  <c:v>65.400000000000006</c:v>
                </c:pt>
                <c:pt idx="2271">
                  <c:v>65.42</c:v>
                </c:pt>
                <c:pt idx="2272">
                  <c:v>65.44</c:v>
                </c:pt>
                <c:pt idx="2273">
                  <c:v>65.459999999999994</c:v>
                </c:pt>
                <c:pt idx="2274">
                  <c:v>65.48</c:v>
                </c:pt>
                <c:pt idx="2275">
                  <c:v>65.5</c:v>
                </c:pt>
                <c:pt idx="2276">
                  <c:v>65.52</c:v>
                </c:pt>
                <c:pt idx="2277">
                  <c:v>65.540000000000006</c:v>
                </c:pt>
                <c:pt idx="2278">
                  <c:v>65.56</c:v>
                </c:pt>
                <c:pt idx="2279">
                  <c:v>65.58</c:v>
                </c:pt>
                <c:pt idx="2280">
                  <c:v>65.599999999999994</c:v>
                </c:pt>
                <c:pt idx="2281">
                  <c:v>65.62</c:v>
                </c:pt>
                <c:pt idx="2282">
                  <c:v>65.64</c:v>
                </c:pt>
                <c:pt idx="2283">
                  <c:v>65.66</c:v>
                </c:pt>
                <c:pt idx="2284">
                  <c:v>65.680000000000007</c:v>
                </c:pt>
                <c:pt idx="2285">
                  <c:v>65.7</c:v>
                </c:pt>
                <c:pt idx="2286">
                  <c:v>65.72</c:v>
                </c:pt>
                <c:pt idx="2287">
                  <c:v>65.739999999999995</c:v>
                </c:pt>
                <c:pt idx="2288">
                  <c:v>65.760000000000005</c:v>
                </c:pt>
                <c:pt idx="2289">
                  <c:v>65.78</c:v>
                </c:pt>
                <c:pt idx="2290">
                  <c:v>65.8</c:v>
                </c:pt>
                <c:pt idx="2291">
                  <c:v>65.819999999999993</c:v>
                </c:pt>
                <c:pt idx="2292">
                  <c:v>65.84</c:v>
                </c:pt>
                <c:pt idx="2293">
                  <c:v>65.86</c:v>
                </c:pt>
                <c:pt idx="2294">
                  <c:v>65.88</c:v>
                </c:pt>
                <c:pt idx="2295">
                  <c:v>65.900000000000006</c:v>
                </c:pt>
                <c:pt idx="2296">
                  <c:v>65.92</c:v>
                </c:pt>
                <c:pt idx="2297">
                  <c:v>65.94</c:v>
                </c:pt>
                <c:pt idx="2298">
                  <c:v>65.959999999999994</c:v>
                </c:pt>
                <c:pt idx="2299">
                  <c:v>65.98</c:v>
                </c:pt>
                <c:pt idx="2300">
                  <c:v>66</c:v>
                </c:pt>
                <c:pt idx="2301">
                  <c:v>66.02</c:v>
                </c:pt>
                <c:pt idx="2302">
                  <c:v>66.040000000000006</c:v>
                </c:pt>
                <c:pt idx="2303">
                  <c:v>66.06</c:v>
                </c:pt>
                <c:pt idx="2304">
                  <c:v>66.08</c:v>
                </c:pt>
                <c:pt idx="2305">
                  <c:v>66.099999999999994</c:v>
                </c:pt>
                <c:pt idx="2306">
                  <c:v>66.12</c:v>
                </c:pt>
                <c:pt idx="2307">
                  <c:v>66.14</c:v>
                </c:pt>
                <c:pt idx="2308">
                  <c:v>66.16</c:v>
                </c:pt>
                <c:pt idx="2309">
                  <c:v>66.180000000000007</c:v>
                </c:pt>
                <c:pt idx="2310">
                  <c:v>66.2</c:v>
                </c:pt>
                <c:pt idx="2311">
                  <c:v>66.22</c:v>
                </c:pt>
                <c:pt idx="2312">
                  <c:v>66.239999999999995</c:v>
                </c:pt>
                <c:pt idx="2313">
                  <c:v>66.260000000000005</c:v>
                </c:pt>
                <c:pt idx="2314">
                  <c:v>66.28</c:v>
                </c:pt>
                <c:pt idx="2315">
                  <c:v>66.3</c:v>
                </c:pt>
                <c:pt idx="2316">
                  <c:v>66.319999999999993</c:v>
                </c:pt>
                <c:pt idx="2317">
                  <c:v>66.34</c:v>
                </c:pt>
                <c:pt idx="2318">
                  <c:v>66.36</c:v>
                </c:pt>
                <c:pt idx="2319">
                  <c:v>66.38</c:v>
                </c:pt>
                <c:pt idx="2320">
                  <c:v>66.400000000000006</c:v>
                </c:pt>
                <c:pt idx="2321">
                  <c:v>66.42</c:v>
                </c:pt>
                <c:pt idx="2322">
                  <c:v>66.44</c:v>
                </c:pt>
                <c:pt idx="2323">
                  <c:v>66.459999999999994</c:v>
                </c:pt>
                <c:pt idx="2324">
                  <c:v>66.48</c:v>
                </c:pt>
                <c:pt idx="2325">
                  <c:v>66.5</c:v>
                </c:pt>
                <c:pt idx="2326">
                  <c:v>66.52</c:v>
                </c:pt>
                <c:pt idx="2327">
                  <c:v>66.540000000000006</c:v>
                </c:pt>
                <c:pt idx="2328">
                  <c:v>66.56</c:v>
                </c:pt>
                <c:pt idx="2329">
                  <c:v>66.58</c:v>
                </c:pt>
                <c:pt idx="2330">
                  <c:v>66.599999999999994</c:v>
                </c:pt>
                <c:pt idx="2331">
                  <c:v>66.62</c:v>
                </c:pt>
                <c:pt idx="2332">
                  <c:v>66.64</c:v>
                </c:pt>
                <c:pt idx="2333">
                  <c:v>66.66</c:v>
                </c:pt>
                <c:pt idx="2334">
                  <c:v>66.680000000000007</c:v>
                </c:pt>
                <c:pt idx="2335">
                  <c:v>66.7</c:v>
                </c:pt>
                <c:pt idx="2336">
                  <c:v>66.72</c:v>
                </c:pt>
                <c:pt idx="2337">
                  <c:v>66.739999999999995</c:v>
                </c:pt>
                <c:pt idx="2338">
                  <c:v>66.760000000000005</c:v>
                </c:pt>
                <c:pt idx="2339">
                  <c:v>66.78</c:v>
                </c:pt>
                <c:pt idx="2340">
                  <c:v>66.8</c:v>
                </c:pt>
                <c:pt idx="2341">
                  <c:v>66.819999999999993</c:v>
                </c:pt>
                <c:pt idx="2342">
                  <c:v>66.84</c:v>
                </c:pt>
                <c:pt idx="2343">
                  <c:v>66.86</c:v>
                </c:pt>
                <c:pt idx="2344">
                  <c:v>66.88</c:v>
                </c:pt>
                <c:pt idx="2345">
                  <c:v>66.900000000000006</c:v>
                </c:pt>
                <c:pt idx="2346">
                  <c:v>66.92</c:v>
                </c:pt>
                <c:pt idx="2347">
                  <c:v>66.94</c:v>
                </c:pt>
                <c:pt idx="2348">
                  <c:v>66.959999999999994</c:v>
                </c:pt>
                <c:pt idx="2349">
                  <c:v>66.98</c:v>
                </c:pt>
                <c:pt idx="2350">
                  <c:v>67</c:v>
                </c:pt>
                <c:pt idx="2351">
                  <c:v>67.02</c:v>
                </c:pt>
                <c:pt idx="2352">
                  <c:v>67.040000000000006</c:v>
                </c:pt>
                <c:pt idx="2353">
                  <c:v>67.06</c:v>
                </c:pt>
                <c:pt idx="2354">
                  <c:v>67.08</c:v>
                </c:pt>
                <c:pt idx="2355">
                  <c:v>67.099999999999994</c:v>
                </c:pt>
                <c:pt idx="2356">
                  <c:v>67.12</c:v>
                </c:pt>
                <c:pt idx="2357">
                  <c:v>67.14</c:v>
                </c:pt>
                <c:pt idx="2358">
                  <c:v>67.16</c:v>
                </c:pt>
                <c:pt idx="2359">
                  <c:v>67.180000000000007</c:v>
                </c:pt>
                <c:pt idx="2360">
                  <c:v>67.2</c:v>
                </c:pt>
                <c:pt idx="2361">
                  <c:v>67.22</c:v>
                </c:pt>
                <c:pt idx="2362">
                  <c:v>67.239999999999995</c:v>
                </c:pt>
                <c:pt idx="2363">
                  <c:v>67.260000000000005</c:v>
                </c:pt>
                <c:pt idx="2364">
                  <c:v>67.28</c:v>
                </c:pt>
                <c:pt idx="2365">
                  <c:v>67.3</c:v>
                </c:pt>
                <c:pt idx="2366">
                  <c:v>67.319999999999993</c:v>
                </c:pt>
                <c:pt idx="2367">
                  <c:v>67.34</c:v>
                </c:pt>
                <c:pt idx="2368">
                  <c:v>67.36</c:v>
                </c:pt>
                <c:pt idx="2369">
                  <c:v>67.38</c:v>
                </c:pt>
                <c:pt idx="2370">
                  <c:v>67.400000000000006</c:v>
                </c:pt>
                <c:pt idx="2371">
                  <c:v>67.42</c:v>
                </c:pt>
                <c:pt idx="2372">
                  <c:v>67.44</c:v>
                </c:pt>
                <c:pt idx="2373">
                  <c:v>67.459999999999994</c:v>
                </c:pt>
                <c:pt idx="2374">
                  <c:v>67.48</c:v>
                </c:pt>
                <c:pt idx="2375">
                  <c:v>67.5</c:v>
                </c:pt>
                <c:pt idx="2376">
                  <c:v>67.52</c:v>
                </c:pt>
                <c:pt idx="2377">
                  <c:v>67.540000000000006</c:v>
                </c:pt>
                <c:pt idx="2378">
                  <c:v>67.56</c:v>
                </c:pt>
                <c:pt idx="2379">
                  <c:v>67.58</c:v>
                </c:pt>
                <c:pt idx="2380">
                  <c:v>67.599999999999994</c:v>
                </c:pt>
                <c:pt idx="2381">
                  <c:v>67.62</c:v>
                </c:pt>
                <c:pt idx="2382">
                  <c:v>67.64</c:v>
                </c:pt>
                <c:pt idx="2383">
                  <c:v>67.66</c:v>
                </c:pt>
                <c:pt idx="2384">
                  <c:v>67.680000000000007</c:v>
                </c:pt>
                <c:pt idx="2385">
                  <c:v>67.7</c:v>
                </c:pt>
                <c:pt idx="2386">
                  <c:v>67.72</c:v>
                </c:pt>
                <c:pt idx="2387">
                  <c:v>67.739999999999995</c:v>
                </c:pt>
                <c:pt idx="2388">
                  <c:v>67.760000000000005</c:v>
                </c:pt>
                <c:pt idx="2389">
                  <c:v>67.78</c:v>
                </c:pt>
                <c:pt idx="2390">
                  <c:v>67.8</c:v>
                </c:pt>
                <c:pt idx="2391">
                  <c:v>67.819999999999993</c:v>
                </c:pt>
                <c:pt idx="2392">
                  <c:v>67.84</c:v>
                </c:pt>
                <c:pt idx="2393">
                  <c:v>67.86</c:v>
                </c:pt>
                <c:pt idx="2394">
                  <c:v>67.88</c:v>
                </c:pt>
                <c:pt idx="2395">
                  <c:v>67.900000000000006</c:v>
                </c:pt>
                <c:pt idx="2396">
                  <c:v>67.92</c:v>
                </c:pt>
                <c:pt idx="2397">
                  <c:v>67.94</c:v>
                </c:pt>
                <c:pt idx="2398">
                  <c:v>67.959999999999994</c:v>
                </c:pt>
                <c:pt idx="2399">
                  <c:v>67.98</c:v>
                </c:pt>
                <c:pt idx="2400">
                  <c:v>68</c:v>
                </c:pt>
                <c:pt idx="2401">
                  <c:v>68.02</c:v>
                </c:pt>
                <c:pt idx="2402">
                  <c:v>68.040000000000006</c:v>
                </c:pt>
                <c:pt idx="2403">
                  <c:v>68.06</c:v>
                </c:pt>
                <c:pt idx="2404">
                  <c:v>68.08</c:v>
                </c:pt>
                <c:pt idx="2405">
                  <c:v>68.099999999999994</c:v>
                </c:pt>
                <c:pt idx="2406">
                  <c:v>68.12</c:v>
                </c:pt>
                <c:pt idx="2407">
                  <c:v>68.14</c:v>
                </c:pt>
                <c:pt idx="2408">
                  <c:v>68.16</c:v>
                </c:pt>
                <c:pt idx="2409">
                  <c:v>68.180000000000007</c:v>
                </c:pt>
                <c:pt idx="2410">
                  <c:v>68.2</c:v>
                </c:pt>
                <c:pt idx="2411">
                  <c:v>68.22</c:v>
                </c:pt>
                <c:pt idx="2412">
                  <c:v>68.239999999999995</c:v>
                </c:pt>
                <c:pt idx="2413">
                  <c:v>68.260000000000005</c:v>
                </c:pt>
                <c:pt idx="2414">
                  <c:v>68.28</c:v>
                </c:pt>
                <c:pt idx="2415">
                  <c:v>68.3</c:v>
                </c:pt>
                <c:pt idx="2416">
                  <c:v>68.319999999999993</c:v>
                </c:pt>
                <c:pt idx="2417">
                  <c:v>68.34</c:v>
                </c:pt>
                <c:pt idx="2418">
                  <c:v>68.36</c:v>
                </c:pt>
                <c:pt idx="2419">
                  <c:v>68.38</c:v>
                </c:pt>
                <c:pt idx="2420">
                  <c:v>68.400000000000006</c:v>
                </c:pt>
                <c:pt idx="2421">
                  <c:v>68.42</c:v>
                </c:pt>
                <c:pt idx="2422">
                  <c:v>68.44</c:v>
                </c:pt>
                <c:pt idx="2423">
                  <c:v>68.459999999999994</c:v>
                </c:pt>
                <c:pt idx="2424">
                  <c:v>68.48</c:v>
                </c:pt>
                <c:pt idx="2425">
                  <c:v>68.5</c:v>
                </c:pt>
                <c:pt idx="2426">
                  <c:v>68.52</c:v>
                </c:pt>
                <c:pt idx="2427">
                  <c:v>68.540000000000006</c:v>
                </c:pt>
                <c:pt idx="2428">
                  <c:v>68.56</c:v>
                </c:pt>
                <c:pt idx="2429">
                  <c:v>68.58</c:v>
                </c:pt>
                <c:pt idx="2430">
                  <c:v>68.599999999999994</c:v>
                </c:pt>
                <c:pt idx="2431">
                  <c:v>68.62</c:v>
                </c:pt>
                <c:pt idx="2432">
                  <c:v>68.64</c:v>
                </c:pt>
                <c:pt idx="2433">
                  <c:v>68.66</c:v>
                </c:pt>
                <c:pt idx="2434">
                  <c:v>68.680000000000007</c:v>
                </c:pt>
                <c:pt idx="2435">
                  <c:v>68.7</c:v>
                </c:pt>
                <c:pt idx="2436">
                  <c:v>68.72</c:v>
                </c:pt>
                <c:pt idx="2437">
                  <c:v>68.739999999999995</c:v>
                </c:pt>
                <c:pt idx="2438">
                  <c:v>68.760000000000005</c:v>
                </c:pt>
                <c:pt idx="2439">
                  <c:v>68.78</c:v>
                </c:pt>
                <c:pt idx="2440">
                  <c:v>68.8</c:v>
                </c:pt>
                <c:pt idx="2441">
                  <c:v>68.819999999999993</c:v>
                </c:pt>
                <c:pt idx="2442">
                  <c:v>68.84</c:v>
                </c:pt>
                <c:pt idx="2443">
                  <c:v>68.86</c:v>
                </c:pt>
                <c:pt idx="2444">
                  <c:v>68.88</c:v>
                </c:pt>
                <c:pt idx="2445">
                  <c:v>68.900000000000006</c:v>
                </c:pt>
                <c:pt idx="2446">
                  <c:v>68.92</c:v>
                </c:pt>
                <c:pt idx="2447">
                  <c:v>68.94</c:v>
                </c:pt>
                <c:pt idx="2448">
                  <c:v>68.959999999999994</c:v>
                </c:pt>
                <c:pt idx="2449">
                  <c:v>68.98</c:v>
                </c:pt>
                <c:pt idx="2450">
                  <c:v>69</c:v>
                </c:pt>
                <c:pt idx="2451">
                  <c:v>69.02</c:v>
                </c:pt>
                <c:pt idx="2452">
                  <c:v>69.040000000000006</c:v>
                </c:pt>
                <c:pt idx="2453">
                  <c:v>69.06</c:v>
                </c:pt>
                <c:pt idx="2454">
                  <c:v>69.08</c:v>
                </c:pt>
                <c:pt idx="2455">
                  <c:v>69.099999999999994</c:v>
                </c:pt>
                <c:pt idx="2456">
                  <c:v>69.12</c:v>
                </c:pt>
                <c:pt idx="2457">
                  <c:v>69.14</c:v>
                </c:pt>
                <c:pt idx="2458">
                  <c:v>69.16</c:v>
                </c:pt>
                <c:pt idx="2459">
                  <c:v>69.180000000000007</c:v>
                </c:pt>
                <c:pt idx="2460">
                  <c:v>69.2</c:v>
                </c:pt>
                <c:pt idx="2461">
                  <c:v>69.22</c:v>
                </c:pt>
                <c:pt idx="2462">
                  <c:v>69.239999999999995</c:v>
                </c:pt>
                <c:pt idx="2463">
                  <c:v>69.260000000000005</c:v>
                </c:pt>
                <c:pt idx="2464">
                  <c:v>69.28</c:v>
                </c:pt>
                <c:pt idx="2465">
                  <c:v>69.3</c:v>
                </c:pt>
                <c:pt idx="2466">
                  <c:v>69.319999999999993</c:v>
                </c:pt>
                <c:pt idx="2467">
                  <c:v>69.34</c:v>
                </c:pt>
                <c:pt idx="2468">
                  <c:v>69.36</c:v>
                </c:pt>
                <c:pt idx="2469">
                  <c:v>69.38</c:v>
                </c:pt>
                <c:pt idx="2470">
                  <c:v>69.400000000000006</c:v>
                </c:pt>
                <c:pt idx="2471">
                  <c:v>69.42</c:v>
                </c:pt>
                <c:pt idx="2472">
                  <c:v>69.44</c:v>
                </c:pt>
                <c:pt idx="2473">
                  <c:v>69.459999999999994</c:v>
                </c:pt>
                <c:pt idx="2474">
                  <c:v>69.48</c:v>
                </c:pt>
                <c:pt idx="2475">
                  <c:v>69.5</c:v>
                </c:pt>
                <c:pt idx="2476">
                  <c:v>69.52</c:v>
                </c:pt>
                <c:pt idx="2477">
                  <c:v>69.540000000000006</c:v>
                </c:pt>
                <c:pt idx="2478">
                  <c:v>69.56</c:v>
                </c:pt>
                <c:pt idx="2479">
                  <c:v>69.58</c:v>
                </c:pt>
                <c:pt idx="2480">
                  <c:v>69.599999999999994</c:v>
                </c:pt>
                <c:pt idx="2481">
                  <c:v>69.62</c:v>
                </c:pt>
                <c:pt idx="2482">
                  <c:v>69.64</c:v>
                </c:pt>
                <c:pt idx="2483">
                  <c:v>69.66</c:v>
                </c:pt>
                <c:pt idx="2484">
                  <c:v>69.680000000000007</c:v>
                </c:pt>
                <c:pt idx="2485">
                  <c:v>69.7</c:v>
                </c:pt>
                <c:pt idx="2486">
                  <c:v>69.72</c:v>
                </c:pt>
                <c:pt idx="2487">
                  <c:v>69.739999999999995</c:v>
                </c:pt>
                <c:pt idx="2488">
                  <c:v>69.760000000000005</c:v>
                </c:pt>
                <c:pt idx="2489">
                  <c:v>69.78</c:v>
                </c:pt>
                <c:pt idx="2490">
                  <c:v>69.8</c:v>
                </c:pt>
                <c:pt idx="2491">
                  <c:v>69.819999999999993</c:v>
                </c:pt>
                <c:pt idx="2492">
                  <c:v>69.84</c:v>
                </c:pt>
                <c:pt idx="2493">
                  <c:v>69.86</c:v>
                </c:pt>
                <c:pt idx="2494">
                  <c:v>69.88</c:v>
                </c:pt>
                <c:pt idx="2495">
                  <c:v>69.900000000000006</c:v>
                </c:pt>
                <c:pt idx="2496">
                  <c:v>69.92</c:v>
                </c:pt>
                <c:pt idx="2497">
                  <c:v>69.94</c:v>
                </c:pt>
                <c:pt idx="2498">
                  <c:v>69.959999999999994</c:v>
                </c:pt>
                <c:pt idx="2499">
                  <c:v>69.98</c:v>
                </c:pt>
                <c:pt idx="2500">
                  <c:v>70</c:v>
                </c:pt>
                <c:pt idx="2501">
                  <c:v>70.02</c:v>
                </c:pt>
                <c:pt idx="2502">
                  <c:v>70.040000000000006</c:v>
                </c:pt>
                <c:pt idx="2503">
                  <c:v>70.06</c:v>
                </c:pt>
                <c:pt idx="2504">
                  <c:v>70.08</c:v>
                </c:pt>
                <c:pt idx="2505">
                  <c:v>70.099999999999994</c:v>
                </c:pt>
                <c:pt idx="2506">
                  <c:v>70.12</c:v>
                </c:pt>
                <c:pt idx="2507">
                  <c:v>70.14</c:v>
                </c:pt>
                <c:pt idx="2508">
                  <c:v>70.16</c:v>
                </c:pt>
                <c:pt idx="2509">
                  <c:v>70.180000000000007</c:v>
                </c:pt>
                <c:pt idx="2510">
                  <c:v>70.2</c:v>
                </c:pt>
                <c:pt idx="2511">
                  <c:v>70.22</c:v>
                </c:pt>
                <c:pt idx="2512">
                  <c:v>70.239999999999995</c:v>
                </c:pt>
                <c:pt idx="2513">
                  <c:v>70.260000000000005</c:v>
                </c:pt>
                <c:pt idx="2514">
                  <c:v>70.28</c:v>
                </c:pt>
                <c:pt idx="2515">
                  <c:v>70.3</c:v>
                </c:pt>
                <c:pt idx="2516">
                  <c:v>70.319999999999993</c:v>
                </c:pt>
                <c:pt idx="2517">
                  <c:v>70.34</c:v>
                </c:pt>
                <c:pt idx="2518">
                  <c:v>70.36</c:v>
                </c:pt>
                <c:pt idx="2519">
                  <c:v>70.38</c:v>
                </c:pt>
                <c:pt idx="2520">
                  <c:v>70.400000000000006</c:v>
                </c:pt>
                <c:pt idx="2521">
                  <c:v>70.42</c:v>
                </c:pt>
                <c:pt idx="2522">
                  <c:v>70.44</c:v>
                </c:pt>
                <c:pt idx="2523">
                  <c:v>70.459999999999994</c:v>
                </c:pt>
                <c:pt idx="2524">
                  <c:v>70.48</c:v>
                </c:pt>
                <c:pt idx="2525">
                  <c:v>70.5</c:v>
                </c:pt>
                <c:pt idx="2526">
                  <c:v>70.52</c:v>
                </c:pt>
                <c:pt idx="2527">
                  <c:v>70.540000000000006</c:v>
                </c:pt>
                <c:pt idx="2528">
                  <c:v>70.56</c:v>
                </c:pt>
                <c:pt idx="2529">
                  <c:v>70.58</c:v>
                </c:pt>
                <c:pt idx="2530">
                  <c:v>70.599999999999994</c:v>
                </c:pt>
                <c:pt idx="2531">
                  <c:v>70.62</c:v>
                </c:pt>
                <c:pt idx="2532">
                  <c:v>70.64</c:v>
                </c:pt>
                <c:pt idx="2533">
                  <c:v>70.66</c:v>
                </c:pt>
                <c:pt idx="2534">
                  <c:v>70.680000000000007</c:v>
                </c:pt>
                <c:pt idx="2535">
                  <c:v>70.7</c:v>
                </c:pt>
                <c:pt idx="2536">
                  <c:v>70.72</c:v>
                </c:pt>
                <c:pt idx="2537">
                  <c:v>70.739999999999995</c:v>
                </c:pt>
                <c:pt idx="2538">
                  <c:v>70.760000000000005</c:v>
                </c:pt>
                <c:pt idx="2539">
                  <c:v>70.78</c:v>
                </c:pt>
                <c:pt idx="2540">
                  <c:v>70.8</c:v>
                </c:pt>
                <c:pt idx="2541">
                  <c:v>70.819999999999993</c:v>
                </c:pt>
                <c:pt idx="2542">
                  <c:v>70.84</c:v>
                </c:pt>
                <c:pt idx="2543">
                  <c:v>70.86</c:v>
                </c:pt>
                <c:pt idx="2544">
                  <c:v>70.88</c:v>
                </c:pt>
                <c:pt idx="2545">
                  <c:v>70.900000000000006</c:v>
                </c:pt>
                <c:pt idx="2546">
                  <c:v>70.92</c:v>
                </c:pt>
                <c:pt idx="2547">
                  <c:v>70.94</c:v>
                </c:pt>
                <c:pt idx="2548">
                  <c:v>70.959999999999994</c:v>
                </c:pt>
                <c:pt idx="2549">
                  <c:v>70.98</c:v>
                </c:pt>
                <c:pt idx="2550">
                  <c:v>71</c:v>
                </c:pt>
                <c:pt idx="2551">
                  <c:v>71.02</c:v>
                </c:pt>
                <c:pt idx="2552">
                  <c:v>71.040000000000006</c:v>
                </c:pt>
                <c:pt idx="2553">
                  <c:v>71.06</c:v>
                </c:pt>
                <c:pt idx="2554">
                  <c:v>71.08</c:v>
                </c:pt>
                <c:pt idx="2555">
                  <c:v>71.099999999999994</c:v>
                </c:pt>
                <c:pt idx="2556">
                  <c:v>71.12</c:v>
                </c:pt>
                <c:pt idx="2557">
                  <c:v>71.14</c:v>
                </c:pt>
                <c:pt idx="2558">
                  <c:v>71.16</c:v>
                </c:pt>
                <c:pt idx="2559">
                  <c:v>71.180000000000007</c:v>
                </c:pt>
                <c:pt idx="2560">
                  <c:v>71.2</c:v>
                </c:pt>
                <c:pt idx="2561">
                  <c:v>71.22</c:v>
                </c:pt>
                <c:pt idx="2562">
                  <c:v>71.239999999999995</c:v>
                </c:pt>
                <c:pt idx="2563">
                  <c:v>71.260000000000005</c:v>
                </c:pt>
                <c:pt idx="2564">
                  <c:v>71.28</c:v>
                </c:pt>
                <c:pt idx="2565">
                  <c:v>71.3</c:v>
                </c:pt>
                <c:pt idx="2566">
                  <c:v>71.319999999999993</c:v>
                </c:pt>
                <c:pt idx="2567">
                  <c:v>71.34</c:v>
                </c:pt>
                <c:pt idx="2568">
                  <c:v>71.36</c:v>
                </c:pt>
                <c:pt idx="2569">
                  <c:v>71.38</c:v>
                </c:pt>
                <c:pt idx="2570">
                  <c:v>71.400000000000006</c:v>
                </c:pt>
                <c:pt idx="2571">
                  <c:v>71.42</c:v>
                </c:pt>
                <c:pt idx="2572">
                  <c:v>71.44</c:v>
                </c:pt>
                <c:pt idx="2573">
                  <c:v>71.459999999999994</c:v>
                </c:pt>
                <c:pt idx="2574">
                  <c:v>71.48</c:v>
                </c:pt>
                <c:pt idx="2575">
                  <c:v>71.5</c:v>
                </c:pt>
                <c:pt idx="2576">
                  <c:v>71.52</c:v>
                </c:pt>
                <c:pt idx="2577">
                  <c:v>71.540000000000006</c:v>
                </c:pt>
                <c:pt idx="2578">
                  <c:v>71.56</c:v>
                </c:pt>
                <c:pt idx="2579">
                  <c:v>71.58</c:v>
                </c:pt>
                <c:pt idx="2580">
                  <c:v>71.599999999999994</c:v>
                </c:pt>
                <c:pt idx="2581">
                  <c:v>71.62</c:v>
                </c:pt>
                <c:pt idx="2582">
                  <c:v>71.64</c:v>
                </c:pt>
                <c:pt idx="2583">
                  <c:v>71.66</c:v>
                </c:pt>
                <c:pt idx="2584">
                  <c:v>71.680000000000007</c:v>
                </c:pt>
                <c:pt idx="2585">
                  <c:v>71.7</c:v>
                </c:pt>
                <c:pt idx="2586">
                  <c:v>71.72</c:v>
                </c:pt>
                <c:pt idx="2587">
                  <c:v>71.739999999999995</c:v>
                </c:pt>
                <c:pt idx="2588">
                  <c:v>71.760000000000005</c:v>
                </c:pt>
                <c:pt idx="2589">
                  <c:v>71.78</c:v>
                </c:pt>
                <c:pt idx="2590">
                  <c:v>71.8</c:v>
                </c:pt>
                <c:pt idx="2591">
                  <c:v>71.819999999999993</c:v>
                </c:pt>
                <c:pt idx="2592">
                  <c:v>71.84</c:v>
                </c:pt>
                <c:pt idx="2593">
                  <c:v>71.86</c:v>
                </c:pt>
                <c:pt idx="2594">
                  <c:v>71.88</c:v>
                </c:pt>
                <c:pt idx="2595">
                  <c:v>71.900000000000006</c:v>
                </c:pt>
                <c:pt idx="2596">
                  <c:v>71.92</c:v>
                </c:pt>
                <c:pt idx="2597">
                  <c:v>71.94</c:v>
                </c:pt>
                <c:pt idx="2598">
                  <c:v>71.959999999999994</c:v>
                </c:pt>
                <c:pt idx="2599">
                  <c:v>71.98</c:v>
                </c:pt>
                <c:pt idx="2600">
                  <c:v>72</c:v>
                </c:pt>
                <c:pt idx="2601">
                  <c:v>72.02</c:v>
                </c:pt>
                <c:pt idx="2602">
                  <c:v>72.040000000000006</c:v>
                </c:pt>
                <c:pt idx="2603">
                  <c:v>72.06</c:v>
                </c:pt>
                <c:pt idx="2604">
                  <c:v>72.08</c:v>
                </c:pt>
                <c:pt idx="2605">
                  <c:v>72.099999999999994</c:v>
                </c:pt>
                <c:pt idx="2606">
                  <c:v>72.12</c:v>
                </c:pt>
                <c:pt idx="2607">
                  <c:v>72.14</c:v>
                </c:pt>
                <c:pt idx="2608">
                  <c:v>72.16</c:v>
                </c:pt>
                <c:pt idx="2609">
                  <c:v>72.180000000000007</c:v>
                </c:pt>
                <c:pt idx="2610">
                  <c:v>72.2</c:v>
                </c:pt>
                <c:pt idx="2611">
                  <c:v>72.22</c:v>
                </c:pt>
                <c:pt idx="2612">
                  <c:v>72.239999999999995</c:v>
                </c:pt>
                <c:pt idx="2613">
                  <c:v>72.260000000000005</c:v>
                </c:pt>
                <c:pt idx="2614">
                  <c:v>72.28</c:v>
                </c:pt>
                <c:pt idx="2615">
                  <c:v>72.3</c:v>
                </c:pt>
                <c:pt idx="2616">
                  <c:v>72.319999999999993</c:v>
                </c:pt>
                <c:pt idx="2617">
                  <c:v>72.34</c:v>
                </c:pt>
                <c:pt idx="2618">
                  <c:v>72.36</c:v>
                </c:pt>
                <c:pt idx="2619">
                  <c:v>72.38</c:v>
                </c:pt>
                <c:pt idx="2620">
                  <c:v>72.400000000000006</c:v>
                </c:pt>
                <c:pt idx="2621">
                  <c:v>72.42</c:v>
                </c:pt>
                <c:pt idx="2622">
                  <c:v>72.44</c:v>
                </c:pt>
                <c:pt idx="2623">
                  <c:v>72.459999999999994</c:v>
                </c:pt>
                <c:pt idx="2624">
                  <c:v>72.48</c:v>
                </c:pt>
                <c:pt idx="2625">
                  <c:v>72.5</c:v>
                </c:pt>
                <c:pt idx="2626">
                  <c:v>72.52</c:v>
                </c:pt>
                <c:pt idx="2627">
                  <c:v>72.540000000000006</c:v>
                </c:pt>
                <c:pt idx="2628">
                  <c:v>72.56</c:v>
                </c:pt>
                <c:pt idx="2629">
                  <c:v>72.58</c:v>
                </c:pt>
                <c:pt idx="2630">
                  <c:v>72.599999999999994</c:v>
                </c:pt>
                <c:pt idx="2631">
                  <c:v>72.62</c:v>
                </c:pt>
                <c:pt idx="2632">
                  <c:v>72.64</c:v>
                </c:pt>
                <c:pt idx="2633">
                  <c:v>72.66</c:v>
                </c:pt>
                <c:pt idx="2634">
                  <c:v>72.680000000000007</c:v>
                </c:pt>
                <c:pt idx="2635">
                  <c:v>72.7</c:v>
                </c:pt>
                <c:pt idx="2636">
                  <c:v>72.72</c:v>
                </c:pt>
                <c:pt idx="2637">
                  <c:v>72.739999999999995</c:v>
                </c:pt>
                <c:pt idx="2638">
                  <c:v>72.760000000000005</c:v>
                </c:pt>
                <c:pt idx="2639">
                  <c:v>72.78</c:v>
                </c:pt>
                <c:pt idx="2640">
                  <c:v>72.8</c:v>
                </c:pt>
                <c:pt idx="2641">
                  <c:v>72.819999999999993</c:v>
                </c:pt>
                <c:pt idx="2642">
                  <c:v>72.84</c:v>
                </c:pt>
                <c:pt idx="2643">
                  <c:v>72.86</c:v>
                </c:pt>
                <c:pt idx="2644">
                  <c:v>72.88</c:v>
                </c:pt>
                <c:pt idx="2645">
                  <c:v>72.900000000000006</c:v>
                </c:pt>
                <c:pt idx="2646">
                  <c:v>72.92</c:v>
                </c:pt>
                <c:pt idx="2647">
                  <c:v>72.94</c:v>
                </c:pt>
                <c:pt idx="2648">
                  <c:v>72.959999999999994</c:v>
                </c:pt>
                <c:pt idx="2649">
                  <c:v>72.98</c:v>
                </c:pt>
                <c:pt idx="2650">
                  <c:v>73</c:v>
                </c:pt>
                <c:pt idx="2651">
                  <c:v>73.02</c:v>
                </c:pt>
                <c:pt idx="2652">
                  <c:v>73.040000000000006</c:v>
                </c:pt>
                <c:pt idx="2653">
                  <c:v>73.06</c:v>
                </c:pt>
                <c:pt idx="2654">
                  <c:v>73.08</c:v>
                </c:pt>
                <c:pt idx="2655">
                  <c:v>73.099999999999994</c:v>
                </c:pt>
                <c:pt idx="2656">
                  <c:v>73.12</c:v>
                </c:pt>
                <c:pt idx="2657">
                  <c:v>73.14</c:v>
                </c:pt>
                <c:pt idx="2658">
                  <c:v>73.16</c:v>
                </c:pt>
                <c:pt idx="2659">
                  <c:v>73.180000000000007</c:v>
                </c:pt>
                <c:pt idx="2660">
                  <c:v>73.2</c:v>
                </c:pt>
                <c:pt idx="2661">
                  <c:v>73.22</c:v>
                </c:pt>
                <c:pt idx="2662">
                  <c:v>73.239999999999995</c:v>
                </c:pt>
                <c:pt idx="2663">
                  <c:v>73.260000000000005</c:v>
                </c:pt>
                <c:pt idx="2664">
                  <c:v>73.28</c:v>
                </c:pt>
                <c:pt idx="2665">
                  <c:v>73.3</c:v>
                </c:pt>
                <c:pt idx="2666">
                  <c:v>73.319999999999993</c:v>
                </c:pt>
                <c:pt idx="2667">
                  <c:v>73.34</c:v>
                </c:pt>
                <c:pt idx="2668">
                  <c:v>73.36</c:v>
                </c:pt>
                <c:pt idx="2669">
                  <c:v>73.38</c:v>
                </c:pt>
                <c:pt idx="2670">
                  <c:v>73.400000000000006</c:v>
                </c:pt>
                <c:pt idx="2671">
                  <c:v>73.42</c:v>
                </c:pt>
                <c:pt idx="2672">
                  <c:v>73.44</c:v>
                </c:pt>
                <c:pt idx="2673">
                  <c:v>73.459999999999994</c:v>
                </c:pt>
                <c:pt idx="2674">
                  <c:v>73.48</c:v>
                </c:pt>
                <c:pt idx="2675">
                  <c:v>73.5</c:v>
                </c:pt>
                <c:pt idx="2676">
                  <c:v>73.52</c:v>
                </c:pt>
                <c:pt idx="2677">
                  <c:v>73.540000000000006</c:v>
                </c:pt>
                <c:pt idx="2678">
                  <c:v>73.56</c:v>
                </c:pt>
                <c:pt idx="2679">
                  <c:v>73.58</c:v>
                </c:pt>
                <c:pt idx="2680">
                  <c:v>73.599999999999994</c:v>
                </c:pt>
                <c:pt idx="2681">
                  <c:v>73.62</c:v>
                </c:pt>
                <c:pt idx="2682">
                  <c:v>73.64</c:v>
                </c:pt>
                <c:pt idx="2683">
                  <c:v>73.66</c:v>
                </c:pt>
                <c:pt idx="2684">
                  <c:v>73.680000000000007</c:v>
                </c:pt>
                <c:pt idx="2685">
                  <c:v>73.7</c:v>
                </c:pt>
                <c:pt idx="2686">
                  <c:v>73.72</c:v>
                </c:pt>
                <c:pt idx="2687">
                  <c:v>73.739999999999995</c:v>
                </c:pt>
                <c:pt idx="2688">
                  <c:v>73.760000000000005</c:v>
                </c:pt>
                <c:pt idx="2689">
                  <c:v>73.78</c:v>
                </c:pt>
                <c:pt idx="2690">
                  <c:v>73.8</c:v>
                </c:pt>
                <c:pt idx="2691">
                  <c:v>73.819999999999993</c:v>
                </c:pt>
                <c:pt idx="2692">
                  <c:v>73.84</c:v>
                </c:pt>
                <c:pt idx="2693">
                  <c:v>73.86</c:v>
                </c:pt>
                <c:pt idx="2694">
                  <c:v>73.88</c:v>
                </c:pt>
                <c:pt idx="2695">
                  <c:v>73.900000000000006</c:v>
                </c:pt>
                <c:pt idx="2696">
                  <c:v>73.92</c:v>
                </c:pt>
                <c:pt idx="2697">
                  <c:v>73.94</c:v>
                </c:pt>
                <c:pt idx="2698">
                  <c:v>73.959999999999994</c:v>
                </c:pt>
                <c:pt idx="2699">
                  <c:v>73.98</c:v>
                </c:pt>
                <c:pt idx="2700">
                  <c:v>74</c:v>
                </c:pt>
                <c:pt idx="2701">
                  <c:v>74.02</c:v>
                </c:pt>
                <c:pt idx="2702">
                  <c:v>74.040000000000006</c:v>
                </c:pt>
                <c:pt idx="2703">
                  <c:v>74.06</c:v>
                </c:pt>
                <c:pt idx="2704">
                  <c:v>74.08</c:v>
                </c:pt>
                <c:pt idx="2705">
                  <c:v>74.099999999999994</c:v>
                </c:pt>
                <c:pt idx="2706">
                  <c:v>74.12</c:v>
                </c:pt>
                <c:pt idx="2707">
                  <c:v>74.14</c:v>
                </c:pt>
                <c:pt idx="2708">
                  <c:v>74.16</c:v>
                </c:pt>
                <c:pt idx="2709">
                  <c:v>74.180000000000007</c:v>
                </c:pt>
                <c:pt idx="2710">
                  <c:v>74.2</c:v>
                </c:pt>
                <c:pt idx="2711">
                  <c:v>74.22</c:v>
                </c:pt>
                <c:pt idx="2712">
                  <c:v>74.239999999999995</c:v>
                </c:pt>
                <c:pt idx="2713">
                  <c:v>74.260000000000005</c:v>
                </c:pt>
                <c:pt idx="2714">
                  <c:v>74.28</c:v>
                </c:pt>
                <c:pt idx="2715">
                  <c:v>74.3</c:v>
                </c:pt>
                <c:pt idx="2716">
                  <c:v>74.319999999999993</c:v>
                </c:pt>
                <c:pt idx="2717">
                  <c:v>74.34</c:v>
                </c:pt>
                <c:pt idx="2718">
                  <c:v>74.36</c:v>
                </c:pt>
                <c:pt idx="2719">
                  <c:v>74.38</c:v>
                </c:pt>
                <c:pt idx="2720">
                  <c:v>74.400000000000006</c:v>
                </c:pt>
                <c:pt idx="2721">
                  <c:v>74.42</c:v>
                </c:pt>
                <c:pt idx="2722">
                  <c:v>74.44</c:v>
                </c:pt>
                <c:pt idx="2723">
                  <c:v>74.459999999999994</c:v>
                </c:pt>
                <c:pt idx="2724">
                  <c:v>74.48</c:v>
                </c:pt>
                <c:pt idx="2725">
                  <c:v>74.5</c:v>
                </c:pt>
                <c:pt idx="2726">
                  <c:v>74.52</c:v>
                </c:pt>
                <c:pt idx="2727">
                  <c:v>74.540000000000006</c:v>
                </c:pt>
                <c:pt idx="2728">
                  <c:v>74.56</c:v>
                </c:pt>
                <c:pt idx="2729">
                  <c:v>74.58</c:v>
                </c:pt>
                <c:pt idx="2730">
                  <c:v>74.599999999999994</c:v>
                </c:pt>
                <c:pt idx="2731">
                  <c:v>74.62</c:v>
                </c:pt>
                <c:pt idx="2732">
                  <c:v>74.64</c:v>
                </c:pt>
                <c:pt idx="2733">
                  <c:v>74.66</c:v>
                </c:pt>
                <c:pt idx="2734">
                  <c:v>74.680000000000007</c:v>
                </c:pt>
                <c:pt idx="2735">
                  <c:v>74.7</c:v>
                </c:pt>
                <c:pt idx="2736">
                  <c:v>74.72</c:v>
                </c:pt>
                <c:pt idx="2737">
                  <c:v>74.739999999999995</c:v>
                </c:pt>
                <c:pt idx="2738">
                  <c:v>74.760000000000005</c:v>
                </c:pt>
                <c:pt idx="2739">
                  <c:v>74.78</c:v>
                </c:pt>
                <c:pt idx="2740">
                  <c:v>74.8</c:v>
                </c:pt>
                <c:pt idx="2741">
                  <c:v>74.819999999999993</c:v>
                </c:pt>
                <c:pt idx="2742">
                  <c:v>74.84</c:v>
                </c:pt>
                <c:pt idx="2743">
                  <c:v>74.86</c:v>
                </c:pt>
                <c:pt idx="2744">
                  <c:v>74.88</c:v>
                </c:pt>
                <c:pt idx="2745">
                  <c:v>74.900000000000006</c:v>
                </c:pt>
                <c:pt idx="2746">
                  <c:v>74.92</c:v>
                </c:pt>
                <c:pt idx="2747">
                  <c:v>74.94</c:v>
                </c:pt>
                <c:pt idx="2748">
                  <c:v>74.959999999999994</c:v>
                </c:pt>
                <c:pt idx="2749">
                  <c:v>74.98</c:v>
                </c:pt>
                <c:pt idx="2750">
                  <c:v>75</c:v>
                </c:pt>
                <c:pt idx="2751">
                  <c:v>75.02</c:v>
                </c:pt>
                <c:pt idx="2752">
                  <c:v>75.040000000000006</c:v>
                </c:pt>
                <c:pt idx="2753">
                  <c:v>75.06</c:v>
                </c:pt>
                <c:pt idx="2754">
                  <c:v>75.08</c:v>
                </c:pt>
                <c:pt idx="2755">
                  <c:v>75.099999999999994</c:v>
                </c:pt>
                <c:pt idx="2756">
                  <c:v>75.12</c:v>
                </c:pt>
                <c:pt idx="2757">
                  <c:v>75.14</c:v>
                </c:pt>
                <c:pt idx="2758">
                  <c:v>75.16</c:v>
                </c:pt>
                <c:pt idx="2759">
                  <c:v>75.180000000000007</c:v>
                </c:pt>
                <c:pt idx="2760">
                  <c:v>75.2</c:v>
                </c:pt>
                <c:pt idx="2761">
                  <c:v>75.22</c:v>
                </c:pt>
                <c:pt idx="2762">
                  <c:v>75.239999999999995</c:v>
                </c:pt>
                <c:pt idx="2763">
                  <c:v>75.260000000000005</c:v>
                </c:pt>
                <c:pt idx="2764">
                  <c:v>75.28</c:v>
                </c:pt>
                <c:pt idx="2765">
                  <c:v>75.3</c:v>
                </c:pt>
                <c:pt idx="2766">
                  <c:v>75.319999999999993</c:v>
                </c:pt>
                <c:pt idx="2767">
                  <c:v>75.34</c:v>
                </c:pt>
                <c:pt idx="2768">
                  <c:v>75.36</c:v>
                </c:pt>
                <c:pt idx="2769">
                  <c:v>75.38</c:v>
                </c:pt>
                <c:pt idx="2770">
                  <c:v>75.400000000000006</c:v>
                </c:pt>
                <c:pt idx="2771">
                  <c:v>75.42</c:v>
                </c:pt>
                <c:pt idx="2772">
                  <c:v>75.44</c:v>
                </c:pt>
                <c:pt idx="2773">
                  <c:v>75.459999999999994</c:v>
                </c:pt>
                <c:pt idx="2774">
                  <c:v>75.48</c:v>
                </c:pt>
                <c:pt idx="2775">
                  <c:v>75.5</c:v>
                </c:pt>
                <c:pt idx="2776">
                  <c:v>75.52</c:v>
                </c:pt>
                <c:pt idx="2777">
                  <c:v>75.540000000000006</c:v>
                </c:pt>
                <c:pt idx="2778">
                  <c:v>75.56</c:v>
                </c:pt>
                <c:pt idx="2779">
                  <c:v>75.58</c:v>
                </c:pt>
                <c:pt idx="2780">
                  <c:v>75.599999999999994</c:v>
                </c:pt>
                <c:pt idx="2781">
                  <c:v>75.62</c:v>
                </c:pt>
                <c:pt idx="2782">
                  <c:v>75.64</c:v>
                </c:pt>
                <c:pt idx="2783">
                  <c:v>75.66</c:v>
                </c:pt>
                <c:pt idx="2784">
                  <c:v>75.680000000000007</c:v>
                </c:pt>
                <c:pt idx="2785">
                  <c:v>75.7</c:v>
                </c:pt>
                <c:pt idx="2786">
                  <c:v>75.72</c:v>
                </c:pt>
                <c:pt idx="2787">
                  <c:v>75.739999999999995</c:v>
                </c:pt>
                <c:pt idx="2788">
                  <c:v>75.760000000000005</c:v>
                </c:pt>
                <c:pt idx="2789">
                  <c:v>75.78</c:v>
                </c:pt>
                <c:pt idx="2790">
                  <c:v>75.8</c:v>
                </c:pt>
                <c:pt idx="2791">
                  <c:v>75.819999999999993</c:v>
                </c:pt>
                <c:pt idx="2792">
                  <c:v>75.84</c:v>
                </c:pt>
                <c:pt idx="2793">
                  <c:v>75.86</c:v>
                </c:pt>
                <c:pt idx="2794">
                  <c:v>75.88</c:v>
                </c:pt>
                <c:pt idx="2795">
                  <c:v>75.900000000000006</c:v>
                </c:pt>
                <c:pt idx="2796">
                  <c:v>75.92</c:v>
                </c:pt>
                <c:pt idx="2797">
                  <c:v>75.94</c:v>
                </c:pt>
                <c:pt idx="2798">
                  <c:v>75.959999999999994</c:v>
                </c:pt>
                <c:pt idx="2799">
                  <c:v>75.98</c:v>
                </c:pt>
                <c:pt idx="2800">
                  <c:v>76</c:v>
                </c:pt>
                <c:pt idx="2801">
                  <c:v>76.02</c:v>
                </c:pt>
                <c:pt idx="2802">
                  <c:v>76.040000000000006</c:v>
                </c:pt>
                <c:pt idx="2803">
                  <c:v>76.06</c:v>
                </c:pt>
                <c:pt idx="2804">
                  <c:v>76.08</c:v>
                </c:pt>
                <c:pt idx="2805">
                  <c:v>76.099999999999994</c:v>
                </c:pt>
                <c:pt idx="2806">
                  <c:v>76.12</c:v>
                </c:pt>
                <c:pt idx="2807">
                  <c:v>76.14</c:v>
                </c:pt>
                <c:pt idx="2808">
                  <c:v>76.16</c:v>
                </c:pt>
                <c:pt idx="2809">
                  <c:v>76.180000000000007</c:v>
                </c:pt>
                <c:pt idx="2810">
                  <c:v>76.2</c:v>
                </c:pt>
                <c:pt idx="2811">
                  <c:v>76.22</c:v>
                </c:pt>
                <c:pt idx="2812">
                  <c:v>76.239999999999995</c:v>
                </c:pt>
                <c:pt idx="2813">
                  <c:v>76.260000000000005</c:v>
                </c:pt>
                <c:pt idx="2814">
                  <c:v>76.28</c:v>
                </c:pt>
                <c:pt idx="2815">
                  <c:v>76.3</c:v>
                </c:pt>
                <c:pt idx="2816">
                  <c:v>76.319999999999993</c:v>
                </c:pt>
                <c:pt idx="2817">
                  <c:v>76.34</c:v>
                </c:pt>
                <c:pt idx="2818">
                  <c:v>76.36</c:v>
                </c:pt>
                <c:pt idx="2819">
                  <c:v>76.38</c:v>
                </c:pt>
                <c:pt idx="2820">
                  <c:v>76.400000000000006</c:v>
                </c:pt>
                <c:pt idx="2821">
                  <c:v>76.42</c:v>
                </c:pt>
                <c:pt idx="2822">
                  <c:v>76.44</c:v>
                </c:pt>
                <c:pt idx="2823">
                  <c:v>76.459999999999994</c:v>
                </c:pt>
                <c:pt idx="2824">
                  <c:v>76.48</c:v>
                </c:pt>
                <c:pt idx="2825">
                  <c:v>76.5</c:v>
                </c:pt>
                <c:pt idx="2826">
                  <c:v>76.52</c:v>
                </c:pt>
                <c:pt idx="2827">
                  <c:v>76.540000000000006</c:v>
                </c:pt>
                <c:pt idx="2828">
                  <c:v>76.56</c:v>
                </c:pt>
                <c:pt idx="2829">
                  <c:v>76.58</c:v>
                </c:pt>
                <c:pt idx="2830">
                  <c:v>76.599999999999994</c:v>
                </c:pt>
                <c:pt idx="2831">
                  <c:v>76.62</c:v>
                </c:pt>
                <c:pt idx="2832">
                  <c:v>76.64</c:v>
                </c:pt>
                <c:pt idx="2833">
                  <c:v>76.66</c:v>
                </c:pt>
                <c:pt idx="2834">
                  <c:v>76.680000000000007</c:v>
                </c:pt>
                <c:pt idx="2835">
                  <c:v>76.7</c:v>
                </c:pt>
                <c:pt idx="2836">
                  <c:v>76.72</c:v>
                </c:pt>
                <c:pt idx="2837">
                  <c:v>76.739999999999995</c:v>
                </c:pt>
                <c:pt idx="2838">
                  <c:v>76.760000000000005</c:v>
                </c:pt>
                <c:pt idx="2839">
                  <c:v>76.78</c:v>
                </c:pt>
                <c:pt idx="2840">
                  <c:v>76.8</c:v>
                </c:pt>
                <c:pt idx="2841">
                  <c:v>76.819999999999993</c:v>
                </c:pt>
                <c:pt idx="2842">
                  <c:v>76.84</c:v>
                </c:pt>
                <c:pt idx="2843">
                  <c:v>76.86</c:v>
                </c:pt>
                <c:pt idx="2844">
                  <c:v>76.88</c:v>
                </c:pt>
                <c:pt idx="2845">
                  <c:v>76.900000000000006</c:v>
                </c:pt>
                <c:pt idx="2846">
                  <c:v>76.92</c:v>
                </c:pt>
                <c:pt idx="2847">
                  <c:v>76.94</c:v>
                </c:pt>
                <c:pt idx="2848">
                  <c:v>76.959999999999994</c:v>
                </c:pt>
                <c:pt idx="2849">
                  <c:v>76.98</c:v>
                </c:pt>
                <c:pt idx="2850">
                  <c:v>77</c:v>
                </c:pt>
                <c:pt idx="2851">
                  <c:v>77.02</c:v>
                </c:pt>
                <c:pt idx="2852">
                  <c:v>77.040000000000006</c:v>
                </c:pt>
                <c:pt idx="2853">
                  <c:v>77.06</c:v>
                </c:pt>
                <c:pt idx="2854">
                  <c:v>77.08</c:v>
                </c:pt>
                <c:pt idx="2855">
                  <c:v>77.099999999999994</c:v>
                </c:pt>
                <c:pt idx="2856">
                  <c:v>77.12</c:v>
                </c:pt>
                <c:pt idx="2857">
                  <c:v>77.14</c:v>
                </c:pt>
                <c:pt idx="2858">
                  <c:v>77.16</c:v>
                </c:pt>
                <c:pt idx="2859">
                  <c:v>77.180000000000007</c:v>
                </c:pt>
                <c:pt idx="2860">
                  <c:v>77.2</c:v>
                </c:pt>
                <c:pt idx="2861">
                  <c:v>77.22</c:v>
                </c:pt>
                <c:pt idx="2862">
                  <c:v>77.239999999999995</c:v>
                </c:pt>
                <c:pt idx="2863">
                  <c:v>77.260000000000005</c:v>
                </c:pt>
                <c:pt idx="2864">
                  <c:v>77.28</c:v>
                </c:pt>
                <c:pt idx="2865">
                  <c:v>77.3</c:v>
                </c:pt>
                <c:pt idx="2866">
                  <c:v>77.319999999999993</c:v>
                </c:pt>
                <c:pt idx="2867">
                  <c:v>77.34</c:v>
                </c:pt>
                <c:pt idx="2868">
                  <c:v>77.36</c:v>
                </c:pt>
                <c:pt idx="2869">
                  <c:v>77.38</c:v>
                </c:pt>
                <c:pt idx="2870">
                  <c:v>77.400000000000006</c:v>
                </c:pt>
                <c:pt idx="2871">
                  <c:v>77.42</c:v>
                </c:pt>
                <c:pt idx="2872">
                  <c:v>77.44</c:v>
                </c:pt>
                <c:pt idx="2873">
                  <c:v>77.459999999999994</c:v>
                </c:pt>
                <c:pt idx="2874">
                  <c:v>77.48</c:v>
                </c:pt>
                <c:pt idx="2875">
                  <c:v>77.5</c:v>
                </c:pt>
                <c:pt idx="2876">
                  <c:v>77.52</c:v>
                </c:pt>
                <c:pt idx="2877">
                  <c:v>77.540000000000006</c:v>
                </c:pt>
                <c:pt idx="2878">
                  <c:v>77.56</c:v>
                </c:pt>
                <c:pt idx="2879">
                  <c:v>77.58</c:v>
                </c:pt>
                <c:pt idx="2880">
                  <c:v>77.599999999999994</c:v>
                </c:pt>
                <c:pt idx="2881">
                  <c:v>77.62</c:v>
                </c:pt>
                <c:pt idx="2882">
                  <c:v>77.64</c:v>
                </c:pt>
                <c:pt idx="2883">
                  <c:v>77.66</c:v>
                </c:pt>
                <c:pt idx="2884">
                  <c:v>77.680000000000007</c:v>
                </c:pt>
                <c:pt idx="2885">
                  <c:v>77.7</c:v>
                </c:pt>
                <c:pt idx="2886">
                  <c:v>77.72</c:v>
                </c:pt>
                <c:pt idx="2887">
                  <c:v>77.739999999999995</c:v>
                </c:pt>
                <c:pt idx="2888">
                  <c:v>77.760000000000005</c:v>
                </c:pt>
                <c:pt idx="2889">
                  <c:v>77.78</c:v>
                </c:pt>
                <c:pt idx="2890">
                  <c:v>77.8</c:v>
                </c:pt>
                <c:pt idx="2891">
                  <c:v>77.819999999999993</c:v>
                </c:pt>
                <c:pt idx="2892">
                  <c:v>77.84</c:v>
                </c:pt>
                <c:pt idx="2893">
                  <c:v>77.86</c:v>
                </c:pt>
                <c:pt idx="2894">
                  <c:v>77.88</c:v>
                </c:pt>
                <c:pt idx="2895">
                  <c:v>77.900000000000006</c:v>
                </c:pt>
                <c:pt idx="2896">
                  <c:v>77.92</c:v>
                </c:pt>
                <c:pt idx="2897">
                  <c:v>77.94</c:v>
                </c:pt>
                <c:pt idx="2898">
                  <c:v>77.959999999999994</c:v>
                </c:pt>
                <c:pt idx="2899">
                  <c:v>77.98</c:v>
                </c:pt>
                <c:pt idx="2900">
                  <c:v>78</c:v>
                </c:pt>
                <c:pt idx="2901">
                  <c:v>78.02</c:v>
                </c:pt>
                <c:pt idx="2902">
                  <c:v>78.040000000000006</c:v>
                </c:pt>
                <c:pt idx="2903">
                  <c:v>78.06</c:v>
                </c:pt>
                <c:pt idx="2904">
                  <c:v>78.08</c:v>
                </c:pt>
                <c:pt idx="2905">
                  <c:v>78.099999999999994</c:v>
                </c:pt>
                <c:pt idx="2906">
                  <c:v>78.12</c:v>
                </c:pt>
                <c:pt idx="2907">
                  <c:v>78.14</c:v>
                </c:pt>
                <c:pt idx="2908">
                  <c:v>78.16</c:v>
                </c:pt>
                <c:pt idx="2909">
                  <c:v>78.180000000000007</c:v>
                </c:pt>
                <c:pt idx="2910">
                  <c:v>78.2</c:v>
                </c:pt>
                <c:pt idx="2911">
                  <c:v>78.22</c:v>
                </c:pt>
                <c:pt idx="2912">
                  <c:v>78.239999999999995</c:v>
                </c:pt>
                <c:pt idx="2913">
                  <c:v>78.260000000000005</c:v>
                </c:pt>
                <c:pt idx="2914">
                  <c:v>78.28</c:v>
                </c:pt>
                <c:pt idx="2915">
                  <c:v>78.3</c:v>
                </c:pt>
                <c:pt idx="2916">
                  <c:v>78.319999999999993</c:v>
                </c:pt>
                <c:pt idx="2917">
                  <c:v>78.34</c:v>
                </c:pt>
                <c:pt idx="2918">
                  <c:v>78.36</c:v>
                </c:pt>
                <c:pt idx="2919">
                  <c:v>78.38</c:v>
                </c:pt>
                <c:pt idx="2920">
                  <c:v>78.400000000000006</c:v>
                </c:pt>
                <c:pt idx="2921">
                  <c:v>78.42</c:v>
                </c:pt>
                <c:pt idx="2922">
                  <c:v>78.44</c:v>
                </c:pt>
                <c:pt idx="2923">
                  <c:v>78.459999999999994</c:v>
                </c:pt>
                <c:pt idx="2924">
                  <c:v>78.48</c:v>
                </c:pt>
                <c:pt idx="2925">
                  <c:v>78.5</c:v>
                </c:pt>
                <c:pt idx="2926">
                  <c:v>78.52</c:v>
                </c:pt>
                <c:pt idx="2927">
                  <c:v>78.540000000000006</c:v>
                </c:pt>
                <c:pt idx="2928">
                  <c:v>78.56</c:v>
                </c:pt>
                <c:pt idx="2929">
                  <c:v>78.58</c:v>
                </c:pt>
                <c:pt idx="2930">
                  <c:v>78.599999999999994</c:v>
                </c:pt>
                <c:pt idx="2931">
                  <c:v>78.62</c:v>
                </c:pt>
                <c:pt idx="2932">
                  <c:v>78.64</c:v>
                </c:pt>
                <c:pt idx="2933">
                  <c:v>78.66</c:v>
                </c:pt>
                <c:pt idx="2934">
                  <c:v>78.680000000000007</c:v>
                </c:pt>
                <c:pt idx="2935">
                  <c:v>78.7</c:v>
                </c:pt>
                <c:pt idx="2936">
                  <c:v>78.72</c:v>
                </c:pt>
                <c:pt idx="2937">
                  <c:v>78.739999999999995</c:v>
                </c:pt>
                <c:pt idx="2938">
                  <c:v>78.760000000000005</c:v>
                </c:pt>
                <c:pt idx="2939">
                  <c:v>78.78</c:v>
                </c:pt>
                <c:pt idx="2940">
                  <c:v>78.8</c:v>
                </c:pt>
                <c:pt idx="2941">
                  <c:v>78.819999999999993</c:v>
                </c:pt>
                <c:pt idx="2942">
                  <c:v>78.84</c:v>
                </c:pt>
                <c:pt idx="2943">
                  <c:v>78.86</c:v>
                </c:pt>
                <c:pt idx="2944">
                  <c:v>78.88</c:v>
                </c:pt>
                <c:pt idx="2945">
                  <c:v>78.900000000000006</c:v>
                </c:pt>
                <c:pt idx="2946">
                  <c:v>78.92</c:v>
                </c:pt>
                <c:pt idx="2947">
                  <c:v>78.94</c:v>
                </c:pt>
                <c:pt idx="2948">
                  <c:v>78.959999999999994</c:v>
                </c:pt>
                <c:pt idx="2949">
                  <c:v>78.98</c:v>
                </c:pt>
                <c:pt idx="2950">
                  <c:v>79</c:v>
                </c:pt>
                <c:pt idx="2951">
                  <c:v>79.02</c:v>
                </c:pt>
                <c:pt idx="2952">
                  <c:v>79.040000000000006</c:v>
                </c:pt>
                <c:pt idx="2953">
                  <c:v>79.06</c:v>
                </c:pt>
                <c:pt idx="2954">
                  <c:v>79.08</c:v>
                </c:pt>
                <c:pt idx="2955">
                  <c:v>79.099999999999994</c:v>
                </c:pt>
                <c:pt idx="2956">
                  <c:v>79.12</c:v>
                </c:pt>
                <c:pt idx="2957">
                  <c:v>79.14</c:v>
                </c:pt>
                <c:pt idx="2958">
                  <c:v>79.16</c:v>
                </c:pt>
                <c:pt idx="2959">
                  <c:v>79.180000000000007</c:v>
                </c:pt>
                <c:pt idx="2960">
                  <c:v>79.2</c:v>
                </c:pt>
                <c:pt idx="2961">
                  <c:v>79.22</c:v>
                </c:pt>
                <c:pt idx="2962">
                  <c:v>79.239999999999995</c:v>
                </c:pt>
                <c:pt idx="2963">
                  <c:v>79.260000000000005</c:v>
                </c:pt>
                <c:pt idx="2964">
                  <c:v>79.28</c:v>
                </c:pt>
                <c:pt idx="2965">
                  <c:v>79.3</c:v>
                </c:pt>
                <c:pt idx="2966">
                  <c:v>79.319999999999993</c:v>
                </c:pt>
                <c:pt idx="2967">
                  <c:v>79.34</c:v>
                </c:pt>
                <c:pt idx="2968">
                  <c:v>79.36</c:v>
                </c:pt>
                <c:pt idx="2969">
                  <c:v>79.38</c:v>
                </c:pt>
                <c:pt idx="2970">
                  <c:v>79.400000000000006</c:v>
                </c:pt>
                <c:pt idx="2971">
                  <c:v>79.42</c:v>
                </c:pt>
                <c:pt idx="2972">
                  <c:v>79.44</c:v>
                </c:pt>
                <c:pt idx="2973">
                  <c:v>79.459999999999994</c:v>
                </c:pt>
                <c:pt idx="2974">
                  <c:v>79.48</c:v>
                </c:pt>
                <c:pt idx="2975">
                  <c:v>79.5</c:v>
                </c:pt>
                <c:pt idx="2976">
                  <c:v>79.52</c:v>
                </c:pt>
                <c:pt idx="2977">
                  <c:v>79.540000000000006</c:v>
                </c:pt>
                <c:pt idx="2978">
                  <c:v>79.56</c:v>
                </c:pt>
                <c:pt idx="2979">
                  <c:v>79.58</c:v>
                </c:pt>
                <c:pt idx="2980">
                  <c:v>79.599999999999994</c:v>
                </c:pt>
                <c:pt idx="2981">
                  <c:v>79.62</c:v>
                </c:pt>
                <c:pt idx="2982">
                  <c:v>79.64</c:v>
                </c:pt>
                <c:pt idx="2983">
                  <c:v>79.66</c:v>
                </c:pt>
                <c:pt idx="2984">
                  <c:v>79.680000000000007</c:v>
                </c:pt>
                <c:pt idx="2985">
                  <c:v>79.7</c:v>
                </c:pt>
                <c:pt idx="2986">
                  <c:v>79.72</c:v>
                </c:pt>
                <c:pt idx="2987">
                  <c:v>79.739999999999995</c:v>
                </c:pt>
                <c:pt idx="2988">
                  <c:v>79.760000000000005</c:v>
                </c:pt>
                <c:pt idx="2989">
                  <c:v>79.78</c:v>
                </c:pt>
                <c:pt idx="2990">
                  <c:v>79.8</c:v>
                </c:pt>
                <c:pt idx="2991">
                  <c:v>79.819999999999993</c:v>
                </c:pt>
                <c:pt idx="2992">
                  <c:v>79.84</c:v>
                </c:pt>
                <c:pt idx="2993">
                  <c:v>79.86</c:v>
                </c:pt>
                <c:pt idx="2994">
                  <c:v>79.88</c:v>
                </c:pt>
                <c:pt idx="2995">
                  <c:v>79.900000000000006</c:v>
                </c:pt>
                <c:pt idx="2996">
                  <c:v>79.92</c:v>
                </c:pt>
                <c:pt idx="2997">
                  <c:v>79.94</c:v>
                </c:pt>
                <c:pt idx="2998">
                  <c:v>79.959999999999994</c:v>
                </c:pt>
                <c:pt idx="2999">
                  <c:v>79.98</c:v>
                </c:pt>
                <c:pt idx="3000">
                  <c:v>80</c:v>
                </c:pt>
              </c:numCache>
            </c:numRef>
          </c:cat>
          <c:val>
            <c:numRef>
              <c:f>Sheet4!$E$2:$E$3002</c:f>
              <c:numCache>
                <c:formatCode>General</c:formatCode>
                <c:ptCount val="3001"/>
                <c:pt idx="0">
                  <c:v>55</c:v>
                </c:pt>
                <c:pt idx="1">
                  <c:v>45</c:v>
                </c:pt>
                <c:pt idx="2">
                  <c:v>60</c:v>
                </c:pt>
                <c:pt idx="3">
                  <c:v>58</c:v>
                </c:pt>
                <c:pt idx="4">
                  <c:v>38</c:v>
                </c:pt>
                <c:pt idx="5">
                  <c:v>56</c:v>
                </c:pt>
                <c:pt idx="6">
                  <c:v>68</c:v>
                </c:pt>
                <c:pt idx="7">
                  <c:v>50</c:v>
                </c:pt>
                <c:pt idx="8">
                  <c:v>59</c:v>
                </c:pt>
                <c:pt idx="9">
                  <c:v>58</c:v>
                </c:pt>
                <c:pt idx="10">
                  <c:v>60</c:v>
                </c:pt>
                <c:pt idx="11">
                  <c:v>53</c:v>
                </c:pt>
                <c:pt idx="12">
                  <c:v>60</c:v>
                </c:pt>
                <c:pt idx="13">
                  <c:v>56</c:v>
                </c:pt>
                <c:pt idx="14">
                  <c:v>62</c:v>
                </c:pt>
                <c:pt idx="15">
                  <c:v>58</c:v>
                </c:pt>
                <c:pt idx="16">
                  <c:v>58</c:v>
                </c:pt>
                <c:pt idx="17">
                  <c:v>55</c:v>
                </c:pt>
                <c:pt idx="18">
                  <c:v>65</c:v>
                </c:pt>
                <c:pt idx="19">
                  <c:v>46</c:v>
                </c:pt>
                <c:pt idx="20">
                  <c:v>53</c:v>
                </c:pt>
                <c:pt idx="21">
                  <c:v>52</c:v>
                </c:pt>
                <c:pt idx="22">
                  <c:v>53</c:v>
                </c:pt>
                <c:pt idx="23">
                  <c:v>47</c:v>
                </c:pt>
                <c:pt idx="24">
                  <c:v>50</c:v>
                </c:pt>
                <c:pt idx="25">
                  <c:v>67</c:v>
                </c:pt>
                <c:pt idx="26">
                  <c:v>54</c:v>
                </c:pt>
                <c:pt idx="27">
                  <c:v>49</c:v>
                </c:pt>
                <c:pt idx="28">
                  <c:v>71</c:v>
                </c:pt>
                <c:pt idx="29">
                  <c:v>50</c:v>
                </c:pt>
                <c:pt idx="30">
                  <c:v>58</c:v>
                </c:pt>
                <c:pt idx="31">
                  <c:v>55</c:v>
                </c:pt>
                <c:pt idx="32">
                  <c:v>56</c:v>
                </c:pt>
                <c:pt idx="33">
                  <c:v>47</c:v>
                </c:pt>
                <c:pt idx="34">
                  <c:v>73</c:v>
                </c:pt>
                <c:pt idx="35">
                  <c:v>46</c:v>
                </c:pt>
                <c:pt idx="36">
                  <c:v>52</c:v>
                </c:pt>
                <c:pt idx="37">
                  <c:v>61</c:v>
                </c:pt>
                <c:pt idx="38">
                  <c:v>56</c:v>
                </c:pt>
                <c:pt idx="39">
                  <c:v>58</c:v>
                </c:pt>
                <c:pt idx="40">
                  <c:v>57</c:v>
                </c:pt>
                <c:pt idx="41">
                  <c:v>54</c:v>
                </c:pt>
                <c:pt idx="42">
                  <c:v>55</c:v>
                </c:pt>
                <c:pt idx="43">
                  <c:v>40</c:v>
                </c:pt>
                <c:pt idx="44">
                  <c:v>63</c:v>
                </c:pt>
                <c:pt idx="45">
                  <c:v>56</c:v>
                </c:pt>
                <c:pt idx="46">
                  <c:v>61</c:v>
                </c:pt>
                <c:pt idx="47">
                  <c:v>65</c:v>
                </c:pt>
                <c:pt idx="48">
                  <c:v>58</c:v>
                </c:pt>
                <c:pt idx="49">
                  <c:v>51</c:v>
                </c:pt>
                <c:pt idx="50">
                  <c:v>59</c:v>
                </c:pt>
                <c:pt idx="51">
                  <c:v>54</c:v>
                </c:pt>
                <c:pt idx="52">
                  <c:v>68</c:v>
                </c:pt>
                <c:pt idx="53">
                  <c:v>42</c:v>
                </c:pt>
                <c:pt idx="54">
                  <c:v>60</c:v>
                </c:pt>
                <c:pt idx="55">
                  <c:v>41</c:v>
                </c:pt>
                <c:pt idx="56">
                  <c:v>45</c:v>
                </c:pt>
                <c:pt idx="57">
                  <c:v>66</c:v>
                </c:pt>
                <c:pt idx="58">
                  <c:v>58</c:v>
                </c:pt>
                <c:pt idx="59">
                  <c:v>65</c:v>
                </c:pt>
                <c:pt idx="60">
                  <c:v>61</c:v>
                </c:pt>
                <c:pt idx="61">
                  <c:v>55</c:v>
                </c:pt>
                <c:pt idx="62">
                  <c:v>53</c:v>
                </c:pt>
                <c:pt idx="63">
                  <c:v>63</c:v>
                </c:pt>
                <c:pt idx="64">
                  <c:v>48</c:v>
                </c:pt>
                <c:pt idx="65">
                  <c:v>63</c:v>
                </c:pt>
                <c:pt idx="66">
                  <c:v>69</c:v>
                </c:pt>
                <c:pt idx="67">
                  <c:v>59</c:v>
                </c:pt>
                <c:pt idx="68">
                  <c:v>62</c:v>
                </c:pt>
                <c:pt idx="69">
                  <c:v>54</c:v>
                </c:pt>
                <c:pt idx="70">
                  <c:v>49</c:v>
                </c:pt>
                <c:pt idx="71">
                  <c:v>59</c:v>
                </c:pt>
                <c:pt idx="72">
                  <c:v>63</c:v>
                </c:pt>
                <c:pt idx="73">
                  <c:v>62</c:v>
                </c:pt>
                <c:pt idx="74">
                  <c:v>52</c:v>
                </c:pt>
                <c:pt idx="75">
                  <c:v>55</c:v>
                </c:pt>
                <c:pt idx="76">
                  <c:v>49</c:v>
                </c:pt>
                <c:pt idx="77">
                  <c:v>52</c:v>
                </c:pt>
                <c:pt idx="78">
                  <c:v>60</c:v>
                </c:pt>
                <c:pt idx="79">
                  <c:v>64</c:v>
                </c:pt>
                <c:pt idx="80">
                  <c:v>72</c:v>
                </c:pt>
                <c:pt idx="81">
                  <c:v>53</c:v>
                </c:pt>
                <c:pt idx="82">
                  <c:v>60</c:v>
                </c:pt>
                <c:pt idx="83">
                  <c:v>55</c:v>
                </c:pt>
                <c:pt idx="84">
                  <c:v>72</c:v>
                </c:pt>
                <c:pt idx="85">
                  <c:v>74</c:v>
                </c:pt>
                <c:pt idx="86">
                  <c:v>62</c:v>
                </c:pt>
                <c:pt idx="87">
                  <c:v>71</c:v>
                </c:pt>
                <c:pt idx="88">
                  <c:v>62</c:v>
                </c:pt>
                <c:pt idx="89">
                  <c:v>53</c:v>
                </c:pt>
                <c:pt idx="90">
                  <c:v>67</c:v>
                </c:pt>
                <c:pt idx="91">
                  <c:v>57</c:v>
                </c:pt>
                <c:pt idx="92">
                  <c:v>70</c:v>
                </c:pt>
                <c:pt idx="93">
                  <c:v>65</c:v>
                </c:pt>
                <c:pt idx="94">
                  <c:v>67</c:v>
                </c:pt>
                <c:pt idx="95">
                  <c:v>69</c:v>
                </c:pt>
                <c:pt idx="96">
                  <c:v>74</c:v>
                </c:pt>
                <c:pt idx="97">
                  <c:v>63</c:v>
                </c:pt>
                <c:pt idx="98">
                  <c:v>55</c:v>
                </c:pt>
                <c:pt idx="99">
                  <c:v>66</c:v>
                </c:pt>
                <c:pt idx="100">
                  <c:v>63</c:v>
                </c:pt>
                <c:pt idx="101">
                  <c:v>76</c:v>
                </c:pt>
                <c:pt idx="102">
                  <c:v>63</c:v>
                </c:pt>
                <c:pt idx="103">
                  <c:v>57</c:v>
                </c:pt>
                <c:pt idx="104">
                  <c:v>81</c:v>
                </c:pt>
                <c:pt idx="105">
                  <c:v>79</c:v>
                </c:pt>
                <c:pt idx="106">
                  <c:v>79</c:v>
                </c:pt>
                <c:pt idx="107">
                  <c:v>62</c:v>
                </c:pt>
                <c:pt idx="108">
                  <c:v>72</c:v>
                </c:pt>
                <c:pt idx="109">
                  <c:v>57</c:v>
                </c:pt>
                <c:pt idx="110">
                  <c:v>68</c:v>
                </c:pt>
                <c:pt idx="111">
                  <c:v>55</c:v>
                </c:pt>
                <c:pt idx="112">
                  <c:v>67</c:v>
                </c:pt>
                <c:pt idx="113">
                  <c:v>56</c:v>
                </c:pt>
                <c:pt idx="114">
                  <c:v>70</c:v>
                </c:pt>
                <c:pt idx="115">
                  <c:v>54</c:v>
                </c:pt>
                <c:pt idx="116">
                  <c:v>54</c:v>
                </c:pt>
                <c:pt idx="117">
                  <c:v>60</c:v>
                </c:pt>
                <c:pt idx="118">
                  <c:v>68</c:v>
                </c:pt>
                <c:pt idx="119">
                  <c:v>60</c:v>
                </c:pt>
                <c:pt idx="120">
                  <c:v>58</c:v>
                </c:pt>
                <c:pt idx="121">
                  <c:v>68</c:v>
                </c:pt>
                <c:pt idx="122">
                  <c:v>79</c:v>
                </c:pt>
                <c:pt idx="123">
                  <c:v>74</c:v>
                </c:pt>
                <c:pt idx="124">
                  <c:v>63</c:v>
                </c:pt>
                <c:pt idx="125">
                  <c:v>65</c:v>
                </c:pt>
                <c:pt idx="126">
                  <c:v>78</c:v>
                </c:pt>
                <c:pt idx="127">
                  <c:v>63</c:v>
                </c:pt>
                <c:pt idx="128">
                  <c:v>62</c:v>
                </c:pt>
                <c:pt idx="129">
                  <c:v>65</c:v>
                </c:pt>
                <c:pt idx="130">
                  <c:v>60</c:v>
                </c:pt>
                <c:pt idx="131">
                  <c:v>62</c:v>
                </c:pt>
                <c:pt idx="132">
                  <c:v>68</c:v>
                </c:pt>
                <c:pt idx="133">
                  <c:v>65</c:v>
                </c:pt>
                <c:pt idx="134">
                  <c:v>85</c:v>
                </c:pt>
                <c:pt idx="135">
                  <c:v>58</c:v>
                </c:pt>
                <c:pt idx="136">
                  <c:v>66</c:v>
                </c:pt>
                <c:pt idx="137">
                  <c:v>70</c:v>
                </c:pt>
                <c:pt idx="138">
                  <c:v>70</c:v>
                </c:pt>
                <c:pt idx="139">
                  <c:v>64</c:v>
                </c:pt>
                <c:pt idx="140">
                  <c:v>79</c:v>
                </c:pt>
                <c:pt idx="141">
                  <c:v>74</c:v>
                </c:pt>
                <c:pt idx="142">
                  <c:v>86</c:v>
                </c:pt>
                <c:pt idx="143">
                  <c:v>74</c:v>
                </c:pt>
                <c:pt idx="144">
                  <c:v>75</c:v>
                </c:pt>
                <c:pt idx="145">
                  <c:v>86</c:v>
                </c:pt>
                <c:pt idx="146">
                  <c:v>74</c:v>
                </c:pt>
                <c:pt idx="147">
                  <c:v>82</c:v>
                </c:pt>
                <c:pt idx="148">
                  <c:v>68</c:v>
                </c:pt>
                <c:pt idx="149">
                  <c:v>98</c:v>
                </c:pt>
                <c:pt idx="150">
                  <c:v>81</c:v>
                </c:pt>
                <c:pt idx="151">
                  <c:v>74</c:v>
                </c:pt>
                <c:pt idx="152">
                  <c:v>66</c:v>
                </c:pt>
                <c:pt idx="153">
                  <c:v>82</c:v>
                </c:pt>
                <c:pt idx="154">
                  <c:v>74</c:v>
                </c:pt>
                <c:pt idx="155">
                  <c:v>76</c:v>
                </c:pt>
                <c:pt idx="156">
                  <c:v>72</c:v>
                </c:pt>
                <c:pt idx="157">
                  <c:v>64</c:v>
                </c:pt>
                <c:pt idx="158">
                  <c:v>89</c:v>
                </c:pt>
                <c:pt idx="159">
                  <c:v>79</c:v>
                </c:pt>
                <c:pt idx="160">
                  <c:v>75</c:v>
                </c:pt>
                <c:pt idx="161">
                  <c:v>89</c:v>
                </c:pt>
                <c:pt idx="162">
                  <c:v>77</c:v>
                </c:pt>
                <c:pt idx="163">
                  <c:v>82</c:v>
                </c:pt>
                <c:pt idx="164">
                  <c:v>75</c:v>
                </c:pt>
                <c:pt idx="165">
                  <c:v>97</c:v>
                </c:pt>
                <c:pt idx="166">
                  <c:v>93</c:v>
                </c:pt>
                <c:pt idx="167">
                  <c:v>72</c:v>
                </c:pt>
                <c:pt idx="168">
                  <c:v>91</c:v>
                </c:pt>
                <c:pt idx="169">
                  <c:v>76</c:v>
                </c:pt>
                <c:pt idx="170">
                  <c:v>93</c:v>
                </c:pt>
                <c:pt idx="171">
                  <c:v>86</c:v>
                </c:pt>
                <c:pt idx="172">
                  <c:v>76</c:v>
                </c:pt>
                <c:pt idx="173">
                  <c:v>80</c:v>
                </c:pt>
                <c:pt idx="174">
                  <c:v>77</c:v>
                </c:pt>
                <c:pt idx="175">
                  <c:v>86</c:v>
                </c:pt>
                <c:pt idx="176">
                  <c:v>103</c:v>
                </c:pt>
                <c:pt idx="177">
                  <c:v>100</c:v>
                </c:pt>
                <c:pt idx="178">
                  <c:v>81</c:v>
                </c:pt>
                <c:pt idx="179">
                  <c:v>96</c:v>
                </c:pt>
                <c:pt idx="180">
                  <c:v>88</c:v>
                </c:pt>
                <c:pt idx="181">
                  <c:v>83</c:v>
                </c:pt>
                <c:pt idx="182">
                  <c:v>77</c:v>
                </c:pt>
                <c:pt idx="183">
                  <c:v>85</c:v>
                </c:pt>
                <c:pt idx="184">
                  <c:v>98</c:v>
                </c:pt>
                <c:pt idx="185">
                  <c:v>102</c:v>
                </c:pt>
                <c:pt idx="186">
                  <c:v>89</c:v>
                </c:pt>
                <c:pt idx="187">
                  <c:v>88</c:v>
                </c:pt>
                <c:pt idx="188">
                  <c:v>84</c:v>
                </c:pt>
                <c:pt idx="189">
                  <c:v>81</c:v>
                </c:pt>
                <c:pt idx="190">
                  <c:v>95</c:v>
                </c:pt>
                <c:pt idx="191">
                  <c:v>85</c:v>
                </c:pt>
                <c:pt idx="192">
                  <c:v>93</c:v>
                </c:pt>
                <c:pt idx="193">
                  <c:v>91</c:v>
                </c:pt>
                <c:pt idx="194">
                  <c:v>93</c:v>
                </c:pt>
                <c:pt idx="195">
                  <c:v>89</c:v>
                </c:pt>
                <c:pt idx="196">
                  <c:v>110</c:v>
                </c:pt>
                <c:pt idx="197">
                  <c:v>95</c:v>
                </c:pt>
                <c:pt idx="198">
                  <c:v>91</c:v>
                </c:pt>
                <c:pt idx="199">
                  <c:v>106</c:v>
                </c:pt>
                <c:pt idx="200">
                  <c:v>101</c:v>
                </c:pt>
                <c:pt idx="201">
                  <c:v>102</c:v>
                </c:pt>
                <c:pt idx="202">
                  <c:v>100</c:v>
                </c:pt>
                <c:pt idx="203">
                  <c:v>113</c:v>
                </c:pt>
                <c:pt idx="204">
                  <c:v>110</c:v>
                </c:pt>
                <c:pt idx="205">
                  <c:v>100</c:v>
                </c:pt>
                <c:pt idx="206">
                  <c:v>95</c:v>
                </c:pt>
                <c:pt idx="207">
                  <c:v>96</c:v>
                </c:pt>
                <c:pt idx="208">
                  <c:v>90</c:v>
                </c:pt>
                <c:pt idx="209">
                  <c:v>104</c:v>
                </c:pt>
                <c:pt idx="210">
                  <c:v>103</c:v>
                </c:pt>
                <c:pt idx="211">
                  <c:v>107</c:v>
                </c:pt>
                <c:pt idx="212">
                  <c:v>99</c:v>
                </c:pt>
                <c:pt idx="213">
                  <c:v>109</c:v>
                </c:pt>
                <c:pt idx="214">
                  <c:v>105</c:v>
                </c:pt>
                <c:pt idx="215">
                  <c:v>98</c:v>
                </c:pt>
                <c:pt idx="216">
                  <c:v>140</c:v>
                </c:pt>
                <c:pt idx="217">
                  <c:v>115</c:v>
                </c:pt>
                <c:pt idx="218">
                  <c:v>117</c:v>
                </c:pt>
                <c:pt idx="219">
                  <c:v>123</c:v>
                </c:pt>
                <c:pt idx="220">
                  <c:v>107</c:v>
                </c:pt>
                <c:pt idx="221">
                  <c:v>107</c:v>
                </c:pt>
                <c:pt idx="222">
                  <c:v>107</c:v>
                </c:pt>
                <c:pt idx="223">
                  <c:v>119</c:v>
                </c:pt>
                <c:pt idx="224">
                  <c:v>123</c:v>
                </c:pt>
                <c:pt idx="225">
                  <c:v>118</c:v>
                </c:pt>
                <c:pt idx="226">
                  <c:v>133</c:v>
                </c:pt>
                <c:pt idx="227">
                  <c:v>132</c:v>
                </c:pt>
                <c:pt idx="228">
                  <c:v>116</c:v>
                </c:pt>
                <c:pt idx="229">
                  <c:v>152</c:v>
                </c:pt>
                <c:pt idx="230">
                  <c:v>129</c:v>
                </c:pt>
                <c:pt idx="231">
                  <c:v>127</c:v>
                </c:pt>
                <c:pt idx="232">
                  <c:v>140</c:v>
                </c:pt>
                <c:pt idx="233">
                  <c:v>125</c:v>
                </c:pt>
                <c:pt idx="234">
                  <c:v>133</c:v>
                </c:pt>
                <c:pt idx="235">
                  <c:v>135</c:v>
                </c:pt>
                <c:pt idx="236">
                  <c:v>132</c:v>
                </c:pt>
                <c:pt idx="237">
                  <c:v>126</c:v>
                </c:pt>
                <c:pt idx="238">
                  <c:v>155</c:v>
                </c:pt>
                <c:pt idx="239">
                  <c:v>114</c:v>
                </c:pt>
                <c:pt idx="240">
                  <c:v>144</c:v>
                </c:pt>
                <c:pt idx="241">
                  <c:v>123</c:v>
                </c:pt>
                <c:pt idx="242">
                  <c:v>136</c:v>
                </c:pt>
                <c:pt idx="243">
                  <c:v>130</c:v>
                </c:pt>
                <c:pt idx="244">
                  <c:v>128</c:v>
                </c:pt>
                <c:pt idx="245">
                  <c:v>142</c:v>
                </c:pt>
                <c:pt idx="246">
                  <c:v>144</c:v>
                </c:pt>
                <c:pt idx="247">
                  <c:v>145</c:v>
                </c:pt>
                <c:pt idx="248">
                  <c:v>140</c:v>
                </c:pt>
                <c:pt idx="249">
                  <c:v>151</c:v>
                </c:pt>
                <c:pt idx="250">
                  <c:v>161</c:v>
                </c:pt>
                <c:pt idx="251">
                  <c:v>152</c:v>
                </c:pt>
                <c:pt idx="252">
                  <c:v>150</c:v>
                </c:pt>
                <c:pt idx="253">
                  <c:v>151</c:v>
                </c:pt>
                <c:pt idx="254">
                  <c:v>148</c:v>
                </c:pt>
                <c:pt idx="255">
                  <c:v>171</c:v>
                </c:pt>
                <c:pt idx="256">
                  <c:v>160</c:v>
                </c:pt>
                <c:pt idx="257">
                  <c:v>165</c:v>
                </c:pt>
                <c:pt idx="258">
                  <c:v>151</c:v>
                </c:pt>
                <c:pt idx="259">
                  <c:v>168</c:v>
                </c:pt>
                <c:pt idx="260">
                  <c:v>198</c:v>
                </c:pt>
                <c:pt idx="261">
                  <c:v>155</c:v>
                </c:pt>
                <c:pt idx="262">
                  <c:v>171</c:v>
                </c:pt>
                <c:pt idx="263">
                  <c:v>186</c:v>
                </c:pt>
                <c:pt idx="264">
                  <c:v>172</c:v>
                </c:pt>
                <c:pt idx="265">
                  <c:v>166</c:v>
                </c:pt>
                <c:pt idx="266">
                  <c:v>177</c:v>
                </c:pt>
                <c:pt idx="267">
                  <c:v>188</c:v>
                </c:pt>
                <c:pt idx="268">
                  <c:v>193</c:v>
                </c:pt>
                <c:pt idx="269">
                  <c:v>179</c:v>
                </c:pt>
                <c:pt idx="270">
                  <c:v>181</c:v>
                </c:pt>
                <c:pt idx="271">
                  <c:v>175</c:v>
                </c:pt>
                <c:pt idx="272">
                  <c:v>189</c:v>
                </c:pt>
                <c:pt idx="273">
                  <c:v>176</c:v>
                </c:pt>
                <c:pt idx="274">
                  <c:v>213</c:v>
                </c:pt>
                <c:pt idx="275">
                  <c:v>199</c:v>
                </c:pt>
                <c:pt idx="276">
                  <c:v>212</c:v>
                </c:pt>
                <c:pt idx="277">
                  <c:v>194</c:v>
                </c:pt>
                <c:pt idx="278">
                  <c:v>210</c:v>
                </c:pt>
                <c:pt idx="279">
                  <c:v>227</c:v>
                </c:pt>
                <c:pt idx="280">
                  <c:v>208</c:v>
                </c:pt>
                <c:pt idx="281">
                  <c:v>231</c:v>
                </c:pt>
                <c:pt idx="282">
                  <c:v>226</c:v>
                </c:pt>
                <c:pt idx="283">
                  <c:v>231</c:v>
                </c:pt>
                <c:pt idx="284">
                  <c:v>209</c:v>
                </c:pt>
                <c:pt idx="285">
                  <c:v>228</c:v>
                </c:pt>
                <c:pt idx="286">
                  <c:v>228</c:v>
                </c:pt>
                <c:pt idx="287">
                  <c:v>257</c:v>
                </c:pt>
                <c:pt idx="288">
                  <c:v>229</c:v>
                </c:pt>
                <c:pt idx="289">
                  <c:v>207</c:v>
                </c:pt>
                <c:pt idx="290">
                  <c:v>228</c:v>
                </c:pt>
                <c:pt idx="291">
                  <c:v>250</c:v>
                </c:pt>
                <c:pt idx="292">
                  <c:v>247</c:v>
                </c:pt>
                <c:pt idx="293">
                  <c:v>238</c:v>
                </c:pt>
                <c:pt idx="294">
                  <c:v>249</c:v>
                </c:pt>
                <c:pt idx="295">
                  <c:v>250</c:v>
                </c:pt>
                <c:pt idx="296">
                  <c:v>271</c:v>
                </c:pt>
                <c:pt idx="297">
                  <c:v>248</c:v>
                </c:pt>
                <c:pt idx="298">
                  <c:v>241</c:v>
                </c:pt>
                <c:pt idx="299">
                  <c:v>267</c:v>
                </c:pt>
                <c:pt idx="300">
                  <c:v>291</c:v>
                </c:pt>
                <c:pt idx="301">
                  <c:v>295</c:v>
                </c:pt>
                <c:pt idx="302">
                  <c:v>285</c:v>
                </c:pt>
                <c:pt idx="303">
                  <c:v>265</c:v>
                </c:pt>
                <c:pt idx="304">
                  <c:v>295</c:v>
                </c:pt>
                <c:pt idx="305">
                  <c:v>267</c:v>
                </c:pt>
                <c:pt idx="306">
                  <c:v>278</c:v>
                </c:pt>
                <c:pt idx="307">
                  <c:v>268</c:v>
                </c:pt>
                <c:pt idx="308">
                  <c:v>271</c:v>
                </c:pt>
                <c:pt idx="309">
                  <c:v>282</c:v>
                </c:pt>
                <c:pt idx="310">
                  <c:v>330</c:v>
                </c:pt>
                <c:pt idx="311">
                  <c:v>276</c:v>
                </c:pt>
                <c:pt idx="312">
                  <c:v>336</c:v>
                </c:pt>
                <c:pt idx="313">
                  <c:v>301</c:v>
                </c:pt>
                <c:pt idx="314">
                  <c:v>314</c:v>
                </c:pt>
                <c:pt idx="315">
                  <c:v>310</c:v>
                </c:pt>
                <c:pt idx="316">
                  <c:v>308</c:v>
                </c:pt>
                <c:pt idx="317">
                  <c:v>282</c:v>
                </c:pt>
                <c:pt idx="318">
                  <c:v>292</c:v>
                </c:pt>
                <c:pt idx="319">
                  <c:v>274</c:v>
                </c:pt>
                <c:pt idx="320">
                  <c:v>301</c:v>
                </c:pt>
                <c:pt idx="321">
                  <c:v>289</c:v>
                </c:pt>
                <c:pt idx="322">
                  <c:v>283</c:v>
                </c:pt>
                <c:pt idx="323">
                  <c:v>293</c:v>
                </c:pt>
                <c:pt idx="324">
                  <c:v>320</c:v>
                </c:pt>
                <c:pt idx="325">
                  <c:v>312</c:v>
                </c:pt>
                <c:pt idx="326">
                  <c:v>312</c:v>
                </c:pt>
                <c:pt idx="327">
                  <c:v>292</c:v>
                </c:pt>
                <c:pt idx="328">
                  <c:v>272</c:v>
                </c:pt>
                <c:pt idx="329">
                  <c:v>271</c:v>
                </c:pt>
                <c:pt idx="330">
                  <c:v>277</c:v>
                </c:pt>
                <c:pt idx="331">
                  <c:v>304</c:v>
                </c:pt>
                <c:pt idx="332">
                  <c:v>314</c:v>
                </c:pt>
                <c:pt idx="333">
                  <c:v>284</c:v>
                </c:pt>
                <c:pt idx="334">
                  <c:v>312</c:v>
                </c:pt>
                <c:pt idx="335">
                  <c:v>289</c:v>
                </c:pt>
                <c:pt idx="336">
                  <c:v>301</c:v>
                </c:pt>
                <c:pt idx="337">
                  <c:v>273</c:v>
                </c:pt>
                <c:pt idx="338">
                  <c:v>282</c:v>
                </c:pt>
                <c:pt idx="339">
                  <c:v>275</c:v>
                </c:pt>
                <c:pt idx="340">
                  <c:v>267</c:v>
                </c:pt>
                <c:pt idx="341">
                  <c:v>282</c:v>
                </c:pt>
                <c:pt idx="342">
                  <c:v>267</c:v>
                </c:pt>
                <c:pt idx="343">
                  <c:v>265</c:v>
                </c:pt>
                <c:pt idx="344">
                  <c:v>294</c:v>
                </c:pt>
                <c:pt idx="345">
                  <c:v>285</c:v>
                </c:pt>
                <c:pt idx="346">
                  <c:v>276</c:v>
                </c:pt>
                <c:pt idx="347">
                  <c:v>263</c:v>
                </c:pt>
                <c:pt idx="348">
                  <c:v>239</c:v>
                </c:pt>
                <c:pt idx="349">
                  <c:v>243</c:v>
                </c:pt>
                <c:pt idx="350">
                  <c:v>234</c:v>
                </c:pt>
                <c:pt idx="351">
                  <c:v>258</c:v>
                </c:pt>
                <c:pt idx="352">
                  <c:v>230</c:v>
                </c:pt>
                <c:pt idx="353">
                  <c:v>262</c:v>
                </c:pt>
                <c:pt idx="354">
                  <c:v>257</c:v>
                </c:pt>
                <c:pt idx="355">
                  <c:v>234</c:v>
                </c:pt>
                <c:pt idx="356">
                  <c:v>205</c:v>
                </c:pt>
                <c:pt idx="357">
                  <c:v>214</c:v>
                </c:pt>
                <c:pt idx="358">
                  <c:v>220</c:v>
                </c:pt>
                <c:pt idx="359">
                  <c:v>221</c:v>
                </c:pt>
                <c:pt idx="360">
                  <c:v>214</c:v>
                </c:pt>
                <c:pt idx="361">
                  <c:v>198</c:v>
                </c:pt>
                <c:pt idx="362">
                  <c:v>215</c:v>
                </c:pt>
                <c:pt idx="363">
                  <c:v>211</c:v>
                </c:pt>
                <c:pt idx="364">
                  <c:v>210</c:v>
                </c:pt>
                <c:pt idx="365">
                  <c:v>223</c:v>
                </c:pt>
                <c:pt idx="366">
                  <c:v>222</c:v>
                </c:pt>
                <c:pt idx="367">
                  <c:v>208</c:v>
                </c:pt>
                <c:pt idx="368">
                  <c:v>217</c:v>
                </c:pt>
                <c:pt idx="369">
                  <c:v>216</c:v>
                </c:pt>
                <c:pt idx="370">
                  <c:v>174</c:v>
                </c:pt>
                <c:pt idx="371">
                  <c:v>220</c:v>
                </c:pt>
                <c:pt idx="372">
                  <c:v>200</c:v>
                </c:pt>
                <c:pt idx="373">
                  <c:v>186</c:v>
                </c:pt>
                <c:pt idx="374">
                  <c:v>212</c:v>
                </c:pt>
                <c:pt idx="375">
                  <c:v>204</c:v>
                </c:pt>
                <c:pt idx="376">
                  <c:v>160</c:v>
                </c:pt>
                <c:pt idx="377">
                  <c:v>195</c:v>
                </c:pt>
                <c:pt idx="378">
                  <c:v>180</c:v>
                </c:pt>
                <c:pt idx="379">
                  <c:v>173</c:v>
                </c:pt>
                <c:pt idx="380">
                  <c:v>180</c:v>
                </c:pt>
                <c:pt idx="381">
                  <c:v>163</c:v>
                </c:pt>
                <c:pt idx="382">
                  <c:v>162</c:v>
                </c:pt>
                <c:pt idx="383">
                  <c:v>183</c:v>
                </c:pt>
                <c:pt idx="384">
                  <c:v>166</c:v>
                </c:pt>
                <c:pt idx="385">
                  <c:v>169</c:v>
                </c:pt>
                <c:pt idx="386">
                  <c:v>145</c:v>
                </c:pt>
                <c:pt idx="387">
                  <c:v>169</c:v>
                </c:pt>
                <c:pt idx="388">
                  <c:v>163</c:v>
                </c:pt>
                <c:pt idx="389">
                  <c:v>157</c:v>
                </c:pt>
                <c:pt idx="390">
                  <c:v>168</c:v>
                </c:pt>
                <c:pt idx="391">
                  <c:v>147</c:v>
                </c:pt>
                <c:pt idx="392">
                  <c:v>158</c:v>
                </c:pt>
                <c:pt idx="393">
                  <c:v>173</c:v>
                </c:pt>
                <c:pt idx="394">
                  <c:v>160</c:v>
                </c:pt>
                <c:pt idx="395">
                  <c:v>152</c:v>
                </c:pt>
                <c:pt idx="396">
                  <c:v>158</c:v>
                </c:pt>
                <c:pt idx="397">
                  <c:v>150</c:v>
                </c:pt>
                <c:pt idx="398">
                  <c:v>126</c:v>
                </c:pt>
                <c:pt idx="399">
                  <c:v>138</c:v>
                </c:pt>
                <c:pt idx="400">
                  <c:v>153</c:v>
                </c:pt>
                <c:pt idx="401">
                  <c:v>132</c:v>
                </c:pt>
                <c:pt idx="402">
                  <c:v>159</c:v>
                </c:pt>
                <c:pt idx="403">
                  <c:v>120</c:v>
                </c:pt>
                <c:pt idx="404">
                  <c:v>150</c:v>
                </c:pt>
                <c:pt idx="405">
                  <c:v>164</c:v>
                </c:pt>
                <c:pt idx="406">
                  <c:v>144</c:v>
                </c:pt>
                <c:pt idx="407">
                  <c:v>138</c:v>
                </c:pt>
                <c:pt idx="408">
                  <c:v>131</c:v>
                </c:pt>
                <c:pt idx="409">
                  <c:v>138</c:v>
                </c:pt>
                <c:pt idx="410">
                  <c:v>138</c:v>
                </c:pt>
                <c:pt idx="411">
                  <c:v>142</c:v>
                </c:pt>
                <c:pt idx="412">
                  <c:v>147</c:v>
                </c:pt>
                <c:pt idx="413">
                  <c:v>132</c:v>
                </c:pt>
                <c:pt idx="414">
                  <c:v>125</c:v>
                </c:pt>
                <c:pt idx="415">
                  <c:v>127</c:v>
                </c:pt>
                <c:pt idx="416">
                  <c:v>112</c:v>
                </c:pt>
                <c:pt idx="417">
                  <c:v>128</c:v>
                </c:pt>
                <c:pt idx="418">
                  <c:v>147</c:v>
                </c:pt>
                <c:pt idx="419">
                  <c:v>118</c:v>
                </c:pt>
                <c:pt idx="420">
                  <c:v>123</c:v>
                </c:pt>
                <c:pt idx="421">
                  <c:v>125</c:v>
                </c:pt>
                <c:pt idx="422">
                  <c:v>141</c:v>
                </c:pt>
                <c:pt idx="423">
                  <c:v>126</c:v>
                </c:pt>
                <c:pt idx="424">
                  <c:v>128</c:v>
                </c:pt>
                <c:pt idx="425">
                  <c:v>123</c:v>
                </c:pt>
                <c:pt idx="426">
                  <c:v>128</c:v>
                </c:pt>
                <c:pt idx="427">
                  <c:v>109</c:v>
                </c:pt>
                <c:pt idx="428">
                  <c:v>117</c:v>
                </c:pt>
                <c:pt idx="429">
                  <c:v>100</c:v>
                </c:pt>
                <c:pt idx="430">
                  <c:v>136</c:v>
                </c:pt>
                <c:pt idx="431">
                  <c:v>138</c:v>
                </c:pt>
                <c:pt idx="432">
                  <c:v>133</c:v>
                </c:pt>
                <c:pt idx="433">
                  <c:v>100</c:v>
                </c:pt>
                <c:pt idx="434">
                  <c:v>115</c:v>
                </c:pt>
                <c:pt idx="435">
                  <c:v>114</c:v>
                </c:pt>
                <c:pt idx="436">
                  <c:v>125</c:v>
                </c:pt>
                <c:pt idx="437">
                  <c:v>98</c:v>
                </c:pt>
                <c:pt idx="438">
                  <c:v>117</c:v>
                </c:pt>
                <c:pt idx="439">
                  <c:v>103</c:v>
                </c:pt>
                <c:pt idx="440">
                  <c:v>110</c:v>
                </c:pt>
                <c:pt idx="441">
                  <c:v>130</c:v>
                </c:pt>
                <c:pt idx="442">
                  <c:v>111</c:v>
                </c:pt>
                <c:pt idx="443">
                  <c:v>127</c:v>
                </c:pt>
                <c:pt idx="444">
                  <c:v>94</c:v>
                </c:pt>
                <c:pt idx="445">
                  <c:v>112</c:v>
                </c:pt>
                <c:pt idx="446">
                  <c:v>108</c:v>
                </c:pt>
                <c:pt idx="447">
                  <c:v>96</c:v>
                </c:pt>
                <c:pt idx="448">
                  <c:v>124</c:v>
                </c:pt>
                <c:pt idx="449">
                  <c:v>119</c:v>
                </c:pt>
                <c:pt idx="450">
                  <c:v>119</c:v>
                </c:pt>
                <c:pt idx="451">
                  <c:v>105</c:v>
                </c:pt>
                <c:pt idx="452">
                  <c:v>102</c:v>
                </c:pt>
                <c:pt idx="453">
                  <c:v>116</c:v>
                </c:pt>
                <c:pt idx="454">
                  <c:v>107</c:v>
                </c:pt>
                <c:pt idx="455">
                  <c:v>121</c:v>
                </c:pt>
                <c:pt idx="456">
                  <c:v>99</c:v>
                </c:pt>
                <c:pt idx="457">
                  <c:v>103</c:v>
                </c:pt>
                <c:pt idx="458">
                  <c:v>111</c:v>
                </c:pt>
                <c:pt idx="459">
                  <c:v>140</c:v>
                </c:pt>
                <c:pt idx="460">
                  <c:v>110</c:v>
                </c:pt>
                <c:pt idx="461">
                  <c:v>113</c:v>
                </c:pt>
                <c:pt idx="462">
                  <c:v>115</c:v>
                </c:pt>
                <c:pt idx="463">
                  <c:v>106</c:v>
                </c:pt>
                <c:pt idx="464">
                  <c:v>113</c:v>
                </c:pt>
                <c:pt idx="465">
                  <c:v>110</c:v>
                </c:pt>
                <c:pt idx="466">
                  <c:v>119</c:v>
                </c:pt>
                <c:pt idx="467">
                  <c:v>103</c:v>
                </c:pt>
                <c:pt idx="468">
                  <c:v>106</c:v>
                </c:pt>
                <c:pt idx="469">
                  <c:v>101</c:v>
                </c:pt>
                <c:pt idx="470">
                  <c:v>104</c:v>
                </c:pt>
                <c:pt idx="471">
                  <c:v>113</c:v>
                </c:pt>
                <c:pt idx="472">
                  <c:v>108</c:v>
                </c:pt>
                <c:pt idx="473">
                  <c:v>109</c:v>
                </c:pt>
                <c:pt idx="474">
                  <c:v>95</c:v>
                </c:pt>
                <c:pt idx="475">
                  <c:v>89</c:v>
                </c:pt>
                <c:pt idx="476">
                  <c:v>117</c:v>
                </c:pt>
                <c:pt idx="477">
                  <c:v>101</c:v>
                </c:pt>
                <c:pt idx="478">
                  <c:v>104</c:v>
                </c:pt>
                <c:pt idx="479">
                  <c:v>102</c:v>
                </c:pt>
                <c:pt idx="480">
                  <c:v>104</c:v>
                </c:pt>
                <c:pt idx="481">
                  <c:v>98</c:v>
                </c:pt>
                <c:pt idx="482">
                  <c:v>112</c:v>
                </c:pt>
                <c:pt idx="483">
                  <c:v>99</c:v>
                </c:pt>
                <c:pt idx="484">
                  <c:v>98</c:v>
                </c:pt>
                <c:pt idx="485">
                  <c:v>91</c:v>
                </c:pt>
                <c:pt idx="486">
                  <c:v>105</c:v>
                </c:pt>
                <c:pt idx="487">
                  <c:v>106</c:v>
                </c:pt>
                <c:pt idx="488">
                  <c:v>119</c:v>
                </c:pt>
                <c:pt idx="489">
                  <c:v>111</c:v>
                </c:pt>
                <c:pt idx="490">
                  <c:v>98</c:v>
                </c:pt>
                <c:pt idx="491">
                  <c:v>97</c:v>
                </c:pt>
                <c:pt idx="492">
                  <c:v>98</c:v>
                </c:pt>
                <c:pt idx="493">
                  <c:v>106</c:v>
                </c:pt>
                <c:pt idx="494">
                  <c:v>99</c:v>
                </c:pt>
                <c:pt idx="495">
                  <c:v>80</c:v>
                </c:pt>
                <c:pt idx="496">
                  <c:v>81</c:v>
                </c:pt>
                <c:pt idx="497">
                  <c:v>110</c:v>
                </c:pt>
                <c:pt idx="498">
                  <c:v>91</c:v>
                </c:pt>
                <c:pt idx="499">
                  <c:v>96</c:v>
                </c:pt>
                <c:pt idx="500">
                  <c:v>91</c:v>
                </c:pt>
                <c:pt idx="501">
                  <c:v>99</c:v>
                </c:pt>
                <c:pt idx="502">
                  <c:v>93</c:v>
                </c:pt>
                <c:pt idx="503">
                  <c:v>93</c:v>
                </c:pt>
                <c:pt idx="504">
                  <c:v>115</c:v>
                </c:pt>
                <c:pt idx="505">
                  <c:v>101</c:v>
                </c:pt>
                <c:pt idx="506">
                  <c:v>117</c:v>
                </c:pt>
                <c:pt idx="507">
                  <c:v>92</c:v>
                </c:pt>
                <c:pt idx="508">
                  <c:v>106</c:v>
                </c:pt>
                <c:pt idx="509">
                  <c:v>114</c:v>
                </c:pt>
                <c:pt idx="510">
                  <c:v>88</c:v>
                </c:pt>
                <c:pt idx="511">
                  <c:v>87</c:v>
                </c:pt>
                <c:pt idx="512">
                  <c:v>99</c:v>
                </c:pt>
                <c:pt idx="513">
                  <c:v>105</c:v>
                </c:pt>
                <c:pt idx="514">
                  <c:v>112</c:v>
                </c:pt>
                <c:pt idx="515">
                  <c:v>90</c:v>
                </c:pt>
                <c:pt idx="516">
                  <c:v>98</c:v>
                </c:pt>
                <c:pt idx="517">
                  <c:v>91</c:v>
                </c:pt>
                <c:pt idx="518">
                  <c:v>110</c:v>
                </c:pt>
                <c:pt idx="519">
                  <c:v>97</c:v>
                </c:pt>
                <c:pt idx="520">
                  <c:v>85</c:v>
                </c:pt>
                <c:pt idx="521">
                  <c:v>97</c:v>
                </c:pt>
                <c:pt idx="522">
                  <c:v>106</c:v>
                </c:pt>
                <c:pt idx="523">
                  <c:v>86</c:v>
                </c:pt>
                <c:pt idx="524">
                  <c:v>104</c:v>
                </c:pt>
                <c:pt idx="525">
                  <c:v>113</c:v>
                </c:pt>
                <c:pt idx="526">
                  <c:v>112</c:v>
                </c:pt>
                <c:pt idx="527">
                  <c:v>105</c:v>
                </c:pt>
                <c:pt idx="528">
                  <c:v>117</c:v>
                </c:pt>
                <c:pt idx="529">
                  <c:v>79</c:v>
                </c:pt>
                <c:pt idx="530">
                  <c:v>87</c:v>
                </c:pt>
                <c:pt idx="531">
                  <c:v>100</c:v>
                </c:pt>
                <c:pt idx="532">
                  <c:v>95</c:v>
                </c:pt>
                <c:pt idx="533">
                  <c:v>118</c:v>
                </c:pt>
                <c:pt idx="534">
                  <c:v>93</c:v>
                </c:pt>
                <c:pt idx="535">
                  <c:v>91</c:v>
                </c:pt>
                <c:pt idx="536">
                  <c:v>107</c:v>
                </c:pt>
                <c:pt idx="537">
                  <c:v>90</c:v>
                </c:pt>
                <c:pt idx="538">
                  <c:v>128</c:v>
                </c:pt>
                <c:pt idx="539">
                  <c:v>107</c:v>
                </c:pt>
                <c:pt idx="540">
                  <c:v>115</c:v>
                </c:pt>
                <c:pt idx="541">
                  <c:v>116</c:v>
                </c:pt>
                <c:pt idx="542">
                  <c:v>100</c:v>
                </c:pt>
                <c:pt idx="543">
                  <c:v>97</c:v>
                </c:pt>
                <c:pt idx="544">
                  <c:v>98</c:v>
                </c:pt>
                <c:pt idx="545">
                  <c:v>104</c:v>
                </c:pt>
                <c:pt idx="546">
                  <c:v>97</c:v>
                </c:pt>
                <c:pt idx="547">
                  <c:v>101</c:v>
                </c:pt>
                <c:pt idx="548">
                  <c:v>115</c:v>
                </c:pt>
                <c:pt idx="549">
                  <c:v>118</c:v>
                </c:pt>
                <c:pt idx="550">
                  <c:v>90</c:v>
                </c:pt>
                <c:pt idx="551">
                  <c:v>120</c:v>
                </c:pt>
                <c:pt idx="552">
                  <c:v>105</c:v>
                </c:pt>
                <c:pt idx="553">
                  <c:v>124</c:v>
                </c:pt>
                <c:pt idx="554">
                  <c:v>93</c:v>
                </c:pt>
                <c:pt idx="555">
                  <c:v>109</c:v>
                </c:pt>
                <c:pt idx="556">
                  <c:v>105</c:v>
                </c:pt>
                <c:pt idx="557">
                  <c:v>123</c:v>
                </c:pt>
                <c:pt idx="558">
                  <c:v>95</c:v>
                </c:pt>
                <c:pt idx="559">
                  <c:v>93</c:v>
                </c:pt>
                <c:pt idx="560">
                  <c:v>94</c:v>
                </c:pt>
                <c:pt idx="561">
                  <c:v>88</c:v>
                </c:pt>
                <c:pt idx="562">
                  <c:v>124</c:v>
                </c:pt>
                <c:pt idx="563">
                  <c:v>109</c:v>
                </c:pt>
                <c:pt idx="564">
                  <c:v>105</c:v>
                </c:pt>
                <c:pt idx="565">
                  <c:v>85</c:v>
                </c:pt>
                <c:pt idx="566">
                  <c:v>114</c:v>
                </c:pt>
                <c:pt idx="567">
                  <c:v>117</c:v>
                </c:pt>
                <c:pt idx="568">
                  <c:v>109</c:v>
                </c:pt>
                <c:pt idx="569">
                  <c:v>91</c:v>
                </c:pt>
                <c:pt idx="570">
                  <c:v>113</c:v>
                </c:pt>
                <c:pt idx="571">
                  <c:v>112</c:v>
                </c:pt>
                <c:pt idx="572">
                  <c:v>106</c:v>
                </c:pt>
                <c:pt idx="573">
                  <c:v>79</c:v>
                </c:pt>
                <c:pt idx="574">
                  <c:v>115</c:v>
                </c:pt>
                <c:pt idx="575">
                  <c:v>106</c:v>
                </c:pt>
                <c:pt idx="576">
                  <c:v>119</c:v>
                </c:pt>
                <c:pt idx="577">
                  <c:v>120</c:v>
                </c:pt>
                <c:pt idx="578">
                  <c:v>88</c:v>
                </c:pt>
                <c:pt idx="579">
                  <c:v>115</c:v>
                </c:pt>
                <c:pt idx="580">
                  <c:v>117</c:v>
                </c:pt>
                <c:pt idx="581">
                  <c:v>102</c:v>
                </c:pt>
                <c:pt idx="582">
                  <c:v>109</c:v>
                </c:pt>
                <c:pt idx="583">
                  <c:v>114</c:v>
                </c:pt>
                <c:pt idx="584">
                  <c:v>111</c:v>
                </c:pt>
                <c:pt idx="585">
                  <c:v>116</c:v>
                </c:pt>
                <c:pt idx="586">
                  <c:v>113</c:v>
                </c:pt>
                <c:pt idx="587">
                  <c:v>104</c:v>
                </c:pt>
                <c:pt idx="588">
                  <c:v>99</c:v>
                </c:pt>
                <c:pt idx="589">
                  <c:v>113</c:v>
                </c:pt>
                <c:pt idx="590">
                  <c:v>113</c:v>
                </c:pt>
                <c:pt idx="591">
                  <c:v>139</c:v>
                </c:pt>
                <c:pt idx="592">
                  <c:v>128</c:v>
                </c:pt>
                <c:pt idx="593">
                  <c:v>142</c:v>
                </c:pt>
                <c:pt idx="594">
                  <c:v>99</c:v>
                </c:pt>
                <c:pt idx="595">
                  <c:v>114</c:v>
                </c:pt>
                <c:pt idx="596">
                  <c:v>130</c:v>
                </c:pt>
                <c:pt idx="597">
                  <c:v>122</c:v>
                </c:pt>
                <c:pt idx="598">
                  <c:v>132</c:v>
                </c:pt>
                <c:pt idx="599">
                  <c:v>123</c:v>
                </c:pt>
                <c:pt idx="600">
                  <c:v>139</c:v>
                </c:pt>
                <c:pt idx="601">
                  <c:v>134</c:v>
                </c:pt>
                <c:pt idx="602">
                  <c:v>118</c:v>
                </c:pt>
                <c:pt idx="603">
                  <c:v>123</c:v>
                </c:pt>
                <c:pt idx="604">
                  <c:v>128</c:v>
                </c:pt>
                <c:pt idx="605">
                  <c:v>132</c:v>
                </c:pt>
                <c:pt idx="606">
                  <c:v>140</c:v>
                </c:pt>
                <c:pt idx="607">
                  <c:v>121</c:v>
                </c:pt>
                <c:pt idx="608">
                  <c:v>134</c:v>
                </c:pt>
                <c:pt idx="609">
                  <c:v>109</c:v>
                </c:pt>
                <c:pt idx="610">
                  <c:v>134</c:v>
                </c:pt>
                <c:pt idx="611">
                  <c:v>138</c:v>
                </c:pt>
                <c:pt idx="612">
                  <c:v>142</c:v>
                </c:pt>
                <c:pt idx="613">
                  <c:v>133</c:v>
                </c:pt>
                <c:pt idx="614">
                  <c:v>149</c:v>
                </c:pt>
                <c:pt idx="615">
                  <c:v>150</c:v>
                </c:pt>
                <c:pt idx="616">
                  <c:v>141</c:v>
                </c:pt>
                <c:pt idx="617">
                  <c:v>168</c:v>
                </c:pt>
                <c:pt idx="618">
                  <c:v>128</c:v>
                </c:pt>
                <c:pt idx="619">
                  <c:v>136</c:v>
                </c:pt>
                <c:pt idx="620">
                  <c:v>144</c:v>
                </c:pt>
                <c:pt idx="621">
                  <c:v>134</c:v>
                </c:pt>
                <c:pt idx="622">
                  <c:v>139</c:v>
                </c:pt>
                <c:pt idx="623">
                  <c:v>152</c:v>
                </c:pt>
                <c:pt idx="624">
                  <c:v>152</c:v>
                </c:pt>
                <c:pt idx="625">
                  <c:v>137</c:v>
                </c:pt>
                <c:pt idx="626">
                  <c:v>142</c:v>
                </c:pt>
                <c:pt idx="627">
                  <c:v>148</c:v>
                </c:pt>
                <c:pt idx="628">
                  <c:v>135</c:v>
                </c:pt>
                <c:pt idx="629">
                  <c:v>150</c:v>
                </c:pt>
                <c:pt idx="630">
                  <c:v>155</c:v>
                </c:pt>
                <c:pt idx="631">
                  <c:v>155</c:v>
                </c:pt>
                <c:pt idx="632">
                  <c:v>138</c:v>
                </c:pt>
                <c:pt idx="633">
                  <c:v>153</c:v>
                </c:pt>
                <c:pt idx="634">
                  <c:v>170</c:v>
                </c:pt>
                <c:pt idx="635">
                  <c:v>166</c:v>
                </c:pt>
                <c:pt idx="636">
                  <c:v>165</c:v>
                </c:pt>
                <c:pt idx="637">
                  <c:v>166</c:v>
                </c:pt>
                <c:pt idx="638">
                  <c:v>175</c:v>
                </c:pt>
                <c:pt idx="639">
                  <c:v>162</c:v>
                </c:pt>
                <c:pt idx="640">
                  <c:v>148</c:v>
                </c:pt>
                <c:pt idx="641">
                  <c:v>142</c:v>
                </c:pt>
                <c:pt idx="642">
                  <c:v>174</c:v>
                </c:pt>
                <c:pt idx="643">
                  <c:v>171</c:v>
                </c:pt>
                <c:pt idx="644">
                  <c:v>198</c:v>
                </c:pt>
                <c:pt idx="645">
                  <c:v>186</c:v>
                </c:pt>
                <c:pt idx="646">
                  <c:v>210</c:v>
                </c:pt>
                <c:pt idx="647">
                  <c:v>174</c:v>
                </c:pt>
                <c:pt idx="648">
                  <c:v>163</c:v>
                </c:pt>
                <c:pt idx="649">
                  <c:v>151</c:v>
                </c:pt>
                <c:pt idx="650">
                  <c:v>162</c:v>
                </c:pt>
                <c:pt idx="651">
                  <c:v>196</c:v>
                </c:pt>
                <c:pt idx="652">
                  <c:v>189</c:v>
                </c:pt>
                <c:pt idx="653">
                  <c:v>199</c:v>
                </c:pt>
                <c:pt idx="654">
                  <c:v>200</c:v>
                </c:pt>
                <c:pt idx="655">
                  <c:v>170</c:v>
                </c:pt>
                <c:pt idx="656">
                  <c:v>178</c:v>
                </c:pt>
                <c:pt idx="657">
                  <c:v>182</c:v>
                </c:pt>
                <c:pt idx="658">
                  <c:v>211</c:v>
                </c:pt>
                <c:pt idx="659">
                  <c:v>188</c:v>
                </c:pt>
                <c:pt idx="660">
                  <c:v>205</c:v>
                </c:pt>
                <c:pt idx="661">
                  <c:v>209</c:v>
                </c:pt>
                <c:pt idx="662">
                  <c:v>223</c:v>
                </c:pt>
                <c:pt idx="663">
                  <c:v>216</c:v>
                </c:pt>
                <c:pt idx="664">
                  <c:v>200</c:v>
                </c:pt>
                <c:pt idx="665">
                  <c:v>231</c:v>
                </c:pt>
                <c:pt idx="666">
                  <c:v>227</c:v>
                </c:pt>
                <c:pt idx="667">
                  <c:v>242</c:v>
                </c:pt>
                <c:pt idx="668">
                  <c:v>206</c:v>
                </c:pt>
                <c:pt idx="669">
                  <c:v>204</c:v>
                </c:pt>
                <c:pt idx="670">
                  <c:v>221</c:v>
                </c:pt>
                <c:pt idx="671">
                  <c:v>215</c:v>
                </c:pt>
                <c:pt idx="672">
                  <c:v>234</c:v>
                </c:pt>
                <c:pt idx="673">
                  <c:v>225</c:v>
                </c:pt>
                <c:pt idx="674">
                  <c:v>257</c:v>
                </c:pt>
                <c:pt idx="675">
                  <c:v>233</c:v>
                </c:pt>
                <c:pt idx="676">
                  <c:v>219</c:v>
                </c:pt>
                <c:pt idx="677">
                  <c:v>218</c:v>
                </c:pt>
                <c:pt idx="678">
                  <c:v>224</c:v>
                </c:pt>
                <c:pt idx="679">
                  <c:v>206</c:v>
                </c:pt>
                <c:pt idx="680">
                  <c:v>258</c:v>
                </c:pt>
                <c:pt idx="681">
                  <c:v>244</c:v>
                </c:pt>
                <c:pt idx="682">
                  <c:v>239</c:v>
                </c:pt>
                <c:pt idx="683">
                  <c:v>239</c:v>
                </c:pt>
                <c:pt idx="684">
                  <c:v>266</c:v>
                </c:pt>
                <c:pt idx="685">
                  <c:v>228</c:v>
                </c:pt>
                <c:pt idx="686">
                  <c:v>223</c:v>
                </c:pt>
                <c:pt idx="687">
                  <c:v>241</c:v>
                </c:pt>
                <c:pt idx="688">
                  <c:v>259</c:v>
                </c:pt>
                <c:pt idx="689">
                  <c:v>254</c:v>
                </c:pt>
                <c:pt idx="690">
                  <c:v>240</c:v>
                </c:pt>
                <c:pt idx="691">
                  <c:v>258</c:v>
                </c:pt>
                <c:pt idx="692">
                  <c:v>279</c:v>
                </c:pt>
                <c:pt idx="693">
                  <c:v>248</c:v>
                </c:pt>
                <c:pt idx="694">
                  <c:v>249</c:v>
                </c:pt>
                <c:pt idx="695">
                  <c:v>245</c:v>
                </c:pt>
                <c:pt idx="696">
                  <c:v>234</c:v>
                </c:pt>
                <c:pt idx="697">
                  <c:v>236</c:v>
                </c:pt>
                <c:pt idx="698">
                  <c:v>257</c:v>
                </c:pt>
                <c:pt idx="699">
                  <c:v>256</c:v>
                </c:pt>
                <c:pt idx="700">
                  <c:v>231</c:v>
                </c:pt>
                <c:pt idx="701">
                  <c:v>219</c:v>
                </c:pt>
                <c:pt idx="702">
                  <c:v>266</c:v>
                </c:pt>
                <c:pt idx="703">
                  <c:v>262</c:v>
                </c:pt>
                <c:pt idx="704">
                  <c:v>256</c:v>
                </c:pt>
                <c:pt idx="705">
                  <c:v>218</c:v>
                </c:pt>
                <c:pt idx="706">
                  <c:v>218</c:v>
                </c:pt>
                <c:pt idx="707">
                  <c:v>259</c:v>
                </c:pt>
                <c:pt idx="708">
                  <c:v>243</c:v>
                </c:pt>
                <c:pt idx="709">
                  <c:v>210</c:v>
                </c:pt>
                <c:pt idx="710">
                  <c:v>211</c:v>
                </c:pt>
                <c:pt idx="711">
                  <c:v>234</c:v>
                </c:pt>
                <c:pt idx="712">
                  <c:v>252</c:v>
                </c:pt>
                <c:pt idx="713">
                  <c:v>215</c:v>
                </c:pt>
                <c:pt idx="714">
                  <c:v>228</c:v>
                </c:pt>
                <c:pt idx="715">
                  <c:v>205</c:v>
                </c:pt>
                <c:pt idx="716">
                  <c:v>221</c:v>
                </c:pt>
                <c:pt idx="717">
                  <c:v>203</c:v>
                </c:pt>
                <c:pt idx="718">
                  <c:v>189</c:v>
                </c:pt>
                <c:pt idx="719">
                  <c:v>215</c:v>
                </c:pt>
                <c:pt idx="720">
                  <c:v>198</c:v>
                </c:pt>
                <c:pt idx="721">
                  <c:v>188</c:v>
                </c:pt>
                <c:pt idx="722">
                  <c:v>237</c:v>
                </c:pt>
                <c:pt idx="723">
                  <c:v>196</c:v>
                </c:pt>
                <c:pt idx="724">
                  <c:v>211</c:v>
                </c:pt>
                <c:pt idx="725">
                  <c:v>175</c:v>
                </c:pt>
                <c:pt idx="726">
                  <c:v>198</c:v>
                </c:pt>
                <c:pt idx="727">
                  <c:v>169</c:v>
                </c:pt>
                <c:pt idx="728">
                  <c:v>192</c:v>
                </c:pt>
                <c:pt idx="729">
                  <c:v>193</c:v>
                </c:pt>
                <c:pt idx="730">
                  <c:v>174</c:v>
                </c:pt>
                <c:pt idx="731">
                  <c:v>200</c:v>
                </c:pt>
                <c:pt idx="732">
                  <c:v>146</c:v>
                </c:pt>
                <c:pt idx="733">
                  <c:v>173</c:v>
                </c:pt>
                <c:pt idx="734">
                  <c:v>176</c:v>
                </c:pt>
                <c:pt idx="735">
                  <c:v>157</c:v>
                </c:pt>
                <c:pt idx="736">
                  <c:v>178</c:v>
                </c:pt>
                <c:pt idx="737">
                  <c:v>162</c:v>
                </c:pt>
                <c:pt idx="738">
                  <c:v>135</c:v>
                </c:pt>
                <c:pt idx="739">
                  <c:v>145</c:v>
                </c:pt>
                <c:pt idx="740">
                  <c:v>144</c:v>
                </c:pt>
                <c:pt idx="741">
                  <c:v>136</c:v>
                </c:pt>
                <c:pt idx="742">
                  <c:v>168</c:v>
                </c:pt>
                <c:pt idx="743">
                  <c:v>139</c:v>
                </c:pt>
                <c:pt idx="744">
                  <c:v>172</c:v>
                </c:pt>
                <c:pt idx="745">
                  <c:v>140</c:v>
                </c:pt>
                <c:pt idx="746">
                  <c:v>145</c:v>
                </c:pt>
                <c:pt idx="747">
                  <c:v>148</c:v>
                </c:pt>
                <c:pt idx="748">
                  <c:v>153</c:v>
                </c:pt>
                <c:pt idx="749">
                  <c:v>160</c:v>
                </c:pt>
                <c:pt idx="750">
                  <c:v>135</c:v>
                </c:pt>
                <c:pt idx="751">
                  <c:v>153</c:v>
                </c:pt>
                <c:pt idx="752">
                  <c:v>147</c:v>
                </c:pt>
                <c:pt idx="753">
                  <c:v>136</c:v>
                </c:pt>
                <c:pt idx="754">
                  <c:v>130</c:v>
                </c:pt>
                <c:pt idx="755">
                  <c:v>146</c:v>
                </c:pt>
                <c:pt idx="756">
                  <c:v>129</c:v>
                </c:pt>
                <c:pt idx="757">
                  <c:v>128</c:v>
                </c:pt>
                <c:pt idx="758">
                  <c:v>133</c:v>
                </c:pt>
                <c:pt idx="759">
                  <c:v>128</c:v>
                </c:pt>
                <c:pt idx="760">
                  <c:v>139</c:v>
                </c:pt>
                <c:pt idx="761">
                  <c:v>135</c:v>
                </c:pt>
                <c:pt idx="762">
                  <c:v>143</c:v>
                </c:pt>
                <c:pt idx="763">
                  <c:v>132</c:v>
                </c:pt>
                <c:pt idx="764">
                  <c:v>119</c:v>
                </c:pt>
                <c:pt idx="765">
                  <c:v>134</c:v>
                </c:pt>
                <c:pt idx="766">
                  <c:v>124</c:v>
                </c:pt>
                <c:pt idx="767">
                  <c:v>126</c:v>
                </c:pt>
                <c:pt idx="768">
                  <c:v>110</c:v>
                </c:pt>
                <c:pt idx="769">
                  <c:v>124</c:v>
                </c:pt>
                <c:pt idx="770">
                  <c:v>132</c:v>
                </c:pt>
                <c:pt idx="771">
                  <c:v>114</c:v>
                </c:pt>
                <c:pt idx="772">
                  <c:v>122</c:v>
                </c:pt>
                <c:pt idx="773">
                  <c:v>125</c:v>
                </c:pt>
                <c:pt idx="774">
                  <c:v>112</c:v>
                </c:pt>
                <c:pt idx="775">
                  <c:v>95</c:v>
                </c:pt>
                <c:pt idx="776">
                  <c:v>115</c:v>
                </c:pt>
                <c:pt idx="777">
                  <c:v>104</c:v>
                </c:pt>
                <c:pt idx="778">
                  <c:v>103</c:v>
                </c:pt>
                <c:pt idx="779">
                  <c:v>121</c:v>
                </c:pt>
                <c:pt idx="780">
                  <c:v>121</c:v>
                </c:pt>
                <c:pt idx="781">
                  <c:v>115</c:v>
                </c:pt>
                <c:pt idx="782">
                  <c:v>108</c:v>
                </c:pt>
                <c:pt idx="783">
                  <c:v>93</c:v>
                </c:pt>
                <c:pt idx="784">
                  <c:v>110</c:v>
                </c:pt>
                <c:pt idx="785">
                  <c:v>107</c:v>
                </c:pt>
                <c:pt idx="786">
                  <c:v>109</c:v>
                </c:pt>
                <c:pt idx="787">
                  <c:v>109</c:v>
                </c:pt>
                <c:pt idx="788">
                  <c:v>84</c:v>
                </c:pt>
                <c:pt idx="789">
                  <c:v>101</c:v>
                </c:pt>
                <c:pt idx="790">
                  <c:v>101</c:v>
                </c:pt>
                <c:pt idx="791">
                  <c:v>100</c:v>
                </c:pt>
                <c:pt idx="792">
                  <c:v>114</c:v>
                </c:pt>
                <c:pt idx="793">
                  <c:v>117</c:v>
                </c:pt>
                <c:pt idx="794">
                  <c:v>98</c:v>
                </c:pt>
                <c:pt idx="795">
                  <c:v>127</c:v>
                </c:pt>
                <c:pt idx="796">
                  <c:v>89</c:v>
                </c:pt>
                <c:pt idx="797">
                  <c:v>110</c:v>
                </c:pt>
                <c:pt idx="798">
                  <c:v>88</c:v>
                </c:pt>
                <c:pt idx="799">
                  <c:v>81</c:v>
                </c:pt>
                <c:pt idx="800">
                  <c:v>89</c:v>
                </c:pt>
                <c:pt idx="801">
                  <c:v>94</c:v>
                </c:pt>
                <c:pt idx="802">
                  <c:v>85</c:v>
                </c:pt>
                <c:pt idx="803">
                  <c:v>96</c:v>
                </c:pt>
                <c:pt idx="804">
                  <c:v>96</c:v>
                </c:pt>
                <c:pt idx="805">
                  <c:v>93</c:v>
                </c:pt>
                <c:pt idx="806">
                  <c:v>111</c:v>
                </c:pt>
                <c:pt idx="807">
                  <c:v>97</c:v>
                </c:pt>
                <c:pt idx="808">
                  <c:v>69</c:v>
                </c:pt>
                <c:pt idx="809">
                  <c:v>113</c:v>
                </c:pt>
                <c:pt idx="810">
                  <c:v>93</c:v>
                </c:pt>
                <c:pt idx="811">
                  <c:v>102</c:v>
                </c:pt>
                <c:pt idx="812">
                  <c:v>86</c:v>
                </c:pt>
                <c:pt idx="813">
                  <c:v>98</c:v>
                </c:pt>
                <c:pt idx="814">
                  <c:v>95</c:v>
                </c:pt>
                <c:pt idx="815">
                  <c:v>87</c:v>
                </c:pt>
                <c:pt idx="816">
                  <c:v>102</c:v>
                </c:pt>
                <c:pt idx="817">
                  <c:v>91</c:v>
                </c:pt>
                <c:pt idx="818">
                  <c:v>86</c:v>
                </c:pt>
                <c:pt idx="819">
                  <c:v>71</c:v>
                </c:pt>
                <c:pt idx="820">
                  <c:v>99</c:v>
                </c:pt>
                <c:pt idx="821">
                  <c:v>70</c:v>
                </c:pt>
                <c:pt idx="822">
                  <c:v>102</c:v>
                </c:pt>
                <c:pt idx="823">
                  <c:v>101</c:v>
                </c:pt>
                <c:pt idx="824">
                  <c:v>91</c:v>
                </c:pt>
                <c:pt idx="825">
                  <c:v>99</c:v>
                </c:pt>
                <c:pt idx="826">
                  <c:v>72</c:v>
                </c:pt>
                <c:pt idx="827">
                  <c:v>92</c:v>
                </c:pt>
                <c:pt idx="828">
                  <c:v>88</c:v>
                </c:pt>
                <c:pt idx="829">
                  <c:v>103</c:v>
                </c:pt>
                <c:pt idx="830">
                  <c:v>79</c:v>
                </c:pt>
                <c:pt idx="831">
                  <c:v>90</c:v>
                </c:pt>
                <c:pt idx="832">
                  <c:v>82</c:v>
                </c:pt>
                <c:pt idx="833">
                  <c:v>99</c:v>
                </c:pt>
                <c:pt idx="834">
                  <c:v>102</c:v>
                </c:pt>
                <c:pt idx="835">
                  <c:v>80</c:v>
                </c:pt>
                <c:pt idx="836">
                  <c:v>92</c:v>
                </c:pt>
                <c:pt idx="837">
                  <c:v>108</c:v>
                </c:pt>
                <c:pt idx="838">
                  <c:v>80</c:v>
                </c:pt>
                <c:pt idx="839">
                  <c:v>98</c:v>
                </c:pt>
                <c:pt idx="840">
                  <c:v>92</c:v>
                </c:pt>
                <c:pt idx="841">
                  <c:v>87</c:v>
                </c:pt>
                <c:pt idx="842">
                  <c:v>85</c:v>
                </c:pt>
                <c:pt idx="843">
                  <c:v>95</c:v>
                </c:pt>
                <c:pt idx="844">
                  <c:v>97</c:v>
                </c:pt>
                <c:pt idx="845">
                  <c:v>84</c:v>
                </c:pt>
                <c:pt idx="846">
                  <c:v>93</c:v>
                </c:pt>
                <c:pt idx="847">
                  <c:v>101</c:v>
                </c:pt>
                <c:pt idx="848">
                  <c:v>102</c:v>
                </c:pt>
                <c:pt idx="849">
                  <c:v>97</c:v>
                </c:pt>
                <c:pt idx="850">
                  <c:v>76</c:v>
                </c:pt>
                <c:pt idx="851">
                  <c:v>87</c:v>
                </c:pt>
                <c:pt idx="852">
                  <c:v>105</c:v>
                </c:pt>
                <c:pt idx="853">
                  <c:v>101</c:v>
                </c:pt>
                <c:pt idx="854">
                  <c:v>86</c:v>
                </c:pt>
                <c:pt idx="855">
                  <c:v>103</c:v>
                </c:pt>
                <c:pt idx="856">
                  <c:v>99</c:v>
                </c:pt>
                <c:pt idx="857">
                  <c:v>94</c:v>
                </c:pt>
                <c:pt idx="858">
                  <c:v>88</c:v>
                </c:pt>
                <c:pt idx="859">
                  <c:v>95</c:v>
                </c:pt>
                <c:pt idx="860">
                  <c:v>108</c:v>
                </c:pt>
                <c:pt idx="861">
                  <c:v>86</c:v>
                </c:pt>
                <c:pt idx="862">
                  <c:v>90</c:v>
                </c:pt>
                <c:pt idx="863">
                  <c:v>95</c:v>
                </c:pt>
                <c:pt idx="864">
                  <c:v>97</c:v>
                </c:pt>
                <c:pt idx="865">
                  <c:v>103</c:v>
                </c:pt>
                <c:pt idx="866">
                  <c:v>70</c:v>
                </c:pt>
                <c:pt idx="867">
                  <c:v>106</c:v>
                </c:pt>
                <c:pt idx="868">
                  <c:v>106</c:v>
                </c:pt>
                <c:pt idx="869">
                  <c:v>115</c:v>
                </c:pt>
                <c:pt idx="870">
                  <c:v>96</c:v>
                </c:pt>
                <c:pt idx="871">
                  <c:v>94</c:v>
                </c:pt>
                <c:pt idx="872">
                  <c:v>108</c:v>
                </c:pt>
                <c:pt idx="873">
                  <c:v>116</c:v>
                </c:pt>
                <c:pt idx="874">
                  <c:v>114</c:v>
                </c:pt>
                <c:pt idx="875">
                  <c:v>114</c:v>
                </c:pt>
                <c:pt idx="876">
                  <c:v>103</c:v>
                </c:pt>
                <c:pt idx="877">
                  <c:v>93</c:v>
                </c:pt>
                <c:pt idx="878">
                  <c:v>105</c:v>
                </c:pt>
                <c:pt idx="879">
                  <c:v>107</c:v>
                </c:pt>
                <c:pt idx="880">
                  <c:v>102</c:v>
                </c:pt>
                <c:pt idx="881">
                  <c:v>118</c:v>
                </c:pt>
                <c:pt idx="882">
                  <c:v>112</c:v>
                </c:pt>
                <c:pt idx="883">
                  <c:v>112</c:v>
                </c:pt>
                <c:pt idx="884">
                  <c:v>99</c:v>
                </c:pt>
                <c:pt idx="885">
                  <c:v>112</c:v>
                </c:pt>
                <c:pt idx="886">
                  <c:v>117</c:v>
                </c:pt>
                <c:pt idx="887">
                  <c:v>131</c:v>
                </c:pt>
                <c:pt idx="888">
                  <c:v>105</c:v>
                </c:pt>
                <c:pt idx="889">
                  <c:v>100</c:v>
                </c:pt>
                <c:pt idx="890">
                  <c:v>91</c:v>
                </c:pt>
                <c:pt idx="891">
                  <c:v>106</c:v>
                </c:pt>
                <c:pt idx="892">
                  <c:v>129</c:v>
                </c:pt>
                <c:pt idx="893">
                  <c:v>103</c:v>
                </c:pt>
                <c:pt idx="894">
                  <c:v>107</c:v>
                </c:pt>
                <c:pt idx="895">
                  <c:v>114</c:v>
                </c:pt>
                <c:pt idx="896">
                  <c:v>94</c:v>
                </c:pt>
                <c:pt idx="897">
                  <c:v>95</c:v>
                </c:pt>
                <c:pt idx="898">
                  <c:v>110</c:v>
                </c:pt>
                <c:pt idx="899">
                  <c:v>113</c:v>
                </c:pt>
                <c:pt idx="900">
                  <c:v>95</c:v>
                </c:pt>
                <c:pt idx="901">
                  <c:v>83</c:v>
                </c:pt>
                <c:pt idx="902">
                  <c:v>106</c:v>
                </c:pt>
                <c:pt idx="903">
                  <c:v>122</c:v>
                </c:pt>
                <c:pt idx="904">
                  <c:v>94</c:v>
                </c:pt>
                <c:pt idx="905">
                  <c:v>86</c:v>
                </c:pt>
                <c:pt idx="906">
                  <c:v>80</c:v>
                </c:pt>
                <c:pt idx="907">
                  <c:v>89</c:v>
                </c:pt>
                <c:pt idx="908">
                  <c:v>86</c:v>
                </c:pt>
                <c:pt idx="909">
                  <c:v>96</c:v>
                </c:pt>
                <c:pt idx="910">
                  <c:v>100</c:v>
                </c:pt>
                <c:pt idx="911">
                  <c:v>94</c:v>
                </c:pt>
                <c:pt idx="912">
                  <c:v>95</c:v>
                </c:pt>
                <c:pt idx="913">
                  <c:v>106</c:v>
                </c:pt>
                <c:pt idx="914">
                  <c:v>87</c:v>
                </c:pt>
                <c:pt idx="915">
                  <c:v>99</c:v>
                </c:pt>
                <c:pt idx="916">
                  <c:v>87</c:v>
                </c:pt>
                <c:pt idx="917">
                  <c:v>98</c:v>
                </c:pt>
                <c:pt idx="918">
                  <c:v>104</c:v>
                </c:pt>
                <c:pt idx="919">
                  <c:v>78</c:v>
                </c:pt>
                <c:pt idx="920">
                  <c:v>87</c:v>
                </c:pt>
                <c:pt idx="921">
                  <c:v>97</c:v>
                </c:pt>
                <c:pt idx="922">
                  <c:v>91</c:v>
                </c:pt>
                <c:pt idx="923">
                  <c:v>96</c:v>
                </c:pt>
                <c:pt idx="924">
                  <c:v>93</c:v>
                </c:pt>
                <c:pt idx="925">
                  <c:v>96</c:v>
                </c:pt>
                <c:pt idx="926">
                  <c:v>77</c:v>
                </c:pt>
                <c:pt idx="927">
                  <c:v>96</c:v>
                </c:pt>
                <c:pt idx="928">
                  <c:v>78</c:v>
                </c:pt>
                <c:pt idx="929">
                  <c:v>93</c:v>
                </c:pt>
                <c:pt idx="930">
                  <c:v>80</c:v>
                </c:pt>
                <c:pt idx="931">
                  <c:v>68</c:v>
                </c:pt>
                <c:pt idx="932">
                  <c:v>82</c:v>
                </c:pt>
                <c:pt idx="933">
                  <c:v>79</c:v>
                </c:pt>
                <c:pt idx="934">
                  <c:v>84</c:v>
                </c:pt>
                <c:pt idx="935">
                  <c:v>75</c:v>
                </c:pt>
                <c:pt idx="936">
                  <c:v>94</c:v>
                </c:pt>
                <c:pt idx="937">
                  <c:v>62</c:v>
                </c:pt>
                <c:pt idx="938">
                  <c:v>65</c:v>
                </c:pt>
                <c:pt idx="939">
                  <c:v>73</c:v>
                </c:pt>
                <c:pt idx="940">
                  <c:v>77</c:v>
                </c:pt>
                <c:pt idx="941">
                  <c:v>65</c:v>
                </c:pt>
                <c:pt idx="942">
                  <c:v>71</c:v>
                </c:pt>
                <c:pt idx="943">
                  <c:v>65</c:v>
                </c:pt>
                <c:pt idx="944">
                  <c:v>72</c:v>
                </c:pt>
                <c:pt idx="945">
                  <c:v>75</c:v>
                </c:pt>
                <c:pt idx="946">
                  <c:v>89</c:v>
                </c:pt>
                <c:pt idx="947">
                  <c:v>76</c:v>
                </c:pt>
                <c:pt idx="948">
                  <c:v>52</c:v>
                </c:pt>
                <c:pt idx="949">
                  <c:v>65</c:v>
                </c:pt>
                <c:pt idx="950">
                  <c:v>89</c:v>
                </c:pt>
                <c:pt idx="951">
                  <c:v>73</c:v>
                </c:pt>
                <c:pt idx="952">
                  <c:v>76</c:v>
                </c:pt>
                <c:pt idx="953">
                  <c:v>70</c:v>
                </c:pt>
                <c:pt idx="954">
                  <c:v>72</c:v>
                </c:pt>
                <c:pt idx="955">
                  <c:v>72</c:v>
                </c:pt>
                <c:pt idx="956">
                  <c:v>61</c:v>
                </c:pt>
                <c:pt idx="957">
                  <c:v>75</c:v>
                </c:pt>
                <c:pt idx="958">
                  <c:v>62</c:v>
                </c:pt>
                <c:pt idx="959">
                  <c:v>60</c:v>
                </c:pt>
                <c:pt idx="960">
                  <c:v>63</c:v>
                </c:pt>
                <c:pt idx="961">
                  <c:v>75</c:v>
                </c:pt>
                <c:pt idx="962">
                  <c:v>64</c:v>
                </c:pt>
                <c:pt idx="963">
                  <c:v>64</c:v>
                </c:pt>
                <c:pt idx="964">
                  <c:v>70</c:v>
                </c:pt>
                <c:pt idx="965">
                  <c:v>73</c:v>
                </c:pt>
                <c:pt idx="966">
                  <c:v>69</c:v>
                </c:pt>
                <c:pt idx="967">
                  <c:v>55</c:v>
                </c:pt>
                <c:pt idx="968">
                  <c:v>67</c:v>
                </c:pt>
                <c:pt idx="969">
                  <c:v>61</c:v>
                </c:pt>
                <c:pt idx="970">
                  <c:v>64</c:v>
                </c:pt>
                <c:pt idx="971">
                  <c:v>63</c:v>
                </c:pt>
                <c:pt idx="972">
                  <c:v>49</c:v>
                </c:pt>
                <c:pt idx="973">
                  <c:v>75</c:v>
                </c:pt>
                <c:pt idx="974">
                  <c:v>60</c:v>
                </c:pt>
                <c:pt idx="975">
                  <c:v>58</c:v>
                </c:pt>
                <c:pt idx="976">
                  <c:v>58</c:v>
                </c:pt>
                <c:pt idx="977">
                  <c:v>65</c:v>
                </c:pt>
                <c:pt idx="978">
                  <c:v>42</c:v>
                </c:pt>
                <c:pt idx="979">
                  <c:v>54</c:v>
                </c:pt>
                <c:pt idx="980">
                  <c:v>46</c:v>
                </c:pt>
                <c:pt idx="981">
                  <c:v>51</c:v>
                </c:pt>
                <c:pt idx="982">
                  <c:v>43</c:v>
                </c:pt>
                <c:pt idx="983">
                  <c:v>66</c:v>
                </c:pt>
                <c:pt idx="984">
                  <c:v>49</c:v>
                </c:pt>
                <c:pt idx="985">
                  <c:v>56</c:v>
                </c:pt>
                <c:pt idx="986">
                  <c:v>48</c:v>
                </c:pt>
                <c:pt idx="987">
                  <c:v>76</c:v>
                </c:pt>
                <c:pt idx="988">
                  <c:v>45</c:v>
                </c:pt>
                <c:pt idx="989">
                  <c:v>45</c:v>
                </c:pt>
                <c:pt idx="990">
                  <c:v>53</c:v>
                </c:pt>
                <c:pt idx="991">
                  <c:v>54</c:v>
                </c:pt>
                <c:pt idx="992">
                  <c:v>51</c:v>
                </c:pt>
                <c:pt idx="993">
                  <c:v>59</c:v>
                </c:pt>
                <c:pt idx="994">
                  <c:v>51</c:v>
                </c:pt>
                <c:pt idx="995">
                  <c:v>54</c:v>
                </c:pt>
                <c:pt idx="996">
                  <c:v>51</c:v>
                </c:pt>
                <c:pt idx="997">
                  <c:v>47</c:v>
                </c:pt>
                <c:pt idx="998">
                  <c:v>64</c:v>
                </c:pt>
                <c:pt idx="999">
                  <c:v>65</c:v>
                </c:pt>
                <c:pt idx="1000">
                  <c:v>37</c:v>
                </c:pt>
                <c:pt idx="1001">
                  <c:v>52</c:v>
                </c:pt>
                <c:pt idx="1002">
                  <c:v>63</c:v>
                </c:pt>
                <c:pt idx="1003">
                  <c:v>43</c:v>
                </c:pt>
                <c:pt idx="1004">
                  <c:v>48</c:v>
                </c:pt>
                <c:pt idx="1005">
                  <c:v>52</c:v>
                </c:pt>
                <c:pt idx="1006">
                  <c:v>40</c:v>
                </c:pt>
                <c:pt idx="1007">
                  <c:v>55</c:v>
                </c:pt>
                <c:pt idx="1008">
                  <c:v>43</c:v>
                </c:pt>
                <c:pt idx="1009">
                  <c:v>41</c:v>
                </c:pt>
                <c:pt idx="1010">
                  <c:v>44</c:v>
                </c:pt>
                <c:pt idx="1011">
                  <c:v>57</c:v>
                </c:pt>
                <c:pt idx="1012">
                  <c:v>50</c:v>
                </c:pt>
                <c:pt idx="1013">
                  <c:v>59</c:v>
                </c:pt>
                <c:pt idx="1014">
                  <c:v>51</c:v>
                </c:pt>
                <c:pt idx="1015">
                  <c:v>43</c:v>
                </c:pt>
                <c:pt idx="1016">
                  <c:v>51</c:v>
                </c:pt>
                <c:pt idx="1017">
                  <c:v>47</c:v>
                </c:pt>
                <c:pt idx="1018">
                  <c:v>45</c:v>
                </c:pt>
                <c:pt idx="1019">
                  <c:v>49</c:v>
                </c:pt>
                <c:pt idx="1020">
                  <c:v>38</c:v>
                </c:pt>
                <c:pt idx="1021">
                  <c:v>47</c:v>
                </c:pt>
                <c:pt idx="1022">
                  <c:v>57</c:v>
                </c:pt>
                <c:pt idx="1023">
                  <c:v>40</c:v>
                </c:pt>
                <c:pt idx="1024">
                  <c:v>41</c:v>
                </c:pt>
                <c:pt idx="1025">
                  <c:v>48</c:v>
                </c:pt>
                <c:pt idx="1026">
                  <c:v>46</c:v>
                </c:pt>
                <c:pt idx="1027">
                  <c:v>46</c:v>
                </c:pt>
                <c:pt idx="1028">
                  <c:v>48</c:v>
                </c:pt>
                <c:pt idx="1029">
                  <c:v>31</c:v>
                </c:pt>
                <c:pt idx="1030">
                  <c:v>43</c:v>
                </c:pt>
                <c:pt idx="1031">
                  <c:v>32</c:v>
                </c:pt>
                <c:pt idx="1032">
                  <c:v>51</c:v>
                </c:pt>
                <c:pt idx="1033">
                  <c:v>32</c:v>
                </c:pt>
                <c:pt idx="1034">
                  <c:v>34</c:v>
                </c:pt>
                <c:pt idx="1035">
                  <c:v>38</c:v>
                </c:pt>
                <c:pt idx="1036">
                  <c:v>49</c:v>
                </c:pt>
                <c:pt idx="1037">
                  <c:v>38</c:v>
                </c:pt>
                <c:pt idx="1038">
                  <c:v>58</c:v>
                </c:pt>
                <c:pt idx="1039">
                  <c:v>49</c:v>
                </c:pt>
                <c:pt idx="1040">
                  <c:v>37</c:v>
                </c:pt>
                <c:pt idx="1041">
                  <c:v>40</c:v>
                </c:pt>
                <c:pt idx="1042">
                  <c:v>43</c:v>
                </c:pt>
                <c:pt idx="1043">
                  <c:v>39</c:v>
                </c:pt>
                <c:pt idx="1044">
                  <c:v>35</c:v>
                </c:pt>
                <c:pt idx="1045">
                  <c:v>47</c:v>
                </c:pt>
                <c:pt idx="1046">
                  <c:v>46</c:v>
                </c:pt>
                <c:pt idx="1047">
                  <c:v>47</c:v>
                </c:pt>
                <c:pt idx="1048">
                  <c:v>28</c:v>
                </c:pt>
                <c:pt idx="1049">
                  <c:v>42</c:v>
                </c:pt>
                <c:pt idx="1050">
                  <c:v>46</c:v>
                </c:pt>
                <c:pt idx="1051">
                  <c:v>40</c:v>
                </c:pt>
                <c:pt idx="1052">
                  <c:v>34</c:v>
                </c:pt>
                <c:pt idx="1053">
                  <c:v>32</c:v>
                </c:pt>
                <c:pt idx="1054">
                  <c:v>36</c:v>
                </c:pt>
                <c:pt idx="1055">
                  <c:v>41</c:v>
                </c:pt>
                <c:pt idx="1056">
                  <c:v>39</c:v>
                </c:pt>
                <c:pt idx="1057">
                  <c:v>43</c:v>
                </c:pt>
                <c:pt idx="1058">
                  <c:v>37</c:v>
                </c:pt>
                <c:pt idx="1059">
                  <c:v>41</c:v>
                </c:pt>
                <c:pt idx="1060">
                  <c:v>44</c:v>
                </c:pt>
                <c:pt idx="1061">
                  <c:v>35</c:v>
                </c:pt>
                <c:pt idx="1062">
                  <c:v>37</c:v>
                </c:pt>
                <c:pt idx="1063">
                  <c:v>36</c:v>
                </c:pt>
                <c:pt idx="1064">
                  <c:v>31</c:v>
                </c:pt>
                <c:pt idx="1065">
                  <c:v>46</c:v>
                </c:pt>
                <c:pt idx="1066">
                  <c:v>46</c:v>
                </c:pt>
                <c:pt idx="1067">
                  <c:v>26</c:v>
                </c:pt>
                <c:pt idx="1068">
                  <c:v>39</c:v>
                </c:pt>
                <c:pt idx="1069">
                  <c:v>35</c:v>
                </c:pt>
                <c:pt idx="1070">
                  <c:v>35</c:v>
                </c:pt>
                <c:pt idx="1071">
                  <c:v>40</c:v>
                </c:pt>
                <c:pt idx="1072">
                  <c:v>45</c:v>
                </c:pt>
                <c:pt idx="1073">
                  <c:v>50</c:v>
                </c:pt>
                <c:pt idx="1074">
                  <c:v>25</c:v>
                </c:pt>
                <c:pt idx="1075">
                  <c:v>47</c:v>
                </c:pt>
                <c:pt idx="1076">
                  <c:v>34</c:v>
                </c:pt>
                <c:pt idx="1077">
                  <c:v>30</c:v>
                </c:pt>
                <c:pt idx="1078">
                  <c:v>49</c:v>
                </c:pt>
                <c:pt idx="1079">
                  <c:v>48</c:v>
                </c:pt>
                <c:pt idx="1080">
                  <c:v>57</c:v>
                </c:pt>
                <c:pt idx="1081">
                  <c:v>34</c:v>
                </c:pt>
                <c:pt idx="1082">
                  <c:v>22</c:v>
                </c:pt>
                <c:pt idx="1083">
                  <c:v>40</c:v>
                </c:pt>
                <c:pt idx="1084">
                  <c:v>40</c:v>
                </c:pt>
                <c:pt idx="1085">
                  <c:v>35</c:v>
                </c:pt>
                <c:pt idx="1086">
                  <c:v>34</c:v>
                </c:pt>
                <c:pt idx="1087">
                  <c:v>32</c:v>
                </c:pt>
                <c:pt idx="1088">
                  <c:v>31</c:v>
                </c:pt>
                <c:pt idx="1089">
                  <c:v>40</c:v>
                </c:pt>
                <c:pt idx="1090">
                  <c:v>40</c:v>
                </c:pt>
                <c:pt idx="1091">
                  <c:v>41</c:v>
                </c:pt>
                <c:pt idx="1092">
                  <c:v>30</c:v>
                </c:pt>
                <c:pt idx="1093">
                  <c:v>37</c:v>
                </c:pt>
                <c:pt idx="1094">
                  <c:v>34</c:v>
                </c:pt>
                <c:pt idx="1095">
                  <c:v>25</c:v>
                </c:pt>
                <c:pt idx="1096">
                  <c:v>39</c:v>
                </c:pt>
                <c:pt idx="1097">
                  <c:v>49</c:v>
                </c:pt>
                <c:pt idx="1098">
                  <c:v>41</c:v>
                </c:pt>
                <c:pt idx="1099">
                  <c:v>48</c:v>
                </c:pt>
                <c:pt idx="1100">
                  <c:v>32</c:v>
                </c:pt>
                <c:pt idx="1101">
                  <c:v>43</c:v>
                </c:pt>
                <c:pt idx="1102">
                  <c:v>36</c:v>
                </c:pt>
                <c:pt idx="1103">
                  <c:v>35</c:v>
                </c:pt>
                <c:pt idx="1104">
                  <c:v>39</c:v>
                </c:pt>
                <c:pt idx="1105">
                  <c:v>33</c:v>
                </c:pt>
                <c:pt idx="1106">
                  <c:v>29</c:v>
                </c:pt>
                <c:pt idx="1107">
                  <c:v>40</c:v>
                </c:pt>
                <c:pt idx="1108">
                  <c:v>33</c:v>
                </c:pt>
                <c:pt idx="1109">
                  <c:v>35</c:v>
                </c:pt>
                <c:pt idx="1110">
                  <c:v>32</c:v>
                </c:pt>
                <c:pt idx="1111">
                  <c:v>35</c:v>
                </c:pt>
                <c:pt idx="1112">
                  <c:v>39</c:v>
                </c:pt>
                <c:pt idx="1113">
                  <c:v>43</c:v>
                </c:pt>
                <c:pt idx="1114">
                  <c:v>41</c:v>
                </c:pt>
                <c:pt idx="1115">
                  <c:v>31</c:v>
                </c:pt>
                <c:pt idx="1116">
                  <c:v>37</c:v>
                </c:pt>
                <c:pt idx="1117">
                  <c:v>42</c:v>
                </c:pt>
                <c:pt idx="1118">
                  <c:v>30</c:v>
                </c:pt>
                <c:pt idx="1119">
                  <c:v>31</c:v>
                </c:pt>
                <c:pt idx="1120">
                  <c:v>38</c:v>
                </c:pt>
                <c:pt idx="1121">
                  <c:v>41</c:v>
                </c:pt>
                <c:pt idx="1122">
                  <c:v>31</c:v>
                </c:pt>
                <c:pt idx="1123">
                  <c:v>30</c:v>
                </c:pt>
                <c:pt idx="1124">
                  <c:v>46</c:v>
                </c:pt>
                <c:pt idx="1125">
                  <c:v>34</c:v>
                </c:pt>
                <c:pt idx="1126">
                  <c:v>40</c:v>
                </c:pt>
                <c:pt idx="1127">
                  <c:v>33</c:v>
                </c:pt>
                <c:pt idx="1128">
                  <c:v>35</c:v>
                </c:pt>
                <c:pt idx="1129">
                  <c:v>38</c:v>
                </c:pt>
                <c:pt idx="1130">
                  <c:v>36</c:v>
                </c:pt>
                <c:pt idx="1131">
                  <c:v>42</c:v>
                </c:pt>
                <c:pt idx="1132">
                  <c:v>26</c:v>
                </c:pt>
                <c:pt idx="1133">
                  <c:v>38</c:v>
                </c:pt>
                <c:pt idx="1134">
                  <c:v>39</c:v>
                </c:pt>
                <c:pt idx="1135">
                  <c:v>42</c:v>
                </c:pt>
                <c:pt idx="1136">
                  <c:v>41</c:v>
                </c:pt>
                <c:pt idx="1137">
                  <c:v>30</c:v>
                </c:pt>
                <c:pt idx="1138">
                  <c:v>34</c:v>
                </c:pt>
                <c:pt idx="1139">
                  <c:v>46</c:v>
                </c:pt>
                <c:pt idx="1140">
                  <c:v>25</c:v>
                </c:pt>
                <c:pt idx="1141">
                  <c:v>27</c:v>
                </c:pt>
                <c:pt idx="1142">
                  <c:v>35</c:v>
                </c:pt>
                <c:pt idx="1143">
                  <c:v>49</c:v>
                </c:pt>
                <c:pt idx="1144">
                  <c:v>20</c:v>
                </c:pt>
                <c:pt idx="1145">
                  <c:v>29</c:v>
                </c:pt>
                <c:pt idx="1146">
                  <c:v>37</c:v>
                </c:pt>
                <c:pt idx="1147">
                  <c:v>33</c:v>
                </c:pt>
                <c:pt idx="1148">
                  <c:v>33</c:v>
                </c:pt>
                <c:pt idx="1149">
                  <c:v>37</c:v>
                </c:pt>
                <c:pt idx="1150">
                  <c:v>32</c:v>
                </c:pt>
                <c:pt idx="1151">
                  <c:v>33</c:v>
                </c:pt>
                <c:pt idx="1152">
                  <c:v>30</c:v>
                </c:pt>
                <c:pt idx="1153">
                  <c:v>34</c:v>
                </c:pt>
                <c:pt idx="1154">
                  <c:v>31</c:v>
                </c:pt>
                <c:pt idx="1155">
                  <c:v>44</c:v>
                </c:pt>
                <c:pt idx="1156">
                  <c:v>38</c:v>
                </c:pt>
                <c:pt idx="1157">
                  <c:v>33</c:v>
                </c:pt>
                <c:pt idx="1158">
                  <c:v>26</c:v>
                </c:pt>
                <c:pt idx="1159">
                  <c:v>30</c:v>
                </c:pt>
                <c:pt idx="1160">
                  <c:v>30</c:v>
                </c:pt>
                <c:pt idx="1161">
                  <c:v>29</c:v>
                </c:pt>
                <c:pt idx="1162">
                  <c:v>34</c:v>
                </c:pt>
                <c:pt idx="1163">
                  <c:v>23</c:v>
                </c:pt>
                <c:pt idx="1164">
                  <c:v>35</c:v>
                </c:pt>
                <c:pt idx="1165">
                  <c:v>28</c:v>
                </c:pt>
                <c:pt idx="1166">
                  <c:v>29</c:v>
                </c:pt>
                <c:pt idx="1167">
                  <c:v>32</c:v>
                </c:pt>
                <c:pt idx="1168">
                  <c:v>43</c:v>
                </c:pt>
                <c:pt idx="1169">
                  <c:v>36</c:v>
                </c:pt>
                <c:pt idx="1170">
                  <c:v>29</c:v>
                </c:pt>
                <c:pt idx="1171">
                  <c:v>23</c:v>
                </c:pt>
                <c:pt idx="1172">
                  <c:v>29</c:v>
                </c:pt>
                <c:pt idx="1173">
                  <c:v>28</c:v>
                </c:pt>
                <c:pt idx="1174">
                  <c:v>34</c:v>
                </c:pt>
                <c:pt idx="1175">
                  <c:v>29</c:v>
                </c:pt>
                <c:pt idx="1176">
                  <c:v>33</c:v>
                </c:pt>
                <c:pt idx="1177">
                  <c:v>37</c:v>
                </c:pt>
                <c:pt idx="1178">
                  <c:v>25</c:v>
                </c:pt>
                <c:pt idx="1179">
                  <c:v>37</c:v>
                </c:pt>
                <c:pt idx="1180">
                  <c:v>36</c:v>
                </c:pt>
                <c:pt idx="1181">
                  <c:v>38</c:v>
                </c:pt>
                <c:pt idx="1182">
                  <c:v>29</c:v>
                </c:pt>
                <c:pt idx="1183">
                  <c:v>32</c:v>
                </c:pt>
                <c:pt idx="1184">
                  <c:v>24</c:v>
                </c:pt>
                <c:pt idx="1185">
                  <c:v>23</c:v>
                </c:pt>
                <c:pt idx="1186">
                  <c:v>46</c:v>
                </c:pt>
                <c:pt idx="1187">
                  <c:v>36</c:v>
                </c:pt>
                <c:pt idx="1188">
                  <c:v>37</c:v>
                </c:pt>
                <c:pt idx="1189">
                  <c:v>31</c:v>
                </c:pt>
                <c:pt idx="1190">
                  <c:v>22</c:v>
                </c:pt>
                <c:pt idx="1191">
                  <c:v>35</c:v>
                </c:pt>
                <c:pt idx="1192">
                  <c:v>23</c:v>
                </c:pt>
                <c:pt idx="1193">
                  <c:v>30</c:v>
                </c:pt>
                <c:pt idx="1194">
                  <c:v>34</c:v>
                </c:pt>
                <c:pt idx="1195">
                  <c:v>22</c:v>
                </c:pt>
                <c:pt idx="1196">
                  <c:v>32</c:v>
                </c:pt>
                <c:pt idx="1197">
                  <c:v>29</c:v>
                </c:pt>
                <c:pt idx="1198">
                  <c:v>39</c:v>
                </c:pt>
                <c:pt idx="1199">
                  <c:v>18</c:v>
                </c:pt>
                <c:pt idx="1200">
                  <c:v>28</c:v>
                </c:pt>
                <c:pt idx="1201">
                  <c:v>21</c:v>
                </c:pt>
                <c:pt idx="1202">
                  <c:v>23</c:v>
                </c:pt>
                <c:pt idx="1203">
                  <c:v>27</c:v>
                </c:pt>
                <c:pt idx="1204">
                  <c:v>29</c:v>
                </c:pt>
                <c:pt idx="1205">
                  <c:v>29</c:v>
                </c:pt>
                <c:pt idx="1206">
                  <c:v>32</c:v>
                </c:pt>
                <c:pt idx="1207">
                  <c:v>21</c:v>
                </c:pt>
                <c:pt idx="1208">
                  <c:v>26</c:v>
                </c:pt>
                <c:pt idx="1209">
                  <c:v>20</c:v>
                </c:pt>
                <c:pt idx="1210">
                  <c:v>32</c:v>
                </c:pt>
                <c:pt idx="1211">
                  <c:v>26</c:v>
                </c:pt>
                <c:pt idx="1212">
                  <c:v>36</c:v>
                </c:pt>
                <c:pt idx="1213">
                  <c:v>18</c:v>
                </c:pt>
                <c:pt idx="1214">
                  <c:v>34</c:v>
                </c:pt>
                <c:pt idx="1215">
                  <c:v>36</c:v>
                </c:pt>
                <c:pt idx="1216">
                  <c:v>21</c:v>
                </c:pt>
                <c:pt idx="1217">
                  <c:v>28</c:v>
                </c:pt>
                <c:pt idx="1218">
                  <c:v>33</c:v>
                </c:pt>
                <c:pt idx="1219">
                  <c:v>34</c:v>
                </c:pt>
                <c:pt idx="1220">
                  <c:v>27</c:v>
                </c:pt>
                <c:pt idx="1221">
                  <c:v>37</c:v>
                </c:pt>
                <c:pt idx="1222">
                  <c:v>32</c:v>
                </c:pt>
                <c:pt idx="1223">
                  <c:v>23</c:v>
                </c:pt>
                <c:pt idx="1224">
                  <c:v>39</c:v>
                </c:pt>
                <c:pt idx="1225">
                  <c:v>27</c:v>
                </c:pt>
                <c:pt idx="1226">
                  <c:v>31</c:v>
                </c:pt>
                <c:pt idx="1227">
                  <c:v>26</c:v>
                </c:pt>
                <c:pt idx="1228">
                  <c:v>27</c:v>
                </c:pt>
                <c:pt idx="1229">
                  <c:v>38</c:v>
                </c:pt>
                <c:pt idx="1230">
                  <c:v>30</c:v>
                </c:pt>
                <c:pt idx="1231">
                  <c:v>30</c:v>
                </c:pt>
                <c:pt idx="1232">
                  <c:v>38</c:v>
                </c:pt>
                <c:pt idx="1233">
                  <c:v>30</c:v>
                </c:pt>
                <c:pt idx="1234">
                  <c:v>38</c:v>
                </c:pt>
                <c:pt idx="1235">
                  <c:v>38</c:v>
                </c:pt>
                <c:pt idx="1236">
                  <c:v>37</c:v>
                </c:pt>
                <c:pt idx="1237">
                  <c:v>33</c:v>
                </c:pt>
                <c:pt idx="1238">
                  <c:v>36</c:v>
                </c:pt>
                <c:pt idx="1239">
                  <c:v>27</c:v>
                </c:pt>
                <c:pt idx="1240">
                  <c:v>25</c:v>
                </c:pt>
                <c:pt idx="1241">
                  <c:v>32</c:v>
                </c:pt>
                <c:pt idx="1242">
                  <c:v>25</c:v>
                </c:pt>
                <c:pt idx="1243">
                  <c:v>39</c:v>
                </c:pt>
                <c:pt idx="1244">
                  <c:v>39</c:v>
                </c:pt>
                <c:pt idx="1245">
                  <c:v>34</c:v>
                </c:pt>
                <c:pt idx="1246">
                  <c:v>30</c:v>
                </c:pt>
                <c:pt idx="1247">
                  <c:v>27</c:v>
                </c:pt>
                <c:pt idx="1248">
                  <c:v>24</c:v>
                </c:pt>
                <c:pt idx="1249">
                  <c:v>41</c:v>
                </c:pt>
                <c:pt idx="1250">
                  <c:v>27</c:v>
                </c:pt>
                <c:pt idx="1251">
                  <c:v>29</c:v>
                </c:pt>
                <c:pt idx="1252">
                  <c:v>38</c:v>
                </c:pt>
                <c:pt idx="1253">
                  <c:v>35</c:v>
                </c:pt>
                <c:pt idx="1254">
                  <c:v>34</c:v>
                </c:pt>
                <c:pt idx="1255">
                  <c:v>31</c:v>
                </c:pt>
                <c:pt idx="1256">
                  <c:v>29</c:v>
                </c:pt>
                <c:pt idx="1257">
                  <c:v>34</c:v>
                </c:pt>
                <c:pt idx="1258">
                  <c:v>24</c:v>
                </c:pt>
                <c:pt idx="1259">
                  <c:v>23</c:v>
                </c:pt>
                <c:pt idx="1260">
                  <c:v>34</c:v>
                </c:pt>
                <c:pt idx="1261">
                  <c:v>28</c:v>
                </c:pt>
                <c:pt idx="1262">
                  <c:v>31</c:v>
                </c:pt>
                <c:pt idx="1263">
                  <c:v>25</c:v>
                </c:pt>
                <c:pt idx="1264">
                  <c:v>41</c:v>
                </c:pt>
                <c:pt idx="1265">
                  <c:v>30</c:v>
                </c:pt>
                <c:pt idx="1266">
                  <c:v>22</c:v>
                </c:pt>
                <c:pt idx="1267">
                  <c:v>37</c:v>
                </c:pt>
                <c:pt idx="1268">
                  <c:v>35</c:v>
                </c:pt>
                <c:pt idx="1269">
                  <c:v>33</c:v>
                </c:pt>
                <c:pt idx="1270">
                  <c:v>30</c:v>
                </c:pt>
                <c:pt idx="1271">
                  <c:v>36</c:v>
                </c:pt>
                <c:pt idx="1272">
                  <c:v>35</c:v>
                </c:pt>
                <c:pt idx="1273">
                  <c:v>38</c:v>
                </c:pt>
                <c:pt idx="1274">
                  <c:v>30</c:v>
                </c:pt>
                <c:pt idx="1275">
                  <c:v>27</c:v>
                </c:pt>
                <c:pt idx="1276">
                  <c:v>31</c:v>
                </c:pt>
                <c:pt idx="1277">
                  <c:v>37</c:v>
                </c:pt>
                <c:pt idx="1278">
                  <c:v>24</c:v>
                </c:pt>
                <c:pt idx="1279">
                  <c:v>22</c:v>
                </c:pt>
                <c:pt idx="1280">
                  <c:v>30</c:v>
                </c:pt>
                <c:pt idx="1281">
                  <c:v>27</c:v>
                </c:pt>
                <c:pt idx="1282">
                  <c:v>42</c:v>
                </c:pt>
                <c:pt idx="1283">
                  <c:v>32</c:v>
                </c:pt>
                <c:pt idx="1284">
                  <c:v>30</c:v>
                </c:pt>
                <c:pt idx="1285">
                  <c:v>29</c:v>
                </c:pt>
                <c:pt idx="1286">
                  <c:v>27</c:v>
                </c:pt>
                <c:pt idx="1287">
                  <c:v>32</c:v>
                </c:pt>
                <c:pt idx="1288">
                  <c:v>39</c:v>
                </c:pt>
                <c:pt idx="1289">
                  <c:v>29</c:v>
                </c:pt>
                <c:pt idx="1290">
                  <c:v>35</c:v>
                </c:pt>
                <c:pt idx="1291">
                  <c:v>29</c:v>
                </c:pt>
                <c:pt idx="1292">
                  <c:v>31</c:v>
                </c:pt>
                <c:pt idx="1293">
                  <c:v>30</c:v>
                </c:pt>
                <c:pt idx="1294">
                  <c:v>35</c:v>
                </c:pt>
                <c:pt idx="1295">
                  <c:v>30</c:v>
                </c:pt>
                <c:pt idx="1296">
                  <c:v>33</c:v>
                </c:pt>
                <c:pt idx="1297">
                  <c:v>35</c:v>
                </c:pt>
                <c:pt idx="1298">
                  <c:v>35</c:v>
                </c:pt>
                <c:pt idx="1299">
                  <c:v>30</c:v>
                </c:pt>
                <c:pt idx="1300">
                  <c:v>41</c:v>
                </c:pt>
                <c:pt idx="1301">
                  <c:v>41</c:v>
                </c:pt>
                <c:pt idx="1302">
                  <c:v>36</c:v>
                </c:pt>
                <c:pt idx="1303">
                  <c:v>40</c:v>
                </c:pt>
                <c:pt idx="1304">
                  <c:v>34</c:v>
                </c:pt>
                <c:pt idx="1305">
                  <c:v>36</c:v>
                </c:pt>
                <c:pt idx="1306">
                  <c:v>41</c:v>
                </c:pt>
                <c:pt idx="1307">
                  <c:v>31</c:v>
                </c:pt>
                <c:pt idx="1308">
                  <c:v>30</c:v>
                </c:pt>
                <c:pt idx="1309">
                  <c:v>34</c:v>
                </c:pt>
                <c:pt idx="1310">
                  <c:v>37</c:v>
                </c:pt>
                <c:pt idx="1311">
                  <c:v>29</c:v>
                </c:pt>
                <c:pt idx="1312">
                  <c:v>29</c:v>
                </c:pt>
                <c:pt idx="1313">
                  <c:v>25</c:v>
                </c:pt>
                <c:pt idx="1314">
                  <c:v>24</c:v>
                </c:pt>
                <c:pt idx="1315">
                  <c:v>34</c:v>
                </c:pt>
                <c:pt idx="1316">
                  <c:v>30</c:v>
                </c:pt>
                <c:pt idx="1317">
                  <c:v>34</c:v>
                </c:pt>
                <c:pt idx="1318">
                  <c:v>34</c:v>
                </c:pt>
                <c:pt idx="1319">
                  <c:v>24</c:v>
                </c:pt>
                <c:pt idx="1320">
                  <c:v>32</c:v>
                </c:pt>
                <c:pt idx="1321">
                  <c:v>32</c:v>
                </c:pt>
                <c:pt idx="1322">
                  <c:v>34</c:v>
                </c:pt>
                <c:pt idx="1323">
                  <c:v>33</c:v>
                </c:pt>
                <c:pt idx="1324">
                  <c:v>41</c:v>
                </c:pt>
                <c:pt idx="1325">
                  <c:v>42</c:v>
                </c:pt>
                <c:pt idx="1326">
                  <c:v>37</c:v>
                </c:pt>
                <c:pt idx="1327">
                  <c:v>28</c:v>
                </c:pt>
                <c:pt idx="1328">
                  <c:v>22</c:v>
                </c:pt>
                <c:pt idx="1329">
                  <c:v>37</c:v>
                </c:pt>
                <c:pt idx="1330">
                  <c:v>28</c:v>
                </c:pt>
                <c:pt idx="1331">
                  <c:v>20</c:v>
                </c:pt>
                <c:pt idx="1332">
                  <c:v>34</c:v>
                </c:pt>
                <c:pt idx="1333">
                  <c:v>33</c:v>
                </c:pt>
                <c:pt idx="1334">
                  <c:v>29</c:v>
                </c:pt>
                <c:pt idx="1335">
                  <c:v>39</c:v>
                </c:pt>
                <c:pt idx="1336">
                  <c:v>29</c:v>
                </c:pt>
                <c:pt idx="1337">
                  <c:v>36</c:v>
                </c:pt>
                <c:pt idx="1338">
                  <c:v>28</c:v>
                </c:pt>
                <c:pt idx="1339">
                  <c:v>38</c:v>
                </c:pt>
                <c:pt idx="1340">
                  <c:v>40</c:v>
                </c:pt>
                <c:pt idx="1341">
                  <c:v>38</c:v>
                </c:pt>
                <c:pt idx="1342">
                  <c:v>35</c:v>
                </c:pt>
                <c:pt idx="1343">
                  <c:v>30</c:v>
                </c:pt>
                <c:pt idx="1344">
                  <c:v>31</c:v>
                </c:pt>
                <c:pt idx="1345">
                  <c:v>32</c:v>
                </c:pt>
                <c:pt idx="1346">
                  <c:v>31</c:v>
                </c:pt>
                <c:pt idx="1347">
                  <c:v>40</c:v>
                </c:pt>
                <c:pt idx="1348">
                  <c:v>35</c:v>
                </c:pt>
                <c:pt idx="1349">
                  <c:v>41</c:v>
                </c:pt>
                <c:pt idx="1350">
                  <c:v>40</c:v>
                </c:pt>
                <c:pt idx="1351">
                  <c:v>34</c:v>
                </c:pt>
                <c:pt idx="1352">
                  <c:v>41</c:v>
                </c:pt>
                <c:pt idx="1353">
                  <c:v>29</c:v>
                </c:pt>
                <c:pt idx="1354">
                  <c:v>29</c:v>
                </c:pt>
                <c:pt idx="1355">
                  <c:v>31</c:v>
                </c:pt>
                <c:pt idx="1356">
                  <c:v>38</c:v>
                </c:pt>
                <c:pt idx="1357">
                  <c:v>37</c:v>
                </c:pt>
                <c:pt idx="1358">
                  <c:v>36</c:v>
                </c:pt>
                <c:pt idx="1359">
                  <c:v>29</c:v>
                </c:pt>
                <c:pt idx="1360">
                  <c:v>40</c:v>
                </c:pt>
                <c:pt idx="1361">
                  <c:v>46</c:v>
                </c:pt>
                <c:pt idx="1362">
                  <c:v>39</c:v>
                </c:pt>
                <c:pt idx="1363">
                  <c:v>29</c:v>
                </c:pt>
                <c:pt idx="1364">
                  <c:v>37</c:v>
                </c:pt>
                <c:pt idx="1365">
                  <c:v>33</c:v>
                </c:pt>
                <c:pt idx="1366">
                  <c:v>51</c:v>
                </c:pt>
                <c:pt idx="1367">
                  <c:v>39</c:v>
                </c:pt>
                <c:pt idx="1368">
                  <c:v>44</c:v>
                </c:pt>
                <c:pt idx="1369">
                  <c:v>57</c:v>
                </c:pt>
                <c:pt idx="1370">
                  <c:v>36</c:v>
                </c:pt>
                <c:pt idx="1371">
                  <c:v>36</c:v>
                </c:pt>
                <c:pt idx="1372">
                  <c:v>42</c:v>
                </c:pt>
                <c:pt idx="1373">
                  <c:v>45</c:v>
                </c:pt>
                <c:pt idx="1374">
                  <c:v>49</c:v>
                </c:pt>
                <c:pt idx="1375">
                  <c:v>44</c:v>
                </c:pt>
                <c:pt idx="1376">
                  <c:v>36</c:v>
                </c:pt>
                <c:pt idx="1377">
                  <c:v>36</c:v>
                </c:pt>
                <c:pt idx="1378">
                  <c:v>42</c:v>
                </c:pt>
                <c:pt idx="1379">
                  <c:v>56</c:v>
                </c:pt>
                <c:pt idx="1380">
                  <c:v>33</c:v>
                </c:pt>
                <c:pt idx="1381">
                  <c:v>41</c:v>
                </c:pt>
                <c:pt idx="1382">
                  <c:v>37</c:v>
                </c:pt>
                <c:pt idx="1383">
                  <c:v>44</c:v>
                </c:pt>
                <c:pt idx="1384">
                  <c:v>44</c:v>
                </c:pt>
                <c:pt idx="1385">
                  <c:v>49</c:v>
                </c:pt>
                <c:pt idx="1386">
                  <c:v>35</c:v>
                </c:pt>
                <c:pt idx="1387">
                  <c:v>44</c:v>
                </c:pt>
                <c:pt idx="1388">
                  <c:v>48</c:v>
                </c:pt>
                <c:pt idx="1389">
                  <c:v>36</c:v>
                </c:pt>
                <c:pt idx="1390">
                  <c:v>39</c:v>
                </c:pt>
                <c:pt idx="1391">
                  <c:v>35</c:v>
                </c:pt>
                <c:pt idx="1392">
                  <c:v>35</c:v>
                </c:pt>
                <c:pt idx="1393">
                  <c:v>44</c:v>
                </c:pt>
                <c:pt idx="1394">
                  <c:v>45</c:v>
                </c:pt>
                <c:pt idx="1395">
                  <c:v>41</c:v>
                </c:pt>
                <c:pt idx="1396">
                  <c:v>32</c:v>
                </c:pt>
                <c:pt idx="1397">
                  <c:v>43</c:v>
                </c:pt>
                <c:pt idx="1398">
                  <c:v>43</c:v>
                </c:pt>
                <c:pt idx="1399">
                  <c:v>41</c:v>
                </c:pt>
                <c:pt idx="1400">
                  <c:v>46</c:v>
                </c:pt>
                <c:pt idx="1401">
                  <c:v>33</c:v>
                </c:pt>
                <c:pt idx="1402">
                  <c:v>47</c:v>
                </c:pt>
                <c:pt idx="1403">
                  <c:v>47</c:v>
                </c:pt>
                <c:pt idx="1404">
                  <c:v>35</c:v>
                </c:pt>
                <c:pt idx="1405">
                  <c:v>61</c:v>
                </c:pt>
                <c:pt idx="1406">
                  <c:v>48</c:v>
                </c:pt>
                <c:pt idx="1407">
                  <c:v>42</c:v>
                </c:pt>
                <c:pt idx="1408">
                  <c:v>47</c:v>
                </c:pt>
                <c:pt idx="1409">
                  <c:v>49</c:v>
                </c:pt>
                <c:pt idx="1410">
                  <c:v>57</c:v>
                </c:pt>
                <c:pt idx="1411">
                  <c:v>38</c:v>
                </c:pt>
                <c:pt idx="1412">
                  <c:v>43</c:v>
                </c:pt>
                <c:pt idx="1413">
                  <c:v>42</c:v>
                </c:pt>
                <c:pt idx="1414">
                  <c:v>51</c:v>
                </c:pt>
                <c:pt idx="1415">
                  <c:v>55</c:v>
                </c:pt>
                <c:pt idx="1416">
                  <c:v>49</c:v>
                </c:pt>
                <c:pt idx="1417">
                  <c:v>46</c:v>
                </c:pt>
                <c:pt idx="1418">
                  <c:v>52</c:v>
                </c:pt>
                <c:pt idx="1419">
                  <c:v>56</c:v>
                </c:pt>
                <c:pt idx="1420">
                  <c:v>45</c:v>
                </c:pt>
                <c:pt idx="1421">
                  <c:v>55</c:v>
                </c:pt>
                <c:pt idx="1422">
                  <c:v>58</c:v>
                </c:pt>
                <c:pt idx="1423">
                  <c:v>47</c:v>
                </c:pt>
                <c:pt idx="1424">
                  <c:v>67</c:v>
                </c:pt>
                <c:pt idx="1425">
                  <c:v>40</c:v>
                </c:pt>
                <c:pt idx="1426">
                  <c:v>63</c:v>
                </c:pt>
                <c:pt idx="1427">
                  <c:v>56</c:v>
                </c:pt>
                <c:pt idx="1428">
                  <c:v>61</c:v>
                </c:pt>
                <c:pt idx="1429">
                  <c:v>59</c:v>
                </c:pt>
                <c:pt idx="1430">
                  <c:v>52</c:v>
                </c:pt>
                <c:pt idx="1431">
                  <c:v>53</c:v>
                </c:pt>
                <c:pt idx="1432">
                  <c:v>53</c:v>
                </c:pt>
                <c:pt idx="1433">
                  <c:v>50</c:v>
                </c:pt>
                <c:pt idx="1434">
                  <c:v>52</c:v>
                </c:pt>
                <c:pt idx="1435">
                  <c:v>61</c:v>
                </c:pt>
                <c:pt idx="1436">
                  <c:v>53</c:v>
                </c:pt>
                <c:pt idx="1437">
                  <c:v>75</c:v>
                </c:pt>
                <c:pt idx="1438">
                  <c:v>45</c:v>
                </c:pt>
                <c:pt idx="1439">
                  <c:v>61</c:v>
                </c:pt>
                <c:pt idx="1440">
                  <c:v>49</c:v>
                </c:pt>
                <c:pt idx="1441">
                  <c:v>51</c:v>
                </c:pt>
                <c:pt idx="1442">
                  <c:v>56</c:v>
                </c:pt>
                <c:pt idx="1443">
                  <c:v>58</c:v>
                </c:pt>
                <c:pt idx="1444">
                  <c:v>64</c:v>
                </c:pt>
                <c:pt idx="1445">
                  <c:v>63</c:v>
                </c:pt>
                <c:pt idx="1446">
                  <c:v>61</c:v>
                </c:pt>
                <c:pt idx="1447">
                  <c:v>61</c:v>
                </c:pt>
                <c:pt idx="1448">
                  <c:v>59</c:v>
                </c:pt>
                <c:pt idx="1449">
                  <c:v>64</c:v>
                </c:pt>
                <c:pt idx="1450">
                  <c:v>60</c:v>
                </c:pt>
                <c:pt idx="1451">
                  <c:v>66</c:v>
                </c:pt>
                <c:pt idx="1452">
                  <c:v>77</c:v>
                </c:pt>
                <c:pt idx="1453">
                  <c:v>65</c:v>
                </c:pt>
                <c:pt idx="1454">
                  <c:v>65</c:v>
                </c:pt>
                <c:pt idx="1455">
                  <c:v>53</c:v>
                </c:pt>
                <c:pt idx="1456">
                  <c:v>60</c:v>
                </c:pt>
                <c:pt idx="1457">
                  <c:v>58</c:v>
                </c:pt>
                <c:pt idx="1458">
                  <c:v>71</c:v>
                </c:pt>
                <c:pt idx="1459">
                  <c:v>66</c:v>
                </c:pt>
                <c:pt idx="1460">
                  <c:v>56</c:v>
                </c:pt>
                <c:pt idx="1461">
                  <c:v>67</c:v>
                </c:pt>
                <c:pt idx="1462">
                  <c:v>60</c:v>
                </c:pt>
                <c:pt idx="1463">
                  <c:v>80</c:v>
                </c:pt>
                <c:pt idx="1464">
                  <c:v>70</c:v>
                </c:pt>
                <c:pt idx="1465">
                  <c:v>65</c:v>
                </c:pt>
                <c:pt idx="1466">
                  <c:v>61</c:v>
                </c:pt>
                <c:pt idx="1467">
                  <c:v>65</c:v>
                </c:pt>
                <c:pt idx="1468">
                  <c:v>68</c:v>
                </c:pt>
                <c:pt idx="1469">
                  <c:v>74</c:v>
                </c:pt>
                <c:pt idx="1470">
                  <c:v>69</c:v>
                </c:pt>
                <c:pt idx="1471">
                  <c:v>66</c:v>
                </c:pt>
                <c:pt idx="1472">
                  <c:v>72</c:v>
                </c:pt>
                <c:pt idx="1473">
                  <c:v>72</c:v>
                </c:pt>
                <c:pt idx="1474">
                  <c:v>74</c:v>
                </c:pt>
                <c:pt idx="1475">
                  <c:v>71</c:v>
                </c:pt>
                <c:pt idx="1476">
                  <c:v>70</c:v>
                </c:pt>
                <c:pt idx="1477">
                  <c:v>73</c:v>
                </c:pt>
                <c:pt idx="1478">
                  <c:v>69</c:v>
                </c:pt>
                <c:pt idx="1479">
                  <c:v>80</c:v>
                </c:pt>
                <c:pt idx="1480">
                  <c:v>71</c:v>
                </c:pt>
                <c:pt idx="1481">
                  <c:v>75</c:v>
                </c:pt>
                <c:pt idx="1482">
                  <c:v>79</c:v>
                </c:pt>
                <c:pt idx="1483">
                  <c:v>75</c:v>
                </c:pt>
                <c:pt idx="1484">
                  <c:v>81</c:v>
                </c:pt>
                <c:pt idx="1485">
                  <c:v>69</c:v>
                </c:pt>
                <c:pt idx="1486">
                  <c:v>86</c:v>
                </c:pt>
                <c:pt idx="1487">
                  <c:v>88</c:v>
                </c:pt>
                <c:pt idx="1488">
                  <c:v>70</c:v>
                </c:pt>
                <c:pt idx="1489">
                  <c:v>86</c:v>
                </c:pt>
                <c:pt idx="1490">
                  <c:v>67</c:v>
                </c:pt>
                <c:pt idx="1491">
                  <c:v>91</c:v>
                </c:pt>
                <c:pt idx="1492">
                  <c:v>88</c:v>
                </c:pt>
                <c:pt idx="1493">
                  <c:v>86</c:v>
                </c:pt>
                <c:pt idx="1494">
                  <c:v>88</c:v>
                </c:pt>
                <c:pt idx="1495">
                  <c:v>84</c:v>
                </c:pt>
                <c:pt idx="1496">
                  <c:v>102</c:v>
                </c:pt>
                <c:pt idx="1497">
                  <c:v>106</c:v>
                </c:pt>
                <c:pt idx="1498">
                  <c:v>86</c:v>
                </c:pt>
                <c:pt idx="1499">
                  <c:v>86</c:v>
                </c:pt>
                <c:pt idx="1500">
                  <c:v>88</c:v>
                </c:pt>
                <c:pt idx="1501">
                  <c:v>83</c:v>
                </c:pt>
                <c:pt idx="1502">
                  <c:v>93</c:v>
                </c:pt>
                <c:pt idx="1503">
                  <c:v>119</c:v>
                </c:pt>
                <c:pt idx="1504">
                  <c:v>106</c:v>
                </c:pt>
                <c:pt idx="1505">
                  <c:v>89</c:v>
                </c:pt>
                <c:pt idx="1506">
                  <c:v>97</c:v>
                </c:pt>
                <c:pt idx="1507">
                  <c:v>95</c:v>
                </c:pt>
                <c:pt idx="1508">
                  <c:v>107</c:v>
                </c:pt>
                <c:pt idx="1509">
                  <c:v>107</c:v>
                </c:pt>
                <c:pt idx="1510">
                  <c:v>92</c:v>
                </c:pt>
                <c:pt idx="1511">
                  <c:v>115</c:v>
                </c:pt>
                <c:pt idx="1512">
                  <c:v>131</c:v>
                </c:pt>
                <c:pt idx="1513">
                  <c:v>104</c:v>
                </c:pt>
                <c:pt idx="1514">
                  <c:v>79</c:v>
                </c:pt>
                <c:pt idx="1515">
                  <c:v>119</c:v>
                </c:pt>
                <c:pt idx="1516">
                  <c:v>84</c:v>
                </c:pt>
                <c:pt idx="1517">
                  <c:v>94</c:v>
                </c:pt>
                <c:pt idx="1518">
                  <c:v>106</c:v>
                </c:pt>
                <c:pt idx="1519">
                  <c:v>92</c:v>
                </c:pt>
                <c:pt idx="1520">
                  <c:v>123</c:v>
                </c:pt>
                <c:pt idx="1521">
                  <c:v>128</c:v>
                </c:pt>
                <c:pt idx="1522">
                  <c:v>124</c:v>
                </c:pt>
                <c:pt idx="1523">
                  <c:v>127</c:v>
                </c:pt>
                <c:pt idx="1524">
                  <c:v>118</c:v>
                </c:pt>
                <c:pt idx="1525">
                  <c:v>126</c:v>
                </c:pt>
                <c:pt idx="1526">
                  <c:v>121</c:v>
                </c:pt>
                <c:pt idx="1527">
                  <c:v>99</c:v>
                </c:pt>
                <c:pt idx="1528">
                  <c:v>134</c:v>
                </c:pt>
                <c:pt idx="1529">
                  <c:v>133</c:v>
                </c:pt>
                <c:pt idx="1530">
                  <c:v>143</c:v>
                </c:pt>
                <c:pt idx="1531">
                  <c:v>130</c:v>
                </c:pt>
                <c:pt idx="1532">
                  <c:v>128</c:v>
                </c:pt>
                <c:pt idx="1533">
                  <c:v>129</c:v>
                </c:pt>
                <c:pt idx="1534">
                  <c:v>129</c:v>
                </c:pt>
                <c:pt idx="1535">
                  <c:v>132</c:v>
                </c:pt>
                <c:pt idx="1536">
                  <c:v>140</c:v>
                </c:pt>
                <c:pt idx="1537">
                  <c:v>151</c:v>
                </c:pt>
                <c:pt idx="1538">
                  <c:v>134</c:v>
                </c:pt>
                <c:pt idx="1539">
                  <c:v>134</c:v>
                </c:pt>
                <c:pt idx="1540">
                  <c:v>146</c:v>
                </c:pt>
                <c:pt idx="1541">
                  <c:v>159</c:v>
                </c:pt>
                <c:pt idx="1542">
                  <c:v>118</c:v>
                </c:pt>
                <c:pt idx="1543">
                  <c:v>170</c:v>
                </c:pt>
                <c:pt idx="1544">
                  <c:v>153</c:v>
                </c:pt>
                <c:pt idx="1545">
                  <c:v>145</c:v>
                </c:pt>
                <c:pt idx="1546">
                  <c:v>177</c:v>
                </c:pt>
                <c:pt idx="1547">
                  <c:v>133</c:v>
                </c:pt>
                <c:pt idx="1548">
                  <c:v>134</c:v>
                </c:pt>
                <c:pt idx="1549">
                  <c:v>161</c:v>
                </c:pt>
                <c:pt idx="1550">
                  <c:v>170</c:v>
                </c:pt>
                <c:pt idx="1551">
                  <c:v>159</c:v>
                </c:pt>
                <c:pt idx="1552">
                  <c:v>169</c:v>
                </c:pt>
                <c:pt idx="1553">
                  <c:v>160</c:v>
                </c:pt>
                <c:pt idx="1554">
                  <c:v>191</c:v>
                </c:pt>
                <c:pt idx="1555">
                  <c:v>178</c:v>
                </c:pt>
                <c:pt idx="1556">
                  <c:v>187</c:v>
                </c:pt>
                <c:pt idx="1557">
                  <c:v>168</c:v>
                </c:pt>
                <c:pt idx="1558">
                  <c:v>179</c:v>
                </c:pt>
                <c:pt idx="1559">
                  <c:v>201</c:v>
                </c:pt>
                <c:pt idx="1560">
                  <c:v>197</c:v>
                </c:pt>
                <c:pt idx="1561">
                  <c:v>206</c:v>
                </c:pt>
                <c:pt idx="1562">
                  <c:v>188</c:v>
                </c:pt>
                <c:pt idx="1563">
                  <c:v>206</c:v>
                </c:pt>
                <c:pt idx="1564">
                  <c:v>196</c:v>
                </c:pt>
                <c:pt idx="1565">
                  <c:v>170</c:v>
                </c:pt>
                <c:pt idx="1566">
                  <c:v>183</c:v>
                </c:pt>
                <c:pt idx="1567">
                  <c:v>190</c:v>
                </c:pt>
                <c:pt idx="1568">
                  <c:v>192</c:v>
                </c:pt>
                <c:pt idx="1569">
                  <c:v>194</c:v>
                </c:pt>
                <c:pt idx="1570">
                  <c:v>200</c:v>
                </c:pt>
                <c:pt idx="1571">
                  <c:v>183</c:v>
                </c:pt>
                <c:pt idx="1572">
                  <c:v>209</c:v>
                </c:pt>
                <c:pt idx="1573">
                  <c:v>210</c:v>
                </c:pt>
                <c:pt idx="1574">
                  <c:v>180</c:v>
                </c:pt>
                <c:pt idx="1575">
                  <c:v>192</c:v>
                </c:pt>
                <c:pt idx="1576">
                  <c:v>194</c:v>
                </c:pt>
                <c:pt idx="1577">
                  <c:v>202</c:v>
                </c:pt>
                <c:pt idx="1578">
                  <c:v>217</c:v>
                </c:pt>
                <c:pt idx="1579">
                  <c:v>226</c:v>
                </c:pt>
                <c:pt idx="1580">
                  <c:v>208</c:v>
                </c:pt>
                <c:pt idx="1581">
                  <c:v>233</c:v>
                </c:pt>
                <c:pt idx="1582">
                  <c:v>207</c:v>
                </c:pt>
                <c:pt idx="1583">
                  <c:v>222</c:v>
                </c:pt>
                <c:pt idx="1584">
                  <c:v>208</c:v>
                </c:pt>
                <c:pt idx="1585">
                  <c:v>207</c:v>
                </c:pt>
                <c:pt idx="1586">
                  <c:v>238</c:v>
                </c:pt>
                <c:pt idx="1587">
                  <c:v>228</c:v>
                </c:pt>
                <c:pt idx="1588">
                  <c:v>216</c:v>
                </c:pt>
                <c:pt idx="1589">
                  <c:v>233</c:v>
                </c:pt>
                <c:pt idx="1590">
                  <c:v>210</c:v>
                </c:pt>
                <c:pt idx="1591">
                  <c:v>233</c:v>
                </c:pt>
                <c:pt idx="1592">
                  <c:v>249</c:v>
                </c:pt>
                <c:pt idx="1593">
                  <c:v>227</c:v>
                </c:pt>
                <c:pt idx="1594">
                  <c:v>203</c:v>
                </c:pt>
                <c:pt idx="1595">
                  <c:v>238</c:v>
                </c:pt>
                <c:pt idx="1596">
                  <c:v>208</c:v>
                </c:pt>
                <c:pt idx="1597">
                  <c:v>210</c:v>
                </c:pt>
                <c:pt idx="1598">
                  <c:v>207</c:v>
                </c:pt>
                <c:pt idx="1599">
                  <c:v>238</c:v>
                </c:pt>
                <c:pt idx="1600">
                  <c:v>218</c:v>
                </c:pt>
                <c:pt idx="1601">
                  <c:v>194</c:v>
                </c:pt>
                <c:pt idx="1602">
                  <c:v>216</c:v>
                </c:pt>
                <c:pt idx="1603">
                  <c:v>196</c:v>
                </c:pt>
                <c:pt idx="1604">
                  <c:v>210</c:v>
                </c:pt>
                <c:pt idx="1605">
                  <c:v>203</c:v>
                </c:pt>
                <c:pt idx="1606">
                  <c:v>220</c:v>
                </c:pt>
                <c:pt idx="1607">
                  <c:v>199</c:v>
                </c:pt>
                <c:pt idx="1608">
                  <c:v>183</c:v>
                </c:pt>
                <c:pt idx="1609">
                  <c:v>201</c:v>
                </c:pt>
                <c:pt idx="1610">
                  <c:v>187</c:v>
                </c:pt>
                <c:pt idx="1611">
                  <c:v>221</c:v>
                </c:pt>
                <c:pt idx="1612">
                  <c:v>193</c:v>
                </c:pt>
                <c:pt idx="1613">
                  <c:v>205</c:v>
                </c:pt>
                <c:pt idx="1614">
                  <c:v>195</c:v>
                </c:pt>
                <c:pt idx="1615">
                  <c:v>182</c:v>
                </c:pt>
                <c:pt idx="1616">
                  <c:v>218</c:v>
                </c:pt>
                <c:pt idx="1617">
                  <c:v>215</c:v>
                </c:pt>
                <c:pt idx="1618">
                  <c:v>187</c:v>
                </c:pt>
                <c:pt idx="1619">
                  <c:v>193</c:v>
                </c:pt>
                <c:pt idx="1620">
                  <c:v>165</c:v>
                </c:pt>
                <c:pt idx="1621">
                  <c:v>175</c:v>
                </c:pt>
                <c:pt idx="1622">
                  <c:v>185</c:v>
                </c:pt>
                <c:pt idx="1623">
                  <c:v>164</c:v>
                </c:pt>
                <c:pt idx="1624">
                  <c:v>167</c:v>
                </c:pt>
                <c:pt idx="1625">
                  <c:v>181</c:v>
                </c:pt>
                <c:pt idx="1626">
                  <c:v>173</c:v>
                </c:pt>
                <c:pt idx="1627">
                  <c:v>151</c:v>
                </c:pt>
                <c:pt idx="1628">
                  <c:v>179</c:v>
                </c:pt>
                <c:pt idx="1629">
                  <c:v>149</c:v>
                </c:pt>
                <c:pt idx="1630">
                  <c:v>170</c:v>
                </c:pt>
                <c:pt idx="1631">
                  <c:v>158</c:v>
                </c:pt>
                <c:pt idx="1632">
                  <c:v>164</c:v>
                </c:pt>
                <c:pt idx="1633">
                  <c:v>143</c:v>
                </c:pt>
                <c:pt idx="1634">
                  <c:v>158</c:v>
                </c:pt>
                <c:pt idx="1635">
                  <c:v>149</c:v>
                </c:pt>
                <c:pt idx="1636">
                  <c:v>138</c:v>
                </c:pt>
                <c:pt idx="1637">
                  <c:v>133</c:v>
                </c:pt>
                <c:pt idx="1638">
                  <c:v>145</c:v>
                </c:pt>
                <c:pt idx="1639">
                  <c:v>148</c:v>
                </c:pt>
                <c:pt idx="1640">
                  <c:v>172</c:v>
                </c:pt>
                <c:pt idx="1641">
                  <c:v>140</c:v>
                </c:pt>
                <c:pt idx="1642">
                  <c:v>146</c:v>
                </c:pt>
                <c:pt idx="1643">
                  <c:v>140</c:v>
                </c:pt>
                <c:pt idx="1644">
                  <c:v>141</c:v>
                </c:pt>
                <c:pt idx="1645">
                  <c:v>143</c:v>
                </c:pt>
                <c:pt idx="1646">
                  <c:v>150</c:v>
                </c:pt>
                <c:pt idx="1647">
                  <c:v>142</c:v>
                </c:pt>
                <c:pt idx="1648">
                  <c:v>144</c:v>
                </c:pt>
                <c:pt idx="1649">
                  <c:v>124</c:v>
                </c:pt>
                <c:pt idx="1650">
                  <c:v>150</c:v>
                </c:pt>
                <c:pt idx="1651">
                  <c:v>161</c:v>
                </c:pt>
                <c:pt idx="1652">
                  <c:v>152</c:v>
                </c:pt>
                <c:pt idx="1653">
                  <c:v>133</c:v>
                </c:pt>
                <c:pt idx="1654">
                  <c:v>123</c:v>
                </c:pt>
                <c:pt idx="1655">
                  <c:v>120</c:v>
                </c:pt>
                <c:pt idx="1656">
                  <c:v>155</c:v>
                </c:pt>
                <c:pt idx="1657">
                  <c:v>112</c:v>
                </c:pt>
                <c:pt idx="1658">
                  <c:v>137</c:v>
                </c:pt>
                <c:pt idx="1659">
                  <c:v>143</c:v>
                </c:pt>
                <c:pt idx="1660">
                  <c:v>128</c:v>
                </c:pt>
                <c:pt idx="1661">
                  <c:v>136</c:v>
                </c:pt>
                <c:pt idx="1662">
                  <c:v>119</c:v>
                </c:pt>
                <c:pt idx="1663">
                  <c:v>121</c:v>
                </c:pt>
                <c:pt idx="1664">
                  <c:v>112</c:v>
                </c:pt>
                <c:pt idx="1665">
                  <c:v>113</c:v>
                </c:pt>
                <c:pt idx="1666">
                  <c:v>108</c:v>
                </c:pt>
                <c:pt idx="1667">
                  <c:v>121</c:v>
                </c:pt>
                <c:pt idx="1668">
                  <c:v>122</c:v>
                </c:pt>
                <c:pt idx="1669">
                  <c:v>117</c:v>
                </c:pt>
                <c:pt idx="1670">
                  <c:v>115</c:v>
                </c:pt>
                <c:pt idx="1671">
                  <c:v>106</c:v>
                </c:pt>
                <c:pt idx="1672">
                  <c:v>113</c:v>
                </c:pt>
                <c:pt idx="1673">
                  <c:v>113</c:v>
                </c:pt>
                <c:pt idx="1674">
                  <c:v>110</c:v>
                </c:pt>
                <c:pt idx="1675">
                  <c:v>127</c:v>
                </c:pt>
                <c:pt idx="1676">
                  <c:v>122</c:v>
                </c:pt>
                <c:pt idx="1677">
                  <c:v>115</c:v>
                </c:pt>
                <c:pt idx="1678">
                  <c:v>112</c:v>
                </c:pt>
                <c:pt idx="1679">
                  <c:v>126</c:v>
                </c:pt>
                <c:pt idx="1680">
                  <c:v>110</c:v>
                </c:pt>
                <c:pt idx="1681">
                  <c:v>109</c:v>
                </c:pt>
                <c:pt idx="1682">
                  <c:v>111</c:v>
                </c:pt>
                <c:pt idx="1683">
                  <c:v>95</c:v>
                </c:pt>
                <c:pt idx="1684">
                  <c:v>124</c:v>
                </c:pt>
                <c:pt idx="1685">
                  <c:v>125</c:v>
                </c:pt>
                <c:pt idx="1686">
                  <c:v>112</c:v>
                </c:pt>
                <c:pt idx="1687">
                  <c:v>113</c:v>
                </c:pt>
                <c:pt idx="1688">
                  <c:v>132</c:v>
                </c:pt>
                <c:pt idx="1689">
                  <c:v>107</c:v>
                </c:pt>
                <c:pt idx="1690">
                  <c:v>108</c:v>
                </c:pt>
                <c:pt idx="1691">
                  <c:v>119</c:v>
                </c:pt>
                <c:pt idx="1692">
                  <c:v>125</c:v>
                </c:pt>
                <c:pt idx="1693">
                  <c:v>115</c:v>
                </c:pt>
                <c:pt idx="1694">
                  <c:v>100</c:v>
                </c:pt>
                <c:pt idx="1695">
                  <c:v>103</c:v>
                </c:pt>
                <c:pt idx="1696">
                  <c:v>106</c:v>
                </c:pt>
                <c:pt idx="1697">
                  <c:v>112</c:v>
                </c:pt>
                <c:pt idx="1698">
                  <c:v>97</c:v>
                </c:pt>
                <c:pt idx="1699">
                  <c:v>109</c:v>
                </c:pt>
                <c:pt idx="1700">
                  <c:v>106</c:v>
                </c:pt>
                <c:pt idx="1701">
                  <c:v>109</c:v>
                </c:pt>
                <c:pt idx="1702">
                  <c:v>121</c:v>
                </c:pt>
                <c:pt idx="1703">
                  <c:v>112</c:v>
                </c:pt>
                <c:pt idx="1704">
                  <c:v>122</c:v>
                </c:pt>
                <c:pt idx="1705">
                  <c:v>103</c:v>
                </c:pt>
                <c:pt idx="1706">
                  <c:v>115</c:v>
                </c:pt>
                <c:pt idx="1707">
                  <c:v>121</c:v>
                </c:pt>
                <c:pt idx="1708">
                  <c:v>104</c:v>
                </c:pt>
                <c:pt idx="1709">
                  <c:v>104</c:v>
                </c:pt>
                <c:pt idx="1710">
                  <c:v>112</c:v>
                </c:pt>
                <c:pt idx="1711">
                  <c:v>105</c:v>
                </c:pt>
                <c:pt idx="1712">
                  <c:v>101</c:v>
                </c:pt>
                <c:pt idx="1713">
                  <c:v>105</c:v>
                </c:pt>
                <c:pt idx="1714">
                  <c:v>115</c:v>
                </c:pt>
                <c:pt idx="1715">
                  <c:v>128</c:v>
                </c:pt>
                <c:pt idx="1716">
                  <c:v>111</c:v>
                </c:pt>
                <c:pt idx="1717">
                  <c:v>98</c:v>
                </c:pt>
                <c:pt idx="1718">
                  <c:v>105</c:v>
                </c:pt>
                <c:pt idx="1719">
                  <c:v>93</c:v>
                </c:pt>
                <c:pt idx="1720">
                  <c:v>100</c:v>
                </c:pt>
                <c:pt idx="1721">
                  <c:v>115</c:v>
                </c:pt>
                <c:pt idx="1722">
                  <c:v>105</c:v>
                </c:pt>
                <c:pt idx="1723">
                  <c:v>91</c:v>
                </c:pt>
                <c:pt idx="1724">
                  <c:v>108</c:v>
                </c:pt>
                <c:pt idx="1725">
                  <c:v>96</c:v>
                </c:pt>
                <c:pt idx="1726">
                  <c:v>113</c:v>
                </c:pt>
                <c:pt idx="1727">
                  <c:v>110</c:v>
                </c:pt>
                <c:pt idx="1728">
                  <c:v>96</c:v>
                </c:pt>
                <c:pt idx="1729">
                  <c:v>138</c:v>
                </c:pt>
                <c:pt idx="1730">
                  <c:v>121</c:v>
                </c:pt>
                <c:pt idx="1731">
                  <c:v>127</c:v>
                </c:pt>
                <c:pt idx="1732">
                  <c:v>95</c:v>
                </c:pt>
                <c:pt idx="1733">
                  <c:v>101</c:v>
                </c:pt>
                <c:pt idx="1734">
                  <c:v>91</c:v>
                </c:pt>
                <c:pt idx="1735">
                  <c:v>77</c:v>
                </c:pt>
                <c:pt idx="1736">
                  <c:v>83</c:v>
                </c:pt>
                <c:pt idx="1737">
                  <c:v>89</c:v>
                </c:pt>
                <c:pt idx="1738">
                  <c:v>114</c:v>
                </c:pt>
                <c:pt idx="1739">
                  <c:v>101</c:v>
                </c:pt>
                <c:pt idx="1740">
                  <c:v>100</c:v>
                </c:pt>
                <c:pt idx="1741">
                  <c:v>85</c:v>
                </c:pt>
                <c:pt idx="1742">
                  <c:v>81</c:v>
                </c:pt>
                <c:pt idx="1743">
                  <c:v>107</c:v>
                </c:pt>
                <c:pt idx="1744">
                  <c:v>96</c:v>
                </c:pt>
                <c:pt idx="1745">
                  <c:v>80</c:v>
                </c:pt>
                <c:pt idx="1746">
                  <c:v>97</c:v>
                </c:pt>
                <c:pt idx="1747">
                  <c:v>84</c:v>
                </c:pt>
                <c:pt idx="1748">
                  <c:v>89</c:v>
                </c:pt>
                <c:pt idx="1749">
                  <c:v>87</c:v>
                </c:pt>
                <c:pt idx="1750">
                  <c:v>84</c:v>
                </c:pt>
                <c:pt idx="1751">
                  <c:v>95</c:v>
                </c:pt>
                <c:pt idx="1752">
                  <c:v>91</c:v>
                </c:pt>
                <c:pt idx="1753">
                  <c:v>87</c:v>
                </c:pt>
                <c:pt idx="1754">
                  <c:v>62</c:v>
                </c:pt>
                <c:pt idx="1755">
                  <c:v>90</c:v>
                </c:pt>
                <c:pt idx="1756">
                  <c:v>77</c:v>
                </c:pt>
                <c:pt idx="1757">
                  <c:v>68</c:v>
                </c:pt>
                <c:pt idx="1758">
                  <c:v>81</c:v>
                </c:pt>
                <c:pt idx="1759">
                  <c:v>74</c:v>
                </c:pt>
                <c:pt idx="1760">
                  <c:v>86</c:v>
                </c:pt>
                <c:pt idx="1761">
                  <c:v>75</c:v>
                </c:pt>
                <c:pt idx="1762">
                  <c:v>103</c:v>
                </c:pt>
                <c:pt idx="1763">
                  <c:v>72</c:v>
                </c:pt>
                <c:pt idx="1764">
                  <c:v>93</c:v>
                </c:pt>
                <c:pt idx="1765">
                  <c:v>91</c:v>
                </c:pt>
                <c:pt idx="1766">
                  <c:v>71</c:v>
                </c:pt>
                <c:pt idx="1767">
                  <c:v>70</c:v>
                </c:pt>
                <c:pt idx="1768">
                  <c:v>59</c:v>
                </c:pt>
                <c:pt idx="1769">
                  <c:v>75</c:v>
                </c:pt>
                <c:pt idx="1770">
                  <c:v>71</c:v>
                </c:pt>
                <c:pt idx="1771">
                  <c:v>84</c:v>
                </c:pt>
                <c:pt idx="1772">
                  <c:v>82</c:v>
                </c:pt>
                <c:pt idx="1773">
                  <c:v>71</c:v>
                </c:pt>
                <c:pt idx="1774">
                  <c:v>65</c:v>
                </c:pt>
                <c:pt idx="1775">
                  <c:v>60</c:v>
                </c:pt>
                <c:pt idx="1776">
                  <c:v>74</c:v>
                </c:pt>
                <c:pt idx="1777">
                  <c:v>76</c:v>
                </c:pt>
                <c:pt idx="1778">
                  <c:v>54</c:v>
                </c:pt>
                <c:pt idx="1779">
                  <c:v>64</c:v>
                </c:pt>
                <c:pt idx="1780">
                  <c:v>65</c:v>
                </c:pt>
                <c:pt idx="1781">
                  <c:v>79</c:v>
                </c:pt>
                <c:pt idx="1782">
                  <c:v>77</c:v>
                </c:pt>
                <c:pt idx="1783">
                  <c:v>77</c:v>
                </c:pt>
                <c:pt idx="1784">
                  <c:v>68</c:v>
                </c:pt>
                <c:pt idx="1785">
                  <c:v>74</c:v>
                </c:pt>
                <c:pt idx="1786">
                  <c:v>76</c:v>
                </c:pt>
                <c:pt idx="1787">
                  <c:v>65</c:v>
                </c:pt>
                <c:pt idx="1788">
                  <c:v>55</c:v>
                </c:pt>
                <c:pt idx="1789">
                  <c:v>71</c:v>
                </c:pt>
                <c:pt idx="1790">
                  <c:v>54</c:v>
                </c:pt>
                <c:pt idx="1791">
                  <c:v>63</c:v>
                </c:pt>
                <c:pt idx="1792">
                  <c:v>73</c:v>
                </c:pt>
                <c:pt idx="1793">
                  <c:v>60</c:v>
                </c:pt>
                <c:pt idx="1794">
                  <c:v>58</c:v>
                </c:pt>
                <c:pt idx="1795">
                  <c:v>54</c:v>
                </c:pt>
                <c:pt idx="1796">
                  <c:v>73</c:v>
                </c:pt>
                <c:pt idx="1797">
                  <c:v>55</c:v>
                </c:pt>
                <c:pt idx="1798">
                  <c:v>78</c:v>
                </c:pt>
                <c:pt idx="1799">
                  <c:v>45</c:v>
                </c:pt>
                <c:pt idx="1800">
                  <c:v>55</c:v>
                </c:pt>
                <c:pt idx="1801">
                  <c:v>62</c:v>
                </c:pt>
                <c:pt idx="1802">
                  <c:v>65</c:v>
                </c:pt>
                <c:pt idx="1803">
                  <c:v>52</c:v>
                </c:pt>
                <c:pt idx="1804">
                  <c:v>70</c:v>
                </c:pt>
                <c:pt idx="1805">
                  <c:v>52</c:v>
                </c:pt>
                <c:pt idx="1806">
                  <c:v>67</c:v>
                </c:pt>
                <c:pt idx="1807">
                  <c:v>71</c:v>
                </c:pt>
                <c:pt idx="1808">
                  <c:v>50</c:v>
                </c:pt>
                <c:pt idx="1809">
                  <c:v>58</c:v>
                </c:pt>
                <c:pt idx="1810">
                  <c:v>62</c:v>
                </c:pt>
                <c:pt idx="1811">
                  <c:v>65</c:v>
                </c:pt>
                <c:pt idx="1812">
                  <c:v>46</c:v>
                </c:pt>
                <c:pt idx="1813">
                  <c:v>54</c:v>
                </c:pt>
                <c:pt idx="1814">
                  <c:v>67</c:v>
                </c:pt>
                <c:pt idx="1815">
                  <c:v>66</c:v>
                </c:pt>
                <c:pt idx="1816">
                  <c:v>68</c:v>
                </c:pt>
                <c:pt idx="1817">
                  <c:v>49</c:v>
                </c:pt>
                <c:pt idx="1818">
                  <c:v>48</c:v>
                </c:pt>
                <c:pt idx="1819">
                  <c:v>62</c:v>
                </c:pt>
                <c:pt idx="1820">
                  <c:v>59</c:v>
                </c:pt>
                <c:pt idx="1821">
                  <c:v>54</c:v>
                </c:pt>
                <c:pt idx="1822">
                  <c:v>54</c:v>
                </c:pt>
                <c:pt idx="1823">
                  <c:v>48</c:v>
                </c:pt>
                <c:pt idx="1824">
                  <c:v>55</c:v>
                </c:pt>
                <c:pt idx="1825">
                  <c:v>62</c:v>
                </c:pt>
                <c:pt idx="1826">
                  <c:v>67</c:v>
                </c:pt>
                <c:pt idx="1827">
                  <c:v>55</c:v>
                </c:pt>
                <c:pt idx="1828">
                  <c:v>56</c:v>
                </c:pt>
                <c:pt idx="1829">
                  <c:v>49</c:v>
                </c:pt>
                <c:pt idx="1830">
                  <c:v>43</c:v>
                </c:pt>
                <c:pt idx="1831">
                  <c:v>58</c:v>
                </c:pt>
                <c:pt idx="1832">
                  <c:v>56</c:v>
                </c:pt>
                <c:pt idx="1833">
                  <c:v>48</c:v>
                </c:pt>
                <c:pt idx="1834">
                  <c:v>56</c:v>
                </c:pt>
                <c:pt idx="1835">
                  <c:v>58</c:v>
                </c:pt>
                <c:pt idx="1836">
                  <c:v>45</c:v>
                </c:pt>
                <c:pt idx="1837">
                  <c:v>55</c:v>
                </c:pt>
                <c:pt idx="1838">
                  <c:v>59</c:v>
                </c:pt>
                <c:pt idx="1839">
                  <c:v>50</c:v>
                </c:pt>
                <c:pt idx="1840">
                  <c:v>54</c:v>
                </c:pt>
                <c:pt idx="1841">
                  <c:v>47</c:v>
                </c:pt>
                <c:pt idx="1842">
                  <c:v>44</c:v>
                </c:pt>
                <c:pt idx="1843">
                  <c:v>58</c:v>
                </c:pt>
                <c:pt idx="1844">
                  <c:v>50</c:v>
                </c:pt>
                <c:pt idx="1845">
                  <c:v>45</c:v>
                </c:pt>
                <c:pt idx="1846">
                  <c:v>51</c:v>
                </c:pt>
                <c:pt idx="1847">
                  <c:v>59</c:v>
                </c:pt>
                <c:pt idx="1848">
                  <c:v>67</c:v>
                </c:pt>
                <c:pt idx="1849">
                  <c:v>54</c:v>
                </c:pt>
                <c:pt idx="1850">
                  <c:v>52</c:v>
                </c:pt>
                <c:pt idx="1851">
                  <c:v>54</c:v>
                </c:pt>
                <c:pt idx="1852">
                  <c:v>55</c:v>
                </c:pt>
                <c:pt idx="1853">
                  <c:v>56</c:v>
                </c:pt>
                <c:pt idx="1854">
                  <c:v>57</c:v>
                </c:pt>
                <c:pt idx="1855">
                  <c:v>59</c:v>
                </c:pt>
                <c:pt idx="1856">
                  <c:v>48</c:v>
                </c:pt>
                <c:pt idx="1857">
                  <c:v>53</c:v>
                </c:pt>
                <c:pt idx="1858">
                  <c:v>56</c:v>
                </c:pt>
                <c:pt idx="1859">
                  <c:v>54</c:v>
                </c:pt>
                <c:pt idx="1860">
                  <c:v>70</c:v>
                </c:pt>
                <c:pt idx="1861">
                  <c:v>50</c:v>
                </c:pt>
                <c:pt idx="1862">
                  <c:v>55</c:v>
                </c:pt>
                <c:pt idx="1863">
                  <c:v>51</c:v>
                </c:pt>
                <c:pt idx="1864">
                  <c:v>54</c:v>
                </c:pt>
                <c:pt idx="1865">
                  <c:v>59</c:v>
                </c:pt>
                <c:pt idx="1866">
                  <c:v>59</c:v>
                </c:pt>
                <c:pt idx="1867">
                  <c:v>47</c:v>
                </c:pt>
                <c:pt idx="1868">
                  <c:v>59</c:v>
                </c:pt>
                <c:pt idx="1869">
                  <c:v>49</c:v>
                </c:pt>
                <c:pt idx="1870">
                  <c:v>44</c:v>
                </c:pt>
                <c:pt idx="1871">
                  <c:v>50</c:v>
                </c:pt>
                <c:pt idx="1872">
                  <c:v>46</c:v>
                </c:pt>
                <c:pt idx="1873">
                  <c:v>66</c:v>
                </c:pt>
                <c:pt idx="1874">
                  <c:v>64</c:v>
                </c:pt>
                <c:pt idx="1875">
                  <c:v>57</c:v>
                </c:pt>
                <c:pt idx="1876">
                  <c:v>55</c:v>
                </c:pt>
                <c:pt idx="1877">
                  <c:v>49</c:v>
                </c:pt>
                <c:pt idx="1878">
                  <c:v>50</c:v>
                </c:pt>
                <c:pt idx="1879">
                  <c:v>59</c:v>
                </c:pt>
                <c:pt idx="1880">
                  <c:v>61</c:v>
                </c:pt>
                <c:pt idx="1881">
                  <c:v>53</c:v>
                </c:pt>
                <c:pt idx="1882">
                  <c:v>65</c:v>
                </c:pt>
                <c:pt idx="1883">
                  <c:v>48</c:v>
                </c:pt>
                <c:pt idx="1884">
                  <c:v>71</c:v>
                </c:pt>
                <c:pt idx="1885">
                  <c:v>67</c:v>
                </c:pt>
                <c:pt idx="1886">
                  <c:v>65</c:v>
                </c:pt>
                <c:pt idx="1887">
                  <c:v>48</c:v>
                </c:pt>
                <c:pt idx="1888">
                  <c:v>68</c:v>
                </c:pt>
                <c:pt idx="1889">
                  <c:v>46</c:v>
                </c:pt>
                <c:pt idx="1890">
                  <c:v>50</c:v>
                </c:pt>
                <c:pt idx="1891">
                  <c:v>48</c:v>
                </c:pt>
                <c:pt idx="1892">
                  <c:v>59</c:v>
                </c:pt>
                <c:pt idx="1893">
                  <c:v>55</c:v>
                </c:pt>
                <c:pt idx="1894">
                  <c:v>56</c:v>
                </c:pt>
                <c:pt idx="1895">
                  <c:v>48</c:v>
                </c:pt>
                <c:pt idx="1896">
                  <c:v>62</c:v>
                </c:pt>
                <c:pt idx="1897">
                  <c:v>40</c:v>
                </c:pt>
                <c:pt idx="1898">
                  <c:v>39</c:v>
                </c:pt>
                <c:pt idx="1899">
                  <c:v>73</c:v>
                </c:pt>
                <c:pt idx="1900">
                  <c:v>59</c:v>
                </c:pt>
                <c:pt idx="1901">
                  <c:v>51</c:v>
                </c:pt>
                <c:pt idx="1902">
                  <c:v>51</c:v>
                </c:pt>
                <c:pt idx="1903">
                  <c:v>64</c:v>
                </c:pt>
                <c:pt idx="1904">
                  <c:v>38</c:v>
                </c:pt>
                <c:pt idx="1905">
                  <c:v>50</c:v>
                </c:pt>
                <c:pt idx="1906">
                  <c:v>58</c:v>
                </c:pt>
                <c:pt idx="1907">
                  <c:v>49</c:v>
                </c:pt>
                <c:pt idx="1908">
                  <c:v>62</c:v>
                </c:pt>
                <c:pt idx="1909">
                  <c:v>57</c:v>
                </c:pt>
                <c:pt idx="1910">
                  <c:v>69</c:v>
                </c:pt>
                <c:pt idx="1911">
                  <c:v>46</c:v>
                </c:pt>
                <c:pt idx="1912">
                  <c:v>63</c:v>
                </c:pt>
                <c:pt idx="1913">
                  <c:v>42</c:v>
                </c:pt>
                <c:pt idx="1914">
                  <c:v>71</c:v>
                </c:pt>
                <c:pt idx="1915">
                  <c:v>51</c:v>
                </c:pt>
                <c:pt idx="1916">
                  <c:v>80</c:v>
                </c:pt>
                <c:pt idx="1917">
                  <c:v>62</c:v>
                </c:pt>
                <c:pt idx="1918">
                  <c:v>58</c:v>
                </c:pt>
                <c:pt idx="1919">
                  <c:v>66</c:v>
                </c:pt>
                <c:pt idx="1920">
                  <c:v>56</c:v>
                </c:pt>
                <c:pt idx="1921">
                  <c:v>63</c:v>
                </c:pt>
                <c:pt idx="1922">
                  <c:v>59</c:v>
                </c:pt>
                <c:pt idx="1923">
                  <c:v>45</c:v>
                </c:pt>
                <c:pt idx="1924">
                  <c:v>45</c:v>
                </c:pt>
                <c:pt idx="1925">
                  <c:v>46</c:v>
                </c:pt>
                <c:pt idx="1926">
                  <c:v>58</c:v>
                </c:pt>
                <c:pt idx="1927">
                  <c:v>51</c:v>
                </c:pt>
                <c:pt idx="1928">
                  <c:v>44</c:v>
                </c:pt>
                <c:pt idx="1929">
                  <c:v>43</c:v>
                </c:pt>
                <c:pt idx="1930">
                  <c:v>64</c:v>
                </c:pt>
                <c:pt idx="1931">
                  <c:v>56</c:v>
                </c:pt>
                <c:pt idx="1932">
                  <c:v>38</c:v>
                </c:pt>
                <c:pt idx="1933">
                  <c:v>58</c:v>
                </c:pt>
                <c:pt idx="1934">
                  <c:v>61</c:v>
                </c:pt>
                <c:pt idx="1935">
                  <c:v>47</c:v>
                </c:pt>
                <c:pt idx="1936">
                  <c:v>53</c:v>
                </c:pt>
                <c:pt idx="1937">
                  <c:v>46</c:v>
                </c:pt>
                <c:pt idx="1938">
                  <c:v>61</c:v>
                </c:pt>
                <c:pt idx="1939">
                  <c:v>43</c:v>
                </c:pt>
                <c:pt idx="1940">
                  <c:v>52</c:v>
                </c:pt>
                <c:pt idx="1941">
                  <c:v>44</c:v>
                </c:pt>
                <c:pt idx="1942">
                  <c:v>59</c:v>
                </c:pt>
                <c:pt idx="1943">
                  <c:v>45</c:v>
                </c:pt>
                <c:pt idx="1944">
                  <c:v>60</c:v>
                </c:pt>
                <c:pt idx="1945">
                  <c:v>68</c:v>
                </c:pt>
                <c:pt idx="1946">
                  <c:v>57</c:v>
                </c:pt>
                <c:pt idx="1947">
                  <c:v>51</c:v>
                </c:pt>
                <c:pt idx="1948">
                  <c:v>50</c:v>
                </c:pt>
                <c:pt idx="1949">
                  <c:v>52</c:v>
                </c:pt>
                <c:pt idx="1950">
                  <c:v>51</c:v>
                </c:pt>
                <c:pt idx="1951">
                  <c:v>59</c:v>
                </c:pt>
                <c:pt idx="1952">
                  <c:v>46</c:v>
                </c:pt>
                <c:pt idx="1953">
                  <c:v>49</c:v>
                </c:pt>
                <c:pt idx="1954">
                  <c:v>70</c:v>
                </c:pt>
                <c:pt idx="1955">
                  <c:v>52</c:v>
                </c:pt>
                <c:pt idx="1956">
                  <c:v>50</c:v>
                </c:pt>
                <c:pt idx="1957">
                  <c:v>56</c:v>
                </c:pt>
                <c:pt idx="1958">
                  <c:v>50</c:v>
                </c:pt>
                <c:pt idx="1959">
                  <c:v>55</c:v>
                </c:pt>
                <c:pt idx="1960">
                  <c:v>46</c:v>
                </c:pt>
                <c:pt idx="1961">
                  <c:v>51</c:v>
                </c:pt>
                <c:pt idx="1962">
                  <c:v>52</c:v>
                </c:pt>
                <c:pt idx="1963">
                  <c:v>34</c:v>
                </c:pt>
                <c:pt idx="1964">
                  <c:v>43</c:v>
                </c:pt>
                <c:pt idx="1965">
                  <c:v>51</c:v>
                </c:pt>
                <c:pt idx="1966">
                  <c:v>50</c:v>
                </c:pt>
                <c:pt idx="1967">
                  <c:v>42</c:v>
                </c:pt>
                <c:pt idx="1968">
                  <c:v>49</c:v>
                </c:pt>
                <c:pt idx="1969">
                  <c:v>49</c:v>
                </c:pt>
                <c:pt idx="1970">
                  <c:v>66</c:v>
                </c:pt>
                <c:pt idx="1971">
                  <c:v>46</c:v>
                </c:pt>
                <c:pt idx="1972">
                  <c:v>63</c:v>
                </c:pt>
                <c:pt idx="1973">
                  <c:v>49</c:v>
                </c:pt>
                <c:pt idx="1974">
                  <c:v>57</c:v>
                </c:pt>
                <c:pt idx="1975">
                  <c:v>49</c:v>
                </c:pt>
                <c:pt idx="1976">
                  <c:v>51</c:v>
                </c:pt>
                <c:pt idx="1977">
                  <c:v>60</c:v>
                </c:pt>
                <c:pt idx="1978">
                  <c:v>48</c:v>
                </c:pt>
                <c:pt idx="1979">
                  <c:v>49</c:v>
                </c:pt>
                <c:pt idx="1980">
                  <c:v>51</c:v>
                </c:pt>
                <c:pt idx="1981">
                  <c:v>51</c:v>
                </c:pt>
                <c:pt idx="1982">
                  <c:v>48</c:v>
                </c:pt>
                <c:pt idx="1983">
                  <c:v>50</c:v>
                </c:pt>
                <c:pt idx="1984">
                  <c:v>51</c:v>
                </c:pt>
                <c:pt idx="1985">
                  <c:v>58</c:v>
                </c:pt>
                <c:pt idx="1986">
                  <c:v>64</c:v>
                </c:pt>
                <c:pt idx="1987">
                  <c:v>68</c:v>
                </c:pt>
                <c:pt idx="1988">
                  <c:v>43</c:v>
                </c:pt>
                <c:pt idx="1989">
                  <c:v>51</c:v>
                </c:pt>
                <c:pt idx="1990">
                  <c:v>57</c:v>
                </c:pt>
                <c:pt idx="1991">
                  <c:v>46</c:v>
                </c:pt>
                <c:pt idx="1992">
                  <c:v>57</c:v>
                </c:pt>
                <c:pt idx="1993">
                  <c:v>64</c:v>
                </c:pt>
                <c:pt idx="1994">
                  <c:v>47</c:v>
                </c:pt>
                <c:pt idx="1995">
                  <c:v>51</c:v>
                </c:pt>
                <c:pt idx="1996">
                  <c:v>53</c:v>
                </c:pt>
                <c:pt idx="1997">
                  <c:v>54</c:v>
                </c:pt>
                <c:pt idx="1998">
                  <c:v>60</c:v>
                </c:pt>
                <c:pt idx="1999">
                  <c:v>55</c:v>
                </c:pt>
                <c:pt idx="2000">
                  <c:v>58</c:v>
                </c:pt>
                <c:pt idx="2001">
                  <c:v>40</c:v>
                </c:pt>
                <c:pt idx="2002">
                  <c:v>46</c:v>
                </c:pt>
                <c:pt idx="2003">
                  <c:v>51</c:v>
                </c:pt>
                <c:pt idx="2004">
                  <c:v>54</c:v>
                </c:pt>
                <c:pt idx="2005">
                  <c:v>54</c:v>
                </c:pt>
                <c:pt idx="2006">
                  <c:v>44</c:v>
                </c:pt>
                <c:pt idx="2007">
                  <c:v>51</c:v>
                </c:pt>
                <c:pt idx="2008">
                  <c:v>53</c:v>
                </c:pt>
                <c:pt idx="2009">
                  <c:v>54</c:v>
                </c:pt>
                <c:pt idx="2010">
                  <c:v>61</c:v>
                </c:pt>
                <c:pt idx="2011">
                  <c:v>41</c:v>
                </c:pt>
                <c:pt idx="2012">
                  <c:v>65</c:v>
                </c:pt>
                <c:pt idx="2013">
                  <c:v>56</c:v>
                </c:pt>
                <c:pt idx="2014">
                  <c:v>61</c:v>
                </c:pt>
                <c:pt idx="2015">
                  <c:v>61</c:v>
                </c:pt>
                <c:pt idx="2016">
                  <c:v>61</c:v>
                </c:pt>
                <c:pt idx="2017">
                  <c:v>48</c:v>
                </c:pt>
                <c:pt idx="2018">
                  <c:v>57</c:v>
                </c:pt>
                <c:pt idx="2019">
                  <c:v>62</c:v>
                </c:pt>
                <c:pt idx="2020">
                  <c:v>49</c:v>
                </c:pt>
                <c:pt idx="2021">
                  <c:v>56</c:v>
                </c:pt>
                <c:pt idx="2022">
                  <c:v>58</c:v>
                </c:pt>
                <c:pt idx="2023">
                  <c:v>62</c:v>
                </c:pt>
                <c:pt idx="2024">
                  <c:v>61</c:v>
                </c:pt>
                <c:pt idx="2025">
                  <c:v>60</c:v>
                </c:pt>
                <c:pt idx="2026">
                  <c:v>61</c:v>
                </c:pt>
                <c:pt idx="2027">
                  <c:v>57</c:v>
                </c:pt>
                <c:pt idx="2028">
                  <c:v>61</c:v>
                </c:pt>
                <c:pt idx="2029">
                  <c:v>54</c:v>
                </c:pt>
                <c:pt idx="2030">
                  <c:v>63</c:v>
                </c:pt>
                <c:pt idx="2031">
                  <c:v>65</c:v>
                </c:pt>
                <c:pt idx="2032">
                  <c:v>63</c:v>
                </c:pt>
                <c:pt idx="2033">
                  <c:v>67</c:v>
                </c:pt>
                <c:pt idx="2034">
                  <c:v>62</c:v>
                </c:pt>
                <c:pt idx="2035">
                  <c:v>63</c:v>
                </c:pt>
                <c:pt idx="2036">
                  <c:v>81</c:v>
                </c:pt>
                <c:pt idx="2037">
                  <c:v>53</c:v>
                </c:pt>
                <c:pt idx="2038">
                  <c:v>58</c:v>
                </c:pt>
                <c:pt idx="2039">
                  <c:v>60</c:v>
                </c:pt>
                <c:pt idx="2040">
                  <c:v>61</c:v>
                </c:pt>
                <c:pt idx="2041">
                  <c:v>76</c:v>
                </c:pt>
                <c:pt idx="2042">
                  <c:v>76</c:v>
                </c:pt>
                <c:pt idx="2043">
                  <c:v>73</c:v>
                </c:pt>
                <c:pt idx="2044">
                  <c:v>72</c:v>
                </c:pt>
                <c:pt idx="2045">
                  <c:v>66</c:v>
                </c:pt>
                <c:pt idx="2046">
                  <c:v>64</c:v>
                </c:pt>
                <c:pt idx="2047">
                  <c:v>70</c:v>
                </c:pt>
                <c:pt idx="2048">
                  <c:v>70</c:v>
                </c:pt>
                <c:pt idx="2049">
                  <c:v>60</c:v>
                </c:pt>
                <c:pt idx="2050">
                  <c:v>62</c:v>
                </c:pt>
                <c:pt idx="2051">
                  <c:v>74</c:v>
                </c:pt>
                <c:pt idx="2052">
                  <c:v>80</c:v>
                </c:pt>
                <c:pt idx="2053">
                  <c:v>88</c:v>
                </c:pt>
                <c:pt idx="2054">
                  <c:v>64</c:v>
                </c:pt>
                <c:pt idx="2055">
                  <c:v>76</c:v>
                </c:pt>
                <c:pt idx="2056">
                  <c:v>69</c:v>
                </c:pt>
                <c:pt idx="2057">
                  <c:v>64</c:v>
                </c:pt>
                <c:pt idx="2058">
                  <c:v>82</c:v>
                </c:pt>
                <c:pt idx="2059">
                  <c:v>73</c:v>
                </c:pt>
                <c:pt idx="2060">
                  <c:v>73</c:v>
                </c:pt>
                <c:pt idx="2061">
                  <c:v>65</c:v>
                </c:pt>
                <c:pt idx="2062">
                  <c:v>80</c:v>
                </c:pt>
                <c:pt idx="2063">
                  <c:v>74</c:v>
                </c:pt>
                <c:pt idx="2064">
                  <c:v>76</c:v>
                </c:pt>
                <c:pt idx="2065">
                  <c:v>58</c:v>
                </c:pt>
                <c:pt idx="2066">
                  <c:v>76</c:v>
                </c:pt>
                <c:pt idx="2067">
                  <c:v>72</c:v>
                </c:pt>
                <c:pt idx="2068">
                  <c:v>85</c:v>
                </c:pt>
                <c:pt idx="2069">
                  <c:v>76</c:v>
                </c:pt>
                <c:pt idx="2070">
                  <c:v>71</c:v>
                </c:pt>
                <c:pt idx="2071">
                  <c:v>75</c:v>
                </c:pt>
                <c:pt idx="2072">
                  <c:v>80</c:v>
                </c:pt>
                <c:pt idx="2073">
                  <c:v>86</c:v>
                </c:pt>
                <c:pt idx="2074">
                  <c:v>89</c:v>
                </c:pt>
                <c:pt idx="2075">
                  <c:v>77</c:v>
                </c:pt>
                <c:pt idx="2076">
                  <c:v>76</c:v>
                </c:pt>
                <c:pt idx="2077">
                  <c:v>92</c:v>
                </c:pt>
                <c:pt idx="2078">
                  <c:v>77</c:v>
                </c:pt>
                <c:pt idx="2079">
                  <c:v>63</c:v>
                </c:pt>
                <c:pt idx="2080">
                  <c:v>88</c:v>
                </c:pt>
                <c:pt idx="2081">
                  <c:v>89</c:v>
                </c:pt>
                <c:pt idx="2082">
                  <c:v>65</c:v>
                </c:pt>
                <c:pt idx="2083">
                  <c:v>82</c:v>
                </c:pt>
                <c:pt idx="2084">
                  <c:v>78</c:v>
                </c:pt>
                <c:pt idx="2085">
                  <c:v>87</c:v>
                </c:pt>
                <c:pt idx="2086">
                  <c:v>94</c:v>
                </c:pt>
                <c:pt idx="2087">
                  <c:v>87</c:v>
                </c:pt>
                <c:pt idx="2088">
                  <c:v>80</c:v>
                </c:pt>
                <c:pt idx="2089">
                  <c:v>86</c:v>
                </c:pt>
                <c:pt idx="2090">
                  <c:v>86</c:v>
                </c:pt>
                <c:pt idx="2091">
                  <c:v>72</c:v>
                </c:pt>
                <c:pt idx="2092">
                  <c:v>93</c:v>
                </c:pt>
                <c:pt idx="2093">
                  <c:v>83</c:v>
                </c:pt>
                <c:pt idx="2094">
                  <c:v>79</c:v>
                </c:pt>
                <c:pt idx="2095">
                  <c:v>69</c:v>
                </c:pt>
                <c:pt idx="2096">
                  <c:v>77</c:v>
                </c:pt>
                <c:pt idx="2097">
                  <c:v>79</c:v>
                </c:pt>
                <c:pt idx="2098">
                  <c:v>91</c:v>
                </c:pt>
                <c:pt idx="2099">
                  <c:v>85</c:v>
                </c:pt>
                <c:pt idx="2100">
                  <c:v>90</c:v>
                </c:pt>
                <c:pt idx="2101">
                  <c:v>87</c:v>
                </c:pt>
                <c:pt idx="2102">
                  <c:v>70</c:v>
                </c:pt>
                <c:pt idx="2103">
                  <c:v>102</c:v>
                </c:pt>
                <c:pt idx="2104">
                  <c:v>70</c:v>
                </c:pt>
                <c:pt idx="2105">
                  <c:v>84</c:v>
                </c:pt>
                <c:pt idx="2106">
                  <c:v>80</c:v>
                </c:pt>
                <c:pt idx="2107">
                  <c:v>89</c:v>
                </c:pt>
                <c:pt idx="2108">
                  <c:v>101</c:v>
                </c:pt>
                <c:pt idx="2109">
                  <c:v>66</c:v>
                </c:pt>
                <c:pt idx="2110">
                  <c:v>86</c:v>
                </c:pt>
                <c:pt idx="2111">
                  <c:v>77</c:v>
                </c:pt>
                <c:pt idx="2112">
                  <c:v>87</c:v>
                </c:pt>
                <c:pt idx="2113">
                  <c:v>66</c:v>
                </c:pt>
                <c:pt idx="2114">
                  <c:v>88</c:v>
                </c:pt>
                <c:pt idx="2115">
                  <c:v>87</c:v>
                </c:pt>
                <c:pt idx="2116">
                  <c:v>79</c:v>
                </c:pt>
                <c:pt idx="2117">
                  <c:v>72</c:v>
                </c:pt>
                <c:pt idx="2118">
                  <c:v>70</c:v>
                </c:pt>
                <c:pt idx="2119">
                  <c:v>76</c:v>
                </c:pt>
                <c:pt idx="2120">
                  <c:v>83</c:v>
                </c:pt>
                <c:pt idx="2121">
                  <c:v>72</c:v>
                </c:pt>
                <c:pt idx="2122">
                  <c:v>85</c:v>
                </c:pt>
                <c:pt idx="2123">
                  <c:v>86</c:v>
                </c:pt>
                <c:pt idx="2124">
                  <c:v>81</c:v>
                </c:pt>
                <c:pt idx="2125">
                  <c:v>63</c:v>
                </c:pt>
                <c:pt idx="2126">
                  <c:v>67</c:v>
                </c:pt>
                <c:pt idx="2127">
                  <c:v>89</c:v>
                </c:pt>
                <c:pt idx="2128">
                  <c:v>103</c:v>
                </c:pt>
                <c:pt idx="2129">
                  <c:v>82</c:v>
                </c:pt>
                <c:pt idx="2130">
                  <c:v>87</c:v>
                </c:pt>
                <c:pt idx="2131">
                  <c:v>89</c:v>
                </c:pt>
                <c:pt idx="2132">
                  <c:v>80</c:v>
                </c:pt>
                <c:pt idx="2133">
                  <c:v>77</c:v>
                </c:pt>
                <c:pt idx="2134">
                  <c:v>80</c:v>
                </c:pt>
                <c:pt idx="2135">
                  <c:v>73</c:v>
                </c:pt>
                <c:pt idx="2136">
                  <c:v>67</c:v>
                </c:pt>
                <c:pt idx="2137">
                  <c:v>74</c:v>
                </c:pt>
                <c:pt idx="2138">
                  <c:v>88</c:v>
                </c:pt>
                <c:pt idx="2139">
                  <c:v>104</c:v>
                </c:pt>
                <c:pt idx="2140">
                  <c:v>78</c:v>
                </c:pt>
                <c:pt idx="2141">
                  <c:v>82</c:v>
                </c:pt>
                <c:pt idx="2142">
                  <c:v>73</c:v>
                </c:pt>
                <c:pt idx="2143">
                  <c:v>59</c:v>
                </c:pt>
                <c:pt idx="2144">
                  <c:v>69</c:v>
                </c:pt>
                <c:pt idx="2145">
                  <c:v>80</c:v>
                </c:pt>
                <c:pt idx="2146">
                  <c:v>69</c:v>
                </c:pt>
                <c:pt idx="2147">
                  <c:v>83</c:v>
                </c:pt>
                <c:pt idx="2148">
                  <c:v>67</c:v>
                </c:pt>
                <c:pt idx="2149">
                  <c:v>78</c:v>
                </c:pt>
                <c:pt idx="2150">
                  <c:v>68</c:v>
                </c:pt>
                <c:pt idx="2151">
                  <c:v>80</c:v>
                </c:pt>
                <c:pt idx="2152">
                  <c:v>68</c:v>
                </c:pt>
                <c:pt idx="2153">
                  <c:v>79</c:v>
                </c:pt>
                <c:pt idx="2154">
                  <c:v>71</c:v>
                </c:pt>
                <c:pt idx="2155">
                  <c:v>76</c:v>
                </c:pt>
                <c:pt idx="2156">
                  <c:v>69</c:v>
                </c:pt>
                <c:pt idx="2157">
                  <c:v>71</c:v>
                </c:pt>
                <c:pt idx="2158">
                  <c:v>81</c:v>
                </c:pt>
                <c:pt idx="2159">
                  <c:v>80</c:v>
                </c:pt>
                <c:pt idx="2160">
                  <c:v>69</c:v>
                </c:pt>
                <c:pt idx="2161">
                  <c:v>72</c:v>
                </c:pt>
                <c:pt idx="2162">
                  <c:v>73</c:v>
                </c:pt>
                <c:pt idx="2163">
                  <c:v>80</c:v>
                </c:pt>
                <c:pt idx="2164">
                  <c:v>75</c:v>
                </c:pt>
                <c:pt idx="2165">
                  <c:v>84</c:v>
                </c:pt>
                <c:pt idx="2166">
                  <c:v>71</c:v>
                </c:pt>
                <c:pt idx="2167">
                  <c:v>89</c:v>
                </c:pt>
                <c:pt idx="2168">
                  <c:v>80</c:v>
                </c:pt>
                <c:pt idx="2169">
                  <c:v>73</c:v>
                </c:pt>
                <c:pt idx="2170">
                  <c:v>83</c:v>
                </c:pt>
                <c:pt idx="2171">
                  <c:v>67</c:v>
                </c:pt>
                <c:pt idx="2172">
                  <c:v>81</c:v>
                </c:pt>
                <c:pt idx="2173">
                  <c:v>90</c:v>
                </c:pt>
                <c:pt idx="2174">
                  <c:v>84</c:v>
                </c:pt>
                <c:pt idx="2175">
                  <c:v>75</c:v>
                </c:pt>
                <c:pt idx="2176">
                  <c:v>87</c:v>
                </c:pt>
                <c:pt idx="2177">
                  <c:v>79</c:v>
                </c:pt>
                <c:pt idx="2178">
                  <c:v>84</c:v>
                </c:pt>
                <c:pt idx="2179">
                  <c:v>68</c:v>
                </c:pt>
                <c:pt idx="2180">
                  <c:v>64</c:v>
                </c:pt>
                <c:pt idx="2181">
                  <c:v>70</c:v>
                </c:pt>
                <c:pt idx="2182">
                  <c:v>84</c:v>
                </c:pt>
                <c:pt idx="2183">
                  <c:v>87</c:v>
                </c:pt>
                <c:pt idx="2184">
                  <c:v>66</c:v>
                </c:pt>
                <c:pt idx="2185">
                  <c:v>55</c:v>
                </c:pt>
                <c:pt idx="2186">
                  <c:v>77</c:v>
                </c:pt>
                <c:pt idx="2187">
                  <c:v>86</c:v>
                </c:pt>
                <c:pt idx="2188">
                  <c:v>76</c:v>
                </c:pt>
                <c:pt idx="2189">
                  <c:v>74</c:v>
                </c:pt>
                <c:pt idx="2190">
                  <c:v>84</c:v>
                </c:pt>
                <c:pt idx="2191">
                  <c:v>90</c:v>
                </c:pt>
                <c:pt idx="2192">
                  <c:v>81</c:v>
                </c:pt>
                <c:pt idx="2193">
                  <c:v>79</c:v>
                </c:pt>
                <c:pt idx="2194">
                  <c:v>86</c:v>
                </c:pt>
                <c:pt idx="2195">
                  <c:v>93</c:v>
                </c:pt>
                <c:pt idx="2196">
                  <c:v>66</c:v>
                </c:pt>
                <c:pt idx="2197">
                  <c:v>90</c:v>
                </c:pt>
                <c:pt idx="2198">
                  <c:v>79</c:v>
                </c:pt>
                <c:pt idx="2199">
                  <c:v>69</c:v>
                </c:pt>
                <c:pt idx="2200">
                  <c:v>79</c:v>
                </c:pt>
                <c:pt idx="2201">
                  <c:v>81</c:v>
                </c:pt>
                <c:pt idx="2202">
                  <c:v>62</c:v>
                </c:pt>
                <c:pt idx="2203">
                  <c:v>95</c:v>
                </c:pt>
                <c:pt idx="2204">
                  <c:v>86</c:v>
                </c:pt>
                <c:pt idx="2205">
                  <c:v>76</c:v>
                </c:pt>
                <c:pt idx="2206">
                  <c:v>81</c:v>
                </c:pt>
                <c:pt idx="2207">
                  <c:v>98</c:v>
                </c:pt>
                <c:pt idx="2208">
                  <c:v>85</c:v>
                </c:pt>
                <c:pt idx="2209">
                  <c:v>84</c:v>
                </c:pt>
                <c:pt idx="2210">
                  <c:v>84</c:v>
                </c:pt>
                <c:pt idx="2211">
                  <c:v>79</c:v>
                </c:pt>
                <c:pt idx="2212">
                  <c:v>98</c:v>
                </c:pt>
                <c:pt idx="2213">
                  <c:v>77</c:v>
                </c:pt>
                <c:pt idx="2214">
                  <c:v>83</c:v>
                </c:pt>
                <c:pt idx="2215">
                  <c:v>94</c:v>
                </c:pt>
                <c:pt idx="2216">
                  <c:v>85</c:v>
                </c:pt>
                <c:pt idx="2217">
                  <c:v>77</c:v>
                </c:pt>
                <c:pt idx="2218">
                  <c:v>98</c:v>
                </c:pt>
                <c:pt idx="2219">
                  <c:v>75</c:v>
                </c:pt>
                <c:pt idx="2220">
                  <c:v>76</c:v>
                </c:pt>
                <c:pt idx="2221">
                  <c:v>99</c:v>
                </c:pt>
                <c:pt idx="2222">
                  <c:v>71</c:v>
                </c:pt>
                <c:pt idx="2223">
                  <c:v>76</c:v>
                </c:pt>
                <c:pt idx="2224">
                  <c:v>83</c:v>
                </c:pt>
                <c:pt idx="2225">
                  <c:v>94</c:v>
                </c:pt>
                <c:pt idx="2226">
                  <c:v>92</c:v>
                </c:pt>
                <c:pt idx="2227">
                  <c:v>86</c:v>
                </c:pt>
                <c:pt idx="2228">
                  <c:v>83</c:v>
                </c:pt>
                <c:pt idx="2229">
                  <c:v>83</c:v>
                </c:pt>
                <c:pt idx="2230">
                  <c:v>95</c:v>
                </c:pt>
                <c:pt idx="2231">
                  <c:v>88</c:v>
                </c:pt>
                <c:pt idx="2232">
                  <c:v>88</c:v>
                </c:pt>
                <c:pt idx="2233">
                  <c:v>83</c:v>
                </c:pt>
                <c:pt idx="2234">
                  <c:v>85</c:v>
                </c:pt>
                <c:pt idx="2235">
                  <c:v>81</c:v>
                </c:pt>
                <c:pt idx="2236">
                  <c:v>100</c:v>
                </c:pt>
                <c:pt idx="2237">
                  <c:v>110</c:v>
                </c:pt>
                <c:pt idx="2238">
                  <c:v>86</c:v>
                </c:pt>
                <c:pt idx="2239">
                  <c:v>98</c:v>
                </c:pt>
                <c:pt idx="2240">
                  <c:v>101</c:v>
                </c:pt>
                <c:pt idx="2241">
                  <c:v>81</c:v>
                </c:pt>
                <c:pt idx="2242">
                  <c:v>103</c:v>
                </c:pt>
                <c:pt idx="2243">
                  <c:v>86</c:v>
                </c:pt>
                <c:pt idx="2244">
                  <c:v>107</c:v>
                </c:pt>
                <c:pt idx="2245">
                  <c:v>112</c:v>
                </c:pt>
                <c:pt idx="2246">
                  <c:v>94</c:v>
                </c:pt>
                <c:pt idx="2247">
                  <c:v>100</c:v>
                </c:pt>
                <c:pt idx="2248">
                  <c:v>76</c:v>
                </c:pt>
                <c:pt idx="2249">
                  <c:v>87</c:v>
                </c:pt>
                <c:pt idx="2250">
                  <c:v>89</c:v>
                </c:pt>
                <c:pt idx="2251">
                  <c:v>83</c:v>
                </c:pt>
                <c:pt idx="2252">
                  <c:v>93</c:v>
                </c:pt>
                <c:pt idx="2253">
                  <c:v>94</c:v>
                </c:pt>
                <c:pt idx="2254">
                  <c:v>94</c:v>
                </c:pt>
                <c:pt idx="2255">
                  <c:v>89</c:v>
                </c:pt>
                <c:pt idx="2256">
                  <c:v>99</c:v>
                </c:pt>
                <c:pt idx="2257">
                  <c:v>108</c:v>
                </c:pt>
                <c:pt idx="2258">
                  <c:v>100</c:v>
                </c:pt>
                <c:pt idx="2259">
                  <c:v>89</c:v>
                </c:pt>
                <c:pt idx="2260">
                  <c:v>78</c:v>
                </c:pt>
                <c:pt idx="2261">
                  <c:v>111</c:v>
                </c:pt>
                <c:pt idx="2262">
                  <c:v>103</c:v>
                </c:pt>
                <c:pt idx="2263">
                  <c:v>88</c:v>
                </c:pt>
                <c:pt idx="2264">
                  <c:v>93</c:v>
                </c:pt>
                <c:pt idx="2265">
                  <c:v>103</c:v>
                </c:pt>
                <c:pt idx="2266">
                  <c:v>91</c:v>
                </c:pt>
                <c:pt idx="2267">
                  <c:v>99</c:v>
                </c:pt>
                <c:pt idx="2268">
                  <c:v>102</c:v>
                </c:pt>
                <c:pt idx="2269">
                  <c:v>100</c:v>
                </c:pt>
                <c:pt idx="2270">
                  <c:v>106</c:v>
                </c:pt>
                <c:pt idx="2271">
                  <c:v>88</c:v>
                </c:pt>
                <c:pt idx="2272">
                  <c:v>83</c:v>
                </c:pt>
                <c:pt idx="2273">
                  <c:v>79</c:v>
                </c:pt>
                <c:pt idx="2274">
                  <c:v>79</c:v>
                </c:pt>
                <c:pt idx="2275">
                  <c:v>84</c:v>
                </c:pt>
                <c:pt idx="2276">
                  <c:v>83</c:v>
                </c:pt>
                <c:pt idx="2277">
                  <c:v>113</c:v>
                </c:pt>
                <c:pt idx="2278">
                  <c:v>91</c:v>
                </c:pt>
                <c:pt idx="2279">
                  <c:v>101</c:v>
                </c:pt>
                <c:pt idx="2280">
                  <c:v>104</c:v>
                </c:pt>
                <c:pt idx="2281">
                  <c:v>94</c:v>
                </c:pt>
                <c:pt idx="2282">
                  <c:v>99</c:v>
                </c:pt>
                <c:pt idx="2283">
                  <c:v>103</c:v>
                </c:pt>
                <c:pt idx="2284">
                  <c:v>105</c:v>
                </c:pt>
                <c:pt idx="2285">
                  <c:v>84</c:v>
                </c:pt>
                <c:pt idx="2286">
                  <c:v>94</c:v>
                </c:pt>
                <c:pt idx="2287">
                  <c:v>101</c:v>
                </c:pt>
                <c:pt idx="2288">
                  <c:v>83</c:v>
                </c:pt>
                <c:pt idx="2289">
                  <c:v>101</c:v>
                </c:pt>
                <c:pt idx="2290">
                  <c:v>105</c:v>
                </c:pt>
                <c:pt idx="2291">
                  <c:v>84</c:v>
                </c:pt>
                <c:pt idx="2292">
                  <c:v>101</c:v>
                </c:pt>
                <c:pt idx="2293">
                  <c:v>82</c:v>
                </c:pt>
                <c:pt idx="2294">
                  <c:v>76</c:v>
                </c:pt>
                <c:pt idx="2295">
                  <c:v>74</c:v>
                </c:pt>
                <c:pt idx="2296">
                  <c:v>90</c:v>
                </c:pt>
                <c:pt idx="2297">
                  <c:v>73</c:v>
                </c:pt>
                <c:pt idx="2298">
                  <c:v>74</c:v>
                </c:pt>
                <c:pt idx="2299">
                  <c:v>78</c:v>
                </c:pt>
                <c:pt idx="2300">
                  <c:v>79</c:v>
                </c:pt>
                <c:pt idx="2301">
                  <c:v>82</c:v>
                </c:pt>
                <c:pt idx="2302">
                  <c:v>82</c:v>
                </c:pt>
                <c:pt idx="2303">
                  <c:v>93</c:v>
                </c:pt>
                <c:pt idx="2304">
                  <c:v>81</c:v>
                </c:pt>
                <c:pt idx="2305">
                  <c:v>69</c:v>
                </c:pt>
                <c:pt idx="2306">
                  <c:v>66</c:v>
                </c:pt>
                <c:pt idx="2307">
                  <c:v>83</c:v>
                </c:pt>
                <c:pt idx="2308">
                  <c:v>80</c:v>
                </c:pt>
                <c:pt idx="2309">
                  <c:v>63</c:v>
                </c:pt>
                <c:pt idx="2310">
                  <c:v>66</c:v>
                </c:pt>
                <c:pt idx="2311">
                  <c:v>74</c:v>
                </c:pt>
                <c:pt idx="2312">
                  <c:v>92</c:v>
                </c:pt>
                <c:pt idx="2313">
                  <c:v>88</c:v>
                </c:pt>
                <c:pt idx="2314">
                  <c:v>91</c:v>
                </c:pt>
                <c:pt idx="2315">
                  <c:v>79</c:v>
                </c:pt>
                <c:pt idx="2316">
                  <c:v>80</c:v>
                </c:pt>
                <c:pt idx="2317">
                  <c:v>65</c:v>
                </c:pt>
                <c:pt idx="2318">
                  <c:v>74</c:v>
                </c:pt>
                <c:pt idx="2319">
                  <c:v>58</c:v>
                </c:pt>
                <c:pt idx="2320">
                  <c:v>78</c:v>
                </c:pt>
                <c:pt idx="2321">
                  <c:v>68</c:v>
                </c:pt>
                <c:pt idx="2322">
                  <c:v>78</c:v>
                </c:pt>
                <c:pt idx="2323">
                  <c:v>70</c:v>
                </c:pt>
                <c:pt idx="2324">
                  <c:v>68</c:v>
                </c:pt>
                <c:pt idx="2325">
                  <c:v>67</c:v>
                </c:pt>
                <c:pt idx="2326">
                  <c:v>66</c:v>
                </c:pt>
                <c:pt idx="2327">
                  <c:v>70</c:v>
                </c:pt>
                <c:pt idx="2328">
                  <c:v>71</c:v>
                </c:pt>
                <c:pt idx="2329">
                  <c:v>64</c:v>
                </c:pt>
                <c:pt idx="2330">
                  <c:v>76</c:v>
                </c:pt>
                <c:pt idx="2331">
                  <c:v>72</c:v>
                </c:pt>
                <c:pt idx="2332">
                  <c:v>73</c:v>
                </c:pt>
                <c:pt idx="2333">
                  <c:v>58</c:v>
                </c:pt>
                <c:pt idx="2334">
                  <c:v>56</c:v>
                </c:pt>
                <c:pt idx="2335">
                  <c:v>70</c:v>
                </c:pt>
                <c:pt idx="2336">
                  <c:v>65</c:v>
                </c:pt>
                <c:pt idx="2337">
                  <c:v>54</c:v>
                </c:pt>
                <c:pt idx="2338">
                  <c:v>52</c:v>
                </c:pt>
                <c:pt idx="2339">
                  <c:v>73</c:v>
                </c:pt>
                <c:pt idx="2340">
                  <c:v>56</c:v>
                </c:pt>
                <c:pt idx="2341">
                  <c:v>61</c:v>
                </c:pt>
                <c:pt idx="2342">
                  <c:v>57</c:v>
                </c:pt>
                <c:pt idx="2343">
                  <c:v>52</c:v>
                </c:pt>
                <c:pt idx="2344">
                  <c:v>52</c:v>
                </c:pt>
                <c:pt idx="2345">
                  <c:v>62</c:v>
                </c:pt>
                <c:pt idx="2346">
                  <c:v>47</c:v>
                </c:pt>
                <c:pt idx="2347">
                  <c:v>57</c:v>
                </c:pt>
                <c:pt idx="2348">
                  <c:v>60</c:v>
                </c:pt>
                <c:pt idx="2349">
                  <c:v>49</c:v>
                </c:pt>
                <c:pt idx="2350">
                  <c:v>56</c:v>
                </c:pt>
                <c:pt idx="2351">
                  <c:v>51</c:v>
                </c:pt>
                <c:pt idx="2352">
                  <c:v>58</c:v>
                </c:pt>
                <c:pt idx="2353">
                  <c:v>56</c:v>
                </c:pt>
                <c:pt idx="2354">
                  <c:v>58</c:v>
                </c:pt>
                <c:pt idx="2355">
                  <c:v>56</c:v>
                </c:pt>
                <c:pt idx="2356">
                  <c:v>51</c:v>
                </c:pt>
                <c:pt idx="2357">
                  <c:v>48</c:v>
                </c:pt>
                <c:pt idx="2358">
                  <c:v>45</c:v>
                </c:pt>
                <c:pt idx="2359">
                  <c:v>61</c:v>
                </c:pt>
                <c:pt idx="2360">
                  <c:v>51</c:v>
                </c:pt>
                <c:pt idx="2361">
                  <c:v>46</c:v>
                </c:pt>
                <c:pt idx="2362">
                  <c:v>41</c:v>
                </c:pt>
                <c:pt idx="2363">
                  <c:v>42</c:v>
                </c:pt>
                <c:pt idx="2364">
                  <c:v>56</c:v>
                </c:pt>
                <c:pt idx="2365">
                  <c:v>50</c:v>
                </c:pt>
                <c:pt idx="2366">
                  <c:v>44</c:v>
                </c:pt>
                <c:pt idx="2367">
                  <c:v>56</c:v>
                </c:pt>
                <c:pt idx="2368">
                  <c:v>46</c:v>
                </c:pt>
                <c:pt idx="2369">
                  <c:v>32</c:v>
                </c:pt>
                <c:pt idx="2370">
                  <c:v>32</c:v>
                </c:pt>
                <c:pt idx="2371">
                  <c:v>40</c:v>
                </c:pt>
                <c:pt idx="2372">
                  <c:v>39</c:v>
                </c:pt>
                <c:pt idx="2373">
                  <c:v>54</c:v>
                </c:pt>
                <c:pt idx="2374">
                  <c:v>39</c:v>
                </c:pt>
                <c:pt idx="2375">
                  <c:v>34</c:v>
                </c:pt>
                <c:pt idx="2376">
                  <c:v>37</c:v>
                </c:pt>
                <c:pt idx="2377">
                  <c:v>37</c:v>
                </c:pt>
                <c:pt idx="2378">
                  <c:v>38</c:v>
                </c:pt>
                <c:pt idx="2379">
                  <c:v>51</c:v>
                </c:pt>
                <c:pt idx="2380">
                  <c:v>51</c:v>
                </c:pt>
                <c:pt idx="2381">
                  <c:v>51</c:v>
                </c:pt>
                <c:pt idx="2382">
                  <c:v>52</c:v>
                </c:pt>
                <c:pt idx="2383">
                  <c:v>34</c:v>
                </c:pt>
                <c:pt idx="2384">
                  <c:v>30</c:v>
                </c:pt>
                <c:pt idx="2385">
                  <c:v>48</c:v>
                </c:pt>
                <c:pt idx="2386">
                  <c:v>42</c:v>
                </c:pt>
                <c:pt idx="2387">
                  <c:v>41</c:v>
                </c:pt>
                <c:pt idx="2388">
                  <c:v>28</c:v>
                </c:pt>
                <c:pt idx="2389">
                  <c:v>37</c:v>
                </c:pt>
                <c:pt idx="2390">
                  <c:v>43</c:v>
                </c:pt>
                <c:pt idx="2391">
                  <c:v>47</c:v>
                </c:pt>
                <c:pt idx="2392">
                  <c:v>48</c:v>
                </c:pt>
                <c:pt idx="2393">
                  <c:v>37</c:v>
                </c:pt>
                <c:pt idx="2394">
                  <c:v>37</c:v>
                </c:pt>
                <c:pt idx="2395">
                  <c:v>42</c:v>
                </c:pt>
                <c:pt idx="2396">
                  <c:v>43</c:v>
                </c:pt>
                <c:pt idx="2397">
                  <c:v>45</c:v>
                </c:pt>
                <c:pt idx="2398">
                  <c:v>35</c:v>
                </c:pt>
                <c:pt idx="2399">
                  <c:v>37</c:v>
                </c:pt>
                <c:pt idx="2400">
                  <c:v>35</c:v>
                </c:pt>
                <c:pt idx="2401">
                  <c:v>31</c:v>
                </c:pt>
                <c:pt idx="2402">
                  <c:v>37</c:v>
                </c:pt>
                <c:pt idx="2403">
                  <c:v>36</c:v>
                </c:pt>
                <c:pt idx="2404">
                  <c:v>39</c:v>
                </c:pt>
                <c:pt idx="2405">
                  <c:v>33</c:v>
                </c:pt>
                <c:pt idx="2406">
                  <c:v>37</c:v>
                </c:pt>
                <c:pt idx="2407">
                  <c:v>46</c:v>
                </c:pt>
                <c:pt idx="2408">
                  <c:v>32</c:v>
                </c:pt>
                <c:pt idx="2409">
                  <c:v>37</c:v>
                </c:pt>
                <c:pt idx="2410">
                  <c:v>35</c:v>
                </c:pt>
                <c:pt idx="2411">
                  <c:v>41</c:v>
                </c:pt>
                <c:pt idx="2412">
                  <c:v>29</c:v>
                </c:pt>
                <c:pt idx="2413">
                  <c:v>39</c:v>
                </c:pt>
                <c:pt idx="2414">
                  <c:v>30</c:v>
                </c:pt>
                <c:pt idx="2415">
                  <c:v>36</c:v>
                </c:pt>
                <c:pt idx="2416">
                  <c:v>41</c:v>
                </c:pt>
                <c:pt idx="2417">
                  <c:v>24</c:v>
                </c:pt>
                <c:pt idx="2418">
                  <c:v>39</c:v>
                </c:pt>
                <c:pt idx="2419">
                  <c:v>35</c:v>
                </c:pt>
                <c:pt idx="2420">
                  <c:v>41</c:v>
                </c:pt>
                <c:pt idx="2421">
                  <c:v>26</c:v>
                </c:pt>
                <c:pt idx="2422">
                  <c:v>48</c:v>
                </c:pt>
                <c:pt idx="2423">
                  <c:v>32</c:v>
                </c:pt>
                <c:pt idx="2424">
                  <c:v>43</c:v>
                </c:pt>
                <c:pt idx="2425">
                  <c:v>30</c:v>
                </c:pt>
                <c:pt idx="2426">
                  <c:v>30</c:v>
                </c:pt>
                <c:pt idx="2427">
                  <c:v>21</c:v>
                </c:pt>
                <c:pt idx="2428">
                  <c:v>37</c:v>
                </c:pt>
                <c:pt idx="2429">
                  <c:v>35</c:v>
                </c:pt>
                <c:pt idx="2430">
                  <c:v>41</c:v>
                </c:pt>
                <c:pt idx="2431">
                  <c:v>38</c:v>
                </c:pt>
                <c:pt idx="2432">
                  <c:v>35</c:v>
                </c:pt>
                <c:pt idx="2433">
                  <c:v>31</c:v>
                </c:pt>
                <c:pt idx="2434">
                  <c:v>43</c:v>
                </c:pt>
                <c:pt idx="2435">
                  <c:v>27</c:v>
                </c:pt>
                <c:pt idx="2436">
                  <c:v>30</c:v>
                </c:pt>
                <c:pt idx="2437">
                  <c:v>36</c:v>
                </c:pt>
                <c:pt idx="2438">
                  <c:v>31</c:v>
                </c:pt>
                <c:pt idx="2439">
                  <c:v>31</c:v>
                </c:pt>
                <c:pt idx="2440">
                  <c:v>33</c:v>
                </c:pt>
                <c:pt idx="2441">
                  <c:v>35</c:v>
                </c:pt>
                <c:pt idx="2442">
                  <c:v>32</c:v>
                </c:pt>
                <c:pt idx="2443">
                  <c:v>18</c:v>
                </c:pt>
                <c:pt idx="2444">
                  <c:v>43</c:v>
                </c:pt>
                <c:pt idx="2445">
                  <c:v>30</c:v>
                </c:pt>
                <c:pt idx="2446">
                  <c:v>34</c:v>
                </c:pt>
                <c:pt idx="2447">
                  <c:v>38</c:v>
                </c:pt>
                <c:pt idx="2448">
                  <c:v>44</c:v>
                </c:pt>
                <c:pt idx="2449">
                  <c:v>30</c:v>
                </c:pt>
                <c:pt idx="2450">
                  <c:v>26</c:v>
                </c:pt>
                <c:pt idx="2451">
                  <c:v>37</c:v>
                </c:pt>
                <c:pt idx="2452">
                  <c:v>36</c:v>
                </c:pt>
                <c:pt idx="2453">
                  <c:v>32</c:v>
                </c:pt>
                <c:pt idx="2454">
                  <c:v>36</c:v>
                </c:pt>
                <c:pt idx="2455">
                  <c:v>32</c:v>
                </c:pt>
                <c:pt idx="2456">
                  <c:v>29</c:v>
                </c:pt>
                <c:pt idx="2457">
                  <c:v>29</c:v>
                </c:pt>
                <c:pt idx="2458">
                  <c:v>20</c:v>
                </c:pt>
                <c:pt idx="2459">
                  <c:v>29</c:v>
                </c:pt>
                <c:pt idx="2460">
                  <c:v>30</c:v>
                </c:pt>
                <c:pt idx="2461">
                  <c:v>24</c:v>
                </c:pt>
                <c:pt idx="2462">
                  <c:v>23</c:v>
                </c:pt>
                <c:pt idx="2463">
                  <c:v>33</c:v>
                </c:pt>
                <c:pt idx="2464">
                  <c:v>23</c:v>
                </c:pt>
                <c:pt idx="2465">
                  <c:v>29</c:v>
                </c:pt>
                <c:pt idx="2466">
                  <c:v>30</c:v>
                </c:pt>
                <c:pt idx="2467">
                  <c:v>29</c:v>
                </c:pt>
                <c:pt idx="2468">
                  <c:v>29</c:v>
                </c:pt>
                <c:pt idx="2469">
                  <c:v>33</c:v>
                </c:pt>
                <c:pt idx="2470">
                  <c:v>34</c:v>
                </c:pt>
                <c:pt idx="2471">
                  <c:v>32</c:v>
                </c:pt>
                <c:pt idx="2472">
                  <c:v>28</c:v>
                </c:pt>
                <c:pt idx="2473">
                  <c:v>46</c:v>
                </c:pt>
                <c:pt idx="2474">
                  <c:v>23</c:v>
                </c:pt>
                <c:pt idx="2475">
                  <c:v>32</c:v>
                </c:pt>
                <c:pt idx="2476">
                  <c:v>33</c:v>
                </c:pt>
                <c:pt idx="2477">
                  <c:v>40</c:v>
                </c:pt>
                <c:pt idx="2478">
                  <c:v>30</c:v>
                </c:pt>
                <c:pt idx="2479">
                  <c:v>30</c:v>
                </c:pt>
                <c:pt idx="2480">
                  <c:v>36</c:v>
                </c:pt>
                <c:pt idx="2481">
                  <c:v>38</c:v>
                </c:pt>
                <c:pt idx="2482">
                  <c:v>27</c:v>
                </c:pt>
                <c:pt idx="2483">
                  <c:v>37</c:v>
                </c:pt>
                <c:pt idx="2484">
                  <c:v>25</c:v>
                </c:pt>
                <c:pt idx="2485">
                  <c:v>38</c:v>
                </c:pt>
                <c:pt idx="2486">
                  <c:v>36</c:v>
                </c:pt>
                <c:pt idx="2487">
                  <c:v>33</c:v>
                </c:pt>
                <c:pt idx="2488">
                  <c:v>38</c:v>
                </c:pt>
                <c:pt idx="2489">
                  <c:v>37</c:v>
                </c:pt>
                <c:pt idx="2490">
                  <c:v>29</c:v>
                </c:pt>
                <c:pt idx="2491">
                  <c:v>33</c:v>
                </c:pt>
                <c:pt idx="2492">
                  <c:v>22</c:v>
                </c:pt>
                <c:pt idx="2493">
                  <c:v>31</c:v>
                </c:pt>
                <c:pt idx="2494">
                  <c:v>20</c:v>
                </c:pt>
                <c:pt idx="2495">
                  <c:v>27</c:v>
                </c:pt>
                <c:pt idx="2496">
                  <c:v>18</c:v>
                </c:pt>
                <c:pt idx="2497">
                  <c:v>22</c:v>
                </c:pt>
                <c:pt idx="2498">
                  <c:v>33</c:v>
                </c:pt>
                <c:pt idx="2499">
                  <c:v>35</c:v>
                </c:pt>
                <c:pt idx="2500">
                  <c:v>27</c:v>
                </c:pt>
                <c:pt idx="2501">
                  <c:v>32</c:v>
                </c:pt>
                <c:pt idx="2502">
                  <c:v>26</c:v>
                </c:pt>
                <c:pt idx="2503">
                  <c:v>33</c:v>
                </c:pt>
                <c:pt idx="2504">
                  <c:v>30</c:v>
                </c:pt>
                <c:pt idx="2505">
                  <c:v>31</c:v>
                </c:pt>
                <c:pt idx="2506">
                  <c:v>44</c:v>
                </c:pt>
                <c:pt idx="2507">
                  <c:v>40</c:v>
                </c:pt>
                <c:pt idx="2508">
                  <c:v>28</c:v>
                </c:pt>
                <c:pt idx="2509">
                  <c:v>39</c:v>
                </c:pt>
                <c:pt idx="2510">
                  <c:v>29</c:v>
                </c:pt>
                <c:pt idx="2511">
                  <c:v>35</c:v>
                </c:pt>
                <c:pt idx="2512">
                  <c:v>38</c:v>
                </c:pt>
                <c:pt idx="2513">
                  <c:v>29</c:v>
                </c:pt>
                <c:pt idx="2514">
                  <c:v>33</c:v>
                </c:pt>
                <c:pt idx="2515">
                  <c:v>28</c:v>
                </c:pt>
                <c:pt idx="2516">
                  <c:v>36</c:v>
                </c:pt>
                <c:pt idx="2517">
                  <c:v>42</c:v>
                </c:pt>
                <c:pt idx="2518">
                  <c:v>36</c:v>
                </c:pt>
                <c:pt idx="2519">
                  <c:v>33</c:v>
                </c:pt>
                <c:pt idx="2520">
                  <c:v>27</c:v>
                </c:pt>
                <c:pt idx="2521">
                  <c:v>29</c:v>
                </c:pt>
                <c:pt idx="2522">
                  <c:v>35</c:v>
                </c:pt>
                <c:pt idx="2523">
                  <c:v>32</c:v>
                </c:pt>
                <c:pt idx="2524">
                  <c:v>39</c:v>
                </c:pt>
                <c:pt idx="2525">
                  <c:v>45</c:v>
                </c:pt>
                <c:pt idx="2526">
                  <c:v>33</c:v>
                </c:pt>
                <c:pt idx="2527">
                  <c:v>48</c:v>
                </c:pt>
                <c:pt idx="2528">
                  <c:v>44</c:v>
                </c:pt>
                <c:pt idx="2529">
                  <c:v>43</c:v>
                </c:pt>
                <c:pt idx="2530">
                  <c:v>34</c:v>
                </c:pt>
                <c:pt idx="2531">
                  <c:v>44</c:v>
                </c:pt>
                <c:pt idx="2532">
                  <c:v>38</c:v>
                </c:pt>
                <c:pt idx="2533">
                  <c:v>34</c:v>
                </c:pt>
                <c:pt idx="2534">
                  <c:v>42</c:v>
                </c:pt>
                <c:pt idx="2535">
                  <c:v>40</c:v>
                </c:pt>
                <c:pt idx="2536">
                  <c:v>30</c:v>
                </c:pt>
                <c:pt idx="2537">
                  <c:v>32</c:v>
                </c:pt>
                <c:pt idx="2538">
                  <c:v>40</c:v>
                </c:pt>
                <c:pt idx="2539">
                  <c:v>46</c:v>
                </c:pt>
                <c:pt idx="2540">
                  <c:v>30</c:v>
                </c:pt>
                <c:pt idx="2541">
                  <c:v>33</c:v>
                </c:pt>
                <c:pt idx="2542">
                  <c:v>34</c:v>
                </c:pt>
                <c:pt idx="2543">
                  <c:v>34</c:v>
                </c:pt>
                <c:pt idx="2544">
                  <c:v>34</c:v>
                </c:pt>
                <c:pt idx="2545">
                  <c:v>31</c:v>
                </c:pt>
                <c:pt idx="2546">
                  <c:v>29</c:v>
                </c:pt>
                <c:pt idx="2547">
                  <c:v>38</c:v>
                </c:pt>
                <c:pt idx="2548">
                  <c:v>36</c:v>
                </c:pt>
                <c:pt idx="2549">
                  <c:v>20</c:v>
                </c:pt>
                <c:pt idx="2550">
                  <c:v>34</c:v>
                </c:pt>
                <c:pt idx="2551">
                  <c:v>55</c:v>
                </c:pt>
                <c:pt idx="2552">
                  <c:v>32</c:v>
                </c:pt>
                <c:pt idx="2553">
                  <c:v>51</c:v>
                </c:pt>
                <c:pt idx="2554">
                  <c:v>39</c:v>
                </c:pt>
                <c:pt idx="2555">
                  <c:v>30</c:v>
                </c:pt>
                <c:pt idx="2556">
                  <c:v>37</c:v>
                </c:pt>
                <c:pt idx="2557">
                  <c:v>48</c:v>
                </c:pt>
                <c:pt idx="2558">
                  <c:v>35</c:v>
                </c:pt>
                <c:pt idx="2559">
                  <c:v>38</c:v>
                </c:pt>
                <c:pt idx="2560">
                  <c:v>33</c:v>
                </c:pt>
                <c:pt idx="2561">
                  <c:v>41</c:v>
                </c:pt>
                <c:pt idx="2562">
                  <c:v>39</c:v>
                </c:pt>
                <c:pt idx="2563">
                  <c:v>35</c:v>
                </c:pt>
                <c:pt idx="2564">
                  <c:v>43</c:v>
                </c:pt>
                <c:pt idx="2565">
                  <c:v>31</c:v>
                </c:pt>
                <c:pt idx="2566">
                  <c:v>34</c:v>
                </c:pt>
                <c:pt idx="2567">
                  <c:v>32</c:v>
                </c:pt>
                <c:pt idx="2568">
                  <c:v>52</c:v>
                </c:pt>
                <c:pt idx="2569">
                  <c:v>50</c:v>
                </c:pt>
                <c:pt idx="2570">
                  <c:v>34</c:v>
                </c:pt>
                <c:pt idx="2571">
                  <c:v>42</c:v>
                </c:pt>
                <c:pt idx="2572">
                  <c:v>33</c:v>
                </c:pt>
                <c:pt idx="2573">
                  <c:v>34</c:v>
                </c:pt>
                <c:pt idx="2574">
                  <c:v>47</c:v>
                </c:pt>
                <c:pt idx="2575">
                  <c:v>24</c:v>
                </c:pt>
                <c:pt idx="2576">
                  <c:v>38</c:v>
                </c:pt>
                <c:pt idx="2577">
                  <c:v>33</c:v>
                </c:pt>
                <c:pt idx="2578">
                  <c:v>38</c:v>
                </c:pt>
                <c:pt idx="2579">
                  <c:v>44</c:v>
                </c:pt>
                <c:pt idx="2580">
                  <c:v>37</c:v>
                </c:pt>
                <c:pt idx="2581">
                  <c:v>39</c:v>
                </c:pt>
                <c:pt idx="2582">
                  <c:v>38</c:v>
                </c:pt>
                <c:pt idx="2583">
                  <c:v>41</c:v>
                </c:pt>
                <c:pt idx="2584">
                  <c:v>29</c:v>
                </c:pt>
                <c:pt idx="2585">
                  <c:v>39</c:v>
                </c:pt>
                <c:pt idx="2586">
                  <c:v>34</c:v>
                </c:pt>
                <c:pt idx="2587">
                  <c:v>29</c:v>
                </c:pt>
                <c:pt idx="2588">
                  <c:v>25</c:v>
                </c:pt>
                <c:pt idx="2589">
                  <c:v>37</c:v>
                </c:pt>
                <c:pt idx="2590">
                  <c:v>44</c:v>
                </c:pt>
                <c:pt idx="2591">
                  <c:v>37</c:v>
                </c:pt>
                <c:pt idx="2592">
                  <c:v>24</c:v>
                </c:pt>
                <c:pt idx="2593">
                  <c:v>30</c:v>
                </c:pt>
                <c:pt idx="2594">
                  <c:v>35</c:v>
                </c:pt>
                <c:pt idx="2595">
                  <c:v>30</c:v>
                </c:pt>
                <c:pt idx="2596">
                  <c:v>42</c:v>
                </c:pt>
                <c:pt idx="2597">
                  <c:v>32</c:v>
                </c:pt>
                <c:pt idx="2598">
                  <c:v>34</c:v>
                </c:pt>
                <c:pt idx="2599">
                  <c:v>36</c:v>
                </c:pt>
                <c:pt idx="2600">
                  <c:v>41</c:v>
                </c:pt>
                <c:pt idx="2601">
                  <c:v>18</c:v>
                </c:pt>
                <c:pt idx="2602">
                  <c:v>28</c:v>
                </c:pt>
                <c:pt idx="2603">
                  <c:v>29</c:v>
                </c:pt>
                <c:pt idx="2604">
                  <c:v>43</c:v>
                </c:pt>
                <c:pt idx="2605">
                  <c:v>32</c:v>
                </c:pt>
                <c:pt idx="2606">
                  <c:v>33</c:v>
                </c:pt>
                <c:pt idx="2607">
                  <c:v>31</c:v>
                </c:pt>
                <c:pt idx="2608">
                  <c:v>38</c:v>
                </c:pt>
                <c:pt idx="2609">
                  <c:v>27</c:v>
                </c:pt>
                <c:pt idx="2610">
                  <c:v>27</c:v>
                </c:pt>
                <c:pt idx="2611">
                  <c:v>28</c:v>
                </c:pt>
                <c:pt idx="2612">
                  <c:v>25</c:v>
                </c:pt>
                <c:pt idx="2613">
                  <c:v>33</c:v>
                </c:pt>
                <c:pt idx="2614">
                  <c:v>35</c:v>
                </c:pt>
                <c:pt idx="2615">
                  <c:v>32</c:v>
                </c:pt>
                <c:pt idx="2616">
                  <c:v>28</c:v>
                </c:pt>
                <c:pt idx="2617">
                  <c:v>29</c:v>
                </c:pt>
                <c:pt idx="2618">
                  <c:v>28</c:v>
                </c:pt>
                <c:pt idx="2619">
                  <c:v>26</c:v>
                </c:pt>
                <c:pt idx="2620">
                  <c:v>26</c:v>
                </c:pt>
                <c:pt idx="2621">
                  <c:v>32</c:v>
                </c:pt>
                <c:pt idx="2622">
                  <c:v>22</c:v>
                </c:pt>
                <c:pt idx="2623">
                  <c:v>26</c:v>
                </c:pt>
                <c:pt idx="2624">
                  <c:v>39</c:v>
                </c:pt>
                <c:pt idx="2625">
                  <c:v>33</c:v>
                </c:pt>
                <c:pt idx="2626">
                  <c:v>33</c:v>
                </c:pt>
                <c:pt idx="2627">
                  <c:v>21</c:v>
                </c:pt>
                <c:pt idx="2628">
                  <c:v>21</c:v>
                </c:pt>
                <c:pt idx="2629">
                  <c:v>21</c:v>
                </c:pt>
                <c:pt idx="2630">
                  <c:v>32</c:v>
                </c:pt>
                <c:pt idx="2631">
                  <c:v>29</c:v>
                </c:pt>
                <c:pt idx="2632">
                  <c:v>24</c:v>
                </c:pt>
                <c:pt idx="2633">
                  <c:v>34</c:v>
                </c:pt>
                <c:pt idx="2634">
                  <c:v>31</c:v>
                </c:pt>
                <c:pt idx="2635">
                  <c:v>22</c:v>
                </c:pt>
                <c:pt idx="2636">
                  <c:v>24</c:v>
                </c:pt>
                <c:pt idx="2637">
                  <c:v>20</c:v>
                </c:pt>
                <c:pt idx="2638">
                  <c:v>26</c:v>
                </c:pt>
                <c:pt idx="2639">
                  <c:v>30</c:v>
                </c:pt>
                <c:pt idx="2640">
                  <c:v>35</c:v>
                </c:pt>
                <c:pt idx="2641">
                  <c:v>24</c:v>
                </c:pt>
                <c:pt idx="2642">
                  <c:v>26</c:v>
                </c:pt>
                <c:pt idx="2643">
                  <c:v>35</c:v>
                </c:pt>
                <c:pt idx="2644">
                  <c:v>25</c:v>
                </c:pt>
                <c:pt idx="2645">
                  <c:v>29</c:v>
                </c:pt>
                <c:pt idx="2646">
                  <c:v>27</c:v>
                </c:pt>
                <c:pt idx="2647">
                  <c:v>25</c:v>
                </c:pt>
                <c:pt idx="2648">
                  <c:v>18</c:v>
                </c:pt>
                <c:pt idx="2649">
                  <c:v>22</c:v>
                </c:pt>
                <c:pt idx="2650">
                  <c:v>27</c:v>
                </c:pt>
                <c:pt idx="2651">
                  <c:v>22</c:v>
                </c:pt>
                <c:pt idx="2652">
                  <c:v>31</c:v>
                </c:pt>
                <c:pt idx="2653">
                  <c:v>26</c:v>
                </c:pt>
                <c:pt idx="2654">
                  <c:v>33</c:v>
                </c:pt>
                <c:pt idx="2655">
                  <c:v>36</c:v>
                </c:pt>
                <c:pt idx="2656">
                  <c:v>24</c:v>
                </c:pt>
                <c:pt idx="2657">
                  <c:v>22</c:v>
                </c:pt>
                <c:pt idx="2658">
                  <c:v>24</c:v>
                </c:pt>
                <c:pt idx="2659">
                  <c:v>38</c:v>
                </c:pt>
                <c:pt idx="2660">
                  <c:v>38</c:v>
                </c:pt>
                <c:pt idx="2661">
                  <c:v>28</c:v>
                </c:pt>
                <c:pt idx="2662">
                  <c:v>22</c:v>
                </c:pt>
                <c:pt idx="2663">
                  <c:v>23</c:v>
                </c:pt>
                <c:pt idx="2664">
                  <c:v>16</c:v>
                </c:pt>
                <c:pt idx="2665">
                  <c:v>25</c:v>
                </c:pt>
                <c:pt idx="2666">
                  <c:v>32</c:v>
                </c:pt>
                <c:pt idx="2667">
                  <c:v>24</c:v>
                </c:pt>
                <c:pt idx="2668">
                  <c:v>20</c:v>
                </c:pt>
                <c:pt idx="2669">
                  <c:v>28</c:v>
                </c:pt>
                <c:pt idx="2670">
                  <c:v>35</c:v>
                </c:pt>
                <c:pt idx="2671">
                  <c:v>24</c:v>
                </c:pt>
                <c:pt idx="2672">
                  <c:v>17</c:v>
                </c:pt>
                <c:pt idx="2673">
                  <c:v>26</c:v>
                </c:pt>
                <c:pt idx="2674">
                  <c:v>21</c:v>
                </c:pt>
                <c:pt idx="2675">
                  <c:v>22</c:v>
                </c:pt>
                <c:pt idx="2676">
                  <c:v>34</c:v>
                </c:pt>
                <c:pt idx="2677">
                  <c:v>27</c:v>
                </c:pt>
                <c:pt idx="2678">
                  <c:v>25</c:v>
                </c:pt>
                <c:pt idx="2679">
                  <c:v>26</c:v>
                </c:pt>
                <c:pt idx="2680">
                  <c:v>34</c:v>
                </c:pt>
                <c:pt idx="2681">
                  <c:v>26</c:v>
                </c:pt>
                <c:pt idx="2682">
                  <c:v>28</c:v>
                </c:pt>
                <c:pt idx="2683">
                  <c:v>22</c:v>
                </c:pt>
                <c:pt idx="2684">
                  <c:v>34</c:v>
                </c:pt>
                <c:pt idx="2685">
                  <c:v>27</c:v>
                </c:pt>
                <c:pt idx="2686">
                  <c:v>22</c:v>
                </c:pt>
                <c:pt idx="2687">
                  <c:v>14</c:v>
                </c:pt>
                <c:pt idx="2688">
                  <c:v>28</c:v>
                </c:pt>
                <c:pt idx="2689">
                  <c:v>28</c:v>
                </c:pt>
                <c:pt idx="2690">
                  <c:v>26</c:v>
                </c:pt>
                <c:pt idx="2691">
                  <c:v>23</c:v>
                </c:pt>
                <c:pt idx="2692">
                  <c:v>23</c:v>
                </c:pt>
                <c:pt idx="2693">
                  <c:v>28</c:v>
                </c:pt>
                <c:pt idx="2694">
                  <c:v>25</c:v>
                </c:pt>
                <c:pt idx="2695">
                  <c:v>27</c:v>
                </c:pt>
                <c:pt idx="2696">
                  <c:v>15</c:v>
                </c:pt>
                <c:pt idx="2697">
                  <c:v>22</c:v>
                </c:pt>
                <c:pt idx="2698">
                  <c:v>19</c:v>
                </c:pt>
                <c:pt idx="2699">
                  <c:v>28</c:v>
                </c:pt>
                <c:pt idx="2700">
                  <c:v>22</c:v>
                </c:pt>
                <c:pt idx="2701">
                  <c:v>21</c:v>
                </c:pt>
                <c:pt idx="2702">
                  <c:v>22</c:v>
                </c:pt>
                <c:pt idx="2703">
                  <c:v>23</c:v>
                </c:pt>
                <c:pt idx="2704">
                  <c:v>20</c:v>
                </c:pt>
                <c:pt idx="2705">
                  <c:v>15</c:v>
                </c:pt>
                <c:pt idx="2706">
                  <c:v>22</c:v>
                </c:pt>
                <c:pt idx="2707">
                  <c:v>25</c:v>
                </c:pt>
                <c:pt idx="2708">
                  <c:v>23</c:v>
                </c:pt>
                <c:pt idx="2709">
                  <c:v>21</c:v>
                </c:pt>
                <c:pt idx="2710">
                  <c:v>19</c:v>
                </c:pt>
                <c:pt idx="2711">
                  <c:v>25</c:v>
                </c:pt>
                <c:pt idx="2712">
                  <c:v>23</c:v>
                </c:pt>
                <c:pt idx="2713">
                  <c:v>25</c:v>
                </c:pt>
                <c:pt idx="2714">
                  <c:v>21</c:v>
                </c:pt>
                <c:pt idx="2715">
                  <c:v>26</c:v>
                </c:pt>
                <c:pt idx="2716">
                  <c:v>25</c:v>
                </c:pt>
                <c:pt idx="2717">
                  <c:v>32</c:v>
                </c:pt>
                <c:pt idx="2718">
                  <c:v>27</c:v>
                </c:pt>
                <c:pt idx="2719">
                  <c:v>20</c:v>
                </c:pt>
                <c:pt idx="2720">
                  <c:v>23</c:v>
                </c:pt>
                <c:pt idx="2721">
                  <c:v>19</c:v>
                </c:pt>
                <c:pt idx="2722">
                  <c:v>19</c:v>
                </c:pt>
                <c:pt idx="2723">
                  <c:v>33</c:v>
                </c:pt>
                <c:pt idx="2724">
                  <c:v>21</c:v>
                </c:pt>
                <c:pt idx="2725">
                  <c:v>27</c:v>
                </c:pt>
                <c:pt idx="2726">
                  <c:v>29</c:v>
                </c:pt>
                <c:pt idx="2727">
                  <c:v>33</c:v>
                </c:pt>
                <c:pt idx="2728">
                  <c:v>15</c:v>
                </c:pt>
                <c:pt idx="2729">
                  <c:v>16</c:v>
                </c:pt>
                <c:pt idx="2730">
                  <c:v>25</c:v>
                </c:pt>
                <c:pt idx="2731">
                  <c:v>19</c:v>
                </c:pt>
                <c:pt idx="2732">
                  <c:v>24</c:v>
                </c:pt>
                <c:pt idx="2733">
                  <c:v>24</c:v>
                </c:pt>
                <c:pt idx="2734">
                  <c:v>28</c:v>
                </c:pt>
                <c:pt idx="2735">
                  <c:v>25</c:v>
                </c:pt>
                <c:pt idx="2736">
                  <c:v>23</c:v>
                </c:pt>
                <c:pt idx="2737">
                  <c:v>26</c:v>
                </c:pt>
                <c:pt idx="2738">
                  <c:v>29</c:v>
                </c:pt>
                <c:pt idx="2739">
                  <c:v>25</c:v>
                </c:pt>
                <c:pt idx="2740">
                  <c:v>28</c:v>
                </c:pt>
                <c:pt idx="2741">
                  <c:v>28</c:v>
                </c:pt>
                <c:pt idx="2742">
                  <c:v>21</c:v>
                </c:pt>
                <c:pt idx="2743">
                  <c:v>24</c:v>
                </c:pt>
                <c:pt idx="2744">
                  <c:v>23</c:v>
                </c:pt>
                <c:pt idx="2745">
                  <c:v>21</c:v>
                </c:pt>
                <c:pt idx="2746">
                  <c:v>25</c:v>
                </c:pt>
                <c:pt idx="2747">
                  <c:v>19</c:v>
                </c:pt>
                <c:pt idx="2748">
                  <c:v>23</c:v>
                </c:pt>
                <c:pt idx="2749">
                  <c:v>28</c:v>
                </c:pt>
                <c:pt idx="2750">
                  <c:v>20</c:v>
                </c:pt>
                <c:pt idx="2751">
                  <c:v>28</c:v>
                </c:pt>
                <c:pt idx="2752">
                  <c:v>26</c:v>
                </c:pt>
                <c:pt idx="2753">
                  <c:v>28</c:v>
                </c:pt>
                <c:pt idx="2754">
                  <c:v>31</c:v>
                </c:pt>
                <c:pt idx="2755">
                  <c:v>32</c:v>
                </c:pt>
                <c:pt idx="2756">
                  <c:v>21</c:v>
                </c:pt>
                <c:pt idx="2757">
                  <c:v>20</c:v>
                </c:pt>
                <c:pt idx="2758">
                  <c:v>18</c:v>
                </c:pt>
                <c:pt idx="2759">
                  <c:v>10</c:v>
                </c:pt>
                <c:pt idx="2760">
                  <c:v>20</c:v>
                </c:pt>
                <c:pt idx="2761">
                  <c:v>28</c:v>
                </c:pt>
                <c:pt idx="2762">
                  <c:v>23</c:v>
                </c:pt>
                <c:pt idx="2763">
                  <c:v>22</c:v>
                </c:pt>
                <c:pt idx="2764">
                  <c:v>37</c:v>
                </c:pt>
                <c:pt idx="2765">
                  <c:v>26</c:v>
                </c:pt>
                <c:pt idx="2766">
                  <c:v>19</c:v>
                </c:pt>
                <c:pt idx="2767">
                  <c:v>26</c:v>
                </c:pt>
                <c:pt idx="2768">
                  <c:v>28</c:v>
                </c:pt>
                <c:pt idx="2769">
                  <c:v>31</c:v>
                </c:pt>
                <c:pt idx="2770">
                  <c:v>30</c:v>
                </c:pt>
                <c:pt idx="2771">
                  <c:v>24</c:v>
                </c:pt>
                <c:pt idx="2772">
                  <c:v>33</c:v>
                </c:pt>
                <c:pt idx="2773">
                  <c:v>13</c:v>
                </c:pt>
                <c:pt idx="2774">
                  <c:v>17</c:v>
                </c:pt>
                <c:pt idx="2775">
                  <c:v>29</c:v>
                </c:pt>
                <c:pt idx="2776">
                  <c:v>31</c:v>
                </c:pt>
                <c:pt idx="2777">
                  <c:v>18</c:v>
                </c:pt>
                <c:pt idx="2778">
                  <c:v>20</c:v>
                </c:pt>
                <c:pt idx="2779">
                  <c:v>34</c:v>
                </c:pt>
                <c:pt idx="2780">
                  <c:v>24</c:v>
                </c:pt>
                <c:pt idx="2781">
                  <c:v>26</c:v>
                </c:pt>
                <c:pt idx="2782">
                  <c:v>19</c:v>
                </c:pt>
                <c:pt idx="2783">
                  <c:v>18</c:v>
                </c:pt>
                <c:pt idx="2784">
                  <c:v>25</c:v>
                </c:pt>
                <c:pt idx="2785">
                  <c:v>11</c:v>
                </c:pt>
                <c:pt idx="2786">
                  <c:v>28</c:v>
                </c:pt>
                <c:pt idx="2787">
                  <c:v>31</c:v>
                </c:pt>
                <c:pt idx="2788">
                  <c:v>30</c:v>
                </c:pt>
                <c:pt idx="2789">
                  <c:v>35</c:v>
                </c:pt>
                <c:pt idx="2790">
                  <c:v>17</c:v>
                </c:pt>
                <c:pt idx="2791">
                  <c:v>30</c:v>
                </c:pt>
                <c:pt idx="2792">
                  <c:v>27</c:v>
                </c:pt>
                <c:pt idx="2793">
                  <c:v>37</c:v>
                </c:pt>
                <c:pt idx="2794">
                  <c:v>29</c:v>
                </c:pt>
                <c:pt idx="2795">
                  <c:v>18</c:v>
                </c:pt>
                <c:pt idx="2796">
                  <c:v>39</c:v>
                </c:pt>
                <c:pt idx="2797">
                  <c:v>25</c:v>
                </c:pt>
                <c:pt idx="2798">
                  <c:v>26</c:v>
                </c:pt>
                <c:pt idx="2799">
                  <c:v>28</c:v>
                </c:pt>
                <c:pt idx="2800">
                  <c:v>46</c:v>
                </c:pt>
                <c:pt idx="2801">
                  <c:v>25</c:v>
                </c:pt>
                <c:pt idx="2802">
                  <c:v>32</c:v>
                </c:pt>
                <c:pt idx="2803">
                  <c:v>25</c:v>
                </c:pt>
                <c:pt idx="2804">
                  <c:v>29</c:v>
                </c:pt>
                <c:pt idx="2805">
                  <c:v>24</c:v>
                </c:pt>
                <c:pt idx="2806">
                  <c:v>21</c:v>
                </c:pt>
                <c:pt idx="2807">
                  <c:v>29</c:v>
                </c:pt>
                <c:pt idx="2808">
                  <c:v>24</c:v>
                </c:pt>
                <c:pt idx="2809">
                  <c:v>38</c:v>
                </c:pt>
                <c:pt idx="2810">
                  <c:v>29</c:v>
                </c:pt>
                <c:pt idx="2811">
                  <c:v>25</c:v>
                </c:pt>
                <c:pt idx="2812">
                  <c:v>25</c:v>
                </c:pt>
                <c:pt idx="2813">
                  <c:v>25</c:v>
                </c:pt>
                <c:pt idx="2814">
                  <c:v>26</c:v>
                </c:pt>
                <c:pt idx="2815">
                  <c:v>24</c:v>
                </c:pt>
                <c:pt idx="2816">
                  <c:v>36</c:v>
                </c:pt>
                <c:pt idx="2817">
                  <c:v>28</c:v>
                </c:pt>
                <c:pt idx="2818">
                  <c:v>27</c:v>
                </c:pt>
                <c:pt idx="2819">
                  <c:v>26</c:v>
                </c:pt>
                <c:pt idx="2820">
                  <c:v>31</c:v>
                </c:pt>
                <c:pt idx="2821">
                  <c:v>35</c:v>
                </c:pt>
                <c:pt idx="2822">
                  <c:v>37</c:v>
                </c:pt>
                <c:pt idx="2823">
                  <c:v>27</c:v>
                </c:pt>
                <c:pt idx="2824">
                  <c:v>23</c:v>
                </c:pt>
                <c:pt idx="2825">
                  <c:v>25</c:v>
                </c:pt>
                <c:pt idx="2826">
                  <c:v>28</c:v>
                </c:pt>
                <c:pt idx="2827">
                  <c:v>34</c:v>
                </c:pt>
                <c:pt idx="2828">
                  <c:v>29</c:v>
                </c:pt>
                <c:pt idx="2829">
                  <c:v>20</c:v>
                </c:pt>
                <c:pt idx="2830">
                  <c:v>28</c:v>
                </c:pt>
                <c:pt idx="2831">
                  <c:v>20</c:v>
                </c:pt>
                <c:pt idx="2832">
                  <c:v>36</c:v>
                </c:pt>
                <c:pt idx="2833">
                  <c:v>32</c:v>
                </c:pt>
                <c:pt idx="2834">
                  <c:v>31</c:v>
                </c:pt>
                <c:pt idx="2835">
                  <c:v>41</c:v>
                </c:pt>
                <c:pt idx="2836">
                  <c:v>30</c:v>
                </c:pt>
                <c:pt idx="2837">
                  <c:v>28</c:v>
                </c:pt>
                <c:pt idx="2838">
                  <c:v>30</c:v>
                </c:pt>
                <c:pt idx="2839">
                  <c:v>27</c:v>
                </c:pt>
                <c:pt idx="2840">
                  <c:v>41</c:v>
                </c:pt>
                <c:pt idx="2841">
                  <c:v>32</c:v>
                </c:pt>
                <c:pt idx="2842">
                  <c:v>34</c:v>
                </c:pt>
                <c:pt idx="2843">
                  <c:v>35</c:v>
                </c:pt>
                <c:pt idx="2844">
                  <c:v>42</c:v>
                </c:pt>
                <c:pt idx="2845">
                  <c:v>34</c:v>
                </c:pt>
                <c:pt idx="2846">
                  <c:v>42</c:v>
                </c:pt>
                <c:pt idx="2847">
                  <c:v>26</c:v>
                </c:pt>
                <c:pt idx="2848">
                  <c:v>27</c:v>
                </c:pt>
                <c:pt idx="2849">
                  <c:v>28</c:v>
                </c:pt>
                <c:pt idx="2850">
                  <c:v>27</c:v>
                </c:pt>
                <c:pt idx="2851">
                  <c:v>27</c:v>
                </c:pt>
                <c:pt idx="2852">
                  <c:v>34</c:v>
                </c:pt>
                <c:pt idx="2853">
                  <c:v>28</c:v>
                </c:pt>
                <c:pt idx="2854">
                  <c:v>33</c:v>
                </c:pt>
                <c:pt idx="2855">
                  <c:v>39</c:v>
                </c:pt>
                <c:pt idx="2856">
                  <c:v>43</c:v>
                </c:pt>
                <c:pt idx="2857">
                  <c:v>36</c:v>
                </c:pt>
                <c:pt idx="2858">
                  <c:v>32</c:v>
                </c:pt>
                <c:pt idx="2859">
                  <c:v>46</c:v>
                </c:pt>
                <c:pt idx="2860">
                  <c:v>33</c:v>
                </c:pt>
                <c:pt idx="2861">
                  <c:v>42</c:v>
                </c:pt>
                <c:pt idx="2862">
                  <c:v>31</c:v>
                </c:pt>
                <c:pt idx="2863">
                  <c:v>29</c:v>
                </c:pt>
                <c:pt idx="2864">
                  <c:v>22</c:v>
                </c:pt>
                <c:pt idx="2865">
                  <c:v>39</c:v>
                </c:pt>
                <c:pt idx="2866">
                  <c:v>27</c:v>
                </c:pt>
                <c:pt idx="2867">
                  <c:v>35</c:v>
                </c:pt>
                <c:pt idx="2868">
                  <c:v>33</c:v>
                </c:pt>
                <c:pt idx="2869">
                  <c:v>33</c:v>
                </c:pt>
                <c:pt idx="2870">
                  <c:v>32</c:v>
                </c:pt>
                <c:pt idx="2871">
                  <c:v>26</c:v>
                </c:pt>
                <c:pt idx="2872">
                  <c:v>31</c:v>
                </c:pt>
                <c:pt idx="2873">
                  <c:v>48</c:v>
                </c:pt>
                <c:pt idx="2874">
                  <c:v>35</c:v>
                </c:pt>
                <c:pt idx="2875">
                  <c:v>40</c:v>
                </c:pt>
                <c:pt idx="2876">
                  <c:v>36</c:v>
                </c:pt>
                <c:pt idx="2877">
                  <c:v>41</c:v>
                </c:pt>
                <c:pt idx="2878">
                  <c:v>38</c:v>
                </c:pt>
                <c:pt idx="2879">
                  <c:v>43</c:v>
                </c:pt>
                <c:pt idx="2880">
                  <c:v>39</c:v>
                </c:pt>
                <c:pt idx="2881">
                  <c:v>40</c:v>
                </c:pt>
                <c:pt idx="2882">
                  <c:v>30</c:v>
                </c:pt>
                <c:pt idx="2883">
                  <c:v>33</c:v>
                </c:pt>
                <c:pt idx="2884">
                  <c:v>40</c:v>
                </c:pt>
                <c:pt idx="2885">
                  <c:v>42</c:v>
                </c:pt>
                <c:pt idx="2886">
                  <c:v>44</c:v>
                </c:pt>
                <c:pt idx="2887">
                  <c:v>38</c:v>
                </c:pt>
                <c:pt idx="2888">
                  <c:v>34</c:v>
                </c:pt>
                <c:pt idx="2889">
                  <c:v>35</c:v>
                </c:pt>
                <c:pt idx="2890">
                  <c:v>45</c:v>
                </c:pt>
                <c:pt idx="2891">
                  <c:v>41</c:v>
                </c:pt>
                <c:pt idx="2892">
                  <c:v>49</c:v>
                </c:pt>
                <c:pt idx="2893">
                  <c:v>51</c:v>
                </c:pt>
                <c:pt idx="2894">
                  <c:v>43</c:v>
                </c:pt>
                <c:pt idx="2895">
                  <c:v>40</c:v>
                </c:pt>
                <c:pt idx="2896">
                  <c:v>38</c:v>
                </c:pt>
                <c:pt idx="2897">
                  <c:v>39</c:v>
                </c:pt>
                <c:pt idx="2898">
                  <c:v>48</c:v>
                </c:pt>
                <c:pt idx="2899">
                  <c:v>39</c:v>
                </c:pt>
                <c:pt idx="2900">
                  <c:v>51</c:v>
                </c:pt>
                <c:pt idx="2901">
                  <c:v>40</c:v>
                </c:pt>
                <c:pt idx="2902">
                  <c:v>31</c:v>
                </c:pt>
                <c:pt idx="2903">
                  <c:v>48</c:v>
                </c:pt>
                <c:pt idx="2904">
                  <c:v>45</c:v>
                </c:pt>
                <c:pt idx="2905">
                  <c:v>49</c:v>
                </c:pt>
                <c:pt idx="2906">
                  <c:v>47</c:v>
                </c:pt>
                <c:pt idx="2907">
                  <c:v>44</c:v>
                </c:pt>
                <c:pt idx="2908">
                  <c:v>49</c:v>
                </c:pt>
                <c:pt idx="2909">
                  <c:v>46</c:v>
                </c:pt>
                <c:pt idx="2910">
                  <c:v>49</c:v>
                </c:pt>
                <c:pt idx="2911">
                  <c:v>41</c:v>
                </c:pt>
                <c:pt idx="2912">
                  <c:v>42</c:v>
                </c:pt>
                <c:pt idx="2913">
                  <c:v>35</c:v>
                </c:pt>
                <c:pt idx="2914">
                  <c:v>41</c:v>
                </c:pt>
                <c:pt idx="2915">
                  <c:v>38</c:v>
                </c:pt>
                <c:pt idx="2916">
                  <c:v>56</c:v>
                </c:pt>
                <c:pt idx="2917">
                  <c:v>52</c:v>
                </c:pt>
                <c:pt idx="2918">
                  <c:v>46</c:v>
                </c:pt>
                <c:pt idx="2919">
                  <c:v>49</c:v>
                </c:pt>
                <c:pt idx="2920">
                  <c:v>45</c:v>
                </c:pt>
                <c:pt idx="2921">
                  <c:v>49</c:v>
                </c:pt>
                <c:pt idx="2922">
                  <c:v>47</c:v>
                </c:pt>
                <c:pt idx="2923">
                  <c:v>45</c:v>
                </c:pt>
                <c:pt idx="2924">
                  <c:v>37</c:v>
                </c:pt>
                <c:pt idx="2925">
                  <c:v>36</c:v>
                </c:pt>
                <c:pt idx="2926">
                  <c:v>54</c:v>
                </c:pt>
                <c:pt idx="2927">
                  <c:v>50</c:v>
                </c:pt>
                <c:pt idx="2928">
                  <c:v>43</c:v>
                </c:pt>
                <c:pt idx="2929">
                  <c:v>43</c:v>
                </c:pt>
                <c:pt idx="2930">
                  <c:v>46</c:v>
                </c:pt>
                <c:pt idx="2931">
                  <c:v>63</c:v>
                </c:pt>
                <c:pt idx="2932">
                  <c:v>57</c:v>
                </c:pt>
                <c:pt idx="2933">
                  <c:v>47</c:v>
                </c:pt>
                <c:pt idx="2934">
                  <c:v>58</c:v>
                </c:pt>
                <c:pt idx="2935">
                  <c:v>45</c:v>
                </c:pt>
                <c:pt idx="2936">
                  <c:v>46</c:v>
                </c:pt>
                <c:pt idx="2937">
                  <c:v>44</c:v>
                </c:pt>
                <c:pt idx="2938">
                  <c:v>40</c:v>
                </c:pt>
                <c:pt idx="2939">
                  <c:v>43</c:v>
                </c:pt>
                <c:pt idx="2940">
                  <c:v>56</c:v>
                </c:pt>
                <c:pt idx="2941">
                  <c:v>44</c:v>
                </c:pt>
                <c:pt idx="2942">
                  <c:v>46</c:v>
                </c:pt>
                <c:pt idx="2943">
                  <c:v>51</c:v>
                </c:pt>
                <c:pt idx="2944">
                  <c:v>55</c:v>
                </c:pt>
                <c:pt idx="2945">
                  <c:v>48</c:v>
                </c:pt>
                <c:pt idx="2946">
                  <c:v>40</c:v>
                </c:pt>
                <c:pt idx="2947">
                  <c:v>43</c:v>
                </c:pt>
                <c:pt idx="2948">
                  <c:v>34</c:v>
                </c:pt>
                <c:pt idx="2949">
                  <c:v>38</c:v>
                </c:pt>
                <c:pt idx="2950">
                  <c:v>37</c:v>
                </c:pt>
                <c:pt idx="2951">
                  <c:v>64</c:v>
                </c:pt>
                <c:pt idx="2952">
                  <c:v>52</c:v>
                </c:pt>
                <c:pt idx="2953">
                  <c:v>44</c:v>
                </c:pt>
                <c:pt idx="2954">
                  <c:v>53</c:v>
                </c:pt>
                <c:pt idx="2955">
                  <c:v>51</c:v>
                </c:pt>
                <c:pt idx="2956">
                  <c:v>46</c:v>
                </c:pt>
                <c:pt idx="2957">
                  <c:v>41</c:v>
                </c:pt>
                <c:pt idx="2958">
                  <c:v>49</c:v>
                </c:pt>
                <c:pt idx="2959">
                  <c:v>36</c:v>
                </c:pt>
                <c:pt idx="2960">
                  <c:v>44</c:v>
                </c:pt>
                <c:pt idx="2961">
                  <c:v>41</c:v>
                </c:pt>
                <c:pt idx="2962">
                  <c:v>38</c:v>
                </c:pt>
                <c:pt idx="2963">
                  <c:v>49</c:v>
                </c:pt>
                <c:pt idx="2964">
                  <c:v>56</c:v>
                </c:pt>
                <c:pt idx="2965">
                  <c:v>54</c:v>
                </c:pt>
                <c:pt idx="2966">
                  <c:v>44</c:v>
                </c:pt>
                <c:pt idx="2967">
                  <c:v>35</c:v>
                </c:pt>
                <c:pt idx="2968">
                  <c:v>48</c:v>
                </c:pt>
                <c:pt idx="2969">
                  <c:v>43</c:v>
                </c:pt>
                <c:pt idx="2970">
                  <c:v>37</c:v>
                </c:pt>
                <c:pt idx="2971">
                  <c:v>40</c:v>
                </c:pt>
                <c:pt idx="2972">
                  <c:v>49</c:v>
                </c:pt>
                <c:pt idx="2973">
                  <c:v>37</c:v>
                </c:pt>
                <c:pt idx="2974">
                  <c:v>38</c:v>
                </c:pt>
                <c:pt idx="2975">
                  <c:v>38</c:v>
                </c:pt>
                <c:pt idx="2976">
                  <c:v>47</c:v>
                </c:pt>
                <c:pt idx="2977">
                  <c:v>47</c:v>
                </c:pt>
                <c:pt idx="2978">
                  <c:v>51</c:v>
                </c:pt>
                <c:pt idx="2979">
                  <c:v>42</c:v>
                </c:pt>
                <c:pt idx="2980">
                  <c:v>29</c:v>
                </c:pt>
                <c:pt idx="2981">
                  <c:v>52</c:v>
                </c:pt>
                <c:pt idx="2982">
                  <c:v>38</c:v>
                </c:pt>
                <c:pt idx="2983">
                  <c:v>52</c:v>
                </c:pt>
                <c:pt idx="2984">
                  <c:v>42</c:v>
                </c:pt>
                <c:pt idx="2985">
                  <c:v>34</c:v>
                </c:pt>
                <c:pt idx="2986">
                  <c:v>41</c:v>
                </c:pt>
                <c:pt idx="2987">
                  <c:v>39</c:v>
                </c:pt>
                <c:pt idx="2988">
                  <c:v>41</c:v>
                </c:pt>
                <c:pt idx="2989">
                  <c:v>39</c:v>
                </c:pt>
                <c:pt idx="2990">
                  <c:v>39</c:v>
                </c:pt>
                <c:pt idx="2991">
                  <c:v>33</c:v>
                </c:pt>
                <c:pt idx="2992">
                  <c:v>53</c:v>
                </c:pt>
                <c:pt idx="2993">
                  <c:v>32</c:v>
                </c:pt>
                <c:pt idx="2994">
                  <c:v>37</c:v>
                </c:pt>
                <c:pt idx="2995">
                  <c:v>37</c:v>
                </c:pt>
                <c:pt idx="2996">
                  <c:v>43</c:v>
                </c:pt>
                <c:pt idx="2997">
                  <c:v>46</c:v>
                </c:pt>
                <c:pt idx="2998">
                  <c:v>33</c:v>
                </c:pt>
                <c:pt idx="2999">
                  <c:v>44</c:v>
                </c:pt>
                <c:pt idx="3000">
                  <c:v>44</c:v>
                </c:pt>
              </c:numCache>
            </c:numRef>
          </c:val>
          <c:smooth val="0"/>
          <c:extLst>
            <c:ext xmlns:c16="http://schemas.microsoft.com/office/drawing/2014/chart" uri="{C3380CC4-5D6E-409C-BE32-E72D297353CC}">
              <c16:uniqueId val="{00000003-DAE7-499A-8C9C-C8BA166C7C17}"/>
            </c:ext>
          </c:extLst>
        </c:ser>
        <c:dLbls>
          <c:showLegendKey val="0"/>
          <c:showVal val="0"/>
          <c:showCatName val="0"/>
          <c:showSerName val="0"/>
          <c:showPercent val="0"/>
          <c:showBubbleSize val="0"/>
        </c:dLbls>
        <c:smooth val="0"/>
        <c:axId val="407342080"/>
        <c:axId val="407343872"/>
      </c:lineChart>
      <c:catAx>
        <c:axId val="4073420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7343872"/>
        <c:crosses val="autoZero"/>
        <c:auto val="1"/>
        <c:lblAlgn val="ctr"/>
        <c:lblOffset val="100"/>
        <c:noMultiLvlLbl val="0"/>
      </c:catAx>
      <c:valAx>
        <c:axId val="40734387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7342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10947580150612"/>
          <c:y val="6.4892926670992862E-2"/>
          <c:w val="0.84607035101920669"/>
          <c:h val="0.58255453305196037"/>
        </c:manualLayout>
      </c:layout>
      <c:lineChart>
        <c:grouping val="standard"/>
        <c:varyColors val="0"/>
        <c:ser>
          <c:idx val="0"/>
          <c:order val="0"/>
          <c:tx>
            <c:v>pva 4g</c:v>
          </c:tx>
          <c:spPr>
            <a:ln w="28575" cap="rnd">
              <a:solidFill>
                <a:schemeClr val="accent1"/>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B$2:$B$3487</c:f>
              <c:numCache>
                <c:formatCode>General</c:formatCode>
                <c:ptCount val="3486"/>
                <c:pt idx="0">
                  <c:v>96.036057</c:v>
                </c:pt>
                <c:pt idx="1">
                  <c:v>96.015777</c:v>
                </c:pt>
                <c:pt idx="2">
                  <c:v>95.998480000000001</c:v>
                </c:pt>
                <c:pt idx="3">
                  <c:v>95.997842000000006</c:v>
                </c:pt>
                <c:pt idx="4">
                  <c:v>96.011994000000001</c:v>
                </c:pt>
                <c:pt idx="5">
                  <c:v>96.028700999999998</c:v>
                </c:pt>
                <c:pt idx="6">
                  <c:v>96.038180999999994</c:v>
                </c:pt>
                <c:pt idx="7">
                  <c:v>96.039261999999994</c:v>
                </c:pt>
                <c:pt idx="8">
                  <c:v>96.035996999999995</c:v>
                </c:pt>
                <c:pt idx="9">
                  <c:v>96.032577000000003</c:v>
                </c:pt>
                <c:pt idx="10">
                  <c:v>96.030732</c:v>
                </c:pt>
                <c:pt idx="11">
                  <c:v>96.028356000000002</c:v>
                </c:pt>
                <c:pt idx="12">
                  <c:v>96.020797000000002</c:v>
                </c:pt>
                <c:pt idx="13">
                  <c:v>96.006039999999999</c:v>
                </c:pt>
                <c:pt idx="14">
                  <c:v>95.988750999999993</c:v>
                </c:pt>
                <c:pt idx="15">
                  <c:v>95.977514999999997</c:v>
                </c:pt>
                <c:pt idx="16">
                  <c:v>95.977536999999998</c:v>
                </c:pt>
                <c:pt idx="17">
                  <c:v>95.987367000000006</c:v>
                </c:pt>
                <c:pt idx="18">
                  <c:v>96.002387999999996</c:v>
                </c:pt>
                <c:pt idx="19">
                  <c:v>96.018478999999999</c:v>
                </c:pt>
                <c:pt idx="20">
                  <c:v>96.031227999999999</c:v>
                </c:pt>
                <c:pt idx="21">
                  <c:v>96.034650999999997</c:v>
                </c:pt>
                <c:pt idx="22">
                  <c:v>96.023774000000003</c:v>
                </c:pt>
                <c:pt idx="23">
                  <c:v>95.999654000000007</c:v>
                </c:pt>
                <c:pt idx="24">
                  <c:v>95.971507000000003</c:v>
                </c:pt>
                <c:pt idx="25">
                  <c:v>95.952440999999993</c:v>
                </c:pt>
                <c:pt idx="26">
                  <c:v>95.950515999999993</c:v>
                </c:pt>
                <c:pt idx="27">
                  <c:v>95.962930999999998</c:v>
                </c:pt>
                <c:pt idx="28">
                  <c:v>95.979776000000001</c:v>
                </c:pt>
                <c:pt idx="29">
                  <c:v>95.992493999999994</c:v>
                </c:pt>
                <c:pt idx="30">
                  <c:v>95.997679000000005</c:v>
                </c:pt>
                <c:pt idx="31">
                  <c:v>95.993471999999997</c:v>
                </c:pt>
                <c:pt idx="32">
                  <c:v>95.976495</c:v>
                </c:pt>
                <c:pt idx="33">
                  <c:v>95.946010000000001</c:v>
                </c:pt>
                <c:pt idx="34">
                  <c:v>95.909486000000001</c:v>
                </c:pt>
                <c:pt idx="35">
                  <c:v>95.879852</c:v>
                </c:pt>
                <c:pt idx="36">
                  <c:v>95.866141999999996</c:v>
                </c:pt>
                <c:pt idx="37">
                  <c:v>95.868307999999999</c:v>
                </c:pt>
                <c:pt idx="38">
                  <c:v>95.881630000000001</c:v>
                </c:pt>
                <c:pt idx="39">
                  <c:v>95.903194999999997</c:v>
                </c:pt>
                <c:pt idx="40">
                  <c:v>95.931888999999998</c:v>
                </c:pt>
                <c:pt idx="41">
                  <c:v>95.963587000000004</c:v>
                </c:pt>
                <c:pt idx="42">
                  <c:v>95.989490000000004</c:v>
                </c:pt>
                <c:pt idx="43">
                  <c:v>95.999671000000006</c:v>
                </c:pt>
                <c:pt idx="44">
                  <c:v>95.987904</c:v>
                </c:pt>
                <c:pt idx="45">
                  <c:v>95.954631000000006</c:v>
                </c:pt>
                <c:pt idx="46">
                  <c:v>95.906893999999994</c:v>
                </c:pt>
                <c:pt idx="47">
                  <c:v>95.856232000000006</c:v>
                </c:pt>
                <c:pt idx="48">
                  <c:v>95.814567999999994</c:v>
                </c:pt>
                <c:pt idx="49">
                  <c:v>95.788314</c:v>
                </c:pt>
                <c:pt idx="50">
                  <c:v>95.774538000000007</c:v>
                </c:pt>
                <c:pt idx="51">
                  <c:v>95.763790999999998</c:v>
                </c:pt>
                <c:pt idx="52">
                  <c:v>95.748727000000002</c:v>
                </c:pt>
                <c:pt idx="53">
                  <c:v>95.731573999999995</c:v>
                </c:pt>
                <c:pt idx="54">
                  <c:v>95.723703</c:v>
                </c:pt>
                <c:pt idx="55">
                  <c:v>95.736491999999998</c:v>
                </c:pt>
                <c:pt idx="56">
                  <c:v>95.771958999999995</c:v>
                </c:pt>
                <c:pt idx="57">
                  <c:v>95.823364999999995</c:v>
                </c:pt>
                <c:pt idx="58">
                  <c:v>95.880885000000006</c:v>
                </c:pt>
                <c:pt idx="59">
                  <c:v>95.933085000000005</c:v>
                </c:pt>
                <c:pt idx="60">
                  <c:v>95.968441999999996</c:v>
                </c:pt>
                <c:pt idx="61">
                  <c:v>95.978864999999999</c:v>
                </c:pt>
                <c:pt idx="62">
                  <c:v>95.963693000000006</c:v>
                </c:pt>
                <c:pt idx="63">
                  <c:v>95.930531000000002</c:v>
                </c:pt>
                <c:pt idx="64">
                  <c:v>95.889914000000005</c:v>
                </c:pt>
                <c:pt idx="65">
                  <c:v>95.849784</c:v>
                </c:pt>
                <c:pt idx="66">
                  <c:v>95.815475000000006</c:v>
                </c:pt>
                <c:pt idx="67">
                  <c:v>95.794017999999994</c:v>
                </c:pt>
                <c:pt idx="68">
                  <c:v>95.792477000000005</c:v>
                </c:pt>
                <c:pt idx="69">
                  <c:v>95.806192999999993</c:v>
                </c:pt>
                <c:pt idx="70">
                  <c:v>95.819812999999996</c:v>
                </c:pt>
                <c:pt idx="71">
                  <c:v>95.827089000000001</c:v>
                </c:pt>
                <c:pt idx="72">
                  <c:v>95.839258999999998</c:v>
                </c:pt>
                <c:pt idx="73">
                  <c:v>95.868955</c:v>
                </c:pt>
                <c:pt idx="74">
                  <c:v>95.910870000000003</c:v>
                </c:pt>
                <c:pt idx="75">
                  <c:v>95.944856999999999</c:v>
                </c:pt>
                <c:pt idx="76">
                  <c:v>95.959909999999994</c:v>
                </c:pt>
                <c:pt idx="77">
                  <c:v>95.966994999999997</c:v>
                </c:pt>
                <c:pt idx="78">
                  <c:v>95.983949999999993</c:v>
                </c:pt>
                <c:pt idx="79">
                  <c:v>96.015022999999999</c:v>
                </c:pt>
                <c:pt idx="80">
                  <c:v>96.044391000000005</c:v>
                </c:pt>
                <c:pt idx="81">
                  <c:v>96.044824000000006</c:v>
                </c:pt>
                <c:pt idx="82">
                  <c:v>96.000414000000006</c:v>
                </c:pt>
                <c:pt idx="83">
                  <c:v>95.925220999999993</c:v>
                </c:pt>
                <c:pt idx="84">
                  <c:v>95.851547999999994</c:v>
                </c:pt>
                <c:pt idx="85">
                  <c:v>95.802915999999996</c:v>
                </c:pt>
                <c:pt idx="86">
                  <c:v>95.785884999999993</c:v>
                </c:pt>
                <c:pt idx="87">
                  <c:v>95.794464000000005</c:v>
                </c:pt>
                <c:pt idx="88">
                  <c:v>95.814476999999997</c:v>
                </c:pt>
                <c:pt idx="89">
                  <c:v>95.827214999999995</c:v>
                </c:pt>
                <c:pt idx="90">
                  <c:v>95.818471000000002</c:v>
                </c:pt>
                <c:pt idx="91">
                  <c:v>95.789991000000001</c:v>
                </c:pt>
                <c:pt idx="92">
                  <c:v>95.760934000000006</c:v>
                </c:pt>
                <c:pt idx="93">
                  <c:v>95.755322000000007</c:v>
                </c:pt>
                <c:pt idx="94">
                  <c:v>95.781412000000003</c:v>
                </c:pt>
                <c:pt idx="95">
                  <c:v>95.823474000000004</c:v>
                </c:pt>
                <c:pt idx="96">
                  <c:v>95.861092999999997</c:v>
                </c:pt>
                <c:pt idx="97">
                  <c:v>95.889821999999995</c:v>
                </c:pt>
                <c:pt idx="98">
                  <c:v>95.910482000000002</c:v>
                </c:pt>
                <c:pt idx="99">
                  <c:v>95.912935000000004</c:v>
                </c:pt>
                <c:pt idx="100">
                  <c:v>95.890099000000006</c:v>
                </c:pt>
                <c:pt idx="101">
                  <c:v>95.856485000000006</c:v>
                </c:pt>
                <c:pt idx="102">
                  <c:v>95.831800000000001</c:v>
                </c:pt>
                <c:pt idx="103">
                  <c:v>95.817914999999999</c:v>
                </c:pt>
                <c:pt idx="104">
                  <c:v>95.809030000000007</c:v>
                </c:pt>
                <c:pt idx="105">
                  <c:v>95.808179999999993</c:v>
                </c:pt>
                <c:pt idx="106">
                  <c:v>95.821629000000001</c:v>
                </c:pt>
                <c:pt idx="107">
                  <c:v>95.837858999999995</c:v>
                </c:pt>
                <c:pt idx="108">
                  <c:v>95.832353999999995</c:v>
                </c:pt>
                <c:pt idx="109">
                  <c:v>95.799312</c:v>
                </c:pt>
                <c:pt idx="110">
                  <c:v>95.760919000000001</c:v>
                </c:pt>
                <c:pt idx="111">
                  <c:v>95.750681999999998</c:v>
                </c:pt>
                <c:pt idx="112">
                  <c:v>95.787116999999995</c:v>
                </c:pt>
                <c:pt idx="113">
                  <c:v>95.845202</c:v>
                </c:pt>
                <c:pt idx="114">
                  <c:v>95.870919999999998</c:v>
                </c:pt>
                <c:pt idx="115">
                  <c:v>95.846286000000006</c:v>
                </c:pt>
                <c:pt idx="116">
                  <c:v>95.813332000000003</c:v>
                </c:pt>
                <c:pt idx="117">
                  <c:v>95.816044000000005</c:v>
                </c:pt>
                <c:pt idx="118">
                  <c:v>95.847042999999999</c:v>
                </c:pt>
                <c:pt idx="119">
                  <c:v>95.862178999999998</c:v>
                </c:pt>
                <c:pt idx="120">
                  <c:v>95.844023000000007</c:v>
                </c:pt>
                <c:pt idx="121">
                  <c:v>95.816989000000007</c:v>
                </c:pt>
                <c:pt idx="122">
                  <c:v>95.803915000000003</c:v>
                </c:pt>
                <c:pt idx="123">
                  <c:v>95.804624000000004</c:v>
                </c:pt>
                <c:pt idx="124">
                  <c:v>95.796790999999999</c:v>
                </c:pt>
                <c:pt idx="125">
                  <c:v>95.755422999999993</c:v>
                </c:pt>
                <c:pt idx="126">
                  <c:v>95.692661999999999</c:v>
                </c:pt>
                <c:pt idx="127">
                  <c:v>95.658642</c:v>
                </c:pt>
                <c:pt idx="128">
                  <c:v>95.682287000000002</c:v>
                </c:pt>
                <c:pt idx="129">
                  <c:v>95.732938000000004</c:v>
                </c:pt>
                <c:pt idx="130">
                  <c:v>95.765636999999998</c:v>
                </c:pt>
                <c:pt idx="131">
                  <c:v>95.777771000000001</c:v>
                </c:pt>
                <c:pt idx="132">
                  <c:v>95.792888000000005</c:v>
                </c:pt>
                <c:pt idx="133">
                  <c:v>95.821434999999994</c:v>
                </c:pt>
                <c:pt idx="134">
                  <c:v>95.844513000000006</c:v>
                </c:pt>
                <c:pt idx="135">
                  <c:v>95.832030000000003</c:v>
                </c:pt>
                <c:pt idx="136">
                  <c:v>95.792775000000006</c:v>
                </c:pt>
                <c:pt idx="137">
                  <c:v>95.770366999999993</c:v>
                </c:pt>
                <c:pt idx="138">
                  <c:v>95.773351000000005</c:v>
                </c:pt>
                <c:pt idx="139">
                  <c:v>95.764409999999998</c:v>
                </c:pt>
                <c:pt idx="140">
                  <c:v>95.708726999999996</c:v>
                </c:pt>
                <c:pt idx="141">
                  <c:v>95.605771000000004</c:v>
                </c:pt>
                <c:pt idx="142">
                  <c:v>95.495213000000007</c:v>
                </c:pt>
                <c:pt idx="143">
                  <c:v>95.446141999999995</c:v>
                </c:pt>
                <c:pt idx="144">
                  <c:v>95.519130000000004</c:v>
                </c:pt>
                <c:pt idx="145">
                  <c:v>95.684721999999994</c:v>
                </c:pt>
                <c:pt idx="146">
                  <c:v>95.805001000000004</c:v>
                </c:pt>
                <c:pt idx="147">
                  <c:v>95.806545</c:v>
                </c:pt>
                <c:pt idx="148">
                  <c:v>95.777023</c:v>
                </c:pt>
                <c:pt idx="149">
                  <c:v>95.781643000000003</c:v>
                </c:pt>
                <c:pt idx="150">
                  <c:v>95.815017999999995</c:v>
                </c:pt>
                <c:pt idx="151">
                  <c:v>95.857712000000006</c:v>
                </c:pt>
                <c:pt idx="152">
                  <c:v>95.895161999999999</c:v>
                </c:pt>
                <c:pt idx="153">
                  <c:v>95.917832000000004</c:v>
                </c:pt>
                <c:pt idx="154">
                  <c:v>95.918143999999998</c:v>
                </c:pt>
                <c:pt idx="155">
                  <c:v>95.890131999999994</c:v>
                </c:pt>
                <c:pt idx="156">
                  <c:v>95.836214999999996</c:v>
                </c:pt>
                <c:pt idx="157">
                  <c:v>95.771519999999995</c:v>
                </c:pt>
                <c:pt idx="158">
                  <c:v>95.716134999999994</c:v>
                </c:pt>
                <c:pt idx="159">
                  <c:v>95.676756999999995</c:v>
                </c:pt>
                <c:pt idx="160">
                  <c:v>95.637055000000004</c:v>
                </c:pt>
                <c:pt idx="161">
                  <c:v>95.581689999999995</c:v>
                </c:pt>
                <c:pt idx="162">
                  <c:v>95.530597</c:v>
                </c:pt>
                <c:pt idx="163">
                  <c:v>95.517944999999997</c:v>
                </c:pt>
                <c:pt idx="164">
                  <c:v>95.552153000000004</c:v>
                </c:pt>
                <c:pt idx="165">
                  <c:v>95.622551999999999</c:v>
                </c:pt>
                <c:pt idx="166">
                  <c:v>95.710057000000006</c:v>
                </c:pt>
                <c:pt idx="167">
                  <c:v>95.784488999999994</c:v>
                </c:pt>
                <c:pt idx="168">
                  <c:v>95.818145000000001</c:v>
                </c:pt>
                <c:pt idx="169">
                  <c:v>95.811333000000005</c:v>
                </c:pt>
                <c:pt idx="170">
                  <c:v>95.791225999999995</c:v>
                </c:pt>
                <c:pt idx="171">
                  <c:v>95.780028999999999</c:v>
                </c:pt>
                <c:pt idx="172">
                  <c:v>95.771231999999998</c:v>
                </c:pt>
                <c:pt idx="173">
                  <c:v>95.740907000000007</c:v>
                </c:pt>
                <c:pt idx="174">
                  <c:v>95.683407000000003</c:v>
                </c:pt>
                <c:pt idx="175">
                  <c:v>95.625380000000007</c:v>
                </c:pt>
                <c:pt idx="176">
                  <c:v>95.600513000000007</c:v>
                </c:pt>
                <c:pt idx="177">
                  <c:v>95.605474999999998</c:v>
                </c:pt>
                <c:pt idx="178">
                  <c:v>95.595571000000007</c:v>
                </c:pt>
                <c:pt idx="179">
                  <c:v>95.564142000000004</c:v>
                </c:pt>
                <c:pt idx="180">
                  <c:v>95.558425</c:v>
                </c:pt>
                <c:pt idx="181">
                  <c:v>95.598498000000006</c:v>
                </c:pt>
                <c:pt idx="182">
                  <c:v>95.663854000000001</c:v>
                </c:pt>
                <c:pt idx="183">
                  <c:v>95.718647000000004</c:v>
                </c:pt>
                <c:pt idx="184">
                  <c:v>95.755449999999996</c:v>
                </c:pt>
                <c:pt idx="185">
                  <c:v>95.799340999999998</c:v>
                </c:pt>
                <c:pt idx="186">
                  <c:v>95.852237000000002</c:v>
                </c:pt>
                <c:pt idx="187">
                  <c:v>95.889094999999998</c:v>
                </c:pt>
                <c:pt idx="188">
                  <c:v>95.892223999999999</c:v>
                </c:pt>
                <c:pt idx="189">
                  <c:v>95.868500999999995</c:v>
                </c:pt>
                <c:pt idx="190">
                  <c:v>95.840001999999998</c:v>
                </c:pt>
                <c:pt idx="191">
                  <c:v>95.812813000000006</c:v>
                </c:pt>
                <c:pt idx="192">
                  <c:v>95.765984000000003</c:v>
                </c:pt>
                <c:pt idx="193">
                  <c:v>95.694027000000006</c:v>
                </c:pt>
                <c:pt idx="194">
                  <c:v>95.632306999999997</c:v>
                </c:pt>
                <c:pt idx="195">
                  <c:v>95.620345999999998</c:v>
                </c:pt>
                <c:pt idx="196">
                  <c:v>95.669893999999999</c:v>
                </c:pt>
                <c:pt idx="197">
                  <c:v>95.742537999999996</c:v>
                </c:pt>
                <c:pt idx="198">
                  <c:v>95.776892000000004</c:v>
                </c:pt>
                <c:pt idx="199">
                  <c:v>95.774305999999996</c:v>
                </c:pt>
                <c:pt idx="200">
                  <c:v>95.784827000000007</c:v>
                </c:pt>
                <c:pt idx="201">
                  <c:v>95.828813999999994</c:v>
                </c:pt>
                <c:pt idx="202">
                  <c:v>95.892351000000005</c:v>
                </c:pt>
                <c:pt idx="203">
                  <c:v>95.949956999999998</c:v>
                </c:pt>
                <c:pt idx="204">
                  <c:v>95.984335999999999</c:v>
                </c:pt>
                <c:pt idx="205">
                  <c:v>95.995941000000002</c:v>
                </c:pt>
                <c:pt idx="206">
                  <c:v>95.994895</c:v>
                </c:pt>
                <c:pt idx="207">
                  <c:v>95.98751</c:v>
                </c:pt>
                <c:pt idx="208">
                  <c:v>95.969410999999994</c:v>
                </c:pt>
                <c:pt idx="209">
                  <c:v>95.928787999999997</c:v>
                </c:pt>
                <c:pt idx="210">
                  <c:v>95.858423999999999</c:v>
                </c:pt>
                <c:pt idx="211">
                  <c:v>95.768208000000001</c:v>
                </c:pt>
                <c:pt idx="212">
                  <c:v>95.685657000000006</c:v>
                </c:pt>
                <c:pt idx="213">
                  <c:v>95.642217000000002</c:v>
                </c:pt>
                <c:pt idx="214">
                  <c:v>95.654380000000003</c:v>
                </c:pt>
                <c:pt idx="215">
                  <c:v>95.708326</c:v>
                </c:pt>
                <c:pt idx="216">
                  <c:v>95.765921000000006</c:v>
                </c:pt>
                <c:pt idx="217">
                  <c:v>95.794684000000004</c:v>
                </c:pt>
                <c:pt idx="218">
                  <c:v>95.785967999999997</c:v>
                </c:pt>
                <c:pt idx="219">
                  <c:v>95.746561</c:v>
                </c:pt>
                <c:pt idx="220">
                  <c:v>95.696475000000007</c:v>
                </c:pt>
                <c:pt idx="221">
                  <c:v>95.671665000000004</c:v>
                </c:pt>
                <c:pt idx="222">
                  <c:v>95.697299999999998</c:v>
                </c:pt>
                <c:pt idx="223">
                  <c:v>95.765731000000002</c:v>
                </c:pt>
                <c:pt idx="224">
                  <c:v>95.849365000000006</c:v>
                </c:pt>
                <c:pt idx="225">
                  <c:v>95.916813000000005</c:v>
                </c:pt>
                <c:pt idx="226">
                  <c:v>95.943200000000004</c:v>
                </c:pt>
                <c:pt idx="227">
                  <c:v>95.918531999999999</c:v>
                </c:pt>
                <c:pt idx="228">
                  <c:v>95.847174999999993</c:v>
                </c:pt>
                <c:pt idx="229">
                  <c:v>95.747343000000001</c:v>
                </c:pt>
                <c:pt idx="230">
                  <c:v>95.656127999999995</c:v>
                </c:pt>
                <c:pt idx="231">
                  <c:v>95.610569999999996</c:v>
                </c:pt>
                <c:pt idx="232">
                  <c:v>95.622247999999999</c:v>
                </c:pt>
                <c:pt idx="233">
                  <c:v>95.678753999999998</c:v>
                </c:pt>
                <c:pt idx="234">
                  <c:v>95.748600999999994</c:v>
                </c:pt>
                <c:pt idx="235">
                  <c:v>95.791157999999996</c:v>
                </c:pt>
                <c:pt idx="236">
                  <c:v>95.784805000000006</c:v>
                </c:pt>
                <c:pt idx="237">
                  <c:v>95.742418000000001</c:v>
                </c:pt>
                <c:pt idx="238">
                  <c:v>95.694040999999999</c:v>
                </c:pt>
                <c:pt idx="239">
                  <c:v>95.660338999999993</c:v>
                </c:pt>
                <c:pt idx="240">
                  <c:v>95.647626000000002</c:v>
                </c:pt>
                <c:pt idx="241">
                  <c:v>95.659191000000007</c:v>
                </c:pt>
                <c:pt idx="242">
                  <c:v>95.690595000000002</c:v>
                </c:pt>
                <c:pt idx="243">
                  <c:v>95.721208000000004</c:v>
                </c:pt>
                <c:pt idx="244">
                  <c:v>95.730575999999999</c:v>
                </c:pt>
                <c:pt idx="245">
                  <c:v>95.719455999999994</c:v>
                </c:pt>
                <c:pt idx="246">
                  <c:v>95.709601000000006</c:v>
                </c:pt>
                <c:pt idx="247">
                  <c:v>95.716395000000006</c:v>
                </c:pt>
                <c:pt idx="248">
                  <c:v>95.712909999999994</c:v>
                </c:pt>
                <c:pt idx="249">
                  <c:v>95.651878999999994</c:v>
                </c:pt>
                <c:pt idx="250">
                  <c:v>95.545737000000003</c:v>
                </c:pt>
                <c:pt idx="251">
                  <c:v>95.452786000000003</c:v>
                </c:pt>
                <c:pt idx="252">
                  <c:v>95.411130999999997</c:v>
                </c:pt>
                <c:pt idx="253">
                  <c:v>95.424017000000006</c:v>
                </c:pt>
                <c:pt idx="254">
                  <c:v>95.428989000000001</c:v>
                </c:pt>
                <c:pt idx="255">
                  <c:v>95.368114000000006</c:v>
                </c:pt>
                <c:pt idx="256">
                  <c:v>95.325201000000007</c:v>
                </c:pt>
                <c:pt idx="257">
                  <c:v>95.394750999999999</c:v>
                </c:pt>
                <c:pt idx="258">
                  <c:v>95.538353999999998</c:v>
                </c:pt>
                <c:pt idx="259">
                  <c:v>95.672897000000006</c:v>
                </c:pt>
                <c:pt idx="260">
                  <c:v>95.749841000000004</c:v>
                </c:pt>
                <c:pt idx="261">
                  <c:v>95.768033000000003</c:v>
                </c:pt>
                <c:pt idx="262">
                  <c:v>95.747112999999999</c:v>
                </c:pt>
                <c:pt idx="263">
                  <c:v>95.687996999999996</c:v>
                </c:pt>
                <c:pt idx="264">
                  <c:v>95.593582999999995</c:v>
                </c:pt>
                <c:pt idx="265">
                  <c:v>95.532151999999996</c:v>
                </c:pt>
                <c:pt idx="266">
                  <c:v>95.570622999999998</c:v>
                </c:pt>
                <c:pt idx="267">
                  <c:v>95.671987000000001</c:v>
                </c:pt>
                <c:pt idx="268">
                  <c:v>95.757881999999995</c:v>
                </c:pt>
                <c:pt idx="269">
                  <c:v>95.798169999999999</c:v>
                </c:pt>
                <c:pt idx="270">
                  <c:v>95.814850000000007</c:v>
                </c:pt>
                <c:pt idx="271">
                  <c:v>95.839603999999994</c:v>
                </c:pt>
                <c:pt idx="272">
                  <c:v>95.875187999999994</c:v>
                </c:pt>
                <c:pt idx="273">
                  <c:v>95.892723000000004</c:v>
                </c:pt>
                <c:pt idx="274">
                  <c:v>95.870992999999999</c:v>
                </c:pt>
                <c:pt idx="275">
                  <c:v>95.828643</c:v>
                </c:pt>
                <c:pt idx="276">
                  <c:v>95.797805999999994</c:v>
                </c:pt>
                <c:pt idx="277">
                  <c:v>95.785435000000007</c:v>
                </c:pt>
                <c:pt idx="278">
                  <c:v>95.780466000000004</c:v>
                </c:pt>
                <c:pt idx="279">
                  <c:v>95.777040999999997</c:v>
                </c:pt>
                <c:pt idx="280">
                  <c:v>95.774595000000005</c:v>
                </c:pt>
                <c:pt idx="281">
                  <c:v>95.766158000000004</c:v>
                </c:pt>
                <c:pt idx="282">
                  <c:v>95.741704999999996</c:v>
                </c:pt>
                <c:pt idx="283">
                  <c:v>95.704032999999995</c:v>
                </c:pt>
                <c:pt idx="284">
                  <c:v>95.674385000000001</c:v>
                </c:pt>
                <c:pt idx="285">
                  <c:v>95.679277999999996</c:v>
                </c:pt>
                <c:pt idx="286">
                  <c:v>95.728267000000002</c:v>
                </c:pt>
                <c:pt idx="287">
                  <c:v>95.794745000000006</c:v>
                </c:pt>
                <c:pt idx="288">
                  <c:v>95.835843999999994</c:v>
                </c:pt>
                <c:pt idx="289">
                  <c:v>95.848455000000001</c:v>
                </c:pt>
                <c:pt idx="290">
                  <c:v>95.858984000000007</c:v>
                </c:pt>
                <c:pt idx="291">
                  <c:v>95.867726000000005</c:v>
                </c:pt>
                <c:pt idx="292">
                  <c:v>95.859954000000002</c:v>
                </c:pt>
                <c:pt idx="293">
                  <c:v>95.835407000000004</c:v>
                </c:pt>
                <c:pt idx="294">
                  <c:v>95.810111000000006</c:v>
                </c:pt>
                <c:pt idx="295">
                  <c:v>95.805715000000006</c:v>
                </c:pt>
                <c:pt idx="296">
                  <c:v>95.832417000000007</c:v>
                </c:pt>
                <c:pt idx="297">
                  <c:v>95.876096000000004</c:v>
                </c:pt>
                <c:pt idx="298">
                  <c:v>95.909085000000005</c:v>
                </c:pt>
                <c:pt idx="299">
                  <c:v>95.919236999999995</c:v>
                </c:pt>
                <c:pt idx="300">
                  <c:v>95.915595999999994</c:v>
                </c:pt>
                <c:pt idx="301">
                  <c:v>95.906983999999994</c:v>
                </c:pt>
                <c:pt idx="302">
                  <c:v>95.887907999999996</c:v>
                </c:pt>
                <c:pt idx="303">
                  <c:v>95.845825000000005</c:v>
                </c:pt>
                <c:pt idx="304">
                  <c:v>95.779447000000005</c:v>
                </c:pt>
                <c:pt idx="305">
                  <c:v>95.704616999999999</c:v>
                </c:pt>
                <c:pt idx="306">
                  <c:v>95.646593999999993</c:v>
                </c:pt>
                <c:pt idx="307">
                  <c:v>95.632947000000001</c:v>
                </c:pt>
                <c:pt idx="308">
                  <c:v>95.684119999999993</c:v>
                </c:pt>
                <c:pt idx="309">
                  <c:v>95.781234999999995</c:v>
                </c:pt>
                <c:pt idx="310">
                  <c:v>95.845151000000001</c:v>
                </c:pt>
                <c:pt idx="311">
                  <c:v>95.817131000000003</c:v>
                </c:pt>
                <c:pt idx="312">
                  <c:v>95.738551000000001</c:v>
                </c:pt>
                <c:pt idx="313">
                  <c:v>95.676936999999995</c:v>
                </c:pt>
                <c:pt idx="314">
                  <c:v>95.654814999999999</c:v>
                </c:pt>
                <c:pt idx="315">
                  <c:v>95.660627000000005</c:v>
                </c:pt>
                <c:pt idx="316">
                  <c:v>95.671075000000002</c:v>
                </c:pt>
                <c:pt idx="317">
                  <c:v>95.670100000000005</c:v>
                </c:pt>
                <c:pt idx="318">
                  <c:v>95.656903999999997</c:v>
                </c:pt>
                <c:pt idx="319">
                  <c:v>95.639807000000005</c:v>
                </c:pt>
                <c:pt idx="320">
                  <c:v>95.629507000000004</c:v>
                </c:pt>
                <c:pt idx="321">
                  <c:v>95.636814999999999</c:v>
                </c:pt>
                <c:pt idx="322">
                  <c:v>95.660331999999997</c:v>
                </c:pt>
                <c:pt idx="323">
                  <c:v>95.647643000000002</c:v>
                </c:pt>
                <c:pt idx="324">
                  <c:v>95.555400000000006</c:v>
                </c:pt>
                <c:pt idx="325">
                  <c:v>95.459095000000005</c:v>
                </c:pt>
                <c:pt idx="326">
                  <c:v>95.433818000000002</c:v>
                </c:pt>
                <c:pt idx="327">
                  <c:v>95.468560999999994</c:v>
                </c:pt>
                <c:pt idx="328">
                  <c:v>95.528103000000002</c:v>
                </c:pt>
                <c:pt idx="329">
                  <c:v>95.556531000000007</c:v>
                </c:pt>
                <c:pt idx="330">
                  <c:v>95.535786999999999</c:v>
                </c:pt>
                <c:pt idx="331">
                  <c:v>95.530007999999995</c:v>
                </c:pt>
                <c:pt idx="332">
                  <c:v>95.572057000000001</c:v>
                </c:pt>
                <c:pt idx="333">
                  <c:v>95.628964999999994</c:v>
                </c:pt>
                <c:pt idx="334">
                  <c:v>95.666459000000003</c:v>
                </c:pt>
                <c:pt idx="335">
                  <c:v>95.672860999999997</c:v>
                </c:pt>
                <c:pt idx="336">
                  <c:v>95.657319999999999</c:v>
                </c:pt>
                <c:pt idx="337">
                  <c:v>95.636297999999996</c:v>
                </c:pt>
                <c:pt idx="338">
                  <c:v>95.614752999999993</c:v>
                </c:pt>
                <c:pt idx="339">
                  <c:v>95.584023999999999</c:v>
                </c:pt>
                <c:pt idx="340">
                  <c:v>95.538624999999996</c:v>
                </c:pt>
                <c:pt idx="341">
                  <c:v>95.487554000000003</c:v>
                </c:pt>
                <c:pt idx="342">
                  <c:v>95.440617000000003</c:v>
                </c:pt>
                <c:pt idx="343">
                  <c:v>95.39931</c:v>
                </c:pt>
                <c:pt idx="344">
                  <c:v>95.364953999999997</c:v>
                </c:pt>
                <c:pt idx="345">
                  <c:v>95.333667000000005</c:v>
                </c:pt>
                <c:pt idx="346">
                  <c:v>95.299603000000005</c:v>
                </c:pt>
                <c:pt idx="347">
                  <c:v>95.271017000000001</c:v>
                </c:pt>
                <c:pt idx="348">
                  <c:v>95.262011999999999</c:v>
                </c:pt>
                <c:pt idx="349">
                  <c:v>95.261283000000006</c:v>
                </c:pt>
                <c:pt idx="350">
                  <c:v>95.246419000000003</c:v>
                </c:pt>
                <c:pt idx="351">
                  <c:v>95.241556000000003</c:v>
                </c:pt>
                <c:pt idx="352">
                  <c:v>95.266189999999995</c:v>
                </c:pt>
                <c:pt idx="353">
                  <c:v>95.290300999999999</c:v>
                </c:pt>
                <c:pt idx="354">
                  <c:v>95.302358999999996</c:v>
                </c:pt>
                <c:pt idx="355">
                  <c:v>95.316512000000003</c:v>
                </c:pt>
                <c:pt idx="356">
                  <c:v>95.341498999999999</c:v>
                </c:pt>
                <c:pt idx="357">
                  <c:v>95.372011000000001</c:v>
                </c:pt>
                <c:pt idx="358">
                  <c:v>95.393849000000003</c:v>
                </c:pt>
                <c:pt idx="359">
                  <c:v>95.394063000000003</c:v>
                </c:pt>
                <c:pt idx="360">
                  <c:v>95.363996999999998</c:v>
                </c:pt>
                <c:pt idx="361">
                  <c:v>95.304044000000005</c:v>
                </c:pt>
                <c:pt idx="362">
                  <c:v>95.230412000000001</c:v>
                </c:pt>
                <c:pt idx="363">
                  <c:v>95.169770999999997</c:v>
                </c:pt>
                <c:pt idx="364">
                  <c:v>95.136899999999997</c:v>
                </c:pt>
                <c:pt idx="365">
                  <c:v>95.118843999999996</c:v>
                </c:pt>
                <c:pt idx="366">
                  <c:v>95.088442000000001</c:v>
                </c:pt>
                <c:pt idx="367">
                  <c:v>95.036778999999996</c:v>
                </c:pt>
                <c:pt idx="368">
                  <c:v>94.987719999999996</c:v>
                </c:pt>
                <c:pt idx="369">
                  <c:v>94.965333000000001</c:v>
                </c:pt>
                <c:pt idx="370">
                  <c:v>94.947333</c:v>
                </c:pt>
                <c:pt idx="371">
                  <c:v>94.924467000000007</c:v>
                </c:pt>
                <c:pt idx="372">
                  <c:v>94.934822999999994</c:v>
                </c:pt>
                <c:pt idx="373">
                  <c:v>94.967693999999995</c:v>
                </c:pt>
                <c:pt idx="374">
                  <c:v>94.982482000000005</c:v>
                </c:pt>
                <c:pt idx="375">
                  <c:v>94.970907999999994</c:v>
                </c:pt>
                <c:pt idx="376">
                  <c:v>94.949698999999995</c:v>
                </c:pt>
                <c:pt idx="377">
                  <c:v>94.943928</c:v>
                </c:pt>
                <c:pt idx="378">
                  <c:v>94.966977999999997</c:v>
                </c:pt>
                <c:pt idx="379">
                  <c:v>94.996859000000001</c:v>
                </c:pt>
                <c:pt idx="380">
                  <c:v>94.978875000000002</c:v>
                </c:pt>
                <c:pt idx="381">
                  <c:v>94.892411999999993</c:v>
                </c:pt>
                <c:pt idx="382">
                  <c:v>94.784841999999998</c:v>
                </c:pt>
                <c:pt idx="383">
                  <c:v>94.704937000000001</c:v>
                </c:pt>
                <c:pt idx="384">
                  <c:v>94.660876999999999</c:v>
                </c:pt>
                <c:pt idx="385">
                  <c:v>94.634591999999998</c:v>
                </c:pt>
                <c:pt idx="386">
                  <c:v>94.604676999999995</c:v>
                </c:pt>
                <c:pt idx="387">
                  <c:v>94.569339999999997</c:v>
                </c:pt>
                <c:pt idx="388">
                  <c:v>94.545181999999997</c:v>
                </c:pt>
                <c:pt idx="389">
                  <c:v>94.545440999999997</c:v>
                </c:pt>
                <c:pt idx="390">
                  <c:v>94.567702999999995</c:v>
                </c:pt>
                <c:pt idx="391">
                  <c:v>94.597385000000003</c:v>
                </c:pt>
                <c:pt idx="392">
                  <c:v>94.620876999999993</c:v>
                </c:pt>
                <c:pt idx="393">
                  <c:v>94.632017000000005</c:v>
                </c:pt>
                <c:pt idx="394">
                  <c:v>94.629576</c:v>
                </c:pt>
                <c:pt idx="395">
                  <c:v>94.620711</c:v>
                </c:pt>
                <c:pt idx="396">
                  <c:v>94.619466000000003</c:v>
                </c:pt>
                <c:pt idx="397">
                  <c:v>94.632412000000002</c:v>
                </c:pt>
                <c:pt idx="398">
                  <c:v>94.644197000000005</c:v>
                </c:pt>
                <c:pt idx="399">
                  <c:v>94.626559999999998</c:v>
                </c:pt>
                <c:pt idx="400">
                  <c:v>94.570936000000003</c:v>
                </c:pt>
                <c:pt idx="401">
                  <c:v>94.503218000000004</c:v>
                </c:pt>
                <c:pt idx="402">
                  <c:v>94.458207999999999</c:v>
                </c:pt>
                <c:pt idx="403">
                  <c:v>94.448819</c:v>
                </c:pt>
                <c:pt idx="404">
                  <c:v>94.459765000000004</c:v>
                </c:pt>
                <c:pt idx="405">
                  <c:v>94.463836000000001</c:v>
                </c:pt>
                <c:pt idx="406">
                  <c:v>94.445367000000005</c:v>
                </c:pt>
                <c:pt idx="407">
                  <c:v>94.405826000000005</c:v>
                </c:pt>
                <c:pt idx="408">
                  <c:v>94.357932000000005</c:v>
                </c:pt>
                <c:pt idx="409">
                  <c:v>94.325546000000003</c:v>
                </c:pt>
                <c:pt idx="410">
                  <c:v>94.333556000000002</c:v>
                </c:pt>
                <c:pt idx="411">
                  <c:v>94.374521000000001</c:v>
                </c:pt>
                <c:pt idx="412">
                  <c:v>94.396062999999998</c:v>
                </c:pt>
                <c:pt idx="413">
                  <c:v>94.360011</c:v>
                </c:pt>
                <c:pt idx="414">
                  <c:v>94.288649000000007</c:v>
                </c:pt>
                <c:pt idx="415">
                  <c:v>94.223461</c:v>
                </c:pt>
                <c:pt idx="416">
                  <c:v>94.185708000000005</c:v>
                </c:pt>
                <c:pt idx="417">
                  <c:v>94.174791999999997</c:v>
                </c:pt>
                <c:pt idx="418">
                  <c:v>94.172769000000002</c:v>
                </c:pt>
                <c:pt idx="419">
                  <c:v>94.157848999999999</c:v>
                </c:pt>
                <c:pt idx="420">
                  <c:v>94.123795999999999</c:v>
                </c:pt>
                <c:pt idx="421">
                  <c:v>94.083455999999998</c:v>
                </c:pt>
                <c:pt idx="422">
                  <c:v>94.050898000000004</c:v>
                </c:pt>
                <c:pt idx="423">
                  <c:v>94.026123999999996</c:v>
                </c:pt>
                <c:pt idx="424">
                  <c:v>94.001576999999997</c:v>
                </c:pt>
                <c:pt idx="425">
                  <c:v>93.975393999999994</c:v>
                </c:pt>
                <c:pt idx="426">
                  <c:v>93.949000999999996</c:v>
                </c:pt>
                <c:pt idx="427">
                  <c:v>93.914388000000002</c:v>
                </c:pt>
                <c:pt idx="428">
                  <c:v>93.856959000000003</c:v>
                </c:pt>
                <c:pt idx="429">
                  <c:v>93.776266000000007</c:v>
                </c:pt>
                <c:pt idx="430">
                  <c:v>93.696741000000003</c:v>
                </c:pt>
                <c:pt idx="431">
                  <c:v>93.647531999999998</c:v>
                </c:pt>
                <c:pt idx="432">
                  <c:v>93.636304999999993</c:v>
                </c:pt>
                <c:pt idx="433">
                  <c:v>93.658126999999993</c:v>
                </c:pt>
                <c:pt idx="434">
                  <c:v>93.709757999999994</c:v>
                </c:pt>
                <c:pt idx="435">
                  <c:v>93.780120999999994</c:v>
                </c:pt>
                <c:pt idx="436">
                  <c:v>93.850429000000005</c:v>
                </c:pt>
                <c:pt idx="437">
                  <c:v>93.900339000000002</c:v>
                </c:pt>
                <c:pt idx="438">
                  <c:v>93.911794999999998</c:v>
                </c:pt>
                <c:pt idx="439">
                  <c:v>93.881898000000007</c:v>
                </c:pt>
                <c:pt idx="440">
                  <c:v>93.830101999999997</c:v>
                </c:pt>
                <c:pt idx="441">
                  <c:v>93.781751</c:v>
                </c:pt>
                <c:pt idx="442">
                  <c:v>93.745881999999995</c:v>
                </c:pt>
                <c:pt idx="443">
                  <c:v>93.716121000000001</c:v>
                </c:pt>
                <c:pt idx="444">
                  <c:v>93.686694000000003</c:v>
                </c:pt>
                <c:pt idx="445">
                  <c:v>93.657584999999997</c:v>
                </c:pt>
                <c:pt idx="446">
                  <c:v>93.625049000000004</c:v>
                </c:pt>
                <c:pt idx="447">
                  <c:v>93.579624999999993</c:v>
                </c:pt>
                <c:pt idx="448">
                  <c:v>93.521861999999999</c:v>
                </c:pt>
                <c:pt idx="449">
                  <c:v>93.469249000000005</c:v>
                </c:pt>
                <c:pt idx="450">
                  <c:v>93.439487</c:v>
                </c:pt>
                <c:pt idx="451">
                  <c:v>93.432018999999997</c:v>
                </c:pt>
                <c:pt idx="452">
                  <c:v>93.425314999999998</c:v>
                </c:pt>
                <c:pt idx="453">
                  <c:v>93.397077999999993</c:v>
                </c:pt>
                <c:pt idx="454">
                  <c:v>93.357892000000007</c:v>
                </c:pt>
                <c:pt idx="455">
                  <c:v>93.346112000000005</c:v>
                </c:pt>
                <c:pt idx="456">
                  <c:v>93.376018000000002</c:v>
                </c:pt>
                <c:pt idx="457">
                  <c:v>93.420147</c:v>
                </c:pt>
                <c:pt idx="458">
                  <c:v>93.445173999999994</c:v>
                </c:pt>
                <c:pt idx="459">
                  <c:v>93.441681000000003</c:v>
                </c:pt>
                <c:pt idx="460">
                  <c:v>93.419584</c:v>
                </c:pt>
                <c:pt idx="461">
                  <c:v>93.387929999999997</c:v>
                </c:pt>
                <c:pt idx="462">
                  <c:v>93.345896999999994</c:v>
                </c:pt>
                <c:pt idx="463">
                  <c:v>93.294920000000005</c:v>
                </c:pt>
                <c:pt idx="464">
                  <c:v>93.250343000000001</c:v>
                </c:pt>
                <c:pt idx="465">
                  <c:v>93.227592000000001</c:v>
                </c:pt>
                <c:pt idx="466">
                  <c:v>93.221740999999994</c:v>
                </c:pt>
                <c:pt idx="467">
                  <c:v>93.213295000000002</c:v>
                </c:pt>
                <c:pt idx="468">
                  <c:v>93.190911</c:v>
                </c:pt>
                <c:pt idx="469">
                  <c:v>93.162059999999997</c:v>
                </c:pt>
                <c:pt idx="470">
                  <c:v>93.142758000000001</c:v>
                </c:pt>
                <c:pt idx="471">
                  <c:v>93.140077000000005</c:v>
                </c:pt>
                <c:pt idx="472">
                  <c:v>93.148529999999994</c:v>
                </c:pt>
                <c:pt idx="473">
                  <c:v>93.159975000000003</c:v>
                </c:pt>
                <c:pt idx="474">
                  <c:v>93.166645000000003</c:v>
                </c:pt>
                <c:pt idx="475">
                  <c:v>93.154348999999996</c:v>
                </c:pt>
                <c:pt idx="476">
                  <c:v>93.107083000000003</c:v>
                </c:pt>
                <c:pt idx="477">
                  <c:v>93.029551999999995</c:v>
                </c:pt>
                <c:pt idx="478">
                  <c:v>92.954770999999994</c:v>
                </c:pt>
                <c:pt idx="479">
                  <c:v>92.917231000000001</c:v>
                </c:pt>
                <c:pt idx="480">
                  <c:v>92.924031999999997</c:v>
                </c:pt>
                <c:pt idx="481">
                  <c:v>92.953871000000007</c:v>
                </c:pt>
                <c:pt idx="482">
                  <c:v>92.978256000000002</c:v>
                </c:pt>
                <c:pt idx="483">
                  <c:v>92.984258999999994</c:v>
                </c:pt>
                <c:pt idx="484">
                  <c:v>92.977517000000006</c:v>
                </c:pt>
                <c:pt idx="485">
                  <c:v>92.965671</c:v>
                </c:pt>
                <c:pt idx="486">
                  <c:v>92.946318000000005</c:v>
                </c:pt>
                <c:pt idx="487">
                  <c:v>92.912591000000006</c:v>
                </c:pt>
                <c:pt idx="488">
                  <c:v>92.865016999999995</c:v>
                </c:pt>
                <c:pt idx="489">
                  <c:v>92.814787999999993</c:v>
                </c:pt>
                <c:pt idx="490">
                  <c:v>92.777664000000001</c:v>
                </c:pt>
                <c:pt idx="491">
                  <c:v>92.763439000000005</c:v>
                </c:pt>
                <c:pt idx="492">
                  <c:v>92.767759999999996</c:v>
                </c:pt>
                <c:pt idx="493">
                  <c:v>92.774332000000001</c:v>
                </c:pt>
                <c:pt idx="494">
                  <c:v>92.765765000000002</c:v>
                </c:pt>
                <c:pt idx="495">
                  <c:v>92.735196999999999</c:v>
                </c:pt>
                <c:pt idx="496">
                  <c:v>92.695937999999998</c:v>
                </c:pt>
                <c:pt idx="497">
                  <c:v>92.676034000000001</c:v>
                </c:pt>
                <c:pt idx="498">
                  <c:v>92.688734999999994</c:v>
                </c:pt>
                <c:pt idx="499">
                  <c:v>92.717569999999995</c:v>
                </c:pt>
                <c:pt idx="500">
                  <c:v>92.738850999999997</c:v>
                </c:pt>
                <c:pt idx="501">
                  <c:v>92.742885999999999</c:v>
                </c:pt>
                <c:pt idx="502">
                  <c:v>92.729933000000003</c:v>
                </c:pt>
                <c:pt idx="503">
                  <c:v>92.698549999999997</c:v>
                </c:pt>
                <c:pt idx="504">
                  <c:v>92.645362000000006</c:v>
                </c:pt>
                <c:pt idx="505">
                  <c:v>92.574057999999994</c:v>
                </c:pt>
                <c:pt idx="506">
                  <c:v>92.498739</c:v>
                </c:pt>
                <c:pt idx="507">
                  <c:v>92.438008999999994</c:v>
                </c:pt>
                <c:pt idx="508">
                  <c:v>92.407433999999995</c:v>
                </c:pt>
                <c:pt idx="509">
                  <c:v>92.413481000000004</c:v>
                </c:pt>
                <c:pt idx="510">
                  <c:v>92.448689999999999</c:v>
                </c:pt>
                <c:pt idx="511">
                  <c:v>92.492737000000005</c:v>
                </c:pt>
                <c:pt idx="512">
                  <c:v>92.524113</c:v>
                </c:pt>
                <c:pt idx="513">
                  <c:v>92.533918</c:v>
                </c:pt>
                <c:pt idx="514">
                  <c:v>92.527214000000001</c:v>
                </c:pt>
                <c:pt idx="515">
                  <c:v>92.513566999999995</c:v>
                </c:pt>
                <c:pt idx="516">
                  <c:v>92.500594000000007</c:v>
                </c:pt>
                <c:pt idx="517">
                  <c:v>92.493892000000002</c:v>
                </c:pt>
                <c:pt idx="518">
                  <c:v>92.495897999999997</c:v>
                </c:pt>
                <c:pt idx="519">
                  <c:v>92.501311000000001</c:v>
                </c:pt>
                <c:pt idx="520">
                  <c:v>92.497427000000002</c:v>
                </c:pt>
                <c:pt idx="521">
                  <c:v>92.472481999999999</c:v>
                </c:pt>
                <c:pt idx="522">
                  <c:v>92.422822999999994</c:v>
                </c:pt>
                <c:pt idx="523">
                  <c:v>92.354253</c:v>
                </c:pt>
                <c:pt idx="524">
                  <c:v>92.281549999999996</c:v>
                </c:pt>
                <c:pt idx="525">
                  <c:v>92.225899999999996</c:v>
                </c:pt>
                <c:pt idx="526">
                  <c:v>92.205270999999996</c:v>
                </c:pt>
                <c:pt idx="527">
                  <c:v>92.222409999999996</c:v>
                </c:pt>
                <c:pt idx="528">
                  <c:v>92.262559999999993</c:v>
                </c:pt>
                <c:pt idx="529">
                  <c:v>92.302103000000002</c:v>
                </c:pt>
                <c:pt idx="530">
                  <c:v>92.319895000000002</c:v>
                </c:pt>
                <c:pt idx="531">
                  <c:v>92.305752999999996</c:v>
                </c:pt>
                <c:pt idx="532">
                  <c:v>92.264618999999996</c:v>
                </c:pt>
                <c:pt idx="533">
                  <c:v>92.214403000000004</c:v>
                </c:pt>
                <c:pt idx="534">
                  <c:v>92.175117</c:v>
                </c:pt>
                <c:pt idx="535">
                  <c:v>92.156549999999996</c:v>
                </c:pt>
                <c:pt idx="536">
                  <c:v>92.156360000000006</c:v>
                </c:pt>
                <c:pt idx="537">
                  <c:v>92.167010000000005</c:v>
                </c:pt>
                <c:pt idx="538">
                  <c:v>92.179738</c:v>
                </c:pt>
                <c:pt idx="539">
                  <c:v>92.182343000000003</c:v>
                </c:pt>
                <c:pt idx="540">
                  <c:v>92.161412999999996</c:v>
                </c:pt>
                <c:pt idx="541">
                  <c:v>92.114733000000001</c:v>
                </c:pt>
                <c:pt idx="542">
                  <c:v>92.060468</c:v>
                </c:pt>
                <c:pt idx="543">
                  <c:v>92.027614</c:v>
                </c:pt>
                <c:pt idx="544">
                  <c:v>92.032118999999994</c:v>
                </c:pt>
                <c:pt idx="545">
                  <c:v>92.061850000000007</c:v>
                </c:pt>
                <c:pt idx="546">
                  <c:v>92.086205000000007</c:v>
                </c:pt>
                <c:pt idx="547">
                  <c:v>92.081052999999997</c:v>
                </c:pt>
                <c:pt idx="548">
                  <c:v>92.045823999999996</c:v>
                </c:pt>
                <c:pt idx="549">
                  <c:v>91.999527999999998</c:v>
                </c:pt>
                <c:pt idx="550">
                  <c:v>91.963217999999998</c:v>
                </c:pt>
                <c:pt idx="551">
                  <c:v>91.944771000000003</c:v>
                </c:pt>
                <c:pt idx="552">
                  <c:v>91.936699000000004</c:v>
                </c:pt>
                <c:pt idx="553">
                  <c:v>91.927402999999998</c:v>
                </c:pt>
                <c:pt idx="554">
                  <c:v>91.913899999999998</c:v>
                </c:pt>
                <c:pt idx="555">
                  <c:v>91.902393000000004</c:v>
                </c:pt>
                <c:pt idx="556">
                  <c:v>91.899084000000002</c:v>
                </c:pt>
                <c:pt idx="557">
                  <c:v>91.903491000000002</c:v>
                </c:pt>
                <c:pt idx="558">
                  <c:v>91.909567999999993</c:v>
                </c:pt>
                <c:pt idx="559">
                  <c:v>91.912011000000007</c:v>
                </c:pt>
                <c:pt idx="560">
                  <c:v>91.911295999999993</c:v>
                </c:pt>
                <c:pt idx="561">
                  <c:v>91.912628999999995</c:v>
                </c:pt>
                <c:pt idx="562">
                  <c:v>91.920108999999997</c:v>
                </c:pt>
                <c:pt idx="563">
                  <c:v>91.9315</c:v>
                </c:pt>
                <c:pt idx="564">
                  <c:v>91.938103999999996</c:v>
                </c:pt>
                <c:pt idx="565">
                  <c:v>91.930616999999998</c:v>
                </c:pt>
                <c:pt idx="566">
                  <c:v>91.906571</c:v>
                </c:pt>
                <c:pt idx="567">
                  <c:v>91.872933000000003</c:v>
                </c:pt>
                <c:pt idx="568">
                  <c:v>91.841279</c:v>
                </c:pt>
                <c:pt idx="569">
                  <c:v>91.819113000000002</c:v>
                </c:pt>
                <c:pt idx="570">
                  <c:v>91.805453999999997</c:v>
                </c:pt>
                <c:pt idx="571">
                  <c:v>91.794656000000003</c:v>
                </c:pt>
                <c:pt idx="572">
                  <c:v>91.782404999999997</c:v>
                </c:pt>
                <c:pt idx="573">
                  <c:v>91.766345999999999</c:v>
                </c:pt>
                <c:pt idx="574">
                  <c:v>91.743216000000004</c:v>
                </c:pt>
                <c:pt idx="575">
                  <c:v>91.710920999999999</c:v>
                </c:pt>
                <c:pt idx="576">
                  <c:v>91.675336000000001</c:v>
                </c:pt>
                <c:pt idx="577">
                  <c:v>91.650621000000001</c:v>
                </c:pt>
                <c:pt idx="578">
                  <c:v>91.646879999999996</c:v>
                </c:pt>
                <c:pt idx="579">
                  <c:v>91.656567999999993</c:v>
                </c:pt>
                <c:pt idx="580">
                  <c:v>91.659045000000006</c:v>
                </c:pt>
                <c:pt idx="581">
                  <c:v>91.641626000000002</c:v>
                </c:pt>
                <c:pt idx="582">
                  <c:v>91.611768999999995</c:v>
                </c:pt>
                <c:pt idx="583">
                  <c:v>91.587947</c:v>
                </c:pt>
                <c:pt idx="584">
                  <c:v>91.582998000000003</c:v>
                </c:pt>
                <c:pt idx="585">
                  <c:v>91.595653999999996</c:v>
                </c:pt>
                <c:pt idx="586">
                  <c:v>91.613361999999995</c:v>
                </c:pt>
                <c:pt idx="587">
                  <c:v>91.621596999999994</c:v>
                </c:pt>
                <c:pt idx="588">
                  <c:v>91.613797000000005</c:v>
                </c:pt>
                <c:pt idx="589">
                  <c:v>91.595738999999995</c:v>
                </c:pt>
                <c:pt idx="590">
                  <c:v>91.580055999999999</c:v>
                </c:pt>
                <c:pt idx="591">
                  <c:v>91.574301000000006</c:v>
                </c:pt>
                <c:pt idx="592">
                  <c:v>91.573868000000004</c:v>
                </c:pt>
                <c:pt idx="593">
                  <c:v>91.568298999999996</c:v>
                </c:pt>
                <c:pt idx="594">
                  <c:v>91.555064999999999</c:v>
                </c:pt>
                <c:pt idx="595">
                  <c:v>91.545243999999997</c:v>
                </c:pt>
                <c:pt idx="596">
                  <c:v>91.553132000000005</c:v>
                </c:pt>
                <c:pt idx="597">
                  <c:v>91.579611999999997</c:v>
                </c:pt>
                <c:pt idx="598">
                  <c:v>91.606988000000001</c:v>
                </c:pt>
                <c:pt idx="599">
                  <c:v>91.611994999999993</c:v>
                </c:pt>
                <c:pt idx="600">
                  <c:v>91.584585000000004</c:v>
                </c:pt>
                <c:pt idx="601">
                  <c:v>91.534644999999998</c:v>
                </c:pt>
                <c:pt idx="602">
                  <c:v>91.482924999999994</c:v>
                </c:pt>
                <c:pt idx="603">
                  <c:v>91.445924000000005</c:v>
                </c:pt>
                <c:pt idx="604">
                  <c:v>91.427153000000004</c:v>
                </c:pt>
                <c:pt idx="605">
                  <c:v>91.420418999999995</c:v>
                </c:pt>
                <c:pt idx="606">
                  <c:v>91.419734000000005</c:v>
                </c:pt>
                <c:pt idx="607">
                  <c:v>91.426051000000001</c:v>
                </c:pt>
                <c:pt idx="608">
                  <c:v>91.444415000000006</c:v>
                </c:pt>
                <c:pt idx="609">
                  <c:v>91.473419000000007</c:v>
                </c:pt>
                <c:pt idx="610">
                  <c:v>91.498718999999994</c:v>
                </c:pt>
                <c:pt idx="611">
                  <c:v>91.500765999999999</c:v>
                </c:pt>
                <c:pt idx="612">
                  <c:v>91.471659000000002</c:v>
                </c:pt>
                <c:pt idx="613">
                  <c:v>91.424312999999998</c:v>
                </c:pt>
                <c:pt idx="614">
                  <c:v>91.382705000000001</c:v>
                </c:pt>
                <c:pt idx="615">
                  <c:v>91.361389000000003</c:v>
                </c:pt>
                <c:pt idx="616">
                  <c:v>91.355500000000006</c:v>
                </c:pt>
                <c:pt idx="617">
                  <c:v>91.350616000000002</c:v>
                </c:pt>
                <c:pt idx="618">
                  <c:v>91.338672000000003</c:v>
                </c:pt>
                <c:pt idx="619">
                  <c:v>91.322890999999998</c:v>
                </c:pt>
                <c:pt idx="620">
                  <c:v>91.311706999999998</c:v>
                </c:pt>
                <c:pt idx="621">
                  <c:v>91.311706999999998</c:v>
                </c:pt>
                <c:pt idx="622">
                  <c:v>91.324224999999998</c:v>
                </c:pt>
                <c:pt idx="623">
                  <c:v>91.344156999999996</c:v>
                </c:pt>
                <c:pt idx="624">
                  <c:v>91.360414000000006</c:v>
                </c:pt>
                <c:pt idx="625">
                  <c:v>91.360254999999995</c:v>
                </c:pt>
                <c:pt idx="626">
                  <c:v>91.337305000000001</c:v>
                </c:pt>
                <c:pt idx="627">
                  <c:v>91.297655000000006</c:v>
                </c:pt>
                <c:pt idx="628">
                  <c:v>91.257435000000001</c:v>
                </c:pt>
                <c:pt idx="629">
                  <c:v>91.231199000000004</c:v>
                </c:pt>
                <c:pt idx="630">
                  <c:v>91.219915</c:v>
                </c:pt>
                <c:pt idx="631">
                  <c:v>91.210459999999998</c:v>
                </c:pt>
                <c:pt idx="632">
                  <c:v>91.189588000000001</c:v>
                </c:pt>
                <c:pt idx="633">
                  <c:v>91.159167999999994</c:v>
                </c:pt>
                <c:pt idx="634">
                  <c:v>91.135479000000004</c:v>
                </c:pt>
                <c:pt idx="635">
                  <c:v>91.132660999999999</c:v>
                </c:pt>
                <c:pt idx="636">
                  <c:v>91.149235000000004</c:v>
                </c:pt>
                <c:pt idx="637">
                  <c:v>91.171503000000001</c:v>
                </c:pt>
                <c:pt idx="638">
                  <c:v>91.186170000000004</c:v>
                </c:pt>
                <c:pt idx="639">
                  <c:v>91.187830000000005</c:v>
                </c:pt>
                <c:pt idx="640">
                  <c:v>91.178201000000001</c:v>
                </c:pt>
                <c:pt idx="641">
                  <c:v>91.163049000000001</c:v>
                </c:pt>
                <c:pt idx="642">
                  <c:v>91.149567000000005</c:v>
                </c:pt>
                <c:pt idx="643">
                  <c:v>91.142773000000005</c:v>
                </c:pt>
                <c:pt idx="644">
                  <c:v>91.142787999999996</c:v>
                </c:pt>
                <c:pt idx="645">
                  <c:v>91.146896999999996</c:v>
                </c:pt>
                <c:pt idx="646">
                  <c:v>91.154256000000004</c:v>
                </c:pt>
                <c:pt idx="647">
                  <c:v>91.166066000000001</c:v>
                </c:pt>
                <c:pt idx="648">
                  <c:v>91.180617999999996</c:v>
                </c:pt>
                <c:pt idx="649">
                  <c:v>91.191014999999993</c:v>
                </c:pt>
                <c:pt idx="650">
                  <c:v>91.189732000000006</c:v>
                </c:pt>
                <c:pt idx="651">
                  <c:v>91.174715000000006</c:v>
                </c:pt>
                <c:pt idx="652">
                  <c:v>91.150167999999994</c:v>
                </c:pt>
                <c:pt idx="653">
                  <c:v>91.122354999999999</c:v>
                </c:pt>
                <c:pt idx="654">
                  <c:v>91.095411999999996</c:v>
                </c:pt>
                <c:pt idx="655">
                  <c:v>91.070455999999993</c:v>
                </c:pt>
                <c:pt idx="656">
                  <c:v>91.048126999999994</c:v>
                </c:pt>
                <c:pt idx="657">
                  <c:v>91.031823000000003</c:v>
                </c:pt>
                <c:pt idx="658">
                  <c:v>91.026504000000003</c:v>
                </c:pt>
                <c:pt idx="659">
                  <c:v>91.031706999999997</c:v>
                </c:pt>
                <c:pt idx="660">
                  <c:v>91.036824999999993</c:v>
                </c:pt>
                <c:pt idx="661">
                  <c:v>91.028094999999993</c:v>
                </c:pt>
                <c:pt idx="662">
                  <c:v>91.002919000000006</c:v>
                </c:pt>
                <c:pt idx="663">
                  <c:v>90.974701999999994</c:v>
                </c:pt>
                <c:pt idx="664">
                  <c:v>90.960171000000003</c:v>
                </c:pt>
                <c:pt idx="665">
                  <c:v>90.962980000000002</c:v>
                </c:pt>
                <c:pt idx="666">
                  <c:v>90.972841000000003</c:v>
                </c:pt>
                <c:pt idx="667">
                  <c:v>90.978654000000006</c:v>
                </c:pt>
                <c:pt idx="668">
                  <c:v>90.978483999999995</c:v>
                </c:pt>
                <c:pt idx="669">
                  <c:v>90.978413000000003</c:v>
                </c:pt>
                <c:pt idx="670">
                  <c:v>90.985562999999999</c:v>
                </c:pt>
                <c:pt idx="671">
                  <c:v>91.001420999999993</c:v>
                </c:pt>
                <c:pt idx="672">
                  <c:v>91.017876000000001</c:v>
                </c:pt>
                <c:pt idx="673">
                  <c:v>91.019958000000003</c:v>
                </c:pt>
                <c:pt idx="674">
                  <c:v>90.997722999999993</c:v>
                </c:pt>
                <c:pt idx="675">
                  <c:v>90.958043000000004</c:v>
                </c:pt>
                <c:pt idx="676">
                  <c:v>90.921802999999997</c:v>
                </c:pt>
                <c:pt idx="677">
                  <c:v>90.906880999999998</c:v>
                </c:pt>
                <c:pt idx="678">
                  <c:v>90.914606000000006</c:v>
                </c:pt>
                <c:pt idx="679">
                  <c:v>90.932495000000003</c:v>
                </c:pt>
                <c:pt idx="680">
                  <c:v>90.946535999999995</c:v>
                </c:pt>
                <c:pt idx="681">
                  <c:v>90.949363000000005</c:v>
                </c:pt>
                <c:pt idx="682">
                  <c:v>90.940494000000001</c:v>
                </c:pt>
                <c:pt idx="683">
                  <c:v>90.924138999999997</c:v>
                </c:pt>
                <c:pt idx="684">
                  <c:v>90.908090999999999</c:v>
                </c:pt>
                <c:pt idx="685">
                  <c:v>90.901480000000006</c:v>
                </c:pt>
                <c:pt idx="686">
                  <c:v>90.909139999999994</c:v>
                </c:pt>
                <c:pt idx="687">
                  <c:v>90.925123999999997</c:v>
                </c:pt>
                <c:pt idx="688">
                  <c:v>90.932991000000001</c:v>
                </c:pt>
                <c:pt idx="689">
                  <c:v>90.917682999999997</c:v>
                </c:pt>
                <c:pt idx="690">
                  <c:v>90.881507999999997</c:v>
                </c:pt>
                <c:pt idx="691">
                  <c:v>90.846620000000001</c:v>
                </c:pt>
                <c:pt idx="692">
                  <c:v>90.835746999999998</c:v>
                </c:pt>
                <c:pt idx="693">
                  <c:v>90.849973000000006</c:v>
                </c:pt>
                <c:pt idx="694">
                  <c:v>90.870064999999997</c:v>
                </c:pt>
                <c:pt idx="695">
                  <c:v>90.878370000000004</c:v>
                </c:pt>
                <c:pt idx="696">
                  <c:v>90.872788</c:v>
                </c:pt>
                <c:pt idx="697">
                  <c:v>90.859790000000004</c:v>
                </c:pt>
                <c:pt idx="698">
                  <c:v>90.843346999999994</c:v>
                </c:pt>
                <c:pt idx="699">
                  <c:v>90.826665000000006</c:v>
                </c:pt>
                <c:pt idx="700">
                  <c:v>90.817957000000007</c:v>
                </c:pt>
                <c:pt idx="701">
                  <c:v>90.823820999999995</c:v>
                </c:pt>
                <c:pt idx="702">
                  <c:v>90.837136000000001</c:v>
                </c:pt>
                <c:pt idx="703">
                  <c:v>90.839904000000004</c:v>
                </c:pt>
                <c:pt idx="704">
                  <c:v>90.821231999999995</c:v>
                </c:pt>
                <c:pt idx="705">
                  <c:v>90.788469000000006</c:v>
                </c:pt>
                <c:pt idx="706">
                  <c:v>90.759692000000001</c:v>
                </c:pt>
                <c:pt idx="707">
                  <c:v>90.748632999999998</c:v>
                </c:pt>
                <c:pt idx="708">
                  <c:v>90.755290000000002</c:v>
                </c:pt>
                <c:pt idx="709">
                  <c:v>90.766048999999995</c:v>
                </c:pt>
                <c:pt idx="710">
                  <c:v>90.763493999999994</c:v>
                </c:pt>
                <c:pt idx="711">
                  <c:v>90.741349999999997</c:v>
                </c:pt>
                <c:pt idx="712">
                  <c:v>90.710819999999998</c:v>
                </c:pt>
                <c:pt idx="713">
                  <c:v>90.688239999999993</c:v>
                </c:pt>
                <c:pt idx="714">
                  <c:v>90.676394000000002</c:v>
                </c:pt>
                <c:pt idx="715">
                  <c:v>90.66337</c:v>
                </c:pt>
                <c:pt idx="716">
                  <c:v>90.640525999999994</c:v>
                </c:pt>
                <c:pt idx="717">
                  <c:v>90.614151000000007</c:v>
                </c:pt>
                <c:pt idx="718">
                  <c:v>90.595860000000002</c:v>
                </c:pt>
                <c:pt idx="719">
                  <c:v>90.589170999999993</c:v>
                </c:pt>
                <c:pt idx="720">
                  <c:v>90.592584000000002</c:v>
                </c:pt>
                <c:pt idx="721">
                  <c:v>90.609700000000004</c:v>
                </c:pt>
                <c:pt idx="722">
                  <c:v>90.645089999999996</c:v>
                </c:pt>
                <c:pt idx="723">
                  <c:v>90.689924000000005</c:v>
                </c:pt>
                <c:pt idx="724">
                  <c:v>90.721587</c:v>
                </c:pt>
                <c:pt idx="725">
                  <c:v>90.724177999999995</c:v>
                </c:pt>
                <c:pt idx="726">
                  <c:v>90.705793999999997</c:v>
                </c:pt>
                <c:pt idx="727">
                  <c:v>90.689066999999994</c:v>
                </c:pt>
                <c:pt idx="728">
                  <c:v>90.685415000000006</c:v>
                </c:pt>
                <c:pt idx="729">
                  <c:v>90.684269999999998</c:v>
                </c:pt>
                <c:pt idx="730">
                  <c:v>90.668998000000002</c:v>
                </c:pt>
                <c:pt idx="731">
                  <c:v>90.638942</c:v>
                </c:pt>
                <c:pt idx="732">
                  <c:v>90.610555000000005</c:v>
                </c:pt>
                <c:pt idx="733">
                  <c:v>90.596410000000006</c:v>
                </c:pt>
                <c:pt idx="734">
                  <c:v>90.589274000000003</c:v>
                </c:pt>
                <c:pt idx="735">
                  <c:v>90.572742000000005</c:v>
                </c:pt>
                <c:pt idx="736">
                  <c:v>90.544554000000005</c:v>
                </c:pt>
                <c:pt idx="737">
                  <c:v>90.520267000000004</c:v>
                </c:pt>
                <c:pt idx="738">
                  <c:v>90.512327999999997</c:v>
                </c:pt>
                <c:pt idx="739">
                  <c:v>90.514587000000006</c:v>
                </c:pt>
                <c:pt idx="740">
                  <c:v>90.512071000000006</c:v>
                </c:pt>
                <c:pt idx="741">
                  <c:v>90.49897</c:v>
                </c:pt>
                <c:pt idx="742">
                  <c:v>90.480406000000002</c:v>
                </c:pt>
                <c:pt idx="743">
                  <c:v>90.462350999999998</c:v>
                </c:pt>
                <c:pt idx="744">
                  <c:v>90.449550000000002</c:v>
                </c:pt>
                <c:pt idx="745">
                  <c:v>90.450235000000006</c:v>
                </c:pt>
                <c:pt idx="746">
                  <c:v>90.470657000000003</c:v>
                </c:pt>
                <c:pt idx="747">
                  <c:v>90.502647999999994</c:v>
                </c:pt>
                <c:pt idx="748">
                  <c:v>90.526944</c:v>
                </c:pt>
                <c:pt idx="749">
                  <c:v>90.533792000000005</c:v>
                </c:pt>
                <c:pt idx="750">
                  <c:v>90.533586</c:v>
                </c:pt>
                <c:pt idx="751">
                  <c:v>90.542066000000005</c:v>
                </c:pt>
                <c:pt idx="752">
                  <c:v>90.559809999999999</c:v>
                </c:pt>
                <c:pt idx="753">
                  <c:v>90.572421000000006</c:v>
                </c:pt>
                <c:pt idx="754">
                  <c:v>90.568501999999995</c:v>
                </c:pt>
                <c:pt idx="755">
                  <c:v>90.550376999999997</c:v>
                </c:pt>
                <c:pt idx="756">
                  <c:v>90.525825999999995</c:v>
                </c:pt>
                <c:pt idx="757">
                  <c:v>90.496521999999999</c:v>
                </c:pt>
                <c:pt idx="758">
                  <c:v>90.461005999999998</c:v>
                </c:pt>
                <c:pt idx="759">
                  <c:v>90.425731999999996</c:v>
                </c:pt>
                <c:pt idx="760">
                  <c:v>90.405394000000001</c:v>
                </c:pt>
                <c:pt idx="761">
                  <c:v>90.408951999999999</c:v>
                </c:pt>
                <c:pt idx="762">
                  <c:v>90.427818000000002</c:v>
                </c:pt>
                <c:pt idx="763">
                  <c:v>90.441982999999993</c:v>
                </c:pt>
                <c:pt idx="764">
                  <c:v>90.438256999999993</c:v>
                </c:pt>
                <c:pt idx="765">
                  <c:v>90.420168000000004</c:v>
                </c:pt>
                <c:pt idx="766">
                  <c:v>90.399910000000006</c:v>
                </c:pt>
                <c:pt idx="767">
                  <c:v>90.384095000000002</c:v>
                </c:pt>
                <c:pt idx="768">
                  <c:v>90.369033999999999</c:v>
                </c:pt>
                <c:pt idx="769">
                  <c:v>90.346762999999996</c:v>
                </c:pt>
                <c:pt idx="770">
                  <c:v>90.313232999999997</c:v>
                </c:pt>
                <c:pt idx="771">
                  <c:v>90.273968999999994</c:v>
                </c:pt>
                <c:pt idx="772">
                  <c:v>90.245527999999993</c:v>
                </c:pt>
                <c:pt idx="773">
                  <c:v>90.247653999999997</c:v>
                </c:pt>
                <c:pt idx="774">
                  <c:v>90.286634000000006</c:v>
                </c:pt>
                <c:pt idx="775">
                  <c:v>90.345979999999997</c:v>
                </c:pt>
                <c:pt idx="776">
                  <c:v>90.398747999999998</c:v>
                </c:pt>
                <c:pt idx="777">
                  <c:v>90.429948999999993</c:v>
                </c:pt>
                <c:pt idx="778">
                  <c:v>90.442860999999994</c:v>
                </c:pt>
                <c:pt idx="779">
                  <c:v>90.443932000000004</c:v>
                </c:pt>
                <c:pt idx="780">
                  <c:v>90.430531999999999</c:v>
                </c:pt>
                <c:pt idx="781">
                  <c:v>90.400022000000007</c:v>
                </c:pt>
                <c:pt idx="782">
                  <c:v>90.363480999999993</c:v>
                </c:pt>
                <c:pt idx="783">
                  <c:v>90.338837999999996</c:v>
                </c:pt>
                <c:pt idx="784">
                  <c:v>90.330911999999998</c:v>
                </c:pt>
                <c:pt idx="785">
                  <c:v>90.326346999999998</c:v>
                </c:pt>
                <c:pt idx="786">
                  <c:v>90.310406999999998</c:v>
                </c:pt>
                <c:pt idx="787">
                  <c:v>90.283278999999993</c:v>
                </c:pt>
                <c:pt idx="788">
                  <c:v>90.256569999999996</c:v>
                </c:pt>
                <c:pt idx="789">
                  <c:v>90.239917000000005</c:v>
                </c:pt>
                <c:pt idx="790">
                  <c:v>90.236772999999999</c:v>
                </c:pt>
                <c:pt idx="791">
                  <c:v>90.248422000000005</c:v>
                </c:pt>
                <c:pt idx="792">
                  <c:v>90.273617000000002</c:v>
                </c:pt>
                <c:pt idx="793">
                  <c:v>90.303138000000004</c:v>
                </c:pt>
                <c:pt idx="794">
                  <c:v>90.320913000000004</c:v>
                </c:pt>
                <c:pt idx="795">
                  <c:v>90.315354999999997</c:v>
                </c:pt>
                <c:pt idx="796">
                  <c:v>90.288916999999998</c:v>
                </c:pt>
                <c:pt idx="797">
                  <c:v>90.254141000000004</c:v>
                </c:pt>
                <c:pt idx="798">
                  <c:v>90.220794999999995</c:v>
                </c:pt>
                <c:pt idx="799">
                  <c:v>90.189498</c:v>
                </c:pt>
                <c:pt idx="800">
                  <c:v>90.157805999999994</c:v>
                </c:pt>
                <c:pt idx="801">
                  <c:v>90.128985999999998</c:v>
                </c:pt>
                <c:pt idx="802">
                  <c:v>90.112039999999993</c:v>
                </c:pt>
                <c:pt idx="803">
                  <c:v>90.113602</c:v>
                </c:pt>
                <c:pt idx="804">
                  <c:v>90.131586999999996</c:v>
                </c:pt>
                <c:pt idx="805">
                  <c:v>90.156774999999996</c:v>
                </c:pt>
                <c:pt idx="806">
                  <c:v>90.178937000000005</c:v>
                </c:pt>
                <c:pt idx="807">
                  <c:v>90.192179999999993</c:v>
                </c:pt>
                <c:pt idx="808">
                  <c:v>90.197626999999997</c:v>
                </c:pt>
                <c:pt idx="809">
                  <c:v>90.201125000000005</c:v>
                </c:pt>
                <c:pt idx="810">
                  <c:v>90.205368000000007</c:v>
                </c:pt>
                <c:pt idx="811">
                  <c:v>90.20393</c:v>
                </c:pt>
                <c:pt idx="812">
                  <c:v>90.187314000000001</c:v>
                </c:pt>
                <c:pt idx="813">
                  <c:v>90.157824000000005</c:v>
                </c:pt>
                <c:pt idx="814">
                  <c:v>90.134692999999999</c:v>
                </c:pt>
                <c:pt idx="815">
                  <c:v>90.137798000000004</c:v>
                </c:pt>
                <c:pt idx="816">
                  <c:v>90.164983000000007</c:v>
                </c:pt>
                <c:pt idx="817">
                  <c:v>90.190437000000003</c:v>
                </c:pt>
                <c:pt idx="818">
                  <c:v>90.187511999999998</c:v>
                </c:pt>
                <c:pt idx="819">
                  <c:v>90.150424000000001</c:v>
                </c:pt>
                <c:pt idx="820">
                  <c:v>90.095423999999994</c:v>
                </c:pt>
                <c:pt idx="821">
                  <c:v>90.047871999999998</c:v>
                </c:pt>
                <c:pt idx="822">
                  <c:v>90.029458000000005</c:v>
                </c:pt>
                <c:pt idx="823">
                  <c:v>90.048962000000003</c:v>
                </c:pt>
                <c:pt idx="824">
                  <c:v>90.095684000000006</c:v>
                </c:pt>
                <c:pt idx="825">
                  <c:v>90.142188000000004</c:v>
                </c:pt>
                <c:pt idx="826">
                  <c:v>90.161710999999997</c:v>
                </c:pt>
                <c:pt idx="827">
                  <c:v>90.148604000000006</c:v>
                </c:pt>
                <c:pt idx="828">
                  <c:v>90.120498999999995</c:v>
                </c:pt>
                <c:pt idx="829">
                  <c:v>90.098277999999993</c:v>
                </c:pt>
                <c:pt idx="830">
                  <c:v>90.086906999999997</c:v>
                </c:pt>
                <c:pt idx="831">
                  <c:v>90.077967999999998</c:v>
                </c:pt>
                <c:pt idx="832">
                  <c:v>90.065332999999995</c:v>
                </c:pt>
                <c:pt idx="833">
                  <c:v>90.051901999999998</c:v>
                </c:pt>
                <c:pt idx="834">
                  <c:v>90.043544999999995</c:v>
                </c:pt>
                <c:pt idx="835">
                  <c:v>90.043951000000007</c:v>
                </c:pt>
                <c:pt idx="836">
                  <c:v>90.055271000000005</c:v>
                </c:pt>
                <c:pt idx="837">
                  <c:v>90.075936999999996</c:v>
                </c:pt>
                <c:pt idx="838">
                  <c:v>90.094965999999999</c:v>
                </c:pt>
                <c:pt idx="839">
                  <c:v>90.095871000000002</c:v>
                </c:pt>
                <c:pt idx="840">
                  <c:v>90.073560000000001</c:v>
                </c:pt>
                <c:pt idx="841">
                  <c:v>90.044387</c:v>
                </c:pt>
                <c:pt idx="842">
                  <c:v>90.031993999999997</c:v>
                </c:pt>
                <c:pt idx="843">
                  <c:v>90.042411999999999</c:v>
                </c:pt>
                <c:pt idx="844">
                  <c:v>90.057619000000003</c:v>
                </c:pt>
                <c:pt idx="845">
                  <c:v>90.054534000000004</c:v>
                </c:pt>
                <c:pt idx="846">
                  <c:v>90.026910000000001</c:v>
                </c:pt>
                <c:pt idx="847">
                  <c:v>89.988606000000004</c:v>
                </c:pt>
                <c:pt idx="848">
                  <c:v>89.961022999999997</c:v>
                </c:pt>
                <c:pt idx="849">
                  <c:v>89.959857999999997</c:v>
                </c:pt>
                <c:pt idx="850">
                  <c:v>89.988248999999996</c:v>
                </c:pt>
                <c:pt idx="851">
                  <c:v>90.035015000000001</c:v>
                </c:pt>
                <c:pt idx="852">
                  <c:v>90.078671</c:v>
                </c:pt>
                <c:pt idx="853">
                  <c:v>90.098887000000005</c:v>
                </c:pt>
                <c:pt idx="854">
                  <c:v>90.089415000000002</c:v>
                </c:pt>
                <c:pt idx="855">
                  <c:v>90.061713999999995</c:v>
                </c:pt>
                <c:pt idx="856">
                  <c:v>90.035949000000002</c:v>
                </c:pt>
                <c:pt idx="857">
                  <c:v>90.026944</c:v>
                </c:pt>
                <c:pt idx="858">
                  <c:v>90.035207999999997</c:v>
                </c:pt>
                <c:pt idx="859">
                  <c:v>90.048036999999994</c:v>
                </c:pt>
                <c:pt idx="860">
                  <c:v>90.049323999999999</c:v>
                </c:pt>
                <c:pt idx="861">
                  <c:v>90.031278999999998</c:v>
                </c:pt>
                <c:pt idx="862">
                  <c:v>89.998686000000006</c:v>
                </c:pt>
                <c:pt idx="863">
                  <c:v>89.962063000000001</c:v>
                </c:pt>
                <c:pt idx="864">
                  <c:v>89.927762000000001</c:v>
                </c:pt>
                <c:pt idx="865">
                  <c:v>89.896127000000007</c:v>
                </c:pt>
                <c:pt idx="866">
                  <c:v>89.867656999999994</c:v>
                </c:pt>
                <c:pt idx="867">
                  <c:v>89.846487999999994</c:v>
                </c:pt>
                <c:pt idx="868">
                  <c:v>89.835668999999996</c:v>
                </c:pt>
                <c:pt idx="869">
                  <c:v>89.832643000000004</c:v>
                </c:pt>
                <c:pt idx="870">
                  <c:v>89.833296000000004</c:v>
                </c:pt>
                <c:pt idx="871">
                  <c:v>89.837950000000006</c:v>
                </c:pt>
                <c:pt idx="872">
                  <c:v>89.849163000000004</c:v>
                </c:pt>
                <c:pt idx="873">
                  <c:v>89.865037999999998</c:v>
                </c:pt>
                <c:pt idx="874">
                  <c:v>89.879874000000001</c:v>
                </c:pt>
                <c:pt idx="875">
                  <c:v>89.892362000000006</c:v>
                </c:pt>
                <c:pt idx="876">
                  <c:v>89.907833999999994</c:v>
                </c:pt>
                <c:pt idx="877">
                  <c:v>89.929409000000007</c:v>
                </c:pt>
                <c:pt idx="878">
                  <c:v>89.951068000000006</c:v>
                </c:pt>
                <c:pt idx="879">
                  <c:v>89.963717000000003</c:v>
                </c:pt>
                <c:pt idx="880">
                  <c:v>89.964978000000002</c:v>
                </c:pt>
                <c:pt idx="881">
                  <c:v>89.957969000000006</c:v>
                </c:pt>
                <c:pt idx="882">
                  <c:v>89.943089000000001</c:v>
                </c:pt>
                <c:pt idx="883">
                  <c:v>89.918035000000003</c:v>
                </c:pt>
                <c:pt idx="884">
                  <c:v>89.886392000000001</c:v>
                </c:pt>
                <c:pt idx="885">
                  <c:v>89.859217000000001</c:v>
                </c:pt>
                <c:pt idx="886">
                  <c:v>89.844374999999999</c:v>
                </c:pt>
                <c:pt idx="887">
                  <c:v>89.838515999999998</c:v>
                </c:pt>
                <c:pt idx="888">
                  <c:v>89.832988</c:v>
                </c:pt>
                <c:pt idx="889">
                  <c:v>89.824528000000001</c:v>
                </c:pt>
                <c:pt idx="890">
                  <c:v>89.816732999999999</c:v>
                </c:pt>
                <c:pt idx="891">
                  <c:v>89.813265000000001</c:v>
                </c:pt>
                <c:pt idx="892">
                  <c:v>89.813598999999996</c:v>
                </c:pt>
                <c:pt idx="893">
                  <c:v>89.814656999999997</c:v>
                </c:pt>
                <c:pt idx="894">
                  <c:v>89.813070999999994</c:v>
                </c:pt>
                <c:pt idx="895">
                  <c:v>89.806201999999999</c:v>
                </c:pt>
                <c:pt idx="896">
                  <c:v>89.794414000000003</c:v>
                </c:pt>
                <c:pt idx="897">
                  <c:v>89.783096999999998</c:v>
                </c:pt>
                <c:pt idx="898">
                  <c:v>89.780049000000005</c:v>
                </c:pt>
                <c:pt idx="899">
                  <c:v>89.789713000000006</c:v>
                </c:pt>
                <c:pt idx="900">
                  <c:v>89.810525999999996</c:v>
                </c:pt>
                <c:pt idx="901">
                  <c:v>89.836386000000005</c:v>
                </c:pt>
                <c:pt idx="902">
                  <c:v>89.857855000000001</c:v>
                </c:pt>
                <c:pt idx="903">
                  <c:v>89.863738999999995</c:v>
                </c:pt>
                <c:pt idx="904">
                  <c:v>89.847949</c:v>
                </c:pt>
                <c:pt idx="905">
                  <c:v>89.817819999999998</c:v>
                </c:pt>
                <c:pt idx="906">
                  <c:v>89.791703999999996</c:v>
                </c:pt>
                <c:pt idx="907">
                  <c:v>89.784816000000006</c:v>
                </c:pt>
                <c:pt idx="908">
                  <c:v>89.797708999999998</c:v>
                </c:pt>
                <c:pt idx="909">
                  <c:v>89.817618999999993</c:v>
                </c:pt>
                <c:pt idx="910">
                  <c:v>89.828468999999998</c:v>
                </c:pt>
                <c:pt idx="911">
                  <c:v>89.820429000000004</c:v>
                </c:pt>
                <c:pt idx="912">
                  <c:v>89.794804999999997</c:v>
                </c:pt>
                <c:pt idx="913">
                  <c:v>89.763357999999997</c:v>
                </c:pt>
                <c:pt idx="914">
                  <c:v>89.741336000000004</c:v>
                </c:pt>
                <c:pt idx="915">
                  <c:v>89.737468000000007</c:v>
                </c:pt>
                <c:pt idx="916">
                  <c:v>89.748971999999995</c:v>
                </c:pt>
                <c:pt idx="917">
                  <c:v>89.765573000000003</c:v>
                </c:pt>
                <c:pt idx="918">
                  <c:v>89.777502999999996</c:v>
                </c:pt>
                <c:pt idx="919">
                  <c:v>89.780321000000001</c:v>
                </c:pt>
                <c:pt idx="920">
                  <c:v>89.774809000000005</c:v>
                </c:pt>
                <c:pt idx="921">
                  <c:v>89.764228000000003</c:v>
                </c:pt>
                <c:pt idx="922">
                  <c:v>89.750889000000001</c:v>
                </c:pt>
                <c:pt idx="923">
                  <c:v>89.734416999999993</c:v>
                </c:pt>
                <c:pt idx="924">
                  <c:v>89.714376999999999</c:v>
                </c:pt>
                <c:pt idx="925">
                  <c:v>89.695166999999998</c:v>
                </c:pt>
                <c:pt idx="926">
                  <c:v>89.686190999999994</c:v>
                </c:pt>
                <c:pt idx="927">
                  <c:v>89.694339999999997</c:v>
                </c:pt>
                <c:pt idx="928">
                  <c:v>89.715980000000002</c:v>
                </c:pt>
                <c:pt idx="929">
                  <c:v>89.737707999999998</c:v>
                </c:pt>
                <c:pt idx="930">
                  <c:v>89.745461000000006</c:v>
                </c:pt>
                <c:pt idx="931">
                  <c:v>89.733341999999993</c:v>
                </c:pt>
                <c:pt idx="932">
                  <c:v>89.706086999999997</c:v>
                </c:pt>
                <c:pt idx="933">
                  <c:v>89.676012999999998</c:v>
                </c:pt>
                <c:pt idx="934">
                  <c:v>89.657210000000006</c:v>
                </c:pt>
                <c:pt idx="935">
                  <c:v>89.658303000000004</c:v>
                </c:pt>
                <c:pt idx="936">
                  <c:v>89.676513999999997</c:v>
                </c:pt>
                <c:pt idx="937">
                  <c:v>89.697958</c:v>
                </c:pt>
                <c:pt idx="938">
                  <c:v>89.706366000000003</c:v>
                </c:pt>
                <c:pt idx="939">
                  <c:v>89.695497000000003</c:v>
                </c:pt>
                <c:pt idx="940">
                  <c:v>89.674925000000002</c:v>
                </c:pt>
                <c:pt idx="941">
                  <c:v>89.661952999999997</c:v>
                </c:pt>
                <c:pt idx="942">
                  <c:v>89.665678</c:v>
                </c:pt>
                <c:pt idx="943">
                  <c:v>89.679230000000004</c:v>
                </c:pt>
                <c:pt idx="944">
                  <c:v>89.688759000000005</c:v>
                </c:pt>
                <c:pt idx="945">
                  <c:v>89.687064000000007</c:v>
                </c:pt>
                <c:pt idx="946">
                  <c:v>89.674124000000006</c:v>
                </c:pt>
                <c:pt idx="947">
                  <c:v>89.648104000000004</c:v>
                </c:pt>
                <c:pt idx="948">
                  <c:v>89.605953</c:v>
                </c:pt>
                <c:pt idx="949">
                  <c:v>89.556269999999998</c:v>
                </c:pt>
                <c:pt idx="950">
                  <c:v>89.523557999999994</c:v>
                </c:pt>
                <c:pt idx="951">
                  <c:v>89.529213999999996</c:v>
                </c:pt>
                <c:pt idx="952">
                  <c:v>89.567115000000001</c:v>
                </c:pt>
                <c:pt idx="953">
                  <c:v>89.605187000000001</c:v>
                </c:pt>
                <c:pt idx="954">
                  <c:v>89.614572999999993</c:v>
                </c:pt>
                <c:pt idx="955">
                  <c:v>89.594898999999998</c:v>
                </c:pt>
                <c:pt idx="956">
                  <c:v>89.569976999999994</c:v>
                </c:pt>
                <c:pt idx="957">
                  <c:v>89.561854999999994</c:v>
                </c:pt>
                <c:pt idx="958">
                  <c:v>89.571218999999999</c:v>
                </c:pt>
                <c:pt idx="959">
                  <c:v>89.581900000000005</c:v>
                </c:pt>
                <c:pt idx="960">
                  <c:v>89.581352999999993</c:v>
                </c:pt>
                <c:pt idx="961">
                  <c:v>89.574415000000002</c:v>
                </c:pt>
                <c:pt idx="962">
                  <c:v>89.577545999999998</c:v>
                </c:pt>
                <c:pt idx="963">
                  <c:v>89.601241000000002</c:v>
                </c:pt>
                <c:pt idx="964">
                  <c:v>89.638470999999996</c:v>
                </c:pt>
                <c:pt idx="965">
                  <c:v>89.668974000000006</c:v>
                </c:pt>
                <c:pt idx="966">
                  <c:v>89.675039999999996</c:v>
                </c:pt>
                <c:pt idx="967">
                  <c:v>89.655834999999996</c:v>
                </c:pt>
                <c:pt idx="968">
                  <c:v>89.628934999999998</c:v>
                </c:pt>
                <c:pt idx="969">
                  <c:v>89.616754</c:v>
                </c:pt>
                <c:pt idx="970">
                  <c:v>89.627818000000005</c:v>
                </c:pt>
                <c:pt idx="971">
                  <c:v>89.650733000000002</c:v>
                </c:pt>
                <c:pt idx="972">
                  <c:v>89.666726999999995</c:v>
                </c:pt>
                <c:pt idx="973">
                  <c:v>89.665947000000003</c:v>
                </c:pt>
                <c:pt idx="974">
                  <c:v>89.651210000000006</c:v>
                </c:pt>
                <c:pt idx="975">
                  <c:v>89.630448000000001</c:v>
                </c:pt>
                <c:pt idx="976">
                  <c:v>89.610814000000005</c:v>
                </c:pt>
                <c:pt idx="977">
                  <c:v>89.599275000000006</c:v>
                </c:pt>
                <c:pt idx="978">
                  <c:v>89.601141999999996</c:v>
                </c:pt>
                <c:pt idx="979">
                  <c:v>89.613489000000001</c:v>
                </c:pt>
                <c:pt idx="980">
                  <c:v>89.624459000000002</c:v>
                </c:pt>
                <c:pt idx="981">
                  <c:v>89.624014000000003</c:v>
                </c:pt>
                <c:pt idx="982">
                  <c:v>89.613569999999996</c:v>
                </c:pt>
                <c:pt idx="983">
                  <c:v>89.602445000000003</c:v>
                </c:pt>
                <c:pt idx="984">
                  <c:v>89.597814</c:v>
                </c:pt>
                <c:pt idx="985">
                  <c:v>89.601293999999996</c:v>
                </c:pt>
                <c:pt idx="986">
                  <c:v>89.611238</c:v>
                </c:pt>
                <c:pt idx="987">
                  <c:v>89.623103</c:v>
                </c:pt>
                <c:pt idx="988">
                  <c:v>89.629968000000005</c:v>
                </c:pt>
                <c:pt idx="989">
                  <c:v>89.628248999999997</c:v>
                </c:pt>
                <c:pt idx="990">
                  <c:v>89.621701000000002</c:v>
                </c:pt>
                <c:pt idx="991">
                  <c:v>89.615583999999998</c:v>
                </c:pt>
                <c:pt idx="992">
                  <c:v>89.609549999999999</c:v>
                </c:pt>
                <c:pt idx="993">
                  <c:v>89.601382999999998</c:v>
                </c:pt>
                <c:pt idx="994">
                  <c:v>89.595027999999999</c:v>
                </c:pt>
                <c:pt idx="995">
                  <c:v>89.597511999999995</c:v>
                </c:pt>
                <c:pt idx="996">
                  <c:v>89.607364000000004</c:v>
                </c:pt>
                <c:pt idx="997">
                  <c:v>89.613236000000001</c:v>
                </c:pt>
                <c:pt idx="998">
                  <c:v>89.606414000000001</c:v>
                </c:pt>
                <c:pt idx="999">
                  <c:v>89.589731</c:v>
                </c:pt>
                <c:pt idx="1000">
                  <c:v>89.572826000000006</c:v>
                </c:pt>
                <c:pt idx="1001">
                  <c:v>89.564195999999995</c:v>
                </c:pt>
                <c:pt idx="1002">
                  <c:v>89.569186999999999</c:v>
                </c:pt>
                <c:pt idx="1003">
                  <c:v>89.588802000000001</c:v>
                </c:pt>
                <c:pt idx="1004">
                  <c:v>89.615879000000007</c:v>
                </c:pt>
                <c:pt idx="1005">
                  <c:v>89.63682</c:v>
                </c:pt>
                <c:pt idx="1006">
                  <c:v>89.641593999999998</c:v>
                </c:pt>
                <c:pt idx="1007">
                  <c:v>89.628923999999998</c:v>
                </c:pt>
                <c:pt idx="1008">
                  <c:v>89.598909000000006</c:v>
                </c:pt>
                <c:pt idx="1009">
                  <c:v>89.547312000000005</c:v>
                </c:pt>
                <c:pt idx="1010">
                  <c:v>89.474587999999997</c:v>
                </c:pt>
                <c:pt idx="1011">
                  <c:v>89.396997999999996</c:v>
                </c:pt>
                <c:pt idx="1012">
                  <c:v>89.338665000000006</c:v>
                </c:pt>
                <c:pt idx="1013">
                  <c:v>89.309454000000002</c:v>
                </c:pt>
                <c:pt idx="1014">
                  <c:v>89.295597000000001</c:v>
                </c:pt>
                <c:pt idx="1015">
                  <c:v>89.273803999999998</c:v>
                </c:pt>
                <c:pt idx="1016">
                  <c:v>89.230428000000003</c:v>
                </c:pt>
                <c:pt idx="1017">
                  <c:v>89.165856000000005</c:v>
                </c:pt>
                <c:pt idx="1018">
                  <c:v>89.086555000000004</c:v>
                </c:pt>
                <c:pt idx="1019">
                  <c:v>88.997934000000001</c:v>
                </c:pt>
                <c:pt idx="1020">
                  <c:v>88.902551000000003</c:v>
                </c:pt>
                <c:pt idx="1021">
                  <c:v>88.799878000000007</c:v>
                </c:pt>
                <c:pt idx="1022">
                  <c:v>88.686115000000001</c:v>
                </c:pt>
                <c:pt idx="1023">
                  <c:v>88.556667000000004</c:v>
                </c:pt>
                <c:pt idx="1024">
                  <c:v>88.410787999999997</c:v>
                </c:pt>
                <c:pt idx="1025">
                  <c:v>88.253123000000002</c:v>
                </c:pt>
                <c:pt idx="1026">
                  <c:v>88.088487000000001</c:v>
                </c:pt>
                <c:pt idx="1027">
                  <c:v>87.914373999999995</c:v>
                </c:pt>
                <c:pt idx="1028">
                  <c:v>87.720819000000006</c:v>
                </c:pt>
                <c:pt idx="1029">
                  <c:v>87.500536999999994</c:v>
                </c:pt>
                <c:pt idx="1030">
                  <c:v>87.259646000000004</c:v>
                </c:pt>
                <c:pt idx="1031">
                  <c:v>87.015938000000006</c:v>
                </c:pt>
                <c:pt idx="1032">
                  <c:v>86.785027999999997</c:v>
                </c:pt>
                <c:pt idx="1033">
                  <c:v>86.568589000000003</c:v>
                </c:pt>
                <c:pt idx="1034">
                  <c:v>86.357026000000005</c:v>
                </c:pt>
                <c:pt idx="1035">
                  <c:v>86.143401999999995</c:v>
                </c:pt>
                <c:pt idx="1036">
                  <c:v>85.934849</c:v>
                </c:pt>
                <c:pt idx="1037">
                  <c:v>85.751732000000004</c:v>
                </c:pt>
                <c:pt idx="1038">
                  <c:v>85.615127999999999</c:v>
                </c:pt>
                <c:pt idx="1039">
                  <c:v>85.532043000000002</c:v>
                </c:pt>
                <c:pt idx="1040">
                  <c:v>85.490939999999995</c:v>
                </c:pt>
                <c:pt idx="1041">
                  <c:v>85.472741999999997</c:v>
                </c:pt>
                <c:pt idx="1042">
                  <c:v>85.467256000000006</c:v>
                </c:pt>
                <c:pt idx="1043">
                  <c:v>85.478702999999996</c:v>
                </c:pt>
                <c:pt idx="1044">
                  <c:v>85.516204999999999</c:v>
                </c:pt>
                <c:pt idx="1045">
                  <c:v>85.582296999999997</c:v>
                </c:pt>
                <c:pt idx="1046">
                  <c:v>85.671544999999995</c:v>
                </c:pt>
                <c:pt idx="1047">
                  <c:v>85.776505999999998</c:v>
                </c:pt>
                <c:pt idx="1048">
                  <c:v>85.891101000000006</c:v>
                </c:pt>
                <c:pt idx="1049">
                  <c:v>86.008561999999998</c:v>
                </c:pt>
                <c:pt idx="1050">
                  <c:v>86.118469000000005</c:v>
                </c:pt>
                <c:pt idx="1051">
                  <c:v>86.206852999999995</c:v>
                </c:pt>
                <c:pt idx="1052">
                  <c:v>86.260430999999997</c:v>
                </c:pt>
                <c:pt idx="1053">
                  <c:v>86.273323000000005</c:v>
                </c:pt>
                <c:pt idx="1054">
                  <c:v>86.250029999999995</c:v>
                </c:pt>
                <c:pt idx="1055">
                  <c:v>86.199577000000005</c:v>
                </c:pt>
                <c:pt idx="1056">
                  <c:v>86.127037000000001</c:v>
                </c:pt>
                <c:pt idx="1057">
                  <c:v>86.034547000000003</c:v>
                </c:pt>
                <c:pt idx="1058">
                  <c:v>85.929743999999999</c:v>
                </c:pt>
                <c:pt idx="1059">
                  <c:v>85.825186000000002</c:v>
                </c:pt>
                <c:pt idx="1060">
                  <c:v>85.725438999999994</c:v>
                </c:pt>
                <c:pt idx="1061">
                  <c:v>85.622793999999999</c:v>
                </c:pt>
                <c:pt idx="1062">
                  <c:v>85.514415999999997</c:v>
                </c:pt>
                <c:pt idx="1063">
                  <c:v>85.417839000000001</c:v>
                </c:pt>
                <c:pt idx="1064">
                  <c:v>85.356801000000004</c:v>
                </c:pt>
                <c:pt idx="1065">
                  <c:v>85.331531999999996</c:v>
                </c:pt>
                <c:pt idx="1066">
                  <c:v>85.315596999999997</c:v>
                </c:pt>
                <c:pt idx="1067">
                  <c:v>85.286602000000002</c:v>
                </c:pt>
                <c:pt idx="1068">
                  <c:v>85.250217000000006</c:v>
                </c:pt>
                <c:pt idx="1069">
                  <c:v>85.227834000000001</c:v>
                </c:pt>
                <c:pt idx="1070">
                  <c:v>85.229320999999999</c:v>
                </c:pt>
                <c:pt idx="1071">
                  <c:v>85.247917000000001</c:v>
                </c:pt>
                <c:pt idx="1072">
                  <c:v>85.276528999999996</c:v>
                </c:pt>
                <c:pt idx="1073">
                  <c:v>85.316727</c:v>
                </c:pt>
                <c:pt idx="1074">
                  <c:v>85.369945000000001</c:v>
                </c:pt>
                <c:pt idx="1075">
                  <c:v>85.428901999999994</c:v>
                </c:pt>
                <c:pt idx="1076">
                  <c:v>85.482619</c:v>
                </c:pt>
                <c:pt idx="1077">
                  <c:v>85.526448000000002</c:v>
                </c:pt>
                <c:pt idx="1078">
                  <c:v>85.565100999999999</c:v>
                </c:pt>
                <c:pt idx="1079">
                  <c:v>85.609637000000006</c:v>
                </c:pt>
                <c:pt idx="1080">
                  <c:v>85.672933999999998</c:v>
                </c:pt>
                <c:pt idx="1081">
                  <c:v>85.762220999999997</c:v>
                </c:pt>
                <c:pt idx="1082">
                  <c:v>85.870130000000003</c:v>
                </c:pt>
                <c:pt idx="1083">
                  <c:v>85.974976999999996</c:v>
                </c:pt>
                <c:pt idx="1084">
                  <c:v>86.055696999999995</c:v>
                </c:pt>
                <c:pt idx="1085">
                  <c:v>86.108293000000003</c:v>
                </c:pt>
                <c:pt idx="1086">
                  <c:v>86.144897999999998</c:v>
                </c:pt>
                <c:pt idx="1087">
                  <c:v>86.176891999999995</c:v>
                </c:pt>
                <c:pt idx="1088">
                  <c:v>86.203704999999999</c:v>
                </c:pt>
                <c:pt idx="1089">
                  <c:v>86.220517999999998</c:v>
                </c:pt>
                <c:pt idx="1090">
                  <c:v>86.232787000000002</c:v>
                </c:pt>
                <c:pt idx="1091">
                  <c:v>86.256949000000006</c:v>
                </c:pt>
                <c:pt idx="1092">
                  <c:v>86.305961999999994</c:v>
                </c:pt>
                <c:pt idx="1093">
                  <c:v>86.378411</c:v>
                </c:pt>
                <c:pt idx="1094">
                  <c:v>86.463228999999998</c:v>
                </c:pt>
                <c:pt idx="1095">
                  <c:v>86.551109999999994</c:v>
                </c:pt>
                <c:pt idx="1096">
                  <c:v>86.637165999999993</c:v>
                </c:pt>
                <c:pt idx="1097">
                  <c:v>86.714847000000006</c:v>
                </c:pt>
                <c:pt idx="1098">
                  <c:v>86.774752000000007</c:v>
                </c:pt>
                <c:pt idx="1099">
                  <c:v>86.811674999999994</c:v>
                </c:pt>
                <c:pt idx="1100">
                  <c:v>86.831760000000003</c:v>
                </c:pt>
                <c:pt idx="1101">
                  <c:v>86.849468999999999</c:v>
                </c:pt>
                <c:pt idx="1102">
                  <c:v>86.877771999999993</c:v>
                </c:pt>
                <c:pt idx="1103">
                  <c:v>86.921619000000007</c:v>
                </c:pt>
                <c:pt idx="1104">
                  <c:v>86.978269999999995</c:v>
                </c:pt>
                <c:pt idx="1105">
                  <c:v>87.040604000000002</c:v>
                </c:pt>
                <c:pt idx="1106">
                  <c:v>87.099393000000006</c:v>
                </c:pt>
                <c:pt idx="1107">
                  <c:v>87.145083999999997</c:v>
                </c:pt>
                <c:pt idx="1108">
                  <c:v>87.171030000000002</c:v>
                </c:pt>
                <c:pt idx="1109">
                  <c:v>87.177440000000004</c:v>
                </c:pt>
                <c:pt idx="1110">
                  <c:v>87.172408000000004</c:v>
                </c:pt>
                <c:pt idx="1111">
                  <c:v>87.167036999999993</c:v>
                </c:pt>
                <c:pt idx="1112">
                  <c:v>87.166797000000003</c:v>
                </c:pt>
                <c:pt idx="1113">
                  <c:v>87.166247999999996</c:v>
                </c:pt>
                <c:pt idx="1114">
                  <c:v>87.153447999999997</c:v>
                </c:pt>
                <c:pt idx="1115">
                  <c:v>87.121193000000005</c:v>
                </c:pt>
                <c:pt idx="1116">
                  <c:v>87.073896000000005</c:v>
                </c:pt>
                <c:pt idx="1117">
                  <c:v>87.021788000000001</c:v>
                </c:pt>
                <c:pt idx="1118">
                  <c:v>86.967885999999993</c:v>
                </c:pt>
                <c:pt idx="1119">
                  <c:v>86.902717999999993</c:v>
                </c:pt>
                <c:pt idx="1120">
                  <c:v>86.814460999999994</c:v>
                </c:pt>
                <c:pt idx="1121">
                  <c:v>86.704065</c:v>
                </c:pt>
                <c:pt idx="1122">
                  <c:v>86.587652000000006</c:v>
                </c:pt>
                <c:pt idx="1123">
                  <c:v>86.483468999999999</c:v>
                </c:pt>
                <c:pt idx="1124">
                  <c:v>86.399299999999997</c:v>
                </c:pt>
                <c:pt idx="1125">
                  <c:v>86.334601000000006</c:v>
                </c:pt>
                <c:pt idx="1126">
                  <c:v>86.290423000000004</c:v>
                </c:pt>
                <c:pt idx="1127">
                  <c:v>86.270715999999993</c:v>
                </c:pt>
                <c:pt idx="1128">
                  <c:v>86.273977000000002</c:v>
                </c:pt>
                <c:pt idx="1129">
                  <c:v>86.290322000000003</c:v>
                </c:pt>
                <c:pt idx="1130">
                  <c:v>86.309864000000005</c:v>
                </c:pt>
                <c:pt idx="1131">
                  <c:v>86.328757999999993</c:v>
                </c:pt>
                <c:pt idx="1132">
                  <c:v>86.343557000000004</c:v>
                </c:pt>
                <c:pt idx="1133">
                  <c:v>86.344598000000005</c:v>
                </c:pt>
                <c:pt idx="1134">
                  <c:v>86.321445999999995</c:v>
                </c:pt>
                <c:pt idx="1135">
                  <c:v>86.272741999999994</c:v>
                </c:pt>
                <c:pt idx="1136">
                  <c:v>86.205562</c:v>
                </c:pt>
                <c:pt idx="1137">
                  <c:v>86.128220999999996</c:v>
                </c:pt>
                <c:pt idx="1138">
                  <c:v>86.051783</c:v>
                </c:pt>
                <c:pt idx="1139">
                  <c:v>85.997134000000003</c:v>
                </c:pt>
                <c:pt idx="1140">
                  <c:v>85.988435999999993</c:v>
                </c:pt>
                <c:pt idx="1141">
                  <c:v>86.032708999999997</c:v>
                </c:pt>
                <c:pt idx="1142">
                  <c:v>86.110653999999997</c:v>
                </c:pt>
                <c:pt idx="1143">
                  <c:v>86.193397000000004</c:v>
                </c:pt>
                <c:pt idx="1144">
                  <c:v>86.266435000000001</c:v>
                </c:pt>
                <c:pt idx="1145">
                  <c:v>86.336230999999998</c:v>
                </c:pt>
                <c:pt idx="1146">
                  <c:v>86.417547999999996</c:v>
                </c:pt>
                <c:pt idx="1147">
                  <c:v>86.518051999999997</c:v>
                </c:pt>
                <c:pt idx="1148">
                  <c:v>86.632272</c:v>
                </c:pt>
                <c:pt idx="1149">
                  <c:v>86.745921999999993</c:v>
                </c:pt>
                <c:pt idx="1150">
                  <c:v>86.846846999999997</c:v>
                </c:pt>
                <c:pt idx="1151">
                  <c:v>86.933920000000001</c:v>
                </c:pt>
                <c:pt idx="1152">
                  <c:v>87.015011999999999</c:v>
                </c:pt>
                <c:pt idx="1153">
                  <c:v>87.095868999999993</c:v>
                </c:pt>
                <c:pt idx="1154">
                  <c:v>87.173908999999995</c:v>
                </c:pt>
                <c:pt idx="1155">
                  <c:v>87.243975000000006</c:v>
                </c:pt>
                <c:pt idx="1156">
                  <c:v>87.305819999999997</c:v>
                </c:pt>
                <c:pt idx="1157">
                  <c:v>87.362964000000005</c:v>
                </c:pt>
                <c:pt idx="1158">
                  <c:v>87.417627999999993</c:v>
                </c:pt>
                <c:pt idx="1159">
                  <c:v>87.470752000000005</c:v>
                </c:pt>
                <c:pt idx="1160">
                  <c:v>87.524373999999995</c:v>
                </c:pt>
                <c:pt idx="1161">
                  <c:v>87.579509000000002</c:v>
                </c:pt>
                <c:pt idx="1162">
                  <c:v>87.633307000000002</c:v>
                </c:pt>
                <c:pt idx="1163">
                  <c:v>87.682320000000004</c:v>
                </c:pt>
                <c:pt idx="1164">
                  <c:v>87.726899000000003</c:v>
                </c:pt>
                <c:pt idx="1165">
                  <c:v>87.767735000000002</c:v>
                </c:pt>
                <c:pt idx="1166">
                  <c:v>87.799650999999997</c:v>
                </c:pt>
                <c:pt idx="1167">
                  <c:v>87.814902000000004</c:v>
                </c:pt>
                <c:pt idx="1168">
                  <c:v>87.813668000000007</c:v>
                </c:pt>
                <c:pt idx="1169">
                  <c:v>87.806884999999994</c:v>
                </c:pt>
                <c:pt idx="1170">
                  <c:v>87.807716999999997</c:v>
                </c:pt>
                <c:pt idx="1171">
                  <c:v>87.823059999999998</c:v>
                </c:pt>
                <c:pt idx="1172">
                  <c:v>87.852643999999998</c:v>
                </c:pt>
                <c:pt idx="1173">
                  <c:v>87.890863999999993</c:v>
                </c:pt>
                <c:pt idx="1174">
                  <c:v>87.928191999999996</c:v>
                </c:pt>
                <c:pt idx="1175">
                  <c:v>87.955425000000005</c:v>
                </c:pt>
                <c:pt idx="1176">
                  <c:v>87.969246999999996</c:v>
                </c:pt>
                <c:pt idx="1177">
                  <c:v>87.971693000000002</c:v>
                </c:pt>
                <c:pt idx="1178">
                  <c:v>87.965014999999994</c:v>
                </c:pt>
                <c:pt idx="1179">
                  <c:v>87.952456999999995</c:v>
                </c:pt>
                <c:pt idx="1180">
                  <c:v>87.944181999999998</c:v>
                </c:pt>
                <c:pt idx="1181">
                  <c:v>87.954508000000004</c:v>
                </c:pt>
                <c:pt idx="1182">
                  <c:v>87.988315</c:v>
                </c:pt>
                <c:pt idx="1183">
                  <c:v>88.034229999999994</c:v>
                </c:pt>
                <c:pt idx="1184">
                  <c:v>88.075554999999994</c:v>
                </c:pt>
                <c:pt idx="1185">
                  <c:v>88.104409000000004</c:v>
                </c:pt>
                <c:pt idx="1186">
                  <c:v>88.122212000000005</c:v>
                </c:pt>
                <c:pt idx="1187">
                  <c:v>88.131741000000005</c:v>
                </c:pt>
                <c:pt idx="1188">
                  <c:v>88.135587000000001</c:v>
                </c:pt>
                <c:pt idx="1189">
                  <c:v>88.139572999999999</c:v>
                </c:pt>
                <c:pt idx="1190">
                  <c:v>88.150067000000007</c:v>
                </c:pt>
                <c:pt idx="1191">
                  <c:v>88.166955999999999</c:v>
                </c:pt>
                <c:pt idx="1192">
                  <c:v>88.183418000000003</c:v>
                </c:pt>
                <c:pt idx="1193">
                  <c:v>88.192631000000006</c:v>
                </c:pt>
                <c:pt idx="1194">
                  <c:v>88.192211999999998</c:v>
                </c:pt>
                <c:pt idx="1195">
                  <c:v>88.184759</c:v>
                </c:pt>
                <c:pt idx="1196">
                  <c:v>88.179102</c:v>
                </c:pt>
                <c:pt idx="1197">
                  <c:v>88.188153</c:v>
                </c:pt>
                <c:pt idx="1198">
                  <c:v>88.217832999999999</c:v>
                </c:pt>
                <c:pt idx="1199">
                  <c:v>88.257131999999999</c:v>
                </c:pt>
                <c:pt idx="1200">
                  <c:v>88.285646</c:v>
                </c:pt>
                <c:pt idx="1201">
                  <c:v>88.292935</c:v>
                </c:pt>
                <c:pt idx="1202">
                  <c:v>88.285892000000004</c:v>
                </c:pt>
                <c:pt idx="1203">
                  <c:v>88.276636999999994</c:v>
                </c:pt>
                <c:pt idx="1204">
                  <c:v>88.270937000000004</c:v>
                </c:pt>
                <c:pt idx="1205">
                  <c:v>88.271681000000001</c:v>
                </c:pt>
                <c:pt idx="1206">
                  <c:v>88.285342999999997</c:v>
                </c:pt>
                <c:pt idx="1207">
                  <c:v>88.315830000000005</c:v>
                </c:pt>
                <c:pt idx="1208">
                  <c:v>88.353686999999994</c:v>
                </c:pt>
                <c:pt idx="1209">
                  <c:v>88.379192000000003</c:v>
                </c:pt>
                <c:pt idx="1210">
                  <c:v>88.378883999999999</c:v>
                </c:pt>
                <c:pt idx="1211">
                  <c:v>88.357315</c:v>
                </c:pt>
                <c:pt idx="1212">
                  <c:v>88.332618999999994</c:v>
                </c:pt>
                <c:pt idx="1213">
                  <c:v>88.322284999999994</c:v>
                </c:pt>
                <c:pt idx="1214">
                  <c:v>88.331068000000002</c:v>
                </c:pt>
                <c:pt idx="1215">
                  <c:v>88.348309999999998</c:v>
                </c:pt>
                <c:pt idx="1216">
                  <c:v>88.355815000000007</c:v>
                </c:pt>
                <c:pt idx="1217">
                  <c:v>88.341657999999995</c:v>
                </c:pt>
                <c:pt idx="1218">
                  <c:v>88.309385000000006</c:v>
                </c:pt>
                <c:pt idx="1219">
                  <c:v>88.275226000000004</c:v>
                </c:pt>
                <c:pt idx="1220">
                  <c:v>88.256522000000004</c:v>
                </c:pt>
                <c:pt idx="1221">
                  <c:v>88.261593000000005</c:v>
                </c:pt>
                <c:pt idx="1222">
                  <c:v>88.286945000000003</c:v>
                </c:pt>
                <c:pt idx="1223">
                  <c:v>88.321566000000004</c:v>
                </c:pt>
                <c:pt idx="1224">
                  <c:v>88.354262000000006</c:v>
                </c:pt>
                <c:pt idx="1225">
                  <c:v>88.378635000000003</c:v>
                </c:pt>
                <c:pt idx="1226">
                  <c:v>88.392200000000003</c:v>
                </c:pt>
                <c:pt idx="1227">
                  <c:v>88.393252000000004</c:v>
                </c:pt>
                <c:pt idx="1228">
                  <c:v>88.383058000000005</c:v>
                </c:pt>
                <c:pt idx="1229">
                  <c:v>88.371257999999997</c:v>
                </c:pt>
                <c:pt idx="1230">
                  <c:v>88.372810000000001</c:v>
                </c:pt>
                <c:pt idx="1231">
                  <c:v>88.394132999999997</c:v>
                </c:pt>
                <c:pt idx="1232">
                  <c:v>88.424069000000003</c:v>
                </c:pt>
                <c:pt idx="1233">
                  <c:v>88.443445999999994</c:v>
                </c:pt>
                <c:pt idx="1234">
                  <c:v>88.443021000000002</c:v>
                </c:pt>
                <c:pt idx="1235">
                  <c:v>88.429066000000006</c:v>
                </c:pt>
                <c:pt idx="1236">
                  <c:v>88.413548000000006</c:v>
                </c:pt>
                <c:pt idx="1237">
                  <c:v>88.405596000000003</c:v>
                </c:pt>
                <c:pt idx="1238">
                  <c:v>88.412870999999996</c:v>
                </c:pt>
                <c:pt idx="1239">
                  <c:v>88.442640999999995</c:v>
                </c:pt>
                <c:pt idx="1240">
                  <c:v>88.493791999999999</c:v>
                </c:pt>
                <c:pt idx="1241">
                  <c:v>88.549094999999994</c:v>
                </c:pt>
                <c:pt idx="1242">
                  <c:v>88.582288000000005</c:v>
                </c:pt>
                <c:pt idx="1243">
                  <c:v>88.577442000000005</c:v>
                </c:pt>
                <c:pt idx="1244">
                  <c:v>88.542075999999994</c:v>
                </c:pt>
                <c:pt idx="1245">
                  <c:v>88.501255999999998</c:v>
                </c:pt>
                <c:pt idx="1246">
                  <c:v>88.479045999999997</c:v>
                </c:pt>
                <c:pt idx="1247">
                  <c:v>88.484032999999997</c:v>
                </c:pt>
                <c:pt idx="1248">
                  <c:v>88.508266000000006</c:v>
                </c:pt>
                <c:pt idx="1249">
                  <c:v>88.535998000000006</c:v>
                </c:pt>
                <c:pt idx="1250">
                  <c:v>88.553511</c:v>
                </c:pt>
                <c:pt idx="1251">
                  <c:v>88.555218999999994</c:v>
                </c:pt>
                <c:pt idx="1252">
                  <c:v>88.545400999999998</c:v>
                </c:pt>
                <c:pt idx="1253">
                  <c:v>88.534960999999996</c:v>
                </c:pt>
                <c:pt idx="1254">
                  <c:v>88.53349</c:v>
                </c:pt>
                <c:pt idx="1255">
                  <c:v>88.542597999999998</c:v>
                </c:pt>
                <c:pt idx="1256">
                  <c:v>88.556505999999999</c:v>
                </c:pt>
                <c:pt idx="1257">
                  <c:v>88.567531000000002</c:v>
                </c:pt>
                <c:pt idx="1258">
                  <c:v>88.568944000000002</c:v>
                </c:pt>
                <c:pt idx="1259">
                  <c:v>88.555297999999993</c:v>
                </c:pt>
                <c:pt idx="1260">
                  <c:v>88.526972000000001</c:v>
                </c:pt>
                <c:pt idx="1261">
                  <c:v>88.496353999999997</c:v>
                </c:pt>
                <c:pt idx="1262">
                  <c:v>88.482764000000003</c:v>
                </c:pt>
                <c:pt idx="1263">
                  <c:v>88.494849000000002</c:v>
                </c:pt>
                <c:pt idx="1264">
                  <c:v>88.520222000000004</c:v>
                </c:pt>
                <c:pt idx="1265">
                  <c:v>88.537848999999994</c:v>
                </c:pt>
                <c:pt idx="1266">
                  <c:v>88.539546999999999</c:v>
                </c:pt>
                <c:pt idx="1267">
                  <c:v>88.534818999999999</c:v>
                </c:pt>
                <c:pt idx="1268">
                  <c:v>88.536824999999993</c:v>
                </c:pt>
                <c:pt idx="1269">
                  <c:v>88.549919000000003</c:v>
                </c:pt>
                <c:pt idx="1270">
                  <c:v>88.571332999999996</c:v>
                </c:pt>
                <c:pt idx="1271">
                  <c:v>88.597793999999993</c:v>
                </c:pt>
                <c:pt idx="1272">
                  <c:v>88.626322000000002</c:v>
                </c:pt>
                <c:pt idx="1273">
                  <c:v>88.651714999999996</c:v>
                </c:pt>
                <c:pt idx="1274">
                  <c:v>88.667378999999997</c:v>
                </c:pt>
                <c:pt idx="1275">
                  <c:v>88.669049000000001</c:v>
                </c:pt>
                <c:pt idx="1276">
                  <c:v>88.657757000000004</c:v>
                </c:pt>
                <c:pt idx="1277">
                  <c:v>88.640552999999997</c:v>
                </c:pt>
                <c:pt idx="1278">
                  <c:v>88.627522999999997</c:v>
                </c:pt>
                <c:pt idx="1279">
                  <c:v>88.624652999999995</c:v>
                </c:pt>
                <c:pt idx="1280">
                  <c:v>88.628865000000005</c:v>
                </c:pt>
                <c:pt idx="1281">
                  <c:v>88.632453999999996</c:v>
                </c:pt>
                <c:pt idx="1282">
                  <c:v>88.632429000000002</c:v>
                </c:pt>
                <c:pt idx="1283">
                  <c:v>88.631894000000003</c:v>
                </c:pt>
                <c:pt idx="1284">
                  <c:v>88.632253000000006</c:v>
                </c:pt>
                <c:pt idx="1285">
                  <c:v>88.629305000000002</c:v>
                </c:pt>
                <c:pt idx="1286">
                  <c:v>88.619956000000002</c:v>
                </c:pt>
                <c:pt idx="1287">
                  <c:v>88.609164000000007</c:v>
                </c:pt>
                <c:pt idx="1288">
                  <c:v>88.606132000000002</c:v>
                </c:pt>
                <c:pt idx="1289">
                  <c:v>88.614880999999997</c:v>
                </c:pt>
                <c:pt idx="1290">
                  <c:v>88.631153999999995</c:v>
                </c:pt>
                <c:pt idx="1291">
                  <c:v>88.647824999999997</c:v>
                </c:pt>
                <c:pt idx="1292">
                  <c:v>88.661240000000006</c:v>
                </c:pt>
                <c:pt idx="1293">
                  <c:v>88.672321999999994</c:v>
                </c:pt>
                <c:pt idx="1294">
                  <c:v>88.682653999999999</c:v>
                </c:pt>
                <c:pt idx="1295">
                  <c:v>88.690376000000001</c:v>
                </c:pt>
                <c:pt idx="1296">
                  <c:v>88.691539000000006</c:v>
                </c:pt>
                <c:pt idx="1297">
                  <c:v>88.686514000000003</c:v>
                </c:pt>
                <c:pt idx="1298">
                  <c:v>88.682193999999996</c:v>
                </c:pt>
                <c:pt idx="1299">
                  <c:v>88.683886000000001</c:v>
                </c:pt>
                <c:pt idx="1300">
                  <c:v>88.686831999999995</c:v>
                </c:pt>
                <c:pt idx="1301">
                  <c:v>88.68159</c:v>
                </c:pt>
                <c:pt idx="1302">
                  <c:v>88.668111999999994</c:v>
                </c:pt>
                <c:pt idx="1303">
                  <c:v>88.657604000000006</c:v>
                </c:pt>
                <c:pt idx="1304">
                  <c:v>88.658253999999999</c:v>
                </c:pt>
                <c:pt idx="1305">
                  <c:v>88.665976999999998</c:v>
                </c:pt>
                <c:pt idx="1306">
                  <c:v>88.673837000000006</c:v>
                </c:pt>
                <c:pt idx="1307">
                  <c:v>88.684219999999996</c:v>
                </c:pt>
                <c:pt idx="1308">
                  <c:v>88.703680000000006</c:v>
                </c:pt>
                <c:pt idx="1309">
                  <c:v>88.728630999999993</c:v>
                </c:pt>
                <c:pt idx="1310">
                  <c:v>88.744686999999999</c:v>
                </c:pt>
                <c:pt idx="1311">
                  <c:v>88.741997999999995</c:v>
                </c:pt>
                <c:pt idx="1312">
                  <c:v>88.726130999999995</c:v>
                </c:pt>
                <c:pt idx="1313">
                  <c:v>88.711748</c:v>
                </c:pt>
                <c:pt idx="1314">
                  <c:v>88.708303999999998</c:v>
                </c:pt>
                <c:pt idx="1315">
                  <c:v>88.713507000000007</c:v>
                </c:pt>
                <c:pt idx="1316">
                  <c:v>88.718547000000001</c:v>
                </c:pt>
                <c:pt idx="1317">
                  <c:v>88.718129000000005</c:v>
                </c:pt>
                <c:pt idx="1318">
                  <c:v>88.715584000000007</c:v>
                </c:pt>
                <c:pt idx="1319">
                  <c:v>88.718664000000004</c:v>
                </c:pt>
                <c:pt idx="1320">
                  <c:v>88.731258999999994</c:v>
                </c:pt>
                <c:pt idx="1321">
                  <c:v>88.750578000000004</c:v>
                </c:pt>
                <c:pt idx="1322">
                  <c:v>88.770948000000004</c:v>
                </c:pt>
                <c:pt idx="1323">
                  <c:v>88.786265</c:v>
                </c:pt>
                <c:pt idx="1324">
                  <c:v>88.789150000000006</c:v>
                </c:pt>
                <c:pt idx="1325">
                  <c:v>88.774880999999993</c:v>
                </c:pt>
                <c:pt idx="1326">
                  <c:v>88.750405000000001</c:v>
                </c:pt>
                <c:pt idx="1327">
                  <c:v>88.733687000000003</c:v>
                </c:pt>
                <c:pt idx="1328">
                  <c:v>88.736844000000005</c:v>
                </c:pt>
                <c:pt idx="1329">
                  <c:v>88.752044999999995</c:v>
                </c:pt>
                <c:pt idx="1330">
                  <c:v>88.759472000000002</c:v>
                </c:pt>
                <c:pt idx="1331">
                  <c:v>88.747513999999995</c:v>
                </c:pt>
                <c:pt idx="1332">
                  <c:v>88.720292000000001</c:v>
                </c:pt>
                <c:pt idx="1333">
                  <c:v>88.689328000000003</c:v>
                </c:pt>
                <c:pt idx="1334">
                  <c:v>88.666106999999997</c:v>
                </c:pt>
                <c:pt idx="1335">
                  <c:v>88.660944000000001</c:v>
                </c:pt>
                <c:pt idx="1336">
                  <c:v>88.677943999999997</c:v>
                </c:pt>
                <c:pt idx="1337">
                  <c:v>88.707340000000002</c:v>
                </c:pt>
                <c:pt idx="1338">
                  <c:v>88.730819999999994</c:v>
                </c:pt>
                <c:pt idx="1339">
                  <c:v>88.739666999999997</c:v>
                </c:pt>
                <c:pt idx="1340">
                  <c:v>88.742469</c:v>
                </c:pt>
                <c:pt idx="1341">
                  <c:v>88.750878</c:v>
                </c:pt>
                <c:pt idx="1342">
                  <c:v>88.763490000000004</c:v>
                </c:pt>
                <c:pt idx="1343">
                  <c:v>88.770026000000001</c:v>
                </c:pt>
                <c:pt idx="1344">
                  <c:v>88.766840000000002</c:v>
                </c:pt>
                <c:pt idx="1345">
                  <c:v>88.760420999999994</c:v>
                </c:pt>
                <c:pt idx="1346">
                  <c:v>88.756792000000004</c:v>
                </c:pt>
                <c:pt idx="1347">
                  <c:v>88.755049</c:v>
                </c:pt>
                <c:pt idx="1348">
                  <c:v>88.752992000000006</c:v>
                </c:pt>
                <c:pt idx="1349">
                  <c:v>88.753448000000006</c:v>
                </c:pt>
                <c:pt idx="1350">
                  <c:v>88.761094999999997</c:v>
                </c:pt>
                <c:pt idx="1351">
                  <c:v>88.774794</c:v>
                </c:pt>
                <c:pt idx="1352">
                  <c:v>88.785764</c:v>
                </c:pt>
                <c:pt idx="1353">
                  <c:v>88.783845999999997</c:v>
                </c:pt>
                <c:pt idx="1354">
                  <c:v>88.765939000000003</c:v>
                </c:pt>
                <c:pt idx="1355">
                  <c:v>88.739276000000004</c:v>
                </c:pt>
                <c:pt idx="1356">
                  <c:v>88.716507000000007</c:v>
                </c:pt>
                <c:pt idx="1357">
                  <c:v>88.706771000000003</c:v>
                </c:pt>
                <c:pt idx="1358">
                  <c:v>88.711113999999995</c:v>
                </c:pt>
                <c:pt idx="1359">
                  <c:v>88.725244000000004</c:v>
                </c:pt>
                <c:pt idx="1360">
                  <c:v>88.743436000000003</c:v>
                </c:pt>
                <c:pt idx="1361">
                  <c:v>88.758352000000002</c:v>
                </c:pt>
                <c:pt idx="1362">
                  <c:v>88.761037999999999</c:v>
                </c:pt>
                <c:pt idx="1363">
                  <c:v>88.746981000000005</c:v>
                </c:pt>
                <c:pt idx="1364">
                  <c:v>88.722864999999999</c:v>
                </c:pt>
                <c:pt idx="1365">
                  <c:v>88.702667000000005</c:v>
                </c:pt>
                <c:pt idx="1366">
                  <c:v>88.693968999999996</c:v>
                </c:pt>
                <c:pt idx="1367">
                  <c:v>88.690084999999996</c:v>
                </c:pt>
                <c:pt idx="1368">
                  <c:v>88.678759999999997</c:v>
                </c:pt>
                <c:pt idx="1369">
                  <c:v>88.657797000000002</c:v>
                </c:pt>
                <c:pt idx="1370">
                  <c:v>88.638525000000001</c:v>
                </c:pt>
                <c:pt idx="1371">
                  <c:v>88.632361000000003</c:v>
                </c:pt>
                <c:pt idx="1372">
                  <c:v>88.636482999999998</c:v>
                </c:pt>
                <c:pt idx="1373">
                  <c:v>88.636514000000005</c:v>
                </c:pt>
                <c:pt idx="1374">
                  <c:v>88.623754000000005</c:v>
                </c:pt>
                <c:pt idx="1375">
                  <c:v>88.606453999999999</c:v>
                </c:pt>
                <c:pt idx="1376">
                  <c:v>88.601344999999995</c:v>
                </c:pt>
                <c:pt idx="1377">
                  <c:v>88.614913999999999</c:v>
                </c:pt>
                <c:pt idx="1378">
                  <c:v>88.635688000000002</c:v>
                </c:pt>
                <c:pt idx="1379">
                  <c:v>88.645132000000004</c:v>
                </c:pt>
                <c:pt idx="1380">
                  <c:v>88.634095000000002</c:v>
                </c:pt>
                <c:pt idx="1381">
                  <c:v>88.608466000000007</c:v>
                </c:pt>
                <c:pt idx="1382">
                  <c:v>88.581787000000006</c:v>
                </c:pt>
                <c:pt idx="1383">
                  <c:v>88.565185999999997</c:v>
                </c:pt>
                <c:pt idx="1384">
                  <c:v>88.562815000000001</c:v>
                </c:pt>
                <c:pt idx="1385">
                  <c:v>88.572024999999996</c:v>
                </c:pt>
                <c:pt idx="1386">
                  <c:v>88.584844000000004</c:v>
                </c:pt>
                <c:pt idx="1387">
                  <c:v>88.591376999999994</c:v>
                </c:pt>
                <c:pt idx="1388">
                  <c:v>88.586526000000006</c:v>
                </c:pt>
                <c:pt idx="1389">
                  <c:v>88.575166999999993</c:v>
                </c:pt>
                <c:pt idx="1390">
                  <c:v>88.568240000000003</c:v>
                </c:pt>
                <c:pt idx="1391">
                  <c:v>88.571769000000003</c:v>
                </c:pt>
                <c:pt idx="1392">
                  <c:v>88.581604999999996</c:v>
                </c:pt>
                <c:pt idx="1393">
                  <c:v>88.590704000000002</c:v>
                </c:pt>
                <c:pt idx="1394">
                  <c:v>88.598084999999998</c:v>
                </c:pt>
                <c:pt idx="1395">
                  <c:v>88.605710000000002</c:v>
                </c:pt>
                <c:pt idx="1396">
                  <c:v>88.608835999999997</c:v>
                </c:pt>
                <c:pt idx="1397">
                  <c:v>88.597840000000005</c:v>
                </c:pt>
                <c:pt idx="1398">
                  <c:v>88.572736000000006</c:v>
                </c:pt>
                <c:pt idx="1399">
                  <c:v>88.549452000000002</c:v>
                </c:pt>
                <c:pt idx="1400">
                  <c:v>88.544981000000007</c:v>
                </c:pt>
                <c:pt idx="1401">
                  <c:v>88.558079000000006</c:v>
                </c:pt>
                <c:pt idx="1402">
                  <c:v>88.570080000000004</c:v>
                </c:pt>
                <c:pt idx="1403">
                  <c:v>88.564859999999996</c:v>
                </c:pt>
                <c:pt idx="1404">
                  <c:v>88.544085999999993</c:v>
                </c:pt>
                <c:pt idx="1405">
                  <c:v>88.522088999999994</c:v>
                </c:pt>
                <c:pt idx="1406">
                  <c:v>88.509409000000005</c:v>
                </c:pt>
                <c:pt idx="1407">
                  <c:v>88.504667999999995</c:v>
                </c:pt>
                <c:pt idx="1408">
                  <c:v>88.502651999999998</c:v>
                </c:pt>
                <c:pt idx="1409">
                  <c:v>88.507409999999993</c:v>
                </c:pt>
                <c:pt idx="1410">
                  <c:v>88.531989999999993</c:v>
                </c:pt>
                <c:pt idx="1411">
                  <c:v>88.580994000000004</c:v>
                </c:pt>
                <c:pt idx="1412">
                  <c:v>88.635971999999995</c:v>
                </c:pt>
                <c:pt idx="1413">
                  <c:v>88.666207999999997</c:v>
                </c:pt>
                <c:pt idx="1414">
                  <c:v>88.657955999999999</c:v>
                </c:pt>
                <c:pt idx="1415">
                  <c:v>88.628883000000002</c:v>
                </c:pt>
                <c:pt idx="1416">
                  <c:v>88.609573999999995</c:v>
                </c:pt>
                <c:pt idx="1417">
                  <c:v>88.612938</c:v>
                </c:pt>
                <c:pt idx="1418">
                  <c:v>88.624666000000005</c:v>
                </c:pt>
                <c:pt idx="1419">
                  <c:v>88.621225999999993</c:v>
                </c:pt>
                <c:pt idx="1420">
                  <c:v>88.594256000000001</c:v>
                </c:pt>
                <c:pt idx="1421">
                  <c:v>88.559589000000003</c:v>
                </c:pt>
                <c:pt idx="1422">
                  <c:v>88.545165999999995</c:v>
                </c:pt>
                <c:pt idx="1423">
                  <c:v>88.567274999999995</c:v>
                </c:pt>
                <c:pt idx="1424">
                  <c:v>88.614457999999999</c:v>
                </c:pt>
                <c:pt idx="1425">
                  <c:v>88.656014999999996</c:v>
                </c:pt>
                <c:pt idx="1426">
                  <c:v>88.668953000000002</c:v>
                </c:pt>
                <c:pt idx="1427">
                  <c:v>88.655276999999998</c:v>
                </c:pt>
                <c:pt idx="1428">
                  <c:v>88.632889000000006</c:v>
                </c:pt>
                <c:pt idx="1429">
                  <c:v>88.615341000000001</c:v>
                </c:pt>
                <c:pt idx="1430">
                  <c:v>88.604123999999999</c:v>
                </c:pt>
                <c:pt idx="1431">
                  <c:v>88.594465</c:v>
                </c:pt>
                <c:pt idx="1432">
                  <c:v>88.580934999999997</c:v>
                </c:pt>
                <c:pt idx="1433">
                  <c:v>88.560203999999999</c:v>
                </c:pt>
                <c:pt idx="1434">
                  <c:v>88.536368999999993</c:v>
                </c:pt>
                <c:pt idx="1435">
                  <c:v>88.523550999999998</c:v>
                </c:pt>
                <c:pt idx="1436">
                  <c:v>88.536001999999996</c:v>
                </c:pt>
                <c:pt idx="1437">
                  <c:v>88.572269000000006</c:v>
                </c:pt>
                <c:pt idx="1438">
                  <c:v>88.610904000000005</c:v>
                </c:pt>
                <c:pt idx="1439">
                  <c:v>88.622895</c:v>
                </c:pt>
                <c:pt idx="1440">
                  <c:v>88.590072000000006</c:v>
                </c:pt>
                <c:pt idx="1441">
                  <c:v>88.516846000000001</c:v>
                </c:pt>
                <c:pt idx="1442">
                  <c:v>88.427914999999999</c:v>
                </c:pt>
                <c:pt idx="1443">
                  <c:v>88.351748999999998</c:v>
                </c:pt>
                <c:pt idx="1444">
                  <c:v>88.302657999999994</c:v>
                </c:pt>
                <c:pt idx="1445">
                  <c:v>88.280531999999994</c:v>
                </c:pt>
                <c:pt idx="1446">
                  <c:v>88.286596000000003</c:v>
                </c:pt>
                <c:pt idx="1447">
                  <c:v>88.327783999999994</c:v>
                </c:pt>
                <c:pt idx="1448">
                  <c:v>88.398086000000006</c:v>
                </c:pt>
                <c:pt idx="1449">
                  <c:v>88.465873000000002</c:v>
                </c:pt>
                <c:pt idx="1450">
                  <c:v>88.494613999999999</c:v>
                </c:pt>
                <c:pt idx="1451">
                  <c:v>88.475913000000006</c:v>
                </c:pt>
                <c:pt idx="1452">
                  <c:v>88.433197000000007</c:v>
                </c:pt>
                <c:pt idx="1453">
                  <c:v>88.394666999999998</c:v>
                </c:pt>
                <c:pt idx="1454">
                  <c:v>88.372174000000001</c:v>
                </c:pt>
                <c:pt idx="1455">
                  <c:v>88.364140000000006</c:v>
                </c:pt>
                <c:pt idx="1456">
                  <c:v>88.364973000000006</c:v>
                </c:pt>
                <c:pt idx="1457">
                  <c:v>88.366952999999995</c:v>
                </c:pt>
                <c:pt idx="1458">
                  <c:v>88.362386000000001</c:v>
                </c:pt>
                <c:pt idx="1459">
                  <c:v>88.350593000000003</c:v>
                </c:pt>
                <c:pt idx="1460">
                  <c:v>88.340306999999996</c:v>
                </c:pt>
                <c:pt idx="1461">
                  <c:v>88.343836999999994</c:v>
                </c:pt>
                <c:pt idx="1462">
                  <c:v>88.370997000000003</c:v>
                </c:pt>
                <c:pt idx="1463">
                  <c:v>88.424436</c:v>
                </c:pt>
                <c:pt idx="1464">
                  <c:v>88.493595999999997</c:v>
                </c:pt>
                <c:pt idx="1465">
                  <c:v>88.556946999999994</c:v>
                </c:pt>
                <c:pt idx="1466">
                  <c:v>88.600459999999998</c:v>
                </c:pt>
                <c:pt idx="1467">
                  <c:v>88.632315000000006</c:v>
                </c:pt>
                <c:pt idx="1468">
                  <c:v>88.668093999999996</c:v>
                </c:pt>
                <c:pt idx="1469">
                  <c:v>88.701848999999996</c:v>
                </c:pt>
                <c:pt idx="1470">
                  <c:v>88.705274000000003</c:v>
                </c:pt>
                <c:pt idx="1471">
                  <c:v>88.658743000000001</c:v>
                </c:pt>
                <c:pt idx="1472">
                  <c:v>88.571675999999997</c:v>
                </c:pt>
                <c:pt idx="1473">
                  <c:v>88.469565000000003</c:v>
                </c:pt>
                <c:pt idx="1474">
                  <c:v>88.376026999999993</c:v>
                </c:pt>
                <c:pt idx="1475">
                  <c:v>88.314387999999994</c:v>
                </c:pt>
                <c:pt idx="1476">
                  <c:v>88.309027999999998</c:v>
                </c:pt>
                <c:pt idx="1477">
                  <c:v>88.366557</c:v>
                </c:pt>
                <c:pt idx="1478">
                  <c:v>88.45993</c:v>
                </c:pt>
                <c:pt idx="1479">
                  <c:v>88.545055000000005</c:v>
                </c:pt>
                <c:pt idx="1480">
                  <c:v>88.594665000000006</c:v>
                </c:pt>
                <c:pt idx="1481">
                  <c:v>88.610292000000001</c:v>
                </c:pt>
                <c:pt idx="1482">
                  <c:v>88.605350000000001</c:v>
                </c:pt>
                <c:pt idx="1483">
                  <c:v>88.587783000000002</c:v>
                </c:pt>
                <c:pt idx="1484">
                  <c:v>88.560257000000007</c:v>
                </c:pt>
                <c:pt idx="1485">
                  <c:v>88.527647999999999</c:v>
                </c:pt>
                <c:pt idx="1486">
                  <c:v>88.498307999999994</c:v>
                </c:pt>
                <c:pt idx="1487">
                  <c:v>88.479602</c:v>
                </c:pt>
                <c:pt idx="1488">
                  <c:v>88.473581999999993</c:v>
                </c:pt>
                <c:pt idx="1489">
                  <c:v>88.474740999999995</c:v>
                </c:pt>
                <c:pt idx="1490">
                  <c:v>88.469250000000002</c:v>
                </c:pt>
                <c:pt idx="1491">
                  <c:v>88.437905999999998</c:v>
                </c:pt>
                <c:pt idx="1492">
                  <c:v>88.367148</c:v>
                </c:pt>
                <c:pt idx="1493">
                  <c:v>88.265991</c:v>
                </c:pt>
                <c:pt idx="1494">
                  <c:v>88.174173999999994</c:v>
                </c:pt>
                <c:pt idx="1495">
                  <c:v>88.144144999999995</c:v>
                </c:pt>
                <c:pt idx="1496">
                  <c:v>88.201231000000007</c:v>
                </c:pt>
                <c:pt idx="1497">
                  <c:v>88.315270999999996</c:v>
                </c:pt>
                <c:pt idx="1498">
                  <c:v>88.415362000000002</c:v>
                </c:pt>
                <c:pt idx="1499">
                  <c:v>88.440302000000003</c:v>
                </c:pt>
                <c:pt idx="1500">
                  <c:v>88.381280000000004</c:v>
                </c:pt>
                <c:pt idx="1501">
                  <c:v>88.281745999999998</c:v>
                </c:pt>
                <c:pt idx="1502">
                  <c:v>88.201093999999998</c:v>
                </c:pt>
                <c:pt idx="1503">
                  <c:v>88.175252999999998</c:v>
                </c:pt>
                <c:pt idx="1504">
                  <c:v>88.201093</c:v>
                </c:pt>
                <c:pt idx="1505">
                  <c:v>88.251551000000006</c:v>
                </c:pt>
                <c:pt idx="1506">
                  <c:v>88.304103999999995</c:v>
                </c:pt>
                <c:pt idx="1507">
                  <c:v>88.352436999999995</c:v>
                </c:pt>
                <c:pt idx="1508">
                  <c:v>88.392796000000004</c:v>
                </c:pt>
                <c:pt idx="1509">
                  <c:v>88.411980999999997</c:v>
                </c:pt>
                <c:pt idx="1510">
                  <c:v>88.400092999999998</c:v>
                </c:pt>
                <c:pt idx="1511">
                  <c:v>88.366951</c:v>
                </c:pt>
                <c:pt idx="1512">
                  <c:v>88.329228000000001</c:v>
                </c:pt>
                <c:pt idx="1513">
                  <c:v>88.283924999999996</c:v>
                </c:pt>
                <c:pt idx="1514">
                  <c:v>88.213772000000006</c:v>
                </c:pt>
                <c:pt idx="1515">
                  <c:v>88.123020999999994</c:v>
                </c:pt>
                <c:pt idx="1516">
                  <c:v>88.049484000000007</c:v>
                </c:pt>
                <c:pt idx="1517">
                  <c:v>88.030507</c:v>
                </c:pt>
                <c:pt idx="1518">
                  <c:v>88.067037999999997</c:v>
                </c:pt>
                <c:pt idx="1519">
                  <c:v>88.127511999999996</c:v>
                </c:pt>
                <c:pt idx="1520">
                  <c:v>88.176917000000003</c:v>
                </c:pt>
                <c:pt idx="1521">
                  <c:v>88.197445000000002</c:v>
                </c:pt>
                <c:pt idx="1522">
                  <c:v>88.195561999999995</c:v>
                </c:pt>
                <c:pt idx="1523">
                  <c:v>88.200438000000005</c:v>
                </c:pt>
                <c:pt idx="1524">
                  <c:v>88.244033999999999</c:v>
                </c:pt>
                <c:pt idx="1525">
                  <c:v>88.328273999999993</c:v>
                </c:pt>
                <c:pt idx="1526">
                  <c:v>88.417114999999995</c:v>
                </c:pt>
                <c:pt idx="1527">
                  <c:v>88.470798000000002</c:v>
                </c:pt>
                <c:pt idx="1528">
                  <c:v>88.480179000000007</c:v>
                </c:pt>
                <c:pt idx="1529">
                  <c:v>88.457612999999995</c:v>
                </c:pt>
                <c:pt idx="1530">
                  <c:v>88.407348999999996</c:v>
                </c:pt>
                <c:pt idx="1531">
                  <c:v>88.325417999999999</c:v>
                </c:pt>
                <c:pt idx="1532">
                  <c:v>88.224073000000004</c:v>
                </c:pt>
                <c:pt idx="1533">
                  <c:v>88.134313000000006</c:v>
                </c:pt>
                <c:pt idx="1534">
                  <c:v>88.078667999999993</c:v>
                </c:pt>
                <c:pt idx="1535">
                  <c:v>88.054382000000004</c:v>
                </c:pt>
                <c:pt idx="1536">
                  <c:v>88.047190000000001</c:v>
                </c:pt>
                <c:pt idx="1537">
                  <c:v>88.049693000000005</c:v>
                </c:pt>
                <c:pt idx="1538">
                  <c:v>88.059791000000004</c:v>
                </c:pt>
                <c:pt idx="1539">
                  <c:v>88.069601000000006</c:v>
                </c:pt>
                <c:pt idx="1540">
                  <c:v>88.064746</c:v>
                </c:pt>
                <c:pt idx="1541">
                  <c:v>88.034769999999995</c:v>
                </c:pt>
                <c:pt idx="1542">
                  <c:v>87.984126000000003</c:v>
                </c:pt>
                <c:pt idx="1543">
                  <c:v>87.934426000000002</c:v>
                </c:pt>
                <c:pt idx="1544">
                  <c:v>87.911122000000006</c:v>
                </c:pt>
                <c:pt idx="1545">
                  <c:v>87.920546999999999</c:v>
                </c:pt>
                <c:pt idx="1546">
                  <c:v>87.942815999999993</c:v>
                </c:pt>
                <c:pt idx="1547">
                  <c:v>87.955680000000001</c:v>
                </c:pt>
                <c:pt idx="1548">
                  <c:v>87.963515000000001</c:v>
                </c:pt>
                <c:pt idx="1549">
                  <c:v>87.990938</c:v>
                </c:pt>
                <c:pt idx="1550">
                  <c:v>88.045553999999996</c:v>
                </c:pt>
                <c:pt idx="1551">
                  <c:v>88.098656000000005</c:v>
                </c:pt>
                <c:pt idx="1552">
                  <c:v>88.110084999999998</c:v>
                </c:pt>
                <c:pt idx="1553">
                  <c:v>88.066619000000003</c:v>
                </c:pt>
                <c:pt idx="1554">
                  <c:v>87.992143999999996</c:v>
                </c:pt>
                <c:pt idx="1555">
                  <c:v>87.927002999999999</c:v>
                </c:pt>
                <c:pt idx="1556">
                  <c:v>87.902225000000001</c:v>
                </c:pt>
                <c:pt idx="1557">
                  <c:v>87.926164999999997</c:v>
                </c:pt>
                <c:pt idx="1558">
                  <c:v>87.983832000000007</c:v>
                </c:pt>
                <c:pt idx="1559">
                  <c:v>88.044921000000002</c:v>
                </c:pt>
                <c:pt idx="1560">
                  <c:v>88.077303000000001</c:v>
                </c:pt>
                <c:pt idx="1561">
                  <c:v>88.060944000000006</c:v>
                </c:pt>
                <c:pt idx="1562">
                  <c:v>87.996127000000001</c:v>
                </c:pt>
                <c:pt idx="1563">
                  <c:v>87.903034000000005</c:v>
                </c:pt>
                <c:pt idx="1564">
                  <c:v>87.811704000000006</c:v>
                </c:pt>
                <c:pt idx="1565">
                  <c:v>87.746717000000004</c:v>
                </c:pt>
                <c:pt idx="1566">
                  <c:v>87.718344999999999</c:v>
                </c:pt>
                <c:pt idx="1567">
                  <c:v>87.725266000000005</c:v>
                </c:pt>
                <c:pt idx="1568">
                  <c:v>87.759621999999993</c:v>
                </c:pt>
                <c:pt idx="1569">
                  <c:v>87.806482000000003</c:v>
                </c:pt>
                <c:pt idx="1570">
                  <c:v>87.845692999999997</c:v>
                </c:pt>
                <c:pt idx="1571">
                  <c:v>87.863878</c:v>
                </c:pt>
                <c:pt idx="1572">
                  <c:v>87.863856999999996</c:v>
                </c:pt>
                <c:pt idx="1573">
                  <c:v>87.855920999999995</c:v>
                </c:pt>
                <c:pt idx="1574">
                  <c:v>87.843300999999997</c:v>
                </c:pt>
                <c:pt idx="1575">
                  <c:v>87.825902999999997</c:v>
                </c:pt>
                <c:pt idx="1576">
                  <c:v>87.814791999999997</c:v>
                </c:pt>
                <c:pt idx="1577">
                  <c:v>87.826556999999994</c:v>
                </c:pt>
                <c:pt idx="1578">
                  <c:v>87.858276000000004</c:v>
                </c:pt>
                <c:pt idx="1579">
                  <c:v>87.882295999999997</c:v>
                </c:pt>
                <c:pt idx="1580">
                  <c:v>87.876180000000005</c:v>
                </c:pt>
                <c:pt idx="1581">
                  <c:v>87.848214999999996</c:v>
                </c:pt>
                <c:pt idx="1582">
                  <c:v>87.821956</c:v>
                </c:pt>
                <c:pt idx="1583">
                  <c:v>87.804862</c:v>
                </c:pt>
                <c:pt idx="1584">
                  <c:v>87.787919000000002</c:v>
                </c:pt>
                <c:pt idx="1585">
                  <c:v>87.771610999999993</c:v>
                </c:pt>
                <c:pt idx="1586">
                  <c:v>87.772323999999998</c:v>
                </c:pt>
                <c:pt idx="1587">
                  <c:v>87.797861999999995</c:v>
                </c:pt>
                <c:pt idx="1588">
                  <c:v>87.832420999999997</c:v>
                </c:pt>
                <c:pt idx="1589">
                  <c:v>87.856008000000003</c:v>
                </c:pt>
                <c:pt idx="1590">
                  <c:v>87.868285999999998</c:v>
                </c:pt>
                <c:pt idx="1591">
                  <c:v>87.881249999999994</c:v>
                </c:pt>
                <c:pt idx="1592">
                  <c:v>87.895132000000004</c:v>
                </c:pt>
                <c:pt idx="1593">
                  <c:v>87.895690999999999</c:v>
                </c:pt>
                <c:pt idx="1594">
                  <c:v>87.874751000000003</c:v>
                </c:pt>
                <c:pt idx="1595">
                  <c:v>87.841686999999993</c:v>
                </c:pt>
                <c:pt idx="1596">
                  <c:v>87.812646000000001</c:v>
                </c:pt>
                <c:pt idx="1597">
                  <c:v>87.797918999999993</c:v>
                </c:pt>
                <c:pt idx="1598">
                  <c:v>87.801816000000002</c:v>
                </c:pt>
                <c:pt idx="1599">
                  <c:v>87.823314999999994</c:v>
                </c:pt>
                <c:pt idx="1600">
                  <c:v>87.850451000000007</c:v>
                </c:pt>
                <c:pt idx="1601">
                  <c:v>87.863620999999995</c:v>
                </c:pt>
                <c:pt idx="1602">
                  <c:v>87.854686000000001</c:v>
                </c:pt>
                <c:pt idx="1603">
                  <c:v>87.838520000000003</c:v>
                </c:pt>
                <c:pt idx="1604">
                  <c:v>87.836327999999995</c:v>
                </c:pt>
                <c:pt idx="1605">
                  <c:v>87.849036999999996</c:v>
                </c:pt>
                <c:pt idx="1606">
                  <c:v>87.855397999999994</c:v>
                </c:pt>
                <c:pt idx="1607">
                  <c:v>87.836577000000005</c:v>
                </c:pt>
                <c:pt idx="1608">
                  <c:v>87.796012000000005</c:v>
                </c:pt>
                <c:pt idx="1609">
                  <c:v>87.755128999999997</c:v>
                </c:pt>
                <c:pt idx="1610">
                  <c:v>87.736107000000004</c:v>
                </c:pt>
                <c:pt idx="1611">
                  <c:v>87.748874000000001</c:v>
                </c:pt>
                <c:pt idx="1612">
                  <c:v>87.786860000000004</c:v>
                </c:pt>
                <c:pt idx="1613">
                  <c:v>87.831084000000004</c:v>
                </c:pt>
                <c:pt idx="1614">
                  <c:v>87.862188000000003</c:v>
                </c:pt>
                <c:pt idx="1615">
                  <c:v>87.871780000000001</c:v>
                </c:pt>
                <c:pt idx="1616">
                  <c:v>87.861508000000001</c:v>
                </c:pt>
                <c:pt idx="1617">
                  <c:v>87.833280999999999</c:v>
                </c:pt>
                <c:pt idx="1618">
                  <c:v>87.786143999999993</c:v>
                </c:pt>
                <c:pt idx="1619">
                  <c:v>87.722497000000004</c:v>
                </c:pt>
                <c:pt idx="1620">
                  <c:v>87.649218000000005</c:v>
                </c:pt>
                <c:pt idx="1621">
                  <c:v>87.569773999999995</c:v>
                </c:pt>
                <c:pt idx="1622">
                  <c:v>87.486941000000002</c:v>
                </c:pt>
                <c:pt idx="1623">
                  <c:v>87.422803999999999</c:v>
                </c:pt>
                <c:pt idx="1624">
                  <c:v>87.421473000000006</c:v>
                </c:pt>
                <c:pt idx="1625">
                  <c:v>87.507881999999995</c:v>
                </c:pt>
                <c:pt idx="1626">
                  <c:v>87.641273999999996</c:v>
                </c:pt>
                <c:pt idx="1627">
                  <c:v>87.735741000000004</c:v>
                </c:pt>
                <c:pt idx="1628">
                  <c:v>87.746831999999998</c:v>
                </c:pt>
                <c:pt idx="1629">
                  <c:v>87.726365999999999</c:v>
                </c:pt>
                <c:pt idx="1630">
                  <c:v>87.766683999999998</c:v>
                </c:pt>
                <c:pt idx="1631">
                  <c:v>87.890190000000004</c:v>
                </c:pt>
                <c:pt idx="1632">
                  <c:v>88.012082000000007</c:v>
                </c:pt>
                <c:pt idx="1633">
                  <c:v>88.024732</c:v>
                </c:pt>
                <c:pt idx="1634">
                  <c:v>87.912644</c:v>
                </c:pt>
                <c:pt idx="1635">
                  <c:v>87.772763999999995</c:v>
                </c:pt>
                <c:pt idx="1636">
                  <c:v>87.707288000000005</c:v>
                </c:pt>
                <c:pt idx="1637">
                  <c:v>87.713177999999999</c:v>
                </c:pt>
                <c:pt idx="1638">
                  <c:v>87.711957999999996</c:v>
                </c:pt>
                <c:pt idx="1639">
                  <c:v>87.664715999999999</c:v>
                </c:pt>
                <c:pt idx="1640">
                  <c:v>87.618954000000002</c:v>
                </c:pt>
                <c:pt idx="1641">
                  <c:v>87.624618999999996</c:v>
                </c:pt>
                <c:pt idx="1642">
                  <c:v>87.648264999999995</c:v>
                </c:pt>
                <c:pt idx="1643">
                  <c:v>87.632458999999997</c:v>
                </c:pt>
                <c:pt idx="1644">
                  <c:v>87.584671999999998</c:v>
                </c:pt>
                <c:pt idx="1645">
                  <c:v>87.564708999999993</c:v>
                </c:pt>
                <c:pt idx="1646">
                  <c:v>87.595144000000005</c:v>
                </c:pt>
                <c:pt idx="1647">
                  <c:v>87.641986000000003</c:v>
                </c:pt>
                <c:pt idx="1648">
                  <c:v>87.679828000000001</c:v>
                </c:pt>
                <c:pt idx="1649">
                  <c:v>87.713188000000002</c:v>
                </c:pt>
                <c:pt idx="1650">
                  <c:v>87.758525000000006</c:v>
                </c:pt>
                <c:pt idx="1651">
                  <c:v>87.816021000000006</c:v>
                </c:pt>
                <c:pt idx="1652">
                  <c:v>87.861661999999995</c:v>
                </c:pt>
                <c:pt idx="1653">
                  <c:v>87.864007000000001</c:v>
                </c:pt>
                <c:pt idx="1654">
                  <c:v>87.798815000000005</c:v>
                </c:pt>
                <c:pt idx="1655">
                  <c:v>87.698907000000005</c:v>
                </c:pt>
                <c:pt idx="1656">
                  <c:v>87.634136999999996</c:v>
                </c:pt>
                <c:pt idx="1657">
                  <c:v>87.636088999999998</c:v>
                </c:pt>
                <c:pt idx="1658">
                  <c:v>87.654685999999998</c:v>
                </c:pt>
                <c:pt idx="1659">
                  <c:v>87.616681</c:v>
                </c:pt>
                <c:pt idx="1660">
                  <c:v>87.522341999999995</c:v>
                </c:pt>
                <c:pt idx="1661">
                  <c:v>87.444338999999999</c:v>
                </c:pt>
                <c:pt idx="1662">
                  <c:v>87.451581000000004</c:v>
                </c:pt>
                <c:pt idx="1663">
                  <c:v>87.535869000000005</c:v>
                </c:pt>
                <c:pt idx="1664">
                  <c:v>87.630752999999999</c:v>
                </c:pt>
                <c:pt idx="1665">
                  <c:v>87.671415999999994</c:v>
                </c:pt>
                <c:pt idx="1666">
                  <c:v>87.647594999999995</c:v>
                </c:pt>
                <c:pt idx="1667">
                  <c:v>87.584266</c:v>
                </c:pt>
                <c:pt idx="1668">
                  <c:v>87.520242999999994</c:v>
                </c:pt>
                <c:pt idx="1669">
                  <c:v>87.461883</c:v>
                </c:pt>
                <c:pt idx="1670">
                  <c:v>87.407383999999993</c:v>
                </c:pt>
                <c:pt idx="1671">
                  <c:v>87.367009999999993</c:v>
                </c:pt>
                <c:pt idx="1672">
                  <c:v>87.369679000000005</c:v>
                </c:pt>
                <c:pt idx="1673">
                  <c:v>87.433618999999993</c:v>
                </c:pt>
                <c:pt idx="1674">
                  <c:v>87.539095000000003</c:v>
                </c:pt>
                <c:pt idx="1675">
                  <c:v>87.650797999999995</c:v>
                </c:pt>
                <c:pt idx="1676">
                  <c:v>87.734330999999997</c:v>
                </c:pt>
                <c:pt idx="1677">
                  <c:v>87.768435999999994</c:v>
                </c:pt>
                <c:pt idx="1678">
                  <c:v>87.745316000000003</c:v>
                </c:pt>
                <c:pt idx="1679">
                  <c:v>87.678314</c:v>
                </c:pt>
                <c:pt idx="1680">
                  <c:v>87.611620000000002</c:v>
                </c:pt>
                <c:pt idx="1681">
                  <c:v>87.585415999999995</c:v>
                </c:pt>
                <c:pt idx="1682">
                  <c:v>87.612600999999998</c:v>
                </c:pt>
                <c:pt idx="1683">
                  <c:v>87.670669000000004</c:v>
                </c:pt>
                <c:pt idx="1684">
                  <c:v>87.740545999999995</c:v>
                </c:pt>
                <c:pt idx="1685">
                  <c:v>87.811139999999995</c:v>
                </c:pt>
                <c:pt idx="1686">
                  <c:v>87.873998999999998</c:v>
                </c:pt>
                <c:pt idx="1687">
                  <c:v>87.904098000000005</c:v>
                </c:pt>
                <c:pt idx="1688">
                  <c:v>87.884979000000001</c:v>
                </c:pt>
                <c:pt idx="1689">
                  <c:v>87.827556000000001</c:v>
                </c:pt>
                <c:pt idx="1690">
                  <c:v>87.769090000000006</c:v>
                </c:pt>
                <c:pt idx="1691">
                  <c:v>87.736385999999996</c:v>
                </c:pt>
                <c:pt idx="1692">
                  <c:v>87.728847999999999</c:v>
                </c:pt>
                <c:pt idx="1693">
                  <c:v>87.728260000000006</c:v>
                </c:pt>
                <c:pt idx="1694">
                  <c:v>87.726493000000005</c:v>
                </c:pt>
                <c:pt idx="1695">
                  <c:v>87.728842</c:v>
                </c:pt>
                <c:pt idx="1696">
                  <c:v>87.740731999999994</c:v>
                </c:pt>
                <c:pt idx="1697">
                  <c:v>87.751638</c:v>
                </c:pt>
                <c:pt idx="1698">
                  <c:v>87.747810999999999</c:v>
                </c:pt>
                <c:pt idx="1699">
                  <c:v>87.728883999999994</c:v>
                </c:pt>
                <c:pt idx="1700">
                  <c:v>87.714080999999993</c:v>
                </c:pt>
                <c:pt idx="1701">
                  <c:v>87.720145000000002</c:v>
                </c:pt>
                <c:pt idx="1702">
                  <c:v>87.745377000000005</c:v>
                </c:pt>
                <c:pt idx="1703">
                  <c:v>87.771722999999994</c:v>
                </c:pt>
                <c:pt idx="1704">
                  <c:v>87.784203000000005</c:v>
                </c:pt>
                <c:pt idx="1705">
                  <c:v>87.781831999999994</c:v>
                </c:pt>
                <c:pt idx="1706">
                  <c:v>87.773291</c:v>
                </c:pt>
                <c:pt idx="1707">
                  <c:v>87.764825999999999</c:v>
                </c:pt>
                <c:pt idx="1708">
                  <c:v>87.750591</c:v>
                </c:pt>
                <c:pt idx="1709">
                  <c:v>87.716784000000004</c:v>
                </c:pt>
                <c:pt idx="1710">
                  <c:v>87.658822000000001</c:v>
                </c:pt>
                <c:pt idx="1711">
                  <c:v>87.598845999999995</c:v>
                </c:pt>
                <c:pt idx="1712">
                  <c:v>87.575683999999995</c:v>
                </c:pt>
                <c:pt idx="1713">
                  <c:v>87.610992999999993</c:v>
                </c:pt>
                <c:pt idx="1714">
                  <c:v>87.686671000000004</c:v>
                </c:pt>
                <c:pt idx="1715">
                  <c:v>87.763025999999996</c:v>
                </c:pt>
                <c:pt idx="1716">
                  <c:v>87.814644999999999</c:v>
                </c:pt>
                <c:pt idx="1717">
                  <c:v>87.842045999999996</c:v>
                </c:pt>
                <c:pt idx="1718">
                  <c:v>87.852750999999998</c:v>
                </c:pt>
                <c:pt idx="1719">
                  <c:v>87.846091999999999</c:v>
                </c:pt>
                <c:pt idx="1720">
                  <c:v>87.819378</c:v>
                </c:pt>
                <c:pt idx="1721">
                  <c:v>87.776518999999993</c:v>
                </c:pt>
                <c:pt idx="1722">
                  <c:v>87.725434000000007</c:v>
                </c:pt>
                <c:pt idx="1723">
                  <c:v>87.675005999999996</c:v>
                </c:pt>
                <c:pt idx="1724">
                  <c:v>87.640146999999999</c:v>
                </c:pt>
                <c:pt idx="1725">
                  <c:v>87.637611000000007</c:v>
                </c:pt>
                <c:pt idx="1726">
                  <c:v>87.667817999999997</c:v>
                </c:pt>
                <c:pt idx="1727">
                  <c:v>87.705752000000004</c:v>
                </c:pt>
                <c:pt idx="1728">
                  <c:v>87.718571999999995</c:v>
                </c:pt>
                <c:pt idx="1729">
                  <c:v>87.690359999999998</c:v>
                </c:pt>
                <c:pt idx="1730">
                  <c:v>87.627095999999995</c:v>
                </c:pt>
                <c:pt idx="1731">
                  <c:v>87.548334999999994</c:v>
                </c:pt>
                <c:pt idx="1732">
                  <c:v>87.482881000000006</c:v>
                </c:pt>
                <c:pt idx="1733">
                  <c:v>87.460537000000002</c:v>
                </c:pt>
                <c:pt idx="1734">
                  <c:v>87.490021999999996</c:v>
                </c:pt>
                <c:pt idx="1735">
                  <c:v>87.543937999999997</c:v>
                </c:pt>
                <c:pt idx="1736">
                  <c:v>87.579595999999995</c:v>
                </c:pt>
                <c:pt idx="1737">
                  <c:v>87.579106999999993</c:v>
                </c:pt>
                <c:pt idx="1738">
                  <c:v>87.558494999999994</c:v>
                </c:pt>
                <c:pt idx="1739">
                  <c:v>87.539231999999998</c:v>
                </c:pt>
                <c:pt idx="1740">
                  <c:v>87.524122000000006</c:v>
                </c:pt>
                <c:pt idx="1741">
                  <c:v>87.505362000000005</c:v>
                </c:pt>
                <c:pt idx="1742">
                  <c:v>87.481508000000005</c:v>
                </c:pt>
                <c:pt idx="1743">
                  <c:v>87.456063999999998</c:v>
                </c:pt>
                <c:pt idx="1744">
                  <c:v>87.430251999999996</c:v>
                </c:pt>
                <c:pt idx="1745">
                  <c:v>87.409987999999998</c:v>
                </c:pt>
                <c:pt idx="1746">
                  <c:v>87.414401999999995</c:v>
                </c:pt>
                <c:pt idx="1747">
                  <c:v>87.459632999999997</c:v>
                </c:pt>
                <c:pt idx="1748">
                  <c:v>87.532312000000005</c:v>
                </c:pt>
                <c:pt idx="1749">
                  <c:v>87.591615000000004</c:v>
                </c:pt>
                <c:pt idx="1750">
                  <c:v>87.604207000000002</c:v>
                </c:pt>
                <c:pt idx="1751">
                  <c:v>87.570729999999998</c:v>
                </c:pt>
                <c:pt idx="1752">
                  <c:v>87.514797999999999</c:v>
                </c:pt>
                <c:pt idx="1753">
                  <c:v>87.454650999999998</c:v>
                </c:pt>
                <c:pt idx="1754">
                  <c:v>87.396538000000007</c:v>
                </c:pt>
                <c:pt idx="1755">
                  <c:v>87.352988999999994</c:v>
                </c:pt>
                <c:pt idx="1756">
                  <c:v>87.351622000000006</c:v>
                </c:pt>
                <c:pt idx="1757">
                  <c:v>87.412582999999998</c:v>
                </c:pt>
                <c:pt idx="1758">
                  <c:v>87.516135000000006</c:v>
                </c:pt>
                <c:pt idx="1759">
                  <c:v>87.603299000000007</c:v>
                </c:pt>
                <c:pt idx="1760">
                  <c:v>87.622951999999998</c:v>
                </c:pt>
                <c:pt idx="1761">
                  <c:v>87.581695999999994</c:v>
                </c:pt>
                <c:pt idx="1762">
                  <c:v>87.536418999999995</c:v>
                </c:pt>
                <c:pt idx="1763">
                  <c:v>87.531583999999995</c:v>
                </c:pt>
                <c:pt idx="1764">
                  <c:v>87.552333000000004</c:v>
                </c:pt>
                <c:pt idx="1765">
                  <c:v>87.550075000000007</c:v>
                </c:pt>
                <c:pt idx="1766">
                  <c:v>87.507673999999994</c:v>
                </c:pt>
                <c:pt idx="1767">
                  <c:v>87.461285000000004</c:v>
                </c:pt>
                <c:pt idx="1768">
                  <c:v>87.454459</c:v>
                </c:pt>
                <c:pt idx="1769">
                  <c:v>87.486986000000002</c:v>
                </c:pt>
                <c:pt idx="1770">
                  <c:v>87.519403999999994</c:v>
                </c:pt>
                <c:pt idx="1771">
                  <c:v>87.516687000000005</c:v>
                </c:pt>
                <c:pt idx="1772">
                  <c:v>87.476777999999996</c:v>
                </c:pt>
                <c:pt idx="1773">
                  <c:v>87.423951000000002</c:v>
                </c:pt>
                <c:pt idx="1774">
                  <c:v>87.386977000000002</c:v>
                </c:pt>
                <c:pt idx="1775">
                  <c:v>87.38073</c:v>
                </c:pt>
                <c:pt idx="1776">
                  <c:v>87.397704000000004</c:v>
                </c:pt>
                <c:pt idx="1777">
                  <c:v>87.418931000000001</c:v>
                </c:pt>
                <c:pt idx="1778">
                  <c:v>87.439552000000006</c:v>
                </c:pt>
                <c:pt idx="1779">
                  <c:v>87.476005000000001</c:v>
                </c:pt>
                <c:pt idx="1780">
                  <c:v>87.536434</c:v>
                </c:pt>
                <c:pt idx="1781">
                  <c:v>87.592268000000004</c:v>
                </c:pt>
                <c:pt idx="1782">
                  <c:v>87.598102999999995</c:v>
                </c:pt>
                <c:pt idx="1783">
                  <c:v>87.540076999999997</c:v>
                </c:pt>
                <c:pt idx="1784">
                  <c:v>87.447445000000002</c:v>
                </c:pt>
                <c:pt idx="1785">
                  <c:v>87.353665000000007</c:v>
                </c:pt>
                <c:pt idx="1786">
                  <c:v>87.266953000000001</c:v>
                </c:pt>
                <c:pt idx="1787">
                  <c:v>87.187496999999993</c:v>
                </c:pt>
                <c:pt idx="1788">
                  <c:v>87.131490999999997</c:v>
                </c:pt>
                <c:pt idx="1789">
                  <c:v>87.118378000000007</c:v>
                </c:pt>
                <c:pt idx="1790">
                  <c:v>87.143438000000003</c:v>
                </c:pt>
                <c:pt idx="1791">
                  <c:v>87.179685000000006</c:v>
                </c:pt>
                <c:pt idx="1792">
                  <c:v>87.204500999999993</c:v>
                </c:pt>
                <c:pt idx="1793">
                  <c:v>87.212536</c:v>
                </c:pt>
                <c:pt idx="1794">
                  <c:v>87.206022000000004</c:v>
                </c:pt>
                <c:pt idx="1795">
                  <c:v>87.189712999999998</c:v>
                </c:pt>
                <c:pt idx="1796">
                  <c:v>87.177918000000005</c:v>
                </c:pt>
                <c:pt idx="1797">
                  <c:v>87.189787999999993</c:v>
                </c:pt>
                <c:pt idx="1798">
                  <c:v>87.229207000000002</c:v>
                </c:pt>
                <c:pt idx="1799">
                  <c:v>87.279905999999997</c:v>
                </c:pt>
                <c:pt idx="1800">
                  <c:v>87.328570999999997</c:v>
                </c:pt>
                <c:pt idx="1801">
                  <c:v>87.381608</c:v>
                </c:pt>
                <c:pt idx="1802">
                  <c:v>87.444316999999998</c:v>
                </c:pt>
                <c:pt idx="1803">
                  <c:v>87.490550999999996</c:v>
                </c:pt>
                <c:pt idx="1804">
                  <c:v>87.475917999999993</c:v>
                </c:pt>
                <c:pt idx="1805">
                  <c:v>87.388597000000004</c:v>
                </c:pt>
                <c:pt idx="1806">
                  <c:v>87.272422000000006</c:v>
                </c:pt>
                <c:pt idx="1807">
                  <c:v>87.188557000000003</c:v>
                </c:pt>
                <c:pt idx="1808">
                  <c:v>87.160174999999995</c:v>
                </c:pt>
                <c:pt idx="1809">
                  <c:v>87.164546999999999</c:v>
                </c:pt>
                <c:pt idx="1810">
                  <c:v>87.172820999999999</c:v>
                </c:pt>
                <c:pt idx="1811">
                  <c:v>87.180475000000001</c:v>
                </c:pt>
                <c:pt idx="1812">
                  <c:v>87.196535999999995</c:v>
                </c:pt>
                <c:pt idx="1813">
                  <c:v>87.217252000000002</c:v>
                </c:pt>
                <c:pt idx="1814">
                  <c:v>87.222357000000002</c:v>
                </c:pt>
                <c:pt idx="1815">
                  <c:v>87.197080999999997</c:v>
                </c:pt>
                <c:pt idx="1816">
                  <c:v>87.151506999999995</c:v>
                </c:pt>
                <c:pt idx="1817">
                  <c:v>87.112347999999997</c:v>
                </c:pt>
                <c:pt idx="1818">
                  <c:v>87.093963000000002</c:v>
                </c:pt>
                <c:pt idx="1819">
                  <c:v>87.082846000000004</c:v>
                </c:pt>
                <c:pt idx="1820">
                  <c:v>87.059501999999995</c:v>
                </c:pt>
                <c:pt idx="1821">
                  <c:v>87.032190999999997</c:v>
                </c:pt>
                <c:pt idx="1822">
                  <c:v>87.031948999999997</c:v>
                </c:pt>
                <c:pt idx="1823">
                  <c:v>87.070521999999997</c:v>
                </c:pt>
                <c:pt idx="1824">
                  <c:v>87.123706999999996</c:v>
                </c:pt>
                <c:pt idx="1825">
                  <c:v>87.169565000000006</c:v>
                </c:pt>
                <c:pt idx="1826">
                  <c:v>87.218689999999995</c:v>
                </c:pt>
                <c:pt idx="1827">
                  <c:v>87.279658999999995</c:v>
                </c:pt>
                <c:pt idx="1828">
                  <c:v>87.318263999999999</c:v>
                </c:pt>
                <c:pt idx="1829">
                  <c:v>87.293257999999994</c:v>
                </c:pt>
                <c:pt idx="1830">
                  <c:v>87.223196000000002</c:v>
                </c:pt>
                <c:pt idx="1831">
                  <c:v>87.173029999999997</c:v>
                </c:pt>
                <c:pt idx="1832">
                  <c:v>87.168859999999995</c:v>
                </c:pt>
                <c:pt idx="1833">
                  <c:v>87.169588000000005</c:v>
                </c:pt>
                <c:pt idx="1834">
                  <c:v>87.140192999999996</c:v>
                </c:pt>
                <c:pt idx="1835">
                  <c:v>87.109307000000001</c:v>
                </c:pt>
                <c:pt idx="1836">
                  <c:v>87.123018999999999</c:v>
                </c:pt>
                <c:pt idx="1837">
                  <c:v>87.179032000000007</c:v>
                </c:pt>
                <c:pt idx="1838">
                  <c:v>87.243305000000007</c:v>
                </c:pt>
                <c:pt idx="1839">
                  <c:v>87.294709999999995</c:v>
                </c:pt>
                <c:pt idx="1840">
                  <c:v>87.310301999999993</c:v>
                </c:pt>
                <c:pt idx="1841">
                  <c:v>87.247981999999993</c:v>
                </c:pt>
                <c:pt idx="1842">
                  <c:v>87.111159999999998</c:v>
                </c:pt>
                <c:pt idx="1843">
                  <c:v>86.994387000000003</c:v>
                </c:pt>
                <c:pt idx="1844">
                  <c:v>86.989536999999999</c:v>
                </c:pt>
                <c:pt idx="1845">
                  <c:v>87.082537000000002</c:v>
                </c:pt>
                <c:pt idx="1846">
                  <c:v>87.195463000000004</c:v>
                </c:pt>
                <c:pt idx="1847">
                  <c:v>87.288612999999998</c:v>
                </c:pt>
                <c:pt idx="1848">
                  <c:v>87.368933999999996</c:v>
                </c:pt>
                <c:pt idx="1849">
                  <c:v>87.422246000000001</c:v>
                </c:pt>
                <c:pt idx="1850">
                  <c:v>87.406681000000006</c:v>
                </c:pt>
                <c:pt idx="1851">
                  <c:v>87.324605000000005</c:v>
                </c:pt>
                <c:pt idx="1852">
                  <c:v>87.241620999999995</c:v>
                </c:pt>
                <c:pt idx="1853">
                  <c:v>87.207419999999999</c:v>
                </c:pt>
                <c:pt idx="1854">
                  <c:v>87.201096000000007</c:v>
                </c:pt>
                <c:pt idx="1855">
                  <c:v>87.181031000000004</c:v>
                </c:pt>
                <c:pt idx="1856">
                  <c:v>87.152141</c:v>
                </c:pt>
                <c:pt idx="1857">
                  <c:v>87.151331999999996</c:v>
                </c:pt>
                <c:pt idx="1858">
                  <c:v>87.191051000000002</c:v>
                </c:pt>
                <c:pt idx="1859">
                  <c:v>87.249801000000005</c:v>
                </c:pt>
                <c:pt idx="1860">
                  <c:v>87.305743000000007</c:v>
                </c:pt>
                <c:pt idx="1861">
                  <c:v>87.352974000000003</c:v>
                </c:pt>
                <c:pt idx="1862">
                  <c:v>87.388514000000001</c:v>
                </c:pt>
                <c:pt idx="1863">
                  <c:v>87.404861999999994</c:v>
                </c:pt>
                <c:pt idx="1864">
                  <c:v>87.398026999999999</c:v>
                </c:pt>
                <c:pt idx="1865">
                  <c:v>87.370928000000006</c:v>
                </c:pt>
                <c:pt idx="1866">
                  <c:v>87.329480000000004</c:v>
                </c:pt>
                <c:pt idx="1867">
                  <c:v>87.283641000000003</c:v>
                </c:pt>
                <c:pt idx="1868">
                  <c:v>87.248056000000005</c:v>
                </c:pt>
                <c:pt idx="1869">
                  <c:v>87.233048999999994</c:v>
                </c:pt>
                <c:pt idx="1870">
                  <c:v>87.237954999999999</c:v>
                </c:pt>
                <c:pt idx="1871">
                  <c:v>87.257970999999998</c:v>
                </c:pt>
                <c:pt idx="1872">
                  <c:v>87.292537999999993</c:v>
                </c:pt>
                <c:pt idx="1873">
                  <c:v>87.341313</c:v>
                </c:pt>
                <c:pt idx="1874">
                  <c:v>87.396215999999995</c:v>
                </c:pt>
                <c:pt idx="1875">
                  <c:v>87.445803999999995</c:v>
                </c:pt>
                <c:pt idx="1876">
                  <c:v>87.488011999999998</c:v>
                </c:pt>
                <c:pt idx="1877">
                  <c:v>87.531722000000002</c:v>
                </c:pt>
                <c:pt idx="1878">
                  <c:v>87.581663000000006</c:v>
                </c:pt>
                <c:pt idx="1879">
                  <c:v>87.624638000000004</c:v>
                </c:pt>
                <c:pt idx="1880">
                  <c:v>87.636092000000005</c:v>
                </c:pt>
                <c:pt idx="1881">
                  <c:v>87.603167999999997</c:v>
                </c:pt>
                <c:pt idx="1882">
                  <c:v>87.539655999999994</c:v>
                </c:pt>
                <c:pt idx="1883">
                  <c:v>87.475201999999996</c:v>
                </c:pt>
                <c:pt idx="1884">
                  <c:v>87.430566999999996</c:v>
                </c:pt>
                <c:pt idx="1885">
                  <c:v>87.408106000000004</c:v>
                </c:pt>
                <c:pt idx="1886">
                  <c:v>87.405060000000006</c:v>
                </c:pt>
                <c:pt idx="1887">
                  <c:v>87.423439000000002</c:v>
                </c:pt>
                <c:pt idx="1888">
                  <c:v>87.458865000000003</c:v>
                </c:pt>
                <c:pt idx="1889">
                  <c:v>87.490772000000007</c:v>
                </c:pt>
                <c:pt idx="1890">
                  <c:v>87.498158000000004</c:v>
                </c:pt>
                <c:pt idx="1891">
                  <c:v>87.482539000000003</c:v>
                </c:pt>
                <c:pt idx="1892">
                  <c:v>87.464292</c:v>
                </c:pt>
                <c:pt idx="1893">
                  <c:v>87.457984999999994</c:v>
                </c:pt>
                <c:pt idx="1894">
                  <c:v>87.460325999999995</c:v>
                </c:pt>
                <c:pt idx="1895">
                  <c:v>87.458631999999994</c:v>
                </c:pt>
                <c:pt idx="1896">
                  <c:v>87.440861999999996</c:v>
                </c:pt>
                <c:pt idx="1897">
                  <c:v>87.401854</c:v>
                </c:pt>
                <c:pt idx="1898">
                  <c:v>87.353463000000005</c:v>
                </c:pt>
                <c:pt idx="1899">
                  <c:v>87.325531999999995</c:v>
                </c:pt>
                <c:pt idx="1900">
                  <c:v>87.342089000000001</c:v>
                </c:pt>
                <c:pt idx="1901">
                  <c:v>87.396271999999996</c:v>
                </c:pt>
                <c:pt idx="1902">
                  <c:v>87.459993999999995</c:v>
                </c:pt>
                <c:pt idx="1903">
                  <c:v>87.514968999999994</c:v>
                </c:pt>
                <c:pt idx="1904">
                  <c:v>87.559133000000003</c:v>
                </c:pt>
                <c:pt idx="1905">
                  <c:v>87.586960000000005</c:v>
                </c:pt>
                <c:pt idx="1906">
                  <c:v>87.585189999999997</c:v>
                </c:pt>
                <c:pt idx="1907">
                  <c:v>87.551376000000005</c:v>
                </c:pt>
                <c:pt idx="1908">
                  <c:v>87.499103000000005</c:v>
                </c:pt>
                <c:pt idx="1909">
                  <c:v>87.442348999999993</c:v>
                </c:pt>
                <c:pt idx="1910">
                  <c:v>87.390548999999993</c:v>
                </c:pt>
                <c:pt idx="1911">
                  <c:v>87.356926999999999</c:v>
                </c:pt>
                <c:pt idx="1912">
                  <c:v>87.348642999999996</c:v>
                </c:pt>
                <c:pt idx="1913">
                  <c:v>87.345411999999996</c:v>
                </c:pt>
                <c:pt idx="1914">
                  <c:v>87.312347000000003</c:v>
                </c:pt>
                <c:pt idx="1915">
                  <c:v>87.246594000000002</c:v>
                </c:pt>
                <c:pt idx="1916">
                  <c:v>87.193307000000004</c:v>
                </c:pt>
                <c:pt idx="1917">
                  <c:v>87.199185999999997</c:v>
                </c:pt>
                <c:pt idx="1918">
                  <c:v>87.261319999999998</c:v>
                </c:pt>
                <c:pt idx="1919">
                  <c:v>87.332393999999994</c:v>
                </c:pt>
                <c:pt idx="1920">
                  <c:v>87.367797999999993</c:v>
                </c:pt>
                <c:pt idx="1921">
                  <c:v>87.359033999999994</c:v>
                </c:pt>
                <c:pt idx="1922">
                  <c:v>87.330763000000005</c:v>
                </c:pt>
                <c:pt idx="1923">
                  <c:v>87.318657999999999</c:v>
                </c:pt>
                <c:pt idx="1924">
                  <c:v>87.342108999999994</c:v>
                </c:pt>
                <c:pt idx="1925">
                  <c:v>87.389156999999997</c:v>
                </c:pt>
                <c:pt idx="1926">
                  <c:v>87.430036999999999</c:v>
                </c:pt>
                <c:pt idx="1927">
                  <c:v>87.444890000000001</c:v>
                </c:pt>
                <c:pt idx="1928">
                  <c:v>87.431331</c:v>
                </c:pt>
                <c:pt idx="1929">
                  <c:v>87.388705000000002</c:v>
                </c:pt>
                <c:pt idx="1930">
                  <c:v>87.318860999999998</c:v>
                </c:pt>
                <c:pt idx="1931">
                  <c:v>87.249517999999995</c:v>
                </c:pt>
                <c:pt idx="1932">
                  <c:v>87.228880000000004</c:v>
                </c:pt>
                <c:pt idx="1933">
                  <c:v>87.278666999999999</c:v>
                </c:pt>
                <c:pt idx="1934">
                  <c:v>87.367260000000002</c:v>
                </c:pt>
                <c:pt idx="1935">
                  <c:v>87.446163999999996</c:v>
                </c:pt>
                <c:pt idx="1936">
                  <c:v>87.502791000000002</c:v>
                </c:pt>
                <c:pt idx="1937">
                  <c:v>87.552423000000005</c:v>
                </c:pt>
                <c:pt idx="1938">
                  <c:v>87.588821999999993</c:v>
                </c:pt>
                <c:pt idx="1939">
                  <c:v>87.576644000000002</c:v>
                </c:pt>
                <c:pt idx="1940">
                  <c:v>87.494594000000006</c:v>
                </c:pt>
                <c:pt idx="1941">
                  <c:v>87.365871999999996</c:v>
                </c:pt>
                <c:pt idx="1942">
                  <c:v>87.239233999999996</c:v>
                </c:pt>
                <c:pt idx="1943">
                  <c:v>87.150098</c:v>
                </c:pt>
                <c:pt idx="1944">
                  <c:v>87.100342999999995</c:v>
                </c:pt>
                <c:pt idx="1945">
                  <c:v>87.067059</c:v>
                </c:pt>
                <c:pt idx="1946">
                  <c:v>87.031183999999996</c:v>
                </c:pt>
                <c:pt idx="1947">
                  <c:v>87.001717999999997</c:v>
                </c:pt>
                <c:pt idx="1948">
                  <c:v>87.009038000000004</c:v>
                </c:pt>
                <c:pt idx="1949">
                  <c:v>87.071952999999993</c:v>
                </c:pt>
                <c:pt idx="1950">
                  <c:v>87.175449</c:v>
                </c:pt>
                <c:pt idx="1951">
                  <c:v>87.281564000000003</c:v>
                </c:pt>
                <c:pt idx="1952">
                  <c:v>87.357811999999996</c:v>
                </c:pt>
                <c:pt idx="1953">
                  <c:v>87.390243999999996</c:v>
                </c:pt>
                <c:pt idx="1954">
                  <c:v>87.375782000000001</c:v>
                </c:pt>
                <c:pt idx="1955">
                  <c:v>87.317648000000005</c:v>
                </c:pt>
                <c:pt idx="1956">
                  <c:v>87.228583999999998</c:v>
                </c:pt>
                <c:pt idx="1957">
                  <c:v>87.128822999999997</c:v>
                </c:pt>
                <c:pt idx="1958">
                  <c:v>87.041431000000003</c:v>
                </c:pt>
                <c:pt idx="1959">
                  <c:v>86.986941000000002</c:v>
                </c:pt>
                <c:pt idx="1960">
                  <c:v>86.969318999999999</c:v>
                </c:pt>
                <c:pt idx="1961">
                  <c:v>86.970078000000001</c:v>
                </c:pt>
                <c:pt idx="1962">
                  <c:v>86.970225999999997</c:v>
                </c:pt>
                <c:pt idx="1963">
                  <c:v>86.973157999999998</c:v>
                </c:pt>
                <c:pt idx="1964">
                  <c:v>86.992200999999994</c:v>
                </c:pt>
                <c:pt idx="1965">
                  <c:v>87.024343000000002</c:v>
                </c:pt>
                <c:pt idx="1966">
                  <c:v>87.061644000000001</c:v>
                </c:pt>
                <c:pt idx="1967">
                  <c:v>87.122257000000005</c:v>
                </c:pt>
                <c:pt idx="1968">
                  <c:v>87.228969000000006</c:v>
                </c:pt>
                <c:pt idx="1969">
                  <c:v>87.353768000000002</c:v>
                </c:pt>
                <c:pt idx="1970">
                  <c:v>87.425807000000006</c:v>
                </c:pt>
                <c:pt idx="1971">
                  <c:v>87.412128999999993</c:v>
                </c:pt>
                <c:pt idx="1972">
                  <c:v>87.354112999999998</c:v>
                </c:pt>
                <c:pt idx="1973">
                  <c:v>87.300388999999996</c:v>
                </c:pt>
                <c:pt idx="1974">
                  <c:v>87.243269999999995</c:v>
                </c:pt>
                <c:pt idx="1975">
                  <c:v>87.155798000000004</c:v>
                </c:pt>
                <c:pt idx="1976">
                  <c:v>87.060916000000006</c:v>
                </c:pt>
                <c:pt idx="1977">
                  <c:v>87.016471999999993</c:v>
                </c:pt>
                <c:pt idx="1978">
                  <c:v>87.041150999999999</c:v>
                </c:pt>
                <c:pt idx="1979">
                  <c:v>87.088510999999997</c:v>
                </c:pt>
                <c:pt idx="1980">
                  <c:v>87.093957000000003</c:v>
                </c:pt>
                <c:pt idx="1981">
                  <c:v>87.032602999999995</c:v>
                </c:pt>
                <c:pt idx="1982">
                  <c:v>86.938907999999998</c:v>
                </c:pt>
                <c:pt idx="1983">
                  <c:v>86.881079999999997</c:v>
                </c:pt>
                <c:pt idx="1984">
                  <c:v>86.896120999999994</c:v>
                </c:pt>
                <c:pt idx="1985">
                  <c:v>86.949843999999999</c:v>
                </c:pt>
                <c:pt idx="1986">
                  <c:v>86.981026999999997</c:v>
                </c:pt>
                <c:pt idx="1987">
                  <c:v>86.970123000000001</c:v>
                </c:pt>
                <c:pt idx="1988">
                  <c:v>86.946578000000002</c:v>
                </c:pt>
                <c:pt idx="1989">
                  <c:v>86.938999999999993</c:v>
                </c:pt>
                <c:pt idx="1990">
                  <c:v>86.944795999999997</c:v>
                </c:pt>
                <c:pt idx="1991">
                  <c:v>86.955184000000003</c:v>
                </c:pt>
                <c:pt idx="1992">
                  <c:v>86.975088</c:v>
                </c:pt>
                <c:pt idx="1993">
                  <c:v>87.000091999999995</c:v>
                </c:pt>
                <c:pt idx="1994">
                  <c:v>87.006951999999998</c:v>
                </c:pt>
                <c:pt idx="1995">
                  <c:v>86.991459000000006</c:v>
                </c:pt>
                <c:pt idx="1996">
                  <c:v>86.992058999999998</c:v>
                </c:pt>
                <c:pt idx="1997">
                  <c:v>87.045948999999993</c:v>
                </c:pt>
                <c:pt idx="1998">
                  <c:v>87.138897</c:v>
                </c:pt>
                <c:pt idx="1999">
                  <c:v>87.212637000000001</c:v>
                </c:pt>
                <c:pt idx="2000">
                  <c:v>87.212743000000003</c:v>
                </c:pt>
                <c:pt idx="2001">
                  <c:v>87.133692999999994</c:v>
                </c:pt>
                <c:pt idx="2002">
                  <c:v>87.028913000000003</c:v>
                </c:pt>
                <c:pt idx="2003">
                  <c:v>86.979896999999994</c:v>
                </c:pt>
                <c:pt idx="2004">
                  <c:v>87.030450999999999</c:v>
                </c:pt>
                <c:pt idx="2005">
                  <c:v>87.141487999999995</c:v>
                </c:pt>
                <c:pt idx="2006">
                  <c:v>87.223116000000005</c:v>
                </c:pt>
                <c:pt idx="2007">
                  <c:v>87.217393999999999</c:v>
                </c:pt>
                <c:pt idx="2008">
                  <c:v>87.153949999999995</c:v>
                </c:pt>
                <c:pt idx="2009">
                  <c:v>87.103297999999995</c:v>
                </c:pt>
                <c:pt idx="2010">
                  <c:v>87.092678000000006</c:v>
                </c:pt>
                <c:pt idx="2011">
                  <c:v>87.112544999999997</c:v>
                </c:pt>
                <c:pt idx="2012">
                  <c:v>87.159599999999998</c:v>
                </c:pt>
                <c:pt idx="2013">
                  <c:v>87.224345999999997</c:v>
                </c:pt>
                <c:pt idx="2014">
                  <c:v>87.270414000000002</c:v>
                </c:pt>
                <c:pt idx="2015">
                  <c:v>87.263448999999994</c:v>
                </c:pt>
                <c:pt idx="2016">
                  <c:v>87.208838999999998</c:v>
                </c:pt>
                <c:pt idx="2017">
                  <c:v>87.137827000000001</c:v>
                </c:pt>
                <c:pt idx="2018">
                  <c:v>87.076840000000004</c:v>
                </c:pt>
                <c:pt idx="2019">
                  <c:v>87.049301999999997</c:v>
                </c:pt>
                <c:pt idx="2020">
                  <c:v>87.078203999999999</c:v>
                </c:pt>
                <c:pt idx="2021">
                  <c:v>87.152563000000001</c:v>
                </c:pt>
                <c:pt idx="2022">
                  <c:v>87.206754000000004</c:v>
                </c:pt>
                <c:pt idx="2023">
                  <c:v>87.183507000000006</c:v>
                </c:pt>
                <c:pt idx="2024">
                  <c:v>87.107831000000004</c:v>
                </c:pt>
                <c:pt idx="2025">
                  <c:v>87.047775999999999</c:v>
                </c:pt>
                <c:pt idx="2026">
                  <c:v>87.023167999999998</c:v>
                </c:pt>
                <c:pt idx="2027">
                  <c:v>87.006451999999996</c:v>
                </c:pt>
                <c:pt idx="2028">
                  <c:v>86.989665000000002</c:v>
                </c:pt>
                <c:pt idx="2029">
                  <c:v>86.992075</c:v>
                </c:pt>
                <c:pt idx="2030">
                  <c:v>87.011364999999998</c:v>
                </c:pt>
                <c:pt idx="2031">
                  <c:v>87.019952000000004</c:v>
                </c:pt>
                <c:pt idx="2032">
                  <c:v>87.015555000000006</c:v>
                </c:pt>
                <c:pt idx="2033">
                  <c:v>87.034828000000005</c:v>
                </c:pt>
                <c:pt idx="2034">
                  <c:v>87.095726999999997</c:v>
                </c:pt>
                <c:pt idx="2035">
                  <c:v>87.165784000000002</c:v>
                </c:pt>
                <c:pt idx="2036">
                  <c:v>87.205032000000003</c:v>
                </c:pt>
                <c:pt idx="2037">
                  <c:v>87.197080999999997</c:v>
                </c:pt>
                <c:pt idx="2038">
                  <c:v>87.140119999999996</c:v>
                </c:pt>
                <c:pt idx="2039">
                  <c:v>87.049254000000005</c:v>
                </c:pt>
                <c:pt idx="2040">
                  <c:v>86.968036999999995</c:v>
                </c:pt>
                <c:pt idx="2041">
                  <c:v>86.943066999999999</c:v>
                </c:pt>
                <c:pt idx="2042">
                  <c:v>86.977767</c:v>
                </c:pt>
                <c:pt idx="2043">
                  <c:v>87.033418999999995</c:v>
                </c:pt>
                <c:pt idx="2044">
                  <c:v>87.073454999999996</c:v>
                </c:pt>
                <c:pt idx="2045">
                  <c:v>87.088589999999996</c:v>
                </c:pt>
                <c:pt idx="2046">
                  <c:v>87.083185999999998</c:v>
                </c:pt>
                <c:pt idx="2047">
                  <c:v>87.065577000000005</c:v>
                </c:pt>
                <c:pt idx="2048">
                  <c:v>87.055977999999996</c:v>
                </c:pt>
                <c:pt idx="2049">
                  <c:v>87.071297999999999</c:v>
                </c:pt>
                <c:pt idx="2050">
                  <c:v>87.098062999999996</c:v>
                </c:pt>
                <c:pt idx="2051">
                  <c:v>87.102879000000001</c:v>
                </c:pt>
                <c:pt idx="2052">
                  <c:v>87.075357999999994</c:v>
                </c:pt>
                <c:pt idx="2053">
                  <c:v>87.044501999999994</c:v>
                </c:pt>
                <c:pt idx="2054">
                  <c:v>87.041618</c:v>
                </c:pt>
                <c:pt idx="2055">
                  <c:v>87.062584999999999</c:v>
                </c:pt>
                <c:pt idx="2056">
                  <c:v>87.077280000000002</c:v>
                </c:pt>
                <c:pt idx="2057">
                  <c:v>87.065251000000004</c:v>
                </c:pt>
                <c:pt idx="2058">
                  <c:v>87.036602000000002</c:v>
                </c:pt>
                <c:pt idx="2059">
                  <c:v>87.012962000000002</c:v>
                </c:pt>
                <c:pt idx="2060">
                  <c:v>87.001277999999999</c:v>
                </c:pt>
                <c:pt idx="2061">
                  <c:v>87.000844000000001</c:v>
                </c:pt>
                <c:pt idx="2062">
                  <c:v>87.013199</c:v>
                </c:pt>
                <c:pt idx="2063">
                  <c:v>87.038726999999994</c:v>
                </c:pt>
                <c:pt idx="2064">
                  <c:v>87.071855999999997</c:v>
                </c:pt>
                <c:pt idx="2065">
                  <c:v>87.099277000000001</c:v>
                </c:pt>
                <c:pt idx="2066">
                  <c:v>87.103155000000001</c:v>
                </c:pt>
                <c:pt idx="2067">
                  <c:v>87.075954999999993</c:v>
                </c:pt>
                <c:pt idx="2068">
                  <c:v>87.035256000000004</c:v>
                </c:pt>
                <c:pt idx="2069">
                  <c:v>87.007374999999996</c:v>
                </c:pt>
                <c:pt idx="2070">
                  <c:v>87.007561999999993</c:v>
                </c:pt>
                <c:pt idx="2071">
                  <c:v>87.031985000000006</c:v>
                </c:pt>
                <c:pt idx="2072">
                  <c:v>87.064071999999996</c:v>
                </c:pt>
                <c:pt idx="2073">
                  <c:v>87.087674000000007</c:v>
                </c:pt>
                <c:pt idx="2074">
                  <c:v>87.092332999999996</c:v>
                </c:pt>
                <c:pt idx="2075">
                  <c:v>87.082710000000006</c:v>
                </c:pt>
                <c:pt idx="2076">
                  <c:v>87.071295000000006</c:v>
                </c:pt>
                <c:pt idx="2077">
                  <c:v>87.064246999999995</c:v>
                </c:pt>
                <c:pt idx="2078">
                  <c:v>87.064417000000006</c:v>
                </c:pt>
                <c:pt idx="2079">
                  <c:v>87.074877999999998</c:v>
                </c:pt>
                <c:pt idx="2080">
                  <c:v>87.098837000000003</c:v>
                </c:pt>
                <c:pt idx="2081">
                  <c:v>87.127390000000005</c:v>
                </c:pt>
                <c:pt idx="2082">
                  <c:v>87.136217000000002</c:v>
                </c:pt>
                <c:pt idx="2083">
                  <c:v>87.125647999999998</c:v>
                </c:pt>
                <c:pt idx="2084">
                  <c:v>87.123078000000007</c:v>
                </c:pt>
                <c:pt idx="2085">
                  <c:v>87.139798999999996</c:v>
                </c:pt>
                <c:pt idx="2086">
                  <c:v>87.160737999999995</c:v>
                </c:pt>
                <c:pt idx="2087">
                  <c:v>87.166576000000006</c:v>
                </c:pt>
                <c:pt idx="2088">
                  <c:v>87.157661000000004</c:v>
                </c:pt>
                <c:pt idx="2089">
                  <c:v>87.146469999999994</c:v>
                </c:pt>
                <c:pt idx="2090">
                  <c:v>87.139353</c:v>
                </c:pt>
                <c:pt idx="2091">
                  <c:v>87.135878000000005</c:v>
                </c:pt>
                <c:pt idx="2092">
                  <c:v>87.138531999999998</c:v>
                </c:pt>
                <c:pt idx="2093">
                  <c:v>87.145356000000007</c:v>
                </c:pt>
                <c:pt idx="2094">
                  <c:v>87.137383999999997</c:v>
                </c:pt>
                <c:pt idx="2095">
                  <c:v>87.102463</c:v>
                </c:pt>
                <c:pt idx="2096">
                  <c:v>87.054379999999995</c:v>
                </c:pt>
                <c:pt idx="2097">
                  <c:v>87.017122000000001</c:v>
                </c:pt>
                <c:pt idx="2098">
                  <c:v>87.002931000000004</c:v>
                </c:pt>
                <c:pt idx="2099">
                  <c:v>87.005086000000006</c:v>
                </c:pt>
                <c:pt idx="2100">
                  <c:v>87.008510999999999</c:v>
                </c:pt>
                <c:pt idx="2101">
                  <c:v>87.001470999999995</c:v>
                </c:pt>
                <c:pt idx="2102">
                  <c:v>86.979152999999997</c:v>
                </c:pt>
                <c:pt idx="2103">
                  <c:v>86.954933999999994</c:v>
                </c:pt>
                <c:pt idx="2104">
                  <c:v>86.957808</c:v>
                </c:pt>
                <c:pt idx="2105">
                  <c:v>87.001388000000006</c:v>
                </c:pt>
                <c:pt idx="2106">
                  <c:v>87.063479000000001</c:v>
                </c:pt>
                <c:pt idx="2107">
                  <c:v>87.111976999999996</c:v>
                </c:pt>
                <c:pt idx="2108">
                  <c:v>87.140738999999996</c:v>
                </c:pt>
                <c:pt idx="2109">
                  <c:v>87.161519999999996</c:v>
                </c:pt>
                <c:pt idx="2110">
                  <c:v>87.173606000000007</c:v>
                </c:pt>
                <c:pt idx="2111">
                  <c:v>87.168953999999999</c:v>
                </c:pt>
                <c:pt idx="2112">
                  <c:v>87.150266999999999</c:v>
                </c:pt>
                <c:pt idx="2113">
                  <c:v>87.120194999999995</c:v>
                </c:pt>
                <c:pt idx="2114">
                  <c:v>87.073715000000007</c:v>
                </c:pt>
                <c:pt idx="2115">
                  <c:v>87.014718999999999</c:v>
                </c:pt>
                <c:pt idx="2116">
                  <c:v>86.970915000000005</c:v>
                </c:pt>
                <c:pt idx="2117">
                  <c:v>86.972352000000001</c:v>
                </c:pt>
                <c:pt idx="2118">
                  <c:v>87.017987000000005</c:v>
                </c:pt>
                <c:pt idx="2119">
                  <c:v>87.075145000000006</c:v>
                </c:pt>
                <c:pt idx="2120">
                  <c:v>87.111052999999998</c:v>
                </c:pt>
                <c:pt idx="2121">
                  <c:v>87.120457999999999</c:v>
                </c:pt>
                <c:pt idx="2122">
                  <c:v>87.114687000000004</c:v>
                </c:pt>
                <c:pt idx="2123">
                  <c:v>87.102053999999995</c:v>
                </c:pt>
                <c:pt idx="2124">
                  <c:v>87.088305000000005</c:v>
                </c:pt>
                <c:pt idx="2125">
                  <c:v>87.077005</c:v>
                </c:pt>
                <c:pt idx="2126">
                  <c:v>87.066428999999999</c:v>
                </c:pt>
                <c:pt idx="2127">
                  <c:v>87.057321999999999</c:v>
                </c:pt>
                <c:pt idx="2128">
                  <c:v>87.061852999999999</c:v>
                </c:pt>
                <c:pt idx="2129">
                  <c:v>87.095671999999993</c:v>
                </c:pt>
                <c:pt idx="2130">
                  <c:v>87.148178000000001</c:v>
                </c:pt>
                <c:pt idx="2131">
                  <c:v>87.172529999999995</c:v>
                </c:pt>
                <c:pt idx="2132">
                  <c:v>87.150144999999995</c:v>
                </c:pt>
                <c:pt idx="2133">
                  <c:v>87.116780000000006</c:v>
                </c:pt>
                <c:pt idx="2134">
                  <c:v>87.098572000000004</c:v>
                </c:pt>
                <c:pt idx="2135">
                  <c:v>87.092787000000001</c:v>
                </c:pt>
                <c:pt idx="2136">
                  <c:v>87.090238999999997</c:v>
                </c:pt>
                <c:pt idx="2137">
                  <c:v>87.086303999999998</c:v>
                </c:pt>
                <c:pt idx="2138">
                  <c:v>87.083220999999995</c:v>
                </c:pt>
                <c:pt idx="2139">
                  <c:v>87.084316000000001</c:v>
                </c:pt>
                <c:pt idx="2140">
                  <c:v>87.090292000000005</c:v>
                </c:pt>
                <c:pt idx="2141">
                  <c:v>87.099936</c:v>
                </c:pt>
                <c:pt idx="2142">
                  <c:v>87.113127000000006</c:v>
                </c:pt>
                <c:pt idx="2143">
                  <c:v>87.128057999999996</c:v>
                </c:pt>
                <c:pt idx="2144">
                  <c:v>87.139082999999999</c:v>
                </c:pt>
                <c:pt idx="2145">
                  <c:v>87.136381999999998</c:v>
                </c:pt>
                <c:pt idx="2146">
                  <c:v>87.118830000000003</c:v>
                </c:pt>
                <c:pt idx="2147">
                  <c:v>87.101383999999996</c:v>
                </c:pt>
                <c:pt idx="2148">
                  <c:v>87.098753000000002</c:v>
                </c:pt>
                <c:pt idx="2149">
                  <c:v>87.117962000000006</c:v>
                </c:pt>
                <c:pt idx="2150">
                  <c:v>87.150120999999999</c:v>
                </c:pt>
                <c:pt idx="2151">
                  <c:v>87.172929999999994</c:v>
                </c:pt>
                <c:pt idx="2152">
                  <c:v>87.171113000000005</c:v>
                </c:pt>
                <c:pt idx="2153">
                  <c:v>87.152241000000004</c:v>
                </c:pt>
                <c:pt idx="2154">
                  <c:v>87.138637000000003</c:v>
                </c:pt>
                <c:pt idx="2155">
                  <c:v>87.135041000000001</c:v>
                </c:pt>
                <c:pt idx="2156">
                  <c:v>87.133104000000003</c:v>
                </c:pt>
                <c:pt idx="2157">
                  <c:v>87.135403999999994</c:v>
                </c:pt>
                <c:pt idx="2158">
                  <c:v>87.138058999999998</c:v>
                </c:pt>
                <c:pt idx="2159">
                  <c:v>87.135355000000004</c:v>
                </c:pt>
                <c:pt idx="2160">
                  <c:v>87.137974</c:v>
                </c:pt>
                <c:pt idx="2161">
                  <c:v>87.153845000000004</c:v>
                </c:pt>
                <c:pt idx="2162">
                  <c:v>87.176610999999994</c:v>
                </c:pt>
                <c:pt idx="2163">
                  <c:v>87.200688</c:v>
                </c:pt>
                <c:pt idx="2164">
                  <c:v>87.222921999999997</c:v>
                </c:pt>
                <c:pt idx="2165">
                  <c:v>87.230287000000004</c:v>
                </c:pt>
                <c:pt idx="2166">
                  <c:v>87.207639999999998</c:v>
                </c:pt>
                <c:pt idx="2167">
                  <c:v>87.153458999999998</c:v>
                </c:pt>
                <c:pt idx="2168">
                  <c:v>87.089212000000003</c:v>
                </c:pt>
                <c:pt idx="2169">
                  <c:v>87.049706999999998</c:v>
                </c:pt>
                <c:pt idx="2170">
                  <c:v>87.049591000000007</c:v>
                </c:pt>
                <c:pt idx="2171">
                  <c:v>87.077189000000004</c:v>
                </c:pt>
                <c:pt idx="2172">
                  <c:v>87.108953</c:v>
                </c:pt>
                <c:pt idx="2173">
                  <c:v>87.137992999999994</c:v>
                </c:pt>
                <c:pt idx="2174">
                  <c:v>87.169998000000007</c:v>
                </c:pt>
                <c:pt idx="2175">
                  <c:v>87.190562999999997</c:v>
                </c:pt>
                <c:pt idx="2176">
                  <c:v>87.191405000000003</c:v>
                </c:pt>
                <c:pt idx="2177">
                  <c:v>87.186993999999999</c:v>
                </c:pt>
                <c:pt idx="2178">
                  <c:v>87.188058999999996</c:v>
                </c:pt>
                <c:pt idx="2179">
                  <c:v>87.191274000000007</c:v>
                </c:pt>
                <c:pt idx="2180">
                  <c:v>87.193759999999997</c:v>
                </c:pt>
                <c:pt idx="2181">
                  <c:v>87.202414000000005</c:v>
                </c:pt>
                <c:pt idx="2182">
                  <c:v>87.217887000000005</c:v>
                </c:pt>
                <c:pt idx="2183">
                  <c:v>87.233151000000007</c:v>
                </c:pt>
                <c:pt idx="2184">
                  <c:v>87.245240999999993</c:v>
                </c:pt>
                <c:pt idx="2185">
                  <c:v>87.260405000000006</c:v>
                </c:pt>
                <c:pt idx="2186">
                  <c:v>87.283326000000002</c:v>
                </c:pt>
                <c:pt idx="2187">
                  <c:v>87.302344000000005</c:v>
                </c:pt>
                <c:pt idx="2188">
                  <c:v>87.302665000000005</c:v>
                </c:pt>
                <c:pt idx="2189">
                  <c:v>87.280902999999995</c:v>
                </c:pt>
                <c:pt idx="2190">
                  <c:v>87.249320999999995</c:v>
                </c:pt>
                <c:pt idx="2191">
                  <c:v>87.228987000000004</c:v>
                </c:pt>
                <c:pt idx="2192">
                  <c:v>87.232928999999999</c:v>
                </c:pt>
                <c:pt idx="2193">
                  <c:v>87.259332000000001</c:v>
                </c:pt>
                <c:pt idx="2194">
                  <c:v>87.292809000000005</c:v>
                </c:pt>
                <c:pt idx="2195">
                  <c:v>87.316643999999997</c:v>
                </c:pt>
                <c:pt idx="2196">
                  <c:v>87.319406999999998</c:v>
                </c:pt>
                <c:pt idx="2197">
                  <c:v>87.299870999999996</c:v>
                </c:pt>
                <c:pt idx="2198">
                  <c:v>87.271580999999998</c:v>
                </c:pt>
                <c:pt idx="2199">
                  <c:v>87.254271000000003</c:v>
                </c:pt>
                <c:pt idx="2200">
                  <c:v>87.262561000000005</c:v>
                </c:pt>
                <c:pt idx="2201">
                  <c:v>87.280844000000002</c:v>
                </c:pt>
                <c:pt idx="2202">
                  <c:v>87.279262000000003</c:v>
                </c:pt>
                <c:pt idx="2203">
                  <c:v>87.252328000000006</c:v>
                </c:pt>
                <c:pt idx="2204">
                  <c:v>87.219942000000003</c:v>
                </c:pt>
                <c:pt idx="2205">
                  <c:v>87.207496000000006</c:v>
                </c:pt>
                <c:pt idx="2206">
                  <c:v>87.226495</c:v>
                </c:pt>
                <c:pt idx="2207">
                  <c:v>87.256321</c:v>
                </c:pt>
                <c:pt idx="2208">
                  <c:v>87.277710999999996</c:v>
                </c:pt>
                <c:pt idx="2209">
                  <c:v>87.298913999999996</c:v>
                </c:pt>
                <c:pt idx="2210">
                  <c:v>87.314094999999995</c:v>
                </c:pt>
                <c:pt idx="2211">
                  <c:v>87.309713000000002</c:v>
                </c:pt>
                <c:pt idx="2212">
                  <c:v>87.295006999999998</c:v>
                </c:pt>
                <c:pt idx="2213">
                  <c:v>87.286911000000003</c:v>
                </c:pt>
                <c:pt idx="2214">
                  <c:v>87.288982000000004</c:v>
                </c:pt>
                <c:pt idx="2215">
                  <c:v>87.294786000000002</c:v>
                </c:pt>
                <c:pt idx="2216">
                  <c:v>87.294781999999998</c:v>
                </c:pt>
                <c:pt idx="2217">
                  <c:v>87.287970999999999</c:v>
                </c:pt>
                <c:pt idx="2218">
                  <c:v>87.290347999999994</c:v>
                </c:pt>
                <c:pt idx="2219">
                  <c:v>87.304435999999995</c:v>
                </c:pt>
                <c:pt idx="2220">
                  <c:v>87.323915</c:v>
                </c:pt>
                <c:pt idx="2221">
                  <c:v>87.344341999999997</c:v>
                </c:pt>
                <c:pt idx="2222">
                  <c:v>87.361123000000006</c:v>
                </c:pt>
                <c:pt idx="2223">
                  <c:v>87.364018999999999</c:v>
                </c:pt>
                <c:pt idx="2224">
                  <c:v>87.341902000000005</c:v>
                </c:pt>
                <c:pt idx="2225">
                  <c:v>87.312111999999999</c:v>
                </c:pt>
                <c:pt idx="2226">
                  <c:v>87.318393999999998</c:v>
                </c:pt>
                <c:pt idx="2227">
                  <c:v>87.353802000000002</c:v>
                </c:pt>
                <c:pt idx="2228">
                  <c:v>87.368728000000004</c:v>
                </c:pt>
                <c:pt idx="2229">
                  <c:v>87.366226999999995</c:v>
                </c:pt>
                <c:pt idx="2230">
                  <c:v>87.357933000000003</c:v>
                </c:pt>
                <c:pt idx="2231">
                  <c:v>87.343227999999996</c:v>
                </c:pt>
                <c:pt idx="2232">
                  <c:v>87.328446</c:v>
                </c:pt>
                <c:pt idx="2233">
                  <c:v>87.312087000000005</c:v>
                </c:pt>
                <c:pt idx="2234">
                  <c:v>87.290464999999998</c:v>
                </c:pt>
                <c:pt idx="2235">
                  <c:v>87.265377000000001</c:v>
                </c:pt>
                <c:pt idx="2236">
                  <c:v>87.254918000000004</c:v>
                </c:pt>
                <c:pt idx="2237">
                  <c:v>87.273236999999995</c:v>
                </c:pt>
                <c:pt idx="2238">
                  <c:v>87.303860999999998</c:v>
                </c:pt>
                <c:pt idx="2239">
                  <c:v>87.318980999999994</c:v>
                </c:pt>
                <c:pt idx="2240">
                  <c:v>87.312696000000003</c:v>
                </c:pt>
                <c:pt idx="2241">
                  <c:v>87.295062000000001</c:v>
                </c:pt>
                <c:pt idx="2242">
                  <c:v>87.288002000000006</c:v>
                </c:pt>
                <c:pt idx="2243">
                  <c:v>87.290153000000004</c:v>
                </c:pt>
                <c:pt idx="2244">
                  <c:v>87.280439999999999</c:v>
                </c:pt>
                <c:pt idx="2245">
                  <c:v>87.257527999999994</c:v>
                </c:pt>
                <c:pt idx="2246">
                  <c:v>87.238778999999994</c:v>
                </c:pt>
                <c:pt idx="2247">
                  <c:v>87.246440000000007</c:v>
                </c:pt>
                <c:pt idx="2248">
                  <c:v>87.272672999999998</c:v>
                </c:pt>
                <c:pt idx="2249">
                  <c:v>87.275621999999998</c:v>
                </c:pt>
                <c:pt idx="2250">
                  <c:v>87.230594999999994</c:v>
                </c:pt>
                <c:pt idx="2251">
                  <c:v>87.153271000000004</c:v>
                </c:pt>
                <c:pt idx="2252">
                  <c:v>87.06953</c:v>
                </c:pt>
                <c:pt idx="2253">
                  <c:v>87.008758999999998</c:v>
                </c:pt>
                <c:pt idx="2254">
                  <c:v>86.984092000000004</c:v>
                </c:pt>
                <c:pt idx="2255">
                  <c:v>86.978836000000001</c:v>
                </c:pt>
                <c:pt idx="2256">
                  <c:v>86.974805000000003</c:v>
                </c:pt>
                <c:pt idx="2257">
                  <c:v>86.963873000000007</c:v>
                </c:pt>
                <c:pt idx="2258">
                  <c:v>86.943692999999996</c:v>
                </c:pt>
                <c:pt idx="2259">
                  <c:v>86.916559000000007</c:v>
                </c:pt>
                <c:pt idx="2260">
                  <c:v>86.888963000000004</c:v>
                </c:pt>
                <c:pt idx="2261">
                  <c:v>86.859666000000004</c:v>
                </c:pt>
                <c:pt idx="2262">
                  <c:v>86.819023000000001</c:v>
                </c:pt>
                <c:pt idx="2263">
                  <c:v>86.757514999999998</c:v>
                </c:pt>
                <c:pt idx="2264">
                  <c:v>86.723134000000002</c:v>
                </c:pt>
                <c:pt idx="2265">
                  <c:v>86.735714999999999</c:v>
                </c:pt>
                <c:pt idx="2266">
                  <c:v>86.716176000000004</c:v>
                </c:pt>
                <c:pt idx="2267">
                  <c:v>86.673537999999994</c:v>
                </c:pt>
                <c:pt idx="2268">
                  <c:v>86.649370000000005</c:v>
                </c:pt>
                <c:pt idx="2269">
                  <c:v>86.631197</c:v>
                </c:pt>
                <c:pt idx="2270">
                  <c:v>86.622230999999999</c:v>
                </c:pt>
                <c:pt idx="2271">
                  <c:v>86.614103999999998</c:v>
                </c:pt>
                <c:pt idx="2272">
                  <c:v>86.587500000000006</c:v>
                </c:pt>
                <c:pt idx="2273">
                  <c:v>86.542760999999999</c:v>
                </c:pt>
                <c:pt idx="2274">
                  <c:v>86.487690000000001</c:v>
                </c:pt>
                <c:pt idx="2275">
                  <c:v>86.416697999999997</c:v>
                </c:pt>
                <c:pt idx="2276">
                  <c:v>86.337042999999994</c:v>
                </c:pt>
                <c:pt idx="2277">
                  <c:v>86.268376000000004</c:v>
                </c:pt>
                <c:pt idx="2278">
                  <c:v>86.210244000000003</c:v>
                </c:pt>
                <c:pt idx="2279">
                  <c:v>86.142816999999994</c:v>
                </c:pt>
                <c:pt idx="2280">
                  <c:v>86.064464000000001</c:v>
                </c:pt>
                <c:pt idx="2281">
                  <c:v>85.984423000000007</c:v>
                </c:pt>
                <c:pt idx="2282">
                  <c:v>85.826459999999997</c:v>
                </c:pt>
                <c:pt idx="2283">
                  <c:v>85.539113999999998</c:v>
                </c:pt>
                <c:pt idx="2284">
                  <c:v>85.223775000000003</c:v>
                </c:pt>
                <c:pt idx="2285">
                  <c:v>84.939081000000002</c:v>
                </c:pt>
                <c:pt idx="2286">
                  <c:v>84.675757000000004</c:v>
                </c:pt>
                <c:pt idx="2287">
                  <c:v>84.428967</c:v>
                </c:pt>
                <c:pt idx="2288">
                  <c:v>84.179918000000001</c:v>
                </c:pt>
                <c:pt idx="2289">
                  <c:v>83.913512999999995</c:v>
                </c:pt>
                <c:pt idx="2290">
                  <c:v>83.649551000000002</c:v>
                </c:pt>
                <c:pt idx="2291">
                  <c:v>83.431689000000006</c:v>
                </c:pt>
                <c:pt idx="2292">
                  <c:v>83.281865999999994</c:v>
                </c:pt>
                <c:pt idx="2293">
                  <c:v>83.194745999999995</c:v>
                </c:pt>
                <c:pt idx="2294">
                  <c:v>83.150396000000001</c:v>
                </c:pt>
                <c:pt idx="2295">
                  <c:v>83.138127999999995</c:v>
                </c:pt>
                <c:pt idx="2296">
                  <c:v>83.141597000000004</c:v>
                </c:pt>
                <c:pt idx="2297">
                  <c:v>83.145056999999994</c:v>
                </c:pt>
                <c:pt idx="2298">
                  <c:v>83.216649000000004</c:v>
                </c:pt>
                <c:pt idx="2299">
                  <c:v>83.404036000000005</c:v>
                </c:pt>
                <c:pt idx="2300">
                  <c:v>83.602181999999999</c:v>
                </c:pt>
                <c:pt idx="2301">
                  <c:v>83.704856000000007</c:v>
                </c:pt>
                <c:pt idx="2302">
                  <c:v>83.726969999999994</c:v>
                </c:pt>
                <c:pt idx="2303">
                  <c:v>83.775653000000005</c:v>
                </c:pt>
                <c:pt idx="2304">
                  <c:v>83.907540999999995</c:v>
                </c:pt>
                <c:pt idx="2305">
                  <c:v>84.059111999999999</c:v>
                </c:pt>
                <c:pt idx="2306">
                  <c:v>84.159013999999999</c:v>
                </c:pt>
                <c:pt idx="2307">
                  <c:v>84.201138999999998</c:v>
                </c:pt>
                <c:pt idx="2308">
                  <c:v>84.230226999999999</c:v>
                </c:pt>
                <c:pt idx="2309">
                  <c:v>84.272343000000006</c:v>
                </c:pt>
                <c:pt idx="2310">
                  <c:v>84.312821</c:v>
                </c:pt>
                <c:pt idx="2311">
                  <c:v>84.323417000000006</c:v>
                </c:pt>
                <c:pt idx="2312">
                  <c:v>84.296856000000005</c:v>
                </c:pt>
                <c:pt idx="2313">
                  <c:v>84.255619999999993</c:v>
                </c:pt>
                <c:pt idx="2314">
                  <c:v>84.249702999999997</c:v>
                </c:pt>
                <c:pt idx="2315">
                  <c:v>84.240491000000006</c:v>
                </c:pt>
                <c:pt idx="2316">
                  <c:v>84.167259999999999</c:v>
                </c:pt>
                <c:pt idx="2317">
                  <c:v>84.157741000000001</c:v>
                </c:pt>
                <c:pt idx="2318">
                  <c:v>84.204663999999994</c:v>
                </c:pt>
                <c:pt idx="2319">
                  <c:v>84.243544</c:v>
                </c:pt>
                <c:pt idx="2320">
                  <c:v>84.286202000000003</c:v>
                </c:pt>
                <c:pt idx="2321">
                  <c:v>84.322880999999995</c:v>
                </c:pt>
                <c:pt idx="2322">
                  <c:v>84.344267000000002</c:v>
                </c:pt>
                <c:pt idx="2323">
                  <c:v>84.357149000000007</c:v>
                </c:pt>
                <c:pt idx="2324">
                  <c:v>84.354124999999996</c:v>
                </c:pt>
                <c:pt idx="2325">
                  <c:v>84.318517</c:v>
                </c:pt>
                <c:pt idx="2326">
                  <c:v>84.283741000000006</c:v>
                </c:pt>
                <c:pt idx="2327">
                  <c:v>84.260738000000003</c:v>
                </c:pt>
                <c:pt idx="2328">
                  <c:v>84.239571999999995</c:v>
                </c:pt>
                <c:pt idx="2329">
                  <c:v>84.209630000000004</c:v>
                </c:pt>
                <c:pt idx="2330">
                  <c:v>84.146086999999994</c:v>
                </c:pt>
                <c:pt idx="2331">
                  <c:v>84.073048</c:v>
                </c:pt>
                <c:pt idx="2332">
                  <c:v>84.032773000000006</c:v>
                </c:pt>
                <c:pt idx="2333">
                  <c:v>84.014139</c:v>
                </c:pt>
                <c:pt idx="2334">
                  <c:v>83.996938</c:v>
                </c:pt>
                <c:pt idx="2335">
                  <c:v>83.980196000000007</c:v>
                </c:pt>
                <c:pt idx="2336">
                  <c:v>83.959475999999995</c:v>
                </c:pt>
                <c:pt idx="2337">
                  <c:v>83.911563000000001</c:v>
                </c:pt>
                <c:pt idx="2338">
                  <c:v>83.854737</c:v>
                </c:pt>
                <c:pt idx="2339">
                  <c:v>83.820899999999995</c:v>
                </c:pt>
                <c:pt idx="2340">
                  <c:v>83.800030000000007</c:v>
                </c:pt>
                <c:pt idx="2341">
                  <c:v>83.791813000000005</c:v>
                </c:pt>
                <c:pt idx="2342">
                  <c:v>83.787143999999998</c:v>
                </c:pt>
                <c:pt idx="2343">
                  <c:v>83.763099999999994</c:v>
                </c:pt>
                <c:pt idx="2344">
                  <c:v>83.702918999999994</c:v>
                </c:pt>
                <c:pt idx="2345">
                  <c:v>83.694291000000007</c:v>
                </c:pt>
                <c:pt idx="2346">
                  <c:v>83.720263000000003</c:v>
                </c:pt>
                <c:pt idx="2347">
                  <c:v>83.612922999999995</c:v>
                </c:pt>
                <c:pt idx="2348">
                  <c:v>83.549499999999995</c:v>
                </c:pt>
                <c:pt idx="2349">
                  <c:v>83.543970999999999</c:v>
                </c:pt>
                <c:pt idx="2350">
                  <c:v>83.486044000000007</c:v>
                </c:pt>
                <c:pt idx="2351">
                  <c:v>83.409811000000005</c:v>
                </c:pt>
                <c:pt idx="2352">
                  <c:v>83.337706999999995</c:v>
                </c:pt>
                <c:pt idx="2353">
                  <c:v>83.262477000000004</c:v>
                </c:pt>
                <c:pt idx="2354">
                  <c:v>83.234154000000004</c:v>
                </c:pt>
                <c:pt idx="2355">
                  <c:v>83.254470999999995</c:v>
                </c:pt>
                <c:pt idx="2356">
                  <c:v>83.251535000000004</c:v>
                </c:pt>
                <c:pt idx="2357">
                  <c:v>83.209451999999999</c:v>
                </c:pt>
                <c:pt idx="2358">
                  <c:v>83.161287000000002</c:v>
                </c:pt>
                <c:pt idx="2359">
                  <c:v>83.127759999999995</c:v>
                </c:pt>
                <c:pt idx="2360">
                  <c:v>83.100700000000003</c:v>
                </c:pt>
                <c:pt idx="2361">
                  <c:v>83.068329000000006</c:v>
                </c:pt>
                <c:pt idx="2362">
                  <c:v>83.044481000000005</c:v>
                </c:pt>
                <c:pt idx="2363">
                  <c:v>83.031383000000005</c:v>
                </c:pt>
                <c:pt idx="2364">
                  <c:v>82.961786000000004</c:v>
                </c:pt>
                <c:pt idx="2365">
                  <c:v>82.871324999999999</c:v>
                </c:pt>
                <c:pt idx="2366">
                  <c:v>82.831605999999994</c:v>
                </c:pt>
                <c:pt idx="2367">
                  <c:v>82.808351999999999</c:v>
                </c:pt>
                <c:pt idx="2368">
                  <c:v>82.785186999999993</c:v>
                </c:pt>
                <c:pt idx="2369">
                  <c:v>82.769810000000007</c:v>
                </c:pt>
                <c:pt idx="2370">
                  <c:v>82.758521000000002</c:v>
                </c:pt>
                <c:pt idx="2371">
                  <c:v>82.741246000000004</c:v>
                </c:pt>
                <c:pt idx="2372">
                  <c:v>82.713220000000007</c:v>
                </c:pt>
                <c:pt idx="2373">
                  <c:v>82.682711999999995</c:v>
                </c:pt>
                <c:pt idx="2374">
                  <c:v>82.654471999999998</c:v>
                </c:pt>
                <c:pt idx="2375">
                  <c:v>82.617963000000003</c:v>
                </c:pt>
                <c:pt idx="2376">
                  <c:v>82.561622999999997</c:v>
                </c:pt>
                <c:pt idx="2377">
                  <c:v>82.506922000000003</c:v>
                </c:pt>
                <c:pt idx="2378">
                  <c:v>82.502272000000005</c:v>
                </c:pt>
                <c:pt idx="2379">
                  <c:v>82.524238999999994</c:v>
                </c:pt>
                <c:pt idx="2380">
                  <c:v>82.518471000000005</c:v>
                </c:pt>
                <c:pt idx="2381">
                  <c:v>82.490858000000003</c:v>
                </c:pt>
                <c:pt idx="2382">
                  <c:v>82.472962999999993</c:v>
                </c:pt>
                <c:pt idx="2383">
                  <c:v>82.453356999999997</c:v>
                </c:pt>
                <c:pt idx="2384">
                  <c:v>82.421880000000002</c:v>
                </c:pt>
                <c:pt idx="2385">
                  <c:v>82.403228999999996</c:v>
                </c:pt>
                <c:pt idx="2386">
                  <c:v>82.396107000000001</c:v>
                </c:pt>
                <c:pt idx="2387">
                  <c:v>82.402102999999997</c:v>
                </c:pt>
                <c:pt idx="2388">
                  <c:v>82.424122999999994</c:v>
                </c:pt>
                <c:pt idx="2389">
                  <c:v>82.443066999999999</c:v>
                </c:pt>
                <c:pt idx="2390">
                  <c:v>82.447714000000005</c:v>
                </c:pt>
                <c:pt idx="2391">
                  <c:v>82.445884000000007</c:v>
                </c:pt>
                <c:pt idx="2392">
                  <c:v>82.442075000000003</c:v>
                </c:pt>
                <c:pt idx="2393">
                  <c:v>82.429584000000006</c:v>
                </c:pt>
                <c:pt idx="2394">
                  <c:v>82.411927000000006</c:v>
                </c:pt>
                <c:pt idx="2395">
                  <c:v>82.392325999999997</c:v>
                </c:pt>
                <c:pt idx="2396">
                  <c:v>82.370787000000007</c:v>
                </c:pt>
                <c:pt idx="2397">
                  <c:v>82.360625999999996</c:v>
                </c:pt>
                <c:pt idx="2398">
                  <c:v>82.377967999999996</c:v>
                </c:pt>
                <c:pt idx="2399">
                  <c:v>82.415301999999997</c:v>
                </c:pt>
                <c:pt idx="2400">
                  <c:v>82.445999999999998</c:v>
                </c:pt>
                <c:pt idx="2401">
                  <c:v>82.458890999999994</c:v>
                </c:pt>
                <c:pt idx="2402">
                  <c:v>82.463475000000003</c:v>
                </c:pt>
                <c:pt idx="2403">
                  <c:v>82.464686</c:v>
                </c:pt>
                <c:pt idx="2404">
                  <c:v>82.455406999999994</c:v>
                </c:pt>
                <c:pt idx="2405">
                  <c:v>82.437516000000002</c:v>
                </c:pt>
                <c:pt idx="2406">
                  <c:v>82.433920999999998</c:v>
                </c:pt>
                <c:pt idx="2407">
                  <c:v>82.458696000000003</c:v>
                </c:pt>
                <c:pt idx="2408">
                  <c:v>82.496351000000004</c:v>
                </c:pt>
                <c:pt idx="2409">
                  <c:v>82.524995000000004</c:v>
                </c:pt>
                <c:pt idx="2410">
                  <c:v>82.542708000000005</c:v>
                </c:pt>
                <c:pt idx="2411">
                  <c:v>82.560451999999998</c:v>
                </c:pt>
                <c:pt idx="2412">
                  <c:v>82.584052</c:v>
                </c:pt>
                <c:pt idx="2413">
                  <c:v>82.613146</c:v>
                </c:pt>
                <c:pt idx="2414">
                  <c:v>82.650328999999999</c:v>
                </c:pt>
                <c:pt idx="2415">
                  <c:v>82.695571000000001</c:v>
                </c:pt>
                <c:pt idx="2416">
                  <c:v>82.729810000000001</c:v>
                </c:pt>
                <c:pt idx="2417">
                  <c:v>82.748251999999994</c:v>
                </c:pt>
                <c:pt idx="2418">
                  <c:v>82.773529999999994</c:v>
                </c:pt>
                <c:pt idx="2419">
                  <c:v>82.813184000000007</c:v>
                </c:pt>
                <c:pt idx="2420">
                  <c:v>82.835026999999997</c:v>
                </c:pt>
                <c:pt idx="2421">
                  <c:v>82.818298999999996</c:v>
                </c:pt>
                <c:pt idx="2422">
                  <c:v>82.793357</c:v>
                </c:pt>
                <c:pt idx="2423">
                  <c:v>82.795841999999993</c:v>
                </c:pt>
                <c:pt idx="2424">
                  <c:v>82.828119000000001</c:v>
                </c:pt>
                <c:pt idx="2425">
                  <c:v>82.887753000000004</c:v>
                </c:pt>
                <c:pt idx="2426">
                  <c:v>82.941272999999995</c:v>
                </c:pt>
                <c:pt idx="2427">
                  <c:v>82.961055000000002</c:v>
                </c:pt>
                <c:pt idx="2428">
                  <c:v>82.969644000000002</c:v>
                </c:pt>
                <c:pt idx="2429">
                  <c:v>82.990457000000006</c:v>
                </c:pt>
                <c:pt idx="2430">
                  <c:v>83.023681999999994</c:v>
                </c:pt>
                <c:pt idx="2431">
                  <c:v>83.080997999999994</c:v>
                </c:pt>
                <c:pt idx="2432">
                  <c:v>83.143580999999998</c:v>
                </c:pt>
                <c:pt idx="2433">
                  <c:v>83.174773000000002</c:v>
                </c:pt>
                <c:pt idx="2434">
                  <c:v>83.177695999999997</c:v>
                </c:pt>
                <c:pt idx="2435">
                  <c:v>83.178240000000002</c:v>
                </c:pt>
                <c:pt idx="2436">
                  <c:v>83.174055999999993</c:v>
                </c:pt>
                <c:pt idx="2437">
                  <c:v>83.162861000000007</c:v>
                </c:pt>
                <c:pt idx="2438">
                  <c:v>83.161145000000005</c:v>
                </c:pt>
                <c:pt idx="2439">
                  <c:v>83.237454999999997</c:v>
                </c:pt>
                <c:pt idx="2440">
                  <c:v>83.370264000000006</c:v>
                </c:pt>
                <c:pt idx="2441">
                  <c:v>83.292176999999995</c:v>
                </c:pt>
                <c:pt idx="2442">
                  <c:v>83.165504999999996</c:v>
                </c:pt>
                <c:pt idx="2443">
                  <c:v>83.164253000000002</c:v>
                </c:pt>
                <c:pt idx="2444">
                  <c:v>83.144475</c:v>
                </c:pt>
                <c:pt idx="2445">
                  <c:v>83.128151000000003</c:v>
                </c:pt>
                <c:pt idx="2446">
                  <c:v>83.160174999999995</c:v>
                </c:pt>
                <c:pt idx="2447">
                  <c:v>83.209502999999998</c:v>
                </c:pt>
                <c:pt idx="2448">
                  <c:v>83.238529999999997</c:v>
                </c:pt>
                <c:pt idx="2449">
                  <c:v>83.251704000000004</c:v>
                </c:pt>
                <c:pt idx="2450">
                  <c:v>83.266613000000007</c:v>
                </c:pt>
                <c:pt idx="2451">
                  <c:v>83.290509</c:v>
                </c:pt>
                <c:pt idx="2452">
                  <c:v>83.312524999999994</c:v>
                </c:pt>
                <c:pt idx="2453">
                  <c:v>83.323035000000004</c:v>
                </c:pt>
                <c:pt idx="2454">
                  <c:v>83.326286999999994</c:v>
                </c:pt>
                <c:pt idx="2455">
                  <c:v>83.320048</c:v>
                </c:pt>
                <c:pt idx="2456">
                  <c:v>83.318996999999996</c:v>
                </c:pt>
                <c:pt idx="2457">
                  <c:v>83.362560000000002</c:v>
                </c:pt>
                <c:pt idx="2458">
                  <c:v>83.445432999999994</c:v>
                </c:pt>
                <c:pt idx="2459">
                  <c:v>83.463513000000006</c:v>
                </c:pt>
                <c:pt idx="2460">
                  <c:v>83.363101</c:v>
                </c:pt>
                <c:pt idx="2461">
                  <c:v>83.365689000000003</c:v>
                </c:pt>
                <c:pt idx="2462">
                  <c:v>83.467151000000001</c:v>
                </c:pt>
                <c:pt idx="2463">
                  <c:v>83.534105999999994</c:v>
                </c:pt>
                <c:pt idx="2464">
                  <c:v>83.549396000000002</c:v>
                </c:pt>
                <c:pt idx="2465">
                  <c:v>83.545925999999994</c:v>
                </c:pt>
                <c:pt idx="2466">
                  <c:v>83.542531999999994</c:v>
                </c:pt>
                <c:pt idx="2467">
                  <c:v>83.552441999999999</c:v>
                </c:pt>
                <c:pt idx="2468">
                  <c:v>83.598676999999995</c:v>
                </c:pt>
                <c:pt idx="2469">
                  <c:v>83.656047000000001</c:v>
                </c:pt>
                <c:pt idx="2470">
                  <c:v>83.705275999999998</c:v>
                </c:pt>
                <c:pt idx="2471">
                  <c:v>83.747444000000002</c:v>
                </c:pt>
                <c:pt idx="2472">
                  <c:v>83.785956999999996</c:v>
                </c:pt>
                <c:pt idx="2473">
                  <c:v>83.830456999999996</c:v>
                </c:pt>
                <c:pt idx="2474">
                  <c:v>83.890748000000002</c:v>
                </c:pt>
                <c:pt idx="2475">
                  <c:v>83.950907000000001</c:v>
                </c:pt>
                <c:pt idx="2476">
                  <c:v>83.986749000000003</c:v>
                </c:pt>
                <c:pt idx="2477">
                  <c:v>84.004239999999996</c:v>
                </c:pt>
                <c:pt idx="2478">
                  <c:v>84.003729000000007</c:v>
                </c:pt>
                <c:pt idx="2479">
                  <c:v>83.997801999999993</c:v>
                </c:pt>
                <c:pt idx="2480">
                  <c:v>84.020962999999995</c:v>
                </c:pt>
                <c:pt idx="2481">
                  <c:v>84.038525000000007</c:v>
                </c:pt>
                <c:pt idx="2482">
                  <c:v>84.038488000000001</c:v>
                </c:pt>
                <c:pt idx="2483">
                  <c:v>84.040581000000003</c:v>
                </c:pt>
                <c:pt idx="2484">
                  <c:v>84.065162999999998</c:v>
                </c:pt>
                <c:pt idx="2485">
                  <c:v>84.116821000000002</c:v>
                </c:pt>
                <c:pt idx="2486">
                  <c:v>84.186982999999998</c:v>
                </c:pt>
                <c:pt idx="2487">
                  <c:v>84.274565999999993</c:v>
                </c:pt>
                <c:pt idx="2488">
                  <c:v>84.365148000000005</c:v>
                </c:pt>
                <c:pt idx="2489">
                  <c:v>84.422021000000001</c:v>
                </c:pt>
                <c:pt idx="2490">
                  <c:v>84.429222999999993</c:v>
                </c:pt>
                <c:pt idx="2491">
                  <c:v>84.421648000000005</c:v>
                </c:pt>
                <c:pt idx="2492">
                  <c:v>84.452380000000005</c:v>
                </c:pt>
                <c:pt idx="2493">
                  <c:v>84.500977000000006</c:v>
                </c:pt>
                <c:pt idx="2494">
                  <c:v>84.592793999999998</c:v>
                </c:pt>
                <c:pt idx="2495">
                  <c:v>84.684849</c:v>
                </c:pt>
                <c:pt idx="2496">
                  <c:v>84.722932</c:v>
                </c:pt>
                <c:pt idx="2497">
                  <c:v>84.736301999999995</c:v>
                </c:pt>
                <c:pt idx="2498">
                  <c:v>84.763555999999994</c:v>
                </c:pt>
                <c:pt idx="2499">
                  <c:v>84.808653000000007</c:v>
                </c:pt>
                <c:pt idx="2500">
                  <c:v>84.836799999999997</c:v>
                </c:pt>
                <c:pt idx="2501">
                  <c:v>84.815336000000002</c:v>
                </c:pt>
                <c:pt idx="2502">
                  <c:v>84.726406999999995</c:v>
                </c:pt>
                <c:pt idx="2503">
                  <c:v>84.568647999999996</c:v>
                </c:pt>
                <c:pt idx="2504">
                  <c:v>84.410116000000002</c:v>
                </c:pt>
                <c:pt idx="2505">
                  <c:v>84.319883000000004</c:v>
                </c:pt>
                <c:pt idx="2506">
                  <c:v>84.281211999999996</c:v>
                </c:pt>
                <c:pt idx="2507">
                  <c:v>84.260074000000003</c:v>
                </c:pt>
                <c:pt idx="2508">
                  <c:v>84.250264000000001</c:v>
                </c:pt>
                <c:pt idx="2509">
                  <c:v>84.247451999999996</c:v>
                </c:pt>
                <c:pt idx="2510">
                  <c:v>84.254728999999998</c:v>
                </c:pt>
                <c:pt idx="2511">
                  <c:v>84.307604999999995</c:v>
                </c:pt>
                <c:pt idx="2512">
                  <c:v>84.415111999999993</c:v>
                </c:pt>
                <c:pt idx="2513">
                  <c:v>84.541922</c:v>
                </c:pt>
                <c:pt idx="2514">
                  <c:v>84.666521000000003</c:v>
                </c:pt>
                <c:pt idx="2515">
                  <c:v>84.789043000000007</c:v>
                </c:pt>
                <c:pt idx="2516">
                  <c:v>84.903041999999999</c:v>
                </c:pt>
                <c:pt idx="2517">
                  <c:v>85.012608999999998</c:v>
                </c:pt>
                <c:pt idx="2518">
                  <c:v>85.122567000000004</c:v>
                </c:pt>
                <c:pt idx="2519">
                  <c:v>85.228786999999997</c:v>
                </c:pt>
                <c:pt idx="2520">
                  <c:v>85.322875999999994</c:v>
                </c:pt>
                <c:pt idx="2521">
                  <c:v>85.400082999999995</c:v>
                </c:pt>
                <c:pt idx="2522">
                  <c:v>85.454516999999996</c:v>
                </c:pt>
                <c:pt idx="2523">
                  <c:v>85.473491999999993</c:v>
                </c:pt>
                <c:pt idx="2524">
                  <c:v>85.459084000000004</c:v>
                </c:pt>
                <c:pt idx="2525">
                  <c:v>85.422393</c:v>
                </c:pt>
                <c:pt idx="2526">
                  <c:v>85.332053999999999</c:v>
                </c:pt>
                <c:pt idx="2527">
                  <c:v>85.088863000000003</c:v>
                </c:pt>
                <c:pt idx="2528">
                  <c:v>84.739682000000002</c:v>
                </c:pt>
                <c:pt idx="2529">
                  <c:v>84.446465000000003</c:v>
                </c:pt>
                <c:pt idx="2530">
                  <c:v>84.198603000000006</c:v>
                </c:pt>
                <c:pt idx="2531">
                  <c:v>83.948476999999997</c:v>
                </c:pt>
                <c:pt idx="2532">
                  <c:v>83.705157</c:v>
                </c:pt>
                <c:pt idx="2533">
                  <c:v>83.482026000000005</c:v>
                </c:pt>
                <c:pt idx="2534">
                  <c:v>83.262589000000006</c:v>
                </c:pt>
                <c:pt idx="2535">
                  <c:v>83.022566999999995</c:v>
                </c:pt>
                <c:pt idx="2536">
                  <c:v>82.805710000000005</c:v>
                </c:pt>
                <c:pt idx="2537">
                  <c:v>82.667471000000006</c:v>
                </c:pt>
                <c:pt idx="2538">
                  <c:v>82.582492000000002</c:v>
                </c:pt>
                <c:pt idx="2539">
                  <c:v>82.514094</c:v>
                </c:pt>
                <c:pt idx="2540">
                  <c:v>82.453259000000003</c:v>
                </c:pt>
                <c:pt idx="2541">
                  <c:v>82.419004000000001</c:v>
                </c:pt>
                <c:pt idx="2542">
                  <c:v>82.404404999999997</c:v>
                </c:pt>
                <c:pt idx="2543">
                  <c:v>82.397064999999998</c:v>
                </c:pt>
                <c:pt idx="2544">
                  <c:v>82.485755999999995</c:v>
                </c:pt>
                <c:pt idx="2545">
                  <c:v>82.625794999999997</c:v>
                </c:pt>
                <c:pt idx="2546">
                  <c:v>82.750506999999999</c:v>
                </c:pt>
                <c:pt idx="2547">
                  <c:v>82.869155000000006</c:v>
                </c:pt>
                <c:pt idx="2548">
                  <c:v>82.991373999999993</c:v>
                </c:pt>
                <c:pt idx="2549">
                  <c:v>83.100595999999996</c:v>
                </c:pt>
                <c:pt idx="2550">
                  <c:v>83.186166</c:v>
                </c:pt>
                <c:pt idx="2551">
                  <c:v>83.264961999999997</c:v>
                </c:pt>
                <c:pt idx="2552">
                  <c:v>83.358922000000007</c:v>
                </c:pt>
                <c:pt idx="2553">
                  <c:v>83.454802999999998</c:v>
                </c:pt>
                <c:pt idx="2554">
                  <c:v>83.535297</c:v>
                </c:pt>
                <c:pt idx="2555">
                  <c:v>83.597837999999996</c:v>
                </c:pt>
                <c:pt idx="2556">
                  <c:v>83.655609999999996</c:v>
                </c:pt>
                <c:pt idx="2557">
                  <c:v>83.724779999999996</c:v>
                </c:pt>
                <c:pt idx="2558">
                  <c:v>83.806250000000006</c:v>
                </c:pt>
                <c:pt idx="2559">
                  <c:v>83.888324999999995</c:v>
                </c:pt>
                <c:pt idx="2560">
                  <c:v>83.961116000000004</c:v>
                </c:pt>
                <c:pt idx="2561">
                  <c:v>84.034447999999998</c:v>
                </c:pt>
                <c:pt idx="2562">
                  <c:v>84.109177000000003</c:v>
                </c:pt>
                <c:pt idx="2563">
                  <c:v>84.150137999999998</c:v>
                </c:pt>
                <c:pt idx="2564">
                  <c:v>84.148262000000003</c:v>
                </c:pt>
                <c:pt idx="2565">
                  <c:v>84.155997999999997</c:v>
                </c:pt>
                <c:pt idx="2566">
                  <c:v>84.187678000000005</c:v>
                </c:pt>
                <c:pt idx="2567">
                  <c:v>84.236266000000001</c:v>
                </c:pt>
                <c:pt idx="2568">
                  <c:v>84.289720000000003</c:v>
                </c:pt>
                <c:pt idx="2569">
                  <c:v>84.321189000000004</c:v>
                </c:pt>
                <c:pt idx="2570">
                  <c:v>84.310123000000004</c:v>
                </c:pt>
                <c:pt idx="2571">
                  <c:v>84.270439999999994</c:v>
                </c:pt>
                <c:pt idx="2572">
                  <c:v>84.234579999999994</c:v>
                </c:pt>
                <c:pt idx="2573">
                  <c:v>84.210042999999999</c:v>
                </c:pt>
                <c:pt idx="2574">
                  <c:v>84.194629000000006</c:v>
                </c:pt>
                <c:pt idx="2575">
                  <c:v>84.177387999999993</c:v>
                </c:pt>
                <c:pt idx="2576">
                  <c:v>84.144183999999996</c:v>
                </c:pt>
                <c:pt idx="2577">
                  <c:v>84.106240999999997</c:v>
                </c:pt>
                <c:pt idx="2578">
                  <c:v>84.078616999999994</c:v>
                </c:pt>
                <c:pt idx="2579">
                  <c:v>84.057931999999994</c:v>
                </c:pt>
                <c:pt idx="2580">
                  <c:v>84.010560999999996</c:v>
                </c:pt>
                <c:pt idx="2581">
                  <c:v>83.903661</c:v>
                </c:pt>
                <c:pt idx="2582">
                  <c:v>83.792075999999994</c:v>
                </c:pt>
                <c:pt idx="2583">
                  <c:v>83.728102000000007</c:v>
                </c:pt>
                <c:pt idx="2584">
                  <c:v>83.698024000000004</c:v>
                </c:pt>
                <c:pt idx="2585">
                  <c:v>83.693816999999996</c:v>
                </c:pt>
                <c:pt idx="2586">
                  <c:v>83.709282999999999</c:v>
                </c:pt>
                <c:pt idx="2587">
                  <c:v>83.725972999999996</c:v>
                </c:pt>
                <c:pt idx="2588">
                  <c:v>83.732220999999996</c:v>
                </c:pt>
                <c:pt idx="2589">
                  <c:v>83.735337000000001</c:v>
                </c:pt>
                <c:pt idx="2590">
                  <c:v>83.741482000000005</c:v>
                </c:pt>
                <c:pt idx="2591">
                  <c:v>83.743184999999997</c:v>
                </c:pt>
                <c:pt idx="2592">
                  <c:v>83.737461999999994</c:v>
                </c:pt>
                <c:pt idx="2593">
                  <c:v>83.725430000000003</c:v>
                </c:pt>
                <c:pt idx="2594">
                  <c:v>83.706044000000006</c:v>
                </c:pt>
                <c:pt idx="2595">
                  <c:v>83.666222000000005</c:v>
                </c:pt>
                <c:pt idx="2596">
                  <c:v>83.604804000000001</c:v>
                </c:pt>
                <c:pt idx="2597">
                  <c:v>83.547610000000006</c:v>
                </c:pt>
                <c:pt idx="2598">
                  <c:v>83.507267999999996</c:v>
                </c:pt>
                <c:pt idx="2599">
                  <c:v>83.471315000000004</c:v>
                </c:pt>
                <c:pt idx="2600">
                  <c:v>83.413820999999999</c:v>
                </c:pt>
                <c:pt idx="2601">
                  <c:v>83.327343999999997</c:v>
                </c:pt>
                <c:pt idx="2602">
                  <c:v>83.239176999999998</c:v>
                </c:pt>
                <c:pt idx="2603">
                  <c:v>83.159869</c:v>
                </c:pt>
                <c:pt idx="2604">
                  <c:v>83.070542000000003</c:v>
                </c:pt>
                <c:pt idx="2605">
                  <c:v>82.964979</c:v>
                </c:pt>
                <c:pt idx="2606">
                  <c:v>82.872592999999995</c:v>
                </c:pt>
                <c:pt idx="2607">
                  <c:v>82.805511999999993</c:v>
                </c:pt>
                <c:pt idx="2608">
                  <c:v>82.747909000000007</c:v>
                </c:pt>
                <c:pt idx="2609">
                  <c:v>82.692837999999995</c:v>
                </c:pt>
                <c:pt idx="2610">
                  <c:v>82.639560000000003</c:v>
                </c:pt>
                <c:pt idx="2611">
                  <c:v>82.575787000000005</c:v>
                </c:pt>
                <c:pt idx="2612">
                  <c:v>82.484752999999998</c:v>
                </c:pt>
                <c:pt idx="2613">
                  <c:v>82.377020999999999</c:v>
                </c:pt>
                <c:pt idx="2614">
                  <c:v>82.288756000000006</c:v>
                </c:pt>
                <c:pt idx="2615">
                  <c:v>82.224159999999998</c:v>
                </c:pt>
                <c:pt idx="2616">
                  <c:v>82.163719999999998</c:v>
                </c:pt>
                <c:pt idx="2617">
                  <c:v>82.100352999999998</c:v>
                </c:pt>
                <c:pt idx="2618">
                  <c:v>82.034002999999998</c:v>
                </c:pt>
                <c:pt idx="2619">
                  <c:v>81.968898999999993</c:v>
                </c:pt>
                <c:pt idx="2620">
                  <c:v>81.916494</c:v>
                </c:pt>
                <c:pt idx="2621">
                  <c:v>81.891655</c:v>
                </c:pt>
                <c:pt idx="2622">
                  <c:v>81.899788000000001</c:v>
                </c:pt>
                <c:pt idx="2623">
                  <c:v>81.934078999999997</c:v>
                </c:pt>
                <c:pt idx="2624">
                  <c:v>81.991380000000007</c:v>
                </c:pt>
                <c:pt idx="2625">
                  <c:v>82.079297999999994</c:v>
                </c:pt>
                <c:pt idx="2626">
                  <c:v>82.200160999999994</c:v>
                </c:pt>
                <c:pt idx="2627">
                  <c:v>82.331515999999993</c:v>
                </c:pt>
                <c:pt idx="2628">
                  <c:v>82.445195999999996</c:v>
                </c:pt>
                <c:pt idx="2629">
                  <c:v>82.527754000000002</c:v>
                </c:pt>
                <c:pt idx="2630">
                  <c:v>82.578091000000001</c:v>
                </c:pt>
                <c:pt idx="2631">
                  <c:v>82.598659999999995</c:v>
                </c:pt>
                <c:pt idx="2632">
                  <c:v>82.601663000000002</c:v>
                </c:pt>
                <c:pt idx="2633">
                  <c:v>82.603189999999998</c:v>
                </c:pt>
                <c:pt idx="2634">
                  <c:v>82.603847999999999</c:v>
                </c:pt>
                <c:pt idx="2635">
                  <c:v>82.595072000000002</c:v>
                </c:pt>
                <c:pt idx="2636">
                  <c:v>82.576659000000006</c:v>
                </c:pt>
                <c:pt idx="2637">
                  <c:v>82.560840999999996</c:v>
                </c:pt>
                <c:pt idx="2638">
                  <c:v>82.559368000000006</c:v>
                </c:pt>
                <c:pt idx="2639">
                  <c:v>82.566886999999994</c:v>
                </c:pt>
                <c:pt idx="2640">
                  <c:v>82.573554000000001</c:v>
                </c:pt>
                <c:pt idx="2641">
                  <c:v>82.583287999999996</c:v>
                </c:pt>
                <c:pt idx="2642">
                  <c:v>82.605787000000007</c:v>
                </c:pt>
                <c:pt idx="2643">
                  <c:v>82.642703999999995</c:v>
                </c:pt>
                <c:pt idx="2644">
                  <c:v>82.684535999999994</c:v>
                </c:pt>
                <c:pt idx="2645">
                  <c:v>82.714797000000004</c:v>
                </c:pt>
                <c:pt idx="2646">
                  <c:v>82.719967999999994</c:v>
                </c:pt>
                <c:pt idx="2647">
                  <c:v>82.702951999999996</c:v>
                </c:pt>
                <c:pt idx="2648">
                  <c:v>82.686783000000005</c:v>
                </c:pt>
                <c:pt idx="2649">
                  <c:v>82.690979999999996</c:v>
                </c:pt>
                <c:pt idx="2650">
                  <c:v>82.717684000000006</c:v>
                </c:pt>
                <c:pt idx="2651">
                  <c:v>82.749922999999995</c:v>
                </c:pt>
                <c:pt idx="2652">
                  <c:v>82.768749</c:v>
                </c:pt>
                <c:pt idx="2653">
                  <c:v>82.769182999999998</c:v>
                </c:pt>
                <c:pt idx="2654">
                  <c:v>82.760487999999995</c:v>
                </c:pt>
                <c:pt idx="2655">
                  <c:v>82.757842999999994</c:v>
                </c:pt>
                <c:pt idx="2656">
                  <c:v>82.771665999999996</c:v>
                </c:pt>
                <c:pt idx="2657">
                  <c:v>82.798327999999998</c:v>
                </c:pt>
                <c:pt idx="2658">
                  <c:v>82.820357999999999</c:v>
                </c:pt>
                <c:pt idx="2659">
                  <c:v>82.816417999999999</c:v>
                </c:pt>
                <c:pt idx="2660">
                  <c:v>82.778623999999994</c:v>
                </c:pt>
                <c:pt idx="2661">
                  <c:v>82.730384000000001</c:v>
                </c:pt>
                <c:pt idx="2662">
                  <c:v>82.705673000000004</c:v>
                </c:pt>
                <c:pt idx="2663">
                  <c:v>82.710893999999996</c:v>
                </c:pt>
                <c:pt idx="2664">
                  <c:v>82.732094000000004</c:v>
                </c:pt>
                <c:pt idx="2665">
                  <c:v>82.753338999999997</c:v>
                </c:pt>
                <c:pt idx="2666">
                  <c:v>82.762551999999999</c:v>
                </c:pt>
                <c:pt idx="2667">
                  <c:v>82.757475999999997</c:v>
                </c:pt>
                <c:pt idx="2668">
                  <c:v>82.747428999999997</c:v>
                </c:pt>
                <c:pt idx="2669">
                  <c:v>82.742255999999998</c:v>
                </c:pt>
                <c:pt idx="2670">
                  <c:v>82.741299999999995</c:v>
                </c:pt>
                <c:pt idx="2671">
                  <c:v>82.737020000000001</c:v>
                </c:pt>
                <c:pt idx="2672">
                  <c:v>82.728022999999993</c:v>
                </c:pt>
                <c:pt idx="2673">
                  <c:v>82.719943999999998</c:v>
                </c:pt>
                <c:pt idx="2674">
                  <c:v>82.718196000000006</c:v>
                </c:pt>
                <c:pt idx="2675">
                  <c:v>82.72287</c:v>
                </c:pt>
                <c:pt idx="2676">
                  <c:v>82.731589999999997</c:v>
                </c:pt>
                <c:pt idx="2677">
                  <c:v>82.741333999999995</c:v>
                </c:pt>
                <c:pt idx="2678">
                  <c:v>82.745706999999996</c:v>
                </c:pt>
                <c:pt idx="2679">
                  <c:v>82.736020999999994</c:v>
                </c:pt>
                <c:pt idx="2680">
                  <c:v>82.707567999999995</c:v>
                </c:pt>
                <c:pt idx="2681">
                  <c:v>82.664270000000002</c:v>
                </c:pt>
                <c:pt idx="2682">
                  <c:v>82.615864000000002</c:v>
                </c:pt>
                <c:pt idx="2683">
                  <c:v>82.570279999999997</c:v>
                </c:pt>
                <c:pt idx="2684">
                  <c:v>82.528219000000007</c:v>
                </c:pt>
                <c:pt idx="2685">
                  <c:v>82.483577999999994</c:v>
                </c:pt>
                <c:pt idx="2686">
                  <c:v>82.428822999999994</c:v>
                </c:pt>
                <c:pt idx="2687">
                  <c:v>82.364652000000007</c:v>
                </c:pt>
                <c:pt idx="2688">
                  <c:v>82.302341999999996</c:v>
                </c:pt>
                <c:pt idx="2689">
                  <c:v>82.249728000000005</c:v>
                </c:pt>
                <c:pt idx="2690">
                  <c:v>82.201511999999994</c:v>
                </c:pt>
                <c:pt idx="2691">
                  <c:v>82.149224000000004</c:v>
                </c:pt>
                <c:pt idx="2692">
                  <c:v>82.094549999999998</c:v>
                </c:pt>
                <c:pt idx="2693">
                  <c:v>82.043626000000003</c:v>
                </c:pt>
                <c:pt idx="2694">
                  <c:v>81.995416000000006</c:v>
                </c:pt>
                <c:pt idx="2695">
                  <c:v>81.944102000000001</c:v>
                </c:pt>
                <c:pt idx="2696">
                  <c:v>81.891254000000004</c:v>
                </c:pt>
                <c:pt idx="2697">
                  <c:v>81.843675000000005</c:v>
                </c:pt>
                <c:pt idx="2698">
                  <c:v>81.800387999999998</c:v>
                </c:pt>
                <c:pt idx="2699">
                  <c:v>81.753095999999999</c:v>
                </c:pt>
                <c:pt idx="2700">
                  <c:v>81.699309999999997</c:v>
                </c:pt>
                <c:pt idx="2701">
                  <c:v>81.644796999999997</c:v>
                </c:pt>
                <c:pt idx="2702">
                  <c:v>81.593563000000003</c:v>
                </c:pt>
                <c:pt idx="2703">
                  <c:v>81.546848999999995</c:v>
                </c:pt>
                <c:pt idx="2704">
                  <c:v>81.509651000000005</c:v>
                </c:pt>
                <c:pt idx="2705">
                  <c:v>81.484933999999996</c:v>
                </c:pt>
                <c:pt idx="2706">
                  <c:v>81.460830000000001</c:v>
                </c:pt>
                <c:pt idx="2707">
                  <c:v>81.417056000000002</c:v>
                </c:pt>
                <c:pt idx="2708">
                  <c:v>81.346007999999998</c:v>
                </c:pt>
                <c:pt idx="2709">
                  <c:v>81.257228999999995</c:v>
                </c:pt>
                <c:pt idx="2710">
                  <c:v>81.161818999999994</c:v>
                </c:pt>
                <c:pt idx="2711">
                  <c:v>81.065839999999994</c:v>
                </c:pt>
                <c:pt idx="2712">
                  <c:v>80.980052000000001</c:v>
                </c:pt>
                <c:pt idx="2713">
                  <c:v>80.918280999999993</c:v>
                </c:pt>
                <c:pt idx="2714">
                  <c:v>80.879233999999997</c:v>
                </c:pt>
                <c:pt idx="2715">
                  <c:v>80.845500000000001</c:v>
                </c:pt>
                <c:pt idx="2716">
                  <c:v>80.806146999999996</c:v>
                </c:pt>
                <c:pt idx="2717">
                  <c:v>80.767090999999994</c:v>
                </c:pt>
                <c:pt idx="2718">
                  <c:v>80.735991999999996</c:v>
                </c:pt>
                <c:pt idx="2719">
                  <c:v>80.710691999999995</c:v>
                </c:pt>
                <c:pt idx="2720">
                  <c:v>80.686730999999995</c:v>
                </c:pt>
                <c:pt idx="2721">
                  <c:v>80.663514000000006</c:v>
                </c:pt>
                <c:pt idx="2722">
                  <c:v>80.636054999999999</c:v>
                </c:pt>
                <c:pt idx="2723">
                  <c:v>80.593633999999994</c:v>
                </c:pt>
                <c:pt idx="2724">
                  <c:v>80.534008999999998</c:v>
                </c:pt>
                <c:pt idx="2725">
                  <c:v>80.468692000000004</c:v>
                </c:pt>
                <c:pt idx="2726">
                  <c:v>80.407353999999998</c:v>
                </c:pt>
                <c:pt idx="2727">
                  <c:v>80.346446999999998</c:v>
                </c:pt>
                <c:pt idx="2728">
                  <c:v>80.280089000000004</c:v>
                </c:pt>
                <c:pt idx="2729">
                  <c:v>80.212766000000002</c:v>
                </c:pt>
                <c:pt idx="2730">
                  <c:v>80.153358999999995</c:v>
                </c:pt>
                <c:pt idx="2731">
                  <c:v>80.105512000000004</c:v>
                </c:pt>
                <c:pt idx="2732">
                  <c:v>80.071213</c:v>
                </c:pt>
                <c:pt idx="2733">
                  <c:v>80.053533000000002</c:v>
                </c:pt>
                <c:pt idx="2734">
                  <c:v>80.047008000000005</c:v>
                </c:pt>
                <c:pt idx="2735">
                  <c:v>80.034936000000002</c:v>
                </c:pt>
                <c:pt idx="2736">
                  <c:v>80.004778999999999</c:v>
                </c:pt>
                <c:pt idx="2737">
                  <c:v>79.959367</c:v>
                </c:pt>
                <c:pt idx="2738">
                  <c:v>79.907974999999993</c:v>
                </c:pt>
                <c:pt idx="2739">
                  <c:v>79.855348000000006</c:v>
                </c:pt>
                <c:pt idx="2740">
                  <c:v>79.804520999999994</c:v>
                </c:pt>
                <c:pt idx="2741">
                  <c:v>79.762590000000003</c:v>
                </c:pt>
                <c:pt idx="2742">
                  <c:v>79.735923999999997</c:v>
                </c:pt>
                <c:pt idx="2743">
                  <c:v>79.725703999999993</c:v>
                </c:pt>
                <c:pt idx="2744">
                  <c:v>79.731786</c:v>
                </c:pt>
                <c:pt idx="2745">
                  <c:v>79.753707000000006</c:v>
                </c:pt>
                <c:pt idx="2746">
                  <c:v>79.786248000000001</c:v>
                </c:pt>
                <c:pt idx="2747">
                  <c:v>79.822230000000005</c:v>
                </c:pt>
                <c:pt idx="2748">
                  <c:v>79.859593000000004</c:v>
                </c:pt>
                <c:pt idx="2749">
                  <c:v>79.896281000000002</c:v>
                </c:pt>
                <c:pt idx="2750">
                  <c:v>79.919936000000007</c:v>
                </c:pt>
                <c:pt idx="2751">
                  <c:v>79.916593000000006</c:v>
                </c:pt>
                <c:pt idx="2752">
                  <c:v>79.890759000000003</c:v>
                </c:pt>
                <c:pt idx="2753">
                  <c:v>79.862983999999997</c:v>
                </c:pt>
                <c:pt idx="2754">
                  <c:v>79.843163000000004</c:v>
                </c:pt>
                <c:pt idx="2755">
                  <c:v>79.819647000000003</c:v>
                </c:pt>
                <c:pt idx="2756">
                  <c:v>79.779954000000004</c:v>
                </c:pt>
                <c:pt idx="2757">
                  <c:v>79.727722</c:v>
                </c:pt>
                <c:pt idx="2758">
                  <c:v>79.672402000000005</c:v>
                </c:pt>
                <c:pt idx="2759">
                  <c:v>79.617502000000002</c:v>
                </c:pt>
                <c:pt idx="2760">
                  <c:v>79.568370000000002</c:v>
                </c:pt>
                <c:pt idx="2761">
                  <c:v>79.535717000000005</c:v>
                </c:pt>
                <c:pt idx="2762">
                  <c:v>79.518298999999999</c:v>
                </c:pt>
                <c:pt idx="2763">
                  <c:v>79.494607000000002</c:v>
                </c:pt>
                <c:pt idx="2764">
                  <c:v>79.445789000000005</c:v>
                </c:pt>
                <c:pt idx="2765">
                  <c:v>79.378563999999997</c:v>
                </c:pt>
                <c:pt idx="2766">
                  <c:v>79.314914999999999</c:v>
                </c:pt>
                <c:pt idx="2767">
                  <c:v>79.267301000000003</c:v>
                </c:pt>
                <c:pt idx="2768">
                  <c:v>79.234652999999994</c:v>
                </c:pt>
                <c:pt idx="2769">
                  <c:v>79.213627000000002</c:v>
                </c:pt>
                <c:pt idx="2770">
                  <c:v>79.200901999999999</c:v>
                </c:pt>
                <c:pt idx="2771">
                  <c:v>79.190702999999999</c:v>
                </c:pt>
                <c:pt idx="2772">
                  <c:v>79.181602999999996</c:v>
                </c:pt>
                <c:pt idx="2773">
                  <c:v>79.181832</c:v>
                </c:pt>
                <c:pt idx="2774">
                  <c:v>79.199290000000005</c:v>
                </c:pt>
                <c:pt idx="2775">
                  <c:v>79.229994000000005</c:v>
                </c:pt>
                <c:pt idx="2776">
                  <c:v>79.263401999999999</c:v>
                </c:pt>
                <c:pt idx="2777">
                  <c:v>79.295188999999993</c:v>
                </c:pt>
                <c:pt idx="2778">
                  <c:v>79.329239000000001</c:v>
                </c:pt>
                <c:pt idx="2779">
                  <c:v>79.371465000000001</c:v>
                </c:pt>
                <c:pt idx="2780">
                  <c:v>79.426085999999998</c:v>
                </c:pt>
                <c:pt idx="2781">
                  <c:v>79.493606999999997</c:v>
                </c:pt>
                <c:pt idx="2782">
                  <c:v>79.569106000000005</c:v>
                </c:pt>
                <c:pt idx="2783">
                  <c:v>79.646882000000005</c:v>
                </c:pt>
                <c:pt idx="2784">
                  <c:v>79.728069000000005</c:v>
                </c:pt>
                <c:pt idx="2785">
                  <c:v>79.817926</c:v>
                </c:pt>
                <c:pt idx="2786">
                  <c:v>79.914597999999998</c:v>
                </c:pt>
                <c:pt idx="2787">
                  <c:v>80.006074999999996</c:v>
                </c:pt>
                <c:pt idx="2788">
                  <c:v>80.078924000000001</c:v>
                </c:pt>
                <c:pt idx="2789">
                  <c:v>80.124645999999998</c:v>
                </c:pt>
                <c:pt idx="2790">
                  <c:v>80.139268000000001</c:v>
                </c:pt>
                <c:pt idx="2791">
                  <c:v>80.125034999999997</c:v>
                </c:pt>
                <c:pt idx="2792">
                  <c:v>80.093269000000006</c:v>
                </c:pt>
                <c:pt idx="2793">
                  <c:v>80.057844000000003</c:v>
                </c:pt>
                <c:pt idx="2794">
                  <c:v>80.023752000000002</c:v>
                </c:pt>
                <c:pt idx="2795">
                  <c:v>79.989087999999995</c:v>
                </c:pt>
                <c:pt idx="2796">
                  <c:v>79.958203999999995</c:v>
                </c:pt>
                <c:pt idx="2797">
                  <c:v>79.941799000000003</c:v>
                </c:pt>
                <c:pt idx="2798">
                  <c:v>79.941514999999995</c:v>
                </c:pt>
                <c:pt idx="2799">
                  <c:v>79.947029000000001</c:v>
                </c:pt>
                <c:pt idx="2800">
                  <c:v>79.954267999999999</c:v>
                </c:pt>
                <c:pt idx="2801">
                  <c:v>79.975368000000003</c:v>
                </c:pt>
                <c:pt idx="2802">
                  <c:v>80.022046000000003</c:v>
                </c:pt>
                <c:pt idx="2803">
                  <c:v>80.086540999999997</c:v>
                </c:pt>
                <c:pt idx="2804">
                  <c:v>80.147880000000001</c:v>
                </c:pt>
                <c:pt idx="2805">
                  <c:v>80.193746000000004</c:v>
                </c:pt>
                <c:pt idx="2806">
                  <c:v>80.231566000000001</c:v>
                </c:pt>
                <c:pt idx="2807">
                  <c:v>80.279668000000001</c:v>
                </c:pt>
                <c:pt idx="2808">
                  <c:v>80.349379999999996</c:v>
                </c:pt>
                <c:pt idx="2809">
                  <c:v>80.434303999999997</c:v>
                </c:pt>
                <c:pt idx="2810">
                  <c:v>80.517121000000003</c:v>
                </c:pt>
                <c:pt idx="2811">
                  <c:v>80.587807999999995</c:v>
                </c:pt>
                <c:pt idx="2812">
                  <c:v>80.650881999999996</c:v>
                </c:pt>
                <c:pt idx="2813">
                  <c:v>80.712793000000005</c:v>
                </c:pt>
                <c:pt idx="2814">
                  <c:v>80.770351000000005</c:v>
                </c:pt>
                <c:pt idx="2815">
                  <c:v>80.818951999999996</c:v>
                </c:pt>
                <c:pt idx="2816">
                  <c:v>80.864395000000002</c:v>
                </c:pt>
                <c:pt idx="2817">
                  <c:v>80.915226000000004</c:v>
                </c:pt>
                <c:pt idx="2818">
                  <c:v>80.968575999999999</c:v>
                </c:pt>
                <c:pt idx="2819">
                  <c:v>81.015946999999997</c:v>
                </c:pt>
                <c:pt idx="2820">
                  <c:v>81.059531000000007</c:v>
                </c:pt>
                <c:pt idx="2821">
                  <c:v>81.108812999999998</c:v>
                </c:pt>
                <c:pt idx="2822">
                  <c:v>81.161760000000001</c:v>
                </c:pt>
                <c:pt idx="2823">
                  <c:v>81.203770000000006</c:v>
                </c:pt>
                <c:pt idx="2824">
                  <c:v>81.227664000000004</c:v>
                </c:pt>
                <c:pt idx="2825">
                  <c:v>81.242112000000006</c:v>
                </c:pt>
                <c:pt idx="2826">
                  <c:v>81.257074000000003</c:v>
                </c:pt>
                <c:pt idx="2827">
                  <c:v>81.272424999999998</c:v>
                </c:pt>
                <c:pt idx="2828">
                  <c:v>81.286313000000007</c:v>
                </c:pt>
                <c:pt idx="2829">
                  <c:v>81.304597999999999</c:v>
                </c:pt>
                <c:pt idx="2830">
                  <c:v>81.335728000000003</c:v>
                </c:pt>
                <c:pt idx="2831">
                  <c:v>81.383488999999997</c:v>
                </c:pt>
                <c:pt idx="2832">
                  <c:v>81.448418000000004</c:v>
                </c:pt>
                <c:pt idx="2833">
                  <c:v>81.527578000000005</c:v>
                </c:pt>
                <c:pt idx="2834">
                  <c:v>81.608119000000002</c:v>
                </c:pt>
                <c:pt idx="2835">
                  <c:v>81.669931000000005</c:v>
                </c:pt>
                <c:pt idx="2836">
                  <c:v>81.702141999999995</c:v>
                </c:pt>
                <c:pt idx="2837">
                  <c:v>81.713403</c:v>
                </c:pt>
                <c:pt idx="2838">
                  <c:v>81.722204000000005</c:v>
                </c:pt>
                <c:pt idx="2839">
                  <c:v>81.740089999999995</c:v>
                </c:pt>
                <c:pt idx="2840">
                  <c:v>81.765445</c:v>
                </c:pt>
                <c:pt idx="2841">
                  <c:v>81.788027</c:v>
                </c:pt>
                <c:pt idx="2842">
                  <c:v>81.797687999999994</c:v>
                </c:pt>
                <c:pt idx="2843">
                  <c:v>81.794250000000005</c:v>
                </c:pt>
                <c:pt idx="2844">
                  <c:v>81.789860000000004</c:v>
                </c:pt>
                <c:pt idx="2845">
                  <c:v>81.795736000000005</c:v>
                </c:pt>
                <c:pt idx="2846">
                  <c:v>81.806676999999993</c:v>
                </c:pt>
                <c:pt idx="2847">
                  <c:v>81.807303000000005</c:v>
                </c:pt>
                <c:pt idx="2848">
                  <c:v>81.795025999999993</c:v>
                </c:pt>
                <c:pt idx="2849">
                  <c:v>81.786441999999994</c:v>
                </c:pt>
                <c:pt idx="2850">
                  <c:v>81.796441000000002</c:v>
                </c:pt>
                <c:pt idx="2851">
                  <c:v>81.820415999999994</c:v>
                </c:pt>
                <c:pt idx="2852">
                  <c:v>81.843699000000001</c:v>
                </c:pt>
                <c:pt idx="2853">
                  <c:v>81.860422999999997</c:v>
                </c:pt>
                <c:pt idx="2854">
                  <c:v>81.875506999999999</c:v>
                </c:pt>
                <c:pt idx="2855">
                  <c:v>81.894357999999997</c:v>
                </c:pt>
                <c:pt idx="2856">
                  <c:v>81.919404</c:v>
                </c:pt>
                <c:pt idx="2857">
                  <c:v>81.953941999999998</c:v>
                </c:pt>
                <c:pt idx="2858">
                  <c:v>82.001283999999998</c:v>
                </c:pt>
                <c:pt idx="2859">
                  <c:v>82.059617000000003</c:v>
                </c:pt>
                <c:pt idx="2860">
                  <c:v>82.121996999999993</c:v>
                </c:pt>
                <c:pt idx="2861">
                  <c:v>82.181309999999996</c:v>
                </c:pt>
                <c:pt idx="2862">
                  <c:v>82.232701000000006</c:v>
                </c:pt>
                <c:pt idx="2863">
                  <c:v>82.272148999999999</c:v>
                </c:pt>
                <c:pt idx="2864">
                  <c:v>82.296340000000001</c:v>
                </c:pt>
                <c:pt idx="2865">
                  <c:v>82.306482000000003</c:v>
                </c:pt>
                <c:pt idx="2866">
                  <c:v>82.311509999999998</c:v>
                </c:pt>
                <c:pt idx="2867">
                  <c:v>82.324135999999996</c:v>
                </c:pt>
                <c:pt idx="2868">
                  <c:v>82.350482</c:v>
                </c:pt>
                <c:pt idx="2869">
                  <c:v>82.383022999999994</c:v>
                </c:pt>
                <c:pt idx="2870">
                  <c:v>82.405834999999996</c:v>
                </c:pt>
                <c:pt idx="2871">
                  <c:v>82.40719</c:v>
                </c:pt>
                <c:pt idx="2872">
                  <c:v>82.384670999999997</c:v>
                </c:pt>
                <c:pt idx="2873">
                  <c:v>82.340917000000005</c:v>
                </c:pt>
                <c:pt idx="2874">
                  <c:v>82.282425000000003</c:v>
                </c:pt>
                <c:pt idx="2875">
                  <c:v>82.223482000000004</c:v>
                </c:pt>
                <c:pt idx="2876">
                  <c:v>82.18141</c:v>
                </c:pt>
                <c:pt idx="2877">
                  <c:v>82.161103999999995</c:v>
                </c:pt>
                <c:pt idx="2878">
                  <c:v>82.150243000000003</c:v>
                </c:pt>
                <c:pt idx="2879">
                  <c:v>82.136630999999994</c:v>
                </c:pt>
                <c:pt idx="2880">
                  <c:v>82.123124000000004</c:v>
                </c:pt>
                <c:pt idx="2881">
                  <c:v>82.116964999999993</c:v>
                </c:pt>
                <c:pt idx="2882">
                  <c:v>82.113517000000002</c:v>
                </c:pt>
                <c:pt idx="2883">
                  <c:v>82.104297000000003</c:v>
                </c:pt>
                <c:pt idx="2884">
                  <c:v>82.095119999999994</c:v>
                </c:pt>
                <c:pt idx="2885">
                  <c:v>82.099928000000006</c:v>
                </c:pt>
                <c:pt idx="2886">
                  <c:v>82.117756999999997</c:v>
                </c:pt>
                <c:pt idx="2887">
                  <c:v>82.131069999999994</c:v>
                </c:pt>
                <c:pt idx="2888">
                  <c:v>82.129389000000003</c:v>
                </c:pt>
                <c:pt idx="2889">
                  <c:v>82.122566000000006</c:v>
                </c:pt>
                <c:pt idx="2890">
                  <c:v>82.128287999999998</c:v>
                </c:pt>
                <c:pt idx="2891">
                  <c:v>82.153716000000003</c:v>
                </c:pt>
                <c:pt idx="2892">
                  <c:v>82.189266000000003</c:v>
                </c:pt>
                <c:pt idx="2893">
                  <c:v>82.211995000000002</c:v>
                </c:pt>
                <c:pt idx="2894">
                  <c:v>82.198616000000001</c:v>
                </c:pt>
                <c:pt idx="2895">
                  <c:v>82.146789999999996</c:v>
                </c:pt>
                <c:pt idx="2896">
                  <c:v>82.081720000000004</c:v>
                </c:pt>
                <c:pt idx="2897">
                  <c:v>82.032931000000005</c:v>
                </c:pt>
                <c:pt idx="2898">
                  <c:v>82.007591000000005</c:v>
                </c:pt>
                <c:pt idx="2899">
                  <c:v>81.995430999999996</c:v>
                </c:pt>
                <c:pt idx="2900">
                  <c:v>81.992211999999995</c:v>
                </c:pt>
                <c:pt idx="2901">
                  <c:v>81.999669999999995</c:v>
                </c:pt>
                <c:pt idx="2902">
                  <c:v>82.007092999999998</c:v>
                </c:pt>
                <c:pt idx="2903">
                  <c:v>81.996431000000001</c:v>
                </c:pt>
                <c:pt idx="2904">
                  <c:v>81.968256999999994</c:v>
                </c:pt>
                <c:pt idx="2905">
                  <c:v>81.94359</c:v>
                </c:pt>
                <c:pt idx="2906">
                  <c:v>81.937281999999996</c:v>
                </c:pt>
                <c:pt idx="2907">
                  <c:v>81.946296000000004</c:v>
                </c:pt>
                <c:pt idx="2908">
                  <c:v>81.964295000000007</c:v>
                </c:pt>
                <c:pt idx="2909">
                  <c:v>81.989380999999995</c:v>
                </c:pt>
                <c:pt idx="2910">
                  <c:v>82.018681000000001</c:v>
                </c:pt>
                <c:pt idx="2911">
                  <c:v>82.052852999999999</c:v>
                </c:pt>
                <c:pt idx="2912">
                  <c:v>82.102005000000005</c:v>
                </c:pt>
                <c:pt idx="2913">
                  <c:v>82.170108999999997</c:v>
                </c:pt>
                <c:pt idx="2914">
                  <c:v>82.238454000000004</c:v>
                </c:pt>
                <c:pt idx="2915">
                  <c:v>82.281684999999996</c:v>
                </c:pt>
                <c:pt idx="2916">
                  <c:v>82.297315999999995</c:v>
                </c:pt>
                <c:pt idx="2917">
                  <c:v>82.305120000000002</c:v>
                </c:pt>
                <c:pt idx="2918">
                  <c:v>82.320447999999999</c:v>
                </c:pt>
                <c:pt idx="2919">
                  <c:v>82.343158000000003</c:v>
                </c:pt>
                <c:pt idx="2920">
                  <c:v>82.371505999999997</c:v>
                </c:pt>
                <c:pt idx="2921">
                  <c:v>82.408991999999998</c:v>
                </c:pt>
                <c:pt idx="2922">
                  <c:v>82.454075000000003</c:v>
                </c:pt>
                <c:pt idx="2923">
                  <c:v>82.497630000000001</c:v>
                </c:pt>
                <c:pt idx="2924">
                  <c:v>82.532835000000006</c:v>
                </c:pt>
                <c:pt idx="2925">
                  <c:v>82.555586000000005</c:v>
                </c:pt>
                <c:pt idx="2926">
                  <c:v>82.558064999999999</c:v>
                </c:pt>
                <c:pt idx="2927">
                  <c:v>82.53886</c:v>
                </c:pt>
                <c:pt idx="2928">
                  <c:v>82.518344999999997</c:v>
                </c:pt>
                <c:pt idx="2929">
                  <c:v>82.523921999999999</c:v>
                </c:pt>
                <c:pt idx="2930">
                  <c:v>82.556100000000001</c:v>
                </c:pt>
                <c:pt idx="2931">
                  <c:v>82.588168999999994</c:v>
                </c:pt>
                <c:pt idx="2932">
                  <c:v>82.604258000000002</c:v>
                </c:pt>
                <c:pt idx="2933">
                  <c:v>82.617841999999996</c:v>
                </c:pt>
                <c:pt idx="2934">
                  <c:v>82.644920999999997</c:v>
                </c:pt>
                <c:pt idx="2935">
                  <c:v>82.678252999999998</c:v>
                </c:pt>
                <c:pt idx="2936">
                  <c:v>82.700745999999995</c:v>
                </c:pt>
                <c:pt idx="2937">
                  <c:v>82.709232</c:v>
                </c:pt>
                <c:pt idx="2938">
                  <c:v>82.711523999999997</c:v>
                </c:pt>
                <c:pt idx="2939">
                  <c:v>82.711940999999996</c:v>
                </c:pt>
                <c:pt idx="2940">
                  <c:v>82.714729000000005</c:v>
                </c:pt>
                <c:pt idx="2941">
                  <c:v>82.733131999999998</c:v>
                </c:pt>
                <c:pt idx="2942">
                  <c:v>82.778396000000001</c:v>
                </c:pt>
                <c:pt idx="2943">
                  <c:v>82.841920000000002</c:v>
                </c:pt>
                <c:pt idx="2944">
                  <c:v>82.900727000000003</c:v>
                </c:pt>
                <c:pt idx="2945">
                  <c:v>82.941762999999995</c:v>
                </c:pt>
                <c:pt idx="2946">
                  <c:v>82.974089000000006</c:v>
                </c:pt>
                <c:pt idx="2947">
                  <c:v>83.014634000000001</c:v>
                </c:pt>
                <c:pt idx="2948">
                  <c:v>83.064702999999994</c:v>
                </c:pt>
                <c:pt idx="2949">
                  <c:v>83.104629000000003</c:v>
                </c:pt>
                <c:pt idx="2950">
                  <c:v>83.115696</c:v>
                </c:pt>
                <c:pt idx="2951">
                  <c:v>83.106026</c:v>
                </c:pt>
                <c:pt idx="2952">
                  <c:v>83.106172000000001</c:v>
                </c:pt>
                <c:pt idx="2953">
                  <c:v>83.136460999999997</c:v>
                </c:pt>
                <c:pt idx="2954">
                  <c:v>83.186108000000004</c:v>
                </c:pt>
                <c:pt idx="2955">
                  <c:v>83.227698000000004</c:v>
                </c:pt>
                <c:pt idx="2956">
                  <c:v>83.243956999999995</c:v>
                </c:pt>
                <c:pt idx="2957">
                  <c:v>83.236535000000003</c:v>
                </c:pt>
                <c:pt idx="2958">
                  <c:v>83.219741999999997</c:v>
                </c:pt>
                <c:pt idx="2959">
                  <c:v>83.214967000000001</c:v>
                </c:pt>
                <c:pt idx="2960">
                  <c:v>83.242247000000006</c:v>
                </c:pt>
                <c:pt idx="2961">
                  <c:v>83.301197999999999</c:v>
                </c:pt>
                <c:pt idx="2962">
                  <c:v>83.361648000000002</c:v>
                </c:pt>
                <c:pt idx="2963">
                  <c:v>83.388668999999993</c:v>
                </c:pt>
                <c:pt idx="2964">
                  <c:v>83.378229000000005</c:v>
                </c:pt>
                <c:pt idx="2965">
                  <c:v>83.355456000000004</c:v>
                </c:pt>
                <c:pt idx="2966">
                  <c:v>83.338729000000001</c:v>
                </c:pt>
                <c:pt idx="2967">
                  <c:v>83.321973</c:v>
                </c:pt>
                <c:pt idx="2968">
                  <c:v>83.296203000000006</c:v>
                </c:pt>
                <c:pt idx="2969">
                  <c:v>83.271277999999995</c:v>
                </c:pt>
                <c:pt idx="2970">
                  <c:v>83.265707000000006</c:v>
                </c:pt>
                <c:pt idx="2971">
                  <c:v>83.284841999999998</c:v>
                </c:pt>
                <c:pt idx="2972">
                  <c:v>83.317485000000005</c:v>
                </c:pt>
                <c:pt idx="2973">
                  <c:v>83.346459999999993</c:v>
                </c:pt>
                <c:pt idx="2974">
                  <c:v>83.357467</c:v>
                </c:pt>
                <c:pt idx="2975">
                  <c:v>83.347272000000004</c:v>
                </c:pt>
                <c:pt idx="2976">
                  <c:v>83.330281999999997</c:v>
                </c:pt>
                <c:pt idx="2977">
                  <c:v>83.329576000000003</c:v>
                </c:pt>
                <c:pt idx="2978">
                  <c:v>83.354212000000004</c:v>
                </c:pt>
                <c:pt idx="2979">
                  <c:v>83.390715999999998</c:v>
                </c:pt>
                <c:pt idx="2980">
                  <c:v>83.420907</c:v>
                </c:pt>
                <c:pt idx="2981">
                  <c:v>83.440061</c:v>
                </c:pt>
                <c:pt idx="2982">
                  <c:v>83.453400999999999</c:v>
                </c:pt>
                <c:pt idx="2983">
                  <c:v>83.464513999999994</c:v>
                </c:pt>
                <c:pt idx="2984">
                  <c:v>83.475184999999996</c:v>
                </c:pt>
                <c:pt idx="2985">
                  <c:v>83.489053999999996</c:v>
                </c:pt>
                <c:pt idx="2986">
                  <c:v>83.506040999999996</c:v>
                </c:pt>
                <c:pt idx="2987">
                  <c:v>83.517629999999997</c:v>
                </c:pt>
                <c:pt idx="2988">
                  <c:v>83.515733999999995</c:v>
                </c:pt>
                <c:pt idx="2989">
                  <c:v>83.503788999999998</c:v>
                </c:pt>
                <c:pt idx="2990">
                  <c:v>83.493969000000007</c:v>
                </c:pt>
                <c:pt idx="2991">
                  <c:v>83.496579999999994</c:v>
                </c:pt>
                <c:pt idx="2992">
                  <c:v>83.515889000000001</c:v>
                </c:pt>
                <c:pt idx="2993">
                  <c:v>83.550269</c:v>
                </c:pt>
                <c:pt idx="2994">
                  <c:v>83.589854000000003</c:v>
                </c:pt>
                <c:pt idx="2995">
                  <c:v>83.619102999999996</c:v>
                </c:pt>
                <c:pt idx="2996">
                  <c:v>83.629369999999994</c:v>
                </c:pt>
                <c:pt idx="2997">
                  <c:v>83.626895000000005</c:v>
                </c:pt>
                <c:pt idx="2998">
                  <c:v>83.623033000000007</c:v>
                </c:pt>
                <c:pt idx="2999">
                  <c:v>83.618913000000006</c:v>
                </c:pt>
                <c:pt idx="3000">
                  <c:v>83.605836999999994</c:v>
                </c:pt>
                <c:pt idx="3001">
                  <c:v>83.579645999999997</c:v>
                </c:pt>
                <c:pt idx="3002">
                  <c:v>83.547922999999997</c:v>
                </c:pt>
                <c:pt idx="3003">
                  <c:v>83.520899</c:v>
                </c:pt>
                <c:pt idx="3004">
                  <c:v>83.499452000000005</c:v>
                </c:pt>
                <c:pt idx="3005">
                  <c:v>83.475346999999999</c:v>
                </c:pt>
                <c:pt idx="3006">
                  <c:v>83.442920999999998</c:v>
                </c:pt>
                <c:pt idx="3007">
                  <c:v>83.408717999999993</c:v>
                </c:pt>
                <c:pt idx="3008">
                  <c:v>83.386954000000003</c:v>
                </c:pt>
                <c:pt idx="3009">
                  <c:v>83.384107</c:v>
                </c:pt>
                <c:pt idx="3010">
                  <c:v>83.391053999999997</c:v>
                </c:pt>
                <c:pt idx="3011">
                  <c:v>83.394593</c:v>
                </c:pt>
                <c:pt idx="3012">
                  <c:v>83.393548999999993</c:v>
                </c:pt>
                <c:pt idx="3013">
                  <c:v>83.396161000000006</c:v>
                </c:pt>
                <c:pt idx="3014">
                  <c:v>83.402714000000003</c:v>
                </c:pt>
                <c:pt idx="3015">
                  <c:v>83.400184999999993</c:v>
                </c:pt>
                <c:pt idx="3016">
                  <c:v>83.377016999999995</c:v>
                </c:pt>
                <c:pt idx="3017">
                  <c:v>83.335803999999996</c:v>
                </c:pt>
                <c:pt idx="3018">
                  <c:v>83.287920999999997</c:v>
                </c:pt>
                <c:pt idx="3019">
                  <c:v>83.242784</c:v>
                </c:pt>
                <c:pt idx="3020">
                  <c:v>83.207600999999997</c:v>
                </c:pt>
                <c:pt idx="3021">
                  <c:v>83.190400999999994</c:v>
                </c:pt>
                <c:pt idx="3022">
                  <c:v>83.193816999999996</c:v>
                </c:pt>
                <c:pt idx="3023">
                  <c:v>83.207661999999999</c:v>
                </c:pt>
                <c:pt idx="3024">
                  <c:v>83.214887000000004</c:v>
                </c:pt>
                <c:pt idx="3025">
                  <c:v>83.205674000000002</c:v>
                </c:pt>
                <c:pt idx="3026">
                  <c:v>83.182855000000004</c:v>
                </c:pt>
                <c:pt idx="3027">
                  <c:v>83.155068</c:v>
                </c:pt>
                <c:pt idx="3028">
                  <c:v>83.129199999999997</c:v>
                </c:pt>
                <c:pt idx="3029">
                  <c:v>83.109809999999996</c:v>
                </c:pt>
                <c:pt idx="3030">
                  <c:v>83.100672000000003</c:v>
                </c:pt>
                <c:pt idx="3031">
                  <c:v>83.102096000000003</c:v>
                </c:pt>
                <c:pt idx="3032">
                  <c:v>83.106245000000001</c:v>
                </c:pt>
                <c:pt idx="3033">
                  <c:v>83.099215999999998</c:v>
                </c:pt>
                <c:pt idx="3034">
                  <c:v>83.073852000000002</c:v>
                </c:pt>
                <c:pt idx="3035">
                  <c:v>83.041545999999997</c:v>
                </c:pt>
                <c:pt idx="3036">
                  <c:v>83.024855000000002</c:v>
                </c:pt>
                <c:pt idx="3037">
                  <c:v>83.032961999999998</c:v>
                </c:pt>
                <c:pt idx="3038">
                  <c:v>83.048038000000005</c:v>
                </c:pt>
                <c:pt idx="3039">
                  <c:v>83.042664000000002</c:v>
                </c:pt>
                <c:pt idx="3040">
                  <c:v>83.009247000000002</c:v>
                </c:pt>
                <c:pt idx="3041">
                  <c:v>82.966735999999997</c:v>
                </c:pt>
                <c:pt idx="3042">
                  <c:v>82.940635</c:v>
                </c:pt>
                <c:pt idx="3043">
                  <c:v>82.942483999999993</c:v>
                </c:pt>
                <c:pt idx="3044">
                  <c:v>82.965885999999998</c:v>
                </c:pt>
                <c:pt idx="3045">
                  <c:v>82.992418999999998</c:v>
                </c:pt>
                <c:pt idx="3046">
                  <c:v>83.000889999999998</c:v>
                </c:pt>
                <c:pt idx="3047">
                  <c:v>82.981145999999995</c:v>
                </c:pt>
                <c:pt idx="3048">
                  <c:v>82.943819000000005</c:v>
                </c:pt>
                <c:pt idx="3049">
                  <c:v>82.912226000000004</c:v>
                </c:pt>
                <c:pt idx="3050">
                  <c:v>82.901580999999993</c:v>
                </c:pt>
                <c:pt idx="3051">
                  <c:v>82.907617999999999</c:v>
                </c:pt>
                <c:pt idx="3052">
                  <c:v>82.913770999999997</c:v>
                </c:pt>
                <c:pt idx="3053">
                  <c:v>82.905128000000005</c:v>
                </c:pt>
                <c:pt idx="3054">
                  <c:v>82.879310000000004</c:v>
                </c:pt>
                <c:pt idx="3055">
                  <c:v>82.851879999999994</c:v>
                </c:pt>
                <c:pt idx="3056">
                  <c:v>82.848772999999994</c:v>
                </c:pt>
                <c:pt idx="3057">
                  <c:v>82.882812999999999</c:v>
                </c:pt>
                <c:pt idx="3058">
                  <c:v>82.936096000000006</c:v>
                </c:pt>
                <c:pt idx="3059">
                  <c:v>82.974414999999993</c:v>
                </c:pt>
                <c:pt idx="3060">
                  <c:v>82.979893000000004</c:v>
                </c:pt>
                <c:pt idx="3061">
                  <c:v>82.960915999999997</c:v>
                </c:pt>
                <c:pt idx="3062">
                  <c:v>82.931999000000005</c:v>
                </c:pt>
                <c:pt idx="3063">
                  <c:v>82.898537000000005</c:v>
                </c:pt>
                <c:pt idx="3064">
                  <c:v>82.866454000000004</c:v>
                </c:pt>
                <c:pt idx="3065">
                  <c:v>82.852833000000004</c:v>
                </c:pt>
                <c:pt idx="3066">
                  <c:v>82.873570000000001</c:v>
                </c:pt>
                <c:pt idx="3067">
                  <c:v>82.924385000000001</c:v>
                </c:pt>
                <c:pt idx="3068">
                  <c:v>82.982910000000004</c:v>
                </c:pt>
                <c:pt idx="3069">
                  <c:v>83.028272999999999</c:v>
                </c:pt>
                <c:pt idx="3070">
                  <c:v>83.054569999999998</c:v>
                </c:pt>
                <c:pt idx="3071">
                  <c:v>83.068449000000001</c:v>
                </c:pt>
                <c:pt idx="3072">
                  <c:v>83.079415999999995</c:v>
                </c:pt>
                <c:pt idx="3073">
                  <c:v>83.093256999999994</c:v>
                </c:pt>
                <c:pt idx="3074">
                  <c:v>83.111530999999999</c:v>
                </c:pt>
                <c:pt idx="3075">
                  <c:v>83.134265999999997</c:v>
                </c:pt>
                <c:pt idx="3076">
                  <c:v>83.160487000000003</c:v>
                </c:pt>
                <c:pt idx="3077">
                  <c:v>83.185616999999993</c:v>
                </c:pt>
                <c:pt idx="3078">
                  <c:v>83.202827999999997</c:v>
                </c:pt>
                <c:pt idx="3079">
                  <c:v>83.210452000000004</c:v>
                </c:pt>
                <c:pt idx="3080">
                  <c:v>83.214027000000002</c:v>
                </c:pt>
                <c:pt idx="3081">
                  <c:v>83.217389999999995</c:v>
                </c:pt>
                <c:pt idx="3082">
                  <c:v>83.217888000000002</c:v>
                </c:pt>
                <c:pt idx="3083">
                  <c:v>83.217149000000006</c:v>
                </c:pt>
                <c:pt idx="3084">
                  <c:v>83.229902999999993</c:v>
                </c:pt>
                <c:pt idx="3085">
                  <c:v>83.270555999999999</c:v>
                </c:pt>
                <c:pt idx="3086">
                  <c:v>83.333044000000001</c:v>
                </c:pt>
                <c:pt idx="3087">
                  <c:v>83.395178999999999</c:v>
                </c:pt>
                <c:pt idx="3088">
                  <c:v>83.443343999999996</c:v>
                </c:pt>
                <c:pt idx="3089">
                  <c:v>83.484459000000001</c:v>
                </c:pt>
                <c:pt idx="3090">
                  <c:v>83.534993999999998</c:v>
                </c:pt>
                <c:pt idx="3091">
                  <c:v>83.606132000000002</c:v>
                </c:pt>
                <c:pt idx="3092">
                  <c:v>83.696093000000005</c:v>
                </c:pt>
                <c:pt idx="3093">
                  <c:v>83.785995999999997</c:v>
                </c:pt>
                <c:pt idx="3094">
                  <c:v>83.846862999999999</c:v>
                </c:pt>
                <c:pt idx="3095">
                  <c:v>83.864734999999996</c:v>
                </c:pt>
                <c:pt idx="3096">
                  <c:v>83.858271999999999</c:v>
                </c:pt>
                <c:pt idx="3097">
                  <c:v>83.859803999999997</c:v>
                </c:pt>
                <c:pt idx="3098">
                  <c:v>83.880300000000005</c:v>
                </c:pt>
                <c:pt idx="3099">
                  <c:v>83.905535</c:v>
                </c:pt>
                <c:pt idx="3100">
                  <c:v>83.924127999999996</c:v>
                </c:pt>
                <c:pt idx="3101">
                  <c:v>83.941288</c:v>
                </c:pt>
                <c:pt idx="3102">
                  <c:v>83.962823</c:v>
                </c:pt>
                <c:pt idx="3103">
                  <c:v>83.983716000000001</c:v>
                </c:pt>
                <c:pt idx="3104">
                  <c:v>83.998986000000002</c:v>
                </c:pt>
                <c:pt idx="3105">
                  <c:v>84.011334000000005</c:v>
                </c:pt>
                <c:pt idx="3106">
                  <c:v>84.022176000000002</c:v>
                </c:pt>
                <c:pt idx="3107">
                  <c:v>84.029383999999993</c:v>
                </c:pt>
                <c:pt idx="3108">
                  <c:v>84.039418999999995</c:v>
                </c:pt>
                <c:pt idx="3109">
                  <c:v>84.065207000000001</c:v>
                </c:pt>
                <c:pt idx="3110">
                  <c:v>84.102759000000006</c:v>
                </c:pt>
                <c:pt idx="3111">
                  <c:v>84.125804000000002</c:v>
                </c:pt>
                <c:pt idx="3112">
                  <c:v>84.117075</c:v>
                </c:pt>
                <c:pt idx="3113">
                  <c:v>84.093536</c:v>
                </c:pt>
                <c:pt idx="3114">
                  <c:v>84.086933000000002</c:v>
                </c:pt>
                <c:pt idx="3115">
                  <c:v>84.108070999999995</c:v>
                </c:pt>
                <c:pt idx="3116">
                  <c:v>84.143697000000003</c:v>
                </c:pt>
                <c:pt idx="3117">
                  <c:v>84.180036000000001</c:v>
                </c:pt>
                <c:pt idx="3118">
                  <c:v>84.212676999999999</c:v>
                </c:pt>
                <c:pt idx="3119">
                  <c:v>84.236806000000001</c:v>
                </c:pt>
                <c:pt idx="3120">
                  <c:v>84.244916000000003</c:v>
                </c:pt>
                <c:pt idx="3121">
                  <c:v>84.239069999999998</c:v>
                </c:pt>
                <c:pt idx="3122">
                  <c:v>84.236742000000007</c:v>
                </c:pt>
                <c:pt idx="3123">
                  <c:v>84.260424999999998</c:v>
                </c:pt>
                <c:pt idx="3124">
                  <c:v>84.323700000000002</c:v>
                </c:pt>
                <c:pt idx="3125">
                  <c:v>84.423050000000003</c:v>
                </c:pt>
                <c:pt idx="3126">
                  <c:v>84.535802000000004</c:v>
                </c:pt>
                <c:pt idx="3127">
                  <c:v>84.629919999999998</c:v>
                </c:pt>
                <c:pt idx="3128">
                  <c:v>84.685873999999998</c:v>
                </c:pt>
                <c:pt idx="3129">
                  <c:v>84.712394000000003</c:v>
                </c:pt>
                <c:pt idx="3130">
                  <c:v>84.738471000000004</c:v>
                </c:pt>
                <c:pt idx="3131">
                  <c:v>84.787262999999996</c:v>
                </c:pt>
                <c:pt idx="3132">
                  <c:v>84.855959999999996</c:v>
                </c:pt>
                <c:pt idx="3133">
                  <c:v>84.919490999999994</c:v>
                </c:pt>
                <c:pt idx="3134">
                  <c:v>84.956316999999999</c:v>
                </c:pt>
                <c:pt idx="3135">
                  <c:v>84.973904000000005</c:v>
                </c:pt>
                <c:pt idx="3136">
                  <c:v>85.004463999999999</c:v>
                </c:pt>
                <c:pt idx="3137">
                  <c:v>85.069857999999996</c:v>
                </c:pt>
                <c:pt idx="3138">
                  <c:v>85.155906000000002</c:v>
                </c:pt>
                <c:pt idx="3139">
                  <c:v>85.231120000000004</c:v>
                </c:pt>
                <c:pt idx="3140">
                  <c:v>85.285304999999994</c:v>
                </c:pt>
                <c:pt idx="3141">
                  <c:v>85.33323</c:v>
                </c:pt>
                <c:pt idx="3142">
                  <c:v>85.381454000000005</c:v>
                </c:pt>
                <c:pt idx="3143">
                  <c:v>85.413801000000007</c:v>
                </c:pt>
                <c:pt idx="3144">
                  <c:v>85.420124000000001</c:v>
                </c:pt>
                <c:pt idx="3145">
                  <c:v>85.421661999999998</c:v>
                </c:pt>
                <c:pt idx="3146">
                  <c:v>85.448864999999998</c:v>
                </c:pt>
                <c:pt idx="3147">
                  <c:v>85.501093999999995</c:v>
                </c:pt>
                <c:pt idx="3148">
                  <c:v>85.546636000000007</c:v>
                </c:pt>
                <c:pt idx="3149">
                  <c:v>85.562979999999996</c:v>
                </c:pt>
                <c:pt idx="3150">
                  <c:v>85.564031999999997</c:v>
                </c:pt>
                <c:pt idx="3151">
                  <c:v>85.583792000000003</c:v>
                </c:pt>
                <c:pt idx="3152">
                  <c:v>85.640602000000001</c:v>
                </c:pt>
                <c:pt idx="3153">
                  <c:v>85.720218000000003</c:v>
                </c:pt>
                <c:pt idx="3154">
                  <c:v>85.789109999999994</c:v>
                </c:pt>
                <c:pt idx="3155">
                  <c:v>85.822720000000004</c:v>
                </c:pt>
                <c:pt idx="3156">
                  <c:v>85.823032999999995</c:v>
                </c:pt>
                <c:pt idx="3157">
                  <c:v>85.811171000000002</c:v>
                </c:pt>
                <c:pt idx="3158">
                  <c:v>85.805930000000004</c:v>
                </c:pt>
                <c:pt idx="3159">
                  <c:v>85.812399999999997</c:v>
                </c:pt>
                <c:pt idx="3160">
                  <c:v>85.829295000000002</c:v>
                </c:pt>
                <c:pt idx="3161">
                  <c:v>85.859257999999997</c:v>
                </c:pt>
                <c:pt idx="3162">
                  <c:v>85.907002000000006</c:v>
                </c:pt>
                <c:pt idx="3163">
                  <c:v>85.97099</c:v>
                </c:pt>
                <c:pt idx="3164">
                  <c:v>86.041555000000002</c:v>
                </c:pt>
                <c:pt idx="3165">
                  <c:v>86.106223</c:v>
                </c:pt>
                <c:pt idx="3166">
                  <c:v>86.155775000000006</c:v>
                </c:pt>
                <c:pt idx="3167">
                  <c:v>86.187282999999994</c:v>
                </c:pt>
                <c:pt idx="3168">
                  <c:v>86.202703</c:v>
                </c:pt>
                <c:pt idx="3169">
                  <c:v>86.204682000000005</c:v>
                </c:pt>
                <c:pt idx="3170">
                  <c:v>86.196000999999995</c:v>
                </c:pt>
                <c:pt idx="3171">
                  <c:v>86.185193999999996</c:v>
                </c:pt>
                <c:pt idx="3172">
                  <c:v>86.187197999999995</c:v>
                </c:pt>
                <c:pt idx="3173">
                  <c:v>86.209080999999998</c:v>
                </c:pt>
                <c:pt idx="3174">
                  <c:v>86.236378000000002</c:v>
                </c:pt>
                <c:pt idx="3175">
                  <c:v>86.245855000000006</c:v>
                </c:pt>
                <c:pt idx="3176">
                  <c:v>86.235916000000003</c:v>
                </c:pt>
                <c:pt idx="3177">
                  <c:v>86.235099000000005</c:v>
                </c:pt>
                <c:pt idx="3178">
                  <c:v>86.276392000000001</c:v>
                </c:pt>
                <c:pt idx="3179">
                  <c:v>86.367917000000006</c:v>
                </c:pt>
                <c:pt idx="3180">
                  <c:v>86.485028999999997</c:v>
                </c:pt>
                <c:pt idx="3181">
                  <c:v>86.581913</c:v>
                </c:pt>
                <c:pt idx="3182">
                  <c:v>86.617840999999999</c:v>
                </c:pt>
                <c:pt idx="3183">
                  <c:v>86.586510000000004</c:v>
                </c:pt>
                <c:pt idx="3184">
                  <c:v>86.518651000000006</c:v>
                </c:pt>
                <c:pt idx="3185">
                  <c:v>86.447248000000002</c:v>
                </c:pt>
                <c:pt idx="3186">
                  <c:v>86.374035000000006</c:v>
                </c:pt>
                <c:pt idx="3187">
                  <c:v>86.280952999999997</c:v>
                </c:pt>
                <c:pt idx="3188">
                  <c:v>86.167564999999996</c:v>
                </c:pt>
                <c:pt idx="3189">
                  <c:v>86.055948999999998</c:v>
                </c:pt>
                <c:pt idx="3190">
                  <c:v>85.957170000000005</c:v>
                </c:pt>
                <c:pt idx="3191">
                  <c:v>85.855068000000003</c:v>
                </c:pt>
                <c:pt idx="3192">
                  <c:v>85.732938000000004</c:v>
                </c:pt>
                <c:pt idx="3193">
                  <c:v>85.598737999999997</c:v>
                </c:pt>
                <c:pt idx="3194">
                  <c:v>85.471943999999993</c:v>
                </c:pt>
                <c:pt idx="3195">
                  <c:v>85.360979999999998</c:v>
                </c:pt>
                <c:pt idx="3196">
                  <c:v>85.268566000000007</c:v>
                </c:pt>
                <c:pt idx="3197">
                  <c:v>85.207463000000004</c:v>
                </c:pt>
                <c:pt idx="3198">
                  <c:v>85.192260000000005</c:v>
                </c:pt>
                <c:pt idx="3199">
                  <c:v>85.218947</c:v>
                </c:pt>
                <c:pt idx="3200">
                  <c:v>85.264999000000003</c:v>
                </c:pt>
                <c:pt idx="3201">
                  <c:v>85.307946999999999</c:v>
                </c:pt>
                <c:pt idx="3202">
                  <c:v>85.339399</c:v>
                </c:pt>
                <c:pt idx="3203">
                  <c:v>85.367092</c:v>
                </c:pt>
                <c:pt idx="3204">
                  <c:v>85.408500000000004</c:v>
                </c:pt>
                <c:pt idx="3205">
                  <c:v>85.475756000000004</c:v>
                </c:pt>
                <c:pt idx="3206">
                  <c:v>85.559794999999994</c:v>
                </c:pt>
                <c:pt idx="3207">
                  <c:v>85.633887999999999</c:v>
                </c:pt>
                <c:pt idx="3208">
                  <c:v>85.677565000000001</c:v>
                </c:pt>
                <c:pt idx="3209">
                  <c:v>85.69332</c:v>
                </c:pt>
                <c:pt idx="3210">
                  <c:v>85.698598000000004</c:v>
                </c:pt>
                <c:pt idx="3211">
                  <c:v>85.708129</c:v>
                </c:pt>
                <c:pt idx="3212">
                  <c:v>85.726456999999996</c:v>
                </c:pt>
                <c:pt idx="3213">
                  <c:v>85.749297999999996</c:v>
                </c:pt>
                <c:pt idx="3214">
                  <c:v>85.766318999999996</c:v>
                </c:pt>
                <c:pt idx="3215">
                  <c:v>85.767807000000005</c:v>
                </c:pt>
                <c:pt idx="3216">
                  <c:v>85.753477000000004</c:v>
                </c:pt>
                <c:pt idx="3217">
                  <c:v>85.732365999999999</c:v>
                </c:pt>
                <c:pt idx="3218">
                  <c:v>85.712682000000001</c:v>
                </c:pt>
                <c:pt idx="3219">
                  <c:v>85.694067000000004</c:v>
                </c:pt>
                <c:pt idx="3220">
                  <c:v>85.668222999999998</c:v>
                </c:pt>
                <c:pt idx="3221">
                  <c:v>85.623581999999999</c:v>
                </c:pt>
                <c:pt idx="3222">
                  <c:v>85.555431999999996</c:v>
                </c:pt>
                <c:pt idx="3223">
                  <c:v>85.479984999999999</c:v>
                </c:pt>
                <c:pt idx="3224">
                  <c:v>85.431206000000003</c:v>
                </c:pt>
                <c:pt idx="3225">
                  <c:v>85.429053999999994</c:v>
                </c:pt>
                <c:pt idx="3226">
                  <c:v>85.453767999999997</c:v>
                </c:pt>
                <c:pt idx="3227">
                  <c:v>85.467495</c:v>
                </c:pt>
                <c:pt idx="3228">
                  <c:v>85.459406999999999</c:v>
                </c:pt>
                <c:pt idx="3229">
                  <c:v>85.450667999999993</c:v>
                </c:pt>
                <c:pt idx="3230">
                  <c:v>85.455054000000004</c:v>
                </c:pt>
                <c:pt idx="3231">
                  <c:v>85.457319999999996</c:v>
                </c:pt>
                <c:pt idx="3232">
                  <c:v>85.437487000000004</c:v>
                </c:pt>
                <c:pt idx="3233">
                  <c:v>85.396905000000004</c:v>
                </c:pt>
                <c:pt idx="3234">
                  <c:v>85.349592000000001</c:v>
                </c:pt>
                <c:pt idx="3235">
                  <c:v>85.302259000000006</c:v>
                </c:pt>
                <c:pt idx="3236">
                  <c:v>85.253270999999998</c:v>
                </c:pt>
                <c:pt idx="3237">
                  <c:v>85.199430000000007</c:v>
                </c:pt>
                <c:pt idx="3238">
                  <c:v>85.134844999999999</c:v>
                </c:pt>
                <c:pt idx="3239">
                  <c:v>85.054427000000004</c:v>
                </c:pt>
                <c:pt idx="3240">
                  <c:v>84.966189</c:v>
                </c:pt>
                <c:pt idx="3241">
                  <c:v>84.888209000000003</c:v>
                </c:pt>
                <c:pt idx="3242">
                  <c:v>84.824513999999994</c:v>
                </c:pt>
                <c:pt idx="3243">
                  <c:v>84.755516999999998</c:v>
                </c:pt>
                <c:pt idx="3244">
                  <c:v>84.663383999999994</c:v>
                </c:pt>
                <c:pt idx="3245">
                  <c:v>84.559697999999997</c:v>
                </c:pt>
                <c:pt idx="3246">
                  <c:v>84.478960999999998</c:v>
                </c:pt>
                <c:pt idx="3247">
                  <c:v>84.445823000000004</c:v>
                </c:pt>
                <c:pt idx="3248">
                  <c:v>84.448586000000006</c:v>
                </c:pt>
                <c:pt idx="3249">
                  <c:v>84.440353000000002</c:v>
                </c:pt>
                <c:pt idx="3250">
                  <c:v>84.372501999999997</c:v>
                </c:pt>
                <c:pt idx="3251">
                  <c:v>84.240216000000004</c:v>
                </c:pt>
                <c:pt idx="3252">
                  <c:v>84.091127</c:v>
                </c:pt>
                <c:pt idx="3253">
                  <c:v>83.976479999999995</c:v>
                </c:pt>
                <c:pt idx="3254">
                  <c:v>83.899827999999999</c:v>
                </c:pt>
                <c:pt idx="3255">
                  <c:v>83.827010000000001</c:v>
                </c:pt>
                <c:pt idx="3256">
                  <c:v>83.733492999999996</c:v>
                </c:pt>
                <c:pt idx="3257">
                  <c:v>83.615959000000004</c:v>
                </c:pt>
                <c:pt idx="3258">
                  <c:v>83.468149999999994</c:v>
                </c:pt>
                <c:pt idx="3259">
                  <c:v>83.284578999999994</c:v>
                </c:pt>
                <c:pt idx="3260">
                  <c:v>83.091014999999999</c:v>
                </c:pt>
                <c:pt idx="3261">
                  <c:v>82.932682999999997</c:v>
                </c:pt>
                <c:pt idx="3262">
                  <c:v>82.819202000000004</c:v>
                </c:pt>
                <c:pt idx="3263">
                  <c:v>82.710082999999997</c:v>
                </c:pt>
                <c:pt idx="3264">
                  <c:v>82.565584999999999</c:v>
                </c:pt>
                <c:pt idx="3265">
                  <c:v>82.386258999999995</c:v>
                </c:pt>
                <c:pt idx="3266">
                  <c:v>82.193678000000006</c:v>
                </c:pt>
                <c:pt idx="3267">
                  <c:v>82.000112000000001</c:v>
                </c:pt>
                <c:pt idx="3268">
                  <c:v>81.809558999999993</c:v>
                </c:pt>
                <c:pt idx="3269">
                  <c:v>81.622735000000006</c:v>
                </c:pt>
                <c:pt idx="3270">
                  <c:v>81.428216000000006</c:v>
                </c:pt>
                <c:pt idx="3271">
                  <c:v>81.213353999999995</c:v>
                </c:pt>
                <c:pt idx="3272">
                  <c:v>80.995067000000006</c:v>
                </c:pt>
                <c:pt idx="3273">
                  <c:v>80.813096000000002</c:v>
                </c:pt>
                <c:pt idx="3274">
                  <c:v>80.681533000000002</c:v>
                </c:pt>
                <c:pt idx="3275">
                  <c:v>80.573533999999995</c:v>
                </c:pt>
                <c:pt idx="3276">
                  <c:v>80.461791000000005</c:v>
                </c:pt>
                <c:pt idx="3277">
                  <c:v>80.341942000000003</c:v>
                </c:pt>
                <c:pt idx="3278">
                  <c:v>80.206040000000002</c:v>
                </c:pt>
                <c:pt idx="3279">
                  <c:v>80.031396000000001</c:v>
                </c:pt>
                <c:pt idx="3280">
                  <c:v>79.820796000000001</c:v>
                </c:pt>
                <c:pt idx="3281">
                  <c:v>79.619665999999995</c:v>
                </c:pt>
                <c:pt idx="3282">
                  <c:v>79.461478</c:v>
                </c:pt>
                <c:pt idx="3283">
                  <c:v>79.328543999999994</c:v>
                </c:pt>
                <c:pt idx="3284">
                  <c:v>79.189183999999997</c:v>
                </c:pt>
                <c:pt idx="3285">
                  <c:v>79.038580999999994</c:v>
                </c:pt>
                <c:pt idx="3286">
                  <c:v>78.881606000000005</c:v>
                </c:pt>
                <c:pt idx="3287">
                  <c:v>78.705017999999995</c:v>
                </c:pt>
                <c:pt idx="3288">
                  <c:v>78.496435000000005</c:v>
                </c:pt>
                <c:pt idx="3289">
                  <c:v>78.271265</c:v>
                </c:pt>
                <c:pt idx="3290">
                  <c:v>78.053318000000004</c:v>
                </c:pt>
                <c:pt idx="3291">
                  <c:v>77.844525000000004</c:v>
                </c:pt>
                <c:pt idx="3292">
                  <c:v>77.634904000000006</c:v>
                </c:pt>
                <c:pt idx="3293">
                  <c:v>77.425194000000005</c:v>
                </c:pt>
                <c:pt idx="3294">
                  <c:v>77.219860999999995</c:v>
                </c:pt>
                <c:pt idx="3295">
                  <c:v>77.015456</c:v>
                </c:pt>
                <c:pt idx="3296">
                  <c:v>76.814235999999994</c:v>
                </c:pt>
                <c:pt idx="3297">
                  <c:v>76.629902000000001</c:v>
                </c:pt>
                <c:pt idx="3298">
                  <c:v>76.461408000000006</c:v>
                </c:pt>
                <c:pt idx="3299">
                  <c:v>76.280170999999996</c:v>
                </c:pt>
                <c:pt idx="3300">
                  <c:v>76.060182999999995</c:v>
                </c:pt>
                <c:pt idx="3301">
                  <c:v>75.803791000000004</c:v>
                </c:pt>
                <c:pt idx="3302">
                  <c:v>75.526822999999993</c:v>
                </c:pt>
                <c:pt idx="3303">
                  <c:v>75.240313</c:v>
                </c:pt>
                <c:pt idx="3304">
                  <c:v>74.957886999999999</c:v>
                </c:pt>
                <c:pt idx="3305">
                  <c:v>74.695041000000003</c:v>
                </c:pt>
                <c:pt idx="3306">
                  <c:v>74.446821</c:v>
                </c:pt>
                <c:pt idx="3307">
                  <c:v>74.191614000000001</c:v>
                </c:pt>
                <c:pt idx="3308">
                  <c:v>73.930170000000004</c:v>
                </c:pt>
                <c:pt idx="3309">
                  <c:v>73.692550999999995</c:v>
                </c:pt>
                <c:pt idx="3310">
                  <c:v>73.493340000000003</c:v>
                </c:pt>
                <c:pt idx="3311">
                  <c:v>73.308515999999997</c:v>
                </c:pt>
                <c:pt idx="3312">
                  <c:v>73.111169000000004</c:v>
                </c:pt>
                <c:pt idx="3313">
                  <c:v>72.898678000000004</c:v>
                </c:pt>
                <c:pt idx="3314">
                  <c:v>72.668921999999995</c:v>
                </c:pt>
                <c:pt idx="3315">
                  <c:v>72.412548999999999</c:v>
                </c:pt>
                <c:pt idx="3316">
                  <c:v>72.144537999999997</c:v>
                </c:pt>
                <c:pt idx="3317">
                  <c:v>71.897372000000004</c:v>
                </c:pt>
                <c:pt idx="3318">
                  <c:v>71.670879999999997</c:v>
                </c:pt>
                <c:pt idx="3319">
                  <c:v>71.432237999999998</c:v>
                </c:pt>
                <c:pt idx="3320">
                  <c:v>71.175596999999996</c:v>
                </c:pt>
                <c:pt idx="3321">
                  <c:v>70.935561000000007</c:v>
                </c:pt>
                <c:pt idx="3322">
                  <c:v>70.728494999999995</c:v>
                </c:pt>
                <c:pt idx="3323">
                  <c:v>70.529117999999997</c:v>
                </c:pt>
                <c:pt idx="3324">
                  <c:v>70.310910000000007</c:v>
                </c:pt>
                <c:pt idx="3325">
                  <c:v>70.067871999999994</c:v>
                </c:pt>
                <c:pt idx="3326">
                  <c:v>69.799976999999998</c:v>
                </c:pt>
                <c:pt idx="3327">
                  <c:v>69.504789000000002</c:v>
                </c:pt>
                <c:pt idx="3328">
                  <c:v>69.201423000000005</c:v>
                </c:pt>
                <c:pt idx="3329">
                  <c:v>68.882586000000003</c:v>
                </c:pt>
                <c:pt idx="3330">
                  <c:v>68.511581000000007</c:v>
                </c:pt>
                <c:pt idx="3331">
                  <c:v>67.998599999999996</c:v>
                </c:pt>
                <c:pt idx="3332">
                  <c:v>67.456408999999994</c:v>
                </c:pt>
                <c:pt idx="3333">
                  <c:v>67.26379</c:v>
                </c:pt>
                <c:pt idx="3334">
                  <c:v>67.371610000000004</c:v>
                </c:pt>
                <c:pt idx="3335">
                  <c:v>67.435543999999993</c:v>
                </c:pt>
                <c:pt idx="3336">
                  <c:v>67.337228999999994</c:v>
                </c:pt>
                <c:pt idx="3337">
                  <c:v>67.134337000000002</c:v>
                </c:pt>
                <c:pt idx="3338">
                  <c:v>66.934220999999994</c:v>
                </c:pt>
                <c:pt idx="3339">
                  <c:v>66.764953000000006</c:v>
                </c:pt>
                <c:pt idx="3340">
                  <c:v>66.599846999999997</c:v>
                </c:pt>
                <c:pt idx="3341">
                  <c:v>66.429171999999994</c:v>
                </c:pt>
                <c:pt idx="3342">
                  <c:v>66.254696999999993</c:v>
                </c:pt>
                <c:pt idx="3343">
                  <c:v>66.066935000000001</c:v>
                </c:pt>
                <c:pt idx="3344">
                  <c:v>65.871279999999999</c:v>
                </c:pt>
                <c:pt idx="3345">
                  <c:v>65.700862999999998</c:v>
                </c:pt>
                <c:pt idx="3346">
                  <c:v>65.568184000000002</c:v>
                </c:pt>
                <c:pt idx="3347">
                  <c:v>65.441188999999994</c:v>
                </c:pt>
                <c:pt idx="3348">
                  <c:v>65.294227000000006</c:v>
                </c:pt>
                <c:pt idx="3349">
                  <c:v>65.135873000000004</c:v>
                </c:pt>
                <c:pt idx="3350">
                  <c:v>64.963513000000006</c:v>
                </c:pt>
                <c:pt idx="3351">
                  <c:v>64.747851999999995</c:v>
                </c:pt>
                <c:pt idx="3352">
                  <c:v>64.494832000000002</c:v>
                </c:pt>
                <c:pt idx="3353">
                  <c:v>64.266005000000007</c:v>
                </c:pt>
                <c:pt idx="3354">
                  <c:v>64.102535000000003</c:v>
                </c:pt>
                <c:pt idx="3355">
                  <c:v>63.983587999999997</c:v>
                </c:pt>
                <c:pt idx="3356">
                  <c:v>63.882696000000003</c:v>
                </c:pt>
                <c:pt idx="3357">
                  <c:v>63.799678999999998</c:v>
                </c:pt>
                <c:pt idx="3358">
                  <c:v>63.712912000000003</c:v>
                </c:pt>
                <c:pt idx="3359">
                  <c:v>63.569819000000003</c:v>
                </c:pt>
                <c:pt idx="3360">
                  <c:v>63.362051000000001</c:v>
                </c:pt>
                <c:pt idx="3361">
                  <c:v>63.154373999999997</c:v>
                </c:pt>
                <c:pt idx="3362">
                  <c:v>63.000476999999997</c:v>
                </c:pt>
                <c:pt idx="3363">
                  <c:v>62.881203999999997</c:v>
                </c:pt>
                <c:pt idx="3364">
                  <c:v>62.759833999999998</c:v>
                </c:pt>
                <c:pt idx="3365">
                  <c:v>62.640366999999998</c:v>
                </c:pt>
                <c:pt idx="3366">
                  <c:v>62.533771000000002</c:v>
                </c:pt>
                <c:pt idx="3367">
                  <c:v>62.423307000000001</c:v>
                </c:pt>
                <c:pt idx="3368">
                  <c:v>62.301267000000003</c:v>
                </c:pt>
                <c:pt idx="3369">
                  <c:v>62.185012</c:v>
                </c:pt>
                <c:pt idx="3370">
                  <c:v>62.065693000000003</c:v>
                </c:pt>
                <c:pt idx="3371">
                  <c:v>61.900207999999999</c:v>
                </c:pt>
                <c:pt idx="3372">
                  <c:v>61.684154999999997</c:v>
                </c:pt>
                <c:pt idx="3373">
                  <c:v>61.478862999999997</c:v>
                </c:pt>
                <c:pt idx="3374">
                  <c:v>61.332760999999998</c:v>
                </c:pt>
                <c:pt idx="3375">
                  <c:v>61.223058999999999</c:v>
                </c:pt>
                <c:pt idx="3376">
                  <c:v>61.111331999999997</c:v>
                </c:pt>
                <c:pt idx="3377">
                  <c:v>60.999796000000003</c:v>
                </c:pt>
                <c:pt idx="3378">
                  <c:v>60.891973999999998</c:v>
                </c:pt>
                <c:pt idx="3379">
                  <c:v>60.759495000000001</c:v>
                </c:pt>
                <c:pt idx="3380">
                  <c:v>60.588031999999998</c:v>
                </c:pt>
                <c:pt idx="3381">
                  <c:v>60.407834999999999</c:v>
                </c:pt>
                <c:pt idx="3382">
                  <c:v>60.248589000000003</c:v>
                </c:pt>
                <c:pt idx="3383">
                  <c:v>60.109473999999999</c:v>
                </c:pt>
                <c:pt idx="3384">
                  <c:v>59.995913999999999</c:v>
                </c:pt>
                <c:pt idx="3385">
                  <c:v>59.918677000000002</c:v>
                </c:pt>
                <c:pt idx="3386">
                  <c:v>59.833233</c:v>
                </c:pt>
                <c:pt idx="3387">
                  <c:v>59.670085</c:v>
                </c:pt>
                <c:pt idx="3388">
                  <c:v>59.451639</c:v>
                </c:pt>
                <c:pt idx="3389">
                  <c:v>59.281219999999998</c:v>
                </c:pt>
                <c:pt idx="3390">
                  <c:v>59.186556000000003</c:v>
                </c:pt>
                <c:pt idx="3391">
                  <c:v>59.077798000000001</c:v>
                </c:pt>
                <c:pt idx="3392">
                  <c:v>58.898124000000003</c:v>
                </c:pt>
                <c:pt idx="3393">
                  <c:v>58.708607999999998</c:v>
                </c:pt>
                <c:pt idx="3394">
                  <c:v>58.574402999999997</c:v>
                </c:pt>
                <c:pt idx="3395">
                  <c:v>58.470652000000001</c:v>
                </c:pt>
                <c:pt idx="3396">
                  <c:v>58.35924</c:v>
                </c:pt>
                <c:pt idx="3397">
                  <c:v>58.255960000000002</c:v>
                </c:pt>
                <c:pt idx="3398">
                  <c:v>58.159700999999998</c:v>
                </c:pt>
                <c:pt idx="3399">
                  <c:v>58.012256000000001</c:v>
                </c:pt>
                <c:pt idx="3400">
                  <c:v>57.796286000000002</c:v>
                </c:pt>
                <c:pt idx="3401">
                  <c:v>57.589472999999998</c:v>
                </c:pt>
                <c:pt idx="3402">
                  <c:v>57.452129999999997</c:v>
                </c:pt>
                <c:pt idx="3403">
                  <c:v>57.346449999999997</c:v>
                </c:pt>
                <c:pt idx="3404">
                  <c:v>57.223923999999997</c:v>
                </c:pt>
                <c:pt idx="3405">
                  <c:v>57.098391999999997</c:v>
                </c:pt>
                <c:pt idx="3406">
                  <c:v>56.982028999999997</c:v>
                </c:pt>
                <c:pt idx="3407">
                  <c:v>56.834972999999998</c:v>
                </c:pt>
                <c:pt idx="3408">
                  <c:v>56.647854000000002</c:v>
                </c:pt>
                <c:pt idx="3409">
                  <c:v>56.499941999999997</c:v>
                </c:pt>
                <c:pt idx="3410">
                  <c:v>56.446894</c:v>
                </c:pt>
                <c:pt idx="3411">
                  <c:v>56.432192999999998</c:v>
                </c:pt>
                <c:pt idx="3412">
                  <c:v>56.372183999999997</c:v>
                </c:pt>
                <c:pt idx="3413">
                  <c:v>56.239198999999999</c:v>
                </c:pt>
                <c:pt idx="3414">
                  <c:v>56.038088000000002</c:v>
                </c:pt>
                <c:pt idx="3415">
                  <c:v>55.786867999999998</c:v>
                </c:pt>
                <c:pt idx="3416">
                  <c:v>55.550179999999997</c:v>
                </c:pt>
                <c:pt idx="3417">
                  <c:v>55.407158000000003</c:v>
                </c:pt>
                <c:pt idx="3418">
                  <c:v>55.340643</c:v>
                </c:pt>
                <c:pt idx="3419">
                  <c:v>55.243492000000003</c:v>
                </c:pt>
                <c:pt idx="3420">
                  <c:v>55.083516000000003</c:v>
                </c:pt>
                <c:pt idx="3421">
                  <c:v>54.957354000000002</c:v>
                </c:pt>
                <c:pt idx="3422">
                  <c:v>54.924695</c:v>
                </c:pt>
                <c:pt idx="3423">
                  <c:v>54.909235000000002</c:v>
                </c:pt>
                <c:pt idx="3424">
                  <c:v>54.822809999999997</c:v>
                </c:pt>
                <c:pt idx="3425">
                  <c:v>54.688868999999997</c:v>
                </c:pt>
                <c:pt idx="3426">
                  <c:v>54.565758000000002</c:v>
                </c:pt>
                <c:pt idx="3427">
                  <c:v>54.440640000000002</c:v>
                </c:pt>
                <c:pt idx="3428">
                  <c:v>54.28839</c:v>
                </c:pt>
                <c:pt idx="3429">
                  <c:v>54.140419999999999</c:v>
                </c:pt>
                <c:pt idx="3430">
                  <c:v>54.019100999999999</c:v>
                </c:pt>
                <c:pt idx="3431">
                  <c:v>53.877861000000003</c:v>
                </c:pt>
                <c:pt idx="3432">
                  <c:v>53.683610999999999</c:v>
                </c:pt>
                <c:pt idx="3433">
                  <c:v>53.486747999999999</c:v>
                </c:pt>
                <c:pt idx="3434">
                  <c:v>53.331180000000003</c:v>
                </c:pt>
                <c:pt idx="3435">
                  <c:v>53.185761999999997</c:v>
                </c:pt>
                <c:pt idx="3436">
                  <c:v>53.030920000000002</c:v>
                </c:pt>
                <c:pt idx="3437">
                  <c:v>52.918846000000002</c:v>
                </c:pt>
                <c:pt idx="3438">
                  <c:v>52.882091000000003</c:v>
                </c:pt>
                <c:pt idx="3439">
                  <c:v>52.864646</c:v>
                </c:pt>
                <c:pt idx="3440">
                  <c:v>52.808028999999998</c:v>
                </c:pt>
                <c:pt idx="3441">
                  <c:v>52.726092999999999</c:v>
                </c:pt>
                <c:pt idx="3442">
                  <c:v>52.641894999999998</c:v>
                </c:pt>
                <c:pt idx="3443">
                  <c:v>52.534799</c:v>
                </c:pt>
                <c:pt idx="3444">
                  <c:v>52.404454999999999</c:v>
                </c:pt>
                <c:pt idx="3445">
                  <c:v>52.303837999999999</c:v>
                </c:pt>
                <c:pt idx="3446">
                  <c:v>52.247439</c:v>
                </c:pt>
                <c:pt idx="3447">
                  <c:v>52.168841999999998</c:v>
                </c:pt>
                <c:pt idx="3448">
                  <c:v>52.022604999999999</c:v>
                </c:pt>
                <c:pt idx="3449">
                  <c:v>51.845658999999998</c:v>
                </c:pt>
                <c:pt idx="3450">
                  <c:v>51.675908</c:v>
                </c:pt>
                <c:pt idx="3451">
                  <c:v>51.495418000000001</c:v>
                </c:pt>
                <c:pt idx="3452">
                  <c:v>51.302708000000003</c:v>
                </c:pt>
                <c:pt idx="3453">
                  <c:v>51.151096000000003</c:v>
                </c:pt>
                <c:pt idx="3454">
                  <c:v>51.056654999999999</c:v>
                </c:pt>
                <c:pt idx="3455">
                  <c:v>50.963107999999998</c:v>
                </c:pt>
                <c:pt idx="3456">
                  <c:v>50.853378999999997</c:v>
                </c:pt>
                <c:pt idx="3457">
                  <c:v>50.787756000000002</c:v>
                </c:pt>
                <c:pt idx="3458">
                  <c:v>50.782226000000001</c:v>
                </c:pt>
                <c:pt idx="3459">
                  <c:v>50.756614999999996</c:v>
                </c:pt>
                <c:pt idx="3460">
                  <c:v>50.654322999999998</c:v>
                </c:pt>
                <c:pt idx="3461">
                  <c:v>50.51979</c:v>
                </c:pt>
                <c:pt idx="3462">
                  <c:v>50.403165999999999</c:v>
                </c:pt>
                <c:pt idx="3463">
                  <c:v>50.285178999999999</c:v>
                </c:pt>
                <c:pt idx="3464">
                  <c:v>50.157705999999997</c:v>
                </c:pt>
                <c:pt idx="3465">
                  <c:v>50.077314000000001</c:v>
                </c:pt>
                <c:pt idx="3466">
                  <c:v>50.065674999999999</c:v>
                </c:pt>
                <c:pt idx="3467">
                  <c:v>50.053598000000001</c:v>
                </c:pt>
                <c:pt idx="3468">
                  <c:v>49.989673000000003</c:v>
                </c:pt>
                <c:pt idx="3469">
                  <c:v>49.911889000000002</c:v>
                </c:pt>
                <c:pt idx="3470">
                  <c:v>49.862135000000002</c:v>
                </c:pt>
                <c:pt idx="3471">
                  <c:v>49.828651999999998</c:v>
                </c:pt>
                <c:pt idx="3472">
                  <c:v>49.819310000000002</c:v>
                </c:pt>
                <c:pt idx="3473">
                  <c:v>49.885531</c:v>
                </c:pt>
                <c:pt idx="3474">
                  <c:v>49.994</c:v>
                </c:pt>
                <c:pt idx="3475">
                  <c:v>50.003312000000001</c:v>
                </c:pt>
                <c:pt idx="3476">
                  <c:v>49.884976000000002</c:v>
                </c:pt>
                <c:pt idx="3477">
                  <c:v>49.778305000000003</c:v>
                </c:pt>
                <c:pt idx="3478">
                  <c:v>49.771177999999999</c:v>
                </c:pt>
                <c:pt idx="3479">
                  <c:v>49.79569</c:v>
                </c:pt>
                <c:pt idx="3480">
                  <c:v>49.782546000000004</c:v>
                </c:pt>
                <c:pt idx="3481">
                  <c:v>49.780909000000001</c:v>
                </c:pt>
                <c:pt idx="3482">
                  <c:v>49.830170000000003</c:v>
                </c:pt>
                <c:pt idx="3483">
                  <c:v>49.809809000000001</c:v>
                </c:pt>
                <c:pt idx="3484">
                  <c:v>49.634478999999999</c:v>
                </c:pt>
                <c:pt idx="3485">
                  <c:v>49.408127</c:v>
                </c:pt>
              </c:numCache>
            </c:numRef>
          </c:val>
          <c:smooth val="0"/>
          <c:extLst>
            <c:ext xmlns:c16="http://schemas.microsoft.com/office/drawing/2014/chart" uri="{C3380CC4-5D6E-409C-BE32-E72D297353CC}">
              <c16:uniqueId val="{00000000-2894-4631-AC53-08C71CD1C9F5}"/>
            </c:ext>
          </c:extLst>
        </c:ser>
        <c:ser>
          <c:idx val="1"/>
          <c:order val="1"/>
          <c:tx>
            <c:v>pva 6g</c:v>
          </c:tx>
          <c:spPr>
            <a:ln w="28575" cap="rnd">
              <a:solidFill>
                <a:schemeClr val="accent2"/>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C$2:$C$3487</c:f>
              <c:numCache>
                <c:formatCode>General</c:formatCode>
                <c:ptCount val="3486"/>
                <c:pt idx="0">
                  <c:v>92.159909999999996</c:v>
                </c:pt>
                <c:pt idx="1">
                  <c:v>92.173509999999993</c:v>
                </c:pt>
                <c:pt idx="2">
                  <c:v>92.187150000000003</c:v>
                </c:pt>
                <c:pt idx="3">
                  <c:v>92.189964000000003</c:v>
                </c:pt>
                <c:pt idx="4">
                  <c:v>92.176219000000003</c:v>
                </c:pt>
                <c:pt idx="5">
                  <c:v>92.150632000000002</c:v>
                </c:pt>
                <c:pt idx="6">
                  <c:v>92.143073000000001</c:v>
                </c:pt>
                <c:pt idx="7">
                  <c:v>92.138765000000006</c:v>
                </c:pt>
                <c:pt idx="8">
                  <c:v>92.147329999999997</c:v>
                </c:pt>
                <c:pt idx="9">
                  <c:v>92.160043999999999</c:v>
                </c:pt>
                <c:pt idx="10">
                  <c:v>92.172105000000002</c:v>
                </c:pt>
                <c:pt idx="11">
                  <c:v>92.185773999999995</c:v>
                </c:pt>
                <c:pt idx="12">
                  <c:v>92.202991999999995</c:v>
                </c:pt>
                <c:pt idx="13">
                  <c:v>92.221006000000003</c:v>
                </c:pt>
                <c:pt idx="14">
                  <c:v>92.235793000000001</c:v>
                </c:pt>
                <c:pt idx="15">
                  <c:v>92.245469</c:v>
                </c:pt>
                <c:pt idx="16">
                  <c:v>92.248682000000002</c:v>
                </c:pt>
                <c:pt idx="17">
                  <c:v>92.243674999999996</c:v>
                </c:pt>
                <c:pt idx="18">
                  <c:v>92.232595000000003</c:v>
                </c:pt>
                <c:pt idx="19">
                  <c:v>92.223675999999998</c:v>
                </c:pt>
                <c:pt idx="20">
                  <c:v>92.223600000000005</c:v>
                </c:pt>
                <c:pt idx="21">
                  <c:v>92.227450000000005</c:v>
                </c:pt>
                <c:pt idx="22">
                  <c:v>92.220292999999998</c:v>
                </c:pt>
                <c:pt idx="23">
                  <c:v>92.192584999999994</c:v>
                </c:pt>
                <c:pt idx="24">
                  <c:v>92.154534999999996</c:v>
                </c:pt>
                <c:pt idx="25">
                  <c:v>92.131230000000002</c:v>
                </c:pt>
                <c:pt idx="26">
                  <c:v>92.138672</c:v>
                </c:pt>
                <c:pt idx="27">
                  <c:v>92.166290000000004</c:v>
                </c:pt>
                <c:pt idx="28">
                  <c:v>92.188812999999996</c:v>
                </c:pt>
                <c:pt idx="29">
                  <c:v>92.193554000000006</c:v>
                </c:pt>
                <c:pt idx="30">
                  <c:v>92.190192999999994</c:v>
                </c:pt>
                <c:pt idx="31">
                  <c:v>92.192419999999998</c:v>
                </c:pt>
                <c:pt idx="32">
                  <c:v>92.196741000000003</c:v>
                </c:pt>
                <c:pt idx="33">
                  <c:v>92.186553000000004</c:v>
                </c:pt>
                <c:pt idx="34">
                  <c:v>92.154426000000001</c:v>
                </c:pt>
                <c:pt idx="35">
                  <c:v>92.112988999999999</c:v>
                </c:pt>
                <c:pt idx="36">
                  <c:v>92.083799999999997</c:v>
                </c:pt>
                <c:pt idx="37">
                  <c:v>92.079286999999994</c:v>
                </c:pt>
                <c:pt idx="38">
                  <c:v>92.095415000000003</c:v>
                </c:pt>
                <c:pt idx="39">
                  <c:v>92.117909999999995</c:v>
                </c:pt>
                <c:pt idx="40">
                  <c:v>92.133082999999999</c:v>
                </c:pt>
                <c:pt idx="41">
                  <c:v>92.135491000000002</c:v>
                </c:pt>
                <c:pt idx="42">
                  <c:v>92.128215999999995</c:v>
                </c:pt>
                <c:pt idx="43">
                  <c:v>92.117608000000004</c:v>
                </c:pt>
                <c:pt idx="44">
                  <c:v>92.106864999999999</c:v>
                </c:pt>
                <c:pt idx="45">
                  <c:v>92.095106999999999</c:v>
                </c:pt>
                <c:pt idx="46">
                  <c:v>92.082508000000004</c:v>
                </c:pt>
                <c:pt idx="47">
                  <c:v>92.074031000000005</c:v>
                </c:pt>
                <c:pt idx="48">
                  <c:v>92.075629000000006</c:v>
                </c:pt>
                <c:pt idx="49">
                  <c:v>92.085226000000006</c:v>
                </c:pt>
                <c:pt idx="50">
                  <c:v>92.091739000000004</c:v>
                </c:pt>
                <c:pt idx="51">
                  <c:v>92.087838000000005</c:v>
                </c:pt>
                <c:pt idx="52">
                  <c:v>92.080499000000003</c:v>
                </c:pt>
                <c:pt idx="53">
                  <c:v>92.081591000000003</c:v>
                </c:pt>
                <c:pt idx="54">
                  <c:v>92.093903999999995</c:v>
                </c:pt>
                <c:pt idx="55">
                  <c:v>92.111611999999994</c:v>
                </c:pt>
                <c:pt idx="56">
                  <c:v>92.129535000000004</c:v>
                </c:pt>
                <c:pt idx="57">
                  <c:v>92.151292999999995</c:v>
                </c:pt>
                <c:pt idx="58">
                  <c:v>92.184618999999998</c:v>
                </c:pt>
                <c:pt idx="59">
                  <c:v>92.222765999999993</c:v>
                </c:pt>
                <c:pt idx="60">
                  <c:v>92.245238000000001</c:v>
                </c:pt>
                <c:pt idx="61">
                  <c:v>92.238720000000001</c:v>
                </c:pt>
                <c:pt idx="62">
                  <c:v>92.207224999999994</c:v>
                </c:pt>
                <c:pt idx="63">
                  <c:v>92.167697000000004</c:v>
                </c:pt>
                <c:pt idx="64">
                  <c:v>92.139881000000003</c:v>
                </c:pt>
                <c:pt idx="65">
                  <c:v>92.138446000000002</c:v>
                </c:pt>
                <c:pt idx="66">
                  <c:v>92.168105999999995</c:v>
                </c:pt>
                <c:pt idx="67">
                  <c:v>92.217389999999995</c:v>
                </c:pt>
                <c:pt idx="68">
                  <c:v>92.258503000000005</c:v>
                </c:pt>
                <c:pt idx="69">
                  <c:v>92.261233000000004</c:v>
                </c:pt>
                <c:pt idx="70">
                  <c:v>92.216963000000007</c:v>
                </c:pt>
                <c:pt idx="71">
                  <c:v>92.147660999999999</c:v>
                </c:pt>
                <c:pt idx="72">
                  <c:v>92.088789000000006</c:v>
                </c:pt>
                <c:pt idx="73">
                  <c:v>92.066883000000004</c:v>
                </c:pt>
                <c:pt idx="74">
                  <c:v>92.085119000000006</c:v>
                </c:pt>
                <c:pt idx="75">
                  <c:v>92.122186999999997</c:v>
                </c:pt>
                <c:pt idx="76">
                  <c:v>92.150993999999997</c:v>
                </c:pt>
                <c:pt idx="77">
                  <c:v>92.165034000000006</c:v>
                </c:pt>
                <c:pt idx="78">
                  <c:v>92.182277999999997</c:v>
                </c:pt>
                <c:pt idx="79">
                  <c:v>92.220453000000006</c:v>
                </c:pt>
                <c:pt idx="80">
                  <c:v>92.270055999999997</c:v>
                </c:pt>
                <c:pt idx="81">
                  <c:v>92.298373999999995</c:v>
                </c:pt>
                <c:pt idx="82">
                  <c:v>92.284198000000004</c:v>
                </c:pt>
                <c:pt idx="83">
                  <c:v>92.240764999999996</c:v>
                </c:pt>
                <c:pt idx="84">
                  <c:v>92.194400999999999</c:v>
                </c:pt>
                <c:pt idx="85">
                  <c:v>92.156324999999995</c:v>
                </c:pt>
                <c:pt idx="86">
                  <c:v>92.127460999999997</c:v>
                </c:pt>
                <c:pt idx="87">
                  <c:v>92.111009999999993</c:v>
                </c:pt>
                <c:pt idx="88">
                  <c:v>92.107139000000004</c:v>
                </c:pt>
                <c:pt idx="89">
                  <c:v>92.109932999999998</c:v>
                </c:pt>
                <c:pt idx="90">
                  <c:v>92.112909000000002</c:v>
                </c:pt>
                <c:pt idx="91">
                  <c:v>92.115871999999996</c:v>
                </c:pt>
                <c:pt idx="92">
                  <c:v>92.121391000000003</c:v>
                </c:pt>
                <c:pt idx="93">
                  <c:v>92.130581000000006</c:v>
                </c:pt>
                <c:pt idx="94">
                  <c:v>92.144891000000001</c:v>
                </c:pt>
                <c:pt idx="95">
                  <c:v>92.173218000000006</c:v>
                </c:pt>
                <c:pt idx="96">
                  <c:v>92.231123999999994</c:v>
                </c:pt>
                <c:pt idx="97">
                  <c:v>92.315629000000001</c:v>
                </c:pt>
                <c:pt idx="98">
                  <c:v>92.395838999999995</c:v>
                </c:pt>
                <c:pt idx="99">
                  <c:v>92.442375999999996</c:v>
                </c:pt>
                <c:pt idx="100">
                  <c:v>92.444790999999995</c:v>
                </c:pt>
                <c:pt idx="101">
                  <c:v>92.402546999999998</c:v>
                </c:pt>
                <c:pt idx="102">
                  <c:v>92.320040000000006</c:v>
                </c:pt>
                <c:pt idx="103">
                  <c:v>92.214404000000002</c:v>
                </c:pt>
                <c:pt idx="104">
                  <c:v>92.118116000000001</c:v>
                </c:pt>
                <c:pt idx="105">
                  <c:v>92.063648000000001</c:v>
                </c:pt>
                <c:pt idx="106">
                  <c:v>92.063834999999997</c:v>
                </c:pt>
                <c:pt idx="107">
                  <c:v>92.105014999999995</c:v>
                </c:pt>
                <c:pt idx="108">
                  <c:v>92.147829000000002</c:v>
                </c:pt>
                <c:pt idx="109">
                  <c:v>92.157019000000005</c:v>
                </c:pt>
                <c:pt idx="110">
                  <c:v>92.126249000000001</c:v>
                </c:pt>
                <c:pt idx="111">
                  <c:v>92.081669000000005</c:v>
                </c:pt>
                <c:pt idx="112">
                  <c:v>92.074867999999995</c:v>
                </c:pt>
                <c:pt idx="113">
                  <c:v>92.140423999999996</c:v>
                </c:pt>
                <c:pt idx="114">
                  <c:v>92.249543000000003</c:v>
                </c:pt>
                <c:pt idx="115">
                  <c:v>92.328031999999993</c:v>
                </c:pt>
                <c:pt idx="116">
                  <c:v>92.327511000000001</c:v>
                </c:pt>
                <c:pt idx="117">
                  <c:v>92.268420000000006</c:v>
                </c:pt>
                <c:pt idx="118">
                  <c:v>92.207660000000004</c:v>
                </c:pt>
                <c:pt idx="119">
                  <c:v>92.178141999999994</c:v>
                </c:pt>
                <c:pt idx="120">
                  <c:v>92.173306999999994</c:v>
                </c:pt>
                <c:pt idx="121">
                  <c:v>92.161422999999999</c:v>
                </c:pt>
                <c:pt idx="122">
                  <c:v>92.119894000000002</c:v>
                </c:pt>
                <c:pt idx="123">
                  <c:v>92.068700000000007</c:v>
                </c:pt>
                <c:pt idx="124">
                  <c:v>92.042755</c:v>
                </c:pt>
                <c:pt idx="125">
                  <c:v>92.052824999999999</c:v>
                </c:pt>
                <c:pt idx="126">
                  <c:v>92.083905000000001</c:v>
                </c:pt>
                <c:pt idx="127">
                  <c:v>92.112187000000006</c:v>
                </c:pt>
                <c:pt idx="128">
                  <c:v>92.131191000000001</c:v>
                </c:pt>
                <c:pt idx="129">
                  <c:v>92.158135999999999</c:v>
                </c:pt>
                <c:pt idx="130">
                  <c:v>92.199961000000002</c:v>
                </c:pt>
                <c:pt idx="131">
                  <c:v>92.226772999999994</c:v>
                </c:pt>
                <c:pt idx="132">
                  <c:v>92.199922999999998</c:v>
                </c:pt>
                <c:pt idx="133">
                  <c:v>92.138165999999998</c:v>
                </c:pt>
                <c:pt idx="134">
                  <c:v>92.099622999999994</c:v>
                </c:pt>
                <c:pt idx="135">
                  <c:v>92.104566000000005</c:v>
                </c:pt>
                <c:pt idx="136">
                  <c:v>92.128022000000001</c:v>
                </c:pt>
                <c:pt idx="137">
                  <c:v>92.143540999999999</c:v>
                </c:pt>
                <c:pt idx="138">
                  <c:v>92.141062000000005</c:v>
                </c:pt>
                <c:pt idx="139">
                  <c:v>92.125598999999994</c:v>
                </c:pt>
                <c:pt idx="140">
                  <c:v>92.104766999999995</c:v>
                </c:pt>
                <c:pt idx="141">
                  <c:v>92.090723999999994</c:v>
                </c:pt>
                <c:pt idx="142">
                  <c:v>92.100240999999997</c:v>
                </c:pt>
                <c:pt idx="143">
                  <c:v>92.147077999999993</c:v>
                </c:pt>
                <c:pt idx="144">
                  <c:v>92.229408000000006</c:v>
                </c:pt>
                <c:pt idx="145">
                  <c:v>92.317083999999994</c:v>
                </c:pt>
                <c:pt idx="146">
                  <c:v>92.360533000000004</c:v>
                </c:pt>
                <c:pt idx="147">
                  <c:v>92.350851000000006</c:v>
                </c:pt>
                <c:pt idx="148">
                  <c:v>92.290806000000003</c:v>
                </c:pt>
                <c:pt idx="149">
                  <c:v>92.175062999999994</c:v>
                </c:pt>
                <c:pt idx="150">
                  <c:v>92.066497999999996</c:v>
                </c:pt>
                <c:pt idx="151">
                  <c:v>92.022294000000002</c:v>
                </c:pt>
                <c:pt idx="152">
                  <c:v>92.038476000000003</c:v>
                </c:pt>
                <c:pt idx="153">
                  <c:v>92.083010999999999</c:v>
                </c:pt>
                <c:pt idx="154">
                  <c:v>92.126457000000002</c:v>
                </c:pt>
                <c:pt idx="155">
                  <c:v>92.149904000000006</c:v>
                </c:pt>
                <c:pt idx="156">
                  <c:v>92.147481999999997</c:v>
                </c:pt>
                <c:pt idx="157">
                  <c:v>92.132611999999995</c:v>
                </c:pt>
                <c:pt idx="158">
                  <c:v>92.126142000000002</c:v>
                </c:pt>
                <c:pt idx="159">
                  <c:v>92.138446000000002</c:v>
                </c:pt>
                <c:pt idx="160">
                  <c:v>92.153460999999993</c:v>
                </c:pt>
                <c:pt idx="161">
                  <c:v>92.131611000000007</c:v>
                </c:pt>
                <c:pt idx="162">
                  <c:v>92.053325000000001</c:v>
                </c:pt>
                <c:pt idx="163">
                  <c:v>91.951835000000003</c:v>
                </c:pt>
                <c:pt idx="164">
                  <c:v>91.872018999999995</c:v>
                </c:pt>
                <c:pt idx="165">
                  <c:v>91.838885000000005</c:v>
                </c:pt>
                <c:pt idx="166">
                  <c:v>91.854930999999993</c:v>
                </c:pt>
                <c:pt idx="167">
                  <c:v>91.899574000000001</c:v>
                </c:pt>
                <c:pt idx="168">
                  <c:v>91.942203000000006</c:v>
                </c:pt>
                <c:pt idx="169">
                  <c:v>91.965864999999994</c:v>
                </c:pt>
                <c:pt idx="170">
                  <c:v>91.975836000000001</c:v>
                </c:pt>
                <c:pt idx="171">
                  <c:v>91.988144000000005</c:v>
                </c:pt>
                <c:pt idx="172">
                  <c:v>92.009732</c:v>
                </c:pt>
                <c:pt idx="173">
                  <c:v>92.031497000000002</c:v>
                </c:pt>
                <c:pt idx="174">
                  <c:v>92.039415000000005</c:v>
                </c:pt>
                <c:pt idx="175">
                  <c:v>92.029411999999994</c:v>
                </c:pt>
                <c:pt idx="176">
                  <c:v>92.012073999999998</c:v>
                </c:pt>
                <c:pt idx="177">
                  <c:v>92.002474000000007</c:v>
                </c:pt>
                <c:pt idx="178">
                  <c:v>91.995963000000003</c:v>
                </c:pt>
                <c:pt idx="179">
                  <c:v>91.990460999999996</c:v>
                </c:pt>
                <c:pt idx="180">
                  <c:v>91.992527999999993</c:v>
                </c:pt>
                <c:pt idx="181">
                  <c:v>91.982235000000003</c:v>
                </c:pt>
                <c:pt idx="182">
                  <c:v>91.968224000000006</c:v>
                </c:pt>
                <c:pt idx="183">
                  <c:v>91.980300999999997</c:v>
                </c:pt>
                <c:pt idx="184">
                  <c:v>92.023047000000005</c:v>
                </c:pt>
                <c:pt idx="185">
                  <c:v>92.070130000000006</c:v>
                </c:pt>
                <c:pt idx="186">
                  <c:v>92.084958</c:v>
                </c:pt>
                <c:pt idx="187">
                  <c:v>92.075747000000007</c:v>
                </c:pt>
                <c:pt idx="188">
                  <c:v>92.079651999999996</c:v>
                </c:pt>
                <c:pt idx="189">
                  <c:v>92.098541999999995</c:v>
                </c:pt>
                <c:pt idx="190">
                  <c:v>92.100587000000004</c:v>
                </c:pt>
                <c:pt idx="191">
                  <c:v>92.061892999999998</c:v>
                </c:pt>
                <c:pt idx="192">
                  <c:v>91.992761000000002</c:v>
                </c:pt>
                <c:pt idx="193">
                  <c:v>91.934229000000002</c:v>
                </c:pt>
                <c:pt idx="194">
                  <c:v>91.907516000000001</c:v>
                </c:pt>
                <c:pt idx="195">
                  <c:v>91.884996999999998</c:v>
                </c:pt>
                <c:pt idx="196">
                  <c:v>91.848748999999998</c:v>
                </c:pt>
                <c:pt idx="197">
                  <c:v>91.813586000000001</c:v>
                </c:pt>
                <c:pt idx="198">
                  <c:v>91.804687999999999</c:v>
                </c:pt>
                <c:pt idx="199">
                  <c:v>91.845298</c:v>
                </c:pt>
                <c:pt idx="200">
                  <c:v>91.894403999999994</c:v>
                </c:pt>
                <c:pt idx="201">
                  <c:v>91.900165999999999</c:v>
                </c:pt>
                <c:pt idx="202">
                  <c:v>91.886142000000007</c:v>
                </c:pt>
                <c:pt idx="203">
                  <c:v>91.887446999999995</c:v>
                </c:pt>
                <c:pt idx="204">
                  <c:v>91.902443000000005</c:v>
                </c:pt>
                <c:pt idx="205">
                  <c:v>91.907831000000002</c:v>
                </c:pt>
                <c:pt idx="206">
                  <c:v>91.894007000000002</c:v>
                </c:pt>
                <c:pt idx="207">
                  <c:v>91.877758999999998</c:v>
                </c:pt>
                <c:pt idx="208">
                  <c:v>91.874105</c:v>
                </c:pt>
                <c:pt idx="209">
                  <c:v>91.875325000000004</c:v>
                </c:pt>
                <c:pt idx="210">
                  <c:v>91.867039000000005</c:v>
                </c:pt>
                <c:pt idx="211">
                  <c:v>91.848907999999994</c:v>
                </c:pt>
                <c:pt idx="212">
                  <c:v>91.835280999999995</c:v>
                </c:pt>
                <c:pt idx="213">
                  <c:v>91.843097999999998</c:v>
                </c:pt>
                <c:pt idx="214">
                  <c:v>91.880194000000003</c:v>
                </c:pt>
                <c:pt idx="215">
                  <c:v>91.934577000000004</c:v>
                </c:pt>
                <c:pt idx="216">
                  <c:v>91.974446</c:v>
                </c:pt>
                <c:pt idx="217">
                  <c:v>91.970044000000001</c:v>
                </c:pt>
                <c:pt idx="218">
                  <c:v>91.917511000000005</c:v>
                </c:pt>
                <c:pt idx="219">
                  <c:v>91.841931000000002</c:v>
                </c:pt>
                <c:pt idx="220">
                  <c:v>91.783524999999997</c:v>
                </c:pt>
                <c:pt idx="221">
                  <c:v>91.776364000000001</c:v>
                </c:pt>
                <c:pt idx="222">
                  <c:v>91.816158000000001</c:v>
                </c:pt>
                <c:pt idx="223">
                  <c:v>91.869418999999994</c:v>
                </c:pt>
                <c:pt idx="224">
                  <c:v>91.912606999999994</c:v>
                </c:pt>
                <c:pt idx="225">
                  <c:v>91.934173999999999</c:v>
                </c:pt>
                <c:pt idx="226">
                  <c:v>91.919940999999994</c:v>
                </c:pt>
                <c:pt idx="227">
                  <c:v>91.863125999999994</c:v>
                </c:pt>
                <c:pt idx="228">
                  <c:v>91.780649999999994</c:v>
                </c:pt>
                <c:pt idx="229">
                  <c:v>91.706614000000002</c:v>
                </c:pt>
                <c:pt idx="230">
                  <c:v>91.665342999999993</c:v>
                </c:pt>
                <c:pt idx="231">
                  <c:v>91.654442000000003</c:v>
                </c:pt>
                <c:pt idx="232">
                  <c:v>91.662983999999994</c:v>
                </c:pt>
                <c:pt idx="233">
                  <c:v>91.69896</c:v>
                </c:pt>
                <c:pt idx="234">
                  <c:v>91.769281000000007</c:v>
                </c:pt>
                <c:pt idx="235">
                  <c:v>91.846474999999998</c:v>
                </c:pt>
                <c:pt idx="236">
                  <c:v>91.885627999999997</c:v>
                </c:pt>
                <c:pt idx="237">
                  <c:v>91.869058999999993</c:v>
                </c:pt>
                <c:pt idx="238">
                  <c:v>91.816096999999999</c:v>
                </c:pt>
                <c:pt idx="239">
                  <c:v>91.749689000000004</c:v>
                </c:pt>
                <c:pt idx="240">
                  <c:v>91.680476999999996</c:v>
                </c:pt>
                <c:pt idx="241">
                  <c:v>91.638413999999997</c:v>
                </c:pt>
                <c:pt idx="242">
                  <c:v>91.661693999999997</c:v>
                </c:pt>
                <c:pt idx="243">
                  <c:v>91.744765999999998</c:v>
                </c:pt>
                <c:pt idx="244">
                  <c:v>91.845130999999995</c:v>
                </c:pt>
                <c:pt idx="245">
                  <c:v>91.929002999999994</c:v>
                </c:pt>
                <c:pt idx="246">
                  <c:v>91.985747000000003</c:v>
                </c:pt>
                <c:pt idx="247">
                  <c:v>91.999959000000004</c:v>
                </c:pt>
                <c:pt idx="248">
                  <c:v>91.941529000000003</c:v>
                </c:pt>
                <c:pt idx="249">
                  <c:v>91.844376999999994</c:v>
                </c:pt>
                <c:pt idx="250">
                  <c:v>91.828209999999999</c:v>
                </c:pt>
                <c:pt idx="251">
                  <c:v>91.918828000000005</c:v>
                </c:pt>
                <c:pt idx="252">
                  <c:v>92.031982999999997</c:v>
                </c:pt>
                <c:pt idx="253">
                  <c:v>92.087524000000002</c:v>
                </c:pt>
                <c:pt idx="254">
                  <c:v>92.033516000000006</c:v>
                </c:pt>
                <c:pt idx="255">
                  <c:v>91.888120999999998</c:v>
                </c:pt>
                <c:pt idx="256">
                  <c:v>91.787499999999994</c:v>
                </c:pt>
                <c:pt idx="257">
                  <c:v>91.788951999999995</c:v>
                </c:pt>
                <c:pt idx="258">
                  <c:v>91.827624</c:v>
                </c:pt>
                <c:pt idx="259">
                  <c:v>91.892977999999999</c:v>
                </c:pt>
                <c:pt idx="260">
                  <c:v>91.985810000000001</c:v>
                </c:pt>
                <c:pt idx="261">
                  <c:v>92.061629999999994</c:v>
                </c:pt>
                <c:pt idx="262">
                  <c:v>92.069239999999994</c:v>
                </c:pt>
                <c:pt idx="263">
                  <c:v>91.992711999999997</c:v>
                </c:pt>
                <c:pt idx="264">
                  <c:v>91.878974999999997</c:v>
                </c:pt>
                <c:pt idx="265">
                  <c:v>91.826201999999995</c:v>
                </c:pt>
                <c:pt idx="266">
                  <c:v>91.865925000000004</c:v>
                </c:pt>
                <c:pt idx="267">
                  <c:v>91.929737000000003</c:v>
                </c:pt>
                <c:pt idx="268">
                  <c:v>91.966678999999999</c:v>
                </c:pt>
                <c:pt idx="269">
                  <c:v>91.973628000000005</c:v>
                </c:pt>
                <c:pt idx="270">
                  <c:v>91.967264999999998</c:v>
                </c:pt>
                <c:pt idx="271">
                  <c:v>91.972166000000001</c:v>
                </c:pt>
                <c:pt idx="272">
                  <c:v>92.004362</c:v>
                </c:pt>
                <c:pt idx="273">
                  <c:v>92.051620999999997</c:v>
                </c:pt>
                <c:pt idx="274">
                  <c:v>92.085728000000003</c:v>
                </c:pt>
                <c:pt idx="275">
                  <c:v>92.096222999999995</c:v>
                </c:pt>
                <c:pt idx="276">
                  <c:v>92.100533999999996</c:v>
                </c:pt>
                <c:pt idx="277">
                  <c:v>92.113765000000001</c:v>
                </c:pt>
                <c:pt idx="278">
                  <c:v>92.121277000000006</c:v>
                </c:pt>
                <c:pt idx="279">
                  <c:v>92.094052000000005</c:v>
                </c:pt>
                <c:pt idx="280">
                  <c:v>92.022289999999998</c:v>
                </c:pt>
                <c:pt idx="281">
                  <c:v>91.926649999999995</c:v>
                </c:pt>
                <c:pt idx="282">
                  <c:v>91.840333000000001</c:v>
                </c:pt>
                <c:pt idx="283">
                  <c:v>91.788751000000005</c:v>
                </c:pt>
                <c:pt idx="284">
                  <c:v>91.784974000000005</c:v>
                </c:pt>
                <c:pt idx="285">
                  <c:v>91.842985999999996</c:v>
                </c:pt>
                <c:pt idx="286">
                  <c:v>91.973039</c:v>
                </c:pt>
                <c:pt idx="287">
                  <c:v>92.144149999999996</c:v>
                </c:pt>
                <c:pt idx="288">
                  <c:v>92.266036999999997</c:v>
                </c:pt>
                <c:pt idx="289">
                  <c:v>92.267820999999998</c:v>
                </c:pt>
                <c:pt idx="290">
                  <c:v>92.186836</c:v>
                </c:pt>
                <c:pt idx="291">
                  <c:v>92.095220999999995</c:v>
                </c:pt>
                <c:pt idx="292">
                  <c:v>92.02225</c:v>
                </c:pt>
                <c:pt idx="293">
                  <c:v>91.963746999999998</c:v>
                </c:pt>
                <c:pt idx="294">
                  <c:v>91.909965</c:v>
                </c:pt>
                <c:pt idx="295">
                  <c:v>91.864710000000002</c:v>
                </c:pt>
                <c:pt idx="296">
                  <c:v>91.845147999999995</c:v>
                </c:pt>
                <c:pt idx="297">
                  <c:v>91.863086999999993</c:v>
                </c:pt>
                <c:pt idx="298">
                  <c:v>91.904196999999996</c:v>
                </c:pt>
                <c:pt idx="299">
                  <c:v>91.935821000000004</c:v>
                </c:pt>
                <c:pt idx="300">
                  <c:v>91.934589000000003</c:v>
                </c:pt>
                <c:pt idx="301">
                  <c:v>91.903178999999994</c:v>
                </c:pt>
                <c:pt idx="302">
                  <c:v>91.861092999999997</c:v>
                </c:pt>
                <c:pt idx="303">
                  <c:v>91.825953999999996</c:v>
                </c:pt>
                <c:pt idx="304">
                  <c:v>91.805381999999994</c:v>
                </c:pt>
                <c:pt idx="305">
                  <c:v>91.804891999999995</c:v>
                </c:pt>
                <c:pt idx="306">
                  <c:v>91.83493</c:v>
                </c:pt>
                <c:pt idx="307">
                  <c:v>91.902964999999995</c:v>
                </c:pt>
                <c:pt idx="308">
                  <c:v>91.998487999999995</c:v>
                </c:pt>
                <c:pt idx="309">
                  <c:v>92.083968999999996</c:v>
                </c:pt>
                <c:pt idx="310">
                  <c:v>92.100110999999998</c:v>
                </c:pt>
                <c:pt idx="311">
                  <c:v>92.018921000000006</c:v>
                </c:pt>
                <c:pt idx="312">
                  <c:v>91.888037999999995</c:v>
                </c:pt>
                <c:pt idx="313">
                  <c:v>91.764543000000003</c:v>
                </c:pt>
                <c:pt idx="314">
                  <c:v>91.677267000000001</c:v>
                </c:pt>
                <c:pt idx="315">
                  <c:v>91.636730999999997</c:v>
                </c:pt>
                <c:pt idx="316">
                  <c:v>91.628180999999998</c:v>
                </c:pt>
                <c:pt idx="317">
                  <c:v>91.622180999999998</c:v>
                </c:pt>
                <c:pt idx="318">
                  <c:v>91.609504000000001</c:v>
                </c:pt>
                <c:pt idx="319">
                  <c:v>91.614636000000004</c:v>
                </c:pt>
                <c:pt idx="320">
                  <c:v>91.660601</c:v>
                </c:pt>
                <c:pt idx="321">
                  <c:v>91.725921999999997</c:v>
                </c:pt>
                <c:pt idx="322">
                  <c:v>91.757621</c:v>
                </c:pt>
                <c:pt idx="323">
                  <c:v>91.720239000000007</c:v>
                </c:pt>
                <c:pt idx="324">
                  <c:v>91.650429000000003</c:v>
                </c:pt>
                <c:pt idx="325">
                  <c:v>91.641889000000006</c:v>
                </c:pt>
                <c:pt idx="326">
                  <c:v>91.677255000000002</c:v>
                </c:pt>
                <c:pt idx="327">
                  <c:v>91.684753000000001</c:v>
                </c:pt>
                <c:pt idx="328">
                  <c:v>91.664416000000003</c:v>
                </c:pt>
                <c:pt idx="329">
                  <c:v>91.603926999999999</c:v>
                </c:pt>
                <c:pt idx="330">
                  <c:v>91.493534999999994</c:v>
                </c:pt>
                <c:pt idx="331">
                  <c:v>91.404267000000004</c:v>
                </c:pt>
                <c:pt idx="332">
                  <c:v>91.371745000000004</c:v>
                </c:pt>
                <c:pt idx="333">
                  <c:v>91.377251999999999</c:v>
                </c:pt>
                <c:pt idx="334">
                  <c:v>91.409559999999999</c:v>
                </c:pt>
                <c:pt idx="335">
                  <c:v>91.45241</c:v>
                </c:pt>
                <c:pt idx="336">
                  <c:v>91.488061000000002</c:v>
                </c:pt>
                <c:pt idx="337">
                  <c:v>91.510120999999998</c:v>
                </c:pt>
                <c:pt idx="338">
                  <c:v>91.516214000000005</c:v>
                </c:pt>
                <c:pt idx="339">
                  <c:v>91.495620000000002</c:v>
                </c:pt>
                <c:pt idx="340">
                  <c:v>91.43562</c:v>
                </c:pt>
                <c:pt idx="341">
                  <c:v>91.340399000000005</c:v>
                </c:pt>
                <c:pt idx="342">
                  <c:v>91.244279000000006</c:v>
                </c:pt>
                <c:pt idx="343">
                  <c:v>91.199714999999998</c:v>
                </c:pt>
                <c:pt idx="344">
                  <c:v>91.233323999999996</c:v>
                </c:pt>
                <c:pt idx="345">
                  <c:v>91.304768999999993</c:v>
                </c:pt>
                <c:pt idx="346">
                  <c:v>91.359543000000002</c:v>
                </c:pt>
                <c:pt idx="347">
                  <c:v>91.390620999999996</c:v>
                </c:pt>
                <c:pt idx="348">
                  <c:v>91.403651999999994</c:v>
                </c:pt>
                <c:pt idx="349">
                  <c:v>91.366257000000004</c:v>
                </c:pt>
                <c:pt idx="350">
                  <c:v>91.267257999999998</c:v>
                </c:pt>
                <c:pt idx="351">
                  <c:v>91.219555</c:v>
                </c:pt>
                <c:pt idx="352">
                  <c:v>91.276848000000001</c:v>
                </c:pt>
                <c:pt idx="353">
                  <c:v>91.326825999999997</c:v>
                </c:pt>
                <c:pt idx="354">
                  <c:v>91.302762999999999</c:v>
                </c:pt>
                <c:pt idx="355">
                  <c:v>91.225562999999994</c:v>
                </c:pt>
                <c:pt idx="356">
                  <c:v>91.139439999999993</c:v>
                </c:pt>
                <c:pt idx="357">
                  <c:v>91.077038999999999</c:v>
                </c:pt>
                <c:pt idx="358">
                  <c:v>91.044843</c:v>
                </c:pt>
                <c:pt idx="359">
                  <c:v>91.024922000000004</c:v>
                </c:pt>
                <c:pt idx="360">
                  <c:v>90.993512999999993</c:v>
                </c:pt>
                <c:pt idx="361">
                  <c:v>90.945485000000005</c:v>
                </c:pt>
                <c:pt idx="362">
                  <c:v>90.897576000000001</c:v>
                </c:pt>
                <c:pt idx="363">
                  <c:v>90.870092</c:v>
                </c:pt>
                <c:pt idx="364">
                  <c:v>90.872950000000003</c:v>
                </c:pt>
                <c:pt idx="365">
                  <c:v>90.900437999999994</c:v>
                </c:pt>
                <c:pt idx="366">
                  <c:v>90.931089999999998</c:v>
                </c:pt>
                <c:pt idx="367">
                  <c:v>90.938408999999993</c:v>
                </c:pt>
                <c:pt idx="368">
                  <c:v>90.912598000000003</c:v>
                </c:pt>
                <c:pt idx="369">
                  <c:v>90.867351999999997</c:v>
                </c:pt>
                <c:pt idx="370">
                  <c:v>90.820887999999997</c:v>
                </c:pt>
                <c:pt idx="371">
                  <c:v>90.798308000000006</c:v>
                </c:pt>
                <c:pt idx="372">
                  <c:v>90.807490999999999</c:v>
                </c:pt>
                <c:pt idx="373">
                  <c:v>90.788974999999994</c:v>
                </c:pt>
                <c:pt idx="374">
                  <c:v>90.727115999999995</c:v>
                </c:pt>
                <c:pt idx="375">
                  <c:v>90.673992999999996</c:v>
                </c:pt>
                <c:pt idx="376">
                  <c:v>90.655223000000007</c:v>
                </c:pt>
                <c:pt idx="377">
                  <c:v>90.655108999999996</c:v>
                </c:pt>
                <c:pt idx="378">
                  <c:v>90.648777999999993</c:v>
                </c:pt>
                <c:pt idx="379">
                  <c:v>90.620966999999993</c:v>
                </c:pt>
                <c:pt idx="380">
                  <c:v>90.575348000000005</c:v>
                </c:pt>
                <c:pt idx="381">
                  <c:v>90.541467999999995</c:v>
                </c:pt>
                <c:pt idx="382">
                  <c:v>90.535753</c:v>
                </c:pt>
                <c:pt idx="383">
                  <c:v>90.527392000000006</c:v>
                </c:pt>
                <c:pt idx="384">
                  <c:v>90.482758000000004</c:v>
                </c:pt>
                <c:pt idx="385">
                  <c:v>90.395574999999994</c:v>
                </c:pt>
                <c:pt idx="386">
                  <c:v>90.287495000000007</c:v>
                </c:pt>
                <c:pt idx="387">
                  <c:v>90.198543000000001</c:v>
                </c:pt>
                <c:pt idx="388">
                  <c:v>90.146258000000003</c:v>
                </c:pt>
                <c:pt idx="389">
                  <c:v>90.110843000000003</c:v>
                </c:pt>
                <c:pt idx="390">
                  <c:v>90.073076999999998</c:v>
                </c:pt>
                <c:pt idx="391">
                  <c:v>90.039114999999995</c:v>
                </c:pt>
                <c:pt idx="392">
                  <c:v>90.028953999999999</c:v>
                </c:pt>
                <c:pt idx="393">
                  <c:v>90.041144000000003</c:v>
                </c:pt>
                <c:pt idx="394">
                  <c:v>90.050413000000006</c:v>
                </c:pt>
                <c:pt idx="395">
                  <c:v>90.049621999999999</c:v>
                </c:pt>
                <c:pt idx="396">
                  <c:v>90.056837999999999</c:v>
                </c:pt>
                <c:pt idx="397">
                  <c:v>90.084153000000001</c:v>
                </c:pt>
                <c:pt idx="398">
                  <c:v>90.115021999999996</c:v>
                </c:pt>
                <c:pt idx="399">
                  <c:v>90.111985000000004</c:v>
                </c:pt>
                <c:pt idx="400">
                  <c:v>90.053318000000004</c:v>
                </c:pt>
                <c:pt idx="401">
                  <c:v>89.960116999999997</c:v>
                </c:pt>
                <c:pt idx="402">
                  <c:v>89.877944999999997</c:v>
                </c:pt>
                <c:pt idx="403">
                  <c:v>89.832644999999999</c:v>
                </c:pt>
                <c:pt idx="404">
                  <c:v>89.810447999999994</c:v>
                </c:pt>
                <c:pt idx="405">
                  <c:v>89.775660999999999</c:v>
                </c:pt>
                <c:pt idx="406">
                  <c:v>89.711247999999998</c:v>
                </c:pt>
                <c:pt idx="407">
                  <c:v>89.632138999999995</c:v>
                </c:pt>
                <c:pt idx="408">
                  <c:v>89.566740999999993</c:v>
                </c:pt>
                <c:pt idx="409">
                  <c:v>89.537395000000004</c:v>
                </c:pt>
                <c:pt idx="410">
                  <c:v>89.552104999999997</c:v>
                </c:pt>
                <c:pt idx="411">
                  <c:v>89.595217000000005</c:v>
                </c:pt>
                <c:pt idx="412">
                  <c:v>89.628971000000007</c:v>
                </c:pt>
                <c:pt idx="413">
                  <c:v>89.617915999999994</c:v>
                </c:pt>
                <c:pt idx="414">
                  <c:v>89.546244000000002</c:v>
                </c:pt>
                <c:pt idx="415">
                  <c:v>89.423738999999998</c:v>
                </c:pt>
                <c:pt idx="416">
                  <c:v>89.288351000000006</c:v>
                </c:pt>
                <c:pt idx="417">
                  <c:v>89.177279999999996</c:v>
                </c:pt>
                <c:pt idx="418">
                  <c:v>89.100177000000002</c:v>
                </c:pt>
                <c:pt idx="419">
                  <c:v>89.043300000000002</c:v>
                </c:pt>
                <c:pt idx="420">
                  <c:v>88.989817000000002</c:v>
                </c:pt>
                <c:pt idx="421">
                  <c:v>88.934499000000002</c:v>
                </c:pt>
                <c:pt idx="422">
                  <c:v>88.882084000000006</c:v>
                </c:pt>
                <c:pt idx="423">
                  <c:v>88.837524999999999</c:v>
                </c:pt>
                <c:pt idx="424">
                  <c:v>88.804221999999996</c:v>
                </c:pt>
                <c:pt idx="425">
                  <c:v>88.788419000000005</c:v>
                </c:pt>
                <c:pt idx="426">
                  <c:v>88.795659999999998</c:v>
                </c:pt>
                <c:pt idx="427">
                  <c:v>88.819770000000005</c:v>
                </c:pt>
                <c:pt idx="428">
                  <c:v>88.842917999999997</c:v>
                </c:pt>
                <c:pt idx="429">
                  <c:v>88.84948</c:v>
                </c:pt>
                <c:pt idx="430">
                  <c:v>88.837705999999997</c:v>
                </c:pt>
                <c:pt idx="431">
                  <c:v>88.816443000000007</c:v>
                </c:pt>
                <c:pt idx="432">
                  <c:v>88.796728999999999</c:v>
                </c:pt>
                <c:pt idx="433">
                  <c:v>88.789507</c:v>
                </c:pt>
                <c:pt idx="434">
                  <c:v>88.790204000000003</c:v>
                </c:pt>
                <c:pt idx="435">
                  <c:v>88.771716999999995</c:v>
                </c:pt>
                <c:pt idx="436">
                  <c:v>88.723483999999999</c:v>
                </c:pt>
                <c:pt idx="437">
                  <c:v>88.657769999999999</c:v>
                </c:pt>
                <c:pt idx="438">
                  <c:v>88.586237999999994</c:v>
                </c:pt>
                <c:pt idx="439">
                  <c:v>88.519075000000001</c:v>
                </c:pt>
                <c:pt idx="440">
                  <c:v>88.469324</c:v>
                </c:pt>
                <c:pt idx="441">
                  <c:v>88.440275999999997</c:v>
                </c:pt>
                <c:pt idx="442">
                  <c:v>88.417141000000001</c:v>
                </c:pt>
                <c:pt idx="443">
                  <c:v>88.381788999999998</c:v>
                </c:pt>
                <c:pt idx="444">
                  <c:v>88.331365000000005</c:v>
                </c:pt>
                <c:pt idx="445">
                  <c:v>88.279510000000002</c:v>
                </c:pt>
                <c:pt idx="446">
                  <c:v>88.24194</c:v>
                </c:pt>
                <c:pt idx="447">
                  <c:v>88.221632</c:v>
                </c:pt>
                <c:pt idx="448">
                  <c:v>88.207637000000005</c:v>
                </c:pt>
                <c:pt idx="449">
                  <c:v>88.188012000000001</c:v>
                </c:pt>
                <c:pt idx="450">
                  <c:v>88.161350999999996</c:v>
                </c:pt>
                <c:pt idx="451">
                  <c:v>88.133754999999994</c:v>
                </c:pt>
                <c:pt idx="452">
                  <c:v>88.107848000000004</c:v>
                </c:pt>
                <c:pt idx="453">
                  <c:v>88.082323000000002</c:v>
                </c:pt>
                <c:pt idx="454">
                  <c:v>88.061048</c:v>
                </c:pt>
                <c:pt idx="455">
                  <c:v>88.047438999999997</c:v>
                </c:pt>
                <c:pt idx="456">
                  <c:v>88.031136000000004</c:v>
                </c:pt>
                <c:pt idx="457">
                  <c:v>87.999713999999997</c:v>
                </c:pt>
                <c:pt idx="458">
                  <c:v>87.955179999999999</c:v>
                </c:pt>
                <c:pt idx="459">
                  <c:v>87.907893000000001</c:v>
                </c:pt>
                <c:pt idx="460">
                  <c:v>87.860367999999994</c:v>
                </c:pt>
                <c:pt idx="461">
                  <c:v>87.805565000000001</c:v>
                </c:pt>
                <c:pt idx="462">
                  <c:v>87.742549999999994</c:v>
                </c:pt>
                <c:pt idx="463">
                  <c:v>87.688111000000006</c:v>
                </c:pt>
                <c:pt idx="464">
                  <c:v>87.661911000000003</c:v>
                </c:pt>
                <c:pt idx="465">
                  <c:v>87.658322999999996</c:v>
                </c:pt>
                <c:pt idx="466">
                  <c:v>87.650003999999996</c:v>
                </c:pt>
                <c:pt idx="467">
                  <c:v>87.619337999999999</c:v>
                </c:pt>
                <c:pt idx="468">
                  <c:v>87.576119000000006</c:v>
                </c:pt>
                <c:pt idx="469">
                  <c:v>87.544549000000004</c:v>
                </c:pt>
                <c:pt idx="470">
                  <c:v>87.539400999999998</c:v>
                </c:pt>
                <c:pt idx="471">
                  <c:v>87.552465999999995</c:v>
                </c:pt>
                <c:pt idx="472">
                  <c:v>87.561133999999996</c:v>
                </c:pt>
                <c:pt idx="473">
                  <c:v>87.547639000000004</c:v>
                </c:pt>
                <c:pt idx="474">
                  <c:v>87.507835999999998</c:v>
                </c:pt>
                <c:pt idx="475">
                  <c:v>87.445995999999994</c:v>
                </c:pt>
                <c:pt idx="476">
                  <c:v>87.369246000000004</c:v>
                </c:pt>
                <c:pt idx="477">
                  <c:v>87.288177000000005</c:v>
                </c:pt>
                <c:pt idx="478">
                  <c:v>87.216059000000001</c:v>
                </c:pt>
                <c:pt idx="479">
                  <c:v>87.163718000000003</c:v>
                </c:pt>
                <c:pt idx="480">
                  <c:v>87.135219000000006</c:v>
                </c:pt>
                <c:pt idx="481">
                  <c:v>87.125838999999999</c:v>
                </c:pt>
                <c:pt idx="482">
                  <c:v>87.124770999999996</c:v>
                </c:pt>
                <c:pt idx="483">
                  <c:v>87.123425999999995</c:v>
                </c:pt>
                <c:pt idx="484">
                  <c:v>87.119900999999999</c:v>
                </c:pt>
                <c:pt idx="485">
                  <c:v>87.112537000000003</c:v>
                </c:pt>
                <c:pt idx="486">
                  <c:v>87.094099</c:v>
                </c:pt>
                <c:pt idx="487">
                  <c:v>87.056839999999994</c:v>
                </c:pt>
                <c:pt idx="488">
                  <c:v>87.001338000000004</c:v>
                </c:pt>
                <c:pt idx="489">
                  <c:v>86.934867999999994</c:v>
                </c:pt>
                <c:pt idx="490">
                  <c:v>86.864503999999997</c:v>
                </c:pt>
                <c:pt idx="491">
                  <c:v>86.798497999999995</c:v>
                </c:pt>
                <c:pt idx="492">
                  <c:v>86.750853000000006</c:v>
                </c:pt>
                <c:pt idx="493">
                  <c:v>86.734752999999998</c:v>
                </c:pt>
                <c:pt idx="494">
                  <c:v>86.748739999999998</c:v>
                </c:pt>
                <c:pt idx="495">
                  <c:v>86.770100999999997</c:v>
                </c:pt>
                <c:pt idx="496">
                  <c:v>86.769593</c:v>
                </c:pt>
                <c:pt idx="497">
                  <c:v>86.742902000000001</c:v>
                </c:pt>
                <c:pt idx="498">
                  <c:v>86.715275000000005</c:v>
                </c:pt>
                <c:pt idx="499">
                  <c:v>86.706976999999995</c:v>
                </c:pt>
                <c:pt idx="500">
                  <c:v>86.713256999999999</c:v>
                </c:pt>
                <c:pt idx="501">
                  <c:v>86.716286999999994</c:v>
                </c:pt>
                <c:pt idx="502">
                  <c:v>86.700276000000002</c:v>
                </c:pt>
                <c:pt idx="503">
                  <c:v>86.656620000000004</c:v>
                </c:pt>
                <c:pt idx="504">
                  <c:v>86.584444000000005</c:v>
                </c:pt>
                <c:pt idx="505">
                  <c:v>86.490054000000001</c:v>
                </c:pt>
                <c:pt idx="506">
                  <c:v>86.386705000000006</c:v>
                </c:pt>
                <c:pt idx="507">
                  <c:v>86.294807000000006</c:v>
                </c:pt>
                <c:pt idx="508">
                  <c:v>86.238394</c:v>
                </c:pt>
                <c:pt idx="509">
                  <c:v>86.233310000000003</c:v>
                </c:pt>
                <c:pt idx="510">
                  <c:v>86.273043999999999</c:v>
                </c:pt>
                <c:pt idx="511">
                  <c:v>86.326301000000001</c:v>
                </c:pt>
                <c:pt idx="512">
                  <c:v>86.355283999999997</c:v>
                </c:pt>
                <c:pt idx="513">
                  <c:v>86.341718</c:v>
                </c:pt>
                <c:pt idx="514">
                  <c:v>86.295781000000005</c:v>
                </c:pt>
                <c:pt idx="515">
                  <c:v>86.243027999999995</c:v>
                </c:pt>
                <c:pt idx="516">
                  <c:v>86.207307999999998</c:v>
                </c:pt>
                <c:pt idx="517">
                  <c:v>86.200387000000006</c:v>
                </c:pt>
                <c:pt idx="518">
                  <c:v>86.215959999999995</c:v>
                </c:pt>
                <c:pt idx="519">
                  <c:v>86.231832999999995</c:v>
                </c:pt>
                <c:pt idx="520">
                  <c:v>86.225476999999998</c:v>
                </c:pt>
                <c:pt idx="521">
                  <c:v>86.188896999999997</c:v>
                </c:pt>
                <c:pt idx="522">
                  <c:v>86.127604000000005</c:v>
                </c:pt>
                <c:pt idx="523">
                  <c:v>86.051613000000003</c:v>
                </c:pt>
                <c:pt idx="524">
                  <c:v>85.973073999999997</c:v>
                </c:pt>
                <c:pt idx="525">
                  <c:v>85.908726000000001</c:v>
                </c:pt>
                <c:pt idx="526">
                  <c:v>85.874443999999997</c:v>
                </c:pt>
                <c:pt idx="527">
                  <c:v>85.872725000000003</c:v>
                </c:pt>
                <c:pt idx="528">
                  <c:v>85.888782000000006</c:v>
                </c:pt>
                <c:pt idx="529">
                  <c:v>85.900267999999997</c:v>
                </c:pt>
                <c:pt idx="530">
                  <c:v>85.890440999999996</c:v>
                </c:pt>
                <c:pt idx="531">
                  <c:v>85.856567999999996</c:v>
                </c:pt>
                <c:pt idx="532">
                  <c:v>85.810975999999997</c:v>
                </c:pt>
                <c:pt idx="533">
                  <c:v>85.772964999999999</c:v>
                </c:pt>
                <c:pt idx="534">
                  <c:v>85.753444000000002</c:v>
                </c:pt>
                <c:pt idx="535">
                  <c:v>85.746429000000006</c:v>
                </c:pt>
                <c:pt idx="536">
                  <c:v>85.738602999999998</c:v>
                </c:pt>
                <c:pt idx="537">
                  <c:v>85.724766000000002</c:v>
                </c:pt>
                <c:pt idx="538">
                  <c:v>85.708355999999995</c:v>
                </c:pt>
                <c:pt idx="539">
                  <c:v>85.687443999999999</c:v>
                </c:pt>
                <c:pt idx="540">
                  <c:v>85.650835999999998</c:v>
                </c:pt>
                <c:pt idx="541">
                  <c:v>85.593953999999997</c:v>
                </c:pt>
                <c:pt idx="542">
                  <c:v>85.530779999999993</c:v>
                </c:pt>
                <c:pt idx="543">
                  <c:v>85.482467999999997</c:v>
                </c:pt>
                <c:pt idx="544">
                  <c:v>85.457550999999995</c:v>
                </c:pt>
                <c:pt idx="545">
                  <c:v>85.449358000000004</c:v>
                </c:pt>
                <c:pt idx="546">
                  <c:v>85.449910000000003</c:v>
                </c:pt>
                <c:pt idx="547">
                  <c:v>85.457359999999994</c:v>
                </c:pt>
                <c:pt idx="548">
                  <c:v>85.469738000000007</c:v>
                </c:pt>
                <c:pt idx="549">
                  <c:v>85.480462000000003</c:v>
                </c:pt>
                <c:pt idx="550">
                  <c:v>85.483834999999999</c:v>
                </c:pt>
                <c:pt idx="551">
                  <c:v>85.478099</c:v>
                </c:pt>
                <c:pt idx="552">
                  <c:v>85.459232999999998</c:v>
                </c:pt>
                <c:pt idx="553">
                  <c:v>85.419527000000002</c:v>
                </c:pt>
                <c:pt idx="554">
                  <c:v>85.359521000000001</c:v>
                </c:pt>
                <c:pt idx="555">
                  <c:v>85.295878999999999</c:v>
                </c:pt>
                <c:pt idx="556">
                  <c:v>85.250642999999997</c:v>
                </c:pt>
                <c:pt idx="557">
                  <c:v>85.233919</c:v>
                </c:pt>
                <c:pt idx="558">
                  <c:v>85.238028999999997</c:v>
                </c:pt>
                <c:pt idx="559">
                  <c:v>85.247450000000001</c:v>
                </c:pt>
                <c:pt idx="560">
                  <c:v>85.252827999999994</c:v>
                </c:pt>
                <c:pt idx="561">
                  <c:v>85.255125000000007</c:v>
                </c:pt>
                <c:pt idx="562">
                  <c:v>85.259955000000005</c:v>
                </c:pt>
                <c:pt idx="563">
                  <c:v>85.270309999999995</c:v>
                </c:pt>
                <c:pt idx="564">
                  <c:v>85.28313</c:v>
                </c:pt>
                <c:pt idx="565">
                  <c:v>85.291234000000003</c:v>
                </c:pt>
                <c:pt idx="566">
                  <c:v>85.289593999999994</c:v>
                </c:pt>
                <c:pt idx="567">
                  <c:v>85.279230999999996</c:v>
                </c:pt>
                <c:pt idx="568">
                  <c:v>85.264252999999997</c:v>
                </c:pt>
                <c:pt idx="569">
                  <c:v>85.246413000000004</c:v>
                </c:pt>
                <c:pt idx="570">
                  <c:v>85.225100999999995</c:v>
                </c:pt>
                <c:pt idx="571">
                  <c:v>85.200610999999995</c:v>
                </c:pt>
                <c:pt idx="572">
                  <c:v>85.173191000000003</c:v>
                </c:pt>
                <c:pt idx="573">
                  <c:v>85.139497000000006</c:v>
                </c:pt>
                <c:pt idx="574">
                  <c:v>85.094988999999998</c:v>
                </c:pt>
                <c:pt idx="575">
                  <c:v>85.042479999999998</c:v>
                </c:pt>
                <c:pt idx="576">
                  <c:v>84.995531</c:v>
                </c:pt>
                <c:pt idx="577">
                  <c:v>84.969919000000004</c:v>
                </c:pt>
                <c:pt idx="578">
                  <c:v>84.969237000000007</c:v>
                </c:pt>
                <c:pt idx="579">
                  <c:v>84.978628</c:v>
                </c:pt>
                <c:pt idx="580">
                  <c:v>84.976482000000004</c:v>
                </c:pt>
                <c:pt idx="581">
                  <c:v>84.954168999999993</c:v>
                </c:pt>
                <c:pt idx="582">
                  <c:v>84.922053000000005</c:v>
                </c:pt>
                <c:pt idx="583">
                  <c:v>84.896727999999996</c:v>
                </c:pt>
                <c:pt idx="584">
                  <c:v>84.886277000000007</c:v>
                </c:pt>
                <c:pt idx="585">
                  <c:v>84.888780999999994</c:v>
                </c:pt>
                <c:pt idx="586">
                  <c:v>84.900407999999999</c:v>
                </c:pt>
                <c:pt idx="587">
                  <c:v>84.917603</c:v>
                </c:pt>
                <c:pt idx="588">
                  <c:v>84.930586000000005</c:v>
                </c:pt>
                <c:pt idx="589">
                  <c:v>84.924316000000005</c:v>
                </c:pt>
                <c:pt idx="590">
                  <c:v>84.895205000000004</c:v>
                </c:pt>
                <c:pt idx="591">
                  <c:v>84.863155000000006</c:v>
                </c:pt>
                <c:pt idx="592">
                  <c:v>84.856502000000006</c:v>
                </c:pt>
                <c:pt idx="593">
                  <c:v>84.882248000000004</c:v>
                </c:pt>
                <c:pt idx="594">
                  <c:v>84.917587999999995</c:v>
                </c:pt>
                <c:pt idx="595">
                  <c:v>84.934449000000001</c:v>
                </c:pt>
                <c:pt idx="596">
                  <c:v>84.927469000000002</c:v>
                </c:pt>
                <c:pt idx="597">
                  <c:v>84.913148000000007</c:v>
                </c:pt>
                <c:pt idx="598">
                  <c:v>84.905225999999999</c:v>
                </c:pt>
                <c:pt idx="599">
                  <c:v>84.898394999999994</c:v>
                </c:pt>
                <c:pt idx="600">
                  <c:v>84.877740000000003</c:v>
                </c:pt>
                <c:pt idx="601">
                  <c:v>84.837917000000004</c:v>
                </c:pt>
                <c:pt idx="602">
                  <c:v>84.788616000000005</c:v>
                </c:pt>
                <c:pt idx="603">
                  <c:v>84.743605000000002</c:v>
                </c:pt>
                <c:pt idx="604">
                  <c:v>84.709391999999994</c:v>
                </c:pt>
                <c:pt idx="605">
                  <c:v>84.686610000000002</c:v>
                </c:pt>
                <c:pt idx="606">
                  <c:v>84.678308999999999</c:v>
                </c:pt>
                <c:pt idx="607">
                  <c:v>84.690237999999994</c:v>
                </c:pt>
                <c:pt idx="608">
                  <c:v>84.720247999999998</c:v>
                </c:pt>
                <c:pt idx="609">
                  <c:v>84.750759000000002</c:v>
                </c:pt>
                <c:pt idx="610">
                  <c:v>84.756800999999996</c:v>
                </c:pt>
                <c:pt idx="611">
                  <c:v>84.723253</c:v>
                </c:pt>
                <c:pt idx="612">
                  <c:v>84.656081999999998</c:v>
                </c:pt>
                <c:pt idx="613">
                  <c:v>84.579763</c:v>
                </c:pt>
                <c:pt idx="614">
                  <c:v>84.523302999999999</c:v>
                </c:pt>
                <c:pt idx="615">
                  <c:v>84.503057999999996</c:v>
                </c:pt>
                <c:pt idx="616">
                  <c:v>84.513930000000002</c:v>
                </c:pt>
                <c:pt idx="617">
                  <c:v>84.535415999999998</c:v>
                </c:pt>
                <c:pt idx="618">
                  <c:v>84.547223000000002</c:v>
                </c:pt>
                <c:pt idx="619">
                  <c:v>84.542049000000006</c:v>
                </c:pt>
                <c:pt idx="620">
                  <c:v>84.527353000000005</c:v>
                </c:pt>
                <c:pt idx="621">
                  <c:v>84.516962000000007</c:v>
                </c:pt>
                <c:pt idx="622">
                  <c:v>84.519037999999995</c:v>
                </c:pt>
                <c:pt idx="623">
                  <c:v>84.529771999999994</c:v>
                </c:pt>
                <c:pt idx="624">
                  <c:v>84.538281999999995</c:v>
                </c:pt>
                <c:pt idx="625">
                  <c:v>84.537617999999995</c:v>
                </c:pt>
                <c:pt idx="626">
                  <c:v>84.529270999999994</c:v>
                </c:pt>
                <c:pt idx="627">
                  <c:v>84.515861000000001</c:v>
                </c:pt>
                <c:pt idx="628">
                  <c:v>84.492165999999997</c:v>
                </c:pt>
                <c:pt idx="629">
                  <c:v>84.448486000000003</c:v>
                </c:pt>
                <c:pt idx="630">
                  <c:v>84.384870000000006</c:v>
                </c:pt>
                <c:pt idx="631">
                  <c:v>84.319377000000003</c:v>
                </c:pt>
                <c:pt idx="632">
                  <c:v>84.278318999999996</c:v>
                </c:pt>
                <c:pt idx="633">
                  <c:v>84.276535999999993</c:v>
                </c:pt>
                <c:pt idx="634">
                  <c:v>84.306689000000006</c:v>
                </c:pt>
                <c:pt idx="635">
                  <c:v>84.346520999999996</c:v>
                </c:pt>
                <c:pt idx="636">
                  <c:v>84.375229000000004</c:v>
                </c:pt>
                <c:pt idx="637">
                  <c:v>84.383555999999999</c:v>
                </c:pt>
                <c:pt idx="638">
                  <c:v>84.371953000000005</c:v>
                </c:pt>
                <c:pt idx="639">
                  <c:v>84.342751000000007</c:v>
                </c:pt>
                <c:pt idx="640">
                  <c:v>84.296408</c:v>
                </c:pt>
                <c:pt idx="641">
                  <c:v>84.236266999999998</c:v>
                </c:pt>
                <c:pt idx="642">
                  <c:v>84.175066000000001</c:v>
                </c:pt>
                <c:pt idx="643">
                  <c:v>84.132186000000004</c:v>
                </c:pt>
                <c:pt idx="644">
                  <c:v>84.121161999999998</c:v>
                </c:pt>
                <c:pt idx="645">
                  <c:v>84.140145000000004</c:v>
                </c:pt>
                <c:pt idx="646">
                  <c:v>84.175039999999996</c:v>
                </c:pt>
                <c:pt idx="647">
                  <c:v>84.209080999999998</c:v>
                </c:pt>
                <c:pt idx="648">
                  <c:v>84.227588999999995</c:v>
                </c:pt>
                <c:pt idx="649">
                  <c:v>84.219857000000005</c:v>
                </c:pt>
                <c:pt idx="650">
                  <c:v>84.185288</c:v>
                </c:pt>
                <c:pt idx="651">
                  <c:v>84.138553999999999</c:v>
                </c:pt>
                <c:pt idx="652">
                  <c:v>84.102463</c:v>
                </c:pt>
                <c:pt idx="653">
                  <c:v>84.091054</c:v>
                </c:pt>
                <c:pt idx="654">
                  <c:v>84.099879000000001</c:v>
                </c:pt>
                <c:pt idx="655">
                  <c:v>84.113710999999995</c:v>
                </c:pt>
                <c:pt idx="656">
                  <c:v>84.122510000000005</c:v>
                </c:pt>
                <c:pt idx="657">
                  <c:v>84.129019</c:v>
                </c:pt>
                <c:pt idx="658">
                  <c:v>84.141332000000006</c:v>
                </c:pt>
                <c:pt idx="659">
                  <c:v>84.159008999999998</c:v>
                </c:pt>
                <c:pt idx="660">
                  <c:v>84.168330999999995</c:v>
                </c:pt>
                <c:pt idx="661">
                  <c:v>84.153587999999999</c:v>
                </c:pt>
                <c:pt idx="662">
                  <c:v>84.113645000000005</c:v>
                </c:pt>
                <c:pt idx="663">
                  <c:v>84.064819999999997</c:v>
                </c:pt>
                <c:pt idx="664">
                  <c:v>84.025491000000002</c:v>
                </c:pt>
                <c:pt idx="665">
                  <c:v>84.000377999999998</c:v>
                </c:pt>
                <c:pt idx="666">
                  <c:v>83.982619999999997</c:v>
                </c:pt>
                <c:pt idx="667">
                  <c:v>83.96651</c:v>
                </c:pt>
                <c:pt idx="668">
                  <c:v>83.952727999999993</c:v>
                </c:pt>
                <c:pt idx="669">
                  <c:v>83.944556000000006</c:v>
                </c:pt>
                <c:pt idx="670">
                  <c:v>83.945105999999996</c:v>
                </c:pt>
                <c:pt idx="671">
                  <c:v>83.956304000000003</c:v>
                </c:pt>
                <c:pt idx="672">
                  <c:v>83.973990999999998</c:v>
                </c:pt>
                <c:pt idx="673">
                  <c:v>83.984854999999996</c:v>
                </c:pt>
                <c:pt idx="674">
                  <c:v>83.975983999999997</c:v>
                </c:pt>
                <c:pt idx="675">
                  <c:v>83.949190000000002</c:v>
                </c:pt>
                <c:pt idx="676">
                  <c:v>83.920152000000002</c:v>
                </c:pt>
                <c:pt idx="677">
                  <c:v>83.902484000000001</c:v>
                </c:pt>
                <c:pt idx="678">
                  <c:v>83.898366999999993</c:v>
                </c:pt>
                <c:pt idx="679">
                  <c:v>83.904024000000007</c:v>
                </c:pt>
                <c:pt idx="680">
                  <c:v>83.914518000000001</c:v>
                </c:pt>
                <c:pt idx="681">
                  <c:v>83.919387</c:v>
                </c:pt>
                <c:pt idx="682">
                  <c:v>83.903304000000006</c:v>
                </c:pt>
                <c:pt idx="683">
                  <c:v>83.861564000000001</c:v>
                </c:pt>
                <c:pt idx="684">
                  <c:v>83.812599000000006</c:v>
                </c:pt>
                <c:pt idx="685">
                  <c:v>83.786642000000001</c:v>
                </c:pt>
                <c:pt idx="686">
                  <c:v>83.799042</c:v>
                </c:pt>
                <c:pt idx="687">
                  <c:v>83.836297999999999</c:v>
                </c:pt>
                <c:pt idx="688">
                  <c:v>83.868471999999997</c:v>
                </c:pt>
                <c:pt idx="689">
                  <c:v>83.874511999999996</c:v>
                </c:pt>
                <c:pt idx="690">
                  <c:v>83.858024999999998</c:v>
                </c:pt>
                <c:pt idx="691">
                  <c:v>83.841279999999998</c:v>
                </c:pt>
                <c:pt idx="692">
                  <c:v>83.842376000000002</c:v>
                </c:pt>
                <c:pt idx="693">
                  <c:v>83.856813000000002</c:v>
                </c:pt>
                <c:pt idx="694">
                  <c:v>83.863183000000006</c:v>
                </c:pt>
                <c:pt idx="695">
                  <c:v>83.846177999999995</c:v>
                </c:pt>
                <c:pt idx="696">
                  <c:v>83.809890999999993</c:v>
                </c:pt>
                <c:pt idx="697">
                  <c:v>83.769217999999995</c:v>
                </c:pt>
                <c:pt idx="698">
                  <c:v>83.735427000000001</c:v>
                </c:pt>
                <c:pt idx="699">
                  <c:v>83.714197999999996</c:v>
                </c:pt>
                <c:pt idx="700">
                  <c:v>83.710905999999994</c:v>
                </c:pt>
                <c:pt idx="701">
                  <c:v>83.727624000000006</c:v>
                </c:pt>
                <c:pt idx="702">
                  <c:v>83.755225999999993</c:v>
                </c:pt>
                <c:pt idx="703">
                  <c:v>83.776795000000007</c:v>
                </c:pt>
                <c:pt idx="704">
                  <c:v>83.782178999999999</c:v>
                </c:pt>
                <c:pt idx="705">
                  <c:v>83.775019999999998</c:v>
                </c:pt>
                <c:pt idx="706">
                  <c:v>83.763467000000006</c:v>
                </c:pt>
                <c:pt idx="707">
                  <c:v>83.747502999999995</c:v>
                </c:pt>
                <c:pt idx="708">
                  <c:v>83.717814000000004</c:v>
                </c:pt>
                <c:pt idx="709">
                  <c:v>83.666707000000002</c:v>
                </c:pt>
                <c:pt idx="710">
                  <c:v>83.599873000000002</c:v>
                </c:pt>
                <c:pt idx="711">
                  <c:v>83.537257999999994</c:v>
                </c:pt>
                <c:pt idx="712">
                  <c:v>83.500225</c:v>
                </c:pt>
                <c:pt idx="713">
                  <c:v>83.494939000000002</c:v>
                </c:pt>
                <c:pt idx="714">
                  <c:v>83.507893999999993</c:v>
                </c:pt>
                <c:pt idx="715">
                  <c:v>83.518063999999995</c:v>
                </c:pt>
                <c:pt idx="716">
                  <c:v>83.511960999999999</c:v>
                </c:pt>
                <c:pt idx="717">
                  <c:v>83.487840000000006</c:v>
                </c:pt>
                <c:pt idx="718">
                  <c:v>83.451713999999996</c:v>
                </c:pt>
                <c:pt idx="719">
                  <c:v>83.414654999999996</c:v>
                </c:pt>
                <c:pt idx="720">
                  <c:v>83.390462999999997</c:v>
                </c:pt>
                <c:pt idx="721">
                  <c:v>83.387683999999993</c:v>
                </c:pt>
                <c:pt idx="722">
                  <c:v>83.402150000000006</c:v>
                </c:pt>
                <c:pt idx="723">
                  <c:v>83.421790000000001</c:v>
                </c:pt>
                <c:pt idx="724">
                  <c:v>83.439690999999996</c:v>
                </c:pt>
                <c:pt idx="725">
                  <c:v>83.458188000000007</c:v>
                </c:pt>
                <c:pt idx="726">
                  <c:v>83.478853000000001</c:v>
                </c:pt>
                <c:pt idx="727">
                  <c:v>83.493889999999993</c:v>
                </c:pt>
                <c:pt idx="728">
                  <c:v>83.491645000000005</c:v>
                </c:pt>
                <c:pt idx="729">
                  <c:v>83.468531999999996</c:v>
                </c:pt>
                <c:pt idx="730">
                  <c:v>83.432629000000006</c:v>
                </c:pt>
                <c:pt idx="731">
                  <c:v>83.395634999999999</c:v>
                </c:pt>
                <c:pt idx="732">
                  <c:v>83.361714000000006</c:v>
                </c:pt>
                <c:pt idx="733">
                  <c:v>83.324309</c:v>
                </c:pt>
                <c:pt idx="734">
                  <c:v>83.275747999999993</c:v>
                </c:pt>
                <c:pt idx="735">
                  <c:v>83.220740000000006</c:v>
                </c:pt>
                <c:pt idx="736">
                  <c:v>83.176626999999996</c:v>
                </c:pt>
                <c:pt idx="737">
                  <c:v>83.156745999999998</c:v>
                </c:pt>
                <c:pt idx="738">
                  <c:v>83.156627</c:v>
                </c:pt>
                <c:pt idx="739">
                  <c:v>83.161997</c:v>
                </c:pt>
                <c:pt idx="740">
                  <c:v>83.167511000000005</c:v>
                </c:pt>
                <c:pt idx="741">
                  <c:v>83.179051000000001</c:v>
                </c:pt>
                <c:pt idx="742">
                  <c:v>83.196769000000003</c:v>
                </c:pt>
                <c:pt idx="743">
                  <c:v>83.206058999999996</c:v>
                </c:pt>
                <c:pt idx="744">
                  <c:v>83.192508000000004</c:v>
                </c:pt>
                <c:pt idx="745">
                  <c:v>83.160690000000002</c:v>
                </c:pt>
                <c:pt idx="746">
                  <c:v>83.130290000000002</c:v>
                </c:pt>
                <c:pt idx="747">
                  <c:v>83.115309999999994</c:v>
                </c:pt>
                <c:pt idx="748">
                  <c:v>83.114812000000001</c:v>
                </c:pt>
                <c:pt idx="749">
                  <c:v>83.123400000000004</c:v>
                </c:pt>
                <c:pt idx="750">
                  <c:v>83.141009999999994</c:v>
                </c:pt>
                <c:pt idx="751">
                  <c:v>83.167451</c:v>
                </c:pt>
                <c:pt idx="752">
                  <c:v>83.192582999999999</c:v>
                </c:pt>
                <c:pt idx="753">
                  <c:v>83.199009000000004</c:v>
                </c:pt>
                <c:pt idx="754">
                  <c:v>83.175871999999998</c:v>
                </c:pt>
                <c:pt idx="755">
                  <c:v>83.127414999999999</c:v>
                </c:pt>
                <c:pt idx="756">
                  <c:v>83.067581000000004</c:v>
                </c:pt>
                <c:pt idx="757">
                  <c:v>83.009808000000007</c:v>
                </c:pt>
                <c:pt idx="758">
                  <c:v>82.964015000000003</c:v>
                </c:pt>
                <c:pt idx="759">
                  <c:v>82.937738999999993</c:v>
                </c:pt>
                <c:pt idx="760">
                  <c:v>82.932505000000006</c:v>
                </c:pt>
                <c:pt idx="761">
                  <c:v>82.939487999999997</c:v>
                </c:pt>
                <c:pt idx="762">
                  <c:v>82.945274999999995</c:v>
                </c:pt>
                <c:pt idx="763">
                  <c:v>82.944376000000005</c:v>
                </c:pt>
                <c:pt idx="764">
                  <c:v>82.941969</c:v>
                </c:pt>
                <c:pt idx="765">
                  <c:v>82.942485000000005</c:v>
                </c:pt>
                <c:pt idx="766">
                  <c:v>82.940754999999996</c:v>
                </c:pt>
                <c:pt idx="767">
                  <c:v>82.928376</c:v>
                </c:pt>
                <c:pt idx="768">
                  <c:v>82.904730000000001</c:v>
                </c:pt>
                <c:pt idx="769">
                  <c:v>82.876334</c:v>
                </c:pt>
                <c:pt idx="770">
                  <c:v>82.847515999999999</c:v>
                </c:pt>
                <c:pt idx="771">
                  <c:v>82.817638000000002</c:v>
                </c:pt>
                <c:pt idx="772">
                  <c:v>82.787111999999993</c:v>
                </c:pt>
                <c:pt idx="773">
                  <c:v>82.760634999999994</c:v>
                </c:pt>
                <c:pt idx="774">
                  <c:v>82.743495999999993</c:v>
                </c:pt>
                <c:pt idx="775">
                  <c:v>82.738833</c:v>
                </c:pt>
                <c:pt idx="776">
                  <c:v>82.748585000000006</c:v>
                </c:pt>
                <c:pt idx="777">
                  <c:v>82.771767999999994</c:v>
                </c:pt>
                <c:pt idx="778">
                  <c:v>82.799340999999998</c:v>
                </c:pt>
                <c:pt idx="779">
                  <c:v>82.815240000000003</c:v>
                </c:pt>
                <c:pt idx="780">
                  <c:v>82.808544999999995</c:v>
                </c:pt>
                <c:pt idx="781">
                  <c:v>82.785619999999994</c:v>
                </c:pt>
                <c:pt idx="782">
                  <c:v>82.766796999999997</c:v>
                </c:pt>
                <c:pt idx="783">
                  <c:v>82.768668000000005</c:v>
                </c:pt>
                <c:pt idx="784">
                  <c:v>82.788208999999995</c:v>
                </c:pt>
                <c:pt idx="785">
                  <c:v>82.802221000000003</c:v>
                </c:pt>
                <c:pt idx="786">
                  <c:v>82.784447</c:v>
                </c:pt>
                <c:pt idx="787">
                  <c:v>82.728381999999996</c:v>
                </c:pt>
                <c:pt idx="788">
                  <c:v>82.654578000000001</c:v>
                </c:pt>
                <c:pt idx="789">
                  <c:v>82.595400999999995</c:v>
                </c:pt>
                <c:pt idx="790">
                  <c:v>82.572695999999993</c:v>
                </c:pt>
                <c:pt idx="791">
                  <c:v>82.586624999999998</c:v>
                </c:pt>
                <c:pt idx="792">
                  <c:v>82.620311999999998</c:v>
                </c:pt>
                <c:pt idx="793">
                  <c:v>82.65164</c:v>
                </c:pt>
                <c:pt idx="794">
                  <c:v>82.663117999999997</c:v>
                </c:pt>
                <c:pt idx="795">
                  <c:v>82.648600999999999</c:v>
                </c:pt>
                <c:pt idx="796">
                  <c:v>82.616105000000005</c:v>
                </c:pt>
                <c:pt idx="797">
                  <c:v>82.582372000000007</c:v>
                </c:pt>
                <c:pt idx="798">
                  <c:v>82.560024999999996</c:v>
                </c:pt>
                <c:pt idx="799">
                  <c:v>82.547533000000001</c:v>
                </c:pt>
                <c:pt idx="800">
                  <c:v>82.530986999999996</c:v>
                </c:pt>
                <c:pt idx="801">
                  <c:v>82.496831</c:v>
                </c:pt>
                <c:pt idx="802">
                  <c:v>82.446764000000002</c:v>
                </c:pt>
                <c:pt idx="803">
                  <c:v>82.402034999999998</c:v>
                </c:pt>
                <c:pt idx="804">
                  <c:v>82.388259000000005</c:v>
                </c:pt>
                <c:pt idx="805">
                  <c:v>82.410606000000001</c:v>
                </c:pt>
                <c:pt idx="806">
                  <c:v>82.444346999999993</c:v>
                </c:pt>
                <c:pt idx="807">
                  <c:v>82.453836999999993</c:v>
                </c:pt>
                <c:pt idx="808">
                  <c:v>82.423917000000003</c:v>
                </c:pt>
                <c:pt idx="809">
                  <c:v>82.372651000000005</c:v>
                </c:pt>
                <c:pt idx="810">
                  <c:v>82.332701999999998</c:v>
                </c:pt>
                <c:pt idx="811">
                  <c:v>82.322080999999997</c:v>
                </c:pt>
                <c:pt idx="812">
                  <c:v>82.333426000000003</c:v>
                </c:pt>
                <c:pt idx="813">
                  <c:v>82.347289000000004</c:v>
                </c:pt>
                <c:pt idx="814">
                  <c:v>82.351260999999994</c:v>
                </c:pt>
                <c:pt idx="815">
                  <c:v>82.346374999999995</c:v>
                </c:pt>
                <c:pt idx="816">
                  <c:v>82.338632000000004</c:v>
                </c:pt>
                <c:pt idx="817">
                  <c:v>82.328432000000006</c:v>
                </c:pt>
                <c:pt idx="818">
                  <c:v>82.310114999999996</c:v>
                </c:pt>
                <c:pt idx="819">
                  <c:v>82.279849999999996</c:v>
                </c:pt>
                <c:pt idx="820">
                  <c:v>82.241189000000006</c:v>
                </c:pt>
                <c:pt idx="821">
                  <c:v>82.204301999999998</c:v>
                </c:pt>
                <c:pt idx="822">
                  <c:v>82.182933000000006</c:v>
                </c:pt>
                <c:pt idx="823">
                  <c:v>82.189333000000005</c:v>
                </c:pt>
                <c:pt idx="824">
                  <c:v>82.223521000000005</c:v>
                </c:pt>
                <c:pt idx="825">
                  <c:v>82.264464000000004</c:v>
                </c:pt>
                <c:pt idx="826">
                  <c:v>82.280057999999997</c:v>
                </c:pt>
                <c:pt idx="827">
                  <c:v>82.255105</c:v>
                </c:pt>
                <c:pt idx="828">
                  <c:v>82.208049000000003</c:v>
                </c:pt>
                <c:pt idx="829">
                  <c:v>82.172657000000001</c:v>
                </c:pt>
                <c:pt idx="830">
                  <c:v>82.164750999999995</c:v>
                </c:pt>
                <c:pt idx="831">
                  <c:v>82.174432999999993</c:v>
                </c:pt>
                <c:pt idx="832">
                  <c:v>82.187329000000005</c:v>
                </c:pt>
                <c:pt idx="833">
                  <c:v>82.199904000000004</c:v>
                </c:pt>
                <c:pt idx="834">
                  <c:v>82.210779000000002</c:v>
                </c:pt>
                <c:pt idx="835">
                  <c:v>82.210493</c:v>
                </c:pt>
                <c:pt idx="836">
                  <c:v>82.190029999999993</c:v>
                </c:pt>
                <c:pt idx="837">
                  <c:v>82.152987999999993</c:v>
                </c:pt>
                <c:pt idx="838">
                  <c:v>82.109943000000001</c:v>
                </c:pt>
                <c:pt idx="839">
                  <c:v>82.064580000000007</c:v>
                </c:pt>
                <c:pt idx="840">
                  <c:v>82.014983999999998</c:v>
                </c:pt>
                <c:pt idx="841">
                  <c:v>81.967618000000002</c:v>
                </c:pt>
                <c:pt idx="842">
                  <c:v>81.940326999999996</c:v>
                </c:pt>
                <c:pt idx="843">
                  <c:v>81.947327000000001</c:v>
                </c:pt>
                <c:pt idx="844">
                  <c:v>81.984857000000005</c:v>
                </c:pt>
                <c:pt idx="845">
                  <c:v>82.033565999999993</c:v>
                </c:pt>
                <c:pt idx="846">
                  <c:v>82.072019999999995</c:v>
                </c:pt>
                <c:pt idx="847">
                  <c:v>82.087155999999993</c:v>
                </c:pt>
                <c:pt idx="848">
                  <c:v>82.077537000000007</c:v>
                </c:pt>
                <c:pt idx="849">
                  <c:v>82.052763999999996</c:v>
                </c:pt>
                <c:pt idx="850">
                  <c:v>82.029313000000002</c:v>
                </c:pt>
                <c:pt idx="851">
                  <c:v>82.020968999999994</c:v>
                </c:pt>
                <c:pt idx="852">
                  <c:v>82.027795999999995</c:v>
                </c:pt>
                <c:pt idx="853">
                  <c:v>82.033764000000005</c:v>
                </c:pt>
                <c:pt idx="854">
                  <c:v>82.019216</c:v>
                </c:pt>
                <c:pt idx="855">
                  <c:v>81.980040000000002</c:v>
                </c:pt>
                <c:pt idx="856">
                  <c:v>81.934768000000005</c:v>
                </c:pt>
                <c:pt idx="857">
                  <c:v>81.909317999999999</c:v>
                </c:pt>
                <c:pt idx="858">
                  <c:v>81.912484000000006</c:v>
                </c:pt>
                <c:pt idx="859">
                  <c:v>81.927965999999998</c:v>
                </c:pt>
                <c:pt idx="860">
                  <c:v>81.932209</c:v>
                </c:pt>
                <c:pt idx="861">
                  <c:v>81.918263999999994</c:v>
                </c:pt>
                <c:pt idx="862">
                  <c:v>81.898948000000004</c:v>
                </c:pt>
                <c:pt idx="863">
                  <c:v>81.887440999999995</c:v>
                </c:pt>
                <c:pt idx="864">
                  <c:v>81.879883000000007</c:v>
                </c:pt>
                <c:pt idx="865">
                  <c:v>81.860181999999995</c:v>
                </c:pt>
                <c:pt idx="866">
                  <c:v>81.820454999999995</c:v>
                </c:pt>
                <c:pt idx="867">
                  <c:v>81.773121000000003</c:v>
                </c:pt>
                <c:pt idx="868">
                  <c:v>81.739986999999999</c:v>
                </c:pt>
                <c:pt idx="869">
                  <c:v>81.730878000000004</c:v>
                </c:pt>
                <c:pt idx="870">
                  <c:v>81.737083999999996</c:v>
                </c:pt>
                <c:pt idx="871">
                  <c:v>81.744004000000004</c:v>
                </c:pt>
                <c:pt idx="872">
                  <c:v>81.744253</c:v>
                </c:pt>
                <c:pt idx="873">
                  <c:v>81.737836000000001</c:v>
                </c:pt>
                <c:pt idx="874">
                  <c:v>81.726410999999999</c:v>
                </c:pt>
                <c:pt idx="875">
                  <c:v>81.714110000000005</c:v>
                </c:pt>
                <c:pt idx="876">
                  <c:v>81.711763000000005</c:v>
                </c:pt>
                <c:pt idx="877">
                  <c:v>81.730939000000006</c:v>
                </c:pt>
                <c:pt idx="878">
                  <c:v>81.768808000000007</c:v>
                </c:pt>
                <c:pt idx="879">
                  <c:v>81.802989999999994</c:v>
                </c:pt>
                <c:pt idx="880">
                  <c:v>81.807231999999999</c:v>
                </c:pt>
                <c:pt idx="881">
                  <c:v>81.773319000000001</c:v>
                </c:pt>
                <c:pt idx="882">
                  <c:v>81.717433999999997</c:v>
                </c:pt>
                <c:pt idx="883">
                  <c:v>81.666875000000005</c:v>
                </c:pt>
                <c:pt idx="884">
                  <c:v>81.640827000000002</c:v>
                </c:pt>
                <c:pt idx="885">
                  <c:v>81.641080000000002</c:v>
                </c:pt>
                <c:pt idx="886">
                  <c:v>81.657143000000005</c:v>
                </c:pt>
                <c:pt idx="887">
                  <c:v>81.676900000000003</c:v>
                </c:pt>
                <c:pt idx="888">
                  <c:v>81.691214000000002</c:v>
                </c:pt>
                <c:pt idx="889">
                  <c:v>81.690968999999996</c:v>
                </c:pt>
                <c:pt idx="890">
                  <c:v>81.666060999999999</c:v>
                </c:pt>
                <c:pt idx="891">
                  <c:v>81.613150000000005</c:v>
                </c:pt>
                <c:pt idx="892">
                  <c:v>81.544655000000006</c:v>
                </c:pt>
                <c:pt idx="893">
                  <c:v>81.484887999999998</c:v>
                </c:pt>
                <c:pt idx="894">
                  <c:v>81.453653000000003</c:v>
                </c:pt>
                <c:pt idx="895">
                  <c:v>81.454227000000003</c:v>
                </c:pt>
                <c:pt idx="896">
                  <c:v>81.476817999999994</c:v>
                </c:pt>
                <c:pt idx="897">
                  <c:v>81.509624000000002</c:v>
                </c:pt>
                <c:pt idx="898">
                  <c:v>81.543295000000001</c:v>
                </c:pt>
                <c:pt idx="899">
                  <c:v>81.567204000000004</c:v>
                </c:pt>
                <c:pt idx="900">
                  <c:v>81.569119999999998</c:v>
                </c:pt>
                <c:pt idx="901">
                  <c:v>81.543826999999993</c:v>
                </c:pt>
                <c:pt idx="902">
                  <c:v>81.500484</c:v>
                </c:pt>
                <c:pt idx="903">
                  <c:v>81.457733000000005</c:v>
                </c:pt>
                <c:pt idx="904">
                  <c:v>81.430161999999996</c:v>
                </c:pt>
                <c:pt idx="905">
                  <c:v>81.420575999999997</c:v>
                </c:pt>
                <c:pt idx="906">
                  <c:v>81.425707000000003</c:v>
                </c:pt>
                <c:pt idx="907">
                  <c:v>81.444992999999997</c:v>
                </c:pt>
                <c:pt idx="908">
                  <c:v>81.477857999999998</c:v>
                </c:pt>
                <c:pt idx="909">
                  <c:v>81.513171</c:v>
                </c:pt>
                <c:pt idx="910">
                  <c:v>81.529242999999994</c:v>
                </c:pt>
                <c:pt idx="911">
                  <c:v>81.510373000000001</c:v>
                </c:pt>
                <c:pt idx="912">
                  <c:v>81.462615</c:v>
                </c:pt>
                <c:pt idx="913">
                  <c:v>81.409668999999994</c:v>
                </c:pt>
                <c:pt idx="914">
                  <c:v>81.372838000000002</c:v>
                </c:pt>
                <c:pt idx="915">
                  <c:v>81.356825999999998</c:v>
                </c:pt>
                <c:pt idx="916">
                  <c:v>81.353584999999995</c:v>
                </c:pt>
                <c:pt idx="917">
                  <c:v>81.355233999999996</c:v>
                </c:pt>
                <c:pt idx="918">
                  <c:v>81.360624000000001</c:v>
                </c:pt>
                <c:pt idx="919">
                  <c:v>81.370689999999996</c:v>
                </c:pt>
                <c:pt idx="920">
                  <c:v>81.380582000000004</c:v>
                </c:pt>
                <c:pt idx="921">
                  <c:v>81.379552000000004</c:v>
                </c:pt>
                <c:pt idx="922">
                  <c:v>81.360408000000007</c:v>
                </c:pt>
                <c:pt idx="923">
                  <c:v>81.327984000000001</c:v>
                </c:pt>
                <c:pt idx="924">
                  <c:v>81.295400999999998</c:v>
                </c:pt>
                <c:pt idx="925">
                  <c:v>81.271631999999997</c:v>
                </c:pt>
                <c:pt idx="926">
                  <c:v>81.255492000000004</c:v>
                </c:pt>
                <c:pt idx="927">
                  <c:v>81.242649999999998</c:v>
                </c:pt>
                <c:pt idx="928">
                  <c:v>81.234442000000001</c:v>
                </c:pt>
                <c:pt idx="929">
                  <c:v>81.235476000000006</c:v>
                </c:pt>
                <c:pt idx="930">
                  <c:v>81.244187999999994</c:v>
                </c:pt>
                <c:pt idx="931">
                  <c:v>81.250414000000006</c:v>
                </c:pt>
                <c:pt idx="932">
                  <c:v>81.243758</c:v>
                </c:pt>
                <c:pt idx="933">
                  <c:v>81.223044999999999</c:v>
                </c:pt>
                <c:pt idx="934">
                  <c:v>81.197793000000004</c:v>
                </c:pt>
                <c:pt idx="935">
                  <c:v>81.181505999999999</c:v>
                </c:pt>
                <c:pt idx="936">
                  <c:v>81.181489999999997</c:v>
                </c:pt>
                <c:pt idx="937">
                  <c:v>81.192089999999993</c:v>
                </c:pt>
                <c:pt idx="938">
                  <c:v>81.198296999999997</c:v>
                </c:pt>
                <c:pt idx="939">
                  <c:v>81.189145999999994</c:v>
                </c:pt>
                <c:pt idx="940">
                  <c:v>81.168409999999994</c:v>
                </c:pt>
                <c:pt idx="941">
                  <c:v>81.150132999999997</c:v>
                </c:pt>
                <c:pt idx="942">
                  <c:v>81.143930999999995</c:v>
                </c:pt>
                <c:pt idx="943">
                  <c:v>81.147357</c:v>
                </c:pt>
                <c:pt idx="944">
                  <c:v>81.152431000000007</c:v>
                </c:pt>
                <c:pt idx="945">
                  <c:v>81.154067999999995</c:v>
                </c:pt>
                <c:pt idx="946">
                  <c:v>81.148644000000004</c:v>
                </c:pt>
                <c:pt idx="947">
                  <c:v>81.129424999999998</c:v>
                </c:pt>
                <c:pt idx="948">
                  <c:v>81.090896000000001</c:v>
                </c:pt>
                <c:pt idx="949">
                  <c:v>81.039178000000007</c:v>
                </c:pt>
                <c:pt idx="950">
                  <c:v>80.994485999999995</c:v>
                </c:pt>
                <c:pt idx="951">
                  <c:v>80.978314999999995</c:v>
                </c:pt>
                <c:pt idx="952">
                  <c:v>80.994769000000005</c:v>
                </c:pt>
                <c:pt idx="953">
                  <c:v>81.023803000000001</c:v>
                </c:pt>
                <c:pt idx="954">
                  <c:v>81.034592000000004</c:v>
                </c:pt>
                <c:pt idx="955">
                  <c:v>81.009820000000005</c:v>
                </c:pt>
                <c:pt idx="956">
                  <c:v>80.960503000000003</c:v>
                </c:pt>
                <c:pt idx="957">
                  <c:v>80.917188999999993</c:v>
                </c:pt>
                <c:pt idx="958">
                  <c:v>80.904227000000006</c:v>
                </c:pt>
                <c:pt idx="959">
                  <c:v>80.921148000000002</c:v>
                </c:pt>
                <c:pt idx="960">
                  <c:v>80.948200999999997</c:v>
                </c:pt>
                <c:pt idx="961">
                  <c:v>80.966746000000001</c:v>
                </c:pt>
                <c:pt idx="962">
                  <c:v>80.971937999999994</c:v>
                </c:pt>
                <c:pt idx="963">
                  <c:v>80.967905000000002</c:v>
                </c:pt>
                <c:pt idx="964">
                  <c:v>80.956405000000004</c:v>
                </c:pt>
                <c:pt idx="965">
                  <c:v>80.934608999999995</c:v>
                </c:pt>
                <c:pt idx="966">
                  <c:v>80.903929000000005</c:v>
                </c:pt>
                <c:pt idx="967">
                  <c:v>80.877043999999998</c:v>
                </c:pt>
                <c:pt idx="968">
                  <c:v>80.870772000000002</c:v>
                </c:pt>
                <c:pt idx="969">
                  <c:v>80.888664000000006</c:v>
                </c:pt>
                <c:pt idx="970">
                  <c:v>80.913488999999998</c:v>
                </c:pt>
                <c:pt idx="971">
                  <c:v>80.921868000000003</c:v>
                </c:pt>
                <c:pt idx="972">
                  <c:v>80.905486999999994</c:v>
                </c:pt>
                <c:pt idx="973">
                  <c:v>80.875412999999995</c:v>
                </c:pt>
                <c:pt idx="974">
                  <c:v>80.848226999999994</c:v>
                </c:pt>
                <c:pt idx="975">
                  <c:v>80.832858999999999</c:v>
                </c:pt>
                <c:pt idx="976">
                  <c:v>80.830572000000004</c:v>
                </c:pt>
                <c:pt idx="977">
                  <c:v>80.840445000000003</c:v>
                </c:pt>
                <c:pt idx="978">
                  <c:v>80.858493999999993</c:v>
                </c:pt>
                <c:pt idx="979">
                  <c:v>80.875281999999999</c:v>
                </c:pt>
                <c:pt idx="980">
                  <c:v>80.882906000000006</c:v>
                </c:pt>
                <c:pt idx="981">
                  <c:v>80.884969999999996</c:v>
                </c:pt>
                <c:pt idx="982">
                  <c:v>80.893187999999995</c:v>
                </c:pt>
                <c:pt idx="983">
                  <c:v>80.911857999999995</c:v>
                </c:pt>
                <c:pt idx="984">
                  <c:v>80.931246000000002</c:v>
                </c:pt>
                <c:pt idx="985">
                  <c:v>80.939473000000007</c:v>
                </c:pt>
                <c:pt idx="986">
                  <c:v>80.935450000000003</c:v>
                </c:pt>
                <c:pt idx="987">
                  <c:v>80.925014000000004</c:v>
                </c:pt>
                <c:pt idx="988">
                  <c:v>80.908972000000006</c:v>
                </c:pt>
                <c:pt idx="989">
                  <c:v>80.882771000000005</c:v>
                </c:pt>
                <c:pt idx="990">
                  <c:v>80.846959999999996</c:v>
                </c:pt>
                <c:pt idx="991">
                  <c:v>80.810214000000002</c:v>
                </c:pt>
                <c:pt idx="992">
                  <c:v>80.780478000000002</c:v>
                </c:pt>
                <c:pt idx="993">
                  <c:v>80.759055000000004</c:v>
                </c:pt>
                <c:pt idx="994">
                  <c:v>80.745773999999997</c:v>
                </c:pt>
                <c:pt idx="995">
                  <c:v>80.744468999999995</c:v>
                </c:pt>
                <c:pt idx="996">
                  <c:v>80.758264999999994</c:v>
                </c:pt>
                <c:pt idx="997">
                  <c:v>80.782390000000007</c:v>
                </c:pt>
                <c:pt idx="998">
                  <c:v>80.807175000000001</c:v>
                </c:pt>
                <c:pt idx="999">
                  <c:v>80.827164999999994</c:v>
                </c:pt>
                <c:pt idx="1000">
                  <c:v>80.842426000000003</c:v>
                </c:pt>
                <c:pt idx="1001">
                  <c:v>80.851474999999994</c:v>
                </c:pt>
                <c:pt idx="1002">
                  <c:v>80.848692999999997</c:v>
                </c:pt>
                <c:pt idx="1003">
                  <c:v>80.831649999999996</c:v>
                </c:pt>
                <c:pt idx="1004">
                  <c:v>80.807997</c:v>
                </c:pt>
                <c:pt idx="1005">
                  <c:v>80.790788000000006</c:v>
                </c:pt>
                <c:pt idx="1006">
                  <c:v>80.784920999999997</c:v>
                </c:pt>
                <c:pt idx="1007">
                  <c:v>80.778603000000004</c:v>
                </c:pt>
                <c:pt idx="1008">
                  <c:v>80.750653</c:v>
                </c:pt>
                <c:pt idx="1009">
                  <c:v>80.689599000000001</c:v>
                </c:pt>
                <c:pt idx="1010">
                  <c:v>80.606773000000004</c:v>
                </c:pt>
                <c:pt idx="1011">
                  <c:v>80.527174000000002</c:v>
                </c:pt>
                <c:pt idx="1012">
                  <c:v>80.463414999999998</c:v>
                </c:pt>
                <c:pt idx="1013">
                  <c:v>80.400493999999995</c:v>
                </c:pt>
                <c:pt idx="1014">
                  <c:v>80.311684999999997</c:v>
                </c:pt>
                <c:pt idx="1015">
                  <c:v>80.188772</c:v>
                </c:pt>
                <c:pt idx="1016">
                  <c:v>80.050707000000003</c:v>
                </c:pt>
                <c:pt idx="1017">
                  <c:v>79.921024000000003</c:v>
                </c:pt>
                <c:pt idx="1018">
                  <c:v>79.802188999999998</c:v>
                </c:pt>
                <c:pt idx="1019">
                  <c:v>79.674194999999997</c:v>
                </c:pt>
                <c:pt idx="1020">
                  <c:v>79.513492999999997</c:v>
                </c:pt>
                <c:pt idx="1021">
                  <c:v>79.309049999999999</c:v>
                </c:pt>
                <c:pt idx="1022">
                  <c:v>79.063508999999996</c:v>
                </c:pt>
                <c:pt idx="1023">
                  <c:v>78.785190999999998</c:v>
                </c:pt>
                <c:pt idx="1024">
                  <c:v>78.480338000000003</c:v>
                </c:pt>
                <c:pt idx="1025">
                  <c:v>78.149873999999997</c:v>
                </c:pt>
                <c:pt idx="1026">
                  <c:v>77.791300000000007</c:v>
                </c:pt>
                <c:pt idx="1027">
                  <c:v>77.402811999999997</c:v>
                </c:pt>
                <c:pt idx="1028">
                  <c:v>76.984854999999996</c:v>
                </c:pt>
                <c:pt idx="1029">
                  <c:v>76.539384999999996</c:v>
                </c:pt>
                <c:pt idx="1030">
                  <c:v>76.071996999999996</c:v>
                </c:pt>
                <c:pt idx="1031">
                  <c:v>75.596680000000006</c:v>
                </c:pt>
                <c:pt idx="1032">
                  <c:v>75.134978000000004</c:v>
                </c:pt>
                <c:pt idx="1033">
                  <c:v>74.705945</c:v>
                </c:pt>
                <c:pt idx="1034">
                  <c:v>74.315583000000004</c:v>
                </c:pt>
                <c:pt idx="1035">
                  <c:v>73.955815999999999</c:v>
                </c:pt>
                <c:pt idx="1036">
                  <c:v>73.613241000000002</c:v>
                </c:pt>
                <c:pt idx="1037">
                  <c:v>73.281163000000006</c:v>
                </c:pt>
                <c:pt idx="1038">
                  <c:v>72.969027999999994</c:v>
                </c:pt>
                <c:pt idx="1039">
                  <c:v>72.702534</c:v>
                </c:pt>
                <c:pt idx="1040">
                  <c:v>72.5107</c:v>
                </c:pt>
                <c:pt idx="1041">
                  <c:v>72.408760999999998</c:v>
                </c:pt>
                <c:pt idx="1042">
                  <c:v>72.393001999999996</c:v>
                </c:pt>
                <c:pt idx="1043">
                  <c:v>72.450294999999997</c:v>
                </c:pt>
                <c:pt idx="1044">
                  <c:v>72.567083999999994</c:v>
                </c:pt>
                <c:pt idx="1045">
                  <c:v>72.728232000000006</c:v>
                </c:pt>
                <c:pt idx="1046">
                  <c:v>72.915633</c:v>
                </c:pt>
                <c:pt idx="1047">
                  <c:v>73.115384000000006</c:v>
                </c:pt>
                <c:pt idx="1048">
                  <c:v>73.322686000000004</c:v>
                </c:pt>
                <c:pt idx="1049">
                  <c:v>73.531961999999993</c:v>
                </c:pt>
                <c:pt idx="1050">
                  <c:v>73.724134000000006</c:v>
                </c:pt>
                <c:pt idx="1051">
                  <c:v>73.872024999999994</c:v>
                </c:pt>
                <c:pt idx="1052">
                  <c:v>73.959232999999998</c:v>
                </c:pt>
                <c:pt idx="1053">
                  <c:v>73.987705000000005</c:v>
                </c:pt>
                <c:pt idx="1054">
                  <c:v>73.965552000000002</c:v>
                </c:pt>
                <c:pt idx="1055">
                  <c:v>73.894164000000004</c:v>
                </c:pt>
                <c:pt idx="1056">
                  <c:v>73.771353000000005</c:v>
                </c:pt>
                <c:pt idx="1057">
                  <c:v>73.602698000000004</c:v>
                </c:pt>
                <c:pt idx="1058">
                  <c:v>73.404747</c:v>
                </c:pt>
                <c:pt idx="1059">
                  <c:v>73.196937000000005</c:v>
                </c:pt>
                <c:pt idx="1060">
                  <c:v>72.991535999999996</c:v>
                </c:pt>
                <c:pt idx="1061">
                  <c:v>72.790902000000003</c:v>
                </c:pt>
                <c:pt idx="1062">
                  <c:v>72.594151999999994</c:v>
                </c:pt>
                <c:pt idx="1063">
                  <c:v>72.406502000000003</c:v>
                </c:pt>
                <c:pt idx="1064">
                  <c:v>72.240454999999997</c:v>
                </c:pt>
                <c:pt idx="1065">
                  <c:v>72.106746000000001</c:v>
                </c:pt>
                <c:pt idx="1066">
                  <c:v>72.006851999999995</c:v>
                </c:pt>
                <c:pt idx="1067">
                  <c:v>71.936667999999997</c:v>
                </c:pt>
                <c:pt idx="1068">
                  <c:v>71.893957999999998</c:v>
                </c:pt>
                <c:pt idx="1069">
                  <c:v>71.878272999999993</c:v>
                </c:pt>
                <c:pt idx="1070">
                  <c:v>71.887443000000005</c:v>
                </c:pt>
                <c:pt idx="1071">
                  <c:v>71.921199999999999</c:v>
                </c:pt>
                <c:pt idx="1072">
                  <c:v>71.986264000000006</c:v>
                </c:pt>
                <c:pt idx="1073">
                  <c:v>72.088566</c:v>
                </c:pt>
                <c:pt idx="1074">
                  <c:v>72.218354000000005</c:v>
                </c:pt>
                <c:pt idx="1075">
                  <c:v>72.350774000000001</c:v>
                </c:pt>
                <c:pt idx="1076">
                  <c:v>72.466483999999994</c:v>
                </c:pt>
                <c:pt idx="1077">
                  <c:v>72.568259999999995</c:v>
                </c:pt>
                <c:pt idx="1078">
                  <c:v>72.674937999999997</c:v>
                </c:pt>
                <c:pt idx="1079">
                  <c:v>72.803605000000005</c:v>
                </c:pt>
                <c:pt idx="1080">
                  <c:v>72.960037</c:v>
                </c:pt>
                <c:pt idx="1081">
                  <c:v>73.139218</c:v>
                </c:pt>
                <c:pt idx="1082">
                  <c:v>73.327259999999995</c:v>
                </c:pt>
                <c:pt idx="1083">
                  <c:v>73.504699000000002</c:v>
                </c:pt>
                <c:pt idx="1084">
                  <c:v>73.655555000000007</c:v>
                </c:pt>
                <c:pt idx="1085">
                  <c:v>73.777163000000002</c:v>
                </c:pt>
                <c:pt idx="1086">
                  <c:v>73.879658000000006</c:v>
                </c:pt>
                <c:pt idx="1087">
                  <c:v>73.974551000000005</c:v>
                </c:pt>
                <c:pt idx="1088">
                  <c:v>74.064490000000006</c:v>
                </c:pt>
                <c:pt idx="1089">
                  <c:v>74.144695999999996</c:v>
                </c:pt>
                <c:pt idx="1090">
                  <c:v>74.213652999999994</c:v>
                </c:pt>
                <c:pt idx="1091">
                  <c:v>74.280165999999994</c:v>
                </c:pt>
                <c:pt idx="1092">
                  <c:v>74.357792000000003</c:v>
                </c:pt>
                <c:pt idx="1093">
                  <c:v>74.452624999999998</c:v>
                </c:pt>
                <c:pt idx="1094">
                  <c:v>74.559201000000002</c:v>
                </c:pt>
                <c:pt idx="1095">
                  <c:v>74.668924000000004</c:v>
                </c:pt>
                <c:pt idx="1096">
                  <c:v>74.778452000000001</c:v>
                </c:pt>
                <c:pt idx="1097">
                  <c:v>74.887095000000002</c:v>
                </c:pt>
                <c:pt idx="1098">
                  <c:v>74.990661000000003</c:v>
                </c:pt>
                <c:pt idx="1099">
                  <c:v>75.084621999999996</c:v>
                </c:pt>
                <c:pt idx="1100">
                  <c:v>75.171771000000007</c:v>
                </c:pt>
                <c:pt idx="1101">
                  <c:v>75.260138999999995</c:v>
                </c:pt>
                <c:pt idx="1102">
                  <c:v>75.353606999999997</c:v>
                </c:pt>
                <c:pt idx="1103">
                  <c:v>75.447958999999997</c:v>
                </c:pt>
                <c:pt idx="1104">
                  <c:v>75.536315999999999</c:v>
                </c:pt>
                <c:pt idx="1105">
                  <c:v>75.613522000000003</c:v>
                </c:pt>
                <c:pt idx="1106">
                  <c:v>75.676635000000005</c:v>
                </c:pt>
                <c:pt idx="1107">
                  <c:v>75.727999999999994</c:v>
                </c:pt>
                <c:pt idx="1108">
                  <c:v>75.777884999999998</c:v>
                </c:pt>
                <c:pt idx="1109">
                  <c:v>75.835710000000006</c:v>
                </c:pt>
                <c:pt idx="1110">
                  <c:v>75.895909000000003</c:v>
                </c:pt>
                <c:pt idx="1111">
                  <c:v>75.939756000000003</c:v>
                </c:pt>
                <c:pt idx="1112">
                  <c:v>75.954894999999993</c:v>
                </c:pt>
                <c:pt idx="1113">
                  <c:v>75.946709999999996</c:v>
                </c:pt>
                <c:pt idx="1114">
                  <c:v>75.926146000000003</c:v>
                </c:pt>
                <c:pt idx="1115">
                  <c:v>75.893137999999993</c:v>
                </c:pt>
                <c:pt idx="1116">
                  <c:v>75.837419999999995</c:v>
                </c:pt>
                <c:pt idx="1117">
                  <c:v>75.749128999999996</c:v>
                </c:pt>
                <c:pt idx="1118">
                  <c:v>75.621713</c:v>
                </c:pt>
                <c:pt idx="1119">
                  <c:v>75.450704999999999</c:v>
                </c:pt>
                <c:pt idx="1120">
                  <c:v>75.240193000000005</c:v>
                </c:pt>
                <c:pt idx="1121">
                  <c:v>75.008851000000007</c:v>
                </c:pt>
                <c:pt idx="1122">
                  <c:v>74.780547999999996</c:v>
                </c:pt>
                <c:pt idx="1123">
                  <c:v>74.569100000000006</c:v>
                </c:pt>
                <c:pt idx="1124">
                  <c:v>74.378924999999995</c:v>
                </c:pt>
                <c:pt idx="1125">
                  <c:v>74.219243000000006</c:v>
                </c:pt>
                <c:pt idx="1126">
                  <c:v>74.106979999999993</c:v>
                </c:pt>
                <c:pt idx="1127">
                  <c:v>74.051688999999996</c:v>
                </c:pt>
                <c:pt idx="1128">
                  <c:v>74.043970999999999</c:v>
                </c:pt>
                <c:pt idx="1129">
                  <c:v>74.062132000000005</c:v>
                </c:pt>
                <c:pt idx="1130">
                  <c:v>74.085014999999999</c:v>
                </c:pt>
                <c:pt idx="1131">
                  <c:v>74.096125999999998</c:v>
                </c:pt>
                <c:pt idx="1132">
                  <c:v>74.084665999999999</c:v>
                </c:pt>
                <c:pt idx="1133">
                  <c:v>74.050454999999999</c:v>
                </c:pt>
                <c:pt idx="1134">
                  <c:v>74.004005000000006</c:v>
                </c:pt>
                <c:pt idx="1135">
                  <c:v>73.953947999999997</c:v>
                </c:pt>
                <c:pt idx="1136">
                  <c:v>73.896484000000001</c:v>
                </c:pt>
                <c:pt idx="1137">
                  <c:v>73.824681999999996</c:v>
                </c:pt>
                <c:pt idx="1138">
                  <c:v>73.747124999999997</c:v>
                </c:pt>
                <c:pt idx="1139">
                  <c:v>73.688827000000003</c:v>
                </c:pt>
                <c:pt idx="1140">
                  <c:v>73.671058000000002</c:v>
                </c:pt>
                <c:pt idx="1141">
                  <c:v>73.695914999999999</c:v>
                </c:pt>
                <c:pt idx="1142">
                  <c:v>73.752770999999996</c:v>
                </c:pt>
                <c:pt idx="1143">
                  <c:v>73.834112000000005</c:v>
                </c:pt>
                <c:pt idx="1144">
                  <c:v>73.941141000000002</c:v>
                </c:pt>
                <c:pt idx="1145">
                  <c:v>74.078787000000005</c:v>
                </c:pt>
                <c:pt idx="1146">
                  <c:v>74.250495000000001</c:v>
                </c:pt>
                <c:pt idx="1147">
                  <c:v>74.455678000000006</c:v>
                </c:pt>
                <c:pt idx="1148">
                  <c:v>74.686745000000002</c:v>
                </c:pt>
                <c:pt idx="1149">
                  <c:v>74.927464000000001</c:v>
                </c:pt>
                <c:pt idx="1150">
                  <c:v>75.157571000000004</c:v>
                </c:pt>
                <c:pt idx="1151">
                  <c:v>75.361384999999999</c:v>
                </c:pt>
                <c:pt idx="1152">
                  <c:v>75.533311999999995</c:v>
                </c:pt>
                <c:pt idx="1153">
                  <c:v>75.676897999999994</c:v>
                </c:pt>
                <c:pt idx="1154">
                  <c:v>75.801108999999997</c:v>
                </c:pt>
                <c:pt idx="1155">
                  <c:v>75.917090999999999</c:v>
                </c:pt>
                <c:pt idx="1156">
                  <c:v>76.035217000000003</c:v>
                </c:pt>
                <c:pt idx="1157">
                  <c:v>76.161845999999997</c:v>
                </c:pt>
                <c:pt idx="1158">
                  <c:v>76.296367000000004</c:v>
                </c:pt>
                <c:pt idx="1159">
                  <c:v>76.429038000000006</c:v>
                </c:pt>
                <c:pt idx="1160">
                  <c:v>76.542332999999999</c:v>
                </c:pt>
                <c:pt idx="1161">
                  <c:v>76.620065999999994</c:v>
                </c:pt>
                <c:pt idx="1162">
                  <c:v>76.661135000000002</c:v>
                </c:pt>
                <c:pt idx="1163">
                  <c:v>76.683752999999996</c:v>
                </c:pt>
                <c:pt idx="1164">
                  <c:v>76.710749000000007</c:v>
                </c:pt>
                <c:pt idx="1165">
                  <c:v>76.749752999999998</c:v>
                </c:pt>
                <c:pt idx="1166">
                  <c:v>76.791325999999998</c:v>
                </c:pt>
                <c:pt idx="1167">
                  <c:v>76.826605999999998</c:v>
                </c:pt>
                <c:pt idx="1168">
                  <c:v>76.860116000000005</c:v>
                </c:pt>
                <c:pt idx="1169">
                  <c:v>76.901705000000007</c:v>
                </c:pt>
                <c:pt idx="1170">
                  <c:v>76.952301000000006</c:v>
                </c:pt>
                <c:pt idx="1171">
                  <c:v>77.004497999999998</c:v>
                </c:pt>
                <c:pt idx="1172">
                  <c:v>77.054029</c:v>
                </c:pt>
                <c:pt idx="1173">
                  <c:v>77.102631000000002</c:v>
                </c:pt>
                <c:pt idx="1174">
                  <c:v>77.149562000000003</c:v>
                </c:pt>
                <c:pt idx="1175">
                  <c:v>77.187956999999997</c:v>
                </c:pt>
                <c:pt idx="1176">
                  <c:v>77.212845000000002</c:v>
                </c:pt>
                <c:pt idx="1177">
                  <c:v>77.227997000000002</c:v>
                </c:pt>
                <c:pt idx="1178">
                  <c:v>77.241361999999995</c:v>
                </c:pt>
                <c:pt idx="1179">
                  <c:v>77.257064</c:v>
                </c:pt>
                <c:pt idx="1180">
                  <c:v>77.275260000000003</c:v>
                </c:pt>
                <c:pt idx="1181">
                  <c:v>77.297371999999996</c:v>
                </c:pt>
                <c:pt idx="1182">
                  <c:v>77.327144000000004</c:v>
                </c:pt>
                <c:pt idx="1183">
                  <c:v>77.366361999999995</c:v>
                </c:pt>
                <c:pt idx="1184">
                  <c:v>77.412009999999995</c:v>
                </c:pt>
                <c:pt idx="1185">
                  <c:v>77.458419000000006</c:v>
                </c:pt>
                <c:pt idx="1186">
                  <c:v>77.501340999999996</c:v>
                </c:pt>
                <c:pt idx="1187">
                  <c:v>77.539406</c:v>
                </c:pt>
                <c:pt idx="1188">
                  <c:v>77.572023999999999</c:v>
                </c:pt>
                <c:pt idx="1189">
                  <c:v>77.596801999999997</c:v>
                </c:pt>
                <c:pt idx="1190">
                  <c:v>77.611041</c:v>
                </c:pt>
                <c:pt idx="1191">
                  <c:v>77.617052000000001</c:v>
                </c:pt>
                <c:pt idx="1192">
                  <c:v>77.623633999999996</c:v>
                </c:pt>
                <c:pt idx="1193">
                  <c:v>77.638345999999999</c:v>
                </c:pt>
                <c:pt idx="1194">
                  <c:v>77.658457999999996</c:v>
                </c:pt>
                <c:pt idx="1195">
                  <c:v>77.674452000000002</c:v>
                </c:pt>
                <c:pt idx="1196">
                  <c:v>77.684540999999996</c:v>
                </c:pt>
                <c:pt idx="1197">
                  <c:v>77.700818999999996</c:v>
                </c:pt>
                <c:pt idx="1198">
                  <c:v>77.735207000000003</c:v>
                </c:pt>
                <c:pt idx="1199">
                  <c:v>77.780687</c:v>
                </c:pt>
                <c:pt idx="1200">
                  <c:v>77.813154999999995</c:v>
                </c:pt>
                <c:pt idx="1201">
                  <c:v>77.815085999999994</c:v>
                </c:pt>
                <c:pt idx="1202">
                  <c:v>77.794411999999994</c:v>
                </c:pt>
                <c:pt idx="1203">
                  <c:v>77.776792</c:v>
                </c:pt>
                <c:pt idx="1204">
                  <c:v>77.781588999999997</c:v>
                </c:pt>
                <c:pt idx="1205">
                  <c:v>77.808959000000002</c:v>
                </c:pt>
                <c:pt idx="1206">
                  <c:v>77.847947000000005</c:v>
                </c:pt>
                <c:pt idx="1207">
                  <c:v>77.888654000000002</c:v>
                </c:pt>
                <c:pt idx="1208">
                  <c:v>77.922574999999995</c:v>
                </c:pt>
                <c:pt idx="1209">
                  <c:v>77.938198</c:v>
                </c:pt>
                <c:pt idx="1210">
                  <c:v>77.927477999999994</c:v>
                </c:pt>
                <c:pt idx="1211">
                  <c:v>77.898966999999999</c:v>
                </c:pt>
                <c:pt idx="1212">
                  <c:v>77.876732000000004</c:v>
                </c:pt>
                <c:pt idx="1213">
                  <c:v>77.880374000000003</c:v>
                </c:pt>
                <c:pt idx="1214">
                  <c:v>77.908085999999997</c:v>
                </c:pt>
                <c:pt idx="1215">
                  <c:v>77.941899000000006</c:v>
                </c:pt>
                <c:pt idx="1216">
                  <c:v>77.96566</c:v>
                </c:pt>
                <c:pt idx="1217">
                  <c:v>77.974118000000004</c:v>
                </c:pt>
                <c:pt idx="1218">
                  <c:v>77.969258999999994</c:v>
                </c:pt>
                <c:pt idx="1219">
                  <c:v>77.956733</c:v>
                </c:pt>
                <c:pt idx="1220">
                  <c:v>77.947175999999999</c:v>
                </c:pt>
                <c:pt idx="1221">
                  <c:v>77.953942999999995</c:v>
                </c:pt>
                <c:pt idx="1222">
                  <c:v>77.984139999999996</c:v>
                </c:pt>
                <c:pt idx="1223">
                  <c:v>78.032414000000003</c:v>
                </c:pt>
                <c:pt idx="1224">
                  <c:v>78.083931000000007</c:v>
                </c:pt>
                <c:pt idx="1225">
                  <c:v>78.121251000000001</c:v>
                </c:pt>
                <c:pt idx="1226">
                  <c:v>78.129723999999996</c:v>
                </c:pt>
                <c:pt idx="1227">
                  <c:v>78.103917999999993</c:v>
                </c:pt>
                <c:pt idx="1228">
                  <c:v>78.055648000000005</c:v>
                </c:pt>
                <c:pt idx="1229">
                  <c:v>78.013054999999994</c:v>
                </c:pt>
                <c:pt idx="1230">
                  <c:v>78.003300999999993</c:v>
                </c:pt>
                <c:pt idx="1231">
                  <c:v>78.030783999999997</c:v>
                </c:pt>
                <c:pt idx="1232">
                  <c:v>78.073340999999999</c:v>
                </c:pt>
                <c:pt idx="1233">
                  <c:v>78.102934000000005</c:v>
                </c:pt>
                <c:pt idx="1234">
                  <c:v>78.110162000000003</c:v>
                </c:pt>
                <c:pt idx="1235">
                  <c:v>78.107354000000001</c:v>
                </c:pt>
                <c:pt idx="1236">
                  <c:v>78.109371999999993</c:v>
                </c:pt>
                <c:pt idx="1237">
                  <c:v>78.117334999999997</c:v>
                </c:pt>
                <c:pt idx="1238">
                  <c:v>78.124391000000003</c:v>
                </c:pt>
                <c:pt idx="1239">
                  <c:v>78.132226000000003</c:v>
                </c:pt>
                <c:pt idx="1240">
                  <c:v>78.152424999999994</c:v>
                </c:pt>
                <c:pt idx="1241">
                  <c:v>78.189158000000006</c:v>
                </c:pt>
                <c:pt idx="1242">
                  <c:v>78.228097000000005</c:v>
                </c:pt>
                <c:pt idx="1243">
                  <c:v>78.249356000000006</c:v>
                </c:pt>
                <c:pt idx="1244">
                  <c:v>78.248628999999994</c:v>
                </c:pt>
                <c:pt idx="1245">
                  <c:v>78.239192000000003</c:v>
                </c:pt>
                <c:pt idx="1246">
                  <c:v>78.234289000000004</c:v>
                </c:pt>
                <c:pt idx="1247">
                  <c:v>78.234362000000004</c:v>
                </c:pt>
                <c:pt idx="1248">
                  <c:v>78.232731000000001</c:v>
                </c:pt>
                <c:pt idx="1249">
                  <c:v>78.227016000000006</c:v>
                </c:pt>
                <c:pt idx="1250">
                  <c:v>78.220297000000002</c:v>
                </c:pt>
                <c:pt idx="1251">
                  <c:v>78.214641</c:v>
                </c:pt>
                <c:pt idx="1252">
                  <c:v>78.209387000000007</c:v>
                </c:pt>
                <c:pt idx="1253">
                  <c:v>78.206057000000001</c:v>
                </c:pt>
                <c:pt idx="1254">
                  <c:v>78.210053000000002</c:v>
                </c:pt>
                <c:pt idx="1255">
                  <c:v>78.223934</c:v>
                </c:pt>
                <c:pt idx="1256">
                  <c:v>78.240123999999994</c:v>
                </c:pt>
                <c:pt idx="1257">
                  <c:v>78.244718000000006</c:v>
                </c:pt>
                <c:pt idx="1258">
                  <c:v>78.231762000000003</c:v>
                </c:pt>
                <c:pt idx="1259">
                  <c:v>78.212407999999996</c:v>
                </c:pt>
                <c:pt idx="1260">
                  <c:v>78.205624999999998</c:v>
                </c:pt>
                <c:pt idx="1261">
                  <c:v>78.218222999999995</c:v>
                </c:pt>
                <c:pt idx="1262">
                  <c:v>78.237691999999996</c:v>
                </c:pt>
                <c:pt idx="1263">
                  <c:v>78.247163</c:v>
                </c:pt>
                <c:pt idx="1264">
                  <c:v>78.244485999999995</c:v>
                </c:pt>
                <c:pt idx="1265">
                  <c:v>78.242384000000001</c:v>
                </c:pt>
                <c:pt idx="1266">
                  <c:v>78.251678999999996</c:v>
                </c:pt>
                <c:pt idx="1267">
                  <c:v>78.270168999999996</c:v>
                </c:pt>
                <c:pt idx="1268">
                  <c:v>78.288966000000002</c:v>
                </c:pt>
                <c:pt idx="1269">
                  <c:v>78.305150999999995</c:v>
                </c:pt>
                <c:pt idx="1270">
                  <c:v>78.324082000000004</c:v>
                </c:pt>
                <c:pt idx="1271">
                  <c:v>78.350032999999996</c:v>
                </c:pt>
                <c:pt idx="1272">
                  <c:v>78.377384000000006</c:v>
                </c:pt>
                <c:pt idx="1273">
                  <c:v>78.392923999999994</c:v>
                </c:pt>
                <c:pt idx="1274">
                  <c:v>78.387703000000002</c:v>
                </c:pt>
                <c:pt idx="1275">
                  <c:v>78.366196000000002</c:v>
                </c:pt>
                <c:pt idx="1276">
                  <c:v>78.342896999999994</c:v>
                </c:pt>
                <c:pt idx="1277">
                  <c:v>78.330027999999999</c:v>
                </c:pt>
                <c:pt idx="1278">
                  <c:v>78.329836</c:v>
                </c:pt>
                <c:pt idx="1279">
                  <c:v>78.337492999999995</c:v>
                </c:pt>
                <c:pt idx="1280">
                  <c:v>78.347199000000003</c:v>
                </c:pt>
                <c:pt idx="1281">
                  <c:v>78.354228000000006</c:v>
                </c:pt>
                <c:pt idx="1282">
                  <c:v>78.355491999999998</c:v>
                </c:pt>
                <c:pt idx="1283">
                  <c:v>78.351995000000002</c:v>
                </c:pt>
                <c:pt idx="1284">
                  <c:v>78.348876000000004</c:v>
                </c:pt>
                <c:pt idx="1285">
                  <c:v>78.350452000000004</c:v>
                </c:pt>
                <c:pt idx="1286">
                  <c:v>78.357062999999997</c:v>
                </c:pt>
                <c:pt idx="1287">
                  <c:v>78.368054000000001</c:v>
                </c:pt>
                <c:pt idx="1288">
                  <c:v>78.383510000000001</c:v>
                </c:pt>
                <c:pt idx="1289">
                  <c:v>78.399927000000005</c:v>
                </c:pt>
                <c:pt idx="1290">
                  <c:v>78.409368999999998</c:v>
                </c:pt>
                <c:pt idx="1291">
                  <c:v>78.408659</c:v>
                </c:pt>
                <c:pt idx="1292">
                  <c:v>78.405319000000006</c:v>
                </c:pt>
                <c:pt idx="1293">
                  <c:v>78.407258999999996</c:v>
                </c:pt>
                <c:pt idx="1294">
                  <c:v>78.409951000000007</c:v>
                </c:pt>
                <c:pt idx="1295">
                  <c:v>78.403115999999997</c:v>
                </c:pt>
                <c:pt idx="1296">
                  <c:v>78.389578</c:v>
                </c:pt>
                <c:pt idx="1297">
                  <c:v>78.387034</c:v>
                </c:pt>
                <c:pt idx="1298">
                  <c:v>78.407584999999997</c:v>
                </c:pt>
                <c:pt idx="1299">
                  <c:v>78.442959000000002</c:v>
                </c:pt>
                <c:pt idx="1300">
                  <c:v>78.473996</c:v>
                </c:pt>
                <c:pt idx="1301">
                  <c:v>78.488821999999999</c:v>
                </c:pt>
                <c:pt idx="1302">
                  <c:v>78.487450999999993</c:v>
                </c:pt>
                <c:pt idx="1303">
                  <c:v>78.474519000000001</c:v>
                </c:pt>
                <c:pt idx="1304">
                  <c:v>78.454766000000006</c:v>
                </c:pt>
                <c:pt idx="1305">
                  <c:v>78.433840000000004</c:v>
                </c:pt>
                <c:pt idx="1306">
                  <c:v>78.417580000000001</c:v>
                </c:pt>
                <c:pt idx="1307">
                  <c:v>78.408991</c:v>
                </c:pt>
                <c:pt idx="1308">
                  <c:v>78.407183000000003</c:v>
                </c:pt>
                <c:pt idx="1309">
                  <c:v>78.408690000000007</c:v>
                </c:pt>
                <c:pt idx="1310">
                  <c:v>78.409512000000007</c:v>
                </c:pt>
                <c:pt idx="1311">
                  <c:v>78.408387000000005</c:v>
                </c:pt>
                <c:pt idx="1312">
                  <c:v>78.409177999999997</c:v>
                </c:pt>
                <c:pt idx="1313">
                  <c:v>78.417085999999998</c:v>
                </c:pt>
                <c:pt idx="1314">
                  <c:v>78.430627999999999</c:v>
                </c:pt>
                <c:pt idx="1315">
                  <c:v>78.440392000000003</c:v>
                </c:pt>
                <c:pt idx="1316">
                  <c:v>78.438547</c:v>
                </c:pt>
                <c:pt idx="1317">
                  <c:v>78.427819999999997</c:v>
                </c:pt>
                <c:pt idx="1318">
                  <c:v>78.418481</c:v>
                </c:pt>
                <c:pt idx="1319">
                  <c:v>78.417828999999998</c:v>
                </c:pt>
                <c:pt idx="1320">
                  <c:v>78.424693000000005</c:v>
                </c:pt>
                <c:pt idx="1321">
                  <c:v>78.432699999999997</c:v>
                </c:pt>
                <c:pt idx="1322">
                  <c:v>78.435912000000002</c:v>
                </c:pt>
                <c:pt idx="1323">
                  <c:v>78.431426999999999</c:v>
                </c:pt>
                <c:pt idx="1324">
                  <c:v>78.419241999999997</c:v>
                </c:pt>
                <c:pt idx="1325">
                  <c:v>78.401735000000002</c:v>
                </c:pt>
                <c:pt idx="1326">
                  <c:v>78.383762000000004</c:v>
                </c:pt>
                <c:pt idx="1327">
                  <c:v>78.371838999999994</c:v>
                </c:pt>
                <c:pt idx="1328">
                  <c:v>78.370223999999993</c:v>
                </c:pt>
                <c:pt idx="1329">
                  <c:v>78.375896999999995</c:v>
                </c:pt>
                <c:pt idx="1330">
                  <c:v>78.379233999999997</c:v>
                </c:pt>
                <c:pt idx="1331">
                  <c:v>78.372508999999994</c:v>
                </c:pt>
                <c:pt idx="1332">
                  <c:v>78.357213999999999</c:v>
                </c:pt>
                <c:pt idx="1333">
                  <c:v>78.340890999999999</c:v>
                </c:pt>
                <c:pt idx="1334">
                  <c:v>78.328203000000002</c:v>
                </c:pt>
                <c:pt idx="1335">
                  <c:v>78.318507999999994</c:v>
                </c:pt>
                <c:pt idx="1336">
                  <c:v>78.311412000000004</c:v>
                </c:pt>
                <c:pt idx="1337">
                  <c:v>78.310496000000001</c:v>
                </c:pt>
                <c:pt idx="1338">
                  <c:v>78.320414999999997</c:v>
                </c:pt>
                <c:pt idx="1339">
                  <c:v>78.342106999999999</c:v>
                </c:pt>
                <c:pt idx="1340">
                  <c:v>78.370293000000004</c:v>
                </c:pt>
                <c:pt idx="1341">
                  <c:v>78.393828999999997</c:v>
                </c:pt>
                <c:pt idx="1342">
                  <c:v>78.401489999999995</c:v>
                </c:pt>
                <c:pt idx="1343">
                  <c:v>78.392443</c:v>
                </c:pt>
                <c:pt idx="1344">
                  <c:v>78.379369999999994</c:v>
                </c:pt>
                <c:pt idx="1345">
                  <c:v>78.374955999999997</c:v>
                </c:pt>
                <c:pt idx="1346">
                  <c:v>78.375764000000004</c:v>
                </c:pt>
                <c:pt idx="1347">
                  <c:v>78.366595000000004</c:v>
                </c:pt>
                <c:pt idx="1348">
                  <c:v>78.341425000000001</c:v>
                </c:pt>
                <c:pt idx="1349">
                  <c:v>78.312275</c:v>
                </c:pt>
                <c:pt idx="1350">
                  <c:v>78.294713999999999</c:v>
                </c:pt>
                <c:pt idx="1351">
                  <c:v>78.291948000000005</c:v>
                </c:pt>
                <c:pt idx="1352">
                  <c:v>78.296616999999998</c:v>
                </c:pt>
                <c:pt idx="1353">
                  <c:v>78.300563999999994</c:v>
                </c:pt>
                <c:pt idx="1354">
                  <c:v>78.297692999999995</c:v>
                </c:pt>
                <c:pt idx="1355">
                  <c:v>78.284555999999995</c:v>
                </c:pt>
                <c:pt idx="1356">
                  <c:v>78.265946999999997</c:v>
                </c:pt>
                <c:pt idx="1357">
                  <c:v>78.255374000000003</c:v>
                </c:pt>
                <c:pt idx="1358">
                  <c:v>78.262467000000001</c:v>
                </c:pt>
                <c:pt idx="1359">
                  <c:v>78.282466999999997</c:v>
                </c:pt>
                <c:pt idx="1360">
                  <c:v>78.303312000000005</c:v>
                </c:pt>
                <c:pt idx="1361">
                  <c:v>78.318532000000005</c:v>
                </c:pt>
                <c:pt idx="1362">
                  <c:v>78.326554000000002</c:v>
                </c:pt>
                <c:pt idx="1363">
                  <c:v>78.322951000000003</c:v>
                </c:pt>
                <c:pt idx="1364">
                  <c:v>78.304132999999993</c:v>
                </c:pt>
                <c:pt idx="1365">
                  <c:v>78.276691</c:v>
                </c:pt>
                <c:pt idx="1366">
                  <c:v>78.252063000000007</c:v>
                </c:pt>
                <c:pt idx="1367">
                  <c:v>78.230951000000005</c:v>
                </c:pt>
                <c:pt idx="1368">
                  <c:v>78.203051000000002</c:v>
                </c:pt>
                <c:pt idx="1369">
                  <c:v>78.165232000000003</c:v>
                </c:pt>
                <c:pt idx="1370">
                  <c:v>78.131084999999999</c:v>
                </c:pt>
                <c:pt idx="1371">
                  <c:v>78.117012000000003</c:v>
                </c:pt>
                <c:pt idx="1372">
                  <c:v>78.124159000000006</c:v>
                </c:pt>
                <c:pt idx="1373">
                  <c:v>78.138874000000001</c:v>
                </c:pt>
                <c:pt idx="1374">
                  <c:v>78.146726999999998</c:v>
                </c:pt>
                <c:pt idx="1375">
                  <c:v>78.141741999999994</c:v>
                </c:pt>
                <c:pt idx="1376">
                  <c:v>78.126005000000006</c:v>
                </c:pt>
                <c:pt idx="1377">
                  <c:v>78.105669000000006</c:v>
                </c:pt>
                <c:pt idx="1378">
                  <c:v>78.086017999999996</c:v>
                </c:pt>
                <c:pt idx="1379">
                  <c:v>78.067010999999994</c:v>
                </c:pt>
                <c:pt idx="1380">
                  <c:v>78.045070999999993</c:v>
                </c:pt>
                <c:pt idx="1381">
                  <c:v>78.021321999999998</c:v>
                </c:pt>
                <c:pt idx="1382">
                  <c:v>78.004504999999995</c:v>
                </c:pt>
                <c:pt idx="1383">
                  <c:v>78.001427000000007</c:v>
                </c:pt>
                <c:pt idx="1384">
                  <c:v>78.007197000000005</c:v>
                </c:pt>
                <c:pt idx="1385">
                  <c:v>78.010619000000005</c:v>
                </c:pt>
                <c:pt idx="1386">
                  <c:v>78.008645999999999</c:v>
                </c:pt>
                <c:pt idx="1387">
                  <c:v>78.009681</c:v>
                </c:pt>
                <c:pt idx="1388">
                  <c:v>78.020844999999994</c:v>
                </c:pt>
                <c:pt idx="1389">
                  <c:v>78.036676</c:v>
                </c:pt>
                <c:pt idx="1390">
                  <c:v>78.043822000000006</c:v>
                </c:pt>
                <c:pt idx="1391">
                  <c:v>78.034497000000002</c:v>
                </c:pt>
                <c:pt idx="1392">
                  <c:v>78.012690000000006</c:v>
                </c:pt>
                <c:pt idx="1393">
                  <c:v>77.989362999999997</c:v>
                </c:pt>
                <c:pt idx="1394">
                  <c:v>77.975003000000001</c:v>
                </c:pt>
                <c:pt idx="1395">
                  <c:v>77.975258999999994</c:v>
                </c:pt>
                <c:pt idx="1396">
                  <c:v>77.988320999999999</c:v>
                </c:pt>
                <c:pt idx="1397">
                  <c:v>78.004424999999998</c:v>
                </c:pt>
                <c:pt idx="1398">
                  <c:v>78.011240999999998</c:v>
                </c:pt>
                <c:pt idx="1399">
                  <c:v>78.003234000000006</c:v>
                </c:pt>
                <c:pt idx="1400">
                  <c:v>77.985557</c:v>
                </c:pt>
                <c:pt idx="1401">
                  <c:v>77.967422999999997</c:v>
                </c:pt>
                <c:pt idx="1402">
                  <c:v>77.952455</c:v>
                </c:pt>
                <c:pt idx="1403">
                  <c:v>77.936892999999998</c:v>
                </c:pt>
                <c:pt idx="1404">
                  <c:v>77.916365999999996</c:v>
                </c:pt>
                <c:pt idx="1405">
                  <c:v>77.892801000000006</c:v>
                </c:pt>
                <c:pt idx="1406">
                  <c:v>77.874791999999999</c:v>
                </c:pt>
                <c:pt idx="1407">
                  <c:v>77.871701000000002</c:v>
                </c:pt>
                <c:pt idx="1408">
                  <c:v>77.886024000000006</c:v>
                </c:pt>
                <c:pt idx="1409">
                  <c:v>77.909598000000003</c:v>
                </c:pt>
                <c:pt idx="1410">
                  <c:v>77.927413999999999</c:v>
                </c:pt>
                <c:pt idx="1411">
                  <c:v>77.926956000000004</c:v>
                </c:pt>
                <c:pt idx="1412">
                  <c:v>77.906163000000006</c:v>
                </c:pt>
                <c:pt idx="1413">
                  <c:v>77.875229000000004</c:v>
                </c:pt>
                <c:pt idx="1414">
                  <c:v>77.852393000000006</c:v>
                </c:pt>
                <c:pt idx="1415">
                  <c:v>77.854204999999993</c:v>
                </c:pt>
                <c:pt idx="1416">
                  <c:v>77.882112000000006</c:v>
                </c:pt>
                <c:pt idx="1417">
                  <c:v>77.916278000000005</c:v>
                </c:pt>
                <c:pt idx="1418">
                  <c:v>77.929261999999994</c:v>
                </c:pt>
                <c:pt idx="1419">
                  <c:v>77.911744999999996</c:v>
                </c:pt>
                <c:pt idx="1420">
                  <c:v>77.881924999999995</c:v>
                </c:pt>
                <c:pt idx="1421">
                  <c:v>77.864951000000005</c:v>
                </c:pt>
                <c:pt idx="1422">
                  <c:v>77.866587999999993</c:v>
                </c:pt>
                <c:pt idx="1423">
                  <c:v>77.872299999999996</c:v>
                </c:pt>
                <c:pt idx="1424">
                  <c:v>77.868250000000003</c:v>
                </c:pt>
                <c:pt idx="1425">
                  <c:v>77.855070999999995</c:v>
                </c:pt>
                <c:pt idx="1426">
                  <c:v>77.842133000000004</c:v>
                </c:pt>
                <c:pt idx="1427">
                  <c:v>77.836547999999993</c:v>
                </c:pt>
                <c:pt idx="1428">
                  <c:v>77.838990999999993</c:v>
                </c:pt>
                <c:pt idx="1429">
                  <c:v>77.843519999999998</c:v>
                </c:pt>
                <c:pt idx="1430">
                  <c:v>77.839950000000002</c:v>
                </c:pt>
                <c:pt idx="1431">
                  <c:v>77.822839000000002</c:v>
                </c:pt>
                <c:pt idx="1432">
                  <c:v>77.800239000000005</c:v>
                </c:pt>
                <c:pt idx="1433">
                  <c:v>77.787729999999996</c:v>
                </c:pt>
                <c:pt idx="1434">
                  <c:v>77.791520000000006</c:v>
                </c:pt>
                <c:pt idx="1435">
                  <c:v>77.802366000000006</c:v>
                </c:pt>
                <c:pt idx="1436">
                  <c:v>77.807373999999996</c:v>
                </c:pt>
                <c:pt idx="1437">
                  <c:v>77.801511000000005</c:v>
                </c:pt>
                <c:pt idx="1438">
                  <c:v>77.785498000000004</c:v>
                </c:pt>
                <c:pt idx="1439">
                  <c:v>77.760130000000004</c:v>
                </c:pt>
                <c:pt idx="1440">
                  <c:v>77.728418000000005</c:v>
                </c:pt>
                <c:pt idx="1441">
                  <c:v>77.698593000000002</c:v>
                </c:pt>
                <c:pt idx="1442">
                  <c:v>77.678685000000002</c:v>
                </c:pt>
                <c:pt idx="1443">
                  <c:v>77.668982999999997</c:v>
                </c:pt>
                <c:pt idx="1444">
                  <c:v>77.662156999999993</c:v>
                </c:pt>
                <c:pt idx="1445">
                  <c:v>77.649136999999996</c:v>
                </c:pt>
                <c:pt idx="1446">
                  <c:v>77.625193999999993</c:v>
                </c:pt>
                <c:pt idx="1447">
                  <c:v>77.596005000000005</c:v>
                </c:pt>
                <c:pt idx="1448">
                  <c:v>77.579470999999998</c:v>
                </c:pt>
                <c:pt idx="1449">
                  <c:v>77.594166999999999</c:v>
                </c:pt>
                <c:pt idx="1450">
                  <c:v>77.640382000000002</c:v>
                </c:pt>
                <c:pt idx="1451">
                  <c:v>77.69623</c:v>
                </c:pt>
                <c:pt idx="1452">
                  <c:v>77.735498000000007</c:v>
                </c:pt>
                <c:pt idx="1453">
                  <c:v>77.743921999999998</c:v>
                </c:pt>
                <c:pt idx="1454">
                  <c:v>77.716610000000003</c:v>
                </c:pt>
                <c:pt idx="1455">
                  <c:v>77.653471999999994</c:v>
                </c:pt>
                <c:pt idx="1456">
                  <c:v>77.570046000000005</c:v>
                </c:pt>
                <c:pt idx="1457">
                  <c:v>77.503686000000002</c:v>
                </c:pt>
                <c:pt idx="1458">
                  <c:v>77.488958999999994</c:v>
                </c:pt>
                <c:pt idx="1459">
                  <c:v>77.521968000000001</c:v>
                </c:pt>
                <c:pt idx="1460">
                  <c:v>77.560658000000004</c:v>
                </c:pt>
                <c:pt idx="1461">
                  <c:v>77.567229999999995</c:v>
                </c:pt>
                <c:pt idx="1462">
                  <c:v>77.543626000000003</c:v>
                </c:pt>
                <c:pt idx="1463">
                  <c:v>77.520897000000005</c:v>
                </c:pt>
                <c:pt idx="1464">
                  <c:v>77.521311999999995</c:v>
                </c:pt>
                <c:pt idx="1465">
                  <c:v>77.538433999999995</c:v>
                </c:pt>
                <c:pt idx="1466">
                  <c:v>77.550786000000002</c:v>
                </c:pt>
                <c:pt idx="1467">
                  <c:v>77.546619000000007</c:v>
                </c:pt>
                <c:pt idx="1468">
                  <c:v>77.532347000000001</c:v>
                </c:pt>
                <c:pt idx="1469">
                  <c:v>77.519720000000007</c:v>
                </c:pt>
                <c:pt idx="1470">
                  <c:v>77.509962000000002</c:v>
                </c:pt>
                <c:pt idx="1471">
                  <c:v>77.495168000000007</c:v>
                </c:pt>
                <c:pt idx="1472">
                  <c:v>77.474744000000001</c:v>
                </c:pt>
                <c:pt idx="1473">
                  <c:v>77.462368999999995</c:v>
                </c:pt>
                <c:pt idx="1474">
                  <c:v>77.470584000000002</c:v>
                </c:pt>
                <c:pt idx="1475">
                  <c:v>77.494829999999993</c:v>
                </c:pt>
                <c:pt idx="1476">
                  <c:v>77.522724999999994</c:v>
                </c:pt>
                <c:pt idx="1477">
                  <c:v>77.554817</c:v>
                </c:pt>
                <c:pt idx="1478">
                  <c:v>77.601060000000004</c:v>
                </c:pt>
                <c:pt idx="1479">
                  <c:v>77.654421999999997</c:v>
                </c:pt>
                <c:pt idx="1480">
                  <c:v>77.683966999999996</c:v>
                </c:pt>
                <c:pt idx="1481">
                  <c:v>77.664586</c:v>
                </c:pt>
                <c:pt idx="1482">
                  <c:v>77.605076999999994</c:v>
                </c:pt>
                <c:pt idx="1483">
                  <c:v>77.538089999999997</c:v>
                </c:pt>
                <c:pt idx="1484">
                  <c:v>77.489108999999999</c:v>
                </c:pt>
                <c:pt idx="1485">
                  <c:v>77.461665999999994</c:v>
                </c:pt>
                <c:pt idx="1486">
                  <c:v>77.441818999999995</c:v>
                </c:pt>
                <c:pt idx="1487">
                  <c:v>77.405353000000005</c:v>
                </c:pt>
                <c:pt idx="1488">
                  <c:v>77.332435000000004</c:v>
                </c:pt>
                <c:pt idx="1489">
                  <c:v>77.234483999999995</c:v>
                </c:pt>
                <c:pt idx="1490">
                  <c:v>77.160015000000001</c:v>
                </c:pt>
                <c:pt idx="1491">
                  <c:v>77.150989999999993</c:v>
                </c:pt>
                <c:pt idx="1492">
                  <c:v>77.192421999999993</c:v>
                </c:pt>
                <c:pt idx="1493">
                  <c:v>77.227208000000005</c:v>
                </c:pt>
                <c:pt idx="1494">
                  <c:v>77.226642999999996</c:v>
                </c:pt>
                <c:pt idx="1495">
                  <c:v>77.223022</c:v>
                </c:pt>
                <c:pt idx="1496">
                  <c:v>77.260137</c:v>
                </c:pt>
                <c:pt idx="1497">
                  <c:v>77.334185000000005</c:v>
                </c:pt>
                <c:pt idx="1498">
                  <c:v>77.403555999999995</c:v>
                </c:pt>
                <c:pt idx="1499">
                  <c:v>77.440893000000003</c:v>
                </c:pt>
                <c:pt idx="1500">
                  <c:v>77.449195000000003</c:v>
                </c:pt>
                <c:pt idx="1501">
                  <c:v>77.432595000000006</c:v>
                </c:pt>
                <c:pt idx="1502">
                  <c:v>77.381780000000006</c:v>
                </c:pt>
                <c:pt idx="1503">
                  <c:v>77.297638000000006</c:v>
                </c:pt>
                <c:pt idx="1504">
                  <c:v>77.208376000000001</c:v>
                </c:pt>
                <c:pt idx="1505">
                  <c:v>77.147081999999997</c:v>
                </c:pt>
                <c:pt idx="1506">
                  <c:v>77.119325000000003</c:v>
                </c:pt>
                <c:pt idx="1507">
                  <c:v>77.103223999999997</c:v>
                </c:pt>
                <c:pt idx="1508">
                  <c:v>77.079224999999994</c:v>
                </c:pt>
                <c:pt idx="1509">
                  <c:v>77.054023000000001</c:v>
                </c:pt>
                <c:pt idx="1510">
                  <c:v>77.053201000000001</c:v>
                </c:pt>
                <c:pt idx="1511">
                  <c:v>77.087455000000006</c:v>
                </c:pt>
                <c:pt idx="1512">
                  <c:v>77.124663999999996</c:v>
                </c:pt>
                <c:pt idx="1513">
                  <c:v>77.105198000000001</c:v>
                </c:pt>
                <c:pt idx="1514">
                  <c:v>76.99915</c:v>
                </c:pt>
                <c:pt idx="1515">
                  <c:v>76.846924000000001</c:v>
                </c:pt>
                <c:pt idx="1516">
                  <c:v>76.728727000000006</c:v>
                </c:pt>
                <c:pt idx="1517">
                  <c:v>76.691821000000004</c:v>
                </c:pt>
                <c:pt idx="1518">
                  <c:v>76.719220000000007</c:v>
                </c:pt>
                <c:pt idx="1519">
                  <c:v>76.768496999999996</c:v>
                </c:pt>
                <c:pt idx="1520">
                  <c:v>76.821472999999997</c:v>
                </c:pt>
                <c:pt idx="1521">
                  <c:v>76.885756999999998</c:v>
                </c:pt>
                <c:pt idx="1522">
                  <c:v>76.963511999999994</c:v>
                </c:pt>
                <c:pt idx="1523">
                  <c:v>77.038302000000002</c:v>
                </c:pt>
                <c:pt idx="1524">
                  <c:v>77.090377000000004</c:v>
                </c:pt>
                <c:pt idx="1525">
                  <c:v>77.111552000000003</c:v>
                </c:pt>
                <c:pt idx="1526">
                  <c:v>77.105017000000004</c:v>
                </c:pt>
                <c:pt idx="1527">
                  <c:v>77.081142</c:v>
                </c:pt>
                <c:pt idx="1528">
                  <c:v>77.055007000000003</c:v>
                </c:pt>
                <c:pt idx="1529">
                  <c:v>77.038562999999996</c:v>
                </c:pt>
                <c:pt idx="1530">
                  <c:v>77.029482000000002</c:v>
                </c:pt>
                <c:pt idx="1531">
                  <c:v>77.010813999999996</c:v>
                </c:pt>
                <c:pt idx="1532">
                  <c:v>76.966228000000001</c:v>
                </c:pt>
                <c:pt idx="1533">
                  <c:v>76.897566999999995</c:v>
                </c:pt>
                <c:pt idx="1534">
                  <c:v>76.827388999999997</c:v>
                </c:pt>
                <c:pt idx="1535">
                  <c:v>76.782214999999994</c:v>
                </c:pt>
                <c:pt idx="1536">
                  <c:v>76.771150000000006</c:v>
                </c:pt>
                <c:pt idx="1537">
                  <c:v>76.781802999999996</c:v>
                </c:pt>
                <c:pt idx="1538">
                  <c:v>76.797101999999995</c:v>
                </c:pt>
                <c:pt idx="1539">
                  <c:v>76.809909000000005</c:v>
                </c:pt>
                <c:pt idx="1540">
                  <c:v>76.817424000000003</c:v>
                </c:pt>
                <c:pt idx="1541">
                  <c:v>76.811060999999995</c:v>
                </c:pt>
                <c:pt idx="1542">
                  <c:v>76.784750000000003</c:v>
                </c:pt>
                <c:pt idx="1543">
                  <c:v>76.748940000000005</c:v>
                </c:pt>
                <c:pt idx="1544">
                  <c:v>76.720549000000005</c:v>
                </c:pt>
                <c:pt idx="1545">
                  <c:v>76.698695999999998</c:v>
                </c:pt>
                <c:pt idx="1546">
                  <c:v>76.666650000000004</c:v>
                </c:pt>
                <c:pt idx="1547">
                  <c:v>76.621003999999999</c:v>
                </c:pt>
                <c:pt idx="1548">
                  <c:v>76.581230000000005</c:v>
                </c:pt>
                <c:pt idx="1549">
                  <c:v>76.562216000000006</c:v>
                </c:pt>
                <c:pt idx="1550">
                  <c:v>76.554499000000007</c:v>
                </c:pt>
                <c:pt idx="1551">
                  <c:v>76.544008000000005</c:v>
                </c:pt>
                <c:pt idx="1552">
                  <c:v>76.536136999999997</c:v>
                </c:pt>
                <c:pt idx="1553">
                  <c:v>76.544027999999997</c:v>
                </c:pt>
                <c:pt idx="1554">
                  <c:v>76.564577999999997</c:v>
                </c:pt>
                <c:pt idx="1555">
                  <c:v>76.584732000000002</c:v>
                </c:pt>
                <c:pt idx="1556">
                  <c:v>76.604648999999995</c:v>
                </c:pt>
                <c:pt idx="1557">
                  <c:v>76.634962999999999</c:v>
                </c:pt>
                <c:pt idx="1558">
                  <c:v>76.672977000000003</c:v>
                </c:pt>
                <c:pt idx="1559">
                  <c:v>76.699786000000003</c:v>
                </c:pt>
                <c:pt idx="1560">
                  <c:v>76.702993000000006</c:v>
                </c:pt>
                <c:pt idx="1561">
                  <c:v>76.687130999999994</c:v>
                </c:pt>
                <c:pt idx="1562">
                  <c:v>76.658229000000006</c:v>
                </c:pt>
                <c:pt idx="1563">
                  <c:v>76.612727000000007</c:v>
                </c:pt>
                <c:pt idx="1564">
                  <c:v>76.549193000000002</c:v>
                </c:pt>
                <c:pt idx="1565">
                  <c:v>76.481986000000006</c:v>
                </c:pt>
                <c:pt idx="1566">
                  <c:v>76.435063</c:v>
                </c:pt>
                <c:pt idx="1567">
                  <c:v>76.423287000000002</c:v>
                </c:pt>
                <c:pt idx="1568">
                  <c:v>76.440723000000006</c:v>
                </c:pt>
                <c:pt idx="1569">
                  <c:v>76.465422000000004</c:v>
                </c:pt>
                <c:pt idx="1570">
                  <c:v>76.477728999999997</c:v>
                </c:pt>
                <c:pt idx="1571">
                  <c:v>76.477080999999998</c:v>
                </c:pt>
                <c:pt idx="1572">
                  <c:v>76.477923000000004</c:v>
                </c:pt>
                <c:pt idx="1573">
                  <c:v>76.487252999999995</c:v>
                </c:pt>
                <c:pt idx="1574">
                  <c:v>76.494776999999999</c:v>
                </c:pt>
                <c:pt idx="1575">
                  <c:v>76.491546999999997</c:v>
                </c:pt>
                <c:pt idx="1576">
                  <c:v>76.486732000000003</c:v>
                </c:pt>
                <c:pt idx="1577">
                  <c:v>76.491448000000005</c:v>
                </c:pt>
                <c:pt idx="1578">
                  <c:v>76.494282999999996</c:v>
                </c:pt>
                <c:pt idx="1579">
                  <c:v>76.473589000000004</c:v>
                </c:pt>
                <c:pt idx="1580">
                  <c:v>76.433394000000007</c:v>
                </c:pt>
                <c:pt idx="1581">
                  <c:v>76.405226999999996</c:v>
                </c:pt>
                <c:pt idx="1582">
                  <c:v>76.406496000000004</c:v>
                </c:pt>
                <c:pt idx="1583">
                  <c:v>76.414805000000001</c:v>
                </c:pt>
                <c:pt idx="1584">
                  <c:v>76.396494000000004</c:v>
                </c:pt>
                <c:pt idx="1585">
                  <c:v>76.349947</c:v>
                </c:pt>
                <c:pt idx="1586">
                  <c:v>76.306873999999993</c:v>
                </c:pt>
                <c:pt idx="1587">
                  <c:v>76.295773999999994</c:v>
                </c:pt>
                <c:pt idx="1588">
                  <c:v>76.315835000000007</c:v>
                </c:pt>
                <c:pt idx="1589">
                  <c:v>76.344686999999993</c:v>
                </c:pt>
                <c:pt idx="1590">
                  <c:v>76.361358999999993</c:v>
                </c:pt>
                <c:pt idx="1591">
                  <c:v>76.359436000000002</c:v>
                </c:pt>
                <c:pt idx="1592">
                  <c:v>76.345123999999998</c:v>
                </c:pt>
                <c:pt idx="1593">
                  <c:v>76.327782999999997</c:v>
                </c:pt>
                <c:pt idx="1594">
                  <c:v>76.312034999999995</c:v>
                </c:pt>
                <c:pt idx="1595">
                  <c:v>76.297337999999996</c:v>
                </c:pt>
                <c:pt idx="1596">
                  <c:v>76.283064999999993</c:v>
                </c:pt>
                <c:pt idx="1597">
                  <c:v>76.271412999999995</c:v>
                </c:pt>
                <c:pt idx="1598">
                  <c:v>76.265174999999999</c:v>
                </c:pt>
                <c:pt idx="1599">
                  <c:v>76.265264000000002</c:v>
                </c:pt>
                <c:pt idx="1600">
                  <c:v>76.271476000000007</c:v>
                </c:pt>
                <c:pt idx="1601">
                  <c:v>76.283698000000001</c:v>
                </c:pt>
                <c:pt idx="1602">
                  <c:v>76.300897000000006</c:v>
                </c:pt>
                <c:pt idx="1603">
                  <c:v>76.319878000000003</c:v>
                </c:pt>
                <c:pt idx="1604">
                  <c:v>76.336149000000006</c:v>
                </c:pt>
                <c:pt idx="1605">
                  <c:v>76.346646000000007</c:v>
                </c:pt>
                <c:pt idx="1606">
                  <c:v>76.352435</c:v>
                </c:pt>
                <c:pt idx="1607">
                  <c:v>76.357989000000003</c:v>
                </c:pt>
                <c:pt idx="1608">
                  <c:v>76.365660000000005</c:v>
                </c:pt>
                <c:pt idx="1609">
                  <c:v>76.371380000000002</c:v>
                </c:pt>
                <c:pt idx="1610">
                  <c:v>76.369984000000002</c:v>
                </c:pt>
                <c:pt idx="1611">
                  <c:v>76.365334000000004</c:v>
                </c:pt>
                <c:pt idx="1612">
                  <c:v>76.368718000000001</c:v>
                </c:pt>
                <c:pt idx="1613">
                  <c:v>76.384107999999998</c:v>
                </c:pt>
                <c:pt idx="1614">
                  <c:v>76.401650000000004</c:v>
                </c:pt>
                <c:pt idx="1615">
                  <c:v>76.411603999999997</c:v>
                </c:pt>
                <c:pt idx="1616">
                  <c:v>76.418858999999998</c:v>
                </c:pt>
                <c:pt idx="1617">
                  <c:v>76.434790000000007</c:v>
                </c:pt>
                <c:pt idx="1618">
                  <c:v>76.457645999999997</c:v>
                </c:pt>
                <c:pt idx="1619">
                  <c:v>76.472041000000004</c:v>
                </c:pt>
                <c:pt idx="1620">
                  <c:v>76.469876999999997</c:v>
                </c:pt>
                <c:pt idx="1621">
                  <c:v>76.461245000000005</c:v>
                </c:pt>
                <c:pt idx="1622">
                  <c:v>76.460724999999996</c:v>
                </c:pt>
                <c:pt idx="1623">
                  <c:v>76.472643000000005</c:v>
                </c:pt>
                <c:pt idx="1624">
                  <c:v>76.495592000000002</c:v>
                </c:pt>
                <c:pt idx="1625">
                  <c:v>76.530116000000007</c:v>
                </c:pt>
                <c:pt idx="1626">
                  <c:v>76.566135000000003</c:v>
                </c:pt>
                <c:pt idx="1627">
                  <c:v>76.575670000000002</c:v>
                </c:pt>
                <c:pt idx="1628">
                  <c:v>76.543102000000005</c:v>
                </c:pt>
                <c:pt idx="1629">
                  <c:v>76.504818</c:v>
                </c:pt>
                <c:pt idx="1630">
                  <c:v>76.534479000000005</c:v>
                </c:pt>
                <c:pt idx="1631">
                  <c:v>76.665137000000001</c:v>
                </c:pt>
                <c:pt idx="1632">
                  <c:v>76.828068999999999</c:v>
                </c:pt>
                <c:pt idx="1633">
                  <c:v>76.893906999999999</c:v>
                </c:pt>
                <c:pt idx="1634">
                  <c:v>76.795574000000002</c:v>
                </c:pt>
                <c:pt idx="1635">
                  <c:v>76.602232999999998</c:v>
                </c:pt>
                <c:pt idx="1636">
                  <c:v>76.452179999999998</c:v>
                </c:pt>
                <c:pt idx="1637">
                  <c:v>76.431197999999995</c:v>
                </c:pt>
                <c:pt idx="1638">
                  <c:v>76.526781</c:v>
                </c:pt>
                <c:pt idx="1639">
                  <c:v>76.665081999999998</c:v>
                </c:pt>
                <c:pt idx="1640">
                  <c:v>76.783502999999996</c:v>
                </c:pt>
                <c:pt idx="1641">
                  <c:v>76.833950999999999</c:v>
                </c:pt>
                <c:pt idx="1642">
                  <c:v>76.766844000000006</c:v>
                </c:pt>
                <c:pt idx="1643">
                  <c:v>76.592220999999995</c:v>
                </c:pt>
                <c:pt idx="1644">
                  <c:v>76.395188000000005</c:v>
                </c:pt>
                <c:pt idx="1645">
                  <c:v>76.287131000000002</c:v>
                </c:pt>
                <c:pt idx="1646">
                  <c:v>76.313309000000004</c:v>
                </c:pt>
                <c:pt idx="1647">
                  <c:v>76.421295000000001</c:v>
                </c:pt>
                <c:pt idx="1648">
                  <c:v>76.521062000000001</c:v>
                </c:pt>
                <c:pt idx="1649">
                  <c:v>76.545642000000001</c:v>
                </c:pt>
                <c:pt idx="1650">
                  <c:v>76.526478999999995</c:v>
                </c:pt>
                <c:pt idx="1651">
                  <c:v>76.545613000000003</c:v>
                </c:pt>
                <c:pt idx="1652">
                  <c:v>76.653621999999999</c:v>
                </c:pt>
                <c:pt idx="1653">
                  <c:v>76.828408999999994</c:v>
                </c:pt>
                <c:pt idx="1654">
                  <c:v>76.961579</c:v>
                </c:pt>
                <c:pt idx="1655">
                  <c:v>76.977773999999997</c:v>
                </c:pt>
                <c:pt idx="1656">
                  <c:v>76.902129000000002</c:v>
                </c:pt>
                <c:pt idx="1657">
                  <c:v>76.828207000000006</c:v>
                </c:pt>
                <c:pt idx="1658">
                  <c:v>76.786832000000004</c:v>
                </c:pt>
                <c:pt idx="1659">
                  <c:v>76.717928999999998</c:v>
                </c:pt>
                <c:pt idx="1660">
                  <c:v>76.607917</c:v>
                </c:pt>
                <c:pt idx="1661">
                  <c:v>76.50112</c:v>
                </c:pt>
                <c:pt idx="1662">
                  <c:v>76.453896</c:v>
                </c:pt>
                <c:pt idx="1663">
                  <c:v>76.467482000000004</c:v>
                </c:pt>
                <c:pt idx="1664">
                  <c:v>76.511376999999996</c:v>
                </c:pt>
                <c:pt idx="1665">
                  <c:v>76.559377999999995</c:v>
                </c:pt>
                <c:pt idx="1666">
                  <c:v>76.602598999999998</c:v>
                </c:pt>
                <c:pt idx="1667">
                  <c:v>76.625552999999996</c:v>
                </c:pt>
                <c:pt idx="1668">
                  <c:v>76.603395000000006</c:v>
                </c:pt>
                <c:pt idx="1669">
                  <c:v>76.509896999999995</c:v>
                </c:pt>
                <c:pt idx="1670">
                  <c:v>76.373440000000002</c:v>
                </c:pt>
                <c:pt idx="1671">
                  <c:v>76.263272000000001</c:v>
                </c:pt>
                <c:pt idx="1672">
                  <c:v>76.226319000000004</c:v>
                </c:pt>
                <c:pt idx="1673">
                  <c:v>76.263751999999997</c:v>
                </c:pt>
                <c:pt idx="1674">
                  <c:v>76.312203999999994</c:v>
                </c:pt>
                <c:pt idx="1675">
                  <c:v>76.341766000000007</c:v>
                </c:pt>
                <c:pt idx="1676">
                  <c:v>76.344809999999995</c:v>
                </c:pt>
                <c:pt idx="1677">
                  <c:v>76.342335000000006</c:v>
                </c:pt>
                <c:pt idx="1678">
                  <c:v>76.333549000000005</c:v>
                </c:pt>
                <c:pt idx="1679">
                  <c:v>76.304530999999997</c:v>
                </c:pt>
                <c:pt idx="1680">
                  <c:v>76.269009999999994</c:v>
                </c:pt>
                <c:pt idx="1681">
                  <c:v>76.241874999999993</c:v>
                </c:pt>
                <c:pt idx="1682">
                  <c:v>76.227968000000004</c:v>
                </c:pt>
                <c:pt idx="1683">
                  <c:v>76.213560000000001</c:v>
                </c:pt>
                <c:pt idx="1684">
                  <c:v>76.214160000000007</c:v>
                </c:pt>
                <c:pt idx="1685">
                  <c:v>76.257576999999998</c:v>
                </c:pt>
                <c:pt idx="1686">
                  <c:v>76.341678000000002</c:v>
                </c:pt>
                <c:pt idx="1687">
                  <c:v>76.418422000000007</c:v>
                </c:pt>
                <c:pt idx="1688">
                  <c:v>76.439811000000006</c:v>
                </c:pt>
                <c:pt idx="1689">
                  <c:v>76.413043000000002</c:v>
                </c:pt>
                <c:pt idx="1690">
                  <c:v>76.372054000000006</c:v>
                </c:pt>
                <c:pt idx="1691">
                  <c:v>76.337262999999993</c:v>
                </c:pt>
                <c:pt idx="1692">
                  <c:v>76.293604999999999</c:v>
                </c:pt>
                <c:pt idx="1693">
                  <c:v>76.236248000000003</c:v>
                </c:pt>
                <c:pt idx="1694">
                  <c:v>76.178520000000006</c:v>
                </c:pt>
                <c:pt idx="1695">
                  <c:v>76.145048000000003</c:v>
                </c:pt>
                <c:pt idx="1696">
                  <c:v>76.137591999999998</c:v>
                </c:pt>
                <c:pt idx="1697">
                  <c:v>76.140541999999996</c:v>
                </c:pt>
                <c:pt idx="1698">
                  <c:v>76.134061000000003</c:v>
                </c:pt>
                <c:pt idx="1699">
                  <c:v>76.115375</c:v>
                </c:pt>
                <c:pt idx="1700">
                  <c:v>76.099056000000004</c:v>
                </c:pt>
                <c:pt idx="1701">
                  <c:v>76.106538999999998</c:v>
                </c:pt>
                <c:pt idx="1702">
                  <c:v>76.140145000000004</c:v>
                </c:pt>
                <c:pt idx="1703">
                  <c:v>76.177566999999996</c:v>
                </c:pt>
                <c:pt idx="1704">
                  <c:v>76.182985000000002</c:v>
                </c:pt>
                <c:pt idx="1705">
                  <c:v>76.143405000000001</c:v>
                </c:pt>
                <c:pt idx="1706">
                  <c:v>76.077400999999995</c:v>
                </c:pt>
                <c:pt idx="1707">
                  <c:v>76.023815999999997</c:v>
                </c:pt>
                <c:pt idx="1708">
                  <c:v>76.000130999999996</c:v>
                </c:pt>
                <c:pt idx="1709">
                  <c:v>75.991945999999999</c:v>
                </c:pt>
                <c:pt idx="1710">
                  <c:v>75.970264</c:v>
                </c:pt>
                <c:pt idx="1711">
                  <c:v>75.931352000000004</c:v>
                </c:pt>
                <c:pt idx="1712">
                  <c:v>75.901267000000004</c:v>
                </c:pt>
                <c:pt idx="1713">
                  <c:v>75.906901000000005</c:v>
                </c:pt>
                <c:pt idx="1714">
                  <c:v>75.943394999999995</c:v>
                </c:pt>
                <c:pt idx="1715">
                  <c:v>75.979378999999994</c:v>
                </c:pt>
                <c:pt idx="1716">
                  <c:v>75.987908000000004</c:v>
                </c:pt>
                <c:pt idx="1717">
                  <c:v>75.966185999999993</c:v>
                </c:pt>
                <c:pt idx="1718">
                  <c:v>75.929625999999999</c:v>
                </c:pt>
                <c:pt idx="1719">
                  <c:v>75.894819999999996</c:v>
                </c:pt>
                <c:pt idx="1720">
                  <c:v>75.869529</c:v>
                </c:pt>
                <c:pt idx="1721">
                  <c:v>75.848640000000003</c:v>
                </c:pt>
                <c:pt idx="1722">
                  <c:v>75.822637999999998</c:v>
                </c:pt>
                <c:pt idx="1723">
                  <c:v>75.792105000000006</c:v>
                </c:pt>
                <c:pt idx="1724">
                  <c:v>75.773820000000001</c:v>
                </c:pt>
                <c:pt idx="1725">
                  <c:v>75.781930000000003</c:v>
                </c:pt>
                <c:pt idx="1726">
                  <c:v>75.809258</c:v>
                </c:pt>
                <c:pt idx="1727">
                  <c:v>75.833202999999997</c:v>
                </c:pt>
                <c:pt idx="1728">
                  <c:v>75.834937999999994</c:v>
                </c:pt>
                <c:pt idx="1729">
                  <c:v>75.805636000000007</c:v>
                </c:pt>
                <c:pt idx="1730">
                  <c:v>75.743679</c:v>
                </c:pt>
                <c:pt idx="1731">
                  <c:v>75.666543000000004</c:v>
                </c:pt>
                <c:pt idx="1732">
                  <c:v>75.616936999999993</c:v>
                </c:pt>
                <c:pt idx="1733">
                  <c:v>75.63064</c:v>
                </c:pt>
                <c:pt idx="1734">
                  <c:v>75.692532999999997</c:v>
                </c:pt>
                <c:pt idx="1735">
                  <c:v>75.744198999999995</c:v>
                </c:pt>
                <c:pt idx="1736">
                  <c:v>75.742799000000005</c:v>
                </c:pt>
                <c:pt idx="1737">
                  <c:v>75.695262</c:v>
                </c:pt>
                <c:pt idx="1738">
                  <c:v>75.628731000000002</c:v>
                </c:pt>
                <c:pt idx="1739">
                  <c:v>75.557185000000004</c:v>
                </c:pt>
                <c:pt idx="1740">
                  <c:v>75.490245999999999</c:v>
                </c:pt>
                <c:pt idx="1741">
                  <c:v>75.449836000000005</c:v>
                </c:pt>
                <c:pt idx="1742">
                  <c:v>75.447755999999998</c:v>
                </c:pt>
                <c:pt idx="1743">
                  <c:v>75.457074000000006</c:v>
                </c:pt>
                <c:pt idx="1744">
                  <c:v>75.438490999999999</c:v>
                </c:pt>
                <c:pt idx="1745">
                  <c:v>75.396270999999999</c:v>
                </c:pt>
                <c:pt idx="1746">
                  <c:v>75.383949999999999</c:v>
                </c:pt>
                <c:pt idx="1747">
                  <c:v>75.440217000000004</c:v>
                </c:pt>
                <c:pt idx="1748">
                  <c:v>75.536716999999996</c:v>
                </c:pt>
                <c:pt idx="1749">
                  <c:v>75.603371999999993</c:v>
                </c:pt>
                <c:pt idx="1750">
                  <c:v>75.598754999999997</c:v>
                </c:pt>
                <c:pt idx="1751">
                  <c:v>75.543025</c:v>
                </c:pt>
                <c:pt idx="1752">
                  <c:v>75.482231999999996</c:v>
                </c:pt>
                <c:pt idx="1753">
                  <c:v>75.434663</c:v>
                </c:pt>
                <c:pt idx="1754">
                  <c:v>75.384401999999994</c:v>
                </c:pt>
                <c:pt idx="1755">
                  <c:v>75.324312000000006</c:v>
                </c:pt>
                <c:pt idx="1756">
                  <c:v>75.283055000000004</c:v>
                </c:pt>
                <c:pt idx="1757">
                  <c:v>75.293580000000006</c:v>
                </c:pt>
                <c:pt idx="1758">
                  <c:v>75.341904999999997</c:v>
                </c:pt>
                <c:pt idx="1759">
                  <c:v>75.369331000000003</c:v>
                </c:pt>
                <c:pt idx="1760">
                  <c:v>75.333759999999998</c:v>
                </c:pt>
                <c:pt idx="1761">
                  <c:v>75.257396999999997</c:v>
                </c:pt>
                <c:pt idx="1762">
                  <c:v>75.203280000000007</c:v>
                </c:pt>
                <c:pt idx="1763">
                  <c:v>75.211084999999997</c:v>
                </c:pt>
                <c:pt idx="1764">
                  <c:v>75.262169999999998</c:v>
                </c:pt>
                <c:pt idx="1765">
                  <c:v>75.302178999999995</c:v>
                </c:pt>
                <c:pt idx="1766">
                  <c:v>75.291944000000001</c:v>
                </c:pt>
                <c:pt idx="1767">
                  <c:v>75.240201999999996</c:v>
                </c:pt>
                <c:pt idx="1768">
                  <c:v>75.191715000000002</c:v>
                </c:pt>
                <c:pt idx="1769">
                  <c:v>75.180081000000001</c:v>
                </c:pt>
                <c:pt idx="1770">
                  <c:v>75.191657000000006</c:v>
                </c:pt>
                <c:pt idx="1771">
                  <c:v>75.181780000000003</c:v>
                </c:pt>
                <c:pt idx="1772">
                  <c:v>75.128343999999998</c:v>
                </c:pt>
                <c:pt idx="1773">
                  <c:v>75.060184000000007</c:v>
                </c:pt>
                <c:pt idx="1774">
                  <c:v>75.027959999999993</c:v>
                </c:pt>
                <c:pt idx="1775">
                  <c:v>75.056145000000001</c:v>
                </c:pt>
                <c:pt idx="1776">
                  <c:v>75.128394999999998</c:v>
                </c:pt>
                <c:pt idx="1777">
                  <c:v>75.209721999999999</c:v>
                </c:pt>
                <c:pt idx="1778">
                  <c:v>75.271010000000004</c:v>
                </c:pt>
                <c:pt idx="1779">
                  <c:v>75.296384000000003</c:v>
                </c:pt>
                <c:pt idx="1780">
                  <c:v>75.281856000000005</c:v>
                </c:pt>
                <c:pt idx="1781">
                  <c:v>75.233974000000003</c:v>
                </c:pt>
                <c:pt idx="1782">
                  <c:v>75.167872000000003</c:v>
                </c:pt>
                <c:pt idx="1783">
                  <c:v>75.102835999999996</c:v>
                </c:pt>
                <c:pt idx="1784">
                  <c:v>75.052926999999997</c:v>
                </c:pt>
                <c:pt idx="1785">
                  <c:v>75.016034000000005</c:v>
                </c:pt>
                <c:pt idx="1786">
                  <c:v>74.975285999999997</c:v>
                </c:pt>
                <c:pt idx="1787">
                  <c:v>74.919436000000005</c:v>
                </c:pt>
                <c:pt idx="1788">
                  <c:v>74.861435</c:v>
                </c:pt>
                <c:pt idx="1789">
                  <c:v>74.828654999999998</c:v>
                </c:pt>
                <c:pt idx="1790">
                  <c:v>74.835052000000005</c:v>
                </c:pt>
                <c:pt idx="1791">
                  <c:v>74.870429000000001</c:v>
                </c:pt>
                <c:pt idx="1792">
                  <c:v>74.913735000000003</c:v>
                </c:pt>
                <c:pt idx="1793">
                  <c:v>74.944328999999996</c:v>
                </c:pt>
                <c:pt idx="1794">
                  <c:v>74.941726000000003</c:v>
                </c:pt>
                <c:pt idx="1795">
                  <c:v>74.896451999999996</c:v>
                </c:pt>
                <c:pt idx="1796">
                  <c:v>74.833315999999996</c:v>
                </c:pt>
                <c:pt idx="1797">
                  <c:v>74.807181999999997</c:v>
                </c:pt>
                <c:pt idx="1798">
                  <c:v>74.858289999999997</c:v>
                </c:pt>
                <c:pt idx="1799">
                  <c:v>74.975702999999996</c:v>
                </c:pt>
                <c:pt idx="1800">
                  <c:v>75.112190999999996</c:v>
                </c:pt>
                <c:pt idx="1801">
                  <c:v>75.224681000000004</c:v>
                </c:pt>
                <c:pt idx="1802">
                  <c:v>75.286944000000005</c:v>
                </c:pt>
                <c:pt idx="1803">
                  <c:v>75.277939000000003</c:v>
                </c:pt>
                <c:pt idx="1804">
                  <c:v>75.187381000000002</c:v>
                </c:pt>
                <c:pt idx="1805">
                  <c:v>75.036371000000003</c:v>
                </c:pt>
                <c:pt idx="1806">
                  <c:v>74.874115000000003</c:v>
                </c:pt>
                <c:pt idx="1807">
                  <c:v>74.744736000000003</c:v>
                </c:pt>
                <c:pt idx="1808">
                  <c:v>74.662400000000005</c:v>
                </c:pt>
                <c:pt idx="1809">
                  <c:v>74.621791999999999</c:v>
                </c:pt>
                <c:pt idx="1810">
                  <c:v>74.621610000000004</c:v>
                </c:pt>
                <c:pt idx="1811">
                  <c:v>74.665199000000001</c:v>
                </c:pt>
                <c:pt idx="1812">
                  <c:v>74.741876000000005</c:v>
                </c:pt>
                <c:pt idx="1813">
                  <c:v>74.821076000000005</c:v>
                </c:pt>
                <c:pt idx="1814">
                  <c:v>74.871144000000001</c:v>
                </c:pt>
                <c:pt idx="1815">
                  <c:v>74.882028000000005</c:v>
                </c:pt>
                <c:pt idx="1816">
                  <c:v>74.866832000000002</c:v>
                </c:pt>
                <c:pt idx="1817">
                  <c:v>74.840909999999994</c:v>
                </c:pt>
                <c:pt idx="1818">
                  <c:v>74.804714000000004</c:v>
                </c:pt>
                <c:pt idx="1819">
                  <c:v>74.752649000000005</c:v>
                </c:pt>
                <c:pt idx="1820">
                  <c:v>74.693516000000002</c:v>
                </c:pt>
                <c:pt idx="1821">
                  <c:v>74.649196000000003</c:v>
                </c:pt>
                <c:pt idx="1822">
                  <c:v>74.630746000000002</c:v>
                </c:pt>
                <c:pt idx="1823">
                  <c:v>74.627658999999994</c:v>
                </c:pt>
                <c:pt idx="1824">
                  <c:v>74.629722999999998</c:v>
                </c:pt>
                <c:pt idx="1825">
                  <c:v>74.650683000000001</c:v>
                </c:pt>
                <c:pt idx="1826">
                  <c:v>74.710983999999996</c:v>
                </c:pt>
                <c:pt idx="1827">
                  <c:v>74.794517999999997</c:v>
                </c:pt>
                <c:pt idx="1828">
                  <c:v>74.843902999999997</c:v>
                </c:pt>
                <c:pt idx="1829">
                  <c:v>74.814160999999999</c:v>
                </c:pt>
                <c:pt idx="1830">
                  <c:v>74.720613</c:v>
                </c:pt>
                <c:pt idx="1831">
                  <c:v>74.620093999999995</c:v>
                </c:pt>
                <c:pt idx="1832">
                  <c:v>74.552004999999994</c:v>
                </c:pt>
                <c:pt idx="1833">
                  <c:v>74.517026000000001</c:v>
                </c:pt>
                <c:pt idx="1834">
                  <c:v>74.512069999999994</c:v>
                </c:pt>
                <c:pt idx="1835">
                  <c:v>74.552259000000006</c:v>
                </c:pt>
                <c:pt idx="1836">
                  <c:v>74.636572999999999</c:v>
                </c:pt>
                <c:pt idx="1837">
                  <c:v>74.718660999999997</c:v>
                </c:pt>
                <c:pt idx="1838">
                  <c:v>74.746652999999995</c:v>
                </c:pt>
                <c:pt idx="1839">
                  <c:v>74.720844</c:v>
                </c:pt>
                <c:pt idx="1840">
                  <c:v>74.676938000000007</c:v>
                </c:pt>
                <c:pt idx="1841">
                  <c:v>74.618083999999996</c:v>
                </c:pt>
                <c:pt idx="1842">
                  <c:v>74.518664000000001</c:v>
                </c:pt>
                <c:pt idx="1843">
                  <c:v>74.403554</c:v>
                </c:pt>
                <c:pt idx="1844">
                  <c:v>74.353447000000003</c:v>
                </c:pt>
                <c:pt idx="1845">
                  <c:v>74.413623999999999</c:v>
                </c:pt>
                <c:pt idx="1846">
                  <c:v>74.548423999999997</c:v>
                </c:pt>
                <c:pt idx="1847">
                  <c:v>74.690963999999994</c:v>
                </c:pt>
                <c:pt idx="1848">
                  <c:v>74.796515999999997</c:v>
                </c:pt>
                <c:pt idx="1849">
                  <c:v>74.834726000000003</c:v>
                </c:pt>
                <c:pt idx="1850">
                  <c:v>74.776504000000003</c:v>
                </c:pt>
                <c:pt idx="1851">
                  <c:v>74.637090000000001</c:v>
                </c:pt>
                <c:pt idx="1852">
                  <c:v>74.507039000000006</c:v>
                </c:pt>
                <c:pt idx="1853">
                  <c:v>74.485173000000003</c:v>
                </c:pt>
                <c:pt idx="1854">
                  <c:v>74.578879999999998</c:v>
                </c:pt>
                <c:pt idx="1855">
                  <c:v>74.700815000000006</c:v>
                </c:pt>
                <c:pt idx="1856">
                  <c:v>74.763655999999997</c:v>
                </c:pt>
                <c:pt idx="1857">
                  <c:v>74.750518</c:v>
                </c:pt>
                <c:pt idx="1858">
                  <c:v>74.694913</c:v>
                </c:pt>
                <c:pt idx="1859">
                  <c:v>74.633123999999995</c:v>
                </c:pt>
                <c:pt idx="1860">
                  <c:v>74.590130000000002</c:v>
                </c:pt>
                <c:pt idx="1861">
                  <c:v>74.582464000000002</c:v>
                </c:pt>
                <c:pt idx="1862">
                  <c:v>74.611699999999999</c:v>
                </c:pt>
                <c:pt idx="1863">
                  <c:v>74.660696999999999</c:v>
                </c:pt>
                <c:pt idx="1864">
                  <c:v>74.706900000000005</c:v>
                </c:pt>
                <c:pt idx="1865">
                  <c:v>74.737830000000002</c:v>
                </c:pt>
                <c:pt idx="1866">
                  <c:v>74.754108000000002</c:v>
                </c:pt>
                <c:pt idx="1867">
                  <c:v>74.767070000000004</c:v>
                </c:pt>
                <c:pt idx="1868">
                  <c:v>74.793074000000004</c:v>
                </c:pt>
                <c:pt idx="1869">
                  <c:v>74.838149999999999</c:v>
                </c:pt>
                <c:pt idx="1870">
                  <c:v>74.887120999999993</c:v>
                </c:pt>
                <c:pt idx="1871">
                  <c:v>74.917921000000007</c:v>
                </c:pt>
                <c:pt idx="1872">
                  <c:v>74.927103000000002</c:v>
                </c:pt>
                <c:pt idx="1873">
                  <c:v>74.930582999999999</c:v>
                </c:pt>
                <c:pt idx="1874">
                  <c:v>74.939976999999999</c:v>
                </c:pt>
                <c:pt idx="1875">
                  <c:v>74.952095</c:v>
                </c:pt>
                <c:pt idx="1876">
                  <c:v>74.963070999999999</c:v>
                </c:pt>
                <c:pt idx="1877">
                  <c:v>74.977844000000005</c:v>
                </c:pt>
                <c:pt idx="1878">
                  <c:v>75.000934999999998</c:v>
                </c:pt>
                <c:pt idx="1879">
                  <c:v>75.030186999999998</c:v>
                </c:pt>
                <c:pt idx="1880">
                  <c:v>75.063259000000002</c:v>
                </c:pt>
                <c:pt idx="1881">
                  <c:v>75.096843000000007</c:v>
                </c:pt>
                <c:pt idx="1882">
                  <c:v>75.114934000000005</c:v>
                </c:pt>
                <c:pt idx="1883">
                  <c:v>75.094627000000003</c:v>
                </c:pt>
                <c:pt idx="1884">
                  <c:v>75.035561000000001</c:v>
                </c:pt>
                <c:pt idx="1885">
                  <c:v>74.971181999999999</c:v>
                </c:pt>
                <c:pt idx="1886">
                  <c:v>74.935905000000005</c:v>
                </c:pt>
                <c:pt idx="1887">
                  <c:v>74.928483</c:v>
                </c:pt>
                <c:pt idx="1888">
                  <c:v>74.920903999999993</c:v>
                </c:pt>
                <c:pt idx="1889">
                  <c:v>74.896001999999996</c:v>
                </c:pt>
                <c:pt idx="1890">
                  <c:v>74.861152000000004</c:v>
                </c:pt>
                <c:pt idx="1891">
                  <c:v>74.830865000000003</c:v>
                </c:pt>
                <c:pt idx="1892">
                  <c:v>74.814460999999994</c:v>
                </c:pt>
                <c:pt idx="1893">
                  <c:v>74.820503000000002</c:v>
                </c:pt>
                <c:pt idx="1894">
                  <c:v>74.852659000000003</c:v>
                </c:pt>
                <c:pt idx="1895">
                  <c:v>74.891484000000005</c:v>
                </c:pt>
                <c:pt idx="1896">
                  <c:v>74.896912999999998</c:v>
                </c:pt>
                <c:pt idx="1897">
                  <c:v>74.846436999999995</c:v>
                </c:pt>
                <c:pt idx="1898">
                  <c:v>74.765826000000004</c:v>
                </c:pt>
                <c:pt idx="1899">
                  <c:v>74.707401000000004</c:v>
                </c:pt>
                <c:pt idx="1900">
                  <c:v>74.696927000000002</c:v>
                </c:pt>
                <c:pt idx="1901">
                  <c:v>74.714163999999997</c:v>
                </c:pt>
                <c:pt idx="1902">
                  <c:v>74.727934000000005</c:v>
                </c:pt>
                <c:pt idx="1903">
                  <c:v>74.735487000000006</c:v>
                </c:pt>
                <c:pt idx="1904">
                  <c:v>74.755741</c:v>
                </c:pt>
                <c:pt idx="1905">
                  <c:v>74.791694000000007</c:v>
                </c:pt>
                <c:pt idx="1906">
                  <c:v>74.817175000000006</c:v>
                </c:pt>
                <c:pt idx="1907">
                  <c:v>74.804202000000004</c:v>
                </c:pt>
                <c:pt idx="1908">
                  <c:v>74.751897999999997</c:v>
                </c:pt>
                <c:pt idx="1909">
                  <c:v>74.684798999999998</c:v>
                </c:pt>
                <c:pt idx="1910">
                  <c:v>74.632669000000007</c:v>
                </c:pt>
                <c:pt idx="1911">
                  <c:v>74.614245999999994</c:v>
                </c:pt>
                <c:pt idx="1912">
                  <c:v>74.629037999999994</c:v>
                </c:pt>
                <c:pt idx="1913">
                  <c:v>74.656699000000003</c:v>
                </c:pt>
                <c:pt idx="1914">
                  <c:v>74.669150000000002</c:v>
                </c:pt>
                <c:pt idx="1915">
                  <c:v>74.653823000000003</c:v>
                </c:pt>
                <c:pt idx="1916">
                  <c:v>74.627374000000003</c:v>
                </c:pt>
                <c:pt idx="1917">
                  <c:v>74.621315999999993</c:v>
                </c:pt>
                <c:pt idx="1918">
                  <c:v>74.653756000000001</c:v>
                </c:pt>
                <c:pt idx="1919">
                  <c:v>74.716201999999996</c:v>
                </c:pt>
                <c:pt idx="1920">
                  <c:v>74.783969999999997</c:v>
                </c:pt>
                <c:pt idx="1921">
                  <c:v>74.835166000000001</c:v>
                </c:pt>
                <c:pt idx="1922">
                  <c:v>74.859905999999995</c:v>
                </c:pt>
                <c:pt idx="1923">
                  <c:v>74.856787999999995</c:v>
                </c:pt>
                <c:pt idx="1924">
                  <c:v>74.825142</c:v>
                </c:pt>
                <c:pt idx="1925">
                  <c:v>74.764021999999997</c:v>
                </c:pt>
                <c:pt idx="1926">
                  <c:v>74.683705000000003</c:v>
                </c:pt>
                <c:pt idx="1927">
                  <c:v>74.612172999999999</c:v>
                </c:pt>
                <c:pt idx="1928">
                  <c:v>74.575295999999994</c:v>
                </c:pt>
                <c:pt idx="1929">
                  <c:v>74.570598000000004</c:v>
                </c:pt>
                <c:pt idx="1930">
                  <c:v>74.575141000000002</c:v>
                </c:pt>
                <c:pt idx="1931">
                  <c:v>74.581987999999996</c:v>
                </c:pt>
                <c:pt idx="1932">
                  <c:v>74.611348000000007</c:v>
                </c:pt>
                <c:pt idx="1933">
                  <c:v>74.676772999999997</c:v>
                </c:pt>
                <c:pt idx="1934">
                  <c:v>74.755426</c:v>
                </c:pt>
                <c:pt idx="1935">
                  <c:v>74.807473999999999</c:v>
                </c:pt>
                <c:pt idx="1936">
                  <c:v>74.816811999999999</c:v>
                </c:pt>
                <c:pt idx="1937">
                  <c:v>74.791579999999996</c:v>
                </c:pt>
                <c:pt idx="1938">
                  <c:v>74.734870999999998</c:v>
                </c:pt>
                <c:pt idx="1939">
                  <c:v>74.645573999999996</c:v>
                </c:pt>
                <c:pt idx="1940">
                  <c:v>74.544213999999997</c:v>
                </c:pt>
                <c:pt idx="1941">
                  <c:v>74.469020999999998</c:v>
                </c:pt>
                <c:pt idx="1942">
                  <c:v>74.438561000000007</c:v>
                </c:pt>
                <c:pt idx="1943">
                  <c:v>74.432829999999996</c:v>
                </c:pt>
                <c:pt idx="1944">
                  <c:v>74.415420999999995</c:v>
                </c:pt>
                <c:pt idx="1945">
                  <c:v>74.365882999999997</c:v>
                </c:pt>
                <c:pt idx="1946">
                  <c:v>74.293780999999996</c:v>
                </c:pt>
                <c:pt idx="1947">
                  <c:v>74.233283999999998</c:v>
                </c:pt>
                <c:pt idx="1948">
                  <c:v>74.221242000000004</c:v>
                </c:pt>
                <c:pt idx="1949">
                  <c:v>74.266921999999994</c:v>
                </c:pt>
                <c:pt idx="1950">
                  <c:v>74.338864000000001</c:v>
                </c:pt>
                <c:pt idx="1951">
                  <c:v>74.389955999999998</c:v>
                </c:pt>
                <c:pt idx="1952">
                  <c:v>74.401743999999994</c:v>
                </c:pt>
                <c:pt idx="1953">
                  <c:v>74.391829999999999</c:v>
                </c:pt>
                <c:pt idx="1954">
                  <c:v>74.375895</c:v>
                </c:pt>
                <c:pt idx="1955">
                  <c:v>74.347154000000003</c:v>
                </c:pt>
                <c:pt idx="1956">
                  <c:v>74.297638000000006</c:v>
                </c:pt>
                <c:pt idx="1957">
                  <c:v>74.234472999999994</c:v>
                </c:pt>
                <c:pt idx="1958">
                  <c:v>74.165362000000002</c:v>
                </c:pt>
                <c:pt idx="1959">
                  <c:v>74.087873000000002</c:v>
                </c:pt>
                <c:pt idx="1960">
                  <c:v>74.007011000000006</c:v>
                </c:pt>
                <c:pt idx="1961">
                  <c:v>73.949332999999996</c:v>
                </c:pt>
                <c:pt idx="1962">
                  <c:v>73.945475000000002</c:v>
                </c:pt>
                <c:pt idx="1963">
                  <c:v>74.001525999999998</c:v>
                </c:pt>
                <c:pt idx="1964">
                  <c:v>74.091766000000007</c:v>
                </c:pt>
                <c:pt idx="1965">
                  <c:v>74.178737999999996</c:v>
                </c:pt>
                <c:pt idx="1966">
                  <c:v>74.236936999999998</c:v>
                </c:pt>
                <c:pt idx="1967">
                  <c:v>74.259085999999996</c:v>
                </c:pt>
                <c:pt idx="1968">
                  <c:v>74.248909999999995</c:v>
                </c:pt>
                <c:pt idx="1969">
                  <c:v>74.214653999999996</c:v>
                </c:pt>
                <c:pt idx="1970">
                  <c:v>74.171762999999999</c:v>
                </c:pt>
                <c:pt idx="1971">
                  <c:v>74.142453000000003</c:v>
                </c:pt>
                <c:pt idx="1972">
                  <c:v>74.134431000000006</c:v>
                </c:pt>
                <c:pt idx="1973">
                  <c:v>74.117979000000005</c:v>
                </c:pt>
                <c:pt idx="1974">
                  <c:v>74.047329000000005</c:v>
                </c:pt>
                <c:pt idx="1975">
                  <c:v>73.920884999999998</c:v>
                </c:pt>
                <c:pt idx="1976">
                  <c:v>73.802965</c:v>
                </c:pt>
                <c:pt idx="1977">
                  <c:v>73.763227000000001</c:v>
                </c:pt>
                <c:pt idx="1978">
                  <c:v>73.803512999999995</c:v>
                </c:pt>
                <c:pt idx="1979">
                  <c:v>73.863433999999998</c:v>
                </c:pt>
                <c:pt idx="1980">
                  <c:v>73.890868999999995</c:v>
                </c:pt>
                <c:pt idx="1981">
                  <c:v>73.886218</c:v>
                </c:pt>
                <c:pt idx="1982">
                  <c:v>73.877418000000006</c:v>
                </c:pt>
                <c:pt idx="1983">
                  <c:v>73.873740999999995</c:v>
                </c:pt>
                <c:pt idx="1984">
                  <c:v>73.859627000000003</c:v>
                </c:pt>
                <c:pt idx="1985">
                  <c:v>73.827635000000001</c:v>
                </c:pt>
                <c:pt idx="1986">
                  <c:v>73.798492999999993</c:v>
                </c:pt>
                <c:pt idx="1987">
                  <c:v>73.801793000000004</c:v>
                </c:pt>
                <c:pt idx="1988">
                  <c:v>73.842212000000004</c:v>
                </c:pt>
                <c:pt idx="1989">
                  <c:v>73.893129999999999</c:v>
                </c:pt>
                <c:pt idx="1990">
                  <c:v>73.929027000000005</c:v>
                </c:pt>
                <c:pt idx="1991">
                  <c:v>73.952558999999994</c:v>
                </c:pt>
                <c:pt idx="1992">
                  <c:v>73.975069000000005</c:v>
                </c:pt>
                <c:pt idx="1993">
                  <c:v>73.981997000000007</c:v>
                </c:pt>
                <c:pt idx="1994">
                  <c:v>73.950135000000003</c:v>
                </c:pt>
                <c:pt idx="1995">
                  <c:v>73.898994000000002</c:v>
                </c:pt>
                <c:pt idx="1996">
                  <c:v>73.882885000000002</c:v>
                </c:pt>
                <c:pt idx="1997">
                  <c:v>73.920295999999993</c:v>
                </c:pt>
                <c:pt idx="1998">
                  <c:v>73.965528000000006</c:v>
                </c:pt>
                <c:pt idx="1999">
                  <c:v>73.969019000000003</c:v>
                </c:pt>
                <c:pt idx="2000">
                  <c:v>73.938252000000006</c:v>
                </c:pt>
                <c:pt idx="2001">
                  <c:v>73.915898999999996</c:v>
                </c:pt>
                <c:pt idx="2002">
                  <c:v>73.921351000000001</c:v>
                </c:pt>
                <c:pt idx="2003">
                  <c:v>73.943483000000001</c:v>
                </c:pt>
                <c:pt idx="2004">
                  <c:v>73.974577999999994</c:v>
                </c:pt>
                <c:pt idx="2005">
                  <c:v>74.014173</c:v>
                </c:pt>
                <c:pt idx="2006">
                  <c:v>74.041381000000001</c:v>
                </c:pt>
                <c:pt idx="2007">
                  <c:v>74.014365999999995</c:v>
                </c:pt>
                <c:pt idx="2008">
                  <c:v>73.919542000000007</c:v>
                </c:pt>
                <c:pt idx="2009">
                  <c:v>73.801145000000005</c:v>
                </c:pt>
                <c:pt idx="2010">
                  <c:v>73.718739999999997</c:v>
                </c:pt>
                <c:pt idx="2011">
                  <c:v>73.703311999999997</c:v>
                </c:pt>
                <c:pt idx="2012">
                  <c:v>73.752707000000001</c:v>
                </c:pt>
                <c:pt idx="2013">
                  <c:v>73.830368000000007</c:v>
                </c:pt>
                <c:pt idx="2014">
                  <c:v>73.876147000000003</c:v>
                </c:pt>
                <c:pt idx="2015">
                  <c:v>73.849435</c:v>
                </c:pt>
                <c:pt idx="2016">
                  <c:v>73.764619999999994</c:v>
                </c:pt>
                <c:pt idx="2017">
                  <c:v>73.673283999999995</c:v>
                </c:pt>
                <c:pt idx="2018">
                  <c:v>73.616247999999999</c:v>
                </c:pt>
                <c:pt idx="2019">
                  <c:v>73.607945999999998</c:v>
                </c:pt>
                <c:pt idx="2020">
                  <c:v>73.651189000000002</c:v>
                </c:pt>
                <c:pt idx="2021">
                  <c:v>73.731016999999994</c:v>
                </c:pt>
                <c:pt idx="2022">
                  <c:v>73.794712000000004</c:v>
                </c:pt>
                <c:pt idx="2023">
                  <c:v>73.781322000000003</c:v>
                </c:pt>
                <c:pt idx="2024">
                  <c:v>73.692182000000003</c:v>
                </c:pt>
                <c:pt idx="2025">
                  <c:v>73.596969999999999</c:v>
                </c:pt>
                <c:pt idx="2026">
                  <c:v>73.559422999999995</c:v>
                </c:pt>
                <c:pt idx="2027">
                  <c:v>73.588113000000007</c:v>
                </c:pt>
                <c:pt idx="2028">
                  <c:v>73.656395000000003</c:v>
                </c:pt>
                <c:pt idx="2029">
                  <c:v>73.731316000000007</c:v>
                </c:pt>
                <c:pt idx="2030">
                  <c:v>73.775637000000003</c:v>
                </c:pt>
                <c:pt idx="2031">
                  <c:v>73.757756999999998</c:v>
                </c:pt>
                <c:pt idx="2032">
                  <c:v>73.690106999999998</c:v>
                </c:pt>
                <c:pt idx="2033">
                  <c:v>73.643125999999995</c:v>
                </c:pt>
                <c:pt idx="2034">
                  <c:v>73.678619999999995</c:v>
                </c:pt>
                <c:pt idx="2035">
                  <c:v>73.780721999999997</c:v>
                </c:pt>
                <c:pt idx="2036">
                  <c:v>73.884106000000003</c:v>
                </c:pt>
                <c:pt idx="2037">
                  <c:v>73.936977999999996</c:v>
                </c:pt>
                <c:pt idx="2038">
                  <c:v>73.924367000000004</c:v>
                </c:pt>
                <c:pt idx="2039">
                  <c:v>73.866482000000005</c:v>
                </c:pt>
                <c:pt idx="2040">
                  <c:v>73.803240000000002</c:v>
                </c:pt>
                <c:pt idx="2041">
                  <c:v>73.764137000000005</c:v>
                </c:pt>
                <c:pt idx="2042">
                  <c:v>73.748001000000002</c:v>
                </c:pt>
                <c:pt idx="2043">
                  <c:v>73.739102000000003</c:v>
                </c:pt>
                <c:pt idx="2044">
                  <c:v>73.737910999999997</c:v>
                </c:pt>
                <c:pt idx="2045">
                  <c:v>73.759392000000005</c:v>
                </c:pt>
                <c:pt idx="2046">
                  <c:v>73.802509000000001</c:v>
                </c:pt>
                <c:pt idx="2047">
                  <c:v>73.840806999999998</c:v>
                </c:pt>
                <c:pt idx="2048">
                  <c:v>73.850198000000006</c:v>
                </c:pt>
                <c:pt idx="2049">
                  <c:v>73.828970999999996</c:v>
                </c:pt>
                <c:pt idx="2050">
                  <c:v>73.787205</c:v>
                </c:pt>
                <c:pt idx="2051">
                  <c:v>73.738984000000002</c:v>
                </c:pt>
                <c:pt idx="2052">
                  <c:v>73.708963999999995</c:v>
                </c:pt>
                <c:pt idx="2053">
                  <c:v>73.725283000000005</c:v>
                </c:pt>
                <c:pt idx="2054">
                  <c:v>73.791289000000006</c:v>
                </c:pt>
                <c:pt idx="2055">
                  <c:v>73.876337000000007</c:v>
                </c:pt>
                <c:pt idx="2056">
                  <c:v>73.944665000000001</c:v>
                </c:pt>
                <c:pt idx="2057">
                  <c:v>73.982999000000007</c:v>
                </c:pt>
                <c:pt idx="2058">
                  <c:v>73.995079000000004</c:v>
                </c:pt>
                <c:pt idx="2059">
                  <c:v>73.979202000000001</c:v>
                </c:pt>
                <c:pt idx="2060">
                  <c:v>73.930207999999993</c:v>
                </c:pt>
                <c:pt idx="2061">
                  <c:v>73.861311999999998</c:v>
                </c:pt>
                <c:pt idx="2062">
                  <c:v>73.804849000000004</c:v>
                </c:pt>
                <c:pt idx="2063">
                  <c:v>73.786972000000006</c:v>
                </c:pt>
                <c:pt idx="2064">
                  <c:v>73.801477000000006</c:v>
                </c:pt>
                <c:pt idx="2065">
                  <c:v>73.813361</c:v>
                </c:pt>
                <c:pt idx="2066">
                  <c:v>73.793080000000003</c:v>
                </c:pt>
                <c:pt idx="2067">
                  <c:v>73.744361999999995</c:v>
                </c:pt>
                <c:pt idx="2068">
                  <c:v>73.699527000000003</c:v>
                </c:pt>
                <c:pt idx="2069">
                  <c:v>73.687596999999997</c:v>
                </c:pt>
                <c:pt idx="2070">
                  <c:v>73.711500999999998</c:v>
                </c:pt>
                <c:pt idx="2071">
                  <c:v>73.758995999999996</c:v>
                </c:pt>
                <c:pt idx="2072">
                  <c:v>73.816336000000007</c:v>
                </c:pt>
                <c:pt idx="2073">
                  <c:v>73.869343999999998</c:v>
                </c:pt>
                <c:pt idx="2074">
                  <c:v>73.901517999999996</c:v>
                </c:pt>
                <c:pt idx="2075">
                  <c:v>73.903443999999993</c:v>
                </c:pt>
                <c:pt idx="2076">
                  <c:v>73.885186000000004</c:v>
                </c:pt>
                <c:pt idx="2077">
                  <c:v>73.867059999999995</c:v>
                </c:pt>
                <c:pt idx="2078">
                  <c:v>73.856521999999998</c:v>
                </c:pt>
                <c:pt idx="2079">
                  <c:v>73.842309</c:v>
                </c:pt>
                <c:pt idx="2080">
                  <c:v>73.817008999999999</c:v>
                </c:pt>
                <c:pt idx="2081">
                  <c:v>73.786496</c:v>
                </c:pt>
                <c:pt idx="2082">
                  <c:v>73.757617999999994</c:v>
                </c:pt>
                <c:pt idx="2083">
                  <c:v>73.733761000000001</c:v>
                </c:pt>
                <c:pt idx="2084">
                  <c:v>73.714095999999998</c:v>
                </c:pt>
                <c:pt idx="2085">
                  <c:v>73.696119999999993</c:v>
                </c:pt>
                <c:pt idx="2086">
                  <c:v>73.682927000000007</c:v>
                </c:pt>
                <c:pt idx="2087">
                  <c:v>73.682084000000003</c:v>
                </c:pt>
                <c:pt idx="2088">
                  <c:v>73.699196999999998</c:v>
                </c:pt>
                <c:pt idx="2089">
                  <c:v>73.728448999999998</c:v>
                </c:pt>
                <c:pt idx="2090">
                  <c:v>73.751076999999995</c:v>
                </c:pt>
                <c:pt idx="2091">
                  <c:v>73.755842999999999</c:v>
                </c:pt>
                <c:pt idx="2092">
                  <c:v>73.749459000000002</c:v>
                </c:pt>
                <c:pt idx="2093">
                  <c:v>73.738973999999999</c:v>
                </c:pt>
                <c:pt idx="2094">
                  <c:v>73.716981000000004</c:v>
                </c:pt>
                <c:pt idx="2095">
                  <c:v>73.678873999999993</c:v>
                </c:pt>
                <c:pt idx="2096">
                  <c:v>73.644828000000004</c:v>
                </c:pt>
                <c:pt idx="2097">
                  <c:v>73.639976000000004</c:v>
                </c:pt>
                <c:pt idx="2098">
                  <c:v>73.660201000000001</c:v>
                </c:pt>
                <c:pt idx="2099">
                  <c:v>73.675781999999998</c:v>
                </c:pt>
                <c:pt idx="2100">
                  <c:v>73.666377999999995</c:v>
                </c:pt>
                <c:pt idx="2101">
                  <c:v>73.640918999999997</c:v>
                </c:pt>
                <c:pt idx="2102">
                  <c:v>73.619663000000003</c:v>
                </c:pt>
                <c:pt idx="2103">
                  <c:v>73.612178</c:v>
                </c:pt>
                <c:pt idx="2104">
                  <c:v>73.619240000000005</c:v>
                </c:pt>
                <c:pt idx="2105">
                  <c:v>73.639160000000004</c:v>
                </c:pt>
                <c:pt idx="2106">
                  <c:v>73.665858999999998</c:v>
                </c:pt>
                <c:pt idx="2107">
                  <c:v>73.690034999999995</c:v>
                </c:pt>
                <c:pt idx="2108">
                  <c:v>73.708584999999999</c:v>
                </c:pt>
                <c:pt idx="2109">
                  <c:v>73.724185000000006</c:v>
                </c:pt>
                <c:pt idx="2110">
                  <c:v>73.733856000000003</c:v>
                </c:pt>
                <c:pt idx="2111">
                  <c:v>73.732028</c:v>
                </c:pt>
                <c:pt idx="2112">
                  <c:v>73.720119999999994</c:v>
                </c:pt>
                <c:pt idx="2113">
                  <c:v>73.702183000000005</c:v>
                </c:pt>
                <c:pt idx="2114">
                  <c:v>73.679513</c:v>
                </c:pt>
                <c:pt idx="2115">
                  <c:v>73.652561000000006</c:v>
                </c:pt>
                <c:pt idx="2116">
                  <c:v>73.627854999999997</c:v>
                </c:pt>
                <c:pt idx="2117">
                  <c:v>73.616539000000003</c:v>
                </c:pt>
                <c:pt idx="2118">
                  <c:v>73.625156000000004</c:v>
                </c:pt>
                <c:pt idx="2119">
                  <c:v>73.654161000000002</c:v>
                </c:pt>
                <c:pt idx="2120">
                  <c:v>73.696290000000005</c:v>
                </c:pt>
                <c:pt idx="2121">
                  <c:v>73.734281999999993</c:v>
                </c:pt>
                <c:pt idx="2122">
                  <c:v>73.746356000000006</c:v>
                </c:pt>
                <c:pt idx="2123">
                  <c:v>73.722511999999995</c:v>
                </c:pt>
                <c:pt idx="2124">
                  <c:v>73.680381999999994</c:v>
                </c:pt>
                <c:pt idx="2125">
                  <c:v>73.653074000000004</c:v>
                </c:pt>
                <c:pt idx="2126">
                  <c:v>73.656175000000005</c:v>
                </c:pt>
                <c:pt idx="2127">
                  <c:v>73.677357000000001</c:v>
                </c:pt>
                <c:pt idx="2128">
                  <c:v>73.696026000000003</c:v>
                </c:pt>
                <c:pt idx="2129">
                  <c:v>73.702702000000002</c:v>
                </c:pt>
                <c:pt idx="2130">
                  <c:v>73.693844999999996</c:v>
                </c:pt>
                <c:pt idx="2131">
                  <c:v>73.669577000000004</c:v>
                </c:pt>
                <c:pt idx="2132">
                  <c:v>73.649152999999998</c:v>
                </c:pt>
                <c:pt idx="2133">
                  <c:v>73.645135999999994</c:v>
                </c:pt>
                <c:pt idx="2134">
                  <c:v>73.642329000000004</c:v>
                </c:pt>
                <c:pt idx="2135">
                  <c:v>73.630343999999994</c:v>
                </c:pt>
                <c:pt idx="2136">
                  <c:v>73.617907000000002</c:v>
                </c:pt>
                <c:pt idx="2137">
                  <c:v>73.619310999999996</c:v>
                </c:pt>
                <c:pt idx="2138">
                  <c:v>73.637996000000001</c:v>
                </c:pt>
                <c:pt idx="2139">
                  <c:v>73.660948000000005</c:v>
                </c:pt>
                <c:pt idx="2140">
                  <c:v>73.672844999999995</c:v>
                </c:pt>
                <c:pt idx="2141">
                  <c:v>73.671473000000006</c:v>
                </c:pt>
                <c:pt idx="2142">
                  <c:v>73.666490999999994</c:v>
                </c:pt>
                <c:pt idx="2143">
                  <c:v>73.665102000000005</c:v>
                </c:pt>
                <c:pt idx="2144">
                  <c:v>73.661947999999995</c:v>
                </c:pt>
                <c:pt idx="2145">
                  <c:v>73.646283999999994</c:v>
                </c:pt>
                <c:pt idx="2146">
                  <c:v>73.618105</c:v>
                </c:pt>
                <c:pt idx="2147">
                  <c:v>73.597837999999996</c:v>
                </c:pt>
                <c:pt idx="2148">
                  <c:v>73.605067000000005</c:v>
                </c:pt>
                <c:pt idx="2149">
                  <c:v>73.633801000000005</c:v>
                </c:pt>
                <c:pt idx="2150">
                  <c:v>73.660929999999993</c:v>
                </c:pt>
                <c:pt idx="2151">
                  <c:v>73.668732000000006</c:v>
                </c:pt>
                <c:pt idx="2152">
                  <c:v>73.661976999999993</c:v>
                </c:pt>
                <c:pt idx="2153">
                  <c:v>73.656460999999993</c:v>
                </c:pt>
                <c:pt idx="2154">
                  <c:v>73.658603999999997</c:v>
                </c:pt>
                <c:pt idx="2155">
                  <c:v>73.656841</c:v>
                </c:pt>
                <c:pt idx="2156">
                  <c:v>73.646105000000006</c:v>
                </c:pt>
                <c:pt idx="2157">
                  <c:v>73.643662000000006</c:v>
                </c:pt>
                <c:pt idx="2158">
                  <c:v>73.651482000000001</c:v>
                </c:pt>
                <c:pt idx="2159">
                  <c:v>73.657593000000006</c:v>
                </c:pt>
                <c:pt idx="2160">
                  <c:v>73.662065999999996</c:v>
                </c:pt>
                <c:pt idx="2161">
                  <c:v>73.671678</c:v>
                </c:pt>
                <c:pt idx="2162">
                  <c:v>73.686825999999996</c:v>
                </c:pt>
                <c:pt idx="2163">
                  <c:v>73.698473000000007</c:v>
                </c:pt>
                <c:pt idx="2164">
                  <c:v>73.699793</c:v>
                </c:pt>
                <c:pt idx="2165">
                  <c:v>73.690256000000005</c:v>
                </c:pt>
                <c:pt idx="2166">
                  <c:v>73.671921999999995</c:v>
                </c:pt>
                <c:pt idx="2167">
                  <c:v>73.649500000000003</c:v>
                </c:pt>
                <c:pt idx="2168">
                  <c:v>73.631867999999997</c:v>
                </c:pt>
                <c:pt idx="2169">
                  <c:v>73.627035000000006</c:v>
                </c:pt>
                <c:pt idx="2170">
                  <c:v>73.633973999999995</c:v>
                </c:pt>
                <c:pt idx="2171">
                  <c:v>73.646562000000003</c:v>
                </c:pt>
                <c:pt idx="2172">
                  <c:v>73.659881999999996</c:v>
                </c:pt>
                <c:pt idx="2173">
                  <c:v>73.678489999999996</c:v>
                </c:pt>
                <c:pt idx="2174">
                  <c:v>73.711550000000003</c:v>
                </c:pt>
                <c:pt idx="2175">
                  <c:v>73.747765000000001</c:v>
                </c:pt>
                <c:pt idx="2176">
                  <c:v>73.766352999999995</c:v>
                </c:pt>
                <c:pt idx="2177">
                  <c:v>73.762291000000005</c:v>
                </c:pt>
                <c:pt idx="2178">
                  <c:v>73.743011999999993</c:v>
                </c:pt>
                <c:pt idx="2179">
                  <c:v>73.720344999999995</c:v>
                </c:pt>
                <c:pt idx="2180">
                  <c:v>73.707042000000001</c:v>
                </c:pt>
                <c:pt idx="2181">
                  <c:v>73.712430999999995</c:v>
                </c:pt>
                <c:pt idx="2182">
                  <c:v>73.731173999999996</c:v>
                </c:pt>
                <c:pt idx="2183">
                  <c:v>73.747890999999996</c:v>
                </c:pt>
                <c:pt idx="2184">
                  <c:v>73.759384999999995</c:v>
                </c:pt>
                <c:pt idx="2185">
                  <c:v>73.773167999999998</c:v>
                </c:pt>
                <c:pt idx="2186">
                  <c:v>73.793189999999996</c:v>
                </c:pt>
                <c:pt idx="2187">
                  <c:v>73.815049999999999</c:v>
                </c:pt>
                <c:pt idx="2188">
                  <c:v>73.834733999999997</c:v>
                </c:pt>
                <c:pt idx="2189">
                  <c:v>73.854124999999996</c:v>
                </c:pt>
                <c:pt idx="2190">
                  <c:v>73.866370000000003</c:v>
                </c:pt>
                <c:pt idx="2191">
                  <c:v>73.860608999999997</c:v>
                </c:pt>
                <c:pt idx="2192">
                  <c:v>73.843890999999999</c:v>
                </c:pt>
                <c:pt idx="2193">
                  <c:v>73.833640000000003</c:v>
                </c:pt>
                <c:pt idx="2194">
                  <c:v>73.833877999999999</c:v>
                </c:pt>
                <c:pt idx="2195">
                  <c:v>73.831700999999995</c:v>
                </c:pt>
                <c:pt idx="2196">
                  <c:v>73.817120000000003</c:v>
                </c:pt>
                <c:pt idx="2197">
                  <c:v>73.794105999999999</c:v>
                </c:pt>
                <c:pt idx="2198">
                  <c:v>73.777180999999999</c:v>
                </c:pt>
                <c:pt idx="2199">
                  <c:v>73.777683999999994</c:v>
                </c:pt>
                <c:pt idx="2200">
                  <c:v>73.793488999999994</c:v>
                </c:pt>
                <c:pt idx="2201">
                  <c:v>73.810337000000004</c:v>
                </c:pt>
                <c:pt idx="2202">
                  <c:v>73.811514000000003</c:v>
                </c:pt>
                <c:pt idx="2203">
                  <c:v>73.793565999999998</c:v>
                </c:pt>
                <c:pt idx="2204">
                  <c:v>73.768137999999993</c:v>
                </c:pt>
                <c:pt idx="2205">
                  <c:v>73.748424</c:v>
                </c:pt>
                <c:pt idx="2206">
                  <c:v>73.742615000000001</c:v>
                </c:pt>
                <c:pt idx="2207">
                  <c:v>73.749526000000003</c:v>
                </c:pt>
                <c:pt idx="2208">
                  <c:v>73.769075000000001</c:v>
                </c:pt>
                <c:pt idx="2209">
                  <c:v>73.800828999999993</c:v>
                </c:pt>
                <c:pt idx="2210">
                  <c:v>73.822331000000005</c:v>
                </c:pt>
                <c:pt idx="2211">
                  <c:v>73.817018000000004</c:v>
                </c:pt>
                <c:pt idx="2212">
                  <c:v>73.794852000000006</c:v>
                </c:pt>
                <c:pt idx="2213">
                  <c:v>73.772970000000001</c:v>
                </c:pt>
                <c:pt idx="2214">
                  <c:v>73.762111000000004</c:v>
                </c:pt>
                <c:pt idx="2215">
                  <c:v>73.762846999999994</c:v>
                </c:pt>
                <c:pt idx="2216">
                  <c:v>73.772390000000001</c:v>
                </c:pt>
                <c:pt idx="2217">
                  <c:v>73.784368999999998</c:v>
                </c:pt>
                <c:pt idx="2218">
                  <c:v>73.795489000000003</c:v>
                </c:pt>
                <c:pt idx="2219">
                  <c:v>73.80395</c:v>
                </c:pt>
                <c:pt idx="2220">
                  <c:v>73.808604000000003</c:v>
                </c:pt>
                <c:pt idx="2221">
                  <c:v>73.813585000000003</c:v>
                </c:pt>
                <c:pt idx="2222">
                  <c:v>73.818070000000006</c:v>
                </c:pt>
                <c:pt idx="2223">
                  <c:v>73.819526999999994</c:v>
                </c:pt>
                <c:pt idx="2224">
                  <c:v>73.817082999999997</c:v>
                </c:pt>
                <c:pt idx="2225">
                  <c:v>73.813933000000006</c:v>
                </c:pt>
                <c:pt idx="2226">
                  <c:v>73.822439000000003</c:v>
                </c:pt>
                <c:pt idx="2227">
                  <c:v>73.835070999999999</c:v>
                </c:pt>
                <c:pt idx="2228">
                  <c:v>73.829458000000002</c:v>
                </c:pt>
                <c:pt idx="2229">
                  <c:v>73.808049999999994</c:v>
                </c:pt>
                <c:pt idx="2230">
                  <c:v>73.770381</c:v>
                </c:pt>
                <c:pt idx="2231">
                  <c:v>73.711082000000005</c:v>
                </c:pt>
                <c:pt idx="2232">
                  <c:v>73.645778000000007</c:v>
                </c:pt>
                <c:pt idx="2233">
                  <c:v>73.594584999999995</c:v>
                </c:pt>
                <c:pt idx="2234">
                  <c:v>73.559346000000005</c:v>
                </c:pt>
                <c:pt idx="2235">
                  <c:v>73.523542000000006</c:v>
                </c:pt>
                <c:pt idx="2236">
                  <c:v>73.484550999999996</c:v>
                </c:pt>
                <c:pt idx="2237">
                  <c:v>73.457555999999997</c:v>
                </c:pt>
                <c:pt idx="2238">
                  <c:v>73.453678999999994</c:v>
                </c:pt>
                <c:pt idx="2239">
                  <c:v>73.460733000000005</c:v>
                </c:pt>
                <c:pt idx="2240">
                  <c:v>73.456765000000004</c:v>
                </c:pt>
                <c:pt idx="2241">
                  <c:v>73.436380999999997</c:v>
                </c:pt>
                <c:pt idx="2242">
                  <c:v>73.400333000000003</c:v>
                </c:pt>
                <c:pt idx="2243">
                  <c:v>73.346874999999997</c:v>
                </c:pt>
                <c:pt idx="2244">
                  <c:v>73.284128999999993</c:v>
                </c:pt>
                <c:pt idx="2245">
                  <c:v>73.226487000000006</c:v>
                </c:pt>
                <c:pt idx="2246">
                  <c:v>73.173069999999996</c:v>
                </c:pt>
                <c:pt idx="2247">
                  <c:v>73.117660999999998</c:v>
                </c:pt>
                <c:pt idx="2248">
                  <c:v>73.060162000000005</c:v>
                </c:pt>
                <c:pt idx="2249">
                  <c:v>73.014122</c:v>
                </c:pt>
                <c:pt idx="2250">
                  <c:v>72.980898999999994</c:v>
                </c:pt>
                <c:pt idx="2251">
                  <c:v>72.921543</c:v>
                </c:pt>
                <c:pt idx="2252">
                  <c:v>72.820128999999994</c:v>
                </c:pt>
                <c:pt idx="2253">
                  <c:v>72.712245999999993</c:v>
                </c:pt>
                <c:pt idx="2254">
                  <c:v>72.623018999999999</c:v>
                </c:pt>
                <c:pt idx="2255">
                  <c:v>72.535849999999996</c:v>
                </c:pt>
                <c:pt idx="2256">
                  <c:v>72.434668000000002</c:v>
                </c:pt>
                <c:pt idx="2257">
                  <c:v>72.334694999999996</c:v>
                </c:pt>
                <c:pt idx="2258">
                  <c:v>72.248913999999999</c:v>
                </c:pt>
                <c:pt idx="2259">
                  <c:v>72.159660000000002</c:v>
                </c:pt>
                <c:pt idx="2260">
                  <c:v>72.062616000000006</c:v>
                </c:pt>
                <c:pt idx="2261">
                  <c:v>71.996556999999996</c:v>
                </c:pt>
                <c:pt idx="2262">
                  <c:v>71.975672000000003</c:v>
                </c:pt>
                <c:pt idx="2263">
                  <c:v>71.959857</c:v>
                </c:pt>
                <c:pt idx="2264">
                  <c:v>71.938547</c:v>
                </c:pt>
                <c:pt idx="2265">
                  <c:v>71.935618000000005</c:v>
                </c:pt>
                <c:pt idx="2266">
                  <c:v>71.979418999999993</c:v>
                </c:pt>
                <c:pt idx="2267">
                  <c:v>72.062453000000005</c:v>
                </c:pt>
                <c:pt idx="2268">
                  <c:v>72.118602999999993</c:v>
                </c:pt>
                <c:pt idx="2269">
                  <c:v>72.122698</c:v>
                </c:pt>
                <c:pt idx="2270">
                  <c:v>72.098016000000001</c:v>
                </c:pt>
                <c:pt idx="2271">
                  <c:v>72.061555999999996</c:v>
                </c:pt>
                <c:pt idx="2272">
                  <c:v>72.020713000000001</c:v>
                </c:pt>
                <c:pt idx="2273">
                  <c:v>71.974112000000005</c:v>
                </c:pt>
                <c:pt idx="2274">
                  <c:v>71.919082000000003</c:v>
                </c:pt>
                <c:pt idx="2275">
                  <c:v>71.844797</c:v>
                </c:pt>
                <c:pt idx="2276">
                  <c:v>71.746612999999996</c:v>
                </c:pt>
                <c:pt idx="2277">
                  <c:v>71.642663999999996</c:v>
                </c:pt>
                <c:pt idx="2278">
                  <c:v>71.546090000000007</c:v>
                </c:pt>
                <c:pt idx="2279">
                  <c:v>71.453168000000005</c:v>
                </c:pt>
                <c:pt idx="2280">
                  <c:v>71.352151000000006</c:v>
                </c:pt>
                <c:pt idx="2281">
                  <c:v>71.221844000000004</c:v>
                </c:pt>
                <c:pt idx="2282">
                  <c:v>70.977638999999996</c:v>
                </c:pt>
                <c:pt idx="2283">
                  <c:v>70.568416999999997</c:v>
                </c:pt>
                <c:pt idx="2284">
                  <c:v>70.078462999999999</c:v>
                </c:pt>
                <c:pt idx="2285">
                  <c:v>69.561952000000005</c:v>
                </c:pt>
                <c:pt idx="2286">
                  <c:v>69.033719000000005</c:v>
                </c:pt>
                <c:pt idx="2287">
                  <c:v>68.519925000000001</c:v>
                </c:pt>
                <c:pt idx="2288">
                  <c:v>68.004971999999995</c:v>
                </c:pt>
                <c:pt idx="2289">
                  <c:v>67.457474000000005</c:v>
                </c:pt>
                <c:pt idx="2290">
                  <c:v>66.899716999999995</c:v>
                </c:pt>
                <c:pt idx="2291">
                  <c:v>66.417394999999999</c:v>
                </c:pt>
                <c:pt idx="2292">
                  <c:v>66.063067000000004</c:v>
                </c:pt>
                <c:pt idx="2293">
                  <c:v>65.808117999999993</c:v>
                </c:pt>
                <c:pt idx="2294">
                  <c:v>65.625934000000001</c:v>
                </c:pt>
                <c:pt idx="2295">
                  <c:v>65.560715999999999</c:v>
                </c:pt>
                <c:pt idx="2296">
                  <c:v>65.597911999999994</c:v>
                </c:pt>
                <c:pt idx="2297">
                  <c:v>65.651470000000003</c:v>
                </c:pt>
                <c:pt idx="2298">
                  <c:v>65.723804999999999</c:v>
                </c:pt>
                <c:pt idx="2299">
                  <c:v>65.952260999999993</c:v>
                </c:pt>
                <c:pt idx="2300">
                  <c:v>66.397355000000005</c:v>
                </c:pt>
                <c:pt idx="2301">
                  <c:v>66.831073000000004</c:v>
                </c:pt>
                <c:pt idx="2302">
                  <c:v>67.09778</c:v>
                </c:pt>
                <c:pt idx="2303">
                  <c:v>67.302842999999996</c:v>
                </c:pt>
                <c:pt idx="2304">
                  <c:v>67.541895999999994</c:v>
                </c:pt>
                <c:pt idx="2305">
                  <c:v>67.788388999999995</c:v>
                </c:pt>
                <c:pt idx="2306">
                  <c:v>67.980643999999998</c:v>
                </c:pt>
                <c:pt idx="2307">
                  <c:v>68.120410000000007</c:v>
                </c:pt>
                <c:pt idx="2308">
                  <c:v>68.238258999999999</c:v>
                </c:pt>
                <c:pt idx="2309">
                  <c:v>68.345395999999994</c:v>
                </c:pt>
                <c:pt idx="2310">
                  <c:v>68.437646999999998</c:v>
                </c:pt>
                <c:pt idx="2311">
                  <c:v>68.511081000000004</c:v>
                </c:pt>
                <c:pt idx="2312">
                  <c:v>68.564066999999994</c:v>
                </c:pt>
                <c:pt idx="2313">
                  <c:v>68.587902</c:v>
                </c:pt>
                <c:pt idx="2314">
                  <c:v>68.595230000000001</c:v>
                </c:pt>
                <c:pt idx="2315">
                  <c:v>68.583843999999999</c:v>
                </c:pt>
                <c:pt idx="2316">
                  <c:v>68.610393000000002</c:v>
                </c:pt>
                <c:pt idx="2317">
                  <c:v>68.722544999999997</c:v>
                </c:pt>
                <c:pt idx="2318">
                  <c:v>68.819014999999993</c:v>
                </c:pt>
                <c:pt idx="2319">
                  <c:v>68.866273000000007</c:v>
                </c:pt>
                <c:pt idx="2320">
                  <c:v>68.893906999999999</c:v>
                </c:pt>
                <c:pt idx="2321">
                  <c:v>68.908134000000004</c:v>
                </c:pt>
                <c:pt idx="2322">
                  <c:v>68.917550000000006</c:v>
                </c:pt>
                <c:pt idx="2323">
                  <c:v>68.921716000000004</c:v>
                </c:pt>
                <c:pt idx="2324">
                  <c:v>68.918971999999997</c:v>
                </c:pt>
                <c:pt idx="2325">
                  <c:v>68.912317999999999</c:v>
                </c:pt>
                <c:pt idx="2326">
                  <c:v>68.925099000000003</c:v>
                </c:pt>
                <c:pt idx="2327">
                  <c:v>68.952410999999998</c:v>
                </c:pt>
                <c:pt idx="2328">
                  <c:v>68.973112999999998</c:v>
                </c:pt>
                <c:pt idx="2329">
                  <c:v>68.975435000000004</c:v>
                </c:pt>
                <c:pt idx="2330">
                  <c:v>68.942432999999994</c:v>
                </c:pt>
                <c:pt idx="2331">
                  <c:v>68.888285999999994</c:v>
                </c:pt>
                <c:pt idx="2332">
                  <c:v>68.841960999999998</c:v>
                </c:pt>
                <c:pt idx="2333">
                  <c:v>68.807536999999996</c:v>
                </c:pt>
                <c:pt idx="2334">
                  <c:v>68.782520000000005</c:v>
                </c:pt>
                <c:pt idx="2335">
                  <c:v>68.760459999999995</c:v>
                </c:pt>
                <c:pt idx="2336">
                  <c:v>68.728711000000004</c:v>
                </c:pt>
                <c:pt idx="2337">
                  <c:v>68.679366000000002</c:v>
                </c:pt>
                <c:pt idx="2338">
                  <c:v>68.632675000000006</c:v>
                </c:pt>
                <c:pt idx="2339">
                  <c:v>68.606067999999993</c:v>
                </c:pt>
                <c:pt idx="2340">
                  <c:v>68.577353000000002</c:v>
                </c:pt>
                <c:pt idx="2341">
                  <c:v>68.547004999999999</c:v>
                </c:pt>
                <c:pt idx="2342">
                  <c:v>68.519917000000007</c:v>
                </c:pt>
                <c:pt idx="2343">
                  <c:v>68.517865999999998</c:v>
                </c:pt>
                <c:pt idx="2344">
                  <c:v>68.522114000000002</c:v>
                </c:pt>
                <c:pt idx="2345">
                  <c:v>68.564089999999993</c:v>
                </c:pt>
                <c:pt idx="2346">
                  <c:v>68.544833999999994</c:v>
                </c:pt>
                <c:pt idx="2347">
                  <c:v>68.349633999999995</c:v>
                </c:pt>
                <c:pt idx="2348">
                  <c:v>68.222757999999999</c:v>
                </c:pt>
                <c:pt idx="2349">
                  <c:v>68.211912999999996</c:v>
                </c:pt>
                <c:pt idx="2350">
                  <c:v>68.213627000000002</c:v>
                </c:pt>
                <c:pt idx="2351">
                  <c:v>68.226181999999994</c:v>
                </c:pt>
                <c:pt idx="2352">
                  <c:v>68.195947000000004</c:v>
                </c:pt>
                <c:pt idx="2353">
                  <c:v>68.078119000000001</c:v>
                </c:pt>
                <c:pt idx="2354">
                  <c:v>67.948346000000001</c:v>
                </c:pt>
                <c:pt idx="2355">
                  <c:v>67.880354999999994</c:v>
                </c:pt>
                <c:pt idx="2356">
                  <c:v>67.829948999999999</c:v>
                </c:pt>
                <c:pt idx="2357">
                  <c:v>67.765632999999994</c:v>
                </c:pt>
                <c:pt idx="2358">
                  <c:v>67.687258999999997</c:v>
                </c:pt>
                <c:pt idx="2359">
                  <c:v>67.614609999999999</c:v>
                </c:pt>
                <c:pt idx="2360">
                  <c:v>67.574465000000004</c:v>
                </c:pt>
                <c:pt idx="2361">
                  <c:v>67.569371000000004</c:v>
                </c:pt>
                <c:pt idx="2362">
                  <c:v>67.584524000000002</c:v>
                </c:pt>
                <c:pt idx="2363">
                  <c:v>67.561653000000007</c:v>
                </c:pt>
                <c:pt idx="2364">
                  <c:v>67.429377000000002</c:v>
                </c:pt>
                <c:pt idx="2365">
                  <c:v>67.276173999999997</c:v>
                </c:pt>
                <c:pt idx="2366">
                  <c:v>67.202095999999997</c:v>
                </c:pt>
                <c:pt idx="2367">
                  <c:v>67.161570999999995</c:v>
                </c:pt>
                <c:pt idx="2368">
                  <c:v>67.123292000000006</c:v>
                </c:pt>
                <c:pt idx="2369">
                  <c:v>67.085528999999994</c:v>
                </c:pt>
                <c:pt idx="2370">
                  <c:v>67.049745999999999</c:v>
                </c:pt>
                <c:pt idx="2371">
                  <c:v>67.016129000000006</c:v>
                </c:pt>
                <c:pt idx="2372">
                  <c:v>66.978793999999994</c:v>
                </c:pt>
                <c:pt idx="2373">
                  <c:v>66.942074000000005</c:v>
                </c:pt>
                <c:pt idx="2374">
                  <c:v>66.905950000000004</c:v>
                </c:pt>
                <c:pt idx="2375">
                  <c:v>66.859565000000003</c:v>
                </c:pt>
                <c:pt idx="2376">
                  <c:v>66.784880000000001</c:v>
                </c:pt>
                <c:pt idx="2377">
                  <c:v>66.701372000000006</c:v>
                </c:pt>
                <c:pt idx="2378">
                  <c:v>66.660340000000005</c:v>
                </c:pt>
                <c:pt idx="2379">
                  <c:v>66.656221000000002</c:v>
                </c:pt>
                <c:pt idx="2380">
                  <c:v>66.645971000000003</c:v>
                </c:pt>
                <c:pt idx="2381">
                  <c:v>66.617766000000003</c:v>
                </c:pt>
                <c:pt idx="2382">
                  <c:v>66.572924</c:v>
                </c:pt>
                <c:pt idx="2383">
                  <c:v>66.506857999999994</c:v>
                </c:pt>
                <c:pt idx="2384">
                  <c:v>66.437631999999994</c:v>
                </c:pt>
                <c:pt idx="2385">
                  <c:v>66.389606999999998</c:v>
                </c:pt>
                <c:pt idx="2386">
                  <c:v>66.358721000000003</c:v>
                </c:pt>
                <c:pt idx="2387">
                  <c:v>66.342140999999998</c:v>
                </c:pt>
                <c:pt idx="2388">
                  <c:v>66.339787000000001</c:v>
                </c:pt>
                <c:pt idx="2389">
                  <c:v>66.343012999999999</c:v>
                </c:pt>
                <c:pt idx="2390">
                  <c:v>66.345185000000001</c:v>
                </c:pt>
                <c:pt idx="2391">
                  <c:v>66.341821999999993</c:v>
                </c:pt>
                <c:pt idx="2392">
                  <c:v>66.330066000000002</c:v>
                </c:pt>
                <c:pt idx="2393">
                  <c:v>66.309213</c:v>
                </c:pt>
                <c:pt idx="2394">
                  <c:v>66.281923000000006</c:v>
                </c:pt>
                <c:pt idx="2395">
                  <c:v>66.245918000000003</c:v>
                </c:pt>
                <c:pt idx="2396">
                  <c:v>66.195786999999996</c:v>
                </c:pt>
                <c:pt idx="2397">
                  <c:v>66.143771000000001</c:v>
                </c:pt>
                <c:pt idx="2398">
                  <c:v>66.114521999999994</c:v>
                </c:pt>
                <c:pt idx="2399">
                  <c:v>66.112424000000004</c:v>
                </c:pt>
                <c:pt idx="2400">
                  <c:v>66.120017000000004</c:v>
                </c:pt>
                <c:pt idx="2401">
                  <c:v>66.129447999999996</c:v>
                </c:pt>
                <c:pt idx="2402">
                  <c:v>66.148401000000007</c:v>
                </c:pt>
                <c:pt idx="2403">
                  <c:v>66.175549000000004</c:v>
                </c:pt>
                <c:pt idx="2404">
                  <c:v>66.194398000000007</c:v>
                </c:pt>
                <c:pt idx="2405">
                  <c:v>66.195556999999994</c:v>
                </c:pt>
                <c:pt idx="2406">
                  <c:v>66.188811000000001</c:v>
                </c:pt>
                <c:pt idx="2407">
                  <c:v>66.183659000000006</c:v>
                </c:pt>
                <c:pt idx="2408">
                  <c:v>66.177901000000006</c:v>
                </c:pt>
                <c:pt idx="2409">
                  <c:v>66.174391</c:v>
                </c:pt>
                <c:pt idx="2410">
                  <c:v>66.187077000000002</c:v>
                </c:pt>
                <c:pt idx="2411">
                  <c:v>66.220772999999994</c:v>
                </c:pt>
                <c:pt idx="2412">
                  <c:v>66.261886000000004</c:v>
                </c:pt>
                <c:pt idx="2413">
                  <c:v>66.300033999999997</c:v>
                </c:pt>
                <c:pt idx="2414">
                  <c:v>66.338154000000003</c:v>
                </c:pt>
                <c:pt idx="2415">
                  <c:v>66.379084000000006</c:v>
                </c:pt>
                <c:pt idx="2416">
                  <c:v>66.412644999999998</c:v>
                </c:pt>
                <c:pt idx="2417">
                  <c:v>66.435547</c:v>
                </c:pt>
                <c:pt idx="2418">
                  <c:v>66.469031999999999</c:v>
                </c:pt>
                <c:pt idx="2419">
                  <c:v>66.528029000000004</c:v>
                </c:pt>
                <c:pt idx="2420">
                  <c:v>66.596778999999998</c:v>
                </c:pt>
                <c:pt idx="2421">
                  <c:v>66.651073999999994</c:v>
                </c:pt>
                <c:pt idx="2422">
                  <c:v>66.690983000000003</c:v>
                </c:pt>
                <c:pt idx="2423">
                  <c:v>66.714322999999993</c:v>
                </c:pt>
                <c:pt idx="2424">
                  <c:v>66.723590999999999</c:v>
                </c:pt>
                <c:pt idx="2425">
                  <c:v>66.747761999999994</c:v>
                </c:pt>
                <c:pt idx="2426">
                  <c:v>66.788742999999997</c:v>
                </c:pt>
                <c:pt idx="2427">
                  <c:v>66.830457999999993</c:v>
                </c:pt>
                <c:pt idx="2428">
                  <c:v>66.873823999999999</c:v>
                </c:pt>
                <c:pt idx="2429">
                  <c:v>66.920738999999998</c:v>
                </c:pt>
                <c:pt idx="2430">
                  <c:v>66.968007</c:v>
                </c:pt>
                <c:pt idx="2431">
                  <c:v>67.019632999999999</c:v>
                </c:pt>
                <c:pt idx="2432">
                  <c:v>67.062869000000006</c:v>
                </c:pt>
                <c:pt idx="2433">
                  <c:v>67.081074000000001</c:v>
                </c:pt>
                <c:pt idx="2434">
                  <c:v>67.078832000000006</c:v>
                </c:pt>
                <c:pt idx="2435">
                  <c:v>67.080896999999993</c:v>
                </c:pt>
                <c:pt idx="2436">
                  <c:v>67.086732999999995</c:v>
                </c:pt>
                <c:pt idx="2437">
                  <c:v>67.105610999999996</c:v>
                </c:pt>
                <c:pt idx="2438">
                  <c:v>67.123125999999999</c:v>
                </c:pt>
                <c:pt idx="2439">
                  <c:v>67.184618999999998</c:v>
                </c:pt>
                <c:pt idx="2440">
                  <c:v>67.2697</c:v>
                </c:pt>
                <c:pt idx="2441">
                  <c:v>67.231949999999998</c:v>
                </c:pt>
                <c:pt idx="2442">
                  <c:v>67.197507999999999</c:v>
                </c:pt>
                <c:pt idx="2443">
                  <c:v>67.260788000000005</c:v>
                </c:pt>
                <c:pt idx="2444">
                  <c:v>67.305952000000005</c:v>
                </c:pt>
                <c:pt idx="2445">
                  <c:v>67.322226999999998</c:v>
                </c:pt>
                <c:pt idx="2446">
                  <c:v>67.330309</c:v>
                </c:pt>
                <c:pt idx="2447">
                  <c:v>67.349745999999996</c:v>
                </c:pt>
                <c:pt idx="2448">
                  <c:v>67.381585000000001</c:v>
                </c:pt>
                <c:pt idx="2449">
                  <c:v>67.414491999999996</c:v>
                </c:pt>
                <c:pt idx="2450">
                  <c:v>67.450798000000006</c:v>
                </c:pt>
                <c:pt idx="2451">
                  <c:v>67.485333999999995</c:v>
                </c:pt>
                <c:pt idx="2452">
                  <c:v>67.511995999999996</c:v>
                </c:pt>
                <c:pt idx="2453">
                  <c:v>67.525065999999995</c:v>
                </c:pt>
                <c:pt idx="2454">
                  <c:v>67.533393000000004</c:v>
                </c:pt>
                <c:pt idx="2455">
                  <c:v>67.533867999999998</c:v>
                </c:pt>
                <c:pt idx="2456">
                  <c:v>67.529157999999995</c:v>
                </c:pt>
                <c:pt idx="2457">
                  <c:v>67.545159999999996</c:v>
                </c:pt>
                <c:pt idx="2458">
                  <c:v>67.630260000000007</c:v>
                </c:pt>
                <c:pt idx="2459">
                  <c:v>67.758061999999995</c:v>
                </c:pt>
                <c:pt idx="2460">
                  <c:v>67.830934999999997</c:v>
                </c:pt>
                <c:pt idx="2461">
                  <c:v>67.866352000000006</c:v>
                </c:pt>
                <c:pt idx="2462">
                  <c:v>67.905625999999998</c:v>
                </c:pt>
                <c:pt idx="2463">
                  <c:v>67.940190000000001</c:v>
                </c:pt>
                <c:pt idx="2464">
                  <c:v>67.974632999999997</c:v>
                </c:pt>
                <c:pt idx="2465">
                  <c:v>68.011741000000001</c:v>
                </c:pt>
                <c:pt idx="2466">
                  <c:v>68.053506999999996</c:v>
                </c:pt>
                <c:pt idx="2467">
                  <c:v>68.100652999999994</c:v>
                </c:pt>
                <c:pt idx="2468">
                  <c:v>68.150572999999994</c:v>
                </c:pt>
                <c:pt idx="2469">
                  <c:v>68.195415999999994</c:v>
                </c:pt>
                <c:pt idx="2470">
                  <c:v>68.239116999999993</c:v>
                </c:pt>
                <c:pt idx="2471">
                  <c:v>68.285640000000001</c:v>
                </c:pt>
                <c:pt idx="2472">
                  <c:v>68.328294999999997</c:v>
                </c:pt>
                <c:pt idx="2473">
                  <c:v>68.363941999999994</c:v>
                </c:pt>
                <c:pt idx="2474">
                  <c:v>68.404358000000002</c:v>
                </c:pt>
                <c:pt idx="2475">
                  <c:v>68.465311</c:v>
                </c:pt>
                <c:pt idx="2476">
                  <c:v>68.541518999999994</c:v>
                </c:pt>
                <c:pt idx="2477">
                  <c:v>68.617698000000004</c:v>
                </c:pt>
                <c:pt idx="2478">
                  <c:v>68.642210000000006</c:v>
                </c:pt>
                <c:pt idx="2479">
                  <c:v>68.597065000000001</c:v>
                </c:pt>
                <c:pt idx="2480">
                  <c:v>68.557586999999998</c:v>
                </c:pt>
                <c:pt idx="2481">
                  <c:v>68.559081000000006</c:v>
                </c:pt>
                <c:pt idx="2482">
                  <c:v>68.591087000000002</c:v>
                </c:pt>
                <c:pt idx="2483">
                  <c:v>68.635023000000004</c:v>
                </c:pt>
                <c:pt idx="2484">
                  <c:v>68.674537000000001</c:v>
                </c:pt>
                <c:pt idx="2485">
                  <c:v>68.711839999999995</c:v>
                </c:pt>
                <c:pt idx="2486">
                  <c:v>68.749921000000001</c:v>
                </c:pt>
                <c:pt idx="2487">
                  <c:v>68.797567000000001</c:v>
                </c:pt>
                <c:pt idx="2488">
                  <c:v>68.851347000000004</c:v>
                </c:pt>
                <c:pt idx="2489">
                  <c:v>68.918227999999999</c:v>
                </c:pt>
                <c:pt idx="2490">
                  <c:v>69.003649999999993</c:v>
                </c:pt>
                <c:pt idx="2491">
                  <c:v>69.136171000000004</c:v>
                </c:pt>
                <c:pt idx="2492">
                  <c:v>69.294441000000006</c:v>
                </c:pt>
                <c:pt idx="2493">
                  <c:v>69.359544999999997</c:v>
                </c:pt>
                <c:pt idx="2494">
                  <c:v>69.359171000000003</c:v>
                </c:pt>
                <c:pt idx="2495">
                  <c:v>69.382017000000005</c:v>
                </c:pt>
                <c:pt idx="2496">
                  <c:v>69.415496000000005</c:v>
                </c:pt>
                <c:pt idx="2497">
                  <c:v>69.450789999999998</c:v>
                </c:pt>
                <c:pt idx="2498">
                  <c:v>69.473933000000002</c:v>
                </c:pt>
                <c:pt idx="2499">
                  <c:v>69.468473000000003</c:v>
                </c:pt>
                <c:pt idx="2500">
                  <c:v>69.422156999999999</c:v>
                </c:pt>
                <c:pt idx="2501">
                  <c:v>69.336438000000001</c:v>
                </c:pt>
                <c:pt idx="2502">
                  <c:v>69.230885000000001</c:v>
                </c:pt>
                <c:pt idx="2503">
                  <c:v>69.105164000000002</c:v>
                </c:pt>
                <c:pt idx="2504">
                  <c:v>68.969971999999999</c:v>
                </c:pt>
                <c:pt idx="2505">
                  <c:v>68.858805000000004</c:v>
                </c:pt>
                <c:pt idx="2506">
                  <c:v>68.785791000000003</c:v>
                </c:pt>
                <c:pt idx="2507">
                  <c:v>68.745447999999996</c:v>
                </c:pt>
                <c:pt idx="2508">
                  <c:v>68.737909999999999</c:v>
                </c:pt>
                <c:pt idx="2509">
                  <c:v>68.768021000000005</c:v>
                </c:pt>
                <c:pt idx="2510">
                  <c:v>68.844791999999998</c:v>
                </c:pt>
                <c:pt idx="2511">
                  <c:v>68.972003999999998</c:v>
                </c:pt>
                <c:pt idx="2512">
                  <c:v>69.128585999999999</c:v>
                </c:pt>
                <c:pt idx="2513">
                  <c:v>69.289777999999998</c:v>
                </c:pt>
                <c:pt idx="2514">
                  <c:v>69.445671000000004</c:v>
                </c:pt>
                <c:pt idx="2515">
                  <c:v>69.597431999999998</c:v>
                </c:pt>
                <c:pt idx="2516">
                  <c:v>69.751365000000007</c:v>
                </c:pt>
                <c:pt idx="2517">
                  <c:v>69.920753000000005</c:v>
                </c:pt>
                <c:pt idx="2518">
                  <c:v>70.111873000000003</c:v>
                </c:pt>
                <c:pt idx="2519">
                  <c:v>70.299308999999994</c:v>
                </c:pt>
                <c:pt idx="2520">
                  <c:v>70.446211000000005</c:v>
                </c:pt>
                <c:pt idx="2521">
                  <c:v>70.546503999999999</c:v>
                </c:pt>
                <c:pt idx="2522">
                  <c:v>70.618798999999996</c:v>
                </c:pt>
                <c:pt idx="2523">
                  <c:v>70.677488999999994</c:v>
                </c:pt>
                <c:pt idx="2524">
                  <c:v>70.729320999999999</c:v>
                </c:pt>
                <c:pt idx="2525">
                  <c:v>70.760627999999997</c:v>
                </c:pt>
                <c:pt idx="2526">
                  <c:v>70.693410999999998</c:v>
                </c:pt>
                <c:pt idx="2527">
                  <c:v>70.372614999999996</c:v>
                </c:pt>
                <c:pt idx="2528">
                  <c:v>69.842912999999996</c:v>
                </c:pt>
                <c:pt idx="2529">
                  <c:v>69.338831999999996</c:v>
                </c:pt>
                <c:pt idx="2530">
                  <c:v>68.896027000000004</c:v>
                </c:pt>
                <c:pt idx="2531">
                  <c:v>68.454088999999996</c:v>
                </c:pt>
                <c:pt idx="2532">
                  <c:v>68.016418000000002</c:v>
                </c:pt>
                <c:pt idx="2533">
                  <c:v>67.603363999999999</c:v>
                </c:pt>
                <c:pt idx="2534">
                  <c:v>67.200933000000006</c:v>
                </c:pt>
                <c:pt idx="2535">
                  <c:v>66.781103999999999</c:v>
                </c:pt>
                <c:pt idx="2536">
                  <c:v>66.406326000000007</c:v>
                </c:pt>
                <c:pt idx="2537">
                  <c:v>66.147893999999994</c:v>
                </c:pt>
                <c:pt idx="2538">
                  <c:v>65.972064000000003</c:v>
                </c:pt>
                <c:pt idx="2539">
                  <c:v>65.830495999999997</c:v>
                </c:pt>
                <c:pt idx="2540">
                  <c:v>65.708438999999998</c:v>
                </c:pt>
                <c:pt idx="2541">
                  <c:v>65.619292000000002</c:v>
                </c:pt>
                <c:pt idx="2542">
                  <c:v>65.535281999999995</c:v>
                </c:pt>
                <c:pt idx="2543">
                  <c:v>65.472161</c:v>
                </c:pt>
                <c:pt idx="2544">
                  <c:v>65.555563000000006</c:v>
                </c:pt>
                <c:pt idx="2545">
                  <c:v>65.756883000000002</c:v>
                </c:pt>
                <c:pt idx="2546">
                  <c:v>65.980637999999999</c:v>
                </c:pt>
                <c:pt idx="2547">
                  <c:v>66.205290000000005</c:v>
                </c:pt>
                <c:pt idx="2548">
                  <c:v>66.421757999999997</c:v>
                </c:pt>
                <c:pt idx="2549">
                  <c:v>66.620209000000003</c:v>
                </c:pt>
                <c:pt idx="2550">
                  <c:v>66.791244000000006</c:v>
                </c:pt>
                <c:pt idx="2551">
                  <c:v>66.944901000000002</c:v>
                </c:pt>
                <c:pt idx="2552">
                  <c:v>67.097904999999997</c:v>
                </c:pt>
                <c:pt idx="2553">
                  <c:v>67.245446999999999</c:v>
                </c:pt>
                <c:pt idx="2554">
                  <c:v>67.373694999999998</c:v>
                </c:pt>
                <c:pt idx="2555">
                  <c:v>67.485462999999996</c:v>
                </c:pt>
                <c:pt idx="2556">
                  <c:v>67.594256000000001</c:v>
                </c:pt>
                <c:pt idx="2557">
                  <c:v>67.712610999999995</c:v>
                </c:pt>
                <c:pt idx="2558">
                  <c:v>67.840483000000006</c:v>
                </c:pt>
                <c:pt idx="2559">
                  <c:v>67.963890000000006</c:v>
                </c:pt>
                <c:pt idx="2560">
                  <c:v>68.065130999999994</c:v>
                </c:pt>
                <c:pt idx="2561">
                  <c:v>68.146510000000006</c:v>
                </c:pt>
                <c:pt idx="2562">
                  <c:v>68.235838000000001</c:v>
                </c:pt>
                <c:pt idx="2563">
                  <c:v>68.360431000000005</c:v>
                </c:pt>
                <c:pt idx="2564">
                  <c:v>68.507936999999998</c:v>
                </c:pt>
                <c:pt idx="2565">
                  <c:v>68.644589999999994</c:v>
                </c:pt>
                <c:pt idx="2566">
                  <c:v>68.759206000000006</c:v>
                </c:pt>
                <c:pt idx="2567">
                  <c:v>68.857525999999993</c:v>
                </c:pt>
                <c:pt idx="2568">
                  <c:v>68.939194000000001</c:v>
                </c:pt>
                <c:pt idx="2569">
                  <c:v>68.992373999999998</c:v>
                </c:pt>
                <c:pt idx="2570">
                  <c:v>69.005758</c:v>
                </c:pt>
                <c:pt idx="2571">
                  <c:v>68.984014000000002</c:v>
                </c:pt>
                <c:pt idx="2572">
                  <c:v>68.952208999999996</c:v>
                </c:pt>
                <c:pt idx="2573">
                  <c:v>68.931101999999996</c:v>
                </c:pt>
                <c:pt idx="2574">
                  <c:v>68.923878000000002</c:v>
                </c:pt>
                <c:pt idx="2575">
                  <c:v>68.913380000000004</c:v>
                </c:pt>
                <c:pt idx="2576">
                  <c:v>68.873276000000004</c:v>
                </c:pt>
                <c:pt idx="2577">
                  <c:v>68.811802999999998</c:v>
                </c:pt>
                <c:pt idx="2578">
                  <c:v>68.753335000000007</c:v>
                </c:pt>
                <c:pt idx="2579">
                  <c:v>68.698783000000006</c:v>
                </c:pt>
                <c:pt idx="2580">
                  <c:v>68.611016000000006</c:v>
                </c:pt>
                <c:pt idx="2581">
                  <c:v>68.453197000000003</c:v>
                </c:pt>
                <c:pt idx="2582">
                  <c:v>68.277450999999999</c:v>
                </c:pt>
                <c:pt idx="2583">
                  <c:v>68.149360999999999</c:v>
                </c:pt>
                <c:pt idx="2584">
                  <c:v>68.064044999999993</c:v>
                </c:pt>
                <c:pt idx="2585">
                  <c:v>68.014042000000003</c:v>
                </c:pt>
                <c:pt idx="2586">
                  <c:v>68.001492999999996</c:v>
                </c:pt>
                <c:pt idx="2587">
                  <c:v>68.012916000000004</c:v>
                </c:pt>
                <c:pt idx="2588">
                  <c:v>68.023249000000007</c:v>
                </c:pt>
                <c:pt idx="2589">
                  <c:v>68.018249999999995</c:v>
                </c:pt>
                <c:pt idx="2590">
                  <c:v>68.003918999999996</c:v>
                </c:pt>
                <c:pt idx="2591">
                  <c:v>67.986384999999999</c:v>
                </c:pt>
                <c:pt idx="2592">
                  <c:v>67.968759000000006</c:v>
                </c:pt>
                <c:pt idx="2593">
                  <c:v>67.952703999999997</c:v>
                </c:pt>
                <c:pt idx="2594">
                  <c:v>67.930599999999998</c:v>
                </c:pt>
                <c:pt idx="2595">
                  <c:v>67.880786000000001</c:v>
                </c:pt>
                <c:pt idx="2596">
                  <c:v>67.798558</c:v>
                </c:pt>
                <c:pt idx="2597">
                  <c:v>67.718840999999998</c:v>
                </c:pt>
                <c:pt idx="2598">
                  <c:v>67.665091000000004</c:v>
                </c:pt>
                <c:pt idx="2599">
                  <c:v>67.616630999999998</c:v>
                </c:pt>
                <c:pt idx="2600">
                  <c:v>67.526212000000001</c:v>
                </c:pt>
                <c:pt idx="2601">
                  <c:v>67.378579000000002</c:v>
                </c:pt>
                <c:pt idx="2602">
                  <c:v>67.220343999999997</c:v>
                </c:pt>
                <c:pt idx="2603">
                  <c:v>67.076521</c:v>
                </c:pt>
                <c:pt idx="2604">
                  <c:v>66.910568999999995</c:v>
                </c:pt>
                <c:pt idx="2605">
                  <c:v>66.705332999999996</c:v>
                </c:pt>
                <c:pt idx="2606">
                  <c:v>66.514088999999998</c:v>
                </c:pt>
                <c:pt idx="2607">
                  <c:v>66.377013000000005</c:v>
                </c:pt>
                <c:pt idx="2608">
                  <c:v>66.271615999999995</c:v>
                </c:pt>
                <c:pt idx="2609">
                  <c:v>66.167732000000001</c:v>
                </c:pt>
                <c:pt idx="2610">
                  <c:v>66.050853000000004</c:v>
                </c:pt>
                <c:pt idx="2611">
                  <c:v>65.910413000000005</c:v>
                </c:pt>
                <c:pt idx="2612">
                  <c:v>65.740882999999997</c:v>
                </c:pt>
                <c:pt idx="2613">
                  <c:v>65.567581000000004</c:v>
                </c:pt>
                <c:pt idx="2614">
                  <c:v>65.427672000000001</c:v>
                </c:pt>
                <c:pt idx="2615">
                  <c:v>65.311124000000007</c:v>
                </c:pt>
                <c:pt idx="2616">
                  <c:v>65.18168</c:v>
                </c:pt>
                <c:pt idx="2617">
                  <c:v>65.027721999999997</c:v>
                </c:pt>
                <c:pt idx="2618">
                  <c:v>64.863337000000001</c:v>
                </c:pt>
                <c:pt idx="2619">
                  <c:v>64.709344000000002</c:v>
                </c:pt>
                <c:pt idx="2620">
                  <c:v>64.585352</c:v>
                </c:pt>
                <c:pt idx="2621">
                  <c:v>64.513921999999994</c:v>
                </c:pt>
                <c:pt idx="2622">
                  <c:v>64.510311000000002</c:v>
                </c:pt>
                <c:pt idx="2623">
                  <c:v>64.570909</c:v>
                </c:pt>
                <c:pt idx="2624">
                  <c:v>64.688452999999996</c:v>
                </c:pt>
                <c:pt idx="2625">
                  <c:v>64.860054000000005</c:v>
                </c:pt>
                <c:pt idx="2626">
                  <c:v>65.059695000000005</c:v>
                </c:pt>
                <c:pt idx="2627">
                  <c:v>65.236953</c:v>
                </c:pt>
                <c:pt idx="2628">
                  <c:v>65.372456999999997</c:v>
                </c:pt>
                <c:pt idx="2629">
                  <c:v>65.481707</c:v>
                </c:pt>
                <c:pt idx="2630">
                  <c:v>65.570590999999993</c:v>
                </c:pt>
                <c:pt idx="2631">
                  <c:v>65.624859000000001</c:v>
                </c:pt>
                <c:pt idx="2632">
                  <c:v>65.637258000000003</c:v>
                </c:pt>
                <c:pt idx="2633">
                  <c:v>65.627133000000001</c:v>
                </c:pt>
                <c:pt idx="2634">
                  <c:v>65.619534999999999</c:v>
                </c:pt>
                <c:pt idx="2635">
                  <c:v>65.626163000000005</c:v>
                </c:pt>
                <c:pt idx="2636">
                  <c:v>65.648585999999995</c:v>
                </c:pt>
                <c:pt idx="2637">
                  <c:v>65.680115000000001</c:v>
                </c:pt>
                <c:pt idx="2638">
                  <c:v>65.709203000000002</c:v>
                </c:pt>
                <c:pt idx="2639">
                  <c:v>65.733440000000002</c:v>
                </c:pt>
                <c:pt idx="2640">
                  <c:v>65.763913000000002</c:v>
                </c:pt>
                <c:pt idx="2641">
                  <c:v>65.809674999999999</c:v>
                </c:pt>
                <c:pt idx="2642">
                  <c:v>65.865205000000003</c:v>
                </c:pt>
                <c:pt idx="2643">
                  <c:v>65.915504999999996</c:v>
                </c:pt>
                <c:pt idx="2644">
                  <c:v>65.949911</c:v>
                </c:pt>
                <c:pt idx="2645">
                  <c:v>65.967084</c:v>
                </c:pt>
                <c:pt idx="2646">
                  <c:v>65.970651000000004</c:v>
                </c:pt>
                <c:pt idx="2647">
                  <c:v>65.967601999999999</c:v>
                </c:pt>
                <c:pt idx="2648">
                  <c:v>65.972206</c:v>
                </c:pt>
                <c:pt idx="2649">
                  <c:v>65.997643999999994</c:v>
                </c:pt>
                <c:pt idx="2650">
                  <c:v>66.045517000000004</c:v>
                </c:pt>
                <c:pt idx="2651">
                  <c:v>66.105141000000003</c:v>
                </c:pt>
                <c:pt idx="2652">
                  <c:v>66.162655000000001</c:v>
                </c:pt>
                <c:pt idx="2653">
                  <c:v>66.210395000000005</c:v>
                </c:pt>
                <c:pt idx="2654">
                  <c:v>66.246638000000004</c:v>
                </c:pt>
                <c:pt idx="2655">
                  <c:v>66.274193999999994</c:v>
                </c:pt>
                <c:pt idx="2656">
                  <c:v>66.299678</c:v>
                </c:pt>
                <c:pt idx="2657">
                  <c:v>66.327623000000003</c:v>
                </c:pt>
                <c:pt idx="2658">
                  <c:v>66.354280000000003</c:v>
                </c:pt>
                <c:pt idx="2659">
                  <c:v>66.369384999999994</c:v>
                </c:pt>
                <c:pt idx="2660">
                  <c:v>66.367587</c:v>
                </c:pt>
                <c:pt idx="2661">
                  <c:v>66.359317000000004</c:v>
                </c:pt>
                <c:pt idx="2662">
                  <c:v>66.357236999999998</c:v>
                </c:pt>
                <c:pt idx="2663">
                  <c:v>66.359868000000006</c:v>
                </c:pt>
                <c:pt idx="2664">
                  <c:v>66.361746999999994</c:v>
                </c:pt>
                <c:pt idx="2665">
                  <c:v>66.362460999999996</c:v>
                </c:pt>
                <c:pt idx="2666">
                  <c:v>66.363769000000005</c:v>
                </c:pt>
                <c:pt idx="2667">
                  <c:v>66.367283</c:v>
                </c:pt>
                <c:pt idx="2668">
                  <c:v>66.374574999999993</c:v>
                </c:pt>
                <c:pt idx="2669">
                  <c:v>66.386771999999993</c:v>
                </c:pt>
                <c:pt idx="2670">
                  <c:v>66.404488000000001</c:v>
                </c:pt>
                <c:pt idx="2671">
                  <c:v>66.428214999999994</c:v>
                </c:pt>
                <c:pt idx="2672">
                  <c:v>66.456383000000002</c:v>
                </c:pt>
                <c:pt idx="2673">
                  <c:v>66.481838999999994</c:v>
                </c:pt>
                <c:pt idx="2674">
                  <c:v>66.496443999999997</c:v>
                </c:pt>
                <c:pt idx="2675">
                  <c:v>66.500521000000006</c:v>
                </c:pt>
                <c:pt idx="2676">
                  <c:v>66.502379000000005</c:v>
                </c:pt>
                <c:pt idx="2677">
                  <c:v>66.506592999999995</c:v>
                </c:pt>
                <c:pt idx="2678">
                  <c:v>66.506933000000004</c:v>
                </c:pt>
                <c:pt idx="2679">
                  <c:v>66.494401999999994</c:v>
                </c:pt>
                <c:pt idx="2680">
                  <c:v>66.466843999999995</c:v>
                </c:pt>
                <c:pt idx="2681">
                  <c:v>66.426075999999995</c:v>
                </c:pt>
                <c:pt idx="2682">
                  <c:v>66.370436999999995</c:v>
                </c:pt>
                <c:pt idx="2683">
                  <c:v>66.298547999999997</c:v>
                </c:pt>
                <c:pt idx="2684">
                  <c:v>66.216269999999994</c:v>
                </c:pt>
                <c:pt idx="2685">
                  <c:v>66.130488999999997</c:v>
                </c:pt>
                <c:pt idx="2686">
                  <c:v>66.039195000000007</c:v>
                </c:pt>
                <c:pt idx="2687">
                  <c:v>65.936897000000002</c:v>
                </c:pt>
                <c:pt idx="2688">
                  <c:v>65.829586000000006</c:v>
                </c:pt>
                <c:pt idx="2689">
                  <c:v>65.732877999999999</c:v>
                </c:pt>
                <c:pt idx="2690">
                  <c:v>65.653812000000002</c:v>
                </c:pt>
                <c:pt idx="2691">
                  <c:v>65.582812000000004</c:v>
                </c:pt>
                <c:pt idx="2692">
                  <c:v>65.504200999999995</c:v>
                </c:pt>
                <c:pt idx="2693">
                  <c:v>65.409481</c:v>
                </c:pt>
                <c:pt idx="2694">
                  <c:v>65.303021999999999</c:v>
                </c:pt>
                <c:pt idx="2695">
                  <c:v>65.198642000000007</c:v>
                </c:pt>
                <c:pt idx="2696">
                  <c:v>65.109460999999996</c:v>
                </c:pt>
                <c:pt idx="2697">
                  <c:v>65.035391000000004</c:v>
                </c:pt>
                <c:pt idx="2698">
                  <c:v>64.960603000000006</c:v>
                </c:pt>
                <c:pt idx="2699">
                  <c:v>64.870662999999993</c:v>
                </c:pt>
                <c:pt idx="2700">
                  <c:v>64.769981000000001</c:v>
                </c:pt>
                <c:pt idx="2701">
                  <c:v>64.674835000000002</c:v>
                </c:pt>
                <c:pt idx="2702">
                  <c:v>64.592712000000006</c:v>
                </c:pt>
                <c:pt idx="2703">
                  <c:v>64.518700999999993</c:v>
                </c:pt>
                <c:pt idx="2704">
                  <c:v>64.448184999999995</c:v>
                </c:pt>
                <c:pt idx="2705">
                  <c:v>64.378870000000006</c:v>
                </c:pt>
                <c:pt idx="2706">
                  <c:v>64.301058999999995</c:v>
                </c:pt>
                <c:pt idx="2707">
                  <c:v>64.200937999999994</c:v>
                </c:pt>
                <c:pt idx="2708">
                  <c:v>64.077038999999999</c:v>
                </c:pt>
                <c:pt idx="2709">
                  <c:v>63.942655000000002</c:v>
                </c:pt>
                <c:pt idx="2710">
                  <c:v>63.810009999999998</c:v>
                </c:pt>
                <c:pt idx="2711">
                  <c:v>63.683160000000001</c:v>
                </c:pt>
                <c:pt idx="2712">
                  <c:v>63.56765</c:v>
                </c:pt>
                <c:pt idx="2713">
                  <c:v>63.471877999999997</c:v>
                </c:pt>
                <c:pt idx="2714">
                  <c:v>63.394393999999998</c:v>
                </c:pt>
                <c:pt idx="2715">
                  <c:v>63.324654000000002</c:v>
                </c:pt>
                <c:pt idx="2716">
                  <c:v>63.259979999999999</c:v>
                </c:pt>
                <c:pt idx="2717">
                  <c:v>63.207483000000003</c:v>
                </c:pt>
                <c:pt idx="2718">
                  <c:v>63.165481</c:v>
                </c:pt>
                <c:pt idx="2719">
                  <c:v>63.117494999999998</c:v>
                </c:pt>
                <c:pt idx="2720">
                  <c:v>63.050949000000003</c:v>
                </c:pt>
                <c:pt idx="2721">
                  <c:v>62.970619999999997</c:v>
                </c:pt>
                <c:pt idx="2722">
                  <c:v>62.887269000000003</c:v>
                </c:pt>
                <c:pt idx="2723">
                  <c:v>62.803283</c:v>
                </c:pt>
                <c:pt idx="2724">
                  <c:v>62.715128</c:v>
                </c:pt>
                <c:pt idx="2725">
                  <c:v>62.619588999999998</c:v>
                </c:pt>
                <c:pt idx="2726">
                  <c:v>62.512157999999999</c:v>
                </c:pt>
                <c:pt idx="2727">
                  <c:v>62.389156999999997</c:v>
                </c:pt>
                <c:pt idx="2728">
                  <c:v>62.257935000000003</c:v>
                </c:pt>
                <c:pt idx="2729">
                  <c:v>62.136623</c:v>
                </c:pt>
                <c:pt idx="2730">
                  <c:v>62.037939999999999</c:v>
                </c:pt>
                <c:pt idx="2731">
                  <c:v>61.962294</c:v>
                </c:pt>
                <c:pt idx="2732">
                  <c:v>61.909016999999999</c:v>
                </c:pt>
                <c:pt idx="2733">
                  <c:v>61.880009000000001</c:v>
                </c:pt>
                <c:pt idx="2734">
                  <c:v>61.868175000000001</c:v>
                </c:pt>
                <c:pt idx="2735">
                  <c:v>61.857008999999998</c:v>
                </c:pt>
                <c:pt idx="2736">
                  <c:v>61.837437000000001</c:v>
                </c:pt>
                <c:pt idx="2737">
                  <c:v>61.812702000000002</c:v>
                </c:pt>
                <c:pt idx="2738">
                  <c:v>61.782294</c:v>
                </c:pt>
                <c:pt idx="2739">
                  <c:v>61.734876999999997</c:v>
                </c:pt>
                <c:pt idx="2740">
                  <c:v>61.664935999999997</c:v>
                </c:pt>
                <c:pt idx="2741">
                  <c:v>61.586750000000002</c:v>
                </c:pt>
                <c:pt idx="2742">
                  <c:v>61.523088000000001</c:v>
                </c:pt>
                <c:pt idx="2743">
                  <c:v>61.487591999999999</c:v>
                </c:pt>
                <c:pt idx="2744">
                  <c:v>61.482483999999999</c:v>
                </c:pt>
                <c:pt idx="2745">
                  <c:v>61.502248999999999</c:v>
                </c:pt>
                <c:pt idx="2746">
                  <c:v>61.535657999999998</c:v>
                </c:pt>
                <c:pt idx="2747">
                  <c:v>61.573841999999999</c:v>
                </c:pt>
                <c:pt idx="2748">
                  <c:v>61.617626000000001</c:v>
                </c:pt>
                <c:pt idx="2749">
                  <c:v>61.668308000000003</c:v>
                </c:pt>
                <c:pt idx="2750">
                  <c:v>61.713771000000001</c:v>
                </c:pt>
                <c:pt idx="2751">
                  <c:v>61.736221</c:v>
                </c:pt>
                <c:pt idx="2752">
                  <c:v>61.731949</c:v>
                </c:pt>
                <c:pt idx="2753">
                  <c:v>61.709994000000002</c:v>
                </c:pt>
                <c:pt idx="2754">
                  <c:v>61.672550999999999</c:v>
                </c:pt>
                <c:pt idx="2755">
                  <c:v>61.612856999999998</c:v>
                </c:pt>
                <c:pt idx="2756">
                  <c:v>61.534570000000002</c:v>
                </c:pt>
                <c:pt idx="2757">
                  <c:v>61.455463000000002</c:v>
                </c:pt>
                <c:pt idx="2758">
                  <c:v>61.384982999999998</c:v>
                </c:pt>
                <c:pt idx="2759">
                  <c:v>61.313318000000002</c:v>
                </c:pt>
                <c:pt idx="2760">
                  <c:v>61.229236</c:v>
                </c:pt>
                <c:pt idx="2761">
                  <c:v>61.133969</c:v>
                </c:pt>
                <c:pt idx="2762">
                  <c:v>61.031202</c:v>
                </c:pt>
                <c:pt idx="2763">
                  <c:v>60.917937000000002</c:v>
                </c:pt>
                <c:pt idx="2764">
                  <c:v>60.793312999999998</c:v>
                </c:pt>
                <c:pt idx="2765">
                  <c:v>60.663535000000003</c:v>
                </c:pt>
                <c:pt idx="2766">
                  <c:v>60.530507999999998</c:v>
                </c:pt>
                <c:pt idx="2767">
                  <c:v>60.389212000000001</c:v>
                </c:pt>
                <c:pt idx="2768">
                  <c:v>60.245294999999999</c:v>
                </c:pt>
                <c:pt idx="2769">
                  <c:v>60.122295000000001</c:v>
                </c:pt>
                <c:pt idx="2770">
                  <c:v>60.040311000000003</c:v>
                </c:pt>
                <c:pt idx="2771">
                  <c:v>59.996707000000001</c:v>
                </c:pt>
                <c:pt idx="2772">
                  <c:v>59.975715999999998</c:v>
                </c:pt>
                <c:pt idx="2773">
                  <c:v>59.967447</c:v>
                </c:pt>
                <c:pt idx="2774">
                  <c:v>59.973132</c:v>
                </c:pt>
                <c:pt idx="2775">
                  <c:v>60.002464000000003</c:v>
                </c:pt>
                <c:pt idx="2776">
                  <c:v>60.067635000000003</c:v>
                </c:pt>
                <c:pt idx="2777">
                  <c:v>60.166747000000001</c:v>
                </c:pt>
                <c:pt idx="2778">
                  <c:v>60.271760999999998</c:v>
                </c:pt>
                <c:pt idx="2779">
                  <c:v>60.348699000000003</c:v>
                </c:pt>
                <c:pt idx="2780">
                  <c:v>60.394348000000001</c:v>
                </c:pt>
                <c:pt idx="2781">
                  <c:v>60.442301999999998</c:v>
                </c:pt>
                <c:pt idx="2782">
                  <c:v>60.530258000000003</c:v>
                </c:pt>
                <c:pt idx="2783">
                  <c:v>60.671163999999997</c:v>
                </c:pt>
                <c:pt idx="2784">
                  <c:v>60.854869999999998</c:v>
                </c:pt>
                <c:pt idx="2785">
                  <c:v>61.059356999999999</c:v>
                </c:pt>
                <c:pt idx="2786">
                  <c:v>61.255750999999997</c:v>
                </c:pt>
                <c:pt idx="2787">
                  <c:v>61.418207000000002</c:v>
                </c:pt>
                <c:pt idx="2788">
                  <c:v>61.536332999999999</c:v>
                </c:pt>
                <c:pt idx="2789">
                  <c:v>61.61139</c:v>
                </c:pt>
                <c:pt idx="2790">
                  <c:v>61.641829000000001</c:v>
                </c:pt>
                <c:pt idx="2791">
                  <c:v>61.624191000000003</c:v>
                </c:pt>
                <c:pt idx="2792">
                  <c:v>61.568119000000003</c:v>
                </c:pt>
                <c:pt idx="2793">
                  <c:v>61.497562000000002</c:v>
                </c:pt>
                <c:pt idx="2794">
                  <c:v>61.433740999999998</c:v>
                </c:pt>
                <c:pt idx="2795">
                  <c:v>61.386752000000001</c:v>
                </c:pt>
                <c:pt idx="2796">
                  <c:v>61.363954999999997</c:v>
                </c:pt>
                <c:pt idx="2797">
                  <c:v>61.370990999999997</c:v>
                </c:pt>
                <c:pt idx="2798">
                  <c:v>61.400868000000003</c:v>
                </c:pt>
                <c:pt idx="2799">
                  <c:v>61.43797</c:v>
                </c:pt>
                <c:pt idx="2800">
                  <c:v>61.478318999999999</c:v>
                </c:pt>
                <c:pt idx="2801">
                  <c:v>61.532604999999997</c:v>
                </c:pt>
                <c:pt idx="2802">
                  <c:v>61.605339000000001</c:v>
                </c:pt>
                <c:pt idx="2803">
                  <c:v>61.685327000000001</c:v>
                </c:pt>
                <c:pt idx="2804">
                  <c:v>61.762365000000003</c:v>
                </c:pt>
                <c:pt idx="2805">
                  <c:v>61.840325</c:v>
                </c:pt>
                <c:pt idx="2806">
                  <c:v>61.927466000000003</c:v>
                </c:pt>
                <c:pt idx="2807">
                  <c:v>62.024014000000001</c:v>
                </c:pt>
                <c:pt idx="2808">
                  <c:v>62.124979000000003</c:v>
                </c:pt>
                <c:pt idx="2809">
                  <c:v>62.227504000000003</c:v>
                </c:pt>
                <c:pt idx="2810">
                  <c:v>62.331494999999997</c:v>
                </c:pt>
                <c:pt idx="2811">
                  <c:v>62.438766999999999</c:v>
                </c:pt>
                <c:pt idx="2812">
                  <c:v>62.552328000000003</c:v>
                </c:pt>
                <c:pt idx="2813">
                  <c:v>62.670197000000002</c:v>
                </c:pt>
                <c:pt idx="2814">
                  <c:v>62.781084</c:v>
                </c:pt>
                <c:pt idx="2815">
                  <c:v>62.874479999999998</c:v>
                </c:pt>
                <c:pt idx="2816">
                  <c:v>62.954272000000003</c:v>
                </c:pt>
                <c:pt idx="2817">
                  <c:v>63.035020000000003</c:v>
                </c:pt>
                <c:pt idx="2818">
                  <c:v>63.126553000000001</c:v>
                </c:pt>
                <c:pt idx="2819">
                  <c:v>63.228976000000003</c:v>
                </c:pt>
                <c:pt idx="2820">
                  <c:v>63.338788000000001</c:v>
                </c:pt>
                <c:pt idx="2821">
                  <c:v>63.449697</c:v>
                </c:pt>
                <c:pt idx="2822">
                  <c:v>63.549930000000003</c:v>
                </c:pt>
                <c:pt idx="2823">
                  <c:v>63.629736999999999</c:v>
                </c:pt>
                <c:pt idx="2824">
                  <c:v>63.690855999999997</c:v>
                </c:pt>
                <c:pt idx="2825">
                  <c:v>63.739952000000002</c:v>
                </c:pt>
                <c:pt idx="2826">
                  <c:v>63.775748</c:v>
                </c:pt>
                <c:pt idx="2827">
                  <c:v>63.793922000000002</c:v>
                </c:pt>
                <c:pt idx="2828">
                  <c:v>63.803804</c:v>
                </c:pt>
                <c:pt idx="2829">
                  <c:v>63.827826000000002</c:v>
                </c:pt>
                <c:pt idx="2830">
                  <c:v>63.881332</c:v>
                </c:pt>
                <c:pt idx="2831">
                  <c:v>63.961050999999998</c:v>
                </c:pt>
                <c:pt idx="2832">
                  <c:v>64.054468</c:v>
                </c:pt>
                <c:pt idx="2833">
                  <c:v>64.151071000000002</c:v>
                </c:pt>
                <c:pt idx="2834">
                  <c:v>64.242704000000003</c:v>
                </c:pt>
                <c:pt idx="2835">
                  <c:v>64.322950000000006</c:v>
                </c:pt>
                <c:pt idx="2836">
                  <c:v>64.391108000000003</c:v>
                </c:pt>
                <c:pt idx="2837">
                  <c:v>64.451881999999998</c:v>
                </c:pt>
                <c:pt idx="2838">
                  <c:v>64.508514000000005</c:v>
                </c:pt>
                <c:pt idx="2839">
                  <c:v>64.558644999999999</c:v>
                </c:pt>
                <c:pt idx="2840">
                  <c:v>64.595748</c:v>
                </c:pt>
                <c:pt idx="2841">
                  <c:v>64.611452999999997</c:v>
                </c:pt>
                <c:pt idx="2842">
                  <c:v>64.600626000000005</c:v>
                </c:pt>
                <c:pt idx="2843">
                  <c:v>64.570023000000006</c:v>
                </c:pt>
                <c:pt idx="2844">
                  <c:v>64.537762000000001</c:v>
                </c:pt>
                <c:pt idx="2845">
                  <c:v>64.516730999999993</c:v>
                </c:pt>
                <c:pt idx="2846">
                  <c:v>64.501648000000003</c:v>
                </c:pt>
                <c:pt idx="2847">
                  <c:v>64.480624000000006</c:v>
                </c:pt>
                <c:pt idx="2848">
                  <c:v>64.455404999999999</c:v>
                </c:pt>
                <c:pt idx="2849">
                  <c:v>64.439216000000002</c:v>
                </c:pt>
                <c:pt idx="2850">
                  <c:v>64.437610000000006</c:v>
                </c:pt>
                <c:pt idx="2851">
                  <c:v>64.444767999999996</c:v>
                </c:pt>
                <c:pt idx="2852">
                  <c:v>64.458679000000004</c:v>
                </c:pt>
                <c:pt idx="2853">
                  <c:v>64.486607000000006</c:v>
                </c:pt>
                <c:pt idx="2854">
                  <c:v>64.533293999999998</c:v>
                </c:pt>
                <c:pt idx="2855">
                  <c:v>64.595123000000001</c:v>
                </c:pt>
                <c:pt idx="2856">
                  <c:v>64.667562000000004</c:v>
                </c:pt>
                <c:pt idx="2857">
                  <c:v>64.746858000000003</c:v>
                </c:pt>
                <c:pt idx="2858">
                  <c:v>64.822855000000004</c:v>
                </c:pt>
                <c:pt idx="2859">
                  <c:v>64.883577000000002</c:v>
                </c:pt>
                <c:pt idx="2860">
                  <c:v>64.932481999999993</c:v>
                </c:pt>
                <c:pt idx="2861">
                  <c:v>64.991131999999993</c:v>
                </c:pt>
                <c:pt idx="2862">
                  <c:v>65.077538000000004</c:v>
                </c:pt>
                <c:pt idx="2863">
                  <c:v>65.186907000000005</c:v>
                </c:pt>
                <c:pt idx="2864">
                  <c:v>65.297645000000003</c:v>
                </c:pt>
                <c:pt idx="2865">
                  <c:v>65.391103999999999</c:v>
                </c:pt>
                <c:pt idx="2866">
                  <c:v>65.462909999999994</c:v>
                </c:pt>
                <c:pt idx="2867">
                  <c:v>65.519919999999999</c:v>
                </c:pt>
                <c:pt idx="2868">
                  <c:v>65.569659000000001</c:v>
                </c:pt>
                <c:pt idx="2869">
                  <c:v>65.611063999999999</c:v>
                </c:pt>
                <c:pt idx="2870">
                  <c:v>65.634449000000004</c:v>
                </c:pt>
                <c:pt idx="2871">
                  <c:v>65.632009999999994</c:v>
                </c:pt>
                <c:pt idx="2872">
                  <c:v>65.607398000000003</c:v>
                </c:pt>
                <c:pt idx="2873">
                  <c:v>65.572974000000002</c:v>
                </c:pt>
                <c:pt idx="2874">
                  <c:v>65.539088000000007</c:v>
                </c:pt>
                <c:pt idx="2875">
                  <c:v>65.508137000000005</c:v>
                </c:pt>
                <c:pt idx="2876">
                  <c:v>65.476359000000002</c:v>
                </c:pt>
                <c:pt idx="2877">
                  <c:v>65.437985999999995</c:v>
                </c:pt>
                <c:pt idx="2878">
                  <c:v>65.392221000000006</c:v>
                </c:pt>
                <c:pt idx="2879">
                  <c:v>65.351954000000006</c:v>
                </c:pt>
                <c:pt idx="2880">
                  <c:v>65.339641999999998</c:v>
                </c:pt>
                <c:pt idx="2881">
                  <c:v>65.363876000000005</c:v>
                </c:pt>
                <c:pt idx="2882">
                  <c:v>65.402755999999997</c:v>
                </c:pt>
                <c:pt idx="2883">
                  <c:v>65.423140000000004</c:v>
                </c:pt>
                <c:pt idx="2884">
                  <c:v>65.416421999999997</c:v>
                </c:pt>
                <c:pt idx="2885">
                  <c:v>65.404674</c:v>
                </c:pt>
                <c:pt idx="2886">
                  <c:v>65.411794</c:v>
                </c:pt>
                <c:pt idx="2887">
                  <c:v>65.440180999999995</c:v>
                </c:pt>
                <c:pt idx="2888">
                  <c:v>65.478294000000005</c:v>
                </c:pt>
                <c:pt idx="2889">
                  <c:v>65.517792999999998</c:v>
                </c:pt>
                <c:pt idx="2890">
                  <c:v>65.554849000000004</c:v>
                </c:pt>
                <c:pt idx="2891">
                  <c:v>65.580765</c:v>
                </c:pt>
                <c:pt idx="2892">
                  <c:v>65.580318000000005</c:v>
                </c:pt>
                <c:pt idx="2893">
                  <c:v>65.542766</c:v>
                </c:pt>
                <c:pt idx="2894">
                  <c:v>65.476101</c:v>
                </c:pt>
                <c:pt idx="2895">
                  <c:v>65.408861000000002</c:v>
                </c:pt>
                <c:pt idx="2896">
                  <c:v>65.370448999999994</c:v>
                </c:pt>
                <c:pt idx="2897">
                  <c:v>65.364081999999996</c:v>
                </c:pt>
                <c:pt idx="2898">
                  <c:v>65.362665000000007</c:v>
                </c:pt>
                <c:pt idx="2899">
                  <c:v>65.337214000000003</c:v>
                </c:pt>
                <c:pt idx="2900">
                  <c:v>65.285539999999997</c:v>
                </c:pt>
                <c:pt idx="2901">
                  <c:v>65.227743000000004</c:v>
                </c:pt>
                <c:pt idx="2902">
                  <c:v>65.184685000000002</c:v>
                </c:pt>
                <c:pt idx="2903">
                  <c:v>65.172265999999993</c:v>
                </c:pt>
                <c:pt idx="2904">
                  <c:v>65.205898000000005</c:v>
                </c:pt>
                <c:pt idx="2905">
                  <c:v>65.288850999999994</c:v>
                </c:pt>
                <c:pt idx="2906">
                  <c:v>65.397475999999997</c:v>
                </c:pt>
                <c:pt idx="2907">
                  <c:v>65.497297000000003</c:v>
                </c:pt>
                <c:pt idx="2908">
                  <c:v>65.574636999999996</c:v>
                </c:pt>
                <c:pt idx="2909">
                  <c:v>65.641441</c:v>
                </c:pt>
                <c:pt idx="2910">
                  <c:v>65.714376000000001</c:v>
                </c:pt>
                <c:pt idx="2911">
                  <c:v>65.799363999999997</c:v>
                </c:pt>
                <c:pt idx="2912">
                  <c:v>65.889439999999993</c:v>
                </c:pt>
                <c:pt idx="2913">
                  <c:v>65.967578000000003</c:v>
                </c:pt>
                <c:pt idx="2914">
                  <c:v>66.019340999999997</c:v>
                </c:pt>
                <c:pt idx="2915">
                  <c:v>66.051227999999995</c:v>
                </c:pt>
                <c:pt idx="2916">
                  <c:v>66.087997000000001</c:v>
                </c:pt>
                <c:pt idx="2917">
                  <c:v>66.143732</c:v>
                </c:pt>
                <c:pt idx="2918">
                  <c:v>66.204564000000005</c:v>
                </c:pt>
                <c:pt idx="2919">
                  <c:v>66.250134000000003</c:v>
                </c:pt>
                <c:pt idx="2920">
                  <c:v>66.281542999999999</c:v>
                </c:pt>
                <c:pt idx="2921">
                  <c:v>66.313782000000003</c:v>
                </c:pt>
                <c:pt idx="2922">
                  <c:v>66.350048000000001</c:v>
                </c:pt>
                <c:pt idx="2923">
                  <c:v>66.381842000000006</c:v>
                </c:pt>
                <c:pt idx="2924">
                  <c:v>66.409249000000003</c:v>
                </c:pt>
                <c:pt idx="2925">
                  <c:v>66.441637999999998</c:v>
                </c:pt>
                <c:pt idx="2926">
                  <c:v>66.479572000000005</c:v>
                </c:pt>
                <c:pt idx="2927">
                  <c:v>66.513906000000006</c:v>
                </c:pt>
                <c:pt idx="2928">
                  <c:v>66.543498999999997</c:v>
                </c:pt>
                <c:pt idx="2929">
                  <c:v>66.577399</c:v>
                </c:pt>
                <c:pt idx="2930">
                  <c:v>66.617581999999999</c:v>
                </c:pt>
                <c:pt idx="2931">
                  <c:v>66.655218000000005</c:v>
                </c:pt>
                <c:pt idx="2932">
                  <c:v>66.688137999999995</c:v>
                </c:pt>
                <c:pt idx="2933">
                  <c:v>66.728229999999996</c:v>
                </c:pt>
                <c:pt idx="2934">
                  <c:v>66.785169999999994</c:v>
                </c:pt>
                <c:pt idx="2935">
                  <c:v>66.852050000000006</c:v>
                </c:pt>
                <c:pt idx="2936">
                  <c:v>66.911631999999997</c:v>
                </c:pt>
                <c:pt idx="2937">
                  <c:v>66.950002999999995</c:v>
                </c:pt>
                <c:pt idx="2938">
                  <c:v>66.963014000000001</c:v>
                </c:pt>
                <c:pt idx="2939">
                  <c:v>66.957567999999995</c:v>
                </c:pt>
                <c:pt idx="2940">
                  <c:v>66.949363000000005</c:v>
                </c:pt>
                <c:pt idx="2941">
                  <c:v>66.953469999999996</c:v>
                </c:pt>
                <c:pt idx="2942">
                  <c:v>66.975228000000001</c:v>
                </c:pt>
                <c:pt idx="2943">
                  <c:v>67.014635999999996</c:v>
                </c:pt>
                <c:pt idx="2944">
                  <c:v>67.076007000000004</c:v>
                </c:pt>
                <c:pt idx="2945">
                  <c:v>67.162262999999996</c:v>
                </c:pt>
                <c:pt idx="2946">
                  <c:v>67.259276</c:v>
                </c:pt>
                <c:pt idx="2947">
                  <c:v>67.338255000000004</c:v>
                </c:pt>
                <c:pt idx="2948">
                  <c:v>67.380640999999997</c:v>
                </c:pt>
                <c:pt idx="2949">
                  <c:v>67.396086999999994</c:v>
                </c:pt>
                <c:pt idx="2950">
                  <c:v>67.411893000000006</c:v>
                </c:pt>
                <c:pt idx="2951">
                  <c:v>67.448159000000004</c:v>
                </c:pt>
                <c:pt idx="2952">
                  <c:v>67.504687000000004</c:v>
                </c:pt>
                <c:pt idx="2953">
                  <c:v>67.564819999999997</c:v>
                </c:pt>
                <c:pt idx="2954">
                  <c:v>67.609979999999993</c:v>
                </c:pt>
                <c:pt idx="2955">
                  <c:v>67.636930000000007</c:v>
                </c:pt>
                <c:pt idx="2956">
                  <c:v>67.661281000000002</c:v>
                </c:pt>
                <c:pt idx="2957">
                  <c:v>67.699777999999995</c:v>
                </c:pt>
                <c:pt idx="2958">
                  <c:v>67.751171999999997</c:v>
                </c:pt>
                <c:pt idx="2959">
                  <c:v>67.800917999999996</c:v>
                </c:pt>
                <c:pt idx="2960">
                  <c:v>67.841005999999993</c:v>
                </c:pt>
                <c:pt idx="2961">
                  <c:v>67.873671999999999</c:v>
                </c:pt>
                <c:pt idx="2962">
                  <c:v>67.896863999999994</c:v>
                </c:pt>
                <c:pt idx="2963">
                  <c:v>67.900486000000001</c:v>
                </c:pt>
                <c:pt idx="2964">
                  <c:v>67.882240999999993</c:v>
                </c:pt>
                <c:pt idx="2965">
                  <c:v>67.856252999999995</c:v>
                </c:pt>
                <c:pt idx="2966">
                  <c:v>67.838572999999997</c:v>
                </c:pt>
                <c:pt idx="2967">
                  <c:v>67.831988999999993</c:v>
                </c:pt>
                <c:pt idx="2968">
                  <c:v>67.832666000000003</c:v>
                </c:pt>
                <c:pt idx="2969">
                  <c:v>67.844506999999993</c:v>
                </c:pt>
                <c:pt idx="2970">
                  <c:v>67.876598000000001</c:v>
                </c:pt>
                <c:pt idx="2971">
                  <c:v>67.928179999999998</c:v>
                </c:pt>
                <c:pt idx="2972">
                  <c:v>67.983994999999993</c:v>
                </c:pt>
                <c:pt idx="2973">
                  <c:v>68.026588000000004</c:v>
                </c:pt>
                <c:pt idx="2974">
                  <c:v>68.051351999999994</c:v>
                </c:pt>
                <c:pt idx="2975">
                  <c:v>68.069032000000007</c:v>
                </c:pt>
                <c:pt idx="2976">
                  <c:v>68.093935999999999</c:v>
                </c:pt>
                <c:pt idx="2977">
                  <c:v>68.130106999999995</c:v>
                </c:pt>
                <c:pt idx="2978">
                  <c:v>68.170090999999999</c:v>
                </c:pt>
                <c:pt idx="2979">
                  <c:v>68.206622999999993</c:v>
                </c:pt>
                <c:pt idx="2980">
                  <c:v>68.239789000000002</c:v>
                </c:pt>
                <c:pt idx="2981">
                  <c:v>68.269034000000005</c:v>
                </c:pt>
                <c:pt idx="2982">
                  <c:v>68.285444999999996</c:v>
                </c:pt>
                <c:pt idx="2983">
                  <c:v>68.282205000000005</c:v>
                </c:pt>
                <c:pt idx="2984">
                  <c:v>68.270246999999998</c:v>
                </c:pt>
                <c:pt idx="2985">
                  <c:v>68.271907999999996</c:v>
                </c:pt>
                <c:pt idx="2986">
                  <c:v>68.296342999999993</c:v>
                </c:pt>
                <c:pt idx="2987">
                  <c:v>68.330423999999994</c:v>
                </c:pt>
                <c:pt idx="2988">
                  <c:v>68.357223000000005</c:v>
                </c:pt>
                <c:pt idx="2989">
                  <c:v>68.373688999999999</c:v>
                </c:pt>
                <c:pt idx="2990">
                  <c:v>68.385158000000004</c:v>
                </c:pt>
                <c:pt idx="2991">
                  <c:v>68.392486000000005</c:v>
                </c:pt>
                <c:pt idx="2992">
                  <c:v>68.394384000000002</c:v>
                </c:pt>
                <c:pt idx="2993">
                  <c:v>68.397841999999997</c:v>
                </c:pt>
                <c:pt idx="2994">
                  <c:v>68.416162</c:v>
                </c:pt>
                <c:pt idx="2995">
                  <c:v>68.455899000000002</c:v>
                </c:pt>
                <c:pt idx="2996">
                  <c:v>68.509867</c:v>
                </c:pt>
                <c:pt idx="2997">
                  <c:v>68.560580999999999</c:v>
                </c:pt>
                <c:pt idx="2998">
                  <c:v>68.587351999999996</c:v>
                </c:pt>
                <c:pt idx="2999">
                  <c:v>68.576025999999999</c:v>
                </c:pt>
                <c:pt idx="3000">
                  <c:v>68.530370000000005</c:v>
                </c:pt>
                <c:pt idx="3001">
                  <c:v>68.474063000000001</c:v>
                </c:pt>
                <c:pt idx="3002">
                  <c:v>68.434950000000001</c:v>
                </c:pt>
                <c:pt idx="3003">
                  <c:v>68.424679999999995</c:v>
                </c:pt>
                <c:pt idx="3004">
                  <c:v>68.435001999999997</c:v>
                </c:pt>
                <c:pt idx="3005">
                  <c:v>68.449549000000005</c:v>
                </c:pt>
                <c:pt idx="3006">
                  <c:v>68.453795</c:v>
                </c:pt>
                <c:pt idx="3007">
                  <c:v>68.438665999999998</c:v>
                </c:pt>
                <c:pt idx="3008">
                  <c:v>68.405389</c:v>
                </c:pt>
                <c:pt idx="3009">
                  <c:v>68.368688000000006</c:v>
                </c:pt>
                <c:pt idx="3010">
                  <c:v>68.346939000000006</c:v>
                </c:pt>
                <c:pt idx="3011">
                  <c:v>68.345197999999996</c:v>
                </c:pt>
                <c:pt idx="3012">
                  <c:v>68.352441999999996</c:v>
                </c:pt>
                <c:pt idx="3013">
                  <c:v>68.355971999999994</c:v>
                </c:pt>
                <c:pt idx="3014">
                  <c:v>68.351737999999997</c:v>
                </c:pt>
                <c:pt idx="3015">
                  <c:v>68.338797999999997</c:v>
                </c:pt>
                <c:pt idx="3016">
                  <c:v>68.312111999999999</c:v>
                </c:pt>
                <c:pt idx="3017">
                  <c:v>68.267268999999999</c:v>
                </c:pt>
                <c:pt idx="3018">
                  <c:v>68.207663999999994</c:v>
                </c:pt>
                <c:pt idx="3019">
                  <c:v>68.141658000000007</c:v>
                </c:pt>
                <c:pt idx="3020">
                  <c:v>68.077222000000006</c:v>
                </c:pt>
                <c:pt idx="3021">
                  <c:v>68.024191999999999</c:v>
                </c:pt>
                <c:pt idx="3022">
                  <c:v>67.994506999999999</c:v>
                </c:pt>
                <c:pt idx="3023">
                  <c:v>67.989990000000006</c:v>
                </c:pt>
                <c:pt idx="3024">
                  <c:v>67.992176999999998</c:v>
                </c:pt>
                <c:pt idx="3025">
                  <c:v>67.974830999999995</c:v>
                </c:pt>
                <c:pt idx="3026">
                  <c:v>67.929728999999995</c:v>
                </c:pt>
                <c:pt idx="3027">
                  <c:v>67.873694999999998</c:v>
                </c:pt>
                <c:pt idx="3028">
                  <c:v>67.828294999999997</c:v>
                </c:pt>
                <c:pt idx="3029">
                  <c:v>67.799756000000002</c:v>
                </c:pt>
                <c:pt idx="3030">
                  <c:v>67.781115</c:v>
                </c:pt>
                <c:pt idx="3031">
                  <c:v>67.765336000000005</c:v>
                </c:pt>
                <c:pt idx="3032">
                  <c:v>67.748361000000003</c:v>
                </c:pt>
                <c:pt idx="3033">
                  <c:v>67.724198999999999</c:v>
                </c:pt>
                <c:pt idx="3034">
                  <c:v>67.688039000000003</c:v>
                </c:pt>
                <c:pt idx="3035">
                  <c:v>67.645733000000007</c:v>
                </c:pt>
                <c:pt idx="3036">
                  <c:v>67.612341000000001</c:v>
                </c:pt>
                <c:pt idx="3037">
                  <c:v>67.597147000000007</c:v>
                </c:pt>
                <c:pt idx="3038">
                  <c:v>67.594116999999997</c:v>
                </c:pt>
                <c:pt idx="3039">
                  <c:v>67.590728999999996</c:v>
                </c:pt>
                <c:pt idx="3040">
                  <c:v>67.582909000000001</c:v>
                </c:pt>
                <c:pt idx="3041">
                  <c:v>67.576649000000003</c:v>
                </c:pt>
                <c:pt idx="3042">
                  <c:v>67.576204000000004</c:v>
                </c:pt>
                <c:pt idx="3043">
                  <c:v>67.575160999999994</c:v>
                </c:pt>
                <c:pt idx="3044">
                  <c:v>67.560665999999998</c:v>
                </c:pt>
                <c:pt idx="3045">
                  <c:v>67.525210000000001</c:v>
                </c:pt>
                <c:pt idx="3046">
                  <c:v>67.473995000000002</c:v>
                </c:pt>
                <c:pt idx="3047">
                  <c:v>67.421285999999995</c:v>
                </c:pt>
                <c:pt idx="3048">
                  <c:v>67.379874999999998</c:v>
                </c:pt>
                <c:pt idx="3049">
                  <c:v>67.353646999999995</c:v>
                </c:pt>
                <c:pt idx="3050">
                  <c:v>67.338324999999998</c:v>
                </c:pt>
                <c:pt idx="3051">
                  <c:v>67.326667999999998</c:v>
                </c:pt>
                <c:pt idx="3052">
                  <c:v>67.311949999999996</c:v>
                </c:pt>
                <c:pt idx="3053">
                  <c:v>67.289901999999998</c:v>
                </c:pt>
                <c:pt idx="3054">
                  <c:v>67.262440999999995</c:v>
                </c:pt>
                <c:pt idx="3055">
                  <c:v>67.239804000000007</c:v>
                </c:pt>
                <c:pt idx="3056">
                  <c:v>67.234624999999994</c:v>
                </c:pt>
                <c:pt idx="3057">
                  <c:v>67.251295999999996</c:v>
                </c:pt>
                <c:pt idx="3058">
                  <c:v>67.282319999999999</c:v>
                </c:pt>
                <c:pt idx="3059">
                  <c:v>67.315197999999995</c:v>
                </c:pt>
                <c:pt idx="3060">
                  <c:v>67.340355000000002</c:v>
                </c:pt>
                <c:pt idx="3061">
                  <c:v>67.353110000000001</c:v>
                </c:pt>
                <c:pt idx="3062">
                  <c:v>67.353620000000006</c:v>
                </c:pt>
                <c:pt idx="3063">
                  <c:v>67.347763999999998</c:v>
                </c:pt>
                <c:pt idx="3064">
                  <c:v>67.344880000000003</c:v>
                </c:pt>
                <c:pt idx="3065">
                  <c:v>67.352316999999999</c:v>
                </c:pt>
                <c:pt idx="3066">
                  <c:v>67.373682000000002</c:v>
                </c:pt>
                <c:pt idx="3067">
                  <c:v>67.412003999999996</c:v>
                </c:pt>
                <c:pt idx="3068">
                  <c:v>67.469662999999997</c:v>
                </c:pt>
                <c:pt idx="3069">
                  <c:v>67.542687000000001</c:v>
                </c:pt>
                <c:pt idx="3070">
                  <c:v>67.619319000000004</c:v>
                </c:pt>
                <c:pt idx="3071">
                  <c:v>67.688090000000003</c:v>
                </c:pt>
                <c:pt idx="3072">
                  <c:v>67.745495000000005</c:v>
                </c:pt>
                <c:pt idx="3073">
                  <c:v>67.794920000000005</c:v>
                </c:pt>
                <c:pt idx="3074">
                  <c:v>67.842054000000005</c:v>
                </c:pt>
                <c:pt idx="3075">
                  <c:v>67.892972</c:v>
                </c:pt>
                <c:pt idx="3076">
                  <c:v>67.952712000000005</c:v>
                </c:pt>
                <c:pt idx="3077">
                  <c:v>68.022221999999999</c:v>
                </c:pt>
                <c:pt idx="3078">
                  <c:v>68.097352000000001</c:v>
                </c:pt>
                <c:pt idx="3079">
                  <c:v>68.171075000000002</c:v>
                </c:pt>
                <c:pt idx="3080">
                  <c:v>68.235277999999994</c:v>
                </c:pt>
                <c:pt idx="3081">
                  <c:v>68.283120999999994</c:v>
                </c:pt>
                <c:pt idx="3082">
                  <c:v>68.315230999999997</c:v>
                </c:pt>
                <c:pt idx="3083">
                  <c:v>68.342785000000006</c:v>
                </c:pt>
                <c:pt idx="3084">
                  <c:v>68.379103000000001</c:v>
                </c:pt>
                <c:pt idx="3085">
                  <c:v>68.428342999999998</c:v>
                </c:pt>
                <c:pt idx="3086">
                  <c:v>68.486643999999998</c:v>
                </c:pt>
                <c:pt idx="3087">
                  <c:v>68.552334999999999</c:v>
                </c:pt>
                <c:pt idx="3088">
                  <c:v>68.628606000000005</c:v>
                </c:pt>
                <c:pt idx="3089">
                  <c:v>68.717850999999996</c:v>
                </c:pt>
                <c:pt idx="3090">
                  <c:v>68.820831999999996</c:v>
                </c:pt>
                <c:pt idx="3091">
                  <c:v>68.93871</c:v>
                </c:pt>
                <c:pt idx="3092">
                  <c:v>69.065100000000001</c:v>
                </c:pt>
                <c:pt idx="3093">
                  <c:v>69.177683000000002</c:v>
                </c:pt>
                <c:pt idx="3094">
                  <c:v>69.252420999999998</c:v>
                </c:pt>
                <c:pt idx="3095">
                  <c:v>69.290139999999994</c:v>
                </c:pt>
                <c:pt idx="3096">
                  <c:v>69.317890000000006</c:v>
                </c:pt>
                <c:pt idx="3097">
                  <c:v>69.360992999999993</c:v>
                </c:pt>
                <c:pt idx="3098">
                  <c:v>69.423112000000003</c:v>
                </c:pt>
                <c:pt idx="3099">
                  <c:v>69.493448000000001</c:v>
                </c:pt>
                <c:pt idx="3100">
                  <c:v>69.558909</c:v>
                </c:pt>
                <c:pt idx="3101">
                  <c:v>69.604975999999994</c:v>
                </c:pt>
                <c:pt idx="3102">
                  <c:v>69.620823999999999</c:v>
                </c:pt>
                <c:pt idx="3103">
                  <c:v>69.613797000000005</c:v>
                </c:pt>
                <c:pt idx="3104">
                  <c:v>69.608673999999993</c:v>
                </c:pt>
                <c:pt idx="3105">
                  <c:v>69.623587999999998</c:v>
                </c:pt>
                <c:pt idx="3106">
                  <c:v>69.653745999999998</c:v>
                </c:pt>
                <c:pt idx="3107">
                  <c:v>69.685277999999997</c:v>
                </c:pt>
                <c:pt idx="3108">
                  <c:v>69.715477000000007</c:v>
                </c:pt>
                <c:pt idx="3109">
                  <c:v>69.750527000000005</c:v>
                </c:pt>
                <c:pt idx="3110">
                  <c:v>69.792220999999998</c:v>
                </c:pt>
                <c:pt idx="3111">
                  <c:v>69.838104999999999</c:v>
                </c:pt>
                <c:pt idx="3112">
                  <c:v>69.889825000000002</c:v>
                </c:pt>
                <c:pt idx="3113">
                  <c:v>69.951168999999993</c:v>
                </c:pt>
                <c:pt idx="3114">
                  <c:v>70.019761000000003</c:v>
                </c:pt>
                <c:pt idx="3115">
                  <c:v>70.087706999999995</c:v>
                </c:pt>
                <c:pt idx="3116">
                  <c:v>70.148914000000005</c:v>
                </c:pt>
                <c:pt idx="3117">
                  <c:v>70.202558999999994</c:v>
                </c:pt>
                <c:pt idx="3118">
                  <c:v>70.253366999999997</c:v>
                </c:pt>
                <c:pt idx="3119">
                  <c:v>70.309886000000006</c:v>
                </c:pt>
                <c:pt idx="3120">
                  <c:v>70.375448000000006</c:v>
                </c:pt>
                <c:pt idx="3121">
                  <c:v>70.439655999999999</c:v>
                </c:pt>
                <c:pt idx="3122">
                  <c:v>70.490170000000006</c:v>
                </c:pt>
                <c:pt idx="3123">
                  <c:v>70.536404000000005</c:v>
                </c:pt>
                <c:pt idx="3124">
                  <c:v>70.607237999999995</c:v>
                </c:pt>
                <c:pt idx="3125">
                  <c:v>70.717487000000006</c:v>
                </c:pt>
                <c:pt idx="3126">
                  <c:v>70.848633000000007</c:v>
                </c:pt>
                <c:pt idx="3127">
                  <c:v>70.971402999999995</c:v>
                </c:pt>
                <c:pt idx="3128">
                  <c:v>71.076113000000007</c:v>
                </c:pt>
                <c:pt idx="3129">
                  <c:v>71.172842000000003</c:v>
                </c:pt>
                <c:pt idx="3130">
                  <c:v>71.274674000000005</c:v>
                </c:pt>
                <c:pt idx="3131">
                  <c:v>71.389396000000005</c:v>
                </c:pt>
                <c:pt idx="3132">
                  <c:v>71.514616000000004</c:v>
                </c:pt>
                <c:pt idx="3133">
                  <c:v>71.631474999999995</c:v>
                </c:pt>
                <c:pt idx="3134">
                  <c:v>71.716080000000005</c:v>
                </c:pt>
                <c:pt idx="3135">
                  <c:v>71.767698999999993</c:v>
                </c:pt>
                <c:pt idx="3136">
                  <c:v>71.813817</c:v>
                </c:pt>
                <c:pt idx="3137">
                  <c:v>71.878067999999999</c:v>
                </c:pt>
                <c:pt idx="3138">
                  <c:v>71.956715000000003</c:v>
                </c:pt>
                <c:pt idx="3139">
                  <c:v>72.038246000000001</c:v>
                </c:pt>
                <c:pt idx="3140">
                  <c:v>72.129495000000006</c:v>
                </c:pt>
                <c:pt idx="3141">
                  <c:v>72.241686999999999</c:v>
                </c:pt>
                <c:pt idx="3142">
                  <c:v>72.362093000000002</c:v>
                </c:pt>
                <c:pt idx="3143">
                  <c:v>72.464945999999998</c:v>
                </c:pt>
                <c:pt idx="3144">
                  <c:v>72.547300000000007</c:v>
                </c:pt>
                <c:pt idx="3145">
                  <c:v>72.630251000000001</c:v>
                </c:pt>
                <c:pt idx="3146">
                  <c:v>72.722334000000004</c:v>
                </c:pt>
                <c:pt idx="3147">
                  <c:v>72.805014999999997</c:v>
                </c:pt>
                <c:pt idx="3148">
                  <c:v>72.864564999999999</c:v>
                </c:pt>
                <c:pt idx="3149">
                  <c:v>72.920182999999994</c:v>
                </c:pt>
                <c:pt idx="3150">
                  <c:v>73.004187999999999</c:v>
                </c:pt>
                <c:pt idx="3151">
                  <c:v>73.121252999999996</c:v>
                </c:pt>
                <c:pt idx="3152">
                  <c:v>73.241151000000002</c:v>
                </c:pt>
                <c:pt idx="3153">
                  <c:v>73.331438000000006</c:v>
                </c:pt>
                <c:pt idx="3154">
                  <c:v>73.389235999999997</c:v>
                </c:pt>
                <c:pt idx="3155">
                  <c:v>73.438598999999996</c:v>
                </c:pt>
                <c:pt idx="3156">
                  <c:v>73.502179999999996</c:v>
                </c:pt>
                <c:pt idx="3157">
                  <c:v>73.581348000000006</c:v>
                </c:pt>
                <c:pt idx="3158">
                  <c:v>73.662814999999995</c:v>
                </c:pt>
                <c:pt idx="3159">
                  <c:v>73.737921</c:v>
                </c:pt>
                <c:pt idx="3160">
                  <c:v>73.809710999999993</c:v>
                </c:pt>
                <c:pt idx="3161">
                  <c:v>73.884478999999999</c:v>
                </c:pt>
                <c:pt idx="3162">
                  <c:v>73.965311999999997</c:v>
                </c:pt>
                <c:pt idx="3163">
                  <c:v>74.054889000000003</c:v>
                </c:pt>
                <c:pt idx="3164">
                  <c:v>74.155964999999995</c:v>
                </c:pt>
                <c:pt idx="3165">
                  <c:v>74.263800000000003</c:v>
                </c:pt>
                <c:pt idx="3166">
                  <c:v>74.363372999999996</c:v>
                </c:pt>
                <c:pt idx="3167">
                  <c:v>74.439070999999998</c:v>
                </c:pt>
                <c:pt idx="3168">
                  <c:v>74.484955999999997</c:v>
                </c:pt>
                <c:pt idx="3169">
                  <c:v>74.506403000000006</c:v>
                </c:pt>
                <c:pt idx="3170">
                  <c:v>74.519572999999994</c:v>
                </c:pt>
                <c:pt idx="3171">
                  <c:v>74.550227000000007</c:v>
                </c:pt>
                <c:pt idx="3172">
                  <c:v>74.620455000000007</c:v>
                </c:pt>
                <c:pt idx="3173">
                  <c:v>74.727181999999999</c:v>
                </c:pt>
                <c:pt idx="3174">
                  <c:v>74.841378000000006</c:v>
                </c:pt>
                <c:pt idx="3175">
                  <c:v>74.938377000000003</c:v>
                </c:pt>
                <c:pt idx="3176">
                  <c:v>75.021821000000003</c:v>
                </c:pt>
                <c:pt idx="3177">
                  <c:v>75.109953000000004</c:v>
                </c:pt>
                <c:pt idx="3178">
                  <c:v>75.210103000000004</c:v>
                </c:pt>
                <c:pt idx="3179">
                  <c:v>75.315858000000006</c:v>
                </c:pt>
                <c:pt idx="3180">
                  <c:v>75.415678999999997</c:v>
                </c:pt>
                <c:pt idx="3181">
                  <c:v>75.493048000000002</c:v>
                </c:pt>
                <c:pt idx="3182">
                  <c:v>75.529411999999994</c:v>
                </c:pt>
                <c:pt idx="3183">
                  <c:v>75.518028999999999</c:v>
                </c:pt>
                <c:pt idx="3184">
                  <c:v>75.468035999999998</c:v>
                </c:pt>
                <c:pt idx="3185">
                  <c:v>75.388576999999998</c:v>
                </c:pt>
                <c:pt idx="3186">
                  <c:v>75.278362999999999</c:v>
                </c:pt>
                <c:pt idx="3187">
                  <c:v>75.139757000000003</c:v>
                </c:pt>
                <c:pt idx="3188">
                  <c:v>74.992350999999999</c:v>
                </c:pt>
                <c:pt idx="3189">
                  <c:v>74.855234999999993</c:v>
                </c:pt>
                <c:pt idx="3190">
                  <c:v>74.718247000000005</c:v>
                </c:pt>
                <c:pt idx="3191">
                  <c:v>74.548828</c:v>
                </c:pt>
                <c:pt idx="3192">
                  <c:v>74.333588000000006</c:v>
                </c:pt>
                <c:pt idx="3193">
                  <c:v>74.102013999999997</c:v>
                </c:pt>
                <c:pt idx="3194">
                  <c:v>73.902413999999993</c:v>
                </c:pt>
                <c:pt idx="3195">
                  <c:v>73.761438999999996</c:v>
                </c:pt>
                <c:pt idx="3196">
                  <c:v>73.672285000000002</c:v>
                </c:pt>
                <c:pt idx="3197">
                  <c:v>73.616041999999993</c:v>
                </c:pt>
                <c:pt idx="3198">
                  <c:v>73.587669000000005</c:v>
                </c:pt>
                <c:pt idx="3199">
                  <c:v>73.600476</c:v>
                </c:pt>
                <c:pt idx="3200">
                  <c:v>73.665420999999995</c:v>
                </c:pt>
                <c:pt idx="3201">
                  <c:v>73.768299999999996</c:v>
                </c:pt>
                <c:pt idx="3202">
                  <c:v>73.877183000000002</c:v>
                </c:pt>
                <c:pt idx="3203">
                  <c:v>73.979020000000006</c:v>
                </c:pt>
                <c:pt idx="3204">
                  <c:v>74.096312999999995</c:v>
                </c:pt>
                <c:pt idx="3205">
                  <c:v>74.253094000000004</c:v>
                </c:pt>
                <c:pt idx="3206">
                  <c:v>74.433781999999994</c:v>
                </c:pt>
                <c:pt idx="3207">
                  <c:v>74.593520999999996</c:v>
                </c:pt>
                <c:pt idx="3208">
                  <c:v>74.703446</c:v>
                </c:pt>
                <c:pt idx="3209">
                  <c:v>74.767343999999994</c:v>
                </c:pt>
                <c:pt idx="3210">
                  <c:v>74.798604999999995</c:v>
                </c:pt>
                <c:pt idx="3211">
                  <c:v>74.804305999999997</c:v>
                </c:pt>
                <c:pt idx="3212">
                  <c:v>74.796469000000002</c:v>
                </c:pt>
                <c:pt idx="3213">
                  <c:v>74.797391000000005</c:v>
                </c:pt>
                <c:pt idx="3214">
                  <c:v>74.819957000000002</c:v>
                </c:pt>
                <c:pt idx="3215">
                  <c:v>74.853301000000002</c:v>
                </c:pt>
                <c:pt idx="3216">
                  <c:v>74.87912</c:v>
                </c:pt>
                <c:pt idx="3217">
                  <c:v>74.894600999999994</c:v>
                </c:pt>
                <c:pt idx="3218">
                  <c:v>74.909065999999996</c:v>
                </c:pt>
                <c:pt idx="3219">
                  <c:v>74.923405000000002</c:v>
                </c:pt>
                <c:pt idx="3220">
                  <c:v>74.924417000000005</c:v>
                </c:pt>
                <c:pt idx="3221">
                  <c:v>74.902099000000007</c:v>
                </c:pt>
                <c:pt idx="3222">
                  <c:v>74.868735000000001</c:v>
                </c:pt>
                <c:pt idx="3223">
                  <c:v>74.856379000000004</c:v>
                </c:pt>
                <c:pt idx="3224">
                  <c:v>74.889675999999994</c:v>
                </c:pt>
                <c:pt idx="3225">
                  <c:v>74.957752999999997</c:v>
                </c:pt>
                <c:pt idx="3226">
                  <c:v>75.018466000000004</c:v>
                </c:pt>
                <c:pt idx="3227">
                  <c:v>75.038816999999995</c:v>
                </c:pt>
                <c:pt idx="3228">
                  <c:v>75.028023000000005</c:v>
                </c:pt>
                <c:pt idx="3229">
                  <c:v>75.022542999999999</c:v>
                </c:pt>
                <c:pt idx="3230">
                  <c:v>75.043256999999997</c:v>
                </c:pt>
                <c:pt idx="3231">
                  <c:v>75.078149999999994</c:v>
                </c:pt>
                <c:pt idx="3232">
                  <c:v>75.10324</c:v>
                </c:pt>
                <c:pt idx="3233">
                  <c:v>75.106329000000002</c:v>
                </c:pt>
                <c:pt idx="3234">
                  <c:v>75.089411999999996</c:v>
                </c:pt>
                <c:pt idx="3235">
                  <c:v>75.060809000000006</c:v>
                </c:pt>
                <c:pt idx="3236">
                  <c:v>75.029683000000006</c:v>
                </c:pt>
                <c:pt idx="3237">
                  <c:v>75.000427000000002</c:v>
                </c:pt>
                <c:pt idx="3238">
                  <c:v>74.969731999999993</c:v>
                </c:pt>
                <c:pt idx="3239">
                  <c:v>74.934072999999998</c:v>
                </c:pt>
                <c:pt idx="3240">
                  <c:v>74.896958999999995</c:v>
                </c:pt>
                <c:pt idx="3241">
                  <c:v>74.860444999999999</c:v>
                </c:pt>
                <c:pt idx="3242">
                  <c:v>74.814272000000003</c:v>
                </c:pt>
                <c:pt idx="3243">
                  <c:v>74.746070000000003</c:v>
                </c:pt>
                <c:pt idx="3244">
                  <c:v>74.659375999999995</c:v>
                </c:pt>
                <c:pt idx="3245">
                  <c:v>74.568404999999998</c:v>
                </c:pt>
                <c:pt idx="3246">
                  <c:v>74.478746000000001</c:v>
                </c:pt>
                <c:pt idx="3247">
                  <c:v>74.388356999999999</c:v>
                </c:pt>
                <c:pt idx="3248">
                  <c:v>74.303583000000003</c:v>
                </c:pt>
                <c:pt idx="3249">
                  <c:v>74.235093000000006</c:v>
                </c:pt>
                <c:pt idx="3250">
                  <c:v>74.177538999999996</c:v>
                </c:pt>
                <c:pt idx="3251">
                  <c:v>74.111131999999998</c:v>
                </c:pt>
                <c:pt idx="3252">
                  <c:v>74.025194999999997</c:v>
                </c:pt>
                <c:pt idx="3253">
                  <c:v>73.924093999999997</c:v>
                </c:pt>
                <c:pt idx="3254">
                  <c:v>73.809944999999999</c:v>
                </c:pt>
                <c:pt idx="3255">
                  <c:v>73.676822999999999</c:v>
                </c:pt>
                <c:pt idx="3256">
                  <c:v>73.522499999999994</c:v>
                </c:pt>
                <c:pt idx="3257">
                  <c:v>73.348347000000004</c:v>
                </c:pt>
                <c:pt idx="3258">
                  <c:v>73.148152999999994</c:v>
                </c:pt>
                <c:pt idx="3259">
                  <c:v>72.916430000000005</c:v>
                </c:pt>
                <c:pt idx="3260">
                  <c:v>72.667109999999994</c:v>
                </c:pt>
                <c:pt idx="3261">
                  <c:v>72.422619999999995</c:v>
                </c:pt>
                <c:pt idx="3262">
                  <c:v>72.184304999999995</c:v>
                </c:pt>
                <c:pt idx="3263">
                  <c:v>71.934426000000002</c:v>
                </c:pt>
                <c:pt idx="3264">
                  <c:v>71.664679000000007</c:v>
                </c:pt>
                <c:pt idx="3265">
                  <c:v>71.378865000000005</c:v>
                </c:pt>
                <c:pt idx="3266">
                  <c:v>71.071444999999997</c:v>
                </c:pt>
                <c:pt idx="3267">
                  <c:v>70.734990999999994</c:v>
                </c:pt>
                <c:pt idx="3268">
                  <c:v>70.392222000000004</c:v>
                </c:pt>
                <c:pt idx="3269">
                  <c:v>70.088106999999994</c:v>
                </c:pt>
                <c:pt idx="3270">
                  <c:v>69.840097999999998</c:v>
                </c:pt>
                <c:pt idx="3271">
                  <c:v>69.621736999999996</c:v>
                </c:pt>
                <c:pt idx="3272">
                  <c:v>69.403066999999993</c:v>
                </c:pt>
                <c:pt idx="3273">
                  <c:v>69.180200999999997</c:v>
                </c:pt>
                <c:pt idx="3274">
                  <c:v>68.959614000000002</c:v>
                </c:pt>
                <c:pt idx="3275">
                  <c:v>68.746854999999996</c:v>
                </c:pt>
                <c:pt idx="3276">
                  <c:v>68.558125000000004</c:v>
                </c:pt>
                <c:pt idx="3277">
                  <c:v>68.407076000000004</c:v>
                </c:pt>
                <c:pt idx="3278">
                  <c:v>68.266340999999997</c:v>
                </c:pt>
                <c:pt idx="3279">
                  <c:v>68.074134999999998</c:v>
                </c:pt>
                <c:pt idx="3280">
                  <c:v>67.801969</c:v>
                </c:pt>
                <c:pt idx="3281">
                  <c:v>67.490230999999994</c:v>
                </c:pt>
                <c:pt idx="3282">
                  <c:v>67.193504000000004</c:v>
                </c:pt>
                <c:pt idx="3283">
                  <c:v>66.925336000000001</c:v>
                </c:pt>
                <c:pt idx="3284">
                  <c:v>66.674814999999995</c:v>
                </c:pt>
                <c:pt idx="3285">
                  <c:v>66.435606000000007</c:v>
                </c:pt>
                <c:pt idx="3286">
                  <c:v>66.197646000000006</c:v>
                </c:pt>
                <c:pt idx="3287">
                  <c:v>65.941903999999994</c:v>
                </c:pt>
                <c:pt idx="3288">
                  <c:v>65.664587999999995</c:v>
                </c:pt>
                <c:pt idx="3289">
                  <c:v>65.381382000000002</c:v>
                </c:pt>
                <c:pt idx="3290">
                  <c:v>65.094650000000001</c:v>
                </c:pt>
                <c:pt idx="3291">
                  <c:v>64.786614999999998</c:v>
                </c:pt>
                <c:pt idx="3292">
                  <c:v>64.457418000000004</c:v>
                </c:pt>
                <c:pt idx="3293">
                  <c:v>64.135986000000003</c:v>
                </c:pt>
                <c:pt idx="3294">
                  <c:v>63.834488999999998</c:v>
                </c:pt>
                <c:pt idx="3295">
                  <c:v>63.526456000000003</c:v>
                </c:pt>
                <c:pt idx="3296">
                  <c:v>63.192763999999997</c:v>
                </c:pt>
                <c:pt idx="3297">
                  <c:v>62.854916000000003</c:v>
                </c:pt>
                <c:pt idx="3298">
                  <c:v>62.538933</c:v>
                </c:pt>
                <c:pt idx="3299">
                  <c:v>62.237580999999999</c:v>
                </c:pt>
                <c:pt idx="3300">
                  <c:v>61.927875</c:v>
                </c:pt>
                <c:pt idx="3301">
                  <c:v>61.598399000000001</c:v>
                </c:pt>
                <c:pt idx="3302">
                  <c:v>61.242868999999999</c:v>
                </c:pt>
                <c:pt idx="3303">
                  <c:v>60.857272000000002</c:v>
                </c:pt>
                <c:pt idx="3304">
                  <c:v>60.459598</c:v>
                </c:pt>
                <c:pt idx="3305">
                  <c:v>60.079031000000001</c:v>
                </c:pt>
                <c:pt idx="3306">
                  <c:v>59.714869999999998</c:v>
                </c:pt>
                <c:pt idx="3307">
                  <c:v>59.341000999999999</c:v>
                </c:pt>
                <c:pt idx="3308">
                  <c:v>58.957374000000002</c:v>
                </c:pt>
                <c:pt idx="3309">
                  <c:v>58.594900000000003</c:v>
                </c:pt>
                <c:pt idx="3310">
                  <c:v>58.257229000000002</c:v>
                </c:pt>
                <c:pt idx="3311">
                  <c:v>57.908517000000003</c:v>
                </c:pt>
                <c:pt idx="3312">
                  <c:v>57.539811</c:v>
                </c:pt>
                <c:pt idx="3313">
                  <c:v>57.187995000000001</c:v>
                </c:pt>
                <c:pt idx="3314">
                  <c:v>56.862648</c:v>
                </c:pt>
                <c:pt idx="3315">
                  <c:v>56.522919000000002</c:v>
                </c:pt>
                <c:pt idx="3316">
                  <c:v>56.149042000000001</c:v>
                </c:pt>
                <c:pt idx="3317">
                  <c:v>55.769500999999998</c:v>
                </c:pt>
                <c:pt idx="3318">
                  <c:v>55.398592000000001</c:v>
                </c:pt>
                <c:pt idx="3319">
                  <c:v>55.012588999999998</c:v>
                </c:pt>
                <c:pt idx="3320">
                  <c:v>54.608280999999998</c:v>
                </c:pt>
                <c:pt idx="3321">
                  <c:v>54.222230000000003</c:v>
                </c:pt>
                <c:pt idx="3322">
                  <c:v>53.868630000000003</c:v>
                </c:pt>
                <c:pt idx="3323">
                  <c:v>53.519443000000003</c:v>
                </c:pt>
                <c:pt idx="3324">
                  <c:v>53.160907999999999</c:v>
                </c:pt>
                <c:pt idx="3325">
                  <c:v>52.810740000000003</c:v>
                </c:pt>
                <c:pt idx="3326">
                  <c:v>52.471978</c:v>
                </c:pt>
                <c:pt idx="3327">
                  <c:v>52.133589000000001</c:v>
                </c:pt>
                <c:pt idx="3328">
                  <c:v>51.814973999999999</c:v>
                </c:pt>
                <c:pt idx="3329">
                  <c:v>51.528750000000002</c:v>
                </c:pt>
                <c:pt idx="3330">
                  <c:v>51.213090000000001</c:v>
                </c:pt>
                <c:pt idx="3331">
                  <c:v>50.692490999999997</c:v>
                </c:pt>
                <c:pt idx="3332">
                  <c:v>49.914797</c:v>
                </c:pt>
                <c:pt idx="3333">
                  <c:v>49.303491000000001</c:v>
                </c:pt>
                <c:pt idx="3334">
                  <c:v>49.098661999999997</c:v>
                </c:pt>
                <c:pt idx="3335">
                  <c:v>49.047196999999997</c:v>
                </c:pt>
                <c:pt idx="3336">
                  <c:v>48.915149999999997</c:v>
                </c:pt>
                <c:pt idx="3337">
                  <c:v>48.671751999999998</c:v>
                </c:pt>
                <c:pt idx="3338">
                  <c:v>48.375377</c:v>
                </c:pt>
                <c:pt idx="3339">
                  <c:v>48.052405</c:v>
                </c:pt>
                <c:pt idx="3340">
                  <c:v>47.709673000000002</c:v>
                </c:pt>
                <c:pt idx="3341">
                  <c:v>47.387041000000004</c:v>
                </c:pt>
                <c:pt idx="3342">
                  <c:v>47.110937999999997</c:v>
                </c:pt>
                <c:pt idx="3343">
                  <c:v>46.849162999999997</c:v>
                </c:pt>
                <c:pt idx="3344">
                  <c:v>46.570301999999998</c:v>
                </c:pt>
                <c:pt idx="3345">
                  <c:v>46.290880999999999</c:v>
                </c:pt>
                <c:pt idx="3346">
                  <c:v>46.020532000000003</c:v>
                </c:pt>
                <c:pt idx="3347">
                  <c:v>45.730679000000002</c:v>
                </c:pt>
                <c:pt idx="3348">
                  <c:v>45.418166999999997</c:v>
                </c:pt>
                <c:pt idx="3349">
                  <c:v>45.128734999999999</c:v>
                </c:pt>
                <c:pt idx="3350">
                  <c:v>44.878185999999999</c:v>
                </c:pt>
                <c:pt idx="3351">
                  <c:v>44.622331000000003</c:v>
                </c:pt>
                <c:pt idx="3352">
                  <c:v>44.347465999999997</c:v>
                </c:pt>
                <c:pt idx="3353">
                  <c:v>44.106720000000003</c:v>
                </c:pt>
                <c:pt idx="3354">
                  <c:v>43.920119999999997</c:v>
                </c:pt>
                <c:pt idx="3355">
                  <c:v>43.725799000000002</c:v>
                </c:pt>
                <c:pt idx="3356">
                  <c:v>43.475614999999998</c:v>
                </c:pt>
                <c:pt idx="3357">
                  <c:v>43.201087000000001</c:v>
                </c:pt>
                <c:pt idx="3358">
                  <c:v>42.944642999999999</c:v>
                </c:pt>
                <c:pt idx="3359">
                  <c:v>42.697853000000002</c:v>
                </c:pt>
                <c:pt idx="3360">
                  <c:v>42.450972</c:v>
                </c:pt>
                <c:pt idx="3361">
                  <c:v>42.228448</c:v>
                </c:pt>
                <c:pt idx="3362">
                  <c:v>42.027875000000002</c:v>
                </c:pt>
                <c:pt idx="3363">
                  <c:v>41.797331</c:v>
                </c:pt>
                <c:pt idx="3364">
                  <c:v>41.520577000000003</c:v>
                </c:pt>
                <c:pt idx="3365">
                  <c:v>41.254227999999998</c:v>
                </c:pt>
                <c:pt idx="3366">
                  <c:v>41.033363999999999</c:v>
                </c:pt>
                <c:pt idx="3367">
                  <c:v>40.813622000000002</c:v>
                </c:pt>
                <c:pt idx="3368">
                  <c:v>40.558674000000003</c:v>
                </c:pt>
                <c:pt idx="3369">
                  <c:v>40.304566999999999</c:v>
                </c:pt>
                <c:pt idx="3370">
                  <c:v>40.091000999999999</c:v>
                </c:pt>
                <c:pt idx="3371">
                  <c:v>39.902507999999997</c:v>
                </c:pt>
                <c:pt idx="3372">
                  <c:v>39.719025000000002</c:v>
                </c:pt>
                <c:pt idx="3373">
                  <c:v>39.551625999999999</c:v>
                </c:pt>
                <c:pt idx="3374">
                  <c:v>39.385629000000002</c:v>
                </c:pt>
                <c:pt idx="3375">
                  <c:v>39.164608000000001</c:v>
                </c:pt>
                <c:pt idx="3376">
                  <c:v>38.880110999999999</c:v>
                </c:pt>
                <c:pt idx="3377">
                  <c:v>38.600189</c:v>
                </c:pt>
                <c:pt idx="3378">
                  <c:v>38.366588999999998</c:v>
                </c:pt>
                <c:pt idx="3379">
                  <c:v>38.144883999999998</c:v>
                </c:pt>
                <c:pt idx="3380">
                  <c:v>37.911161</c:v>
                </c:pt>
                <c:pt idx="3381">
                  <c:v>37.706032999999998</c:v>
                </c:pt>
                <c:pt idx="3382">
                  <c:v>37.559230999999997</c:v>
                </c:pt>
                <c:pt idx="3383">
                  <c:v>37.434137</c:v>
                </c:pt>
                <c:pt idx="3384">
                  <c:v>37.296030999999999</c:v>
                </c:pt>
                <c:pt idx="3385">
                  <c:v>37.153770000000002</c:v>
                </c:pt>
                <c:pt idx="3386">
                  <c:v>36.988067000000001</c:v>
                </c:pt>
                <c:pt idx="3387">
                  <c:v>36.746752999999998</c:v>
                </c:pt>
                <c:pt idx="3388">
                  <c:v>36.458613</c:v>
                </c:pt>
                <c:pt idx="3389">
                  <c:v>36.233339999999998</c:v>
                </c:pt>
                <c:pt idx="3390">
                  <c:v>36.098013000000002</c:v>
                </c:pt>
                <c:pt idx="3391">
                  <c:v>35.953766999999999</c:v>
                </c:pt>
                <c:pt idx="3392">
                  <c:v>35.744256999999998</c:v>
                </c:pt>
                <c:pt idx="3393">
                  <c:v>35.539670999999998</c:v>
                </c:pt>
                <c:pt idx="3394">
                  <c:v>35.393324999999997</c:v>
                </c:pt>
                <c:pt idx="3395">
                  <c:v>35.243215999999997</c:v>
                </c:pt>
                <c:pt idx="3396">
                  <c:v>35.03181</c:v>
                </c:pt>
                <c:pt idx="3397">
                  <c:v>34.805748999999999</c:v>
                </c:pt>
                <c:pt idx="3398">
                  <c:v>34.617797000000003</c:v>
                </c:pt>
                <c:pt idx="3399">
                  <c:v>34.438138000000002</c:v>
                </c:pt>
                <c:pt idx="3400">
                  <c:v>34.235323999999999</c:v>
                </c:pt>
                <c:pt idx="3401">
                  <c:v>34.046177</c:v>
                </c:pt>
                <c:pt idx="3402">
                  <c:v>33.895262000000002</c:v>
                </c:pt>
                <c:pt idx="3403">
                  <c:v>33.742027999999998</c:v>
                </c:pt>
                <c:pt idx="3404">
                  <c:v>33.563589999999998</c:v>
                </c:pt>
                <c:pt idx="3405">
                  <c:v>33.391737999999997</c:v>
                </c:pt>
                <c:pt idx="3406">
                  <c:v>33.224780000000003</c:v>
                </c:pt>
                <c:pt idx="3407">
                  <c:v>33.002766999999999</c:v>
                </c:pt>
                <c:pt idx="3408">
                  <c:v>32.727463</c:v>
                </c:pt>
                <c:pt idx="3409">
                  <c:v>32.499782000000003</c:v>
                </c:pt>
                <c:pt idx="3410">
                  <c:v>32.359749000000001</c:v>
                </c:pt>
                <c:pt idx="3411">
                  <c:v>32.220745999999998</c:v>
                </c:pt>
                <c:pt idx="3412">
                  <c:v>32.018714000000003</c:v>
                </c:pt>
                <c:pt idx="3413">
                  <c:v>31.790362999999999</c:v>
                </c:pt>
                <c:pt idx="3414">
                  <c:v>31.575068000000002</c:v>
                </c:pt>
                <c:pt idx="3415">
                  <c:v>31.355694</c:v>
                </c:pt>
                <c:pt idx="3416">
                  <c:v>31.145800000000001</c:v>
                </c:pt>
                <c:pt idx="3417">
                  <c:v>31.013445000000001</c:v>
                </c:pt>
                <c:pt idx="3418">
                  <c:v>30.954505999999999</c:v>
                </c:pt>
                <c:pt idx="3419">
                  <c:v>30.862954999999999</c:v>
                </c:pt>
                <c:pt idx="3420">
                  <c:v>30.692637000000001</c:v>
                </c:pt>
                <c:pt idx="3421">
                  <c:v>30.523257000000001</c:v>
                </c:pt>
                <c:pt idx="3422">
                  <c:v>30.400700000000001</c:v>
                </c:pt>
                <c:pt idx="3423">
                  <c:v>30.259257999999999</c:v>
                </c:pt>
                <c:pt idx="3424">
                  <c:v>30.061986000000001</c:v>
                </c:pt>
                <c:pt idx="3425">
                  <c:v>29.876647999999999</c:v>
                </c:pt>
                <c:pt idx="3426">
                  <c:v>29.733104000000001</c:v>
                </c:pt>
                <c:pt idx="3427">
                  <c:v>29.559895999999998</c:v>
                </c:pt>
                <c:pt idx="3428">
                  <c:v>29.338374999999999</c:v>
                </c:pt>
                <c:pt idx="3429">
                  <c:v>29.164463000000001</c:v>
                </c:pt>
                <c:pt idx="3430">
                  <c:v>29.081313000000002</c:v>
                </c:pt>
                <c:pt idx="3431">
                  <c:v>28.974837000000001</c:v>
                </c:pt>
                <c:pt idx="3432">
                  <c:v>28.748593</c:v>
                </c:pt>
                <c:pt idx="3433">
                  <c:v>28.4757</c:v>
                </c:pt>
                <c:pt idx="3434">
                  <c:v>28.258865</c:v>
                </c:pt>
                <c:pt idx="3435">
                  <c:v>28.078914999999999</c:v>
                </c:pt>
                <c:pt idx="3436">
                  <c:v>27.894054000000001</c:v>
                </c:pt>
                <c:pt idx="3437">
                  <c:v>27.749292000000001</c:v>
                </c:pt>
                <c:pt idx="3438">
                  <c:v>27.683126000000001</c:v>
                </c:pt>
                <c:pt idx="3439">
                  <c:v>27.633478</c:v>
                </c:pt>
                <c:pt idx="3440">
                  <c:v>27.532430999999999</c:v>
                </c:pt>
                <c:pt idx="3441">
                  <c:v>27.397000999999999</c:v>
                </c:pt>
                <c:pt idx="3442">
                  <c:v>27.25328</c:v>
                </c:pt>
                <c:pt idx="3443">
                  <c:v>27.069113000000002</c:v>
                </c:pt>
                <c:pt idx="3444">
                  <c:v>26.834817999999999</c:v>
                </c:pt>
                <c:pt idx="3445">
                  <c:v>26.615079000000001</c:v>
                </c:pt>
                <c:pt idx="3446">
                  <c:v>26.450434000000001</c:v>
                </c:pt>
                <c:pt idx="3447">
                  <c:v>26.300339999999998</c:v>
                </c:pt>
                <c:pt idx="3448">
                  <c:v>26.14049</c:v>
                </c:pt>
                <c:pt idx="3449">
                  <c:v>26.005714999999999</c:v>
                </c:pt>
                <c:pt idx="3450">
                  <c:v>25.891413</c:v>
                </c:pt>
                <c:pt idx="3451">
                  <c:v>25.735409000000001</c:v>
                </c:pt>
                <c:pt idx="3452">
                  <c:v>25.548185</c:v>
                </c:pt>
                <c:pt idx="3453">
                  <c:v>25.426295</c:v>
                </c:pt>
                <c:pt idx="3454">
                  <c:v>25.382653000000001</c:v>
                </c:pt>
                <c:pt idx="3455">
                  <c:v>25.306588000000001</c:v>
                </c:pt>
                <c:pt idx="3456">
                  <c:v>25.151802</c:v>
                </c:pt>
                <c:pt idx="3457">
                  <c:v>24.998107000000001</c:v>
                </c:pt>
                <c:pt idx="3458">
                  <c:v>24.879024999999999</c:v>
                </c:pt>
                <c:pt idx="3459">
                  <c:v>24.714835000000001</c:v>
                </c:pt>
                <c:pt idx="3460">
                  <c:v>24.476213000000001</c:v>
                </c:pt>
                <c:pt idx="3461">
                  <c:v>24.265699999999999</c:v>
                </c:pt>
                <c:pt idx="3462">
                  <c:v>24.157474000000001</c:v>
                </c:pt>
                <c:pt idx="3463">
                  <c:v>24.094498999999999</c:v>
                </c:pt>
                <c:pt idx="3464">
                  <c:v>24.021877</c:v>
                </c:pt>
                <c:pt idx="3465">
                  <c:v>23.972738</c:v>
                </c:pt>
                <c:pt idx="3466">
                  <c:v>23.942893000000002</c:v>
                </c:pt>
                <c:pt idx="3467">
                  <c:v>23.840548999999999</c:v>
                </c:pt>
                <c:pt idx="3468">
                  <c:v>23.648665999999999</c:v>
                </c:pt>
                <c:pt idx="3469">
                  <c:v>23.488375999999999</c:v>
                </c:pt>
                <c:pt idx="3470">
                  <c:v>23.434419999999999</c:v>
                </c:pt>
                <c:pt idx="3471">
                  <c:v>23.409654</c:v>
                </c:pt>
                <c:pt idx="3472">
                  <c:v>23.350677999999998</c:v>
                </c:pt>
                <c:pt idx="3473">
                  <c:v>23.324376000000001</c:v>
                </c:pt>
                <c:pt idx="3474">
                  <c:v>23.374655000000001</c:v>
                </c:pt>
                <c:pt idx="3475">
                  <c:v>23.401325</c:v>
                </c:pt>
                <c:pt idx="3476">
                  <c:v>23.358378999999999</c:v>
                </c:pt>
                <c:pt idx="3477">
                  <c:v>23.360503000000001</c:v>
                </c:pt>
                <c:pt idx="3478">
                  <c:v>23.458848</c:v>
                </c:pt>
                <c:pt idx="3479">
                  <c:v>23.521756</c:v>
                </c:pt>
                <c:pt idx="3480">
                  <c:v>23.429872</c:v>
                </c:pt>
                <c:pt idx="3481">
                  <c:v>23.276672000000001</c:v>
                </c:pt>
                <c:pt idx="3482">
                  <c:v>23.231165000000001</c:v>
                </c:pt>
                <c:pt idx="3483">
                  <c:v>23.279857</c:v>
                </c:pt>
                <c:pt idx="3484">
                  <c:v>23.311060999999999</c:v>
                </c:pt>
                <c:pt idx="3485">
                  <c:v>23.313423</c:v>
                </c:pt>
              </c:numCache>
            </c:numRef>
          </c:val>
          <c:smooth val="0"/>
          <c:extLst>
            <c:ext xmlns:c16="http://schemas.microsoft.com/office/drawing/2014/chart" uri="{C3380CC4-5D6E-409C-BE32-E72D297353CC}">
              <c16:uniqueId val="{00000001-2894-4631-AC53-08C71CD1C9F5}"/>
            </c:ext>
          </c:extLst>
        </c:ser>
        <c:ser>
          <c:idx val="2"/>
          <c:order val="2"/>
          <c:tx>
            <c:v>pva 8g</c:v>
          </c:tx>
          <c:spPr>
            <a:ln w="28575" cap="rnd">
              <a:solidFill>
                <a:schemeClr val="accent3"/>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D$2:$D$3487</c:f>
              <c:numCache>
                <c:formatCode>General</c:formatCode>
                <c:ptCount val="3486"/>
                <c:pt idx="0">
                  <c:v>93.473287999999997</c:v>
                </c:pt>
                <c:pt idx="1">
                  <c:v>93.493889999999993</c:v>
                </c:pt>
                <c:pt idx="2">
                  <c:v>93.514492000000004</c:v>
                </c:pt>
                <c:pt idx="3">
                  <c:v>93.535128999999998</c:v>
                </c:pt>
                <c:pt idx="4">
                  <c:v>93.543108000000004</c:v>
                </c:pt>
                <c:pt idx="5">
                  <c:v>93.533004000000005</c:v>
                </c:pt>
                <c:pt idx="6">
                  <c:v>93.529782999999995</c:v>
                </c:pt>
                <c:pt idx="7">
                  <c:v>93.525606999999994</c:v>
                </c:pt>
                <c:pt idx="8">
                  <c:v>93.541088999999999</c:v>
                </c:pt>
                <c:pt idx="9">
                  <c:v>93.572197000000003</c:v>
                </c:pt>
                <c:pt idx="10">
                  <c:v>93.604865000000004</c:v>
                </c:pt>
                <c:pt idx="11">
                  <c:v>93.627723000000003</c:v>
                </c:pt>
                <c:pt idx="12">
                  <c:v>93.639505999999997</c:v>
                </c:pt>
                <c:pt idx="13">
                  <c:v>93.645933999999997</c:v>
                </c:pt>
                <c:pt idx="14">
                  <c:v>93.651636999999994</c:v>
                </c:pt>
                <c:pt idx="15">
                  <c:v>93.656109999999998</c:v>
                </c:pt>
                <c:pt idx="16">
                  <c:v>93.657168999999996</c:v>
                </c:pt>
                <c:pt idx="17">
                  <c:v>93.657025000000004</c:v>
                </c:pt>
                <c:pt idx="18">
                  <c:v>93.662402999999998</c:v>
                </c:pt>
                <c:pt idx="19">
                  <c:v>93.676446999999996</c:v>
                </c:pt>
                <c:pt idx="20">
                  <c:v>93.692139999999995</c:v>
                </c:pt>
                <c:pt idx="21">
                  <c:v>93.697305999999998</c:v>
                </c:pt>
                <c:pt idx="22">
                  <c:v>93.686532999999997</c:v>
                </c:pt>
                <c:pt idx="23">
                  <c:v>93.666629999999998</c:v>
                </c:pt>
                <c:pt idx="24">
                  <c:v>93.649558999999996</c:v>
                </c:pt>
                <c:pt idx="25">
                  <c:v>93.640927000000005</c:v>
                </c:pt>
                <c:pt idx="26">
                  <c:v>93.636386999999999</c:v>
                </c:pt>
                <c:pt idx="27">
                  <c:v>93.629157000000006</c:v>
                </c:pt>
                <c:pt idx="28">
                  <c:v>93.618672000000004</c:v>
                </c:pt>
                <c:pt idx="29">
                  <c:v>93.610798000000003</c:v>
                </c:pt>
                <c:pt idx="30">
                  <c:v>93.610505000000003</c:v>
                </c:pt>
                <c:pt idx="31">
                  <c:v>93.615155000000001</c:v>
                </c:pt>
                <c:pt idx="32">
                  <c:v>93.615206000000001</c:v>
                </c:pt>
                <c:pt idx="33">
                  <c:v>93.601354999999998</c:v>
                </c:pt>
                <c:pt idx="34">
                  <c:v>93.572021000000007</c:v>
                </c:pt>
                <c:pt idx="35">
                  <c:v>93.535248999999993</c:v>
                </c:pt>
                <c:pt idx="36">
                  <c:v>93.504750999999999</c:v>
                </c:pt>
                <c:pt idx="37">
                  <c:v>93.493516999999997</c:v>
                </c:pt>
                <c:pt idx="38">
                  <c:v>93.507745</c:v>
                </c:pt>
                <c:pt idx="39">
                  <c:v>93.543458999999999</c:v>
                </c:pt>
                <c:pt idx="40">
                  <c:v>93.588257999999996</c:v>
                </c:pt>
                <c:pt idx="41">
                  <c:v>93.627978999999996</c:v>
                </c:pt>
                <c:pt idx="42">
                  <c:v>93.653374999999997</c:v>
                </c:pt>
                <c:pt idx="43">
                  <c:v>93.661962000000003</c:v>
                </c:pt>
                <c:pt idx="44">
                  <c:v>93.655035999999996</c:v>
                </c:pt>
                <c:pt idx="45">
                  <c:v>93.633799999999994</c:v>
                </c:pt>
                <c:pt idx="46">
                  <c:v>93.600120000000004</c:v>
                </c:pt>
                <c:pt idx="47">
                  <c:v>93.560941</c:v>
                </c:pt>
                <c:pt idx="48">
                  <c:v>93.529123999999996</c:v>
                </c:pt>
                <c:pt idx="49">
                  <c:v>93.516495000000006</c:v>
                </c:pt>
                <c:pt idx="50">
                  <c:v>93.524261999999993</c:v>
                </c:pt>
                <c:pt idx="51">
                  <c:v>93.542052999999996</c:v>
                </c:pt>
                <c:pt idx="52">
                  <c:v>93.558507000000006</c:v>
                </c:pt>
                <c:pt idx="53">
                  <c:v>93.570121999999998</c:v>
                </c:pt>
                <c:pt idx="54">
                  <c:v>93.580301000000006</c:v>
                </c:pt>
                <c:pt idx="55">
                  <c:v>93.594740000000002</c:v>
                </c:pt>
                <c:pt idx="56">
                  <c:v>93.617422000000005</c:v>
                </c:pt>
                <c:pt idx="57">
                  <c:v>93.648120000000006</c:v>
                </c:pt>
                <c:pt idx="58">
                  <c:v>93.681606000000002</c:v>
                </c:pt>
                <c:pt idx="59">
                  <c:v>93.705806999999993</c:v>
                </c:pt>
                <c:pt idx="60">
                  <c:v>93.706602000000004</c:v>
                </c:pt>
                <c:pt idx="61">
                  <c:v>93.681492000000006</c:v>
                </c:pt>
                <c:pt idx="62">
                  <c:v>93.644278999999997</c:v>
                </c:pt>
                <c:pt idx="63">
                  <c:v>93.613238999999993</c:v>
                </c:pt>
                <c:pt idx="64">
                  <c:v>93.596782000000005</c:v>
                </c:pt>
                <c:pt idx="65">
                  <c:v>93.590807999999996</c:v>
                </c:pt>
                <c:pt idx="66">
                  <c:v>93.589391000000006</c:v>
                </c:pt>
                <c:pt idx="67">
                  <c:v>93.595487000000006</c:v>
                </c:pt>
                <c:pt idx="68">
                  <c:v>93.616674000000003</c:v>
                </c:pt>
                <c:pt idx="69">
                  <c:v>93.64667</c:v>
                </c:pt>
                <c:pt idx="70">
                  <c:v>93.660522999999998</c:v>
                </c:pt>
                <c:pt idx="71">
                  <c:v>93.638312999999997</c:v>
                </c:pt>
                <c:pt idx="72">
                  <c:v>93.586569999999995</c:v>
                </c:pt>
                <c:pt idx="73">
                  <c:v>93.533889000000002</c:v>
                </c:pt>
                <c:pt idx="74">
                  <c:v>93.510914</c:v>
                </c:pt>
                <c:pt idx="75">
                  <c:v>93.530458999999993</c:v>
                </c:pt>
                <c:pt idx="76">
                  <c:v>93.581631999999999</c:v>
                </c:pt>
                <c:pt idx="77">
                  <c:v>93.641627999999997</c:v>
                </c:pt>
                <c:pt idx="78">
                  <c:v>93.691837000000007</c:v>
                </c:pt>
                <c:pt idx="79">
                  <c:v>93.724121999999994</c:v>
                </c:pt>
                <c:pt idx="80">
                  <c:v>93.735049000000004</c:v>
                </c:pt>
                <c:pt idx="81">
                  <c:v>93.719955999999996</c:v>
                </c:pt>
                <c:pt idx="82">
                  <c:v>93.679477000000006</c:v>
                </c:pt>
                <c:pt idx="83">
                  <c:v>93.627718000000002</c:v>
                </c:pt>
                <c:pt idx="84">
                  <c:v>93.583460000000002</c:v>
                </c:pt>
                <c:pt idx="85">
                  <c:v>93.555530000000005</c:v>
                </c:pt>
                <c:pt idx="86">
                  <c:v>93.543327000000005</c:v>
                </c:pt>
                <c:pt idx="87">
                  <c:v>93.543716000000003</c:v>
                </c:pt>
                <c:pt idx="88">
                  <c:v>93.551246000000006</c:v>
                </c:pt>
                <c:pt idx="89">
                  <c:v>93.557444000000004</c:v>
                </c:pt>
                <c:pt idx="90">
                  <c:v>93.557212000000007</c:v>
                </c:pt>
                <c:pt idx="91">
                  <c:v>93.556723000000005</c:v>
                </c:pt>
                <c:pt idx="92">
                  <c:v>93.571813000000006</c:v>
                </c:pt>
                <c:pt idx="93">
                  <c:v>93.615339000000006</c:v>
                </c:pt>
                <c:pt idx="94">
                  <c:v>93.680476999999996</c:v>
                </c:pt>
                <c:pt idx="95">
                  <c:v>93.736007000000001</c:v>
                </c:pt>
                <c:pt idx="96">
                  <c:v>93.755887000000001</c:v>
                </c:pt>
                <c:pt idx="97">
                  <c:v>93.754976999999997</c:v>
                </c:pt>
                <c:pt idx="98">
                  <c:v>93.765428</c:v>
                </c:pt>
                <c:pt idx="99">
                  <c:v>93.793077999999994</c:v>
                </c:pt>
                <c:pt idx="100">
                  <c:v>93.816630000000004</c:v>
                </c:pt>
                <c:pt idx="101">
                  <c:v>93.813036999999994</c:v>
                </c:pt>
                <c:pt idx="102">
                  <c:v>93.776798999999997</c:v>
                </c:pt>
                <c:pt idx="103">
                  <c:v>93.719226000000006</c:v>
                </c:pt>
                <c:pt idx="104">
                  <c:v>93.659268999999995</c:v>
                </c:pt>
                <c:pt idx="105">
                  <c:v>93.615870999999999</c:v>
                </c:pt>
                <c:pt idx="106">
                  <c:v>93.59778</c:v>
                </c:pt>
                <c:pt idx="107">
                  <c:v>93.595866000000001</c:v>
                </c:pt>
                <c:pt idx="108">
                  <c:v>93.592269000000002</c:v>
                </c:pt>
                <c:pt idx="109">
                  <c:v>93.584637999999998</c:v>
                </c:pt>
                <c:pt idx="110">
                  <c:v>93.584142</c:v>
                </c:pt>
                <c:pt idx="111">
                  <c:v>93.598243999999994</c:v>
                </c:pt>
                <c:pt idx="112">
                  <c:v>93.635199999999998</c:v>
                </c:pt>
                <c:pt idx="113">
                  <c:v>93.696859000000003</c:v>
                </c:pt>
                <c:pt idx="114">
                  <c:v>93.761356000000006</c:v>
                </c:pt>
                <c:pt idx="115">
                  <c:v>93.800552999999994</c:v>
                </c:pt>
                <c:pt idx="116">
                  <c:v>93.808212999999995</c:v>
                </c:pt>
                <c:pt idx="117">
                  <c:v>93.790769999999995</c:v>
                </c:pt>
                <c:pt idx="118">
                  <c:v>93.758430000000004</c:v>
                </c:pt>
                <c:pt idx="119">
                  <c:v>93.731437</c:v>
                </c:pt>
                <c:pt idx="120">
                  <c:v>93.729785000000007</c:v>
                </c:pt>
                <c:pt idx="121">
                  <c:v>93.748217999999994</c:v>
                </c:pt>
                <c:pt idx="122">
                  <c:v>93.758448000000001</c:v>
                </c:pt>
                <c:pt idx="123">
                  <c:v>93.741253</c:v>
                </c:pt>
                <c:pt idx="124">
                  <c:v>93.697068000000002</c:v>
                </c:pt>
                <c:pt idx="125">
                  <c:v>93.638846999999998</c:v>
                </c:pt>
                <c:pt idx="126">
                  <c:v>93.597616000000002</c:v>
                </c:pt>
                <c:pt idx="127">
                  <c:v>93.609692999999993</c:v>
                </c:pt>
                <c:pt idx="128">
                  <c:v>93.681432000000001</c:v>
                </c:pt>
                <c:pt idx="129">
                  <c:v>93.777631</c:v>
                </c:pt>
                <c:pt idx="130">
                  <c:v>93.845907999999994</c:v>
                </c:pt>
                <c:pt idx="131">
                  <c:v>93.860172000000006</c:v>
                </c:pt>
                <c:pt idx="132">
                  <c:v>93.829423000000006</c:v>
                </c:pt>
                <c:pt idx="133">
                  <c:v>93.776095999999995</c:v>
                </c:pt>
                <c:pt idx="134">
                  <c:v>93.727486999999996</c:v>
                </c:pt>
                <c:pt idx="135">
                  <c:v>93.703308000000007</c:v>
                </c:pt>
                <c:pt idx="136">
                  <c:v>93.704160999999999</c:v>
                </c:pt>
                <c:pt idx="137">
                  <c:v>93.715954999999994</c:v>
                </c:pt>
                <c:pt idx="138">
                  <c:v>93.719436999999999</c:v>
                </c:pt>
                <c:pt idx="139">
                  <c:v>93.703702000000007</c:v>
                </c:pt>
                <c:pt idx="140">
                  <c:v>93.677384000000004</c:v>
                </c:pt>
                <c:pt idx="141">
                  <c:v>93.660494</c:v>
                </c:pt>
                <c:pt idx="142">
                  <c:v>93.670340999999993</c:v>
                </c:pt>
                <c:pt idx="143">
                  <c:v>93.717656000000005</c:v>
                </c:pt>
                <c:pt idx="144">
                  <c:v>93.805193000000003</c:v>
                </c:pt>
                <c:pt idx="145">
                  <c:v>93.912988999999996</c:v>
                </c:pt>
                <c:pt idx="146">
                  <c:v>93.991893000000005</c:v>
                </c:pt>
                <c:pt idx="147">
                  <c:v>94.023409999999998</c:v>
                </c:pt>
                <c:pt idx="148">
                  <c:v>94.031368000000001</c:v>
                </c:pt>
                <c:pt idx="149">
                  <c:v>94.002630999999994</c:v>
                </c:pt>
                <c:pt idx="150">
                  <c:v>93.926242000000002</c:v>
                </c:pt>
                <c:pt idx="151">
                  <c:v>93.831919999999997</c:v>
                </c:pt>
                <c:pt idx="152">
                  <c:v>93.754529000000005</c:v>
                </c:pt>
                <c:pt idx="153">
                  <c:v>93.709058999999996</c:v>
                </c:pt>
                <c:pt idx="154">
                  <c:v>93.689458999999999</c:v>
                </c:pt>
                <c:pt idx="155">
                  <c:v>93.679025999999993</c:v>
                </c:pt>
                <c:pt idx="156">
                  <c:v>93.666072999999997</c:v>
                </c:pt>
                <c:pt idx="157">
                  <c:v>93.652154999999993</c:v>
                </c:pt>
                <c:pt idx="158">
                  <c:v>93.647644</c:v>
                </c:pt>
                <c:pt idx="159">
                  <c:v>93.659419999999997</c:v>
                </c:pt>
                <c:pt idx="160">
                  <c:v>93.679152000000002</c:v>
                </c:pt>
                <c:pt idx="161">
                  <c:v>93.684616000000005</c:v>
                </c:pt>
                <c:pt idx="162">
                  <c:v>93.667804000000004</c:v>
                </c:pt>
                <c:pt idx="163">
                  <c:v>93.646660999999995</c:v>
                </c:pt>
                <c:pt idx="164">
                  <c:v>93.632548</c:v>
                </c:pt>
                <c:pt idx="165">
                  <c:v>93.621324000000001</c:v>
                </c:pt>
                <c:pt idx="166">
                  <c:v>93.607819000000006</c:v>
                </c:pt>
                <c:pt idx="167">
                  <c:v>93.588607999999994</c:v>
                </c:pt>
                <c:pt idx="168">
                  <c:v>93.563300999999996</c:v>
                </c:pt>
                <c:pt idx="169">
                  <c:v>93.538919000000007</c:v>
                </c:pt>
                <c:pt idx="170">
                  <c:v>93.522642000000005</c:v>
                </c:pt>
                <c:pt idx="171">
                  <c:v>93.511525000000006</c:v>
                </c:pt>
                <c:pt idx="172">
                  <c:v>93.495538999999994</c:v>
                </c:pt>
                <c:pt idx="173">
                  <c:v>93.472555999999997</c:v>
                </c:pt>
                <c:pt idx="174">
                  <c:v>93.457361000000006</c:v>
                </c:pt>
                <c:pt idx="175">
                  <c:v>93.466756000000004</c:v>
                </c:pt>
                <c:pt idx="176">
                  <c:v>93.501035000000002</c:v>
                </c:pt>
                <c:pt idx="177">
                  <c:v>93.544353000000001</c:v>
                </c:pt>
                <c:pt idx="178">
                  <c:v>93.577832999999998</c:v>
                </c:pt>
                <c:pt idx="179">
                  <c:v>93.604571000000007</c:v>
                </c:pt>
                <c:pt idx="180">
                  <c:v>93.639117999999996</c:v>
                </c:pt>
                <c:pt idx="181">
                  <c:v>93.662227000000001</c:v>
                </c:pt>
                <c:pt idx="182">
                  <c:v>93.647859999999994</c:v>
                </c:pt>
                <c:pt idx="183">
                  <c:v>93.610629000000003</c:v>
                </c:pt>
                <c:pt idx="184">
                  <c:v>93.597318999999999</c:v>
                </c:pt>
                <c:pt idx="185">
                  <c:v>93.627330000000001</c:v>
                </c:pt>
                <c:pt idx="186">
                  <c:v>93.659870999999995</c:v>
                </c:pt>
                <c:pt idx="187">
                  <c:v>93.651235999999997</c:v>
                </c:pt>
                <c:pt idx="188">
                  <c:v>93.601581999999993</c:v>
                </c:pt>
                <c:pt idx="189">
                  <c:v>93.541321999999994</c:v>
                </c:pt>
                <c:pt idx="190">
                  <c:v>93.499409</c:v>
                </c:pt>
                <c:pt idx="191">
                  <c:v>93.484069000000005</c:v>
                </c:pt>
                <c:pt idx="192">
                  <c:v>93.488417999999996</c:v>
                </c:pt>
                <c:pt idx="193">
                  <c:v>93.511769999999999</c:v>
                </c:pt>
                <c:pt idx="194">
                  <c:v>93.557768999999993</c:v>
                </c:pt>
                <c:pt idx="195">
                  <c:v>93.610585999999998</c:v>
                </c:pt>
                <c:pt idx="196">
                  <c:v>93.638538999999994</c:v>
                </c:pt>
                <c:pt idx="197">
                  <c:v>93.613129999999998</c:v>
                </c:pt>
                <c:pt idx="198">
                  <c:v>93.542599999999993</c:v>
                </c:pt>
                <c:pt idx="199">
                  <c:v>93.499958000000007</c:v>
                </c:pt>
                <c:pt idx="200">
                  <c:v>93.528171</c:v>
                </c:pt>
                <c:pt idx="201">
                  <c:v>93.580753000000001</c:v>
                </c:pt>
                <c:pt idx="202">
                  <c:v>93.612976000000003</c:v>
                </c:pt>
                <c:pt idx="203">
                  <c:v>93.622292000000002</c:v>
                </c:pt>
                <c:pt idx="204">
                  <c:v>93.620310000000003</c:v>
                </c:pt>
                <c:pt idx="205">
                  <c:v>93.609403</c:v>
                </c:pt>
                <c:pt idx="206">
                  <c:v>93.582130000000006</c:v>
                </c:pt>
                <c:pt idx="207">
                  <c:v>93.535465000000002</c:v>
                </c:pt>
                <c:pt idx="208">
                  <c:v>93.478674999999996</c:v>
                </c:pt>
                <c:pt idx="209">
                  <c:v>93.429377000000002</c:v>
                </c:pt>
                <c:pt idx="210">
                  <c:v>93.403004999999993</c:v>
                </c:pt>
                <c:pt idx="211">
                  <c:v>93.402533000000005</c:v>
                </c:pt>
                <c:pt idx="212">
                  <c:v>93.418216000000001</c:v>
                </c:pt>
                <c:pt idx="213">
                  <c:v>93.435333</c:v>
                </c:pt>
                <c:pt idx="214">
                  <c:v>93.442143000000002</c:v>
                </c:pt>
                <c:pt idx="215">
                  <c:v>93.437775999999999</c:v>
                </c:pt>
                <c:pt idx="216">
                  <c:v>93.433090000000007</c:v>
                </c:pt>
                <c:pt idx="217">
                  <c:v>93.438224000000005</c:v>
                </c:pt>
                <c:pt idx="218">
                  <c:v>93.451847000000001</c:v>
                </c:pt>
                <c:pt idx="219">
                  <c:v>93.461338999999995</c:v>
                </c:pt>
                <c:pt idx="220">
                  <c:v>93.455162999999999</c:v>
                </c:pt>
                <c:pt idx="221">
                  <c:v>93.448295999999999</c:v>
                </c:pt>
                <c:pt idx="222">
                  <c:v>93.476657000000003</c:v>
                </c:pt>
                <c:pt idx="223">
                  <c:v>93.550218999999998</c:v>
                </c:pt>
                <c:pt idx="224">
                  <c:v>93.639701000000002</c:v>
                </c:pt>
                <c:pt idx="225">
                  <c:v>93.702619999999996</c:v>
                </c:pt>
                <c:pt idx="226">
                  <c:v>93.710029000000006</c:v>
                </c:pt>
                <c:pt idx="227">
                  <c:v>93.661976999999993</c:v>
                </c:pt>
                <c:pt idx="228">
                  <c:v>93.581900000000005</c:v>
                </c:pt>
                <c:pt idx="229">
                  <c:v>93.494418999999994</c:v>
                </c:pt>
                <c:pt idx="230">
                  <c:v>93.409066999999993</c:v>
                </c:pt>
                <c:pt idx="231">
                  <c:v>93.325286000000006</c:v>
                </c:pt>
                <c:pt idx="232">
                  <c:v>93.250286000000003</c:v>
                </c:pt>
                <c:pt idx="233">
                  <c:v>93.206885999999997</c:v>
                </c:pt>
                <c:pt idx="234">
                  <c:v>93.218492999999995</c:v>
                </c:pt>
                <c:pt idx="235">
                  <c:v>93.279970000000006</c:v>
                </c:pt>
                <c:pt idx="236">
                  <c:v>93.355089000000007</c:v>
                </c:pt>
                <c:pt idx="237">
                  <c:v>93.408708000000004</c:v>
                </c:pt>
                <c:pt idx="238">
                  <c:v>93.427019000000001</c:v>
                </c:pt>
                <c:pt idx="239">
                  <c:v>93.412218999999993</c:v>
                </c:pt>
                <c:pt idx="240">
                  <c:v>93.382810000000006</c:v>
                </c:pt>
                <c:pt idx="241">
                  <c:v>93.382261</c:v>
                </c:pt>
                <c:pt idx="242">
                  <c:v>93.446197999999995</c:v>
                </c:pt>
                <c:pt idx="243">
                  <c:v>93.555840000000003</c:v>
                </c:pt>
                <c:pt idx="244">
                  <c:v>93.661216999999994</c:v>
                </c:pt>
                <c:pt idx="245">
                  <c:v>93.731505999999996</c:v>
                </c:pt>
                <c:pt idx="246">
                  <c:v>93.767384000000007</c:v>
                </c:pt>
                <c:pt idx="247">
                  <c:v>93.782666000000006</c:v>
                </c:pt>
                <c:pt idx="248">
                  <c:v>93.785932000000003</c:v>
                </c:pt>
                <c:pt idx="249">
                  <c:v>93.792841999999993</c:v>
                </c:pt>
                <c:pt idx="250">
                  <c:v>93.832111999999995</c:v>
                </c:pt>
                <c:pt idx="251">
                  <c:v>93.898059000000003</c:v>
                </c:pt>
                <c:pt idx="252">
                  <c:v>93.960212999999996</c:v>
                </c:pt>
                <c:pt idx="253">
                  <c:v>93.997394</c:v>
                </c:pt>
                <c:pt idx="254">
                  <c:v>93.971926999999994</c:v>
                </c:pt>
                <c:pt idx="255">
                  <c:v>93.857927000000004</c:v>
                </c:pt>
                <c:pt idx="256">
                  <c:v>93.732684000000006</c:v>
                </c:pt>
                <c:pt idx="257">
                  <c:v>93.684583000000003</c:v>
                </c:pt>
                <c:pt idx="258">
                  <c:v>93.693330000000003</c:v>
                </c:pt>
                <c:pt idx="259">
                  <c:v>93.713519000000005</c:v>
                </c:pt>
                <c:pt idx="260">
                  <c:v>93.734701999999999</c:v>
                </c:pt>
                <c:pt idx="261">
                  <c:v>93.763914999999997</c:v>
                </c:pt>
                <c:pt idx="262">
                  <c:v>93.788552999999993</c:v>
                </c:pt>
                <c:pt idx="263">
                  <c:v>93.768469999999994</c:v>
                </c:pt>
                <c:pt idx="264">
                  <c:v>93.713631000000007</c:v>
                </c:pt>
                <c:pt idx="265">
                  <c:v>93.738701000000006</c:v>
                </c:pt>
                <c:pt idx="266">
                  <c:v>93.889205000000004</c:v>
                </c:pt>
                <c:pt idx="267">
                  <c:v>94.030366999999998</c:v>
                </c:pt>
                <c:pt idx="268">
                  <c:v>94.040739000000002</c:v>
                </c:pt>
                <c:pt idx="269">
                  <c:v>93.945151999999993</c:v>
                </c:pt>
                <c:pt idx="270">
                  <c:v>93.839601000000002</c:v>
                </c:pt>
                <c:pt idx="271">
                  <c:v>93.784858999999997</c:v>
                </c:pt>
                <c:pt idx="272">
                  <c:v>93.774231999999998</c:v>
                </c:pt>
                <c:pt idx="273">
                  <c:v>93.760598999999999</c:v>
                </c:pt>
                <c:pt idx="274">
                  <c:v>93.714457999999993</c:v>
                </c:pt>
                <c:pt idx="275">
                  <c:v>93.659622999999996</c:v>
                </c:pt>
                <c:pt idx="276">
                  <c:v>93.631917999999999</c:v>
                </c:pt>
                <c:pt idx="277">
                  <c:v>93.627337999999995</c:v>
                </c:pt>
                <c:pt idx="278">
                  <c:v>93.615977999999998</c:v>
                </c:pt>
                <c:pt idx="279">
                  <c:v>93.584513999999999</c:v>
                </c:pt>
                <c:pt idx="280">
                  <c:v>93.544214999999994</c:v>
                </c:pt>
                <c:pt idx="281">
                  <c:v>93.507998000000001</c:v>
                </c:pt>
                <c:pt idx="282">
                  <c:v>93.477249</c:v>
                </c:pt>
                <c:pt idx="283">
                  <c:v>93.451763</c:v>
                </c:pt>
                <c:pt idx="284">
                  <c:v>93.445214000000007</c:v>
                </c:pt>
                <c:pt idx="285">
                  <c:v>93.485962000000001</c:v>
                </c:pt>
                <c:pt idx="286">
                  <c:v>93.597830000000002</c:v>
                </c:pt>
                <c:pt idx="287">
                  <c:v>93.764868000000007</c:v>
                </c:pt>
                <c:pt idx="288">
                  <c:v>93.905296000000007</c:v>
                </c:pt>
                <c:pt idx="289">
                  <c:v>93.939944999999994</c:v>
                </c:pt>
                <c:pt idx="290">
                  <c:v>93.886080000000007</c:v>
                </c:pt>
                <c:pt idx="291">
                  <c:v>93.797936000000007</c:v>
                </c:pt>
                <c:pt idx="292">
                  <c:v>93.704085000000006</c:v>
                </c:pt>
                <c:pt idx="293">
                  <c:v>93.626403999999994</c:v>
                </c:pt>
                <c:pt idx="294">
                  <c:v>93.582733000000005</c:v>
                </c:pt>
                <c:pt idx="295">
                  <c:v>93.573447999999999</c:v>
                </c:pt>
                <c:pt idx="296">
                  <c:v>93.579604000000003</c:v>
                </c:pt>
                <c:pt idx="297">
                  <c:v>93.571096999999995</c:v>
                </c:pt>
                <c:pt idx="298">
                  <c:v>93.534610999999998</c:v>
                </c:pt>
                <c:pt idx="299">
                  <c:v>93.491687999999996</c:v>
                </c:pt>
                <c:pt idx="300">
                  <c:v>93.470663999999999</c:v>
                </c:pt>
                <c:pt idx="301">
                  <c:v>93.472176000000005</c:v>
                </c:pt>
                <c:pt idx="302">
                  <c:v>93.480400000000003</c:v>
                </c:pt>
                <c:pt idx="303">
                  <c:v>93.482257000000004</c:v>
                </c:pt>
                <c:pt idx="304">
                  <c:v>93.475834000000006</c:v>
                </c:pt>
                <c:pt idx="305">
                  <c:v>93.469440000000006</c:v>
                </c:pt>
                <c:pt idx="306">
                  <c:v>93.470682999999994</c:v>
                </c:pt>
                <c:pt idx="307">
                  <c:v>93.479218000000003</c:v>
                </c:pt>
                <c:pt idx="308">
                  <c:v>93.488258999999999</c:v>
                </c:pt>
                <c:pt idx="309">
                  <c:v>93.491721999999996</c:v>
                </c:pt>
                <c:pt idx="310">
                  <c:v>93.489890000000003</c:v>
                </c:pt>
                <c:pt idx="311">
                  <c:v>93.498063000000002</c:v>
                </c:pt>
                <c:pt idx="312">
                  <c:v>93.524668000000005</c:v>
                </c:pt>
                <c:pt idx="313">
                  <c:v>93.548903999999993</c:v>
                </c:pt>
                <c:pt idx="314">
                  <c:v>93.549122999999994</c:v>
                </c:pt>
                <c:pt idx="315">
                  <c:v>93.522696999999994</c:v>
                </c:pt>
                <c:pt idx="316">
                  <c:v>93.474805000000003</c:v>
                </c:pt>
                <c:pt idx="317">
                  <c:v>93.415570000000002</c:v>
                </c:pt>
                <c:pt idx="318">
                  <c:v>93.363459000000006</c:v>
                </c:pt>
                <c:pt idx="319">
                  <c:v>93.335825</c:v>
                </c:pt>
                <c:pt idx="320">
                  <c:v>93.338730999999996</c:v>
                </c:pt>
                <c:pt idx="321">
                  <c:v>93.357680000000002</c:v>
                </c:pt>
                <c:pt idx="322">
                  <c:v>93.362206</c:v>
                </c:pt>
                <c:pt idx="323">
                  <c:v>93.327241000000001</c:v>
                </c:pt>
                <c:pt idx="324">
                  <c:v>93.289769000000007</c:v>
                </c:pt>
                <c:pt idx="325">
                  <c:v>93.331000000000003</c:v>
                </c:pt>
                <c:pt idx="326">
                  <c:v>93.420265000000001</c:v>
                </c:pt>
                <c:pt idx="327">
                  <c:v>93.453498999999994</c:v>
                </c:pt>
                <c:pt idx="328">
                  <c:v>93.391478000000006</c:v>
                </c:pt>
                <c:pt idx="329">
                  <c:v>93.263976999999997</c:v>
                </c:pt>
                <c:pt idx="330">
                  <c:v>93.158614999999998</c:v>
                </c:pt>
                <c:pt idx="331">
                  <c:v>93.153430999999998</c:v>
                </c:pt>
                <c:pt idx="332">
                  <c:v>93.197665000000001</c:v>
                </c:pt>
                <c:pt idx="333">
                  <c:v>93.203907000000001</c:v>
                </c:pt>
                <c:pt idx="334">
                  <c:v>93.164192</c:v>
                </c:pt>
                <c:pt idx="335">
                  <c:v>93.121785000000003</c:v>
                </c:pt>
                <c:pt idx="336">
                  <c:v>93.111429999999999</c:v>
                </c:pt>
                <c:pt idx="337">
                  <c:v>93.134867999999997</c:v>
                </c:pt>
                <c:pt idx="338">
                  <c:v>93.164798000000005</c:v>
                </c:pt>
                <c:pt idx="339">
                  <c:v>93.168779000000001</c:v>
                </c:pt>
                <c:pt idx="340">
                  <c:v>93.134564999999995</c:v>
                </c:pt>
                <c:pt idx="341">
                  <c:v>93.073843999999994</c:v>
                </c:pt>
                <c:pt idx="342">
                  <c:v>93.007703000000006</c:v>
                </c:pt>
                <c:pt idx="343">
                  <c:v>92.955358000000004</c:v>
                </c:pt>
                <c:pt idx="344">
                  <c:v>92.932795999999996</c:v>
                </c:pt>
                <c:pt idx="345">
                  <c:v>92.947097999999997</c:v>
                </c:pt>
                <c:pt idx="346">
                  <c:v>92.995226000000002</c:v>
                </c:pt>
                <c:pt idx="347">
                  <c:v>93.079723000000001</c:v>
                </c:pt>
                <c:pt idx="348">
                  <c:v>93.205468999999994</c:v>
                </c:pt>
                <c:pt idx="349">
                  <c:v>93.340779999999995</c:v>
                </c:pt>
                <c:pt idx="350">
                  <c:v>93.388756000000001</c:v>
                </c:pt>
                <c:pt idx="351">
                  <c:v>93.311959000000002</c:v>
                </c:pt>
                <c:pt idx="352">
                  <c:v>93.226665999999994</c:v>
                </c:pt>
                <c:pt idx="353">
                  <c:v>93.180366000000006</c:v>
                </c:pt>
                <c:pt idx="354">
                  <c:v>93.121747999999997</c:v>
                </c:pt>
                <c:pt idx="355">
                  <c:v>93.032982000000004</c:v>
                </c:pt>
                <c:pt idx="356">
                  <c:v>92.933035000000004</c:v>
                </c:pt>
                <c:pt idx="357">
                  <c:v>92.842731999999998</c:v>
                </c:pt>
                <c:pt idx="358">
                  <c:v>92.773124999999993</c:v>
                </c:pt>
                <c:pt idx="359">
                  <c:v>92.725324000000001</c:v>
                </c:pt>
                <c:pt idx="360">
                  <c:v>92.691736000000006</c:v>
                </c:pt>
                <c:pt idx="361">
                  <c:v>92.665374999999997</c:v>
                </c:pt>
                <c:pt idx="362">
                  <c:v>92.650932999999995</c:v>
                </c:pt>
                <c:pt idx="363">
                  <c:v>92.658974999999998</c:v>
                </c:pt>
                <c:pt idx="364">
                  <c:v>92.688068000000001</c:v>
                </c:pt>
                <c:pt idx="365">
                  <c:v>92.719187000000005</c:v>
                </c:pt>
                <c:pt idx="366">
                  <c:v>92.734143000000003</c:v>
                </c:pt>
                <c:pt idx="367">
                  <c:v>92.738730000000004</c:v>
                </c:pt>
                <c:pt idx="368">
                  <c:v>92.759344999999996</c:v>
                </c:pt>
                <c:pt idx="369">
                  <c:v>92.815657999999999</c:v>
                </c:pt>
                <c:pt idx="370">
                  <c:v>92.887341000000006</c:v>
                </c:pt>
                <c:pt idx="371">
                  <c:v>92.914441999999994</c:v>
                </c:pt>
                <c:pt idx="372">
                  <c:v>92.877234999999999</c:v>
                </c:pt>
                <c:pt idx="373">
                  <c:v>92.799002999999999</c:v>
                </c:pt>
                <c:pt idx="374">
                  <c:v>92.689249000000004</c:v>
                </c:pt>
                <c:pt idx="375">
                  <c:v>92.577022999999997</c:v>
                </c:pt>
                <c:pt idx="376">
                  <c:v>92.503338999999997</c:v>
                </c:pt>
                <c:pt idx="377">
                  <c:v>92.481870000000001</c:v>
                </c:pt>
                <c:pt idx="378">
                  <c:v>92.488102999999995</c:v>
                </c:pt>
                <c:pt idx="379">
                  <c:v>92.470219</c:v>
                </c:pt>
                <c:pt idx="380">
                  <c:v>92.393608</c:v>
                </c:pt>
                <c:pt idx="381">
                  <c:v>92.298486999999994</c:v>
                </c:pt>
                <c:pt idx="382">
                  <c:v>92.256174000000001</c:v>
                </c:pt>
                <c:pt idx="383">
                  <c:v>92.266520999999997</c:v>
                </c:pt>
                <c:pt idx="384">
                  <c:v>92.283141999999998</c:v>
                </c:pt>
                <c:pt idx="385">
                  <c:v>92.280756999999994</c:v>
                </c:pt>
                <c:pt idx="386">
                  <c:v>92.262494000000004</c:v>
                </c:pt>
                <c:pt idx="387">
                  <c:v>92.242492999999996</c:v>
                </c:pt>
                <c:pt idx="388">
                  <c:v>92.225768000000002</c:v>
                </c:pt>
                <c:pt idx="389">
                  <c:v>92.203646000000006</c:v>
                </c:pt>
                <c:pt idx="390">
                  <c:v>92.171989999999994</c:v>
                </c:pt>
                <c:pt idx="391">
                  <c:v>92.143039999999999</c:v>
                </c:pt>
                <c:pt idx="392">
                  <c:v>92.131369000000007</c:v>
                </c:pt>
                <c:pt idx="393">
                  <c:v>92.132497999999998</c:v>
                </c:pt>
                <c:pt idx="394">
                  <c:v>92.125979999999998</c:v>
                </c:pt>
                <c:pt idx="395">
                  <c:v>92.102535000000003</c:v>
                </c:pt>
                <c:pt idx="396">
                  <c:v>92.074894</c:v>
                </c:pt>
                <c:pt idx="397">
                  <c:v>92.056214999999995</c:v>
                </c:pt>
                <c:pt idx="398">
                  <c:v>92.039229000000006</c:v>
                </c:pt>
                <c:pt idx="399">
                  <c:v>92.002567999999997</c:v>
                </c:pt>
                <c:pt idx="400">
                  <c:v>91.939739000000003</c:v>
                </c:pt>
                <c:pt idx="401">
                  <c:v>91.870149999999995</c:v>
                </c:pt>
                <c:pt idx="402">
                  <c:v>91.819353000000007</c:v>
                </c:pt>
                <c:pt idx="403">
                  <c:v>91.798499000000007</c:v>
                </c:pt>
                <c:pt idx="404">
                  <c:v>91.800848000000002</c:v>
                </c:pt>
                <c:pt idx="405">
                  <c:v>91.811948000000001</c:v>
                </c:pt>
                <c:pt idx="406">
                  <c:v>91.824122000000003</c:v>
                </c:pt>
                <c:pt idx="407">
                  <c:v>91.839664999999997</c:v>
                </c:pt>
                <c:pt idx="408">
                  <c:v>91.860460000000003</c:v>
                </c:pt>
                <c:pt idx="409">
                  <c:v>91.885311999999999</c:v>
                </c:pt>
                <c:pt idx="410">
                  <c:v>91.905471000000006</c:v>
                </c:pt>
                <c:pt idx="411">
                  <c:v>91.896234000000007</c:v>
                </c:pt>
                <c:pt idx="412">
                  <c:v>91.833828999999994</c:v>
                </c:pt>
                <c:pt idx="413">
                  <c:v>91.741918999999996</c:v>
                </c:pt>
                <c:pt idx="414">
                  <c:v>91.661354000000003</c:v>
                </c:pt>
                <c:pt idx="415">
                  <c:v>91.589692999999997</c:v>
                </c:pt>
                <c:pt idx="416">
                  <c:v>91.518378999999996</c:v>
                </c:pt>
                <c:pt idx="417">
                  <c:v>91.460857000000004</c:v>
                </c:pt>
                <c:pt idx="418">
                  <c:v>91.421744000000004</c:v>
                </c:pt>
                <c:pt idx="419">
                  <c:v>91.381912999999997</c:v>
                </c:pt>
                <c:pt idx="420">
                  <c:v>91.321123</c:v>
                </c:pt>
                <c:pt idx="421">
                  <c:v>91.240526000000003</c:v>
                </c:pt>
                <c:pt idx="422">
                  <c:v>91.157942000000006</c:v>
                </c:pt>
                <c:pt idx="423">
                  <c:v>91.089053000000007</c:v>
                </c:pt>
                <c:pt idx="424">
                  <c:v>91.039826000000005</c:v>
                </c:pt>
                <c:pt idx="425">
                  <c:v>91.014218999999997</c:v>
                </c:pt>
                <c:pt idx="426">
                  <c:v>91.015685000000005</c:v>
                </c:pt>
                <c:pt idx="427">
                  <c:v>91.038274000000001</c:v>
                </c:pt>
                <c:pt idx="428">
                  <c:v>91.061852999999999</c:v>
                </c:pt>
                <c:pt idx="429">
                  <c:v>91.062679000000003</c:v>
                </c:pt>
                <c:pt idx="430">
                  <c:v>91.026938999999999</c:v>
                </c:pt>
                <c:pt idx="431">
                  <c:v>90.959905000000006</c:v>
                </c:pt>
                <c:pt idx="432">
                  <c:v>90.896190000000004</c:v>
                </c:pt>
                <c:pt idx="433">
                  <c:v>90.893279000000007</c:v>
                </c:pt>
                <c:pt idx="434">
                  <c:v>90.962592999999998</c:v>
                </c:pt>
                <c:pt idx="435">
                  <c:v>91.036904000000007</c:v>
                </c:pt>
                <c:pt idx="436">
                  <c:v>91.055387999999994</c:v>
                </c:pt>
                <c:pt idx="437">
                  <c:v>91.018636000000001</c:v>
                </c:pt>
                <c:pt idx="438">
                  <c:v>90.957605000000001</c:v>
                </c:pt>
                <c:pt idx="439">
                  <c:v>90.898788999999994</c:v>
                </c:pt>
                <c:pt idx="440">
                  <c:v>90.854909000000006</c:v>
                </c:pt>
                <c:pt idx="441">
                  <c:v>90.823419000000001</c:v>
                </c:pt>
                <c:pt idx="442">
                  <c:v>90.788897000000006</c:v>
                </c:pt>
                <c:pt idx="443">
                  <c:v>90.736445000000003</c:v>
                </c:pt>
                <c:pt idx="444">
                  <c:v>90.665373000000002</c:v>
                </c:pt>
                <c:pt idx="445">
                  <c:v>90.589782999999997</c:v>
                </c:pt>
                <c:pt idx="446">
                  <c:v>90.527821000000003</c:v>
                </c:pt>
                <c:pt idx="447">
                  <c:v>90.491017999999997</c:v>
                </c:pt>
                <c:pt idx="448">
                  <c:v>90.480343000000005</c:v>
                </c:pt>
                <c:pt idx="449">
                  <c:v>90.487941000000006</c:v>
                </c:pt>
                <c:pt idx="450">
                  <c:v>90.502381</c:v>
                </c:pt>
                <c:pt idx="451">
                  <c:v>90.514004999999997</c:v>
                </c:pt>
                <c:pt idx="452">
                  <c:v>90.515739999999994</c:v>
                </c:pt>
                <c:pt idx="453">
                  <c:v>90.505988000000002</c:v>
                </c:pt>
                <c:pt idx="454">
                  <c:v>90.493654000000006</c:v>
                </c:pt>
                <c:pt idx="455">
                  <c:v>90.486288000000002</c:v>
                </c:pt>
                <c:pt idx="456">
                  <c:v>90.471902999999998</c:v>
                </c:pt>
                <c:pt idx="457">
                  <c:v>90.432379999999995</c:v>
                </c:pt>
                <c:pt idx="458">
                  <c:v>90.368983</c:v>
                </c:pt>
                <c:pt idx="459">
                  <c:v>90.299378000000004</c:v>
                </c:pt>
                <c:pt idx="460">
                  <c:v>90.235478000000001</c:v>
                </c:pt>
                <c:pt idx="461">
                  <c:v>90.174824000000001</c:v>
                </c:pt>
                <c:pt idx="462">
                  <c:v>90.115346000000002</c:v>
                </c:pt>
                <c:pt idx="463">
                  <c:v>90.070750000000004</c:v>
                </c:pt>
                <c:pt idx="464">
                  <c:v>90.059123</c:v>
                </c:pt>
                <c:pt idx="465">
                  <c:v>90.074602999999996</c:v>
                </c:pt>
                <c:pt idx="466">
                  <c:v>90.086292999999998</c:v>
                </c:pt>
                <c:pt idx="467">
                  <c:v>90.069013999999996</c:v>
                </c:pt>
                <c:pt idx="468">
                  <c:v>90.025092999999998</c:v>
                </c:pt>
                <c:pt idx="469">
                  <c:v>89.97775</c:v>
                </c:pt>
                <c:pt idx="470">
                  <c:v>89.949928999999997</c:v>
                </c:pt>
                <c:pt idx="471">
                  <c:v>89.948040000000006</c:v>
                </c:pt>
                <c:pt idx="472">
                  <c:v>89.959886999999995</c:v>
                </c:pt>
                <c:pt idx="473">
                  <c:v>89.964388999999997</c:v>
                </c:pt>
                <c:pt idx="474">
                  <c:v>89.943538000000004</c:v>
                </c:pt>
                <c:pt idx="475">
                  <c:v>89.891146000000006</c:v>
                </c:pt>
                <c:pt idx="476">
                  <c:v>89.818601999999998</c:v>
                </c:pt>
                <c:pt idx="477">
                  <c:v>89.753184000000005</c:v>
                </c:pt>
                <c:pt idx="478">
                  <c:v>89.720930999999993</c:v>
                </c:pt>
                <c:pt idx="479">
                  <c:v>89.727525999999997</c:v>
                </c:pt>
                <c:pt idx="480">
                  <c:v>89.757452999999998</c:v>
                </c:pt>
                <c:pt idx="481">
                  <c:v>89.786700999999994</c:v>
                </c:pt>
                <c:pt idx="482">
                  <c:v>89.796881999999997</c:v>
                </c:pt>
                <c:pt idx="483">
                  <c:v>89.784836999999996</c:v>
                </c:pt>
                <c:pt idx="484">
                  <c:v>89.760019</c:v>
                </c:pt>
                <c:pt idx="485">
                  <c:v>89.731953000000004</c:v>
                </c:pt>
                <c:pt idx="486">
                  <c:v>89.702766999999994</c:v>
                </c:pt>
                <c:pt idx="487">
                  <c:v>89.669291999999999</c:v>
                </c:pt>
                <c:pt idx="488">
                  <c:v>89.627774000000002</c:v>
                </c:pt>
                <c:pt idx="489">
                  <c:v>89.578795</c:v>
                </c:pt>
                <c:pt idx="490">
                  <c:v>89.533900000000003</c:v>
                </c:pt>
                <c:pt idx="491">
                  <c:v>89.513587000000001</c:v>
                </c:pt>
                <c:pt idx="492">
                  <c:v>89.527638999999994</c:v>
                </c:pt>
                <c:pt idx="493">
                  <c:v>89.559999000000005</c:v>
                </c:pt>
                <c:pt idx="494">
                  <c:v>89.580201000000002</c:v>
                </c:pt>
                <c:pt idx="495">
                  <c:v>89.568123</c:v>
                </c:pt>
                <c:pt idx="496">
                  <c:v>89.530794999999998</c:v>
                </c:pt>
                <c:pt idx="497">
                  <c:v>89.496157999999994</c:v>
                </c:pt>
                <c:pt idx="498">
                  <c:v>89.480928000000006</c:v>
                </c:pt>
                <c:pt idx="499">
                  <c:v>89.473911999999999</c:v>
                </c:pt>
                <c:pt idx="500">
                  <c:v>89.457802999999998</c:v>
                </c:pt>
                <c:pt idx="501">
                  <c:v>89.429886999999994</c:v>
                </c:pt>
                <c:pt idx="502">
                  <c:v>89.396216999999993</c:v>
                </c:pt>
                <c:pt idx="503">
                  <c:v>89.358247000000006</c:v>
                </c:pt>
                <c:pt idx="504">
                  <c:v>89.311438999999993</c:v>
                </c:pt>
                <c:pt idx="505">
                  <c:v>89.252600999999999</c:v>
                </c:pt>
                <c:pt idx="506">
                  <c:v>89.183819999999997</c:v>
                </c:pt>
                <c:pt idx="507">
                  <c:v>89.112317000000004</c:v>
                </c:pt>
                <c:pt idx="508">
                  <c:v>89.049767000000003</c:v>
                </c:pt>
                <c:pt idx="509">
                  <c:v>89.008863000000005</c:v>
                </c:pt>
                <c:pt idx="510">
                  <c:v>88.997354000000001</c:v>
                </c:pt>
                <c:pt idx="511">
                  <c:v>89.014655000000005</c:v>
                </c:pt>
                <c:pt idx="512">
                  <c:v>89.052453</c:v>
                </c:pt>
                <c:pt idx="513">
                  <c:v>89.095246000000003</c:v>
                </c:pt>
                <c:pt idx="514">
                  <c:v>89.121504000000002</c:v>
                </c:pt>
                <c:pt idx="515">
                  <c:v>89.112342999999996</c:v>
                </c:pt>
                <c:pt idx="516">
                  <c:v>89.066119</c:v>
                </c:pt>
                <c:pt idx="517">
                  <c:v>89.004661999999996</c:v>
                </c:pt>
                <c:pt idx="518">
                  <c:v>88.958635999999998</c:v>
                </c:pt>
                <c:pt idx="519">
                  <c:v>88.939171999999999</c:v>
                </c:pt>
                <c:pt idx="520">
                  <c:v>88.928375000000003</c:v>
                </c:pt>
                <c:pt idx="521">
                  <c:v>88.902569</c:v>
                </c:pt>
                <c:pt idx="522">
                  <c:v>88.856979999999993</c:v>
                </c:pt>
                <c:pt idx="523">
                  <c:v>88.805235999999994</c:v>
                </c:pt>
                <c:pt idx="524">
                  <c:v>88.762452999999994</c:v>
                </c:pt>
                <c:pt idx="525">
                  <c:v>88.733603000000002</c:v>
                </c:pt>
                <c:pt idx="526">
                  <c:v>88.716085000000007</c:v>
                </c:pt>
                <c:pt idx="527">
                  <c:v>88.708247</c:v>
                </c:pt>
                <c:pt idx="528">
                  <c:v>88.711034999999995</c:v>
                </c:pt>
                <c:pt idx="529">
                  <c:v>88.721348000000006</c:v>
                </c:pt>
                <c:pt idx="530">
                  <c:v>88.727592999999999</c:v>
                </c:pt>
                <c:pt idx="531">
                  <c:v>88.716374999999999</c:v>
                </c:pt>
                <c:pt idx="532">
                  <c:v>88.685004000000006</c:v>
                </c:pt>
                <c:pt idx="533">
                  <c:v>88.645228000000003</c:v>
                </c:pt>
                <c:pt idx="534">
                  <c:v>88.611940000000004</c:v>
                </c:pt>
                <c:pt idx="535">
                  <c:v>88.589270999999997</c:v>
                </c:pt>
                <c:pt idx="536">
                  <c:v>88.570768999999999</c:v>
                </c:pt>
                <c:pt idx="537">
                  <c:v>88.551050000000004</c:v>
                </c:pt>
                <c:pt idx="538">
                  <c:v>88.532180999999994</c:v>
                </c:pt>
                <c:pt idx="539">
                  <c:v>88.516878000000005</c:v>
                </c:pt>
                <c:pt idx="540">
                  <c:v>88.500659999999996</c:v>
                </c:pt>
                <c:pt idx="541">
                  <c:v>88.477357999999995</c:v>
                </c:pt>
                <c:pt idx="542">
                  <c:v>88.450788000000003</c:v>
                </c:pt>
                <c:pt idx="543">
                  <c:v>88.434276999999994</c:v>
                </c:pt>
                <c:pt idx="544">
                  <c:v>88.436375999999996</c:v>
                </c:pt>
                <c:pt idx="545">
                  <c:v>88.451194000000001</c:v>
                </c:pt>
                <c:pt idx="546">
                  <c:v>88.466072999999994</c:v>
                </c:pt>
                <c:pt idx="547">
                  <c:v>88.475168999999994</c:v>
                </c:pt>
                <c:pt idx="548">
                  <c:v>88.480350000000001</c:v>
                </c:pt>
                <c:pt idx="549">
                  <c:v>88.481887</c:v>
                </c:pt>
                <c:pt idx="550">
                  <c:v>88.475387999999995</c:v>
                </c:pt>
                <c:pt idx="551">
                  <c:v>88.459029000000001</c:v>
                </c:pt>
                <c:pt idx="552">
                  <c:v>88.437828999999994</c:v>
                </c:pt>
                <c:pt idx="553">
                  <c:v>88.416809000000001</c:v>
                </c:pt>
                <c:pt idx="554">
                  <c:v>88.393231999999998</c:v>
                </c:pt>
                <c:pt idx="555">
                  <c:v>88.361447999999996</c:v>
                </c:pt>
                <c:pt idx="556">
                  <c:v>88.322783999999999</c:v>
                </c:pt>
                <c:pt idx="557">
                  <c:v>88.284049999999993</c:v>
                </c:pt>
                <c:pt idx="558">
                  <c:v>88.249476000000001</c:v>
                </c:pt>
                <c:pt idx="559">
                  <c:v>88.221974000000003</c:v>
                </c:pt>
                <c:pt idx="560">
                  <c:v>88.211447000000007</c:v>
                </c:pt>
                <c:pt idx="561">
                  <c:v>88.232308000000003</c:v>
                </c:pt>
                <c:pt idx="562">
                  <c:v>88.287194999999997</c:v>
                </c:pt>
                <c:pt idx="563">
                  <c:v>88.355458999999996</c:v>
                </c:pt>
                <c:pt idx="564">
                  <c:v>88.403234999999995</c:v>
                </c:pt>
                <c:pt idx="565">
                  <c:v>88.408445999999998</c:v>
                </c:pt>
                <c:pt idx="566">
                  <c:v>88.377127999999999</c:v>
                </c:pt>
                <c:pt idx="567">
                  <c:v>88.337438000000006</c:v>
                </c:pt>
                <c:pt idx="568">
                  <c:v>88.316219000000004</c:v>
                </c:pt>
                <c:pt idx="569">
                  <c:v>88.317102000000006</c:v>
                </c:pt>
                <c:pt idx="570">
                  <c:v>88.320871999999994</c:v>
                </c:pt>
                <c:pt idx="571">
                  <c:v>88.309335000000004</c:v>
                </c:pt>
                <c:pt idx="572">
                  <c:v>88.286072000000004</c:v>
                </c:pt>
                <c:pt idx="573">
                  <c:v>88.269504999999995</c:v>
                </c:pt>
                <c:pt idx="574">
                  <c:v>88.267526000000004</c:v>
                </c:pt>
                <c:pt idx="575">
                  <c:v>88.266392999999994</c:v>
                </c:pt>
                <c:pt idx="576">
                  <c:v>88.246740000000003</c:v>
                </c:pt>
                <c:pt idx="577">
                  <c:v>88.204316000000006</c:v>
                </c:pt>
                <c:pt idx="578">
                  <c:v>88.151544000000001</c:v>
                </c:pt>
                <c:pt idx="579">
                  <c:v>88.102314000000007</c:v>
                </c:pt>
                <c:pt idx="580">
                  <c:v>88.061408999999998</c:v>
                </c:pt>
                <c:pt idx="581">
                  <c:v>88.029570000000007</c:v>
                </c:pt>
                <c:pt idx="582">
                  <c:v>88.011745000000005</c:v>
                </c:pt>
                <c:pt idx="583">
                  <c:v>88.015282999999997</c:v>
                </c:pt>
                <c:pt idx="584">
                  <c:v>88.041506999999996</c:v>
                </c:pt>
                <c:pt idx="585">
                  <c:v>88.081327000000002</c:v>
                </c:pt>
                <c:pt idx="586">
                  <c:v>88.118148000000005</c:v>
                </c:pt>
                <c:pt idx="587">
                  <c:v>88.134524999999996</c:v>
                </c:pt>
                <c:pt idx="588">
                  <c:v>88.119708000000003</c:v>
                </c:pt>
                <c:pt idx="589">
                  <c:v>88.076690999999997</c:v>
                </c:pt>
                <c:pt idx="590">
                  <c:v>88.023850999999993</c:v>
                </c:pt>
                <c:pt idx="591">
                  <c:v>87.984888999999995</c:v>
                </c:pt>
                <c:pt idx="592">
                  <c:v>87.972071999999997</c:v>
                </c:pt>
                <c:pt idx="593">
                  <c:v>87.979386000000005</c:v>
                </c:pt>
                <c:pt idx="594">
                  <c:v>87.99427</c:v>
                </c:pt>
                <c:pt idx="595">
                  <c:v>88.013367000000002</c:v>
                </c:pt>
                <c:pt idx="596">
                  <c:v>88.041258999999997</c:v>
                </c:pt>
                <c:pt idx="597">
                  <c:v>88.074591999999996</c:v>
                </c:pt>
                <c:pt idx="598">
                  <c:v>88.095678000000007</c:v>
                </c:pt>
                <c:pt idx="599">
                  <c:v>88.087107000000003</c:v>
                </c:pt>
                <c:pt idx="600">
                  <c:v>88.048569000000001</c:v>
                </c:pt>
                <c:pt idx="601">
                  <c:v>87.995258000000007</c:v>
                </c:pt>
                <c:pt idx="602">
                  <c:v>87.943872999999996</c:v>
                </c:pt>
                <c:pt idx="603">
                  <c:v>87.904255000000006</c:v>
                </c:pt>
                <c:pt idx="604">
                  <c:v>87.880358999999999</c:v>
                </c:pt>
                <c:pt idx="605">
                  <c:v>87.872088000000005</c:v>
                </c:pt>
                <c:pt idx="606">
                  <c:v>87.875626999999994</c:v>
                </c:pt>
                <c:pt idx="607">
                  <c:v>87.886172999999999</c:v>
                </c:pt>
                <c:pt idx="608">
                  <c:v>87.900058000000001</c:v>
                </c:pt>
                <c:pt idx="609">
                  <c:v>87.910223000000002</c:v>
                </c:pt>
                <c:pt idx="610">
                  <c:v>87.902209999999997</c:v>
                </c:pt>
                <c:pt idx="611">
                  <c:v>87.863877000000002</c:v>
                </c:pt>
                <c:pt idx="612">
                  <c:v>87.802282000000005</c:v>
                </c:pt>
                <c:pt idx="613">
                  <c:v>87.744349</c:v>
                </c:pt>
                <c:pt idx="614">
                  <c:v>87.714867999999996</c:v>
                </c:pt>
                <c:pt idx="615">
                  <c:v>87.714920000000006</c:v>
                </c:pt>
                <c:pt idx="616">
                  <c:v>87.725493</c:v>
                </c:pt>
                <c:pt idx="617">
                  <c:v>87.729028</c:v>
                </c:pt>
                <c:pt idx="618">
                  <c:v>87.721919999999997</c:v>
                </c:pt>
                <c:pt idx="619">
                  <c:v>87.709991000000002</c:v>
                </c:pt>
                <c:pt idx="620">
                  <c:v>87.700526999999994</c:v>
                </c:pt>
                <c:pt idx="621">
                  <c:v>87.698860999999994</c:v>
                </c:pt>
                <c:pt idx="622">
                  <c:v>87.705595000000002</c:v>
                </c:pt>
                <c:pt idx="623">
                  <c:v>87.714961000000002</c:v>
                </c:pt>
                <c:pt idx="624">
                  <c:v>87.719994</c:v>
                </c:pt>
                <c:pt idx="625">
                  <c:v>87.721267999999995</c:v>
                </c:pt>
                <c:pt idx="626">
                  <c:v>87.726580999999996</c:v>
                </c:pt>
                <c:pt idx="627">
                  <c:v>87.739284999999995</c:v>
                </c:pt>
                <c:pt idx="628">
                  <c:v>87.749812000000006</c:v>
                </c:pt>
                <c:pt idx="629">
                  <c:v>87.742571999999996</c:v>
                </c:pt>
                <c:pt idx="630">
                  <c:v>87.711436000000006</c:v>
                </c:pt>
                <c:pt idx="631">
                  <c:v>87.667180999999999</c:v>
                </c:pt>
                <c:pt idx="632">
                  <c:v>87.630026000000001</c:v>
                </c:pt>
                <c:pt idx="633">
                  <c:v>87.615226000000007</c:v>
                </c:pt>
                <c:pt idx="634">
                  <c:v>87.624180999999993</c:v>
                </c:pt>
                <c:pt idx="635">
                  <c:v>87.646215999999995</c:v>
                </c:pt>
                <c:pt idx="636">
                  <c:v>87.667152000000002</c:v>
                </c:pt>
                <c:pt idx="637">
                  <c:v>87.676833999999999</c:v>
                </c:pt>
                <c:pt idx="638">
                  <c:v>87.671192000000005</c:v>
                </c:pt>
                <c:pt idx="639">
                  <c:v>87.650335999999996</c:v>
                </c:pt>
                <c:pt idx="640">
                  <c:v>87.616529999999997</c:v>
                </c:pt>
                <c:pt idx="641">
                  <c:v>87.574646999999999</c:v>
                </c:pt>
                <c:pt idx="642">
                  <c:v>87.534177</c:v>
                </c:pt>
                <c:pt idx="643">
                  <c:v>87.508401000000006</c:v>
                </c:pt>
                <c:pt idx="644">
                  <c:v>87.507463000000001</c:v>
                </c:pt>
                <c:pt idx="645">
                  <c:v>87.529481000000004</c:v>
                </c:pt>
                <c:pt idx="646">
                  <c:v>87.559608999999995</c:v>
                </c:pt>
                <c:pt idx="647">
                  <c:v>87.580466000000001</c:v>
                </c:pt>
                <c:pt idx="648">
                  <c:v>87.583933999999999</c:v>
                </c:pt>
                <c:pt idx="649">
                  <c:v>87.572990000000004</c:v>
                </c:pt>
                <c:pt idx="650">
                  <c:v>87.554315000000003</c:v>
                </c:pt>
                <c:pt idx="651">
                  <c:v>87.531662999999995</c:v>
                </c:pt>
                <c:pt idx="652">
                  <c:v>87.506084999999999</c:v>
                </c:pt>
                <c:pt idx="653">
                  <c:v>87.479427000000001</c:v>
                </c:pt>
                <c:pt idx="654">
                  <c:v>87.455792000000002</c:v>
                </c:pt>
                <c:pt idx="655">
                  <c:v>87.440386000000004</c:v>
                </c:pt>
                <c:pt idx="656">
                  <c:v>87.437186999999994</c:v>
                </c:pt>
                <c:pt idx="657">
                  <c:v>87.445334000000003</c:v>
                </c:pt>
                <c:pt idx="658">
                  <c:v>87.456006000000002</c:v>
                </c:pt>
                <c:pt idx="659">
                  <c:v>87.455254999999994</c:v>
                </c:pt>
                <c:pt idx="660">
                  <c:v>87.434032999999999</c:v>
                </c:pt>
                <c:pt idx="661">
                  <c:v>87.397518000000005</c:v>
                </c:pt>
                <c:pt idx="662">
                  <c:v>87.363468999999995</c:v>
                </c:pt>
                <c:pt idx="663">
                  <c:v>87.348885999999993</c:v>
                </c:pt>
                <c:pt idx="664">
                  <c:v>87.355970999999997</c:v>
                </c:pt>
                <c:pt idx="665">
                  <c:v>87.370625000000004</c:v>
                </c:pt>
                <c:pt idx="666">
                  <c:v>87.375074999999995</c:v>
                </c:pt>
                <c:pt idx="667">
                  <c:v>87.361565999999996</c:v>
                </c:pt>
                <c:pt idx="668">
                  <c:v>87.335120000000003</c:v>
                </c:pt>
                <c:pt idx="669">
                  <c:v>87.306963999999994</c:v>
                </c:pt>
                <c:pt idx="670">
                  <c:v>87.288160000000005</c:v>
                </c:pt>
                <c:pt idx="671">
                  <c:v>87.287173999999993</c:v>
                </c:pt>
                <c:pt idx="672">
                  <c:v>87.306622000000004</c:v>
                </c:pt>
                <c:pt idx="673">
                  <c:v>87.338037</c:v>
                </c:pt>
                <c:pt idx="674">
                  <c:v>87.363271999999995</c:v>
                </c:pt>
                <c:pt idx="675">
                  <c:v>87.367265000000003</c:v>
                </c:pt>
                <c:pt idx="676">
                  <c:v>87.350363000000002</c:v>
                </c:pt>
                <c:pt idx="677">
                  <c:v>87.325834999999998</c:v>
                </c:pt>
                <c:pt idx="678">
                  <c:v>87.306815999999998</c:v>
                </c:pt>
                <c:pt idx="679">
                  <c:v>87.298893000000007</c:v>
                </c:pt>
                <c:pt idx="680">
                  <c:v>87.302443999999994</c:v>
                </c:pt>
                <c:pt idx="681">
                  <c:v>87.314712999999998</c:v>
                </c:pt>
                <c:pt idx="682">
                  <c:v>87.327630999999997</c:v>
                </c:pt>
                <c:pt idx="683">
                  <c:v>87.330278000000007</c:v>
                </c:pt>
                <c:pt idx="684">
                  <c:v>87.31926</c:v>
                </c:pt>
                <c:pt idx="685">
                  <c:v>87.304686000000004</c:v>
                </c:pt>
                <c:pt idx="686">
                  <c:v>87.301118000000002</c:v>
                </c:pt>
                <c:pt idx="687">
                  <c:v>87.311680999999993</c:v>
                </c:pt>
                <c:pt idx="688">
                  <c:v>87.323465999999996</c:v>
                </c:pt>
                <c:pt idx="689">
                  <c:v>87.319675000000004</c:v>
                </c:pt>
                <c:pt idx="690">
                  <c:v>87.296160999999998</c:v>
                </c:pt>
                <c:pt idx="691">
                  <c:v>87.266273999999996</c:v>
                </c:pt>
                <c:pt idx="692">
                  <c:v>87.248637000000002</c:v>
                </c:pt>
                <c:pt idx="693">
                  <c:v>87.249032</c:v>
                </c:pt>
                <c:pt idx="694">
                  <c:v>87.255241999999996</c:v>
                </c:pt>
                <c:pt idx="695">
                  <c:v>87.250675000000001</c:v>
                </c:pt>
                <c:pt idx="696">
                  <c:v>87.231166000000002</c:v>
                </c:pt>
                <c:pt idx="697">
                  <c:v>87.206508999999997</c:v>
                </c:pt>
                <c:pt idx="698">
                  <c:v>87.188007999999996</c:v>
                </c:pt>
                <c:pt idx="699">
                  <c:v>87.179535000000001</c:v>
                </c:pt>
                <c:pt idx="700">
                  <c:v>87.180412000000004</c:v>
                </c:pt>
                <c:pt idx="701">
                  <c:v>87.189532999999997</c:v>
                </c:pt>
                <c:pt idx="702">
                  <c:v>87.202780000000004</c:v>
                </c:pt>
                <c:pt idx="703">
                  <c:v>87.212198000000001</c:v>
                </c:pt>
                <c:pt idx="704">
                  <c:v>87.213595999999995</c:v>
                </c:pt>
                <c:pt idx="705">
                  <c:v>87.211633000000006</c:v>
                </c:pt>
                <c:pt idx="706">
                  <c:v>87.211671999999993</c:v>
                </c:pt>
                <c:pt idx="707">
                  <c:v>87.209063999999998</c:v>
                </c:pt>
                <c:pt idx="708">
                  <c:v>87.192907000000005</c:v>
                </c:pt>
                <c:pt idx="709">
                  <c:v>87.160737999999995</c:v>
                </c:pt>
                <c:pt idx="710">
                  <c:v>87.123906000000005</c:v>
                </c:pt>
                <c:pt idx="711">
                  <c:v>87.096394000000004</c:v>
                </c:pt>
                <c:pt idx="712">
                  <c:v>87.081478000000004</c:v>
                </c:pt>
                <c:pt idx="713">
                  <c:v>87.070037999999997</c:v>
                </c:pt>
                <c:pt idx="714">
                  <c:v>87.050008000000005</c:v>
                </c:pt>
                <c:pt idx="715">
                  <c:v>87.018313000000006</c:v>
                </c:pt>
                <c:pt idx="716">
                  <c:v>86.985799999999998</c:v>
                </c:pt>
                <c:pt idx="717">
                  <c:v>86.968525999999997</c:v>
                </c:pt>
                <c:pt idx="718">
                  <c:v>86.970490999999996</c:v>
                </c:pt>
                <c:pt idx="719">
                  <c:v>86.976800999999995</c:v>
                </c:pt>
                <c:pt idx="720">
                  <c:v>86.968847999999994</c:v>
                </c:pt>
                <c:pt idx="721">
                  <c:v>86.945475999999999</c:v>
                </c:pt>
                <c:pt idx="722">
                  <c:v>86.923823999999996</c:v>
                </c:pt>
                <c:pt idx="723">
                  <c:v>86.91901</c:v>
                </c:pt>
                <c:pt idx="724">
                  <c:v>86.929064999999994</c:v>
                </c:pt>
                <c:pt idx="725">
                  <c:v>86.942639999999997</c:v>
                </c:pt>
                <c:pt idx="726">
                  <c:v>86.954896000000005</c:v>
                </c:pt>
                <c:pt idx="727">
                  <c:v>86.967868999999993</c:v>
                </c:pt>
                <c:pt idx="728">
                  <c:v>86.977834999999999</c:v>
                </c:pt>
                <c:pt idx="729">
                  <c:v>86.972097000000005</c:v>
                </c:pt>
                <c:pt idx="730">
                  <c:v>86.942426999999995</c:v>
                </c:pt>
                <c:pt idx="731">
                  <c:v>86.897811000000004</c:v>
                </c:pt>
                <c:pt idx="732">
                  <c:v>86.859030000000004</c:v>
                </c:pt>
                <c:pt idx="733">
                  <c:v>86.839327999999995</c:v>
                </c:pt>
                <c:pt idx="734">
                  <c:v>86.831868</c:v>
                </c:pt>
                <c:pt idx="735">
                  <c:v>86.817867000000007</c:v>
                </c:pt>
                <c:pt idx="736">
                  <c:v>86.787017000000006</c:v>
                </c:pt>
                <c:pt idx="737">
                  <c:v>86.748289</c:v>
                </c:pt>
                <c:pt idx="738">
                  <c:v>86.720205000000007</c:v>
                </c:pt>
                <c:pt idx="739">
                  <c:v>86.712832000000006</c:v>
                </c:pt>
                <c:pt idx="740">
                  <c:v>86.720337999999998</c:v>
                </c:pt>
                <c:pt idx="741">
                  <c:v>86.728043999999997</c:v>
                </c:pt>
                <c:pt idx="742">
                  <c:v>86.723770999999999</c:v>
                </c:pt>
                <c:pt idx="743">
                  <c:v>86.704554999999999</c:v>
                </c:pt>
                <c:pt idx="744">
                  <c:v>86.677927999999994</c:v>
                </c:pt>
                <c:pt idx="745">
                  <c:v>86.657805999999994</c:v>
                </c:pt>
                <c:pt idx="746">
                  <c:v>86.654438999999996</c:v>
                </c:pt>
                <c:pt idx="747">
                  <c:v>86.666017999999994</c:v>
                </c:pt>
                <c:pt idx="748">
                  <c:v>86.683344000000005</c:v>
                </c:pt>
                <c:pt idx="749">
                  <c:v>86.703241000000006</c:v>
                </c:pt>
                <c:pt idx="750">
                  <c:v>86.731683000000004</c:v>
                </c:pt>
                <c:pt idx="751">
                  <c:v>86.770123999999996</c:v>
                </c:pt>
                <c:pt idx="752">
                  <c:v>86.803376</c:v>
                </c:pt>
                <c:pt idx="753">
                  <c:v>86.808792999999994</c:v>
                </c:pt>
                <c:pt idx="754">
                  <c:v>86.779574999999994</c:v>
                </c:pt>
                <c:pt idx="755">
                  <c:v>86.734990999999994</c:v>
                </c:pt>
                <c:pt idx="756">
                  <c:v>86.703828000000001</c:v>
                </c:pt>
                <c:pt idx="757">
                  <c:v>86.699647999999996</c:v>
                </c:pt>
                <c:pt idx="758">
                  <c:v>86.714415000000002</c:v>
                </c:pt>
                <c:pt idx="759">
                  <c:v>86.731199000000004</c:v>
                </c:pt>
                <c:pt idx="760">
                  <c:v>86.738043000000005</c:v>
                </c:pt>
                <c:pt idx="761">
                  <c:v>86.732555000000005</c:v>
                </c:pt>
                <c:pt idx="762">
                  <c:v>86.719077999999996</c:v>
                </c:pt>
                <c:pt idx="763">
                  <c:v>86.703969999999998</c:v>
                </c:pt>
                <c:pt idx="764">
                  <c:v>86.692103000000003</c:v>
                </c:pt>
                <c:pt idx="765">
                  <c:v>86.684968999999995</c:v>
                </c:pt>
                <c:pt idx="766">
                  <c:v>86.679996000000003</c:v>
                </c:pt>
                <c:pt idx="767">
                  <c:v>86.670721</c:v>
                </c:pt>
                <c:pt idx="768">
                  <c:v>86.648809999999997</c:v>
                </c:pt>
                <c:pt idx="769">
                  <c:v>86.608999999999995</c:v>
                </c:pt>
                <c:pt idx="770">
                  <c:v>86.554648999999998</c:v>
                </c:pt>
                <c:pt idx="771">
                  <c:v>86.498506000000006</c:v>
                </c:pt>
                <c:pt idx="772">
                  <c:v>86.455776</c:v>
                </c:pt>
                <c:pt idx="773">
                  <c:v>86.434259999999995</c:v>
                </c:pt>
                <c:pt idx="774">
                  <c:v>86.431006999999994</c:v>
                </c:pt>
                <c:pt idx="775">
                  <c:v>86.438816000000003</c:v>
                </c:pt>
                <c:pt idx="776">
                  <c:v>86.454667999999998</c:v>
                </c:pt>
                <c:pt idx="777">
                  <c:v>86.479512</c:v>
                </c:pt>
                <c:pt idx="778">
                  <c:v>86.509279000000006</c:v>
                </c:pt>
                <c:pt idx="779">
                  <c:v>86.529283000000007</c:v>
                </c:pt>
                <c:pt idx="780">
                  <c:v>86.523386000000002</c:v>
                </c:pt>
                <c:pt idx="781">
                  <c:v>86.492085000000003</c:v>
                </c:pt>
                <c:pt idx="782">
                  <c:v>86.457503000000003</c:v>
                </c:pt>
                <c:pt idx="783">
                  <c:v>86.444689999999994</c:v>
                </c:pt>
                <c:pt idx="784">
                  <c:v>86.457407000000003</c:v>
                </c:pt>
                <c:pt idx="785">
                  <c:v>86.473855</c:v>
                </c:pt>
                <c:pt idx="786">
                  <c:v>86.467226999999994</c:v>
                </c:pt>
                <c:pt idx="787">
                  <c:v>86.430425</c:v>
                </c:pt>
                <c:pt idx="788">
                  <c:v>86.380591999999993</c:v>
                </c:pt>
                <c:pt idx="789">
                  <c:v>86.343592999999998</c:v>
                </c:pt>
                <c:pt idx="790">
                  <c:v>86.336405999999997</c:v>
                </c:pt>
                <c:pt idx="791">
                  <c:v>86.358185000000006</c:v>
                </c:pt>
                <c:pt idx="792">
                  <c:v>86.391630000000006</c:v>
                </c:pt>
                <c:pt idx="793">
                  <c:v>86.414062000000001</c:v>
                </c:pt>
                <c:pt idx="794">
                  <c:v>86.412672999999998</c:v>
                </c:pt>
                <c:pt idx="795">
                  <c:v>86.392364999999998</c:v>
                </c:pt>
                <c:pt idx="796">
                  <c:v>86.368385000000004</c:v>
                </c:pt>
                <c:pt idx="797">
                  <c:v>86.351293999999996</c:v>
                </c:pt>
                <c:pt idx="798">
                  <c:v>86.340767</c:v>
                </c:pt>
                <c:pt idx="799">
                  <c:v>86.332205999999999</c:v>
                </c:pt>
                <c:pt idx="800">
                  <c:v>86.323548000000002</c:v>
                </c:pt>
                <c:pt idx="801">
                  <c:v>86.313545000000005</c:v>
                </c:pt>
                <c:pt idx="802">
                  <c:v>86.299060999999995</c:v>
                </c:pt>
                <c:pt idx="803">
                  <c:v>86.27955</c:v>
                </c:pt>
                <c:pt idx="804">
                  <c:v>86.261418000000006</c:v>
                </c:pt>
                <c:pt idx="805">
                  <c:v>86.252295000000004</c:v>
                </c:pt>
                <c:pt idx="806">
                  <c:v>86.251740999999996</c:v>
                </c:pt>
                <c:pt idx="807">
                  <c:v>86.251748000000006</c:v>
                </c:pt>
                <c:pt idx="808">
                  <c:v>86.246410999999995</c:v>
                </c:pt>
                <c:pt idx="809">
                  <c:v>86.237442999999999</c:v>
                </c:pt>
                <c:pt idx="810">
                  <c:v>86.229364000000004</c:v>
                </c:pt>
                <c:pt idx="811">
                  <c:v>86.223192999999995</c:v>
                </c:pt>
                <c:pt idx="812">
                  <c:v>86.217427999999998</c:v>
                </c:pt>
                <c:pt idx="813">
                  <c:v>86.212824999999995</c:v>
                </c:pt>
                <c:pt idx="814">
                  <c:v>86.212610999999995</c:v>
                </c:pt>
                <c:pt idx="815">
                  <c:v>86.217354999999998</c:v>
                </c:pt>
                <c:pt idx="816">
                  <c:v>86.221217999999993</c:v>
                </c:pt>
                <c:pt idx="817">
                  <c:v>86.214896999999993</c:v>
                </c:pt>
                <c:pt idx="818">
                  <c:v>86.193088000000003</c:v>
                </c:pt>
                <c:pt idx="819">
                  <c:v>86.159409999999994</c:v>
                </c:pt>
                <c:pt idx="820">
                  <c:v>86.124540999999994</c:v>
                </c:pt>
                <c:pt idx="821">
                  <c:v>86.099818999999997</c:v>
                </c:pt>
                <c:pt idx="822">
                  <c:v>86.092123000000001</c:v>
                </c:pt>
                <c:pt idx="823">
                  <c:v>86.102648000000002</c:v>
                </c:pt>
                <c:pt idx="824">
                  <c:v>86.126675000000006</c:v>
                </c:pt>
                <c:pt idx="825">
                  <c:v>86.153012000000004</c:v>
                </c:pt>
                <c:pt idx="826">
                  <c:v>86.167474999999996</c:v>
                </c:pt>
                <c:pt idx="827">
                  <c:v>86.161901</c:v>
                </c:pt>
                <c:pt idx="828">
                  <c:v>86.140244999999993</c:v>
                </c:pt>
                <c:pt idx="829">
                  <c:v>86.113026000000005</c:v>
                </c:pt>
                <c:pt idx="830">
                  <c:v>86.086575999999994</c:v>
                </c:pt>
                <c:pt idx="831">
                  <c:v>86.061115999999998</c:v>
                </c:pt>
                <c:pt idx="832">
                  <c:v>86.037979000000007</c:v>
                </c:pt>
                <c:pt idx="833">
                  <c:v>86.023235999999997</c:v>
                </c:pt>
                <c:pt idx="834">
                  <c:v>86.022605999999996</c:v>
                </c:pt>
                <c:pt idx="835">
                  <c:v>86.036653999999999</c:v>
                </c:pt>
                <c:pt idx="836">
                  <c:v>86.062224000000001</c:v>
                </c:pt>
                <c:pt idx="837">
                  <c:v>86.094099</c:v>
                </c:pt>
                <c:pt idx="838">
                  <c:v>86.122743999999997</c:v>
                </c:pt>
                <c:pt idx="839">
                  <c:v>86.134918999999996</c:v>
                </c:pt>
                <c:pt idx="840">
                  <c:v>86.122421000000003</c:v>
                </c:pt>
                <c:pt idx="841">
                  <c:v>86.090354000000005</c:v>
                </c:pt>
                <c:pt idx="842">
                  <c:v>86.053949000000003</c:v>
                </c:pt>
                <c:pt idx="843">
                  <c:v>86.027372999999997</c:v>
                </c:pt>
                <c:pt idx="844">
                  <c:v>86.016492999999997</c:v>
                </c:pt>
                <c:pt idx="845">
                  <c:v>86.019463999999999</c:v>
                </c:pt>
                <c:pt idx="846">
                  <c:v>86.029909000000004</c:v>
                </c:pt>
                <c:pt idx="847">
                  <c:v>86.039931999999993</c:v>
                </c:pt>
                <c:pt idx="848">
                  <c:v>86.044994000000003</c:v>
                </c:pt>
                <c:pt idx="849">
                  <c:v>86.048647000000003</c:v>
                </c:pt>
                <c:pt idx="850">
                  <c:v>86.060248000000001</c:v>
                </c:pt>
                <c:pt idx="851">
                  <c:v>86.084603000000001</c:v>
                </c:pt>
                <c:pt idx="852">
                  <c:v>86.112932999999998</c:v>
                </c:pt>
                <c:pt idx="853">
                  <c:v>86.125630999999998</c:v>
                </c:pt>
                <c:pt idx="854">
                  <c:v>86.106924000000006</c:v>
                </c:pt>
                <c:pt idx="855">
                  <c:v>86.059995000000001</c:v>
                </c:pt>
                <c:pt idx="856">
                  <c:v>86.008475000000004</c:v>
                </c:pt>
                <c:pt idx="857">
                  <c:v>85.979873999999995</c:v>
                </c:pt>
                <c:pt idx="858">
                  <c:v>85.982692999999998</c:v>
                </c:pt>
                <c:pt idx="859">
                  <c:v>85.998059999999995</c:v>
                </c:pt>
                <c:pt idx="860">
                  <c:v>85.996172999999999</c:v>
                </c:pt>
                <c:pt idx="861">
                  <c:v>85.963892999999999</c:v>
                </c:pt>
                <c:pt idx="862">
                  <c:v>85.916461999999996</c:v>
                </c:pt>
                <c:pt idx="863">
                  <c:v>85.880961999999997</c:v>
                </c:pt>
                <c:pt idx="864">
                  <c:v>85.86891</c:v>
                </c:pt>
                <c:pt idx="865">
                  <c:v>85.866777999999996</c:v>
                </c:pt>
                <c:pt idx="866">
                  <c:v>85.853342999999995</c:v>
                </c:pt>
                <c:pt idx="867">
                  <c:v>85.824022999999997</c:v>
                </c:pt>
                <c:pt idx="868">
                  <c:v>85.794476000000003</c:v>
                </c:pt>
                <c:pt idx="869">
                  <c:v>85.780231999999998</c:v>
                </c:pt>
                <c:pt idx="870">
                  <c:v>85.779426000000001</c:v>
                </c:pt>
                <c:pt idx="871">
                  <c:v>85.779159000000007</c:v>
                </c:pt>
                <c:pt idx="872">
                  <c:v>85.773651000000001</c:v>
                </c:pt>
                <c:pt idx="873">
                  <c:v>85.770663999999996</c:v>
                </c:pt>
                <c:pt idx="874">
                  <c:v>85.780928000000003</c:v>
                </c:pt>
                <c:pt idx="875">
                  <c:v>85.806822999999994</c:v>
                </c:pt>
                <c:pt idx="876">
                  <c:v>85.843163000000004</c:v>
                </c:pt>
                <c:pt idx="877">
                  <c:v>85.883413000000004</c:v>
                </c:pt>
                <c:pt idx="878">
                  <c:v>85.920681999999999</c:v>
                </c:pt>
                <c:pt idx="879">
                  <c:v>85.945284999999998</c:v>
                </c:pt>
                <c:pt idx="880">
                  <c:v>85.946511999999998</c:v>
                </c:pt>
                <c:pt idx="881">
                  <c:v>85.918954999999997</c:v>
                </c:pt>
                <c:pt idx="882">
                  <c:v>85.868246999999997</c:v>
                </c:pt>
                <c:pt idx="883">
                  <c:v>85.812264999999996</c:v>
                </c:pt>
                <c:pt idx="884">
                  <c:v>85.774618000000004</c:v>
                </c:pt>
                <c:pt idx="885">
                  <c:v>85.769872000000007</c:v>
                </c:pt>
                <c:pt idx="886">
                  <c:v>85.790228999999997</c:v>
                </c:pt>
                <c:pt idx="887">
                  <c:v>85.809102999999993</c:v>
                </c:pt>
                <c:pt idx="888">
                  <c:v>85.80283</c:v>
                </c:pt>
                <c:pt idx="889">
                  <c:v>85.769795999999999</c:v>
                </c:pt>
                <c:pt idx="890">
                  <c:v>85.727087999999995</c:v>
                </c:pt>
                <c:pt idx="891">
                  <c:v>85.690754999999996</c:v>
                </c:pt>
                <c:pt idx="892">
                  <c:v>85.664046999999997</c:v>
                </c:pt>
                <c:pt idx="893">
                  <c:v>85.644501000000005</c:v>
                </c:pt>
                <c:pt idx="894">
                  <c:v>85.634512000000001</c:v>
                </c:pt>
                <c:pt idx="895">
                  <c:v>85.638715000000005</c:v>
                </c:pt>
                <c:pt idx="896">
                  <c:v>85.653613000000007</c:v>
                </c:pt>
                <c:pt idx="897">
                  <c:v>85.665692000000007</c:v>
                </c:pt>
                <c:pt idx="898">
                  <c:v>85.661619999999999</c:v>
                </c:pt>
                <c:pt idx="899">
                  <c:v>85.638980000000004</c:v>
                </c:pt>
                <c:pt idx="900">
                  <c:v>85.606944999999996</c:v>
                </c:pt>
                <c:pt idx="901">
                  <c:v>85.578558000000001</c:v>
                </c:pt>
                <c:pt idx="902">
                  <c:v>85.562800999999993</c:v>
                </c:pt>
                <c:pt idx="903">
                  <c:v>85.560389000000001</c:v>
                </c:pt>
                <c:pt idx="904">
                  <c:v>85.564588999999998</c:v>
                </c:pt>
                <c:pt idx="905">
                  <c:v>85.568775000000002</c:v>
                </c:pt>
                <c:pt idx="906">
                  <c:v>85.575463999999997</c:v>
                </c:pt>
                <c:pt idx="907">
                  <c:v>85.594538</c:v>
                </c:pt>
                <c:pt idx="908">
                  <c:v>85.628713000000005</c:v>
                </c:pt>
                <c:pt idx="909">
                  <c:v>85.662732000000005</c:v>
                </c:pt>
                <c:pt idx="910">
                  <c:v>85.673000999999999</c:v>
                </c:pt>
                <c:pt idx="911">
                  <c:v>85.650547000000003</c:v>
                </c:pt>
                <c:pt idx="912">
                  <c:v>85.611371000000005</c:v>
                </c:pt>
                <c:pt idx="913">
                  <c:v>85.581441999999996</c:v>
                </c:pt>
                <c:pt idx="914">
                  <c:v>85.573673999999997</c:v>
                </c:pt>
                <c:pt idx="915">
                  <c:v>85.582227000000003</c:v>
                </c:pt>
                <c:pt idx="916">
                  <c:v>85.595613999999998</c:v>
                </c:pt>
                <c:pt idx="917">
                  <c:v>85.608902</c:v>
                </c:pt>
                <c:pt idx="918">
                  <c:v>85.622294999999994</c:v>
                </c:pt>
                <c:pt idx="919">
                  <c:v>85.633007000000006</c:v>
                </c:pt>
                <c:pt idx="920">
                  <c:v>85.633072999999996</c:v>
                </c:pt>
                <c:pt idx="921">
                  <c:v>85.61506</c:v>
                </c:pt>
                <c:pt idx="922">
                  <c:v>85.578632999999996</c:v>
                </c:pt>
                <c:pt idx="923">
                  <c:v>85.532442000000003</c:v>
                </c:pt>
                <c:pt idx="924">
                  <c:v>85.490781999999996</c:v>
                </c:pt>
                <c:pt idx="925">
                  <c:v>85.466459999999998</c:v>
                </c:pt>
                <c:pt idx="926">
                  <c:v>85.462992999999997</c:v>
                </c:pt>
                <c:pt idx="927">
                  <c:v>85.471885999999998</c:v>
                </c:pt>
                <c:pt idx="928">
                  <c:v>85.479153999999994</c:v>
                </c:pt>
                <c:pt idx="929">
                  <c:v>85.476620999999994</c:v>
                </c:pt>
                <c:pt idx="930">
                  <c:v>85.467169999999996</c:v>
                </c:pt>
                <c:pt idx="931">
                  <c:v>85.459057999999999</c:v>
                </c:pt>
                <c:pt idx="932">
                  <c:v>85.456478000000004</c:v>
                </c:pt>
                <c:pt idx="933">
                  <c:v>85.457091000000005</c:v>
                </c:pt>
                <c:pt idx="934">
                  <c:v>85.457244000000003</c:v>
                </c:pt>
                <c:pt idx="935">
                  <c:v>85.455521000000005</c:v>
                </c:pt>
                <c:pt idx="936">
                  <c:v>85.449592999999993</c:v>
                </c:pt>
                <c:pt idx="937">
                  <c:v>85.433948000000001</c:v>
                </c:pt>
                <c:pt idx="938">
                  <c:v>85.405731000000003</c:v>
                </c:pt>
                <c:pt idx="939">
                  <c:v>85.371741999999998</c:v>
                </c:pt>
                <c:pt idx="940">
                  <c:v>85.344933999999995</c:v>
                </c:pt>
                <c:pt idx="941">
                  <c:v>85.332874000000004</c:v>
                </c:pt>
                <c:pt idx="942">
                  <c:v>85.332763</c:v>
                </c:pt>
                <c:pt idx="943">
                  <c:v>85.338659000000007</c:v>
                </c:pt>
                <c:pt idx="944">
                  <c:v>85.349378000000002</c:v>
                </c:pt>
                <c:pt idx="945">
                  <c:v>85.365335999999999</c:v>
                </c:pt>
                <c:pt idx="946">
                  <c:v>85.380014000000003</c:v>
                </c:pt>
                <c:pt idx="947">
                  <c:v>85.379908999999998</c:v>
                </c:pt>
                <c:pt idx="948">
                  <c:v>85.355249999999998</c:v>
                </c:pt>
                <c:pt idx="949">
                  <c:v>85.311779000000001</c:v>
                </c:pt>
                <c:pt idx="950">
                  <c:v>85.273084999999995</c:v>
                </c:pt>
                <c:pt idx="951">
                  <c:v>85.267601999999997</c:v>
                </c:pt>
                <c:pt idx="952">
                  <c:v>85.305214000000007</c:v>
                </c:pt>
                <c:pt idx="953">
                  <c:v>85.363609999999994</c:v>
                </c:pt>
                <c:pt idx="954">
                  <c:v>85.402805999999998</c:v>
                </c:pt>
                <c:pt idx="955">
                  <c:v>85.398724000000001</c:v>
                </c:pt>
                <c:pt idx="956">
                  <c:v>85.362091000000007</c:v>
                </c:pt>
                <c:pt idx="957">
                  <c:v>85.322708000000006</c:v>
                </c:pt>
                <c:pt idx="958">
                  <c:v>85.298604999999995</c:v>
                </c:pt>
                <c:pt idx="959">
                  <c:v>85.285471000000001</c:v>
                </c:pt>
                <c:pt idx="960">
                  <c:v>85.272989999999993</c:v>
                </c:pt>
                <c:pt idx="961">
                  <c:v>85.261392000000001</c:v>
                </c:pt>
                <c:pt idx="962">
                  <c:v>85.258454999999998</c:v>
                </c:pt>
                <c:pt idx="963">
                  <c:v>85.266555999999994</c:v>
                </c:pt>
                <c:pt idx="964">
                  <c:v>85.278063000000003</c:v>
                </c:pt>
                <c:pt idx="965">
                  <c:v>85.281664000000006</c:v>
                </c:pt>
                <c:pt idx="966">
                  <c:v>85.271152000000001</c:v>
                </c:pt>
                <c:pt idx="967">
                  <c:v>85.249944999999997</c:v>
                </c:pt>
                <c:pt idx="968">
                  <c:v>85.228738000000007</c:v>
                </c:pt>
                <c:pt idx="969">
                  <c:v>85.217232999999993</c:v>
                </c:pt>
                <c:pt idx="970">
                  <c:v>85.217294999999993</c:v>
                </c:pt>
                <c:pt idx="971">
                  <c:v>85.225859</c:v>
                </c:pt>
                <c:pt idx="972">
                  <c:v>85.242099999999994</c:v>
                </c:pt>
                <c:pt idx="973">
                  <c:v>85.265855000000002</c:v>
                </c:pt>
                <c:pt idx="974">
                  <c:v>85.289016000000004</c:v>
                </c:pt>
                <c:pt idx="975">
                  <c:v>85.296002999999999</c:v>
                </c:pt>
                <c:pt idx="976">
                  <c:v>85.277951000000002</c:v>
                </c:pt>
                <c:pt idx="977">
                  <c:v>85.242862000000002</c:v>
                </c:pt>
                <c:pt idx="978">
                  <c:v>85.207870999999997</c:v>
                </c:pt>
                <c:pt idx="979">
                  <c:v>85.184550999999999</c:v>
                </c:pt>
                <c:pt idx="980">
                  <c:v>85.174694000000002</c:v>
                </c:pt>
                <c:pt idx="981">
                  <c:v>85.176044000000005</c:v>
                </c:pt>
                <c:pt idx="982">
                  <c:v>85.185817</c:v>
                </c:pt>
                <c:pt idx="983">
                  <c:v>85.199539000000001</c:v>
                </c:pt>
                <c:pt idx="984">
                  <c:v>85.212145000000007</c:v>
                </c:pt>
                <c:pt idx="985">
                  <c:v>85.221481999999995</c:v>
                </c:pt>
                <c:pt idx="986">
                  <c:v>85.227716999999998</c:v>
                </c:pt>
                <c:pt idx="987">
                  <c:v>85.229286999999999</c:v>
                </c:pt>
                <c:pt idx="988">
                  <c:v>85.222887</c:v>
                </c:pt>
                <c:pt idx="989">
                  <c:v>85.20787</c:v>
                </c:pt>
                <c:pt idx="990">
                  <c:v>85.187250000000006</c:v>
                </c:pt>
                <c:pt idx="991">
                  <c:v>85.163888999999998</c:v>
                </c:pt>
                <c:pt idx="992">
                  <c:v>85.139466999999996</c:v>
                </c:pt>
                <c:pt idx="993">
                  <c:v>85.118471999999997</c:v>
                </c:pt>
                <c:pt idx="994">
                  <c:v>85.108918000000003</c:v>
                </c:pt>
                <c:pt idx="995">
                  <c:v>85.114063999999999</c:v>
                </c:pt>
                <c:pt idx="996">
                  <c:v>85.124019000000004</c:v>
                </c:pt>
                <c:pt idx="997">
                  <c:v>85.121313000000001</c:v>
                </c:pt>
                <c:pt idx="998">
                  <c:v>85.098498000000006</c:v>
                </c:pt>
                <c:pt idx="999">
                  <c:v>85.067852999999999</c:v>
                </c:pt>
                <c:pt idx="1000">
                  <c:v>85.049397999999997</c:v>
                </c:pt>
                <c:pt idx="1001">
                  <c:v>85.049445000000006</c:v>
                </c:pt>
                <c:pt idx="1002">
                  <c:v>85.055356000000003</c:v>
                </c:pt>
                <c:pt idx="1003">
                  <c:v>85.053488000000002</c:v>
                </c:pt>
                <c:pt idx="1004">
                  <c:v>85.046871999999993</c:v>
                </c:pt>
                <c:pt idx="1005">
                  <c:v>85.048608999999999</c:v>
                </c:pt>
                <c:pt idx="1006">
                  <c:v>85.059603999999993</c:v>
                </c:pt>
                <c:pt idx="1007">
                  <c:v>85.061689000000001</c:v>
                </c:pt>
                <c:pt idx="1008">
                  <c:v>85.036368999999993</c:v>
                </c:pt>
                <c:pt idx="1009">
                  <c:v>84.984111999999996</c:v>
                </c:pt>
                <c:pt idx="1010">
                  <c:v>84.921040000000005</c:v>
                </c:pt>
                <c:pt idx="1011">
                  <c:v>84.861547999999999</c:v>
                </c:pt>
                <c:pt idx="1012">
                  <c:v>84.809673000000004</c:v>
                </c:pt>
                <c:pt idx="1013">
                  <c:v>84.763482999999994</c:v>
                </c:pt>
                <c:pt idx="1014">
                  <c:v>84.719420999999997</c:v>
                </c:pt>
                <c:pt idx="1015">
                  <c:v>84.670417</c:v>
                </c:pt>
                <c:pt idx="1016">
                  <c:v>84.605221999999998</c:v>
                </c:pt>
                <c:pt idx="1017">
                  <c:v>84.513805000000005</c:v>
                </c:pt>
                <c:pt idx="1018">
                  <c:v>84.392285999999999</c:v>
                </c:pt>
                <c:pt idx="1019">
                  <c:v>84.241511000000003</c:v>
                </c:pt>
                <c:pt idx="1020">
                  <c:v>84.062927999999999</c:v>
                </c:pt>
                <c:pt idx="1021">
                  <c:v>83.858514999999997</c:v>
                </c:pt>
                <c:pt idx="1022">
                  <c:v>83.634344999999996</c:v>
                </c:pt>
                <c:pt idx="1023">
                  <c:v>83.401052000000007</c:v>
                </c:pt>
                <c:pt idx="1024">
                  <c:v>83.167241000000004</c:v>
                </c:pt>
                <c:pt idx="1025">
                  <c:v>82.929850000000002</c:v>
                </c:pt>
                <c:pt idx="1026">
                  <c:v>82.671474000000003</c:v>
                </c:pt>
                <c:pt idx="1027">
                  <c:v>82.371555999999998</c:v>
                </c:pt>
                <c:pt idx="1028">
                  <c:v>82.024529000000001</c:v>
                </c:pt>
                <c:pt idx="1029">
                  <c:v>81.647597000000005</c:v>
                </c:pt>
                <c:pt idx="1030">
                  <c:v>81.269259000000005</c:v>
                </c:pt>
                <c:pt idx="1031">
                  <c:v>80.909395000000004</c:v>
                </c:pt>
                <c:pt idx="1032">
                  <c:v>80.569738000000001</c:v>
                </c:pt>
                <c:pt idx="1033">
                  <c:v>80.240944999999996</c:v>
                </c:pt>
                <c:pt idx="1034">
                  <c:v>79.916534999999996</c:v>
                </c:pt>
                <c:pt idx="1035">
                  <c:v>79.600933999999995</c:v>
                </c:pt>
                <c:pt idx="1036">
                  <c:v>79.307631999999998</c:v>
                </c:pt>
                <c:pt idx="1037">
                  <c:v>79.051464999999993</c:v>
                </c:pt>
                <c:pt idx="1038">
                  <c:v>78.840952000000001</c:v>
                </c:pt>
                <c:pt idx="1039">
                  <c:v>78.676132999999993</c:v>
                </c:pt>
                <c:pt idx="1040">
                  <c:v>78.553201999999999</c:v>
                </c:pt>
                <c:pt idx="1041">
                  <c:v>78.471168000000006</c:v>
                </c:pt>
                <c:pt idx="1042">
                  <c:v>78.434466</c:v>
                </c:pt>
                <c:pt idx="1043">
                  <c:v>78.450682999999998</c:v>
                </c:pt>
                <c:pt idx="1044">
                  <c:v>78.526251999999999</c:v>
                </c:pt>
                <c:pt idx="1045">
                  <c:v>78.661026000000007</c:v>
                </c:pt>
                <c:pt idx="1046">
                  <c:v>78.842527000000004</c:v>
                </c:pt>
                <c:pt idx="1047">
                  <c:v>79.045889000000003</c:v>
                </c:pt>
                <c:pt idx="1048">
                  <c:v>79.244118</c:v>
                </c:pt>
                <c:pt idx="1049">
                  <c:v>79.420368999999994</c:v>
                </c:pt>
                <c:pt idx="1050">
                  <c:v>79.568713000000002</c:v>
                </c:pt>
                <c:pt idx="1051">
                  <c:v>79.683893999999995</c:v>
                </c:pt>
                <c:pt idx="1052">
                  <c:v>79.755785000000003</c:v>
                </c:pt>
                <c:pt idx="1053">
                  <c:v>79.776959000000005</c:v>
                </c:pt>
                <c:pt idx="1054">
                  <c:v>79.751637000000002</c:v>
                </c:pt>
                <c:pt idx="1055">
                  <c:v>79.691211999999993</c:v>
                </c:pt>
                <c:pt idx="1056">
                  <c:v>79.601198999999994</c:v>
                </c:pt>
                <c:pt idx="1057">
                  <c:v>79.478151999999994</c:v>
                </c:pt>
                <c:pt idx="1058">
                  <c:v>79.321501999999995</c:v>
                </c:pt>
                <c:pt idx="1059">
                  <c:v>79.143386000000007</c:v>
                </c:pt>
                <c:pt idx="1060">
                  <c:v>78.961470000000006</c:v>
                </c:pt>
                <c:pt idx="1061">
                  <c:v>78.784239999999997</c:v>
                </c:pt>
                <c:pt idx="1062">
                  <c:v>78.609955999999997</c:v>
                </c:pt>
                <c:pt idx="1063">
                  <c:v>78.441360000000003</c:v>
                </c:pt>
                <c:pt idx="1064">
                  <c:v>78.294803999999999</c:v>
                </c:pt>
                <c:pt idx="1065">
                  <c:v>78.189285999999996</c:v>
                </c:pt>
                <c:pt idx="1066">
                  <c:v>78.129056000000006</c:v>
                </c:pt>
                <c:pt idx="1067">
                  <c:v>78.102458999999996</c:v>
                </c:pt>
                <c:pt idx="1068">
                  <c:v>78.097284999999999</c:v>
                </c:pt>
                <c:pt idx="1069">
                  <c:v>78.111856000000003</c:v>
                </c:pt>
                <c:pt idx="1070">
                  <c:v>78.149286000000004</c:v>
                </c:pt>
                <c:pt idx="1071">
                  <c:v>78.205416999999997</c:v>
                </c:pt>
                <c:pt idx="1072">
                  <c:v>78.266925000000001</c:v>
                </c:pt>
                <c:pt idx="1073">
                  <c:v>78.321927000000002</c:v>
                </c:pt>
                <c:pt idx="1074">
                  <c:v>78.371995999999996</c:v>
                </c:pt>
                <c:pt idx="1075">
                  <c:v>78.433594999999997</c:v>
                </c:pt>
                <c:pt idx="1076">
                  <c:v>78.525245999999996</c:v>
                </c:pt>
                <c:pt idx="1077">
                  <c:v>78.649581999999995</c:v>
                </c:pt>
                <c:pt idx="1078">
                  <c:v>78.788566000000003</c:v>
                </c:pt>
                <c:pt idx="1079">
                  <c:v>78.920259000000001</c:v>
                </c:pt>
                <c:pt idx="1080">
                  <c:v>79.040452999999999</c:v>
                </c:pt>
                <c:pt idx="1081">
                  <c:v>79.163785000000004</c:v>
                </c:pt>
                <c:pt idx="1082">
                  <c:v>79.302961999999994</c:v>
                </c:pt>
                <c:pt idx="1083">
                  <c:v>79.452016</c:v>
                </c:pt>
                <c:pt idx="1084">
                  <c:v>79.592930999999993</c:v>
                </c:pt>
                <c:pt idx="1085">
                  <c:v>79.714136999999994</c:v>
                </c:pt>
                <c:pt idx="1086">
                  <c:v>79.818042000000005</c:v>
                </c:pt>
                <c:pt idx="1087">
                  <c:v>79.913088999999999</c:v>
                </c:pt>
                <c:pt idx="1088">
                  <c:v>80.003210999999993</c:v>
                </c:pt>
                <c:pt idx="1089">
                  <c:v>80.084567000000007</c:v>
                </c:pt>
                <c:pt idx="1090">
                  <c:v>80.150030000000001</c:v>
                </c:pt>
                <c:pt idx="1091">
                  <c:v>80.197631999999999</c:v>
                </c:pt>
                <c:pt idx="1092">
                  <c:v>80.236503999999996</c:v>
                </c:pt>
                <c:pt idx="1093">
                  <c:v>80.282914000000005</c:v>
                </c:pt>
                <c:pt idx="1094">
                  <c:v>80.348456999999996</c:v>
                </c:pt>
                <c:pt idx="1095">
                  <c:v>80.433268999999996</c:v>
                </c:pt>
                <c:pt idx="1096">
                  <c:v>80.530674000000005</c:v>
                </c:pt>
                <c:pt idx="1097">
                  <c:v>80.633729000000002</c:v>
                </c:pt>
                <c:pt idx="1098">
                  <c:v>80.734977000000001</c:v>
                </c:pt>
                <c:pt idx="1099">
                  <c:v>80.82508</c:v>
                </c:pt>
                <c:pt idx="1100">
                  <c:v>80.899360000000001</c:v>
                </c:pt>
                <c:pt idx="1101">
                  <c:v>80.962737000000004</c:v>
                </c:pt>
                <c:pt idx="1102">
                  <c:v>81.023112999999995</c:v>
                </c:pt>
                <c:pt idx="1103">
                  <c:v>81.081907000000001</c:v>
                </c:pt>
                <c:pt idx="1104">
                  <c:v>81.135587999999998</c:v>
                </c:pt>
                <c:pt idx="1105">
                  <c:v>81.185689999999994</c:v>
                </c:pt>
                <c:pt idx="1106">
                  <c:v>81.239562000000006</c:v>
                </c:pt>
                <c:pt idx="1107">
                  <c:v>81.300713999999999</c:v>
                </c:pt>
                <c:pt idx="1108">
                  <c:v>81.364501000000004</c:v>
                </c:pt>
                <c:pt idx="1109">
                  <c:v>81.424611999999996</c:v>
                </c:pt>
                <c:pt idx="1110">
                  <c:v>81.477850000000004</c:v>
                </c:pt>
                <c:pt idx="1111">
                  <c:v>81.520049</c:v>
                </c:pt>
                <c:pt idx="1112">
                  <c:v>81.542708000000005</c:v>
                </c:pt>
                <c:pt idx="1113">
                  <c:v>81.537571</c:v>
                </c:pt>
                <c:pt idx="1114">
                  <c:v>81.501885000000001</c:v>
                </c:pt>
                <c:pt idx="1115">
                  <c:v>81.437717000000006</c:v>
                </c:pt>
                <c:pt idx="1116">
                  <c:v>81.349828000000002</c:v>
                </c:pt>
                <c:pt idx="1117">
                  <c:v>81.246056999999993</c:v>
                </c:pt>
                <c:pt idx="1118">
                  <c:v>81.134924999999996</c:v>
                </c:pt>
                <c:pt idx="1119">
                  <c:v>81.018704</c:v>
                </c:pt>
                <c:pt idx="1120">
                  <c:v>80.891510999999994</c:v>
                </c:pt>
                <c:pt idx="1121">
                  <c:v>80.747251000000006</c:v>
                </c:pt>
                <c:pt idx="1122">
                  <c:v>80.587333999999998</c:v>
                </c:pt>
                <c:pt idx="1123">
                  <c:v>80.419599000000005</c:v>
                </c:pt>
                <c:pt idx="1124">
                  <c:v>80.255526000000003</c:v>
                </c:pt>
                <c:pt idx="1125">
                  <c:v>80.113214999999997</c:v>
                </c:pt>
                <c:pt idx="1126">
                  <c:v>80.016277000000002</c:v>
                </c:pt>
                <c:pt idx="1127">
                  <c:v>79.978915999999998</c:v>
                </c:pt>
                <c:pt idx="1128">
                  <c:v>79.990894999999995</c:v>
                </c:pt>
                <c:pt idx="1129">
                  <c:v>80.024591000000001</c:v>
                </c:pt>
                <c:pt idx="1130">
                  <c:v>80.058835999999999</c:v>
                </c:pt>
                <c:pt idx="1131">
                  <c:v>80.089195000000004</c:v>
                </c:pt>
                <c:pt idx="1132">
                  <c:v>80.114073000000005</c:v>
                </c:pt>
                <c:pt idx="1133">
                  <c:v>80.120624000000007</c:v>
                </c:pt>
                <c:pt idx="1134">
                  <c:v>80.093079000000003</c:v>
                </c:pt>
                <c:pt idx="1135">
                  <c:v>80.031233</c:v>
                </c:pt>
                <c:pt idx="1136">
                  <c:v>79.951638000000003</c:v>
                </c:pt>
                <c:pt idx="1137">
                  <c:v>79.870580000000004</c:v>
                </c:pt>
                <c:pt idx="1138">
                  <c:v>79.793857000000003</c:v>
                </c:pt>
                <c:pt idx="1139">
                  <c:v>79.726066000000003</c:v>
                </c:pt>
                <c:pt idx="1140">
                  <c:v>79.682254999999998</c:v>
                </c:pt>
                <c:pt idx="1141">
                  <c:v>79.682423</c:v>
                </c:pt>
                <c:pt idx="1142">
                  <c:v>79.735011</c:v>
                </c:pt>
                <c:pt idx="1143">
                  <c:v>79.830173000000002</c:v>
                </c:pt>
                <c:pt idx="1144">
                  <c:v>79.950309000000004</c:v>
                </c:pt>
                <c:pt idx="1145">
                  <c:v>80.085815999999994</c:v>
                </c:pt>
                <c:pt idx="1146">
                  <c:v>80.240206999999998</c:v>
                </c:pt>
                <c:pt idx="1147">
                  <c:v>80.421334000000002</c:v>
                </c:pt>
                <c:pt idx="1148">
                  <c:v>80.627313999999998</c:v>
                </c:pt>
                <c:pt idx="1149">
                  <c:v>80.839961000000002</c:v>
                </c:pt>
                <c:pt idx="1150">
                  <c:v>81.032989000000001</c:v>
                </c:pt>
                <c:pt idx="1151">
                  <c:v>81.189031999999997</c:v>
                </c:pt>
                <c:pt idx="1152">
                  <c:v>81.310525999999996</c:v>
                </c:pt>
                <c:pt idx="1153">
                  <c:v>81.413687999999993</c:v>
                </c:pt>
                <c:pt idx="1154">
                  <c:v>81.513019</c:v>
                </c:pt>
                <c:pt idx="1155">
                  <c:v>81.612981000000005</c:v>
                </c:pt>
                <c:pt idx="1156">
                  <c:v>81.712112000000005</c:v>
                </c:pt>
                <c:pt idx="1157">
                  <c:v>81.809633000000005</c:v>
                </c:pt>
                <c:pt idx="1158">
                  <c:v>81.904954000000004</c:v>
                </c:pt>
                <c:pt idx="1159">
                  <c:v>81.993634</c:v>
                </c:pt>
                <c:pt idx="1160">
                  <c:v>82.068651000000003</c:v>
                </c:pt>
                <c:pt idx="1161">
                  <c:v>82.127139</c:v>
                </c:pt>
                <c:pt idx="1162">
                  <c:v>82.173807999999994</c:v>
                </c:pt>
                <c:pt idx="1163">
                  <c:v>82.216093999999998</c:v>
                </c:pt>
                <c:pt idx="1164">
                  <c:v>82.256621999999993</c:v>
                </c:pt>
                <c:pt idx="1165">
                  <c:v>82.292061000000004</c:v>
                </c:pt>
                <c:pt idx="1166">
                  <c:v>82.319452999999996</c:v>
                </c:pt>
                <c:pt idx="1167">
                  <c:v>82.341736999999995</c:v>
                </c:pt>
                <c:pt idx="1168">
                  <c:v>82.365208999999993</c:v>
                </c:pt>
                <c:pt idx="1169">
                  <c:v>82.392797000000002</c:v>
                </c:pt>
                <c:pt idx="1170">
                  <c:v>82.423518999999999</c:v>
                </c:pt>
                <c:pt idx="1171">
                  <c:v>82.459114999999997</c:v>
                </c:pt>
                <c:pt idx="1172">
                  <c:v>82.505989999999997</c:v>
                </c:pt>
                <c:pt idx="1173">
                  <c:v>82.565662000000003</c:v>
                </c:pt>
                <c:pt idx="1174">
                  <c:v>82.626011000000005</c:v>
                </c:pt>
                <c:pt idx="1175">
                  <c:v>82.668846000000002</c:v>
                </c:pt>
                <c:pt idx="1176">
                  <c:v>82.687717000000006</c:v>
                </c:pt>
                <c:pt idx="1177">
                  <c:v>82.693489</c:v>
                </c:pt>
                <c:pt idx="1178">
                  <c:v>82.701103000000003</c:v>
                </c:pt>
                <c:pt idx="1179">
                  <c:v>82.716097000000005</c:v>
                </c:pt>
                <c:pt idx="1180">
                  <c:v>82.736007999999998</c:v>
                </c:pt>
                <c:pt idx="1181">
                  <c:v>82.758729000000002</c:v>
                </c:pt>
                <c:pt idx="1182">
                  <c:v>82.784184999999994</c:v>
                </c:pt>
                <c:pt idx="1183">
                  <c:v>82.811639999999997</c:v>
                </c:pt>
                <c:pt idx="1184">
                  <c:v>82.841286999999994</c:v>
                </c:pt>
                <c:pt idx="1185">
                  <c:v>82.876247000000006</c:v>
                </c:pt>
                <c:pt idx="1186">
                  <c:v>82.916928999999996</c:v>
                </c:pt>
                <c:pt idx="1187">
                  <c:v>82.954182000000003</c:v>
                </c:pt>
                <c:pt idx="1188">
                  <c:v>82.974344000000002</c:v>
                </c:pt>
                <c:pt idx="1189">
                  <c:v>82.972948000000002</c:v>
                </c:pt>
                <c:pt idx="1190">
                  <c:v>82.959776000000005</c:v>
                </c:pt>
                <c:pt idx="1191">
                  <c:v>82.949286999999998</c:v>
                </c:pt>
                <c:pt idx="1192">
                  <c:v>82.949128999999999</c:v>
                </c:pt>
                <c:pt idx="1193">
                  <c:v>82.958276999999995</c:v>
                </c:pt>
                <c:pt idx="1194">
                  <c:v>82.972105999999997</c:v>
                </c:pt>
                <c:pt idx="1195">
                  <c:v>82.987238000000005</c:v>
                </c:pt>
                <c:pt idx="1196">
                  <c:v>83.004321000000004</c:v>
                </c:pt>
                <c:pt idx="1197">
                  <c:v>83.028228999999996</c:v>
                </c:pt>
                <c:pt idx="1198">
                  <c:v>83.063417999999999</c:v>
                </c:pt>
                <c:pt idx="1199">
                  <c:v>83.106852000000003</c:v>
                </c:pt>
                <c:pt idx="1200">
                  <c:v>83.146332999999998</c:v>
                </c:pt>
                <c:pt idx="1201">
                  <c:v>83.167542999999995</c:v>
                </c:pt>
                <c:pt idx="1202">
                  <c:v>83.163863000000006</c:v>
                </c:pt>
                <c:pt idx="1203">
                  <c:v>83.141655</c:v>
                </c:pt>
                <c:pt idx="1204">
                  <c:v>83.118713</c:v>
                </c:pt>
                <c:pt idx="1205">
                  <c:v>83.115970000000004</c:v>
                </c:pt>
                <c:pt idx="1206">
                  <c:v>83.144581000000002</c:v>
                </c:pt>
                <c:pt idx="1207">
                  <c:v>83.196393</c:v>
                </c:pt>
                <c:pt idx="1208">
                  <c:v>83.247781000000003</c:v>
                </c:pt>
                <c:pt idx="1209">
                  <c:v>83.275925999999998</c:v>
                </c:pt>
                <c:pt idx="1210">
                  <c:v>83.273915000000002</c:v>
                </c:pt>
                <c:pt idx="1211">
                  <c:v>83.252889999999994</c:v>
                </c:pt>
                <c:pt idx="1212">
                  <c:v>83.232648999999995</c:v>
                </c:pt>
                <c:pt idx="1213">
                  <c:v>83.229795999999993</c:v>
                </c:pt>
                <c:pt idx="1214">
                  <c:v>83.249726999999993</c:v>
                </c:pt>
                <c:pt idx="1215">
                  <c:v>83.284737000000007</c:v>
                </c:pt>
                <c:pt idx="1216">
                  <c:v>83.318712000000005</c:v>
                </c:pt>
                <c:pt idx="1217">
                  <c:v>83.336282999999995</c:v>
                </c:pt>
                <c:pt idx="1218">
                  <c:v>83.331352999999993</c:v>
                </c:pt>
                <c:pt idx="1219">
                  <c:v>83.310471000000007</c:v>
                </c:pt>
                <c:pt idx="1220">
                  <c:v>83.289170999999996</c:v>
                </c:pt>
                <c:pt idx="1221">
                  <c:v>83.281864999999996</c:v>
                </c:pt>
                <c:pt idx="1222">
                  <c:v>83.290935000000005</c:v>
                </c:pt>
                <c:pt idx="1223">
                  <c:v>83.305384000000004</c:v>
                </c:pt>
                <c:pt idx="1224">
                  <c:v>83.312620999999993</c:v>
                </c:pt>
                <c:pt idx="1225">
                  <c:v>83.311329999999998</c:v>
                </c:pt>
                <c:pt idx="1226">
                  <c:v>83.310108</c:v>
                </c:pt>
                <c:pt idx="1227">
                  <c:v>83.314943999999997</c:v>
                </c:pt>
                <c:pt idx="1228">
                  <c:v>83.323740000000001</c:v>
                </c:pt>
                <c:pt idx="1229">
                  <c:v>83.333731</c:v>
                </c:pt>
                <c:pt idx="1230">
                  <c:v>83.347200000000001</c:v>
                </c:pt>
                <c:pt idx="1231">
                  <c:v>83.365272000000004</c:v>
                </c:pt>
                <c:pt idx="1232">
                  <c:v>83.381450000000001</c:v>
                </c:pt>
                <c:pt idx="1233">
                  <c:v>83.388769999999994</c:v>
                </c:pt>
                <c:pt idx="1234">
                  <c:v>83.391542000000001</c:v>
                </c:pt>
                <c:pt idx="1235">
                  <c:v>83.402129000000002</c:v>
                </c:pt>
                <c:pt idx="1236">
                  <c:v>83.424358999999995</c:v>
                </c:pt>
                <c:pt idx="1237">
                  <c:v>83.446766999999994</c:v>
                </c:pt>
                <c:pt idx="1238">
                  <c:v>83.456800000000001</c:v>
                </c:pt>
                <c:pt idx="1239">
                  <c:v>83.457769999999996</c:v>
                </c:pt>
                <c:pt idx="1240">
                  <c:v>83.465577999999994</c:v>
                </c:pt>
                <c:pt idx="1241">
                  <c:v>83.488804000000002</c:v>
                </c:pt>
                <c:pt idx="1242">
                  <c:v>83.517080000000007</c:v>
                </c:pt>
                <c:pt idx="1243">
                  <c:v>83.531747999999993</c:v>
                </c:pt>
                <c:pt idx="1244">
                  <c:v>83.525176999999999</c:v>
                </c:pt>
                <c:pt idx="1245">
                  <c:v>83.506377000000001</c:v>
                </c:pt>
                <c:pt idx="1246">
                  <c:v>83.489322999999999</c:v>
                </c:pt>
                <c:pt idx="1247">
                  <c:v>83.480363999999994</c:v>
                </c:pt>
                <c:pt idx="1248">
                  <c:v>83.478177000000002</c:v>
                </c:pt>
                <c:pt idx="1249">
                  <c:v>83.481328000000005</c:v>
                </c:pt>
                <c:pt idx="1250">
                  <c:v>83.490832999999995</c:v>
                </c:pt>
                <c:pt idx="1251">
                  <c:v>83.505741</c:v>
                </c:pt>
                <c:pt idx="1252">
                  <c:v>83.520778000000007</c:v>
                </c:pt>
                <c:pt idx="1253">
                  <c:v>83.530997999999997</c:v>
                </c:pt>
                <c:pt idx="1254">
                  <c:v>83.53716</c:v>
                </c:pt>
                <c:pt idx="1255">
                  <c:v>83.544498000000004</c:v>
                </c:pt>
                <c:pt idx="1256">
                  <c:v>83.556404999999998</c:v>
                </c:pt>
                <c:pt idx="1257">
                  <c:v>83.570087000000001</c:v>
                </c:pt>
                <c:pt idx="1258">
                  <c:v>83.578276000000002</c:v>
                </c:pt>
                <c:pt idx="1259">
                  <c:v>83.575433000000004</c:v>
                </c:pt>
                <c:pt idx="1260">
                  <c:v>83.563508999999996</c:v>
                </c:pt>
                <c:pt idx="1261">
                  <c:v>83.551946000000001</c:v>
                </c:pt>
                <c:pt idx="1262">
                  <c:v>83.550501999999994</c:v>
                </c:pt>
                <c:pt idx="1263">
                  <c:v>83.560866000000004</c:v>
                </c:pt>
                <c:pt idx="1264">
                  <c:v>83.575850000000003</c:v>
                </c:pt>
                <c:pt idx="1265">
                  <c:v>83.587187</c:v>
                </c:pt>
                <c:pt idx="1266">
                  <c:v>83.592584000000002</c:v>
                </c:pt>
                <c:pt idx="1267">
                  <c:v>83.594303999999994</c:v>
                </c:pt>
                <c:pt idx="1268">
                  <c:v>83.593691000000007</c:v>
                </c:pt>
                <c:pt idx="1269">
                  <c:v>83.591165000000004</c:v>
                </c:pt>
                <c:pt idx="1270">
                  <c:v>83.591437999999997</c:v>
                </c:pt>
                <c:pt idx="1271">
                  <c:v>83.603425999999999</c:v>
                </c:pt>
                <c:pt idx="1272">
                  <c:v>83.630049999999997</c:v>
                </c:pt>
                <c:pt idx="1273">
                  <c:v>83.659052000000003</c:v>
                </c:pt>
                <c:pt idx="1274">
                  <c:v>83.669613999999996</c:v>
                </c:pt>
                <c:pt idx="1275">
                  <c:v>83.651829000000006</c:v>
                </c:pt>
                <c:pt idx="1276">
                  <c:v>83.617986000000002</c:v>
                </c:pt>
                <c:pt idx="1277">
                  <c:v>83.591070000000002</c:v>
                </c:pt>
                <c:pt idx="1278">
                  <c:v>83.582792999999995</c:v>
                </c:pt>
                <c:pt idx="1279">
                  <c:v>83.586359000000002</c:v>
                </c:pt>
                <c:pt idx="1280">
                  <c:v>83.589766999999995</c:v>
                </c:pt>
                <c:pt idx="1281">
                  <c:v>83.589782999999997</c:v>
                </c:pt>
                <c:pt idx="1282">
                  <c:v>83.589364000000003</c:v>
                </c:pt>
                <c:pt idx="1283">
                  <c:v>83.587599999999995</c:v>
                </c:pt>
                <c:pt idx="1284">
                  <c:v>83.580607999999998</c:v>
                </c:pt>
                <c:pt idx="1285">
                  <c:v>83.571672000000007</c:v>
                </c:pt>
                <c:pt idx="1286">
                  <c:v>83.572232999999997</c:v>
                </c:pt>
                <c:pt idx="1287">
                  <c:v>83.589310999999995</c:v>
                </c:pt>
                <c:pt idx="1288">
                  <c:v>83.616826000000003</c:v>
                </c:pt>
                <c:pt idx="1289">
                  <c:v>83.642949000000002</c:v>
                </c:pt>
                <c:pt idx="1290">
                  <c:v>83.662531999999999</c:v>
                </c:pt>
                <c:pt idx="1291">
                  <c:v>83.678338999999994</c:v>
                </c:pt>
                <c:pt idx="1292">
                  <c:v>83.692712</c:v>
                </c:pt>
                <c:pt idx="1293">
                  <c:v>83.702640000000002</c:v>
                </c:pt>
                <c:pt idx="1294">
                  <c:v>83.702648999999994</c:v>
                </c:pt>
                <c:pt idx="1295">
                  <c:v>83.690180999999995</c:v>
                </c:pt>
                <c:pt idx="1296">
                  <c:v>83.669588000000005</c:v>
                </c:pt>
                <c:pt idx="1297">
                  <c:v>83.652897999999993</c:v>
                </c:pt>
                <c:pt idx="1298">
                  <c:v>83.653080000000003</c:v>
                </c:pt>
                <c:pt idx="1299">
                  <c:v>83.671178999999995</c:v>
                </c:pt>
                <c:pt idx="1300">
                  <c:v>83.691209999999998</c:v>
                </c:pt>
                <c:pt idx="1301">
                  <c:v>83.693909000000005</c:v>
                </c:pt>
                <c:pt idx="1302">
                  <c:v>83.676868999999996</c:v>
                </c:pt>
                <c:pt idx="1303">
                  <c:v>83.656383000000005</c:v>
                </c:pt>
                <c:pt idx="1304">
                  <c:v>83.648725999999996</c:v>
                </c:pt>
                <c:pt idx="1305">
                  <c:v>83.655058999999994</c:v>
                </c:pt>
                <c:pt idx="1306">
                  <c:v>83.666590999999997</c:v>
                </c:pt>
                <c:pt idx="1307">
                  <c:v>83.677565999999999</c:v>
                </c:pt>
                <c:pt idx="1308">
                  <c:v>83.687239000000005</c:v>
                </c:pt>
                <c:pt idx="1309">
                  <c:v>83.693974999999995</c:v>
                </c:pt>
                <c:pt idx="1310">
                  <c:v>83.696572000000003</c:v>
                </c:pt>
                <c:pt idx="1311">
                  <c:v>83.701532999999998</c:v>
                </c:pt>
                <c:pt idx="1312">
                  <c:v>83.720326999999997</c:v>
                </c:pt>
                <c:pt idx="1313">
                  <c:v>83.754152000000005</c:v>
                </c:pt>
                <c:pt idx="1314">
                  <c:v>83.785555000000002</c:v>
                </c:pt>
                <c:pt idx="1315">
                  <c:v>83.791579999999996</c:v>
                </c:pt>
                <c:pt idx="1316">
                  <c:v>83.766465999999994</c:v>
                </c:pt>
                <c:pt idx="1317">
                  <c:v>83.728902000000005</c:v>
                </c:pt>
                <c:pt idx="1318">
                  <c:v>83.705608999999995</c:v>
                </c:pt>
                <c:pt idx="1319">
                  <c:v>83.708802000000006</c:v>
                </c:pt>
                <c:pt idx="1320">
                  <c:v>83.729699999999994</c:v>
                </c:pt>
                <c:pt idx="1321">
                  <c:v>83.751513000000003</c:v>
                </c:pt>
                <c:pt idx="1322">
                  <c:v>83.764768000000004</c:v>
                </c:pt>
                <c:pt idx="1323">
                  <c:v>83.768781000000004</c:v>
                </c:pt>
                <c:pt idx="1324">
                  <c:v>83.762935999999996</c:v>
                </c:pt>
                <c:pt idx="1325">
                  <c:v>83.744169999999997</c:v>
                </c:pt>
                <c:pt idx="1326">
                  <c:v>83.715508999999997</c:v>
                </c:pt>
                <c:pt idx="1327">
                  <c:v>83.690918999999994</c:v>
                </c:pt>
                <c:pt idx="1328">
                  <c:v>83.684663999999998</c:v>
                </c:pt>
                <c:pt idx="1329">
                  <c:v>83.696483000000001</c:v>
                </c:pt>
                <c:pt idx="1330">
                  <c:v>83.712055000000007</c:v>
                </c:pt>
                <c:pt idx="1331">
                  <c:v>83.718123000000006</c:v>
                </c:pt>
                <c:pt idx="1332">
                  <c:v>83.713134999999994</c:v>
                </c:pt>
                <c:pt idx="1333">
                  <c:v>83.703736000000006</c:v>
                </c:pt>
                <c:pt idx="1334">
                  <c:v>83.696779000000006</c:v>
                </c:pt>
                <c:pt idx="1335">
                  <c:v>83.696016</c:v>
                </c:pt>
                <c:pt idx="1336">
                  <c:v>83.700574000000003</c:v>
                </c:pt>
                <c:pt idx="1337">
                  <c:v>83.703614999999999</c:v>
                </c:pt>
                <c:pt idx="1338">
                  <c:v>83.697933000000006</c:v>
                </c:pt>
                <c:pt idx="1339">
                  <c:v>83.686667</c:v>
                </c:pt>
                <c:pt idx="1340">
                  <c:v>83.683047000000002</c:v>
                </c:pt>
                <c:pt idx="1341">
                  <c:v>83.694051999999999</c:v>
                </c:pt>
                <c:pt idx="1342">
                  <c:v>83.709273999999994</c:v>
                </c:pt>
                <c:pt idx="1343">
                  <c:v>83.713571000000002</c:v>
                </c:pt>
                <c:pt idx="1344">
                  <c:v>83.707367000000005</c:v>
                </c:pt>
                <c:pt idx="1345">
                  <c:v>83.705203999999995</c:v>
                </c:pt>
                <c:pt idx="1346">
                  <c:v>83.714691999999999</c:v>
                </c:pt>
                <c:pt idx="1347">
                  <c:v>83.72654</c:v>
                </c:pt>
                <c:pt idx="1348">
                  <c:v>83.727846999999997</c:v>
                </c:pt>
                <c:pt idx="1349">
                  <c:v>83.717224000000002</c:v>
                </c:pt>
                <c:pt idx="1350">
                  <c:v>83.702787999999998</c:v>
                </c:pt>
                <c:pt idx="1351">
                  <c:v>83.691862999999998</c:v>
                </c:pt>
                <c:pt idx="1352">
                  <c:v>83.687439999999995</c:v>
                </c:pt>
                <c:pt idx="1353">
                  <c:v>83.689081999999999</c:v>
                </c:pt>
                <c:pt idx="1354">
                  <c:v>83.691884999999999</c:v>
                </c:pt>
                <c:pt idx="1355">
                  <c:v>83.689183</c:v>
                </c:pt>
                <c:pt idx="1356">
                  <c:v>83.682215999999997</c:v>
                </c:pt>
                <c:pt idx="1357">
                  <c:v>83.683423000000005</c:v>
                </c:pt>
                <c:pt idx="1358">
                  <c:v>83.703256999999994</c:v>
                </c:pt>
                <c:pt idx="1359">
                  <c:v>83.735467</c:v>
                </c:pt>
                <c:pt idx="1360">
                  <c:v>83.761803</c:v>
                </c:pt>
                <c:pt idx="1361">
                  <c:v>83.770625999999993</c:v>
                </c:pt>
                <c:pt idx="1362">
                  <c:v>83.765152999999998</c:v>
                </c:pt>
                <c:pt idx="1363">
                  <c:v>83.753497999999993</c:v>
                </c:pt>
                <c:pt idx="1364">
                  <c:v>83.737246999999996</c:v>
                </c:pt>
                <c:pt idx="1365">
                  <c:v>83.712688</c:v>
                </c:pt>
                <c:pt idx="1366">
                  <c:v>83.679497999999995</c:v>
                </c:pt>
                <c:pt idx="1367">
                  <c:v>83.645302000000001</c:v>
                </c:pt>
                <c:pt idx="1368">
                  <c:v>83.622121000000007</c:v>
                </c:pt>
                <c:pt idx="1369">
                  <c:v>83.617742000000007</c:v>
                </c:pt>
                <c:pt idx="1370">
                  <c:v>83.628309999999999</c:v>
                </c:pt>
                <c:pt idx="1371">
                  <c:v>83.640195000000006</c:v>
                </c:pt>
                <c:pt idx="1372">
                  <c:v>83.642408000000003</c:v>
                </c:pt>
                <c:pt idx="1373">
                  <c:v>83.636831000000001</c:v>
                </c:pt>
                <c:pt idx="1374">
                  <c:v>83.632936999999998</c:v>
                </c:pt>
                <c:pt idx="1375">
                  <c:v>83.633643000000006</c:v>
                </c:pt>
                <c:pt idx="1376">
                  <c:v>83.631747000000004</c:v>
                </c:pt>
                <c:pt idx="1377">
                  <c:v>83.621104000000003</c:v>
                </c:pt>
                <c:pt idx="1378">
                  <c:v>83.605108000000001</c:v>
                </c:pt>
                <c:pt idx="1379">
                  <c:v>83.590523000000005</c:v>
                </c:pt>
                <c:pt idx="1380">
                  <c:v>83.577781000000002</c:v>
                </c:pt>
                <c:pt idx="1381">
                  <c:v>83.563077000000007</c:v>
                </c:pt>
                <c:pt idx="1382">
                  <c:v>83.548157000000003</c:v>
                </c:pt>
                <c:pt idx="1383">
                  <c:v>83.542071000000007</c:v>
                </c:pt>
                <c:pt idx="1384">
                  <c:v>83.552100999999993</c:v>
                </c:pt>
                <c:pt idx="1385">
                  <c:v>83.576485000000005</c:v>
                </c:pt>
                <c:pt idx="1386">
                  <c:v>83.606961999999996</c:v>
                </c:pt>
                <c:pt idx="1387">
                  <c:v>83.635140000000007</c:v>
                </c:pt>
                <c:pt idx="1388">
                  <c:v>83.654788999999994</c:v>
                </c:pt>
                <c:pt idx="1389">
                  <c:v>83.661310999999998</c:v>
                </c:pt>
                <c:pt idx="1390">
                  <c:v>83.653049999999993</c:v>
                </c:pt>
                <c:pt idx="1391">
                  <c:v>83.633173999999997</c:v>
                </c:pt>
                <c:pt idx="1392">
                  <c:v>83.608025999999995</c:v>
                </c:pt>
                <c:pt idx="1393">
                  <c:v>83.583303999999998</c:v>
                </c:pt>
                <c:pt idx="1394">
                  <c:v>83.562865000000002</c:v>
                </c:pt>
                <c:pt idx="1395">
                  <c:v>83.549375999999995</c:v>
                </c:pt>
                <c:pt idx="1396">
                  <c:v>83.542233999999993</c:v>
                </c:pt>
                <c:pt idx="1397">
                  <c:v>83.535274999999999</c:v>
                </c:pt>
                <c:pt idx="1398">
                  <c:v>83.521983000000006</c:v>
                </c:pt>
                <c:pt idx="1399">
                  <c:v>83.505493000000001</c:v>
                </c:pt>
                <c:pt idx="1400">
                  <c:v>83.498600999999994</c:v>
                </c:pt>
                <c:pt idx="1401">
                  <c:v>83.509060000000005</c:v>
                </c:pt>
                <c:pt idx="1402">
                  <c:v>83.527800999999997</c:v>
                </c:pt>
                <c:pt idx="1403">
                  <c:v>83.537212999999994</c:v>
                </c:pt>
                <c:pt idx="1404">
                  <c:v>83.529977000000002</c:v>
                </c:pt>
                <c:pt idx="1405">
                  <c:v>83.514882999999998</c:v>
                </c:pt>
                <c:pt idx="1406">
                  <c:v>83.505087000000003</c:v>
                </c:pt>
                <c:pt idx="1407">
                  <c:v>83.505914000000004</c:v>
                </c:pt>
                <c:pt idx="1408">
                  <c:v>83.513614000000004</c:v>
                </c:pt>
                <c:pt idx="1409">
                  <c:v>83.520010999999997</c:v>
                </c:pt>
                <c:pt idx="1410">
                  <c:v>83.517662999999999</c:v>
                </c:pt>
                <c:pt idx="1411">
                  <c:v>83.505944</c:v>
                </c:pt>
                <c:pt idx="1412">
                  <c:v>83.493459000000001</c:v>
                </c:pt>
                <c:pt idx="1413">
                  <c:v>83.490003999999999</c:v>
                </c:pt>
                <c:pt idx="1414">
                  <c:v>83.495722000000001</c:v>
                </c:pt>
                <c:pt idx="1415">
                  <c:v>83.502432999999996</c:v>
                </c:pt>
                <c:pt idx="1416">
                  <c:v>83.504091000000003</c:v>
                </c:pt>
                <c:pt idx="1417">
                  <c:v>83.499332999999993</c:v>
                </c:pt>
                <c:pt idx="1418">
                  <c:v>83.486098999999996</c:v>
                </c:pt>
                <c:pt idx="1419">
                  <c:v>83.465017000000003</c:v>
                </c:pt>
                <c:pt idx="1420">
                  <c:v>83.449239000000006</c:v>
                </c:pt>
                <c:pt idx="1421">
                  <c:v>83.457451000000006</c:v>
                </c:pt>
                <c:pt idx="1422">
                  <c:v>83.490026999999998</c:v>
                </c:pt>
                <c:pt idx="1423">
                  <c:v>83.522063000000003</c:v>
                </c:pt>
                <c:pt idx="1424">
                  <c:v>83.528496000000004</c:v>
                </c:pt>
                <c:pt idx="1425">
                  <c:v>83.508499999999998</c:v>
                </c:pt>
                <c:pt idx="1426">
                  <c:v>83.477913000000001</c:v>
                </c:pt>
                <c:pt idx="1427">
                  <c:v>83.447927000000007</c:v>
                </c:pt>
                <c:pt idx="1428">
                  <c:v>83.423291000000006</c:v>
                </c:pt>
                <c:pt idx="1429">
                  <c:v>83.414035999999996</c:v>
                </c:pt>
                <c:pt idx="1430">
                  <c:v>83.432886999999994</c:v>
                </c:pt>
                <c:pt idx="1431">
                  <c:v>83.479157000000001</c:v>
                </c:pt>
                <c:pt idx="1432">
                  <c:v>83.533781000000005</c:v>
                </c:pt>
                <c:pt idx="1433">
                  <c:v>83.571647999999996</c:v>
                </c:pt>
                <c:pt idx="1434">
                  <c:v>83.575496000000001</c:v>
                </c:pt>
                <c:pt idx="1435">
                  <c:v>83.543244999999999</c:v>
                </c:pt>
                <c:pt idx="1436">
                  <c:v>83.489423000000002</c:v>
                </c:pt>
                <c:pt idx="1437">
                  <c:v>83.434820999999999</c:v>
                </c:pt>
                <c:pt idx="1438">
                  <c:v>83.387134000000003</c:v>
                </c:pt>
                <c:pt idx="1439">
                  <c:v>83.337125</c:v>
                </c:pt>
                <c:pt idx="1440">
                  <c:v>83.28134</c:v>
                </c:pt>
                <c:pt idx="1441">
                  <c:v>83.239317</c:v>
                </c:pt>
                <c:pt idx="1442">
                  <c:v>83.234335999999999</c:v>
                </c:pt>
                <c:pt idx="1443">
                  <c:v>83.262752000000006</c:v>
                </c:pt>
                <c:pt idx="1444">
                  <c:v>83.298081999999994</c:v>
                </c:pt>
                <c:pt idx="1445">
                  <c:v>83.322933000000006</c:v>
                </c:pt>
                <c:pt idx="1446">
                  <c:v>83.340990000000005</c:v>
                </c:pt>
                <c:pt idx="1447">
                  <c:v>83.358945000000006</c:v>
                </c:pt>
                <c:pt idx="1448">
                  <c:v>83.375468999999995</c:v>
                </c:pt>
                <c:pt idx="1449">
                  <c:v>83.391396</c:v>
                </c:pt>
                <c:pt idx="1450">
                  <c:v>83.412311000000003</c:v>
                </c:pt>
                <c:pt idx="1451">
                  <c:v>83.431787999999997</c:v>
                </c:pt>
                <c:pt idx="1452">
                  <c:v>83.425415000000001</c:v>
                </c:pt>
                <c:pt idx="1453">
                  <c:v>83.373513000000003</c:v>
                </c:pt>
                <c:pt idx="1454">
                  <c:v>83.285785000000004</c:v>
                </c:pt>
                <c:pt idx="1455">
                  <c:v>83.199361999999994</c:v>
                </c:pt>
                <c:pt idx="1456">
                  <c:v>83.156188</c:v>
                </c:pt>
                <c:pt idx="1457">
                  <c:v>83.178804999999997</c:v>
                </c:pt>
                <c:pt idx="1458">
                  <c:v>83.254373000000001</c:v>
                </c:pt>
                <c:pt idx="1459">
                  <c:v>83.337625000000003</c:v>
                </c:pt>
                <c:pt idx="1460">
                  <c:v>83.380972</c:v>
                </c:pt>
                <c:pt idx="1461">
                  <c:v>83.370305999999999</c:v>
                </c:pt>
                <c:pt idx="1462">
                  <c:v>83.328868999999997</c:v>
                </c:pt>
                <c:pt idx="1463">
                  <c:v>83.288579999999996</c:v>
                </c:pt>
                <c:pt idx="1464">
                  <c:v>83.266107000000005</c:v>
                </c:pt>
                <c:pt idx="1465">
                  <c:v>83.261537000000004</c:v>
                </c:pt>
                <c:pt idx="1466">
                  <c:v>83.263454999999993</c:v>
                </c:pt>
                <c:pt idx="1467">
                  <c:v>83.254149999999996</c:v>
                </c:pt>
                <c:pt idx="1468">
                  <c:v>83.226292999999998</c:v>
                </c:pt>
                <c:pt idx="1469">
                  <c:v>83.197204999999997</c:v>
                </c:pt>
                <c:pt idx="1470">
                  <c:v>83.190392000000003</c:v>
                </c:pt>
                <c:pt idx="1471">
                  <c:v>83.200542999999996</c:v>
                </c:pt>
                <c:pt idx="1472">
                  <c:v>83.196985999999995</c:v>
                </c:pt>
                <c:pt idx="1473">
                  <c:v>83.168847</c:v>
                </c:pt>
                <c:pt idx="1474">
                  <c:v>83.145782999999994</c:v>
                </c:pt>
                <c:pt idx="1475">
                  <c:v>83.16095</c:v>
                </c:pt>
                <c:pt idx="1476">
                  <c:v>83.208117999999999</c:v>
                </c:pt>
                <c:pt idx="1477">
                  <c:v>83.247246000000004</c:v>
                </c:pt>
                <c:pt idx="1478">
                  <c:v>83.241994000000005</c:v>
                </c:pt>
                <c:pt idx="1479">
                  <c:v>83.187076000000005</c:v>
                </c:pt>
                <c:pt idx="1480">
                  <c:v>83.115166000000002</c:v>
                </c:pt>
                <c:pt idx="1481">
                  <c:v>83.081470999999993</c:v>
                </c:pt>
                <c:pt idx="1482">
                  <c:v>83.119397000000006</c:v>
                </c:pt>
                <c:pt idx="1483">
                  <c:v>83.201277000000005</c:v>
                </c:pt>
                <c:pt idx="1484">
                  <c:v>83.263632000000001</c:v>
                </c:pt>
                <c:pt idx="1485">
                  <c:v>83.279723000000004</c:v>
                </c:pt>
                <c:pt idx="1486">
                  <c:v>83.279544000000001</c:v>
                </c:pt>
                <c:pt idx="1487">
                  <c:v>83.287306999999998</c:v>
                </c:pt>
                <c:pt idx="1488">
                  <c:v>83.279623999999998</c:v>
                </c:pt>
                <c:pt idx="1489">
                  <c:v>83.235648999999995</c:v>
                </c:pt>
                <c:pt idx="1490">
                  <c:v>83.189616000000001</c:v>
                </c:pt>
                <c:pt idx="1491">
                  <c:v>83.183952000000005</c:v>
                </c:pt>
                <c:pt idx="1492">
                  <c:v>83.193293999999995</c:v>
                </c:pt>
                <c:pt idx="1493">
                  <c:v>83.151995999999997</c:v>
                </c:pt>
                <c:pt idx="1494">
                  <c:v>83.053882999999999</c:v>
                </c:pt>
                <c:pt idx="1495">
                  <c:v>82.971920999999995</c:v>
                </c:pt>
                <c:pt idx="1496">
                  <c:v>82.970248999999995</c:v>
                </c:pt>
                <c:pt idx="1497">
                  <c:v>83.040239999999997</c:v>
                </c:pt>
                <c:pt idx="1498">
                  <c:v>83.131832000000003</c:v>
                </c:pt>
                <c:pt idx="1499">
                  <c:v>83.204582000000002</c:v>
                </c:pt>
                <c:pt idx="1500">
                  <c:v>83.232149000000007</c:v>
                </c:pt>
                <c:pt idx="1501">
                  <c:v>83.197839000000002</c:v>
                </c:pt>
                <c:pt idx="1502">
                  <c:v>83.115433999999993</c:v>
                </c:pt>
                <c:pt idx="1503">
                  <c:v>83.031211999999996</c:v>
                </c:pt>
                <c:pt idx="1504">
                  <c:v>82.981374000000002</c:v>
                </c:pt>
                <c:pt idx="1505">
                  <c:v>82.961926000000005</c:v>
                </c:pt>
                <c:pt idx="1506">
                  <c:v>82.951851000000005</c:v>
                </c:pt>
                <c:pt idx="1507">
                  <c:v>82.942705000000004</c:v>
                </c:pt>
                <c:pt idx="1508">
                  <c:v>82.932309000000004</c:v>
                </c:pt>
                <c:pt idx="1509">
                  <c:v>82.917022000000003</c:v>
                </c:pt>
                <c:pt idx="1510">
                  <c:v>82.909056000000007</c:v>
                </c:pt>
                <c:pt idx="1511">
                  <c:v>82.932733999999996</c:v>
                </c:pt>
                <c:pt idx="1512">
                  <c:v>82.977635000000006</c:v>
                </c:pt>
                <c:pt idx="1513">
                  <c:v>82.981408999999999</c:v>
                </c:pt>
                <c:pt idx="1514">
                  <c:v>82.894664000000006</c:v>
                </c:pt>
                <c:pt idx="1515">
                  <c:v>82.750212000000005</c:v>
                </c:pt>
                <c:pt idx="1516">
                  <c:v>82.635323999999997</c:v>
                </c:pt>
                <c:pt idx="1517">
                  <c:v>82.601856999999995</c:v>
                </c:pt>
                <c:pt idx="1518">
                  <c:v>82.630429000000007</c:v>
                </c:pt>
                <c:pt idx="1519">
                  <c:v>82.675664999999995</c:v>
                </c:pt>
                <c:pt idx="1520">
                  <c:v>82.716093000000001</c:v>
                </c:pt>
                <c:pt idx="1521">
                  <c:v>82.756536999999994</c:v>
                </c:pt>
                <c:pt idx="1522">
                  <c:v>82.805259000000007</c:v>
                </c:pt>
                <c:pt idx="1523">
                  <c:v>82.858510999999993</c:v>
                </c:pt>
                <c:pt idx="1524">
                  <c:v>82.897834000000003</c:v>
                </c:pt>
                <c:pt idx="1525">
                  <c:v>82.901129999999995</c:v>
                </c:pt>
                <c:pt idx="1526">
                  <c:v>82.864222999999996</c:v>
                </c:pt>
                <c:pt idx="1527">
                  <c:v>82.807929000000001</c:v>
                </c:pt>
                <c:pt idx="1528">
                  <c:v>82.756424999999993</c:v>
                </c:pt>
                <c:pt idx="1529">
                  <c:v>82.717123000000001</c:v>
                </c:pt>
                <c:pt idx="1530">
                  <c:v>82.690145000000001</c:v>
                </c:pt>
                <c:pt idx="1531">
                  <c:v>82.681354999999996</c:v>
                </c:pt>
                <c:pt idx="1532">
                  <c:v>82.688086999999996</c:v>
                </c:pt>
                <c:pt idx="1533">
                  <c:v>82.686864999999997</c:v>
                </c:pt>
                <c:pt idx="1534">
                  <c:v>82.660927000000001</c:v>
                </c:pt>
                <c:pt idx="1535">
                  <c:v>82.632594999999995</c:v>
                </c:pt>
                <c:pt idx="1536">
                  <c:v>82.641670000000005</c:v>
                </c:pt>
                <c:pt idx="1537">
                  <c:v>82.692834000000005</c:v>
                </c:pt>
                <c:pt idx="1538">
                  <c:v>82.748045000000005</c:v>
                </c:pt>
                <c:pt idx="1539">
                  <c:v>82.771827000000002</c:v>
                </c:pt>
                <c:pt idx="1540">
                  <c:v>82.761931000000004</c:v>
                </c:pt>
                <c:pt idx="1541">
                  <c:v>82.734521999999998</c:v>
                </c:pt>
                <c:pt idx="1542">
                  <c:v>82.703671999999997</c:v>
                </c:pt>
                <c:pt idx="1543">
                  <c:v>82.681634000000003</c:v>
                </c:pt>
                <c:pt idx="1544">
                  <c:v>82.675994000000003</c:v>
                </c:pt>
                <c:pt idx="1545">
                  <c:v>82.675179</c:v>
                </c:pt>
                <c:pt idx="1546">
                  <c:v>82.653970000000001</c:v>
                </c:pt>
                <c:pt idx="1547">
                  <c:v>82.604095999999998</c:v>
                </c:pt>
                <c:pt idx="1548">
                  <c:v>82.546841000000001</c:v>
                </c:pt>
                <c:pt idx="1549">
                  <c:v>82.508216000000004</c:v>
                </c:pt>
                <c:pt idx="1550">
                  <c:v>82.495868999999999</c:v>
                </c:pt>
                <c:pt idx="1551">
                  <c:v>82.505954000000003</c:v>
                </c:pt>
                <c:pt idx="1552">
                  <c:v>82.534014999999997</c:v>
                </c:pt>
                <c:pt idx="1553">
                  <c:v>82.567840000000004</c:v>
                </c:pt>
                <c:pt idx="1554">
                  <c:v>82.586091999999994</c:v>
                </c:pt>
                <c:pt idx="1555">
                  <c:v>82.579924000000005</c:v>
                </c:pt>
                <c:pt idx="1556">
                  <c:v>82.566211999999993</c:v>
                </c:pt>
                <c:pt idx="1557">
                  <c:v>82.565956999999997</c:v>
                </c:pt>
                <c:pt idx="1558">
                  <c:v>82.577167000000003</c:v>
                </c:pt>
                <c:pt idx="1559">
                  <c:v>82.581091000000001</c:v>
                </c:pt>
                <c:pt idx="1560">
                  <c:v>82.568470000000005</c:v>
                </c:pt>
                <c:pt idx="1561">
                  <c:v>82.547559000000007</c:v>
                </c:pt>
                <c:pt idx="1562">
                  <c:v>82.530004000000005</c:v>
                </c:pt>
                <c:pt idx="1563">
                  <c:v>82.518955000000005</c:v>
                </c:pt>
                <c:pt idx="1564">
                  <c:v>82.508758</c:v>
                </c:pt>
                <c:pt idx="1565">
                  <c:v>82.489974000000004</c:v>
                </c:pt>
                <c:pt idx="1566">
                  <c:v>82.458481000000006</c:v>
                </c:pt>
                <c:pt idx="1567">
                  <c:v>82.424656999999996</c:v>
                </c:pt>
                <c:pt idx="1568">
                  <c:v>82.407387</c:v>
                </c:pt>
                <c:pt idx="1569">
                  <c:v>82.413070000000005</c:v>
                </c:pt>
                <c:pt idx="1570">
                  <c:v>82.427429000000004</c:v>
                </c:pt>
                <c:pt idx="1571">
                  <c:v>82.434888999999998</c:v>
                </c:pt>
                <c:pt idx="1572">
                  <c:v>82.438057999999998</c:v>
                </c:pt>
                <c:pt idx="1573">
                  <c:v>82.448830999999998</c:v>
                </c:pt>
                <c:pt idx="1574">
                  <c:v>82.467658999999998</c:v>
                </c:pt>
                <c:pt idx="1575">
                  <c:v>82.483943999999994</c:v>
                </c:pt>
                <c:pt idx="1576">
                  <c:v>82.492784</c:v>
                </c:pt>
                <c:pt idx="1577">
                  <c:v>82.497583000000006</c:v>
                </c:pt>
                <c:pt idx="1578">
                  <c:v>82.496061999999995</c:v>
                </c:pt>
                <c:pt idx="1579">
                  <c:v>82.476997999999995</c:v>
                </c:pt>
                <c:pt idx="1580">
                  <c:v>82.436177999999998</c:v>
                </c:pt>
                <c:pt idx="1581">
                  <c:v>82.387258000000003</c:v>
                </c:pt>
                <c:pt idx="1582">
                  <c:v>82.350796000000003</c:v>
                </c:pt>
                <c:pt idx="1583">
                  <c:v>82.336708999999999</c:v>
                </c:pt>
                <c:pt idx="1584">
                  <c:v>82.340720000000005</c:v>
                </c:pt>
                <c:pt idx="1585">
                  <c:v>82.353198000000006</c:v>
                </c:pt>
                <c:pt idx="1586">
                  <c:v>82.366045</c:v>
                </c:pt>
                <c:pt idx="1587">
                  <c:v>82.373661999999996</c:v>
                </c:pt>
                <c:pt idx="1588">
                  <c:v>82.374277000000006</c:v>
                </c:pt>
                <c:pt idx="1589">
                  <c:v>82.372270999999998</c:v>
                </c:pt>
                <c:pt idx="1590">
                  <c:v>82.374701000000002</c:v>
                </c:pt>
                <c:pt idx="1591">
                  <c:v>82.382283000000001</c:v>
                </c:pt>
                <c:pt idx="1592">
                  <c:v>82.38646</c:v>
                </c:pt>
                <c:pt idx="1593">
                  <c:v>82.379176999999999</c:v>
                </c:pt>
                <c:pt idx="1594">
                  <c:v>82.363849999999999</c:v>
                </c:pt>
                <c:pt idx="1595">
                  <c:v>82.352029999999999</c:v>
                </c:pt>
                <c:pt idx="1596">
                  <c:v>82.350266000000005</c:v>
                </c:pt>
                <c:pt idx="1597">
                  <c:v>82.356213999999994</c:v>
                </c:pt>
                <c:pt idx="1598">
                  <c:v>82.367898999999994</c:v>
                </c:pt>
                <c:pt idx="1599">
                  <c:v>82.389202999999995</c:v>
                </c:pt>
                <c:pt idx="1600">
                  <c:v>82.422878999999995</c:v>
                </c:pt>
                <c:pt idx="1601">
                  <c:v>82.464506</c:v>
                </c:pt>
                <c:pt idx="1602">
                  <c:v>82.507194999999996</c:v>
                </c:pt>
                <c:pt idx="1603">
                  <c:v>82.545574999999999</c:v>
                </c:pt>
                <c:pt idx="1604">
                  <c:v>82.570459</c:v>
                </c:pt>
                <c:pt idx="1605">
                  <c:v>82.567863000000003</c:v>
                </c:pt>
                <c:pt idx="1606">
                  <c:v>82.532928999999996</c:v>
                </c:pt>
                <c:pt idx="1607">
                  <c:v>82.481205000000003</c:v>
                </c:pt>
                <c:pt idx="1608">
                  <c:v>82.438074</c:v>
                </c:pt>
                <c:pt idx="1609">
                  <c:v>82.419627000000006</c:v>
                </c:pt>
                <c:pt idx="1610">
                  <c:v>82.428610000000006</c:v>
                </c:pt>
                <c:pt idx="1611">
                  <c:v>82.460970000000003</c:v>
                </c:pt>
                <c:pt idx="1612">
                  <c:v>82.505880000000005</c:v>
                </c:pt>
                <c:pt idx="1613">
                  <c:v>82.545731000000004</c:v>
                </c:pt>
                <c:pt idx="1614">
                  <c:v>82.570442</c:v>
                </c:pt>
                <c:pt idx="1615">
                  <c:v>82.591019000000003</c:v>
                </c:pt>
                <c:pt idx="1616">
                  <c:v>82.626932999999994</c:v>
                </c:pt>
                <c:pt idx="1617">
                  <c:v>82.680181000000005</c:v>
                </c:pt>
                <c:pt idx="1618">
                  <c:v>82.734030000000004</c:v>
                </c:pt>
                <c:pt idx="1619">
                  <c:v>82.77758</c:v>
                </c:pt>
                <c:pt idx="1620">
                  <c:v>82.815657999999999</c:v>
                </c:pt>
                <c:pt idx="1621">
                  <c:v>82.848500999999999</c:v>
                </c:pt>
                <c:pt idx="1622">
                  <c:v>82.860088000000005</c:v>
                </c:pt>
                <c:pt idx="1623">
                  <c:v>82.842409000000004</c:v>
                </c:pt>
                <c:pt idx="1624">
                  <c:v>82.815415999999999</c:v>
                </c:pt>
                <c:pt idx="1625">
                  <c:v>82.801185000000004</c:v>
                </c:pt>
                <c:pt idx="1626">
                  <c:v>82.792827000000003</c:v>
                </c:pt>
                <c:pt idx="1627">
                  <c:v>82.773336</c:v>
                </c:pt>
                <c:pt idx="1628">
                  <c:v>82.763975000000002</c:v>
                </c:pt>
                <c:pt idx="1629">
                  <c:v>82.819816000000003</c:v>
                </c:pt>
                <c:pt idx="1630">
                  <c:v>82.972463000000005</c:v>
                </c:pt>
                <c:pt idx="1631">
                  <c:v>83.190556000000001</c:v>
                </c:pt>
                <c:pt idx="1632">
                  <c:v>83.389208999999994</c:v>
                </c:pt>
                <c:pt idx="1633">
                  <c:v>83.462952000000001</c:v>
                </c:pt>
                <c:pt idx="1634">
                  <c:v>83.348817999999994</c:v>
                </c:pt>
                <c:pt idx="1635">
                  <c:v>83.104259999999996</c:v>
                </c:pt>
                <c:pt idx="1636">
                  <c:v>82.895894999999996</c:v>
                </c:pt>
                <c:pt idx="1637">
                  <c:v>82.846481999999995</c:v>
                </c:pt>
                <c:pt idx="1638">
                  <c:v>82.928959000000006</c:v>
                </c:pt>
                <c:pt idx="1639">
                  <c:v>83.031441000000001</c:v>
                </c:pt>
                <c:pt idx="1640">
                  <c:v>83.072646000000006</c:v>
                </c:pt>
                <c:pt idx="1641">
                  <c:v>83.044712000000004</c:v>
                </c:pt>
                <c:pt idx="1642">
                  <c:v>82.952354</c:v>
                </c:pt>
                <c:pt idx="1643">
                  <c:v>82.809379000000007</c:v>
                </c:pt>
                <c:pt idx="1644">
                  <c:v>82.684674000000001</c:v>
                </c:pt>
                <c:pt idx="1645">
                  <c:v>82.627775</c:v>
                </c:pt>
                <c:pt idx="1646">
                  <c:v>82.637207000000004</c:v>
                </c:pt>
                <c:pt idx="1647">
                  <c:v>82.679430999999994</c:v>
                </c:pt>
                <c:pt idx="1648">
                  <c:v>82.742419999999996</c:v>
                </c:pt>
                <c:pt idx="1649">
                  <c:v>82.812027999999998</c:v>
                </c:pt>
                <c:pt idx="1650">
                  <c:v>82.846852999999996</c:v>
                </c:pt>
                <c:pt idx="1651">
                  <c:v>82.860495</c:v>
                </c:pt>
                <c:pt idx="1652">
                  <c:v>82.902336000000005</c:v>
                </c:pt>
                <c:pt idx="1653">
                  <c:v>83.011741999999998</c:v>
                </c:pt>
                <c:pt idx="1654">
                  <c:v>83.171193000000002</c:v>
                </c:pt>
                <c:pt idx="1655">
                  <c:v>83.289704999999998</c:v>
                </c:pt>
                <c:pt idx="1656">
                  <c:v>83.315374000000006</c:v>
                </c:pt>
                <c:pt idx="1657">
                  <c:v>83.245233999999996</c:v>
                </c:pt>
                <c:pt idx="1658">
                  <c:v>83.138261999999997</c:v>
                </c:pt>
                <c:pt idx="1659">
                  <c:v>83.019711000000001</c:v>
                </c:pt>
                <c:pt idx="1660">
                  <c:v>82.900396999999998</c:v>
                </c:pt>
                <c:pt idx="1661">
                  <c:v>82.818725999999998</c:v>
                </c:pt>
                <c:pt idx="1662">
                  <c:v>82.784237000000005</c:v>
                </c:pt>
                <c:pt idx="1663">
                  <c:v>82.783400999999998</c:v>
                </c:pt>
                <c:pt idx="1664">
                  <c:v>82.781239999999997</c:v>
                </c:pt>
                <c:pt idx="1665">
                  <c:v>82.777573000000004</c:v>
                </c:pt>
                <c:pt idx="1666">
                  <c:v>82.767450999999994</c:v>
                </c:pt>
                <c:pt idx="1667">
                  <c:v>82.758133999999998</c:v>
                </c:pt>
                <c:pt idx="1668">
                  <c:v>82.729759000000001</c:v>
                </c:pt>
                <c:pt idx="1669">
                  <c:v>82.685506000000004</c:v>
                </c:pt>
                <c:pt idx="1670">
                  <c:v>82.601371999999998</c:v>
                </c:pt>
                <c:pt idx="1671">
                  <c:v>82.518272999999994</c:v>
                </c:pt>
                <c:pt idx="1672">
                  <c:v>82.464157999999998</c:v>
                </c:pt>
                <c:pt idx="1673">
                  <c:v>82.479194000000007</c:v>
                </c:pt>
                <c:pt idx="1674">
                  <c:v>82.553085999999993</c:v>
                </c:pt>
                <c:pt idx="1675">
                  <c:v>82.643518999999998</c:v>
                </c:pt>
                <c:pt idx="1676">
                  <c:v>82.713310000000007</c:v>
                </c:pt>
                <c:pt idx="1677">
                  <c:v>82.723832000000002</c:v>
                </c:pt>
                <c:pt idx="1678">
                  <c:v>82.672585999999995</c:v>
                </c:pt>
                <c:pt idx="1679">
                  <c:v>82.576677000000004</c:v>
                </c:pt>
                <c:pt idx="1680">
                  <c:v>82.472301000000002</c:v>
                </c:pt>
                <c:pt idx="1681">
                  <c:v>82.398677000000006</c:v>
                </c:pt>
                <c:pt idx="1682">
                  <c:v>82.358406000000002</c:v>
                </c:pt>
                <c:pt idx="1683">
                  <c:v>82.362395000000006</c:v>
                </c:pt>
                <c:pt idx="1684">
                  <c:v>82.405919999999995</c:v>
                </c:pt>
                <c:pt idx="1685">
                  <c:v>82.505944</c:v>
                </c:pt>
                <c:pt idx="1686">
                  <c:v>82.628524999999996</c:v>
                </c:pt>
                <c:pt idx="1687">
                  <c:v>82.739827000000005</c:v>
                </c:pt>
                <c:pt idx="1688">
                  <c:v>82.794891000000007</c:v>
                </c:pt>
                <c:pt idx="1689">
                  <c:v>82.807226999999997</c:v>
                </c:pt>
                <c:pt idx="1690">
                  <c:v>82.790188000000001</c:v>
                </c:pt>
                <c:pt idx="1691">
                  <c:v>82.765217000000007</c:v>
                </c:pt>
                <c:pt idx="1692">
                  <c:v>82.722791000000001</c:v>
                </c:pt>
                <c:pt idx="1693">
                  <c:v>82.664615999999995</c:v>
                </c:pt>
                <c:pt idx="1694">
                  <c:v>82.589653999999996</c:v>
                </c:pt>
                <c:pt idx="1695">
                  <c:v>82.518195000000006</c:v>
                </c:pt>
                <c:pt idx="1696">
                  <c:v>82.468089000000006</c:v>
                </c:pt>
                <c:pt idx="1697">
                  <c:v>82.460875000000001</c:v>
                </c:pt>
                <c:pt idx="1698">
                  <c:v>82.488990000000001</c:v>
                </c:pt>
                <c:pt idx="1699">
                  <c:v>82.533018999999996</c:v>
                </c:pt>
                <c:pt idx="1700">
                  <c:v>82.562104000000005</c:v>
                </c:pt>
                <c:pt idx="1701">
                  <c:v>82.574776</c:v>
                </c:pt>
                <c:pt idx="1702">
                  <c:v>82.580045999999996</c:v>
                </c:pt>
                <c:pt idx="1703">
                  <c:v>82.592392000000004</c:v>
                </c:pt>
                <c:pt idx="1704">
                  <c:v>82.600599000000003</c:v>
                </c:pt>
                <c:pt idx="1705">
                  <c:v>82.588040000000007</c:v>
                </c:pt>
                <c:pt idx="1706">
                  <c:v>82.546069000000003</c:v>
                </c:pt>
                <c:pt idx="1707">
                  <c:v>82.493182000000004</c:v>
                </c:pt>
                <c:pt idx="1708">
                  <c:v>82.454234999999997</c:v>
                </c:pt>
                <c:pt idx="1709">
                  <c:v>82.432631000000001</c:v>
                </c:pt>
                <c:pt idx="1710">
                  <c:v>82.405209999999997</c:v>
                </c:pt>
                <c:pt idx="1711">
                  <c:v>82.352239999999995</c:v>
                </c:pt>
                <c:pt idx="1712">
                  <c:v>82.289390999999995</c:v>
                </c:pt>
                <c:pt idx="1713">
                  <c:v>82.251896000000002</c:v>
                </c:pt>
                <c:pt idx="1714">
                  <c:v>82.255746000000002</c:v>
                </c:pt>
                <c:pt idx="1715">
                  <c:v>82.278649000000001</c:v>
                </c:pt>
                <c:pt idx="1716">
                  <c:v>82.290058999999999</c:v>
                </c:pt>
                <c:pt idx="1717">
                  <c:v>82.279760999999993</c:v>
                </c:pt>
                <c:pt idx="1718">
                  <c:v>82.256853000000007</c:v>
                </c:pt>
                <c:pt idx="1719">
                  <c:v>82.226787000000002</c:v>
                </c:pt>
                <c:pt idx="1720">
                  <c:v>82.188905000000005</c:v>
                </c:pt>
                <c:pt idx="1721">
                  <c:v>82.148966000000001</c:v>
                </c:pt>
                <c:pt idx="1722">
                  <c:v>82.121825999999999</c:v>
                </c:pt>
                <c:pt idx="1723">
                  <c:v>82.117665000000002</c:v>
                </c:pt>
                <c:pt idx="1724">
                  <c:v>82.132932999999994</c:v>
                </c:pt>
                <c:pt idx="1725">
                  <c:v>82.159858</c:v>
                </c:pt>
                <c:pt idx="1726">
                  <c:v>82.193821</c:v>
                </c:pt>
                <c:pt idx="1727">
                  <c:v>82.232116000000005</c:v>
                </c:pt>
                <c:pt idx="1728">
                  <c:v>82.265939000000003</c:v>
                </c:pt>
                <c:pt idx="1729">
                  <c:v>82.281841</c:v>
                </c:pt>
                <c:pt idx="1730">
                  <c:v>82.268638999999993</c:v>
                </c:pt>
                <c:pt idx="1731">
                  <c:v>82.225707</c:v>
                </c:pt>
                <c:pt idx="1732">
                  <c:v>82.166529999999995</c:v>
                </c:pt>
                <c:pt idx="1733">
                  <c:v>82.113665999999995</c:v>
                </c:pt>
                <c:pt idx="1734">
                  <c:v>82.085504999999998</c:v>
                </c:pt>
                <c:pt idx="1735">
                  <c:v>82.085708999999994</c:v>
                </c:pt>
                <c:pt idx="1736">
                  <c:v>82.103639999999999</c:v>
                </c:pt>
                <c:pt idx="1737">
                  <c:v>82.124886000000004</c:v>
                </c:pt>
                <c:pt idx="1738">
                  <c:v>82.138092</c:v>
                </c:pt>
                <c:pt idx="1739">
                  <c:v>82.133362000000005</c:v>
                </c:pt>
                <c:pt idx="1740">
                  <c:v>82.103519000000006</c:v>
                </c:pt>
                <c:pt idx="1741">
                  <c:v>82.04786</c:v>
                </c:pt>
                <c:pt idx="1742">
                  <c:v>81.975876</c:v>
                </c:pt>
                <c:pt idx="1743">
                  <c:v>81.900307999999995</c:v>
                </c:pt>
                <c:pt idx="1744">
                  <c:v>81.829713999999996</c:v>
                </c:pt>
                <c:pt idx="1745">
                  <c:v>81.770227000000006</c:v>
                </c:pt>
                <c:pt idx="1746">
                  <c:v>81.732408000000007</c:v>
                </c:pt>
                <c:pt idx="1747">
                  <c:v>81.730548999999996</c:v>
                </c:pt>
                <c:pt idx="1748">
                  <c:v>81.768648999999996</c:v>
                </c:pt>
                <c:pt idx="1749">
                  <c:v>81.834101000000004</c:v>
                </c:pt>
                <c:pt idx="1750">
                  <c:v>81.904922999999997</c:v>
                </c:pt>
                <c:pt idx="1751">
                  <c:v>81.963234999999997</c:v>
                </c:pt>
                <c:pt idx="1752">
                  <c:v>81.997202000000001</c:v>
                </c:pt>
                <c:pt idx="1753">
                  <c:v>81.998159999999999</c:v>
                </c:pt>
                <c:pt idx="1754">
                  <c:v>81.964799999999997</c:v>
                </c:pt>
                <c:pt idx="1755">
                  <c:v>81.913822999999994</c:v>
                </c:pt>
                <c:pt idx="1756">
                  <c:v>81.876419999999996</c:v>
                </c:pt>
                <c:pt idx="1757">
                  <c:v>81.874315999999993</c:v>
                </c:pt>
                <c:pt idx="1758">
                  <c:v>81.898244000000005</c:v>
                </c:pt>
                <c:pt idx="1759">
                  <c:v>81.913464000000005</c:v>
                </c:pt>
                <c:pt idx="1760">
                  <c:v>81.890026000000006</c:v>
                </c:pt>
                <c:pt idx="1761">
                  <c:v>81.829170000000005</c:v>
                </c:pt>
                <c:pt idx="1762">
                  <c:v>81.760706999999996</c:v>
                </c:pt>
                <c:pt idx="1763">
                  <c:v>81.715148999999997</c:v>
                </c:pt>
                <c:pt idx="1764">
                  <c:v>81.700283999999996</c:v>
                </c:pt>
                <c:pt idx="1765">
                  <c:v>81.706620999999998</c:v>
                </c:pt>
                <c:pt idx="1766">
                  <c:v>81.731712999999999</c:v>
                </c:pt>
                <c:pt idx="1767">
                  <c:v>81.785726999999994</c:v>
                </c:pt>
                <c:pt idx="1768">
                  <c:v>81.865139999999997</c:v>
                </c:pt>
                <c:pt idx="1769">
                  <c:v>81.930940000000007</c:v>
                </c:pt>
                <c:pt idx="1770">
                  <c:v>81.930452000000002</c:v>
                </c:pt>
                <c:pt idx="1771">
                  <c:v>81.847280999999995</c:v>
                </c:pt>
                <c:pt idx="1772">
                  <c:v>81.723922000000002</c:v>
                </c:pt>
                <c:pt idx="1773">
                  <c:v>81.630685</c:v>
                </c:pt>
                <c:pt idx="1774">
                  <c:v>81.613487000000006</c:v>
                </c:pt>
                <c:pt idx="1775">
                  <c:v>81.666089999999997</c:v>
                </c:pt>
                <c:pt idx="1776">
                  <c:v>81.741191999999998</c:v>
                </c:pt>
                <c:pt idx="1777">
                  <c:v>81.790571999999997</c:v>
                </c:pt>
                <c:pt idx="1778">
                  <c:v>81.804193999999995</c:v>
                </c:pt>
                <c:pt idx="1779">
                  <c:v>81.811040000000006</c:v>
                </c:pt>
                <c:pt idx="1780">
                  <c:v>81.835673</c:v>
                </c:pt>
                <c:pt idx="1781">
                  <c:v>81.862339000000006</c:v>
                </c:pt>
                <c:pt idx="1782">
                  <c:v>81.858548999999996</c:v>
                </c:pt>
                <c:pt idx="1783">
                  <c:v>81.826336999999995</c:v>
                </c:pt>
                <c:pt idx="1784">
                  <c:v>81.800601</c:v>
                </c:pt>
                <c:pt idx="1785">
                  <c:v>81.791343999999995</c:v>
                </c:pt>
                <c:pt idx="1786">
                  <c:v>81.761747</c:v>
                </c:pt>
                <c:pt idx="1787">
                  <c:v>81.685149999999993</c:v>
                </c:pt>
                <c:pt idx="1788">
                  <c:v>81.598364000000004</c:v>
                </c:pt>
                <c:pt idx="1789">
                  <c:v>81.565749999999994</c:v>
                </c:pt>
                <c:pt idx="1790">
                  <c:v>81.601429999999993</c:v>
                </c:pt>
                <c:pt idx="1791">
                  <c:v>81.656317000000001</c:v>
                </c:pt>
                <c:pt idx="1792">
                  <c:v>81.678366999999994</c:v>
                </c:pt>
                <c:pt idx="1793">
                  <c:v>81.658665999999997</c:v>
                </c:pt>
                <c:pt idx="1794">
                  <c:v>81.615840000000006</c:v>
                </c:pt>
                <c:pt idx="1795">
                  <c:v>81.565669</c:v>
                </c:pt>
                <c:pt idx="1796">
                  <c:v>81.521548999999993</c:v>
                </c:pt>
                <c:pt idx="1797">
                  <c:v>81.506266999999994</c:v>
                </c:pt>
                <c:pt idx="1798">
                  <c:v>81.542618000000004</c:v>
                </c:pt>
                <c:pt idx="1799">
                  <c:v>81.632192000000003</c:v>
                </c:pt>
                <c:pt idx="1800">
                  <c:v>81.749256000000003</c:v>
                </c:pt>
                <c:pt idx="1801">
                  <c:v>81.853859999999997</c:v>
                </c:pt>
                <c:pt idx="1802">
                  <c:v>81.910184000000001</c:v>
                </c:pt>
                <c:pt idx="1803">
                  <c:v>81.902005000000003</c:v>
                </c:pt>
                <c:pt idx="1804">
                  <c:v>81.838706999999999</c:v>
                </c:pt>
                <c:pt idx="1805">
                  <c:v>81.743567999999996</c:v>
                </c:pt>
                <c:pt idx="1806">
                  <c:v>81.636877999999996</c:v>
                </c:pt>
                <c:pt idx="1807">
                  <c:v>81.536134000000004</c:v>
                </c:pt>
                <c:pt idx="1808">
                  <c:v>81.465292000000005</c:v>
                </c:pt>
                <c:pt idx="1809">
                  <c:v>81.445481000000001</c:v>
                </c:pt>
                <c:pt idx="1810">
                  <c:v>81.469649000000004</c:v>
                </c:pt>
                <c:pt idx="1811">
                  <c:v>81.496975000000006</c:v>
                </c:pt>
                <c:pt idx="1812">
                  <c:v>81.485264999999998</c:v>
                </c:pt>
                <c:pt idx="1813">
                  <c:v>81.430829000000003</c:v>
                </c:pt>
                <c:pt idx="1814">
                  <c:v>81.373675000000006</c:v>
                </c:pt>
                <c:pt idx="1815">
                  <c:v>81.365774999999999</c:v>
                </c:pt>
                <c:pt idx="1816">
                  <c:v>81.430621000000002</c:v>
                </c:pt>
                <c:pt idx="1817">
                  <c:v>81.542148999999995</c:v>
                </c:pt>
                <c:pt idx="1818">
                  <c:v>81.638008999999997</c:v>
                </c:pt>
                <c:pt idx="1819">
                  <c:v>81.664174000000003</c:v>
                </c:pt>
                <c:pt idx="1820">
                  <c:v>81.619114999999994</c:v>
                </c:pt>
                <c:pt idx="1821">
                  <c:v>81.548884000000001</c:v>
                </c:pt>
                <c:pt idx="1822">
                  <c:v>81.494433000000001</c:v>
                </c:pt>
                <c:pt idx="1823">
                  <c:v>81.455309999999997</c:v>
                </c:pt>
                <c:pt idx="1824">
                  <c:v>81.412824999999998</c:v>
                </c:pt>
                <c:pt idx="1825">
                  <c:v>81.375885999999994</c:v>
                </c:pt>
                <c:pt idx="1826">
                  <c:v>81.379079000000004</c:v>
                </c:pt>
                <c:pt idx="1827">
                  <c:v>81.431672000000006</c:v>
                </c:pt>
                <c:pt idx="1828">
                  <c:v>81.493202999999994</c:v>
                </c:pt>
                <c:pt idx="1829">
                  <c:v>81.516992000000002</c:v>
                </c:pt>
                <c:pt idx="1830">
                  <c:v>81.502232000000006</c:v>
                </c:pt>
                <c:pt idx="1831">
                  <c:v>81.482955000000004</c:v>
                </c:pt>
                <c:pt idx="1832">
                  <c:v>81.474430999999996</c:v>
                </c:pt>
                <c:pt idx="1833">
                  <c:v>81.456345999999996</c:v>
                </c:pt>
                <c:pt idx="1834">
                  <c:v>81.414698000000001</c:v>
                </c:pt>
                <c:pt idx="1835">
                  <c:v>81.376801999999998</c:v>
                </c:pt>
                <c:pt idx="1836">
                  <c:v>81.387054000000006</c:v>
                </c:pt>
                <c:pt idx="1837">
                  <c:v>81.460564000000005</c:v>
                </c:pt>
                <c:pt idx="1838">
                  <c:v>81.574352000000005</c:v>
                </c:pt>
                <c:pt idx="1839">
                  <c:v>81.685905000000005</c:v>
                </c:pt>
                <c:pt idx="1840">
                  <c:v>81.743433999999993</c:v>
                </c:pt>
                <c:pt idx="1841">
                  <c:v>81.703191000000004</c:v>
                </c:pt>
                <c:pt idx="1842">
                  <c:v>81.574241000000001</c:v>
                </c:pt>
                <c:pt idx="1843">
                  <c:v>81.434397000000004</c:v>
                </c:pt>
                <c:pt idx="1844">
                  <c:v>81.365503000000004</c:v>
                </c:pt>
                <c:pt idx="1845">
                  <c:v>81.383725999999996</c:v>
                </c:pt>
                <c:pt idx="1846">
                  <c:v>81.450076999999993</c:v>
                </c:pt>
                <c:pt idx="1847">
                  <c:v>81.52373</c:v>
                </c:pt>
                <c:pt idx="1848">
                  <c:v>81.582823000000005</c:v>
                </c:pt>
                <c:pt idx="1849">
                  <c:v>81.608232999999998</c:v>
                </c:pt>
                <c:pt idx="1850">
                  <c:v>81.582892999999999</c:v>
                </c:pt>
                <c:pt idx="1851">
                  <c:v>81.518257000000006</c:v>
                </c:pt>
                <c:pt idx="1852">
                  <c:v>81.456314000000006</c:v>
                </c:pt>
                <c:pt idx="1853">
                  <c:v>81.428548000000006</c:v>
                </c:pt>
                <c:pt idx="1854">
                  <c:v>81.427854999999994</c:v>
                </c:pt>
                <c:pt idx="1855">
                  <c:v>81.430974000000006</c:v>
                </c:pt>
                <c:pt idx="1856">
                  <c:v>81.433212999999995</c:v>
                </c:pt>
                <c:pt idx="1857">
                  <c:v>81.446984</c:v>
                </c:pt>
                <c:pt idx="1858">
                  <c:v>81.476388999999998</c:v>
                </c:pt>
                <c:pt idx="1859">
                  <c:v>81.509642999999997</c:v>
                </c:pt>
                <c:pt idx="1860">
                  <c:v>81.536237</c:v>
                </c:pt>
                <c:pt idx="1861">
                  <c:v>81.562679000000003</c:v>
                </c:pt>
                <c:pt idx="1862">
                  <c:v>81.607950000000002</c:v>
                </c:pt>
                <c:pt idx="1863">
                  <c:v>81.681477000000001</c:v>
                </c:pt>
                <c:pt idx="1864">
                  <c:v>81.760762999999997</c:v>
                </c:pt>
                <c:pt idx="1865">
                  <c:v>81.796858</c:v>
                </c:pt>
                <c:pt idx="1866">
                  <c:v>81.759092999999993</c:v>
                </c:pt>
                <c:pt idx="1867">
                  <c:v>81.678205000000005</c:v>
                </c:pt>
                <c:pt idx="1868">
                  <c:v>81.628005000000002</c:v>
                </c:pt>
                <c:pt idx="1869">
                  <c:v>81.653994999999995</c:v>
                </c:pt>
                <c:pt idx="1870">
                  <c:v>81.730956000000006</c:v>
                </c:pt>
                <c:pt idx="1871">
                  <c:v>81.797185999999996</c:v>
                </c:pt>
                <c:pt idx="1872">
                  <c:v>81.819843000000006</c:v>
                </c:pt>
                <c:pt idx="1873">
                  <c:v>81.814763999999997</c:v>
                </c:pt>
                <c:pt idx="1874">
                  <c:v>81.809562</c:v>
                </c:pt>
                <c:pt idx="1875">
                  <c:v>81.808949999999996</c:v>
                </c:pt>
                <c:pt idx="1876">
                  <c:v>81.802666000000002</c:v>
                </c:pt>
                <c:pt idx="1877">
                  <c:v>81.791747999999998</c:v>
                </c:pt>
                <c:pt idx="1878">
                  <c:v>81.791252</c:v>
                </c:pt>
                <c:pt idx="1879">
                  <c:v>81.809388999999996</c:v>
                </c:pt>
                <c:pt idx="1880">
                  <c:v>81.835921999999997</c:v>
                </c:pt>
                <c:pt idx="1881">
                  <c:v>81.854786000000004</c:v>
                </c:pt>
                <c:pt idx="1882">
                  <c:v>81.859858000000003</c:v>
                </c:pt>
                <c:pt idx="1883">
                  <c:v>81.852006000000003</c:v>
                </c:pt>
                <c:pt idx="1884">
                  <c:v>81.828266999999997</c:v>
                </c:pt>
                <c:pt idx="1885">
                  <c:v>81.787087</c:v>
                </c:pt>
                <c:pt idx="1886">
                  <c:v>81.743697999999995</c:v>
                </c:pt>
                <c:pt idx="1887">
                  <c:v>81.724080999999998</c:v>
                </c:pt>
                <c:pt idx="1888">
                  <c:v>81.735004000000004</c:v>
                </c:pt>
                <c:pt idx="1889">
                  <c:v>81.752362000000005</c:v>
                </c:pt>
                <c:pt idx="1890">
                  <c:v>81.751261999999997</c:v>
                </c:pt>
                <c:pt idx="1891">
                  <c:v>81.738204999999994</c:v>
                </c:pt>
                <c:pt idx="1892">
                  <c:v>81.738336000000004</c:v>
                </c:pt>
                <c:pt idx="1893">
                  <c:v>81.757086000000001</c:v>
                </c:pt>
                <c:pt idx="1894">
                  <c:v>81.772891000000001</c:v>
                </c:pt>
                <c:pt idx="1895">
                  <c:v>81.766371000000007</c:v>
                </c:pt>
                <c:pt idx="1896">
                  <c:v>81.738425000000007</c:v>
                </c:pt>
                <c:pt idx="1897">
                  <c:v>81.697794000000002</c:v>
                </c:pt>
                <c:pt idx="1898">
                  <c:v>81.651274000000001</c:v>
                </c:pt>
                <c:pt idx="1899">
                  <c:v>81.614587999999998</c:v>
                </c:pt>
                <c:pt idx="1900">
                  <c:v>81.614637000000002</c:v>
                </c:pt>
                <c:pt idx="1901">
                  <c:v>81.666331</c:v>
                </c:pt>
                <c:pt idx="1902">
                  <c:v>81.753279000000006</c:v>
                </c:pt>
                <c:pt idx="1903">
                  <c:v>81.837743000000003</c:v>
                </c:pt>
                <c:pt idx="1904">
                  <c:v>81.884055000000004</c:v>
                </c:pt>
                <c:pt idx="1905">
                  <c:v>81.871718000000001</c:v>
                </c:pt>
                <c:pt idx="1906">
                  <c:v>81.802805000000006</c:v>
                </c:pt>
                <c:pt idx="1907">
                  <c:v>81.707956999999993</c:v>
                </c:pt>
                <c:pt idx="1908">
                  <c:v>81.634345999999994</c:v>
                </c:pt>
                <c:pt idx="1909">
                  <c:v>81.614575000000002</c:v>
                </c:pt>
                <c:pt idx="1910">
                  <c:v>81.645758000000001</c:v>
                </c:pt>
                <c:pt idx="1911">
                  <c:v>81.698188000000002</c:v>
                </c:pt>
                <c:pt idx="1912">
                  <c:v>81.738919999999993</c:v>
                </c:pt>
                <c:pt idx="1913">
                  <c:v>81.746071000000001</c:v>
                </c:pt>
                <c:pt idx="1914">
                  <c:v>81.714241000000001</c:v>
                </c:pt>
                <c:pt idx="1915">
                  <c:v>81.658874999999995</c:v>
                </c:pt>
                <c:pt idx="1916">
                  <c:v>81.607968</c:v>
                </c:pt>
                <c:pt idx="1917">
                  <c:v>81.579345000000004</c:v>
                </c:pt>
                <c:pt idx="1918">
                  <c:v>81.570420999999996</c:v>
                </c:pt>
                <c:pt idx="1919">
                  <c:v>81.573660000000004</c:v>
                </c:pt>
                <c:pt idx="1920">
                  <c:v>81.592718000000005</c:v>
                </c:pt>
                <c:pt idx="1921">
                  <c:v>81.634879999999995</c:v>
                </c:pt>
                <c:pt idx="1922">
                  <c:v>81.692654000000005</c:v>
                </c:pt>
                <c:pt idx="1923">
                  <c:v>81.741279000000006</c:v>
                </c:pt>
                <c:pt idx="1924">
                  <c:v>81.756373999999994</c:v>
                </c:pt>
                <c:pt idx="1925">
                  <c:v>81.734036000000003</c:v>
                </c:pt>
                <c:pt idx="1926">
                  <c:v>81.698083999999994</c:v>
                </c:pt>
                <c:pt idx="1927">
                  <c:v>81.682945000000004</c:v>
                </c:pt>
                <c:pt idx="1928">
                  <c:v>81.695986000000005</c:v>
                </c:pt>
                <c:pt idx="1929">
                  <c:v>81.702286000000001</c:v>
                </c:pt>
                <c:pt idx="1930">
                  <c:v>81.665023000000005</c:v>
                </c:pt>
                <c:pt idx="1931">
                  <c:v>81.600352999999998</c:v>
                </c:pt>
                <c:pt idx="1932">
                  <c:v>81.567207999999994</c:v>
                </c:pt>
                <c:pt idx="1933">
                  <c:v>81.596095000000005</c:v>
                </c:pt>
                <c:pt idx="1934">
                  <c:v>81.653216</c:v>
                </c:pt>
                <c:pt idx="1935">
                  <c:v>81.689594</c:v>
                </c:pt>
                <c:pt idx="1936">
                  <c:v>81.706038000000007</c:v>
                </c:pt>
                <c:pt idx="1937">
                  <c:v>81.738440999999995</c:v>
                </c:pt>
                <c:pt idx="1938">
                  <c:v>81.792141999999998</c:v>
                </c:pt>
                <c:pt idx="1939">
                  <c:v>81.823902000000004</c:v>
                </c:pt>
                <c:pt idx="1940">
                  <c:v>81.785135999999994</c:v>
                </c:pt>
                <c:pt idx="1941">
                  <c:v>81.668167999999994</c:v>
                </c:pt>
                <c:pt idx="1942">
                  <c:v>81.515240000000006</c:v>
                </c:pt>
                <c:pt idx="1943">
                  <c:v>81.394626000000002</c:v>
                </c:pt>
                <c:pt idx="1944">
                  <c:v>81.356613999999993</c:v>
                </c:pt>
                <c:pt idx="1945">
                  <c:v>81.391592000000003</c:v>
                </c:pt>
                <c:pt idx="1946">
                  <c:v>81.436300000000003</c:v>
                </c:pt>
                <c:pt idx="1947">
                  <c:v>81.438323999999994</c:v>
                </c:pt>
                <c:pt idx="1948">
                  <c:v>81.410843</c:v>
                </c:pt>
                <c:pt idx="1949">
                  <c:v>81.409822000000005</c:v>
                </c:pt>
                <c:pt idx="1950">
                  <c:v>81.465771000000004</c:v>
                </c:pt>
                <c:pt idx="1951">
                  <c:v>81.553244000000007</c:v>
                </c:pt>
                <c:pt idx="1952">
                  <c:v>81.626661999999996</c:v>
                </c:pt>
                <c:pt idx="1953">
                  <c:v>81.668426999999994</c:v>
                </c:pt>
                <c:pt idx="1954">
                  <c:v>81.687066999999999</c:v>
                </c:pt>
                <c:pt idx="1955">
                  <c:v>81.684655000000006</c:v>
                </c:pt>
                <c:pt idx="1956">
                  <c:v>81.646563</c:v>
                </c:pt>
                <c:pt idx="1957">
                  <c:v>81.562068999999994</c:v>
                </c:pt>
                <c:pt idx="1958">
                  <c:v>81.447149999999993</c:v>
                </c:pt>
                <c:pt idx="1959">
                  <c:v>81.341049999999996</c:v>
                </c:pt>
                <c:pt idx="1960">
                  <c:v>81.272295999999997</c:v>
                </c:pt>
                <c:pt idx="1961">
                  <c:v>81.234910999999997</c:v>
                </c:pt>
                <c:pt idx="1962">
                  <c:v>81.210093000000001</c:v>
                </c:pt>
                <c:pt idx="1963">
                  <c:v>81.197074000000001</c:v>
                </c:pt>
                <c:pt idx="1964">
                  <c:v>81.203755000000001</c:v>
                </c:pt>
                <c:pt idx="1965">
                  <c:v>81.219262000000001</c:v>
                </c:pt>
                <c:pt idx="1966">
                  <c:v>81.227593999999996</c:v>
                </c:pt>
                <c:pt idx="1967">
                  <c:v>81.244795999999994</c:v>
                </c:pt>
                <c:pt idx="1968">
                  <c:v>81.300895999999995</c:v>
                </c:pt>
                <c:pt idx="1969">
                  <c:v>81.379508000000001</c:v>
                </c:pt>
                <c:pt idx="1970">
                  <c:v>81.421847999999997</c:v>
                </c:pt>
                <c:pt idx="1971">
                  <c:v>81.405776000000003</c:v>
                </c:pt>
                <c:pt idx="1972">
                  <c:v>81.377138000000002</c:v>
                </c:pt>
                <c:pt idx="1973">
                  <c:v>81.37518</c:v>
                </c:pt>
                <c:pt idx="1974">
                  <c:v>81.372259999999997</c:v>
                </c:pt>
                <c:pt idx="1975">
                  <c:v>81.328846999999996</c:v>
                </c:pt>
                <c:pt idx="1976">
                  <c:v>81.270621000000006</c:v>
                </c:pt>
                <c:pt idx="1977">
                  <c:v>81.260236000000006</c:v>
                </c:pt>
                <c:pt idx="1978">
                  <c:v>81.309061999999997</c:v>
                </c:pt>
                <c:pt idx="1979">
                  <c:v>81.364002999999997</c:v>
                </c:pt>
                <c:pt idx="1980">
                  <c:v>81.372815000000003</c:v>
                </c:pt>
                <c:pt idx="1981">
                  <c:v>81.323869000000002</c:v>
                </c:pt>
                <c:pt idx="1982">
                  <c:v>81.228165000000004</c:v>
                </c:pt>
                <c:pt idx="1983">
                  <c:v>81.105778999999998</c:v>
                </c:pt>
                <c:pt idx="1984">
                  <c:v>80.992705999999998</c:v>
                </c:pt>
                <c:pt idx="1985">
                  <c:v>80.925618999999998</c:v>
                </c:pt>
                <c:pt idx="1986">
                  <c:v>80.915965</c:v>
                </c:pt>
                <c:pt idx="1987">
                  <c:v>80.949402000000006</c:v>
                </c:pt>
                <c:pt idx="1988">
                  <c:v>81.001582999999997</c:v>
                </c:pt>
                <c:pt idx="1989">
                  <c:v>81.051195000000007</c:v>
                </c:pt>
                <c:pt idx="1990">
                  <c:v>81.087366000000003</c:v>
                </c:pt>
                <c:pt idx="1991">
                  <c:v>81.111311999999998</c:v>
                </c:pt>
                <c:pt idx="1992">
                  <c:v>81.1233</c:v>
                </c:pt>
                <c:pt idx="1993">
                  <c:v>81.105760000000004</c:v>
                </c:pt>
                <c:pt idx="1994">
                  <c:v>81.040807999999998</c:v>
                </c:pt>
                <c:pt idx="1995">
                  <c:v>80.955337999999998</c:v>
                </c:pt>
                <c:pt idx="1996">
                  <c:v>80.920142999999996</c:v>
                </c:pt>
                <c:pt idx="1997">
                  <c:v>80.985118999999997</c:v>
                </c:pt>
                <c:pt idx="1998">
                  <c:v>81.128505000000004</c:v>
                </c:pt>
                <c:pt idx="1999">
                  <c:v>81.276208999999994</c:v>
                </c:pt>
                <c:pt idx="2000">
                  <c:v>81.356425999999999</c:v>
                </c:pt>
                <c:pt idx="2001">
                  <c:v>81.336236</c:v>
                </c:pt>
                <c:pt idx="2002">
                  <c:v>81.235641000000001</c:v>
                </c:pt>
                <c:pt idx="2003">
                  <c:v>81.121092000000004</c:v>
                </c:pt>
                <c:pt idx="2004">
                  <c:v>81.061025999999998</c:v>
                </c:pt>
                <c:pt idx="2005">
                  <c:v>81.062901999999994</c:v>
                </c:pt>
                <c:pt idx="2006">
                  <c:v>81.068489999999997</c:v>
                </c:pt>
                <c:pt idx="2007">
                  <c:v>81.024531999999994</c:v>
                </c:pt>
                <c:pt idx="2008">
                  <c:v>80.956790999999996</c:v>
                </c:pt>
                <c:pt idx="2009">
                  <c:v>80.939732000000006</c:v>
                </c:pt>
                <c:pt idx="2010">
                  <c:v>80.997</c:v>
                </c:pt>
                <c:pt idx="2011">
                  <c:v>81.090079000000003</c:v>
                </c:pt>
                <c:pt idx="2012">
                  <c:v>81.177451000000005</c:v>
                </c:pt>
                <c:pt idx="2013">
                  <c:v>81.238859000000005</c:v>
                </c:pt>
                <c:pt idx="2014">
                  <c:v>81.260637000000003</c:v>
                </c:pt>
                <c:pt idx="2015">
                  <c:v>81.233448999999993</c:v>
                </c:pt>
                <c:pt idx="2016">
                  <c:v>81.166870000000003</c:v>
                </c:pt>
                <c:pt idx="2017">
                  <c:v>81.086911999999998</c:v>
                </c:pt>
                <c:pt idx="2018">
                  <c:v>81.018184000000005</c:v>
                </c:pt>
                <c:pt idx="2019">
                  <c:v>80.981204000000005</c:v>
                </c:pt>
                <c:pt idx="2020">
                  <c:v>80.994063999999995</c:v>
                </c:pt>
                <c:pt idx="2021">
                  <c:v>81.050158999999994</c:v>
                </c:pt>
                <c:pt idx="2022">
                  <c:v>81.104659999999996</c:v>
                </c:pt>
                <c:pt idx="2023">
                  <c:v>81.112227000000004</c:v>
                </c:pt>
                <c:pt idx="2024">
                  <c:v>81.079085000000006</c:v>
                </c:pt>
                <c:pt idx="2025">
                  <c:v>81.043867000000006</c:v>
                </c:pt>
                <c:pt idx="2026">
                  <c:v>81.018867</c:v>
                </c:pt>
                <c:pt idx="2027">
                  <c:v>80.988422</c:v>
                </c:pt>
                <c:pt idx="2028">
                  <c:v>80.955901999999995</c:v>
                </c:pt>
                <c:pt idx="2029">
                  <c:v>80.951547000000005</c:v>
                </c:pt>
                <c:pt idx="2030">
                  <c:v>80.991170999999994</c:v>
                </c:pt>
                <c:pt idx="2031">
                  <c:v>81.055306000000002</c:v>
                </c:pt>
                <c:pt idx="2032">
                  <c:v>81.112176000000005</c:v>
                </c:pt>
                <c:pt idx="2033">
                  <c:v>81.145801000000006</c:v>
                </c:pt>
                <c:pt idx="2034">
                  <c:v>81.157824000000005</c:v>
                </c:pt>
                <c:pt idx="2035">
                  <c:v>81.152800999999997</c:v>
                </c:pt>
                <c:pt idx="2036">
                  <c:v>81.132030999999998</c:v>
                </c:pt>
                <c:pt idx="2037">
                  <c:v>81.093969999999999</c:v>
                </c:pt>
                <c:pt idx="2038">
                  <c:v>81.037194</c:v>
                </c:pt>
                <c:pt idx="2039">
                  <c:v>80.970690000000005</c:v>
                </c:pt>
                <c:pt idx="2040">
                  <c:v>80.913865999999999</c:v>
                </c:pt>
                <c:pt idx="2041">
                  <c:v>80.877961999999997</c:v>
                </c:pt>
                <c:pt idx="2042">
                  <c:v>80.859144999999998</c:v>
                </c:pt>
                <c:pt idx="2043">
                  <c:v>80.859889999999993</c:v>
                </c:pt>
                <c:pt idx="2044">
                  <c:v>80.901785000000004</c:v>
                </c:pt>
                <c:pt idx="2045">
                  <c:v>80.999122999999997</c:v>
                </c:pt>
                <c:pt idx="2046">
                  <c:v>81.129333000000003</c:v>
                </c:pt>
                <c:pt idx="2047">
                  <c:v>81.246253999999993</c:v>
                </c:pt>
                <c:pt idx="2048">
                  <c:v>81.313548999999995</c:v>
                </c:pt>
                <c:pt idx="2049">
                  <c:v>81.311349000000007</c:v>
                </c:pt>
                <c:pt idx="2050">
                  <c:v>81.229709</c:v>
                </c:pt>
                <c:pt idx="2051">
                  <c:v>81.089066000000003</c:v>
                </c:pt>
                <c:pt idx="2052">
                  <c:v>80.953085000000002</c:v>
                </c:pt>
                <c:pt idx="2053">
                  <c:v>80.888046000000003</c:v>
                </c:pt>
                <c:pt idx="2054">
                  <c:v>80.903256999999996</c:v>
                </c:pt>
                <c:pt idx="2055">
                  <c:v>80.950569999999999</c:v>
                </c:pt>
                <c:pt idx="2056">
                  <c:v>80.983846999999997</c:v>
                </c:pt>
                <c:pt idx="2057">
                  <c:v>80.998881999999995</c:v>
                </c:pt>
                <c:pt idx="2058">
                  <c:v>81.014753999999996</c:v>
                </c:pt>
                <c:pt idx="2059">
                  <c:v>81.033811999999998</c:v>
                </c:pt>
                <c:pt idx="2060">
                  <c:v>81.041702999999998</c:v>
                </c:pt>
                <c:pt idx="2061">
                  <c:v>81.035786000000002</c:v>
                </c:pt>
                <c:pt idx="2062">
                  <c:v>81.027219000000002</c:v>
                </c:pt>
                <c:pt idx="2063">
                  <c:v>81.024906999999999</c:v>
                </c:pt>
                <c:pt idx="2064">
                  <c:v>81.024811</c:v>
                </c:pt>
                <c:pt idx="2065">
                  <c:v>81.011425000000003</c:v>
                </c:pt>
                <c:pt idx="2066">
                  <c:v>80.972226000000006</c:v>
                </c:pt>
                <c:pt idx="2067">
                  <c:v>80.914621999999994</c:v>
                </c:pt>
                <c:pt idx="2068">
                  <c:v>80.866626999999994</c:v>
                </c:pt>
                <c:pt idx="2069">
                  <c:v>80.854460000000003</c:v>
                </c:pt>
                <c:pt idx="2070">
                  <c:v>80.880448999999999</c:v>
                </c:pt>
                <c:pt idx="2071">
                  <c:v>80.930923000000007</c:v>
                </c:pt>
                <c:pt idx="2072">
                  <c:v>80.987981000000005</c:v>
                </c:pt>
                <c:pt idx="2073">
                  <c:v>81.032430000000005</c:v>
                </c:pt>
                <c:pt idx="2074">
                  <c:v>81.049786999999995</c:v>
                </c:pt>
                <c:pt idx="2075">
                  <c:v>81.039574000000002</c:v>
                </c:pt>
                <c:pt idx="2076">
                  <c:v>81.020599000000004</c:v>
                </c:pt>
                <c:pt idx="2077">
                  <c:v>81.009524999999996</c:v>
                </c:pt>
                <c:pt idx="2078">
                  <c:v>81.007129000000006</c:v>
                </c:pt>
                <c:pt idx="2079">
                  <c:v>81.009523000000002</c:v>
                </c:pt>
                <c:pt idx="2080">
                  <c:v>81.022865999999993</c:v>
                </c:pt>
                <c:pt idx="2081">
                  <c:v>81.047128999999998</c:v>
                </c:pt>
                <c:pt idx="2082">
                  <c:v>81.058404999999993</c:v>
                </c:pt>
                <c:pt idx="2083">
                  <c:v>81.044257999999999</c:v>
                </c:pt>
                <c:pt idx="2084">
                  <c:v>81.028813999999997</c:v>
                </c:pt>
                <c:pt idx="2085">
                  <c:v>81.030376000000004</c:v>
                </c:pt>
                <c:pt idx="2086">
                  <c:v>81.036088000000007</c:v>
                </c:pt>
                <c:pt idx="2087">
                  <c:v>81.020296000000002</c:v>
                </c:pt>
                <c:pt idx="2088">
                  <c:v>80.978891000000004</c:v>
                </c:pt>
                <c:pt idx="2089">
                  <c:v>80.930356000000003</c:v>
                </c:pt>
                <c:pt idx="2090">
                  <c:v>80.888581000000002</c:v>
                </c:pt>
                <c:pt idx="2091">
                  <c:v>80.860662000000005</c:v>
                </c:pt>
                <c:pt idx="2092">
                  <c:v>80.858435</c:v>
                </c:pt>
                <c:pt idx="2093">
                  <c:v>80.887636000000001</c:v>
                </c:pt>
                <c:pt idx="2094">
                  <c:v>80.931459000000004</c:v>
                </c:pt>
                <c:pt idx="2095">
                  <c:v>80.961044000000001</c:v>
                </c:pt>
                <c:pt idx="2096">
                  <c:v>80.970695000000006</c:v>
                </c:pt>
                <c:pt idx="2097">
                  <c:v>80.975234999999998</c:v>
                </c:pt>
                <c:pt idx="2098">
                  <c:v>80.980444000000006</c:v>
                </c:pt>
                <c:pt idx="2099">
                  <c:v>80.975133</c:v>
                </c:pt>
                <c:pt idx="2100">
                  <c:v>80.950461000000004</c:v>
                </c:pt>
                <c:pt idx="2101">
                  <c:v>80.912233000000001</c:v>
                </c:pt>
                <c:pt idx="2102">
                  <c:v>80.873557000000005</c:v>
                </c:pt>
                <c:pt idx="2103">
                  <c:v>80.847577999999999</c:v>
                </c:pt>
                <c:pt idx="2104">
                  <c:v>80.852189999999993</c:v>
                </c:pt>
                <c:pt idx="2105">
                  <c:v>80.894565999999998</c:v>
                </c:pt>
                <c:pt idx="2106">
                  <c:v>80.950463999999997</c:v>
                </c:pt>
                <c:pt idx="2107">
                  <c:v>80.982405</c:v>
                </c:pt>
                <c:pt idx="2108">
                  <c:v>80.979356999999993</c:v>
                </c:pt>
                <c:pt idx="2109">
                  <c:v>80.958933999999999</c:v>
                </c:pt>
                <c:pt idx="2110">
                  <c:v>80.940839999999994</c:v>
                </c:pt>
                <c:pt idx="2111">
                  <c:v>80.933198000000004</c:v>
                </c:pt>
                <c:pt idx="2112">
                  <c:v>80.931664999999995</c:v>
                </c:pt>
                <c:pt idx="2113">
                  <c:v>80.925098000000006</c:v>
                </c:pt>
                <c:pt idx="2114">
                  <c:v>80.908803000000006</c:v>
                </c:pt>
                <c:pt idx="2115">
                  <c:v>80.889618999999996</c:v>
                </c:pt>
                <c:pt idx="2116">
                  <c:v>80.884061000000003</c:v>
                </c:pt>
                <c:pt idx="2117">
                  <c:v>80.903158000000005</c:v>
                </c:pt>
                <c:pt idx="2118">
                  <c:v>80.938100000000006</c:v>
                </c:pt>
                <c:pt idx="2119">
                  <c:v>80.971924000000001</c:v>
                </c:pt>
                <c:pt idx="2120">
                  <c:v>80.995486</c:v>
                </c:pt>
                <c:pt idx="2121">
                  <c:v>81.008554000000004</c:v>
                </c:pt>
                <c:pt idx="2122">
                  <c:v>81.012493000000006</c:v>
                </c:pt>
                <c:pt idx="2123">
                  <c:v>81.009572000000006</c:v>
                </c:pt>
                <c:pt idx="2124">
                  <c:v>81.010594999999995</c:v>
                </c:pt>
                <c:pt idx="2125">
                  <c:v>81.025931</c:v>
                </c:pt>
                <c:pt idx="2126">
                  <c:v>81.046467000000007</c:v>
                </c:pt>
                <c:pt idx="2127">
                  <c:v>81.052694000000002</c:v>
                </c:pt>
                <c:pt idx="2128">
                  <c:v>81.041993000000005</c:v>
                </c:pt>
                <c:pt idx="2129">
                  <c:v>81.029453000000004</c:v>
                </c:pt>
                <c:pt idx="2130">
                  <c:v>81.019904999999994</c:v>
                </c:pt>
                <c:pt idx="2131">
                  <c:v>81.004268999999994</c:v>
                </c:pt>
                <c:pt idx="2132">
                  <c:v>81.000425000000007</c:v>
                </c:pt>
                <c:pt idx="2133">
                  <c:v>81.028167999999994</c:v>
                </c:pt>
                <c:pt idx="2134">
                  <c:v>81.062230999999997</c:v>
                </c:pt>
                <c:pt idx="2135">
                  <c:v>81.074359000000001</c:v>
                </c:pt>
                <c:pt idx="2136">
                  <c:v>81.066518000000002</c:v>
                </c:pt>
                <c:pt idx="2137">
                  <c:v>81.057523000000003</c:v>
                </c:pt>
                <c:pt idx="2138">
                  <c:v>81.053629000000001</c:v>
                </c:pt>
                <c:pt idx="2139">
                  <c:v>81.041374000000005</c:v>
                </c:pt>
                <c:pt idx="2140">
                  <c:v>81.014392000000001</c:v>
                </c:pt>
                <c:pt idx="2141">
                  <c:v>80.992866000000006</c:v>
                </c:pt>
                <c:pt idx="2142">
                  <c:v>81.002488</c:v>
                </c:pt>
                <c:pt idx="2143">
                  <c:v>81.041762000000006</c:v>
                </c:pt>
                <c:pt idx="2144">
                  <c:v>81.081648000000001</c:v>
                </c:pt>
                <c:pt idx="2145">
                  <c:v>81.095375000000004</c:v>
                </c:pt>
                <c:pt idx="2146">
                  <c:v>81.081526999999994</c:v>
                </c:pt>
                <c:pt idx="2147">
                  <c:v>81.065256000000005</c:v>
                </c:pt>
                <c:pt idx="2148">
                  <c:v>81.073435000000003</c:v>
                </c:pt>
                <c:pt idx="2149">
                  <c:v>81.104844999999997</c:v>
                </c:pt>
                <c:pt idx="2150">
                  <c:v>81.134772999999996</c:v>
                </c:pt>
                <c:pt idx="2151">
                  <c:v>81.130937000000003</c:v>
                </c:pt>
                <c:pt idx="2152">
                  <c:v>81.084382000000005</c:v>
                </c:pt>
                <c:pt idx="2153">
                  <c:v>81.018979000000002</c:v>
                </c:pt>
                <c:pt idx="2154">
                  <c:v>80.968390999999997</c:v>
                </c:pt>
                <c:pt idx="2155">
                  <c:v>80.947078000000005</c:v>
                </c:pt>
                <c:pt idx="2156">
                  <c:v>80.952573000000001</c:v>
                </c:pt>
                <c:pt idx="2157">
                  <c:v>80.981892000000002</c:v>
                </c:pt>
                <c:pt idx="2158">
                  <c:v>81.018075999999994</c:v>
                </c:pt>
                <c:pt idx="2159">
                  <c:v>81.051169999999999</c:v>
                </c:pt>
                <c:pt idx="2160">
                  <c:v>81.087301999999994</c:v>
                </c:pt>
                <c:pt idx="2161">
                  <c:v>81.126811000000004</c:v>
                </c:pt>
                <c:pt idx="2162">
                  <c:v>81.157967999999997</c:v>
                </c:pt>
                <c:pt idx="2163">
                  <c:v>81.169270999999995</c:v>
                </c:pt>
                <c:pt idx="2164">
                  <c:v>81.165537999999998</c:v>
                </c:pt>
                <c:pt idx="2165">
                  <c:v>81.154290000000003</c:v>
                </c:pt>
                <c:pt idx="2166">
                  <c:v>81.132002999999997</c:v>
                </c:pt>
                <c:pt idx="2167">
                  <c:v>81.093253000000004</c:v>
                </c:pt>
                <c:pt idx="2168">
                  <c:v>81.045186000000001</c:v>
                </c:pt>
                <c:pt idx="2169">
                  <c:v>81.007216</c:v>
                </c:pt>
                <c:pt idx="2170">
                  <c:v>81.001442999999995</c:v>
                </c:pt>
                <c:pt idx="2171">
                  <c:v>81.029330999999999</c:v>
                </c:pt>
                <c:pt idx="2172">
                  <c:v>81.058565999999999</c:v>
                </c:pt>
                <c:pt idx="2173">
                  <c:v>81.070419999999999</c:v>
                </c:pt>
                <c:pt idx="2174">
                  <c:v>81.081252000000006</c:v>
                </c:pt>
                <c:pt idx="2175">
                  <c:v>81.103523999999993</c:v>
                </c:pt>
                <c:pt idx="2176">
                  <c:v>81.135333000000003</c:v>
                </c:pt>
                <c:pt idx="2177">
                  <c:v>81.164053999999993</c:v>
                </c:pt>
                <c:pt idx="2178">
                  <c:v>81.175820999999999</c:v>
                </c:pt>
                <c:pt idx="2179">
                  <c:v>81.168465999999995</c:v>
                </c:pt>
                <c:pt idx="2180">
                  <c:v>81.151346000000004</c:v>
                </c:pt>
                <c:pt idx="2181">
                  <c:v>81.141362000000001</c:v>
                </c:pt>
                <c:pt idx="2182">
                  <c:v>81.145748999999995</c:v>
                </c:pt>
                <c:pt idx="2183">
                  <c:v>81.156146000000007</c:v>
                </c:pt>
                <c:pt idx="2184">
                  <c:v>81.168270000000007</c:v>
                </c:pt>
                <c:pt idx="2185">
                  <c:v>81.183537999999999</c:v>
                </c:pt>
                <c:pt idx="2186">
                  <c:v>81.199413000000007</c:v>
                </c:pt>
                <c:pt idx="2187">
                  <c:v>81.207634999999996</c:v>
                </c:pt>
                <c:pt idx="2188">
                  <c:v>81.2042</c:v>
                </c:pt>
                <c:pt idx="2189">
                  <c:v>81.200987999999995</c:v>
                </c:pt>
                <c:pt idx="2190">
                  <c:v>81.203520999999995</c:v>
                </c:pt>
                <c:pt idx="2191">
                  <c:v>81.201956999999993</c:v>
                </c:pt>
                <c:pt idx="2192">
                  <c:v>81.192927999999995</c:v>
                </c:pt>
                <c:pt idx="2193">
                  <c:v>81.183898999999997</c:v>
                </c:pt>
                <c:pt idx="2194">
                  <c:v>81.178286999999997</c:v>
                </c:pt>
                <c:pt idx="2195">
                  <c:v>81.172743999999994</c:v>
                </c:pt>
                <c:pt idx="2196">
                  <c:v>81.168256</c:v>
                </c:pt>
                <c:pt idx="2197">
                  <c:v>81.169213999999997</c:v>
                </c:pt>
                <c:pt idx="2198">
                  <c:v>81.174363999999997</c:v>
                </c:pt>
                <c:pt idx="2199">
                  <c:v>81.178548000000006</c:v>
                </c:pt>
                <c:pt idx="2200">
                  <c:v>81.183076999999997</c:v>
                </c:pt>
                <c:pt idx="2201">
                  <c:v>81.192811000000006</c:v>
                </c:pt>
                <c:pt idx="2202">
                  <c:v>81.193132000000006</c:v>
                </c:pt>
                <c:pt idx="2203">
                  <c:v>81.168980000000005</c:v>
                </c:pt>
                <c:pt idx="2204">
                  <c:v>81.126768999999996</c:v>
                </c:pt>
                <c:pt idx="2205">
                  <c:v>81.090343000000004</c:v>
                </c:pt>
                <c:pt idx="2206">
                  <c:v>81.079116999999997</c:v>
                </c:pt>
                <c:pt idx="2207">
                  <c:v>81.088093999999998</c:v>
                </c:pt>
                <c:pt idx="2208">
                  <c:v>81.099812999999997</c:v>
                </c:pt>
                <c:pt idx="2209">
                  <c:v>81.116251000000005</c:v>
                </c:pt>
                <c:pt idx="2210">
                  <c:v>81.126909999999995</c:v>
                </c:pt>
                <c:pt idx="2211">
                  <c:v>81.11824</c:v>
                </c:pt>
                <c:pt idx="2212">
                  <c:v>81.097547000000006</c:v>
                </c:pt>
                <c:pt idx="2213">
                  <c:v>81.077620999999994</c:v>
                </c:pt>
                <c:pt idx="2214">
                  <c:v>81.061018000000004</c:v>
                </c:pt>
                <c:pt idx="2215">
                  <c:v>81.043226000000004</c:v>
                </c:pt>
                <c:pt idx="2216">
                  <c:v>81.026075000000006</c:v>
                </c:pt>
                <c:pt idx="2217">
                  <c:v>81.014784000000006</c:v>
                </c:pt>
                <c:pt idx="2218">
                  <c:v>81.014341000000002</c:v>
                </c:pt>
                <c:pt idx="2219">
                  <c:v>81.023420999999999</c:v>
                </c:pt>
                <c:pt idx="2220">
                  <c:v>81.026480000000006</c:v>
                </c:pt>
                <c:pt idx="2221">
                  <c:v>81.018242000000001</c:v>
                </c:pt>
                <c:pt idx="2222">
                  <c:v>80.998857999999998</c:v>
                </c:pt>
                <c:pt idx="2223">
                  <c:v>80.973180999999997</c:v>
                </c:pt>
                <c:pt idx="2224">
                  <c:v>80.942772000000005</c:v>
                </c:pt>
                <c:pt idx="2225">
                  <c:v>80.912738000000004</c:v>
                </c:pt>
                <c:pt idx="2226">
                  <c:v>80.901471000000001</c:v>
                </c:pt>
                <c:pt idx="2227">
                  <c:v>80.907533999999998</c:v>
                </c:pt>
                <c:pt idx="2228">
                  <c:v>80.898827999999995</c:v>
                </c:pt>
                <c:pt idx="2229">
                  <c:v>80.867776000000006</c:v>
                </c:pt>
                <c:pt idx="2230">
                  <c:v>80.813120999999995</c:v>
                </c:pt>
                <c:pt idx="2231">
                  <c:v>80.741400999999996</c:v>
                </c:pt>
                <c:pt idx="2232">
                  <c:v>80.679260999999997</c:v>
                </c:pt>
                <c:pt idx="2233">
                  <c:v>80.641401999999999</c:v>
                </c:pt>
                <c:pt idx="2234">
                  <c:v>80.611598999999998</c:v>
                </c:pt>
                <c:pt idx="2235">
                  <c:v>80.567625000000007</c:v>
                </c:pt>
                <c:pt idx="2236">
                  <c:v>80.514331999999996</c:v>
                </c:pt>
                <c:pt idx="2237">
                  <c:v>80.472317000000004</c:v>
                </c:pt>
                <c:pt idx="2238">
                  <c:v>80.447064999999995</c:v>
                </c:pt>
                <c:pt idx="2239">
                  <c:v>80.423755999999997</c:v>
                </c:pt>
                <c:pt idx="2240">
                  <c:v>80.384462999999997</c:v>
                </c:pt>
                <c:pt idx="2241">
                  <c:v>80.336901999999995</c:v>
                </c:pt>
                <c:pt idx="2242">
                  <c:v>80.297156999999999</c:v>
                </c:pt>
                <c:pt idx="2243">
                  <c:v>80.268321999999998</c:v>
                </c:pt>
                <c:pt idx="2244">
                  <c:v>80.237999000000002</c:v>
                </c:pt>
                <c:pt idx="2245">
                  <c:v>80.194907000000001</c:v>
                </c:pt>
                <c:pt idx="2246">
                  <c:v>80.136150999999998</c:v>
                </c:pt>
                <c:pt idx="2247">
                  <c:v>80.068957999999995</c:v>
                </c:pt>
                <c:pt idx="2248">
                  <c:v>79.999093000000002</c:v>
                </c:pt>
                <c:pt idx="2249">
                  <c:v>79.938727</c:v>
                </c:pt>
                <c:pt idx="2250">
                  <c:v>79.903378000000004</c:v>
                </c:pt>
                <c:pt idx="2251">
                  <c:v>79.869560000000007</c:v>
                </c:pt>
                <c:pt idx="2252">
                  <c:v>79.807608000000002</c:v>
                </c:pt>
                <c:pt idx="2253">
                  <c:v>79.723428999999996</c:v>
                </c:pt>
                <c:pt idx="2254">
                  <c:v>79.638839000000004</c:v>
                </c:pt>
                <c:pt idx="2255">
                  <c:v>79.559980999999993</c:v>
                </c:pt>
                <c:pt idx="2256">
                  <c:v>79.487307999999999</c:v>
                </c:pt>
                <c:pt idx="2257">
                  <c:v>79.433091000000005</c:v>
                </c:pt>
                <c:pt idx="2258">
                  <c:v>79.397531999999998</c:v>
                </c:pt>
                <c:pt idx="2259">
                  <c:v>79.359061999999994</c:v>
                </c:pt>
                <c:pt idx="2260">
                  <c:v>79.303984</c:v>
                </c:pt>
                <c:pt idx="2261">
                  <c:v>79.250439999999998</c:v>
                </c:pt>
                <c:pt idx="2262">
                  <c:v>79.207103000000004</c:v>
                </c:pt>
                <c:pt idx="2263">
                  <c:v>79.164362999999994</c:v>
                </c:pt>
                <c:pt idx="2264">
                  <c:v>79.147769999999994</c:v>
                </c:pt>
                <c:pt idx="2265">
                  <c:v>79.187447000000006</c:v>
                </c:pt>
                <c:pt idx="2266">
                  <c:v>79.244865000000004</c:v>
                </c:pt>
                <c:pt idx="2267">
                  <c:v>79.277421000000004</c:v>
                </c:pt>
                <c:pt idx="2268">
                  <c:v>79.268242999999998</c:v>
                </c:pt>
                <c:pt idx="2269">
                  <c:v>79.232630999999998</c:v>
                </c:pt>
                <c:pt idx="2270">
                  <c:v>79.196881000000005</c:v>
                </c:pt>
                <c:pt idx="2271">
                  <c:v>79.167869999999994</c:v>
                </c:pt>
                <c:pt idx="2272">
                  <c:v>79.145638000000005</c:v>
                </c:pt>
                <c:pt idx="2273">
                  <c:v>79.126343000000006</c:v>
                </c:pt>
                <c:pt idx="2274">
                  <c:v>79.101414000000005</c:v>
                </c:pt>
                <c:pt idx="2275">
                  <c:v>79.048686000000004</c:v>
                </c:pt>
                <c:pt idx="2276">
                  <c:v>78.956368999999995</c:v>
                </c:pt>
                <c:pt idx="2277">
                  <c:v>78.855031999999994</c:v>
                </c:pt>
                <c:pt idx="2278">
                  <c:v>78.774285000000006</c:v>
                </c:pt>
                <c:pt idx="2279">
                  <c:v>78.711393000000001</c:v>
                </c:pt>
                <c:pt idx="2280">
                  <c:v>78.650429000000003</c:v>
                </c:pt>
                <c:pt idx="2281">
                  <c:v>78.564775999999995</c:v>
                </c:pt>
                <c:pt idx="2282">
                  <c:v>78.374706000000003</c:v>
                </c:pt>
                <c:pt idx="2283">
                  <c:v>78.035974999999993</c:v>
                </c:pt>
                <c:pt idx="2284">
                  <c:v>77.642236999999994</c:v>
                </c:pt>
                <c:pt idx="2285">
                  <c:v>77.251672999999997</c:v>
                </c:pt>
                <c:pt idx="2286">
                  <c:v>76.881496999999996</c:v>
                </c:pt>
                <c:pt idx="2287">
                  <c:v>76.540471999999994</c:v>
                </c:pt>
                <c:pt idx="2288">
                  <c:v>76.204519000000005</c:v>
                </c:pt>
                <c:pt idx="2289">
                  <c:v>75.846682000000001</c:v>
                </c:pt>
                <c:pt idx="2290">
                  <c:v>75.490177000000003</c:v>
                </c:pt>
                <c:pt idx="2291">
                  <c:v>75.205246000000002</c:v>
                </c:pt>
                <c:pt idx="2292">
                  <c:v>75.031064000000001</c:v>
                </c:pt>
                <c:pt idx="2293">
                  <c:v>74.938948999999994</c:v>
                </c:pt>
                <c:pt idx="2294">
                  <c:v>74.885138999999995</c:v>
                </c:pt>
                <c:pt idx="2295">
                  <c:v>74.869888000000003</c:v>
                </c:pt>
                <c:pt idx="2296">
                  <c:v>74.890165999999994</c:v>
                </c:pt>
                <c:pt idx="2297">
                  <c:v>74.914203000000001</c:v>
                </c:pt>
                <c:pt idx="2298">
                  <c:v>74.991015000000004</c:v>
                </c:pt>
                <c:pt idx="2299">
                  <c:v>75.250838999999999</c:v>
                </c:pt>
                <c:pt idx="2300">
                  <c:v>75.693524999999994</c:v>
                </c:pt>
                <c:pt idx="2301">
                  <c:v>76.054541999999998</c:v>
                </c:pt>
                <c:pt idx="2302">
                  <c:v>76.194085999999999</c:v>
                </c:pt>
                <c:pt idx="2303">
                  <c:v>76.243224999999995</c:v>
                </c:pt>
                <c:pt idx="2304">
                  <c:v>76.340851999999998</c:v>
                </c:pt>
                <c:pt idx="2305">
                  <c:v>76.516802999999996</c:v>
                </c:pt>
                <c:pt idx="2306">
                  <c:v>76.680453</c:v>
                </c:pt>
                <c:pt idx="2307">
                  <c:v>76.782542000000007</c:v>
                </c:pt>
                <c:pt idx="2308">
                  <c:v>76.857055000000003</c:v>
                </c:pt>
                <c:pt idx="2309">
                  <c:v>76.928152999999995</c:v>
                </c:pt>
                <c:pt idx="2310">
                  <c:v>76.994658999999999</c:v>
                </c:pt>
                <c:pt idx="2311">
                  <c:v>77.051015000000007</c:v>
                </c:pt>
                <c:pt idx="2312">
                  <c:v>77.088817000000006</c:v>
                </c:pt>
                <c:pt idx="2313">
                  <c:v>77.103570000000005</c:v>
                </c:pt>
                <c:pt idx="2314">
                  <c:v>77.111434000000003</c:v>
                </c:pt>
                <c:pt idx="2315">
                  <c:v>77.083472</c:v>
                </c:pt>
                <c:pt idx="2316">
                  <c:v>77.016339000000002</c:v>
                </c:pt>
                <c:pt idx="2317">
                  <c:v>77.043869000000001</c:v>
                </c:pt>
                <c:pt idx="2318">
                  <c:v>77.106172000000001</c:v>
                </c:pt>
                <c:pt idx="2319">
                  <c:v>77.153705000000002</c:v>
                </c:pt>
                <c:pt idx="2320">
                  <c:v>77.206388000000004</c:v>
                </c:pt>
                <c:pt idx="2321">
                  <c:v>77.256305999999995</c:v>
                </c:pt>
                <c:pt idx="2322">
                  <c:v>77.287966999999995</c:v>
                </c:pt>
                <c:pt idx="2323">
                  <c:v>77.295834999999997</c:v>
                </c:pt>
                <c:pt idx="2324">
                  <c:v>77.273983000000001</c:v>
                </c:pt>
                <c:pt idx="2325">
                  <c:v>77.230733999999998</c:v>
                </c:pt>
                <c:pt idx="2326">
                  <c:v>77.207656</c:v>
                </c:pt>
                <c:pt idx="2327">
                  <c:v>77.209789999999998</c:v>
                </c:pt>
                <c:pt idx="2328">
                  <c:v>77.221065999999993</c:v>
                </c:pt>
                <c:pt idx="2329">
                  <c:v>77.225869000000003</c:v>
                </c:pt>
                <c:pt idx="2330">
                  <c:v>77.185858999999994</c:v>
                </c:pt>
                <c:pt idx="2331">
                  <c:v>77.118441000000004</c:v>
                </c:pt>
                <c:pt idx="2332">
                  <c:v>77.071755999999993</c:v>
                </c:pt>
                <c:pt idx="2333">
                  <c:v>77.041776999999996</c:v>
                </c:pt>
                <c:pt idx="2334">
                  <c:v>77.020781999999997</c:v>
                </c:pt>
                <c:pt idx="2335">
                  <c:v>77.009710999999996</c:v>
                </c:pt>
                <c:pt idx="2336">
                  <c:v>76.998312999999996</c:v>
                </c:pt>
                <c:pt idx="2337">
                  <c:v>76.964073999999997</c:v>
                </c:pt>
                <c:pt idx="2338">
                  <c:v>76.911347000000006</c:v>
                </c:pt>
                <c:pt idx="2339">
                  <c:v>76.866112000000001</c:v>
                </c:pt>
                <c:pt idx="2340">
                  <c:v>76.823350000000005</c:v>
                </c:pt>
                <c:pt idx="2341">
                  <c:v>76.784192000000004</c:v>
                </c:pt>
                <c:pt idx="2342">
                  <c:v>76.753962000000001</c:v>
                </c:pt>
                <c:pt idx="2343">
                  <c:v>76.732885999999993</c:v>
                </c:pt>
                <c:pt idx="2344">
                  <c:v>76.712745999999996</c:v>
                </c:pt>
                <c:pt idx="2345">
                  <c:v>76.717174</c:v>
                </c:pt>
                <c:pt idx="2346">
                  <c:v>76.667563999999999</c:v>
                </c:pt>
                <c:pt idx="2347">
                  <c:v>76.455323000000007</c:v>
                </c:pt>
                <c:pt idx="2348">
                  <c:v>76.373748000000006</c:v>
                </c:pt>
                <c:pt idx="2349">
                  <c:v>76.367481999999995</c:v>
                </c:pt>
                <c:pt idx="2350">
                  <c:v>76.354544000000004</c:v>
                </c:pt>
                <c:pt idx="2351">
                  <c:v>76.355811000000003</c:v>
                </c:pt>
                <c:pt idx="2352">
                  <c:v>76.316107000000002</c:v>
                </c:pt>
                <c:pt idx="2353">
                  <c:v>76.184343999999996</c:v>
                </c:pt>
                <c:pt idx="2354">
                  <c:v>76.076463000000004</c:v>
                </c:pt>
                <c:pt idx="2355">
                  <c:v>76.050990999999996</c:v>
                </c:pt>
                <c:pt idx="2356">
                  <c:v>76.034817000000004</c:v>
                </c:pt>
                <c:pt idx="2357">
                  <c:v>76.007782000000006</c:v>
                </c:pt>
                <c:pt idx="2358">
                  <c:v>75.975038999999995</c:v>
                </c:pt>
                <c:pt idx="2359">
                  <c:v>75.943151999999998</c:v>
                </c:pt>
                <c:pt idx="2360">
                  <c:v>75.914766</c:v>
                </c:pt>
                <c:pt idx="2361">
                  <c:v>75.890296000000006</c:v>
                </c:pt>
                <c:pt idx="2362">
                  <c:v>75.870227999999997</c:v>
                </c:pt>
                <c:pt idx="2363">
                  <c:v>75.823070000000001</c:v>
                </c:pt>
                <c:pt idx="2364">
                  <c:v>75.692476999999997</c:v>
                </c:pt>
                <c:pt idx="2365">
                  <c:v>75.556782999999996</c:v>
                </c:pt>
                <c:pt idx="2366">
                  <c:v>75.488592999999995</c:v>
                </c:pt>
                <c:pt idx="2367">
                  <c:v>75.42944</c:v>
                </c:pt>
                <c:pt idx="2368">
                  <c:v>75.374523999999994</c:v>
                </c:pt>
                <c:pt idx="2369">
                  <c:v>75.337260999999998</c:v>
                </c:pt>
                <c:pt idx="2370">
                  <c:v>75.312620999999993</c:v>
                </c:pt>
                <c:pt idx="2371">
                  <c:v>75.281790000000001</c:v>
                </c:pt>
                <c:pt idx="2372">
                  <c:v>75.233779999999996</c:v>
                </c:pt>
                <c:pt idx="2373">
                  <c:v>75.187862999999993</c:v>
                </c:pt>
                <c:pt idx="2374">
                  <c:v>75.163533000000001</c:v>
                </c:pt>
                <c:pt idx="2375">
                  <c:v>75.150452000000001</c:v>
                </c:pt>
                <c:pt idx="2376">
                  <c:v>75.106164000000007</c:v>
                </c:pt>
                <c:pt idx="2377">
                  <c:v>75.013025999999996</c:v>
                </c:pt>
                <c:pt idx="2378">
                  <c:v>74.927648000000005</c:v>
                </c:pt>
                <c:pt idx="2379">
                  <c:v>74.882509999999996</c:v>
                </c:pt>
                <c:pt idx="2380">
                  <c:v>74.855671999999998</c:v>
                </c:pt>
                <c:pt idx="2381">
                  <c:v>74.837559999999996</c:v>
                </c:pt>
                <c:pt idx="2382">
                  <c:v>74.818528000000001</c:v>
                </c:pt>
                <c:pt idx="2383">
                  <c:v>74.769221000000002</c:v>
                </c:pt>
                <c:pt idx="2384">
                  <c:v>74.704960999999997</c:v>
                </c:pt>
                <c:pt idx="2385">
                  <c:v>74.669482000000002</c:v>
                </c:pt>
                <c:pt idx="2386">
                  <c:v>74.657831999999999</c:v>
                </c:pt>
                <c:pt idx="2387">
                  <c:v>74.657839999999993</c:v>
                </c:pt>
                <c:pt idx="2388">
                  <c:v>74.658420000000007</c:v>
                </c:pt>
                <c:pt idx="2389">
                  <c:v>74.643728999999993</c:v>
                </c:pt>
                <c:pt idx="2390">
                  <c:v>74.613191999999998</c:v>
                </c:pt>
                <c:pt idx="2391">
                  <c:v>74.581193999999996</c:v>
                </c:pt>
                <c:pt idx="2392">
                  <c:v>74.554715999999999</c:v>
                </c:pt>
                <c:pt idx="2393">
                  <c:v>74.530776000000003</c:v>
                </c:pt>
                <c:pt idx="2394">
                  <c:v>74.510903999999996</c:v>
                </c:pt>
                <c:pt idx="2395">
                  <c:v>74.498649</c:v>
                </c:pt>
                <c:pt idx="2396">
                  <c:v>74.486069000000001</c:v>
                </c:pt>
                <c:pt idx="2397">
                  <c:v>74.470057999999995</c:v>
                </c:pt>
                <c:pt idx="2398">
                  <c:v>74.460014000000001</c:v>
                </c:pt>
                <c:pt idx="2399">
                  <c:v>74.461374000000006</c:v>
                </c:pt>
                <c:pt idx="2400">
                  <c:v>74.466009999999997</c:v>
                </c:pt>
                <c:pt idx="2401">
                  <c:v>74.465947999999997</c:v>
                </c:pt>
                <c:pt idx="2402">
                  <c:v>74.462754000000004</c:v>
                </c:pt>
                <c:pt idx="2403">
                  <c:v>74.458252000000002</c:v>
                </c:pt>
                <c:pt idx="2404">
                  <c:v>74.451334000000003</c:v>
                </c:pt>
                <c:pt idx="2405">
                  <c:v>74.446154000000007</c:v>
                </c:pt>
                <c:pt idx="2406">
                  <c:v>74.450695999999994</c:v>
                </c:pt>
                <c:pt idx="2407">
                  <c:v>74.464260999999993</c:v>
                </c:pt>
                <c:pt idx="2408">
                  <c:v>74.479112999999998</c:v>
                </c:pt>
                <c:pt idx="2409">
                  <c:v>74.496804999999995</c:v>
                </c:pt>
                <c:pt idx="2410">
                  <c:v>74.527901999999997</c:v>
                </c:pt>
                <c:pt idx="2411">
                  <c:v>74.574652</c:v>
                </c:pt>
                <c:pt idx="2412">
                  <c:v>74.625083000000004</c:v>
                </c:pt>
                <c:pt idx="2413">
                  <c:v>74.669055</c:v>
                </c:pt>
                <c:pt idx="2414">
                  <c:v>74.706120999999996</c:v>
                </c:pt>
                <c:pt idx="2415">
                  <c:v>74.740194000000002</c:v>
                </c:pt>
                <c:pt idx="2416">
                  <c:v>74.770943000000003</c:v>
                </c:pt>
                <c:pt idx="2417">
                  <c:v>74.800461999999996</c:v>
                </c:pt>
                <c:pt idx="2418">
                  <c:v>74.842751000000007</c:v>
                </c:pt>
                <c:pt idx="2419">
                  <c:v>74.897004999999993</c:v>
                </c:pt>
                <c:pt idx="2420">
                  <c:v>74.938899000000006</c:v>
                </c:pt>
                <c:pt idx="2421">
                  <c:v>74.949321999999995</c:v>
                </c:pt>
                <c:pt idx="2422">
                  <c:v>74.939353999999994</c:v>
                </c:pt>
                <c:pt idx="2423">
                  <c:v>74.921390000000002</c:v>
                </c:pt>
                <c:pt idx="2424">
                  <c:v>74.919526000000005</c:v>
                </c:pt>
                <c:pt idx="2425">
                  <c:v>74.970020000000005</c:v>
                </c:pt>
                <c:pt idx="2426">
                  <c:v>75.039823999999996</c:v>
                </c:pt>
                <c:pt idx="2427">
                  <c:v>75.097282000000007</c:v>
                </c:pt>
                <c:pt idx="2428">
                  <c:v>75.154014000000004</c:v>
                </c:pt>
                <c:pt idx="2429">
                  <c:v>75.226162000000002</c:v>
                </c:pt>
                <c:pt idx="2430">
                  <c:v>75.311678000000001</c:v>
                </c:pt>
                <c:pt idx="2431">
                  <c:v>75.400542000000002</c:v>
                </c:pt>
                <c:pt idx="2432">
                  <c:v>75.468536</c:v>
                </c:pt>
                <c:pt idx="2433">
                  <c:v>75.502953000000005</c:v>
                </c:pt>
                <c:pt idx="2434">
                  <c:v>75.530096999999998</c:v>
                </c:pt>
                <c:pt idx="2435">
                  <c:v>75.568898000000004</c:v>
                </c:pt>
                <c:pt idx="2436">
                  <c:v>75.602993999999995</c:v>
                </c:pt>
                <c:pt idx="2437">
                  <c:v>75.614903999999996</c:v>
                </c:pt>
                <c:pt idx="2438">
                  <c:v>75.619468999999995</c:v>
                </c:pt>
                <c:pt idx="2439">
                  <c:v>75.690133000000003</c:v>
                </c:pt>
                <c:pt idx="2440">
                  <c:v>75.861427000000006</c:v>
                </c:pt>
                <c:pt idx="2441">
                  <c:v>75.913006999999993</c:v>
                </c:pt>
                <c:pt idx="2442">
                  <c:v>75.869551999999999</c:v>
                </c:pt>
                <c:pt idx="2443">
                  <c:v>75.870498999999995</c:v>
                </c:pt>
                <c:pt idx="2444">
                  <c:v>75.846957000000003</c:v>
                </c:pt>
                <c:pt idx="2445">
                  <c:v>75.818627000000006</c:v>
                </c:pt>
                <c:pt idx="2446">
                  <c:v>75.811918000000006</c:v>
                </c:pt>
                <c:pt idx="2447">
                  <c:v>75.819725000000005</c:v>
                </c:pt>
                <c:pt idx="2448">
                  <c:v>75.824100000000001</c:v>
                </c:pt>
                <c:pt idx="2449">
                  <c:v>75.820841000000001</c:v>
                </c:pt>
                <c:pt idx="2450">
                  <c:v>75.827827999999997</c:v>
                </c:pt>
                <c:pt idx="2451">
                  <c:v>75.853173999999996</c:v>
                </c:pt>
                <c:pt idx="2452">
                  <c:v>75.885326000000006</c:v>
                </c:pt>
                <c:pt idx="2453">
                  <c:v>75.909253000000007</c:v>
                </c:pt>
                <c:pt idx="2454">
                  <c:v>75.934421</c:v>
                </c:pt>
                <c:pt idx="2455">
                  <c:v>75.961960000000005</c:v>
                </c:pt>
                <c:pt idx="2456">
                  <c:v>75.998473000000004</c:v>
                </c:pt>
                <c:pt idx="2457">
                  <c:v>76.076601999999994</c:v>
                </c:pt>
                <c:pt idx="2458">
                  <c:v>76.235451999999995</c:v>
                </c:pt>
                <c:pt idx="2459">
                  <c:v>76.405180999999999</c:v>
                </c:pt>
                <c:pt idx="2460">
                  <c:v>76.439654000000004</c:v>
                </c:pt>
                <c:pt idx="2461">
                  <c:v>76.424577999999997</c:v>
                </c:pt>
                <c:pt idx="2462">
                  <c:v>76.428314999999998</c:v>
                </c:pt>
                <c:pt idx="2463">
                  <c:v>76.420640000000006</c:v>
                </c:pt>
                <c:pt idx="2464">
                  <c:v>76.423950000000005</c:v>
                </c:pt>
                <c:pt idx="2465">
                  <c:v>76.453676999999999</c:v>
                </c:pt>
                <c:pt idx="2466">
                  <c:v>76.497283999999993</c:v>
                </c:pt>
                <c:pt idx="2467">
                  <c:v>76.534482999999994</c:v>
                </c:pt>
                <c:pt idx="2468">
                  <c:v>76.563546000000002</c:v>
                </c:pt>
                <c:pt idx="2469">
                  <c:v>76.587243000000001</c:v>
                </c:pt>
                <c:pt idx="2470">
                  <c:v>76.616386000000006</c:v>
                </c:pt>
                <c:pt idx="2471">
                  <c:v>76.654021999999998</c:v>
                </c:pt>
                <c:pt idx="2472">
                  <c:v>76.684693999999993</c:v>
                </c:pt>
                <c:pt idx="2473">
                  <c:v>76.698421999999994</c:v>
                </c:pt>
                <c:pt idx="2474">
                  <c:v>76.710593000000003</c:v>
                </c:pt>
                <c:pt idx="2475">
                  <c:v>76.735759000000002</c:v>
                </c:pt>
                <c:pt idx="2476">
                  <c:v>76.762248999999997</c:v>
                </c:pt>
                <c:pt idx="2477">
                  <c:v>76.774299999999997</c:v>
                </c:pt>
                <c:pt idx="2478">
                  <c:v>76.750737999999998</c:v>
                </c:pt>
                <c:pt idx="2479">
                  <c:v>76.725793999999993</c:v>
                </c:pt>
                <c:pt idx="2480">
                  <c:v>76.760165999999998</c:v>
                </c:pt>
                <c:pt idx="2481">
                  <c:v>76.826459999999997</c:v>
                </c:pt>
                <c:pt idx="2482">
                  <c:v>76.897700999999998</c:v>
                </c:pt>
                <c:pt idx="2483">
                  <c:v>76.944326000000004</c:v>
                </c:pt>
                <c:pt idx="2484">
                  <c:v>76.956943999999993</c:v>
                </c:pt>
                <c:pt idx="2485">
                  <c:v>76.970600000000005</c:v>
                </c:pt>
                <c:pt idx="2486">
                  <c:v>77.006200000000007</c:v>
                </c:pt>
                <c:pt idx="2487">
                  <c:v>77.068645000000004</c:v>
                </c:pt>
                <c:pt idx="2488">
                  <c:v>77.139138000000003</c:v>
                </c:pt>
                <c:pt idx="2489">
                  <c:v>77.198183</c:v>
                </c:pt>
                <c:pt idx="2490">
                  <c:v>77.245829000000001</c:v>
                </c:pt>
                <c:pt idx="2491">
                  <c:v>77.323719999999994</c:v>
                </c:pt>
                <c:pt idx="2492">
                  <c:v>77.445603000000006</c:v>
                </c:pt>
                <c:pt idx="2493">
                  <c:v>77.513979000000006</c:v>
                </c:pt>
                <c:pt idx="2494">
                  <c:v>77.546289000000002</c:v>
                </c:pt>
                <c:pt idx="2495">
                  <c:v>77.582666000000003</c:v>
                </c:pt>
                <c:pt idx="2496">
                  <c:v>77.587129000000004</c:v>
                </c:pt>
                <c:pt idx="2497">
                  <c:v>77.593905000000007</c:v>
                </c:pt>
                <c:pt idx="2498">
                  <c:v>77.622615999999994</c:v>
                </c:pt>
                <c:pt idx="2499">
                  <c:v>77.660606000000001</c:v>
                </c:pt>
                <c:pt idx="2500">
                  <c:v>77.683659000000006</c:v>
                </c:pt>
                <c:pt idx="2501">
                  <c:v>77.663488999999998</c:v>
                </c:pt>
                <c:pt idx="2502">
                  <c:v>77.574169999999995</c:v>
                </c:pt>
                <c:pt idx="2503">
                  <c:v>77.397228999999996</c:v>
                </c:pt>
                <c:pt idx="2504">
                  <c:v>77.197997999999998</c:v>
                </c:pt>
                <c:pt idx="2505">
                  <c:v>77.067830999999998</c:v>
                </c:pt>
                <c:pt idx="2506">
                  <c:v>77.005989</c:v>
                </c:pt>
                <c:pt idx="2507">
                  <c:v>76.977767999999998</c:v>
                </c:pt>
                <c:pt idx="2508">
                  <c:v>76.969524000000007</c:v>
                </c:pt>
                <c:pt idx="2509">
                  <c:v>76.980046000000002</c:v>
                </c:pt>
                <c:pt idx="2510">
                  <c:v>77.018102999999996</c:v>
                </c:pt>
                <c:pt idx="2511">
                  <c:v>77.105346999999995</c:v>
                </c:pt>
                <c:pt idx="2512">
                  <c:v>77.238978000000003</c:v>
                </c:pt>
                <c:pt idx="2513">
                  <c:v>77.395021</c:v>
                </c:pt>
                <c:pt idx="2514">
                  <c:v>77.55247</c:v>
                </c:pt>
                <c:pt idx="2515">
                  <c:v>77.700605999999993</c:v>
                </c:pt>
                <c:pt idx="2516">
                  <c:v>77.836724000000004</c:v>
                </c:pt>
                <c:pt idx="2517">
                  <c:v>77.967984999999999</c:v>
                </c:pt>
                <c:pt idx="2518">
                  <c:v>78.105056000000005</c:v>
                </c:pt>
                <c:pt idx="2519">
                  <c:v>78.240690999999998</c:v>
                </c:pt>
                <c:pt idx="2520">
                  <c:v>78.36215</c:v>
                </c:pt>
                <c:pt idx="2521">
                  <c:v>78.465875999999994</c:v>
                </c:pt>
                <c:pt idx="2522">
                  <c:v>78.552570000000003</c:v>
                </c:pt>
                <c:pt idx="2523">
                  <c:v>78.607056</c:v>
                </c:pt>
                <c:pt idx="2524">
                  <c:v>78.614816000000005</c:v>
                </c:pt>
                <c:pt idx="2525">
                  <c:v>78.574409000000003</c:v>
                </c:pt>
                <c:pt idx="2526">
                  <c:v>78.441254000000001</c:v>
                </c:pt>
                <c:pt idx="2527">
                  <c:v>78.103560999999999</c:v>
                </c:pt>
                <c:pt idx="2528">
                  <c:v>77.625028999999998</c:v>
                </c:pt>
                <c:pt idx="2529">
                  <c:v>77.208302000000003</c:v>
                </c:pt>
                <c:pt idx="2530">
                  <c:v>76.850910999999996</c:v>
                </c:pt>
                <c:pt idx="2531">
                  <c:v>76.491654999999994</c:v>
                </c:pt>
                <c:pt idx="2532">
                  <c:v>76.137794</c:v>
                </c:pt>
                <c:pt idx="2533">
                  <c:v>75.809432000000001</c:v>
                </c:pt>
                <c:pt idx="2534">
                  <c:v>75.489024999999998</c:v>
                </c:pt>
                <c:pt idx="2535">
                  <c:v>75.149023999999997</c:v>
                </c:pt>
                <c:pt idx="2536">
                  <c:v>74.846303000000006</c:v>
                </c:pt>
                <c:pt idx="2537">
                  <c:v>74.647019999999998</c:v>
                </c:pt>
                <c:pt idx="2538">
                  <c:v>74.523667000000003</c:v>
                </c:pt>
                <c:pt idx="2539">
                  <c:v>74.434312000000006</c:v>
                </c:pt>
                <c:pt idx="2540">
                  <c:v>74.358919</c:v>
                </c:pt>
                <c:pt idx="2541">
                  <c:v>74.287121999999997</c:v>
                </c:pt>
                <c:pt idx="2542">
                  <c:v>74.172042000000005</c:v>
                </c:pt>
                <c:pt idx="2543">
                  <c:v>74.061048</c:v>
                </c:pt>
                <c:pt idx="2544">
                  <c:v>74.140298999999999</c:v>
                </c:pt>
                <c:pt idx="2545">
                  <c:v>74.345179999999999</c:v>
                </c:pt>
                <c:pt idx="2546">
                  <c:v>74.555083999999994</c:v>
                </c:pt>
                <c:pt idx="2547">
                  <c:v>74.760445000000004</c:v>
                </c:pt>
                <c:pt idx="2548">
                  <c:v>74.956693999999999</c:v>
                </c:pt>
                <c:pt idx="2549">
                  <c:v>75.135631000000004</c:v>
                </c:pt>
                <c:pt idx="2550">
                  <c:v>75.288489999999996</c:v>
                </c:pt>
                <c:pt idx="2551">
                  <c:v>75.419244000000006</c:v>
                </c:pt>
                <c:pt idx="2552">
                  <c:v>75.537809999999993</c:v>
                </c:pt>
                <c:pt idx="2553">
                  <c:v>75.648702</c:v>
                </c:pt>
                <c:pt idx="2554">
                  <c:v>75.751812999999999</c:v>
                </c:pt>
                <c:pt idx="2555">
                  <c:v>75.851309000000001</c:v>
                </c:pt>
                <c:pt idx="2556">
                  <c:v>75.951549</c:v>
                </c:pt>
                <c:pt idx="2557">
                  <c:v>76.060489000000004</c:v>
                </c:pt>
                <c:pt idx="2558">
                  <c:v>76.175904000000003</c:v>
                </c:pt>
                <c:pt idx="2559">
                  <c:v>76.281746999999996</c:v>
                </c:pt>
                <c:pt idx="2560">
                  <c:v>76.361982999999995</c:v>
                </c:pt>
                <c:pt idx="2561">
                  <c:v>76.426265000000001</c:v>
                </c:pt>
                <c:pt idx="2562">
                  <c:v>76.505457000000007</c:v>
                </c:pt>
                <c:pt idx="2563">
                  <c:v>76.606908000000004</c:v>
                </c:pt>
                <c:pt idx="2564">
                  <c:v>76.706253000000004</c:v>
                </c:pt>
                <c:pt idx="2565">
                  <c:v>76.791274999999999</c:v>
                </c:pt>
                <c:pt idx="2566">
                  <c:v>76.871154000000004</c:v>
                </c:pt>
                <c:pt idx="2567">
                  <c:v>76.951755000000006</c:v>
                </c:pt>
                <c:pt idx="2568">
                  <c:v>77.020240999999999</c:v>
                </c:pt>
                <c:pt idx="2569">
                  <c:v>77.053307000000004</c:v>
                </c:pt>
                <c:pt idx="2570">
                  <c:v>77.050178000000002</c:v>
                </c:pt>
                <c:pt idx="2571">
                  <c:v>77.034458000000001</c:v>
                </c:pt>
                <c:pt idx="2572">
                  <c:v>77.026909000000003</c:v>
                </c:pt>
                <c:pt idx="2573">
                  <c:v>77.026916</c:v>
                </c:pt>
                <c:pt idx="2574">
                  <c:v>77.028244000000001</c:v>
                </c:pt>
                <c:pt idx="2575">
                  <c:v>77.019101000000006</c:v>
                </c:pt>
                <c:pt idx="2576">
                  <c:v>76.977037999999993</c:v>
                </c:pt>
                <c:pt idx="2577">
                  <c:v>76.912345000000002</c:v>
                </c:pt>
                <c:pt idx="2578">
                  <c:v>76.851725000000002</c:v>
                </c:pt>
                <c:pt idx="2579">
                  <c:v>76.799362000000002</c:v>
                </c:pt>
                <c:pt idx="2580">
                  <c:v>76.717518999999996</c:v>
                </c:pt>
                <c:pt idx="2581">
                  <c:v>76.566316</c:v>
                </c:pt>
                <c:pt idx="2582">
                  <c:v>76.409255999999999</c:v>
                </c:pt>
                <c:pt idx="2583">
                  <c:v>76.316291000000007</c:v>
                </c:pt>
                <c:pt idx="2584">
                  <c:v>76.270585999999994</c:v>
                </c:pt>
                <c:pt idx="2585">
                  <c:v>76.2517</c:v>
                </c:pt>
                <c:pt idx="2586">
                  <c:v>76.254620000000003</c:v>
                </c:pt>
                <c:pt idx="2587">
                  <c:v>76.265559999999994</c:v>
                </c:pt>
                <c:pt idx="2588">
                  <c:v>76.264753999999996</c:v>
                </c:pt>
                <c:pt idx="2589">
                  <c:v>76.245830999999995</c:v>
                </c:pt>
                <c:pt idx="2590">
                  <c:v>76.220040999999995</c:v>
                </c:pt>
                <c:pt idx="2591">
                  <c:v>76.193652</c:v>
                </c:pt>
                <c:pt idx="2592">
                  <c:v>76.167406999999997</c:v>
                </c:pt>
                <c:pt idx="2593">
                  <c:v>76.142585999999994</c:v>
                </c:pt>
                <c:pt idx="2594">
                  <c:v>76.115258999999995</c:v>
                </c:pt>
                <c:pt idx="2595">
                  <c:v>76.070091000000005</c:v>
                </c:pt>
                <c:pt idx="2596">
                  <c:v>75.997815000000003</c:v>
                </c:pt>
                <c:pt idx="2597">
                  <c:v>75.919308999999998</c:v>
                </c:pt>
                <c:pt idx="2598">
                  <c:v>75.851589000000004</c:v>
                </c:pt>
                <c:pt idx="2599">
                  <c:v>75.779273000000003</c:v>
                </c:pt>
                <c:pt idx="2600">
                  <c:v>75.660520000000005</c:v>
                </c:pt>
                <c:pt idx="2601">
                  <c:v>75.483306999999996</c:v>
                </c:pt>
                <c:pt idx="2602">
                  <c:v>75.303327999999993</c:v>
                </c:pt>
                <c:pt idx="2603">
                  <c:v>75.157993000000005</c:v>
                </c:pt>
                <c:pt idx="2604">
                  <c:v>75.018770000000004</c:v>
                </c:pt>
                <c:pt idx="2605">
                  <c:v>74.855368999999996</c:v>
                </c:pt>
                <c:pt idx="2606">
                  <c:v>74.691801999999996</c:v>
                </c:pt>
                <c:pt idx="2607">
                  <c:v>74.558052000000004</c:v>
                </c:pt>
                <c:pt idx="2608">
                  <c:v>74.446462999999994</c:v>
                </c:pt>
                <c:pt idx="2609">
                  <c:v>74.344617999999997</c:v>
                </c:pt>
                <c:pt idx="2610">
                  <c:v>74.241290000000006</c:v>
                </c:pt>
                <c:pt idx="2611">
                  <c:v>74.115528999999995</c:v>
                </c:pt>
                <c:pt idx="2612">
                  <c:v>73.949378999999993</c:v>
                </c:pt>
                <c:pt idx="2613">
                  <c:v>73.768366999999998</c:v>
                </c:pt>
                <c:pt idx="2614">
                  <c:v>73.622941999999995</c:v>
                </c:pt>
                <c:pt idx="2615">
                  <c:v>73.512367999999995</c:v>
                </c:pt>
                <c:pt idx="2616">
                  <c:v>73.400822000000005</c:v>
                </c:pt>
                <c:pt idx="2617">
                  <c:v>73.274484000000001</c:v>
                </c:pt>
                <c:pt idx="2618">
                  <c:v>73.142975000000007</c:v>
                </c:pt>
                <c:pt idx="2619">
                  <c:v>73.022737000000006</c:v>
                </c:pt>
                <c:pt idx="2620">
                  <c:v>72.931865000000002</c:v>
                </c:pt>
                <c:pt idx="2621">
                  <c:v>72.887956000000003</c:v>
                </c:pt>
                <c:pt idx="2622">
                  <c:v>72.896501000000001</c:v>
                </c:pt>
                <c:pt idx="2623">
                  <c:v>72.947845999999998</c:v>
                </c:pt>
                <c:pt idx="2624">
                  <c:v>73.038298999999995</c:v>
                </c:pt>
                <c:pt idx="2625">
                  <c:v>73.175590999999997</c:v>
                </c:pt>
                <c:pt idx="2626">
                  <c:v>73.348489000000001</c:v>
                </c:pt>
                <c:pt idx="2627">
                  <c:v>73.514930000000007</c:v>
                </c:pt>
                <c:pt idx="2628">
                  <c:v>73.648437000000001</c:v>
                </c:pt>
                <c:pt idx="2629">
                  <c:v>73.755313000000001</c:v>
                </c:pt>
                <c:pt idx="2630">
                  <c:v>73.838999000000001</c:v>
                </c:pt>
                <c:pt idx="2631">
                  <c:v>73.886044999999996</c:v>
                </c:pt>
                <c:pt idx="2632">
                  <c:v>73.890206000000006</c:v>
                </c:pt>
                <c:pt idx="2633">
                  <c:v>73.873357999999996</c:v>
                </c:pt>
                <c:pt idx="2634">
                  <c:v>73.860887000000005</c:v>
                </c:pt>
                <c:pt idx="2635">
                  <c:v>73.860816999999997</c:v>
                </c:pt>
                <c:pt idx="2636">
                  <c:v>73.869125999999994</c:v>
                </c:pt>
                <c:pt idx="2637">
                  <c:v>73.881887000000006</c:v>
                </c:pt>
                <c:pt idx="2638">
                  <c:v>73.905961000000005</c:v>
                </c:pt>
                <c:pt idx="2639">
                  <c:v>73.950755000000001</c:v>
                </c:pt>
                <c:pt idx="2640">
                  <c:v>74.014936000000006</c:v>
                </c:pt>
                <c:pt idx="2641">
                  <c:v>74.089397000000005</c:v>
                </c:pt>
                <c:pt idx="2642">
                  <c:v>74.161299999999997</c:v>
                </c:pt>
                <c:pt idx="2643">
                  <c:v>74.220883999999998</c:v>
                </c:pt>
                <c:pt idx="2644">
                  <c:v>74.269401000000002</c:v>
                </c:pt>
                <c:pt idx="2645">
                  <c:v>74.312691999999998</c:v>
                </c:pt>
                <c:pt idx="2646">
                  <c:v>74.347607999999994</c:v>
                </c:pt>
                <c:pt idx="2647">
                  <c:v>74.366108999999994</c:v>
                </c:pt>
                <c:pt idx="2648">
                  <c:v>74.374354999999994</c:v>
                </c:pt>
                <c:pt idx="2649">
                  <c:v>74.391654000000003</c:v>
                </c:pt>
                <c:pt idx="2650">
                  <c:v>74.432879</c:v>
                </c:pt>
                <c:pt idx="2651">
                  <c:v>74.496347</c:v>
                </c:pt>
                <c:pt idx="2652">
                  <c:v>74.564172999999997</c:v>
                </c:pt>
                <c:pt idx="2653">
                  <c:v>74.619523000000001</c:v>
                </c:pt>
                <c:pt idx="2654">
                  <c:v>74.657500999999996</c:v>
                </c:pt>
                <c:pt idx="2655">
                  <c:v>74.686468000000005</c:v>
                </c:pt>
                <c:pt idx="2656">
                  <c:v>74.719002000000003</c:v>
                </c:pt>
                <c:pt idx="2657">
                  <c:v>74.760358999999994</c:v>
                </c:pt>
                <c:pt idx="2658">
                  <c:v>74.804012999999998</c:v>
                </c:pt>
                <c:pt idx="2659">
                  <c:v>74.836523999999997</c:v>
                </c:pt>
                <c:pt idx="2660">
                  <c:v>74.846925999999996</c:v>
                </c:pt>
                <c:pt idx="2661">
                  <c:v>74.839776000000001</c:v>
                </c:pt>
                <c:pt idx="2662">
                  <c:v>74.832080000000005</c:v>
                </c:pt>
                <c:pt idx="2663">
                  <c:v>74.836190999999999</c:v>
                </c:pt>
                <c:pt idx="2664">
                  <c:v>74.855929000000003</c:v>
                </c:pt>
                <c:pt idx="2665">
                  <c:v>74.887209999999996</c:v>
                </c:pt>
                <c:pt idx="2666">
                  <c:v>74.917980999999997</c:v>
                </c:pt>
                <c:pt idx="2667">
                  <c:v>74.938314000000005</c:v>
                </c:pt>
                <c:pt idx="2668">
                  <c:v>74.951232000000005</c:v>
                </c:pt>
                <c:pt idx="2669">
                  <c:v>74.968586999999999</c:v>
                </c:pt>
                <c:pt idx="2670">
                  <c:v>74.996381999999997</c:v>
                </c:pt>
                <c:pt idx="2671">
                  <c:v>75.028491000000002</c:v>
                </c:pt>
                <c:pt idx="2672">
                  <c:v>75.055021999999994</c:v>
                </c:pt>
                <c:pt idx="2673">
                  <c:v>75.072078000000005</c:v>
                </c:pt>
                <c:pt idx="2674">
                  <c:v>75.083419000000006</c:v>
                </c:pt>
                <c:pt idx="2675">
                  <c:v>75.094723999999999</c:v>
                </c:pt>
                <c:pt idx="2676">
                  <c:v>75.104996</c:v>
                </c:pt>
                <c:pt idx="2677">
                  <c:v>75.105242000000004</c:v>
                </c:pt>
                <c:pt idx="2678">
                  <c:v>75.085713999999996</c:v>
                </c:pt>
                <c:pt idx="2679">
                  <c:v>75.046014</c:v>
                </c:pt>
                <c:pt idx="2680">
                  <c:v>74.996441000000004</c:v>
                </c:pt>
                <c:pt idx="2681">
                  <c:v>74.948362000000003</c:v>
                </c:pt>
                <c:pt idx="2682">
                  <c:v>74.902963999999997</c:v>
                </c:pt>
                <c:pt idx="2683">
                  <c:v>74.851455000000001</c:v>
                </c:pt>
                <c:pt idx="2684">
                  <c:v>74.783624000000003</c:v>
                </c:pt>
                <c:pt idx="2685">
                  <c:v>74.692432999999994</c:v>
                </c:pt>
                <c:pt idx="2686">
                  <c:v>74.578456000000003</c:v>
                </c:pt>
                <c:pt idx="2687">
                  <c:v>74.458096999999995</c:v>
                </c:pt>
                <c:pt idx="2688">
                  <c:v>74.358024</c:v>
                </c:pt>
                <c:pt idx="2689">
                  <c:v>74.289608000000001</c:v>
                </c:pt>
                <c:pt idx="2690">
                  <c:v>74.236922000000007</c:v>
                </c:pt>
                <c:pt idx="2691">
                  <c:v>74.176462000000001</c:v>
                </c:pt>
                <c:pt idx="2692">
                  <c:v>74.101909000000006</c:v>
                </c:pt>
                <c:pt idx="2693">
                  <c:v>74.023842999999999</c:v>
                </c:pt>
                <c:pt idx="2694">
                  <c:v>73.951116999999996</c:v>
                </c:pt>
                <c:pt idx="2695">
                  <c:v>73.883161000000001</c:v>
                </c:pt>
                <c:pt idx="2696">
                  <c:v>73.817638000000002</c:v>
                </c:pt>
                <c:pt idx="2697">
                  <c:v>73.753896999999995</c:v>
                </c:pt>
                <c:pt idx="2698">
                  <c:v>73.687522000000001</c:v>
                </c:pt>
                <c:pt idx="2699">
                  <c:v>73.613750999999993</c:v>
                </c:pt>
                <c:pt idx="2700">
                  <c:v>73.536996000000002</c:v>
                </c:pt>
                <c:pt idx="2701">
                  <c:v>73.467404000000002</c:v>
                </c:pt>
                <c:pt idx="2702">
                  <c:v>73.407522</c:v>
                </c:pt>
                <c:pt idx="2703">
                  <c:v>73.352570999999998</c:v>
                </c:pt>
                <c:pt idx="2704">
                  <c:v>73.301889000000003</c:v>
                </c:pt>
                <c:pt idx="2705">
                  <c:v>73.256336000000005</c:v>
                </c:pt>
                <c:pt idx="2706">
                  <c:v>73.204819000000001</c:v>
                </c:pt>
                <c:pt idx="2707">
                  <c:v>73.128861000000001</c:v>
                </c:pt>
                <c:pt idx="2708">
                  <c:v>73.024495000000002</c:v>
                </c:pt>
                <c:pt idx="2709">
                  <c:v>72.907336999999998</c:v>
                </c:pt>
                <c:pt idx="2710">
                  <c:v>72.792511000000005</c:v>
                </c:pt>
                <c:pt idx="2711">
                  <c:v>72.681976000000006</c:v>
                </c:pt>
                <c:pt idx="2712">
                  <c:v>72.576336999999995</c:v>
                </c:pt>
                <c:pt idx="2713">
                  <c:v>72.484042000000002</c:v>
                </c:pt>
                <c:pt idx="2714">
                  <c:v>72.409996000000007</c:v>
                </c:pt>
                <c:pt idx="2715">
                  <c:v>72.347926999999999</c:v>
                </c:pt>
                <c:pt idx="2716">
                  <c:v>72.292007999999996</c:v>
                </c:pt>
                <c:pt idx="2717">
                  <c:v>72.244821999999999</c:v>
                </c:pt>
                <c:pt idx="2718">
                  <c:v>72.207865999999996</c:v>
                </c:pt>
                <c:pt idx="2719">
                  <c:v>72.174544999999995</c:v>
                </c:pt>
                <c:pt idx="2720">
                  <c:v>72.137555000000006</c:v>
                </c:pt>
                <c:pt idx="2721">
                  <c:v>72.093683999999996</c:v>
                </c:pt>
                <c:pt idx="2722">
                  <c:v>72.037524000000005</c:v>
                </c:pt>
                <c:pt idx="2723">
                  <c:v>71.961363000000006</c:v>
                </c:pt>
                <c:pt idx="2724">
                  <c:v>71.866578000000004</c:v>
                </c:pt>
                <c:pt idx="2725">
                  <c:v>71.764323000000005</c:v>
                </c:pt>
                <c:pt idx="2726">
                  <c:v>71.660426000000001</c:v>
                </c:pt>
                <c:pt idx="2727">
                  <c:v>71.551034000000001</c:v>
                </c:pt>
                <c:pt idx="2728">
                  <c:v>71.439819</c:v>
                </c:pt>
                <c:pt idx="2729">
                  <c:v>71.346057999999999</c:v>
                </c:pt>
                <c:pt idx="2730">
                  <c:v>71.283608999999998</c:v>
                </c:pt>
                <c:pt idx="2731">
                  <c:v>71.243537000000003</c:v>
                </c:pt>
                <c:pt idx="2732">
                  <c:v>71.209765000000004</c:v>
                </c:pt>
                <c:pt idx="2733">
                  <c:v>71.180515</c:v>
                </c:pt>
                <c:pt idx="2734">
                  <c:v>71.162823000000003</c:v>
                </c:pt>
                <c:pt idx="2735">
                  <c:v>71.154079999999993</c:v>
                </c:pt>
                <c:pt idx="2736">
                  <c:v>71.140259</c:v>
                </c:pt>
                <c:pt idx="2737">
                  <c:v>71.109027999999995</c:v>
                </c:pt>
                <c:pt idx="2738">
                  <c:v>71.057879</c:v>
                </c:pt>
                <c:pt idx="2739">
                  <c:v>70.993177000000003</c:v>
                </c:pt>
                <c:pt idx="2740">
                  <c:v>70.925790000000006</c:v>
                </c:pt>
                <c:pt idx="2741">
                  <c:v>70.864487999999994</c:v>
                </c:pt>
                <c:pt idx="2742">
                  <c:v>70.812088000000003</c:v>
                </c:pt>
                <c:pt idx="2743">
                  <c:v>70.771431000000007</c:v>
                </c:pt>
                <c:pt idx="2744">
                  <c:v>70.751891999999998</c:v>
                </c:pt>
                <c:pt idx="2745">
                  <c:v>70.760597000000004</c:v>
                </c:pt>
                <c:pt idx="2746">
                  <c:v>70.789576999999994</c:v>
                </c:pt>
                <c:pt idx="2747">
                  <c:v>70.823723999999999</c:v>
                </c:pt>
                <c:pt idx="2748">
                  <c:v>70.860174999999998</c:v>
                </c:pt>
                <c:pt idx="2749">
                  <c:v>70.904982000000004</c:v>
                </c:pt>
                <c:pt idx="2750">
                  <c:v>70.95026</c:v>
                </c:pt>
                <c:pt idx="2751">
                  <c:v>70.971356999999998</c:v>
                </c:pt>
                <c:pt idx="2752">
                  <c:v>70.952280999999999</c:v>
                </c:pt>
                <c:pt idx="2753">
                  <c:v>70.901555000000002</c:v>
                </c:pt>
                <c:pt idx="2754">
                  <c:v>70.837684999999993</c:v>
                </c:pt>
                <c:pt idx="2755">
                  <c:v>70.769835999999998</c:v>
                </c:pt>
                <c:pt idx="2756">
                  <c:v>70.698226000000005</c:v>
                </c:pt>
                <c:pt idx="2757">
                  <c:v>70.621184</c:v>
                </c:pt>
                <c:pt idx="2758">
                  <c:v>70.534223999999995</c:v>
                </c:pt>
                <c:pt idx="2759">
                  <c:v>70.432829999999996</c:v>
                </c:pt>
                <c:pt idx="2760">
                  <c:v>70.323046000000005</c:v>
                </c:pt>
                <c:pt idx="2761">
                  <c:v>70.218867000000003</c:v>
                </c:pt>
                <c:pt idx="2762">
                  <c:v>70.122383999999997</c:v>
                </c:pt>
                <c:pt idx="2763">
                  <c:v>70.017685</c:v>
                </c:pt>
                <c:pt idx="2764">
                  <c:v>69.892154000000005</c:v>
                </c:pt>
                <c:pt idx="2765">
                  <c:v>69.753039999999999</c:v>
                </c:pt>
                <c:pt idx="2766">
                  <c:v>69.615975000000006</c:v>
                </c:pt>
                <c:pt idx="2767">
                  <c:v>69.489080000000001</c:v>
                </c:pt>
                <c:pt idx="2768">
                  <c:v>69.377413000000004</c:v>
                </c:pt>
                <c:pt idx="2769">
                  <c:v>69.291306000000006</c:v>
                </c:pt>
                <c:pt idx="2770">
                  <c:v>69.238418999999993</c:v>
                </c:pt>
                <c:pt idx="2771">
                  <c:v>69.215473000000003</c:v>
                </c:pt>
                <c:pt idx="2772">
                  <c:v>69.216245000000001</c:v>
                </c:pt>
                <c:pt idx="2773">
                  <c:v>69.239963000000003</c:v>
                </c:pt>
                <c:pt idx="2774">
                  <c:v>69.286524999999997</c:v>
                </c:pt>
                <c:pt idx="2775">
                  <c:v>69.352196000000006</c:v>
                </c:pt>
                <c:pt idx="2776">
                  <c:v>69.433166</c:v>
                </c:pt>
                <c:pt idx="2777">
                  <c:v>69.522673999999995</c:v>
                </c:pt>
                <c:pt idx="2778">
                  <c:v>69.602380999999994</c:v>
                </c:pt>
                <c:pt idx="2779">
                  <c:v>69.650428000000005</c:v>
                </c:pt>
                <c:pt idx="2780">
                  <c:v>69.665578999999994</c:v>
                </c:pt>
                <c:pt idx="2781">
                  <c:v>69.676651000000007</c:v>
                </c:pt>
                <c:pt idx="2782">
                  <c:v>69.722309999999993</c:v>
                </c:pt>
                <c:pt idx="2783">
                  <c:v>69.823921999999996</c:v>
                </c:pt>
                <c:pt idx="2784">
                  <c:v>69.976341000000005</c:v>
                </c:pt>
                <c:pt idx="2785">
                  <c:v>70.154024000000007</c:v>
                </c:pt>
                <c:pt idx="2786">
                  <c:v>70.324286000000001</c:v>
                </c:pt>
                <c:pt idx="2787">
                  <c:v>70.464494000000002</c:v>
                </c:pt>
                <c:pt idx="2788">
                  <c:v>70.568916999999999</c:v>
                </c:pt>
                <c:pt idx="2789">
                  <c:v>70.636295000000004</c:v>
                </c:pt>
                <c:pt idx="2790">
                  <c:v>70.659092000000001</c:v>
                </c:pt>
                <c:pt idx="2791">
                  <c:v>70.635405000000006</c:v>
                </c:pt>
                <c:pt idx="2792">
                  <c:v>70.583734000000007</c:v>
                </c:pt>
                <c:pt idx="2793">
                  <c:v>70.530448000000007</c:v>
                </c:pt>
                <c:pt idx="2794">
                  <c:v>70.484443999999996</c:v>
                </c:pt>
                <c:pt idx="2795">
                  <c:v>70.439622</c:v>
                </c:pt>
                <c:pt idx="2796">
                  <c:v>70.401391000000004</c:v>
                </c:pt>
                <c:pt idx="2797">
                  <c:v>70.390764000000004</c:v>
                </c:pt>
                <c:pt idx="2798">
                  <c:v>70.417361</c:v>
                </c:pt>
                <c:pt idx="2799">
                  <c:v>70.466890000000006</c:v>
                </c:pt>
                <c:pt idx="2800">
                  <c:v>70.523073999999994</c:v>
                </c:pt>
                <c:pt idx="2801">
                  <c:v>70.586518999999996</c:v>
                </c:pt>
                <c:pt idx="2802">
                  <c:v>70.664175</c:v>
                </c:pt>
                <c:pt idx="2803">
                  <c:v>70.753332999999998</c:v>
                </c:pt>
                <c:pt idx="2804">
                  <c:v>70.845096999999996</c:v>
                </c:pt>
                <c:pt idx="2805">
                  <c:v>70.935292000000004</c:v>
                </c:pt>
                <c:pt idx="2806">
                  <c:v>71.026019000000005</c:v>
                </c:pt>
                <c:pt idx="2807">
                  <c:v>71.121840000000006</c:v>
                </c:pt>
                <c:pt idx="2808">
                  <c:v>71.225739000000004</c:v>
                </c:pt>
                <c:pt idx="2809">
                  <c:v>71.333100999999999</c:v>
                </c:pt>
                <c:pt idx="2810">
                  <c:v>71.431820000000002</c:v>
                </c:pt>
                <c:pt idx="2811">
                  <c:v>71.516745999999998</c:v>
                </c:pt>
                <c:pt idx="2812">
                  <c:v>71.600809999999996</c:v>
                </c:pt>
                <c:pt idx="2813">
                  <c:v>71.701241999999993</c:v>
                </c:pt>
                <c:pt idx="2814">
                  <c:v>71.816794999999999</c:v>
                </c:pt>
                <c:pt idx="2815">
                  <c:v>71.930569000000006</c:v>
                </c:pt>
                <c:pt idx="2816">
                  <c:v>72.033097999999995</c:v>
                </c:pt>
                <c:pt idx="2817">
                  <c:v>72.128529999999998</c:v>
                </c:pt>
                <c:pt idx="2818">
                  <c:v>72.219747999999996</c:v>
                </c:pt>
                <c:pt idx="2819">
                  <c:v>72.303137000000007</c:v>
                </c:pt>
                <c:pt idx="2820">
                  <c:v>72.380202999999995</c:v>
                </c:pt>
                <c:pt idx="2821">
                  <c:v>72.459648999999999</c:v>
                </c:pt>
                <c:pt idx="2822">
                  <c:v>72.542195000000007</c:v>
                </c:pt>
                <c:pt idx="2823">
                  <c:v>72.614425999999995</c:v>
                </c:pt>
                <c:pt idx="2824">
                  <c:v>72.663764999999998</c:v>
                </c:pt>
                <c:pt idx="2825">
                  <c:v>72.692233999999999</c:v>
                </c:pt>
                <c:pt idx="2826">
                  <c:v>72.712604999999996</c:v>
                </c:pt>
                <c:pt idx="2827">
                  <c:v>72.738360999999998</c:v>
                </c:pt>
                <c:pt idx="2828">
                  <c:v>72.779550999999998</c:v>
                </c:pt>
                <c:pt idx="2829">
                  <c:v>72.839157999999998</c:v>
                </c:pt>
                <c:pt idx="2830">
                  <c:v>72.908353000000005</c:v>
                </c:pt>
                <c:pt idx="2831">
                  <c:v>72.972618999999995</c:v>
                </c:pt>
                <c:pt idx="2832">
                  <c:v>73.026781</c:v>
                </c:pt>
                <c:pt idx="2833">
                  <c:v>73.078469999999996</c:v>
                </c:pt>
                <c:pt idx="2834">
                  <c:v>73.135571999999996</c:v>
                </c:pt>
                <c:pt idx="2835">
                  <c:v>73.197659000000002</c:v>
                </c:pt>
                <c:pt idx="2836">
                  <c:v>73.261150999999998</c:v>
                </c:pt>
                <c:pt idx="2837">
                  <c:v>73.323813999999999</c:v>
                </c:pt>
                <c:pt idx="2838">
                  <c:v>73.380607999999995</c:v>
                </c:pt>
                <c:pt idx="2839">
                  <c:v>73.422403000000003</c:v>
                </c:pt>
                <c:pt idx="2840">
                  <c:v>73.442248000000006</c:v>
                </c:pt>
                <c:pt idx="2841">
                  <c:v>73.438562000000005</c:v>
                </c:pt>
                <c:pt idx="2842">
                  <c:v>73.412779999999998</c:v>
                </c:pt>
                <c:pt idx="2843">
                  <c:v>73.371118999999993</c:v>
                </c:pt>
                <c:pt idx="2844">
                  <c:v>73.328494000000006</c:v>
                </c:pt>
                <c:pt idx="2845">
                  <c:v>73.300830000000005</c:v>
                </c:pt>
                <c:pt idx="2846">
                  <c:v>73.290535000000006</c:v>
                </c:pt>
                <c:pt idx="2847">
                  <c:v>73.288139999999999</c:v>
                </c:pt>
                <c:pt idx="2848">
                  <c:v>73.290040000000005</c:v>
                </c:pt>
                <c:pt idx="2849">
                  <c:v>73.303825000000003</c:v>
                </c:pt>
                <c:pt idx="2850">
                  <c:v>73.332944999999995</c:v>
                </c:pt>
                <c:pt idx="2851">
                  <c:v>73.367941999999999</c:v>
                </c:pt>
                <c:pt idx="2852">
                  <c:v>73.398779000000005</c:v>
                </c:pt>
                <c:pt idx="2853">
                  <c:v>73.426181999999997</c:v>
                </c:pt>
                <c:pt idx="2854">
                  <c:v>73.455250000000007</c:v>
                </c:pt>
                <c:pt idx="2855">
                  <c:v>73.487291999999997</c:v>
                </c:pt>
                <c:pt idx="2856">
                  <c:v>73.524882000000005</c:v>
                </c:pt>
                <c:pt idx="2857">
                  <c:v>73.576617999999996</c:v>
                </c:pt>
                <c:pt idx="2858">
                  <c:v>73.647659000000004</c:v>
                </c:pt>
                <c:pt idx="2859">
                  <c:v>73.729783999999995</c:v>
                </c:pt>
                <c:pt idx="2860">
                  <c:v>73.808216999999999</c:v>
                </c:pt>
                <c:pt idx="2861">
                  <c:v>73.876823000000002</c:v>
                </c:pt>
                <c:pt idx="2862">
                  <c:v>73.943423999999993</c:v>
                </c:pt>
                <c:pt idx="2863">
                  <c:v>74.021550000000005</c:v>
                </c:pt>
                <c:pt idx="2864">
                  <c:v>74.116675000000001</c:v>
                </c:pt>
                <c:pt idx="2865">
                  <c:v>74.216532000000001</c:v>
                </c:pt>
                <c:pt idx="2866">
                  <c:v>74.296141000000006</c:v>
                </c:pt>
                <c:pt idx="2867">
                  <c:v>74.338848999999996</c:v>
                </c:pt>
                <c:pt idx="2868">
                  <c:v>74.352007</c:v>
                </c:pt>
                <c:pt idx="2869">
                  <c:v>74.356004999999996</c:v>
                </c:pt>
                <c:pt idx="2870">
                  <c:v>74.358754000000005</c:v>
                </c:pt>
                <c:pt idx="2871">
                  <c:v>74.349459999999993</c:v>
                </c:pt>
                <c:pt idx="2872">
                  <c:v>74.319254000000001</c:v>
                </c:pt>
                <c:pt idx="2873">
                  <c:v>74.277894000000003</c:v>
                </c:pt>
                <c:pt idx="2874">
                  <c:v>74.243493999999998</c:v>
                </c:pt>
                <c:pt idx="2875">
                  <c:v>74.221478000000005</c:v>
                </c:pt>
                <c:pt idx="2876">
                  <c:v>74.200511000000006</c:v>
                </c:pt>
                <c:pt idx="2877">
                  <c:v>74.166893000000002</c:v>
                </c:pt>
                <c:pt idx="2878">
                  <c:v>74.119776999999999</c:v>
                </c:pt>
                <c:pt idx="2879">
                  <c:v>74.074376000000001</c:v>
                </c:pt>
                <c:pt idx="2880">
                  <c:v>74.049897000000001</c:v>
                </c:pt>
                <c:pt idx="2881">
                  <c:v>74.049088999999995</c:v>
                </c:pt>
                <c:pt idx="2882">
                  <c:v>74.051074</c:v>
                </c:pt>
                <c:pt idx="2883">
                  <c:v>74.033465000000007</c:v>
                </c:pt>
                <c:pt idx="2884">
                  <c:v>74.000197999999997</c:v>
                </c:pt>
                <c:pt idx="2885">
                  <c:v>73.976144000000005</c:v>
                </c:pt>
                <c:pt idx="2886">
                  <c:v>73.975679999999997</c:v>
                </c:pt>
                <c:pt idx="2887">
                  <c:v>73.992790999999997</c:v>
                </c:pt>
                <c:pt idx="2888">
                  <c:v>74.024068</c:v>
                </c:pt>
                <c:pt idx="2889">
                  <c:v>74.078768999999994</c:v>
                </c:pt>
                <c:pt idx="2890">
                  <c:v>74.153598000000002</c:v>
                </c:pt>
                <c:pt idx="2891">
                  <c:v>74.214962</c:v>
                </c:pt>
                <c:pt idx="2892">
                  <c:v>74.224260000000001</c:v>
                </c:pt>
                <c:pt idx="2893">
                  <c:v>74.174205999999998</c:v>
                </c:pt>
                <c:pt idx="2894">
                  <c:v>74.088896000000005</c:v>
                </c:pt>
                <c:pt idx="2895">
                  <c:v>73.995656999999994</c:v>
                </c:pt>
                <c:pt idx="2896">
                  <c:v>73.910419000000005</c:v>
                </c:pt>
                <c:pt idx="2897">
                  <c:v>73.843823</c:v>
                </c:pt>
                <c:pt idx="2898">
                  <c:v>73.801907</c:v>
                </c:pt>
                <c:pt idx="2899">
                  <c:v>73.779981000000006</c:v>
                </c:pt>
                <c:pt idx="2900">
                  <c:v>73.769789000000003</c:v>
                </c:pt>
                <c:pt idx="2901">
                  <c:v>73.773016999999996</c:v>
                </c:pt>
                <c:pt idx="2902">
                  <c:v>73.796892999999997</c:v>
                </c:pt>
                <c:pt idx="2903">
                  <c:v>73.837937999999994</c:v>
                </c:pt>
                <c:pt idx="2904">
                  <c:v>73.881411</c:v>
                </c:pt>
                <c:pt idx="2905">
                  <c:v>73.917463999999995</c:v>
                </c:pt>
                <c:pt idx="2906">
                  <c:v>73.949507999999994</c:v>
                </c:pt>
                <c:pt idx="2907">
                  <c:v>73.986779999999996</c:v>
                </c:pt>
                <c:pt idx="2908">
                  <c:v>74.036373999999995</c:v>
                </c:pt>
                <c:pt idx="2909">
                  <c:v>74.103487000000001</c:v>
                </c:pt>
                <c:pt idx="2910">
                  <c:v>74.192830999999998</c:v>
                </c:pt>
                <c:pt idx="2911">
                  <c:v>74.306363000000005</c:v>
                </c:pt>
                <c:pt idx="2912">
                  <c:v>74.439357000000001</c:v>
                </c:pt>
                <c:pt idx="2913">
                  <c:v>74.578143999999995</c:v>
                </c:pt>
                <c:pt idx="2914">
                  <c:v>74.704414</c:v>
                </c:pt>
                <c:pt idx="2915">
                  <c:v>74.805976999999999</c:v>
                </c:pt>
                <c:pt idx="2916">
                  <c:v>74.883444999999995</c:v>
                </c:pt>
                <c:pt idx="2917">
                  <c:v>74.945070999999999</c:v>
                </c:pt>
                <c:pt idx="2918">
                  <c:v>74.996523999999994</c:v>
                </c:pt>
                <c:pt idx="2919">
                  <c:v>75.037795000000003</c:v>
                </c:pt>
                <c:pt idx="2920">
                  <c:v>75.068240000000003</c:v>
                </c:pt>
                <c:pt idx="2921">
                  <c:v>75.090069999999997</c:v>
                </c:pt>
                <c:pt idx="2922">
                  <c:v>75.106657999999996</c:v>
                </c:pt>
                <c:pt idx="2923">
                  <c:v>75.121752999999998</c:v>
                </c:pt>
                <c:pt idx="2924">
                  <c:v>75.141371000000007</c:v>
                </c:pt>
                <c:pt idx="2925">
                  <c:v>75.172391000000005</c:v>
                </c:pt>
                <c:pt idx="2926">
                  <c:v>75.217543000000006</c:v>
                </c:pt>
                <c:pt idx="2927">
                  <c:v>75.274276</c:v>
                </c:pt>
                <c:pt idx="2928">
                  <c:v>75.337270000000004</c:v>
                </c:pt>
                <c:pt idx="2929">
                  <c:v>75.396715</c:v>
                </c:pt>
                <c:pt idx="2930">
                  <c:v>75.436708999999993</c:v>
                </c:pt>
                <c:pt idx="2931">
                  <c:v>75.446686</c:v>
                </c:pt>
                <c:pt idx="2932">
                  <c:v>75.438815000000005</c:v>
                </c:pt>
                <c:pt idx="2933">
                  <c:v>75.444376000000005</c:v>
                </c:pt>
                <c:pt idx="2934">
                  <c:v>75.48169</c:v>
                </c:pt>
                <c:pt idx="2935">
                  <c:v>75.531332000000006</c:v>
                </c:pt>
                <c:pt idx="2936">
                  <c:v>75.554860000000005</c:v>
                </c:pt>
                <c:pt idx="2937">
                  <c:v>75.538822999999994</c:v>
                </c:pt>
                <c:pt idx="2938">
                  <c:v>75.510892999999996</c:v>
                </c:pt>
                <c:pt idx="2939">
                  <c:v>75.509106000000003</c:v>
                </c:pt>
                <c:pt idx="2940">
                  <c:v>75.544821999999996</c:v>
                </c:pt>
                <c:pt idx="2941">
                  <c:v>75.602014999999994</c:v>
                </c:pt>
                <c:pt idx="2942">
                  <c:v>75.662762000000001</c:v>
                </c:pt>
                <c:pt idx="2943">
                  <c:v>75.720241999999999</c:v>
                </c:pt>
                <c:pt idx="2944">
                  <c:v>75.769391999999996</c:v>
                </c:pt>
                <c:pt idx="2945">
                  <c:v>75.803118999999995</c:v>
                </c:pt>
                <c:pt idx="2946">
                  <c:v>75.828273999999993</c:v>
                </c:pt>
                <c:pt idx="2947">
                  <c:v>75.872538000000006</c:v>
                </c:pt>
                <c:pt idx="2948">
                  <c:v>75.955472999999998</c:v>
                </c:pt>
                <c:pt idx="2949">
                  <c:v>76.053190999999998</c:v>
                </c:pt>
                <c:pt idx="2950">
                  <c:v>76.114600999999993</c:v>
                </c:pt>
                <c:pt idx="2951">
                  <c:v>76.121201999999997</c:v>
                </c:pt>
                <c:pt idx="2952">
                  <c:v>76.108872000000005</c:v>
                </c:pt>
                <c:pt idx="2953">
                  <c:v>76.121776999999994</c:v>
                </c:pt>
                <c:pt idx="2954">
                  <c:v>76.164777000000001</c:v>
                </c:pt>
                <c:pt idx="2955">
                  <c:v>76.209795999999997</c:v>
                </c:pt>
                <c:pt idx="2956">
                  <c:v>76.231374000000002</c:v>
                </c:pt>
                <c:pt idx="2957">
                  <c:v>76.224252000000007</c:v>
                </c:pt>
                <c:pt idx="2958">
                  <c:v>76.198894999999993</c:v>
                </c:pt>
                <c:pt idx="2959">
                  <c:v>76.174119000000005</c:v>
                </c:pt>
                <c:pt idx="2960">
                  <c:v>76.169297999999998</c:v>
                </c:pt>
                <c:pt idx="2961">
                  <c:v>76.190008000000006</c:v>
                </c:pt>
                <c:pt idx="2962">
                  <c:v>76.220393000000001</c:v>
                </c:pt>
                <c:pt idx="2963">
                  <c:v>76.240066999999996</c:v>
                </c:pt>
                <c:pt idx="2964">
                  <c:v>76.248129000000006</c:v>
                </c:pt>
                <c:pt idx="2965">
                  <c:v>76.259321</c:v>
                </c:pt>
                <c:pt idx="2966">
                  <c:v>76.277297000000004</c:v>
                </c:pt>
                <c:pt idx="2967">
                  <c:v>76.286670999999998</c:v>
                </c:pt>
                <c:pt idx="2968">
                  <c:v>76.276821999999996</c:v>
                </c:pt>
                <c:pt idx="2969">
                  <c:v>76.260705000000002</c:v>
                </c:pt>
                <c:pt idx="2970">
                  <c:v>76.260195999999993</c:v>
                </c:pt>
                <c:pt idx="2971">
                  <c:v>76.280510000000007</c:v>
                </c:pt>
                <c:pt idx="2972">
                  <c:v>76.309076000000005</c:v>
                </c:pt>
                <c:pt idx="2973">
                  <c:v>76.334243999999998</c:v>
                </c:pt>
                <c:pt idx="2974">
                  <c:v>76.354613000000001</c:v>
                </c:pt>
                <c:pt idx="2975">
                  <c:v>76.372223000000005</c:v>
                </c:pt>
                <c:pt idx="2976">
                  <c:v>76.387190000000004</c:v>
                </c:pt>
                <c:pt idx="2977">
                  <c:v>76.401250000000005</c:v>
                </c:pt>
                <c:pt idx="2978">
                  <c:v>76.418529000000007</c:v>
                </c:pt>
                <c:pt idx="2979">
                  <c:v>76.438338000000002</c:v>
                </c:pt>
                <c:pt idx="2980">
                  <c:v>76.451801000000003</c:v>
                </c:pt>
                <c:pt idx="2981">
                  <c:v>76.450457</c:v>
                </c:pt>
                <c:pt idx="2982">
                  <c:v>76.437135999999995</c:v>
                </c:pt>
                <c:pt idx="2983">
                  <c:v>76.425072</c:v>
                </c:pt>
                <c:pt idx="2984">
                  <c:v>76.426277999999996</c:v>
                </c:pt>
                <c:pt idx="2985">
                  <c:v>76.442121</c:v>
                </c:pt>
                <c:pt idx="2986">
                  <c:v>76.463903999999999</c:v>
                </c:pt>
                <c:pt idx="2987">
                  <c:v>76.480767</c:v>
                </c:pt>
                <c:pt idx="2988">
                  <c:v>76.487369000000001</c:v>
                </c:pt>
                <c:pt idx="2989">
                  <c:v>76.486448999999993</c:v>
                </c:pt>
                <c:pt idx="2990">
                  <c:v>76.486057000000002</c:v>
                </c:pt>
                <c:pt idx="2991">
                  <c:v>76.493319999999997</c:v>
                </c:pt>
                <c:pt idx="2992">
                  <c:v>76.508747</c:v>
                </c:pt>
                <c:pt idx="2993">
                  <c:v>76.526246999999998</c:v>
                </c:pt>
                <c:pt idx="2994">
                  <c:v>76.540064000000001</c:v>
                </c:pt>
                <c:pt idx="2995">
                  <c:v>76.551272999999995</c:v>
                </c:pt>
                <c:pt idx="2996">
                  <c:v>76.564589999999995</c:v>
                </c:pt>
                <c:pt idx="2997">
                  <c:v>76.578391999999994</c:v>
                </c:pt>
                <c:pt idx="2998">
                  <c:v>76.582083999999995</c:v>
                </c:pt>
                <c:pt idx="2999">
                  <c:v>76.566164000000001</c:v>
                </c:pt>
                <c:pt idx="3000">
                  <c:v>76.531891000000002</c:v>
                </c:pt>
                <c:pt idx="3001">
                  <c:v>76.488298</c:v>
                </c:pt>
                <c:pt idx="3002">
                  <c:v>76.443709999999996</c:v>
                </c:pt>
                <c:pt idx="3003">
                  <c:v>76.405326000000002</c:v>
                </c:pt>
                <c:pt idx="3004">
                  <c:v>76.382990000000007</c:v>
                </c:pt>
                <c:pt idx="3005">
                  <c:v>76.382722999999999</c:v>
                </c:pt>
                <c:pt idx="3006">
                  <c:v>76.394794000000005</c:v>
                </c:pt>
                <c:pt idx="3007">
                  <c:v>76.398184000000001</c:v>
                </c:pt>
                <c:pt idx="3008">
                  <c:v>76.382232000000002</c:v>
                </c:pt>
                <c:pt idx="3009">
                  <c:v>76.356938999999997</c:v>
                </c:pt>
                <c:pt idx="3010">
                  <c:v>76.336505000000002</c:v>
                </c:pt>
                <c:pt idx="3011">
                  <c:v>76.319917000000004</c:v>
                </c:pt>
                <c:pt idx="3012">
                  <c:v>76.296498999999997</c:v>
                </c:pt>
                <c:pt idx="3013">
                  <c:v>76.265184000000005</c:v>
                </c:pt>
                <c:pt idx="3014">
                  <c:v>76.235910000000004</c:v>
                </c:pt>
                <c:pt idx="3015">
                  <c:v>76.211217000000005</c:v>
                </c:pt>
                <c:pt idx="3016">
                  <c:v>76.177667</c:v>
                </c:pt>
                <c:pt idx="3017">
                  <c:v>76.121532000000002</c:v>
                </c:pt>
                <c:pt idx="3018">
                  <c:v>76.047610000000006</c:v>
                </c:pt>
                <c:pt idx="3019">
                  <c:v>75.977078000000006</c:v>
                </c:pt>
                <c:pt idx="3020">
                  <c:v>75.929398000000006</c:v>
                </c:pt>
                <c:pt idx="3021">
                  <c:v>75.909300999999999</c:v>
                </c:pt>
                <c:pt idx="3022">
                  <c:v>75.907323000000005</c:v>
                </c:pt>
                <c:pt idx="3023">
                  <c:v>75.907790000000006</c:v>
                </c:pt>
                <c:pt idx="3024">
                  <c:v>75.896535</c:v>
                </c:pt>
                <c:pt idx="3025">
                  <c:v>75.865821999999994</c:v>
                </c:pt>
                <c:pt idx="3026">
                  <c:v>75.816903999999994</c:v>
                </c:pt>
                <c:pt idx="3027">
                  <c:v>75.759341000000006</c:v>
                </c:pt>
                <c:pt idx="3028">
                  <c:v>75.706134000000006</c:v>
                </c:pt>
                <c:pt idx="3029">
                  <c:v>75.666302000000002</c:v>
                </c:pt>
                <c:pt idx="3030">
                  <c:v>75.639144999999999</c:v>
                </c:pt>
                <c:pt idx="3031">
                  <c:v>75.615065000000001</c:v>
                </c:pt>
                <c:pt idx="3032">
                  <c:v>75.582688000000005</c:v>
                </c:pt>
                <c:pt idx="3033">
                  <c:v>75.536320000000003</c:v>
                </c:pt>
                <c:pt idx="3034">
                  <c:v>75.479397000000006</c:v>
                </c:pt>
                <c:pt idx="3035">
                  <c:v>75.423715999999999</c:v>
                </c:pt>
                <c:pt idx="3036">
                  <c:v>75.384603999999996</c:v>
                </c:pt>
                <c:pt idx="3037">
                  <c:v>75.371796000000003</c:v>
                </c:pt>
                <c:pt idx="3038">
                  <c:v>75.381112000000002</c:v>
                </c:pt>
                <c:pt idx="3039">
                  <c:v>75.396552999999997</c:v>
                </c:pt>
                <c:pt idx="3040">
                  <c:v>75.402794</c:v>
                </c:pt>
                <c:pt idx="3041">
                  <c:v>75.395430000000005</c:v>
                </c:pt>
                <c:pt idx="3042">
                  <c:v>75.380055999999996</c:v>
                </c:pt>
                <c:pt idx="3043">
                  <c:v>75.364461000000006</c:v>
                </c:pt>
                <c:pt idx="3044">
                  <c:v>75.35239</c:v>
                </c:pt>
                <c:pt idx="3045">
                  <c:v>75.341390000000004</c:v>
                </c:pt>
                <c:pt idx="3046">
                  <c:v>75.325062000000003</c:v>
                </c:pt>
                <c:pt idx="3047">
                  <c:v>75.300867999999994</c:v>
                </c:pt>
                <c:pt idx="3048">
                  <c:v>75.277347000000006</c:v>
                </c:pt>
                <c:pt idx="3049">
                  <c:v>75.268505000000005</c:v>
                </c:pt>
                <c:pt idx="3050">
                  <c:v>75.276180999999994</c:v>
                </c:pt>
                <c:pt idx="3051">
                  <c:v>75.281925000000001</c:v>
                </c:pt>
                <c:pt idx="3052">
                  <c:v>75.263604000000001</c:v>
                </c:pt>
                <c:pt idx="3053">
                  <c:v>75.220417999999995</c:v>
                </c:pt>
                <c:pt idx="3054">
                  <c:v>75.176497999999995</c:v>
                </c:pt>
                <c:pt idx="3055">
                  <c:v>75.158372999999997</c:v>
                </c:pt>
                <c:pt idx="3056">
                  <c:v>75.172672000000006</c:v>
                </c:pt>
                <c:pt idx="3057">
                  <c:v>75.205494000000002</c:v>
                </c:pt>
                <c:pt idx="3058">
                  <c:v>75.236959999999996</c:v>
                </c:pt>
                <c:pt idx="3059">
                  <c:v>75.253501</c:v>
                </c:pt>
                <c:pt idx="3060">
                  <c:v>75.251517000000007</c:v>
                </c:pt>
                <c:pt idx="3061">
                  <c:v>75.237296999999998</c:v>
                </c:pt>
                <c:pt idx="3062">
                  <c:v>75.224970999999996</c:v>
                </c:pt>
                <c:pt idx="3063">
                  <c:v>75.228604000000004</c:v>
                </c:pt>
                <c:pt idx="3064">
                  <c:v>75.251347999999993</c:v>
                </c:pt>
                <c:pt idx="3065">
                  <c:v>75.282895999999994</c:v>
                </c:pt>
                <c:pt idx="3066">
                  <c:v>75.310316</c:v>
                </c:pt>
                <c:pt idx="3067">
                  <c:v>75.331553999999997</c:v>
                </c:pt>
                <c:pt idx="3068">
                  <c:v>75.356143000000003</c:v>
                </c:pt>
                <c:pt idx="3069">
                  <c:v>75.392923999999994</c:v>
                </c:pt>
                <c:pt idx="3070">
                  <c:v>75.440518999999995</c:v>
                </c:pt>
                <c:pt idx="3071">
                  <c:v>75.491525999999993</c:v>
                </c:pt>
                <c:pt idx="3072">
                  <c:v>75.542578000000006</c:v>
                </c:pt>
                <c:pt idx="3073">
                  <c:v>75.595686000000001</c:v>
                </c:pt>
                <c:pt idx="3074">
                  <c:v>75.650180000000006</c:v>
                </c:pt>
                <c:pt idx="3075">
                  <c:v>75.698265000000006</c:v>
                </c:pt>
                <c:pt idx="3076">
                  <c:v>75.732292999999999</c:v>
                </c:pt>
                <c:pt idx="3077">
                  <c:v>75.755425000000002</c:v>
                </c:pt>
                <c:pt idx="3078">
                  <c:v>75.780593999999994</c:v>
                </c:pt>
                <c:pt idx="3079">
                  <c:v>75.816196000000005</c:v>
                </c:pt>
                <c:pt idx="3080">
                  <c:v>75.855846999999997</c:v>
                </c:pt>
                <c:pt idx="3081">
                  <c:v>75.886921000000001</c:v>
                </c:pt>
                <c:pt idx="3082">
                  <c:v>75.907920000000004</c:v>
                </c:pt>
                <c:pt idx="3083">
                  <c:v>75.930880999999999</c:v>
                </c:pt>
                <c:pt idx="3084">
                  <c:v>75.965385999999995</c:v>
                </c:pt>
                <c:pt idx="3085">
                  <c:v>76.008004999999997</c:v>
                </c:pt>
                <c:pt idx="3086">
                  <c:v>76.052481</c:v>
                </c:pt>
                <c:pt idx="3087">
                  <c:v>76.103126000000003</c:v>
                </c:pt>
                <c:pt idx="3088">
                  <c:v>76.169103000000007</c:v>
                </c:pt>
                <c:pt idx="3089">
                  <c:v>76.249009000000001</c:v>
                </c:pt>
                <c:pt idx="3090">
                  <c:v>76.330850999999996</c:v>
                </c:pt>
                <c:pt idx="3091">
                  <c:v>76.406163000000006</c:v>
                </c:pt>
                <c:pt idx="3092">
                  <c:v>76.474815000000007</c:v>
                </c:pt>
                <c:pt idx="3093">
                  <c:v>76.536922000000004</c:v>
                </c:pt>
                <c:pt idx="3094">
                  <c:v>76.590914999999995</c:v>
                </c:pt>
                <c:pt idx="3095">
                  <c:v>76.640101999999999</c:v>
                </c:pt>
                <c:pt idx="3096">
                  <c:v>76.689862000000005</c:v>
                </c:pt>
                <c:pt idx="3097">
                  <c:v>76.735910000000004</c:v>
                </c:pt>
                <c:pt idx="3098">
                  <c:v>76.766274999999993</c:v>
                </c:pt>
                <c:pt idx="3099">
                  <c:v>76.778501000000006</c:v>
                </c:pt>
                <c:pt idx="3100">
                  <c:v>76.784267</c:v>
                </c:pt>
                <c:pt idx="3101">
                  <c:v>76.792418999999995</c:v>
                </c:pt>
                <c:pt idx="3102">
                  <c:v>76.798828</c:v>
                </c:pt>
                <c:pt idx="3103">
                  <c:v>76.800366999999994</c:v>
                </c:pt>
                <c:pt idx="3104">
                  <c:v>76.808340999999999</c:v>
                </c:pt>
                <c:pt idx="3105">
                  <c:v>76.836712000000006</c:v>
                </c:pt>
                <c:pt idx="3106">
                  <c:v>76.882879000000003</c:v>
                </c:pt>
                <c:pt idx="3107">
                  <c:v>76.931486000000007</c:v>
                </c:pt>
                <c:pt idx="3108">
                  <c:v>76.973898000000005</c:v>
                </c:pt>
                <c:pt idx="3109">
                  <c:v>77.013153000000003</c:v>
                </c:pt>
                <c:pt idx="3110">
                  <c:v>77.051255999999995</c:v>
                </c:pt>
                <c:pt idx="3111">
                  <c:v>77.082521999999997</c:v>
                </c:pt>
                <c:pt idx="3112">
                  <c:v>77.102296999999993</c:v>
                </c:pt>
                <c:pt idx="3113">
                  <c:v>77.115530000000007</c:v>
                </c:pt>
                <c:pt idx="3114">
                  <c:v>77.133165000000005</c:v>
                </c:pt>
                <c:pt idx="3115">
                  <c:v>77.163257000000002</c:v>
                </c:pt>
                <c:pt idx="3116">
                  <c:v>77.207813000000002</c:v>
                </c:pt>
                <c:pt idx="3117">
                  <c:v>77.266048999999995</c:v>
                </c:pt>
                <c:pt idx="3118">
                  <c:v>77.337112000000005</c:v>
                </c:pt>
                <c:pt idx="3119">
                  <c:v>77.416340000000005</c:v>
                </c:pt>
                <c:pt idx="3120">
                  <c:v>77.487887999999998</c:v>
                </c:pt>
                <c:pt idx="3121">
                  <c:v>77.527849000000003</c:v>
                </c:pt>
                <c:pt idx="3122">
                  <c:v>77.526902000000007</c:v>
                </c:pt>
                <c:pt idx="3123">
                  <c:v>77.511373000000006</c:v>
                </c:pt>
                <c:pt idx="3124">
                  <c:v>77.529794999999993</c:v>
                </c:pt>
                <c:pt idx="3125">
                  <c:v>77.610560000000007</c:v>
                </c:pt>
                <c:pt idx="3126">
                  <c:v>77.735996999999998</c:v>
                </c:pt>
                <c:pt idx="3127">
                  <c:v>77.861465999999993</c:v>
                </c:pt>
                <c:pt idx="3128">
                  <c:v>77.954414999999997</c:v>
                </c:pt>
                <c:pt idx="3129">
                  <c:v>78.012812999999994</c:v>
                </c:pt>
                <c:pt idx="3130">
                  <c:v>78.056518999999994</c:v>
                </c:pt>
                <c:pt idx="3131">
                  <c:v>78.107900999999998</c:v>
                </c:pt>
                <c:pt idx="3132">
                  <c:v>78.174383000000006</c:v>
                </c:pt>
                <c:pt idx="3133">
                  <c:v>78.243870999999999</c:v>
                </c:pt>
                <c:pt idx="3134">
                  <c:v>78.301894000000004</c:v>
                </c:pt>
                <c:pt idx="3135">
                  <c:v>78.355767999999998</c:v>
                </c:pt>
                <c:pt idx="3136">
                  <c:v>78.431780000000003</c:v>
                </c:pt>
                <c:pt idx="3137">
                  <c:v>78.541291000000001</c:v>
                </c:pt>
                <c:pt idx="3138">
                  <c:v>78.658507</c:v>
                </c:pt>
                <c:pt idx="3139">
                  <c:v>78.743122</c:v>
                </c:pt>
                <c:pt idx="3140">
                  <c:v>78.78125</c:v>
                </c:pt>
                <c:pt idx="3141">
                  <c:v>78.795506000000003</c:v>
                </c:pt>
                <c:pt idx="3142">
                  <c:v>78.819100000000006</c:v>
                </c:pt>
                <c:pt idx="3143">
                  <c:v>78.869352000000006</c:v>
                </c:pt>
                <c:pt idx="3144">
                  <c:v>78.943484999999995</c:v>
                </c:pt>
                <c:pt idx="3145">
                  <c:v>79.027662000000007</c:v>
                </c:pt>
                <c:pt idx="3146">
                  <c:v>79.106123999999994</c:v>
                </c:pt>
                <c:pt idx="3147">
                  <c:v>79.168998999999999</c:v>
                </c:pt>
                <c:pt idx="3148">
                  <c:v>79.217380000000006</c:v>
                </c:pt>
                <c:pt idx="3149">
                  <c:v>79.261583999999999</c:v>
                </c:pt>
                <c:pt idx="3150">
                  <c:v>79.314257999999995</c:v>
                </c:pt>
                <c:pt idx="3151">
                  <c:v>79.383161000000001</c:v>
                </c:pt>
                <c:pt idx="3152">
                  <c:v>79.464941999999994</c:v>
                </c:pt>
                <c:pt idx="3153">
                  <c:v>79.542283999999995</c:v>
                </c:pt>
                <c:pt idx="3154">
                  <c:v>79.592543000000006</c:v>
                </c:pt>
                <c:pt idx="3155">
                  <c:v>79.606909999999999</c:v>
                </c:pt>
                <c:pt idx="3156">
                  <c:v>79.601140000000001</c:v>
                </c:pt>
                <c:pt idx="3157">
                  <c:v>79.604544000000004</c:v>
                </c:pt>
                <c:pt idx="3158">
                  <c:v>79.638440000000003</c:v>
                </c:pt>
                <c:pt idx="3159">
                  <c:v>79.704842999999997</c:v>
                </c:pt>
                <c:pt idx="3160">
                  <c:v>79.790981000000002</c:v>
                </c:pt>
                <c:pt idx="3161">
                  <c:v>79.879741999999993</c:v>
                </c:pt>
                <c:pt idx="3162">
                  <c:v>79.958416999999997</c:v>
                </c:pt>
                <c:pt idx="3163">
                  <c:v>80.023568999999995</c:v>
                </c:pt>
                <c:pt idx="3164">
                  <c:v>80.080241000000001</c:v>
                </c:pt>
                <c:pt idx="3165">
                  <c:v>80.136848999999998</c:v>
                </c:pt>
                <c:pt idx="3166">
                  <c:v>80.200016000000005</c:v>
                </c:pt>
                <c:pt idx="3167">
                  <c:v>80.269733000000002</c:v>
                </c:pt>
                <c:pt idx="3168">
                  <c:v>80.334620999999999</c:v>
                </c:pt>
                <c:pt idx="3169">
                  <c:v>80.375438000000003</c:v>
                </c:pt>
                <c:pt idx="3170">
                  <c:v>80.383320999999995</c:v>
                </c:pt>
                <c:pt idx="3171">
                  <c:v>80.376559</c:v>
                </c:pt>
                <c:pt idx="3172">
                  <c:v>80.390187999999995</c:v>
                </c:pt>
                <c:pt idx="3173">
                  <c:v>80.444153999999997</c:v>
                </c:pt>
                <c:pt idx="3174">
                  <c:v>80.527272999999994</c:v>
                </c:pt>
                <c:pt idx="3175">
                  <c:v>80.614508999999998</c:v>
                </c:pt>
                <c:pt idx="3176">
                  <c:v>80.690721999999994</c:v>
                </c:pt>
                <c:pt idx="3177">
                  <c:v>80.754458</c:v>
                </c:pt>
                <c:pt idx="3178">
                  <c:v>80.811229999999995</c:v>
                </c:pt>
                <c:pt idx="3179">
                  <c:v>80.868807000000004</c:v>
                </c:pt>
                <c:pt idx="3180">
                  <c:v>80.928797000000003</c:v>
                </c:pt>
                <c:pt idx="3181">
                  <c:v>80.978441000000004</c:v>
                </c:pt>
                <c:pt idx="3182">
                  <c:v>80.998431999999994</c:v>
                </c:pt>
                <c:pt idx="3183">
                  <c:v>80.980014999999995</c:v>
                </c:pt>
                <c:pt idx="3184">
                  <c:v>80.926157000000003</c:v>
                </c:pt>
                <c:pt idx="3185">
                  <c:v>80.838127999999998</c:v>
                </c:pt>
                <c:pt idx="3186">
                  <c:v>80.715002999999996</c:v>
                </c:pt>
                <c:pt idx="3187">
                  <c:v>80.568826000000001</c:v>
                </c:pt>
                <c:pt idx="3188">
                  <c:v>80.424563000000006</c:v>
                </c:pt>
                <c:pt idx="3189">
                  <c:v>80.295204999999996</c:v>
                </c:pt>
                <c:pt idx="3190">
                  <c:v>80.166798999999997</c:v>
                </c:pt>
                <c:pt idx="3191">
                  <c:v>80.018446999999995</c:v>
                </c:pt>
                <c:pt idx="3192">
                  <c:v>79.849958999999998</c:v>
                </c:pt>
                <c:pt idx="3193">
                  <c:v>79.680079000000006</c:v>
                </c:pt>
                <c:pt idx="3194">
                  <c:v>79.524544000000006</c:v>
                </c:pt>
                <c:pt idx="3195">
                  <c:v>79.387631999999996</c:v>
                </c:pt>
                <c:pt idx="3196">
                  <c:v>79.271932000000007</c:v>
                </c:pt>
                <c:pt idx="3197">
                  <c:v>79.186062000000007</c:v>
                </c:pt>
                <c:pt idx="3198">
                  <c:v>79.142624999999995</c:v>
                </c:pt>
                <c:pt idx="3199">
                  <c:v>79.152413999999993</c:v>
                </c:pt>
                <c:pt idx="3200">
                  <c:v>79.214901999999995</c:v>
                </c:pt>
                <c:pt idx="3201">
                  <c:v>79.309237999999993</c:v>
                </c:pt>
                <c:pt idx="3202">
                  <c:v>79.405249999999995</c:v>
                </c:pt>
                <c:pt idx="3203">
                  <c:v>79.492869999999996</c:v>
                </c:pt>
                <c:pt idx="3204">
                  <c:v>79.589331999999999</c:v>
                </c:pt>
                <c:pt idx="3205">
                  <c:v>79.707837999999995</c:v>
                </c:pt>
                <c:pt idx="3206">
                  <c:v>79.833409000000003</c:v>
                </c:pt>
                <c:pt idx="3207">
                  <c:v>79.941732999999999</c:v>
                </c:pt>
                <c:pt idx="3208">
                  <c:v>80.026393999999996</c:v>
                </c:pt>
                <c:pt idx="3209">
                  <c:v>80.091353999999995</c:v>
                </c:pt>
                <c:pt idx="3210">
                  <c:v>80.131519999999995</c:v>
                </c:pt>
                <c:pt idx="3211">
                  <c:v>80.142295000000004</c:v>
                </c:pt>
                <c:pt idx="3212">
                  <c:v>80.139450999999994</c:v>
                </c:pt>
                <c:pt idx="3213">
                  <c:v>80.148446000000007</c:v>
                </c:pt>
                <c:pt idx="3214">
                  <c:v>80.176981999999995</c:v>
                </c:pt>
                <c:pt idx="3215">
                  <c:v>80.212709000000004</c:v>
                </c:pt>
                <c:pt idx="3216">
                  <c:v>80.241894000000002</c:v>
                </c:pt>
                <c:pt idx="3217">
                  <c:v>80.255430000000004</c:v>
                </c:pt>
                <c:pt idx="3218">
                  <c:v>80.245525000000001</c:v>
                </c:pt>
                <c:pt idx="3219">
                  <c:v>80.215840999999998</c:v>
                </c:pt>
                <c:pt idx="3220">
                  <c:v>80.189053999999999</c:v>
                </c:pt>
                <c:pt idx="3221">
                  <c:v>80.186312000000001</c:v>
                </c:pt>
                <c:pt idx="3222">
                  <c:v>80.204446000000004</c:v>
                </c:pt>
                <c:pt idx="3223">
                  <c:v>80.229528000000002</c:v>
                </c:pt>
                <c:pt idx="3224">
                  <c:v>80.261764999999997</c:v>
                </c:pt>
                <c:pt idx="3225">
                  <c:v>80.303668000000002</c:v>
                </c:pt>
                <c:pt idx="3226">
                  <c:v>80.334282000000002</c:v>
                </c:pt>
                <c:pt idx="3227">
                  <c:v>80.327236999999997</c:v>
                </c:pt>
                <c:pt idx="3228">
                  <c:v>80.293671000000003</c:v>
                </c:pt>
                <c:pt idx="3229">
                  <c:v>80.276764999999997</c:v>
                </c:pt>
                <c:pt idx="3230">
                  <c:v>80.298081999999994</c:v>
                </c:pt>
                <c:pt idx="3231">
                  <c:v>80.334367</c:v>
                </c:pt>
                <c:pt idx="3232">
                  <c:v>80.352942999999996</c:v>
                </c:pt>
                <c:pt idx="3233">
                  <c:v>80.344623999999996</c:v>
                </c:pt>
                <c:pt idx="3234">
                  <c:v>80.312935999999993</c:v>
                </c:pt>
                <c:pt idx="3235">
                  <c:v>80.255740000000003</c:v>
                </c:pt>
                <c:pt idx="3236">
                  <c:v>80.173468999999997</c:v>
                </c:pt>
                <c:pt idx="3237">
                  <c:v>80.080959000000007</c:v>
                </c:pt>
                <c:pt idx="3238">
                  <c:v>79.997691000000003</c:v>
                </c:pt>
                <c:pt idx="3239">
                  <c:v>79.933244999999999</c:v>
                </c:pt>
                <c:pt idx="3240">
                  <c:v>79.885960999999995</c:v>
                </c:pt>
                <c:pt idx="3241">
                  <c:v>79.845217000000005</c:v>
                </c:pt>
                <c:pt idx="3242">
                  <c:v>79.794983999999999</c:v>
                </c:pt>
                <c:pt idx="3243">
                  <c:v>79.729060000000004</c:v>
                </c:pt>
                <c:pt idx="3244">
                  <c:v>79.661897999999994</c:v>
                </c:pt>
                <c:pt idx="3245">
                  <c:v>79.610988000000006</c:v>
                </c:pt>
                <c:pt idx="3246">
                  <c:v>79.573801000000003</c:v>
                </c:pt>
                <c:pt idx="3247">
                  <c:v>79.538475000000005</c:v>
                </c:pt>
                <c:pt idx="3248">
                  <c:v>79.506713000000005</c:v>
                </c:pt>
                <c:pt idx="3249">
                  <c:v>79.480591000000004</c:v>
                </c:pt>
                <c:pt idx="3250">
                  <c:v>79.436087999999998</c:v>
                </c:pt>
                <c:pt idx="3251">
                  <c:v>79.343727999999999</c:v>
                </c:pt>
                <c:pt idx="3252">
                  <c:v>79.214309999999998</c:v>
                </c:pt>
                <c:pt idx="3253">
                  <c:v>79.090095000000005</c:v>
                </c:pt>
                <c:pt idx="3254">
                  <c:v>78.987038999999996</c:v>
                </c:pt>
                <c:pt idx="3255">
                  <c:v>78.878345999999993</c:v>
                </c:pt>
                <c:pt idx="3256">
                  <c:v>78.740803999999997</c:v>
                </c:pt>
                <c:pt idx="3257">
                  <c:v>78.582406000000006</c:v>
                </c:pt>
                <c:pt idx="3258">
                  <c:v>78.414202000000003</c:v>
                </c:pt>
                <c:pt idx="3259">
                  <c:v>78.231189000000001</c:v>
                </c:pt>
                <c:pt idx="3260">
                  <c:v>78.036563000000001</c:v>
                </c:pt>
                <c:pt idx="3261">
                  <c:v>77.851398000000003</c:v>
                </c:pt>
                <c:pt idx="3262">
                  <c:v>77.681342000000001</c:v>
                </c:pt>
                <c:pt idx="3263">
                  <c:v>77.501142999999999</c:v>
                </c:pt>
                <c:pt idx="3264">
                  <c:v>77.288788999999994</c:v>
                </c:pt>
                <c:pt idx="3265">
                  <c:v>77.050978999999998</c:v>
                </c:pt>
                <c:pt idx="3266">
                  <c:v>76.802086000000003</c:v>
                </c:pt>
                <c:pt idx="3267">
                  <c:v>76.543599</c:v>
                </c:pt>
                <c:pt idx="3268">
                  <c:v>76.278114000000002</c:v>
                </c:pt>
                <c:pt idx="3269">
                  <c:v>76.016813999999997</c:v>
                </c:pt>
                <c:pt idx="3270">
                  <c:v>75.758633000000003</c:v>
                </c:pt>
                <c:pt idx="3271">
                  <c:v>75.488532000000006</c:v>
                </c:pt>
                <c:pt idx="3272">
                  <c:v>75.211814000000004</c:v>
                </c:pt>
                <c:pt idx="3273">
                  <c:v>74.964012999999994</c:v>
                </c:pt>
                <c:pt idx="3274">
                  <c:v>74.770588000000004</c:v>
                </c:pt>
                <c:pt idx="3275">
                  <c:v>74.622697000000002</c:v>
                </c:pt>
                <c:pt idx="3276">
                  <c:v>74.502989999999997</c:v>
                </c:pt>
                <c:pt idx="3277">
                  <c:v>74.400711000000001</c:v>
                </c:pt>
                <c:pt idx="3278">
                  <c:v>74.285563999999994</c:v>
                </c:pt>
                <c:pt idx="3279">
                  <c:v>74.105113000000003</c:v>
                </c:pt>
                <c:pt idx="3280">
                  <c:v>73.844524000000007</c:v>
                </c:pt>
                <c:pt idx="3281">
                  <c:v>73.563067000000004</c:v>
                </c:pt>
                <c:pt idx="3282">
                  <c:v>73.330439999999996</c:v>
                </c:pt>
                <c:pt idx="3283">
                  <c:v>73.150837999999993</c:v>
                </c:pt>
                <c:pt idx="3284">
                  <c:v>72.976740000000007</c:v>
                </c:pt>
                <c:pt idx="3285">
                  <c:v>72.767835000000005</c:v>
                </c:pt>
                <c:pt idx="3286">
                  <c:v>72.517311000000007</c:v>
                </c:pt>
                <c:pt idx="3287">
                  <c:v>72.243087000000003</c:v>
                </c:pt>
                <c:pt idx="3288">
                  <c:v>71.973427999999998</c:v>
                </c:pt>
                <c:pt idx="3289">
                  <c:v>71.727169000000004</c:v>
                </c:pt>
                <c:pt idx="3290">
                  <c:v>71.494656000000006</c:v>
                </c:pt>
                <c:pt idx="3291">
                  <c:v>71.253032000000005</c:v>
                </c:pt>
                <c:pt idx="3292">
                  <c:v>71.002163999999993</c:v>
                </c:pt>
                <c:pt idx="3293">
                  <c:v>70.759484</c:v>
                </c:pt>
                <c:pt idx="3294">
                  <c:v>70.514928999999995</c:v>
                </c:pt>
                <c:pt idx="3295">
                  <c:v>70.229038000000003</c:v>
                </c:pt>
                <c:pt idx="3296">
                  <c:v>69.892807000000005</c:v>
                </c:pt>
                <c:pt idx="3297">
                  <c:v>69.550719000000001</c:v>
                </c:pt>
                <c:pt idx="3298">
                  <c:v>69.244185999999999</c:v>
                </c:pt>
                <c:pt idx="3299">
                  <c:v>68.967257000000004</c:v>
                </c:pt>
                <c:pt idx="3300">
                  <c:v>68.691686000000004</c:v>
                </c:pt>
                <c:pt idx="3301">
                  <c:v>68.400248000000005</c:v>
                </c:pt>
                <c:pt idx="3302">
                  <c:v>68.080952999999994</c:v>
                </c:pt>
                <c:pt idx="3303">
                  <c:v>67.726545000000002</c:v>
                </c:pt>
                <c:pt idx="3304">
                  <c:v>67.359870000000001</c:v>
                </c:pt>
                <c:pt idx="3305">
                  <c:v>67.020805999999993</c:v>
                </c:pt>
                <c:pt idx="3306">
                  <c:v>66.712120999999996</c:v>
                </c:pt>
                <c:pt idx="3307">
                  <c:v>66.398729000000003</c:v>
                </c:pt>
                <c:pt idx="3308">
                  <c:v>66.071105000000003</c:v>
                </c:pt>
                <c:pt idx="3309">
                  <c:v>65.761854</c:v>
                </c:pt>
                <c:pt idx="3310">
                  <c:v>65.480214000000004</c:v>
                </c:pt>
                <c:pt idx="3311">
                  <c:v>65.183308999999994</c:v>
                </c:pt>
                <c:pt idx="3312">
                  <c:v>64.846883000000005</c:v>
                </c:pt>
                <c:pt idx="3313">
                  <c:v>64.506767999999994</c:v>
                </c:pt>
                <c:pt idx="3314">
                  <c:v>64.188787000000005</c:v>
                </c:pt>
                <c:pt idx="3315">
                  <c:v>63.864507000000003</c:v>
                </c:pt>
                <c:pt idx="3316">
                  <c:v>63.514932000000002</c:v>
                </c:pt>
                <c:pt idx="3317">
                  <c:v>63.172308999999998</c:v>
                </c:pt>
                <c:pt idx="3318">
                  <c:v>62.862492000000003</c:v>
                </c:pt>
                <c:pt idx="3319">
                  <c:v>62.560214999999999</c:v>
                </c:pt>
                <c:pt idx="3320">
                  <c:v>62.233871000000001</c:v>
                </c:pt>
                <c:pt idx="3321">
                  <c:v>61.887949999999996</c:v>
                </c:pt>
                <c:pt idx="3322">
                  <c:v>61.534992000000003</c:v>
                </c:pt>
                <c:pt idx="3323">
                  <c:v>61.175071000000003</c:v>
                </c:pt>
                <c:pt idx="3324">
                  <c:v>60.823421000000003</c:v>
                </c:pt>
                <c:pt idx="3325">
                  <c:v>60.497945999999999</c:v>
                </c:pt>
                <c:pt idx="3326">
                  <c:v>60.185656000000002</c:v>
                </c:pt>
                <c:pt idx="3327">
                  <c:v>59.867443999999999</c:v>
                </c:pt>
                <c:pt idx="3328">
                  <c:v>59.570107999999998</c:v>
                </c:pt>
                <c:pt idx="3329">
                  <c:v>59.278592000000003</c:v>
                </c:pt>
                <c:pt idx="3330">
                  <c:v>58.881982999999998</c:v>
                </c:pt>
                <c:pt idx="3331">
                  <c:v>58.162748999999998</c:v>
                </c:pt>
                <c:pt idx="3332">
                  <c:v>57.141540999999997</c:v>
                </c:pt>
                <c:pt idx="3333">
                  <c:v>56.416003000000003</c:v>
                </c:pt>
                <c:pt idx="3334">
                  <c:v>56.333914999999998</c:v>
                </c:pt>
                <c:pt idx="3335">
                  <c:v>56.527237999999997</c:v>
                </c:pt>
                <c:pt idx="3336">
                  <c:v>56.602334999999997</c:v>
                </c:pt>
                <c:pt idx="3337">
                  <c:v>56.495379</c:v>
                </c:pt>
                <c:pt idx="3338">
                  <c:v>56.308737999999998</c:v>
                </c:pt>
                <c:pt idx="3339">
                  <c:v>56.094133999999997</c:v>
                </c:pt>
                <c:pt idx="3340">
                  <c:v>55.830297999999999</c:v>
                </c:pt>
                <c:pt idx="3341">
                  <c:v>55.526848000000001</c:v>
                </c:pt>
                <c:pt idx="3342">
                  <c:v>55.226202999999998</c:v>
                </c:pt>
                <c:pt idx="3343">
                  <c:v>54.945270000000001</c:v>
                </c:pt>
                <c:pt idx="3344">
                  <c:v>54.688778999999997</c:v>
                </c:pt>
                <c:pt idx="3345">
                  <c:v>54.478800999999997</c:v>
                </c:pt>
                <c:pt idx="3346">
                  <c:v>54.308351999999999</c:v>
                </c:pt>
                <c:pt idx="3347">
                  <c:v>54.122542000000003</c:v>
                </c:pt>
                <c:pt idx="3348">
                  <c:v>53.891756000000001</c:v>
                </c:pt>
                <c:pt idx="3349">
                  <c:v>53.651505</c:v>
                </c:pt>
                <c:pt idx="3350">
                  <c:v>53.432929000000001</c:v>
                </c:pt>
                <c:pt idx="3351">
                  <c:v>53.209876999999999</c:v>
                </c:pt>
                <c:pt idx="3352">
                  <c:v>52.959544999999999</c:v>
                </c:pt>
                <c:pt idx="3353">
                  <c:v>52.716397000000001</c:v>
                </c:pt>
                <c:pt idx="3354">
                  <c:v>52.515144999999997</c:v>
                </c:pt>
                <c:pt idx="3355">
                  <c:v>52.336210999999999</c:v>
                </c:pt>
                <c:pt idx="3356">
                  <c:v>52.148457000000001</c:v>
                </c:pt>
                <c:pt idx="3357">
                  <c:v>51.952353000000002</c:v>
                </c:pt>
                <c:pt idx="3358">
                  <c:v>51.751086999999998</c:v>
                </c:pt>
                <c:pt idx="3359">
                  <c:v>51.531993999999997</c:v>
                </c:pt>
                <c:pt idx="3360">
                  <c:v>51.304101000000003</c:v>
                </c:pt>
                <c:pt idx="3361">
                  <c:v>51.097966999999997</c:v>
                </c:pt>
                <c:pt idx="3362">
                  <c:v>50.902810000000002</c:v>
                </c:pt>
                <c:pt idx="3363">
                  <c:v>50.669215000000001</c:v>
                </c:pt>
                <c:pt idx="3364">
                  <c:v>50.402022000000002</c:v>
                </c:pt>
                <c:pt idx="3365">
                  <c:v>50.178348999999997</c:v>
                </c:pt>
                <c:pt idx="3366">
                  <c:v>50.032567</c:v>
                </c:pt>
                <c:pt idx="3367">
                  <c:v>49.898847000000004</c:v>
                </c:pt>
                <c:pt idx="3368">
                  <c:v>49.714072999999999</c:v>
                </c:pt>
                <c:pt idx="3369">
                  <c:v>49.496519999999997</c:v>
                </c:pt>
                <c:pt idx="3370">
                  <c:v>49.283104999999999</c:v>
                </c:pt>
                <c:pt idx="3371">
                  <c:v>49.066141000000002</c:v>
                </c:pt>
                <c:pt idx="3372">
                  <c:v>48.834473000000003</c:v>
                </c:pt>
                <c:pt idx="3373">
                  <c:v>48.610469000000002</c:v>
                </c:pt>
                <c:pt idx="3374">
                  <c:v>48.399749999999997</c:v>
                </c:pt>
                <c:pt idx="3375">
                  <c:v>48.167197000000002</c:v>
                </c:pt>
                <c:pt idx="3376">
                  <c:v>47.907829</c:v>
                </c:pt>
                <c:pt idx="3377">
                  <c:v>47.672930999999998</c:v>
                </c:pt>
                <c:pt idx="3378">
                  <c:v>47.485098999999998</c:v>
                </c:pt>
                <c:pt idx="3379">
                  <c:v>47.302408</c:v>
                </c:pt>
                <c:pt idx="3380">
                  <c:v>47.104436</c:v>
                </c:pt>
                <c:pt idx="3381">
                  <c:v>46.937986000000002</c:v>
                </c:pt>
                <c:pt idx="3382">
                  <c:v>46.830185</c:v>
                </c:pt>
                <c:pt idx="3383">
                  <c:v>46.725858000000002</c:v>
                </c:pt>
                <c:pt idx="3384">
                  <c:v>46.574722000000001</c:v>
                </c:pt>
                <c:pt idx="3385">
                  <c:v>46.411068</c:v>
                </c:pt>
                <c:pt idx="3386">
                  <c:v>46.275576999999998</c:v>
                </c:pt>
                <c:pt idx="3387">
                  <c:v>46.137279999999997</c:v>
                </c:pt>
                <c:pt idx="3388">
                  <c:v>45.960444000000003</c:v>
                </c:pt>
                <c:pt idx="3389">
                  <c:v>45.769260000000003</c:v>
                </c:pt>
                <c:pt idx="3390">
                  <c:v>45.591574999999999</c:v>
                </c:pt>
                <c:pt idx="3391">
                  <c:v>45.415221000000003</c:v>
                </c:pt>
                <c:pt idx="3392">
                  <c:v>45.243502999999997</c:v>
                </c:pt>
                <c:pt idx="3393">
                  <c:v>45.111047999999997</c:v>
                </c:pt>
                <c:pt idx="3394">
                  <c:v>45.001953</c:v>
                </c:pt>
                <c:pt idx="3395">
                  <c:v>44.840094000000001</c:v>
                </c:pt>
                <c:pt idx="3396">
                  <c:v>44.603563999999999</c:v>
                </c:pt>
                <c:pt idx="3397">
                  <c:v>44.361244999999997</c:v>
                </c:pt>
                <c:pt idx="3398">
                  <c:v>44.162523</c:v>
                </c:pt>
                <c:pt idx="3399">
                  <c:v>43.987493000000001</c:v>
                </c:pt>
                <c:pt idx="3400">
                  <c:v>43.833739000000001</c:v>
                </c:pt>
                <c:pt idx="3401">
                  <c:v>43.739134</c:v>
                </c:pt>
                <c:pt idx="3402">
                  <c:v>43.678873000000003</c:v>
                </c:pt>
                <c:pt idx="3403">
                  <c:v>43.556693000000003</c:v>
                </c:pt>
                <c:pt idx="3404">
                  <c:v>43.342849000000001</c:v>
                </c:pt>
                <c:pt idx="3405">
                  <c:v>43.119798000000003</c:v>
                </c:pt>
                <c:pt idx="3406">
                  <c:v>42.949818999999998</c:v>
                </c:pt>
                <c:pt idx="3407">
                  <c:v>42.789830000000002</c:v>
                </c:pt>
                <c:pt idx="3408">
                  <c:v>42.590924000000001</c:v>
                </c:pt>
                <c:pt idx="3409">
                  <c:v>42.386687000000002</c:v>
                </c:pt>
                <c:pt idx="3410">
                  <c:v>42.211713000000003</c:v>
                </c:pt>
                <c:pt idx="3411">
                  <c:v>42.038099000000003</c:v>
                </c:pt>
                <c:pt idx="3412">
                  <c:v>41.853920000000002</c:v>
                </c:pt>
                <c:pt idx="3413">
                  <c:v>41.696390000000001</c:v>
                </c:pt>
                <c:pt idx="3414">
                  <c:v>41.564829000000003</c:v>
                </c:pt>
                <c:pt idx="3415">
                  <c:v>41.400435000000002</c:v>
                </c:pt>
                <c:pt idx="3416">
                  <c:v>41.201231999999997</c:v>
                </c:pt>
                <c:pt idx="3417">
                  <c:v>41.052154999999999</c:v>
                </c:pt>
                <c:pt idx="3418">
                  <c:v>40.986780000000003</c:v>
                </c:pt>
                <c:pt idx="3419">
                  <c:v>40.926357000000003</c:v>
                </c:pt>
                <c:pt idx="3420">
                  <c:v>40.811514000000003</c:v>
                </c:pt>
                <c:pt idx="3421">
                  <c:v>40.680017999999997</c:v>
                </c:pt>
                <c:pt idx="3422">
                  <c:v>40.554824000000004</c:v>
                </c:pt>
                <c:pt idx="3423">
                  <c:v>40.383006000000002</c:v>
                </c:pt>
                <c:pt idx="3424">
                  <c:v>40.153694000000002</c:v>
                </c:pt>
                <c:pt idx="3425">
                  <c:v>39.958126999999998</c:v>
                </c:pt>
                <c:pt idx="3426">
                  <c:v>39.848258000000001</c:v>
                </c:pt>
                <c:pt idx="3427">
                  <c:v>39.761006000000002</c:v>
                </c:pt>
                <c:pt idx="3428">
                  <c:v>39.645217000000002</c:v>
                </c:pt>
                <c:pt idx="3429">
                  <c:v>39.528965999999997</c:v>
                </c:pt>
                <c:pt idx="3430">
                  <c:v>39.417606999999997</c:v>
                </c:pt>
                <c:pt idx="3431">
                  <c:v>39.244616999999998</c:v>
                </c:pt>
                <c:pt idx="3432">
                  <c:v>38.997889999999998</c:v>
                </c:pt>
                <c:pt idx="3433">
                  <c:v>38.778807</c:v>
                </c:pt>
                <c:pt idx="3434">
                  <c:v>38.650407999999999</c:v>
                </c:pt>
                <c:pt idx="3435">
                  <c:v>38.553030999999997</c:v>
                </c:pt>
                <c:pt idx="3436">
                  <c:v>38.432416000000003</c:v>
                </c:pt>
                <c:pt idx="3437">
                  <c:v>38.318679000000003</c:v>
                </c:pt>
                <c:pt idx="3438">
                  <c:v>38.227291000000001</c:v>
                </c:pt>
                <c:pt idx="3439">
                  <c:v>38.107222</c:v>
                </c:pt>
                <c:pt idx="3440">
                  <c:v>37.949666000000001</c:v>
                </c:pt>
                <c:pt idx="3441">
                  <c:v>37.826298000000001</c:v>
                </c:pt>
                <c:pt idx="3442">
                  <c:v>37.753518999999997</c:v>
                </c:pt>
                <c:pt idx="3443">
                  <c:v>37.643573000000004</c:v>
                </c:pt>
                <c:pt idx="3444">
                  <c:v>37.460647999999999</c:v>
                </c:pt>
                <c:pt idx="3445">
                  <c:v>37.297696999999999</c:v>
                </c:pt>
                <c:pt idx="3446">
                  <c:v>37.217556000000002</c:v>
                </c:pt>
                <c:pt idx="3447">
                  <c:v>37.144329999999997</c:v>
                </c:pt>
                <c:pt idx="3448">
                  <c:v>37.001810999999996</c:v>
                </c:pt>
                <c:pt idx="3449">
                  <c:v>36.836067</c:v>
                </c:pt>
                <c:pt idx="3450">
                  <c:v>36.716189999999997</c:v>
                </c:pt>
                <c:pt idx="3451">
                  <c:v>36.619295000000001</c:v>
                </c:pt>
                <c:pt idx="3452">
                  <c:v>36.502701999999999</c:v>
                </c:pt>
                <c:pt idx="3453">
                  <c:v>36.391396</c:v>
                </c:pt>
                <c:pt idx="3454">
                  <c:v>36.309569000000003</c:v>
                </c:pt>
                <c:pt idx="3455">
                  <c:v>36.223579000000001</c:v>
                </c:pt>
                <c:pt idx="3456">
                  <c:v>36.122408999999998</c:v>
                </c:pt>
                <c:pt idx="3457">
                  <c:v>36.050077999999999</c:v>
                </c:pt>
                <c:pt idx="3458">
                  <c:v>36.005799000000003</c:v>
                </c:pt>
                <c:pt idx="3459">
                  <c:v>35.921391</c:v>
                </c:pt>
                <c:pt idx="3460">
                  <c:v>35.785093000000003</c:v>
                </c:pt>
                <c:pt idx="3461">
                  <c:v>35.676043999999997</c:v>
                </c:pt>
                <c:pt idx="3462">
                  <c:v>35.621675000000003</c:v>
                </c:pt>
                <c:pt idx="3463">
                  <c:v>35.543010000000002</c:v>
                </c:pt>
                <c:pt idx="3464">
                  <c:v>35.405563999999998</c:v>
                </c:pt>
                <c:pt idx="3465">
                  <c:v>35.298425000000002</c:v>
                </c:pt>
                <c:pt idx="3466">
                  <c:v>35.285063000000001</c:v>
                </c:pt>
                <c:pt idx="3467">
                  <c:v>35.301161999999998</c:v>
                </c:pt>
                <c:pt idx="3468">
                  <c:v>35.279193999999997</c:v>
                </c:pt>
                <c:pt idx="3469">
                  <c:v>35.246671999999997</c:v>
                </c:pt>
                <c:pt idx="3470">
                  <c:v>35.229849999999999</c:v>
                </c:pt>
                <c:pt idx="3471">
                  <c:v>35.187238999999998</c:v>
                </c:pt>
                <c:pt idx="3472">
                  <c:v>35.115450000000003</c:v>
                </c:pt>
                <c:pt idx="3473">
                  <c:v>35.109285999999997</c:v>
                </c:pt>
                <c:pt idx="3474">
                  <c:v>35.212969999999999</c:v>
                </c:pt>
                <c:pt idx="3475">
                  <c:v>35.315570999999998</c:v>
                </c:pt>
                <c:pt idx="3476">
                  <c:v>35.329566999999997</c:v>
                </c:pt>
                <c:pt idx="3477">
                  <c:v>35.324809999999999</c:v>
                </c:pt>
                <c:pt idx="3478">
                  <c:v>35.359324999999998</c:v>
                </c:pt>
                <c:pt idx="3479">
                  <c:v>35.382413999999997</c:v>
                </c:pt>
                <c:pt idx="3480">
                  <c:v>35.362380000000002</c:v>
                </c:pt>
                <c:pt idx="3481">
                  <c:v>35.370503999999997</c:v>
                </c:pt>
                <c:pt idx="3482">
                  <c:v>35.445380999999998</c:v>
                </c:pt>
                <c:pt idx="3483">
                  <c:v>35.474409000000001</c:v>
                </c:pt>
                <c:pt idx="3484">
                  <c:v>35.388806000000002</c:v>
                </c:pt>
                <c:pt idx="3485">
                  <c:v>35.270071999999999</c:v>
                </c:pt>
              </c:numCache>
            </c:numRef>
          </c:val>
          <c:smooth val="0"/>
          <c:extLst>
            <c:ext xmlns:c16="http://schemas.microsoft.com/office/drawing/2014/chart" uri="{C3380CC4-5D6E-409C-BE32-E72D297353CC}">
              <c16:uniqueId val="{00000002-2894-4631-AC53-08C71CD1C9F5}"/>
            </c:ext>
          </c:extLst>
        </c:ser>
        <c:ser>
          <c:idx val="3"/>
          <c:order val="3"/>
          <c:tx>
            <c:v>SnOct2</c:v>
          </c:tx>
          <c:spPr>
            <a:ln w="28575" cap="rnd">
              <a:solidFill>
                <a:schemeClr val="accent4"/>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J$2:$J$3487</c:f>
              <c:numCache>
                <c:formatCode>General</c:formatCode>
                <c:ptCount val="3486"/>
                <c:pt idx="0">
                  <c:v>95.218086</c:v>
                </c:pt>
                <c:pt idx="1">
                  <c:v>95.222142000000005</c:v>
                </c:pt>
                <c:pt idx="2">
                  <c:v>95.209766999999999</c:v>
                </c:pt>
                <c:pt idx="3">
                  <c:v>95.195177999999999</c:v>
                </c:pt>
                <c:pt idx="4">
                  <c:v>95.188182999999995</c:v>
                </c:pt>
                <c:pt idx="5">
                  <c:v>95.188518000000002</c:v>
                </c:pt>
                <c:pt idx="6">
                  <c:v>95.188410000000005</c:v>
                </c:pt>
                <c:pt idx="7">
                  <c:v>95.181342999999998</c:v>
                </c:pt>
                <c:pt idx="8">
                  <c:v>95.168401000000003</c:v>
                </c:pt>
                <c:pt idx="9">
                  <c:v>95.158450999999999</c:v>
                </c:pt>
                <c:pt idx="10">
                  <c:v>95.161360000000002</c:v>
                </c:pt>
                <c:pt idx="11">
                  <c:v>95.179299</c:v>
                </c:pt>
                <c:pt idx="12">
                  <c:v>95.204323000000002</c:v>
                </c:pt>
                <c:pt idx="13">
                  <c:v>95.224367999999998</c:v>
                </c:pt>
                <c:pt idx="14">
                  <c:v>95.231100999999995</c:v>
                </c:pt>
                <c:pt idx="15">
                  <c:v>95.224225000000004</c:v>
                </c:pt>
                <c:pt idx="16">
                  <c:v>95.211074999999994</c:v>
                </c:pt>
                <c:pt idx="17">
                  <c:v>95.202410999999998</c:v>
                </c:pt>
                <c:pt idx="18">
                  <c:v>95.205629999999999</c:v>
                </c:pt>
                <c:pt idx="19">
                  <c:v>95.218689999999995</c:v>
                </c:pt>
                <c:pt idx="20">
                  <c:v>95.230168000000006</c:v>
                </c:pt>
                <c:pt idx="21">
                  <c:v>95.226566000000005</c:v>
                </c:pt>
                <c:pt idx="22">
                  <c:v>95.201993999999999</c:v>
                </c:pt>
                <c:pt idx="23">
                  <c:v>95.16422</c:v>
                </c:pt>
                <c:pt idx="24">
                  <c:v>95.132222999999996</c:v>
                </c:pt>
                <c:pt idx="25">
                  <c:v>95.124638000000004</c:v>
                </c:pt>
                <c:pt idx="26">
                  <c:v>95.145619999999994</c:v>
                </c:pt>
                <c:pt idx="27">
                  <c:v>95.181546999999995</c:v>
                </c:pt>
                <c:pt idx="28">
                  <c:v>95.212941999999998</c:v>
                </c:pt>
                <c:pt idx="29">
                  <c:v>95.228764999999996</c:v>
                </c:pt>
                <c:pt idx="30">
                  <c:v>95.229980999999995</c:v>
                </c:pt>
                <c:pt idx="31">
                  <c:v>95.221300999999997</c:v>
                </c:pt>
                <c:pt idx="32">
                  <c:v>95.203590000000005</c:v>
                </c:pt>
                <c:pt idx="33">
                  <c:v>95.175864000000004</c:v>
                </c:pt>
                <c:pt idx="34">
                  <c:v>95.141870999999995</c:v>
                </c:pt>
                <c:pt idx="35">
                  <c:v>95.111485000000002</c:v>
                </c:pt>
                <c:pt idx="36">
                  <c:v>95.095337000000001</c:v>
                </c:pt>
                <c:pt idx="37">
                  <c:v>95.098286999999999</c:v>
                </c:pt>
                <c:pt idx="38">
                  <c:v>95.116825000000006</c:v>
                </c:pt>
                <c:pt idx="39">
                  <c:v>95.141645999999994</c:v>
                </c:pt>
                <c:pt idx="40">
                  <c:v>95.161990000000003</c:v>
                </c:pt>
                <c:pt idx="41">
                  <c:v>95.168723</c:v>
                </c:pt>
                <c:pt idx="42">
                  <c:v>95.157788999999994</c:v>
                </c:pt>
                <c:pt idx="43">
                  <c:v>95.133895999999993</c:v>
                </c:pt>
                <c:pt idx="44">
                  <c:v>95.110708000000002</c:v>
                </c:pt>
                <c:pt idx="45">
                  <c:v>95.102885999999998</c:v>
                </c:pt>
                <c:pt idx="46">
                  <c:v>95.114948999999996</c:v>
                </c:pt>
                <c:pt idx="47">
                  <c:v>95.137788</c:v>
                </c:pt>
                <c:pt idx="48">
                  <c:v>95.155085999999997</c:v>
                </c:pt>
                <c:pt idx="49">
                  <c:v>95.154328000000007</c:v>
                </c:pt>
                <c:pt idx="50">
                  <c:v>95.134844999999999</c:v>
                </c:pt>
                <c:pt idx="51">
                  <c:v>95.107540999999998</c:v>
                </c:pt>
                <c:pt idx="52">
                  <c:v>95.086101999999997</c:v>
                </c:pt>
                <c:pt idx="53">
                  <c:v>95.078918000000002</c:v>
                </c:pt>
                <c:pt idx="54">
                  <c:v>95.088117999999994</c:v>
                </c:pt>
                <c:pt idx="55">
                  <c:v>95.110883999999999</c:v>
                </c:pt>
                <c:pt idx="56">
                  <c:v>95.140749</c:v>
                </c:pt>
                <c:pt idx="57">
                  <c:v>95.171547000000004</c:v>
                </c:pt>
                <c:pt idx="58">
                  <c:v>95.199809000000002</c:v>
                </c:pt>
                <c:pt idx="59">
                  <c:v>95.223518999999996</c:v>
                </c:pt>
                <c:pt idx="60">
                  <c:v>95.241315</c:v>
                </c:pt>
                <c:pt idx="61">
                  <c:v>95.249583999999999</c:v>
                </c:pt>
                <c:pt idx="62">
                  <c:v>95.242996000000005</c:v>
                </c:pt>
                <c:pt idx="63">
                  <c:v>95.219562999999994</c:v>
                </c:pt>
                <c:pt idx="64">
                  <c:v>95.183369999999996</c:v>
                </c:pt>
                <c:pt idx="65">
                  <c:v>95.142213999999996</c:v>
                </c:pt>
                <c:pt idx="66">
                  <c:v>95.105259000000004</c:v>
                </c:pt>
                <c:pt idx="67">
                  <c:v>95.084075999999996</c:v>
                </c:pt>
                <c:pt idx="68">
                  <c:v>95.087350000000001</c:v>
                </c:pt>
                <c:pt idx="69">
                  <c:v>95.108390999999997</c:v>
                </c:pt>
                <c:pt idx="70">
                  <c:v>95.127268000000001</c:v>
                </c:pt>
                <c:pt idx="71">
                  <c:v>95.132626000000002</c:v>
                </c:pt>
                <c:pt idx="72">
                  <c:v>95.133330999999998</c:v>
                </c:pt>
                <c:pt idx="73">
                  <c:v>95.145944999999998</c:v>
                </c:pt>
                <c:pt idx="74">
                  <c:v>95.176336000000006</c:v>
                </c:pt>
                <c:pt idx="75">
                  <c:v>95.213909000000001</c:v>
                </c:pt>
                <c:pt idx="76">
                  <c:v>95.244444999999999</c:v>
                </c:pt>
                <c:pt idx="77">
                  <c:v>95.265439000000001</c:v>
                </c:pt>
                <c:pt idx="78">
                  <c:v>95.281114000000002</c:v>
                </c:pt>
                <c:pt idx="79">
                  <c:v>95.285837999999998</c:v>
                </c:pt>
                <c:pt idx="80">
                  <c:v>95.263039000000006</c:v>
                </c:pt>
                <c:pt idx="81">
                  <c:v>95.206847999999994</c:v>
                </c:pt>
                <c:pt idx="82">
                  <c:v>95.140566000000007</c:v>
                </c:pt>
                <c:pt idx="83">
                  <c:v>95.099243999999999</c:v>
                </c:pt>
                <c:pt idx="84">
                  <c:v>95.092509000000007</c:v>
                </c:pt>
                <c:pt idx="85">
                  <c:v>95.103187000000005</c:v>
                </c:pt>
                <c:pt idx="86">
                  <c:v>95.114642000000003</c:v>
                </c:pt>
                <c:pt idx="87">
                  <c:v>95.121898999999999</c:v>
                </c:pt>
                <c:pt idx="88">
                  <c:v>95.125365000000002</c:v>
                </c:pt>
                <c:pt idx="89">
                  <c:v>95.124022999999994</c:v>
                </c:pt>
                <c:pt idx="90">
                  <c:v>95.116266999999993</c:v>
                </c:pt>
                <c:pt idx="91">
                  <c:v>95.103444999999994</c:v>
                </c:pt>
                <c:pt idx="92">
                  <c:v>95.090147000000002</c:v>
                </c:pt>
                <c:pt idx="93">
                  <c:v>95.080224000000001</c:v>
                </c:pt>
                <c:pt idx="94">
                  <c:v>95.072991999999999</c:v>
                </c:pt>
                <c:pt idx="95">
                  <c:v>95.063411000000002</c:v>
                </c:pt>
                <c:pt idx="96">
                  <c:v>95.047088000000002</c:v>
                </c:pt>
                <c:pt idx="97">
                  <c:v>95.027828</c:v>
                </c:pt>
                <c:pt idx="98">
                  <c:v>95.021355999999997</c:v>
                </c:pt>
                <c:pt idx="99">
                  <c:v>95.044077000000001</c:v>
                </c:pt>
                <c:pt idx="100">
                  <c:v>95.091582000000002</c:v>
                </c:pt>
                <c:pt idx="101">
                  <c:v>95.135936000000001</c:v>
                </c:pt>
                <c:pt idx="102">
                  <c:v>95.152844999999999</c:v>
                </c:pt>
                <c:pt idx="103">
                  <c:v>95.144420999999994</c:v>
                </c:pt>
                <c:pt idx="104">
                  <c:v>95.128388999999999</c:v>
                </c:pt>
                <c:pt idx="105">
                  <c:v>95.118646999999996</c:v>
                </c:pt>
                <c:pt idx="106">
                  <c:v>95.121091000000007</c:v>
                </c:pt>
                <c:pt idx="107">
                  <c:v>95.132384000000002</c:v>
                </c:pt>
                <c:pt idx="108">
                  <c:v>95.137851999999995</c:v>
                </c:pt>
                <c:pt idx="109">
                  <c:v>95.119299999999996</c:v>
                </c:pt>
                <c:pt idx="110">
                  <c:v>95.082093</c:v>
                </c:pt>
                <c:pt idx="111">
                  <c:v>95.059667000000005</c:v>
                </c:pt>
                <c:pt idx="112">
                  <c:v>95.077661000000006</c:v>
                </c:pt>
                <c:pt idx="113">
                  <c:v>95.129897999999997</c:v>
                </c:pt>
                <c:pt idx="114">
                  <c:v>95.184685000000002</c:v>
                </c:pt>
                <c:pt idx="115">
                  <c:v>95.214692999999997</c:v>
                </c:pt>
                <c:pt idx="116">
                  <c:v>95.22663</c:v>
                </c:pt>
                <c:pt idx="117">
                  <c:v>95.242808999999994</c:v>
                </c:pt>
                <c:pt idx="118">
                  <c:v>95.264519000000007</c:v>
                </c:pt>
                <c:pt idx="119">
                  <c:v>95.270003000000003</c:v>
                </c:pt>
                <c:pt idx="120">
                  <c:v>95.243976000000004</c:v>
                </c:pt>
                <c:pt idx="121">
                  <c:v>95.200271000000001</c:v>
                </c:pt>
                <c:pt idx="122">
                  <c:v>95.171435000000002</c:v>
                </c:pt>
                <c:pt idx="123">
                  <c:v>95.171280999999993</c:v>
                </c:pt>
                <c:pt idx="124">
                  <c:v>95.180026999999995</c:v>
                </c:pt>
                <c:pt idx="125">
                  <c:v>95.170614</c:v>
                </c:pt>
                <c:pt idx="126">
                  <c:v>95.142013000000006</c:v>
                </c:pt>
                <c:pt idx="127">
                  <c:v>95.122529999999998</c:v>
                </c:pt>
                <c:pt idx="128">
                  <c:v>95.139219999999995</c:v>
                </c:pt>
                <c:pt idx="129">
                  <c:v>95.183886000000001</c:v>
                </c:pt>
                <c:pt idx="130">
                  <c:v>95.205409000000003</c:v>
                </c:pt>
                <c:pt idx="131">
                  <c:v>95.159751</c:v>
                </c:pt>
                <c:pt idx="132">
                  <c:v>95.066891999999996</c:v>
                </c:pt>
                <c:pt idx="133">
                  <c:v>94.978778000000005</c:v>
                </c:pt>
                <c:pt idx="134">
                  <c:v>94.923921000000007</c:v>
                </c:pt>
                <c:pt idx="135">
                  <c:v>94.913884999999993</c:v>
                </c:pt>
                <c:pt idx="136">
                  <c:v>94.959703000000005</c:v>
                </c:pt>
                <c:pt idx="137">
                  <c:v>95.038623999999999</c:v>
                </c:pt>
                <c:pt idx="138">
                  <c:v>95.096896000000001</c:v>
                </c:pt>
                <c:pt idx="139">
                  <c:v>95.109408999999999</c:v>
                </c:pt>
                <c:pt idx="140">
                  <c:v>95.094487000000001</c:v>
                </c:pt>
                <c:pt idx="141">
                  <c:v>95.084197000000003</c:v>
                </c:pt>
                <c:pt idx="142">
                  <c:v>95.098112999999998</c:v>
                </c:pt>
                <c:pt idx="143">
                  <c:v>95.132555999999994</c:v>
                </c:pt>
                <c:pt idx="144">
                  <c:v>95.167878000000002</c:v>
                </c:pt>
                <c:pt idx="145">
                  <c:v>95.180259000000007</c:v>
                </c:pt>
                <c:pt idx="146">
                  <c:v>95.162862000000004</c:v>
                </c:pt>
                <c:pt idx="147">
                  <c:v>95.133714999999995</c:v>
                </c:pt>
                <c:pt idx="148">
                  <c:v>95.093902</c:v>
                </c:pt>
                <c:pt idx="149">
                  <c:v>95.054109999999994</c:v>
                </c:pt>
                <c:pt idx="150">
                  <c:v>95.038003000000003</c:v>
                </c:pt>
                <c:pt idx="151">
                  <c:v>95.044290000000004</c:v>
                </c:pt>
                <c:pt idx="152">
                  <c:v>95.067077999999995</c:v>
                </c:pt>
                <c:pt idx="153">
                  <c:v>95.102169000000004</c:v>
                </c:pt>
                <c:pt idx="154">
                  <c:v>95.143139000000005</c:v>
                </c:pt>
                <c:pt idx="155">
                  <c:v>95.179483000000005</c:v>
                </c:pt>
                <c:pt idx="156">
                  <c:v>95.202611000000005</c:v>
                </c:pt>
                <c:pt idx="157">
                  <c:v>95.207438999999994</c:v>
                </c:pt>
                <c:pt idx="158">
                  <c:v>95.190085999999994</c:v>
                </c:pt>
                <c:pt idx="159">
                  <c:v>95.149510000000006</c:v>
                </c:pt>
                <c:pt idx="160">
                  <c:v>95.099361000000002</c:v>
                </c:pt>
                <c:pt idx="161">
                  <c:v>95.071591999999995</c:v>
                </c:pt>
                <c:pt idx="162">
                  <c:v>95.078513000000001</c:v>
                </c:pt>
                <c:pt idx="163">
                  <c:v>95.085106999999994</c:v>
                </c:pt>
                <c:pt idx="164">
                  <c:v>95.067694000000003</c:v>
                </c:pt>
                <c:pt idx="165">
                  <c:v>95.047314999999998</c:v>
                </c:pt>
                <c:pt idx="166">
                  <c:v>95.050730000000001</c:v>
                </c:pt>
                <c:pt idx="167">
                  <c:v>95.076340999999999</c:v>
                </c:pt>
                <c:pt idx="168">
                  <c:v>95.099284999999995</c:v>
                </c:pt>
                <c:pt idx="169">
                  <c:v>95.104875000000007</c:v>
                </c:pt>
                <c:pt idx="170">
                  <c:v>95.107603999999995</c:v>
                </c:pt>
                <c:pt idx="171">
                  <c:v>95.127634</c:v>
                </c:pt>
                <c:pt idx="172">
                  <c:v>95.159749000000005</c:v>
                </c:pt>
                <c:pt idx="173">
                  <c:v>95.174238000000003</c:v>
                </c:pt>
                <c:pt idx="174">
                  <c:v>95.152396999999993</c:v>
                </c:pt>
                <c:pt idx="175">
                  <c:v>95.113760999999997</c:v>
                </c:pt>
                <c:pt idx="176">
                  <c:v>95.100415999999996</c:v>
                </c:pt>
                <c:pt idx="177">
                  <c:v>95.140063999999995</c:v>
                </c:pt>
                <c:pt idx="178">
                  <c:v>95.215333999999999</c:v>
                </c:pt>
                <c:pt idx="179">
                  <c:v>95.261803999999998</c:v>
                </c:pt>
                <c:pt idx="180">
                  <c:v>95.233711999999997</c:v>
                </c:pt>
                <c:pt idx="181">
                  <c:v>95.161179000000004</c:v>
                </c:pt>
                <c:pt idx="182">
                  <c:v>95.104292999999998</c:v>
                </c:pt>
                <c:pt idx="183">
                  <c:v>95.090534000000005</c:v>
                </c:pt>
                <c:pt idx="184">
                  <c:v>95.111824999999996</c:v>
                </c:pt>
                <c:pt idx="185">
                  <c:v>95.136626000000007</c:v>
                </c:pt>
                <c:pt idx="186">
                  <c:v>95.146978000000004</c:v>
                </c:pt>
                <c:pt idx="187">
                  <c:v>95.150496000000004</c:v>
                </c:pt>
                <c:pt idx="188">
                  <c:v>95.146231</c:v>
                </c:pt>
                <c:pt idx="189">
                  <c:v>95.123142999999999</c:v>
                </c:pt>
                <c:pt idx="190">
                  <c:v>95.077882000000002</c:v>
                </c:pt>
                <c:pt idx="191">
                  <c:v>95.022084000000007</c:v>
                </c:pt>
                <c:pt idx="192">
                  <c:v>94.983502999999999</c:v>
                </c:pt>
                <c:pt idx="193">
                  <c:v>94.993088999999998</c:v>
                </c:pt>
                <c:pt idx="194">
                  <c:v>95.051570999999996</c:v>
                </c:pt>
                <c:pt idx="195">
                  <c:v>95.129531999999998</c:v>
                </c:pt>
                <c:pt idx="196">
                  <c:v>95.192836</c:v>
                </c:pt>
                <c:pt idx="197">
                  <c:v>95.202326999999997</c:v>
                </c:pt>
                <c:pt idx="198">
                  <c:v>95.148122999999998</c:v>
                </c:pt>
                <c:pt idx="199">
                  <c:v>95.082464999999999</c:v>
                </c:pt>
                <c:pt idx="200">
                  <c:v>95.048711999999995</c:v>
                </c:pt>
                <c:pt idx="201">
                  <c:v>95.054569999999998</c:v>
                </c:pt>
                <c:pt idx="202">
                  <c:v>95.093558000000002</c:v>
                </c:pt>
                <c:pt idx="203">
                  <c:v>95.140669000000003</c:v>
                </c:pt>
                <c:pt idx="204">
                  <c:v>95.162777000000006</c:v>
                </c:pt>
                <c:pt idx="205">
                  <c:v>95.139498000000003</c:v>
                </c:pt>
                <c:pt idx="206">
                  <c:v>95.079133999999996</c:v>
                </c:pt>
                <c:pt idx="207">
                  <c:v>95.005086000000006</c:v>
                </c:pt>
                <c:pt idx="208">
                  <c:v>94.938002999999995</c:v>
                </c:pt>
                <c:pt idx="209">
                  <c:v>94.894133999999994</c:v>
                </c:pt>
                <c:pt idx="210">
                  <c:v>94.880476999999999</c:v>
                </c:pt>
                <c:pt idx="211">
                  <c:v>94.889049</c:v>
                </c:pt>
                <c:pt idx="212">
                  <c:v>94.905978000000005</c:v>
                </c:pt>
                <c:pt idx="213">
                  <c:v>94.925071000000003</c:v>
                </c:pt>
                <c:pt idx="214">
                  <c:v>94.948948999999999</c:v>
                </c:pt>
                <c:pt idx="215">
                  <c:v>94.975765999999993</c:v>
                </c:pt>
                <c:pt idx="216">
                  <c:v>94.990281999999993</c:v>
                </c:pt>
                <c:pt idx="217">
                  <c:v>94.978646999999995</c:v>
                </c:pt>
                <c:pt idx="218">
                  <c:v>94.945559000000003</c:v>
                </c:pt>
                <c:pt idx="219">
                  <c:v>94.910628000000003</c:v>
                </c:pt>
                <c:pt idx="220">
                  <c:v>94.899545000000003</c:v>
                </c:pt>
                <c:pt idx="221">
                  <c:v>94.927267000000001</c:v>
                </c:pt>
                <c:pt idx="222">
                  <c:v>94.978183000000001</c:v>
                </c:pt>
                <c:pt idx="223">
                  <c:v>95.025767999999999</c:v>
                </c:pt>
                <c:pt idx="224">
                  <c:v>95.058344000000005</c:v>
                </c:pt>
                <c:pt idx="225">
                  <c:v>95.073082999999997</c:v>
                </c:pt>
                <c:pt idx="226">
                  <c:v>95.071344999999994</c:v>
                </c:pt>
                <c:pt idx="227">
                  <c:v>95.057992999999996</c:v>
                </c:pt>
                <c:pt idx="228">
                  <c:v>95.031665000000004</c:v>
                </c:pt>
                <c:pt idx="229">
                  <c:v>94.976226999999994</c:v>
                </c:pt>
                <c:pt idx="230">
                  <c:v>94.879594999999995</c:v>
                </c:pt>
                <c:pt idx="231">
                  <c:v>94.764870000000002</c:v>
                </c:pt>
                <c:pt idx="232">
                  <c:v>94.683176000000003</c:v>
                </c:pt>
                <c:pt idx="233">
                  <c:v>94.673027000000005</c:v>
                </c:pt>
                <c:pt idx="234">
                  <c:v>94.730144999999993</c:v>
                </c:pt>
                <c:pt idx="235">
                  <c:v>94.812263999999999</c:v>
                </c:pt>
                <c:pt idx="236">
                  <c:v>94.882223999999994</c:v>
                </c:pt>
                <c:pt idx="237">
                  <c:v>94.940875000000005</c:v>
                </c:pt>
                <c:pt idx="238">
                  <c:v>95.006005999999999</c:v>
                </c:pt>
                <c:pt idx="239">
                  <c:v>95.074042000000006</c:v>
                </c:pt>
                <c:pt idx="240">
                  <c:v>95.116709999999998</c:v>
                </c:pt>
                <c:pt idx="241">
                  <c:v>95.117204000000001</c:v>
                </c:pt>
                <c:pt idx="242">
                  <c:v>95.093378999999999</c:v>
                </c:pt>
                <c:pt idx="243">
                  <c:v>95.070959999999999</c:v>
                </c:pt>
                <c:pt idx="244">
                  <c:v>95.057986999999997</c:v>
                </c:pt>
                <c:pt idx="245">
                  <c:v>95.046031999999997</c:v>
                </c:pt>
                <c:pt idx="246">
                  <c:v>95.017504000000002</c:v>
                </c:pt>
                <c:pt idx="247">
                  <c:v>94.945652999999993</c:v>
                </c:pt>
                <c:pt idx="248">
                  <c:v>94.818190999999999</c:v>
                </c:pt>
                <c:pt idx="249">
                  <c:v>94.708055999999999</c:v>
                </c:pt>
                <c:pt idx="250">
                  <c:v>94.716420999999997</c:v>
                </c:pt>
                <c:pt idx="251">
                  <c:v>94.818006999999994</c:v>
                </c:pt>
                <c:pt idx="252">
                  <c:v>94.939594</c:v>
                </c:pt>
                <c:pt idx="253">
                  <c:v>95.022847999999996</c:v>
                </c:pt>
                <c:pt idx="254">
                  <c:v>95.011899</c:v>
                </c:pt>
                <c:pt idx="255">
                  <c:v>94.899193999999994</c:v>
                </c:pt>
                <c:pt idx="256">
                  <c:v>94.772070999999997</c:v>
                </c:pt>
                <c:pt idx="257">
                  <c:v>94.728697999999994</c:v>
                </c:pt>
                <c:pt idx="258">
                  <c:v>94.783698000000001</c:v>
                </c:pt>
                <c:pt idx="259">
                  <c:v>94.883247999999995</c:v>
                </c:pt>
                <c:pt idx="260">
                  <c:v>94.970624000000001</c:v>
                </c:pt>
                <c:pt idx="261">
                  <c:v>95.033085999999997</c:v>
                </c:pt>
                <c:pt idx="262">
                  <c:v>95.097656999999998</c:v>
                </c:pt>
                <c:pt idx="263">
                  <c:v>95.19717</c:v>
                </c:pt>
                <c:pt idx="264">
                  <c:v>95.330190999999999</c:v>
                </c:pt>
                <c:pt idx="265">
                  <c:v>95.447558000000001</c:v>
                </c:pt>
                <c:pt idx="266">
                  <c:v>95.482286000000002</c:v>
                </c:pt>
                <c:pt idx="267">
                  <c:v>95.410734000000005</c:v>
                </c:pt>
                <c:pt idx="268">
                  <c:v>95.272992000000002</c:v>
                </c:pt>
                <c:pt idx="269">
                  <c:v>95.137150000000005</c:v>
                </c:pt>
                <c:pt idx="270">
                  <c:v>95.055824000000001</c:v>
                </c:pt>
                <c:pt idx="271">
                  <c:v>95.038483999999997</c:v>
                </c:pt>
                <c:pt idx="272">
                  <c:v>95.049660000000003</c:v>
                </c:pt>
                <c:pt idx="273">
                  <c:v>95.033591000000001</c:v>
                </c:pt>
                <c:pt idx="274">
                  <c:v>94.969804999999994</c:v>
                </c:pt>
                <c:pt idx="275">
                  <c:v>94.909941000000003</c:v>
                </c:pt>
                <c:pt idx="276">
                  <c:v>94.919856999999993</c:v>
                </c:pt>
                <c:pt idx="277">
                  <c:v>94.997750999999994</c:v>
                </c:pt>
                <c:pt idx="278">
                  <c:v>95.077753000000001</c:v>
                </c:pt>
                <c:pt idx="279">
                  <c:v>95.102757999999994</c:v>
                </c:pt>
                <c:pt idx="280">
                  <c:v>95.071661000000006</c:v>
                </c:pt>
                <c:pt idx="281">
                  <c:v>95.013200999999995</c:v>
                </c:pt>
                <c:pt idx="282">
                  <c:v>94.945812000000004</c:v>
                </c:pt>
                <c:pt idx="283">
                  <c:v>94.875906999999998</c:v>
                </c:pt>
                <c:pt idx="284">
                  <c:v>94.818550000000002</c:v>
                </c:pt>
                <c:pt idx="285">
                  <c:v>94.802060999999995</c:v>
                </c:pt>
                <c:pt idx="286">
                  <c:v>94.850633999999999</c:v>
                </c:pt>
                <c:pt idx="287">
                  <c:v>94.958174</c:v>
                </c:pt>
                <c:pt idx="288">
                  <c:v>95.077502999999993</c:v>
                </c:pt>
                <c:pt idx="289">
                  <c:v>95.159719999999993</c:v>
                </c:pt>
                <c:pt idx="290">
                  <c:v>95.194294999999997</c:v>
                </c:pt>
                <c:pt idx="291">
                  <c:v>95.191946999999999</c:v>
                </c:pt>
                <c:pt idx="292">
                  <c:v>95.163217000000003</c:v>
                </c:pt>
                <c:pt idx="293">
                  <c:v>95.111973000000006</c:v>
                </c:pt>
                <c:pt idx="294">
                  <c:v>95.043271000000004</c:v>
                </c:pt>
                <c:pt idx="295">
                  <c:v>94.972747999999996</c:v>
                </c:pt>
                <c:pt idx="296">
                  <c:v>94.922659999999993</c:v>
                </c:pt>
                <c:pt idx="297">
                  <c:v>94.909778000000003</c:v>
                </c:pt>
                <c:pt idx="298">
                  <c:v>94.932175999999998</c:v>
                </c:pt>
                <c:pt idx="299">
                  <c:v>94.965823999999998</c:v>
                </c:pt>
                <c:pt idx="300">
                  <c:v>94.986339000000001</c:v>
                </c:pt>
                <c:pt idx="301">
                  <c:v>94.99</c:v>
                </c:pt>
                <c:pt idx="302">
                  <c:v>94.982939000000002</c:v>
                </c:pt>
                <c:pt idx="303">
                  <c:v>94.971001000000001</c:v>
                </c:pt>
                <c:pt idx="304">
                  <c:v>94.964049000000003</c:v>
                </c:pt>
                <c:pt idx="305">
                  <c:v>94.969176000000004</c:v>
                </c:pt>
                <c:pt idx="306">
                  <c:v>94.978632000000005</c:v>
                </c:pt>
                <c:pt idx="307">
                  <c:v>94.971508999999998</c:v>
                </c:pt>
                <c:pt idx="308">
                  <c:v>94.935652000000005</c:v>
                </c:pt>
                <c:pt idx="309">
                  <c:v>94.894412000000003</c:v>
                </c:pt>
                <c:pt idx="310">
                  <c:v>94.899243999999996</c:v>
                </c:pt>
                <c:pt idx="311">
                  <c:v>94.935773999999995</c:v>
                </c:pt>
                <c:pt idx="312">
                  <c:v>94.920872000000003</c:v>
                </c:pt>
                <c:pt idx="313">
                  <c:v>94.857862999999995</c:v>
                </c:pt>
                <c:pt idx="314">
                  <c:v>94.811265000000006</c:v>
                </c:pt>
                <c:pt idx="315">
                  <c:v>94.804022000000003</c:v>
                </c:pt>
                <c:pt idx="316">
                  <c:v>94.815218999999999</c:v>
                </c:pt>
                <c:pt idx="317">
                  <c:v>94.823206999999996</c:v>
                </c:pt>
                <c:pt idx="318">
                  <c:v>94.829958000000005</c:v>
                </c:pt>
                <c:pt idx="319">
                  <c:v>94.849598</c:v>
                </c:pt>
                <c:pt idx="320">
                  <c:v>94.881778999999995</c:v>
                </c:pt>
                <c:pt idx="321">
                  <c:v>94.909906000000007</c:v>
                </c:pt>
                <c:pt idx="322">
                  <c:v>94.927715000000006</c:v>
                </c:pt>
                <c:pt idx="323">
                  <c:v>94.952721999999994</c:v>
                </c:pt>
                <c:pt idx="324">
                  <c:v>94.998632999999998</c:v>
                </c:pt>
                <c:pt idx="325">
                  <c:v>95.016351999999998</c:v>
                </c:pt>
                <c:pt idx="326">
                  <c:v>94.953909999999993</c:v>
                </c:pt>
                <c:pt idx="327">
                  <c:v>94.857281</c:v>
                </c:pt>
                <c:pt idx="328">
                  <c:v>94.775593000000001</c:v>
                </c:pt>
                <c:pt idx="329">
                  <c:v>94.706126999999995</c:v>
                </c:pt>
                <c:pt idx="330">
                  <c:v>94.650394000000006</c:v>
                </c:pt>
                <c:pt idx="331">
                  <c:v>94.614975999999999</c:v>
                </c:pt>
                <c:pt idx="332">
                  <c:v>94.587902</c:v>
                </c:pt>
                <c:pt idx="333">
                  <c:v>94.574102999999994</c:v>
                </c:pt>
                <c:pt idx="334">
                  <c:v>94.576376999999994</c:v>
                </c:pt>
                <c:pt idx="335">
                  <c:v>94.581832000000006</c:v>
                </c:pt>
                <c:pt idx="336">
                  <c:v>94.581326000000004</c:v>
                </c:pt>
                <c:pt idx="337">
                  <c:v>94.576122999999995</c:v>
                </c:pt>
                <c:pt idx="338">
                  <c:v>94.568639000000005</c:v>
                </c:pt>
                <c:pt idx="339">
                  <c:v>94.554872000000003</c:v>
                </c:pt>
                <c:pt idx="340">
                  <c:v>94.528655999999998</c:v>
                </c:pt>
                <c:pt idx="341">
                  <c:v>94.489081999999996</c:v>
                </c:pt>
                <c:pt idx="342">
                  <c:v>94.442002000000002</c:v>
                </c:pt>
                <c:pt idx="343">
                  <c:v>94.401095999999995</c:v>
                </c:pt>
                <c:pt idx="344">
                  <c:v>94.384463999999994</c:v>
                </c:pt>
                <c:pt idx="345">
                  <c:v>94.404707000000002</c:v>
                </c:pt>
                <c:pt idx="346">
                  <c:v>94.466775999999996</c:v>
                </c:pt>
                <c:pt idx="347">
                  <c:v>94.564577</c:v>
                </c:pt>
                <c:pt idx="348">
                  <c:v>94.668584999999993</c:v>
                </c:pt>
                <c:pt idx="349">
                  <c:v>94.714017999999996</c:v>
                </c:pt>
                <c:pt idx="350">
                  <c:v>94.647591000000006</c:v>
                </c:pt>
                <c:pt idx="351">
                  <c:v>94.550871999999998</c:v>
                </c:pt>
                <c:pt idx="352">
                  <c:v>94.505264999999994</c:v>
                </c:pt>
                <c:pt idx="353">
                  <c:v>94.453288000000001</c:v>
                </c:pt>
                <c:pt idx="354">
                  <c:v>94.373743000000005</c:v>
                </c:pt>
                <c:pt idx="355">
                  <c:v>94.294549000000004</c:v>
                </c:pt>
                <c:pt idx="356">
                  <c:v>94.232702000000003</c:v>
                </c:pt>
                <c:pt idx="357">
                  <c:v>94.186071999999996</c:v>
                </c:pt>
                <c:pt idx="358">
                  <c:v>94.147487999999996</c:v>
                </c:pt>
                <c:pt idx="359">
                  <c:v>94.113866999999999</c:v>
                </c:pt>
                <c:pt idx="360">
                  <c:v>94.086295000000007</c:v>
                </c:pt>
                <c:pt idx="361">
                  <c:v>94.067537000000002</c:v>
                </c:pt>
                <c:pt idx="362">
                  <c:v>94.060536999999997</c:v>
                </c:pt>
                <c:pt idx="363">
                  <c:v>94.069012000000001</c:v>
                </c:pt>
                <c:pt idx="364">
                  <c:v>94.092026000000004</c:v>
                </c:pt>
                <c:pt idx="365">
                  <c:v>94.113005999999999</c:v>
                </c:pt>
                <c:pt idx="366">
                  <c:v>94.101213000000001</c:v>
                </c:pt>
                <c:pt idx="367">
                  <c:v>94.034850000000006</c:v>
                </c:pt>
                <c:pt idx="368">
                  <c:v>93.921554</c:v>
                </c:pt>
                <c:pt idx="369">
                  <c:v>93.794151999999997</c:v>
                </c:pt>
                <c:pt idx="370">
                  <c:v>93.698516999999995</c:v>
                </c:pt>
                <c:pt idx="371">
                  <c:v>93.666819000000004</c:v>
                </c:pt>
                <c:pt idx="372">
                  <c:v>93.662476999999996</c:v>
                </c:pt>
                <c:pt idx="373">
                  <c:v>93.641011000000006</c:v>
                </c:pt>
                <c:pt idx="374">
                  <c:v>93.630562999999995</c:v>
                </c:pt>
                <c:pt idx="375">
                  <c:v>93.651747</c:v>
                </c:pt>
                <c:pt idx="376">
                  <c:v>93.688511000000005</c:v>
                </c:pt>
                <c:pt idx="377">
                  <c:v>93.714223000000004</c:v>
                </c:pt>
                <c:pt idx="378">
                  <c:v>93.709198000000001</c:v>
                </c:pt>
                <c:pt idx="379">
                  <c:v>93.672216000000006</c:v>
                </c:pt>
                <c:pt idx="380">
                  <c:v>93.631467999999998</c:v>
                </c:pt>
                <c:pt idx="381">
                  <c:v>93.622856999999996</c:v>
                </c:pt>
                <c:pt idx="382">
                  <c:v>93.634411999999998</c:v>
                </c:pt>
                <c:pt idx="383">
                  <c:v>93.624796000000003</c:v>
                </c:pt>
                <c:pt idx="384">
                  <c:v>93.578653000000003</c:v>
                </c:pt>
                <c:pt idx="385">
                  <c:v>93.507023000000004</c:v>
                </c:pt>
                <c:pt idx="386">
                  <c:v>93.435564999999997</c:v>
                </c:pt>
                <c:pt idx="387">
                  <c:v>93.382598999999999</c:v>
                </c:pt>
                <c:pt idx="388">
                  <c:v>93.335791</c:v>
                </c:pt>
                <c:pt idx="389">
                  <c:v>93.277287999999999</c:v>
                </c:pt>
                <c:pt idx="390">
                  <c:v>93.215783000000002</c:v>
                </c:pt>
                <c:pt idx="391">
                  <c:v>93.182624000000004</c:v>
                </c:pt>
                <c:pt idx="392">
                  <c:v>93.197772999999998</c:v>
                </c:pt>
                <c:pt idx="393">
                  <c:v>93.234066999999996</c:v>
                </c:pt>
                <c:pt idx="394">
                  <c:v>93.246097000000006</c:v>
                </c:pt>
                <c:pt idx="395">
                  <c:v>93.221604999999997</c:v>
                </c:pt>
                <c:pt idx="396">
                  <c:v>93.177542000000003</c:v>
                </c:pt>
                <c:pt idx="397">
                  <c:v>93.134253000000001</c:v>
                </c:pt>
                <c:pt idx="398">
                  <c:v>93.103746999999998</c:v>
                </c:pt>
                <c:pt idx="399">
                  <c:v>93.089645000000004</c:v>
                </c:pt>
                <c:pt idx="400">
                  <c:v>93.088965999999999</c:v>
                </c:pt>
                <c:pt idx="401">
                  <c:v>93.093258000000006</c:v>
                </c:pt>
                <c:pt idx="402">
                  <c:v>93.091773000000003</c:v>
                </c:pt>
                <c:pt idx="403">
                  <c:v>93.073359999999994</c:v>
                </c:pt>
                <c:pt idx="404">
                  <c:v>93.029843</c:v>
                </c:pt>
                <c:pt idx="405">
                  <c:v>92.966198000000006</c:v>
                </c:pt>
                <c:pt idx="406">
                  <c:v>92.901830000000004</c:v>
                </c:pt>
                <c:pt idx="407">
                  <c:v>92.855884000000003</c:v>
                </c:pt>
                <c:pt idx="408">
                  <c:v>92.836123999999998</c:v>
                </c:pt>
                <c:pt idx="409">
                  <c:v>92.840118000000004</c:v>
                </c:pt>
                <c:pt idx="410">
                  <c:v>92.855277999999998</c:v>
                </c:pt>
                <c:pt idx="411">
                  <c:v>92.856144</c:v>
                </c:pt>
                <c:pt idx="412">
                  <c:v>92.815878999999995</c:v>
                </c:pt>
                <c:pt idx="413">
                  <c:v>92.734871999999996</c:v>
                </c:pt>
                <c:pt idx="414">
                  <c:v>92.633786000000001</c:v>
                </c:pt>
                <c:pt idx="415">
                  <c:v>92.538780000000003</c:v>
                </c:pt>
                <c:pt idx="416">
                  <c:v>92.474207000000007</c:v>
                </c:pt>
                <c:pt idx="417">
                  <c:v>92.444174000000004</c:v>
                </c:pt>
                <c:pt idx="418">
                  <c:v>92.430834000000004</c:v>
                </c:pt>
                <c:pt idx="419">
                  <c:v>92.409316000000004</c:v>
                </c:pt>
                <c:pt idx="420">
                  <c:v>92.366770000000002</c:v>
                </c:pt>
                <c:pt idx="421">
                  <c:v>92.311531000000002</c:v>
                </c:pt>
                <c:pt idx="422">
                  <c:v>92.263169000000005</c:v>
                </c:pt>
                <c:pt idx="423">
                  <c:v>92.235094000000004</c:v>
                </c:pt>
                <c:pt idx="424">
                  <c:v>92.228178999999997</c:v>
                </c:pt>
                <c:pt idx="425">
                  <c:v>92.234285</c:v>
                </c:pt>
                <c:pt idx="426">
                  <c:v>92.240572999999998</c:v>
                </c:pt>
                <c:pt idx="427">
                  <c:v>92.231978999999995</c:v>
                </c:pt>
                <c:pt idx="428">
                  <c:v>92.197929000000002</c:v>
                </c:pt>
                <c:pt idx="429">
                  <c:v>92.137890999999996</c:v>
                </c:pt>
                <c:pt idx="430">
                  <c:v>92.060376000000005</c:v>
                </c:pt>
                <c:pt idx="431">
                  <c:v>91.976146</c:v>
                </c:pt>
                <c:pt idx="432">
                  <c:v>91.900976999999997</c:v>
                </c:pt>
                <c:pt idx="433">
                  <c:v>91.864266000000001</c:v>
                </c:pt>
                <c:pt idx="434">
                  <c:v>91.875073999999998</c:v>
                </c:pt>
                <c:pt idx="435">
                  <c:v>91.903903</c:v>
                </c:pt>
                <c:pt idx="436">
                  <c:v>91.931799999999996</c:v>
                </c:pt>
                <c:pt idx="437">
                  <c:v>91.952099000000004</c:v>
                </c:pt>
                <c:pt idx="438">
                  <c:v>91.952372999999994</c:v>
                </c:pt>
                <c:pt idx="439">
                  <c:v>91.924182000000002</c:v>
                </c:pt>
                <c:pt idx="440">
                  <c:v>91.877177000000003</c:v>
                </c:pt>
                <c:pt idx="441">
                  <c:v>91.830184000000003</c:v>
                </c:pt>
                <c:pt idx="442">
                  <c:v>91.789961000000005</c:v>
                </c:pt>
                <c:pt idx="443">
                  <c:v>91.747153999999995</c:v>
                </c:pt>
                <c:pt idx="444">
                  <c:v>91.693523999999996</c:v>
                </c:pt>
                <c:pt idx="445">
                  <c:v>91.637232999999995</c:v>
                </c:pt>
                <c:pt idx="446">
                  <c:v>91.598054000000005</c:v>
                </c:pt>
                <c:pt idx="447">
                  <c:v>91.585313999999997</c:v>
                </c:pt>
                <c:pt idx="448">
                  <c:v>91.583716999999993</c:v>
                </c:pt>
                <c:pt idx="449">
                  <c:v>91.570620000000005</c:v>
                </c:pt>
                <c:pt idx="450">
                  <c:v>91.542060000000006</c:v>
                </c:pt>
                <c:pt idx="451">
                  <c:v>91.507767000000001</c:v>
                </c:pt>
                <c:pt idx="452">
                  <c:v>91.473403000000005</c:v>
                </c:pt>
                <c:pt idx="453">
                  <c:v>91.442835000000002</c:v>
                </c:pt>
                <c:pt idx="454">
                  <c:v>91.427575000000004</c:v>
                </c:pt>
                <c:pt idx="455">
                  <c:v>91.431201000000001</c:v>
                </c:pt>
                <c:pt idx="456">
                  <c:v>91.430600999999996</c:v>
                </c:pt>
                <c:pt idx="457">
                  <c:v>91.397880999999998</c:v>
                </c:pt>
                <c:pt idx="458">
                  <c:v>91.331123000000005</c:v>
                </c:pt>
                <c:pt idx="459">
                  <c:v>91.251780999999994</c:v>
                </c:pt>
                <c:pt idx="460">
                  <c:v>91.179595000000006</c:v>
                </c:pt>
                <c:pt idx="461">
                  <c:v>91.117761000000002</c:v>
                </c:pt>
                <c:pt idx="462">
                  <c:v>91.063001</c:v>
                </c:pt>
                <c:pt idx="463">
                  <c:v>91.024265999999997</c:v>
                </c:pt>
                <c:pt idx="464">
                  <c:v>91.017460999999997</c:v>
                </c:pt>
                <c:pt idx="465">
                  <c:v>91.038679999999999</c:v>
                </c:pt>
                <c:pt idx="466">
                  <c:v>91.059124999999995</c:v>
                </c:pt>
                <c:pt idx="467">
                  <c:v>91.051831000000007</c:v>
                </c:pt>
                <c:pt idx="468">
                  <c:v>91.014764999999997</c:v>
                </c:pt>
                <c:pt idx="469">
                  <c:v>90.969123999999994</c:v>
                </c:pt>
                <c:pt idx="470">
                  <c:v>90.937460999999999</c:v>
                </c:pt>
                <c:pt idx="471">
                  <c:v>90.921322000000004</c:v>
                </c:pt>
                <c:pt idx="472">
                  <c:v>90.903786999999994</c:v>
                </c:pt>
                <c:pt idx="473">
                  <c:v>90.873943999999995</c:v>
                </c:pt>
                <c:pt idx="474">
                  <c:v>90.839819000000006</c:v>
                </c:pt>
                <c:pt idx="475">
                  <c:v>90.814401000000004</c:v>
                </c:pt>
                <c:pt idx="476">
                  <c:v>90.798389</c:v>
                </c:pt>
                <c:pt idx="477">
                  <c:v>90.782250000000005</c:v>
                </c:pt>
                <c:pt idx="478">
                  <c:v>90.761576000000005</c:v>
                </c:pt>
                <c:pt idx="479">
                  <c:v>90.743121000000002</c:v>
                </c:pt>
                <c:pt idx="480">
                  <c:v>90.735611000000006</c:v>
                </c:pt>
                <c:pt idx="481">
                  <c:v>90.739176</c:v>
                </c:pt>
                <c:pt idx="482">
                  <c:v>90.744659999999996</c:v>
                </c:pt>
                <c:pt idx="483">
                  <c:v>90.741397000000006</c:v>
                </c:pt>
                <c:pt idx="484">
                  <c:v>90.723149000000006</c:v>
                </c:pt>
                <c:pt idx="485">
                  <c:v>90.688439000000002</c:v>
                </c:pt>
                <c:pt idx="486">
                  <c:v>90.638343000000006</c:v>
                </c:pt>
                <c:pt idx="487">
                  <c:v>90.575518000000002</c:v>
                </c:pt>
                <c:pt idx="488">
                  <c:v>90.504147000000003</c:v>
                </c:pt>
                <c:pt idx="489">
                  <c:v>90.432429999999997</c:v>
                </c:pt>
                <c:pt idx="490">
                  <c:v>90.375235000000004</c:v>
                </c:pt>
                <c:pt idx="491">
                  <c:v>90.347678000000002</c:v>
                </c:pt>
                <c:pt idx="492">
                  <c:v>90.352084000000005</c:v>
                </c:pt>
                <c:pt idx="493">
                  <c:v>90.374825000000001</c:v>
                </c:pt>
                <c:pt idx="494">
                  <c:v>90.393602999999999</c:v>
                </c:pt>
                <c:pt idx="495">
                  <c:v>90.387540000000001</c:v>
                </c:pt>
                <c:pt idx="496">
                  <c:v>90.351540999999997</c:v>
                </c:pt>
                <c:pt idx="497">
                  <c:v>90.304787000000005</c:v>
                </c:pt>
                <c:pt idx="498">
                  <c:v>90.271276999999998</c:v>
                </c:pt>
                <c:pt idx="499">
                  <c:v>90.255964000000006</c:v>
                </c:pt>
                <c:pt idx="500">
                  <c:v>90.249396000000004</c:v>
                </c:pt>
                <c:pt idx="501">
                  <c:v>90.243302</c:v>
                </c:pt>
                <c:pt idx="502">
                  <c:v>90.234358</c:v>
                </c:pt>
                <c:pt idx="503">
                  <c:v>90.218196000000006</c:v>
                </c:pt>
                <c:pt idx="504">
                  <c:v>90.185490000000001</c:v>
                </c:pt>
                <c:pt idx="505">
                  <c:v>90.128816999999998</c:v>
                </c:pt>
                <c:pt idx="506">
                  <c:v>90.053993000000006</c:v>
                </c:pt>
                <c:pt idx="507">
                  <c:v>89.979984000000002</c:v>
                </c:pt>
                <c:pt idx="508">
                  <c:v>89.925796000000005</c:v>
                </c:pt>
                <c:pt idx="509">
                  <c:v>89.898216000000005</c:v>
                </c:pt>
                <c:pt idx="510">
                  <c:v>89.890643999999995</c:v>
                </c:pt>
                <c:pt idx="511">
                  <c:v>89.890872000000002</c:v>
                </c:pt>
                <c:pt idx="512">
                  <c:v>89.889334000000005</c:v>
                </c:pt>
                <c:pt idx="513">
                  <c:v>89.881251000000006</c:v>
                </c:pt>
                <c:pt idx="514">
                  <c:v>89.864361000000002</c:v>
                </c:pt>
                <c:pt idx="515">
                  <c:v>89.838143000000002</c:v>
                </c:pt>
                <c:pt idx="516">
                  <c:v>89.806216000000006</c:v>
                </c:pt>
                <c:pt idx="517">
                  <c:v>89.778274999999994</c:v>
                </c:pt>
                <c:pt idx="518">
                  <c:v>89.764847000000003</c:v>
                </c:pt>
                <c:pt idx="519">
                  <c:v>89.764480000000006</c:v>
                </c:pt>
                <c:pt idx="520">
                  <c:v>89.760149999999996</c:v>
                </c:pt>
                <c:pt idx="521">
                  <c:v>89.733767</c:v>
                </c:pt>
                <c:pt idx="522">
                  <c:v>89.679851999999997</c:v>
                </c:pt>
                <c:pt idx="523">
                  <c:v>89.605728999999997</c:v>
                </c:pt>
                <c:pt idx="524">
                  <c:v>89.526651999999999</c:v>
                </c:pt>
                <c:pt idx="525">
                  <c:v>89.463009</c:v>
                </c:pt>
                <c:pt idx="526">
                  <c:v>89.434246999999999</c:v>
                </c:pt>
                <c:pt idx="527">
                  <c:v>89.446213</c:v>
                </c:pt>
                <c:pt idx="528">
                  <c:v>89.482995000000003</c:v>
                </c:pt>
                <c:pt idx="529">
                  <c:v>89.515197000000001</c:v>
                </c:pt>
                <c:pt idx="530">
                  <c:v>89.520408000000003</c:v>
                </c:pt>
                <c:pt idx="531">
                  <c:v>89.497037000000006</c:v>
                </c:pt>
                <c:pt idx="532">
                  <c:v>89.458078999999998</c:v>
                </c:pt>
                <c:pt idx="533">
                  <c:v>89.414777000000001</c:v>
                </c:pt>
                <c:pt idx="534">
                  <c:v>89.369969999999995</c:v>
                </c:pt>
                <c:pt idx="535">
                  <c:v>89.326479000000006</c:v>
                </c:pt>
                <c:pt idx="536">
                  <c:v>89.295308000000006</c:v>
                </c:pt>
                <c:pt idx="537">
                  <c:v>89.290092000000001</c:v>
                </c:pt>
                <c:pt idx="538">
                  <c:v>89.310894000000005</c:v>
                </c:pt>
                <c:pt idx="539">
                  <c:v>89.335750000000004</c:v>
                </c:pt>
                <c:pt idx="540">
                  <c:v>89.334946000000002</c:v>
                </c:pt>
                <c:pt idx="541">
                  <c:v>89.296684999999997</c:v>
                </c:pt>
                <c:pt idx="542">
                  <c:v>89.237516999999997</c:v>
                </c:pt>
                <c:pt idx="543">
                  <c:v>89.187019000000006</c:v>
                </c:pt>
                <c:pt idx="544">
                  <c:v>89.162350000000004</c:v>
                </c:pt>
                <c:pt idx="545">
                  <c:v>89.158862999999997</c:v>
                </c:pt>
                <c:pt idx="546">
                  <c:v>89.161938000000006</c:v>
                </c:pt>
                <c:pt idx="547">
                  <c:v>89.162319999999994</c:v>
                </c:pt>
                <c:pt idx="548">
                  <c:v>89.158091999999996</c:v>
                </c:pt>
                <c:pt idx="549">
                  <c:v>89.149325000000005</c:v>
                </c:pt>
                <c:pt idx="550">
                  <c:v>89.136521999999999</c:v>
                </c:pt>
                <c:pt idx="551">
                  <c:v>89.120914999999997</c:v>
                </c:pt>
                <c:pt idx="552">
                  <c:v>89.101067999999998</c:v>
                </c:pt>
                <c:pt idx="553">
                  <c:v>89.070508000000004</c:v>
                </c:pt>
                <c:pt idx="554">
                  <c:v>89.024814000000006</c:v>
                </c:pt>
                <c:pt idx="555">
                  <c:v>88.972128999999995</c:v>
                </c:pt>
                <c:pt idx="556">
                  <c:v>88.930312999999998</c:v>
                </c:pt>
                <c:pt idx="557">
                  <c:v>88.911670999999998</c:v>
                </c:pt>
                <c:pt idx="558">
                  <c:v>88.913527000000002</c:v>
                </c:pt>
                <c:pt idx="559">
                  <c:v>88.923669000000004</c:v>
                </c:pt>
                <c:pt idx="560">
                  <c:v>88.932694999999995</c:v>
                </c:pt>
                <c:pt idx="561">
                  <c:v>88.939520000000002</c:v>
                </c:pt>
                <c:pt idx="562">
                  <c:v>88.946680999999998</c:v>
                </c:pt>
                <c:pt idx="563">
                  <c:v>88.953235000000006</c:v>
                </c:pt>
                <c:pt idx="564">
                  <c:v>88.951898</c:v>
                </c:pt>
                <c:pt idx="565">
                  <c:v>88.934061</c:v>
                </c:pt>
                <c:pt idx="566">
                  <c:v>88.899882000000005</c:v>
                </c:pt>
                <c:pt idx="567">
                  <c:v>88.864058999999997</c:v>
                </c:pt>
                <c:pt idx="568">
                  <c:v>88.847271000000006</c:v>
                </c:pt>
                <c:pt idx="569">
                  <c:v>88.858348000000007</c:v>
                </c:pt>
                <c:pt idx="570">
                  <c:v>88.885789000000003</c:v>
                </c:pt>
                <c:pt idx="571">
                  <c:v>88.908694999999994</c:v>
                </c:pt>
                <c:pt idx="572">
                  <c:v>88.914035999999996</c:v>
                </c:pt>
                <c:pt idx="573">
                  <c:v>88.901223000000002</c:v>
                </c:pt>
                <c:pt idx="574">
                  <c:v>88.873816000000005</c:v>
                </c:pt>
                <c:pt idx="575">
                  <c:v>88.833960000000005</c:v>
                </c:pt>
                <c:pt idx="576">
                  <c:v>88.786567000000005</c:v>
                </c:pt>
                <c:pt idx="577">
                  <c:v>88.742902000000001</c:v>
                </c:pt>
                <c:pt idx="578">
                  <c:v>88.713887</c:v>
                </c:pt>
                <c:pt idx="579">
                  <c:v>88.699597999999995</c:v>
                </c:pt>
                <c:pt idx="580">
                  <c:v>88.690870000000004</c:v>
                </c:pt>
                <c:pt idx="581">
                  <c:v>88.682490000000001</c:v>
                </c:pt>
                <c:pt idx="582">
                  <c:v>88.678135999999995</c:v>
                </c:pt>
                <c:pt idx="583">
                  <c:v>88.680918000000005</c:v>
                </c:pt>
                <c:pt idx="584">
                  <c:v>88.686753999999993</c:v>
                </c:pt>
                <c:pt idx="585">
                  <c:v>88.691121999999993</c:v>
                </c:pt>
                <c:pt idx="586">
                  <c:v>88.696287999999996</c:v>
                </c:pt>
                <c:pt idx="587">
                  <c:v>88.704747999999995</c:v>
                </c:pt>
                <c:pt idx="588">
                  <c:v>88.708994000000004</c:v>
                </c:pt>
                <c:pt idx="589">
                  <c:v>88.697443000000007</c:v>
                </c:pt>
                <c:pt idx="590">
                  <c:v>88.671679999999995</c:v>
                </c:pt>
                <c:pt idx="591">
                  <c:v>88.648517999999996</c:v>
                </c:pt>
                <c:pt idx="592">
                  <c:v>88.640511000000004</c:v>
                </c:pt>
                <c:pt idx="593">
                  <c:v>88.640835999999993</c:v>
                </c:pt>
                <c:pt idx="594">
                  <c:v>88.634161000000006</c:v>
                </c:pt>
                <c:pt idx="595">
                  <c:v>88.618673999999999</c:v>
                </c:pt>
                <c:pt idx="596">
                  <c:v>88.608114999999998</c:v>
                </c:pt>
                <c:pt idx="597">
                  <c:v>88.611082999999994</c:v>
                </c:pt>
                <c:pt idx="598">
                  <c:v>88.615928999999994</c:v>
                </c:pt>
                <c:pt idx="599">
                  <c:v>88.601799999999997</c:v>
                </c:pt>
                <c:pt idx="600">
                  <c:v>88.560776000000004</c:v>
                </c:pt>
                <c:pt idx="601">
                  <c:v>88.503877000000003</c:v>
                </c:pt>
                <c:pt idx="602">
                  <c:v>88.448606999999996</c:v>
                </c:pt>
                <c:pt idx="603">
                  <c:v>88.406723</c:v>
                </c:pt>
                <c:pt idx="604">
                  <c:v>88.384094000000005</c:v>
                </c:pt>
                <c:pt idx="605">
                  <c:v>88.384924999999996</c:v>
                </c:pt>
                <c:pt idx="606">
                  <c:v>88.409143</c:v>
                </c:pt>
                <c:pt idx="607">
                  <c:v>88.446128000000002</c:v>
                </c:pt>
                <c:pt idx="608">
                  <c:v>88.476971000000006</c:v>
                </c:pt>
                <c:pt idx="609">
                  <c:v>88.486287000000004</c:v>
                </c:pt>
                <c:pt idx="610">
                  <c:v>88.470122000000003</c:v>
                </c:pt>
                <c:pt idx="611">
                  <c:v>88.433732000000006</c:v>
                </c:pt>
                <c:pt idx="612">
                  <c:v>88.387697000000003</c:v>
                </c:pt>
                <c:pt idx="613">
                  <c:v>88.346868000000001</c:v>
                </c:pt>
                <c:pt idx="614">
                  <c:v>88.325999999999993</c:v>
                </c:pt>
                <c:pt idx="615">
                  <c:v>88.329926999999998</c:v>
                </c:pt>
                <c:pt idx="616">
                  <c:v>88.348240000000004</c:v>
                </c:pt>
                <c:pt idx="617">
                  <c:v>88.362843999999996</c:v>
                </c:pt>
                <c:pt idx="618">
                  <c:v>88.361233999999996</c:v>
                </c:pt>
                <c:pt idx="619">
                  <c:v>88.343806000000001</c:v>
                </c:pt>
                <c:pt idx="620">
                  <c:v>88.322355000000002</c:v>
                </c:pt>
                <c:pt idx="621">
                  <c:v>88.312408000000005</c:v>
                </c:pt>
                <c:pt idx="622">
                  <c:v>88.320742999999993</c:v>
                </c:pt>
                <c:pt idx="623">
                  <c:v>88.336269999999999</c:v>
                </c:pt>
                <c:pt idx="624">
                  <c:v>88.337130999999999</c:v>
                </c:pt>
                <c:pt idx="625">
                  <c:v>88.312342000000001</c:v>
                </c:pt>
                <c:pt idx="626">
                  <c:v>88.274445999999998</c:v>
                </c:pt>
                <c:pt idx="627">
                  <c:v>88.245722999999998</c:v>
                </c:pt>
                <c:pt idx="628">
                  <c:v>88.233352999999994</c:v>
                </c:pt>
                <c:pt idx="629">
                  <c:v>88.223223000000004</c:v>
                </c:pt>
                <c:pt idx="630">
                  <c:v>88.197851</c:v>
                </c:pt>
                <c:pt idx="631">
                  <c:v>88.154606999999999</c:v>
                </c:pt>
                <c:pt idx="632">
                  <c:v>88.105547999999999</c:v>
                </c:pt>
                <c:pt idx="633">
                  <c:v>88.065422999999996</c:v>
                </c:pt>
                <c:pt idx="634">
                  <c:v>88.043712999999997</c:v>
                </c:pt>
                <c:pt idx="635">
                  <c:v>88.043694000000002</c:v>
                </c:pt>
                <c:pt idx="636">
                  <c:v>88.062877999999998</c:v>
                </c:pt>
                <c:pt idx="637">
                  <c:v>88.093551000000005</c:v>
                </c:pt>
                <c:pt idx="638">
                  <c:v>88.125478999999999</c:v>
                </c:pt>
                <c:pt idx="639">
                  <c:v>88.149721</c:v>
                </c:pt>
                <c:pt idx="640">
                  <c:v>88.160431000000003</c:v>
                </c:pt>
                <c:pt idx="641">
                  <c:v>88.154574999999994</c:v>
                </c:pt>
                <c:pt idx="642">
                  <c:v>88.131510000000006</c:v>
                </c:pt>
                <c:pt idx="643">
                  <c:v>88.093922000000006</c:v>
                </c:pt>
                <c:pt idx="644">
                  <c:v>88.050117</c:v>
                </c:pt>
                <c:pt idx="645">
                  <c:v>88.014555999999999</c:v>
                </c:pt>
                <c:pt idx="646">
                  <c:v>88.002026000000001</c:v>
                </c:pt>
                <c:pt idx="647">
                  <c:v>88.017154000000005</c:v>
                </c:pt>
                <c:pt idx="648">
                  <c:v>88.050225999999995</c:v>
                </c:pt>
                <c:pt idx="649">
                  <c:v>88.085550999999995</c:v>
                </c:pt>
                <c:pt idx="650">
                  <c:v>88.112632000000005</c:v>
                </c:pt>
                <c:pt idx="651">
                  <c:v>88.125645000000006</c:v>
                </c:pt>
                <c:pt idx="652">
                  <c:v>88.115666000000004</c:v>
                </c:pt>
                <c:pt idx="653">
                  <c:v>88.073740000000001</c:v>
                </c:pt>
                <c:pt idx="654">
                  <c:v>88.005825000000002</c:v>
                </c:pt>
                <c:pt idx="655">
                  <c:v>87.937462999999994</c:v>
                </c:pt>
                <c:pt idx="656">
                  <c:v>87.895899999999997</c:v>
                </c:pt>
                <c:pt idx="657">
                  <c:v>87.888400000000004</c:v>
                </c:pt>
                <c:pt idx="658">
                  <c:v>87.900808999999995</c:v>
                </c:pt>
                <c:pt idx="659">
                  <c:v>87.913815999999997</c:v>
                </c:pt>
                <c:pt idx="660">
                  <c:v>87.916677000000007</c:v>
                </c:pt>
                <c:pt idx="661">
                  <c:v>87.909204000000003</c:v>
                </c:pt>
                <c:pt idx="662">
                  <c:v>87.897581000000002</c:v>
                </c:pt>
                <c:pt idx="663">
                  <c:v>87.888602000000006</c:v>
                </c:pt>
                <c:pt idx="664">
                  <c:v>87.883232000000007</c:v>
                </c:pt>
                <c:pt idx="665">
                  <c:v>87.875553999999994</c:v>
                </c:pt>
                <c:pt idx="666">
                  <c:v>87.861378999999999</c:v>
                </c:pt>
                <c:pt idx="667">
                  <c:v>87.846444000000005</c:v>
                </c:pt>
                <c:pt idx="668">
                  <c:v>87.842663999999999</c:v>
                </c:pt>
                <c:pt idx="669">
                  <c:v>87.857539000000003</c:v>
                </c:pt>
                <c:pt idx="670">
                  <c:v>87.889816999999994</c:v>
                </c:pt>
                <c:pt idx="671">
                  <c:v>87.932280000000006</c:v>
                </c:pt>
                <c:pt idx="672">
                  <c:v>87.972857000000005</c:v>
                </c:pt>
                <c:pt idx="673">
                  <c:v>87.994966000000005</c:v>
                </c:pt>
                <c:pt idx="674">
                  <c:v>87.986053999999996</c:v>
                </c:pt>
                <c:pt idx="675">
                  <c:v>87.950027000000006</c:v>
                </c:pt>
                <c:pt idx="676">
                  <c:v>87.905677999999995</c:v>
                </c:pt>
                <c:pt idx="677">
                  <c:v>87.869024999999993</c:v>
                </c:pt>
                <c:pt idx="678">
                  <c:v>87.841314999999994</c:v>
                </c:pt>
                <c:pt idx="679">
                  <c:v>87.817454999999995</c:v>
                </c:pt>
                <c:pt idx="680">
                  <c:v>87.799937</c:v>
                </c:pt>
                <c:pt idx="681">
                  <c:v>87.796529000000007</c:v>
                </c:pt>
                <c:pt idx="682">
                  <c:v>87.804779999999994</c:v>
                </c:pt>
                <c:pt idx="683">
                  <c:v>87.807717999999994</c:v>
                </c:pt>
                <c:pt idx="684">
                  <c:v>87.790678999999997</c:v>
                </c:pt>
                <c:pt idx="685">
                  <c:v>87.759191999999999</c:v>
                </c:pt>
                <c:pt idx="686">
                  <c:v>87.734268</c:v>
                </c:pt>
                <c:pt idx="687">
                  <c:v>87.728752</c:v>
                </c:pt>
                <c:pt idx="688">
                  <c:v>87.733493999999993</c:v>
                </c:pt>
                <c:pt idx="689">
                  <c:v>87.731443999999996</c:v>
                </c:pt>
                <c:pt idx="690">
                  <c:v>87.722029000000006</c:v>
                </c:pt>
                <c:pt idx="691">
                  <c:v>87.723105000000004</c:v>
                </c:pt>
                <c:pt idx="692">
                  <c:v>87.745649999999998</c:v>
                </c:pt>
                <c:pt idx="693">
                  <c:v>87.774665999999996</c:v>
                </c:pt>
                <c:pt idx="694">
                  <c:v>87.783355999999998</c:v>
                </c:pt>
                <c:pt idx="695">
                  <c:v>87.762281999999999</c:v>
                </c:pt>
                <c:pt idx="696">
                  <c:v>87.726208999999997</c:v>
                </c:pt>
                <c:pt idx="697">
                  <c:v>87.693579999999997</c:v>
                </c:pt>
                <c:pt idx="698">
                  <c:v>87.668930000000003</c:v>
                </c:pt>
                <c:pt idx="699">
                  <c:v>87.649349000000001</c:v>
                </c:pt>
                <c:pt idx="700">
                  <c:v>87.638525000000001</c:v>
                </c:pt>
                <c:pt idx="701">
                  <c:v>87.642944</c:v>
                </c:pt>
                <c:pt idx="702">
                  <c:v>87.656627</c:v>
                </c:pt>
                <c:pt idx="703">
                  <c:v>87.661607000000004</c:v>
                </c:pt>
                <c:pt idx="704">
                  <c:v>87.647711999999999</c:v>
                </c:pt>
                <c:pt idx="705">
                  <c:v>87.624632000000005</c:v>
                </c:pt>
                <c:pt idx="706">
                  <c:v>87.609847000000002</c:v>
                </c:pt>
                <c:pt idx="707">
                  <c:v>87.609381999999997</c:v>
                </c:pt>
                <c:pt idx="708">
                  <c:v>87.614089000000007</c:v>
                </c:pt>
                <c:pt idx="709">
                  <c:v>87.611174000000005</c:v>
                </c:pt>
                <c:pt idx="710">
                  <c:v>87.594960999999998</c:v>
                </c:pt>
                <c:pt idx="711">
                  <c:v>87.569218000000006</c:v>
                </c:pt>
                <c:pt idx="712">
                  <c:v>87.544814000000002</c:v>
                </c:pt>
                <c:pt idx="713">
                  <c:v>87.533812999999995</c:v>
                </c:pt>
                <c:pt idx="714">
                  <c:v>87.539719000000005</c:v>
                </c:pt>
                <c:pt idx="715">
                  <c:v>87.551938000000007</c:v>
                </c:pt>
                <c:pt idx="716">
                  <c:v>87.553454000000002</c:v>
                </c:pt>
                <c:pt idx="717">
                  <c:v>87.534941000000003</c:v>
                </c:pt>
                <c:pt idx="718">
                  <c:v>87.499793999999994</c:v>
                </c:pt>
                <c:pt idx="719">
                  <c:v>87.457907000000006</c:v>
                </c:pt>
                <c:pt idx="720">
                  <c:v>87.421007000000003</c:v>
                </c:pt>
                <c:pt idx="721">
                  <c:v>87.403470999999996</c:v>
                </c:pt>
                <c:pt idx="722">
                  <c:v>87.417482000000007</c:v>
                </c:pt>
                <c:pt idx="723">
                  <c:v>87.460344000000006</c:v>
                </c:pt>
                <c:pt idx="724">
                  <c:v>87.510379999999998</c:v>
                </c:pt>
                <c:pt idx="725">
                  <c:v>87.542350999999996</c:v>
                </c:pt>
                <c:pt idx="726">
                  <c:v>87.546772000000004</c:v>
                </c:pt>
                <c:pt idx="727">
                  <c:v>87.530268000000007</c:v>
                </c:pt>
                <c:pt idx="728">
                  <c:v>87.501034000000004</c:v>
                </c:pt>
                <c:pt idx="729">
                  <c:v>87.462532999999993</c:v>
                </c:pt>
                <c:pt idx="730">
                  <c:v>87.420900000000003</c:v>
                </c:pt>
                <c:pt idx="731">
                  <c:v>87.388813999999996</c:v>
                </c:pt>
                <c:pt idx="732">
                  <c:v>87.375685000000004</c:v>
                </c:pt>
                <c:pt idx="733">
                  <c:v>87.376390999999998</c:v>
                </c:pt>
                <c:pt idx="734">
                  <c:v>87.374562999999995</c:v>
                </c:pt>
                <c:pt idx="735">
                  <c:v>87.358170999999999</c:v>
                </c:pt>
                <c:pt idx="736">
                  <c:v>87.330281999999997</c:v>
                </c:pt>
                <c:pt idx="737">
                  <c:v>87.303917999999996</c:v>
                </c:pt>
                <c:pt idx="738">
                  <c:v>87.288309999999996</c:v>
                </c:pt>
                <c:pt idx="739">
                  <c:v>87.281722000000002</c:v>
                </c:pt>
                <c:pt idx="740">
                  <c:v>87.276567</c:v>
                </c:pt>
                <c:pt idx="741">
                  <c:v>87.268394999999998</c:v>
                </c:pt>
                <c:pt idx="742">
                  <c:v>87.258073999999993</c:v>
                </c:pt>
                <c:pt idx="743">
                  <c:v>87.247397000000007</c:v>
                </c:pt>
                <c:pt idx="744">
                  <c:v>87.236468000000002</c:v>
                </c:pt>
                <c:pt idx="745">
                  <c:v>87.225596999999993</c:v>
                </c:pt>
                <c:pt idx="746">
                  <c:v>87.215710000000001</c:v>
                </c:pt>
                <c:pt idx="747">
                  <c:v>87.206322</c:v>
                </c:pt>
                <c:pt idx="748">
                  <c:v>87.197832000000005</c:v>
                </c:pt>
                <c:pt idx="749">
                  <c:v>87.197788000000003</c:v>
                </c:pt>
                <c:pt idx="750">
                  <c:v>87.218344999999999</c:v>
                </c:pt>
                <c:pt idx="751">
                  <c:v>87.260968000000005</c:v>
                </c:pt>
                <c:pt idx="752">
                  <c:v>87.306484999999995</c:v>
                </c:pt>
                <c:pt idx="753">
                  <c:v>87.327933999999999</c:v>
                </c:pt>
                <c:pt idx="754">
                  <c:v>87.315523999999996</c:v>
                </c:pt>
                <c:pt idx="755">
                  <c:v>87.284963000000005</c:v>
                </c:pt>
                <c:pt idx="756">
                  <c:v>87.259236999999999</c:v>
                </c:pt>
                <c:pt idx="757">
                  <c:v>87.247076000000007</c:v>
                </c:pt>
                <c:pt idx="758">
                  <c:v>87.241983000000005</c:v>
                </c:pt>
                <c:pt idx="759">
                  <c:v>87.235226999999995</c:v>
                </c:pt>
                <c:pt idx="760">
                  <c:v>87.223954000000006</c:v>
                </c:pt>
                <c:pt idx="761">
                  <c:v>87.209332000000003</c:v>
                </c:pt>
                <c:pt idx="762">
                  <c:v>87.191625000000002</c:v>
                </c:pt>
                <c:pt idx="763">
                  <c:v>87.168584999999993</c:v>
                </c:pt>
                <c:pt idx="764">
                  <c:v>87.138648000000003</c:v>
                </c:pt>
                <c:pt idx="765">
                  <c:v>87.105783000000002</c:v>
                </c:pt>
                <c:pt idx="766">
                  <c:v>87.079058000000003</c:v>
                </c:pt>
                <c:pt idx="767">
                  <c:v>87.064109999999999</c:v>
                </c:pt>
                <c:pt idx="768">
                  <c:v>87.055310000000006</c:v>
                </c:pt>
                <c:pt idx="769">
                  <c:v>87.040666000000002</c:v>
                </c:pt>
                <c:pt idx="770">
                  <c:v>87.015310999999997</c:v>
                </c:pt>
                <c:pt idx="771">
                  <c:v>86.986153999999999</c:v>
                </c:pt>
                <c:pt idx="772">
                  <c:v>86.962350000000001</c:v>
                </c:pt>
                <c:pt idx="773">
                  <c:v>86.946335000000005</c:v>
                </c:pt>
                <c:pt idx="774">
                  <c:v>86.937111000000002</c:v>
                </c:pt>
                <c:pt idx="775">
                  <c:v>86.936999</c:v>
                </c:pt>
                <c:pt idx="776">
                  <c:v>86.948970000000003</c:v>
                </c:pt>
                <c:pt idx="777">
                  <c:v>86.968736000000007</c:v>
                </c:pt>
                <c:pt idx="778">
                  <c:v>86.984589</c:v>
                </c:pt>
                <c:pt idx="779">
                  <c:v>86.986071999999993</c:v>
                </c:pt>
                <c:pt idx="780">
                  <c:v>86.971571999999995</c:v>
                </c:pt>
                <c:pt idx="781">
                  <c:v>86.948167999999995</c:v>
                </c:pt>
                <c:pt idx="782">
                  <c:v>86.925877999999997</c:v>
                </c:pt>
                <c:pt idx="783">
                  <c:v>86.910999000000004</c:v>
                </c:pt>
                <c:pt idx="784">
                  <c:v>86.902368999999993</c:v>
                </c:pt>
                <c:pt idx="785">
                  <c:v>86.893854000000005</c:v>
                </c:pt>
                <c:pt idx="786">
                  <c:v>86.881922000000003</c:v>
                </c:pt>
                <c:pt idx="787">
                  <c:v>86.869570999999993</c:v>
                </c:pt>
                <c:pt idx="788">
                  <c:v>86.860743999999997</c:v>
                </c:pt>
                <c:pt idx="789">
                  <c:v>86.853432999999995</c:v>
                </c:pt>
                <c:pt idx="790">
                  <c:v>86.842461</c:v>
                </c:pt>
                <c:pt idx="791">
                  <c:v>86.828584000000006</c:v>
                </c:pt>
                <c:pt idx="792">
                  <c:v>86.820690999999997</c:v>
                </c:pt>
                <c:pt idx="793">
                  <c:v>86.826972999999995</c:v>
                </c:pt>
                <c:pt idx="794">
                  <c:v>86.845645000000005</c:v>
                </c:pt>
                <c:pt idx="795">
                  <c:v>86.864902000000001</c:v>
                </c:pt>
                <c:pt idx="796">
                  <c:v>86.871274</c:v>
                </c:pt>
                <c:pt idx="797">
                  <c:v>86.859215000000006</c:v>
                </c:pt>
                <c:pt idx="798">
                  <c:v>86.834897999999995</c:v>
                </c:pt>
                <c:pt idx="799">
                  <c:v>86.810868999999997</c:v>
                </c:pt>
                <c:pt idx="800">
                  <c:v>86.79598</c:v>
                </c:pt>
                <c:pt idx="801">
                  <c:v>86.790288000000004</c:v>
                </c:pt>
                <c:pt idx="802">
                  <c:v>86.790152000000006</c:v>
                </c:pt>
                <c:pt idx="803">
                  <c:v>86.796071999999995</c:v>
                </c:pt>
                <c:pt idx="804">
                  <c:v>86.811497000000003</c:v>
                </c:pt>
                <c:pt idx="805">
                  <c:v>86.834183999999993</c:v>
                </c:pt>
                <c:pt idx="806">
                  <c:v>86.853267000000002</c:v>
                </c:pt>
                <c:pt idx="807">
                  <c:v>86.857382000000001</c:v>
                </c:pt>
                <c:pt idx="808">
                  <c:v>86.844003000000001</c:v>
                </c:pt>
                <c:pt idx="809">
                  <c:v>86.818455999999998</c:v>
                </c:pt>
                <c:pt idx="810">
                  <c:v>86.784895000000006</c:v>
                </c:pt>
                <c:pt idx="811">
                  <c:v>86.742512000000005</c:v>
                </c:pt>
                <c:pt idx="812">
                  <c:v>86.692772000000005</c:v>
                </c:pt>
                <c:pt idx="813">
                  <c:v>86.647402999999997</c:v>
                </c:pt>
                <c:pt idx="814">
                  <c:v>86.624555999999998</c:v>
                </c:pt>
                <c:pt idx="815">
                  <c:v>86.633852000000005</c:v>
                </c:pt>
                <c:pt idx="816">
                  <c:v>86.665797999999995</c:v>
                </c:pt>
                <c:pt idx="817">
                  <c:v>86.697337000000005</c:v>
                </c:pt>
                <c:pt idx="818">
                  <c:v>86.707262999999998</c:v>
                </c:pt>
                <c:pt idx="819">
                  <c:v>86.687151</c:v>
                </c:pt>
                <c:pt idx="820">
                  <c:v>86.643624000000003</c:v>
                </c:pt>
                <c:pt idx="821">
                  <c:v>86.595877000000002</c:v>
                </c:pt>
                <c:pt idx="822">
                  <c:v>86.566909999999993</c:v>
                </c:pt>
                <c:pt idx="823">
                  <c:v>86.567229999999995</c:v>
                </c:pt>
                <c:pt idx="824">
                  <c:v>86.584540000000004</c:v>
                </c:pt>
                <c:pt idx="825">
                  <c:v>86.594725999999994</c:v>
                </c:pt>
                <c:pt idx="826">
                  <c:v>86.585521</c:v>
                </c:pt>
                <c:pt idx="827">
                  <c:v>86.566899000000006</c:v>
                </c:pt>
                <c:pt idx="828">
                  <c:v>86.556583000000003</c:v>
                </c:pt>
                <c:pt idx="829">
                  <c:v>86.558746999999997</c:v>
                </c:pt>
                <c:pt idx="830">
                  <c:v>86.561130000000006</c:v>
                </c:pt>
                <c:pt idx="831">
                  <c:v>86.551302000000007</c:v>
                </c:pt>
                <c:pt idx="832">
                  <c:v>86.531204000000002</c:v>
                </c:pt>
                <c:pt idx="833">
                  <c:v>86.515396999999993</c:v>
                </c:pt>
                <c:pt idx="834">
                  <c:v>86.517827999999994</c:v>
                </c:pt>
                <c:pt idx="835">
                  <c:v>86.539642999999998</c:v>
                </c:pt>
                <c:pt idx="836">
                  <c:v>86.566578000000007</c:v>
                </c:pt>
                <c:pt idx="837">
                  <c:v>86.578151000000005</c:v>
                </c:pt>
                <c:pt idx="838">
                  <c:v>86.562768000000005</c:v>
                </c:pt>
                <c:pt idx="839">
                  <c:v>86.525632000000002</c:v>
                </c:pt>
                <c:pt idx="840">
                  <c:v>86.482535999999996</c:v>
                </c:pt>
                <c:pt idx="841">
                  <c:v>86.448201999999995</c:v>
                </c:pt>
                <c:pt idx="842">
                  <c:v>86.431793999999996</c:v>
                </c:pt>
                <c:pt idx="843">
                  <c:v>86.438571999999994</c:v>
                </c:pt>
                <c:pt idx="844">
                  <c:v>86.467556999999999</c:v>
                </c:pt>
                <c:pt idx="845">
                  <c:v>86.505780000000001</c:v>
                </c:pt>
                <c:pt idx="846">
                  <c:v>86.531508000000002</c:v>
                </c:pt>
                <c:pt idx="847">
                  <c:v>86.530083000000005</c:v>
                </c:pt>
                <c:pt idx="848">
                  <c:v>86.507631000000003</c:v>
                </c:pt>
                <c:pt idx="849">
                  <c:v>86.486509999999996</c:v>
                </c:pt>
                <c:pt idx="850">
                  <c:v>86.485303000000002</c:v>
                </c:pt>
                <c:pt idx="851">
                  <c:v>86.502482999999998</c:v>
                </c:pt>
                <c:pt idx="852">
                  <c:v>86.518625</c:v>
                </c:pt>
                <c:pt idx="853">
                  <c:v>86.514538999999999</c:v>
                </c:pt>
                <c:pt idx="854">
                  <c:v>86.489262999999994</c:v>
                </c:pt>
                <c:pt idx="855">
                  <c:v>86.462395000000001</c:v>
                </c:pt>
                <c:pt idx="856">
                  <c:v>86.458653999999996</c:v>
                </c:pt>
                <c:pt idx="857">
                  <c:v>86.487105</c:v>
                </c:pt>
                <c:pt idx="858">
                  <c:v>86.531457000000003</c:v>
                </c:pt>
                <c:pt idx="859">
                  <c:v>86.559723000000005</c:v>
                </c:pt>
                <c:pt idx="860">
                  <c:v>86.547490999999994</c:v>
                </c:pt>
                <c:pt idx="861">
                  <c:v>86.498016000000007</c:v>
                </c:pt>
                <c:pt idx="862">
                  <c:v>86.440567000000001</c:v>
                </c:pt>
                <c:pt idx="863">
                  <c:v>86.404556999999997</c:v>
                </c:pt>
                <c:pt idx="864">
                  <c:v>86.392326999999995</c:v>
                </c:pt>
                <c:pt idx="865">
                  <c:v>86.379914999999997</c:v>
                </c:pt>
                <c:pt idx="866">
                  <c:v>86.347436000000002</c:v>
                </c:pt>
                <c:pt idx="867">
                  <c:v>86.305573999999993</c:v>
                </c:pt>
                <c:pt idx="868">
                  <c:v>86.284194999999997</c:v>
                </c:pt>
                <c:pt idx="869">
                  <c:v>86.295036999999994</c:v>
                </c:pt>
                <c:pt idx="870">
                  <c:v>86.315912999999995</c:v>
                </c:pt>
                <c:pt idx="871">
                  <c:v>86.314389000000006</c:v>
                </c:pt>
                <c:pt idx="872">
                  <c:v>86.280180000000001</c:v>
                </c:pt>
                <c:pt idx="873">
                  <c:v>86.231784000000005</c:v>
                </c:pt>
                <c:pt idx="874">
                  <c:v>86.196050999999997</c:v>
                </c:pt>
                <c:pt idx="875">
                  <c:v>86.186617999999996</c:v>
                </c:pt>
                <c:pt idx="876">
                  <c:v>86.199939000000001</c:v>
                </c:pt>
                <c:pt idx="877">
                  <c:v>86.222948000000002</c:v>
                </c:pt>
                <c:pt idx="878">
                  <c:v>86.241455000000002</c:v>
                </c:pt>
                <c:pt idx="879">
                  <c:v>86.247448000000006</c:v>
                </c:pt>
                <c:pt idx="880">
                  <c:v>86.243897000000004</c:v>
                </c:pt>
                <c:pt idx="881">
                  <c:v>86.241663000000003</c:v>
                </c:pt>
                <c:pt idx="882">
                  <c:v>86.248634999999993</c:v>
                </c:pt>
                <c:pt idx="883">
                  <c:v>86.261250000000004</c:v>
                </c:pt>
                <c:pt idx="884">
                  <c:v>86.267483999999996</c:v>
                </c:pt>
                <c:pt idx="885">
                  <c:v>86.257802999999996</c:v>
                </c:pt>
                <c:pt idx="886">
                  <c:v>86.232811999999996</c:v>
                </c:pt>
                <c:pt idx="887">
                  <c:v>86.202348999999998</c:v>
                </c:pt>
                <c:pt idx="888">
                  <c:v>86.178804999999997</c:v>
                </c:pt>
                <c:pt idx="889">
                  <c:v>86.169337999999996</c:v>
                </c:pt>
                <c:pt idx="890">
                  <c:v>86.171103000000002</c:v>
                </c:pt>
                <c:pt idx="891">
                  <c:v>86.173941999999997</c:v>
                </c:pt>
                <c:pt idx="892">
                  <c:v>86.169892000000004</c:v>
                </c:pt>
                <c:pt idx="893">
                  <c:v>86.160054000000002</c:v>
                </c:pt>
                <c:pt idx="894">
                  <c:v>86.150977999999995</c:v>
                </c:pt>
                <c:pt idx="895">
                  <c:v>86.146749</c:v>
                </c:pt>
                <c:pt idx="896">
                  <c:v>86.148632000000006</c:v>
                </c:pt>
                <c:pt idx="897">
                  <c:v>86.160093000000003</c:v>
                </c:pt>
                <c:pt idx="898">
                  <c:v>86.184512999999995</c:v>
                </c:pt>
                <c:pt idx="899">
                  <c:v>86.214624999999998</c:v>
                </c:pt>
                <c:pt idx="900">
                  <c:v>86.230808999999994</c:v>
                </c:pt>
                <c:pt idx="901">
                  <c:v>86.215995000000007</c:v>
                </c:pt>
                <c:pt idx="902">
                  <c:v>86.170068999999998</c:v>
                </c:pt>
                <c:pt idx="903">
                  <c:v>86.108333000000002</c:v>
                </c:pt>
                <c:pt idx="904">
                  <c:v>86.050943000000004</c:v>
                </c:pt>
                <c:pt idx="905">
                  <c:v>86.015569999999997</c:v>
                </c:pt>
                <c:pt idx="906">
                  <c:v>86.012576999999993</c:v>
                </c:pt>
                <c:pt idx="907">
                  <c:v>86.038792000000001</c:v>
                </c:pt>
                <c:pt idx="908">
                  <c:v>86.076272000000003</c:v>
                </c:pt>
                <c:pt idx="909">
                  <c:v>86.103763999999998</c:v>
                </c:pt>
                <c:pt idx="910">
                  <c:v>86.112100999999996</c:v>
                </c:pt>
                <c:pt idx="911">
                  <c:v>86.106018000000006</c:v>
                </c:pt>
                <c:pt idx="912">
                  <c:v>86.091819999999998</c:v>
                </c:pt>
                <c:pt idx="913">
                  <c:v>86.069436999999994</c:v>
                </c:pt>
                <c:pt idx="914">
                  <c:v>86.038593000000006</c:v>
                </c:pt>
                <c:pt idx="915">
                  <c:v>86.006748000000002</c:v>
                </c:pt>
                <c:pt idx="916">
                  <c:v>85.986079000000004</c:v>
                </c:pt>
                <c:pt idx="917">
                  <c:v>85.983727999999999</c:v>
                </c:pt>
                <c:pt idx="918">
                  <c:v>85.996650000000002</c:v>
                </c:pt>
                <c:pt idx="919">
                  <c:v>86.013985000000005</c:v>
                </c:pt>
                <c:pt idx="920">
                  <c:v>86.023169999999993</c:v>
                </c:pt>
                <c:pt idx="921">
                  <c:v>86.016271000000003</c:v>
                </c:pt>
                <c:pt idx="922">
                  <c:v>85.993274</c:v>
                </c:pt>
                <c:pt idx="923">
                  <c:v>85.960334000000003</c:v>
                </c:pt>
                <c:pt idx="924">
                  <c:v>85.926047999999994</c:v>
                </c:pt>
                <c:pt idx="925">
                  <c:v>85.900240999999994</c:v>
                </c:pt>
                <c:pt idx="926">
                  <c:v>85.892224999999996</c:v>
                </c:pt>
                <c:pt idx="927">
                  <c:v>85.903647000000007</c:v>
                </c:pt>
                <c:pt idx="928">
                  <c:v>85.922389999999993</c:v>
                </c:pt>
                <c:pt idx="929">
                  <c:v>85.929850999999999</c:v>
                </c:pt>
                <c:pt idx="930">
                  <c:v>85.917738999999997</c:v>
                </c:pt>
                <c:pt idx="931">
                  <c:v>85.894508000000002</c:v>
                </c:pt>
                <c:pt idx="932">
                  <c:v>85.873392999999993</c:v>
                </c:pt>
                <c:pt idx="933">
                  <c:v>85.858818999999997</c:v>
                </c:pt>
                <c:pt idx="934">
                  <c:v>85.848256000000006</c:v>
                </c:pt>
                <c:pt idx="935">
                  <c:v>85.842055999999999</c:v>
                </c:pt>
                <c:pt idx="936">
                  <c:v>85.842714000000001</c:v>
                </c:pt>
                <c:pt idx="937">
                  <c:v>85.845073999999997</c:v>
                </c:pt>
                <c:pt idx="938">
                  <c:v>85.836387000000002</c:v>
                </c:pt>
                <c:pt idx="939">
                  <c:v>85.810587999999996</c:v>
                </c:pt>
                <c:pt idx="940">
                  <c:v>85.778648000000004</c:v>
                </c:pt>
                <c:pt idx="941">
                  <c:v>85.760160999999997</c:v>
                </c:pt>
                <c:pt idx="942">
                  <c:v>85.765355999999997</c:v>
                </c:pt>
                <c:pt idx="943">
                  <c:v>85.787952000000004</c:v>
                </c:pt>
                <c:pt idx="944">
                  <c:v>85.814183</c:v>
                </c:pt>
                <c:pt idx="945">
                  <c:v>85.833212000000003</c:v>
                </c:pt>
                <c:pt idx="946">
                  <c:v>85.836252000000002</c:v>
                </c:pt>
                <c:pt idx="947">
                  <c:v>85.813490000000002</c:v>
                </c:pt>
                <c:pt idx="948">
                  <c:v>85.762924999999996</c:v>
                </c:pt>
                <c:pt idx="949">
                  <c:v>85.70335</c:v>
                </c:pt>
                <c:pt idx="950">
                  <c:v>85.668436999999997</c:v>
                </c:pt>
                <c:pt idx="951">
                  <c:v>85.678022999999996</c:v>
                </c:pt>
                <c:pt idx="952">
                  <c:v>85.717178000000004</c:v>
                </c:pt>
                <c:pt idx="953">
                  <c:v>85.750781000000003</c:v>
                </c:pt>
                <c:pt idx="954">
                  <c:v>85.756539000000004</c:v>
                </c:pt>
                <c:pt idx="955">
                  <c:v>85.737764999999996</c:v>
                </c:pt>
                <c:pt idx="956">
                  <c:v>85.707543999999999</c:v>
                </c:pt>
                <c:pt idx="957">
                  <c:v>85.671469999999999</c:v>
                </c:pt>
                <c:pt idx="958">
                  <c:v>85.628996999999998</c:v>
                </c:pt>
                <c:pt idx="959">
                  <c:v>85.583140999999998</c:v>
                </c:pt>
                <c:pt idx="960">
                  <c:v>85.541220999999993</c:v>
                </c:pt>
                <c:pt idx="961">
                  <c:v>85.508514000000005</c:v>
                </c:pt>
                <c:pt idx="962">
                  <c:v>85.486624000000006</c:v>
                </c:pt>
                <c:pt idx="963">
                  <c:v>85.476556000000002</c:v>
                </c:pt>
                <c:pt idx="964">
                  <c:v>85.477491999999998</c:v>
                </c:pt>
                <c:pt idx="965">
                  <c:v>85.482044999999999</c:v>
                </c:pt>
                <c:pt idx="966">
                  <c:v>85.478115000000003</c:v>
                </c:pt>
                <c:pt idx="967">
                  <c:v>85.458738999999994</c:v>
                </c:pt>
                <c:pt idx="968">
                  <c:v>85.428122999999999</c:v>
                </c:pt>
                <c:pt idx="969">
                  <c:v>85.395656000000002</c:v>
                </c:pt>
                <c:pt idx="970">
                  <c:v>85.36533</c:v>
                </c:pt>
                <c:pt idx="971">
                  <c:v>85.334367999999998</c:v>
                </c:pt>
                <c:pt idx="972">
                  <c:v>85.301674000000006</c:v>
                </c:pt>
                <c:pt idx="973">
                  <c:v>85.273777999999993</c:v>
                </c:pt>
                <c:pt idx="974">
                  <c:v>85.260478000000006</c:v>
                </c:pt>
                <c:pt idx="975">
                  <c:v>85.266124000000005</c:v>
                </c:pt>
                <c:pt idx="976">
                  <c:v>85.287441999999999</c:v>
                </c:pt>
                <c:pt idx="977">
                  <c:v>85.318647999999996</c:v>
                </c:pt>
                <c:pt idx="978">
                  <c:v>85.353616000000002</c:v>
                </c:pt>
                <c:pt idx="979">
                  <c:v>85.382514</c:v>
                </c:pt>
                <c:pt idx="980">
                  <c:v>85.394024000000002</c:v>
                </c:pt>
                <c:pt idx="981">
                  <c:v>85.386511999999996</c:v>
                </c:pt>
                <c:pt idx="982">
                  <c:v>85.372727999999995</c:v>
                </c:pt>
                <c:pt idx="983">
                  <c:v>85.366425000000007</c:v>
                </c:pt>
                <c:pt idx="984">
                  <c:v>85.366749999999996</c:v>
                </c:pt>
                <c:pt idx="985">
                  <c:v>85.363343</c:v>
                </c:pt>
                <c:pt idx="986">
                  <c:v>85.354359000000002</c:v>
                </c:pt>
                <c:pt idx="987">
                  <c:v>85.348579999999998</c:v>
                </c:pt>
                <c:pt idx="988">
                  <c:v>85.348602</c:v>
                </c:pt>
                <c:pt idx="989">
                  <c:v>85.343746999999993</c:v>
                </c:pt>
                <c:pt idx="990">
                  <c:v>85.325907000000001</c:v>
                </c:pt>
                <c:pt idx="991">
                  <c:v>85.302667</c:v>
                </c:pt>
                <c:pt idx="992">
                  <c:v>85.287038999999993</c:v>
                </c:pt>
                <c:pt idx="993">
                  <c:v>85.281854999999993</c:v>
                </c:pt>
                <c:pt idx="994">
                  <c:v>85.283122000000006</c:v>
                </c:pt>
                <c:pt idx="995">
                  <c:v>85.293104999999997</c:v>
                </c:pt>
                <c:pt idx="996">
                  <c:v>85.318055000000001</c:v>
                </c:pt>
                <c:pt idx="997">
                  <c:v>85.353134999999995</c:v>
                </c:pt>
                <c:pt idx="998">
                  <c:v>85.380775999999997</c:v>
                </c:pt>
                <c:pt idx="999">
                  <c:v>85.387269000000003</c:v>
                </c:pt>
                <c:pt idx="1000">
                  <c:v>85.373686000000006</c:v>
                </c:pt>
                <c:pt idx="1001">
                  <c:v>85.348723000000007</c:v>
                </c:pt>
                <c:pt idx="1002">
                  <c:v>85.319377000000003</c:v>
                </c:pt>
                <c:pt idx="1003">
                  <c:v>85.293288000000004</c:v>
                </c:pt>
                <c:pt idx="1004">
                  <c:v>85.282013000000006</c:v>
                </c:pt>
                <c:pt idx="1005">
                  <c:v>85.291568999999996</c:v>
                </c:pt>
                <c:pt idx="1006">
                  <c:v>85.310286000000005</c:v>
                </c:pt>
                <c:pt idx="1007">
                  <c:v>85.313715000000002</c:v>
                </c:pt>
                <c:pt idx="1008">
                  <c:v>85.285354999999996</c:v>
                </c:pt>
                <c:pt idx="1009">
                  <c:v>85.231071</c:v>
                </c:pt>
                <c:pt idx="1010">
                  <c:v>85.174160000000001</c:v>
                </c:pt>
                <c:pt idx="1011">
                  <c:v>85.137131999999994</c:v>
                </c:pt>
                <c:pt idx="1012">
                  <c:v>85.123851000000002</c:v>
                </c:pt>
                <c:pt idx="1013">
                  <c:v>85.113560000000007</c:v>
                </c:pt>
                <c:pt idx="1014">
                  <c:v>85.074933999999999</c:v>
                </c:pt>
                <c:pt idx="1015">
                  <c:v>84.992829999999998</c:v>
                </c:pt>
                <c:pt idx="1016">
                  <c:v>84.883146999999994</c:v>
                </c:pt>
                <c:pt idx="1017">
                  <c:v>84.776705000000007</c:v>
                </c:pt>
                <c:pt idx="1018">
                  <c:v>84.686797999999996</c:v>
                </c:pt>
                <c:pt idx="1019">
                  <c:v>84.595285000000004</c:v>
                </c:pt>
                <c:pt idx="1020">
                  <c:v>84.471745999999996</c:v>
                </c:pt>
                <c:pt idx="1021">
                  <c:v>84.301191000000003</c:v>
                </c:pt>
                <c:pt idx="1022">
                  <c:v>84.089800999999994</c:v>
                </c:pt>
                <c:pt idx="1023">
                  <c:v>83.848817999999994</c:v>
                </c:pt>
                <c:pt idx="1024">
                  <c:v>83.579396000000003</c:v>
                </c:pt>
                <c:pt idx="1025">
                  <c:v>83.271068999999997</c:v>
                </c:pt>
                <c:pt idx="1026">
                  <c:v>82.910595999999998</c:v>
                </c:pt>
                <c:pt idx="1027">
                  <c:v>82.496460999999996</c:v>
                </c:pt>
                <c:pt idx="1028">
                  <c:v>82.053013000000007</c:v>
                </c:pt>
                <c:pt idx="1029">
                  <c:v>81.629334</c:v>
                </c:pt>
                <c:pt idx="1030">
                  <c:v>81.272964999999999</c:v>
                </c:pt>
                <c:pt idx="1031">
                  <c:v>80.997140000000002</c:v>
                </c:pt>
                <c:pt idx="1032">
                  <c:v>80.774625999999998</c:v>
                </c:pt>
                <c:pt idx="1033">
                  <c:v>80.564385999999999</c:v>
                </c:pt>
                <c:pt idx="1034">
                  <c:v>80.341328000000004</c:v>
                </c:pt>
                <c:pt idx="1035">
                  <c:v>80.103134999999995</c:v>
                </c:pt>
                <c:pt idx="1036">
                  <c:v>79.860715999999996</c:v>
                </c:pt>
                <c:pt idx="1037">
                  <c:v>79.630160000000004</c:v>
                </c:pt>
                <c:pt idx="1038">
                  <c:v>79.426525999999996</c:v>
                </c:pt>
                <c:pt idx="1039">
                  <c:v>79.255341999999999</c:v>
                </c:pt>
                <c:pt idx="1040">
                  <c:v>79.111958000000001</c:v>
                </c:pt>
                <c:pt idx="1041">
                  <c:v>78.996432999999996</c:v>
                </c:pt>
                <c:pt idx="1042">
                  <c:v>78.926571999999993</c:v>
                </c:pt>
                <c:pt idx="1043">
                  <c:v>78.927565999999999</c:v>
                </c:pt>
                <c:pt idx="1044">
                  <c:v>79.008088000000001</c:v>
                </c:pt>
                <c:pt idx="1045">
                  <c:v>79.152044000000004</c:v>
                </c:pt>
                <c:pt idx="1046">
                  <c:v>79.332301999999999</c:v>
                </c:pt>
                <c:pt idx="1047">
                  <c:v>79.525062000000005</c:v>
                </c:pt>
                <c:pt idx="1048">
                  <c:v>79.711511000000002</c:v>
                </c:pt>
                <c:pt idx="1049">
                  <c:v>79.875263000000004</c:v>
                </c:pt>
                <c:pt idx="1050">
                  <c:v>80.004060999999993</c:v>
                </c:pt>
                <c:pt idx="1051">
                  <c:v>80.091386</c:v>
                </c:pt>
                <c:pt idx="1052">
                  <c:v>80.135282000000004</c:v>
                </c:pt>
                <c:pt idx="1053">
                  <c:v>80.139111999999997</c:v>
                </c:pt>
                <c:pt idx="1054">
                  <c:v>80.112176000000005</c:v>
                </c:pt>
                <c:pt idx="1055">
                  <c:v>80.061881999999997</c:v>
                </c:pt>
                <c:pt idx="1056">
                  <c:v>79.983388000000005</c:v>
                </c:pt>
                <c:pt idx="1057">
                  <c:v>79.864699999999999</c:v>
                </c:pt>
                <c:pt idx="1058">
                  <c:v>79.706670000000003</c:v>
                </c:pt>
                <c:pt idx="1059">
                  <c:v>79.531343000000007</c:v>
                </c:pt>
                <c:pt idx="1060">
                  <c:v>79.364652000000007</c:v>
                </c:pt>
                <c:pt idx="1061">
                  <c:v>79.215559999999996</c:v>
                </c:pt>
                <c:pt idx="1062">
                  <c:v>79.077524999999994</c:v>
                </c:pt>
                <c:pt idx="1063">
                  <c:v>78.944852999999995</c:v>
                </c:pt>
                <c:pt idx="1064">
                  <c:v>78.818935999999994</c:v>
                </c:pt>
                <c:pt idx="1065">
                  <c:v>78.702157</c:v>
                </c:pt>
                <c:pt idx="1066">
                  <c:v>78.596677</c:v>
                </c:pt>
                <c:pt idx="1067">
                  <c:v>78.511240000000001</c:v>
                </c:pt>
                <c:pt idx="1068">
                  <c:v>78.460614000000007</c:v>
                </c:pt>
                <c:pt idx="1069">
                  <c:v>78.453693000000001</c:v>
                </c:pt>
                <c:pt idx="1070">
                  <c:v>78.485962999999998</c:v>
                </c:pt>
                <c:pt idx="1071">
                  <c:v>78.545587999999995</c:v>
                </c:pt>
                <c:pt idx="1072">
                  <c:v>78.622339999999994</c:v>
                </c:pt>
                <c:pt idx="1073">
                  <c:v>78.707897000000003</c:v>
                </c:pt>
                <c:pt idx="1074">
                  <c:v>78.793505999999994</c:v>
                </c:pt>
                <c:pt idx="1075">
                  <c:v>78.87473</c:v>
                </c:pt>
                <c:pt idx="1076">
                  <c:v>78.958141999999995</c:v>
                </c:pt>
                <c:pt idx="1077">
                  <c:v>79.057886999999994</c:v>
                </c:pt>
                <c:pt idx="1078">
                  <c:v>79.184048000000004</c:v>
                </c:pt>
                <c:pt idx="1079">
                  <c:v>79.335509999999999</c:v>
                </c:pt>
                <c:pt idx="1080">
                  <c:v>79.502437</c:v>
                </c:pt>
                <c:pt idx="1081">
                  <c:v>79.670368999999994</c:v>
                </c:pt>
                <c:pt idx="1082">
                  <c:v>79.821595000000002</c:v>
                </c:pt>
                <c:pt idx="1083">
                  <c:v>79.940662000000003</c:v>
                </c:pt>
                <c:pt idx="1084">
                  <c:v>80.026234000000002</c:v>
                </c:pt>
                <c:pt idx="1085">
                  <c:v>80.096767</c:v>
                </c:pt>
                <c:pt idx="1086">
                  <c:v>80.177631000000005</c:v>
                </c:pt>
                <c:pt idx="1087">
                  <c:v>80.280122000000006</c:v>
                </c:pt>
                <c:pt idx="1088">
                  <c:v>80.395407000000006</c:v>
                </c:pt>
                <c:pt idx="1089">
                  <c:v>80.509179000000003</c:v>
                </c:pt>
                <c:pt idx="1090">
                  <c:v>80.617168000000007</c:v>
                </c:pt>
                <c:pt idx="1091">
                  <c:v>80.723398000000003</c:v>
                </c:pt>
                <c:pt idx="1092">
                  <c:v>80.828327000000002</c:v>
                </c:pt>
                <c:pt idx="1093">
                  <c:v>80.926271</c:v>
                </c:pt>
                <c:pt idx="1094">
                  <c:v>81.015021000000004</c:v>
                </c:pt>
                <c:pt idx="1095">
                  <c:v>81.101883000000001</c:v>
                </c:pt>
                <c:pt idx="1096">
                  <c:v>81.195490000000007</c:v>
                </c:pt>
                <c:pt idx="1097">
                  <c:v>81.293627000000001</c:v>
                </c:pt>
                <c:pt idx="1098">
                  <c:v>81.383422999999993</c:v>
                </c:pt>
                <c:pt idx="1099">
                  <c:v>81.455724000000004</c:v>
                </c:pt>
                <c:pt idx="1100">
                  <c:v>81.514531000000005</c:v>
                </c:pt>
                <c:pt idx="1101">
                  <c:v>81.571888999999999</c:v>
                </c:pt>
                <c:pt idx="1102">
                  <c:v>81.633379000000005</c:v>
                </c:pt>
                <c:pt idx="1103">
                  <c:v>81.694590000000005</c:v>
                </c:pt>
                <c:pt idx="1104">
                  <c:v>81.753122000000005</c:v>
                </c:pt>
                <c:pt idx="1105">
                  <c:v>81.818326999999996</c:v>
                </c:pt>
                <c:pt idx="1106">
                  <c:v>81.901521000000002</c:v>
                </c:pt>
                <c:pt idx="1107">
                  <c:v>81.996733000000006</c:v>
                </c:pt>
                <c:pt idx="1108">
                  <c:v>82.079060999999996</c:v>
                </c:pt>
                <c:pt idx="1109">
                  <c:v>82.126737000000006</c:v>
                </c:pt>
                <c:pt idx="1110">
                  <c:v>82.142138000000003</c:v>
                </c:pt>
                <c:pt idx="1111">
                  <c:v>82.146617000000006</c:v>
                </c:pt>
                <c:pt idx="1112">
                  <c:v>82.156245999999996</c:v>
                </c:pt>
                <c:pt idx="1113">
                  <c:v>82.165271000000004</c:v>
                </c:pt>
                <c:pt idx="1114">
                  <c:v>82.152649999999994</c:v>
                </c:pt>
                <c:pt idx="1115">
                  <c:v>82.101992999999993</c:v>
                </c:pt>
                <c:pt idx="1116">
                  <c:v>82.015900000000002</c:v>
                </c:pt>
                <c:pt idx="1117">
                  <c:v>81.912606999999994</c:v>
                </c:pt>
                <c:pt idx="1118">
                  <c:v>81.808239999999998</c:v>
                </c:pt>
                <c:pt idx="1119">
                  <c:v>81.701167999999996</c:v>
                </c:pt>
                <c:pt idx="1120">
                  <c:v>81.575275000000005</c:v>
                </c:pt>
                <c:pt idx="1121">
                  <c:v>81.419135999999995</c:v>
                </c:pt>
                <c:pt idx="1122">
                  <c:v>81.239627999999996</c:v>
                </c:pt>
                <c:pt idx="1123">
                  <c:v>81.056295000000006</c:v>
                </c:pt>
                <c:pt idx="1124">
                  <c:v>80.887730000000005</c:v>
                </c:pt>
                <c:pt idx="1125">
                  <c:v>80.748052000000001</c:v>
                </c:pt>
                <c:pt idx="1126">
                  <c:v>80.651430000000005</c:v>
                </c:pt>
                <c:pt idx="1127">
                  <c:v>80.610080999999994</c:v>
                </c:pt>
                <c:pt idx="1128">
                  <c:v>80.623896999999999</c:v>
                </c:pt>
                <c:pt idx="1129">
                  <c:v>80.675207999999998</c:v>
                </c:pt>
                <c:pt idx="1130">
                  <c:v>80.736350000000002</c:v>
                </c:pt>
                <c:pt idx="1131">
                  <c:v>80.781679999999994</c:v>
                </c:pt>
                <c:pt idx="1132">
                  <c:v>80.795821000000004</c:v>
                </c:pt>
                <c:pt idx="1133">
                  <c:v>80.775304000000006</c:v>
                </c:pt>
                <c:pt idx="1134">
                  <c:v>80.724870999999993</c:v>
                </c:pt>
                <c:pt idx="1135">
                  <c:v>80.650615000000002</c:v>
                </c:pt>
                <c:pt idx="1136">
                  <c:v>80.557672999999994</c:v>
                </c:pt>
                <c:pt idx="1137">
                  <c:v>80.456294999999997</c:v>
                </c:pt>
                <c:pt idx="1138">
                  <c:v>80.366802000000007</c:v>
                </c:pt>
                <c:pt idx="1139">
                  <c:v>80.312357000000006</c:v>
                </c:pt>
                <c:pt idx="1140">
                  <c:v>80.305625000000006</c:v>
                </c:pt>
                <c:pt idx="1141">
                  <c:v>80.345011</c:v>
                </c:pt>
                <c:pt idx="1142">
                  <c:v>80.421391999999997</c:v>
                </c:pt>
                <c:pt idx="1143">
                  <c:v>80.523583000000002</c:v>
                </c:pt>
                <c:pt idx="1144">
                  <c:v>80.639741000000001</c:v>
                </c:pt>
                <c:pt idx="1145">
                  <c:v>80.763099999999994</c:v>
                </c:pt>
                <c:pt idx="1146">
                  <c:v>80.899146000000002</c:v>
                </c:pt>
                <c:pt idx="1147">
                  <c:v>81.061058000000003</c:v>
                </c:pt>
                <c:pt idx="1148">
                  <c:v>81.253136999999995</c:v>
                </c:pt>
                <c:pt idx="1149">
                  <c:v>81.460126000000002</c:v>
                </c:pt>
                <c:pt idx="1150">
                  <c:v>81.654877999999997</c:v>
                </c:pt>
                <c:pt idx="1151">
                  <c:v>81.815545999999998</c:v>
                </c:pt>
                <c:pt idx="1152">
                  <c:v>81.937976000000006</c:v>
                </c:pt>
                <c:pt idx="1153">
                  <c:v>82.036135000000002</c:v>
                </c:pt>
                <c:pt idx="1154">
                  <c:v>82.131960000000007</c:v>
                </c:pt>
                <c:pt idx="1155">
                  <c:v>82.239922000000007</c:v>
                </c:pt>
                <c:pt idx="1156">
                  <c:v>82.358013</c:v>
                </c:pt>
                <c:pt idx="1157">
                  <c:v>82.474355000000003</c:v>
                </c:pt>
                <c:pt idx="1158">
                  <c:v>82.581298000000004</c:v>
                </c:pt>
                <c:pt idx="1159">
                  <c:v>82.679308000000006</c:v>
                </c:pt>
                <c:pt idx="1160">
                  <c:v>82.768249999999995</c:v>
                </c:pt>
                <c:pt idx="1161">
                  <c:v>82.842851999999993</c:v>
                </c:pt>
                <c:pt idx="1162">
                  <c:v>82.900565999999998</c:v>
                </c:pt>
                <c:pt idx="1163">
                  <c:v>82.948168999999993</c:v>
                </c:pt>
                <c:pt idx="1164">
                  <c:v>82.994864000000007</c:v>
                </c:pt>
                <c:pt idx="1165">
                  <c:v>83.041751000000005</c:v>
                </c:pt>
                <c:pt idx="1166">
                  <c:v>83.082457000000005</c:v>
                </c:pt>
                <c:pt idx="1167">
                  <c:v>83.111772999999999</c:v>
                </c:pt>
                <c:pt idx="1168">
                  <c:v>83.129827000000006</c:v>
                </c:pt>
                <c:pt idx="1169">
                  <c:v>83.141026999999994</c:v>
                </c:pt>
                <c:pt idx="1170">
                  <c:v>83.154953000000006</c:v>
                </c:pt>
                <c:pt idx="1171">
                  <c:v>83.185913999999997</c:v>
                </c:pt>
                <c:pt idx="1172">
                  <c:v>83.243125000000006</c:v>
                </c:pt>
                <c:pt idx="1173">
                  <c:v>83.317531000000002</c:v>
                </c:pt>
                <c:pt idx="1174">
                  <c:v>83.383656999999999</c:v>
                </c:pt>
                <c:pt idx="1175">
                  <c:v>83.419998000000007</c:v>
                </c:pt>
                <c:pt idx="1176">
                  <c:v>83.427970999999999</c:v>
                </c:pt>
                <c:pt idx="1177">
                  <c:v>83.428854000000001</c:v>
                </c:pt>
                <c:pt idx="1178">
                  <c:v>83.442498999999998</c:v>
                </c:pt>
                <c:pt idx="1179">
                  <c:v>83.470770999999999</c:v>
                </c:pt>
                <c:pt idx="1180">
                  <c:v>83.500450999999998</c:v>
                </c:pt>
                <c:pt idx="1181">
                  <c:v>83.519408999999996</c:v>
                </c:pt>
                <c:pt idx="1182">
                  <c:v>83.528654000000003</c:v>
                </c:pt>
                <c:pt idx="1183">
                  <c:v>83.540619000000007</c:v>
                </c:pt>
                <c:pt idx="1184">
                  <c:v>83.567997000000005</c:v>
                </c:pt>
                <c:pt idx="1185">
                  <c:v>83.613833</c:v>
                </c:pt>
                <c:pt idx="1186">
                  <c:v>83.669015000000002</c:v>
                </c:pt>
                <c:pt idx="1187">
                  <c:v>83.717147999999995</c:v>
                </c:pt>
                <c:pt idx="1188">
                  <c:v>83.743915000000001</c:v>
                </c:pt>
                <c:pt idx="1189">
                  <c:v>83.746313999999998</c:v>
                </c:pt>
                <c:pt idx="1190">
                  <c:v>83.735342000000003</c:v>
                </c:pt>
                <c:pt idx="1191">
                  <c:v>83.728652999999994</c:v>
                </c:pt>
                <c:pt idx="1192">
                  <c:v>83.738491999999994</c:v>
                </c:pt>
                <c:pt idx="1193">
                  <c:v>83.765168000000003</c:v>
                </c:pt>
                <c:pt idx="1194">
                  <c:v>83.800381999999999</c:v>
                </c:pt>
                <c:pt idx="1195">
                  <c:v>83.835147000000006</c:v>
                </c:pt>
                <c:pt idx="1196">
                  <c:v>83.864783000000003</c:v>
                </c:pt>
                <c:pt idx="1197">
                  <c:v>83.888795999999999</c:v>
                </c:pt>
                <c:pt idx="1198">
                  <c:v>83.908264000000003</c:v>
                </c:pt>
                <c:pt idx="1199">
                  <c:v>83.923839999999998</c:v>
                </c:pt>
                <c:pt idx="1200">
                  <c:v>83.935602000000003</c:v>
                </c:pt>
                <c:pt idx="1201">
                  <c:v>83.944096999999999</c:v>
                </c:pt>
                <c:pt idx="1202">
                  <c:v>83.951210000000003</c:v>
                </c:pt>
                <c:pt idx="1203">
                  <c:v>83.960335000000001</c:v>
                </c:pt>
                <c:pt idx="1204">
                  <c:v>83.976122000000004</c:v>
                </c:pt>
                <c:pt idx="1205">
                  <c:v>84.002962999999994</c:v>
                </c:pt>
                <c:pt idx="1206">
                  <c:v>84.041274000000001</c:v>
                </c:pt>
                <c:pt idx="1207">
                  <c:v>84.084074999999999</c:v>
                </c:pt>
                <c:pt idx="1208">
                  <c:v>84.119009000000005</c:v>
                </c:pt>
                <c:pt idx="1209">
                  <c:v>84.135840000000002</c:v>
                </c:pt>
                <c:pt idx="1210">
                  <c:v>84.132717</c:v>
                </c:pt>
                <c:pt idx="1211">
                  <c:v>84.116193999999993</c:v>
                </c:pt>
                <c:pt idx="1212">
                  <c:v>84.097538</c:v>
                </c:pt>
                <c:pt idx="1213">
                  <c:v>84.088992000000005</c:v>
                </c:pt>
                <c:pt idx="1214">
                  <c:v>84.098580999999996</c:v>
                </c:pt>
                <c:pt idx="1215">
                  <c:v>84.123851999999999</c:v>
                </c:pt>
                <c:pt idx="1216">
                  <c:v>84.151424000000006</c:v>
                </c:pt>
                <c:pt idx="1217">
                  <c:v>84.166674999999998</c:v>
                </c:pt>
                <c:pt idx="1218">
                  <c:v>84.164705999999995</c:v>
                </c:pt>
                <c:pt idx="1219">
                  <c:v>84.150987000000001</c:v>
                </c:pt>
                <c:pt idx="1220">
                  <c:v>84.133476000000002</c:v>
                </c:pt>
                <c:pt idx="1221">
                  <c:v>84.117965999999996</c:v>
                </c:pt>
                <c:pt idx="1222">
                  <c:v>84.110247999999999</c:v>
                </c:pt>
                <c:pt idx="1223">
                  <c:v>84.117332000000005</c:v>
                </c:pt>
                <c:pt idx="1224">
                  <c:v>84.142543000000003</c:v>
                </c:pt>
                <c:pt idx="1225">
                  <c:v>84.179978000000006</c:v>
                </c:pt>
                <c:pt idx="1226">
                  <c:v>84.215958000000001</c:v>
                </c:pt>
                <c:pt idx="1227">
                  <c:v>84.237887999999998</c:v>
                </c:pt>
                <c:pt idx="1228">
                  <c:v>84.244029999999995</c:v>
                </c:pt>
                <c:pt idx="1229">
                  <c:v>84.245609000000002</c:v>
                </c:pt>
                <c:pt idx="1230">
                  <c:v>84.257198000000002</c:v>
                </c:pt>
                <c:pt idx="1231">
                  <c:v>84.282617000000002</c:v>
                </c:pt>
                <c:pt idx="1232">
                  <c:v>84.310731000000004</c:v>
                </c:pt>
                <c:pt idx="1233">
                  <c:v>84.326447999999999</c:v>
                </c:pt>
                <c:pt idx="1234">
                  <c:v>84.324106999999998</c:v>
                </c:pt>
                <c:pt idx="1235">
                  <c:v>84.309376999999998</c:v>
                </c:pt>
                <c:pt idx="1236">
                  <c:v>84.292162000000005</c:v>
                </c:pt>
                <c:pt idx="1237">
                  <c:v>84.282195000000002</c:v>
                </c:pt>
                <c:pt idx="1238">
                  <c:v>84.288290000000003</c:v>
                </c:pt>
                <c:pt idx="1239">
                  <c:v>84.314046000000005</c:v>
                </c:pt>
                <c:pt idx="1240">
                  <c:v>84.351941999999994</c:v>
                </c:pt>
                <c:pt idx="1241">
                  <c:v>84.385442999999995</c:v>
                </c:pt>
                <c:pt idx="1242">
                  <c:v>84.400154000000001</c:v>
                </c:pt>
                <c:pt idx="1243">
                  <c:v>84.393812999999994</c:v>
                </c:pt>
                <c:pt idx="1244">
                  <c:v>84.378083000000004</c:v>
                </c:pt>
                <c:pt idx="1245">
                  <c:v>84.372591999999997</c:v>
                </c:pt>
                <c:pt idx="1246">
                  <c:v>84.392494999999997</c:v>
                </c:pt>
                <c:pt idx="1247">
                  <c:v>84.434652</c:v>
                </c:pt>
                <c:pt idx="1248">
                  <c:v>84.475993000000003</c:v>
                </c:pt>
                <c:pt idx="1249">
                  <c:v>84.491972000000004</c:v>
                </c:pt>
                <c:pt idx="1250">
                  <c:v>84.478239000000002</c:v>
                </c:pt>
                <c:pt idx="1251">
                  <c:v>84.45102</c:v>
                </c:pt>
                <c:pt idx="1252">
                  <c:v>84.428544000000002</c:v>
                </c:pt>
                <c:pt idx="1253">
                  <c:v>84.419132000000005</c:v>
                </c:pt>
                <c:pt idx="1254">
                  <c:v>84.425574999999995</c:v>
                </c:pt>
                <c:pt idx="1255">
                  <c:v>84.448750000000004</c:v>
                </c:pt>
                <c:pt idx="1256">
                  <c:v>84.480906000000004</c:v>
                </c:pt>
                <c:pt idx="1257">
                  <c:v>84.503934999999998</c:v>
                </c:pt>
                <c:pt idx="1258">
                  <c:v>84.503202999999999</c:v>
                </c:pt>
                <c:pt idx="1259">
                  <c:v>84.480457000000001</c:v>
                </c:pt>
                <c:pt idx="1260">
                  <c:v>84.448856000000006</c:v>
                </c:pt>
                <c:pt idx="1261">
                  <c:v>84.419908000000007</c:v>
                </c:pt>
                <c:pt idx="1262">
                  <c:v>84.400779999999997</c:v>
                </c:pt>
                <c:pt idx="1263">
                  <c:v>84.397800000000004</c:v>
                </c:pt>
                <c:pt idx="1264">
                  <c:v>84.412242000000006</c:v>
                </c:pt>
                <c:pt idx="1265">
                  <c:v>84.433503999999999</c:v>
                </c:pt>
                <c:pt idx="1266">
                  <c:v>84.445815999999994</c:v>
                </c:pt>
                <c:pt idx="1267">
                  <c:v>84.444226999999998</c:v>
                </c:pt>
                <c:pt idx="1268">
                  <c:v>84.439385000000001</c:v>
                </c:pt>
                <c:pt idx="1269">
                  <c:v>84.445234999999997</c:v>
                </c:pt>
                <c:pt idx="1270">
                  <c:v>84.466458000000003</c:v>
                </c:pt>
                <c:pt idx="1271">
                  <c:v>84.497879999999995</c:v>
                </c:pt>
                <c:pt idx="1272">
                  <c:v>84.530263000000005</c:v>
                </c:pt>
                <c:pt idx="1273">
                  <c:v>84.554143999999994</c:v>
                </c:pt>
                <c:pt idx="1274">
                  <c:v>84.563061000000005</c:v>
                </c:pt>
                <c:pt idx="1275">
                  <c:v>84.558115999999998</c:v>
                </c:pt>
                <c:pt idx="1276">
                  <c:v>84.549238000000003</c:v>
                </c:pt>
                <c:pt idx="1277">
                  <c:v>84.549498</c:v>
                </c:pt>
                <c:pt idx="1278">
                  <c:v>84.566430999999994</c:v>
                </c:pt>
                <c:pt idx="1279">
                  <c:v>84.596262999999993</c:v>
                </c:pt>
                <c:pt idx="1280">
                  <c:v>84.624577000000002</c:v>
                </c:pt>
                <c:pt idx="1281">
                  <c:v>84.635152000000005</c:v>
                </c:pt>
                <c:pt idx="1282">
                  <c:v>84.623347999999993</c:v>
                </c:pt>
                <c:pt idx="1283">
                  <c:v>84.601267000000007</c:v>
                </c:pt>
                <c:pt idx="1284">
                  <c:v>84.586607999999998</c:v>
                </c:pt>
                <c:pt idx="1285">
                  <c:v>84.586500000000001</c:v>
                </c:pt>
                <c:pt idx="1286">
                  <c:v>84.595848000000004</c:v>
                </c:pt>
                <c:pt idx="1287">
                  <c:v>84.609695000000002</c:v>
                </c:pt>
                <c:pt idx="1288">
                  <c:v>84.628889999999998</c:v>
                </c:pt>
                <c:pt idx="1289">
                  <c:v>84.651162999999997</c:v>
                </c:pt>
                <c:pt idx="1290">
                  <c:v>84.665593000000001</c:v>
                </c:pt>
                <c:pt idx="1291">
                  <c:v>84.664180000000002</c:v>
                </c:pt>
                <c:pt idx="1292">
                  <c:v>84.654483999999997</c:v>
                </c:pt>
                <c:pt idx="1293">
                  <c:v>84.650977999999995</c:v>
                </c:pt>
                <c:pt idx="1294">
                  <c:v>84.654987000000006</c:v>
                </c:pt>
                <c:pt idx="1295">
                  <c:v>84.653349000000006</c:v>
                </c:pt>
                <c:pt idx="1296">
                  <c:v>84.640468999999996</c:v>
                </c:pt>
                <c:pt idx="1297">
                  <c:v>84.631778999999995</c:v>
                </c:pt>
                <c:pt idx="1298">
                  <c:v>84.646276999999998</c:v>
                </c:pt>
                <c:pt idx="1299">
                  <c:v>84.679678999999993</c:v>
                </c:pt>
                <c:pt idx="1300">
                  <c:v>84.704856000000007</c:v>
                </c:pt>
                <c:pt idx="1301">
                  <c:v>84.700536999999997</c:v>
                </c:pt>
                <c:pt idx="1302">
                  <c:v>84.672698999999994</c:v>
                </c:pt>
                <c:pt idx="1303">
                  <c:v>84.644374999999997</c:v>
                </c:pt>
                <c:pt idx="1304">
                  <c:v>84.631241000000003</c:v>
                </c:pt>
                <c:pt idx="1305">
                  <c:v>84.633317000000005</c:v>
                </c:pt>
                <c:pt idx="1306">
                  <c:v>84.646062999999998</c:v>
                </c:pt>
                <c:pt idx="1307">
                  <c:v>84.669002000000006</c:v>
                </c:pt>
                <c:pt idx="1308">
                  <c:v>84.700564999999997</c:v>
                </c:pt>
                <c:pt idx="1309">
                  <c:v>84.732605000000007</c:v>
                </c:pt>
                <c:pt idx="1310">
                  <c:v>84.757638</c:v>
                </c:pt>
                <c:pt idx="1311">
                  <c:v>84.778999999999996</c:v>
                </c:pt>
                <c:pt idx="1312">
                  <c:v>84.805895000000007</c:v>
                </c:pt>
                <c:pt idx="1313">
                  <c:v>84.836708999999999</c:v>
                </c:pt>
                <c:pt idx="1314">
                  <c:v>84.853785000000002</c:v>
                </c:pt>
                <c:pt idx="1315">
                  <c:v>84.840254000000002</c:v>
                </c:pt>
                <c:pt idx="1316">
                  <c:v>84.799800000000005</c:v>
                </c:pt>
                <c:pt idx="1317">
                  <c:v>84.755133000000001</c:v>
                </c:pt>
                <c:pt idx="1318">
                  <c:v>84.727219000000005</c:v>
                </c:pt>
                <c:pt idx="1319">
                  <c:v>84.720231999999996</c:v>
                </c:pt>
                <c:pt idx="1320">
                  <c:v>84.726079999999996</c:v>
                </c:pt>
                <c:pt idx="1321">
                  <c:v>84.736967000000007</c:v>
                </c:pt>
                <c:pt idx="1322">
                  <c:v>84.748650999999995</c:v>
                </c:pt>
                <c:pt idx="1323">
                  <c:v>84.755454999999998</c:v>
                </c:pt>
                <c:pt idx="1324">
                  <c:v>84.750269000000003</c:v>
                </c:pt>
                <c:pt idx="1325">
                  <c:v>84.732844</c:v>
                </c:pt>
                <c:pt idx="1326">
                  <c:v>84.714515000000006</c:v>
                </c:pt>
                <c:pt idx="1327">
                  <c:v>84.710036000000002</c:v>
                </c:pt>
                <c:pt idx="1328">
                  <c:v>84.723546999999996</c:v>
                </c:pt>
                <c:pt idx="1329">
                  <c:v>84.743977999999998</c:v>
                </c:pt>
                <c:pt idx="1330">
                  <c:v>84.754903999999996</c:v>
                </c:pt>
                <c:pt idx="1331">
                  <c:v>84.748667999999995</c:v>
                </c:pt>
                <c:pt idx="1332">
                  <c:v>84.731134999999995</c:v>
                </c:pt>
                <c:pt idx="1333">
                  <c:v>84.714680000000001</c:v>
                </c:pt>
                <c:pt idx="1334">
                  <c:v>84.708354999999997</c:v>
                </c:pt>
                <c:pt idx="1335">
                  <c:v>84.713875999999999</c:v>
                </c:pt>
                <c:pt idx="1336">
                  <c:v>84.727082999999993</c:v>
                </c:pt>
                <c:pt idx="1337">
                  <c:v>84.740575000000007</c:v>
                </c:pt>
                <c:pt idx="1338">
                  <c:v>84.747264000000001</c:v>
                </c:pt>
                <c:pt idx="1339">
                  <c:v>84.745599999999996</c:v>
                </c:pt>
                <c:pt idx="1340">
                  <c:v>84.741512</c:v>
                </c:pt>
                <c:pt idx="1341">
                  <c:v>84.741857999999993</c:v>
                </c:pt>
                <c:pt idx="1342">
                  <c:v>84.745600999999994</c:v>
                </c:pt>
                <c:pt idx="1343">
                  <c:v>84.745317999999997</c:v>
                </c:pt>
                <c:pt idx="1344">
                  <c:v>84.737914000000004</c:v>
                </c:pt>
                <c:pt idx="1345">
                  <c:v>84.728455999999994</c:v>
                </c:pt>
                <c:pt idx="1346">
                  <c:v>84.720695000000006</c:v>
                </c:pt>
                <c:pt idx="1347">
                  <c:v>84.709981999999997</c:v>
                </c:pt>
                <c:pt idx="1348">
                  <c:v>84.691845999999998</c:v>
                </c:pt>
                <c:pt idx="1349">
                  <c:v>84.673912000000001</c:v>
                </c:pt>
                <c:pt idx="1350">
                  <c:v>84.670950000000005</c:v>
                </c:pt>
                <c:pt idx="1351">
                  <c:v>84.687427</c:v>
                </c:pt>
                <c:pt idx="1352">
                  <c:v>84.710802999999999</c:v>
                </c:pt>
                <c:pt idx="1353">
                  <c:v>84.723389999999995</c:v>
                </c:pt>
                <c:pt idx="1354">
                  <c:v>84.717095</c:v>
                </c:pt>
                <c:pt idx="1355">
                  <c:v>84.697049000000007</c:v>
                </c:pt>
                <c:pt idx="1356">
                  <c:v>84.676261999999994</c:v>
                </c:pt>
                <c:pt idx="1357">
                  <c:v>84.667068999999998</c:v>
                </c:pt>
                <c:pt idx="1358">
                  <c:v>84.672230999999996</c:v>
                </c:pt>
                <c:pt idx="1359">
                  <c:v>84.683068000000006</c:v>
                </c:pt>
                <c:pt idx="1360">
                  <c:v>84.690325000000001</c:v>
                </c:pt>
                <c:pt idx="1361">
                  <c:v>84.696033</c:v>
                </c:pt>
                <c:pt idx="1362">
                  <c:v>84.708256000000006</c:v>
                </c:pt>
                <c:pt idx="1363">
                  <c:v>84.724705</c:v>
                </c:pt>
                <c:pt idx="1364">
                  <c:v>84.731184999999996</c:v>
                </c:pt>
                <c:pt idx="1365">
                  <c:v>84.718998999999997</c:v>
                </c:pt>
                <c:pt idx="1366">
                  <c:v>84.695081000000002</c:v>
                </c:pt>
                <c:pt idx="1367">
                  <c:v>84.670946000000001</c:v>
                </c:pt>
                <c:pt idx="1368">
                  <c:v>84.651043999999999</c:v>
                </c:pt>
                <c:pt idx="1369">
                  <c:v>84.638188</c:v>
                </c:pt>
                <c:pt idx="1370">
                  <c:v>84.640507999999997</c:v>
                </c:pt>
                <c:pt idx="1371">
                  <c:v>84.661541</c:v>
                </c:pt>
                <c:pt idx="1372">
                  <c:v>84.687478999999996</c:v>
                </c:pt>
                <c:pt idx="1373">
                  <c:v>84.695190999999994</c:v>
                </c:pt>
                <c:pt idx="1374">
                  <c:v>84.673513999999997</c:v>
                </c:pt>
                <c:pt idx="1375">
                  <c:v>84.631713000000005</c:v>
                </c:pt>
                <c:pt idx="1376">
                  <c:v>84.589571000000007</c:v>
                </c:pt>
                <c:pt idx="1377">
                  <c:v>84.563762999999994</c:v>
                </c:pt>
                <c:pt idx="1378">
                  <c:v>84.558617999999996</c:v>
                </c:pt>
                <c:pt idx="1379">
                  <c:v>84.562072999999998</c:v>
                </c:pt>
                <c:pt idx="1380">
                  <c:v>84.554516000000007</c:v>
                </c:pt>
                <c:pt idx="1381">
                  <c:v>84.530709999999999</c:v>
                </c:pt>
                <c:pt idx="1382">
                  <c:v>84.510503</c:v>
                </c:pt>
                <c:pt idx="1383">
                  <c:v>84.518674000000004</c:v>
                </c:pt>
                <c:pt idx="1384">
                  <c:v>84.555735999999996</c:v>
                </c:pt>
                <c:pt idx="1385">
                  <c:v>84.597361000000006</c:v>
                </c:pt>
                <c:pt idx="1386">
                  <c:v>84.620706999999996</c:v>
                </c:pt>
                <c:pt idx="1387">
                  <c:v>84.622105000000005</c:v>
                </c:pt>
                <c:pt idx="1388">
                  <c:v>84.611203000000003</c:v>
                </c:pt>
                <c:pt idx="1389">
                  <c:v>84.600455999999994</c:v>
                </c:pt>
                <c:pt idx="1390">
                  <c:v>84.601752000000005</c:v>
                </c:pt>
                <c:pt idx="1391">
                  <c:v>84.620279999999994</c:v>
                </c:pt>
                <c:pt idx="1392">
                  <c:v>84.645553000000007</c:v>
                </c:pt>
                <c:pt idx="1393">
                  <c:v>84.656951000000007</c:v>
                </c:pt>
                <c:pt idx="1394">
                  <c:v>84.643732999999997</c:v>
                </c:pt>
                <c:pt idx="1395">
                  <c:v>84.613731000000001</c:v>
                </c:pt>
                <c:pt idx="1396">
                  <c:v>84.580163999999996</c:v>
                </c:pt>
                <c:pt idx="1397">
                  <c:v>84.549051000000006</c:v>
                </c:pt>
                <c:pt idx="1398">
                  <c:v>84.524390999999994</c:v>
                </c:pt>
                <c:pt idx="1399">
                  <c:v>84.516144999999995</c:v>
                </c:pt>
                <c:pt idx="1400">
                  <c:v>84.533181999999996</c:v>
                </c:pt>
                <c:pt idx="1401">
                  <c:v>84.570933999999994</c:v>
                </c:pt>
                <c:pt idx="1402">
                  <c:v>84.611334999999997</c:v>
                </c:pt>
                <c:pt idx="1403">
                  <c:v>84.632953999999998</c:v>
                </c:pt>
                <c:pt idx="1404">
                  <c:v>84.620957000000004</c:v>
                </c:pt>
                <c:pt idx="1405">
                  <c:v>84.576181000000005</c:v>
                </c:pt>
                <c:pt idx="1406">
                  <c:v>84.520674999999997</c:v>
                </c:pt>
                <c:pt idx="1407">
                  <c:v>84.486845000000002</c:v>
                </c:pt>
                <c:pt idx="1408">
                  <c:v>84.490669999999994</c:v>
                </c:pt>
                <c:pt idx="1409">
                  <c:v>84.517117999999996</c:v>
                </c:pt>
                <c:pt idx="1410">
                  <c:v>84.538404999999997</c:v>
                </c:pt>
                <c:pt idx="1411">
                  <c:v>84.543946000000005</c:v>
                </c:pt>
                <c:pt idx="1412">
                  <c:v>84.546171999999999</c:v>
                </c:pt>
                <c:pt idx="1413">
                  <c:v>84.560654999999997</c:v>
                </c:pt>
                <c:pt idx="1414">
                  <c:v>84.589738999999994</c:v>
                </c:pt>
                <c:pt idx="1415">
                  <c:v>84.624448999999998</c:v>
                </c:pt>
                <c:pt idx="1416">
                  <c:v>84.652251000000007</c:v>
                </c:pt>
                <c:pt idx="1417">
                  <c:v>84.660734000000005</c:v>
                </c:pt>
                <c:pt idx="1418">
                  <c:v>84.643192999999997</c:v>
                </c:pt>
                <c:pt idx="1419">
                  <c:v>84.607066000000003</c:v>
                </c:pt>
                <c:pt idx="1420">
                  <c:v>84.572029999999998</c:v>
                </c:pt>
                <c:pt idx="1421">
                  <c:v>84.553860999999998</c:v>
                </c:pt>
                <c:pt idx="1422">
                  <c:v>84.551570999999996</c:v>
                </c:pt>
                <c:pt idx="1423">
                  <c:v>84.552308999999994</c:v>
                </c:pt>
                <c:pt idx="1424">
                  <c:v>84.544910999999999</c:v>
                </c:pt>
                <c:pt idx="1425">
                  <c:v>84.526019000000005</c:v>
                </c:pt>
                <c:pt idx="1426">
                  <c:v>84.499264999999994</c:v>
                </c:pt>
                <c:pt idx="1427">
                  <c:v>84.475808000000001</c:v>
                </c:pt>
                <c:pt idx="1428">
                  <c:v>84.471956000000006</c:v>
                </c:pt>
                <c:pt idx="1429">
                  <c:v>84.496364</c:v>
                </c:pt>
                <c:pt idx="1430">
                  <c:v>84.537672000000001</c:v>
                </c:pt>
                <c:pt idx="1431">
                  <c:v>84.570741999999996</c:v>
                </c:pt>
                <c:pt idx="1432">
                  <c:v>84.576814999999996</c:v>
                </c:pt>
                <c:pt idx="1433">
                  <c:v>84.554277999999996</c:v>
                </c:pt>
                <c:pt idx="1434">
                  <c:v>84.513604000000001</c:v>
                </c:pt>
                <c:pt idx="1435">
                  <c:v>84.472178999999997</c:v>
                </c:pt>
                <c:pt idx="1436">
                  <c:v>84.452188000000007</c:v>
                </c:pt>
                <c:pt idx="1437">
                  <c:v>84.466381999999996</c:v>
                </c:pt>
                <c:pt idx="1438">
                  <c:v>84.498042999999996</c:v>
                </c:pt>
                <c:pt idx="1439">
                  <c:v>84.509338</c:v>
                </c:pt>
                <c:pt idx="1440">
                  <c:v>84.482472000000001</c:v>
                </c:pt>
                <c:pt idx="1441">
                  <c:v>84.442029000000005</c:v>
                </c:pt>
                <c:pt idx="1442">
                  <c:v>84.422577000000004</c:v>
                </c:pt>
                <c:pt idx="1443">
                  <c:v>84.425004000000001</c:v>
                </c:pt>
                <c:pt idx="1444">
                  <c:v>84.423416000000003</c:v>
                </c:pt>
                <c:pt idx="1445">
                  <c:v>84.407123999999996</c:v>
                </c:pt>
                <c:pt idx="1446">
                  <c:v>84.392246</c:v>
                </c:pt>
                <c:pt idx="1447">
                  <c:v>84.393584000000004</c:v>
                </c:pt>
                <c:pt idx="1448">
                  <c:v>84.409170000000003</c:v>
                </c:pt>
                <c:pt idx="1449">
                  <c:v>84.435057</c:v>
                </c:pt>
                <c:pt idx="1450">
                  <c:v>84.470388</c:v>
                </c:pt>
                <c:pt idx="1451">
                  <c:v>84.500314000000003</c:v>
                </c:pt>
                <c:pt idx="1452">
                  <c:v>84.498658000000006</c:v>
                </c:pt>
                <c:pt idx="1453">
                  <c:v>84.460863000000003</c:v>
                </c:pt>
                <c:pt idx="1454">
                  <c:v>84.413708999999997</c:v>
                </c:pt>
                <c:pt idx="1455">
                  <c:v>84.379178999999993</c:v>
                </c:pt>
                <c:pt idx="1456">
                  <c:v>84.350048999999999</c:v>
                </c:pt>
                <c:pt idx="1457">
                  <c:v>84.317482999999996</c:v>
                </c:pt>
                <c:pt idx="1458">
                  <c:v>84.299503000000001</c:v>
                </c:pt>
                <c:pt idx="1459">
                  <c:v>84.316203000000002</c:v>
                </c:pt>
                <c:pt idx="1460">
                  <c:v>84.351534000000001</c:v>
                </c:pt>
                <c:pt idx="1461">
                  <c:v>84.367930999999999</c:v>
                </c:pt>
                <c:pt idx="1462">
                  <c:v>84.352344000000002</c:v>
                </c:pt>
                <c:pt idx="1463">
                  <c:v>84.323950999999994</c:v>
                </c:pt>
                <c:pt idx="1464">
                  <c:v>84.302848999999995</c:v>
                </c:pt>
                <c:pt idx="1465">
                  <c:v>84.296195999999995</c:v>
                </c:pt>
                <c:pt idx="1466">
                  <c:v>84.312245000000004</c:v>
                </c:pt>
                <c:pt idx="1467">
                  <c:v>84.361275000000006</c:v>
                </c:pt>
                <c:pt idx="1468">
                  <c:v>84.435986999999997</c:v>
                </c:pt>
                <c:pt idx="1469">
                  <c:v>84.506889999999999</c:v>
                </c:pt>
                <c:pt idx="1470">
                  <c:v>84.540344000000005</c:v>
                </c:pt>
                <c:pt idx="1471">
                  <c:v>84.512429999999995</c:v>
                </c:pt>
                <c:pt idx="1472">
                  <c:v>84.415021999999993</c:v>
                </c:pt>
                <c:pt idx="1473">
                  <c:v>84.268929999999997</c:v>
                </c:pt>
                <c:pt idx="1474">
                  <c:v>84.127178999999998</c:v>
                </c:pt>
                <c:pt idx="1475">
                  <c:v>84.042136999999997</c:v>
                </c:pt>
                <c:pt idx="1476">
                  <c:v>84.023910999999998</c:v>
                </c:pt>
                <c:pt idx="1477">
                  <c:v>84.043656999999996</c:v>
                </c:pt>
                <c:pt idx="1478">
                  <c:v>84.073109000000002</c:v>
                </c:pt>
                <c:pt idx="1479">
                  <c:v>84.102024999999998</c:v>
                </c:pt>
                <c:pt idx="1480">
                  <c:v>84.123608000000004</c:v>
                </c:pt>
                <c:pt idx="1481">
                  <c:v>84.131989000000004</c:v>
                </c:pt>
                <c:pt idx="1482">
                  <c:v>84.139058000000006</c:v>
                </c:pt>
                <c:pt idx="1483">
                  <c:v>84.169656000000003</c:v>
                </c:pt>
                <c:pt idx="1484">
                  <c:v>84.230700999999996</c:v>
                </c:pt>
                <c:pt idx="1485">
                  <c:v>84.299726000000007</c:v>
                </c:pt>
                <c:pt idx="1486">
                  <c:v>84.345191999999997</c:v>
                </c:pt>
                <c:pt idx="1487">
                  <c:v>84.343486999999996</c:v>
                </c:pt>
                <c:pt idx="1488">
                  <c:v>84.285659999999993</c:v>
                </c:pt>
                <c:pt idx="1489">
                  <c:v>84.196422999999996</c:v>
                </c:pt>
                <c:pt idx="1490">
                  <c:v>84.140508999999994</c:v>
                </c:pt>
                <c:pt idx="1491">
                  <c:v>84.168346</c:v>
                </c:pt>
                <c:pt idx="1492">
                  <c:v>84.244915000000006</c:v>
                </c:pt>
                <c:pt idx="1493">
                  <c:v>84.272053</c:v>
                </c:pt>
                <c:pt idx="1494">
                  <c:v>84.203726000000003</c:v>
                </c:pt>
                <c:pt idx="1495">
                  <c:v>84.106037000000001</c:v>
                </c:pt>
                <c:pt idx="1496">
                  <c:v>84.076291999999995</c:v>
                </c:pt>
                <c:pt idx="1497">
                  <c:v>84.132450000000006</c:v>
                </c:pt>
                <c:pt idx="1498">
                  <c:v>84.213244000000003</c:v>
                </c:pt>
                <c:pt idx="1499">
                  <c:v>84.262786000000006</c:v>
                </c:pt>
                <c:pt idx="1500">
                  <c:v>84.276933</c:v>
                </c:pt>
                <c:pt idx="1501">
                  <c:v>84.276532000000003</c:v>
                </c:pt>
                <c:pt idx="1502">
                  <c:v>84.274473999999998</c:v>
                </c:pt>
                <c:pt idx="1503">
                  <c:v>84.274214000000001</c:v>
                </c:pt>
                <c:pt idx="1504">
                  <c:v>84.274513999999996</c:v>
                </c:pt>
                <c:pt idx="1505">
                  <c:v>84.269169000000005</c:v>
                </c:pt>
                <c:pt idx="1506">
                  <c:v>84.257384999999999</c:v>
                </c:pt>
                <c:pt idx="1507">
                  <c:v>84.252891000000005</c:v>
                </c:pt>
                <c:pt idx="1508">
                  <c:v>84.266113000000004</c:v>
                </c:pt>
                <c:pt idx="1509">
                  <c:v>84.281478000000007</c:v>
                </c:pt>
                <c:pt idx="1510">
                  <c:v>84.272377000000006</c:v>
                </c:pt>
                <c:pt idx="1511">
                  <c:v>84.234994999999998</c:v>
                </c:pt>
                <c:pt idx="1512">
                  <c:v>84.184582000000006</c:v>
                </c:pt>
                <c:pt idx="1513">
                  <c:v>84.119907999999995</c:v>
                </c:pt>
                <c:pt idx="1514">
                  <c:v>84.020696999999998</c:v>
                </c:pt>
                <c:pt idx="1515">
                  <c:v>83.891833000000005</c:v>
                </c:pt>
                <c:pt idx="1516">
                  <c:v>83.785472999999996</c:v>
                </c:pt>
                <c:pt idx="1517">
                  <c:v>83.755651</c:v>
                </c:pt>
                <c:pt idx="1518">
                  <c:v>83.796903999999998</c:v>
                </c:pt>
                <c:pt idx="1519">
                  <c:v>83.846597000000003</c:v>
                </c:pt>
                <c:pt idx="1520">
                  <c:v>83.853465</c:v>
                </c:pt>
                <c:pt idx="1521">
                  <c:v>83.833281999999997</c:v>
                </c:pt>
                <c:pt idx="1522">
                  <c:v>83.845864000000006</c:v>
                </c:pt>
                <c:pt idx="1523">
                  <c:v>83.91995</c:v>
                </c:pt>
                <c:pt idx="1524">
                  <c:v>84.015870000000007</c:v>
                </c:pt>
                <c:pt idx="1525">
                  <c:v>84.070261000000002</c:v>
                </c:pt>
                <c:pt idx="1526">
                  <c:v>84.063703000000004</c:v>
                </c:pt>
                <c:pt idx="1527">
                  <c:v>84.025593000000001</c:v>
                </c:pt>
                <c:pt idx="1528">
                  <c:v>83.981925000000004</c:v>
                </c:pt>
                <c:pt idx="1529">
                  <c:v>83.929765000000003</c:v>
                </c:pt>
                <c:pt idx="1530">
                  <c:v>83.868615000000005</c:v>
                </c:pt>
                <c:pt idx="1531">
                  <c:v>83.823171000000002</c:v>
                </c:pt>
                <c:pt idx="1532">
                  <c:v>83.812657000000002</c:v>
                </c:pt>
                <c:pt idx="1533">
                  <c:v>83.819796999999994</c:v>
                </c:pt>
                <c:pt idx="1534">
                  <c:v>83.815196999999998</c:v>
                </c:pt>
                <c:pt idx="1535">
                  <c:v>83.798098999999993</c:v>
                </c:pt>
                <c:pt idx="1536">
                  <c:v>83.789253000000002</c:v>
                </c:pt>
                <c:pt idx="1537">
                  <c:v>83.795597000000001</c:v>
                </c:pt>
                <c:pt idx="1538">
                  <c:v>83.806144000000003</c:v>
                </c:pt>
                <c:pt idx="1539">
                  <c:v>83.813022000000004</c:v>
                </c:pt>
                <c:pt idx="1540">
                  <c:v>83.811877999999993</c:v>
                </c:pt>
                <c:pt idx="1541">
                  <c:v>83.790546000000006</c:v>
                </c:pt>
                <c:pt idx="1542">
                  <c:v>83.744990000000001</c:v>
                </c:pt>
                <c:pt idx="1543">
                  <c:v>83.700450000000004</c:v>
                </c:pt>
                <c:pt idx="1544">
                  <c:v>83.686750000000004</c:v>
                </c:pt>
                <c:pt idx="1545">
                  <c:v>83.694263000000007</c:v>
                </c:pt>
                <c:pt idx="1546">
                  <c:v>83.685750999999996</c:v>
                </c:pt>
                <c:pt idx="1547">
                  <c:v>83.653910999999994</c:v>
                </c:pt>
                <c:pt idx="1548">
                  <c:v>83.634501</c:v>
                </c:pt>
                <c:pt idx="1549">
                  <c:v>83.652671999999995</c:v>
                </c:pt>
                <c:pt idx="1550">
                  <c:v>83.687644000000006</c:v>
                </c:pt>
                <c:pt idx="1551">
                  <c:v>83.705139000000003</c:v>
                </c:pt>
                <c:pt idx="1552">
                  <c:v>83.697215</c:v>
                </c:pt>
                <c:pt idx="1553">
                  <c:v>83.671964000000003</c:v>
                </c:pt>
                <c:pt idx="1554">
                  <c:v>83.630022999999994</c:v>
                </c:pt>
                <c:pt idx="1555">
                  <c:v>83.576233000000002</c:v>
                </c:pt>
                <c:pt idx="1556">
                  <c:v>83.536634000000006</c:v>
                </c:pt>
                <c:pt idx="1557">
                  <c:v>83.536844000000002</c:v>
                </c:pt>
                <c:pt idx="1558">
                  <c:v>83.570599000000001</c:v>
                </c:pt>
                <c:pt idx="1559">
                  <c:v>83.608810000000005</c:v>
                </c:pt>
                <c:pt idx="1560">
                  <c:v>83.632262999999995</c:v>
                </c:pt>
                <c:pt idx="1561">
                  <c:v>83.638833000000005</c:v>
                </c:pt>
                <c:pt idx="1562">
                  <c:v>83.627382999999995</c:v>
                </c:pt>
                <c:pt idx="1563">
                  <c:v>83.595996999999997</c:v>
                </c:pt>
                <c:pt idx="1564">
                  <c:v>83.553638000000007</c:v>
                </c:pt>
                <c:pt idx="1565">
                  <c:v>83.515844000000001</c:v>
                </c:pt>
                <c:pt idx="1566">
                  <c:v>83.489295999999996</c:v>
                </c:pt>
                <c:pt idx="1567">
                  <c:v>83.473956000000001</c:v>
                </c:pt>
                <c:pt idx="1568">
                  <c:v>83.477478000000005</c:v>
                </c:pt>
                <c:pt idx="1569">
                  <c:v>83.511092000000005</c:v>
                </c:pt>
                <c:pt idx="1570">
                  <c:v>83.568725000000001</c:v>
                </c:pt>
                <c:pt idx="1571">
                  <c:v>83.622753000000003</c:v>
                </c:pt>
                <c:pt idx="1572">
                  <c:v>83.645111</c:v>
                </c:pt>
                <c:pt idx="1573">
                  <c:v>83.627376999999996</c:v>
                </c:pt>
                <c:pt idx="1574">
                  <c:v>83.582082</c:v>
                </c:pt>
                <c:pt idx="1575">
                  <c:v>83.533663000000004</c:v>
                </c:pt>
                <c:pt idx="1576">
                  <c:v>83.505657999999997</c:v>
                </c:pt>
                <c:pt idx="1577">
                  <c:v>83.504375999999993</c:v>
                </c:pt>
                <c:pt idx="1578">
                  <c:v>83.512454000000005</c:v>
                </c:pt>
                <c:pt idx="1579">
                  <c:v>83.506715</c:v>
                </c:pt>
                <c:pt idx="1580">
                  <c:v>83.483480999999998</c:v>
                </c:pt>
                <c:pt idx="1581">
                  <c:v>83.458523</c:v>
                </c:pt>
                <c:pt idx="1582">
                  <c:v>83.442567999999994</c:v>
                </c:pt>
                <c:pt idx="1583">
                  <c:v>83.428791000000004</c:v>
                </c:pt>
                <c:pt idx="1584">
                  <c:v>83.408734999999993</c:v>
                </c:pt>
                <c:pt idx="1585">
                  <c:v>83.390023999999997</c:v>
                </c:pt>
                <c:pt idx="1586">
                  <c:v>83.389055999999997</c:v>
                </c:pt>
                <c:pt idx="1587">
                  <c:v>83.410008000000005</c:v>
                </c:pt>
                <c:pt idx="1588">
                  <c:v>83.438523000000004</c:v>
                </c:pt>
                <c:pt idx="1589">
                  <c:v>83.455962</c:v>
                </c:pt>
                <c:pt idx="1590">
                  <c:v>83.455956</c:v>
                </c:pt>
                <c:pt idx="1591">
                  <c:v>83.447149999999993</c:v>
                </c:pt>
                <c:pt idx="1592">
                  <c:v>83.442732000000007</c:v>
                </c:pt>
                <c:pt idx="1593">
                  <c:v>83.447989000000007</c:v>
                </c:pt>
                <c:pt idx="1594">
                  <c:v>83.457162999999994</c:v>
                </c:pt>
                <c:pt idx="1595">
                  <c:v>83.462012999999999</c:v>
                </c:pt>
                <c:pt idx="1596">
                  <c:v>83.462120999999996</c:v>
                </c:pt>
                <c:pt idx="1597">
                  <c:v>83.464948000000007</c:v>
                </c:pt>
                <c:pt idx="1598">
                  <c:v>83.476455999999999</c:v>
                </c:pt>
                <c:pt idx="1599">
                  <c:v>83.494512</c:v>
                </c:pt>
                <c:pt idx="1600">
                  <c:v>83.512236999999999</c:v>
                </c:pt>
                <c:pt idx="1601">
                  <c:v>83.525308999999993</c:v>
                </c:pt>
                <c:pt idx="1602">
                  <c:v>83.534042999999997</c:v>
                </c:pt>
                <c:pt idx="1603">
                  <c:v>83.539586</c:v>
                </c:pt>
                <c:pt idx="1604">
                  <c:v>83.540763999999996</c:v>
                </c:pt>
                <c:pt idx="1605">
                  <c:v>83.535954000000004</c:v>
                </c:pt>
                <c:pt idx="1606">
                  <c:v>83.527064999999993</c:v>
                </c:pt>
                <c:pt idx="1607">
                  <c:v>83.519368999999998</c:v>
                </c:pt>
                <c:pt idx="1608">
                  <c:v>83.515991</c:v>
                </c:pt>
                <c:pt idx="1609">
                  <c:v>83.514579999999995</c:v>
                </c:pt>
                <c:pt idx="1610">
                  <c:v>83.512977000000006</c:v>
                </c:pt>
                <c:pt idx="1611">
                  <c:v>83.517169999999993</c:v>
                </c:pt>
                <c:pt idx="1612">
                  <c:v>83.537942000000001</c:v>
                </c:pt>
                <c:pt idx="1613">
                  <c:v>83.577023999999994</c:v>
                </c:pt>
                <c:pt idx="1614">
                  <c:v>83.620935000000003</c:v>
                </c:pt>
                <c:pt idx="1615">
                  <c:v>83.652467000000001</c:v>
                </c:pt>
                <c:pt idx="1616">
                  <c:v>83.665650999999997</c:v>
                </c:pt>
                <c:pt idx="1617">
                  <c:v>83.665137999999999</c:v>
                </c:pt>
                <c:pt idx="1618">
                  <c:v>83.653895000000006</c:v>
                </c:pt>
                <c:pt idx="1619">
                  <c:v>83.629195999999993</c:v>
                </c:pt>
                <c:pt idx="1620">
                  <c:v>83.591504</c:v>
                </c:pt>
                <c:pt idx="1621">
                  <c:v>83.549587000000002</c:v>
                </c:pt>
                <c:pt idx="1622">
                  <c:v>83.512662000000006</c:v>
                </c:pt>
                <c:pt idx="1623">
                  <c:v>83.484791000000001</c:v>
                </c:pt>
                <c:pt idx="1624">
                  <c:v>83.475437999999997</c:v>
                </c:pt>
                <c:pt idx="1625">
                  <c:v>83.503299999999996</c:v>
                </c:pt>
                <c:pt idx="1626">
                  <c:v>83.572142999999997</c:v>
                </c:pt>
                <c:pt idx="1627">
                  <c:v>83.645936000000006</c:v>
                </c:pt>
                <c:pt idx="1628">
                  <c:v>83.673803000000007</c:v>
                </c:pt>
                <c:pt idx="1629">
                  <c:v>83.652698000000001</c:v>
                </c:pt>
                <c:pt idx="1630">
                  <c:v>83.642010999999997</c:v>
                </c:pt>
                <c:pt idx="1631">
                  <c:v>83.693081000000006</c:v>
                </c:pt>
                <c:pt idx="1632">
                  <c:v>83.777275000000003</c:v>
                </c:pt>
                <c:pt idx="1633">
                  <c:v>83.809135999999995</c:v>
                </c:pt>
                <c:pt idx="1634">
                  <c:v>83.736414999999994</c:v>
                </c:pt>
                <c:pt idx="1635">
                  <c:v>83.588803999999996</c:v>
                </c:pt>
                <c:pt idx="1636">
                  <c:v>83.459277999999998</c:v>
                </c:pt>
                <c:pt idx="1637">
                  <c:v>83.452826000000002</c:v>
                </c:pt>
                <c:pt idx="1638">
                  <c:v>83.608967000000007</c:v>
                </c:pt>
                <c:pt idx="1639">
                  <c:v>83.857000999999997</c:v>
                </c:pt>
                <c:pt idx="1640">
                  <c:v>84.050000999999995</c:v>
                </c:pt>
                <c:pt idx="1641">
                  <c:v>84.069151000000005</c:v>
                </c:pt>
                <c:pt idx="1642">
                  <c:v>83.927064999999999</c:v>
                </c:pt>
                <c:pt idx="1643">
                  <c:v>83.731102000000007</c:v>
                </c:pt>
                <c:pt idx="1644">
                  <c:v>83.589639000000005</c:v>
                </c:pt>
                <c:pt idx="1645">
                  <c:v>83.550562999999997</c:v>
                </c:pt>
                <c:pt idx="1646">
                  <c:v>83.592770000000002</c:v>
                </c:pt>
                <c:pt idx="1647">
                  <c:v>83.663236999999995</c:v>
                </c:pt>
                <c:pt idx="1648">
                  <c:v>83.703304000000003</c:v>
                </c:pt>
                <c:pt idx="1649">
                  <c:v>83.705524999999994</c:v>
                </c:pt>
                <c:pt idx="1650">
                  <c:v>83.703433000000004</c:v>
                </c:pt>
                <c:pt idx="1651">
                  <c:v>83.719633000000002</c:v>
                </c:pt>
                <c:pt idx="1652">
                  <c:v>83.752538999999999</c:v>
                </c:pt>
                <c:pt idx="1653">
                  <c:v>83.766571999999996</c:v>
                </c:pt>
                <c:pt idx="1654">
                  <c:v>83.740745000000004</c:v>
                </c:pt>
                <c:pt idx="1655">
                  <c:v>83.685528000000005</c:v>
                </c:pt>
                <c:pt idx="1656">
                  <c:v>83.652133000000006</c:v>
                </c:pt>
                <c:pt idx="1657">
                  <c:v>83.680830999999998</c:v>
                </c:pt>
                <c:pt idx="1658">
                  <c:v>83.737387999999996</c:v>
                </c:pt>
                <c:pt idx="1659">
                  <c:v>83.776848000000001</c:v>
                </c:pt>
                <c:pt idx="1660">
                  <c:v>83.777856999999997</c:v>
                </c:pt>
                <c:pt idx="1661">
                  <c:v>83.755127999999999</c:v>
                </c:pt>
                <c:pt idx="1662">
                  <c:v>83.727425999999994</c:v>
                </c:pt>
                <c:pt idx="1663">
                  <c:v>83.71311</c:v>
                </c:pt>
                <c:pt idx="1664">
                  <c:v>83.715933000000007</c:v>
                </c:pt>
                <c:pt idx="1665">
                  <c:v>83.722077999999996</c:v>
                </c:pt>
                <c:pt idx="1666">
                  <c:v>83.708811999999995</c:v>
                </c:pt>
                <c:pt idx="1667">
                  <c:v>83.682506000000004</c:v>
                </c:pt>
                <c:pt idx="1668">
                  <c:v>83.665136000000004</c:v>
                </c:pt>
                <c:pt idx="1669">
                  <c:v>83.671878000000007</c:v>
                </c:pt>
                <c:pt idx="1670">
                  <c:v>83.691505000000006</c:v>
                </c:pt>
                <c:pt idx="1671">
                  <c:v>83.700622999999993</c:v>
                </c:pt>
                <c:pt idx="1672">
                  <c:v>83.706855000000004</c:v>
                </c:pt>
                <c:pt idx="1673">
                  <c:v>83.710192000000006</c:v>
                </c:pt>
                <c:pt idx="1674">
                  <c:v>83.717229000000003</c:v>
                </c:pt>
                <c:pt idx="1675">
                  <c:v>83.726264</c:v>
                </c:pt>
                <c:pt idx="1676">
                  <c:v>83.748855000000006</c:v>
                </c:pt>
                <c:pt idx="1677">
                  <c:v>83.790533999999994</c:v>
                </c:pt>
                <c:pt idx="1678">
                  <c:v>83.828981999999996</c:v>
                </c:pt>
                <c:pt idx="1679">
                  <c:v>83.844102000000007</c:v>
                </c:pt>
                <c:pt idx="1680">
                  <c:v>83.829069000000004</c:v>
                </c:pt>
                <c:pt idx="1681">
                  <c:v>83.800708999999998</c:v>
                </c:pt>
                <c:pt idx="1682">
                  <c:v>83.766889000000006</c:v>
                </c:pt>
                <c:pt idx="1683">
                  <c:v>83.735557999999997</c:v>
                </c:pt>
                <c:pt idx="1684">
                  <c:v>83.718395000000001</c:v>
                </c:pt>
                <c:pt idx="1685">
                  <c:v>83.727722</c:v>
                </c:pt>
                <c:pt idx="1686">
                  <c:v>83.761870000000002</c:v>
                </c:pt>
                <c:pt idx="1687">
                  <c:v>83.803531000000007</c:v>
                </c:pt>
                <c:pt idx="1688">
                  <c:v>83.842068999999995</c:v>
                </c:pt>
                <c:pt idx="1689">
                  <c:v>83.873875999999996</c:v>
                </c:pt>
                <c:pt idx="1690">
                  <c:v>83.896400999999997</c:v>
                </c:pt>
                <c:pt idx="1691">
                  <c:v>83.892568999999995</c:v>
                </c:pt>
                <c:pt idx="1692">
                  <c:v>83.852552000000003</c:v>
                </c:pt>
                <c:pt idx="1693">
                  <c:v>83.786057</c:v>
                </c:pt>
                <c:pt idx="1694">
                  <c:v>83.726759999999999</c:v>
                </c:pt>
                <c:pt idx="1695">
                  <c:v>83.704481000000001</c:v>
                </c:pt>
                <c:pt idx="1696">
                  <c:v>83.723498000000006</c:v>
                </c:pt>
                <c:pt idx="1697">
                  <c:v>83.755334000000005</c:v>
                </c:pt>
                <c:pt idx="1698">
                  <c:v>83.761003000000002</c:v>
                </c:pt>
                <c:pt idx="1699">
                  <c:v>83.722284000000002</c:v>
                </c:pt>
                <c:pt idx="1700">
                  <c:v>83.662132999999997</c:v>
                </c:pt>
                <c:pt idx="1701">
                  <c:v>83.625343000000001</c:v>
                </c:pt>
                <c:pt idx="1702">
                  <c:v>83.642291</c:v>
                </c:pt>
                <c:pt idx="1703">
                  <c:v>83.698746999999997</c:v>
                </c:pt>
                <c:pt idx="1704">
                  <c:v>83.750701000000007</c:v>
                </c:pt>
                <c:pt idx="1705">
                  <c:v>83.757093999999995</c:v>
                </c:pt>
                <c:pt idx="1706">
                  <c:v>83.715219000000005</c:v>
                </c:pt>
                <c:pt idx="1707">
                  <c:v>83.653893999999994</c:v>
                </c:pt>
                <c:pt idx="1708">
                  <c:v>83.604866999999999</c:v>
                </c:pt>
                <c:pt idx="1709">
                  <c:v>83.570335</c:v>
                </c:pt>
                <c:pt idx="1710">
                  <c:v>83.530901</c:v>
                </c:pt>
                <c:pt idx="1711">
                  <c:v>83.478697999999994</c:v>
                </c:pt>
                <c:pt idx="1712">
                  <c:v>83.439456000000007</c:v>
                </c:pt>
                <c:pt idx="1713">
                  <c:v>83.448239000000001</c:v>
                </c:pt>
                <c:pt idx="1714">
                  <c:v>83.506107</c:v>
                </c:pt>
                <c:pt idx="1715">
                  <c:v>83.569950000000006</c:v>
                </c:pt>
                <c:pt idx="1716">
                  <c:v>83.590602000000004</c:v>
                </c:pt>
                <c:pt idx="1717">
                  <c:v>83.557018999999997</c:v>
                </c:pt>
                <c:pt idx="1718">
                  <c:v>83.498334999999997</c:v>
                </c:pt>
                <c:pt idx="1719">
                  <c:v>83.451661000000001</c:v>
                </c:pt>
                <c:pt idx="1720">
                  <c:v>83.431759999999997</c:v>
                </c:pt>
                <c:pt idx="1721">
                  <c:v>83.428140999999997</c:v>
                </c:pt>
                <c:pt idx="1722">
                  <c:v>83.419434999999993</c:v>
                </c:pt>
                <c:pt idx="1723">
                  <c:v>83.393265</c:v>
                </c:pt>
                <c:pt idx="1724">
                  <c:v>83.358705</c:v>
                </c:pt>
                <c:pt idx="1725">
                  <c:v>83.342252999999999</c:v>
                </c:pt>
                <c:pt idx="1726">
                  <c:v>83.364382000000006</c:v>
                </c:pt>
                <c:pt idx="1727">
                  <c:v>83.416331999999997</c:v>
                </c:pt>
                <c:pt idx="1728">
                  <c:v>83.462969000000001</c:v>
                </c:pt>
                <c:pt idx="1729">
                  <c:v>83.468356</c:v>
                </c:pt>
                <c:pt idx="1730">
                  <c:v>83.419077000000001</c:v>
                </c:pt>
                <c:pt idx="1731">
                  <c:v>83.330274000000003</c:v>
                </c:pt>
                <c:pt idx="1732">
                  <c:v>83.239559</c:v>
                </c:pt>
                <c:pt idx="1733">
                  <c:v>83.189774999999997</c:v>
                </c:pt>
                <c:pt idx="1734">
                  <c:v>83.201559000000003</c:v>
                </c:pt>
                <c:pt idx="1735">
                  <c:v>83.253973999999999</c:v>
                </c:pt>
                <c:pt idx="1736">
                  <c:v>83.299931000000001</c:v>
                </c:pt>
                <c:pt idx="1737">
                  <c:v>83.305604000000002</c:v>
                </c:pt>
                <c:pt idx="1738">
                  <c:v>83.272113000000004</c:v>
                </c:pt>
                <c:pt idx="1739">
                  <c:v>83.221367000000001</c:v>
                </c:pt>
                <c:pt idx="1740">
                  <c:v>83.175538000000003</c:v>
                </c:pt>
                <c:pt idx="1741">
                  <c:v>83.152154999999993</c:v>
                </c:pt>
                <c:pt idx="1742">
                  <c:v>83.160191999999995</c:v>
                </c:pt>
                <c:pt idx="1743">
                  <c:v>83.188513999999998</c:v>
                </c:pt>
                <c:pt idx="1744">
                  <c:v>83.207035000000005</c:v>
                </c:pt>
                <c:pt idx="1745">
                  <c:v>83.196472</c:v>
                </c:pt>
                <c:pt idx="1746">
                  <c:v>83.170883000000003</c:v>
                </c:pt>
                <c:pt idx="1747">
                  <c:v>83.160908000000006</c:v>
                </c:pt>
                <c:pt idx="1748">
                  <c:v>83.179851999999997</c:v>
                </c:pt>
                <c:pt idx="1749">
                  <c:v>83.217040999999995</c:v>
                </c:pt>
                <c:pt idx="1750">
                  <c:v>83.256095000000002</c:v>
                </c:pt>
                <c:pt idx="1751">
                  <c:v>83.282604000000006</c:v>
                </c:pt>
                <c:pt idx="1752">
                  <c:v>83.279640000000001</c:v>
                </c:pt>
                <c:pt idx="1753">
                  <c:v>83.235082000000006</c:v>
                </c:pt>
                <c:pt idx="1754">
                  <c:v>83.158140000000003</c:v>
                </c:pt>
                <c:pt idx="1755">
                  <c:v>83.077444999999997</c:v>
                </c:pt>
                <c:pt idx="1756">
                  <c:v>83.019347999999994</c:v>
                </c:pt>
                <c:pt idx="1757">
                  <c:v>82.993326999999994</c:v>
                </c:pt>
                <c:pt idx="1758">
                  <c:v>82.994258000000002</c:v>
                </c:pt>
                <c:pt idx="1759">
                  <c:v>83.004168000000007</c:v>
                </c:pt>
                <c:pt idx="1760">
                  <c:v>82.994816</c:v>
                </c:pt>
                <c:pt idx="1761">
                  <c:v>82.949539000000001</c:v>
                </c:pt>
                <c:pt idx="1762">
                  <c:v>82.888923000000005</c:v>
                </c:pt>
                <c:pt idx="1763">
                  <c:v>82.858739999999997</c:v>
                </c:pt>
                <c:pt idx="1764">
                  <c:v>82.881826000000004</c:v>
                </c:pt>
                <c:pt idx="1765">
                  <c:v>82.932514999999995</c:v>
                </c:pt>
                <c:pt idx="1766">
                  <c:v>82.966994999999997</c:v>
                </c:pt>
                <c:pt idx="1767">
                  <c:v>82.969065000000001</c:v>
                </c:pt>
                <c:pt idx="1768">
                  <c:v>82.956844000000004</c:v>
                </c:pt>
                <c:pt idx="1769">
                  <c:v>82.951800000000006</c:v>
                </c:pt>
                <c:pt idx="1770">
                  <c:v>82.952619999999996</c:v>
                </c:pt>
                <c:pt idx="1771">
                  <c:v>82.939995999999994</c:v>
                </c:pt>
                <c:pt idx="1772">
                  <c:v>82.903675000000007</c:v>
                </c:pt>
                <c:pt idx="1773">
                  <c:v>82.863433000000001</c:v>
                </c:pt>
                <c:pt idx="1774">
                  <c:v>82.856926999999999</c:v>
                </c:pt>
                <c:pt idx="1775">
                  <c:v>82.898818000000006</c:v>
                </c:pt>
                <c:pt idx="1776">
                  <c:v>82.957440000000005</c:v>
                </c:pt>
                <c:pt idx="1777">
                  <c:v>82.988038000000003</c:v>
                </c:pt>
                <c:pt idx="1778">
                  <c:v>82.987397000000001</c:v>
                </c:pt>
                <c:pt idx="1779">
                  <c:v>82.995305999999999</c:v>
                </c:pt>
                <c:pt idx="1780">
                  <c:v>83.036745999999994</c:v>
                </c:pt>
                <c:pt idx="1781">
                  <c:v>83.083845999999994</c:v>
                </c:pt>
                <c:pt idx="1782">
                  <c:v>83.088435000000004</c:v>
                </c:pt>
                <c:pt idx="1783">
                  <c:v>83.035960000000003</c:v>
                </c:pt>
                <c:pt idx="1784">
                  <c:v>82.952504000000005</c:v>
                </c:pt>
                <c:pt idx="1785">
                  <c:v>82.872016000000002</c:v>
                </c:pt>
                <c:pt idx="1786">
                  <c:v>82.816564</c:v>
                </c:pt>
                <c:pt idx="1787">
                  <c:v>82.798800999999997</c:v>
                </c:pt>
                <c:pt idx="1788">
                  <c:v>82.818804</c:v>
                </c:pt>
                <c:pt idx="1789">
                  <c:v>82.856898000000001</c:v>
                </c:pt>
                <c:pt idx="1790">
                  <c:v>82.886632000000006</c:v>
                </c:pt>
                <c:pt idx="1791">
                  <c:v>82.900231000000005</c:v>
                </c:pt>
                <c:pt idx="1792">
                  <c:v>82.912254000000004</c:v>
                </c:pt>
                <c:pt idx="1793">
                  <c:v>82.934546999999995</c:v>
                </c:pt>
                <c:pt idx="1794">
                  <c:v>82.956243999999998</c:v>
                </c:pt>
                <c:pt idx="1795">
                  <c:v>82.954992000000004</c:v>
                </c:pt>
                <c:pt idx="1796">
                  <c:v>82.925268000000003</c:v>
                </c:pt>
                <c:pt idx="1797">
                  <c:v>82.890012999999996</c:v>
                </c:pt>
                <c:pt idx="1798">
                  <c:v>82.882238999999998</c:v>
                </c:pt>
                <c:pt idx="1799">
                  <c:v>82.916137000000006</c:v>
                </c:pt>
                <c:pt idx="1800">
                  <c:v>82.977534000000006</c:v>
                </c:pt>
                <c:pt idx="1801">
                  <c:v>83.041567999999998</c:v>
                </c:pt>
                <c:pt idx="1802">
                  <c:v>83.091487000000001</c:v>
                </c:pt>
                <c:pt idx="1803">
                  <c:v>83.116220999999996</c:v>
                </c:pt>
                <c:pt idx="1804">
                  <c:v>83.104366999999996</c:v>
                </c:pt>
                <c:pt idx="1805">
                  <c:v>83.058238000000003</c:v>
                </c:pt>
                <c:pt idx="1806">
                  <c:v>83.007362999999998</c:v>
                </c:pt>
                <c:pt idx="1807">
                  <c:v>82.984099000000001</c:v>
                </c:pt>
                <c:pt idx="1808">
                  <c:v>82.981160000000003</c:v>
                </c:pt>
                <c:pt idx="1809">
                  <c:v>82.957241999999994</c:v>
                </c:pt>
                <c:pt idx="1810">
                  <c:v>82.896361999999996</c:v>
                </c:pt>
                <c:pt idx="1811">
                  <c:v>82.840209999999999</c:v>
                </c:pt>
                <c:pt idx="1812">
                  <c:v>82.841301000000001</c:v>
                </c:pt>
                <c:pt idx="1813">
                  <c:v>82.893960000000007</c:v>
                </c:pt>
                <c:pt idx="1814">
                  <c:v>82.931372999999994</c:v>
                </c:pt>
                <c:pt idx="1815">
                  <c:v>82.888593999999998</c:v>
                </c:pt>
                <c:pt idx="1816">
                  <c:v>82.760743000000005</c:v>
                </c:pt>
                <c:pt idx="1817">
                  <c:v>82.606470999999999</c:v>
                </c:pt>
                <c:pt idx="1818">
                  <c:v>82.504091000000003</c:v>
                </c:pt>
                <c:pt idx="1819">
                  <c:v>82.493598000000006</c:v>
                </c:pt>
                <c:pt idx="1820">
                  <c:v>82.545299999999997</c:v>
                </c:pt>
                <c:pt idx="1821">
                  <c:v>82.590511000000006</c:v>
                </c:pt>
                <c:pt idx="1822">
                  <c:v>82.588060999999996</c:v>
                </c:pt>
                <c:pt idx="1823">
                  <c:v>82.555638000000002</c:v>
                </c:pt>
                <c:pt idx="1824">
                  <c:v>82.541931000000005</c:v>
                </c:pt>
                <c:pt idx="1825">
                  <c:v>82.582991000000007</c:v>
                </c:pt>
                <c:pt idx="1826">
                  <c:v>82.683274999999995</c:v>
                </c:pt>
                <c:pt idx="1827">
                  <c:v>82.811345000000003</c:v>
                </c:pt>
                <c:pt idx="1828">
                  <c:v>82.904031000000003</c:v>
                </c:pt>
                <c:pt idx="1829">
                  <c:v>82.904617000000002</c:v>
                </c:pt>
                <c:pt idx="1830">
                  <c:v>82.819479000000001</c:v>
                </c:pt>
                <c:pt idx="1831">
                  <c:v>82.721159</c:v>
                </c:pt>
                <c:pt idx="1832">
                  <c:v>82.674226000000004</c:v>
                </c:pt>
                <c:pt idx="1833">
                  <c:v>82.672793999999996</c:v>
                </c:pt>
                <c:pt idx="1834">
                  <c:v>82.675343999999996</c:v>
                </c:pt>
                <c:pt idx="1835">
                  <c:v>82.681217000000004</c:v>
                </c:pt>
                <c:pt idx="1836">
                  <c:v>82.732372999999995</c:v>
                </c:pt>
                <c:pt idx="1837">
                  <c:v>82.842634000000004</c:v>
                </c:pt>
                <c:pt idx="1838">
                  <c:v>82.964682999999994</c:v>
                </c:pt>
                <c:pt idx="1839">
                  <c:v>83.03501</c:v>
                </c:pt>
                <c:pt idx="1840">
                  <c:v>83.027811</c:v>
                </c:pt>
                <c:pt idx="1841">
                  <c:v>82.962427000000005</c:v>
                </c:pt>
                <c:pt idx="1842">
                  <c:v>82.881994000000006</c:v>
                </c:pt>
                <c:pt idx="1843">
                  <c:v>82.828005000000005</c:v>
                </c:pt>
                <c:pt idx="1844">
                  <c:v>82.813157000000004</c:v>
                </c:pt>
                <c:pt idx="1845">
                  <c:v>82.818402000000006</c:v>
                </c:pt>
                <c:pt idx="1846">
                  <c:v>82.827454000000003</c:v>
                </c:pt>
                <c:pt idx="1847">
                  <c:v>82.851450999999997</c:v>
                </c:pt>
                <c:pt idx="1848">
                  <c:v>82.900058999999999</c:v>
                </c:pt>
                <c:pt idx="1849">
                  <c:v>82.940550999999999</c:v>
                </c:pt>
                <c:pt idx="1850">
                  <c:v>82.920430999999994</c:v>
                </c:pt>
                <c:pt idx="1851">
                  <c:v>82.835515000000001</c:v>
                </c:pt>
                <c:pt idx="1852">
                  <c:v>82.745506000000006</c:v>
                </c:pt>
                <c:pt idx="1853">
                  <c:v>82.708792000000003</c:v>
                </c:pt>
                <c:pt idx="1854">
                  <c:v>82.726830000000007</c:v>
                </c:pt>
                <c:pt idx="1855">
                  <c:v>82.764245000000003</c:v>
                </c:pt>
                <c:pt idx="1856">
                  <c:v>82.799398999999994</c:v>
                </c:pt>
                <c:pt idx="1857">
                  <c:v>82.835739000000004</c:v>
                </c:pt>
                <c:pt idx="1858">
                  <c:v>82.877707999999998</c:v>
                </c:pt>
                <c:pt idx="1859">
                  <c:v>82.918356000000003</c:v>
                </c:pt>
                <c:pt idx="1860">
                  <c:v>82.950142</c:v>
                </c:pt>
                <c:pt idx="1861">
                  <c:v>82.975828000000007</c:v>
                </c:pt>
                <c:pt idx="1862">
                  <c:v>83.006488000000004</c:v>
                </c:pt>
                <c:pt idx="1863">
                  <c:v>83.050657999999999</c:v>
                </c:pt>
                <c:pt idx="1864">
                  <c:v>83.100838999999993</c:v>
                </c:pt>
                <c:pt idx="1865">
                  <c:v>83.132023000000004</c:v>
                </c:pt>
                <c:pt idx="1866">
                  <c:v>83.125922000000003</c:v>
                </c:pt>
                <c:pt idx="1867">
                  <c:v>83.098916000000003</c:v>
                </c:pt>
                <c:pt idx="1868">
                  <c:v>83.090449000000007</c:v>
                </c:pt>
                <c:pt idx="1869">
                  <c:v>83.117204000000001</c:v>
                </c:pt>
                <c:pt idx="1870">
                  <c:v>83.154287999999994</c:v>
                </c:pt>
                <c:pt idx="1871">
                  <c:v>83.170849000000004</c:v>
                </c:pt>
                <c:pt idx="1872">
                  <c:v>83.169572000000002</c:v>
                </c:pt>
                <c:pt idx="1873">
                  <c:v>83.173877000000005</c:v>
                </c:pt>
                <c:pt idx="1874">
                  <c:v>83.185748000000004</c:v>
                </c:pt>
                <c:pt idx="1875">
                  <c:v>83.181089999999998</c:v>
                </c:pt>
                <c:pt idx="1876">
                  <c:v>83.149235000000004</c:v>
                </c:pt>
                <c:pt idx="1877">
                  <c:v>83.114363999999995</c:v>
                </c:pt>
                <c:pt idx="1878">
                  <c:v>83.105581000000001</c:v>
                </c:pt>
                <c:pt idx="1879">
                  <c:v>83.120462000000003</c:v>
                </c:pt>
                <c:pt idx="1880">
                  <c:v>83.131917999999999</c:v>
                </c:pt>
                <c:pt idx="1881">
                  <c:v>83.121781999999996</c:v>
                </c:pt>
                <c:pt idx="1882">
                  <c:v>83.092511999999999</c:v>
                </c:pt>
                <c:pt idx="1883">
                  <c:v>83.052138999999997</c:v>
                </c:pt>
                <c:pt idx="1884">
                  <c:v>83.007631000000003</c:v>
                </c:pt>
                <c:pt idx="1885">
                  <c:v>82.976224999999999</c:v>
                </c:pt>
                <c:pt idx="1886">
                  <c:v>82.984684999999999</c:v>
                </c:pt>
                <c:pt idx="1887">
                  <c:v>83.042933000000005</c:v>
                </c:pt>
                <c:pt idx="1888">
                  <c:v>83.125134000000003</c:v>
                </c:pt>
                <c:pt idx="1889">
                  <c:v>83.188906000000003</c:v>
                </c:pt>
                <c:pt idx="1890">
                  <c:v>83.212091999999998</c:v>
                </c:pt>
                <c:pt idx="1891">
                  <c:v>83.205927000000003</c:v>
                </c:pt>
                <c:pt idx="1892">
                  <c:v>83.197652000000005</c:v>
                </c:pt>
                <c:pt idx="1893">
                  <c:v>83.207396000000003</c:v>
                </c:pt>
                <c:pt idx="1894">
                  <c:v>83.235443000000004</c:v>
                </c:pt>
                <c:pt idx="1895">
                  <c:v>83.258420000000001</c:v>
                </c:pt>
                <c:pt idx="1896">
                  <c:v>83.239465999999993</c:v>
                </c:pt>
                <c:pt idx="1897">
                  <c:v>83.158299</c:v>
                </c:pt>
                <c:pt idx="1898">
                  <c:v>83.038549000000003</c:v>
                </c:pt>
                <c:pt idx="1899">
                  <c:v>82.936020999999997</c:v>
                </c:pt>
                <c:pt idx="1900">
                  <c:v>82.891547000000003</c:v>
                </c:pt>
                <c:pt idx="1901">
                  <c:v>82.900751</c:v>
                </c:pt>
                <c:pt idx="1902">
                  <c:v>82.934134</c:v>
                </c:pt>
                <c:pt idx="1903">
                  <c:v>82.975609000000006</c:v>
                </c:pt>
                <c:pt idx="1904">
                  <c:v>83.029510000000002</c:v>
                </c:pt>
                <c:pt idx="1905">
                  <c:v>83.095048000000006</c:v>
                </c:pt>
                <c:pt idx="1906">
                  <c:v>83.149714000000003</c:v>
                </c:pt>
                <c:pt idx="1907">
                  <c:v>83.165131000000002</c:v>
                </c:pt>
                <c:pt idx="1908">
                  <c:v>83.135354000000007</c:v>
                </c:pt>
                <c:pt idx="1909">
                  <c:v>83.086995999999999</c:v>
                </c:pt>
                <c:pt idx="1910">
                  <c:v>83.062659999999994</c:v>
                </c:pt>
                <c:pt idx="1911">
                  <c:v>83.088408000000001</c:v>
                </c:pt>
                <c:pt idx="1912">
                  <c:v>83.149849000000003</c:v>
                </c:pt>
                <c:pt idx="1913">
                  <c:v>83.201431999999997</c:v>
                </c:pt>
                <c:pt idx="1914">
                  <c:v>83.203117000000006</c:v>
                </c:pt>
                <c:pt idx="1915">
                  <c:v>83.153030999999999</c:v>
                </c:pt>
                <c:pt idx="1916">
                  <c:v>83.088041000000004</c:v>
                </c:pt>
                <c:pt idx="1917">
                  <c:v>83.053202999999996</c:v>
                </c:pt>
                <c:pt idx="1918">
                  <c:v>83.070121</c:v>
                </c:pt>
                <c:pt idx="1919">
                  <c:v>83.127758999999998</c:v>
                </c:pt>
                <c:pt idx="1920">
                  <c:v>83.197777000000002</c:v>
                </c:pt>
                <c:pt idx="1921">
                  <c:v>83.259033000000002</c:v>
                </c:pt>
                <c:pt idx="1922">
                  <c:v>83.306787999999997</c:v>
                </c:pt>
                <c:pt idx="1923">
                  <c:v>83.339271999999994</c:v>
                </c:pt>
                <c:pt idx="1924">
                  <c:v>83.343528000000006</c:v>
                </c:pt>
                <c:pt idx="1925">
                  <c:v>83.306186999999994</c:v>
                </c:pt>
                <c:pt idx="1926">
                  <c:v>83.238758000000004</c:v>
                </c:pt>
                <c:pt idx="1927">
                  <c:v>83.178157999999996</c:v>
                </c:pt>
                <c:pt idx="1928">
                  <c:v>83.151784000000006</c:v>
                </c:pt>
                <c:pt idx="1929">
                  <c:v>83.151218</c:v>
                </c:pt>
                <c:pt idx="1930">
                  <c:v>83.150751999999997</c:v>
                </c:pt>
                <c:pt idx="1931">
                  <c:v>83.142328000000006</c:v>
                </c:pt>
                <c:pt idx="1932">
                  <c:v>83.139632000000006</c:v>
                </c:pt>
                <c:pt idx="1933">
                  <c:v>83.154043000000001</c:v>
                </c:pt>
                <c:pt idx="1934">
                  <c:v>83.181185999999997</c:v>
                </c:pt>
                <c:pt idx="1935">
                  <c:v>83.209138999999993</c:v>
                </c:pt>
                <c:pt idx="1936">
                  <c:v>83.226898000000006</c:v>
                </c:pt>
                <c:pt idx="1937">
                  <c:v>83.223012999999995</c:v>
                </c:pt>
                <c:pt idx="1938">
                  <c:v>83.187190999999999</c:v>
                </c:pt>
                <c:pt idx="1939">
                  <c:v>83.118658999999994</c:v>
                </c:pt>
                <c:pt idx="1940">
                  <c:v>83.029437999999999</c:v>
                </c:pt>
                <c:pt idx="1941">
                  <c:v>82.939374999999998</c:v>
                </c:pt>
                <c:pt idx="1942">
                  <c:v>82.872038000000003</c:v>
                </c:pt>
                <c:pt idx="1943">
                  <c:v>82.848110000000005</c:v>
                </c:pt>
                <c:pt idx="1944">
                  <c:v>82.866467999999998</c:v>
                </c:pt>
                <c:pt idx="1945">
                  <c:v>82.89246</c:v>
                </c:pt>
                <c:pt idx="1946">
                  <c:v>82.883909000000003</c:v>
                </c:pt>
                <c:pt idx="1947">
                  <c:v>82.838031999999998</c:v>
                </c:pt>
                <c:pt idx="1948">
                  <c:v>82.801422000000002</c:v>
                </c:pt>
                <c:pt idx="1949">
                  <c:v>82.824451999999994</c:v>
                </c:pt>
                <c:pt idx="1950">
                  <c:v>82.912209000000004</c:v>
                </c:pt>
                <c:pt idx="1951">
                  <c:v>83.022009999999995</c:v>
                </c:pt>
                <c:pt idx="1952">
                  <c:v>83.105418999999998</c:v>
                </c:pt>
                <c:pt idx="1953">
                  <c:v>83.145917999999995</c:v>
                </c:pt>
                <c:pt idx="1954">
                  <c:v>83.153343000000007</c:v>
                </c:pt>
                <c:pt idx="1955">
                  <c:v>83.138260000000002</c:v>
                </c:pt>
                <c:pt idx="1956">
                  <c:v>83.102914999999996</c:v>
                </c:pt>
                <c:pt idx="1957">
                  <c:v>83.045614</c:v>
                </c:pt>
                <c:pt idx="1958">
                  <c:v>82.961927000000003</c:v>
                </c:pt>
                <c:pt idx="1959">
                  <c:v>82.848281</c:v>
                </c:pt>
                <c:pt idx="1960">
                  <c:v>82.719050999999993</c:v>
                </c:pt>
                <c:pt idx="1961">
                  <c:v>82.619281999999998</c:v>
                </c:pt>
                <c:pt idx="1962">
                  <c:v>82.601676999999995</c:v>
                </c:pt>
                <c:pt idx="1963">
                  <c:v>82.673002999999994</c:v>
                </c:pt>
                <c:pt idx="1964">
                  <c:v>82.770067999999995</c:v>
                </c:pt>
                <c:pt idx="1965">
                  <c:v>82.820187000000004</c:v>
                </c:pt>
                <c:pt idx="1966">
                  <c:v>82.825252000000006</c:v>
                </c:pt>
                <c:pt idx="1967">
                  <c:v>82.849003999999994</c:v>
                </c:pt>
                <c:pt idx="1968">
                  <c:v>82.916347000000002</c:v>
                </c:pt>
                <c:pt idx="1969">
                  <c:v>82.973708999999999</c:v>
                </c:pt>
                <c:pt idx="1970">
                  <c:v>82.972217000000001</c:v>
                </c:pt>
                <c:pt idx="1971">
                  <c:v>82.943504000000004</c:v>
                </c:pt>
                <c:pt idx="1972">
                  <c:v>82.949859000000004</c:v>
                </c:pt>
                <c:pt idx="1973">
                  <c:v>82.984900999999994</c:v>
                </c:pt>
                <c:pt idx="1974">
                  <c:v>82.980673999999993</c:v>
                </c:pt>
                <c:pt idx="1975">
                  <c:v>82.910166000000004</c:v>
                </c:pt>
                <c:pt idx="1976">
                  <c:v>82.833267000000006</c:v>
                </c:pt>
                <c:pt idx="1977">
                  <c:v>82.822586000000001</c:v>
                </c:pt>
                <c:pt idx="1978">
                  <c:v>82.876041999999998</c:v>
                </c:pt>
                <c:pt idx="1979">
                  <c:v>82.919099000000003</c:v>
                </c:pt>
                <c:pt idx="1980">
                  <c:v>82.874615000000006</c:v>
                </c:pt>
                <c:pt idx="1981">
                  <c:v>82.726375000000004</c:v>
                </c:pt>
                <c:pt idx="1982">
                  <c:v>82.541110000000003</c:v>
                </c:pt>
                <c:pt idx="1983">
                  <c:v>82.433404999999993</c:v>
                </c:pt>
                <c:pt idx="1984">
                  <c:v>82.465259000000003</c:v>
                </c:pt>
                <c:pt idx="1985">
                  <c:v>82.582223999999997</c:v>
                </c:pt>
                <c:pt idx="1986">
                  <c:v>82.678037000000003</c:v>
                </c:pt>
                <c:pt idx="1987">
                  <c:v>82.696202999999997</c:v>
                </c:pt>
                <c:pt idx="1988">
                  <c:v>82.657674999999998</c:v>
                </c:pt>
                <c:pt idx="1989">
                  <c:v>82.612217999999999</c:v>
                </c:pt>
                <c:pt idx="1990">
                  <c:v>82.590902999999997</c:v>
                </c:pt>
                <c:pt idx="1991">
                  <c:v>82.608373999999998</c:v>
                </c:pt>
                <c:pt idx="1992">
                  <c:v>82.671422000000007</c:v>
                </c:pt>
                <c:pt idx="1993">
                  <c:v>82.758246</c:v>
                </c:pt>
                <c:pt idx="1994">
                  <c:v>82.815813000000006</c:v>
                </c:pt>
                <c:pt idx="1995">
                  <c:v>82.810407999999995</c:v>
                </c:pt>
                <c:pt idx="1996">
                  <c:v>82.771181999999996</c:v>
                </c:pt>
                <c:pt idx="1997">
                  <c:v>82.758088999999998</c:v>
                </c:pt>
                <c:pt idx="1998">
                  <c:v>82.793436999999997</c:v>
                </c:pt>
                <c:pt idx="1999">
                  <c:v>82.842547999999994</c:v>
                </c:pt>
                <c:pt idx="2000">
                  <c:v>82.857972000000004</c:v>
                </c:pt>
                <c:pt idx="2001">
                  <c:v>82.830956999999998</c:v>
                </c:pt>
                <c:pt idx="2002">
                  <c:v>82.793469000000002</c:v>
                </c:pt>
                <c:pt idx="2003">
                  <c:v>82.778418000000002</c:v>
                </c:pt>
                <c:pt idx="2004">
                  <c:v>82.787677000000002</c:v>
                </c:pt>
                <c:pt idx="2005">
                  <c:v>82.799235999999993</c:v>
                </c:pt>
                <c:pt idx="2006">
                  <c:v>82.796598000000003</c:v>
                </c:pt>
                <c:pt idx="2007">
                  <c:v>82.785549000000003</c:v>
                </c:pt>
                <c:pt idx="2008">
                  <c:v>82.782437999999999</c:v>
                </c:pt>
                <c:pt idx="2009">
                  <c:v>82.788088000000002</c:v>
                </c:pt>
                <c:pt idx="2010">
                  <c:v>82.790104999999997</c:v>
                </c:pt>
                <c:pt idx="2011">
                  <c:v>82.788248999999993</c:v>
                </c:pt>
                <c:pt idx="2012">
                  <c:v>82.793777000000006</c:v>
                </c:pt>
                <c:pt idx="2013">
                  <c:v>82.805126999999999</c:v>
                </c:pt>
                <c:pt idx="2014">
                  <c:v>82.802070000000001</c:v>
                </c:pt>
                <c:pt idx="2015">
                  <c:v>82.770539999999997</c:v>
                </c:pt>
                <c:pt idx="2016">
                  <c:v>82.722358999999997</c:v>
                </c:pt>
                <c:pt idx="2017">
                  <c:v>82.686086000000003</c:v>
                </c:pt>
                <c:pt idx="2018">
                  <c:v>82.686757</c:v>
                </c:pt>
                <c:pt idx="2019">
                  <c:v>82.734808000000001</c:v>
                </c:pt>
                <c:pt idx="2020">
                  <c:v>82.818124999999995</c:v>
                </c:pt>
                <c:pt idx="2021">
                  <c:v>82.896298999999999</c:v>
                </c:pt>
                <c:pt idx="2022">
                  <c:v>82.919554000000005</c:v>
                </c:pt>
                <c:pt idx="2023">
                  <c:v>82.873564000000002</c:v>
                </c:pt>
                <c:pt idx="2024">
                  <c:v>82.796020999999996</c:v>
                </c:pt>
                <c:pt idx="2025">
                  <c:v>82.733384000000001</c:v>
                </c:pt>
                <c:pt idx="2026">
                  <c:v>82.700222999999994</c:v>
                </c:pt>
                <c:pt idx="2027">
                  <c:v>82.693359999999998</c:v>
                </c:pt>
                <c:pt idx="2028">
                  <c:v>82.717226999999994</c:v>
                </c:pt>
                <c:pt idx="2029">
                  <c:v>82.769962000000007</c:v>
                </c:pt>
                <c:pt idx="2030">
                  <c:v>82.821827999999996</c:v>
                </c:pt>
                <c:pt idx="2031">
                  <c:v>82.836132000000006</c:v>
                </c:pt>
                <c:pt idx="2032">
                  <c:v>82.813175999999999</c:v>
                </c:pt>
                <c:pt idx="2033">
                  <c:v>82.793854999999994</c:v>
                </c:pt>
                <c:pt idx="2034">
                  <c:v>82.805091000000004</c:v>
                </c:pt>
                <c:pt idx="2035">
                  <c:v>82.829453999999998</c:v>
                </c:pt>
                <c:pt idx="2036">
                  <c:v>82.843271000000001</c:v>
                </c:pt>
                <c:pt idx="2037">
                  <c:v>82.846114999999998</c:v>
                </c:pt>
                <c:pt idx="2038">
                  <c:v>82.844684999999998</c:v>
                </c:pt>
                <c:pt idx="2039">
                  <c:v>82.833136999999994</c:v>
                </c:pt>
                <c:pt idx="2040">
                  <c:v>82.801803000000007</c:v>
                </c:pt>
                <c:pt idx="2041">
                  <c:v>82.756433999999999</c:v>
                </c:pt>
                <c:pt idx="2042">
                  <c:v>82.717862999999994</c:v>
                </c:pt>
                <c:pt idx="2043">
                  <c:v>82.707066999999995</c:v>
                </c:pt>
                <c:pt idx="2044">
                  <c:v>82.734514000000004</c:v>
                </c:pt>
                <c:pt idx="2045">
                  <c:v>82.795925999999994</c:v>
                </c:pt>
                <c:pt idx="2046">
                  <c:v>82.872208999999998</c:v>
                </c:pt>
                <c:pt idx="2047">
                  <c:v>82.937387999999999</c:v>
                </c:pt>
                <c:pt idx="2048">
                  <c:v>82.969864000000001</c:v>
                </c:pt>
                <c:pt idx="2049">
                  <c:v>82.955827999999997</c:v>
                </c:pt>
                <c:pt idx="2050">
                  <c:v>82.893966000000006</c:v>
                </c:pt>
                <c:pt idx="2051">
                  <c:v>82.808205999999998</c:v>
                </c:pt>
                <c:pt idx="2052">
                  <c:v>82.746409999999997</c:v>
                </c:pt>
                <c:pt idx="2053">
                  <c:v>82.746870000000001</c:v>
                </c:pt>
                <c:pt idx="2054">
                  <c:v>82.799563000000006</c:v>
                </c:pt>
                <c:pt idx="2055">
                  <c:v>82.852939000000006</c:v>
                </c:pt>
                <c:pt idx="2056">
                  <c:v>82.864292000000006</c:v>
                </c:pt>
                <c:pt idx="2057">
                  <c:v>82.836589000000004</c:v>
                </c:pt>
                <c:pt idx="2058">
                  <c:v>82.804438000000005</c:v>
                </c:pt>
                <c:pt idx="2059">
                  <c:v>82.789983000000007</c:v>
                </c:pt>
                <c:pt idx="2060">
                  <c:v>82.796754000000007</c:v>
                </c:pt>
                <c:pt idx="2061">
                  <c:v>82.830425000000005</c:v>
                </c:pt>
                <c:pt idx="2062">
                  <c:v>82.888322000000002</c:v>
                </c:pt>
                <c:pt idx="2063">
                  <c:v>82.942897000000002</c:v>
                </c:pt>
                <c:pt idx="2064">
                  <c:v>82.963077999999996</c:v>
                </c:pt>
                <c:pt idx="2065">
                  <c:v>82.950574000000003</c:v>
                </c:pt>
                <c:pt idx="2066">
                  <c:v>82.934483999999998</c:v>
                </c:pt>
                <c:pt idx="2067">
                  <c:v>82.931269</c:v>
                </c:pt>
                <c:pt idx="2068">
                  <c:v>82.930030000000002</c:v>
                </c:pt>
                <c:pt idx="2069">
                  <c:v>82.919691999999998</c:v>
                </c:pt>
                <c:pt idx="2070">
                  <c:v>82.9114</c:v>
                </c:pt>
                <c:pt idx="2071">
                  <c:v>82.921715000000006</c:v>
                </c:pt>
                <c:pt idx="2072">
                  <c:v>82.945899999999995</c:v>
                </c:pt>
                <c:pt idx="2073">
                  <c:v>82.965412999999998</c:v>
                </c:pt>
                <c:pt idx="2074">
                  <c:v>82.972896000000006</c:v>
                </c:pt>
                <c:pt idx="2075">
                  <c:v>82.974911000000006</c:v>
                </c:pt>
                <c:pt idx="2076">
                  <c:v>82.975003000000001</c:v>
                </c:pt>
                <c:pt idx="2077">
                  <c:v>82.971369999999993</c:v>
                </c:pt>
                <c:pt idx="2078">
                  <c:v>82.970630999999997</c:v>
                </c:pt>
                <c:pt idx="2079">
                  <c:v>82.983654999999999</c:v>
                </c:pt>
                <c:pt idx="2080">
                  <c:v>83.010368999999997</c:v>
                </c:pt>
                <c:pt idx="2081">
                  <c:v>83.035514000000006</c:v>
                </c:pt>
                <c:pt idx="2082">
                  <c:v>83.042494000000005</c:v>
                </c:pt>
                <c:pt idx="2083">
                  <c:v>83.037137999999999</c:v>
                </c:pt>
                <c:pt idx="2084">
                  <c:v>83.033990000000003</c:v>
                </c:pt>
                <c:pt idx="2085">
                  <c:v>83.029717000000005</c:v>
                </c:pt>
                <c:pt idx="2086">
                  <c:v>83.010239999999996</c:v>
                </c:pt>
                <c:pt idx="2087">
                  <c:v>82.969691999999995</c:v>
                </c:pt>
                <c:pt idx="2088">
                  <c:v>82.916673000000003</c:v>
                </c:pt>
                <c:pt idx="2089">
                  <c:v>82.865905999999995</c:v>
                </c:pt>
                <c:pt idx="2090">
                  <c:v>82.835626000000005</c:v>
                </c:pt>
                <c:pt idx="2091">
                  <c:v>82.845208999999997</c:v>
                </c:pt>
                <c:pt idx="2092">
                  <c:v>82.893109999999993</c:v>
                </c:pt>
                <c:pt idx="2093">
                  <c:v>82.947968000000003</c:v>
                </c:pt>
                <c:pt idx="2094">
                  <c:v>82.973536999999993</c:v>
                </c:pt>
                <c:pt idx="2095">
                  <c:v>82.959389999999999</c:v>
                </c:pt>
                <c:pt idx="2096">
                  <c:v>82.928510000000003</c:v>
                </c:pt>
                <c:pt idx="2097">
                  <c:v>82.912056000000007</c:v>
                </c:pt>
                <c:pt idx="2098">
                  <c:v>82.918610000000001</c:v>
                </c:pt>
                <c:pt idx="2099">
                  <c:v>82.92944</c:v>
                </c:pt>
                <c:pt idx="2100">
                  <c:v>82.921497000000002</c:v>
                </c:pt>
                <c:pt idx="2101">
                  <c:v>82.893462999999997</c:v>
                </c:pt>
                <c:pt idx="2102">
                  <c:v>82.867358999999993</c:v>
                </c:pt>
                <c:pt idx="2103">
                  <c:v>82.869508999999994</c:v>
                </c:pt>
                <c:pt idx="2104">
                  <c:v>82.907398999999998</c:v>
                </c:pt>
                <c:pt idx="2105">
                  <c:v>82.959855000000005</c:v>
                </c:pt>
                <c:pt idx="2106">
                  <c:v>82.994624000000002</c:v>
                </c:pt>
                <c:pt idx="2107">
                  <c:v>82.997465000000005</c:v>
                </c:pt>
                <c:pt idx="2108">
                  <c:v>82.977366000000004</c:v>
                </c:pt>
                <c:pt idx="2109">
                  <c:v>82.950343000000004</c:v>
                </c:pt>
                <c:pt idx="2110">
                  <c:v>82.932439000000002</c:v>
                </c:pt>
                <c:pt idx="2111">
                  <c:v>82.936685999999995</c:v>
                </c:pt>
                <c:pt idx="2112">
                  <c:v>82.956563000000003</c:v>
                </c:pt>
                <c:pt idx="2113">
                  <c:v>82.973174999999998</c:v>
                </c:pt>
                <c:pt idx="2114">
                  <c:v>82.979026000000005</c:v>
                </c:pt>
                <c:pt idx="2115">
                  <c:v>82.982095999999999</c:v>
                </c:pt>
                <c:pt idx="2116">
                  <c:v>82.996599000000003</c:v>
                </c:pt>
                <c:pt idx="2117">
                  <c:v>83.025617999999994</c:v>
                </c:pt>
                <c:pt idx="2118">
                  <c:v>83.056421</c:v>
                </c:pt>
                <c:pt idx="2119">
                  <c:v>83.074421000000001</c:v>
                </c:pt>
                <c:pt idx="2120">
                  <c:v>83.077164999999994</c:v>
                </c:pt>
                <c:pt idx="2121">
                  <c:v>83.075372999999999</c:v>
                </c:pt>
                <c:pt idx="2122">
                  <c:v>83.081503999999995</c:v>
                </c:pt>
                <c:pt idx="2123">
                  <c:v>83.099340999999995</c:v>
                </c:pt>
                <c:pt idx="2124">
                  <c:v>83.123110999999994</c:v>
                </c:pt>
                <c:pt idx="2125">
                  <c:v>83.141788000000005</c:v>
                </c:pt>
                <c:pt idx="2126">
                  <c:v>83.144097000000002</c:v>
                </c:pt>
                <c:pt idx="2127">
                  <c:v>83.124100999999996</c:v>
                </c:pt>
                <c:pt idx="2128">
                  <c:v>83.082897000000003</c:v>
                </c:pt>
                <c:pt idx="2129">
                  <c:v>83.024287999999999</c:v>
                </c:pt>
                <c:pt idx="2130">
                  <c:v>82.955922000000001</c:v>
                </c:pt>
                <c:pt idx="2131">
                  <c:v>82.909007000000003</c:v>
                </c:pt>
                <c:pt idx="2132">
                  <c:v>82.926079999999999</c:v>
                </c:pt>
                <c:pt idx="2133">
                  <c:v>82.988938000000005</c:v>
                </c:pt>
                <c:pt idx="2134">
                  <c:v>83.043077999999994</c:v>
                </c:pt>
                <c:pt idx="2135">
                  <c:v>83.064756000000003</c:v>
                </c:pt>
                <c:pt idx="2136">
                  <c:v>83.060782000000003</c:v>
                </c:pt>
                <c:pt idx="2137">
                  <c:v>83.050678000000005</c:v>
                </c:pt>
                <c:pt idx="2138">
                  <c:v>83.053196999999997</c:v>
                </c:pt>
                <c:pt idx="2139">
                  <c:v>83.074770000000001</c:v>
                </c:pt>
                <c:pt idx="2140">
                  <c:v>83.103492000000003</c:v>
                </c:pt>
                <c:pt idx="2141">
                  <c:v>83.119589000000005</c:v>
                </c:pt>
                <c:pt idx="2142">
                  <c:v>83.115497000000005</c:v>
                </c:pt>
                <c:pt idx="2143">
                  <c:v>83.101004000000003</c:v>
                </c:pt>
                <c:pt idx="2144">
                  <c:v>83.086776</c:v>
                </c:pt>
                <c:pt idx="2145">
                  <c:v>83.071950000000001</c:v>
                </c:pt>
                <c:pt idx="2146">
                  <c:v>83.054436999999993</c:v>
                </c:pt>
                <c:pt idx="2147">
                  <c:v>83.046323999999998</c:v>
                </c:pt>
                <c:pt idx="2148">
                  <c:v>83.063284999999993</c:v>
                </c:pt>
                <c:pt idx="2149">
                  <c:v>83.101511000000002</c:v>
                </c:pt>
                <c:pt idx="2150">
                  <c:v>83.134574000000001</c:v>
                </c:pt>
                <c:pt idx="2151">
                  <c:v>83.134056000000001</c:v>
                </c:pt>
                <c:pt idx="2152">
                  <c:v>83.094620000000006</c:v>
                </c:pt>
                <c:pt idx="2153">
                  <c:v>83.035804999999996</c:v>
                </c:pt>
                <c:pt idx="2154">
                  <c:v>82.982417999999996</c:v>
                </c:pt>
                <c:pt idx="2155">
                  <c:v>82.953406999999999</c:v>
                </c:pt>
                <c:pt idx="2156">
                  <c:v>82.961371999999997</c:v>
                </c:pt>
                <c:pt idx="2157">
                  <c:v>83.001985000000005</c:v>
                </c:pt>
                <c:pt idx="2158">
                  <c:v>83.053782999999996</c:v>
                </c:pt>
                <c:pt idx="2159">
                  <c:v>83.104012999999995</c:v>
                </c:pt>
                <c:pt idx="2160">
                  <c:v>83.149944000000005</c:v>
                </c:pt>
                <c:pt idx="2161">
                  <c:v>83.186751000000001</c:v>
                </c:pt>
                <c:pt idx="2162">
                  <c:v>83.204275999999993</c:v>
                </c:pt>
                <c:pt idx="2163">
                  <c:v>83.200461000000004</c:v>
                </c:pt>
                <c:pt idx="2164">
                  <c:v>83.187811999999994</c:v>
                </c:pt>
                <c:pt idx="2165">
                  <c:v>83.177564000000004</c:v>
                </c:pt>
                <c:pt idx="2166">
                  <c:v>83.168330999999995</c:v>
                </c:pt>
                <c:pt idx="2167">
                  <c:v>83.155839</c:v>
                </c:pt>
                <c:pt idx="2168">
                  <c:v>83.145867999999993</c:v>
                </c:pt>
                <c:pt idx="2169">
                  <c:v>83.150835000000001</c:v>
                </c:pt>
                <c:pt idx="2170">
                  <c:v>83.172912999999994</c:v>
                </c:pt>
                <c:pt idx="2171">
                  <c:v>83.192701999999997</c:v>
                </c:pt>
                <c:pt idx="2172">
                  <c:v>83.185873000000001</c:v>
                </c:pt>
                <c:pt idx="2173">
                  <c:v>83.159727000000004</c:v>
                </c:pt>
                <c:pt idx="2174">
                  <c:v>83.140764000000004</c:v>
                </c:pt>
                <c:pt idx="2175">
                  <c:v>83.147030000000001</c:v>
                </c:pt>
                <c:pt idx="2176">
                  <c:v>83.177730999999994</c:v>
                </c:pt>
                <c:pt idx="2177">
                  <c:v>83.213632000000004</c:v>
                </c:pt>
                <c:pt idx="2178">
                  <c:v>83.236667999999995</c:v>
                </c:pt>
                <c:pt idx="2179">
                  <c:v>83.239963000000003</c:v>
                </c:pt>
                <c:pt idx="2180">
                  <c:v>83.228442999999999</c:v>
                </c:pt>
                <c:pt idx="2181">
                  <c:v>83.216145999999995</c:v>
                </c:pt>
                <c:pt idx="2182">
                  <c:v>83.213980000000006</c:v>
                </c:pt>
                <c:pt idx="2183">
                  <c:v>83.224395000000001</c:v>
                </c:pt>
                <c:pt idx="2184">
                  <c:v>83.245706999999996</c:v>
                </c:pt>
                <c:pt idx="2185">
                  <c:v>83.274647999999999</c:v>
                </c:pt>
                <c:pt idx="2186">
                  <c:v>83.306047000000007</c:v>
                </c:pt>
                <c:pt idx="2187">
                  <c:v>83.330742000000001</c:v>
                </c:pt>
                <c:pt idx="2188">
                  <c:v>83.339681999999996</c:v>
                </c:pt>
                <c:pt idx="2189">
                  <c:v>83.329143999999999</c:v>
                </c:pt>
                <c:pt idx="2190">
                  <c:v>83.300022999999996</c:v>
                </c:pt>
                <c:pt idx="2191">
                  <c:v>83.261663999999996</c:v>
                </c:pt>
                <c:pt idx="2192">
                  <c:v>83.230866000000006</c:v>
                </c:pt>
                <c:pt idx="2193">
                  <c:v>83.216982000000002</c:v>
                </c:pt>
                <c:pt idx="2194">
                  <c:v>83.212674000000007</c:v>
                </c:pt>
                <c:pt idx="2195">
                  <c:v>83.201741999999996</c:v>
                </c:pt>
                <c:pt idx="2196">
                  <c:v>83.173743999999999</c:v>
                </c:pt>
                <c:pt idx="2197">
                  <c:v>83.130498000000003</c:v>
                </c:pt>
                <c:pt idx="2198">
                  <c:v>83.086533000000003</c:v>
                </c:pt>
                <c:pt idx="2199">
                  <c:v>83.063738999999998</c:v>
                </c:pt>
                <c:pt idx="2200">
                  <c:v>83.068899999999999</c:v>
                </c:pt>
                <c:pt idx="2201">
                  <c:v>83.074380000000005</c:v>
                </c:pt>
                <c:pt idx="2202">
                  <c:v>83.050461999999996</c:v>
                </c:pt>
                <c:pt idx="2203">
                  <c:v>82.999448000000001</c:v>
                </c:pt>
                <c:pt idx="2204">
                  <c:v>82.946734000000006</c:v>
                </c:pt>
                <c:pt idx="2205">
                  <c:v>82.911101000000002</c:v>
                </c:pt>
                <c:pt idx="2206">
                  <c:v>82.888192000000004</c:v>
                </c:pt>
                <c:pt idx="2207">
                  <c:v>82.863782</c:v>
                </c:pt>
                <c:pt idx="2208">
                  <c:v>82.851776000000001</c:v>
                </c:pt>
                <c:pt idx="2209">
                  <c:v>82.875152999999997</c:v>
                </c:pt>
                <c:pt idx="2210">
                  <c:v>82.902867999999998</c:v>
                </c:pt>
                <c:pt idx="2211">
                  <c:v>82.898487000000003</c:v>
                </c:pt>
                <c:pt idx="2212">
                  <c:v>82.859818000000004</c:v>
                </c:pt>
                <c:pt idx="2213">
                  <c:v>82.805003999999997</c:v>
                </c:pt>
                <c:pt idx="2214">
                  <c:v>82.754604</c:v>
                </c:pt>
                <c:pt idx="2215">
                  <c:v>82.720280000000002</c:v>
                </c:pt>
                <c:pt idx="2216">
                  <c:v>82.700689999999994</c:v>
                </c:pt>
                <c:pt idx="2217">
                  <c:v>82.685389999999998</c:v>
                </c:pt>
                <c:pt idx="2218">
                  <c:v>82.663937000000004</c:v>
                </c:pt>
                <c:pt idx="2219">
                  <c:v>82.628656000000007</c:v>
                </c:pt>
                <c:pt idx="2220">
                  <c:v>82.582575000000006</c:v>
                </c:pt>
                <c:pt idx="2221">
                  <c:v>82.532123999999996</c:v>
                </c:pt>
                <c:pt idx="2222">
                  <c:v>82.472961999999995</c:v>
                </c:pt>
                <c:pt idx="2223">
                  <c:v>82.398227000000006</c:v>
                </c:pt>
                <c:pt idx="2224">
                  <c:v>82.310505000000006</c:v>
                </c:pt>
                <c:pt idx="2225">
                  <c:v>82.226939999999999</c:v>
                </c:pt>
                <c:pt idx="2226">
                  <c:v>82.158243999999996</c:v>
                </c:pt>
                <c:pt idx="2227">
                  <c:v>82.082144999999997</c:v>
                </c:pt>
                <c:pt idx="2228">
                  <c:v>81.980982999999995</c:v>
                </c:pt>
                <c:pt idx="2229">
                  <c:v>81.883358000000001</c:v>
                </c:pt>
                <c:pt idx="2230">
                  <c:v>81.783382000000003</c:v>
                </c:pt>
                <c:pt idx="2231">
                  <c:v>81.653272000000001</c:v>
                </c:pt>
                <c:pt idx="2232">
                  <c:v>81.490337999999994</c:v>
                </c:pt>
                <c:pt idx="2233">
                  <c:v>81.324596999999997</c:v>
                </c:pt>
                <c:pt idx="2234">
                  <c:v>81.179765000000003</c:v>
                </c:pt>
                <c:pt idx="2235">
                  <c:v>81.044112999999996</c:v>
                </c:pt>
                <c:pt idx="2236">
                  <c:v>80.897186000000005</c:v>
                </c:pt>
                <c:pt idx="2237">
                  <c:v>80.735256000000007</c:v>
                </c:pt>
                <c:pt idx="2238">
                  <c:v>80.575191000000004</c:v>
                </c:pt>
                <c:pt idx="2239">
                  <c:v>80.433043999999995</c:v>
                </c:pt>
                <c:pt idx="2240">
                  <c:v>80.300560000000004</c:v>
                </c:pt>
                <c:pt idx="2241">
                  <c:v>80.159256999999997</c:v>
                </c:pt>
                <c:pt idx="2242">
                  <c:v>79.993913000000006</c:v>
                </c:pt>
                <c:pt idx="2243">
                  <c:v>79.802659000000006</c:v>
                </c:pt>
                <c:pt idx="2244">
                  <c:v>79.612572999999998</c:v>
                </c:pt>
                <c:pt idx="2245">
                  <c:v>79.448188000000002</c:v>
                </c:pt>
                <c:pt idx="2246">
                  <c:v>79.296063000000004</c:v>
                </c:pt>
                <c:pt idx="2247">
                  <c:v>79.127881000000002</c:v>
                </c:pt>
                <c:pt idx="2248">
                  <c:v>78.933837999999994</c:v>
                </c:pt>
                <c:pt idx="2249">
                  <c:v>78.743876</c:v>
                </c:pt>
                <c:pt idx="2250">
                  <c:v>78.587731000000005</c:v>
                </c:pt>
                <c:pt idx="2251">
                  <c:v>78.434669</c:v>
                </c:pt>
                <c:pt idx="2252">
                  <c:v>78.258357000000004</c:v>
                </c:pt>
                <c:pt idx="2253">
                  <c:v>78.087740999999994</c:v>
                </c:pt>
                <c:pt idx="2254">
                  <c:v>77.947525999999996</c:v>
                </c:pt>
                <c:pt idx="2255">
                  <c:v>77.830636999999996</c:v>
                </c:pt>
                <c:pt idx="2256">
                  <c:v>77.727226000000002</c:v>
                </c:pt>
                <c:pt idx="2257">
                  <c:v>77.635312999999996</c:v>
                </c:pt>
                <c:pt idx="2258">
                  <c:v>77.537633999999997</c:v>
                </c:pt>
                <c:pt idx="2259">
                  <c:v>77.407172000000003</c:v>
                </c:pt>
                <c:pt idx="2260">
                  <c:v>77.255600000000001</c:v>
                </c:pt>
                <c:pt idx="2261">
                  <c:v>77.143162000000004</c:v>
                </c:pt>
                <c:pt idx="2262">
                  <c:v>77.090294</c:v>
                </c:pt>
                <c:pt idx="2263">
                  <c:v>77.063085000000001</c:v>
                </c:pt>
                <c:pt idx="2264">
                  <c:v>77.076078999999993</c:v>
                </c:pt>
                <c:pt idx="2265">
                  <c:v>77.237667999999999</c:v>
                </c:pt>
                <c:pt idx="2266">
                  <c:v>77.620256999999995</c:v>
                </c:pt>
                <c:pt idx="2267">
                  <c:v>78.001337000000007</c:v>
                </c:pt>
                <c:pt idx="2268">
                  <c:v>78.179314000000005</c:v>
                </c:pt>
                <c:pt idx="2269">
                  <c:v>78.210395000000005</c:v>
                </c:pt>
                <c:pt idx="2270">
                  <c:v>78.177471999999995</c:v>
                </c:pt>
                <c:pt idx="2271">
                  <c:v>78.133803999999998</c:v>
                </c:pt>
                <c:pt idx="2272">
                  <c:v>78.106297999999995</c:v>
                </c:pt>
                <c:pt idx="2273">
                  <c:v>78.093367000000001</c:v>
                </c:pt>
                <c:pt idx="2274">
                  <c:v>78.078795999999997</c:v>
                </c:pt>
                <c:pt idx="2275">
                  <c:v>78.051983000000007</c:v>
                </c:pt>
                <c:pt idx="2276">
                  <c:v>78.023559000000006</c:v>
                </c:pt>
                <c:pt idx="2277">
                  <c:v>78.012075999999993</c:v>
                </c:pt>
                <c:pt idx="2278">
                  <c:v>78.016323</c:v>
                </c:pt>
                <c:pt idx="2279">
                  <c:v>78.023390000000006</c:v>
                </c:pt>
                <c:pt idx="2280">
                  <c:v>78.029385000000005</c:v>
                </c:pt>
                <c:pt idx="2281">
                  <c:v>78.014498000000003</c:v>
                </c:pt>
                <c:pt idx="2282">
                  <c:v>77.905553999999995</c:v>
                </c:pt>
                <c:pt idx="2283">
                  <c:v>77.702117000000001</c:v>
                </c:pt>
                <c:pt idx="2284">
                  <c:v>77.523116000000002</c:v>
                </c:pt>
                <c:pt idx="2285">
                  <c:v>77.368683000000004</c:v>
                </c:pt>
                <c:pt idx="2286">
                  <c:v>77.194586000000001</c:v>
                </c:pt>
                <c:pt idx="2287">
                  <c:v>76.994297000000003</c:v>
                </c:pt>
                <c:pt idx="2288">
                  <c:v>76.767921000000001</c:v>
                </c:pt>
                <c:pt idx="2289">
                  <c:v>76.511500999999996</c:v>
                </c:pt>
                <c:pt idx="2290">
                  <c:v>76.252600999999999</c:v>
                </c:pt>
                <c:pt idx="2291">
                  <c:v>76.058383000000006</c:v>
                </c:pt>
                <c:pt idx="2292">
                  <c:v>75.975307999999998</c:v>
                </c:pt>
                <c:pt idx="2293">
                  <c:v>75.988133000000005</c:v>
                </c:pt>
                <c:pt idx="2294">
                  <c:v>76.061845000000005</c:v>
                </c:pt>
                <c:pt idx="2295">
                  <c:v>76.185197000000002</c:v>
                </c:pt>
                <c:pt idx="2296">
                  <c:v>76.326913000000005</c:v>
                </c:pt>
                <c:pt idx="2297">
                  <c:v>76.447868</c:v>
                </c:pt>
                <c:pt idx="2298">
                  <c:v>76.582993000000002</c:v>
                </c:pt>
                <c:pt idx="2299">
                  <c:v>76.853012000000007</c:v>
                </c:pt>
                <c:pt idx="2300">
                  <c:v>77.286287999999999</c:v>
                </c:pt>
                <c:pt idx="2301">
                  <c:v>77.673236000000003</c:v>
                </c:pt>
                <c:pt idx="2302">
                  <c:v>77.915105999999994</c:v>
                </c:pt>
                <c:pt idx="2303">
                  <c:v>78.112016999999994</c:v>
                </c:pt>
                <c:pt idx="2304">
                  <c:v>78.341307</c:v>
                </c:pt>
                <c:pt idx="2305">
                  <c:v>78.547613999999996</c:v>
                </c:pt>
                <c:pt idx="2306">
                  <c:v>78.680080000000004</c:v>
                </c:pt>
                <c:pt idx="2307">
                  <c:v>78.771456999999998</c:v>
                </c:pt>
                <c:pt idx="2308">
                  <c:v>78.849225000000004</c:v>
                </c:pt>
                <c:pt idx="2309">
                  <c:v>78.918154999999999</c:v>
                </c:pt>
                <c:pt idx="2310">
                  <c:v>78.970119999999994</c:v>
                </c:pt>
                <c:pt idx="2311">
                  <c:v>79.003034999999997</c:v>
                </c:pt>
                <c:pt idx="2312">
                  <c:v>79.024805999999998</c:v>
                </c:pt>
                <c:pt idx="2313">
                  <c:v>79.041695000000004</c:v>
                </c:pt>
                <c:pt idx="2314">
                  <c:v>79.052807000000001</c:v>
                </c:pt>
                <c:pt idx="2315">
                  <c:v>79.048672999999994</c:v>
                </c:pt>
                <c:pt idx="2316">
                  <c:v>79.058114000000003</c:v>
                </c:pt>
                <c:pt idx="2317">
                  <c:v>79.115735000000001</c:v>
                </c:pt>
                <c:pt idx="2318">
                  <c:v>79.140421000000003</c:v>
                </c:pt>
                <c:pt idx="2319">
                  <c:v>79.141855000000007</c:v>
                </c:pt>
                <c:pt idx="2320">
                  <c:v>79.136256000000003</c:v>
                </c:pt>
                <c:pt idx="2321">
                  <c:v>79.125895999999997</c:v>
                </c:pt>
                <c:pt idx="2322">
                  <c:v>79.103514000000004</c:v>
                </c:pt>
                <c:pt idx="2323">
                  <c:v>79.065723000000006</c:v>
                </c:pt>
                <c:pt idx="2324">
                  <c:v>79.017371999999995</c:v>
                </c:pt>
                <c:pt idx="2325">
                  <c:v>78.977982999999995</c:v>
                </c:pt>
                <c:pt idx="2326">
                  <c:v>78.966604000000004</c:v>
                </c:pt>
                <c:pt idx="2327">
                  <c:v>78.961968999999996</c:v>
                </c:pt>
                <c:pt idx="2328">
                  <c:v>78.937179</c:v>
                </c:pt>
                <c:pt idx="2329">
                  <c:v>78.883745000000005</c:v>
                </c:pt>
                <c:pt idx="2330">
                  <c:v>78.821239000000006</c:v>
                </c:pt>
                <c:pt idx="2331">
                  <c:v>78.789503999999994</c:v>
                </c:pt>
                <c:pt idx="2332">
                  <c:v>78.780681000000001</c:v>
                </c:pt>
                <c:pt idx="2333">
                  <c:v>78.767257000000001</c:v>
                </c:pt>
                <c:pt idx="2334">
                  <c:v>78.741446999999994</c:v>
                </c:pt>
                <c:pt idx="2335">
                  <c:v>78.694029999999998</c:v>
                </c:pt>
                <c:pt idx="2336">
                  <c:v>78.618110999999999</c:v>
                </c:pt>
                <c:pt idx="2337">
                  <c:v>78.530692000000002</c:v>
                </c:pt>
                <c:pt idx="2338">
                  <c:v>78.479575999999994</c:v>
                </c:pt>
                <c:pt idx="2339">
                  <c:v>78.463437999999996</c:v>
                </c:pt>
                <c:pt idx="2340">
                  <c:v>78.436577999999997</c:v>
                </c:pt>
                <c:pt idx="2341">
                  <c:v>78.384506000000002</c:v>
                </c:pt>
                <c:pt idx="2342">
                  <c:v>78.324967000000001</c:v>
                </c:pt>
                <c:pt idx="2343">
                  <c:v>78.275927999999993</c:v>
                </c:pt>
                <c:pt idx="2344">
                  <c:v>78.250181999999995</c:v>
                </c:pt>
                <c:pt idx="2345">
                  <c:v>78.252928999999995</c:v>
                </c:pt>
                <c:pt idx="2346">
                  <c:v>78.221367999999998</c:v>
                </c:pt>
                <c:pt idx="2347">
                  <c:v>78.049700000000001</c:v>
                </c:pt>
                <c:pt idx="2348">
                  <c:v>77.922413000000006</c:v>
                </c:pt>
                <c:pt idx="2349">
                  <c:v>77.876181000000003</c:v>
                </c:pt>
                <c:pt idx="2350">
                  <c:v>77.869203999999996</c:v>
                </c:pt>
                <c:pt idx="2351">
                  <c:v>77.835361000000006</c:v>
                </c:pt>
                <c:pt idx="2352">
                  <c:v>77.731966</c:v>
                </c:pt>
                <c:pt idx="2353">
                  <c:v>77.588859999999997</c:v>
                </c:pt>
                <c:pt idx="2354">
                  <c:v>77.543339000000003</c:v>
                </c:pt>
                <c:pt idx="2355">
                  <c:v>77.547897000000006</c:v>
                </c:pt>
                <c:pt idx="2356">
                  <c:v>77.535534999999996</c:v>
                </c:pt>
                <c:pt idx="2357">
                  <c:v>77.504223999999994</c:v>
                </c:pt>
                <c:pt idx="2358">
                  <c:v>77.457993000000002</c:v>
                </c:pt>
                <c:pt idx="2359">
                  <c:v>77.410030000000006</c:v>
                </c:pt>
                <c:pt idx="2360">
                  <c:v>77.373002</c:v>
                </c:pt>
                <c:pt idx="2361">
                  <c:v>77.346097</c:v>
                </c:pt>
                <c:pt idx="2362">
                  <c:v>77.308922999999993</c:v>
                </c:pt>
                <c:pt idx="2363">
                  <c:v>77.22099</c:v>
                </c:pt>
                <c:pt idx="2364">
                  <c:v>77.079324</c:v>
                </c:pt>
                <c:pt idx="2365">
                  <c:v>76.984171000000003</c:v>
                </c:pt>
                <c:pt idx="2366">
                  <c:v>76.945049999999995</c:v>
                </c:pt>
                <c:pt idx="2367">
                  <c:v>76.921919000000003</c:v>
                </c:pt>
                <c:pt idx="2368">
                  <c:v>76.903943999999996</c:v>
                </c:pt>
                <c:pt idx="2369">
                  <c:v>76.888571999999996</c:v>
                </c:pt>
                <c:pt idx="2370">
                  <c:v>76.877482999999998</c:v>
                </c:pt>
                <c:pt idx="2371">
                  <c:v>76.863760999999997</c:v>
                </c:pt>
                <c:pt idx="2372">
                  <c:v>76.839357000000007</c:v>
                </c:pt>
                <c:pt idx="2373">
                  <c:v>76.807658000000004</c:v>
                </c:pt>
                <c:pt idx="2374">
                  <c:v>76.770399999999995</c:v>
                </c:pt>
                <c:pt idx="2375">
                  <c:v>76.713661999999999</c:v>
                </c:pt>
                <c:pt idx="2376">
                  <c:v>76.623123000000007</c:v>
                </c:pt>
                <c:pt idx="2377">
                  <c:v>76.530372999999997</c:v>
                </c:pt>
                <c:pt idx="2378">
                  <c:v>76.493915999999999</c:v>
                </c:pt>
                <c:pt idx="2379">
                  <c:v>76.499692999999994</c:v>
                </c:pt>
                <c:pt idx="2380">
                  <c:v>76.508173999999997</c:v>
                </c:pt>
                <c:pt idx="2381">
                  <c:v>76.507278999999997</c:v>
                </c:pt>
                <c:pt idx="2382">
                  <c:v>76.497082000000006</c:v>
                </c:pt>
                <c:pt idx="2383">
                  <c:v>76.481475000000003</c:v>
                </c:pt>
                <c:pt idx="2384">
                  <c:v>76.478363999999999</c:v>
                </c:pt>
                <c:pt idx="2385">
                  <c:v>76.486525</c:v>
                </c:pt>
                <c:pt idx="2386">
                  <c:v>76.487820999999997</c:v>
                </c:pt>
                <c:pt idx="2387">
                  <c:v>76.478307000000001</c:v>
                </c:pt>
                <c:pt idx="2388">
                  <c:v>76.462706999999995</c:v>
                </c:pt>
                <c:pt idx="2389">
                  <c:v>76.454053999999999</c:v>
                </c:pt>
                <c:pt idx="2390">
                  <c:v>76.464241999999999</c:v>
                </c:pt>
                <c:pt idx="2391">
                  <c:v>76.484281999999993</c:v>
                </c:pt>
                <c:pt idx="2392">
                  <c:v>76.488769000000005</c:v>
                </c:pt>
                <c:pt idx="2393">
                  <c:v>76.471845999999999</c:v>
                </c:pt>
                <c:pt idx="2394">
                  <c:v>76.454303999999993</c:v>
                </c:pt>
                <c:pt idx="2395">
                  <c:v>76.450146000000004</c:v>
                </c:pt>
                <c:pt idx="2396">
                  <c:v>76.452988000000005</c:v>
                </c:pt>
                <c:pt idx="2397">
                  <c:v>76.457181000000006</c:v>
                </c:pt>
                <c:pt idx="2398">
                  <c:v>76.469533999999996</c:v>
                </c:pt>
                <c:pt idx="2399">
                  <c:v>76.492092999999997</c:v>
                </c:pt>
                <c:pt idx="2400">
                  <c:v>76.513406000000003</c:v>
                </c:pt>
                <c:pt idx="2401">
                  <c:v>76.524790999999993</c:v>
                </c:pt>
                <c:pt idx="2402">
                  <c:v>76.527372999999997</c:v>
                </c:pt>
                <c:pt idx="2403">
                  <c:v>76.523767000000007</c:v>
                </c:pt>
                <c:pt idx="2404">
                  <c:v>76.517144000000002</c:v>
                </c:pt>
                <c:pt idx="2405">
                  <c:v>76.518698999999998</c:v>
                </c:pt>
                <c:pt idx="2406">
                  <c:v>76.540965</c:v>
                </c:pt>
                <c:pt idx="2407">
                  <c:v>76.578412</c:v>
                </c:pt>
                <c:pt idx="2408">
                  <c:v>76.615151999999995</c:v>
                </c:pt>
                <c:pt idx="2409">
                  <c:v>76.649683999999993</c:v>
                </c:pt>
                <c:pt idx="2410">
                  <c:v>76.695902000000004</c:v>
                </c:pt>
                <c:pt idx="2411">
                  <c:v>76.759598999999994</c:v>
                </c:pt>
                <c:pt idx="2412">
                  <c:v>76.828901000000002</c:v>
                </c:pt>
                <c:pt idx="2413">
                  <c:v>76.891347999999994</c:v>
                </c:pt>
                <c:pt idx="2414">
                  <c:v>76.94314</c:v>
                </c:pt>
                <c:pt idx="2415">
                  <c:v>76.981723000000002</c:v>
                </c:pt>
                <c:pt idx="2416">
                  <c:v>77.003403000000006</c:v>
                </c:pt>
                <c:pt idx="2417">
                  <c:v>77.017882</c:v>
                </c:pt>
                <c:pt idx="2418">
                  <c:v>77.049693000000005</c:v>
                </c:pt>
                <c:pt idx="2419">
                  <c:v>77.109148000000005</c:v>
                </c:pt>
                <c:pt idx="2420">
                  <c:v>77.175368000000006</c:v>
                </c:pt>
                <c:pt idx="2421">
                  <c:v>77.222622000000001</c:v>
                </c:pt>
                <c:pt idx="2422">
                  <c:v>77.239948999999996</c:v>
                </c:pt>
                <c:pt idx="2423">
                  <c:v>77.226248999999996</c:v>
                </c:pt>
                <c:pt idx="2424">
                  <c:v>77.211596999999998</c:v>
                </c:pt>
                <c:pt idx="2425">
                  <c:v>77.240020999999999</c:v>
                </c:pt>
                <c:pt idx="2426">
                  <c:v>77.294314</c:v>
                </c:pt>
                <c:pt idx="2427">
                  <c:v>77.352677999999997</c:v>
                </c:pt>
                <c:pt idx="2428">
                  <c:v>77.405364000000006</c:v>
                </c:pt>
                <c:pt idx="2429">
                  <c:v>77.444770000000005</c:v>
                </c:pt>
                <c:pt idx="2430">
                  <c:v>77.473584000000002</c:v>
                </c:pt>
                <c:pt idx="2431">
                  <c:v>77.523186999999993</c:v>
                </c:pt>
                <c:pt idx="2432">
                  <c:v>77.588519000000005</c:v>
                </c:pt>
                <c:pt idx="2433">
                  <c:v>77.641615999999999</c:v>
                </c:pt>
                <c:pt idx="2434">
                  <c:v>77.684319000000002</c:v>
                </c:pt>
                <c:pt idx="2435">
                  <c:v>77.721297000000007</c:v>
                </c:pt>
                <c:pt idx="2436">
                  <c:v>77.748407999999998</c:v>
                </c:pt>
                <c:pt idx="2437">
                  <c:v>77.758656000000002</c:v>
                </c:pt>
                <c:pt idx="2438">
                  <c:v>77.758324000000002</c:v>
                </c:pt>
                <c:pt idx="2439">
                  <c:v>77.778340999999998</c:v>
                </c:pt>
                <c:pt idx="2440">
                  <c:v>77.800860999999998</c:v>
                </c:pt>
                <c:pt idx="2441">
                  <c:v>77.685764000000006</c:v>
                </c:pt>
                <c:pt idx="2442">
                  <c:v>77.659913000000003</c:v>
                </c:pt>
                <c:pt idx="2443">
                  <c:v>77.666413000000006</c:v>
                </c:pt>
                <c:pt idx="2444">
                  <c:v>77.655407999999994</c:v>
                </c:pt>
                <c:pt idx="2445">
                  <c:v>77.647673999999995</c:v>
                </c:pt>
                <c:pt idx="2446">
                  <c:v>77.658828999999997</c:v>
                </c:pt>
                <c:pt idx="2447">
                  <c:v>77.685524999999998</c:v>
                </c:pt>
                <c:pt idx="2448">
                  <c:v>77.707189</c:v>
                </c:pt>
                <c:pt idx="2449">
                  <c:v>77.707437999999996</c:v>
                </c:pt>
                <c:pt idx="2450">
                  <c:v>77.691702000000006</c:v>
                </c:pt>
                <c:pt idx="2451">
                  <c:v>77.680672999999999</c:v>
                </c:pt>
                <c:pt idx="2452">
                  <c:v>77.673304999999999</c:v>
                </c:pt>
                <c:pt idx="2453">
                  <c:v>77.655815000000004</c:v>
                </c:pt>
                <c:pt idx="2454">
                  <c:v>77.615756000000005</c:v>
                </c:pt>
                <c:pt idx="2455">
                  <c:v>77.544712000000004</c:v>
                </c:pt>
                <c:pt idx="2456">
                  <c:v>77.468863999999996</c:v>
                </c:pt>
                <c:pt idx="2457">
                  <c:v>77.450175000000002</c:v>
                </c:pt>
                <c:pt idx="2458">
                  <c:v>77.509262000000007</c:v>
                </c:pt>
                <c:pt idx="2459">
                  <c:v>77.631073999999998</c:v>
                </c:pt>
                <c:pt idx="2460">
                  <c:v>77.810965999999993</c:v>
                </c:pt>
                <c:pt idx="2461">
                  <c:v>77.936031</c:v>
                </c:pt>
                <c:pt idx="2462">
                  <c:v>77.946477000000002</c:v>
                </c:pt>
                <c:pt idx="2463">
                  <c:v>77.938377000000003</c:v>
                </c:pt>
                <c:pt idx="2464">
                  <c:v>77.941845999999998</c:v>
                </c:pt>
                <c:pt idx="2465">
                  <c:v>77.956885</c:v>
                </c:pt>
                <c:pt idx="2466">
                  <c:v>77.991262000000006</c:v>
                </c:pt>
                <c:pt idx="2467">
                  <c:v>78.055941000000004</c:v>
                </c:pt>
                <c:pt idx="2468">
                  <c:v>78.126317999999998</c:v>
                </c:pt>
                <c:pt idx="2469">
                  <c:v>78.172950999999998</c:v>
                </c:pt>
                <c:pt idx="2470">
                  <c:v>78.211766999999995</c:v>
                </c:pt>
                <c:pt idx="2471">
                  <c:v>78.254626999999999</c:v>
                </c:pt>
                <c:pt idx="2472">
                  <c:v>78.295412999999996</c:v>
                </c:pt>
                <c:pt idx="2473">
                  <c:v>78.327275999999998</c:v>
                </c:pt>
                <c:pt idx="2474">
                  <c:v>78.366939000000002</c:v>
                </c:pt>
                <c:pt idx="2475">
                  <c:v>78.435412999999997</c:v>
                </c:pt>
                <c:pt idx="2476">
                  <c:v>78.528671000000003</c:v>
                </c:pt>
                <c:pt idx="2477">
                  <c:v>78.628726999999998</c:v>
                </c:pt>
                <c:pt idx="2478">
                  <c:v>78.724305000000001</c:v>
                </c:pt>
                <c:pt idx="2479">
                  <c:v>78.819151000000005</c:v>
                </c:pt>
                <c:pt idx="2480">
                  <c:v>78.899226999999996</c:v>
                </c:pt>
                <c:pt idx="2481">
                  <c:v>78.959823</c:v>
                </c:pt>
                <c:pt idx="2482">
                  <c:v>79.019278999999997</c:v>
                </c:pt>
                <c:pt idx="2483">
                  <c:v>79.076650000000001</c:v>
                </c:pt>
                <c:pt idx="2484">
                  <c:v>79.128912</c:v>
                </c:pt>
                <c:pt idx="2485">
                  <c:v>79.173845999999998</c:v>
                </c:pt>
                <c:pt idx="2486">
                  <c:v>79.223945000000001</c:v>
                </c:pt>
                <c:pt idx="2487">
                  <c:v>79.290443999999994</c:v>
                </c:pt>
                <c:pt idx="2488">
                  <c:v>79.366958999999994</c:v>
                </c:pt>
                <c:pt idx="2489">
                  <c:v>79.442592000000005</c:v>
                </c:pt>
                <c:pt idx="2490">
                  <c:v>79.518028000000001</c:v>
                </c:pt>
                <c:pt idx="2491">
                  <c:v>79.613929999999996</c:v>
                </c:pt>
                <c:pt idx="2492">
                  <c:v>79.76867</c:v>
                </c:pt>
                <c:pt idx="2493">
                  <c:v>80.051366000000002</c:v>
                </c:pt>
                <c:pt idx="2494">
                  <c:v>80.280737000000002</c:v>
                </c:pt>
                <c:pt idx="2495">
                  <c:v>80.289169000000001</c:v>
                </c:pt>
                <c:pt idx="2496">
                  <c:v>80.265592999999996</c:v>
                </c:pt>
                <c:pt idx="2497">
                  <c:v>80.270736999999997</c:v>
                </c:pt>
                <c:pt idx="2498">
                  <c:v>80.287125000000003</c:v>
                </c:pt>
                <c:pt idx="2499">
                  <c:v>80.297358000000003</c:v>
                </c:pt>
                <c:pt idx="2500">
                  <c:v>80.279238000000007</c:v>
                </c:pt>
                <c:pt idx="2501">
                  <c:v>80.212456000000003</c:v>
                </c:pt>
                <c:pt idx="2502">
                  <c:v>80.085558000000006</c:v>
                </c:pt>
                <c:pt idx="2503">
                  <c:v>79.918936000000002</c:v>
                </c:pt>
                <c:pt idx="2504">
                  <c:v>79.778581000000003</c:v>
                </c:pt>
                <c:pt idx="2505">
                  <c:v>79.695267999999999</c:v>
                </c:pt>
                <c:pt idx="2506">
                  <c:v>79.640977000000007</c:v>
                </c:pt>
                <c:pt idx="2507">
                  <c:v>79.590090000000004</c:v>
                </c:pt>
                <c:pt idx="2508">
                  <c:v>79.542291000000006</c:v>
                </c:pt>
                <c:pt idx="2509">
                  <c:v>79.524268000000006</c:v>
                </c:pt>
                <c:pt idx="2510">
                  <c:v>79.590924000000001</c:v>
                </c:pt>
                <c:pt idx="2511">
                  <c:v>79.771185000000003</c:v>
                </c:pt>
                <c:pt idx="2512">
                  <c:v>79.989463999999998</c:v>
                </c:pt>
                <c:pt idx="2513">
                  <c:v>80.183053999999998</c:v>
                </c:pt>
                <c:pt idx="2514">
                  <c:v>80.349977999999993</c:v>
                </c:pt>
                <c:pt idx="2515">
                  <c:v>80.495092999999997</c:v>
                </c:pt>
                <c:pt idx="2516">
                  <c:v>80.623057000000003</c:v>
                </c:pt>
                <c:pt idx="2517">
                  <c:v>80.749016999999995</c:v>
                </c:pt>
                <c:pt idx="2518">
                  <c:v>80.885762</c:v>
                </c:pt>
                <c:pt idx="2519">
                  <c:v>81.024131999999994</c:v>
                </c:pt>
                <c:pt idx="2520">
                  <c:v>81.140570999999994</c:v>
                </c:pt>
                <c:pt idx="2521">
                  <c:v>81.222425999999999</c:v>
                </c:pt>
                <c:pt idx="2522">
                  <c:v>81.266103999999999</c:v>
                </c:pt>
                <c:pt idx="2523">
                  <c:v>81.260971999999995</c:v>
                </c:pt>
                <c:pt idx="2524">
                  <c:v>81.206408999999994</c:v>
                </c:pt>
                <c:pt idx="2525">
                  <c:v>81.110480999999993</c:v>
                </c:pt>
                <c:pt idx="2526">
                  <c:v>80.919538000000003</c:v>
                </c:pt>
                <c:pt idx="2527">
                  <c:v>80.524140000000003</c:v>
                </c:pt>
                <c:pt idx="2528">
                  <c:v>80.002814000000001</c:v>
                </c:pt>
                <c:pt idx="2529">
                  <c:v>79.538872999999995</c:v>
                </c:pt>
                <c:pt idx="2530">
                  <c:v>79.125636</c:v>
                </c:pt>
                <c:pt idx="2531">
                  <c:v>78.715091999999999</c:v>
                </c:pt>
                <c:pt idx="2532">
                  <c:v>78.308893999999995</c:v>
                </c:pt>
                <c:pt idx="2533">
                  <c:v>77.924197000000007</c:v>
                </c:pt>
                <c:pt idx="2534">
                  <c:v>77.542272999999994</c:v>
                </c:pt>
                <c:pt idx="2535">
                  <c:v>77.145750000000007</c:v>
                </c:pt>
                <c:pt idx="2536">
                  <c:v>76.804478000000003</c:v>
                </c:pt>
                <c:pt idx="2537">
                  <c:v>76.578486999999996</c:v>
                </c:pt>
                <c:pt idx="2538">
                  <c:v>76.432173000000006</c:v>
                </c:pt>
                <c:pt idx="2539">
                  <c:v>76.316260999999997</c:v>
                </c:pt>
                <c:pt idx="2540">
                  <c:v>76.206343000000004</c:v>
                </c:pt>
                <c:pt idx="2541">
                  <c:v>76.076892999999998</c:v>
                </c:pt>
                <c:pt idx="2542">
                  <c:v>75.895335000000003</c:v>
                </c:pt>
                <c:pt idx="2543">
                  <c:v>75.801948999999993</c:v>
                </c:pt>
                <c:pt idx="2544">
                  <c:v>75.977260000000001</c:v>
                </c:pt>
                <c:pt idx="2545">
                  <c:v>76.245773999999997</c:v>
                </c:pt>
                <c:pt idx="2546">
                  <c:v>76.496668</c:v>
                </c:pt>
                <c:pt idx="2547">
                  <c:v>76.718449000000007</c:v>
                </c:pt>
                <c:pt idx="2548">
                  <c:v>76.914692000000002</c:v>
                </c:pt>
                <c:pt idx="2549">
                  <c:v>77.077409000000003</c:v>
                </c:pt>
                <c:pt idx="2550">
                  <c:v>77.201559000000003</c:v>
                </c:pt>
                <c:pt idx="2551">
                  <c:v>77.304218000000006</c:v>
                </c:pt>
                <c:pt idx="2552">
                  <c:v>77.416949000000002</c:v>
                </c:pt>
                <c:pt idx="2553">
                  <c:v>77.545338999999998</c:v>
                </c:pt>
                <c:pt idx="2554">
                  <c:v>77.665273999999997</c:v>
                </c:pt>
                <c:pt idx="2555">
                  <c:v>77.768838000000002</c:v>
                </c:pt>
                <c:pt idx="2556">
                  <c:v>77.869062999999997</c:v>
                </c:pt>
                <c:pt idx="2557">
                  <c:v>77.978249000000005</c:v>
                </c:pt>
                <c:pt idx="2558">
                  <c:v>78.096442999999994</c:v>
                </c:pt>
                <c:pt idx="2559">
                  <c:v>78.209598999999997</c:v>
                </c:pt>
                <c:pt idx="2560">
                  <c:v>78.297559000000007</c:v>
                </c:pt>
                <c:pt idx="2561">
                  <c:v>78.352926999999994</c:v>
                </c:pt>
                <c:pt idx="2562">
                  <c:v>78.389036000000004</c:v>
                </c:pt>
                <c:pt idx="2563">
                  <c:v>78.437071000000003</c:v>
                </c:pt>
                <c:pt idx="2564">
                  <c:v>78.525794000000005</c:v>
                </c:pt>
                <c:pt idx="2565">
                  <c:v>78.643490999999997</c:v>
                </c:pt>
                <c:pt idx="2566">
                  <c:v>78.755269999999996</c:v>
                </c:pt>
                <c:pt idx="2567">
                  <c:v>78.844789000000006</c:v>
                </c:pt>
                <c:pt idx="2568">
                  <c:v>78.902428999999998</c:v>
                </c:pt>
                <c:pt idx="2569">
                  <c:v>78.919741999999999</c:v>
                </c:pt>
                <c:pt idx="2570">
                  <c:v>78.898965000000004</c:v>
                </c:pt>
                <c:pt idx="2571">
                  <c:v>78.858087999999995</c:v>
                </c:pt>
                <c:pt idx="2572">
                  <c:v>78.816457999999997</c:v>
                </c:pt>
                <c:pt idx="2573">
                  <c:v>78.781210000000002</c:v>
                </c:pt>
                <c:pt idx="2574">
                  <c:v>78.747147999999996</c:v>
                </c:pt>
                <c:pt idx="2575">
                  <c:v>78.699202</c:v>
                </c:pt>
                <c:pt idx="2576">
                  <c:v>78.631894000000003</c:v>
                </c:pt>
                <c:pt idx="2577">
                  <c:v>78.567440000000005</c:v>
                </c:pt>
                <c:pt idx="2578">
                  <c:v>78.518017</c:v>
                </c:pt>
                <c:pt idx="2579">
                  <c:v>78.469823000000005</c:v>
                </c:pt>
                <c:pt idx="2580">
                  <c:v>78.394897</c:v>
                </c:pt>
                <c:pt idx="2581">
                  <c:v>78.283904000000007</c:v>
                </c:pt>
                <c:pt idx="2582">
                  <c:v>78.198329000000001</c:v>
                </c:pt>
                <c:pt idx="2583">
                  <c:v>78.168150999999995</c:v>
                </c:pt>
                <c:pt idx="2584">
                  <c:v>78.163991999999993</c:v>
                </c:pt>
                <c:pt idx="2585">
                  <c:v>78.172978999999998</c:v>
                </c:pt>
                <c:pt idx="2586">
                  <c:v>78.197186000000002</c:v>
                </c:pt>
                <c:pt idx="2587">
                  <c:v>78.231863000000004</c:v>
                </c:pt>
                <c:pt idx="2588">
                  <c:v>78.262848000000005</c:v>
                </c:pt>
                <c:pt idx="2589">
                  <c:v>78.283169999999998</c:v>
                </c:pt>
                <c:pt idx="2590">
                  <c:v>78.297276999999994</c:v>
                </c:pt>
                <c:pt idx="2591">
                  <c:v>78.307912000000002</c:v>
                </c:pt>
                <c:pt idx="2592">
                  <c:v>78.312062999999995</c:v>
                </c:pt>
                <c:pt idx="2593">
                  <c:v>78.304277999999996</c:v>
                </c:pt>
                <c:pt idx="2594">
                  <c:v>78.278453999999996</c:v>
                </c:pt>
                <c:pt idx="2595">
                  <c:v>78.230950000000007</c:v>
                </c:pt>
                <c:pt idx="2596">
                  <c:v>78.169724000000002</c:v>
                </c:pt>
                <c:pt idx="2597">
                  <c:v>78.109927999999996</c:v>
                </c:pt>
                <c:pt idx="2598">
                  <c:v>78.051813999999993</c:v>
                </c:pt>
                <c:pt idx="2599">
                  <c:v>77.972561999999996</c:v>
                </c:pt>
                <c:pt idx="2600">
                  <c:v>77.840625000000003</c:v>
                </c:pt>
                <c:pt idx="2601">
                  <c:v>77.665699000000004</c:v>
                </c:pt>
                <c:pt idx="2602">
                  <c:v>77.504689999999997</c:v>
                </c:pt>
                <c:pt idx="2603">
                  <c:v>77.364594999999994</c:v>
                </c:pt>
                <c:pt idx="2604">
                  <c:v>77.196254999999994</c:v>
                </c:pt>
                <c:pt idx="2605">
                  <c:v>76.986712999999995</c:v>
                </c:pt>
                <c:pt idx="2606">
                  <c:v>76.789664999999999</c:v>
                </c:pt>
                <c:pt idx="2607">
                  <c:v>76.633902000000006</c:v>
                </c:pt>
                <c:pt idx="2608">
                  <c:v>76.495724999999993</c:v>
                </c:pt>
                <c:pt idx="2609">
                  <c:v>76.349209000000002</c:v>
                </c:pt>
                <c:pt idx="2610">
                  <c:v>76.180569000000006</c:v>
                </c:pt>
                <c:pt idx="2611">
                  <c:v>75.972076999999999</c:v>
                </c:pt>
                <c:pt idx="2612">
                  <c:v>75.704252999999994</c:v>
                </c:pt>
                <c:pt idx="2613">
                  <c:v>75.403701999999996</c:v>
                </c:pt>
                <c:pt idx="2614">
                  <c:v>75.131737999999999</c:v>
                </c:pt>
                <c:pt idx="2615">
                  <c:v>74.889801000000006</c:v>
                </c:pt>
                <c:pt idx="2616">
                  <c:v>74.635632999999999</c:v>
                </c:pt>
                <c:pt idx="2617">
                  <c:v>74.351639000000006</c:v>
                </c:pt>
                <c:pt idx="2618">
                  <c:v>74.057339999999996</c:v>
                </c:pt>
                <c:pt idx="2619">
                  <c:v>73.784132</c:v>
                </c:pt>
                <c:pt idx="2620">
                  <c:v>73.558948000000001</c:v>
                </c:pt>
                <c:pt idx="2621">
                  <c:v>73.408288999999996</c:v>
                </c:pt>
                <c:pt idx="2622">
                  <c:v>73.344116999999997</c:v>
                </c:pt>
                <c:pt idx="2623">
                  <c:v>73.346270000000004</c:v>
                </c:pt>
                <c:pt idx="2624">
                  <c:v>73.389394999999993</c:v>
                </c:pt>
                <c:pt idx="2625">
                  <c:v>73.476568</c:v>
                </c:pt>
                <c:pt idx="2626">
                  <c:v>73.616148999999993</c:v>
                </c:pt>
                <c:pt idx="2627">
                  <c:v>73.767714999999995</c:v>
                </c:pt>
                <c:pt idx="2628">
                  <c:v>73.885143999999997</c:v>
                </c:pt>
                <c:pt idx="2629">
                  <c:v>73.971853999999993</c:v>
                </c:pt>
                <c:pt idx="2630">
                  <c:v>74.038494</c:v>
                </c:pt>
                <c:pt idx="2631">
                  <c:v>74.062971000000005</c:v>
                </c:pt>
                <c:pt idx="2632">
                  <c:v>74.017731999999995</c:v>
                </c:pt>
                <c:pt idx="2633">
                  <c:v>73.926022000000003</c:v>
                </c:pt>
                <c:pt idx="2634">
                  <c:v>73.855537999999996</c:v>
                </c:pt>
                <c:pt idx="2635">
                  <c:v>73.867238999999998</c:v>
                </c:pt>
                <c:pt idx="2636">
                  <c:v>73.984477999999996</c:v>
                </c:pt>
                <c:pt idx="2637">
                  <c:v>74.176387000000005</c:v>
                </c:pt>
                <c:pt idx="2638">
                  <c:v>74.369540999999998</c:v>
                </c:pt>
                <c:pt idx="2639">
                  <c:v>74.517441000000005</c:v>
                </c:pt>
                <c:pt idx="2640">
                  <c:v>74.629740999999996</c:v>
                </c:pt>
                <c:pt idx="2641">
                  <c:v>74.718822000000003</c:v>
                </c:pt>
                <c:pt idx="2642">
                  <c:v>74.777129000000002</c:v>
                </c:pt>
                <c:pt idx="2643">
                  <c:v>74.804219000000003</c:v>
                </c:pt>
                <c:pt idx="2644">
                  <c:v>74.821160000000006</c:v>
                </c:pt>
                <c:pt idx="2645">
                  <c:v>74.848050000000001</c:v>
                </c:pt>
                <c:pt idx="2646">
                  <c:v>74.884111000000004</c:v>
                </c:pt>
                <c:pt idx="2647">
                  <c:v>74.923428000000001</c:v>
                </c:pt>
                <c:pt idx="2648">
                  <c:v>74.975774999999999</c:v>
                </c:pt>
                <c:pt idx="2649">
                  <c:v>75.056327999999993</c:v>
                </c:pt>
                <c:pt idx="2650">
                  <c:v>75.170056000000002</c:v>
                </c:pt>
                <c:pt idx="2651">
                  <c:v>75.309731999999997</c:v>
                </c:pt>
                <c:pt idx="2652">
                  <c:v>75.462815000000006</c:v>
                </c:pt>
                <c:pt idx="2653">
                  <c:v>75.617110999999994</c:v>
                </c:pt>
                <c:pt idx="2654">
                  <c:v>75.764996999999994</c:v>
                </c:pt>
                <c:pt idx="2655">
                  <c:v>75.906829000000002</c:v>
                </c:pt>
                <c:pt idx="2656">
                  <c:v>76.045974000000001</c:v>
                </c:pt>
                <c:pt idx="2657">
                  <c:v>76.177919000000003</c:v>
                </c:pt>
                <c:pt idx="2658">
                  <c:v>76.289837000000006</c:v>
                </c:pt>
                <c:pt idx="2659">
                  <c:v>76.373569000000003</c:v>
                </c:pt>
                <c:pt idx="2660">
                  <c:v>76.441057000000001</c:v>
                </c:pt>
                <c:pt idx="2661">
                  <c:v>76.516554999999997</c:v>
                </c:pt>
                <c:pt idx="2662">
                  <c:v>76.602259000000004</c:v>
                </c:pt>
                <c:pt idx="2663">
                  <c:v>76.686055999999994</c:v>
                </c:pt>
                <c:pt idx="2664">
                  <c:v>76.769084000000007</c:v>
                </c:pt>
                <c:pt idx="2665">
                  <c:v>76.853560000000002</c:v>
                </c:pt>
                <c:pt idx="2666">
                  <c:v>76.929890999999998</c:v>
                </c:pt>
                <c:pt idx="2667">
                  <c:v>76.987058000000005</c:v>
                </c:pt>
                <c:pt idx="2668">
                  <c:v>77.024359000000004</c:v>
                </c:pt>
                <c:pt idx="2669">
                  <c:v>77.048671999999996</c:v>
                </c:pt>
                <c:pt idx="2670">
                  <c:v>77.067723999999998</c:v>
                </c:pt>
                <c:pt idx="2671">
                  <c:v>77.088284999999999</c:v>
                </c:pt>
                <c:pt idx="2672">
                  <c:v>77.114982999999995</c:v>
                </c:pt>
                <c:pt idx="2673">
                  <c:v>77.147794000000005</c:v>
                </c:pt>
                <c:pt idx="2674">
                  <c:v>77.185676999999998</c:v>
                </c:pt>
                <c:pt idx="2675">
                  <c:v>77.229406999999995</c:v>
                </c:pt>
                <c:pt idx="2676">
                  <c:v>77.27431</c:v>
                </c:pt>
                <c:pt idx="2677">
                  <c:v>77.302493999999996</c:v>
                </c:pt>
                <c:pt idx="2678">
                  <c:v>77.294105999999999</c:v>
                </c:pt>
                <c:pt idx="2679">
                  <c:v>77.250007999999994</c:v>
                </c:pt>
                <c:pt idx="2680">
                  <c:v>77.195695000000001</c:v>
                </c:pt>
                <c:pt idx="2681">
                  <c:v>77.157776999999996</c:v>
                </c:pt>
                <c:pt idx="2682">
                  <c:v>77.137844000000001</c:v>
                </c:pt>
                <c:pt idx="2683">
                  <c:v>77.116273000000007</c:v>
                </c:pt>
                <c:pt idx="2684">
                  <c:v>77.074938000000003</c:v>
                </c:pt>
                <c:pt idx="2685">
                  <c:v>77.004883000000007</c:v>
                </c:pt>
                <c:pt idx="2686">
                  <c:v>76.906384000000003</c:v>
                </c:pt>
                <c:pt idx="2687">
                  <c:v>76.795675000000003</c:v>
                </c:pt>
                <c:pt idx="2688">
                  <c:v>76.698324</c:v>
                </c:pt>
                <c:pt idx="2689">
                  <c:v>76.624319</c:v>
                </c:pt>
                <c:pt idx="2690">
                  <c:v>76.561616999999998</c:v>
                </c:pt>
                <c:pt idx="2691">
                  <c:v>76.497138000000007</c:v>
                </c:pt>
                <c:pt idx="2692">
                  <c:v>76.431415999999999</c:v>
                </c:pt>
                <c:pt idx="2693">
                  <c:v>76.368622999999999</c:v>
                </c:pt>
                <c:pt idx="2694">
                  <c:v>76.305749000000006</c:v>
                </c:pt>
                <c:pt idx="2695">
                  <c:v>76.240410999999995</c:v>
                </c:pt>
                <c:pt idx="2696">
                  <c:v>76.179668000000007</c:v>
                </c:pt>
                <c:pt idx="2697">
                  <c:v>76.128873999999996</c:v>
                </c:pt>
                <c:pt idx="2698">
                  <c:v>76.079452000000003</c:v>
                </c:pt>
                <c:pt idx="2699">
                  <c:v>76.019606999999993</c:v>
                </c:pt>
                <c:pt idx="2700">
                  <c:v>75.950575000000001</c:v>
                </c:pt>
                <c:pt idx="2701">
                  <c:v>75.881585000000001</c:v>
                </c:pt>
                <c:pt idx="2702">
                  <c:v>75.816215999999997</c:v>
                </c:pt>
                <c:pt idx="2703">
                  <c:v>75.755064000000004</c:v>
                </c:pt>
                <c:pt idx="2704">
                  <c:v>75.702828999999994</c:v>
                </c:pt>
                <c:pt idx="2705">
                  <c:v>75.658378999999996</c:v>
                </c:pt>
                <c:pt idx="2706">
                  <c:v>75.604393000000002</c:v>
                </c:pt>
                <c:pt idx="2707">
                  <c:v>75.522792999999993</c:v>
                </c:pt>
                <c:pt idx="2708">
                  <c:v>75.417320000000004</c:v>
                </c:pt>
                <c:pt idx="2709">
                  <c:v>75.308282000000005</c:v>
                </c:pt>
                <c:pt idx="2710">
                  <c:v>75.207875999999999</c:v>
                </c:pt>
                <c:pt idx="2711">
                  <c:v>75.113619999999997</c:v>
                </c:pt>
                <c:pt idx="2712">
                  <c:v>75.023623999999998</c:v>
                </c:pt>
                <c:pt idx="2713">
                  <c:v>74.942323999999999</c:v>
                </c:pt>
                <c:pt idx="2714">
                  <c:v>74.870340999999996</c:v>
                </c:pt>
                <c:pt idx="2715">
                  <c:v>74.804201000000006</c:v>
                </c:pt>
                <c:pt idx="2716">
                  <c:v>74.747366</c:v>
                </c:pt>
                <c:pt idx="2717">
                  <c:v>74.707848999999996</c:v>
                </c:pt>
                <c:pt idx="2718">
                  <c:v>74.683291999999994</c:v>
                </c:pt>
                <c:pt idx="2719">
                  <c:v>74.659830999999997</c:v>
                </c:pt>
                <c:pt idx="2720">
                  <c:v>74.627063000000007</c:v>
                </c:pt>
                <c:pt idx="2721">
                  <c:v>74.584438000000006</c:v>
                </c:pt>
                <c:pt idx="2722">
                  <c:v>74.531953999999999</c:v>
                </c:pt>
                <c:pt idx="2723">
                  <c:v>74.464894999999999</c:v>
                </c:pt>
                <c:pt idx="2724">
                  <c:v>74.379621999999998</c:v>
                </c:pt>
                <c:pt idx="2725">
                  <c:v>74.277272999999994</c:v>
                </c:pt>
                <c:pt idx="2726">
                  <c:v>74.162142000000003</c:v>
                </c:pt>
                <c:pt idx="2727">
                  <c:v>74.044021000000001</c:v>
                </c:pt>
                <c:pt idx="2728">
                  <c:v>73.940832</c:v>
                </c:pt>
                <c:pt idx="2729">
                  <c:v>73.868100999999996</c:v>
                </c:pt>
                <c:pt idx="2730">
                  <c:v>73.824494000000001</c:v>
                </c:pt>
                <c:pt idx="2731">
                  <c:v>73.797820000000002</c:v>
                </c:pt>
                <c:pt idx="2732">
                  <c:v>73.782246999999998</c:v>
                </c:pt>
                <c:pt idx="2733">
                  <c:v>73.776871999999997</c:v>
                </c:pt>
                <c:pt idx="2734">
                  <c:v>73.771506000000002</c:v>
                </c:pt>
                <c:pt idx="2735">
                  <c:v>73.749424000000005</c:v>
                </c:pt>
                <c:pt idx="2736">
                  <c:v>73.704437999999996</c:v>
                </c:pt>
                <c:pt idx="2737">
                  <c:v>73.643299999999996</c:v>
                </c:pt>
                <c:pt idx="2738">
                  <c:v>73.572199999999995</c:v>
                </c:pt>
                <c:pt idx="2739">
                  <c:v>73.493094999999997</c:v>
                </c:pt>
                <c:pt idx="2740">
                  <c:v>73.413481000000004</c:v>
                </c:pt>
                <c:pt idx="2741">
                  <c:v>73.347795000000005</c:v>
                </c:pt>
                <c:pt idx="2742">
                  <c:v>73.305873000000005</c:v>
                </c:pt>
                <c:pt idx="2743">
                  <c:v>73.289337000000003</c:v>
                </c:pt>
                <c:pt idx="2744">
                  <c:v>73.297543000000005</c:v>
                </c:pt>
                <c:pt idx="2745">
                  <c:v>73.326162999999994</c:v>
                </c:pt>
                <c:pt idx="2746">
                  <c:v>73.362979999999993</c:v>
                </c:pt>
                <c:pt idx="2747">
                  <c:v>73.397329999999997</c:v>
                </c:pt>
                <c:pt idx="2748">
                  <c:v>73.431447000000006</c:v>
                </c:pt>
                <c:pt idx="2749">
                  <c:v>73.471136000000001</c:v>
                </c:pt>
                <c:pt idx="2750">
                  <c:v>73.507529000000005</c:v>
                </c:pt>
                <c:pt idx="2751">
                  <c:v>73.519513000000003</c:v>
                </c:pt>
                <c:pt idx="2752">
                  <c:v>73.492767000000001</c:v>
                </c:pt>
                <c:pt idx="2753">
                  <c:v>73.426919999999996</c:v>
                </c:pt>
                <c:pt idx="2754">
                  <c:v>73.327329000000006</c:v>
                </c:pt>
                <c:pt idx="2755">
                  <c:v>73.200996000000004</c:v>
                </c:pt>
                <c:pt idx="2756">
                  <c:v>73.058222999999998</c:v>
                </c:pt>
                <c:pt idx="2757">
                  <c:v>72.905750999999995</c:v>
                </c:pt>
                <c:pt idx="2758">
                  <c:v>72.738187999999994</c:v>
                </c:pt>
                <c:pt idx="2759">
                  <c:v>72.547083999999998</c:v>
                </c:pt>
                <c:pt idx="2760">
                  <c:v>72.335954000000001</c:v>
                </c:pt>
                <c:pt idx="2761">
                  <c:v>72.113512</c:v>
                </c:pt>
                <c:pt idx="2762">
                  <c:v>71.874611999999999</c:v>
                </c:pt>
                <c:pt idx="2763">
                  <c:v>71.604242999999997</c:v>
                </c:pt>
                <c:pt idx="2764">
                  <c:v>71.301786000000007</c:v>
                </c:pt>
                <c:pt idx="2765">
                  <c:v>70.986096000000003</c:v>
                </c:pt>
                <c:pt idx="2766">
                  <c:v>70.675816999999995</c:v>
                </c:pt>
                <c:pt idx="2767">
                  <c:v>70.382217999999995</c:v>
                </c:pt>
                <c:pt idx="2768">
                  <c:v>70.124402000000003</c:v>
                </c:pt>
                <c:pt idx="2769">
                  <c:v>69.930648000000005</c:v>
                </c:pt>
                <c:pt idx="2770">
                  <c:v>69.815618999999998</c:v>
                </c:pt>
                <c:pt idx="2771">
                  <c:v>69.772126</c:v>
                </c:pt>
                <c:pt idx="2772">
                  <c:v>69.790098</c:v>
                </c:pt>
                <c:pt idx="2773">
                  <c:v>69.866512999999998</c:v>
                </c:pt>
                <c:pt idx="2774">
                  <c:v>69.995604</c:v>
                </c:pt>
                <c:pt idx="2775">
                  <c:v>70.166976000000005</c:v>
                </c:pt>
                <c:pt idx="2776">
                  <c:v>70.368217999999999</c:v>
                </c:pt>
                <c:pt idx="2777">
                  <c:v>70.563603000000001</c:v>
                </c:pt>
                <c:pt idx="2778">
                  <c:v>70.674766000000005</c:v>
                </c:pt>
                <c:pt idx="2779">
                  <c:v>70.620159000000001</c:v>
                </c:pt>
                <c:pt idx="2780">
                  <c:v>70.396106000000003</c:v>
                </c:pt>
                <c:pt idx="2781">
                  <c:v>70.112690999999998</c:v>
                </c:pt>
                <c:pt idx="2782">
                  <c:v>69.933708999999993</c:v>
                </c:pt>
                <c:pt idx="2783">
                  <c:v>69.971558999999999</c:v>
                </c:pt>
                <c:pt idx="2784">
                  <c:v>70.229561000000004</c:v>
                </c:pt>
                <c:pt idx="2785">
                  <c:v>70.618585999999993</c:v>
                </c:pt>
                <c:pt idx="2786">
                  <c:v>71.018107999999998</c:v>
                </c:pt>
                <c:pt idx="2787">
                  <c:v>71.341446000000005</c:v>
                </c:pt>
                <c:pt idx="2788">
                  <c:v>71.559657000000001</c:v>
                </c:pt>
                <c:pt idx="2789">
                  <c:v>71.675213999999997</c:v>
                </c:pt>
                <c:pt idx="2790">
                  <c:v>71.693842000000004</c:v>
                </c:pt>
                <c:pt idx="2791">
                  <c:v>71.631669000000002</c:v>
                </c:pt>
                <c:pt idx="2792">
                  <c:v>71.530112000000003</c:v>
                </c:pt>
                <c:pt idx="2793">
                  <c:v>71.438479000000001</c:v>
                </c:pt>
                <c:pt idx="2794">
                  <c:v>71.382095000000007</c:v>
                </c:pt>
                <c:pt idx="2795">
                  <c:v>71.362952000000007</c:v>
                </c:pt>
                <c:pt idx="2796">
                  <c:v>71.385876999999994</c:v>
                </c:pt>
                <c:pt idx="2797">
                  <c:v>71.460381999999996</c:v>
                </c:pt>
                <c:pt idx="2798">
                  <c:v>71.578541999999999</c:v>
                </c:pt>
                <c:pt idx="2799">
                  <c:v>71.717350999999994</c:v>
                </c:pt>
                <c:pt idx="2800">
                  <c:v>71.867849000000007</c:v>
                </c:pt>
                <c:pt idx="2801">
                  <c:v>72.042242000000002</c:v>
                </c:pt>
                <c:pt idx="2802">
                  <c:v>72.248780999999994</c:v>
                </c:pt>
                <c:pt idx="2803">
                  <c:v>72.476892000000007</c:v>
                </c:pt>
                <c:pt idx="2804">
                  <c:v>72.710766000000007</c:v>
                </c:pt>
                <c:pt idx="2805">
                  <c:v>72.943185999999997</c:v>
                </c:pt>
                <c:pt idx="2806">
                  <c:v>73.173464999999993</c:v>
                </c:pt>
                <c:pt idx="2807">
                  <c:v>73.402017999999998</c:v>
                </c:pt>
                <c:pt idx="2808">
                  <c:v>73.627744000000007</c:v>
                </c:pt>
                <c:pt idx="2809">
                  <c:v>73.844714999999994</c:v>
                </c:pt>
                <c:pt idx="2810">
                  <c:v>74.045120999999995</c:v>
                </c:pt>
                <c:pt idx="2811">
                  <c:v>74.230524000000003</c:v>
                </c:pt>
                <c:pt idx="2812">
                  <c:v>74.411874999999995</c:v>
                </c:pt>
                <c:pt idx="2813">
                  <c:v>74.591404999999995</c:v>
                </c:pt>
                <c:pt idx="2814">
                  <c:v>74.754913999999999</c:v>
                </c:pt>
                <c:pt idx="2815">
                  <c:v>74.892556999999996</c:v>
                </c:pt>
                <c:pt idx="2816">
                  <c:v>75.016744000000003</c:v>
                </c:pt>
                <c:pt idx="2817">
                  <c:v>75.146923000000001</c:v>
                </c:pt>
                <c:pt idx="2818">
                  <c:v>75.285032999999999</c:v>
                </c:pt>
                <c:pt idx="2819">
                  <c:v>75.417983000000007</c:v>
                </c:pt>
                <c:pt idx="2820">
                  <c:v>75.536654999999996</c:v>
                </c:pt>
                <c:pt idx="2821">
                  <c:v>75.639364</c:v>
                </c:pt>
                <c:pt idx="2822">
                  <c:v>75.723831000000004</c:v>
                </c:pt>
                <c:pt idx="2823">
                  <c:v>75.790474000000003</c:v>
                </c:pt>
                <c:pt idx="2824">
                  <c:v>75.849964</c:v>
                </c:pt>
                <c:pt idx="2825">
                  <c:v>75.914394999999999</c:v>
                </c:pt>
                <c:pt idx="2826">
                  <c:v>75.982552999999996</c:v>
                </c:pt>
                <c:pt idx="2827">
                  <c:v>76.044424000000006</c:v>
                </c:pt>
                <c:pt idx="2828">
                  <c:v>76.097755000000006</c:v>
                </c:pt>
                <c:pt idx="2829">
                  <c:v>76.149628000000007</c:v>
                </c:pt>
                <c:pt idx="2830">
                  <c:v>76.205293999999995</c:v>
                </c:pt>
                <c:pt idx="2831">
                  <c:v>76.266406000000003</c:v>
                </c:pt>
                <c:pt idx="2832">
                  <c:v>76.337030999999996</c:v>
                </c:pt>
                <c:pt idx="2833">
                  <c:v>76.419500999999997</c:v>
                </c:pt>
                <c:pt idx="2834">
                  <c:v>76.505196999999995</c:v>
                </c:pt>
                <c:pt idx="2835">
                  <c:v>76.579902000000004</c:v>
                </c:pt>
                <c:pt idx="2836">
                  <c:v>76.637990000000002</c:v>
                </c:pt>
                <c:pt idx="2837">
                  <c:v>76.683291999999994</c:v>
                </c:pt>
                <c:pt idx="2838">
                  <c:v>76.718704000000002</c:v>
                </c:pt>
                <c:pt idx="2839">
                  <c:v>76.743815999999995</c:v>
                </c:pt>
                <c:pt idx="2840">
                  <c:v>76.760337000000007</c:v>
                </c:pt>
                <c:pt idx="2841">
                  <c:v>76.770576000000005</c:v>
                </c:pt>
                <c:pt idx="2842">
                  <c:v>76.772002000000001</c:v>
                </c:pt>
                <c:pt idx="2843">
                  <c:v>76.762227999999993</c:v>
                </c:pt>
                <c:pt idx="2844">
                  <c:v>76.747906</c:v>
                </c:pt>
                <c:pt idx="2845">
                  <c:v>76.739859999999993</c:v>
                </c:pt>
                <c:pt idx="2846">
                  <c:v>76.740802000000002</c:v>
                </c:pt>
                <c:pt idx="2847">
                  <c:v>76.746655000000004</c:v>
                </c:pt>
                <c:pt idx="2848">
                  <c:v>76.757827000000006</c:v>
                </c:pt>
                <c:pt idx="2849">
                  <c:v>76.777827000000002</c:v>
                </c:pt>
                <c:pt idx="2850">
                  <c:v>76.800976000000006</c:v>
                </c:pt>
                <c:pt idx="2851">
                  <c:v>76.814187000000004</c:v>
                </c:pt>
                <c:pt idx="2852">
                  <c:v>76.815055000000001</c:v>
                </c:pt>
                <c:pt idx="2853">
                  <c:v>76.818966000000003</c:v>
                </c:pt>
                <c:pt idx="2854">
                  <c:v>76.843350000000001</c:v>
                </c:pt>
                <c:pt idx="2855">
                  <c:v>76.890880999999993</c:v>
                </c:pt>
                <c:pt idx="2856">
                  <c:v>76.951716000000005</c:v>
                </c:pt>
                <c:pt idx="2857">
                  <c:v>77.016209000000003</c:v>
                </c:pt>
                <c:pt idx="2858">
                  <c:v>77.080965000000006</c:v>
                </c:pt>
                <c:pt idx="2859">
                  <c:v>77.146272999999994</c:v>
                </c:pt>
                <c:pt idx="2860">
                  <c:v>77.212952999999999</c:v>
                </c:pt>
                <c:pt idx="2861">
                  <c:v>77.283051</c:v>
                </c:pt>
                <c:pt idx="2862">
                  <c:v>77.361547000000002</c:v>
                </c:pt>
                <c:pt idx="2863">
                  <c:v>77.452394999999996</c:v>
                </c:pt>
                <c:pt idx="2864">
                  <c:v>77.547807000000006</c:v>
                </c:pt>
                <c:pt idx="2865">
                  <c:v>77.624379000000005</c:v>
                </c:pt>
                <c:pt idx="2866">
                  <c:v>77.660413000000005</c:v>
                </c:pt>
                <c:pt idx="2867">
                  <c:v>77.659983999999994</c:v>
                </c:pt>
                <c:pt idx="2868">
                  <c:v>77.650409999999994</c:v>
                </c:pt>
                <c:pt idx="2869">
                  <c:v>77.651000999999994</c:v>
                </c:pt>
                <c:pt idx="2870">
                  <c:v>77.651272000000006</c:v>
                </c:pt>
                <c:pt idx="2871">
                  <c:v>77.625967000000003</c:v>
                </c:pt>
                <c:pt idx="2872">
                  <c:v>77.564891000000003</c:v>
                </c:pt>
                <c:pt idx="2873">
                  <c:v>77.480417000000003</c:v>
                </c:pt>
                <c:pt idx="2874">
                  <c:v>77.391239999999996</c:v>
                </c:pt>
                <c:pt idx="2875">
                  <c:v>77.308121999999997</c:v>
                </c:pt>
                <c:pt idx="2876">
                  <c:v>77.234392</c:v>
                </c:pt>
                <c:pt idx="2877">
                  <c:v>77.171364999999994</c:v>
                </c:pt>
                <c:pt idx="2878">
                  <c:v>77.120901000000003</c:v>
                </c:pt>
                <c:pt idx="2879">
                  <c:v>77.087680000000006</c:v>
                </c:pt>
                <c:pt idx="2880">
                  <c:v>77.078259000000003</c:v>
                </c:pt>
                <c:pt idx="2881">
                  <c:v>77.091860999999994</c:v>
                </c:pt>
                <c:pt idx="2882">
                  <c:v>77.114521999999994</c:v>
                </c:pt>
                <c:pt idx="2883">
                  <c:v>77.131144000000006</c:v>
                </c:pt>
                <c:pt idx="2884">
                  <c:v>77.141457000000003</c:v>
                </c:pt>
                <c:pt idx="2885">
                  <c:v>77.154477999999997</c:v>
                </c:pt>
                <c:pt idx="2886">
                  <c:v>77.168052000000003</c:v>
                </c:pt>
                <c:pt idx="2887">
                  <c:v>77.165655000000001</c:v>
                </c:pt>
                <c:pt idx="2888">
                  <c:v>77.138801000000001</c:v>
                </c:pt>
                <c:pt idx="2889">
                  <c:v>77.105170999999999</c:v>
                </c:pt>
                <c:pt idx="2890">
                  <c:v>77.096262999999993</c:v>
                </c:pt>
                <c:pt idx="2891">
                  <c:v>77.125322999999995</c:v>
                </c:pt>
                <c:pt idx="2892">
                  <c:v>77.170205999999993</c:v>
                </c:pt>
                <c:pt idx="2893">
                  <c:v>77.188631999999998</c:v>
                </c:pt>
                <c:pt idx="2894">
                  <c:v>77.153986000000003</c:v>
                </c:pt>
                <c:pt idx="2895">
                  <c:v>77.079037</c:v>
                </c:pt>
                <c:pt idx="2896">
                  <c:v>77.002786</c:v>
                </c:pt>
                <c:pt idx="2897">
                  <c:v>76.955179000000001</c:v>
                </c:pt>
                <c:pt idx="2898">
                  <c:v>76.936638000000002</c:v>
                </c:pt>
                <c:pt idx="2899">
                  <c:v>76.929450000000003</c:v>
                </c:pt>
                <c:pt idx="2900">
                  <c:v>76.9221</c:v>
                </c:pt>
                <c:pt idx="2901">
                  <c:v>76.915609000000003</c:v>
                </c:pt>
                <c:pt idx="2902">
                  <c:v>76.916691</c:v>
                </c:pt>
                <c:pt idx="2903">
                  <c:v>76.929957999999999</c:v>
                </c:pt>
                <c:pt idx="2904">
                  <c:v>76.952900999999997</c:v>
                </c:pt>
                <c:pt idx="2905">
                  <c:v>76.972835000000003</c:v>
                </c:pt>
                <c:pt idx="2906">
                  <c:v>76.975902000000005</c:v>
                </c:pt>
                <c:pt idx="2907">
                  <c:v>76.965374999999995</c:v>
                </c:pt>
                <c:pt idx="2908">
                  <c:v>76.962845000000002</c:v>
                </c:pt>
                <c:pt idx="2909">
                  <c:v>76.985149000000007</c:v>
                </c:pt>
                <c:pt idx="2910">
                  <c:v>77.028169000000005</c:v>
                </c:pt>
                <c:pt idx="2911">
                  <c:v>77.078616999999994</c:v>
                </c:pt>
                <c:pt idx="2912">
                  <c:v>77.129510999999994</c:v>
                </c:pt>
                <c:pt idx="2913">
                  <c:v>77.175430000000006</c:v>
                </c:pt>
                <c:pt idx="2914">
                  <c:v>77.204913000000005</c:v>
                </c:pt>
                <c:pt idx="2915">
                  <c:v>77.210696999999996</c:v>
                </c:pt>
                <c:pt idx="2916">
                  <c:v>77.203935000000001</c:v>
                </c:pt>
                <c:pt idx="2917">
                  <c:v>77.209271999999999</c:v>
                </c:pt>
                <c:pt idx="2918">
                  <c:v>77.244285000000005</c:v>
                </c:pt>
                <c:pt idx="2919">
                  <c:v>77.30565</c:v>
                </c:pt>
                <c:pt idx="2920">
                  <c:v>77.372146999999998</c:v>
                </c:pt>
                <c:pt idx="2921">
                  <c:v>77.417353000000006</c:v>
                </c:pt>
                <c:pt idx="2922">
                  <c:v>77.426586999999998</c:v>
                </c:pt>
                <c:pt idx="2923">
                  <c:v>77.410859000000002</c:v>
                </c:pt>
                <c:pt idx="2924">
                  <c:v>77.402180000000001</c:v>
                </c:pt>
                <c:pt idx="2925">
                  <c:v>77.427929000000006</c:v>
                </c:pt>
                <c:pt idx="2926">
                  <c:v>77.487376999999995</c:v>
                </c:pt>
                <c:pt idx="2927">
                  <c:v>77.554939000000005</c:v>
                </c:pt>
                <c:pt idx="2928">
                  <c:v>77.604545999999999</c:v>
                </c:pt>
                <c:pt idx="2929">
                  <c:v>77.627352999999999</c:v>
                </c:pt>
                <c:pt idx="2930">
                  <c:v>77.630026999999998</c:v>
                </c:pt>
                <c:pt idx="2931">
                  <c:v>77.624853999999999</c:v>
                </c:pt>
                <c:pt idx="2932">
                  <c:v>77.625157000000002</c:v>
                </c:pt>
                <c:pt idx="2933">
                  <c:v>77.644381999999993</c:v>
                </c:pt>
                <c:pt idx="2934">
                  <c:v>77.689608000000007</c:v>
                </c:pt>
                <c:pt idx="2935">
                  <c:v>77.751812999999999</c:v>
                </c:pt>
                <c:pt idx="2936">
                  <c:v>77.807754000000003</c:v>
                </c:pt>
                <c:pt idx="2937">
                  <c:v>77.839146999999997</c:v>
                </c:pt>
                <c:pt idx="2938">
                  <c:v>77.850601999999995</c:v>
                </c:pt>
                <c:pt idx="2939">
                  <c:v>77.861573000000007</c:v>
                </c:pt>
                <c:pt idx="2940">
                  <c:v>77.880410999999995</c:v>
                </c:pt>
                <c:pt idx="2941">
                  <c:v>77.897309000000007</c:v>
                </c:pt>
                <c:pt idx="2942">
                  <c:v>77.906602000000007</c:v>
                </c:pt>
                <c:pt idx="2943">
                  <c:v>77.922430000000006</c:v>
                </c:pt>
                <c:pt idx="2944">
                  <c:v>77.960536000000005</c:v>
                </c:pt>
                <c:pt idx="2945">
                  <c:v>78.014436000000003</c:v>
                </c:pt>
                <c:pt idx="2946">
                  <c:v>78.065601999999998</c:v>
                </c:pt>
                <c:pt idx="2947">
                  <c:v>78.113195000000005</c:v>
                </c:pt>
                <c:pt idx="2948">
                  <c:v>78.174036000000001</c:v>
                </c:pt>
                <c:pt idx="2949">
                  <c:v>78.250129000000001</c:v>
                </c:pt>
                <c:pt idx="2950">
                  <c:v>78.317823000000004</c:v>
                </c:pt>
                <c:pt idx="2951">
                  <c:v>78.359498000000002</c:v>
                </c:pt>
                <c:pt idx="2952">
                  <c:v>78.385914</c:v>
                </c:pt>
                <c:pt idx="2953">
                  <c:v>78.417080999999996</c:v>
                </c:pt>
                <c:pt idx="2954">
                  <c:v>78.459271999999999</c:v>
                </c:pt>
                <c:pt idx="2955">
                  <c:v>78.508302999999998</c:v>
                </c:pt>
                <c:pt idx="2956">
                  <c:v>78.558993999999998</c:v>
                </c:pt>
                <c:pt idx="2957">
                  <c:v>78.603095999999994</c:v>
                </c:pt>
                <c:pt idx="2958">
                  <c:v>78.630978999999996</c:v>
                </c:pt>
                <c:pt idx="2959">
                  <c:v>78.645148000000006</c:v>
                </c:pt>
                <c:pt idx="2960">
                  <c:v>78.663174999999995</c:v>
                </c:pt>
                <c:pt idx="2961">
                  <c:v>78.698014000000001</c:v>
                </c:pt>
                <c:pt idx="2962">
                  <c:v>78.740741</c:v>
                </c:pt>
                <c:pt idx="2963">
                  <c:v>78.770245000000003</c:v>
                </c:pt>
                <c:pt idx="2964">
                  <c:v>78.775174000000007</c:v>
                </c:pt>
                <c:pt idx="2965">
                  <c:v>78.759958999999995</c:v>
                </c:pt>
                <c:pt idx="2966">
                  <c:v>78.735664</c:v>
                </c:pt>
                <c:pt idx="2967">
                  <c:v>78.713712999999998</c:v>
                </c:pt>
                <c:pt idx="2968">
                  <c:v>78.705551</c:v>
                </c:pt>
                <c:pt idx="2969">
                  <c:v>78.718954999999994</c:v>
                </c:pt>
                <c:pt idx="2970">
                  <c:v>78.751547000000002</c:v>
                </c:pt>
                <c:pt idx="2971">
                  <c:v>78.791409000000002</c:v>
                </c:pt>
                <c:pt idx="2972">
                  <c:v>78.825203000000002</c:v>
                </c:pt>
                <c:pt idx="2973">
                  <c:v>78.845000999999996</c:v>
                </c:pt>
                <c:pt idx="2974">
                  <c:v>78.850222000000002</c:v>
                </c:pt>
                <c:pt idx="2975">
                  <c:v>78.847128999999995</c:v>
                </c:pt>
                <c:pt idx="2976">
                  <c:v>78.847506999999993</c:v>
                </c:pt>
                <c:pt idx="2977">
                  <c:v>78.865055999999996</c:v>
                </c:pt>
                <c:pt idx="2978">
                  <c:v>78.907475000000005</c:v>
                </c:pt>
                <c:pt idx="2979">
                  <c:v>78.967302000000004</c:v>
                </c:pt>
                <c:pt idx="2980">
                  <c:v>79.021753000000004</c:v>
                </c:pt>
                <c:pt idx="2981">
                  <c:v>79.048880999999994</c:v>
                </c:pt>
                <c:pt idx="2982">
                  <c:v>79.048754000000002</c:v>
                </c:pt>
                <c:pt idx="2983">
                  <c:v>79.043937</c:v>
                </c:pt>
                <c:pt idx="2984">
                  <c:v>79.054676000000001</c:v>
                </c:pt>
                <c:pt idx="2985">
                  <c:v>79.078761999999998</c:v>
                </c:pt>
                <c:pt idx="2986">
                  <c:v>79.099751999999995</c:v>
                </c:pt>
                <c:pt idx="2987">
                  <c:v>79.108170000000001</c:v>
                </c:pt>
                <c:pt idx="2988">
                  <c:v>79.107251000000005</c:v>
                </c:pt>
                <c:pt idx="2989">
                  <c:v>79.10445</c:v>
                </c:pt>
                <c:pt idx="2990">
                  <c:v>79.107902999999993</c:v>
                </c:pt>
                <c:pt idx="2991">
                  <c:v>79.126825999999994</c:v>
                </c:pt>
                <c:pt idx="2992">
                  <c:v>79.162981000000002</c:v>
                </c:pt>
                <c:pt idx="2993">
                  <c:v>79.202269000000001</c:v>
                </c:pt>
                <c:pt idx="2994">
                  <c:v>79.225998000000004</c:v>
                </c:pt>
                <c:pt idx="2995">
                  <c:v>79.232118999999997</c:v>
                </c:pt>
                <c:pt idx="2996">
                  <c:v>79.236369999999994</c:v>
                </c:pt>
                <c:pt idx="2997">
                  <c:v>79.251523000000006</c:v>
                </c:pt>
                <c:pt idx="2998">
                  <c:v>79.273499999999999</c:v>
                </c:pt>
                <c:pt idx="2999">
                  <c:v>79.288612999999998</c:v>
                </c:pt>
                <c:pt idx="3000">
                  <c:v>79.286641000000003</c:v>
                </c:pt>
                <c:pt idx="3001">
                  <c:v>79.266307999999995</c:v>
                </c:pt>
                <c:pt idx="3002">
                  <c:v>79.236592999999999</c:v>
                </c:pt>
                <c:pt idx="3003">
                  <c:v>79.214138000000005</c:v>
                </c:pt>
                <c:pt idx="3004">
                  <c:v>79.211197999999996</c:v>
                </c:pt>
                <c:pt idx="3005">
                  <c:v>79.222613999999993</c:v>
                </c:pt>
                <c:pt idx="3006">
                  <c:v>79.229487000000006</c:v>
                </c:pt>
                <c:pt idx="3007">
                  <c:v>79.217639000000005</c:v>
                </c:pt>
                <c:pt idx="3008">
                  <c:v>79.188434999999998</c:v>
                </c:pt>
                <c:pt idx="3009">
                  <c:v>79.152951999999999</c:v>
                </c:pt>
                <c:pt idx="3010">
                  <c:v>79.122669000000002</c:v>
                </c:pt>
                <c:pt idx="3011">
                  <c:v>79.105734999999996</c:v>
                </c:pt>
                <c:pt idx="3012">
                  <c:v>79.104194000000007</c:v>
                </c:pt>
                <c:pt idx="3013">
                  <c:v>79.111311999999998</c:v>
                </c:pt>
                <c:pt idx="3014">
                  <c:v>79.115570000000005</c:v>
                </c:pt>
                <c:pt idx="3015">
                  <c:v>79.108412999999999</c:v>
                </c:pt>
                <c:pt idx="3016">
                  <c:v>79.085429000000005</c:v>
                </c:pt>
                <c:pt idx="3017">
                  <c:v>79.044396000000006</c:v>
                </c:pt>
                <c:pt idx="3018">
                  <c:v>78.990326999999994</c:v>
                </c:pt>
                <c:pt idx="3019">
                  <c:v>78.939144999999996</c:v>
                </c:pt>
                <c:pt idx="3020">
                  <c:v>78.905790999999994</c:v>
                </c:pt>
                <c:pt idx="3021">
                  <c:v>78.888081999999997</c:v>
                </c:pt>
                <c:pt idx="3022">
                  <c:v>78.871106999999995</c:v>
                </c:pt>
                <c:pt idx="3023">
                  <c:v>78.848461</c:v>
                </c:pt>
                <c:pt idx="3024">
                  <c:v>78.829339000000004</c:v>
                </c:pt>
                <c:pt idx="3025">
                  <c:v>78.822648999999998</c:v>
                </c:pt>
                <c:pt idx="3026">
                  <c:v>78.824335000000005</c:v>
                </c:pt>
                <c:pt idx="3027">
                  <c:v>78.823892999999998</c:v>
                </c:pt>
                <c:pt idx="3028">
                  <c:v>78.813691000000006</c:v>
                </c:pt>
                <c:pt idx="3029">
                  <c:v>78.788252</c:v>
                </c:pt>
                <c:pt idx="3030">
                  <c:v>78.745461000000006</c:v>
                </c:pt>
                <c:pt idx="3031">
                  <c:v>78.694931999999994</c:v>
                </c:pt>
                <c:pt idx="3032">
                  <c:v>78.655742000000004</c:v>
                </c:pt>
                <c:pt idx="3033">
                  <c:v>78.637392000000006</c:v>
                </c:pt>
                <c:pt idx="3034">
                  <c:v>78.629270000000005</c:v>
                </c:pt>
                <c:pt idx="3035">
                  <c:v>78.616473999999997</c:v>
                </c:pt>
                <c:pt idx="3036">
                  <c:v>78.599422000000004</c:v>
                </c:pt>
                <c:pt idx="3037">
                  <c:v>78.589015000000003</c:v>
                </c:pt>
                <c:pt idx="3038">
                  <c:v>78.587947999999997</c:v>
                </c:pt>
                <c:pt idx="3039">
                  <c:v>78.587481999999994</c:v>
                </c:pt>
                <c:pt idx="3040">
                  <c:v>78.581045000000003</c:v>
                </c:pt>
                <c:pt idx="3041">
                  <c:v>78.571151</c:v>
                </c:pt>
                <c:pt idx="3042">
                  <c:v>78.561588999999998</c:v>
                </c:pt>
                <c:pt idx="3043">
                  <c:v>78.550347000000002</c:v>
                </c:pt>
                <c:pt idx="3044">
                  <c:v>78.533546999999999</c:v>
                </c:pt>
                <c:pt idx="3045">
                  <c:v>78.511865</c:v>
                </c:pt>
                <c:pt idx="3046">
                  <c:v>78.489616999999996</c:v>
                </c:pt>
                <c:pt idx="3047">
                  <c:v>78.469605999999999</c:v>
                </c:pt>
                <c:pt idx="3048">
                  <c:v>78.452132000000006</c:v>
                </c:pt>
                <c:pt idx="3049">
                  <c:v>78.438862</c:v>
                </c:pt>
                <c:pt idx="3050">
                  <c:v>78.434150000000002</c:v>
                </c:pt>
                <c:pt idx="3051">
                  <c:v>78.439528999999993</c:v>
                </c:pt>
                <c:pt idx="3052">
                  <c:v>78.448196999999993</c:v>
                </c:pt>
                <c:pt idx="3053">
                  <c:v>78.449894999999998</c:v>
                </c:pt>
                <c:pt idx="3054">
                  <c:v>78.443036000000006</c:v>
                </c:pt>
                <c:pt idx="3055">
                  <c:v>78.436797999999996</c:v>
                </c:pt>
                <c:pt idx="3056">
                  <c:v>78.437709999999996</c:v>
                </c:pt>
                <c:pt idx="3057">
                  <c:v>78.439936000000003</c:v>
                </c:pt>
                <c:pt idx="3058">
                  <c:v>78.434717000000006</c:v>
                </c:pt>
                <c:pt idx="3059">
                  <c:v>78.424103000000002</c:v>
                </c:pt>
                <c:pt idx="3060">
                  <c:v>78.416562999999996</c:v>
                </c:pt>
                <c:pt idx="3061">
                  <c:v>78.412210999999999</c:v>
                </c:pt>
                <c:pt idx="3062">
                  <c:v>78.402390999999994</c:v>
                </c:pt>
                <c:pt idx="3063">
                  <c:v>78.383514000000005</c:v>
                </c:pt>
                <c:pt idx="3064">
                  <c:v>78.362311000000005</c:v>
                </c:pt>
                <c:pt idx="3065">
                  <c:v>78.347481999999999</c:v>
                </c:pt>
                <c:pt idx="3066">
                  <c:v>78.344752999999997</c:v>
                </c:pt>
                <c:pt idx="3067">
                  <c:v>78.359894999999995</c:v>
                </c:pt>
                <c:pt idx="3068">
                  <c:v>78.396494000000004</c:v>
                </c:pt>
                <c:pt idx="3069">
                  <c:v>78.447822000000002</c:v>
                </c:pt>
                <c:pt idx="3070">
                  <c:v>78.498925</c:v>
                </c:pt>
                <c:pt idx="3071">
                  <c:v>78.539574000000002</c:v>
                </c:pt>
                <c:pt idx="3072">
                  <c:v>78.569006000000002</c:v>
                </c:pt>
                <c:pt idx="3073">
                  <c:v>78.588901000000007</c:v>
                </c:pt>
                <c:pt idx="3074">
                  <c:v>78.600792999999996</c:v>
                </c:pt>
                <c:pt idx="3075">
                  <c:v>78.609555</c:v>
                </c:pt>
                <c:pt idx="3076">
                  <c:v>78.618764999999996</c:v>
                </c:pt>
                <c:pt idx="3077">
                  <c:v>78.622247999999999</c:v>
                </c:pt>
                <c:pt idx="3078">
                  <c:v>78.611318999999995</c:v>
                </c:pt>
                <c:pt idx="3079">
                  <c:v>78.591211000000001</c:v>
                </c:pt>
                <c:pt idx="3080">
                  <c:v>78.577713000000003</c:v>
                </c:pt>
                <c:pt idx="3081">
                  <c:v>78.575096000000002</c:v>
                </c:pt>
                <c:pt idx="3082">
                  <c:v>78.570868000000004</c:v>
                </c:pt>
                <c:pt idx="3083">
                  <c:v>78.558238000000003</c:v>
                </c:pt>
                <c:pt idx="3084">
                  <c:v>78.552359999999993</c:v>
                </c:pt>
                <c:pt idx="3085">
                  <c:v>78.577191999999997</c:v>
                </c:pt>
                <c:pt idx="3086">
                  <c:v>78.643611000000007</c:v>
                </c:pt>
                <c:pt idx="3087">
                  <c:v>78.743886000000003</c:v>
                </c:pt>
                <c:pt idx="3088">
                  <c:v>78.858079000000004</c:v>
                </c:pt>
                <c:pt idx="3089">
                  <c:v>78.962496000000002</c:v>
                </c:pt>
                <c:pt idx="3090">
                  <c:v>79.044820999999999</c:v>
                </c:pt>
                <c:pt idx="3091">
                  <c:v>79.116992999999994</c:v>
                </c:pt>
                <c:pt idx="3092">
                  <c:v>79.201279</c:v>
                </c:pt>
                <c:pt idx="3093">
                  <c:v>79.298871000000005</c:v>
                </c:pt>
                <c:pt idx="3094">
                  <c:v>79.385358999999994</c:v>
                </c:pt>
                <c:pt idx="3095">
                  <c:v>79.443009000000004</c:v>
                </c:pt>
                <c:pt idx="3096">
                  <c:v>79.482280000000003</c:v>
                </c:pt>
                <c:pt idx="3097">
                  <c:v>79.522713999999993</c:v>
                </c:pt>
                <c:pt idx="3098">
                  <c:v>79.565950999999998</c:v>
                </c:pt>
                <c:pt idx="3099">
                  <c:v>79.597397999999998</c:v>
                </c:pt>
                <c:pt idx="3100">
                  <c:v>79.603652999999994</c:v>
                </c:pt>
                <c:pt idx="3101">
                  <c:v>79.579549</c:v>
                </c:pt>
                <c:pt idx="3102">
                  <c:v>79.530268000000007</c:v>
                </c:pt>
                <c:pt idx="3103">
                  <c:v>79.476488000000003</c:v>
                </c:pt>
                <c:pt idx="3104">
                  <c:v>79.447851999999997</c:v>
                </c:pt>
                <c:pt idx="3105">
                  <c:v>79.459549999999993</c:v>
                </c:pt>
                <c:pt idx="3106">
                  <c:v>79.500131999999994</c:v>
                </c:pt>
                <c:pt idx="3107">
                  <c:v>79.549150999999995</c:v>
                </c:pt>
                <c:pt idx="3108">
                  <c:v>79.598095999999998</c:v>
                </c:pt>
                <c:pt idx="3109">
                  <c:v>79.646938000000006</c:v>
                </c:pt>
                <c:pt idx="3110">
                  <c:v>79.692819999999998</c:v>
                </c:pt>
                <c:pt idx="3111">
                  <c:v>79.734134999999995</c:v>
                </c:pt>
                <c:pt idx="3112">
                  <c:v>79.776371999999995</c:v>
                </c:pt>
                <c:pt idx="3113">
                  <c:v>79.821787</c:v>
                </c:pt>
                <c:pt idx="3114">
                  <c:v>79.860750999999993</c:v>
                </c:pt>
                <c:pt idx="3115">
                  <c:v>79.884855999999999</c:v>
                </c:pt>
                <c:pt idx="3116">
                  <c:v>79.901446000000007</c:v>
                </c:pt>
                <c:pt idx="3117">
                  <c:v>79.923907999999997</c:v>
                </c:pt>
                <c:pt idx="3118">
                  <c:v>79.954823000000005</c:v>
                </c:pt>
                <c:pt idx="3119">
                  <c:v>79.990576000000004</c:v>
                </c:pt>
                <c:pt idx="3120">
                  <c:v>80.034552000000005</c:v>
                </c:pt>
                <c:pt idx="3121">
                  <c:v>80.089995999999999</c:v>
                </c:pt>
                <c:pt idx="3122">
                  <c:v>80.145211000000003</c:v>
                </c:pt>
                <c:pt idx="3123">
                  <c:v>80.184044</c:v>
                </c:pt>
                <c:pt idx="3124">
                  <c:v>80.211073999999996</c:v>
                </c:pt>
                <c:pt idx="3125">
                  <c:v>80.251686000000007</c:v>
                </c:pt>
                <c:pt idx="3126">
                  <c:v>80.324827999999997</c:v>
                </c:pt>
                <c:pt idx="3127">
                  <c:v>80.425576000000007</c:v>
                </c:pt>
                <c:pt idx="3128">
                  <c:v>80.535084999999995</c:v>
                </c:pt>
                <c:pt idx="3129">
                  <c:v>80.637944000000005</c:v>
                </c:pt>
                <c:pt idx="3130">
                  <c:v>80.729128000000003</c:v>
                </c:pt>
                <c:pt idx="3131">
                  <c:v>80.811065999999997</c:v>
                </c:pt>
                <c:pt idx="3132">
                  <c:v>80.88579</c:v>
                </c:pt>
                <c:pt idx="3133">
                  <c:v>80.949907999999994</c:v>
                </c:pt>
                <c:pt idx="3134">
                  <c:v>81.001439000000005</c:v>
                </c:pt>
                <c:pt idx="3135">
                  <c:v>81.050780000000003</c:v>
                </c:pt>
                <c:pt idx="3136">
                  <c:v>81.114615000000001</c:v>
                </c:pt>
                <c:pt idx="3137">
                  <c:v>81.194747000000007</c:v>
                </c:pt>
                <c:pt idx="3138">
                  <c:v>81.273871</c:v>
                </c:pt>
                <c:pt idx="3139">
                  <c:v>81.340868999999998</c:v>
                </c:pt>
                <c:pt idx="3140">
                  <c:v>81.409647000000007</c:v>
                </c:pt>
                <c:pt idx="3141">
                  <c:v>81.499534999999995</c:v>
                </c:pt>
                <c:pt idx="3142">
                  <c:v>81.603340000000003</c:v>
                </c:pt>
                <c:pt idx="3143">
                  <c:v>81.689998000000003</c:v>
                </c:pt>
                <c:pt idx="3144">
                  <c:v>81.738783999999995</c:v>
                </c:pt>
                <c:pt idx="3145">
                  <c:v>81.759770000000003</c:v>
                </c:pt>
                <c:pt idx="3146">
                  <c:v>81.778852000000001</c:v>
                </c:pt>
                <c:pt idx="3147">
                  <c:v>81.810863999999995</c:v>
                </c:pt>
                <c:pt idx="3148">
                  <c:v>81.851483999999999</c:v>
                </c:pt>
                <c:pt idx="3149">
                  <c:v>81.890851999999995</c:v>
                </c:pt>
                <c:pt idx="3150">
                  <c:v>81.930385000000001</c:v>
                </c:pt>
                <c:pt idx="3151">
                  <c:v>81.983698000000004</c:v>
                </c:pt>
                <c:pt idx="3152">
                  <c:v>82.057794000000001</c:v>
                </c:pt>
                <c:pt idx="3153">
                  <c:v>82.134728999999993</c:v>
                </c:pt>
                <c:pt idx="3154">
                  <c:v>82.181895999999995</c:v>
                </c:pt>
                <c:pt idx="3155">
                  <c:v>82.187025000000006</c:v>
                </c:pt>
                <c:pt idx="3156">
                  <c:v>82.174942999999999</c:v>
                </c:pt>
                <c:pt idx="3157">
                  <c:v>82.180952000000005</c:v>
                </c:pt>
                <c:pt idx="3158">
                  <c:v>82.212554999999995</c:v>
                </c:pt>
                <c:pt idx="3159">
                  <c:v>82.247878999999998</c:v>
                </c:pt>
                <c:pt idx="3160">
                  <c:v>82.270044999999996</c:v>
                </c:pt>
                <c:pt idx="3161">
                  <c:v>82.290993999999998</c:v>
                </c:pt>
                <c:pt idx="3162">
                  <c:v>82.337076999999994</c:v>
                </c:pt>
                <c:pt idx="3163">
                  <c:v>82.417794999999998</c:v>
                </c:pt>
                <c:pt idx="3164">
                  <c:v>82.513918000000004</c:v>
                </c:pt>
                <c:pt idx="3165">
                  <c:v>82.593607000000006</c:v>
                </c:pt>
                <c:pt idx="3166">
                  <c:v>82.637922000000003</c:v>
                </c:pt>
                <c:pt idx="3167">
                  <c:v>82.652733999999995</c:v>
                </c:pt>
                <c:pt idx="3168">
                  <c:v>82.658023</c:v>
                </c:pt>
                <c:pt idx="3169">
                  <c:v>82.666850999999994</c:v>
                </c:pt>
                <c:pt idx="3170">
                  <c:v>82.676006999999998</c:v>
                </c:pt>
                <c:pt idx="3171">
                  <c:v>82.677920999999998</c:v>
                </c:pt>
                <c:pt idx="3172">
                  <c:v>82.678353000000001</c:v>
                </c:pt>
                <c:pt idx="3173">
                  <c:v>82.696358000000004</c:v>
                </c:pt>
                <c:pt idx="3174">
                  <c:v>82.744383999999997</c:v>
                </c:pt>
                <c:pt idx="3175">
                  <c:v>82.812522000000001</c:v>
                </c:pt>
                <c:pt idx="3176">
                  <c:v>82.878940999999998</c:v>
                </c:pt>
                <c:pt idx="3177">
                  <c:v>82.936201999999994</c:v>
                </c:pt>
                <c:pt idx="3178">
                  <c:v>83.000056999999998</c:v>
                </c:pt>
                <c:pt idx="3179">
                  <c:v>83.085807000000003</c:v>
                </c:pt>
                <c:pt idx="3180">
                  <c:v>83.178860999999998</c:v>
                </c:pt>
                <c:pt idx="3181">
                  <c:v>83.236759000000006</c:v>
                </c:pt>
                <c:pt idx="3182">
                  <c:v>83.224604999999997</c:v>
                </c:pt>
                <c:pt idx="3183">
                  <c:v>83.145222000000004</c:v>
                </c:pt>
                <c:pt idx="3184">
                  <c:v>83.029966999999999</c:v>
                </c:pt>
                <c:pt idx="3185">
                  <c:v>82.904752000000002</c:v>
                </c:pt>
                <c:pt idx="3186">
                  <c:v>82.772861000000006</c:v>
                </c:pt>
                <c:pt idx="3187">
                  <c:v>82.629272999999998</c:v>
                </c:pt>
                <c:pt idx="3188">
                  <c:v>82.478956999999994</c:v>
                </c:pt>
                <c:pt idx="3189">
                  <c:v>82.330422999999996</c:v>
                </c:pt>
                <c:pt idx="3190">
                  <c:v>82.174946000000006</c:v>
                </c:pt>
                <c:pt idx="3191">
                  <c:v>81.984487999999999</c:v>
                </c:pt>
                <c:pt idx="3192">
                  <c:v>81.737605000000002</c:v>
                </c:pt>
                <c:pt idx="3193">
                  <c:v>81.446348</c:v>
                </c:pt>
                <c:pt idx="3194">
                  <c:v>81.155361999999997</c:v>
                </c:pt>
                <c:pt idx="3195">
                  <c:v>80.914899000000005</c:v>
                </c:pt>
                <c:pt idx="3196">
                  <c:v>80.753803000000005</c:v>
                </c:pt>
                <c:pt idx="3197">
                  <c:v>80.672996999999995</c:v>
                </c:pt>
                <c:pt idx="3198">
                  <c:v>80.658316999999997</c:v>
                </c:pt>
                <c:pt idx="3199">
                  <c:v>80.696365999999998</c:v>
                </c:pt>
                <c:pt idx="3200">
                  <c:v>80.776571000000004</c:v>
                </c:pt>
                <c:pt idx="3201">
                  <c:v>80.881406999999996</c:v>
                </c:pt>
                <c:pt idx="3202">
                  <c:v>80.984440000000006</c:v>
                </c:pt>
                <c:pt idx="3203">
                  <c:v>81.064721000000006</c:v>
                </c:pt>
                <c:pt idx="3204">
                  <c:v>81.120693000000003</c:v>
                </c:pt>
                <c:pt idx="3205">
                  <c:v>81.167814000000007</c:v>
                </c:pt>
                <c:pt idx="3206">
                  <c:v>81.225840000000005</c:v>
                </c:pt>
                <c:pt idx="3207">
                  <c:v>81.306501999999995</c:v>
                </c:pt>
                <c:pt idx="3208">
                  <c:v>81.403797999999995</c:v>
                </c:pt>
                <c:pt idx="3209">
                  <c:v>81.492343000000005</c:v>
                </c:pt>
                <c:pt idx="3210">
                  <c:v>81.543442999999996</c:v>
                </c:pt>
                <c:pt idx="3211">
                  <c:v>81.548489000000004</c:v>
                </c:pt>
                <c:pt idx="3212">
                  <c:v>81.520957999999993</c:v>
                </c:pt>
                <c:pt idx="3213">
                  <c:v>81.475104999999999</c:v>
                </c:pt>
                <c:pt idx="3214">
                  <c:v>81.414687000000001</c:v>
                </c:pt>
                <c:pt idx="3215">
                  <c:v>81.347514000000004</c:v>
                </c:pt>
                <c:pt idx="3216">
                  <c:v>81.296135000000007</c:v>
                </c:pt>
                <c:pt idx="3217">
                  <c:v>81.278183999999996</c:v>
                </c:pt>
                <c:pt idx="3218">
                  <c:v>81.280969999999996</c:v>
                </c:pt>
                <c:pt idx="3219">
                  <c:v>81.270386000000002</c:v>
                </c:pt>
                <c:pt idx="3220">
                  <c:v>81.225702999999996</c:v>
                </c:pt>
                <c:pt idx="3221">
                  <c:v>81.157859999999999</c:v>
                </c:pt>
                <c:pt idx="3222">
                  <c:v>81.096528000000006</c:v>
                </c:pt>
                <c:pt idx="3223">
                  <c:v>81.066394000000003</c:v>
                </c:pt>
                <c:pt idx="3224">
                  <c:v>81.070849999999993</c:v>
                </c:pt>
                <c:pt idx="3225">
                  <c:v>81.087112000000005</c:v>
                </c:pt>
                <c:pt idx="3226">
                  <c:v>81.079616999999999</c:v>
                </c:pt>
                <c:pt idx="3227">
                  <c:v>81.031361000000004</c:v>
                </c:pt>
                <c:pt idx="3228">
                  <c:v>80.962862000000001</c:v>
                </c:pt>
                <c:pt idx="3229">
                  <c:v>80.910011999999995</c:v>
                </c:pt>
                <c:pt idx="3230">
                  <c:v>80.882678999999996</c:v>
                </c:pt>
                <c:pt idx="3231">
                  <c:v>80.854995000000002</c:v>
                </c:pt>
                <c:pt idx="3232">
                  <c:v>80.797737999999995</c:v>
                </c:pt>
                <c:pt idx="3233">
                  <c:v>80.710072999999994</c:v>
                </c:pt>
                <c:pt idx="3234">
                  <c:v>80.615592000000007</c:v>
                </c:pt>
                <c:pt idx="3235">
                  <c:v>80.534221000000002</c:v>
                </c:pt>
                <c:pt idx="3236">
                  <c:v>80.463269999999994</c:v>
                </c:pt>
                <c:pt idx="3237">
                  <c:v>80.384142999999995</c:v>
                </c:pt>
                <c:pt idx="3238">
                  <c:v>80.286058999999995</c:v>
                </c:pt>
                <c:pt idx="3239">
                  <c:v>80.182203000000001</c:v>
                </c:pt>
                <c:pt idx="3240">
                  <c:v>80.097013000000004</c:v>
                </c:pt>
                <c:pt idx="3241">
                  <c:v>80.035342</c:v>
                </c:pt>
                <c:pt idx="3242">
                  <c:v>79.97287</c:v>
                </c:pt>
                <c:pt idx="3243">
                  <c:v>79.884016000000003</c:v>
                </c:pt>
                <c:pt idx="3244">
                  <c:v>79.770750000000007</c:v>
                </c:pt>
                <c:pt idx="3245">
                  <c:v>79.655337000000003</c:v>
                </c:pt>
                <c:pt idx="3246">
                  <c:v>79.554702000000006</c:v>
                </c:pt>
                <c:pt idx="3247">
                  <c:v>79.472611999999998</c:v>
                </c:pt>
                <c:pt idx="3248">
                  <c:v>79.405285000000006</c:v>
                </c:pt>
                <c:pt idx="3249">
                  <c:v>79.338616999999999</c:v>
                </c:pt>
                <c:pt idx="3250">
                  <c:v>79.250076000000007</c:v>
                </c:pt>
                <c:pt idx="3251">
                  <c:v>79.132057000000003</c:v>
                </c:pt>
                <c:pt idx="3252">
                  <c:v>79.006701000000007</c:v>
                </c:pt>
                <c:pt idx="3253">
                  <c:v>78.900530000000003</c:v>
                </c:pt>
                <c:pt idx="3254">
                  <c:v>78.811563000000007</c:v>
                </c:pt>
                <c:pt idx="3255">
                  <c:v>78.717741000000004</c:v>
                </c:pt>
                <c:pt idx="3256">
                  <c:v>78.605669000000006</c:v>
                </c:pt>
                <c:pt idx="3257">
                  <c:v>78.467436000000006</c:v>
                </c:pt>
                <c:pt idx="3258">
                  <c:v>78.282432</c:v>
                </c:pt>
                <c:pt idx="3259">
                  <c:v>78.037910999999994</c:v>
                </c:pt>
                <c:pt idx="3260">
                  <c:v>77.765026000000006</c:v>
                </c:pt>
                <c:pt idx="3261">
                  <c:v>77.518863999999994</c:v>
                </c:pt>
                <c:pt idx="3262">
                  <c:v>77.317778000000004</c:v>
                </c:pt>
                <c:pt idx="3263">
                  <c:v>77.131732</c:v>
                </c:pt>
                <c:pt idx="3264">
                  <c:v>76.932259999999999</c:v>
                </c:pt>
                <c:pt idx="3265">
                  <c:v>76.721153000000001</c:v>
                </c:pt>
                <c:pt idx="3266">
                  <c:v>76.504080999999999</c:v>
                </c:pt>
                <c:pt idx="3267">
                  <c:v>76.271445999999997</c:v>
                </c:pt>
                <c:pt idx="3268">
                  <c:v>76.022114000000002</c:v>
                </c:pt>
                <c:pt idx="3269">
                  <c:v>75.777506000000002</c:v>
                </c:pt>
                <c:pt idx="3270">
                  <c:v>75.553414000000004</c:v>
                </c:pt>
                <c:pt idx="3271">
                  <c:v>75.339898000000005</c:v>
                </c:pt>
                <c:pt idx="3272">
                  <c:v>75.124339000000006</c:v>
                </c:pt>
                <c:pt idx="3273">
                  <c:v>74.914297000000005</c:v>
                </c:pt>
                <c:pt idx="3274">
                  <c:v>74.724126999999996</c:v>
                </c:pt>
                <c:pt idx="3275">
                  <c:v>74.557603999999998</c:v>
                </c:pt>
                <c:pt idx="3276">
                  <c:v>74.414398000000006</c:v>
                </c:pt>
                <c:pt idx="3277">
                  <c:v>74.292625000000001</c:v>
                </c:pt>
                <c:pt idx="3278">
                  <c:v>74.172144000000003</c:v>
                </c:pt>
                <c:pt idx="3279">
                  <c:v>74.016221999999999</c:v>
                </c:pt>
                <c:pt idx="3280">
                  <c:v>73.810107000000002</c:v>
                </c:pt>
                <c:pt idx="3281">
                  <c:v>73.583944000000002</c:v>
                </c:pt>
                <c:pt idx="3282">
                  <c:v>73.375831000000005</c:v>
                </c:pt>
                <c:pt idx="3283">
                  <c:v>73.189425</c:v>
                </c:pt>
                <c:pt idx="3284">
                  <c:v>73.003240000000005</c:v>
                </c:pt>
                <c:pt idx="3285">
                  <c:v>72.800004999999999</c:v>
                </c:pt>
                <c:pt idx="3286">
                  <c:v>72.576179999999994</c:v>
                </c:pt>
                <c:pt idx="3287">
                  <c:v>72.339557999999997</c:v>
                </c:pt>
                <c:pt idx="3288">
                  <c:v>72.105754000000005</c:v>
                </c:pt>
                <c:pt idx="3289">
                  <c:v>71.882778000000002</c:v>
                </c:pt>
                <c:pt idx="3290">
                  <c:v>71.654752000000002</c:v>
                </c:pt>
                <c:pt idx="3291">
                  <c:v>71.398050999999995</c:v>
                </c:pt>
                <c:pt idx="3292">
                  <c:v>71.115224999999995</c:v>
                </c:pt>
                <c:pt idx="3293">
                  <c:v>70.832447000000002</c:v>
                </c:pt>
                <c:pt idx="3294">
                  <c:v>70.562396000000007</c:v>
                </c:pt>
                <c:pt idx="3295">
                  <c:v>70.294120000000007</c:v>
                </c:pt>
                <c:pt idx="3296">
                  <c:v>70.023635999999996</c:v>
                </c:pt>
                <c:pt idx="3297">
                  <c:v>69.765720999999999</c:v>
                </c:pt>
                <c:pt idx="3298">
                  <c:v>69.524726000000001</c:v>
                </c:pt>
                <c:pt idx="3299">
                  <c:v>69.280542999999994</c:v>
                </c:pt>
                <c:pt idx="3300">
                  <c:v>69.013266999999999</c:v>
                </c:pt>
                <c:pt idx="3301">
                  <c:v>68.718852999999996</c:v>
                </c:pt>
                <c:pt idx="3302">
                  <c:v>68.397879000000003</c:v>
                </c:pt>
                <c:pt idx="3303">
                  <c:v>68.054573000000005</c:v>
                </c:pt>
                <c:pt idx="3304">
                  <c:v>67.710147000000006</c:v>
                </c:pt>
                <c:pt idx="3305">
                  <c:v>67.388606999999993</c:v>
                </c:pt>
                <c:pt idx="3306">
                  <c:v>67.085116999999997</c:v>
                </c:pt>
                <c:pt idx="3307">
                  <c:v>66.778784999999999</c:v>
                </c:pt>
                <c:pt idx="3308">
                  <c:v>66.475116</c:v>
                </c:pt>
                <c:pt idx="3309">
                  <c:v>66.196897000000007</c:v>
                </c:pt>
                <c:pt idx="3310">
                  <c:v>65.934488000000002</c:v>
                </c:pt>
                <c:pt idx="3311">
                  <c:v>65.650745999999998</c:v>
                </c:pt>
                <c:pt idx="3312">
                  <c:v>65.344960999999998</c:v>
                </c:pt>
                <c:pt idx="3313">
                  <c:v>65.057057999999998</c:v>
                </c:pt>
                <c:pt idx="3314">
                  <c:v>64.790564000000003</c:v>
                </c:pt>
                <c:pt idx="3315">
                  <c:v>64.499747999999997</c:v>
                </c:pt>
                <c:pt idx="3316">
                  <c:v>64.168611999999996</c:v>
                </c:pt>
                <c:pt idx="3317">
                  <c:v>63.838662999999997</c:v>
                </c:pt>
                <c:pt idx="3318">
                  <c:v>63.543816999999997</c:v>
                </c:pt>
                <c:pt idx="3319">
                  <c:v>63.270529000000003</c:v>
                </c:pt>
                <c:pt idx="3320">
                  <c:v>62.996307999999999</c:v>
                </c:pt>
                <c:pt idx="3321">
                  <c:v>62.719707999999997</c:v>
                </c:pt>
                <c:pt idx="3322">
                  <c:v>62.440235999999999</c:v>
                </c:pt>
                <c:pt idx="3323">
                  <c:v>62.154640999999998</c:v>
                </c:pt>
                <c:pt idx="3324">
                  <c:v>61.872928999999999</c:v>
                </c:pt>
                <c:pt idx="3325">
                  <c:v>61.600855000000003</c:v>
                </c:pt>
                <c:pt idx="3326">
                  <c:v>61.308999999999997</c:v>
                </c:pt>
                <c:pt idx="3327">
                  <c:v>60.969886000000002</c:v>
                </c:pt>
                <c:pt idx="3328">
                  <c:v>60.600113999999998</c:v>
                </c:pt>
                <c:pt idx="3329">
                  <c:v>60.213853999999998</c:v>
                </c:pt>
                <c:pt idx="3330">
                  <c:v>59.756297000000004</c:v>
                </c:pt>
                <c:pt idx="3331">
                  <c:v>59.125447999999999</c:v>
                </c:pt>
                <c:pt idx="3332">
                  <c:v>58.418944000000003</c:v>
                </c:pt>
                <c:pt idx="3333">
                  <c:v>58.091980999999997</c:v>
                </c:pt>
                <c:pt idx="3334">
                  <c:v>58.144565</c:v>
                </c:pt>
                <c:pt idx="3335">
                  <c:v>58.209398999999998</c:v>
                </c:pt>
                <c:pt idx="3336">
                  <c:v>58.129562999999997</c:v>
                </c:pt>
                <c:pt idx="3337">
                  <c:v>57.936053000000001</c:v>
                </c:pt>
                <c:pt idx="3338">
                  <c:v>57.698208000000001</c:v>
                </c:pt>
                <c:pt idx="3339">
                  <c:v>57.442025999999998</c:v>
                </c:pt>
                <c:pt idx="3340">
                  <c:v>57.18045</c:v>
                </c:pt>
                <c:pt idx="3341">
                  <c:v>56.952683999999998</c:v>
                </c:pt>
                <c:pt idx="3342">
                  <c:v>56.775894999999998</c:v>
                </c:pt>
                <c:pt idx="3343">
                  <c:v>56.611463000000001</c:v>
                </c:pt>
                <c:pt idx="3344">
                  <c:v>56.420597999999998</c:v>
                </c:pt>
                <c:pt idx="3345">
                  <c:v>56.208244999999998</c:v>
                </c:pt>
                <c:pt idx="3346">
                  <c:v>55.986362</c:v>
                </c:pt>
                <c:pt idx="3347">
                  <c:v>55.748747999999999</c:v>
                </c:pt>
                <c:pt idx="3348">
                  <c:v>55.504885999999999</c:v>
                </c:pt>
                <c:pt idx="3349">
                  <c:v>55.286014000000002</c:v>
                </c:pt>
                <c:pt idx="3350">
                  <c:v>55.091346999999999</c:v>
                </c:pt>
                <c:pt idx="3351">
                  <c:v>54.882050999999997</c:v>
                </c:pt>
                <c:pt idx="3352">
                  <c:v>54.651389999999999</c:v>
                </c:pt>
                <c:pt idx="3353">
                  <c:v>54.440514</c:v>
                </c:pt>
                <c:pt idx="3354">
                  <c:v>54.262971999999998</c:v>
                </c:pt>
                <c:pt idx="3355">
                  <c:v>54.079236999999999</c:v>
                </c:pt>
                <c:pt idx="3356">
                  <c:v>53.869822999999997</c:v>
                </c:pt>
                <c:pt idx="3357">
                  <c:v>53.668387000000003</c:v>
                </c:pt>
                <c:pt idx="3358">
                  <c:v>53.497233999999999</c:v>
                </c:pt>
                <c:pt idx="3359">
                  <c:v>53.331131999999997</c:v>
                </c:pt>
                <c:pt idx="3360">
                  <c:v>53.151260000000001</c:v>
                </c:pt>
                <c:pt idx="3361">
                  <c:v>52.975178999999997</c:v>
                </c:pt>
                <c:pt idx="3362">
                  <c:v>52.810819000000002</c:v>
                </c:pt>
                <c:pt idx="3363">
                  <c:v>52.639538000000002</c:v>
                </c:pt>
                <c:pt idx="3364">
                  <c:v>52.467038000000002</c:v>
                </c:pt>
                <c:pt idx="3365">
                  <c:v>52.329555999999997</c:v>
                </c:pt>
                <c:pt idx="3366">
                  <c:v>52.221984999999997</c:v>
                </c:pt>
                <c:pt idx="3367">
                  <c:v>52.085717000000002</c:v>
                </c:pt>
                <c:pt idx="3368">
                  <c:v>51.895521000000002</c:v>
                </c:pt>
                <c:pt idx="3369">
                  <c:v>51.689945999999999</c:v>
                </c:pt>
                <c:pt idx="3370">
                  <c:v>51.500038000000004</c:v>
                </c:pt>
                <c:pt idx="3371">
                  <c:v>51.313808999999999</c:v>
                </c:pt>
                <c:pt idx="3372">
                  <c:v>51.128286000000003</c:v>
                </c:pt>
                <c:pt idx="3373">
                  <c:v>50.968859000000002</c:v>
                </c:pt>
                <c:pt idx="3374">
                  <c:v>50.833025999999997</c:v>
                </c:pt>
                <c:pt idx="3375">
                  <c:v>50.679324000000001</c:v>
                </c:pt>
                <c:pt idx="3376">
                  <c:v>50.499920000000003</c:v>
                </c:pt>
                <c:pt idx="3377">
                  <c:v>50.33473</c:v>
                </c:pt>
                <c:pt idx="3378">
                  <c:v>50.191735999999999</c:v>
                </c:pt>
                <c:pt idx="3379">
                  <c:v>50.028565999999998</c:v>
                </c:pt>
                <c:pt idx="3380">
                  <c:v>49.832200999999998</c:v>
                </c:pt>
                <c:pt idx="3381">
                  <c:v>49.644334999999998</c:v>
                </c:pt>
                <c:pt idx="3382">
                  <c:v>49.487603999999997</c:v>
                </c:pt>
                <c:pt idx="3383">
                  <c:v>49.341844000000002</c:v>
                </c:pt>
                <c:pt idx="3384">
                  <c:v>49.218831999999999</c:v>
                </c:pt>
                <c:pt idx="3385">
                  <c:v>49.164118999999999</c:v>
                </c:pt>
                <c:pt idx="3386">
                  <c:v>49.148259000000003</c:v>
                </c:pt>
                <c:pt idx="3387">
                  <c:v>49.068061</c:v>
                </c:pt>
                <c:pt idx="3388">
                  <c:v>48.890383</c:v>
                </c:pt>
                <c:pt idx="3389">
                  <c:v>48.686743999999997</c:v>
                </c:pt>
                <c:pt idx="3390">
                  <c:v>48.501637000000002</c:v>
                </c:pt>
                <c:pt idx="3391">
                  <c:v>48.301732999999999</c:v>
                </c:pt>
                <c:pt idx="3392">
                  <c:v>48.084676999999999</c:v>
                </c:pt>
                <c:pt idx="3393">
                  <c:v>47.913310000000003</c:v>
                </c:pt>
                <c:pt idx="3394">
                  <c:v>47.794488999999999</c:v>
                </c:pt>
                <c:pt idx="3395">
                  <c:v>47.643315000000001</c:v>
                </c:pt>
                <c:pt idx="3396">
                  <c:v>47.420828999999998</c:v>
                </c:pt>
                <c:pt idx="3397">
                  <c:v>47.192717000000002</c:v>
                </c:pt>
                <c:pt idx="3398">
                  <c:v>47.003360999999998</c:v>
                </c:pt>
                <c:pt idx="3399">
                  <c:v>46.811692999999998</c:v>
                </c:pt>
                <c:pt idx="3400">
                  <c:v>46.600059000000002</c:v>
                </c:pt>
                <c:pt idx="3401">
                  <c:v>46.426853999999999</c:v>
                </c:pt>
                <c:pt idx="3402">
                  <c:v>46.308214</c:v>
                </c:pt>
                <c:pt idx="3403">
                  <c:v>46.168633999999997</c:v>
                </c:pt>
                <c:pt idx="3404">
                  <c:v>45.965795</c:v>
                </c:pt>
                <c:pt idx="3405">
                  <c:v>45.751945999999997</c:v>
                </c:pt>
                <c:pt idx="3406">
                  <c:v>45.561943999999997</c:v>
                </c:pt>
                <c:pt idx="3407">
                  <c:v>45.346825000000003</c:v>
                </c:pt>
                <c:pt idx="3408">
                  <c:v>45.089391999999997</c:v>
                </c:pt>
                <c:pt idx="3409">
                  <c:v>44.875948000000001</c:v>
                </c:pt>
                <c:pt idx="3410">
                  <c:v>44.751840999999999</c:v>
                </c:pt>
                <c:pt idx="3411">
                  <c:v>44.633023000000001</c:v>
                </c:pt>
                <c:pt idx="3412">
                  <c:v>44.448008000000002</c:v>
                </c:pt>
                <c:pt idx="3413">
                  <c:v>44.241255000000002</c:v>
                </c:pt>
                <c:pt idx="3414">
                  <c:v>44.080074000000003</c:v>
                </c:pt>
                <c:pt idx="3415">
                  <c:v>43.945478999999999</c:v>
                </c:pt>
                <c:pt idx="3416">
                  <c:v>43.787559999999999</c:v>
                </c:pt>
                <c:pt idx="3417">
                  <c:v>43.614635999999997</c:v>
                </c:pt>
                <c:pt idx="3418">
                  <c:v>43.452964000000001</c:v>
                </c:pt>
                <c:pt idx="3419">
                  <c:v>43.293962000000001</c:v>
                </c:pt>
                <c:pt idx="3420">
                  <c:v>43.143048999999998</c:v>
                </c:pt>
                <c:pt idx="3421">
                  <c:v>43.037151000000001</c:v>
                </c:pt>
                <c:pt idx="3422">
                  <c:v>42.956175999999999</c:v>
                </c:pt>
                <c:pt idx="3423">
                  <c:v>42.80941</c:v>
                </c:pt>
                <c:pt idx="3424">
                  <c:v>42.563004999999997</c:v>
                </c:pt>
                <c:pt idx="3425">
                  <c:v>42.302861</c:v>
                </c:pt>
                <c:pt idx="3426">
                  <c:v>42.100979000000002</c:v>
                </c:pt>
                <c:pt idx="3427">
                  <c:v>41.922364000000002</c:v>
                </c:pt>
                <c:pt idx="3428">
                  <c:v>41.728431</c:v>
                </c:pt>
                <c:pt idx="3429">
                  <c:v>41.549062999999997</c:v>
                </c:pt>
                <c:pt idx="3430">
                  <c:v>41.402225000000001</c:v>
                </c:pt>
                <c:pt idx="3431">
                  <c:v>41.23724</c:v>
                </c:pt>
                <c:pt idx="3432">
                  <c:v>41.027709999999999</c:v>
                </c:pt>
                <c:pt idx="3433">
                  <c:v>40.827759999999998</c:v>
                </c:pt>
                <c:pt idx="3434">
                  <c:v>40.671137999999999</c:v>
                </c:pt>
                <c:pt idx="3435">
                  <c:v>40.51878</c:v>
                </c:pt>
                <c:pt idx="3436">
                  <c:v>40.353850000000001</c:v>
                </c:pt>
                <c:pt idx="3437">
                  <c:v>40.220042999999997</c:v>
                </c:pt>
                <c:pt idx="3438">
                  <c:v>40.125269000000003</c:v>
                </c:pt>
                <c:pt idx="3439">
                  <c:v>40.008192999999999</c:v>
                </c:pt>
                <c:pt idx="3440">
                  <c:v>39.842609000000003</c:v>
                </c:pt>
                <c:pt idx="3441">
                  <c:v>39.671624000000001</c:v>
                </c:pt>
                <c:pt idx="3442">
                  <c:v>39.506900999999999</c:v>
                </c:pt>
                <c:pt idx="3443">
                  <c:v>39.304845999999998</c:v>
                </c:pt>
                <c:pt idx="3444">
                  <c:v>39.077398000000002</c:v>
                </c:pt>
                <c:pt idx="3445">
                  <c:v>38.904801999999997</c:v>
                </c:pt>
                <c:pt idx="3446">
                  <c:v>38.794220000000003</c:v>
                </c:pt>
                <c:pt idx="3447">
                  <c:v>38.651439000000003</c:v>
                </c:pt>
                <c:pt idx="3448">
                  <c:v>38.438763000000002</c:v>
                </c:pt>
                <c:pt idx="3449">
                  <c:v>38.227607999999996</c:v>
                </c:pt>
                <c:pt idx="3450">
                  <c:v>38.057105999999997</c:v>
                </c:pt>
                <c:pt idx="3451">
                  <c:v>37.875141999999997</c:v>
                </c:pt>
                <c:pt idx="3452">
                  <c:v>37.679499999999997</c:v>
                </c:pt>
                <c:pt idx="3453">
                  <c:v>37.565432000000001</c:v>
                </c:pt>
                <c:pt idx="3454">
                  <c:v>37.553902999999998</c:v>
                </c:pt>
                <c:pt idx="3455">
                  <c:v>37.517873999999999</c:v>
                </c:pt>
                <c:pt idx="3456">
                  <c:v>37.372517000000002</c:v>
                </c:pt>
                <c:pt idx="3457">
                  <c:v>37.186743999999997</c:v>
                </c:pt>
                <c:pt idx="3458">
                  <c:v>37.035406999999999</c:v>
                </c:pt>
                <c:pt idx="3459">
                  <c:v>36.88552</c:v>
                </c:pt>
                <c:pt idx="3460">
                  <c:v>36.698931000000002</c:v>
                </c:pt>
                <c:pt idx="3461">
                  <c:v>36.527585000000002</c:v>
                </c:pt>
                <c:pt idx="3462">
                  <c:v>36.425449</c:v>
                </c:pt>
                <c:pt idx="3463">
                  <c:v>36.368616000000003</c:v>
                </c:pt>
                <c:pt idx="3464">
                  <c:v>36.331051000000002</c:v>
                </c:pt>
                <c:pt idx="3465">
                  <c:v>36.330761000000003</c:v>
                </c:pt>
                <c:pt idx="3466">
                  <c:v>36.339212000000003</c:v>
                </c:pt>
                <c:pt idx="3467">
                  <c:v>36.267918999999999</c:v>
                </c:pt>
                <c:pt idx="3468">
                  <c:v>36.105249999999998</c:v>
                </c:pt>
                <c:pt idx="3469">
                  <c:v>35.951259999999998</c:v>
                </c:pt>
                <c:pt idx="3470">
                  <c:v>35.864649999999997</c:v>
                </c:pt>
                <c:pt idx="3471">
                  <c:v>35.791201999999998</c:v>
                </c:pt>
                <c:pt idx="3472">
                  <c:v>35.699717</c:v>
                </c:pt>
                <c:pt idx="3473">
                  <c:v>35.656993999999997</c:v>
                </c:pt>
                <c:pt idx="3474">
                  <c:v>35.690052000000001</c:v>
                </c:pt>
                <c:pt idx="3475">
                  <c:v>35.700690999999999</c:v>
                </c:pt>
                <c:pt idx="3476">
                  <c:v>35.646664000000001</c:v>
                </c:pt>
                <c:pt idx="3477">
                  <c:v>35.618437999999998</c:v>
                </c:pt>
                <c:pt idx="3478">
                  <c:v>35.643165000000003</c:v>
                </c:pt>
                <c:pt idx="3479">
                  <c:v>35.636633000000003</c:v>
                </c:pt>
                <c:pt idx="3480">
                  <c:v>35.540379999999999</c:v>
                </c:pt>
                <c:pt idx="3481">
                  <c:v>35.452390999999999</c:v>
                </c:pt>
                <c:pt idx="3482">
                  <c:v>35.450257000000001</c:v>
                </c:pt>
                <c:pt idx="3483">
                  <c:v>35.442155</c:v>
                </c:pt>
                <c:pt idx="3484">
                  <c:v>35.355550999999998</c:v>
                </c:pt>
                <c:pt idx="3485">
                  <c:v>35.272235999999999</c:v>
                </c:pt>
              </c:numCache>
            </c:numRef>
          </c:val>
          <c:smooth val="0"/>
          <c:extLst>
            <c:ext xmlns:c16="http://schemas.microsoft.com/office/drawing/2014/chart" uri="{C3380CC4-5D6E-409C-BE32-E72D297353CC}">
              <c16:uniqueId val="{00000003-2894-4631-AC53-08C71CD1C9F5}"/>
            </c:ext>
          </c:extLst>
        </c:ser>
        <c:dLbls>
          <c:showLegendKey val="0"/>
          <c:showVal val="0"/>
          <c:showCatName val="0"/>
          <c:showSerName val="0"/>
          <c:showPercent val="0"/>
          <c:showBubbleSize val="0"/>
        </c:dLbls>
        <c:smooth val="0"/>
        <c:axId val="407362560"/>
        <c:axId val="490967808"/>
      </c:lineChart>
      <c:catAx>
        <c:axId val="407362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0967808"/>
        <c:crosses val="autoZero"/>
        <c:auto val="1"/>
        <c:lblAlgn val="ctr"/>
        <c:lblOffset val="100"/>
        <c:noMultiLvlLbl val="0"/>
      </c:catAx>
      <c:valAx>
        <c:axId val="4909678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7362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0" cap="flat" cmpd="sng" algn="ctr">
      <a:solidFill>
        <a:schemeClr val="tx1">
          <a:lumMod val="15000"/>
          <a:lumOff val="85000"/>
        </a:schemeClr>
      </a:solidFill>
      <a:round/>
    </a:ln>
    <a:effectLst/>
  </c:spPr>
  <c:txPr>
    <a:bodyPr/>
    <a:lstStyle/>
    <a:p>
      <a:pPr>
        <a:defRPr/>
      </a:pPr>
      <a:endParaRPr lang="en-US"/>
    </a:p>
  </c:txPr>
  <c:externalData r:id="rId2">
    <c:autoUpdate val="0"/>
  </c:externalData>
  <c:userShapes r:id="rId3"/>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10947580150612"/>
          <c:y val="6.4892926670992862E-2"/>
          <c:w val="0.84607035101920669"/>
          <c:h val="0.58255453305196037"/>
        </c:manualLayout>
      </c:layout>
      <c:lineChart>
        <c:grouping val="standard"/>
        <c:varyColors val="0"/>
        <c:ser>
          <c:idx val="0"/>
          <c:order val="0"/>
          <c:tx>
            <c:v>pva 4g</c:v>
          </c:tx>
          <c:spPr>
            <a:ln w="28575" cap="rnd">
              <a:solidFill>
                <a:schemeClr val="accent1"/>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B$2:$B$3487</c:f>
              <c:numCache>
                <c:formatCode>General</c:formatCode>
                <c:ptCount val="3486"/>
                <c:pt idx="0">
                  <c:v>96.036057</c:v>
                </c:pt>
                <c:pt idx="1">
                  <c:v>96.015777</c:v>
                </c:pt>
                <c:pt idx="2">
                  <c:v>95.998480000000001</c:v>
                </c:pt>
                <c:pt idx="3">
                  <c:v>95.997842000000006</c:v>
                </c:pt>
                <c:pt idx="4">
                  <c:v>96.011994000000001</c:v>
                </c:pt>
                <c:pt idx="5">
                  <c:v>96.028700999999998</c:v>
                </c:pt>
                <c:pt idx="6">
                  <c:v>96.038180999999994</c:v>
                </c:pt>
                <c:pt idx="7">
                  <c:v>96.039261999999994</c:v>
                </c:pt>
                <c:pt idx="8">
                  <c:v>96.035996999999995</c:v>
                </c:pt>
                <c:pt idx="9">
                  <c:v>96.032577000000003</c:v>
                </c:pt>
                <c:pt idx="10">
                  <c:v>96.030732</c:v>
                </c:pt>
                <c:pt idx="11">
                  <c:v>96.028356000000002</c:v>
                </c:pt>
                <c:pt idx="12">
                  <c:v>96.020797000000002</c:v>
                </c:pt>
                <c:pt idx="13">
                  <c:v>96.006039999999999</c:v>
                </c:pt>
                <c:pt idx="14">
                  <c:v>95.988750999999993</c:v>
                </c:pt>
                <c:pt idx="15">
                  <c:v>95.977514999999997</c:v>
                </c:pt>
                <c:pt idx="16">
                  <c:v>95.977536999999998</c:v>
                </c:pt>
                <c:pt idx="17">
                  <c:v>95.987367000000006</c:v>
                </c:pt>
                <c:pt idx="18">
                  <c:v>96.002387999999996</c:v>
                </c:pt>
                <c:pt idx="19">
                  <c:v>96.018478999999999</c:v>
                </c:pt>
                <c:pt idx="20">
                  <c:v>96.031227999999999</c:v>
                </c:pt>
                <c:pt idx="21">
                  <c:v>96.034650999999997</c:v>
                </c:pt>
                <c:pt idx="22">
                  <c:v>96.023774000000003</c:v>
                </c:pt>
                <c:pt idx="23">
                  <c:v>95.999654000000007</c:v>
                </c:pt>
                <c:pt idx="24">
                  <c:v>95.971507000000003</c:v>
                </c:pt>
                <c:pt idx="25">
                  <c:v>95.952440999999993</c:v>
                </c:pt>
                <c:pt idx="26">
                  <c:v>95.950515999999993</c:v>
                </c:pt>
                <c:pt idx="27">
                  <c:v>95.962930999999998</c:v>
                </c:pt>
                <c:pt idx="28">
                  <c:v>95.979776000000001</c:v>
                </c:pt>
                <c:pt idx="29">
                  <c:v>95.992493999999994</c:v>
                </c:pt>
                <c:pt idx="30">
                  <c:v>95.997679000000005</c:v>
                </c:pt>
                <c:pt idx="31">
                  <c:v>95.993471999999997</c:v>
                </c:pt>
                <c:pt idx="32">
                  <c:v>95.976495</c:v>
                </c:pt>
                <c:pt idx="33">
                  <c:v>95.946010000000001</c:v>
                </c:pt>
                <c:pt idx="34">
                  <c:v>95.909486000000001</c:v>
                </c:pt>
                <c:pt idx="35">
                  <c:v>95.879852</c:v>
                </c:pt>
                <c:pt idx="36">
                  <c:v>95.866141999999996</c:v>
                </c:pt>
                <c:pt idx="37">
                  <c:v>95.868307999999999</c:v>
                </c:pt>
                <c:pt idx="38">
                  <c:v>95.881630000000001</c:v>
                </c:pt>
                <c:pt idx="39">
                  <c:v>95.903194999999997</c:v>
                </c:pt>
                <c:pt idx="40">
                  <c:v>95.931888999999998</c:v>
                </c:pt>
                <c:pt idx="41">
                  <c:v>95.963587000000004</c:v>
                </c:pt>
                <c:pt idx="42">
                  <c:v>95.989490000000004</c:v>
                </c:pt>
                <c:pt idx="43">
                  <c:v>95.999671000000006</c:v>
                </c:pt>
                <c:pt idx="44">
                  <c:v>95.987904</c:v>
                </c:pt>
                <c:pt idx="45">
                  <c:v>95.954631000000006</c:v>
                </c:pt>
                <c:pt idx="46">
                  <c:v>95.906893999999994</c:v>
                </c:pt>
                <c:pt idx="47">
                  <c:v>95.856232000000006</c:v>
                </c:pt>
                <c:pt idx="48">
                  <c:v>95.814567999999994</c:v>
                </c:pt>
                <c:pt idx="49">
                  <c:v>95.788314</c:v>
                </c:pt>
                <c:pt idx="50">
                  <c:v>95.774538000000007</c:v>
                </c:pt>
                <c:pt idx="51">
                  <c:v>95.763790999999998</c:v>
                </c:pt>
                <c:pt idx="52">
                  <c:v>95.748727000000002</c:v>
                </c:pt>
                <c:pt idx="53">
                  <c:v>95.731573999999995</c:v>
                </c:pt>
                <c:pt idx="54">
                  <c:v>95.723703</c:v>
                </c:pt>
                <c:pt idx="55">
                  <c:v>95.736491999999998</c:v>
                </c:pt>
                <c:pt idx="56">
                  <c:v>95.771958999999995</c:v>
                </c:pt>
                <c:pt idx="57">
                  <c:v>95.823364999999995</c:v>
                </c:pt>
                <c:pt idx="58">
                  <c:v>95.880885000000006</c:v>
                </c:pt>
                <c:pt idx="59">
                  <c:v>95.933085000000005</c:v>
                </c:pt>
                <c:pt idx="60">
                  <c:v>95.968441999999996</c:v>
                </c:pt>
                <c:pt idx="61">
                  <c:v>95.978864999999999</c:v>
                </c:pt>
                <c:pt idx="62">
                  <c:v>95.963693000000006</c:v>
                </c:pt>
                <c:pt idx="63">
                  <c:v>95.930531000000002</c:v>
                </c:pt>
                <c:pt idx="64">
                  <c:v>95.889914000000005</c:v>
                </c:pt>
                <c:pt idx="65">
                  <c:v>95.849784</c:v>
                </c:pt>
                <c:pt idx="66">
                  <c:v>95.815475000000006</c:v>
                </c:pt>
                <c:pt idx="67">
                  <c:v>95.794017999999994</c:v>
                </c:pt>
                <c:pt idx="68">
                  <c:v>95.792477000000005</c:v>
                </c:pt>
                <c:pt idx="69">
                  <c:v>95.806192999999993</c:v>
                </c:pt>
                <c:pt idx="70">
                  <c:v>95.819812999999996</c:v>
                </c:pt>
                <c:pt idx="71">
                  <c:v>95.827089000000001</c:v>
                </c:pt>
                <c:pt idx="72">
                  <c:v>95.839258999999998</c:v>
                </c:pt>
                <c:pt idx="73">
                  <c:v>95.868955</c:v>
                </c:pt>
                <c:pt idx="74">
                  <c:v>95.910870000000003</c:v>
                </c:pt>
                <c:pt idx="75">
                  <c:v>95.944856999999999</c:v>
                </c:pt>
                <c:pt idx="76">
                  <c:v>95.959909999999994</c:v>
                </c:pt>
                <c:pt idx="77">
                  <c:v>95.966994999999997</c:v>
                </c:pt>
                <c:pt idx="78">
                  <c:v>95.983949999999993</c:v>
                </c:pt>
                <c:pt idx="79">
                  <c:v>96.015022999999999</c:v>
                </c:pt>
                <c:pt idx="80">
                  <c:v>96.044391000000005</c:v>
                </c:pt>
                <c:pt idx="81">
                  <c:v>96.044824000000006</c:v>
                </c:pt>
                <c:pt idx="82">
                  <c:v>96.000414000000006</c:v>
                </c:pt>
                <c:pt idx="83">
                  <c:v>95.925220999999993</c:v>
                </c:pt>
                <c:pt idx="84">
                  <c:v>95.851547999999994</c:v>
                </c:pt>
                <c:pt idx="85">
                  <c:v>95.802915999999996</c:v>
                </c:pt>
                <c:pt idx="86">
                  <c:v>95.785884999999993</c:v>
                </c:pt>
                <c:pt idx="87">
                  <c:v>95.794464000000005</c:v>
                </c:pt>
                <c:pt idx="88">
                  <c:v>95.814476999999997</c:v>
                </c:pt>
                <c:pt idx="89">
                  <c:v>95.827214999999995</c:v>
                </c:pt>
                <c:pt idx="90">
                  <c:v>95.818471000000002</c:v>
                </c:pt>
                <c:pt idx="91">
                  <c:v>95.789991000000001</c:v>
                </c:pt>
                <c:pt idx="92">
                  <c:v>95.760934000000006</c:v>
                </c:pt>
                <c:pt idx="93">
                  <c:v>95.755322000000007</c:v>
                </c:pt>
                <c:pt idx="94">
                  <c:v>95.781412000000003</c:v>
                </c:pt>
                <c:pt idx="95">
                  <c:v>95.823474000000004</c:v>
                </c:pt>
                <c:pt idx="96">
                  <c:v>95.861092999999997</c:v>
                </c:pt>
                <c:pt idx="97">
                  <c:v>95.889821999999995</c:v>
                </c:pt>
                <c:pt idx="98">
                  <c:v>95.910482000000002</c:v>
                </c:pt>
                <c:pt idx="99">
                  <c:v>95.912935000000004</c:v>
                </c:pt>
                <c:pt idx="100">
                  <c:v>95.890099000000006</c:v>
                </c:pt>
                <c:pt idx="101">
                  <c:v>95.856485000000006</c:v>
                </c:pt>
                <c:pt idx="102">
                  <c:v>95.831800000000001</c:v>
                </c:pt>
                <c:pt idx="103">
                  <c:v>95.817914999999999</c:v>
                </c:pt>
                <c:pt idx="104">
                  <c:v>95.809030000000007</c:v>
                </c:pt>
                <c:pt idx="105">
                  <c:v>95.808179999999993</c:v>
                </c:pt>
                <c:pt idx="106">
                  <c:v>95.821629000000001</c:v>
                </c:pt>
                <c:pt idx="107">
                  <c:v>95.837858999999995</c:v>
                </c:pt>
                <c:pt idx="108">
                  <c:v>95.832353999999995</c:v>
                </c:pt>
                <c:pt idx="109">
                  <c:v>95.799312</c:v>
                </c:pt>
                <c:pt idx="110">
                  <c:v>95.760919000000001</c:v>
                </c:pt>
                <c:pt idx="111">
                  <c:v>95.750681999999998</c:v>
                </c:pt>
                <c:pt idx="112">
                  <c:v>95.787116999999995</c:v>
                </c:pt>
                <c:pt idx="113">
                  <c:v>95.845202</c:v>
                </c:pt>
                <c:pt idx="114">
                  <c:v>95.870919999999998</c:v>
                </c:pt>
                <c:pt idx="115">
                  <c:v>95.846286000000006</c:v>
                </c:pt>
                <c:pt idx="116">
                  <c:v>95.813332000000003</c:v>
                </c:pt>
                <c:pt idx="117">
                  <c:v>95.816044000000005</c:v>
                </c:pt>
                <c:pt idx="118">
                  <c:v>95.847042999999999</c:v>
                </c:pt>
                <c:pt idx="119">
                  <c:v>95.862178999999998</c:v>
                </c:pt>
                <c:pt idx="120">
                  <c:v>95.844023000000007</c:v>
                </c:pt>
                <c:pt idx="121">
                  <c:v>95.816989000000007</c:v>
                </c:pt>
                <c:pt idx="122">
                  <c:v>95.803915000000003</c:v>
                </c:pt>
                <c:pt idx="123">
                  <c:v>95.804624000000004</c:v>
                </c:pt>
                <c:pt idx="124">
                  <c:v>95.796790999999999</c:v>
                </c:pt>
                <c:pt idx="125">
                  <c:v>95.755422999999993</c:v>
                </c:pt>
                <c:pt idx="126">
                  <c:v>95.692661999999999</c:v>
                </c:pt>
                <c:pt idx="127">
                  <c:v>95.658642</c:v>
                </c:pt>
                <c:pt idx="128">
                  <c:v>95.682287000000002</c:v>
                </c:pt>
                <c:pt idx="129">
                  <c:v>95.732938000000004</c:v>
                </c:pt>
                <c:pt idx="130">
                  <c:v>95.765636999999998</c:v>
                </c:pt>
                <c:pt idx="131">
                  <c:v>95.777771000000001</c:v>
                </c:pt>
                <c:pt idx="132">
                  <c:v>95.792888000000005</c:v>
                </c:pt>
                <c:pt idx="133">
                  <c:v>95.821434999999994</c:v>
                </c:pt>
                <c:pt idx="134">
                  <c:v>95.844513000000006</c:v>
                </c:pt>
                <c:pt idx="135">
                  <c:v>95.832030000000003</c:v>
                </c:pt>
                <c:pt idx="136">
                  <c:v>95.792775000000006</c:v>
                </c:pt>
                <c:pt idx="137">
                  <c:v>95.770366999999993</c:v>
                </c:pt>
                <c:pt idx="138">
                  <c:v>95.773351000000005</c:v>
                </c:pt>
                <c:pt idx="139">
                  <c:v>95.764409999999998</c:v>
                </c:pt>
                <c:pt idx="140">
                  <c:v>95.708726999999996</c:v>
                </c:pt>
                <c:pt idx="141">
                  <c:v>95.605771000000004</c:v>
                </c:pt>
                <c:pt idx="142">
                  <c:v>95.495213000000007</c:v>
                </c:pt>
                <c:pt idx="143">
                  <c:v>95.446141999999995</c:v>
                </c:pt>
                <c:pt idx="144">
                  <c:v>95.519130000000004</c:v>
                </c:pt>
                <c:pt idx="145">
                  <c:v>95.684721999999994</c:v>
                </c:pt>
                <c:pt idx="146">
                  <c:v>95.805001000000004</c:v>
                </c:pt>
                <c:pt idx="147">
                  <c:v>95.806545</c:v>
                </c:pt>
                <c:pt idx="148">
                  <c:v>95.777023</c:v>
                </c:pt>
                <c:pt idx="149">
                  <c:v>95.781643000000003</c:v>
                </c:pt>
                <c:pt idx="150">
                  <c:v>95.815017999999995</c:v>
                </c:pt>
                <c:pt idx="151">
                  <c:v>95.857712000000006</c:v>
                </c:pt>
                <c:pt idx="152">
                  <c:v>95.895161999999999</c:v>
                </c:pt>
                <c:pt idx="153">
                  <c:v>95.917832000000004</c:v>
                </c:pt>
                <c:pt idx="154">
                  <c:v>95.918143999999998</c:v>
                </c:pt>
                <c:pt idx="155">
                  <c:v>95.890131999999994</c:v>
                </c:pt>
                <c:pt idx="156">
                  <c:v>95.836214999999996</c:v>
                </c:pt>
                <c:pt idx="157">
                  <c:v>95.771519999999995</c:v>
                </c:pt>
                <c:pt idx="158">
                  <c:v>95.716134999999994</c:v>
                </c:pt>
                <c:pt idx="159">
                  <c:v>95.676756999999995</c:v>
                </c:pt>
                <c:pt idx="160">
                  <c:v>95.637055000000004</c:v>
                </c:pt>
                <c:pt idx="161">
                  <c:v>95.581689999999995</c:v>
                </c:pt>
                <c:pt idx="162">
                  <c:v>95.530597</c:v>
                </c:pt>
                <c:pt idx="163">
                  <c:v>95.517944999999997</c:v>
                </c:pt>
                <c:pt idx="164">
                  <c:v>95.552153000000004</c:v>
                </c:pt>
                <c:pt idx="165">
                  <c:v>95.622551999999999</c:v>
                </c:pt>
                <c:pt idx="166">
                  <c:v>95.710057000000006</c:v>
                </c:pt>
                <c:pt idx="167">
                  <c:v>95.784488999999994</c:v>
                </c:pt>
                <c:pt idx="168">
                  <c:v>95.818145000000001</c:v>
                </c:pt>
                <c:pt idx="169">
                  <c:v>95.811333000000005</c:v>
                </c:pt>
                <c:pt idx="170">
                  <c:v>95.791225999999995</c:v>
                </c:pt>
                <c:pt idx="171">
                  <c:v>95.780028999999999</c:v>
                </c:pt>
                <c:pt idx="172">
                  <c:v>95.771231999999998</c:v>
                </c:pt>
                <c:pt idx="173">
                  <c:v>95.740907000000007</c:v>
                </c:pt>
                <c:pt idx="174">
                  <c:v>95.683407000000003</c:v>
                </c:pt>
                <c:pt idx="175">
                  <c:v>95.625380000000007</c:v>
                </c:pt>
                <c:pt idx="176">
                  <c:v>95.600513000000007</c:v>
                </c:pt>
                <c:pt idx="177">
                  <c:v>95.605474999999998</c:v>
                </c:pt>
                <c:pt idx="178">
                  <c:v>95.595571000000007</c:v>
                </c:pt>
                <c:pt idx="179">
                  <c:v>95.564142000000004</c:v>
                </c:pt>
                <c:pt idx="180">
                  <c:v>95.558425</c:v>
                </c:pt>
                <c:pt idx="181">
                  <c:v>95.598498000000006</c:v>
                </c:pt>
                <c:pt idx="182">
                  <c:v>95.663854000000001</c:v>
                </c:pt>
                <c:pt idx="183">
                  <c:v>95.718647000000004</c:v>
                </c:pt>
                <c:pt idx="184">
                  <c:v>95.755449999999996</c:v>
                </c:pt>
                <c:pt idx="185">
                  <c:v>95.799340999999998</c:v>
                </c:pt>
                <c:pt idx="186">
                  <c:v>95.852237000000002</c:v>
                </c:pt>
                <c:pt idx="187">
                  <c:v>95.889094999999998</c:v>
                </c:pt>
                <c:pt idx="188">
                  <c:v>95.892223999999999</c:v>
                </c:pt>
                <c:pt idx="189">
                  <c:v>95.868500999999995</c:v>
                </c:pt>
                <c:pt idx="190">
                  <c:v>95.840001999999998</c:v>
                </c:pt>
                <c:pt idx="191">
                  <c:v>95.812813000000006</c:v>
                </c:pt>
                <c:pt idx="192">
                  <c:v>95.765984000000003</c:v>
                </c:pt>
                <c:pt idx="193">
                  <c:v>95.694027000000006</c:v>
                </c:pt>
                <c:pt idx="194">
                  <c:v>95.632306999999997</c:v>
                </c:pt>
                <c:pt idx="195">
                  <c:v>95.620345999999998</c:v>
                </c:pt>
                <c:pt idx="196">
                  <c:v>95.669893999999999</c:v>
                </c:pt>
                <c:pt idx="197">
                  <c:v>95.742537999999996</c:v>
                </c:pt>
                <c:pt idx="198">
                  <c:v>95.776892000000004</c:v>
                </c:pt>
                <c:pt idx="199">
                  <c:v>95.774305999999996</c:v>
                </c:pt>
                <c:pt idx="200">
                  <c:v>95.784827000000007</c:v>
                </c:pt>
                <c:pt idx="201">
                  <c:v>95.828813999999994</c:v>
                </c:pt>
                <c:pt idx="202">
                  <c:v>95.892351000000005</c:v>
                </c:pt>
                <c:pt idx="203">
                  <c:v>95.949956999999998</c:v>
                </c:pt>
                <c:pt idx="204">
                  <c:v>95.984335999999999</c:v>
                </c:pt>
                <c:pt idx="205">
                  <c:v>95.995941000000002</c:v>
                </c:pt>
                <c:pt idx="206">
                  <c:v>95.994895</c:v>
                </c:pt>
                <c:pt idx="207">
                  <c:v>95.98751</c:v>
                </c:pt>
                <c:pt idx="208">
                  <c:v>95.969410999999994</c:v>
                </c:pt>
                <c:pt idx="209">
                  <c:v>95.928787999999997</c:v>
                </c:pt>
                <c:pt idx="210">
                  <c:v>95.858423999999999</c:v>
                </c:pt>
                <c:pt idx="211">
                  <c:v>95.768208000000001</c:v>
                </c:pt>
                <c:pt idx="212">
                  <c:v>95.685657000000006</c:v>
                </c:pt>
                <c:pt idx="213">
                  <c:v>95.642217000000002</c:v>
                </c:pt>
                <c:pt idx="214">
                  <c:v>95.654380000000003</c:v>
                </c:pt>
                <c:pt idx="215">
                  <c:v>95.708326</c:v>
                </c:pt>
                <c:pt idx="216">
                  <c:v>95.765921000000006</c:v>
                </c:pt>
                <c:pt idx="217">
                  <c:v>95.794684000000004</c:v>
                </c:pt>
                <c:pt idx="218">
                  <c:v>95.785967999999997</c:v>
                </c:pt>
                <c:pt idx="219">
                  <c:v>95.746561</c:v>
                </c:pt>
                <c:pt idx="220">
                  <c:v>95.696475000000007</c:v>
                </c:pt>
                <c:pt idx="221">
                  <c:v>95.671665000000004</c:v>
                </c:pt>
                <c:pt idx="222">
                  <c:v>95.697299999999998</c:v>
                </c:pt>
                <c:pt idx="223">
                  <c:v>95.765731000000002</c:v>
                </c:pt>
                <c:pt idx="224">
                  <c:v>95.849365000000006</c:v>
                </c:pt>
                <c:pt idx="225">
                  <c:v>95.916813000000005</c:v>
                </c:pt>
                <c:pt idx="226">
                  <c:v>95.943200000000004</c:v>
                </c:pt>
                <c:pt idx="227">
                  <c:v>95.918531999999999</c:v>
                </c:pt>
                <c:pt idx="228">
                  <c:v>95.847174999999993</c:v>
                </c:pt>
                <c:pt idx="229">
                  <c:v>95.747343000000001</c:v>
                </c:pt>
                <c:pt idx="230">
                  <c:v>95.656127999999995</c:v>
                </c:pt>
                <c:pt idx="231">
                  <c:v>95.610569999999996</c:v>
                </c:pt>
                <c:pt idx="232">
                  <c:v>95.622247999999999</c:v>
                </c:pt>
                <c:pt idx="233">
                  <c:v>95.678753999999998</c:v>
                </c:pt>
                <c:pt idx="234">
                  <c:v>95.748600999999994</c:v>
                </c:pt>
                <c:pt idx="235">
                  <c:v>95.791157999999996</c:v>
                </c:pt>
                <c:pt idx="236">
                  <c:v>95.784805000000006</c:v>
                </c:pt>
                <c:pt idx="237">
                  <c:v>95.742418000000001</c:v>
                </c:pt>
                <c:pt idx="238">
                  <c:v>95.694040999999999</c:v>
                </c:pt>
                <c:pt idx="239">
                  <c:v>95.660338999999993</c:v>
                </c:pt>
                <c:pt idx="240">
                  <c:v>95.647626000000002</c:v>
                </c:pt>
                <c:pt idx="241">
                  <c:v>95.659191000000007</c:v>
                </c:pt>
                <c:pt idx="242">
                  <c:v>95.690595000000002</c:v>
                </c:pt>
                <c:pt idx="243">
                  <c:v>95.721208000000004</c:v>
                </c:pt>
                <c:pt idx="244">
                  <c:v>95.730575999999999</c:v>
                </c:pt>
                <c:pt idx="245">
                  <c:v>95.719455999999994</c:v>
                </c:pt>
                <c:pt idx="246">
                  <c:v>95.709601000000006</c:v>
                </c:pt>
                <c:pt idx="247">
                  <c:v>95.716395000000006</c:v>
                </c:pt>
                <c:pt idx="248">
                  <c:v>95.712909999999994</c:v>
                </c:pt>
                <c:pt idx="249">
                  <c:v>95.651878999999994</c:v>
                </c:pt>
                <c:pt idx="250">
                  <c:v>95.545737000000003</c:v>
                </c:pt>
                <c:pt idx="251">
                  <c:v>95.452786000000003</c:v>
                </c:pt>
                <c:pt idx="252">
                  <c:v>95.411130999999997</c:v>
                </c:pt>
                <c:pt idx="253">
                  <c:v>95.424017000000006</c:v>
                </c:pt>
                <c:pt idx="254">
                  <c:v>95.428989000000001</c:v>
                </c:pt>
                <c:pt idx="255">
                  <c:v>95.368114000000006</c:v>
                </c:pt>
                <c:pt idx="256">
                  <c:v>95.325201000000007</c:v>
                </c:pt>
                <c:pt idx="257">
                  <c:v>95.394750999999999</c:v>
                </c:pt>
                <c:pt idx="258">
                  <c:v>95.538353999999998</c:v>
                </c:pt>
                <c:pt idx="259">
                  <c:v>95.672897000000006</c:v>
                </c:pt>
                <c:pt idx="260">
                  <c:v>95.749841000000004</c:v>
                </c:pt>
                <c:pt idx="261">
                  <c:v>95.768033000000003</c:v>
                </c:pt>
                <c:pt idx="262">
                  <c:v>95.747112999999999</c:v>
                </c:pt>
                <c:pt idx="263">
                  <c:v>95.687996999999996</c:v>
                </c:pt>
                <c:pt idx="264">
                  <c:v>95.593582999999995</c:v>
                </c:pt>
                <c:pt idx="265">
                  <c:v>95.532151999999996</c:v>
                </c:pt>
                <c:pt idx="266">
                  <c:v>95.570622999999998</c:v>
                </c:pt>
                <c:pt idx="267">
                  <c:v>95.671987000000001</c:v>
                </c:pt>
                <c:pt idx="268">
                  <c:v>95.757881999999995</c:v>
                </c:pt>
                <c:pt idx="269">
                  <c:v>95.798169999999999</c:v>
                </c:pt>
                <c:pt idx="270">
                  <c:v>95.814850000000007</c:v>
                </c:pt>
                <c:pt idx="271">
                  <c:v>95.839603999999994</c:v>
                </c:pt>
                <c:pt idx="272">
                  <c:v>95.875187999999994</c:v>
                </c:pt>
                <c:pt idx="273">
                  <c:v>95.892723000000004</c:v>
                </c:pt>
                <c:pt idx="274">
                  <c:v>95.870992999999999</c:v>
                </c:pt>
                <c:pt idx="275">
                  <c:v>95.828643</c:v>
                </c:pt>
                <c:pt idx="276">
                  <c:v>95.797805999999994</c:v>
                </c:pt>
                <c:pt idx="277">
                  <c:v>95.785435000000007</c:v>
                </c:pt>
                <c:pt idx="278">
                  <c:v>95.780466000000004</c:v>
                </c:pt>
                <c:pt idx="279">
                  <c:v>95.777040999999997</c:v>
                </c:pt>
                <c:pt idx="280">
                  <c:v>95.774595000000005</c:v>
                </c:pt>
                <c:pt idx="281">
                  <c:v>95.766158000000004</c:v>
                </c:pt>
                <c:pt idx="282">
                  <c:v>95.741704999999996</c:v>
                </c:pt>
                <c:pt idx="283">
                  <c:v>95.704032999999995</c:v>
                </c:pt>
                <c:pt idx="284">
                  <c:v>95.674385000000001</c:v>
                </c:pt>
                <c:pt idx="285">
                  <c:v>95.679277999999996</c:v>
                </c:pt>
                <c:pt idx="286">
                  <c:v>95.728267000000002</c:v>
                </c:pt>
                <c:pt idx="287">
                  <c:v>95.794745000000006</c:v>
                </c:pt>
                <c:pt idx="288">
                  <c:v>95.835843999999994</c:v>
                </c:pt>
                <c:pt idx="289">
                  <c:v>95.848455000000001</c:v>
                </c:pt>
                <c:pt idx="290">
                  <c:v>95.858984000000007</c:v>
                </c:pt>
                <c:pt idx="291">
                  <c:v>95.867726000000005</c:v>
                </c:pt>
                <c:pt idx="292">
                  <c:v>95.859954000000002</c:v>
                </c:pt>
                <c:pt idx="293">
                  <c:v>95.835407000000004</c:v>
                </c:pt>
                <c:pt idx="294">
                  <c:v>95.810111000000006</c:v>
                </c:pt>
                <c:pt idx="295">
                  <c:v>95.805715000000006</c:v>
                </c:pt>
                <c:pt idx="296">
                  <c:v>95.832417000000007</c:v>
                </c:pt>
                <c:pt idx="297">
                  <c:v>95.876096000000004</c:v>
                </c:pt>
                <c:pt idx="298">
                  <c:v>95.909085000000005</c:v>
                </c:pt>
                <c:pt idx="299">
                  <c:v>95.919236999999995</c:v>
                </c:pt>
                <c:pt idx="300">
                  <c:v>95.915595999999994</c:v>
                </c:pt>
                <c:pt idx="301">
                  <c:v>95.906983999999994</c:v>
                </c:pt>
                <c:pt idx="302">
                  <c:v>95.887907999999996</c:v>
                </c:pt>
                <c:pt idx="303">
                  <c:v>95.845825000000005</c:v>
                </c:pt>
                <c:pt idx="304">
                  <c:v>95.779447000000005</c:v>
                </c:pt>
                <c:pt idx="305">
                  <c:v>95.704616999999999</c:v>
                </c:pt>
                <c:pt idx="306">
                  <c:v>95.646593999999993</c:v>
                </c:pt>
                <c:pt idx="307">
                  <c:v>95.632947000000001</c:v>
                </c:pt>
                <c:pt idx="308">
                  <c:v>95.684119999999993</c:v>
                </c:pt>
                <c:pt idx="309">
                  <c:v>95.781234999999995</c:v>
                </c:pt>
                <c:pt idx="310">
                  <c:v>95.845151000000001</c:v>
                </c:pt>
                <c:pt idx="311">
                  <c:v>95.817131000000003</c:v>
                </c:pt>
                <c:pt idx="312">
                  <c:v>95.738551000000001</c:v>
                </c:pt>
                <c:pt idx="313">
                  <c:v>95.676936999999995</c:v>
                </c:pt>
                <c:pt idx="314">
                  <c:v>95.654814999999999</c:v>
                </c:pt>
                <c:pt idx="315">
                  <c:v>95.660627000000005</c:v>
                </c:pt>
                <c:pt idx="316">
                  <c:v>95.671075000000002</c:v>
                </c:pt>
                <c:pt idx="317">
                  <c:v>95.670100000000005</c:v>
                </c:pt>
                <c:pt idx="318">
                  <c:v>95.656903999999997</c:v>
                </c:pt>
                <c:pt idx="319">
                  <c:v>95.639807000000005</c:v>
                </c:pt>
                <c:pt idx="320">
                  <c:v>95.629507000000004</c:v>
                </c:pt>
                <c:pt idx="321">
                  <c:v>95.636814999999999</c:v>
                </c:pt>
                <c:pt idx="322">
                  <c:v>95.660331999999997</c:v>
                </c:pt>
                <c:pt idx="323">
                  <c:v>95.647643000000002</c:v>
                </c:pt>
                <c:pt idx="324">
                  <c:v>95.555400000000006</c:v>
                </c:pt>
                <c:pt idx="325">
                  <c:v>95.459095000000005</c:v>
                </c:pt>
                <c:pt idx="326">
                  <c:v>95.433818000000002</c:v>
                </c:pt>
                <c:pt idx="327">
                  <c:v>95.468560999999994</c:v>
                </c:pt>
                <c:pt idx="328">
                  <c:v>95.528103000000002</c:v>
                </c:pt>
                <c:pt idx="329">
                  <c:v>95.556531000000007</c:v>
                </c:pt>
                <c:pt idx="330">
                  <c:v>95.535786999999999</c:v>
                </c:pt>
                <c:pt idx="331">
                  <c:v>95.530007999999995</c:v>
                </c:pt>
                <c:pt idx="332">
                  <c:v>95.572057000000001</c:v>
                </c:pt>
                <c:pt idx="333">
                  <c:v>95.628964999999994</c:v>
                </c:pt>
                <c:pt idx="334">
                  <c:v>95.666459000000003</c:v>
                </c:pt>
                <c:pt idx="335">
                  <c:v>95.672860999999997</c:v>
                </c:pt>
                <c:pt idx="336">
                  <c:v>95.657319999999999</c:v>
                </c:pt>
                <c:pt idx="337">
                  <c:v>95.636297999999996</c:v>
                </c:pt>
                <c:pt idx="338">
                  <c:v>95.614752999999993</c:v>
                </c:pt>
                <c:pt idx="339">
                  <c:v>95.584023999999999</c:v>
                </c:pt>
                <c:pt idx="340">
                  <c:v>95.538624999999996</c:v>
                </c:pt>
                <c:pt idx="341">
                  <c:v>95.487554000000003</c:v>
                </c:pt>
                <c:pt idx="342">
                  <c:v>95.440617000000003</c:v>
                </c:pt>
                <c:pt idx="343">
                  <c:v>95.39931</c:v>
                </c:pt>
                <c:pt idx="344">
                  <c:v>95.364953999999997</c:v>
                </c:pt>
                <c:pt idx="345">
                  <c:v>95.333667000000005</c:v>
                </c:pt>
                <c:pt idx="346">
                  <c:v>95.299603000000005</c:v>
                </c:pt>
                <c:pt idx="347">
                  <c:v>95.271017000000001</c:v>
                </c:pt>
                <c:pt idx="348">
                  <c:v>95.262011999999999</c:v>
                </c:pt>
                <c:pt idx="349">
                  <c:v>95.261283000000006</c:v>
                </c:pt>
                <c:pt idx="350">
                  <c:v>95.246419000000003</c:v>
                </c:pt>
                <c:pt idx="351">
                  <c:v>95.241556000000003</c:v>
                </c:pt>
                <c:pt idx="352">
                  <c:v>95.266189999999995</c:v>
                </c:pt>
                <c:pt idx="353">
                  <c:v>95.290300999999999</c:v>
                </c:pt>
                <c:pt idx="354">
                  <c:v>95.302358999999996</c:v>
                </c:pt>
                <c:pt idx="355">
                  <c:v>95.316512000000003</c:v>
                </c:pt>
                <c:pt idx="356">
                  <c:v>95.341498999999999</c:v>
                </c:pt>
                <c:pt idx="357">
                  <c:v>95.372011000000001</c:v>
                </c:pt>
                <c:pt idx="358">
                  <c:v>95.393849000000003</c:v>
                </c:pt>
                <c:pt idx="359">
                  <c:v>95.394063000000003</c:v>
                </c:pt>
                <c:pt idx="360">
                  <c:v>95.363996999999998</c:v>
                </c:pt>
                <c:pt idx="361">
                  <c:v>95.304044000000005</c:v>
                </c:pt>
                <c:pt idx="362">
                  <c:v>95.230412000000001</c:v>
                </c:pt>
                <c:pt idx="363">
                  <c:v>95.169770999999997</c:v>
                </c:pt>
                <c:pt idx="364">
                  <c:v>95.136899999999997</c:v>
                </c:pt>
                <c:pt idx="365">
                  <c:v>95.118843999999996</c:v>
                </c:pt>
                <c:pt idx="366">
                  <c:v>95.088442000000001</c:v>
                </c:pt>
                <c:pt idx="367">
                  <c:v>95.036778999999996</c:v>
                </c:pt>
                <c:pt idx="368">
                  <c:v>94.987719999999996</c:v>
                </c:pt>
                <c:pt idx="369">
                  <c:v>94.965333000000001</c:v>
                </c:pt>
                <c:pt idx="370">
                  <c:v>94.947333</c:v>
                </c:pt>
                <c:pt idx="371">
                  <c:v>94.924467000000007</c:v>
                </c:pt>
                <c:pt idx="372">
                  <c:v>94.934822999999994</c:v>
                </c:pt>
                <c:pt idx="373">
                  <c:v>94.967693999999995</c:v>
                </c:pt>
                <c:pt idx="374">
                  <c:v>94.982482000000005</c:v>
                </c:pt>
                <c:pt idx="375">
                  <c:v>94.970907999999994</c:v>
                </c:pt>
                <c:pt idx="376">
                  <c:v>94.949698999999995</c:v>
                </c:pt>
                <c:pt idx="377">
                  <c:v>94.943928</c:v>
                </c:pt>
                <c:pt idx="378">
                  <c:v>94.966977999999997</c:v>
                </c:pt>
                <c:pt idx="379">
                  <c:v>94.996859000000001</c:v>
                </c:pt>
                <c:pt idx="380">
                  <c:v>94.978875000000002</c:v>
                </c:pt>
                <c:pt idx="381">
                  <c:v>94.892411999999993</c:v>
                </c:pt>
                <c:pt idx="382">
                  <c:v>94.784841999999998</c:v>
                </c:pt>
                <c:pt idx="383">
                  <c:v>94.704937000000001</c:v>
                </c:pt>
                <c:pt idx="384">
                  <c:v>94.660876999999999</c:v>
                </c:pt>
                <c:pt idx="385">
                  <c:v>94.634591999999998</c:v>
                </c:pt>
                <c:pt idx="386">
                  <c:v>94.604676999999995</c:v>
                </c:pt>
                <c:pt idx="387">
                  <c:v>94.569339999999997</c:v>
                </c:pt>
                <c:pt idx="388">
                  <c:v>94.545181999999997</c:v>
                </c:pt>
                <c:pt idx="389">
                  <c:v>94.545440999999997</c:v>
                </c:pt>
                <c:pt idx="390">
                  <c:v>94.567702999999995</c:v>
                </c:pt>
                <c:pt idx="391">
                  <c:v>94.597385000000003</c:v>
                </c:pt>
                <c:pt idx="392">
                  <c:v>94.620876999999993</c:v>
                </c:pt>
                <c:pt idx="393">
                  <c:v>94.632017000000005</c:v>
                </c:pt>
                <c:pt idx="394">
                  <c:v>94.629576</c:v>
                </c:pt>
                <c:pt idx="395">
                  <c:v>94.620711</c:v>
                </c:pt>
                <c:pt idx="396">
                  <c:v>94.619466000000003</c:v>
                </c:pt>
                <c:pt idx="397">
                  <c:v>94.632412000000002</c:v>
                </c:pt>
                <c:pt idx="398">
                  <c:v>94.644197000000005</c:v>
                </c:pt>
                <c:pt idx="399">
                  <c:v>94.626559999999998</c:v>
                </c:pt>
                <c:pt idx="400">
                  <c:v>94.570936000000003</c:v>
                </c:pt>
                <c:pt idx="401">
                  <c:v>94.503218000000004</c:v>
                </c:pt>
                <c:pt idx="402">
                  <c:v>94.458207999999999</c:v>
                </c:pt>
                <c:pt idx="403">
                  <c:v>94.448819</c:v>
                </c:pt>
                <c:pt idx="404">
                  <c:v>94.459765000000004</c:v>
                </c:pt>
                <c:pt idx="405">
                  <c:v>94.463836000000001</c:v>
                </c:pt>
                <c:pt idx="406">
                  <c:v>94.445367000000005</c:v>
                </c:pt>
                <c:pt idx="407">
                  <c:v>94.405826000000005</c:v>
                </c:pt>
                <c:pt idx="408">
                  <c:v>94.357932000000005</c:v>
                </c:pt>
                <c:pt idx="409">
                  <c:v>94.325546000000003</c:v>
                </c:pt>
                <c:pt idx="410">
                  <c:v>94.333556000000002</c:v>
                </c:pt>
                <c:pt idx="411">
                  <c:v>94.374521000000001</c:v>
                </c:pt>
                <c:pt idx="412">
                  <c:v>94.396062999999998</c:v>
                </c:pt>
                <c:pt idx="413">
                  <c:v>94.360011</c:v>
                </c:pt>
                <c:pt idx="414">
                  <c:v>94.288649000000007</c:v>
                </c:pt>
                <c:pt idx="415">
                  <c:v>94.223461</c:v>
                </c:pt>
                <c:pt idx="416">
                  <c:v>94.185708000000005</c:v>
                </c:pt>
                <c:pt idx="417">
                  <c:v>94.174791999999997</c:v>
                </c:pt>
                <c:pt idx="418">
                  <c:v>94.172769000000002</c:v>
                </c:pt>
                <c:pt idx="419">
                  <c:v>94.157848999999999</c:v>
                </c:pt>
                <c:pt idx="420">
                  <c:v>94.123795999999999</c:v>
                </c:pt>
                <c:pt idx="421">
                  <c:v>94.083455999999998</c:v>
                </c:pt>
                <c:pt idx="422">
                  <c:v>94.050898000000004</c:v>
                </c:pt>
                <c:pt idx="423">
                  <c:v>94.026123999999996</c:v>
                </c:pt>
                <c:pt idx="424">
                  <c:v>94.001576999999997</c:v>
                </c:pt>
                <c:pt idx="425">
                  <c:v>93.975393999999994</c:v>
                </c:pt>
                <c:pt idx="426">
                  <c:v>93.949000999999996</c:v>
                </c:pt>
                <c:pt idx="427">
                  <c:v>93.914388000000002</c:v>
                </c:pt>
                <c:pt idx="428">
                  <c:v>93.856959000000003</c:v>
                </c:pt>
                <c:pt idx="429">
                  <c:v>93.776266000000007</c:v>
                </c:pt>
                <c:pt idx="430">
                  <c:v>93.696741000000003</c:v>
                </c:pt>
                <c:pt idx="431">
                  <c:v>93.647531999999998</c:v>
                </c:pt>
                <c:pt idx="432">
                  <c:v>93.636304999999993</c:v>
                </c:pt>
                <c:pt idx="433">
                  <c:v>93.658126999999993</c:v>
                </c:pt>
                <c:pt idx="434">
                  <c:v>93.709757999999994</c:v>
                </c:pt>
                <c:pt idx="435">
                  <c:v>93.780120999999994</c:v>
                </c:pt>
                <c:pt idx="436">
                  <c:v>93.850429000000005</c:v>
                </c:pt>
                <c:pt idx="437">
                  <c:v>93.900339000000002</c:v>
                </c:pt>
                <c:pt idx="438">
                  <c:v>93.911794999999998</c:v>
                </c:pt>
                <c:pt idx="439">
                  <c:v>93.881898000000007</c:v>
                </c:pt>
                <c:pt idx="440">
                  <c:v>93.830101999999997</c:v>
                </c:pt>
                <c:pt idx="441">
                  <c:v>93.781751</c:v>
                </c:pt>
                <c:pt idx="442">
                  <c:v>93.745881999999995</c:v>
                </c:pt>
                <c:pt idx="443">
                  <c:v>93.716121000000001</c:v>
                </c:pt>
                <c:pt idx="444">
                  <c:v>93.686694000000003</c:v>
                </c:pt>
                <c:pt idx="445">
                  <c:v>93.657584999999997</c:v>
                </c:pt>
                <c:pt idx="446">
                  <c:v>93.625049000000004</c:v>
                </c:pt>
                <c:pt idx="447">
                  <c:v>93.579624999999993</c:v>
                </c:pt>
                <c:pt idx="448">
                  <c:v>93.521861999999999</c:v>
                </c:pt>
                <c:pt idx="449">
                  <c:v>93.469249000000005</c:v>
                </c:pt>
                <c:pt idx="450">
                  <c:v>93.439487</c:v>
                </c:pt>
                <c:pt idx="451">
                  <c:v>93.432018999999997</c:v>
                </c:pt>
                <c:pt idx="452">
                  <c:v>93.425314999999998</c:v>
                </c:pt>
                <c:pt idx="453">
                  <c:v>93.397077999999993</c:v>
                </c:pt>
                <c:pt idx="454">
                  <c:v>93.357892000000007</c:v>
                </c:pt>
                <c:pt idx="455">
                  <c:v>93.346112000000005</c:v>
                </c:pt>
                <c:pt idx="456">
                  <c:v>93.376018000000002</c:v>
                </c:pt>
                <c:pt idx="457">
                  <c:v>93.420147</c:v>
                </c:pt>
                <c:pt idx="458">
                  <c:v>93.445173999999994</c:v>
                </c:pt>
                <c:pt idx="459">
                  <c:v>93.441681000000003</c:v>
                </c:pt>
                <c:pt idx="460">
                  <c:v>93.419584</c:v>
                </c:pt>
                <c:pt idx="461">
                  <c:v>93.387929999999997</c:v>
                </c:pt>
                <c:pt idx="462">
                  <c:v>93.345896999999994</c:v>
                </c:pt>
                <c:pt idx="463">
                  <c:v>93.294920000000005</c:v>
                </c:pt>
                <c:pt idx="464">
                  <c:v>93.250343000000001</c:v>
                </c:pt>
                <c:pt idx="465">
                  <c:v>93.227592000000001</c:v>
                </c:pt>
                <c:pt idx="466">
                  <c:v>93.221740999999994</c:v>
                </c:pt>
                <c:pt idx="467">
                  <c:v>93.213295000000002</c:v>
                </c:pt>
                <c:pt idx="468">
                  <c:v>93.190911</c:v>
                </c:pt>
                <c:pt idx="469">
                  <c:v>93.162059999999997</c:v>
                </c:pt>
                <c:pt idx="470">
                  <c:v>93.142758000000001</c:v>
                </c:pt>
                <c:pt idx="471">
                  <c:v>93.140077000000005</c:v>
                </c:pt>
                <c:pt idx="472">
                  <c:v>93.148529999999994</c:v>
                </c:pt>
                <c:pt idx="473">
                  <c:v>93.159975000000003</c:v>
                </c:pt>
                <c:pt idx="474">
                  <c:v>93.166645000000003</c:v>
                </c:pt>
                <c:pt idx="475">
                  <c:v>93.154348999999996</c:v>
                </c:pt>
                <c:pt idx="476">
                  <c:v>93.107083000000003</c:v>
                </c:pt>
                <c:pt idx="477">
                  <c:v>93.029551999999995</c:v>
                </c:pt>
                <c:pt idx="478">
                  <c:v>92.954770999999994</c:v>
                </c:pt>
                <c:pt idx="479">
                  <c:v>92.917231000000001</c:v>
                </c:pt>
                <c:pt idx="480">
                  <c:v>92.924031999999997</c:v>
                </c:pt>
                <c:pt idx="481">
                  <c:v>92.953871000000007</c:v>
                </c:pt>
                <c:pt idx="482">
                  <c:v>92.978256000000002</c:v>
                </c:pt>
                <c:pt idx="483">
                  <c:v>92.984258999999994</c:v>
                </c:pt>
                <c:pt idx="484">
                  <c:v>92.977517000000006</c:v>
                </c:pt>
                <c:pt idx="485">
                  <c:v>92.965671</c:v>
                </c:pt>
                <c:pt idx="486">
                  <c:v>92.946318000000005</c:v>
                </c:pt>
                <c:pt idx="487">
                  <c:v>92.912591000000006</c:v>
                </c:pt>
                <c:pt idx="488">
                  <c:v>92.865016999999995</c:v>
                </c:pt>
                <c:pt idx="489">
                  <c:v>92.814787999999993</c:v>
                </c:pt>
                <c:pt idx="490">
                  <c:v>92.777664000000001</c:v>
                </c:pt>
                <c:pt idx="491">
                  <c:v>92.763439000000005</c:v>
                </c:pt>
                <c:pt idx="492">
                  <c:v>92.767759999999996</c:v>
                </c:pt>
                <c:pt idx="493">
                  <c:v>92.774332000000001</c:v>
                </c:pt>
                <c:pt idx="494">
                  <c:v>92.765765000000002</c:v>
                </c:pt>
                <c:pt idx="495">
                  <c:v>92.735196999999999</c:v>
                </c:pt>
                <c:pt idx="496">
                  <c:v>92.695937999999998</c:v>
                </c:pt>
                <c:pt idx="497">
                  <c:v>92.676034000000001</c:v>
                </c:pt>
                <c:pt idx="498">
                  <c:v>92.688734999999994</c:v>
                </c:pt>
                <c:pt idx="499">
                  <c:v>92.717569999999995</c:v>
                </c:pt>
                <c:pt idx="500">
                  <c:v>92.738850999999997</c:v>
                </c:pt>
                <c:pt idx="501">
                  <c:v>92.742885999999999</c:v>
                </c:pt>
                <c:pt idx="502">
                  <c:v>92.729933000000003</c:v>
                </c:pt>
                <c:pt idx="503">
                  <c:v>92.698549999999997</c:v>
                </c:pt>
                <c:pt idx="504">
                  <c:v>92.645362000000006</c:v>
                </c:pt>
                <c:pt idx="505">
                  <c:v>92.574057999999994</c:v>
                </c:pt>
                <c:pt idx="506">
                  <c:v>92.498739</c:v>
                </c:pt>
                <c:pt idx="507">
                  <c:v>92.438008999999994</c:v>
                </c:pt>
                <c:pt idx="508">
                  <c:v>92.407433999999995</c:v>
                </c:pt>
                <c:pt idx="509">
                  <c:v>92.413481000000004</c:v>
                </c:pt>
                <c:pt idx="510">
                  <c:v>92.448689999999999</c:v>
                </c:pt>
                <c:pt idx="511">
                  <c:v>92.492737000000005</c:v>
                </c:pt>
                <c:pt idx="512">
                  <c:v>92.524113</c:v>
                </c:pt>
                <c:pt idx="513">
                  <c:v>92.533918</c:v>
                </c:pt>
                <c:pt idx="514">
                  <c:v>92.527214000000001</c:v>
                </c:pt>
                <c:pt idx="515">
                  <c:v>92.513566999999995</c:v>
                </c:pt>
                <c:pt idx="516">
                  <c:v>92.500594000000007</c:v>
                </c:pt>
                <c:pt idx="517">
                  <c:v>92.493892000000002</c:v>
                </c:pt>
                <c:pt idx="518">
                  <c:v>92.495897999999997</c:v>
                </c:pt>
                <c:pt idx="519">
                  <c:v>92.501311000000001</c:v>
                </c:pt>
                <c:pt idx="520">
                  <c:v>92.497427000000002</c:v>
                </c:pt>
                <c:pt idx="521">
                  <c:v>92.472481999999999</c:v>
                </c:pt>
                <c:pt idx="522">
                  <c:v>92.422822999999994</c:v>
                </c:pt>
                <c:pt idx="523">
                  <c:v>92.354253</c:v>
                </c:pt>
                <c:pt idx="524">
                  <c:v>92.281549999999996</c:v>
                </c:pt>
                <c:pt idx="525">
                  <c:v>92.225899999999996</c:v>
                </c:pt>
                <c:pt idx="526">
                  <c:v>92.205270999999996</c:v>
                </c:pt>
                <c:pt idx="527">
                  <c:v>92.222409999999996</c:v>
                </c:pt>
                <c:pt idx="528">
                  <c:v>92.262559999999993</c:v>
                </c:pt>
                <c:pt idx="529">
                  <c:v>92.302103000000002</c:v>
                </c:pt>
                <c:pt idx="530">
                  <c:v>92.319895000000002</c:v>
                </c:pt>
                <c:pt idx="531">
                  <c:v>92.305752999999996</c:v>
                </c:pt>
                <c:pt idx="532">
                  <c:v>92.264618999999996</c:v>
                </c:pt>
                <c:pt idx="533">
                  <c:v>92.214403000000004</c:v>
                </c:pt>
                <c:pt idx="534">
                  <c:v>92.175117</c:v>
                </c:pt>
                <c:pt idx="535">
                  <c:v>92.156549999999996</c:v>
                </c:pt>
                <c:pt idx="536">
                  <c:v>92.156360000000006</c:v>
                </c:pt>
                <c:pt idx="537">
                  <c:v>92.167010000000005</c:v>
                </c:pt>
                <c:pt idx="538">
                  <c:v>92.179738</c:v>
                </c:pt>
                <c:pt idx="539">
                  <c:v>92.182343000000003</c:v>
                </c:pt>
                <c:pt idx="540">
                  <c:v>92.161412999999996</c:v>
                </c:pt>
                <c:pt idx="541">
                  <c:v>92.114733000000001</c:v>
                </c:pt>
                <c:pt idx="542">
                  <c:v>92.060468</c:v>
                </c:pt>
                <c:pt idx="543">
                  <c:v>92.027614</c:v>
                </c:pt>
                <c:pt idx="544">
                  <c:v>92.032118999999994</c:v>
                </c:pt>
                <c:pt idx="545">
                  <c:v>92.061850000000007</c:v>
                </c:pt>
                <c:pt idx="546">
                  <c:v>92.086205000000007</c:v>
                </c:pt>
                <c:pt idx="547">
                  <c:v>92.081052999999997</c:v>
                </c:pt>
                <c:pt idx="548">
                  <c:v>92.045823999999996</c:v>
                </c:pt>
                <c:pt idx="549">
                  <c:v>91.999527999999998</c:v>
                </c:pt>
                <c:pt idx="550">
                  <c:v>91.963217999999998</c:v>
                </c:pt>
                <c:pt idx="551">
                  <c:v>91.944771000000003</c:v>
                </c:pt>
                <c:pt idx="552">
                  <c:v>91.936699000000004</c:v>
                </c:pt>
                <c:pt idx="553">
                  <c:v>91.927402999999998</c:v>
                </c:pt>
                <c:pt idx="554">
                  <c:v>91.913899999999998</c:v>
                </c:pt>
                <c:pt idx="555">
                  <c:v>91.902393000000004</c:v>
                </c:pt>
                <c:pt idx="556">
                  <c:v>91.899084000000002</c:v>
                </c:pt>
                <c:pt idx="557">
                  <c:v>91.903491000000002</c:v>
                </c:pt>
                <c:pt idx="558">
                  <c:v>91.909567999999993</c:v>
                </c:pt>
                <c:pt idx="559">
                  <c:v>91.912011000000007</c:v>
                </c:pt>
                <c:pt idx="560">
                  <c:v>91.911295999999993</c:v>
                </c:pt>
                <c:pt idx="561">
                  <c:v>91.912628999999995</c:v>
                </c:pt>
                <c:pt idx="562">
                  <c:v>91.920108999999997</c:v>
                </c:pt>
                <c:pt idx="563">
                  <c:v>91.9315</c:v>
                </c:pt>
                <c:pt idx="564">
                  <c:v>91.938103999999996</c:v>
                </c:pt>
                <c:pt idx="565">
                  <c:v>91.930616999999998</c:v>
                </c:pt>
                <c:pt idx="566">
                  <c:v>91.906571</c:v>
                </c:pt>
                <c:pt idx="567">
                  <c:v>91.872933000000003</c:v>
                </c:pt>
                <c:pt idx="568">
                  <c:v>91.841279</c:v>
                </c:pt>
                <c:pt idx="569">
                  <c:v>91.819113000000002</c:v>
                </c:pt>
                <c:pt idx="570">
                  <c:v>91.805453999999997</c:v>
                </c:pt>
                <c:pt idx="571">
                  <c:v>91.794656000000003</c:v>
                </c:pt>
                <c:pt idx="572">
                  <c:v>91.782404999999997</c:v>
                </c:pt>
                <c:pt idx="573">
                  <c:v>91.766345999999999</c:v>
                </c:pt>
                <c:pt idx="574">
                  <c:v>91.743216000000004</c:v>
                </c:pt>
                <c:pt idx="575">
                  <c:v>91.710920999999999</c:v>
                </c:pt>
                <c:pt idx="576">
                  <c:v>91.675336000000001</c:v>
                </c:pt>
                <c:pt idx="577">
                  <c:v>91.650621000000001</c:v>
                </c:pt>
                <c:pt idx="578">
                  <c:v>91.646879999999996</c:v>
                </c:pt>
                <c:pt idx="579">
                  <c:v>91.656567999999993</c:v>
                </c:pt>
                <c:pt idx="580">
                  <c:v>91.659045000000006</c:v>
                </c:pt>
                <c:pt idx="581">
                  <c:v>91.641626000000002</c:v>
                </c:pt>
                <c:pt idx="582">
                  <c:v>91.611768999999995</c:v>
                </c:pt>
                <c:pt idx="583">
                  <c:v>91.587947</c:v>
                </c:pt>
                <c:pt idx="584">
                  <c:v>91.582998000000003</c:v>
                </c:pt>
                <c:pt idx="585">
                  <c:v>91.595653999999996</c:v>
                </c:pt>
                <c:pt idx="586">
                  <c:v>91.613361999999995</c:v>
                </c:pt>
                <c:pt idx="587">
                  <c:v>91.621596999999994</c:v>
                </c:pt>
                <c:pt idx="588">
                  <c:v>91.613797000000005</c:v>
                </c:pt>
                <c:pt idx="589">
                  <c:v>91.595738999999995</c:v>
                </c:pt>
                <c:pt idx="590">
                  <c:v>91.580055999999999</c:v>
                </c:pt>
                <c:pt idx="591">
                  <c:v>91.574301000000006</c:v>
                </c:pt>
                <c:pt idx="592">
                  <c:v>91.573868000000004</c:v>
                </c:pt>
                <c:pt idx="593">
                  <c:v>91.568298999999996</c:v>
                </c:pt>
                <c:pt idx="594">
                  <c:v>91.555064999999999</c:v>
                </c:pt>
                <c:pt idx="595">
                  <c:v>91.545243999999997</c:v>
                </c:pt>
                <c:pt idx="596">
                  <c:v>91.553132000000005</c:v>
                </c:pt>
                <c:pt idx="597">
                  <c:v>91.579611999999997</c:v>
                </c:pt>
                <c:pt idx="598">
                  <c:v>91.606988000000001</c:v>
                </c:pt>
                <c:pt idx="599">
                  <c:v>91.611994999999993</c:v>
                </c:pt>
                <c:pt idx="600">
                  <c:v>91.584585000000004</c:v>
                </c:pt>
                <c:pt idx="601">
                  <c:v>91.534644999999998</c:v>
                </c:pt>
                <c:pt idx="602">
                  <c:v>91.482924999999994</c:v>
                </c:pt>
                <c:pt idx="603">
                  <c:v>91.445924000000005</c:v>
                </c:pt>
                <c:pt idx="604">
                  <c:v>91.427153000000004</c:v>
                </c:pt>
                <c:pt idx="605">
                  <c:v>91.420418999999995</c:v>
                </c:pt>
                <c:pt idx="606">
                  <c:v>91.419734000000005</c:v>
                </c:pt>
                <c:pt idx="607">
                  <c:v>91.426051000000001</c:v>
                </c:pt>
                <c:pt idx="608">
                  <c:v>91.444415000000006</c:v>
                </c:pt>
                <c:pt idx="609">
                  <c:v>91.473419000000007</c:v>
                </c:pt>
                <c:pt idx="610">
                  <c:v>91.498718999999994</c:v>
                </c:pt>
                <c:pt idx="611">
                  <c:v>91.500765999999999</c:v>
                </c:pt>
                <c:pt idx="612">
                  <c:v>91.471659000000002</c:v>
                </c:pt>
                <c:pt idx="613">
                  <c:v>91.424312999999998</c:v>
                </c:pt>
                <c:pt idx="614">
                  <c:v>91.382705000000001</c:v>
                </c:pt>
                <c:pt idx="615">
                  <c:v>91.361389000000003</c:v>
                </c:pt>
                <c:pt idx="616">
                  <c:v>91.355500000000006</c:v>
                </c:pt>
                <c:pt idx="617">
                  <c:v>91.350616000000002</c:v>
                </c:pt>
                <c:pt idx="618">
                  <c:v>91.338672000000003</c:v>
                </c:pt>
                <c:pt idx="619">
                  <c:v>91.322890999999998</c:v>
                </c:pt>
                <c:pt idx="620">
                  <c:v>91.311706999999998</c:v>
                </c:pt>
                <c:pt idx="621">
                  <c:v>91.311706999999998</c:v>
                </c:pt>
                <c:pt idx="622">
                  <c:v>91.324224999999998</c:v>
                </c:pt>
                <c:pt idx="623">
                  <c:v>91.344156999999996</c:v>
                </c:pt>
                <c:pt idx="624">
                  <c:v>91.360414000000006</c:v>
                </c:pt>
                <c:pt idx="625">
                  <c:v>91.360254999999995</c:v>
                </c:pt>
                <c:pt idx="626">
                  <c:v>91.337305000000001</c:v>
                </c:pt>
                <c:pt idx="627">
                  <c:v>91.297655000000006</c:v>
                </c:pt>
                <c:pt idx="628">
                  <c:v>91.257435000000001</c:v>
                </c:pt>
                <c:pt idx="629">
                  <c:v>91.231199000000004</c:v>
                </c:pt>
                <c:pt idx="630">
                  <c:v>91.219915</c:v>
                </c:pt>
                <c:pt idx="631">
                  <c:v>91.210459999999998</c:v>
                </c:pt>
                <c:pt idx="632">
                  <c:v>91.189588000000001</c:v>
                </c:pt>
                <c:pt idx="633">
                  <c:v>91.159167999999994</c:v>
                </c:pt>
                <c:pt idx="634">
                  <c:v>91.135479000000004</c:v>
                </c:pt>
                <c:pt idx="635">
                  <c:v>91.132660999999999</c:v>
                </c:pt>
                <c:pt idx="636">
                  <c:v>91.149235000000004</c:v>
                </c:pt>
                <c:pt idx="637">
                  <c:v>91.171503000000001</c:v>
                </c:pt>
                <c:pt idx="638">
                  <c:v>91.186170000000004</c:v>
                </c:pt>
                <c:pt idx="639">
                  <c:v>91.187830000000005</c:v>
                </c:pt>
                <c:pt idx="640">
                  <c:v>91.178201000000001</c:v>
                </c:pt>
                <c:pt idx="641">
                  <c:v>91.163049000000001</c:v>
                </c:pt>
                <c:pt idx="642">
                  <c:v>91.149567000000005</c:v>
                </c:pt>
                <c:pt idx="643">
                  <c:v>91.142773000000005</c:v>
                </c:pt>
                <c:pt idx="644">
                  <c:v>91.142787999999996</c:v>
                </c:pt>
                <c:pt idx="645">
                  <c:v>91.146896999999996</c:v>
                </c:pt>
                <c:pt idx="646">
                  <c:v>91.154256000000004</c:v>
                </c:pt>
                <c:pt idx="647">
                  <c:v>91.166066000000001</c:v>
                </c:pt>
                <c:pt idx="648">
                  <c:v>91.180617999999996</c:v>
                </c:pt>
                <c:pt idx="649">
                  <c:v>91.191014999999993</c:v>
                </c:pt>
                <c:pt idx="650">
                  <c:v>91.189732000000006</c:v>
                </c:pt>
                <c:pt idx="651">
                  <c:v>91.174715000000006</c:v>
                </c:pt>
                <c:pt idx="652">
                  <c:v>91.150167999999994</c:v>
                </c:pt>
                <c:pt idx="653">
                  <c:v>91.122354999999999</c:v>
                </c:pt>
                <c:pt idx="654">
                  <c:v>91.095411999999996</c:v>
                </c:pt>
                <c:pt idx="655">
                  <c:v>91.070455999999993</c:v>
                </c:pt>
                <c:pt idx="656">
                  <c:v>91.048126999999994</c:v>
                </c:pt>
                <c:pt idx="657">
                  <c:v>91.031823000000003</c:v>
                </c:pt>
                <c:pt idx="658">
                  <c:v>91.026504000000003</c:v>
                </c:pt>
                <c:pt idx="659">
                  <c:v>91.031706999999997</c:v>
                </c:pt>
                <c:pt idx="660">
                  <c:v>91.036824999999993</c:v>
                </c:pt>
                <c:pt idx="661">
                  <c:v>91.028094999999993</c:v>
                </c:pt>
                <c:pt idx="662">
                  <c:v>91.002919000000006</c:v>
                </c:pt>
                <c:pt idx="663">
                  <c:v>90.974701999999994</c:v>
                </c:pt>
                <c:pt idx="664">
                  <c:v>90.960171000000003</c:v>
                </c:pt>
                <c:pt idx="665">
                  <c:v>90.962980000000002</c:v>
                </c:pt>
                <c:pt idx="666">
                  <c:v>90.972841000000003</c:v>
                </c:pt>
                <c:pt idx="667">
                  <c:v>90.978654000000006</c:v>
                </c:pt>
                <c:pt idx="668">
                  <c:v>90.978483999999995</c:v>
                </c:pt>
                <c:pt idx="669">
                  <c:v>90.978413000000003</c:v>
                </c:pt>
                <c:pt idx="670">
                  <c:v>90.985562999999999</c:v>
                </c:pt>
                <c:pt idx="671">
                  <c:v>91.001420999999993</c:v>
                </c:pt>
                <c:pt idx="672">
                  <c:v>91.017876000000001</c:v>
                </c:pt>
                <c:pt idx="673">
                  <c:v>91.019958000000003</c:v>
                </c:pt>
                <c:pt idx="674">
                  <c:v>90.997722999999993</c:v>
                </c:pt>
                <c:pt idx="675">
                  <c:v>90.958043000000004</c:v>
                </c:pt>
                <c:pt idx="676">
                  <c:v>90.921802999999997</c:v>
                </c:pt>
                <c:pt idx="677">
                  <c:v>90.906880999999998</c:v>
                </c:pt>
                <c:pt idx="678">
                  <c:v>90.914606000000006</c:v>
                </c:pt>
                <c:pt idx="679">
                  <c:v>90.932495000000003</c:v>
                </c:pt>
                <c:pt idx="680">
                  <c:v>90.946535999999995</c:v>
                </c:pt>
                <c:pt idx="681">
                  <c:v>90.949363000000005</c:v>
                </c:pt>
                <c:pt idx="682">
                  <c:v>90.940494000000001</c:v>
                </c:pt>
                <c:pt idx="683">
                  <c:v>90.924138999999997</c:v>
                </c:pt>
                <c:pt idx="684">
                  <c:v>90.908090999999999</c:v>
                </c:pt>
                <c:pt idx="685">
                  <c:v>90.901480000000006</c:v>
                </c:pt>
                <c:pt idx="686">
                  <c:v>90.909139999999994</c:v>
                </c:pt>
                <c:pt idx="687">
                  <c:v>90.925123999999997</c:v>
                </c:pt>
                <c:pt idx="688">
                  <c:v>90.932991000000001</c:v>
                </c:pt>
                <c:pt idx="689">
                  <c:v>90.917682999999997</c:v>
                </c:pt>
                <c:pt idx="690">
                  <c:v>90.881507999999997</c:v>
                </c:pt>
                <c:pt idx="691">
                  <c:v>90.846620000000001</c:v>
                </c:pt>
                <c:pt idx="692">
                  <c:v>90.835746999999998</c:v>
                </c:pt>
                <c:pt idx="693">
                  <c:v>90.849973000000006</c:v>
                </c:pt>
                <c:pt idx="694">
                  <c:v>90.870064999999997</c:v>
                </c:pt>
                <c:pt idx="695">
                  <c:v>90.878370000000004</c:v>
                </c:pt>
                <c:pt idx="696">
                  <c:v>90.872788</c:v>
                </c:pt>
                <c:pt idx="697">
                  <c:v>90.859790000000004</c:v>
                </c:pt>
                <c:pt idx="698">
                  <c:v>90.843346999999994</c:v>
                </c:pt>
                <c:pt idx="699">
                  <c:v>90.826665000000006</c:v>
                </c:pt>
                <c:pt idx="700">
                  <c:v>90.817957000000007</c:v>
                </c:pt>
                <c:pt idx="701">
                  <c:v>90.823820999999995</c:v>
                </c:pt>
                <c:pt idx="702">
                  <c:v>90.837136000000001</c:v>
                </c:pt>
                <c:pt idx="703">
                  <c:v>90.839904000000004</c:v>
                </c:pt>
                <c:pt idx="704">
                  <c:v>90.821231999999995</c:v>
                </c:pt>
                <c:pt idx="705">
                  <c:v>90.788469000000006</c:v>
                </c:pt>
                <c:pt idx="706">
                  <c:v>90.759692000000001</c:v>
                </c:pt>
                <c:pt idx="707">
                  <c:v>90.748632999999998</c:v>
                </c:pt>
                <c:pt idx="708">
                  <c:v>90.755290000000002</c:v>
                </c:pt>
                <c:pt idx="709">
                  <c:v>90.766048999999995</c:v>
                </c:pt>
                <c:pt idx="710">
                  <c:v>90.763493999999994</c:v>
                </c:pt>
                <c:pt idx="711">
                  <c:v>90.741349999999997</c:v>
                </c:pt>
                <c:pt idx="712">
                  <c:v>90.710819999999998</c:v>
                </c:pt>
                <c:pt idx="713">
                  <c:v>90.688239999999993</c:v>
                </c:pt>
                <c:pt idx="714">
                  <c:v>90.676394000000002</c:v>
                </c:pt>
                <c:pt idx="715">
                  <c:v>90.66337</c:v>
                </c:pt>
                <c:pt idx="716">
                  <c:v>90.640525999999994</c:v>
                </c:pt>
                <c:pt idx="717">
                  <c:v>90.614151000000007</c:v>
                </c:pt>
                <c:pt idx="718">
                  <c:v>90.595860000000002</c:v>
                </c:pt>
                <c:pt idx="719">
                  <c:v>90.589170999999993</c:v>
                </c:pt>
                <c:pt idx="720">
                  <c:v>90.592584000000002</c:v>
                </c:pt>
                <c:pt idx="721">
                  <c:v>90.609700000000004</c:v>
                </c:pt>
                <c:pt idx="722">
                  <c:v>90.645089999999996</c:v>
                </c:pt>
                <c:pt idx="723">
                  <c:v>90.689924000000005</c:v>
                </c:pt>
                <c:pt idx="724">
                  <c:v>90.721587</c:v>
                </c:pt>
                <c:pt idx="725">
                  <c:v>90.724177999999995</c:v>
                </c:pt>
                <c:pt idx="726">
                  <c:v>90.705793999999997</c:v>
                </c:pt>
                <c:pt idx="727">
                  <c:v>90.689066999999994</c:v>
                </c:pt>
                <c:pt idx="728">
                  <c:v>90.685415000000006</c:v>
                </c:pt>
                <c:pt idx="729">
                  <c:v>90.684269999999998</c:v>
                </c:pt>
                <c:pt idx="730">
                  <c:v>90.668998000000002</c:v>
                </c:pt>
                <c:pt idx="731">
                  <c:v>90.638942</c:v>
                </c:pt>
                <c:pt idx="732">
                  <c:v>90.610555000000005</c:v>
                </c:pt>
                <c:pt idx="733">
                  <c:v>90.596410000000006</c:v>
                </c:pt>
                <c:pt idx="734">
                  <c:v>90.589274000000003</c:v>
                </c:pt>
                <c:pt idx="735">
                  <c:v>90.572742000000005</c:v>
                </c:pt>
                <c:pt idx="736">
                  <c:v>90.544554000000005</c:v>
                </c:pt>
                <c:pt idx="737">
                  <c:v>90.520267000000004</c:v>
                </c:pt>
                <c:pt idx="738">
                  <c:v>90.512327999999997</c:v>
                </c:pt>
                <c:pt idx="739">
                  <c:v>90.514587000000006</c:v>
                </c:pt>
                <c:pt idx="740">
                  <c:v>90.512071000000006</c:v>
                </c:pt>
                <c:pt idx="741">
                  <c:v>90.49897</c:v>
                </c:pt>
                <c:pt idx="742">
                  <c:v>90.480406000000002</c:v>
                </c:pt>
                <c:pt idx="743">
                  <c:v>90.462350999999998</c:v>
                </c:pt>
                <c:pt idx="744">
                  <c:v>90.449550000000002</c:v>
                </c:pt>
                <c:pt idx="745">
                  <c:v>90.450235000000006</c:v>
                </c:pt>
                <c:pt idx="746">
                  <c:v>90.470657000000003</c:v>
                </c:pt>
                <c:pt idx="747">
                  <c:v>90.502647999999994</c:v>
                </c:pt>
                <c:pt idx="748">
                  <c:v>90.526944</c:v>
                </c:pt>
                <c:pt idx="749">
                  <c:v>90.533792000000005</c:v>
                </c:pt>
                <c:pt idx="750">
                  <c:v>90.533586</c:v>
                </c:pt>
                <c:pt idx="751">
                  <c:v>90.542066000000005</c:v>
                </c:pt>
                <c:pt idx="752">
                  <c:v>90.559809999999999</c:v>
                </c:pt>
                <c:pt idx="753">
                  <c:v>90.572421000000006</c:v>
                </c:pt>
                <c:pt idx="754">
                  <c:v>90.568501999999995</c:v>
                </c:pt>
                <c:pt idx="755">
                  <c:v>90.550376999999997</c:v>
                </c:pt>
                <c:pt idx="756">
                  <c:v>90.525825999999995</c:v>
                </c:pt>
                <c:pt idx="757">
                  <c:v>90.496521999999999</c:v>
                </c:pt>
                <c:pt idx="758">
                  <c:v>90.461005999999998</c:v>
                </c:pt>
                <c:pt idx="759">
                  <c:v>90.425731999999996</c:v>
                </c:pt>
                <c:pt idx="760">
                  <c:v>90.405394000000001</c:v>
                </c:pt>
                <c:pt idx="761">
                  <c:v>90.408951999999999</c:v>
                </c:pt>
                <c:pt idx="762">
                  <c:v>90.427818000000002</c:v>
                </c:pt>
                <c:pt idx="763">
                  <c:v>90.441982999999993</c:v>
                </c:pt>
                <c:pt idx="764">
                  <c:v>90.438256999999993</c:v>
                </c:pt>
                <c:pt idx="765">
                  <c:v>90.420168000000004</c:v>
                </c:pt>
                <c:pt idx="766">
                  <c:v>90.399910000000006</c:v>
                </c:pt>
                <c:pt idx="767">
                  <c:v>90.384095000000002</c:v>
                </c:pt>
                <c:pt idx="768">
                  <c:v>90.369033999999999</c:v>
                </c:pt>
                <c:pt idx="769">
                  <c:v>90.346762999999996</c:v>
                </c:pt>
                <c:pt idx="770">
                  <c:v>90.313232999999997</c:v>
                </c:pt>
                <c:pt idx="771">
                  <c:v>90.273968999999994</c:v>
                </c:pt>
                <c:pt idx="772">
                  <c:v>90.245527999999993</c:v>
                </c:pt>
                <c:pt idx="773">
                  <c:v>90.247653999999997</c:v>
                </c:pt>
                <c:pt idx="774">
                  <c:v>90.286634000000006</c:v>
                </c:pt>
                <c:pt idx="775">
                  <c:v>90.345979999999997</c:v>
                </c:pt>
                <c:pt idx="776">
                  <c:v>90.398747999999998</c:v>
                </c:pt>
                <c:pt idx="777">
                  <c:v>90.429948999999993</c:v>
                </c:pt>
                <c:pt idx="778">
                  <c:v>90.442860999999994</c:v>
                </c:pt>
                <c:pt idx="779">
                  <c:v>90.443932000000004</c:v>
                </c:pt>
                <c:pt idx="780">
                  <c:v>90.430531999999999</c:v>
                </c:pt>
                <c:pt idx="781">
                  <c:v>90.400022000000007</c:v>
                </c:pt>
                <c:pt idx="782">
                  <c:v>90.363480999999993</c:v>
                </c:pt>
                <c:pt idx="783">
                  <c:v>90.338837999999996</c:v>
                </c:pt>
                <c:pt idx="784">
                  <c:v>90.330911999999998</c:v>
                </c:pt>
                <c:pt idx="785">
                  <c:v>90.326346999999998</c:v>
                </c:pt>
                <c:pt idx="786">
                  <c:v>90.310406999999998</c:v>
                </c:pt>
                <c:pt idx="787">
                  <c:v>90.283278999999993</c:v>
                </c:pt>
                <c:pt idx="788">
                  <c:v>90.256569999999996</c:v>
                </c:pt>
                <c:pt idx="789">
                  <c:v>90.239917000000005</c:v>
                </c:pt>
                <c:pt idx="790">
                  <c:v>90.236772999999999</c:v>
                </c:pt>
                <c:pt idx="791">
                  <c:v>90.248422000000005</c:v>
                </c:pt>
                <c:pt idx="792">
                  <c:v>90.273617000000002</c:v>
                </c:pt>
                <c:pt idx="793">
                  <c:v>90.303138000000004</c:v>
                </c:pt>
                <c:pt idx="794">
                  <c:v>90.320913000000004</c:v>
                </c:pt>
                <c:pt idx="795">
                  <c:v>90.315354999999997</c:v>
                </c:pt>
                <c:pt idx="796">
                  <c:v>90.288916999999998</c:v>
                </c:pt>
                <c:pt idx="797">
                  <c:v>90.254141000000004</c:v>
                </c:pt>
                <c:pt idx="798">
                  <c:v>90.220794999999995</c:v>
                </c:pt>
                <c:pt idx="799">
                  <c:v>90.189498</c:v>
                </c:pt>
                <c:pt idx="800">
                  <c:v>90.157805999999994</c:v>
                </c:pt>
                <c:pt idx="801">
                  <c:v>90.128985999999998</c:v>
                </c:pt>
                <c:pt idx="802">
                  <c:v>90.112039999999993</c:v>
                </c:pt>
                <c:pt idx="803">
                  <c:v>90.113602</c:v>
                </c:pt>
                <c:pt idx="804">
                  <c:v>90.131586999999996</c:v>
                </c:pt>
                <c:pt idx="805">
                  <c:v>90.156774999999996</c:v>
                </c:pt>
                <c:pt idx="806">
                  <c:v>90.178937000000005</c:v>
                </c:pt>
                <c:pt idx="807">
                  <c:v>90.192179999999993</c:v>
                </c:pt>
                <c:pt idx="808">
                  <c:v>90.197626999999997</c:v>
                </c:pt>
                <c:pt idx="809">
                  <c:v>90.201125000000005</c:v>
                </c:pt>
                <c:pt idx="810">
                  <c:v>90.205368000000007</c:v>
                </c:pt>
                <c:pt idx="811">
                  <c:v>90.20393</c:v>
                </c:pt>
                <c:pt idx="812">
                  <c:v>90.187314000000001</c:v>
                </c:pt>
                <c:pt idx="813">
                  <c:v>90.157824000000005</c:v>
                </c:pt>
                <c:pt idx="814">
                  <c:v>90.134692999999999</c:v>
                </c:pt>
                <c:pt idx="815">
                  <c:v>90.137798000000004</c:v>
                </c:pt>
                <c:pt idx="816">
                  <c:v>90.164983000000007</c:v>
                </c:pt>
                <c:pt idx="817">
                  <c:v>90.190437000000003</c:v>
                </c:pt>
                <c:pt idx="818">
                  <c:v>90.187511999999998</c:v>
                </c:pt>
                <c:pt idx="819">
                  <c:v>90.150424000000001</c:v>
                </c:pt>
                <c:pt idx="820">
                  <c:v>90.095423999999994</c:v>
                </c:pt>
                <c:pt idx="821">
                  <c:v>90.047871999999998</c:v>
                </c:pt>
                <c:pt idx="822">
                  <c:v>90.029458000000005</c:v>
                </c:pt>
                <c:pt idx="823">
                  <c:v>90.048962000000003</c:v>
                </c:pt>
                <c:pt idx="824">
                  <c:v>90.095684000000006</c:v>
                </c:pt>
                <c:pt idx="825">
                  <c:v>90.142188000000004</c:v>
                </c:pt>
                <c:pt idx="826">
                  <c:v>90.161710999999997</c:v>
                </c:pt>
                <c:pt idx="827">
                  <c:v>90.148604000000006</c:v>
                </c:pt>
                <c:pt idx="828">
                  <c:v>90.120498999999995</c:v>
                </c:pt>
                <c:pt idx="829">
                  <c:v>90.098277999999993</c:v>
                </c:pt>
                <c:pt idx="830">
                  <c:v>90.086906999999997</c:v>
                </c:pt>
                <c:pt idx="831">
                  <c:v>90.077967999999998</c:v>
                </c:pt>
                <c:pt idx="832">
                  <c:v>90.065332999999995</c:v>
                </c:pt>
                <c:pt idx="833">
                  <c:v>90.051901999999998</c:v>
                </c:pt>
                <c:pt idx="834">
                  <c:v>90.043544999999995</c:v>
                </c:pt>
                <c:pt idx="835">
                  <c:v>90.043951000000007</c:v>
                </c:pt>
                <c:pt idx="836">
                  <c:v>90.055271000000005</c:v>
                </c:pt>
                <c:pt idx="837">
                  <c:v>90.075936999999996</c:v>
                </c:pt>
                <c:pt idx="838">
                  <c:v>90.094965999999999</c:v>
                </c:pt>
                <c:pt idx="839">
                  <c:v>90.095871000000002</c:v>
                </c:pt>
                <c:pt idx="840">
                  <c:v>90.073560000000001</c:v>
                </c:pt>
                <c:pt idx="841">
                  <c:v>90.044387</c:v>
                </c:pt>
                <c:pt idx="842">
                  <c:v>90.031993999999997</c:v>
                </c:pt>
                <c:pt idx="843">
                  <c:v>90.042411999999999</c:v>
                </c:pt>
                <c:pt idx="844">
                  <c:v>90.057619000000003</c:v>
                </c:pt>
                <c:pt idx="845">
                  <c:v>90.054534000000004</c:v>
                </c:pt>
                <c:pt idx="846">
                  <c:v>90.026910000000001</c:v>
                </c:pt>
                <c:pt idx="847">
                  <c:v>89.988606000000004</c:v>
                </c:pt>
                <c:pt idx="848">
                  <c:v>89.961022999999997</c:v>
                </c:pt>
                <c:pt idx="849">
                  <c:v>89.959857999999997</c:v>
                </c:pt>
                <c:pt idx="850">
                  <c:v>89.988248999999996</c:v>
                </c:pt>
                <c:pt idx="851">
                  <c:v>90.035015000000001</c:v>
                </c:pt>
                <c:pt idx="852">
                  <c:v>90.078671</c:v>
                </c:pt>
                <c:pt idx="853">
                  <c:v>90.098887000000005</c:v>
                </c:pt>
                <c:pt idx="854">
                  <c:v>90.089415000000002</c:v>
                </c:pt>
                <c:pt idx="855">
                  <c:v>90.061713999999995</c:v>
                </c:pt>
                <c:pt idx="856">
                  <c:v>90.035949000000002</c:v>
                </c:pt>
                <c:pt idx="857">
                  <c:v>90.026944</c:v>
                </c:pt>
                <c:pt idx="858">
                  <c:v>90.035207999999997</c:v>
                </c:pt>
                <c:pt idx="859">
                  <c:v>90.048036999999994</c:v>
                </c:pt>
                <c:pt idx="860">
                  <c:v>90.049323999999999</c:v>
                </c:pt>
                <c:pt idx="861">
                  <c:v>90.031278999999998</c:v>
                </c:pt>
                <c:pt idx="862">
                  <c:v>89.998686000000006</c:v>
                </c:pt>
                <c:pt idx="863">
                  <c:v>89.962063000000001</c:v>
                </c:pt>
                <c:pt idx="864">
                  <c:v>89.927762000000001</c:v>
                </c:pt>
                <c:pt idx="865">
                  <c:v>89.896127000000007</c:v>
                </c:pt>
                <c:pt idx="866">
                  <c:v>89.867656999999994</c:v>
                </c:pt>
                <c:pt idx="867">
                  <c:v>89.846487999999994</c:v>
                </c:pt>
                <c:pt idx="868">
                  <c:v>89.835668999999996</c:v>
                </c:pt>
                <c:pt idx="869">
                  <c:v>89.832643000000004</c:v>
                </c:pt>
                <c:pt idx="870">
                  <c:v>89.833296000000004</c:v>
                </c:pt>
                <c:pt idx="871">
                  <c:v>89.837950000000006</c:v>
                </c:pt>
                <c:pt idx="872">
                  <c:v>89.849163000000004</c:v>
                </c:pt>
                <c:pt idx="873">
                  <c:v>89.865037999999998</c:v>
                </c:pt>
                <c:pt idx="874">
                  <c:v>89.879874000000001</c:v>
                </c:pt>
                <c:pt idx="875">
                  <c:v>89.892362000000006</c:v>
                </c:pt>
                <c:pt idx="876">
                  <c:v>89.907833999999994</c:v>
                </c:pt>
                <c:pt idx="877">
                  <c:v>89.929409000000007</c:v>
                </c:pt>
                <c:pt idx="878">
                  <c:v>89.951068000000006</c:v>
                </c:pt>
                <c:pt idx="879">
                  <c:v>89.963717000000003</c:v>
                </c:pt>
                <c:pt idx="880">
                  <c:v>89.964978000000002</c:v>
                </c:pt>
                <c:pt idx="881">
                  <c:v>89.957969000000006</c:v>
                </c:pt>
                <c:pt idx="882">
                  <c:v>89.943089000000001</c:v>
                </c:pt>
                <c:pt idx="883">
                  <c:v>89.918035000000003</c:v>
                </c:pt>
                <c:pt idx="884">
                  <c:v>89.886392000000001</c:v>
                </c:pt>
                <c:pt idx="885">
                  <c:v>89.859217000000001</c:v>
                </c:pt>
                <c:pt idx="886">
                  <c:v>89.844374999999999</c:v>
                </c:pt>
                <c:pt idx="887">
                  <c:v>89.838515999999998</c:v>
                </c:pt>
                <c:pt idx="888">
                  <c:v>89.832988</c:v>
                </c:pt>
                <c:pt idx="889">
                  <c:v>89.824528000000001</c:v>
                </c:pt>
                <c:pt idx="890">
                  <c:v>89.816732999999999</c:v>
                </c:pt>
                <c:pt idx="891">
                  <c:v>89.813265000000001</c:v>
                </c:pt>
                <c:pt idx="892">
                  <c:v>89.813598999999996</c:v>
                </c:pt>
                <c:pt idx="893">
                  <c:v>89.814656999999997</c:v>
                </c:pt>
                <c:pt idx="894">
                  <c:v>89.813070999999994</c:v>
                </c:pt>
                <c:pt idx="895">
                  <c:v>89.806201999999999</c:v>
                </c:pt>
                <c:pt idx="896">
                  <c:v>89.794414000000003</c:v>
                </c:pt>
                <c:pt idx="897">
                  <c:v>89.783096999999998</c:v>
                </c:pt>
                <c:pt idx="898">
                  <c:v>89.780049000000005</c:v>
                </c:pt>
                <c:pt idx="899">
                  <c:v>89.789713000000006</c:v>
                </c:pt>
                <c:pt idx="900">
                  <c:v>89.810525999999996</c:v>
                </c:pt>
                <c:pt idx="901">
                  <c:v>89.836386000000005</c:v>
                </c:pt>
                <c:pt idx="902">
                  <c:v>89.857855000000001</c:v>
                </c:pt>
                <c:pt idx="903">
                  <c:v>89.863738999999995</c:v>
                </c:pt>
                <c:pt idx="904">
                  <c:v>89.847949</c:v>
                </c:pt>
                <c:pt idx="905">
                  <c:v>89.817819999999998</c:v>
                </c:pt>
                <c:pt idx="906">
                  <c:v>89.791703999999996</c:v>
                </c:pt>
                <c:pt idx="907">
                  <c:v>89.784816000000006</c:v>
                </c:pt>
                <c:pt idx="908">
                  <c:v>89.797708999999998</c:v>
                </c:pt>
                <c:pt idx="909">
                  <c:v>89.817618999999993</c:v>
                </c:pt>
                <c:pt idx="910">
                  <c:v>89.828468999999998</c:v>
                </c:pt>
                <c:pt idx="911">
                  <c:v>89.820429000000004</c:v>
                </c:pt>
                <c:pt idx="912">
                  <c:v>89.794804999999997</c:v>
                </c:pt>
                <c:pt idx="913">
                  <c:v>89.763357999999997</c:v>
                </c:pt>
                <c:pt idx="914">
                  <c:v>89.741336000000004</c:v>
                </c:pt>
                <c:pt idx="915">
                  <c:v>89.737468000000007</c:v>
                </c:pt>
                <c:pt idx="916">
                  <c:v>89.748971999999995</c:v>
                </c:pt>
                <c:pt idx="917">
                  <c:v>89.765573000000003</c:v>
                </c:pt>
                <c:pt idx="918">
                  <c:v>89.777502999999996</c:v>
                </c:pt>
                <c:pt idx="919">
                  <c:v>89.780321000000001</c:v>
                </c:pt>
                <c:pt idx="920">
                  <c:v>89.774809000000005</c:v>
                </c:pt>
                <c:pt idx="921">
                  <c:v>89.764228000000003</c:v>
                </c:pt>
                <c:pt idx="922">
                  <c:v>89.750889000000001</c:v>
                </c:pt>
                <c:pt idx="923">
                  <c:v>89.734416999999993</c:v>
                </c:pt>
                <c:pt idx="924">
                  <c:v>89.714376999999999</c:v>
                </c:pt>
                <c:pt idx="925">
                  <c:v>89.695166999999998</c:v>
                </c:pt>
                <c:pt idx="926">
                  <c:v>89.686190999999994</c:v>
                </c:pt>
                <c:pt idx="927">
                  <c:v>89.694339999999997</c:v>
                </c:pt>
                <c:pt idx="928">
                  <c:v>89.715980000000002</c:v>
                </c:pt>
                <c:pt idx="929">
                  <c:v>89.737707999999998</c:v>
                </c:pt>
                <c:pt idx="930">
                  <c:v>89.745461000000006</c:v>
                </c:pt>
                <c:pt idx="931">
                  <c:v>89.733341999999993</c:v>
                </c:pt>
                <c:pt idx="932">
                  <c:v>89.706086999999997</c:v>
                </c:pt>
                <c:pt idx="933">
                  <c:v>89.676012999999998</c:v>
                </c:pt>
                <c:pt idx="934">
                  <c:v>89.657210000000006</c:v>
                </c:pt>
                <c:pt idx="935">
                  <c:v>89.658303000000004</c:v>
                </c:pt>
                <c:pt idx="936">
                  <c:v>89.676513999999997</c:v>
                </c:pt>
                <c:pt idx="937">
                  <c:v>89.697958</c:v>
                </c:pt>
                <c:pt idx="938">
                  <c:v>89.706366000000003</c:v>
                </c:pt>
                <c:pt idx="939">
                  <c:v>89.695497000000003</c:v>
                </c:pt>
                <c:pt idx="940">
                  <c:v>89.674925000000002</c:v>
                </c:pt>
                <c:pt idx="941">
                  <c:v>89.661952999999997</c:v>
                </c:pt>
                <c:pt idx="942">
                  <c:v>89.665678</c:v>
                </c:pt>
                <c:pt idx="943">
                  <c:v>89.679230000000004</c:v>
                </c:pt>
                <c:pt idx="944">
                  <c:v>89.688759000000005</c:v>
                </c:pt>
                <c:pt idx="945">
                  <c:v>89.687064000000007</c:v>
                </c:pt>
                <c:pt idx="946">
                  <c:v>89.674124000000006</c:v>
                </c:pt>
                <c:pt idx="947">
                  <c:v>89.648104000000004</c:v>
                </c:pt>
                <c:pt idx="948">
                  <c:v>89.605953</c:v>
                </c:pt>
                <c:pt idx="949">
                  <c:v>89.556269999999998</c:v>
                </c:pt>
                <c:pt idx="950">
                  <c:v>89.523557999999994</c:v>
                </c:pt>
                <c:pt idx="951">
                  <c:v>89.529213999999996</c:v>
                </c:pt>
                <c:pt idx="952">
                  <c:v>89.567115000000001</c:v>
                </c:pt>
                <c:pt idx="953">
                  <c:v>89.605187000000001</c:v>
                </c:pt>
                <c:pt idx="954">
                  <c:v>89.614572999999993</c:v>
                </c:pt>
                <c:pt idx="955">
                  <c:v>89.594898999999998</c:v>
                </c:pt>
                <c:pt idx="956">
                  <c:v>89.569976999999994</c:v>
                </c:pt>
                <c:pt idx="957">
                  <c:v>89.561854999999994</c:v>
                </c:pt>
                <c:pt idx="958">
                  <c:v>89.571218999999999</c:v>
                </c:pt>
                <c:pt idx="959">
                  <c:v>89.581900000000005</c:v>
                </c:pt>
                <c:pt idx="960">
                  <c:v>89.581352999999993</c:v>
                </c:pt>
                <c:pt idx="961">
                  <c:v>89.574415000000002</c:v>
                </c:pt>
                <c:pt idx="962">
                  <c:v>89.577545999999998</c:v>
                </c:pt>
                <c:pt idx="963">
                  <c:v>89.601241000000002</c:v>
                </c:pt>
                <c:pt idx="964">
                  <c:v>89.638470999999996</c:v>
                </c:pt>
                <c:pt idx="965">
                  <c:v>89.668974000000006</c:v>
                </c:pt>
                <c:pt idx="966">
                  <c:v>89.675039999999996</c:v>
                </c:pt>
                <c:pt idx="967">
                  <c:v>89.655834999999996</c:v>
                </c:pt>
                <c:pt idx="968">
                  <c:v>89.628934999999998</c:v>
                </c:pt>
                <c:pt idx="969">
                  <c:v>89.616754</c:v>
                </c:pt>
                <c:pt idx="970">
                  <c:v>89.627818000000005</c:v>
                </c:pt>
                <c:pt idx="971">
                  <c:v>89.650733000000002</c:v>
                </c:pt>
                <c:pt idx="972">
                  <c:v>89.666726999999995</c:v>
                </c:pt>
                <c:pt idx="973">
                  <c:v>89.665947000000003</c:v>
                </c:pt>
                <c:pt idx="974">
                  <c:v>89.651210000000006</c:v>
                </c:pt>
                <c:pt idx="975">
                  <c:v>89.630448000000001</c:v>
                </c:pt>
                <c:pt idx="976">
                  <c:v>89.610814000000005</c:v>
                </c:pt>
                <c:pt idx="977">
                  <c:v>89.599275000000006</c:v>
                </c:pt>
                <c:pt idx="978">
                  <c:v>89.601141999999996</c:v>
                </c:pt>
                <c:pt idx="979">
                  <c:v>89.613489000000001</c:v>
                </c:pt>
                <c:pt idx="980">
                  <c:v>89.624459000000002</c:v>
                </c:pt>
                <c:pt idx="981">
                  <c:v>89.624014000000003</c:v>
                </c:pt>
                <c:pt idx="982">
                  <c:v>89.613569999999996</c:v>
                </c:pt>
                <c:pt idx="983">
                  <c:v>89.602445000000003</c:v>
                </c:pt>
                <c:pt idx="984">
                  <c:v>89.597814</c:v>
                </c:pt>
                <c:pt idx="985">
                  <c:v>89.601293999999996</c:v>
                </c:pt>
                <c:pt idx="986">
                  <c:v>89.611238</c:v>
                </c:pt>
                <c:pt idx="987">
                  <c:v>89.623103</c:v>
                </c:pt>
                <c:pt idx="988">
                  <c:v>89.629968000000005</c:v>
                </c:pt>
                <c:pt idx="989">
                  <c:v>89.628248999999997</c:v>
                </c:pt>
                <c:pt idx="990">
                  <c:v>89.621701000000002</c:v>
                </c:pt>
                <c:pt idx="991">
                  <c:v>89.615583999999998</c:v>
                </c:pt>
                <c:pt idx="992">
                  <c:v>89.609549999999999</c:v>
                </c:pt>
                <c:pt idx="993">
                  <c:v>89.601382999999998</c:v>
                </c:pt>
                <c:pt idx="994">
                  <c:v>89.595027999999999</c:v>
                </c:pt>
                <c:pt idx="995">
                  <c:v>89.597511999999995</c:v>
                </c:pt>
                <c:pt idx="996">
                  <c:v>89.607364000000004</c:v>
                </c:pt>
                <c:pt idx="997">
                  <c:v>89.613236000000001</c:v>
                </c:pt>
                <c:pt idx="998">
                  <c:v>89.606414000000001</c:v>
                </c:pt>
                <c:pt idx="999">
                  <c:v>89.589731</c:v>
                </c:pt>
                <c:pt idx="1000">
                  <c:v>89.572826000000006</c:v>
                </c:pt>
                <c:pt idx="1001">
                  <c:v>89.564195999999995</c:v>
                </c:pt>
                <c:pt idx="1002">
                  <c:v>89.569186999999999</c:v>
                </c:pt>
                <c:pt idx="1003">
                  <c:v>89.588802000000001</c:v>
                </c:pt>
                <c:pt idx="1004">
                  <c:v>89.615879000000007</c:v>
                </c:pt>
                <c:pt idx="1005">
                  <c:v>89.63682</c:v>
                </c:pt>
                <c:pt idx="1006">
                  <c:v>89.641593999999998</c:v>
                </c:pt>
                <c:pt idx="1007">
                  <c:v>89.628923999999998</c:v>
                </c:pt>
                <c:pt idx="1008">
                  <c:v>89.598909000000006</c:v>
                </c:pt>
                <c:pt idx="1009">
                  <c:v>89.547312000000005</c:v>
                </c:pt>
                <c:pt idx="1010">
                  <c:v>89.474587999999997</c:v>
                </c:pt>
                <c:pt idx="1011">
                  <c:v>89.396997999999996</c:v>
                </c:pt>
                <c:pt idx="1012">
                  <c:v>89.338665000000006</c:v>
                </c:pt>
                <c:pt idx="1013">
                  <c:v>89.309454000000002</c:v>
                </c:pt>
                <c:pt idx="1014">
                  <c:v>89.295597000000001</c:v>
                </c:pt>
                <c:pt idx="1015">
                  <c:v>89.273803999999998</c:v>
                </c:pt>
                <c:pt idx="1016">
                  <c:v>89.230428000000003</c:v>
                </c:pt>
                <c:pt idx="1017">
                  <c:v>89.165856000000005</c:v>
                </c:pt>
                <c:pt idx="1018">
                  <c:v>89.086555000000004</c:v>
                </c:pt>
                <c:pt idx="1019">
                  <c:v>88.997934000000001</c:v>
                </c:pt>
                <c:pt idx="1020">
                  <c:v>88.902551000000003</c:v>
                </c:pt>
                <c:pt idx="1021">
                  <c:v>88.799878000000007</c:v>
                </c:pt>
                <c:pt idx="1022">
                  <c:v>88.686115000000001</c:v>
                </c:pt>
                <c:pt idx="1023">
                  <c:v>88.556667000000004</c:v>
                </c:pt>
                <c:pt idx="1024">
                  <c:v>88.410787999999997</c:v>
                </c:pt>
                <c:pt idx="1025">
                  <c:v>88.253123000000002</c:v>
                </c:pt>
                <c:pt idx="1026">
                  <c:v>88.088487000000001</c:v>
                </c:pt>
                <c:pt idx="1027">
                  <c:v>87.914373999999995</c:v>
                </c:pt>
                <c:pt idx="1028">
                  <c:v>87.720819000000006</c:v>
                </c:pt>
                <c:pt idx="1029">
                  <c:v>87.500536999999994</c:v>
                </c:pt>
                <c:pt idx="1030">
                  <c:v>87.259646000000004</c:v>
                </c:pt>
                <c:pt idx="1031">
                  <c:v>87.015938000000006</c:v>
                </c:pt>
                <c:pt idx="1032">
                  <c:v>86.785027999999997</c:v>
                </c:pt>
                <c:pt idx="1033">
                  <c:v>86.568589000000003</c:v>
                </c:pt>
                <c:pt idx="1034">
                  <c:v>86.357026000000005</c:v>
                </c:pt>
                <c:pt idx="1035">
                  <c:v>86.143401999999995</c:v>
                </c:pt>
                <c:pt idx="1036">
                  <c:v>85.934849</c:v>
                </c:pt>
                <c:pt idx="1037">
                  <c:v>85.751732000000004</c:v>
                </c:pt>
                <c:pt idx="1038">
                  <c:v>85.615127999999999</c:v>
                </c:pt>
                <c:pt idx="1039">
                  <c:v>85.532043000000002</c:v>
                </c:pt>
                <c:pt idx="1040">
                  <c:v>85.490939999999995</c:v>
                </c:pt>
                <c:pt idx="1041">
                  <c:v>85.472741999999997</c:v>
                </c:pt>
                <c:pt idx="1042">
                  <c:v>85.467256000000006</c:v>
                </c:pt>
                <c:pt idx="1043">
                  <c:v>85.478702999999996</c:v>
                </c:pt>
                <c:pt idx="1044">
                  <c:v>85.516204999999999</c:v>
                </c:pt>
                <c:pt idx="1045">
                  <c:v>85.582296999999997</c:v>
                </c:pt>
                <c:pt idx="1046">
                  <c:v>85.671544999999995</c:v>
                </c:pt>
                <c:pt idx="1047">
                  <c:v>85.776505999999998</c:v>
                </c:pt>
                <c:pt idx="1048">
                  <c:v>85.891101000000006</c:v>
                </c:pt>
                <c:pt idx="1049">
                  <c:v>86.008561999999998</c:v>
                </c:pt>
                <c:pt idx="1050">
                  <c:v>86.118469000000005</c:v>
                </c:pt>
                <c:pt idx="1051">
                  <c:v>86.206852999999995</c:v>
                </c:pt>
                <c:pt idx="1052">
                  <c:v>86.260430999999997</c:v>
                </c:pt>
                <c:pt idx="1053">
                  <c:v>86.273323000000005</c:v>
                </c:pt>
                <c:pt idx="1054">
                  <c:v>86.250029999999995</c:v>
                </c:pt>
                <c:pt idx="1055">
                  <c:v>86.199577000000005</c:v>
                </c:pt>
                <c:pt idx="1056">
                  <c:v>86.127037000000001</c:v>
                </c:pt>
                <c:pt idx="1057">
                  <c:v>86.034547000000003</c:v>
                </c:pt>
                <c:pt idx="1058">
                  <c:v>85.929743999999999</c:v>
                </c:pt>
                <c:pt idx="1059">
                  <c:v>85.825186000000002</c:v>
                </c:pt>
                <c:pt idx="1060">
                  <c:v>85.725438999999994</c:v>
                </c:pt>
                <c:pt idx="1061">
                  <c:v>85.622793999999999</c:v>
                </c:pt>
                <c:pt idx="1062">
                  <c:v>85.514415999999997</c:v>
                </c:pt>
                <c:pt idx="1063">
                  <c:v>85.417839000000001</c:v>
                </c:pt>
                <c:pt idx="1064">
                  <c:v>85.356801000000004</c:v>
                </c:pt>
                <c:pt idx="1065">
                  <c:v>85.331531999999996</c:v>
                </c:pt>
                <c:pt idx="1066">
                  <c:v>85.315596999999997</c:v>
                </c:pt>
                <c:pt idx="1067">
                  <c:v>85.286602000000002</c:v>
                </c:pt>
                <c:pt idx="1068">
                  <c:v>85.250217000000006</c:v>
                </c:pt>
                <c:pt idx="1069">
                  <c:v>85.227834000000001</c:v>
                </c:pt>
                <c:pt idx="1070">
                  <c:v>85.229320999999999</c:v>
                </c:pt>
                <c:pt idx="1071">
                  <c:v>85.247917000000001</c:v>
                </c:pt>
                <c:pt idx="1072">
                  <c:v>85.276528999999996</c:v>
                </c:pt>
                <c:pt idx="1073">
                  <c:v>85.316727</c:v>
                </c:pt>
                <c:pt idx="1074">
                  <c:v>85.369945000000001</c:v>
                </c:pt>
                <c:pt idx="1075">
                  <c:v>85.428901999999994</c:v>
                </c:pt>
                <c:pt idx="1076">
                  <c:v>85.482619</c:v>
                </c:pt>
                <c:pt idx="1077">
                  <c:v>85.526448000000002</c:v>
                </c:pt>
                <c:pt idx="1078">
                  <c:v>85.565100999999999</c:v>
                </c:pt>
                <c:pt idx="1079">
                  <c:v>85.609637000000006</c:v>
                </c:pt>
                <c:pt idx="1080">
                  <c:v>85.672933999999998</c:v>
                </c:pt>
                <c:pt idx="1081">
                  <c:v>85.762220999999997</c:v>
                </c:pt>
                <c:pt idx="1082">
                  <c:v>85.870130000000003</c:v>
                </c:pt>
                <c:pt idx="1083">
                  <c:v>85.974976999999996</c:v>
                </c:pt>
                <c:pt idx="1084">
                  <c:v>86.055696999999995</c:v>
                </c:pt>
                <c:pt idx="1085">
                  <c:v>86.108293000000003</c:v>
                </c:pt>
                <c:pt idx="1086">
                  <c:v>86.144897999999998</c:v>
                </c:pt>
                <c:pt idx="1087">
                  <c:v>86.176891999999995</c:v>
                </c:pt>
                <c:pt idx="1088">
                  <c:v>86.203704999999999</c:v>
                </c:pt>
                <c:pt idx="1089">
                  <c:v>86.220517999999998</c:v>
                </c:pt>
                <c:pt idx="1090">
                  <c:v>86.232787000000002</c:v>
                </c:pt>
                <c:pt idx="1091">
                  <c:v>86.256949000000006</c:v>
                </c:pt>
                <c:pt idx="1092">
                  <c:v>86.305961999999994</c:v>
                </c:pt>
                <c:pt idx="1093">
                  <c:v>86.378411</c:v>
                </c:pt>
                <c:pt idx="1094">
                  <c:v>86.463228999999998</c:v>
                </c:pt>
                <c:pt idx="1095">
                  <c:v>86.551109999999994</c:v>
                </c:pt>
                <c:pt idx="1096">
                  <c:v>86.637165999999993</c:v>
                </c:pt>
                <c:pt idx="1097">
                  <c:v>86.714847000000006</c:v>
                </c:pt>
                <c:pt idx="1098">
                  <c:v>86.774752000000007</c:v>
                </c:pt>
                <c:pt idx="1099">
                  <c:v>86.811674999999994</c:v>
                </c:pt>
                <c:pt idx="1100">
                  <c:v>86.831760000000003</c:v>
                </c:pt>
                <c:pt idx="1101">
                  <c:v>86.849468999999999</c:v>
                </c:pt>
                <c:pt idx="1102">
                  <c:v>86.877771999999993</c:v>
                </c:pt>
                <c:pt idx="1103">
                  <c:v>86.921619000000007</c:v>
                </c:pt>
                <c:pt idx="1104">
                  <c:v>86.978269999999995</c:v>
                </c:pt>
                <c:pt idx="1105">
                  <c:v>87.040604000000002</c:v>
                </c:pt>
                <c:pt idx="1106">
                  <c:v>87.099393000000006</c:v>
                </c:pt>
                <c:pt idx="1107">
                  <c:v>87.145083999999997</c:v>
                </c:pt>
                <c:pt idx="1108">
                  <c:v>87.171030000000002</c:v>
                </c:pt>
                <c:pt idx="1109">
                  <c:v>87.177440000000004</c:v>
                </c:pt>
                <c:pt idx="1110">
                  <c:v>87.172408000000004</c:v>
                </c:pt>
                <c:pt idx="1111">
                  <c:v>87.167036999999993</c:v>
                </c:pt>
                <c:pt idx="1112">
                  <c:v>87.166797000000003</c:v>
                </c:pt>
                <c:pt idx="1113">
                  <c:v>87.166247999999996</c:v>
                </c:pt>
                <c:pt idx="1114">
                  <c:v>87.153447999999997</c:v>
                </c:pt>
                <c:pt idx="1115">
                  <c:v>87.121193000000005</c:v>
                </c:pt>
                <c:pt idx="1116">
                  <c:v>87.073896000000005</c:v>
                </c:pt>
                <c:pt idx="1117">
                  <c:v>87.021788000000001</c:v>
                </c:pt>
                <c:pt idx="1118">
                  <c:v>86.967885999999993</c:v>
                </c:pt>
                <c:pt idx="1119">
                  <c:v>86.902717999999993</c:v>
                </c:pt>
                <c:pt idx="1120">
                  <c:v>86.814460999999994</c:v>
                </c:pt>
                <c:pt idx="1121">
                  <c:v>86.704065</c:v>
                </c:pt>
                <c:pt idx="1122">
                  <c:v>86.587652000000006</c:v>
                </c:pt>
                <c:pt idx="1123">
                  <c:v>86.483468999999999</c:v>
                </c:pt>
                <c:pt idx="1124">
                  <c:v>86.399299999999997</c:v>
                </c:pt>
                <c:pt idx="1125">
                  <c:v>86.334601000000006</c:v>
                </c:pt>
                <c:pt idx="1126">
                  <c:v>86.290423000000004</c:v>
                </c:pt>
                <c:pt idx="1127">
                  <c:v>86.270715999999993</c:v>
                </c:pt>
                <c:pt idx="1128">
                  <c:v>86.273977000000002</c:v>
                </c:pt>
                <c:pt idx="1129">
                  <c:v>86.290322000000003</c:v>
                </c:pt>
                <c:pt idx="1130">
                  <c:v>86.309864000000005</c:v>
                </c:pt>
                <c:pt idx="1131">
                  <c:v>86.328757999999993</c:v>
                </c:pt>
                <c:pt idx="1132">
                  <c:v>86.343557000000004</c:v>
                </c:pt>
                <c:pt idx="1133">
                  <c:v>86.344598000000005</c:v>
                </c:pt>
                <c:pt idx="1134">
                  <c:v>86.321445999999995</c:v>
                </c:pt>
                <c:pt idx="1135">
                  <c:v>86.272741999999994</c:v>
                </c:pt>
                <c:pt idx="1136">
                  <c:v>86.205562</c:v>
                </c:pt>
                <c:pt idx="1137">
                  <c:v>86.128220999999996</c:v>
                </c:pt>
                <c:pt idx="1138">
                  <c:v>86.051783</c:v>
                </c:pt>
                <c:pt idx="1139">
                  <c:v>85.997134000000003</c:v>
                </c:pt>
                <c:pt idx="1140">
                  <c:v>85.988435999999993</c:v>
                </c:pt>
                <c:pt idx="1141">
                  <c:v>86.032708999999997</c:v>
                </c:pt>
                <c:pt idx="1142">
                  <c:v>86.110653999999997</c:v>
                </c:pt>
                <c:pt idx="1143">
                  <c:v>86.193397000000004</c:v>
                </c:pt>
                <c:pt idx="1144">
                  <c:v>86.266435000000001</c:v>
                </c:pt>
                <c:pt idx="1145">
                  <c:v>86.336230999999998</c:v>
                </c:pt>
                <c:pt idx="1146">
                  <c:v>86.417547999999996</c:v>
                </c:pt>
                <c:pt idx="1147">
                  <c:v>86.518051999999997</c:v>
                </c:pt>
                <c:pt idx="1148">
                  <c:v>86.632272</c:v>
                </c:pt>
                <c:pt idx="1149">
                  <c:v>86.745921999999993</c:v>
                </c:pt>
                <c:pt idx="1150">
                  <c:v>86.846846999999997</c:v>
                </c:pt>
                <c:pt idx="1151">
                  <c:v>86.933920000000001</c:v>
                </c:pt>
                <c:pt idx="1152">
                  <c:v>87.015011999999999</c:v>
                </c:pt>
                <c:pt idx="1153">
                  <c:v>87.095868999999993</c:v>
                </c:pt>
                <c:pt idx="1154">
                  <c:v>87.173908999999995</c:v>
                </c:pt>
                <c:pt idx="1155">
                  <c:v>87.243975000000006</c:v>
                </c:pt>
                <c:pt idx="1156">
                  <c:v>87.305819999999997</c:v>
                </c:pt>
                <c:pt idx="1157">
                  <c:v>87.362964000000005</c:v>
                </c:pt>
                <c:pt idx="1158">
                  <c:v>87.417627999999993</c:v>
                </c:pt>
                <c:pt idx="1159">
                  <c:v>87.470752000000005</c:v>
                </c:pt>
                <c:pt idx="1160">
                  <c:v>87.524373999999995</c:v>
                </c:pt>
                <c:pt idx="1161">
                  <c:v>87.579509000000002</c:v>
                </c:pt>
                <c:pt idx="1162">
                  <c:v>87.633307000000002</c:v>
                </c:pt>
                <c:pt idx="1163">
                  <c:v>87.682320000000004</c:v>
                </c:pt>
                <c:pt idx="1164">
                  <c:v>87.726899000000003</c:v>
                </c:pt>
                <c:pt idx="1165">
                  <c:v>87.767735000000002</c:v>
                </c:pt>
                <c:pt idx="1166">
                  <c:v>87.799650999999997</c:v>
                </c:pt>
                <c:pt idx="1167">
                  <c:v>87.814902000000004</c:v>
                </c:pt>
                <c:pt idx="1168">
                  <c:v>87.813668000000007</c:v>
                </c:pt>
                <c:pt idx="1169">
                  <c:v>87.806884999999994</c:v>
                </c:pt>
                <c:pt idx="1170">
                  <c:v>87.807716999999997</c:v>
                </c:pt>
                <c:pt idx="1171">
                  <c:v>87.823059999999998</c:v>
                </c:pt>
                <c:pt idx="1172">
                  <c:v>87.852643999999998</c:v>
                </c:pt>
                <c:pt idx="1173">
                  <c:v>87.890863999999993</c:v>
                </c:pt>
                <c:pt idx="1174">
                  <c:v>87.928191999999996</c:v>
                </c:pt>
                <c:pt idx="1175">
                  <c:v>87.955425000000005</c:v>
                </c:pt>
                <c:pt idx="1176">
                  <c:v>87.969246999999996</c:v>
                </c:pt>
                <c:pt idx="1177">
                  <c:v>87.971693000000002</c:v>
                </c:pt>
                <c:pt idx="1178">
                  <c:v>87.965014999999994</c:v>
                </c:pt>
                <c:pt idx="1179">
                  <c:v>87.952456999999995</c:v>
                </c:pt>
                <c:pt idx="1180">
                  <c:v>87.944181999999998</c:v>
                </c:pt>
                <c:pt idx="1181">
                  <c:v>87.954508000000004</c:v>
                </c:pt>
                <c:pt idx="1182">
                  <c:v>87.988315</c:v>
                </c:pt>
                <c:pt idx="1183">
                  <c:v>88.034229999999994</c:v>
                </c:pt>
                <c:pt idx="1184">
                  <c:v>88.075554999999994</c:v>
                </c:pt>
                <c:pt idx="1185">
                  <c:v>88.104409000000004</c:v>
                </c:pt>
                <c:pt idx="1186">
                  <c:v>88.122212000000005</c:v>
                </c:pt>
                <c:pt idx="1187">
                  <c:v>88.131741000000005</c:v>
                </c:pt>
                <c:pt idx="1188">
                  <c:v>88.135587000000001</c:v>
                </c:pt>
                <c:pt idx="1189">
                  <c:v>88.139572999999999</c:v>
                </c:pt>
                <c:pt idx="1190">
                  <c:v>88.150067000000007</c:v>
                </c:pt>
                <c:pt idx="1191">
                  <c:v>88.166955999999999</c:v>
                </c:pt>
                <c:pt idx="1192">
                  <c:v>88.183418000000003</c:v>
                </c:pt>
                <c:pt idx="1193">
                  <c:v>88.192631000000006</c:v>
                </c:pt>
                <c:pt idx="1194">
                  <c:v>88.192211999999998</c:v>
                </c:pt>
                <c:pt idx="1195">
                  <c:v>88.184759</c:v>
                </c:pt>
                <c:pt idx="1196">
                  <c:v>88.179102</c:v>
                </c:pt>
                <c:pt idx="1197">
                  <c:v>88.188153</c:v>
                </c:pt>
                <c:pt idx="1198">
                  <c:v>88.217832999999999</c:v>
                </c:pt>
                <c:pt idx="1199">
                  <c:v>88.257131999999999</c:v>
                </c:pt>
                <c:pt idx="1200">
                  <c:v>88.285646</c:v>
                </c:pt>
                <c:pt idx="1201">
                  <c:v>88.292935</c:v>
                </c:pt>
                <c:pt idx="1202">
                  <c:v>88.285892000000004</c:v>
                </c:pt>
                <c:pt idx="1203">
                  <c:v>88.276636999999994</c:v>
                </c:pt>
                <c:pt idx="1204">
                  <c:v>88.270937000000004</c:v>
                </c:pt>
                <c:pt idx="1205">
                  <c:v>88.271681000000001</c:v>
                </c:pt>
                <c:pt idx="1206">
                  <c:v>88.285342999999997</c:v>
                </c:pt>
                <c:pt idx="1207">
                  <c:v>88.315830000000005</c:v>
                </c:pt>
                <c:pt idx="1208">
                  <c:v>88.353686999999994</c:v>
                </c:pt>
                <c:pt idx="1209">
                  <c:v>88.379192000000003</c:v>
                </c:pt>
                <c:pt idx="1210">
                  <c:v>88.378883999999999</c:v>
                </c:pt>
                <c:pt idx="1211">
                  <c:v>88.357315</c:v>
                </c:pt>
                <c:pt idx="1212">
                  <c:v>88.332618999999994</c:v>
                </c:pt>
                <c:pt idx="1213">
                  <c:v>88.322284999999994</c:v>
                </c:pt>
                <c:pt idx="1214">
                  <c:v>88.331068000000002</c:v>
                </c:pt>
                <c:pt idx="1215">
                  <c:v>88.348309999999998</c:v>
                </c:pt>
                <c:pt idx="1216">
                  <c:v>88.355815000000007</c:v>
                </c:pt>
                <c:pt idx="1217">
                  <c:v>88.341657999999995</c:v>
                </c:pt>
                <c:pt idx="1218">
                  <c:v>88.309385000000006</c:v>
                </c:pt>
                <c:pt idx="1219">
                  <c:v>88.275226000000004</c:v>
                </c:pt>
                <c:pt idx="1220">
                  <c:v>88.256522000000004</c:v>
                </c:pt>
                <c:pt idx="1221">
                  <c:v>88.261593000000005</c:v>
                </c:pt>
                <c:pt idx="1222">
                  <c:v>88.286945000000003</c:v>
                </c:pt>
                <c:pt idx="1223">
                  <c:v>88.321566000000004</c:v>
                </c:pt>
                <c:pt idx="1224">
                  <c:v>88.354262000000006</c:v>
                </c:pt>
                <c:pt idx="1225">
                  <c:v>88.378635000000003</c:v>
                </c:pt>
                <c:pt idx="1226">
                  <c:v>88.392200000000003</c:v>
                </c:pt>
                <c:pt idx="1227">
                  <c:v>88.393252000000004</c:v>
                </c:pt>
                <c:pt idx="1228">
                  <c:v>88.383058000000005</c:v>
                </c:pt>
                <c:pt idx="1229">
                  <c:v>88.371257999999997</c:v>
                </c:pt>
                <c:pt idx="1230">
                  <c:v>88.372810000000001</c:v>
                </c:pt>
                <c:pt idx="1231">
                  <c:v>88.394132999999997</c:v>
                </c:pt>
                <c:pt idx="1232">
                  <c:v>88.424069000000003</c:v>
                </c:pt>
                <c:pt idx="1233">
                  <c:v>88.443445999999994</c:v>
                </c:pt>
                <c:pt idx="1234">
                  <c:v>88.443021000000002</c:v>
                </c:pt>
                <c:pt idx="1235">
                  <c:v>88.429066000000006</c:v>
                </c:pt>
                <c:pt idx="1236">
                  <c:v>88.413548000000006</c:v>
                </c:pt>
                <c:pt idx="1237">
                  <c:v>88.405596000000003</c:v>
                </c:pt>
                <c:pt idx="1238">
                  <c:v>88.412870999999996</c:v>
                </c:pt>
                <c:pt idx="1239">
                  <c:v>88.442640999999995</c:v>
                </c:pt>
                <c:pt idx="1240">
                  <c:v>88.493791999999999</c:v>
                </c:pt>
                <c:pt idx="1241">
                  <c:v>88.549094999999994</c:v>
                </c:pt>
                <c:pt idx="1242">
                  <c:v>88.582288000000005</c:v>
                </c:pt>
                <c:pt idx="1243">
                  <c:v>88.577442000000005</c:v>
                </c:pt>
                <c:pt idx="1244">
                  <c:v>88.542075999999994</c:v>
                </c:pt>
                <c:pt idx="1245">
                  <c:v>88.501255999999998</c:v>
                </c:pt>
                <c:pt idx="1246">
                  <c:v>88.479045999999997</c:v>
                </c:pt>
                <c:pt idx="1247">
                  <c:v>88.484032999999997</c:v>
                </c:pt>
                <c:pt idx="1248">
                  <c:v>88.508266000000006</c:v>
                </c:pt>
                <c:pt idx="1249">
                  <c:v>88.535998000000006</c:v>
                </c:pt>
                <c:pt idx="1250">
                  <c:v>88.553511</c:v>
                </c:pt>
                <c:pt idx="1251">
                  <c:v>88.555218999999994</c:v>
                </c:pt>
                <c:pt idx="1252">
                  <c:v>88.545400999999998</c:v>
                </c:pt>
                <c:pt idx="1253">
                  <c:v>88.534960999999996</c:v>
                </c:pt>
                <c:pt idx="1254">
                  <c:v>88.53349</c:v>
                </c:pt>
                <c:pt idx="1255">
                  <c:v>88.542597999999998</c:v>
                </c:pt>
                <c:pt idx="1256">
                  <c:v>88.556505999999999</c:v>
                </c:pt>
                <c:pt idx="1257">
                  <c:v>88.567531000000002</c:v>
                </c:pt>
                <c:pt idx="1258">
                  <c:v>88.568944000000002</c:v>
                </c:pt>
                <c:pt idx="1259">
                  <c:v>88.555297999999993</c:v>
                </c:pt>
                <c:pt idx="1260">
                  <c:v>88.526972000000001</c:v>
                </c:pt>
                <c:pt idx="1261">
                  <c:v>88.496353999999997</c:v>
                </c:pt>
                <c:pt idx="1262">
                  <c:v>88.482764000000003</c:v>
                </c:pt>
                <c:pt idx="1263">
                  <c:v>88.494849000000002</c:v>
                </c:pt>
                <c:pt idx="1264">
                  <c:v>88.520222000000004</c:v>
                </c:pt>
                <c:pt idx="1265">
                  <c:v>88.537848999999994</c:v>
                </c:pt>
                <c:pt idx="1266">
                  <c:v>88.539546999999999</c:v>
                </c:pt>
                <c:pt idx="1267">
                  <c:v>88.534818999999999</c:v>
                </c:pt>
                <c:pt idx="1268">
                  <c:v>88.536824999999993</c:v>
                </c:pt>
                <c:pt idx="1269">
                  <c:v>88.549919000000003</c:v>
                </c:pt>
                <c:pt idx="1270">
                  <c:v>88.571332999999996</c:v>
                </c:pt>
                <c:pt idx="1271">
                  <c:v>88.597793999999993</c:v>
                </c:pt>
                <c:pt idx="1272">
                  <c:v>88.626322000000002</c:v>
                </c:pt>
                <c:pt idx="1273">
                  <c:v>88.651714999999996</c:v>
                </c:pt>
                <c:pt idx="1274">
                  <c:v>88.667378999999997</c:v>
                </c:pt>
                <c:pt idx="1275">
                  <c:v>88.669049000000001</c:v>
                </c:pt>
                <c:pt idx="1276">
                  <c:v>88.657757000000004</c:v>
                </c:pt>
                <c:pt idx="1277">
                  <c:v>88.640552999999997</c:v>
                </c:pt>
                <c:pt idx="1278">
                  <c:v>88.627522999999997</c:v>
                </c:pt>
                <c:pt idx="1279">
                  <c:v>88.624652999999995</c:v>
                </c:pt>
                <c:pt idx="1280">
                  <c:v>88.628865000000005</c:v>
                </c:pt>
                <c:pt idx="1281">
                  <c:v>88.632453999999996</c:v>
                </c:pt>
                <c:pt idx="1282">
                  <c:v>88.632429000000002</c:v>
                </c:pt>
                <c:pt idx="1283">
                  <c:v>88.631894000000003</c:v>
                </c:pt>
                <c:pt idx="1284">
                  <c:v>88.632253000000006</c:v>
                </c:pt>
                <c:pt idx="1285">
                  <c:v>88.629305000000002</c:v>
                </c:pt>
                <c:pt idx="1286">
                  <c:v>88.619956000000002</c:v>
                </c:pt>
                <c:pt idx="1287">
                  <c:v>88.609164000000007</c:v>
                </c:pt>
                <c:pt idx="1288">
                  <c:v>88.606132000000002</c:v>
                </c:pt>
                <c:pt idx="1289">
                  <c:v>88.614880999999997</c:v>
                </c:pt>
                <c:pt idx="1290">
                  <c:v>88.631153999999995</c:v>
                </c:pt>
                <c:pt idx="1291">
                  <c:v>88.647824999999997</c:v>
                </c:pt>
                <c:pt idx="1292">
                  <c:v>88.661240000000006</c:v>
                </c:pt>
                <c:pt idx="1293">
                  <c:v>88.672321999999994</c:v>
                </c:pt>
                <c:pt idx="1294">
                  <c:v>88.682653999999999</c:v>
                </c:pt>
                <c:pt idx="1295">
                  <c:v>88.690376000000001</c:v>
                </c:pt>
                <c:pt idx="1296">
                  <c:v>88.691539000000006</c:v>
                </c:pt>
                <c:pt idx="1297">
                  <c:v>88.686514000000003</c:v>
                </c:pt>
                <c:pt idx="1298">
                  <c:v>88.682193999999996</c:v>
                </c:pt>
                <c:pt idx="1299">
                  <c:v>88.683886000000001</c:v>
                </c:pt>
                <c:pt idx="1300">
                  <c:v>88.686831999999995</c:v>
                </c:pt>
                <c:pt idx="1301">
                  <c:v>88.68159</c:v>
                </c:pt>
                <c:pt idx="1302">
                  <c:v>88.668111999999994</c:v>
                </c:pt>
                <c:pt idx="1303">
                  <c:v>88.657604000000006</c:v>
                </c:pt>
                <c:pt idx="1304">
                  <c:v>88.658253999999999</c:v>
                </c:pt>
                <c:pt idx="1305">
                  <c:v>88.665976999999998</c:v>
                </c:pt>
                <c:pt idx="1306">
                  <c:v>88.673837000000006</c:v>
                </c:pt>
                <c:pt idx="1307">
                  <c:v>88.684219999999996</c:v>
                </c:pt>
                <c:pt idx="1308">
                  <c:v>88.703680000000006</c:v>
                </c:pt>
                <c:pt idx="1309">
                  <c:v>88.728630999999993</c:v>
                </c:pt>
                <c:pt idx="1310">
                  <c:v>88.744686999999999</c:v>
                </c:pt>
                <c:pt idx="1311">
                  <c:v>88.741997999999995</c:v>
                </c:pt>
                <c:pt idx="1312">
                  <c:v>88.726130999999995</c:v>
                </c:pt>
                <c:pt idx="1313">
                  <c:v>88.711748</c:v>
                </c:pt>
                <c:pt idx="1314">
                  <c:v>88.708303999999998</c:v>
                </c:pt>
                <c:pt idx="1315">
                  <c:v>88.713507000000007</c:v>
                </c:pt>
                <c:pt idx="1316">
                  <c:v>88.718547000000001</c:v>
                </c:pt>
                <c:pt idx="1317">
                  <c:v>88.718129000000005</c:v>
                </c:pt>
                <c:pt idx="1318">
                  <c:v>88.715584000000007</c:v>
                </c:pt>
                <c:pt idx="1319">
                  <c:v>88.718664000000004</c:v>
                </c:pt>
                <c:pt idx="1320">
                  <c:v>88.731258999999994</c:v>
                </c:pt>
                <c:pt idx="1321">
                  <c:v>88.750578000000004</c:v>
                </c:pt>
                <c:pt idx="1322">
                  <c:v>88.770948000000004</c:v>
                </c:pt>
                <c:pt idx="1323">
                  <c:v>88.786265</c:v>
                </c:pt>
                <c:pt idx="1324">
                  <c:v>88.789150000000006</c:v>
                </c:pt>
                <c:pt idx="1325">
                  <c:v>88.774880999999993</c:v>
                </c:pt>
                <c:pt idx="1326">
                  <c:v>88.750405000000001</c:v>
                </c:pt>
                <c:pt idx="1327">
                  <c:v>88.733687000000003</c:v>
                </c:pt>
                <c:pt idx="1328">
                  <c:v>88.736844000000005</c:v>
                </c:pt>
                <c:pt idx="1329">
                  <c:v>88.752044999999995</c:v>
                </c:pt>
                <c:pt idx="1330">
                  <c:v>88.759472000000002</c:v>
                </c:pt>
                <c:pt idx="1331">
                  <c:v>88.747513999999995</c:v>
                </c:pt>
                <c:pt idx="1332">
                  <c:v>88.720292000000001</c:v>
                </c:pt>
                <c:pt idx="1333">
                  <c:v>88.689328000000003</c:v>
                </c:pt>
                <c:pt idx="1334">
                  <c:v>88.666106999999997</c:v>
                </c:pt>
                <c:pt idx="1335">
                  <c:v>88.660944000000001</c:v>
                </c:pt>
                <c:pt idx="1336">
                  <c:v>88.677943999999997</c:v>
                </c:pt>
                <c:pt idx="1337">
                  <c:v>88.707340000000002</c:v>
                </c:pt>
                <c:pt idx="1338">
                  <c:v>88.730819999999994</c:v>
                </c:pt>
                <c:pt idx="1339">
                  <c:v>88.739666999999997</c:v>
                </c:pt>
                <c:pt idx="1340">
                  <c:v>88.742469</c:v>
                </c:pt>
                <c:pt idx="1341">
                  <c:v>88.750878</c:v>
                </c:pt>
                <c:pt idx="1342">
                  <c:v>88.763490000000004</c:v>
                </c:pt>
                <c:pt idx="1343">
                  <c:v>88.770026000000001</c:v>
                </c:pt>
                <c:pt idx="1344">
                  <c:v>88.766840000000002</c:v>
                </c:pt>
                <c:pt idx="1345">
                  <c:v>88.760420999999994</c:v>
                </c:pt>
                <c:pt idx="1346">
                  <c:v>88.756792000000004</c:v>
                </c:pt>
                <c:pt idx="1347">
                  <c:v>88.755049</c:v>
                </c:pt>
                <c:pt idx="1348">
                  <c:v>88.752992000000006</c:v>
                </c:pt>
                <c:pt idx="1349">
                  <c:v>88.753448000000006</c:v>
                </c:pt>
                <c:pt idx="1350">
                  <c:v>88.761094999999997</c:v>
                </c:pt>
                <c:pt idx="1351">
                  <c:v>88.774794</c:v>
                </c:pt>
                <c:pt idx="1352">
                  <c:v>88.785764</c:v>
                </c:pt>
                <c:pt idx="1353">
                  <c:v>88.783845999999997</c:v>
                </c:pt>
                <c:pt idx="1354">
                  <c:v>88.765939000000003</c:v>
                </c:pt>
                <c:pt idx="1355">
                  <c:v>88.739276000000004</c:v>
                </c:pt>
                <c:pt idx="1356">
                  <c:v>88.716507000000007</c:v>
                </c:pt>
                <c:pt idx="1357">
                  <c:v>88.706771000000003</c:v>
                </c:pt>
                <c:pt idx="1358">
                  <c:v>88.711113999999995</c:v>
                </c:pt>
                <c:pt idx="1359">
                  <c:v>88.725244000000004</c:v>
                </c:pt>
                <c:pt idx="1360">
                  <c:v>88.743436000000003</c:v>
                </c:pt>
                <c:pt idx="1361">
                  <c:v>88.758352000000002</c:v>
                </c:pt>
                <c:pt idx="1362">
                  <c:v>88.761037999999999</c:v>
                </c:pt>
                <c:pt idx="1363">
                  <c:v>88.746981000000005</c:v>
                </c:pt>
                <c:pt idx="1364">
                  <c:v>88.722864999999999</c:v>
                </c:pt>
                <c:pt idx="1365">
                  <c:v>88.702667000000005</c:v>
                </c:pt>
                <c:pt idx="1366">
                  <c:v>88.693968999999996</c:v>
                </c:pt>
                <c:pt idx="1367">
                  <c:v>88.690084999999996</c:v>
                </c:pt>
                <c:pt idx="1368">
                  <c:v>88.678759999999997</c:v>
                </c:pt>
                <c:pt idx="1369">
                  <c:v>88.657797000000002</c:v>
                </c:pt>
                <c:pt idx="1370">
                  <c:v>88.638525000000001</c:v>
                </c:pt>
                <c:pt idx="1371">
                  <c:v>88.632361000000003</c:v>
                </c:pt>
                <c:pt idx="1372">
                  <c:v>88.636482999999998</c:v>
                </c:pt>
                <c:pt idx="1373">
                  <c:v>88.636514000000005</c:v>
                </c:pt>
                <c:pt idx="1374">
                  <c:v>88.623754000000005</c:v>
                </c:pt>
                <c:pt idx="1375">
                  <c:v>88.606453999999999</c:v>
                </c:pt>
                <c:pt idx="1376">
                  <c:v>88.601344999999995</c:v>
                </c:pt>
                <c:pt idx="1377">
                  <c:v>88.614913999999999</c:v>
                </c:pt>
                <c:pt idx="1378">
                  <c:v>88.635688000000002</c:v>
                </c:pt>
                <c:pt idx="1379">
                  <c:v>88.645132000000004</c:v>
                </c:pt>
                <c:pt idx="1380">
                  <c:v>88.634095000000002</c:v>
                </c:pt>
                <c:pt idx="1381">
                  <c:v>88.608466000000007</c:v>
                </c:pt>
                <c:pt idx="1382">
                  <c:v>88.581787000000006</c:v>
                </c:pt>
                <c:pt idx="1383">
                  <c:v>88.565185999999997</c:v>
                </c:pt>
                <c:pt idx="1384">
                  <c:v>88.562815000000001</c:v>
                </c:pt>
                <c:pt idx="1385">
                  <c:v>88.572024999999996</c:v>
                </c:pt>
                <c:pt idx="1386">
                  <c:v>88.584844000000004</c:v>
                </c:pt>
                <c:pt idx="1387">
                  <c:v>88.591376999999994</c:v>
                </c:pt>
                <c:pt idx="1388">
                  <c:v>88.586526000000006</c:v>
                </c:pt>
                <c:pt idx="1389">
                  <c:v>88.575166999999993</c:v>
                </c:pt>
                <c:pt idx="1390">
                  <c:v>88.568240000000003</c:v>
                </c:pt>
                <c:pt idx="1391">
                  <c:v>88.571769000000003</c:v>
                </c:pt>
                <c:pt idx="1392">
                  <c:v>88.581604999999996</c:v>
                </c:pt>
                <c:pt idx="1393">
                  <c:v>88.590704000000002</c:v>
                </c:pt>
                <c:pt idx="1394">
                  <c:v>88.598084999999998</c:v>
                </c:pt>
                <c:pt idx="1395">
                  <c:v>88.605710000000002</c:v>
                </c:pt>
                <c:pt idx="1396">
                  <c:v>88.608835999999997</c:v>
                </c:pt>
                <c:pt idx="1397">
                  <c:v>88.597840000000005</c:v>
                </c:pt>
                <c:pt idx="1398">
                  <c:v>88.572736000000006</c:v>
                </c:pt>
                <c:pt idx="1399">
                  <c:v>88.549452000000002</c:v>
                </c:pt>
                <c:pt idx="1400">
                  <c:v>88.544981000000007</c:v>
                </c:pt>
                <c:pt idx="1401">
                  <c:v>88.558079000000006</c:v>
                </c:pt>
                <c:pt idx="1402">
                  <c:v>88.570080000000004</c:v>
                </c:pt>
                <c:pt idx="1403">
                  <c:v>88.564859999999996</c:v>
                </c:pt>
                <c:pt idx="1404">
                  <c:v>88.544085999999993</c:v>
                </c:pt>
                <c:pt idx="1405">
                  <c:v>88.522088999999994</c:v>
                </c:pt>
                <c:pt idx="1406">
                  <c:v>88.509409000000005</c:v>
                </c:pt>
                <c:pt idx="1407">
                  <c:v>88.504667999999995</c:v>
                </c:pt>
                <c:pt idx="1408">
                  <c:v>88.502651999999998</c:v>
                </c:pt>
                <c:pt idx="1409">
                  <c:v>88.507409999999993</c:v>
                </c:pt>
                <c:pt idx="1410">
                  <c:v>88.531989999999993</c:v>
                </c:pt>
                <c:pt idx="1411">
                  <c:v>88.580994000000004</c:v>
                </c:pt>
                <c:pt idx="1412">
                  <c:v>88.635971999999995</c:v>
                </c:pt>
                <c:pt idx="1413">
                  <c:v>88.666207999999997</c:v>
                </c:pt>
                <c:pt idx="1414">
                  <c:v>88.657955999999999</c:v>
                </c:pt>
                <c:pt idx="1415">
                  <c:v>88.628883000000002</c:v>
                </c:pt>
                <c:pt idx="1416">
                  <c:v>88.609573999999995</c:v>
                </c:pt>
                <c:pt idx="1417">
                  <c:v>88.612938</c:v>
                </c:pt>
                <c:pt idx="1418">
                  <c:v>88.624666000000005</c:v>
                </c:pt>
                <c:pt idx="1419">
                  <c:v>88.621225999999993</c:v>
                </c:pt>
                <c:pt idx="1420">
                  <c:v>88.594256000000001</c:v>
                </c:pt>
                <c:pt idx="1421">
                  <c:v>88.559589000000003</c:v>
                </c:pt>
                <c:pt idx="1422">
                  <c:v>88.545165999999995</c:v>
                </c:pt>
                <c:pt idx="1423">
                  <c:v>88.567274999999995</c:v>
                </c:pt>
                <c:pt idx="1424">
                  <c:v>88.614457999999999</c:v>
                </c:pt>
                <c:pt idx="1425">
                  <c:v>88.656014999999996</c:v>
                </c:pt>
                <c:pt idx="1426">
                  <c:v>88.668953000000002</c:v>
                </c:pt>
                <c:pt idx="1427">
                  <c:v>88.655276999999998</c:v>
                </c:pt>
                <c:pt idx="1428">
                  <c:v>88.632889000000006</c:v>
                </c:pt>
                <c:pt idx="1429">
                  <c:v>88.615341000000001</c:v>
                </c:pt>
                <c:pt idx="1430">
                  <c:v>88.604123999999999</c:v>
                </c:pt>
                <c:pt idx="1431">
                  <c:v>88.594465</c:v>
                </c:pt>
                <c:pt idx="1432">
                  <c:v>88.580934999999997</c:v>
                </c:pt>
                <c:pt idx="1433">
                  <c:v>88.560203999999999</c:v>
                </c:pt>
                <c:pt idx="1434">
                  <c:v>88.536368999999993</c:v>
                </c:pt>
                <c:pt idx="1435">
                  <c:v>88.523550999999998</c:v>
                </c:pt>
                <c:pt idx="1436">
                  <c:v>88.536001999999996</c:v>
                </c:pt>
                <c:pt idx="1437">
                  <c:v>88.572269000000006</c:v>
                </c:pt>
                <c:pt idx="1438">
                  <c:v>88.610904000000005</c:v>
                </c:pt>
                <c:pt idx="1439">
                  <c:v>88.622895</c:v>
                </c:pt>
                <c:pt idx="1440">
                  <c:v>88.590072000000006</c:v>
                </c:pt>
                <c:pt idx="1441">
                  <c:v>88.516846000000001</c:v>
                </c:pt>
                <c:pt idx="1442">
                  <c:v>88.427914999999999</c:v>
                </c:pt>
                <c:pt idx="1443">
                  <c:v>88.351748999999998</c:v>
                </c:pt>
                <c:pt idx="1444">
                  <c:v>88.302657999999994</c:v>
                </c:pt>
                <c:pt idx="1445">
                  <c:v>88.280531999999994</c:v>
                </c:pt>
                <c:pt idx="1446">
                  <c:v>88.286596000000003</c:v>
                </c:pt>
                <c:pt idx="1447">
                  <c:v>88.327783999999994</c:v>
                </c:pt>
                <c:pt idx="1448">
                  <c:v>88.398086000000006</c:v>
                </c:pt>
                <c:pt idx="1449">
                  <c:v>88.465873000000002</c:v>
                </c:pt>
                <c:pt idx="1450">
                  <c:v>88.494613999999999</c:v>
                </c:pt>
                <c:pt idx="1451">
                  <c:v>88.475913000000006</c:v>
                </c:pt>
                <c:pt idx="1452">
                  <c:v>88.433197000000007</c:v>
                </c:pt>
                <c:pt idx="1453">
                  <c:v>88.394666999999998</c:v>
                </c:pt>
                <c:pt idx="1454">
                  <c:v>88.372174000000001</c:v>
                </c:pt>
                <c:pt idx="1455">
                  <c:v>88.364140000000006</c:v>
                </c:pt>
                <c:pt idx="1456">
                  <c:v>88.364973000000006</c:v>
                </c:pt>
                <c:pt idx="1457">
                  <c:v>88.366952999999995</c:v>
                </c:pt>
                <c:pt idx="1458">
                  <c:v>88.362386000000001</c:v>
                </c:pt>
                <c:pt idx="1459">
                  <c:v>88.350593000000003</c:v>
                </c:pt>
                <c:pt idx="1460">
                  <c:v>88.340306999999996</c:v>
                </c:pt>
                <c:pt idx="1461">
                  <c:v>88.343836999999994</c:v>
                </c:pt>
                <c:pt idx="1462">
                  <c:v>88.370997000000003</c:v>
                </c:pt>
                <c:pt idx="1463">
                  <c:v>88.424436</c:v>
                </c:pt>
                <c:pt idx="1464">
                  <c:v>88.493595999999997</c:v>
                </c:pt>
                <c:pt idx="1465">
                  <c:v>88.556946999999994</c:v>
                </c:pt>
                <c:pt idx="1466">
                  <c:v>88.600459999999998</c:v>
                </c:pt>
                <c:pt idx="1467">
                  <c:v>88.632315000000006</c:v>
                </c:pt>
                <c:pt idx="1468">
                  <c:v>88.668093999999996</c:v>
                </c:pt>
                <c:pt idx="1469">
                  <c:v>88.701848999999996</c:v>
                </c:pt>
                <c:pt idx="1470">
                  <c:v>88.705274000000003</c:v>
                </c:pt>
                <c:pt idx="1471">
                  <c:v>88.658743000000001</c:v>
                </c:pt>
                <c:pt idx="1472">
                  <c:v>88.571675999999997</c:v>
                </c:pt>
                <c:pt idx="1473">
                  <c:v>88.469565000000003</c:v>
                </c:pt>
                <c:pt idx="1474">
                  <c:v>88.376026999999993</c:v>
                </c:pt>
                <c:pt idx="1475">
                  <c:v>88.314387999999994</c:v>
                </c:pt>
                <c:pt idx="1476">
                  <c:v>88.309027999999998</c:v>
                </c:pt>
                <c:pt idx="1477">
                  <c:v>88.366557</c:v>
                </c:pt>
                <c:pt idx="1478">
                  <c:v>88.45993</c:v>
                </c:pt>
                <c:pt idx="1479">
                  <c:v>88.545055000000005</c:v>
                </c:pt>
                <c:pt idx="1480">
                  <c:v>88.594665000000006</c:v>
                </c:pt>
                <c:pt idx="1481">
                  <c:v>88.610292000000001</c:v>
                </c:pt>
                <c:pt idx="1482">
                  <c:v>88.605350000000001</c:v>
                </c:pt>
                <c:pt idx="1483">
                  <c:v>88.587783000000002</c:v>
                </c:pt>
                <c:pt idx="1484">
                  <c:v>88.560257000000007</c:v>
                </c:pt>
                <c:pt idx="1485">
                  <c:v>88.527647999999999</c:v>
                </c:pt>
                <c:pt idx="1486">
                  <c:v>88.498307999999994</c:v>
                </c:pt>
                <c:pt idx="1487">
                  <c:v>88.479602</c:v>
                </c:pt>
                <c:pt idx="1488">
                  <c:v>88.473581999999993</c:v>
                </c:pt>
                <c:pt idx="1489">
                  <c:v>88.474740999999995</c:v>
                </c:pt>
                <c:pt idx="1490">
                  <c:v>88.469250000000002</c:v>
                </c:pt>
                <c:pt idx="1491">
                  <c:v>88.437905999999998</c:v>
                </c:pt>
                <c:pt idx="1492">
                  <c:v>88.367148</c:v>
                </c:pt>
                <c:pt idx="1493">
                  <c:v>88.265991</c:v>
                </c:pt>
                <c:pt idx="1494">
                  <c:v>88.174173999999994</c:v>
                </c:pt>
                <c:pt idx="1495">
                  <c:v>88.144144999999995</c:v>
                </c:pt>
                <c:pt idx="1496">
                  <c:v>88.201231000000007</c:v>
                </c:pt>
                <c:pt idx="1497">
                  <c:v>88.315270999999996</c:v>
                </c:pt>
                <c:pt idx="1498">
                  <c:v>88.415362000000002</c:v>
                </c:pt>
                <c:pt idx="1499">
                  <c:v>88.440302000000003</c:v>
                </c:pt>
                <c:pt idx="1500">
                  <c:v>88.381280000000004</c:v>
                </c:pt>
                <c:pt idx="1501">
                  <c:v>88.281745999999998</c:v>
                </c:pt>
                <c:pt idx="1502">
                  <c:v>88.201093999999998</c:v>
                </c:pt>
                <c:pt idx="1503">
                  <c:v>88.175252999999998</c:v>
                </c:pt>
                <c:pt idx="1504">
                  <c:v>88.201093</c:v>
                </c:pt>
                <c:pt idx="1505">
                  <c:v>88.251551000000006</c:v>
                </c:pt>
                <c:pt idx="1506">
                  <c:v>88.304103999999995</c:v>
                </c:pt>
                <c:pt idx="1507">
                  <c:v>88.352436999999995</c:v>
                </c:pt>
                <c:pt idx="1508">
                  <c:v>88.392796000000004</c:v>
                </c:pt>
                <c:pt idx="1509">
                  <c:v>88.411980999999997</c:v>
                </c:pt>
                <c:pt idx="1510">
                  <c:v>88.400092999999998</c:v>
                </c:pt>
                <c:pt idx="1511">
                  <c:v>88.366951</c:v>
                </c:pt>
                <c:pt idx="1512">
                  <c:v>88.329228000000001</c:v>
                </c:pt>
                <c:pt idx="1513">
                  <c:v>88.283924999999996</c:v>
                </c:pt>
                <c:pt idx="1514">
                  <c:v>88.213772000000006</c:v>
                </c:pt>
                <c:pt idx="1515">
                  <c:v>88.123020999999994</c:v>
                </c:pt>
                <c:pt idx="1516">
                  <c:v>88.049484000000007</c:v>
                </c:pt>
                <c:pt idx="1517">
                  <c:v>88.030507</c:v>
                </c:pt>
                <c:pt idx="1518">
                  <c:v>88.067037999999997</c:v>
                </c:pt>
                <c:pt idx="1519">
                  <c:v>88.127511999999996</c:v>
                </c:pt>
                <c:pt idx="1520">
                  <c:v>88.176917000000003</c:v>
                </c:pt>
                <c:pt idx="1521">
                  <c:v>88.197445000000002</c:v>
                </c:pt>
                <c:pt idx="1522">
                  <c:v>88.195561999999995</c:v>
                </c:pt>
                <c:pt idx="1523">
                  <c:v>88.200438000000005</c:v>
                </c:pt>
                <c:pt idx="1524">
                  <c:v>88.244033999999999</c:v>
                </c:pt>
                <c:pt idx="1525">
                  <c:v>88.328273999999993</c:v>
                </c:pt>
                <c:pt idx="1526">
                  <c:v>88.417114999999995</c:v>
                </c:pt>
                <c:pt idx="1527">
                  <c:v>88.470798000000002</c:v>
                </c:pt>
                <c:pt idx="1528">
                  <c:v>88.480179000000007</c:v>
                </c:pt>
                <c:pt idx="1529">
                  <c:v>88.457612999999995</c:v>
                </c:pt>
                <c:pt idx="1530">
                  <c:v>88.407348999999996</c:v>
                </c:pt>
                <c:pt idx="1531">
                  <c:v>88.325417999999999</c:v>
                </c:pt>
                <c:pt idx="1532">
                  <c:v>88.224073000000004</c:v>
                </c:pt>
                <c:pt idx="1533">
                  <c:v>88.134313000000006</c:v>
                </c:pt>
                <c:pt idx="1534">
                  <c:v>88.078667999999993</c:v>
                </c:pt>
                <c:pt idx="1535">
                  <c:v>88.054382000000004</c:v>
                </c:pt>
                <c:pt idx="1536">
                  <c:v>88.047190000000001</c:v>
                </c:pt>
                <c:pt idx="1537">
                  <c:v>88.049693000000005</c:v>
                </c:pt>
                <c:pt idx="1538">
                  <c:v>88.059791000000004</c:v>
                </c:pt>
                <c:pt idx="1539">
                  <c:v>88.069601000000006</c:v>
                </c:pt>
                <c:pt idx="1540">
                  <c:v>88.064746</c:v>
                </c:pt>
                <c:pt idx="1541">
                  <c:v>88.034769999999995</c:v>
                </c:pt>
                <c:pt idx="1542">
                  <c:v>87.984126000000003</c:v>
                </c:pt>
                <c:pt idx="1543">
                  <c:v>87.934426000000002</c:v>
                </c:pt>
                <c:pt idx="1544">
                  <c:v>87.911122000000006</c:v>
                </c:pt>
                <c:pt idx="1545">
                  <c:v>87.920546999999999</c:v>
                </c:pt>
                <c:pt idx="1546">
                  <c:v>87.942815999999993</c:v>
                </c:pt>
                <c:pt idx="1547">
                  <c:v>87.955680000000001</c:v>
                </c:pt>
                <c:pt idx="1548">
                  <c:v>87.963515000000001</c:v>
                </c:pt>
                <c:pt idx="1549">
                  <c:v>87.990938</c:v>
                </c:pt>
                <c:pt idx="1550">
                  <c:v>88.045553999999996</c:v>
                </c:pt>
                <c:pt idx="1551">
                  <c:v>88.098656000000005</c:v>
                </c:pt>
                <c:pt idx="1552">
                  <c:v>88.110084999999998</c:v>
                </c:pt>
                <c:pt idx="1553">
                  <c:v>88.066619000000003</c:v>
                </c:pt>
                <c:pt idx="1554">
                  <c:v>87.992143999999996</c:v>
                </c:pt>
                <c:pt idx="1555">
                  <c:v>87.927002999999999</c:v>
                </c:pt>
                <c:pt idx="1556">
                  <c:v>87.902225000000001</c:v>
                </c:pt>
                <c:pt idx="1557">
                  <c:v>87.926164999999997</c:v>
                </c:pt>
                <c:pt idx="1558">
                  <c:v>87.983832000000007</c:v>
                </c:pt>
                <c:pt idx="1559">
                  <c:v>88.044921000000002</c:v>
                </c:pt>
                <c:pt idx="1560">
                  <c:v>88.077303000000001</c:v>
                </c:pt>
                <c:pt idx="1561">
                  <c:v>88.060944000000006</c:v>
                </c:pt>
                <c:pt idx="1562">
                  <c:v>87.996127000000001</c:v>
                </c:pt>
                <c:pt idx="1563">
                  <c:v>87.903034000000005</c:v>
                </c:pt>
                <c:pt idx="1564">
                  <c:v>87.811704000000006</c:v>
                </c:pt>
                <c:pt idx="1565">
                  <c:v>87.746717000000004</c:v>
                </c:pt>
                <c:pt idx="1566">
                  <c:v>87.718344999999999</c:v>
                </c:pt>
                <c:pt idx="1567">
                  <c:v>87.725266000000005</c:v>
                </c:pt>
                <c:pt idx="1568">
                  <c:v>87.759621999999993</c:v>
                </c:pt>
                <c:pt idx="1569">
                  <c:v>87.806482000000003</c:v>
                </c:pt>
                <c:pt idx="1570">
                  <c:v>87.845692999999997</c:v>
                </c:pt>
                <c:pt idx="1571">
                  <c:v>87.863878</c:v>
                </c:pt>
                <c:pt idx="1572">
                  <c:v>87.863856999999996</c:v>
                </c:pt>
                <c:pt idx="1573">
                  <c:v>87.855920999999995</c:v>
                </c:pt>
                <c:pt idx="1574">
                  <c:v>87.843300999999997</c:v>
                </c:pt>
                <c:pt idx="1575">
                  <c:v>87.825902999999997</c:v>
                </c:pt>
                <c:pt idx="1576">
                  <c:v>87.814791999999997</c:v>
                </c:pt>
                <c:pt idx="1577">
                  <c:v>87.826556999999994</c:v>
                </c:pt>
                <c:pt idx="1578">
                  <c:v>87.858276000000004</c:v>
                </c:pt>
                <c:pt idx="1579">
                  <c:v>87.882295999999997</c:v>
                </c:pt>
                <c:pt idx="1580">
                  <c:v>87.876180000000005</c:v>
                </c:pt>
                <c:pt idx="1581">
                  <c:v>87.848214999999996</c:v>
                </c:pt>
                <c:pt idx="1582">
                  <c:v>87.821956</c:v>
                </c:pt>
                <c:pt idx="1583">
                  <c:v>87.804862</c:v>
                </c:pt>
                <c:pt idx="1584">
                  <c:v>87.787919000000002</c:v>
                </c:pt>
                <c:pt idx="1585">
                  <c:v>87.771610999999993</c:v>
                </c:pt>
                <c:pt idx="1586">
                  <c:v>87.772323999999998</c:v>
                </c:pt>
                <c:pt idx="1587">
                  <c:v>87.797861999999995</c:v>
                </c:pt>
                <c:pt idx="1588">
                  <c:v>87.832420999999997</c:v>
                </c:pt>
                <c:pt idx="1589">
                  <c:v>87.856008000000003</c:v>
                </c:pt>
                <c:pt idx="1590">
                  <c:v>87.868285999999998</c:v>
                </c:pt>
                <c:pt idx="1591">
                  <c:v>87.881249999999994</c:v>
                </c:pt>
                <c:pt idx="1592">
                  <c:v>87.895132000000004</c:v>
                </c:pt>
                <c:pt idx="1593">
                  <c:v>87.895690999999999</c:v>
                </c:pt>
                <c:pt idx="1594">
                  <c:v>87.874751000000003</c:v>
                </c:pt>
                <c:pt idx="1595">
                  <c:v>87.841686999999993</c:v>
                </c:pt>
                <c:pt idx="1596">
                  <c:v>87.812646000000001</c:v>
                </c:pt>
                <c:pt idx="1597">
                  <c:v>87.797918999999993</c:v>
                </c:pt>
                <c:pt idx="1598">
                  <c:v>87.801816000000002</c:v>
                </c:pt>
                <c:pt idx="1599">
                  <c:v>87.823314999999994</c:v>
                </c:pt>
                <c:pt idx="1600">
                  <c:v>87.850451000000007</c:v>
                </c:pt>
                <c:pt idx="1601">
                  <c:v>87.863620999999995</c:v>
                </c:pt>
                <c:pt idx="1602">
                  <c:v>87.854686000000001</c:v>
                </c:pt>
                <c:pt idx="1603">
                  <c:v>87.838520000000003</c:v>
                </c:pt>
                <c:pt idx="1604">
                  <c:v>87.836327999999995</c:v>
                </c:pt>
                <c:pt idx="1605">
                  <c:v>87.849036999999996</c:v>
                </c:pt>
                <c:pt idx="1606">
                  <c:v>87.855397999999994</c:v>
                </c:pt>
                <c:pt idx="1607">
                  <c:v>87.836577000000005</c:v>
                </c:pt>
                <c:pt idx="1608">
                  <c:v>87.796012000000005</c:v>
                </c:pt>
                <c:pt idx="1609">
                  <c:v>87.755128999999997</c:v>
                </c:pt>
                <c:pt idx="1610">
                  <c:v>87.736107000000004</c:v>
                </c:pt>
                <c:pt idx="1611">
                  <c:v>87.748874000000001</c:v>
                </c:pt>
                <c:pt idx="1612">
                  <c:v>87.786860000000004</c:v>
                </c:pt>
                <c:pt idx="1613">
                  <c:v>87.831084000000004</c:v>
                </c:pt>
                <c:pt idx="1614">
                  <c:v>87.862188000000003</c:v>
                </c:pt>
                <c:pt idx="1615">
                  <c:v>87.871780000000001</c:v>
                </c:pt>
                <c:pt idx="1616">
                  <c:v>87.861508000000001</c:v>
                </c:pt>
                <c:pt idx="1617">
                  <c:v>87.833280999999999</c:v>
                </c:pt>
                <c:pt idx="1618">
                  <c:v>87.786143999999993</c:v>
                </c:pt>
                <c:pt idx="1619">
                  <c:v>87.722497000000004</c:v>
                </c:pt>
                <c:pt idx="1620">
                  <c:v>87.649218000000005</c:v>
                </c:pt>
                <c:pt idx="1621">
                  <c:v>87.569773999999995</c:v>
                </c:pt>
                <c:pt idx="1622">
                  <c:v>87.486941000000002</c:v>
                </c:pt>
                <c:pt idx="1623">
                  <c:v>87.422803999999999</c:v>
                </c:pt>
                <c:pt idx="1624">
                  <c:v>87.421473000000006</c:v>
                </c:pt>
                <c:pt idx="1625">
                  <c:v>87.507881999999995</c:v>
                </c:pt>
                <c:pt idx="1626">
                  <c:v>87.641273999999996</c:v>
                </c:pt>
                <c:pt idx="1627">
                  <c:v>87.735741000000004</c:v>
                </c:pt>
                <c:pt idx="1628">
                  <c:v>87.746831999999998</c:v>
                </c:pt>
                <c:pt idx="1629">
                  <c:v>87.726365999999999</c:v>
                </c:pt>
                <c:pt idx="1630">
                  <c:v>87.766683999999998</c:v>
                </c:pt>
                <c:pt idx="1631">
                  <c:v>87.890190000000004</c:v>
                </c:pt>
                <c:pt idx="1632">
                  <c:v>88.012082000000007</c:v>
                </c:pt>
                <c:pt idx="1633">
                  <c:v>88.024732</c:v>
                </c:pt>
                <c:pt idx="1634">
                  <c:v>87.912644</c:v>
                </c:pt>
                <c:pt idx="1635">
                  <c:v>87.772763999999995</c:v>
                </c:pt>
                <c:pt idx="1636">
                  <c:v>87.707288000000005</c:v>
                </c:pt>
                <c:pt idx="1637">
                  <c:v>87.713177999999999</c:v>
                </c:pt>
                <c:pt idx="1638">
                  <c:v>87.711957999999996</c:v>
                </c:pt>
                <c:pt idx="1639">
                  <c:v>87.664715999999999</c:v>
                </c:pt>
                <c:pt idx="1640">
                  <c:v>87.618954000000002</c:v>
                </c:pt>
                <c:pt idx="1641">
                  <c:v>87.624618999999996</c:v>
                </c:pt>
                <c:pt idx="1642">
                  <c:v>87.648264999999995</c:v>
                </c:pt>
                <c:pt idx="1643">
                  <c:v>87.632458999999997</c:v>
                </c:pt>
                <c:pt idx="1644">
                  <c:v>87.584671999999998</c:v>
                </c:pt>
                <c:pt idx="1645">
                  <c:v>87.564708999999993</c:v>
                </c:pt>
                <c:pt idx="1646">
                  <c:v>87.595144000000005</c:v>
                </c:pt>
                <c:pt idx="1647">
                  <c:v>87.641986000000003</c:v>
                </c:pt>
                <c:pt idx="1648">
                  <c:v>87.679828000000001</c:v>
                </c:pt>
                <c:pt idx="1649">
                  <c:v>87.713188000000002</c:v>
                </c:pt>
                <c:pt idx="1650">
                  <c:v>87.758525000000006</c:v>
                </c:pt>
                <c:pt idx="1651">
                  <c:v>87.816021000000006</c:v>
                </c:pt>
                <c:pt idx="1652">
                  <c:v>87.861661999999995</c:v>
                </c:pt>
                <c:pt idx="1653">
                  <c:v>87.864007000000001</c:v>
                </c:pt>
                <c:pt idx="1654">
                  <c:v>87.798815000000005</c:v>
                </c:pt>
                <c:pt idx="1655">
                  <c:v>87.698907000000005</c:v>
                </c:pt>
                <c:pt idx="1656">
                  <c:v>87.634136999999996</c:v>
                </c:pt>
                <c:pt idx="1657">
                  <c:v>87.636088999999998</c:v>
                </c:pt>
                <c:pt idx="1658">
                  <c:v>87.654685999999998</c:v>
                </c:pt>
                <c:pt idx="1659">
                  <c:v>87.616681</c:v>
                </c:pt>
                <c:pt idx="1660">
                  <c:v>87.522341999999995</c:v>
                </c:pt>
                <c:pt idx="1661">
                  <c:v>87.444338999999999</c:v>
                </c:pt>
                <c:pt idx="1662">
                  <c:v>87.451581000000004</c:v>
                </c:pt>
                <c:pt idx="1663">
                  <c:v>87.535869000000005</c:v>
                </c:pt>
                <c:pt idx="1664">
                  <c:v>87.630752999999999</c:v>
                </c:pt>
                <c:pt idx="1665">
                  <c:v>87.671415999999994</c:v>
                </c:pt>
                <c:pt idx="1666">
                  <c:v>87.647594999999995</c:v>
                </c:pt>
                <c:pt idx="1667">
                  <c:v>87.584266</c:v>
                </c:pt>
                <c:pt idx="1668">
                  <c:v>87.520242999999994</c:v>
                </c:pt>
                <c:pt idx="1669">
                  <c:v>87.461883</c:v>
                </c:pt>
                <c:pt idx="1670">
                  <c:v>87.407383999999993</c:v>
                </c:pt>
                <c:pt idx="1671">
                  <c:v>87.367009999999993</c:v>
                </c:pt>
                <c:pt idx="1672">
                  <c:v>87.369679000000005</c:v>
                </c:pt>
                <c:pt idx="1673">
                  <c:v>87.433618999999993</c:v>
                </c:pt>
                <c:pt idx="1674">
                  <c:v>87.539095000000003</c:v>
                </c:pt>
                <c:pt idx="1675">
                  <c:v>87.650797999999995</c:v>
                </c:pt>
                <c:pt idx="1676">
                  <c:v>87.734330999999997</c:v>
                </c:pt>
                <c:pt idx="1677">
                  <c:v>87.768435999999994</c:v>
                </c:pt>
                <c:pt idx="1678">
                  <c:v>87.745316000000003</c:v>
                </c:pt>
                <c:pt idx="1679">
                  <c:v>87.678314</c:v>
                </c:pt>
                <c:pt idx="1680">
                  <c:v>87.611620000000002</c:v>
                </c:pt>
                <c:pt idx="1681">
                  <c:v>87.585415999999995</c:v>
                </c:pt>
                <c:pt idx="1682">
                  <c:v>87.612600999999998</c:v>
                </c:pt>
                <c:pt idx="1683">
                  <c:v>87.670669000000004</c:v>
                </c:pt>
                <c:pt idx="1684">
                  <c:v>87.740545999999995</c:v>
                </c:pt>
                <c:pt idx="1685">
                  <c:v>87.811139999999995</c:v>
                </c:pt>
                <c:pt idx="1686">
                  <c:v>87.873998999999998</c:v>
                </c:pt>
                <c:pt idx="1687">
                  <c:v>87.904098000000005</c:v>
                </c:pt>
                <c:pt idx="1688">
                  <c:v>87.884979000000001</c:v>
                </c:pt>
                <c:pt idx="1689">
                  <c:v>87.827556000000001</c:v>
                </c:pt>
                <c:pt idx="1690">
                  <c:v>87.769090000000006</c:v>
                </c:pt>
                <c:pt idx="1691">
                  <c:v>87.736385999999996</c:v>
                </c:pt>
                <c:pt idx="1692">
                  <c:v>87.728847999999999</c:v>
                </c:pt>
                <c:pt idx="1693">
                  <c:v>87.728260000000006</c:v>
                </c:pt>
                <c:pt idx="1694">
                  <c:v>87.726493000000005</c:v>
                </c:pt>
                <c:pt idx="1695">
                  <c:v>87.728842</c:v>
                </c:pt>
                <c:pt idx="1696">
                  <c:v>87.740731999999994</c:v>
                </c:pt>
                <c:pt idx="1697">
                  <c:v>87.751638</c:v>
                </c:pt>
                <c:pt idx="1698">
                  <c:v>87.747810999999999</c:v>
                </c:pt>
                <c:pt idx="1699">
                  <c:v>87.728883999999994</c:v>
                </c:pt>
                <c:pt idx="1700">
                  <c:v>87.714080999999993</c:v>
                </c:pt>
                <c:pt idx="1701">
                  <c:v>87.720145000000002</c:v>
                </c:pt>
                <c:pt idx="1702">
                  <c:v>87.745377000000005</c:v>
                </c:pt>
                <c:pt idx="1703">
                  <c:v>87.771722999999994</c:v>
                </c:pt>
                <c:pt idx="1704">
                  <c:v>87.784203000000005</c:v>
                </c:pt>
                <c:pt idx="1705">
                  <c:v>87.781831999999994</c:v>
                </c:pt>
                <c:pt idx="1706">
                  <c:v>87.773291</c:v>
                </c:pt>
                <c:pt idx="1707">
                  <c:v>87.764825999999999</c:v>
                </c:pt>
                <c:pt idx="1708">
                  <c:v>87.750591</c:v>
                </c:pt>
                <c:pt idx="1709">
                  <c:v>87.716784000000004</c:v>
                </c:pt>
                <c:pt idx="1710">
                  <c:v>87.658822000000001</c:v>
                </c:pt>
                <c:pt idx="1711">
                  <c:v>87.598845999999995</c:v>
                </c:pt>
                <c:pt idx="1712">
                  <c:v>87.575683999999995</c:v>
                </c:pt>
                <c:pt idx="1713">
                  <c:v>87.610992999999993</c:v>
                </c:pt>
                <c:pt idx="1714">
                  <c:v>87.686671000000004</c:v>
                </c:pt>
                <c:pt idx="1715">
                  <c:v>87.763025999999996</c:v>
                </c:pt>
                <c:pt idx="1716">
                  <c:v>87.814644999999999</c:v>
                </c:pt>
                <c:pt idx="1717">
                  <c:v>87.842045999999996</c:v>
                </c:pt>
                <c:pt idx="1718">
                  <c:v>87.852750999999998</c:v>
                </c:pt>
                <c:pt idx="1719">
                  <c:v>87.846091999999999</c:v>
                </c:pt>
                <c:pt idx="1720">
                  <c:v>87.819378</c:v>
                </c:pt>
                <c:pt idx="1721">
                  <c:v>87.776518999999993</c:v>
                </c:pt>
                <c:pt idx="1722">
                  <c:v>87.725434000000007</c:v>
                </c:pt>
                <c:pt idx="1723">
                  <c:v>87.675005999999996</c:v>
                </c:pt>
                <c:pt idx="1724">
                  <c:v>87.640146999999999</c:v>
                </c:pt>
                <c:pt idx="1725">
                  <c:v>87.637611000000007</c:v>
                </c:pt>
                <c:pt idx="1726">
                  <c:v>87.667817999999997</c:v>
                </c:pt>
                <c:pt idx="1727">
                  <c:v>87.705752000000004</c:v>
                </c:pt>
                <c:pt idx="1728">
                  <c:v>87.718571999999995</c:v>
                </c:pt>
                <c:pt idx="1729">
                  <c:v>87.690359999999998</c:v>
                </c:pt>
                <c:pt idx="1730">
                  <c:v>87.627095999999995</c:v>
                </c:pt>
                <c:pt idx="1731">
                  <c:v>87.548334999999994</c:v>
                </c:pt>
                <c:pt idx="1732">
                  <c:v>87.482881000000006</c:v>
                </c:pt>
                <c:pt idx="1733">
                  <c:v>87.460537000000002</c:v>
                </c:pt>
                <c:pt idx="1734">
                  <c:v>87.490021999999996</c:v>
                </c:pt>
                <c:pt idx="1735">
                  <c:v>87.543937999999997</c:v>
                </c:pt>
                <c:pt idx="1736">
                  <c:v>87.579595999999995</c:v>
                </c:pt>
                <c:pt idx="1737">
                  <c:v>87.579106999999993</c:v>
                </c:pt>
                <c:pt idx="1738">
                  <c:v>87.558494999999994</c:v>
                </c:pt>
                <c:pt idx="1739">
                  <c:v>87.539231999999998</c:v>
                </c:pt>
                <c:pt idx="1740">
                  <c:v>87.524122000000006</c:v>
                </c:pt>
                <c:pt idx="1741">
                  <c:v>87.505362000000005</c:v>
                </c:pt>
                <c:pt idx="1742">
                  <c:v>87.481508000000005</c:v>
                </c:pt>
                <c:pt idx="1743">
                  <c:v>87.456063999999998</c:v>
                </c:pt>
                <c:pt idx="1744">
                  <c:v>87.430251999999996</c:v>
                </c:pt>
                <c:pt idx="1745">
                  <c:v>87.409987999999998</c:v>
                </c:pt>
                <c:pt idx="1746">
                  <c:v>87.414401999999995</c:v>
                </c:pt>
                <c:pt idx="1747">
                  <c:v>87.459632999999997</c:v>
                </c:pt>
                <c:pt idx="1748">
                  <c:v>87.532312000000005</c:v>
                </c:pt>
                <c:pt idx="1749">
                  <c:v>87.591615000000004</c:v>
                </c:pt>
                <c:pt idx="1750">
                  <c:v>87.604207000000002</c:v>
                </c:pt>
                <c:pt idx="1751">
                  <c:v>87.570729999999998</c:v>
                </c:pt>
                <c:pt idx="1752">
                  <c:v>87.514797999999999</c:v>
                </c:pt>
                <c:pt idx="1753">
                  <c:v>87.454650999999998</c:v>
                </c:pt>
                <c:pt idx="1754">
                  <c:v>87.396538000000007</c:v>
                </c:pt>
                <c:pt idx="1755">
                  <c:v>87.352988999999994</c:v>
                </c:pt>
                <c:pt idx="1756">
                  <c:v>87.351622000000006</c:v>
                </c:pt>
                <c:pt idx="1757">
                  <c:v>87.412582999999998</c:v>
                </c:pt>
                <c:pt idx="1758">
                  <c:v>87.516135000000006</c:v>
                </c:pt>
                <c:pt idx="1759">
                  <c:v>87.603299000000007</c:v>
                </c:pt>
                <c:pt idx="1760">
                  <c:v>87.622951999999998</c:v>
                </c:pt>
                <c:pt idx="1761">
                  <c:v>87.581695999999994</c:v>
                </c:pt>
                <c:pt idx="1762">
                  <c:v>87.536418999999995</c:v>
                </c:pt>
                <c:pt idx="1763">
                  <c:v>87.531583999999995</c:v>
                </c:pt>
                <c:pt idx="1764">
                  <c:v>87.552333000000004</c:v>
                </c:pt>
                <c:pt idx="1765">
                  <c:v>87.550075000000007</c:v>
                </c:pt>
                <c:pt idx="1766">
                  <c:v>87.507673999999994</c:v>
                </c:pt>
                <c:pt idx="1767">
                  <c:v>87.461285000000004</c:v>
                </c:pt>
                <c:pt idx="1768">
                  <c:v>87.454459</c:v>
                </c:pt>
                <c:pt idx="1769">
                  <c:v>87.486986000000002</c:v>
                </c:pt>
                <c:pt idx="1770">
                  <c:v>87.519403999999994</c:v>
                </c:pt>
                <c:pt idx="1771">
                  <c:v>87.516687000000005</c:v>
                </c:pt>
                <c:pt idx="1772">
                  <c:v>87.476777999999996</c:v>
                </c:pt>
                <c:pt idx="1773">
                  <c:v>87.423951000000002</c:v>
                </c:pt>
                <c:pt idx="1774">
                  <c:v>87.386977000000002</c:v>
                </c:pt>
                <c:pt idx="1775">
                  <c:v>87.38073</c:v>
                </c:pt>
                <c:pt idx="1776">
                  <c:v>87.397704000000004</c:v>
                </c:pt>
                <c:pt idx="1777">
                  <c:v>87.418931000000001</c:v>
                </c:pt>
                <c:pt idx="1778">
                  <c:v>87.439552000000006</c:v>
                </c:pt>
                <c:pt idx="1779">
                  <c:v>87.476005000000001</c:v>
                </c:pt>
                <c:pt idx="1780">
                  <c:v>87.536434</c:v>
                </c:pt>
                <c:pt idx="1781">
                  <c:v>87.592268000000004</c:v>
                </c:pt>
                <c:pt idx="1782">
                  <c:v>87.598102999999995</c:v>
                </c:pt>
                <c:pt idx="1783">
                  <c:v>87.540076999999997</c:v>
                </c:pt>
                <c:pt idx="1784">
                  <c:v>87.447445000000002</c:v>
                </c:pt>
                <c:pt idx="1785">
                  <c:v>87.353665000000007</c:v>
                </c:pt>
                <c:pt idx="1786">
                  <c:v>87.266953000000001</c:v>
                </c:pt>
                <c:pt idx="1787">
                  <c:v>87.187496999999993</c:v>
                </c:pt>
                <c:pt idx="1788">
                  <c:v>87.131490999999997</c:v>
                </c:pt>
                <c:pt idx="1789">
                  <c:v>87.118378000000007</c:v>
                </c:pt>
                <c:pt idx="1790">
                  <c:v>87.143438000000003</c:v>
                </c:pt>
                <c:pt idx="1791">
                  <c:v>87.179685000000006</c:v>
                </c:pt>
                <c:pt idx="1792">
                  <c:v>87.204500999999993</c:v>
                </c:pt>
                <c:pt idx="1793">
                  <c:v>87.212536</c:v>
                </c:pt>
                <c:pt idx="1794">
                  <c:v>87.206022000000004</c:v>
                </c:pt>
                <c:pt idx="1795">
                  <c:v>87.189712999999998</c:v>
                </c:pt>
                <c:pt idx="1796">
                  <c:v>87.177918000000005</c:v>
                </c:pt>
                <c:pt idx="1797">
                  <c:v>87.189787999999993</c:v>
                </c:pt>
                <c:pt idx="1798">
                  <c:v>87.229207000000002</c:v>
                </c:pt>
                <c:pt idx="1799">
                  <c:v>87.279905999999997</c:v>
                </c:pt>
                <c:pt idx="1800">
                  <c:v>87.328570999999997</c:v>
                </c:pt>
                <c:pt idx="1801">
                  <c:v>87.381608</c:v>
                </c:pt>
                <c:pt idx="1802">
                  <c:v>87.444316999999998</c:v>
                </c:pt>
                <c:pt idx="1803">
                  <c:v>87.490550999999996</c:v>
                </c:pt>
                <c:pt idx="1804">
                  <c:v>87.475917999999993</c:v>
                </c:pt>
                <c:pt idx="1805">
                  <c:v>87.388597000000004</c:v>
                </c:pt>
                <c:pt idx="1806">
                  <c:v>87.272422000000006</c:v>
                </c:pt>
                <c:pt idx="1807">
                  <c:v>87.188557000000003</c:v>
                </c:pt>
                <c:pt idx="1808">
                  <c:v>87.160174999999995</c:v>
                </c:pt>
                <c:pt idx="1809">
                  <c:v>87.164546999999999</c:v>
                </c:pt>
                <c:pt idx="1810">
                  <c:v>87.172820999999999</c:v>
                </c:pt>
                <c:pt idx="1811">
                  <c:v>87.180475000000001</c:v>
                </c:pt>
                <c:pt idx="1812">
                  <c:v>87.196535999999995</c:v>
                </c:pt>
                <c:pt idx="1813">
                  <c:v>87.217252000000002</c:v>
                </c:pt>
                <c:pt idx="1814">
                  <c:v>87.222357000000002</c:v>
                </c:pt>
                <c:pt idx="1815">
                  <c:v>87.197080999999997</c:v>
                </c:pt>
                <c:pt idx="1816">
                  <c:v>87.151506999999995</c:v>
                </c:pt>
                <c:pt idx="1817">
                  <c:v>87.112347999999997</c:v>
                </c:pt>
                <c:pt idx="1818">
                  <c:v>87.093963000000002</c:v>
                </c:pt>
                <c:pt idx="1819">
                  <c:v>87.082846000000004</c:v>
                </c:pt>
                <c:pt idx="1820">
                  <c:v>87.059501999999995</c:v>
                </c:pt>
                <c:pt idx="1821">
                  <c:v>87.032190999999997</c:v>
                </c:pt>
                <c:pt idx="1822">
                  <c:v>87.031948999999997</c:v>
                </c:pt>
                <c:pt idx="1823">
                  <c:v>87.070521999999997</c:v>
                </c:pt>
                <c:pt idx="1824">
                  <c:v>87.123706999999996</c:v>
                </c:pt>
                <c:pt idx="1825">
                  <c:v>87.169565000000006</c:v>
                </c:pt>
                <c:pt idx="1826">
                  <c:v>87.218689999999995</c:v>
                </c:pt>
                <c:pt idx="1827">
                  <c:v>87.279658999999995</c:v>
                </c:pt>
                <c:pt idx="1828">
                  <c:v>87.318263999999999</c:v>
                </c:pt>
                <c:pt idx="1829">
                  <c:v>87.293257999999994</c:v>
                </c:pt>
                <c:pt idx="1830">
                  <c:v>87.223196000000002</c:v>
                </c:pt>
                <c:pt idx="1831">
                  <c:v>87.173029999999997</c:v>
                </c:pt>
                <c:pt idx="1832">
                  <c:v>87.168859999999995</c:v>
                </c:pt>
                <c:pt idx="1833">
                  <c:v>87.169588000000005</c:v>
                </c:pt>
                <c:pt idx="1834">
                  <c:v>87.140192999999996</c:v>
                </c:pt>
                <c:pt idx="1835">
                  <c:v>87.109307000000001</c:v>
                </c:pt>
                <c:pt idx="1836">
                  <c:v>87.123018999999999</c:v>
                </c:pt>
                <c:pt idx="1837">
                  <c:v>87.179032000000007</c:v>
                </c:pt>
                <c:pt idx="1838">
                  <c:v>87.243305000000007</c:v>
                </c:pt>
                <c:pt idx="1839">
                  <c:v>87.294709999999995</c:v>
                </c:pt>
                <c:pt idx="1840">
                  <c:v>87.310301999999993</c:v>
                </c:pt>
                <c:pt idx="1841">
                  <c:v>87.247981999999993</c:v>
                </c:pt>
                <c:pt idx="1842">
                  <c:v>87.111159999999998</c:v>
                </c:pt>
                <c:pt idx="1843">
                  <c:v>86.994387000000003</c:v>
                </c:pt>
                <c:pt idx="1844">
                  <c:v>86.989536999999999</c:v>
                </c:pt>
                <c:pt idx="1845">
                  <c:v>87.082537000000002</c:v>
                </c:pt>
                <c:pt idx="1846">
                  <c:v>87.195463000000004</c:v>
                </c:pt>
                <c:pt idx="1847">
                  <c:v>87.288612999999998</c:v>
                </c:pt>
                <c:pt idx="1848">
                  <c:v>87.368933999999996</c:v>
                </c:pt>
                <c:pt idx="1849">
                  <c:v>87.422246000000001</c:v>
                </c:pt>
                <c:pt idx="1850">
                  <c:v>87.406681000000006</c:v>
                </c:pt>
                <c:pt idx="1851">
                  <c:v>87.324605000000005</c:v>
                </c:pt>
                <c:pt idx="1852">
                  <c:v>87.241620999999995</c:v>
                </c:pt>
                <c:pt idx="1853">
                  <c:v>87.207419999999999</c:v>
                </c:pt>
                <c:pt idx="1854">
                  <c:v>87.201096000000007</c:v>
                </c:pt>
                <c:pt idx="1855">
                  <c:v>87.181031000000004</c:v>
                </c:pt>
                <c:pt idx="1856">
                  <c:v>87.152141</c:v>
                </c:pt>
                <c:pt idx="1857">
                  <c:v>87.151331999999996</c:v>
                </c:pt>
                <c:pt idx="1858">
                  <c:v>87.191051000000002</c:v>
                </c:pt>
                <c:pt idx="1859">
                  <c:v>87.249801000000005</c:v>
                </c:pt>
                <c:pt idx="1860">
                  <c:v>87.305743000000007</c:v>
                </c:pt>
                <c:pt idx="1861">
                  <c:v>87.352974000000003</c:v>
                </c:pt>
                <c:pt idx="1862">
                  <c:v>87.388514000000001</c:v>
                </c:pt>
                <c:pt idx="1863">
                  <c:v>87.404861999999994</c:v>
                </c:pt>
                <c:pt idx="1864">
                  <c:v>87.398026999999999</c:v>
                </c:pt>
                <c:pt idx="1865">
                  <c:v>87.370928000000006</c:v>
                </c:pt>
                <c:pt idx="1866">
                  <c:v>87.329480000000004</c:v>
                </c:pt>
                <c:pt idx="1867">
                  <c:v>87.283641000000003</c:v>
                </c:pt>
                <c:pt idx="1868">
                  <c:v>87.248056000000005</c:v>
                </c:pt>
                <c:pt idx="1869">
                  <c:v>87.233048999999994</c:v>
                </c:pt>
                <c:pt idx="1870">
                  <c:v>87.237954999999999</c:v>
                </c:pt>
                <c:pt idx="1871">
                  <c:v>87.257970999999998</c:v>
                </c:pt>
                <c:pt idx="1872">
                  <c:v>87.292537999999993</c:v>
                </c:pt>
                <c:pt idx="1873">
                  <c:v>87.341313</c:v>
                </c:pt>
                <c:pt idx="1874">
                  <c:v>87.396215999999995</c:v>
                </c:pt>
                <c:pt idx="1875">
                  <c:v>87.445803999999995</c:v>
                </c:pt>
                <c:pt idx="1876">
                  <c:v>87.488011999999998</c:v>
                </c:pt>
                <c:pt idx="1877">
                  <c:v>87.531722000000002</c:v>
                </c:pt>
                <c:pt idx="1878">
                  <c:v>87.581663000000006</c:v>
                </c:pt>
                <c:pt idx="1879">
                  <c:v>87.624638000000004</c:v>
                </c:pt>
                <c:pt idx="1880">
                  <c:v>87.636092000000005</c:v>
                </c:pt>
                <c:pt idx="1881">
                  <c:v>87.603167999999997</c:v>
                </c:pt>
                <c:pt idx="1882">
                  <c:v>87.539655999999994</c:v>
                </c:pt>
                <c:pt idx="1883">
                  <c:v>87.475201999999996</c:v>
                </c:pt>
                <c:pt idx="1884">
                  <c:v>87.430566999999996</c:v>
                </c:pt>
                <c:pt idx="1885">
                  <c:v>87.408106000000004</c:v>
                </c:pt>
                <c:pt idx="1886">
                  <c:v>87.405060000000006</c:v>
                </c:pt>
                <c:pt idx="1887">
                  <c:v>87.423439000000002</c:v>
                </c:pt>
                <c:pt idx="1888">
                  <c:v>87.458865000000003</c:v>
                </c:pt>
                <c:pt idx="1889">
                  <c:v>87.490772000000007</c:v>
                </c:pt>
                <c:pt idx="1890">
                  <c:v>87.498158000000004</c:v>
                </c:pt>
                <c:pt idx="1891">
                  <c:v>87.482539000000003</c:v>
                </c:pt>
                <c:pt idx="1892">
                  <c:v>87.464292</c:v>
                </c:pt>
                <c:pt idx="1893">
                  <c:v>87.457984999999994</c:v>
                </c:pt>
                <c:pt idx="1894">
                  <c:v>87.460325999999995</c:v>
                </c:pt>
                <c:pt idx="1895">
                  <c:v>87.458631999999994</c:v>
                </c:pt>
                <c:pt idx="1896">
                  <c:v>87.440861999999996</c:v>
                </c:pt>
                <c:pt idx="1897">
                  <c:v>87.401854</c:v>
                </c:pt>
                <c:pt idx="1898">
                  <c:v>87.353463000000005</c:v>
                </c:pt>
                <c:pt idx="1899">
                  <c:v>87.325531999999995</c:v>
                </c:pt>
                <c:pt idx="1900">
                  <c:v>87.342089000000001</c:v>
                </c:pt>
                <c:pt idx="1901">
                  <c:v>87.396271999999996</c:v>
                </c:pt>
                <c:pt idx="1902">
                  <c:v>87.459993999999995</c:v>
                </c:pt>
                <c:pt idx="1903">
                  <c:v>87.514968999999994</c:v>
                </c:pt>
                <c:pt idx="1904">
                  <c:v>87.559133000000003</c:v>
                </c:pt>
                <c:pt idx="1905">
                  <c:v>87.586960000000005</c:v>
                </c:pt>
                <c:pt idx="1906">
                  <c:v>87.585189999999997</c:v>
                </c:pt>
                <c:pt idx="1907">
                  <c:v>87.551376000000005</c:v>
                </c:pt>
                <c:pt idx="1908">
                  <c:v>87.499103000000005</c:v>
                </c:pt>
                <c:pt idx="1909">
                  <c:v>87.442348999999993</c:v>
                </c:pt>
                <c:pt idx="1910">
                  <c:v>87.390548999999993</c:v>
                </c:pt>
                <c:pt idx="1911">
                  <c:v>87.356926999999999</c:v>
                </c:pt>
                <c:pt idx="1912">
                  <c:v>87.348642999999996</c:v>
                </c:pt>
                <c:pt idx="1913">
                  <c:v>87.345411999999996</c:v>
                </c:pt>
                <c:pt idx="1914">
                  <c:v>87.312347000000003</c:v>
                </c:pt>
                <c:pt idx="1915">
                  <c:v>87.246594000000002</c:v>
                </c:pt>
                <c:pt idx="1916">
                  <c:v>87.193307000000004</c:v>
                </c:pt>
                <c:pt idx="1917">
                  <c:v>87.199185999999997</c:v>
                </c:pt>
                <c:pt idx="1918">
                  <c:v>87.261319999999998</c:v>
                </c:pt>
                <c:pt idx="1919">
                  <c:v>87.332393999999994</c:v>
                </c:pt>
                <c:pt idx="1920">
                  <c:v>87.367797999999993</c:v>
                </c:pt>
                <c:pt idx="1921">
                  <c:v>87.359033999999994</c:v>
                </c:pt>
                <c:pt idx="1922">
                  <c:v>87.330763000000005</c:v>
                </c:pt>
                <c:pt idx="1923">
                  <c:v>87.318657999999999</c:v>
                </c:pt>
                <c:pt idx="1924">
                  <c:v>87.342108999999994</c:v>
                </c:pt>
                <c:pt idx="1925">
                  <c:v>87.389156999999997</c:v>
                </c:pt>
                <c:pt idx="1926">
                  <c:v>87.430036999999999</c:v>
                </c:pt>
                <c:pt idx="1927">
                  <c:v>87.444890000000001</c:v>
                </c:pt>
                <c:pt idx="1928">
                  <c:v>87.431331</c:v>
                </c:pt>
                <c:pt idx="1929">
                  <c:v>87.388705000000002</c:v>
                </c:pt>
                <c:pt idx="1930">
                  <c:v>87.318860999999998</c:v>
                </c:pt>
                <c:pt idx="1931">
                  <c:v>87.249517999999995</c:v>
                </c:pt>
                <c:pt idx="1932">
                  <c:v>87.228880000000004</c:v>
                </c:pt>
                <c:pt idx="1933">
                  <c:v>87.278666999999999</c:v>
                </c:pt>
                <c:pt idx="1934">
                  <c:v>87.367260000000002</c:v>
                </c:pt>
                <c:pt idx="1935">
                  <c:v>87.446163999999996</c:v>
                </c:pt>
                <c:pt idx="1936">
                  <c:v>87.502791000000002</c:v>
                </c:pt>
                <c:pt idx="1937">
                  <c:v>87.552423000000005</c:v>
                </c:pt>
                <c:pt idx="1938">
                  <c:v>87.588821999999993</c:v>
                </c:pt>
                <c:pt idx="1939">
                  <c:v>87.576644000000002</c:v>
                </c:pt>
                <c:pt idx="1940">
                  <c:v>87.494594000000006</c:v>
                </c:pt>
                <c:pt idx="1941">
                  <c:v>87.365871999999996</c:v>
                </c:pt>
                <c:pt idx="1942">
                  <c:v>87.239233999999996</c:v>
                </c:pt>
                <c:pt idx="1943">
                  <c:v>87.150098</c:v>
                </c:pt>
                <c:pt idx="1944">
                  <c:v>87.100342999999995</c:v>
                </c:pt>
                <c:pt idx="1945">
                  <c:v>87.067059</c:v>
                </c:pt>
                <c:pt idx="1946">
                  <c:v>87.031183999999996</c:v>
                </c:pt>
                <c:pt idx="1947">
                  <c:v>87.001717999999997</c:v>
                </c:pt>
                <c:pt idx="1948">
                  <c:v>87.009038000000004</c:v>
                </c:pt>
                <c:pt idx="1949">
                  <c:v>87.071952999999993</c:v>
                </c:pt>
                <c:pt idx="1950">
                  <c:v>87.175449</c:v>
                </c:pt>
                <c:pt idx="1951">
                  <c:v>87.281564000000003</c:v>
                </c:pt>
                <c:pt idx="1952">
                  <c:v>87.357811999999996</c:v>
                </c:pt>
                <c:pt idx="1953">
                  <c:v>87.390243999999996</c:v>
                </c:pt>
                <c:pt idx="1954">
                  <c:v>87.375782000000001</c:v>
                </c:pt>
                <c:pt idx="1955">
                  <c:v>87.317648000000005</c:v>
                </c:pt>
                <c:pt idx="1956">
                  <c:v>87.228583999999998</c:v>
                </c:pt>
                <c:pt idx="1957">
                  <c:v>87.128822999999997</c:v>
                </c:pt>
                <c:pt idx="1958">
                  <c:v>87.041431000000003</c:v>
                </c:pt>
                <c:pt idx="1959">
                  <c:v>86.986941000000002</c:v>
                </c:pt>
                <c:pt idx="1960">
                  <c:v>86.969318999999999</c:v>
                </c:pt>
                <c:pt idx="1961">
                  <c:v>86.970078000000001</c:v>
                </c:pt>
                <c:pt idx="1962">
                  <c:v>86.970225999999997</c:v>
                </c:pt>
                <c:pt idx="1963">
                  <c:v>86.973157999999998</c:v>
                </c:pt>
                <c:pt idx="1964">
                  <c:v>86.992200999999994</c:v>
                </c:pt>
                <c:pt idx="1965">
                  <c:v>87.024343000000002</c:v>
                </c:pt>
                <c:pt idx="1966">
                  <c:v>87.061644000000001</c:v>
                </c:pt>
                <c:pt idx="1967">
                  <c:v>87.122257000000005</c:v>
                </c:pt>
                <c:pt idx="1968">
                  <c:v>87.228969000000006</c:v>
                </c:pt>
                <c:pt idx="1969">
                  <c:v>87.353768000000002</c:v>
                </c:pt>
                <c:pt idx="1970">
                  <c:v>87.425807000000006</c:v>
                </c:pt>
                <c:pt idx="1971">
                  <c:v>87.412128999999993</c:v>
                </c:pt>
                <c:pt idx="1972">
                  <c:v>87.354112999999998</c:v>
                </c:pt>
                <c:pt idx="1973">
                  <c:v>87.300388999999996</c:v>
                </c:pt>
                <c:pt idx="1974">
                  <c:v>87.243269999999995</c:v>
                </c:pt>
                <c:pt idx="1975">
                  <c:v>87.155798000000004</c:v>
                </c:pt>
                <c:pt idx="1976">
                  <c:v>87.060916000000006</c:v>
                </c:pt>
                <c:pt idx="1977">
                  <c:v>87.016471999999993</c:v>
                </c:pt>
                <c:pt idx="1978">
                  <c:v>87.041150999999999</c:v>
                </c:pt>
                <c:pt idx="1979">
                  <c:v>87.088510999999997</c:v>
                </c:pt>
                <c:pt idx="1980">
                  <c:v>87.093957000000003</c:v>
                </c:pt>
                <c:pt idx="1981">
                  <c:v>87.032602999999995</c:v>
                </c:pt>
                <c:pt idx="1982">
                  <c:v>86.938907999999998</c:v>
                </c:pt>
                <c:pt idx="1983">
                  <c:v>86.881079999999997</c:v>
                </c:pt>
                <c:pt idx="1984">
                  <c:v>86.896120999999994</c:v>
                </c:pt>
                <c:pt idx="1985">
                  <c:v>86.949843999999999</c:v>
                </c:pt>
                <c:pt idx="1986">
                  <c:v>86.981026999999997</c:v>
                </c:pt>
                <c:pt idx="1987">
                  <c:v>86.970123000000001</c:v>
                </c:pt>
                <c:pt idx="1988">
                  <c:v>86.946578000000002</c:v>
                </c:pt>
                <c:pt idx="1989">
                  <c:v>86.938999999999993</c:v>
                </c:pt>
                <c:pt idx="1990">
                  <c:v>86.944795999999997</c:v>
                </c:pt>
                <c:pt idx="1991">
                  <c:v>86.955184000000003</c:v>
                </c:pt>
                <c:pt idx="1992">
                  <c:v>86.975088</c:v>
                </c:pt>
                <c:pt idx="1993">
                  <c:v>87.000091999999995</c:v>
                </c:pt>
                <c:pt idx="1994">
                  <c:v>87.006951999999998</c:v>
                </c:pt>
                <c:pt idx="1995">
                  <c:v>86.991459000000006</c:v>
                </c:pt>
                <c:pt idx="1996">
                  <c:v>86.992058999999998</c:v>
                </c:pt>
                <c:pt idx="1997">
                  <c:v>87.045948999999993</c:v>
                </c:pt>
                <c:pt idx="1998">
                  <c:v>87.138897</c:v>
                </c:pt>
                <c:pt idx="1999">
                  <c:v>87.212637000000001</c:v>
                </c:pt>
                <c:pt idx="2000">
                  <c:v>87.212743000000003</c:v>
                </c:pt>
                <c:pt idx="2001">
                  <c:v>87.133692999999994</c:v>
                </c:pt>
                <c:pt idx="2002">
                  <c:v>87.028913000000003</c:v>
                </c:pt>
                <c:pt idx="2003">
                  <c:v>86.979896999999994</c:v>
                </c:pt>
                <c:pt idx="2004">
                  <c:v>87.030450999999999</c:v>
                </c:pt>
                <c:pt idx="2005">
                  <c:v>87.141487999999995</c:v>
                </c:pt>
                <c:pt idx="2006">
                  <c:v>87.223116000000005</c:v>
                </c:pt>
                <c:pt idx="2007">
                  <c:v>87.217393999999999</c:v>
                </c:pt>
                <c:pt idx="2008">
                  <c:v>87.153949999999995</c:v>
                </c:pt>
                <c:pt idx="2009">
                  <c:v>87.103297999999995</c:v>
                </c:pt>
                <c:pt idx="2010">
                  <c:v>87.092678000000006</c:v>
                </c:pt>
                <c:pt idx="2011">
                  <c:v>87.112544999999997</c:v>
                </c:pt>
                <c:pt idx="2012">
                  <c:v>87.159599999999998</c:v>
                </c:pt>
                <c:pt idx="2013">
                  <c:v>87.224345999999997</c:v>
                </c:pt>
                <c:pt idx="2014">
                  <c:v>87.270414000000002</c:v>
                </c:pt>
                <c:pt idx="2015">
                  <c:v>87.263448999999994</c:v>
                </c:pt>
                <c:pt idx="2016">
                  <c:v>87.208838999999998</c:v>
                </c:pt>
                <c:pt idx="2017">
                  <c:v>87.137827000000001</c:v>
                </c:pt>
                <c:pt idx="2018">
                  <c:v>87.076840000000004</c:v>
                </c:pt>
                <c:pt idx="2019">
                  <c:v>87.049301999999997</c:v>
                </c:pt>
                <c:pt idx="2020">
                  <c:v>87.078203999999999</c:v>
                </c:pt>
                <c:pt idx="2021">
                  <c:v>87.152563000000001</c:v>
                </c:pt>
                <c:pt idx="2022">
                  <c:v>87.206754000000004</c:v>
                </c:pt>
                <c:pt idx="2023">
                  <c:v>87.183507000000006</c:v>
                </c:pt>
                <c:pt idx="2024">
                  <c:v>87.107831000000004</c:v>
                </c:pt>
                <c:pt idx="2025">
                  <c:v>87.047775999999999</c:v>
                </c:pt>
                <c:pt idx="2026">
                  <c:v>87.023167999999998</c:v>
                </c:pt>
                <c:pt idx="2027">
                  <c:v>87.006451999999996</c:v>
                </c:pt>
                <c:pt idx="2028">
                  <c:v>86.989665000000002</c:v>
                </c:pt>
                <c:pt idx="2029">
                  <c:v>86.992075</c:v>
                </c:pt>
                <c:pt idx="2030">
                  <c:v>87.011364999999998</c:v>
                </c:pt>
                <c:pt idx="2031">
                  <c:v>87.019952000000004</c:v>
                </c:pt>
                <c:pt idx="2032">
                  <c:v>87.015555000000006</c:v>
                </c:pt>
                <c:pt idx="2033">
                  <c:v>87.034828000000005</c:v>
                </c:pt>
                <c:pt idx="2034">
                  <c:v>87.095726999999997</c:v>
                </c:pt>
                <c:pt idx="2035">
                  <c:v>87.165784000000002</c:v>
                </c:pt>
                <c:pt idx="2036">
                  <c:v>87.205032000000003</c:v>
                </c:pt>
                <c:pt idx="2037">
                  <c:v>87.197080999999997</c:v>
                </c:pt>
                <c:pt idx="2038">
                  <c:v>87.140119999999996</c:v>
                </c:pt>
                <c:pt idx="2039">
                  <c:v>87.049254000000005</c:v>
                </c:pt>
                <c:pt idx="2040">
                  <c:v>86.968036999999995</c:v>
                </c:pt>
                <c:pt idx="2041">
                  <c:v>86.943066999999999</c:v>
                </c:pt>
                <c:pt idx="2042">
                  <c:v>86.977767</c:v>
                </c:pt>
                <c:pt idx="2043">
                  <c:v>87.033418999999995</c:v>
                </c:pt>
                <c:pt idx="2044">
                  <c:v>87.073454999999996</c:v>
                </c:pt>
                <c:pt idx="2045">
                  <c:v>87.088589999999996</c:v>
                </c:pt>
                <c:pt idx="2046">
                  <c:v>87.083185999999998</c:v>
                </c:pt>
                <c:pt idx="2047">
                  <c:v>87.065577000000005</c:v>
                </c:pt>
                <c:pt idx="2048">
                  <c:v>87.055977999999996</c:v>
                </c:pt>
                <c:pt idx="2049">
                  <c:v>87.071297999999999</c:v>
                </c:pt>
                <c:pt idx="2050">
                  <c:v>87.098062999999996</c:v>
                </c:pt>
                <c:pt idx="2051">
                  <c:v>87.102879000000001</c:v>
                </c:pt>
                <c:pt idx="2052">
                  <c:v>87.075357999999994</c:v>
                </c:pt>
                <c:pt idx="2053">
                  <c:v>87.044501999999994</c:v>
                </c:pt>
                <c:pt idx="2054">
                  <c:v>87.041618</c:v>
                </c:pt>
                <c:pt idx="2055">
                  <c:v>87.062584999999999</c:v>
                </c:pt>
                <c:pt idx="2056">
                  <c:v>87.077280000000002</c:v>
                </c:pt>
                <c:pt idx="2057">
                  <c:v>87.065251000000004</c:v>
                </c:pt>
                <c:pt idx="2058">
                  <c:v>87.036602000000002</c:v>
                </c:pt>
                <c:pt idx="2059">
                  <c:v>87.012962000000002</c:v>
                </c:pt>
                <c:pt idx="2060">
                  <c:v>87.001277999999999</c:v>
                </c:pt>
                <c:pt idx="2061">
                  <c:v>87.000844000000001</c:v>
                </c:pt>
                <c:pt idx="2062">
                  <c:v>87.013199</c:v>
                </c:pt>
                <c:pt idx="2063">
                  <c:v>87.038726999999994</c:v>
                </c:pt>
                <c:pt idx="2064">
                  <c:v>87.071855999999997</c:v>
                </c:pt>
                <c:pt idx="2065">
                  <c:v>87.099277000000001</c:v>
                </c:pt>
                <c:pt idx="2066">
                  <c:v>87.103155000000001</c:v>
                </c:pt>
                <c:pt idx="2067">
                  <c:v>87.075954999999993</c:v>
                </c:pt>
                <c:pt idx="2068">
                  <c:v>87.035256000000004</c:v>
                </c:pt>
                <c:pt idx="2069">
                  <c:v>87.007374999999996</c:v>
                </c:pt>
                <c:pt idx="2070">
                  <c:v>87.007561999999993</c:v>
                </c:pt>
                <c:pt idx="2071">
                  <c:v>87.031985000000006</c:v>
                </c:pt>
                <c:pt idx="2072">
                  <c:v>87.064071999999996</c:v>
                </c:pt>
                <c:pt idx="2073">
                  <c:v>87.087674000000007</c:v>
                </c:pt>
                <c:pt idx="2074">
                  <c:v>87.092332999999996</c:v>
                </c:pt>
                <c:pt idx="2075">
                  <c:v>87.082710000000006</c:v>
                </c:pt>
                <c:pt idx="2076">
                  <c:v>87.071295000000006</c:v>
                </c:pt>
                <c:pt idx="2077">
                  <c:v>87.064246999999995</c:v>
                </c:pt>
                <c:pt idx="2078">
                  <c:v>87.064417000000006</c:v>
                </c:pt>
                <c:pt idx="2079">
                  <c:v>87.074877999999998</c:v>
                </c:pt>
                <c:pt idx="2080">
                  <c:v>87.098837000000003</c:v>
                </c:pt>
                <c:pt idx="2081">
                  <c:v>87.127390000000005</c:v>
                </c:pt>
                <c:pt idx="2082">
                  <c:v>87.136217000000002</c:v>
                </c:pt>
                <c:pt idx="2083">
                  <c:v>87.125647999999998</c:v>
                </c:pt>
                <c:pt idx="2084">
                  <c:v>87.123078000000007</c:v>
                </c:pt>
                <c:pt idx="2085">
                  <c:v>87.139798999999996</c:v>
                </c:pt>
                <c:pt idx="2086">
                  <c:v>87.160737999999995</c:v>
                </c:pt>
                <c:pt idx="2087">
                  <c:v>87.166576000000006</c:v>
                </c:pt>
                <c:pt idx="2088">
                  <c:v>87.157661000000004</c:v>
                </c:pt>
                <c:pt idx="2089">
                  <c:v>87.146469999999994</c:v>
                </c:pt>
                <c:pt idx="2090">
                  <c:v>87.139353</c:v>
                </c:pt>
                <c:pt idx="2091">
                  <c:v>87.135878000000005</c:v>
                </c:pt>
                <c:pt idx="2092">
                  <c:v>87.138531999999998</c:v>
                </c:pt>
                <c:pt idx="2093">
                  <c:v>87.145356000000007</c:v>
                </c:pt>
                <c:pt idx="2094">
                  <c:v>87.137383999999997</c:v>
                </c:pt>
                <c:pt idx="2095">
                  <c:v>87.102463</c:v>
                </c:pt>
                <c:pt idx="2096">
                  <c:v>87.054379999999995</c:v>
                </c:pt>
                <c:pt idx="2097">
                  <c:v>87.017122000000001</c:v>
                </c:pt>
                <c:pt idx="2098">
                  <c:v>87.002931000000004</c:v>
                </c:pt>
                <c:pt idx="2099">
                  <c:v>87.005086000000006</c:v>
                </c:pt>
                <c:pt idx="2100">
                  <c:v>87.008510999999999</c:v>
                </c:pt>
                <c:pt idx="2101">
                  <c:v>87.001470999999995</c:v>
                </c:pt>
                <c:pt idx="2102">
                  <c:v>86.979152999999997</c:v>
                </c:pt>
                <c:pt idx="2103">
                  <c:v>86.954933999999994</c:v>
                </c:pt>
                <c:pt idx="2104">
                  <c:v>86.957808</c:v>
                </c:pt>
                <c:pt idx="2105">
                  <c:v>87.001388000000006</c:v>
                </c:pt>
                <c:pt idx="2106">
                  <c:v>87.063479000000001</c:v>
                </c:pt>
                <c:pt idx="2107">
                  <c:v>87.111976999999996</c:v>
                </c:pt>
                <c:pt idx="2108">
                  <c:v>87.140738999999996</c:v>
                </c:pt>
                <c:pt idx="2109">
                  <c:v>87.161519999999996</c:v>
                </c:pt>
                <c:pt idx="2110">
                  <c:v>87.173606000000007</c:v>
                </c:pt>
                <c:pt idx="2111">
                  <c:v>87.168953999999999</c:v>
                </c:pt>
                <c:pt idx="2112">
                  <c:v>87.150266999999999</c:v>
                </c:pt>
                <c:pt idx="2113">
                  <c:v>87.120194999999995</c:v>
                </c:pt>
                <c:pt idx="2114">
                  <c:v>87.073715000000007</c:v>
                </c:pt>
                <c:pt idx="2115">
                  <c:v>87.014718999999999</c:v>
                </c:pt>
                <c:pt idx="2116">
                  <c:v>86.970915000000005</c:v>
                </c:pt>
                <c:pt idx="2117">
                  <c:v>86.972352000000001</c:v>
                </c:pt>
                <c:pt idx="2118">
                  <c:v>87.017987000000005</c:v>
                </c:pt>
                <c:pt idx="2119">
                  <c:v>87.075145000000006</c:v>
                </c:pt>
                <c:pt idx="2120">
                  <c:v>87.111052999999998</c:v>
                </c:pt>
                <c:pt idx="2121">
                  <c:v>87.120457999999999</c:v>
                </c:pt>
                <c:pt idx="2122">
                  <c:v>87.114687000000004</c:v>
                </c:pt>
                <c:pt idx="2123">
                  <c:v>87.102053999999995</c:v>
                </c:pt>
                <c:pt idx="2124">
                  <c:v>87.088305000000005</c:v>
                </c:pt>
                <c:pt idx="2125">
                  <c:v>87.077005</c:v>
                </c:pt>
                <c:pt idx="2126">
                  <c:v>87.066428999999999</c:v>
                </c:pt>
                <c:pt idx="2127">
                  <c:v>87.057321999999999</c:v>
                </c:pt>
                <c:pt idx="2128">
                  <c:v>87.061852999999999</c:v>
                </c:pt>
                <c:pt idx="2129">
                  <c:v>87.095671999999993</c:v>
                </c:pt>
                <c:pt idx="2130">
                  <c:v>87.148178000000001</c:v>
                </c:pt>
                <c:pt idx="2131">
                  <c:v>87.172529999999995</c:v>
                </c:pt>
                <c:pt idx="2132">
                  <c:v>87.150144999999995</c:v>
                </c:pt>
                <c:pt idx="2133">
                  <c:v>87.116780000000006</c:v>
                </c:pt>
                <c:pt idx="2134">
                  <c:v>87.098572000000004</c:v>
                </c:pt>
                <c:pt idx="2135">
                  <c:v>87.092787000000001</c:v>
                </c:pt>
                <c:pt idx="2136">
                  <c:v>87.090238999999997</c:v>
                </c:pt>
                <c:pt idx="2137">
                  <c:v>87.086303999999998</c:v>
                </c:pt>
                <c:pt idx="2138">
                  <c:v>87.083220999999995</c:v>
                </c:pt>
                <c:pt idx="2139">
                  <c:v>87.084316000000001</c:v>
                </c:pt>
                <c:pt idx="2140">
                  <c:v>87.090292000000005</c:v>
                </c:pt>
                <c:pt idx="2141">
                  <c:v>87.099936</c:v>
                </c:pt>
                <c:pt idx="2142">
                  <c:v>87.113127000000006</c:v>
                </c:pt>
                <c:pt idx="2143">
                  <c:v>87.128057999999996</c:v>
                </c:pt>
                <c:pt idx="2144">
                  <c:v>87.139082999999999</c:v>
                </c:pt>
                <c:pt idx="2145">
                  <c:v>87.136381999999998</c:v>
                </c:pt>
                <c:pt idx="2146">
                  <c:v>87.118830000000003</c:v>
                </c:pt>
                <c:pt idx="2147">
                  <c:v>87.101383999999996</c:v>
                </c:pt>
                <c:pt idx="2148">
                  <c:v>87.098753000000002</c:v>
                </c:pt>
                <c:pt idx="2149">
                  <c:v>87.117962000000006</c:v>
                </c:pt>
                <c:pt idx="2150">
                  <c:v>87.150120999999999</c:v>
                </c:pt>
                <c:pt idx="2151">
                  <c:v>87.172929999999994</c:v>
                </c:pt>
                <c:pt idx="2152">
                  <c:v>87.171113000000005</c:v>
                </c:pt>
                <c:pt idx="2153">
                  <c:v>87.152241000000004</c:v>
                </c:pt>
                <c:pt idx="2154">
                  <c:v>87.138637000000003</c:v>
                </c:pt>
                <c:pt idx="2155">
                  <c:v>87.135041000000001</c:v>
                </c:pt>
                <c:pt idx="2156">
                  <c:v>87.133104000000003</c:v>
                </c:pt>
                <c:pt idx="2157">
                  <c:v>87.135403999999994</c:v>
                </c:pt>
                <c:pt idx="2158">
                  <c:v>87.138058999999998</c:v>
                </c:pt>
                <c:pt idx="2159">
                  <c:v>87.135355000000004</c:v>
                </c:pt>
                <c:pt idx="2160">
                  <c:v>87.137974</c:v>
                </c:pt>
                <c:pt idx="2161">
                  <c:v>87.153845000000004</c:v>
                </c:pt>
                <c:pt idx="2162">
                  <c:v>87.176610999999994</c:v>
                </c:pt>
                <c:pt idx="2163">
                  <c:v>87.200688</c:v>
                </c:pt>
                <c:pt idx="2164">
                  <c:v>87.222921999999997</c:v>
                </c:pt>
                <c:pt idx="2165">
                  <c:v>87.230287000000004</c:v>
                </c:pt>
                <c:pt idx="2166">
                  <c:v>87.207639999999998</c:v>
                </c:pt>
                <c:pt idx="2167">
                  <c:v>87.153458999999998</c:v>
                </c:pt>
                <c:pt idx="2168">
                  <c:v>87.089212000000003</c:v>
                </c:pt>
                <c:pt idx="2169">
                  <c:v>87.049706999999998</c:v>
                </c:pt>
                <c:pt idx="2170">
                  <c:v>87.049591000000007</c:v>
                </c:pt>
                <c:pt idx="2171">
                  <c:v>87.077189000000004</c:v>
                </c:pt>
                <c:pt idx="2172">
                  <c:v>87.108953</c:v>
                </c:pt>
                <c:pt idx="2173">
                  <c:v>87.137992999999994</c:v>
                </c:pt>
                <c:pt idx="2174">
                  <c:v>87.169998000000007</c:v>
                </c:pt>
                <c:pt idx="2175">
                  <c:v>87.190562999999997</c:v>
                </c:pt>
                <c:pt idx="2176">
                  <c:v>87.191405000000003</c:v>
                </c:pt>
                <c:pt idx="2177">
                  <c:v>87.186993999999999</c:v>
                </c:pt>
                <c:pt idx="2178">
                  <c:v>87.188058999999996</c:v>
                </c:pt>
                <c:pt idx="2179">
                  <c:v>87.191274000000007</c:v>
                </c:pt>
                <c:pt idx="2180">
                  <c:v>87.193759999999997</c:v>
                </c:pt>
                <c:pt idx="2181">
                  <c:v>87.202414000000005</c:v>
                </c:pt>
                <c:pt idx="2182">
                  <c:v>87.217887000000005</c:v>
                </c:pt>
                <c:pt idx="2183">
                  <c:v>87.233151000000007</c:v>
                </c:pt>
                <c:pt idx="2184">
                  <c:v>87.245240999999993</c:v>
                </c:pt>
                <c:pt idx="2185">
                  <c:v>87.260405000000006</c:v>
                </c:pt>
                <c:pt idx="2186">
                  <c:v>87.283326000000002</c:v>
                </c:pt>
                <c:pt idx="2187">
                  <c:v>87.302344000000005</c:v>
                </c:pt>
                <c:pt idx="2188">
                  <c:v>87.302665000000005</c:v>
                </c:pt>
                <c:pt idx="2189">
                  <c:v>87.280902999999995</c:v>
                </c:pt>
                <c:pt idx="2190">
                  <c:v>87.249320999999995</c:v>
                </c:pt>
                <c:pt idx="2191">
                  <c:v>87.228987000000004</c:v>
                </c:pt>
                <c:pt idx="2192">
                  <c:v>87.232928999999999</c:v>
                </c:pt>
                <c:pt idx="2193">
                  <c:v>87.259332000000001</c:v>
                </c:pt>
                <c:pt idx="2194">
                  <c:v>87.292809000000005</c:v>
                </c:pt>
                <c:pt idx="2195">
                  <c:v>87.316643999999997</c:v>
                </c:pt>
                <c:pt idx="2196">
                  <c:v>87.319406999999998</c:v>
                </c:pt>
                <c:pt idx="2197">
                  <c:v>87.299870999999996</c:v>
                </c:pt>
                <c:pt idx="2198">
                  <c:v>87.271580999999998</c:v>
                </c:pt>
                <c:pt idx="2199">
                  <c:v>87.254271000000003</c:v>
                </c:pt>
                <c:pt idx="2200">
                  <c:v>87.262561000000005</c:v>
                </c:pt>
                <c:pt idx="2201">
                  <c:v>87.280844000000002</c:v>
                </c:pt>
                <c:pt idx="2202">
                  <c:v>87.279262000000003</c:v>
                </c:pt>
                <c:pt idx="2203">
                  <c:v>87.252328000000006</c:v>
                </c:pt>
                <c:pt idx="2204">
                  <c:v>87.219942000000003</c:v>
                </c:pt>
                <c:pt idx="2205">
                  <c:v>87.207496000000006</c:v>
                </c:pt>
                <c:pt idx="2206">
                  <c:v>87.226495</c:v>
                </c:pt>
                <c:pt idx="2207">
                  <c:v>87.256321</c:v>
                </c:pt>
                <c:pt idx="2208">
                  <c:v>87.277710999999996</c:v>
                </c:pt>
                <c:pt idx="2209">
                  <c:v>87.298913999999996</c:v>
                </c:pt>
                <c:pt idx="2210">
                  <c:v>87.314094999999995</c:v>
                </c:pt>
                <c:pt idx="2211">
                  <c:v>87.309713000000002</c:v>
                </c:pt>
                <c:pt idx="2212">
                  <c:v>87.295006999999998</c:v>
                </c:pt>
                <c:pt idx="2213">
                  <c:v>87.286911000000003</c:v>
                </c:pt>
                <c:pt idx="2214">
                  <c:v>87.288982000000004</c:v>
                </c:pt>
                <c:pt idx="2215">
                  <c:v>87.294786000000002</c:v>
                </c:pt>
                <c:pt idx="2216">
                  <c:v>87.294781999999998</c:v>
                </c:pt>
                <c:pt idx="2217">
                  <c:v>87.287970999999999</c:v>
                </c:pt>
                <c:pt idx="2218">
                  <c:v>87.290347999999994</c:v>
                </c:pt>
                <c:pt idx="2219">
                  <c:v>87.304435999999995</c:v>
                </c:pt>
                <c:pt idx="2220">
                  <c:v>87.323915</c:v>
                </c:pt>
                <c:pt idx="2221">
                  <c:v>87.344341999999997</c:v>
                </c:pt>
                <c:pt idx="2222">
                  <c:v>87.361123000000006</c:v>
                </c:pt>
                <c:pt idx="2223">
                  <c:v>87.364018999999999</c:v>
                </c:pt>
                <c:pt idx="2224">
                  <c:v>87.341902000000005</c:v>
                </c:pt>
                <c:pt idx="2225">
                  <c:v>87.312111999999999</c:v>
                </c:pt>
                <c:pt idx="2226">
                  <c:v>87.318393999999998</c:v>
                </c:pt>
                <c:pt idx="2227">
                  <c:v>87.353802000000002</c:v>
                </c:pt>
                <c:pt idx="2228">
                  <c:v>87.368728000000004</c:v>
                </c:pt>
                <c:pt idx="2229">
                  <c:v>87.366226999999995</c:v>
                </c:pt>
                <c:pt idx="2230">
                  <c:v>87.357933000000003</c:v>
                </c:pt>
                <c:pt idx="2231">
                  <c:v>87.343227999999996</c:v>
                </c:pt>
                <c:pt idx="2232">
                  <c:v>87.328446</c:v>
                </c:pt>
                <c:pt idx="2233">
                  <c:v>87.312087000000005</c:v>
                </c:pt>
                <c:pt idx="2234">
                  <c:v>87.290464999999998</c:v>
                </c:pt>
                <c:pt idx="2235">
                  <c:v>87.265377000000001</c:v>
                </c:pt>
                <c:pt idx="2236">
                  <c:v>87.254918000000004</c:v>
                </c:pt>
                <c:pt idx="2237">
                  <c:v>87.273236999999995</c:v>
                </c:pt>
                <c:pt idx="2238">
                  <c:v>87.303860999999998</c:v>
                </c:pt>
                <c:pt idx="2239">
                  <c:v>87.318980999999994</c:v>
                </c:pt>
                <c:pt idx="2240">
                  <c:v>87.312696000000003</c:v>
                </c:pt>
                <c:pt idx="2241">
                  <c:v>87.295062000000001</c:v>
                </c:pt>
                <c:pt idx="2242">
                  <c:v>87.288002000000006</c:v>
                </c:pt>
                <c:pt idx="2243">
                  <c:v>87.290153000000004</c:v>
                </c:pt>
                <c:pt idx="2244">
                  <c:v>87.280439999999999</c:v>
                </c:pt>
                <c:pt idx="2245">
                  <c:v>87.257527999999994</c:v>
                </c:pt>
                <c:pt idx="2246">
                  <c:v>87.238778999999994</c:v>
                </c:pt>
                <c:pt idx="2247">
                  <c:v>87.246440000000007</c:v>
                </c:pt>
                <c:pt idx="2248">
                  <c:v>87.272672999999998</c:v>
                </c:pt>
                <c:pt idx="2249">
                  <c:v>87.275621999999998</c:v>
                </c:pt>
                <c:pt idx="2250">
                  <c:v>87.230594999999994</c:v>
                </c:pt>
                <c:pt idx="2251">
                  <c:v>87.153271000000004</c:v>
                </c:pt>
                <c:pt idx="2252">
                  <c:v>87.06953</c:v>
                </c:pt>
                <c:pt idx="2253">
                  <c:v>87.008758999999998</c:v>
                </c:pt>
                <c:pt idx="2254">
                  <c:v>86.984092000000004</c:v>
                </c:pt>
                <c:pt idx="2255">
                  <c:v>86.978836000000001</c:v>
                </c:pt>
                <c:pt idx="2256">
                  <c:v>86.974805000000003</c:v>
                </c:pt>
                <c:pt idx="2257">
                  <c:v>86.963873000000007</c:v>
                </c:pt>
                <c:pt idx="2258">
                  <c:v>86.943692999999996</c:v>
                </c:pt>
                <c:pt idx="2259">
                  <c:v>86.916559000000007</c:v>
                </c:pt>
                <c:pt idx="2260">
                  <c:v>86.888963000000004</c:v>
                </c:pt>
                <c:pt idx="2261">
                  <c:v>86.859666000000004</c:v>
                </c:pt>
                <c:pt idx="2262">
                  <c:v>86.819023000000001</c:v>
                </c:pt>
                <c:pt idx="2263">
                  <c:v>86.757514999999998</c:v>
                </c:pt>
                <c:pt idx="2264">
                  <c:v>86.723134000000002</c:v>
                </c:pt>
                <c:pt idx="2265">
                  <c:v>86.735714999999999</c:v>
                </c:pt>
                <c:pt idx="2266">
                  <c:v>86.716176000000004</c:v>
                </c:pt>
                <c:pt idx="2267">
                  <c:v>86.673537999999994</c:v>
                </c:pt>
                <c:pt idx="2268">
                  <c:v>86.649370000000005</c:v>
                </c:pt>
                <c:pt idx="2269">
                  <c:v>86.631197</c:v>
                </c:pt>
                <c:pt idx="2270">
                  <c:v>86.622230999999999</c:v>
                </c:pt>
                <c:pt idx="2271">
                  <c:v>86.614103999999998</c:v>
                </c:pt>
                <c:pt idx="2272">
                  <c:v>86.587500000000006</c:v>
                </c:pt>
                <c:pt idx="2273">
                  <c:v>86.542760999999999</c:v>
                </c:pt>
                <c:pt idx="2274">
                  <c:v>86.487690000000001</c:v>
                </c:pt>
                <c:pt idx="2275">
                  <c:v>86.416697999999997</c:v>
                </c:pt>
                <c:pt idx="2276">
                  <c:v>86.337042999999994</c:v>
                </c:pt>
                <c:pt idx="2277">
                  <c:v>86.268376000000004</c:v>
                </c:pt>
                <c:pt idx="2278">
                  <c:v>86.210244000000003</c:v>
                </c:pt>
                <c:pt idx="2279">
                  <c:v>86.142816999999994</c:v>
                </c:pt>
                <c:pt idx="2280">
                  <c:v>86.064464000000001</c:v>
                </c:pt>
                <c:pt idx="2281">
                  <c:v>85.984423000000007</c:v>
                </c:pt>
                <c:pt idx="2282">
                  <c:v>85.826459999999997</c:v>
                </c:pt>
                <c:pt idx="2283">
                  <c:v>85.539113999999998</c:v>
                </c:pt>
                <c:pt idx="2284">
                  <c:v>85.223775000000003</c:v>
                </c:pt>
                <c:pt idx="2285">
                  <c:v>84.939081000000002</c:v>
                </c:pt>
                <c:pt idx="2286">
                  <c:v>84.675757000000004</c:v>
                </c:pt>
                <c:pt idx="2287">
                  <c:v>84.428967</c:v>
                </c:pt>
                <c:pt idx="2288">
                  <c:v>84.179918000000001</c:v>
                </c:pt>
                <c:pt idx="2289">
                  <c:v>83.913512999999995</c:v>
                </c:pt>
                <c:pt idx="2290">
                  <c:v>83.649551000000002</c:v>
                </c:pt>
                <c:pt idx="2291">
                  <c:v>83.431689000000006</c:v>
                </c:pt>
                <c:pt idx="2292">
                  <c:v>83.281865999999994</c:v>
                </c:pt>
                <c:pt idx="2293">
                  <c:v>83.194745999999995</c:v>
                </c:pt>
                <c:pt idx="2294">
                  <c:v>83.150396000000001</c:v>
                </c:pt>
                <c:pt idx="2295">
                  <c:v>83.138127999999995</c:v>
                </c:pt>
                <c:pt idx="2296">
                  <c:v>83.141597000000004</c:v>
                </c:pt>
                <c:pt idx="2297">
                  <c:v>83.145056999999994</c:v>
                </c:pt>
                <c:pt idx="2298">
                  <c:v>83.216649000000004</c:v>
                </c:pt>
                <c:pt idx="2299">
                  <c:v>83.404036000000005</c:v>
                </c:pt>
                <c:pt idx="2300">
                  <c:v>83.602181999999999</c:v>
                </c:pt>
                <c:pt idx="2301">
                  <c:v>83.704856000000007</c:v>
                </c:pt>
                <c:pt idx="2302">
                  <c:v>83.726969999999994</c:v>
                </c:pt>
                <c:pt idx="2303">
                  <c:v>83.775653000000005</c:v>
                </c:pt>
                <c:pt idx="2304">
                  <c:v>83.907540999999995</c:v>
                </c:pt>
                <c:pt idx="2305">
                  <c:v>84.059111999999999</c:v>
                </c:pt>
                <c:pt idx="2306">
                  <c:v>84.159013999999999</c:v>
                </c:pt>
                <c:pt idx="2307">
                  <c:v>84.201138999999998</c:v>
                </c:pt>
                <c:pt idx="2308">
                  <c:v>84.230226999999999</c:v>
                </c:pt>
                <c:pt idx="2309">
                  <c:v>84.272343000000006</c:v>
                </c:pt>
                <c:pt idx="2310">
                  <c:v>84.312821</c:v>
                </c:pt>
                <c:pt idx="2311">
                  <c:v>84.323417000000006</c:v>
                </c:pt>
                <c:pt idx="2312">
                  <c:v>84.296856000000005</c:v>
                </c:pt>
                <c:pt idx="2313">
                  <c:v>84.255619999999993</c:v>
                </c:pt>
                <c:pt idx="2314">
                  <c:v>84.249702999999997</c:v>
                </c:pt>
                <c:pt idx="2315">
                  <c:v>84.240491000000006</c:v>
                </c:pt>
                <c:pt idx="2316">
                  <c:v>84.167259999999999</c:v>
                </c:pt>
                <c:pt idx="2317">
                  <c:v>84.157741000000001</c:v>
                </c:pt>
                <c:pt idx="2318">
                  <c:v>84.204663999999994</c:v>
                </c:pt>
                <c:pt idx="2319">
                  <c:v>84.243544</c:v>
                </c:pt>
                <c:pt idx="2320">
                  <c:v>84.286202000000003</c:v>
                </c:pt>
                <c:pt idx="2321">
                  <c:v>84.322880999999995</c:v>
                </c:pt>
                <c:pt idx="2322">
                  <c:v>84.344267000000002</c:v>
                </c:pt>
                <c:pt idx="2323">
                  <c:v>84.357149000000007</c:v>
                </c:pt>
                <c:pt idx="2324">
                  <c:v>84.354124999999996</c:v>
                </c:pt>
                <c:pt idx="2325">
                  <c:v>84.318517</c:v>
                </c:pt>
                <c:pt idx="2326">
                  <c:v>84.283741000000006</c:v>
                </c:pt>
                <c:pt idx="2327">
                  <c:v>84.260738000000003</c:v>
                </c:pt>
                <c:pt idx="2328">
                  <c:v>84.239571999999995</c:v>
                </c:pt>
                <c:pt idx="2329">
                  <c:v>84.209630000000004</c:v>
                </c:pt>
                <c:pt idx="2330">
                  <c:v>84.146086999999994</c:v>
                </c:pt>
                <c:pt idx="2331">
                  <c:v>84.073048</c:v>
                </c:pt>
                <c:pt idx="2332">
                  <c:v>84.032773000000006</c:v>
                </c:pt>
                <c:pt idx="2333">
                  <c:v>84.014139</c:v>
                </c:pt>
                <c:pt idx="2334">
                  <c:v>83.996938</c:v>
                </c:pt>
                <c:pt idx="2335">
                  <c:v>83.980196000000007</c:v>
                </c:pt>
                <c:pt idx="2336">
                  <c:v>83.959475999999995</c:v>
                </c:pt>
                <c:pt idx="2337">
                  <c:v>83.911563000000001</c:v>
                </c:pt>
                <c:pt idx="2338">
                  <c:v>83.854737</c:v>
                </c:pt>
                <c:pt idx="2339">
                  <c:v>83.820899999999995</c:v>
                </c:pt>
                <c:pt idx="2340">
                  <c:v>83.800030000000007</c:v>
                </c:pt>
                <c:pt idx="2341">
                  <c:v>83.791813000000005</c:v>
                </c:pt>
                <c:pt idx="2342">
                  <c:v>83.787143999999998</c:v>
                </c:pt>
                <c:pt idx="2343">
                  <c:v>83.763099999999994</c:v>
                </c:pt>
                <c:pt idx="2344">
                  <c:v>83.702918999999994</c:v>
                </c:pt>
                <c:pt idx="2345">
                  <c:v>83.694291000000007</c:v>
                </c:pt>
                <c:pt idx="2346">
                  <c:v>83.720263000000003</c:v>
                </c:pt>
                <c:pt idx="2347">
                  <c:v>83.612922999999995</c:v>
                </c:pt>
                <c:pt idx="2348">
                  <c:v>83.549499999999995</c:v>
                </c:pt>
                <c:pt idx="2349">
                  <c:v>83.543970999999999</c:v>
                </c:pt>
                <c:pt idx="2350">
                  <c:v>83.486044000000007</c:v>
                </c:pt>
                <c:pt idx="2351">
                  <c:v>83.409811000000005</c:v>
                </c:pt>
                <c:pt idx="2352">
                  <c:v>83.337706999999995</c:v>
                </c:pt>
                <c:pt idx="2353">
                  <c:v>83.262477000000004</c:v>
                </c:pt>
                <c:pt idx="2354">
                  <c:v>83.234154000000004</c:v>
                </c:pt>
                <c:pt idx="2355">
                  <c:v>83.254470999999995</c:v>
                </c:pt>
                <c:pt idx="2356">
                  <c:v>83.251535000000004</c:v>
                </c:pt>
                <c:pt idx="2357">
                  <c:v>83.209451999999999</c:v>
                </c:pt>
                <c:pt idx="2358">
                  <c:v>83.161287000000002</c:v>
                </c:pt>
                <c:pt idx="2359">
                  <c:v>83.127759999999995</c:v>
                </c:pt>
                <c:pt idx="2360">
                  <c:v>83.100700000000003</c:v>
                </c:pt>
                <c:pt idx="2361">
                  <c:v>83.068329000000006</c:v>
                </c:pt>
                <c:pt idx="2362">
                  <c:v>83.044481000000005</c:v>
                </c:pt>
                <c:pt idx="2363">
                  <c:v>83.031383000000005</c:v>
                </c:pt>
                <c:pt idx="2364">
                  <c:v>82.961786000000004</c:v>
                </c:pt>
                <c:pt idx="2365">
                  <c:v>82.871324999999999</c:v>
                </c:pt>
                <c:pt idx="2366">
                  <c:v>82.831605999999994</c:v>
                </c:pt>
                <c:pt idx="2367">
                  <c:v>82.808351999999999</c:v>
                </c:pt>
                <c:pt idx="2368">
                  <c:v>82.785186999999993</c:v>
                </c:pt>
                <c:pt idx="2369">
                  <c:v>82.769810000000007</c:v>
                </c:pt>
                <c:pt idx="2370">
                  <c:v>82.758521000000002</c:v>
                </c:pt>
                <c:pt idx="2371">
                  <c:v>82.741246000000004</c:v>
                </c:pt>
                <c:pt idx="2372">
                  <c:v>82.713220000000007</c:v>
                </c:pt>
                <c:pt idx="2373">
                  <c:v>82.682711999999995</c:v>
                </c:pt>
                <c:pt idx="2374">
                  <c:v>82.654471999999998</c:v>
                </c:pt>
                <c:pt idx="2375">
                  <c:v>82.617963000000003</c:v>
                </c:pt>
                <c:pt idx="2376">
                  <c:v>82.561622999999997</c:v>
                </c:pt>
                <c:pt idx="2377">
                  <c:v>82.506922000000003</c:v>
                </c:pt>
                <c:pt idx="2378">
                  <c:v>82.502272000000005</c:v>
                </c:pt>
                <c:pt idx="2379">
                  <c:v>82.524238999999994</c:v>
                </c:pt>
                <c:pt idx="2380">
                  <c:v>82.518471000000005</c:v>
                </c:pt>
                <c:pt idx="2381">
                  <c:v>82.490858000000003</c:v>
                </c:pt>
                <c:pt idx="2382">
                  <c:v>82.472962999999993</c:v>
                </c:pt>
                <c:pt idx="2383">
                  <c:v>82.453356999999997</c:v>
                </c:pt>
                <c:pt idx="2384">
                  <c:v>82.421880000000002</c:v>
                </c:pt>
                <c:pt idx="2385">
                  <c:v>82.403228999999996</c:v>
                </c:pt>
                <c:pt idx="2386">
                  <c:v>82.396107000000001</c:v>
                </c:pt>
                <c:pt idx="2387">
                  <c:v>82.402102999999997</c:v>
                </c:pt>
                <c:pt idx="2388">
                  <c:v>82.424122999999994</c:v>
                </c:pt>
                <c:pt idx="2389">
                  <c:v>82.443066999999999</c:v>
                </c:pt>
                <c:pt idx="2390">
                  <c:v>82.447714000000005</c:v>
                </c:pt>
                <c:pt idx="2391">
                  <c:v>82.445884000000007</c:v>
                </c:pt>
                <c:pt idx="2392">
                  <c:v>82.442075000000003</c:v>
                </c:pt>
                <c:pt idx="2393">
                  <c:v>82.429584000000006</c:v>
                </c:pt>
                <c:pt idx="2394">
                  <c:v>82.411927000000006</c:v>
                </c:pt>
                <c:pt idx="2395">
                  <c:v>82.392325999999997</c:v>
                </c:pt>
                <c:pt idx="2396">
                  <c:v>82.370787000000007</c:v>
                </c:pt>
                <c:pt idx="2397">
                  <c:v>82.360625999999996</c:v>
                </c:pt>
                <c:pt idx="2398">
                  <c:v>82.377967999999996</c:v>
                </c:pt>
                <c:pt idx="2399">
                  <c:v>82.415301999999997</c:v>
                </c:pt>
                <c:pt idx="2400">
                  <c:v>82.445999999999998</c:v>
                </c:pt>
                <c:pt idx="2401">
                  <c:v>82.458890999999994</c:v>
                </c:pt>
                <c:pt idx="2402">
                  <c:v>82.463475000000003</c:v>
                </c:pt>
                <c:pt idx="2403">
                  <c:v>82.464686</c:v>
                </c:pt>
                <c:pt idx="2404">
                  <c:v>82.455406999999994</c:v>
                </c:pt>
                <c:pt idx="2405">
                  <c:v>82.437516000000002</c:v>
                </c:pt>
                <c:pt idx="2406">
                  <c:v>82.433920999999998</c:v>
                </c:pt>
                <c:pt idx="2407">
                  <c:v>82.458696000000003</c:v>
                </c:pt>
                <c:pt idx="2408">
                  <c:v>82.496351000000004</c:v>
                </c:pt>
                <c:pt idx="2409">
                  <c:v>82.524995000000004</c:v>
                </c:pt>
                <c:pt idx="2410">
                  <c:v>82.542708000000005</c:v>
                </c:pt>
                <c:pt idx="2411">
                  <c:v>82.560451999999998</c:v>
                </c:pt>
                <c:pt idx="2412">
                  <c:v>82.584052</c:v>
                </c:pt>
                <c:pt idx="2413">
                  <c:v>82.613146</c:v>
                </c:pt>
                <c:pt idx="2414">
                  <c:v>82.650328999999999</c:v>
                </c:pt>
                <c:pt idx="2415">
                  <c:v>82.695571000000001</c:v>
                </c:pt>
                <c:pt idx="2416">
                  <c:v>82.729810000000001</c:v>
                </c:pt>
                <c:pt idx="2417">
                  <c:v>82.748251999999994</c:v>
                </c:pt>
                <c:pt idx="2418">
                  <c:v>82.773529999999994</c:v>
                </c:pt>
                <c:pt idx="2419">
                  <c:v>82.813184000000007</c:v>
                </c:pt>
                <c:pt idx="2420">
                  <c:v>82.835026999999997</c:v>
                </c:pt>
                <c:pt idx="2421">
                  <c:v>82.818298999999996</c:v>
                </c:pt>
                <c:pt idx="2422">
                  <c:v>82.793357</c:v>
                </c:pt>
                <c:pt idx="2423">
                  <c:v>82.795841999999993</c:v>
                </c:pt>
                <c:pt idx="2424">
                  <c:v>82.828119000000001</c:v>
                </c:pt>
                <c:pt idx="2425">
                  <c:v>82.887753000000004</c:v>
                </c:pt>
                <c:pt idx="2426">
                  <c:v>82.941272999999995</c:v>
                </c:pt>
                <c:pt idx="2427">
                  <c:v>82.961055000000002</c:v>
                </c:pt>
                <c:pt idx="2428">
                  <c:v>82.969644000000002</c:v>
                </c:pt>
                <c:pt idx="2429">
                  <c:v>82.990457000000006</c:v>
                </c:pt>
                <c:pt idx="2430">
                  <c:v>83.023681999999994</c:v>
                </c:pt>
                <c:pt idx="2431">
                  <c:v>83.080997999999994</c:v>
                </c:pt>
                <c:pt idx="2432">
                  <c:v>83.143580999999998</c:v>
                </c:pt>
                <c:pt idx="2433">
                  <c:v>83.174773000000002</c:v>
                </c:pt>
                <c:pt idx="2434">
                  <c:v>83.177695999999997</c:v>
                </c:pt>
                <c:pt idx="2435">
                  <c:v>83.178240000000002</c:v>
                </c:pt>
                <c:pt idx="2436">
                  <c:v>83.174055999999993</c:v>
                </c:pt>
                <c:pt idx="2437">
                  <c:v>83.162861000000007</c:v>
                </c:pt>
                <c:pt idx="2438">
                  <c:v>83.161145000000005</c:v>
                </c:pt>
                <c:pt idx="2439">
                  <c:v>83.237454999999997</c:v>
                </c:pt>
                <c:pt idx="2440">
                  <c:v>83.370264000000006</c:v>
                </c:pt>
                <c:pt idx="2441">
                  <c:v>83.292176999999995</c:v>
                </c:pt>
                <c:pt idx="2442">
                  <c:v>83.165504999999996</c:v>
                </c:pt>
                <c:pt idx="2443">
                  <c:v>83.164253000000002</c:v>
                </c:pt>
                <c:pt idx="2444">
                  <c:v>83.144475</c:v>
                </c:pt>
                <c:pt idx="2445">
                  <c:v>83.128151000000003</c:v>
                </c:pt>
                <c:pt idx="2446">
                  <c:v>83.160174999999995</c:v>
                </c:pt>
                <c:pt idx="2447">
                  <c:v>83.209502999999998</c:v>
                </c:pt>
                <c:pt idx="2448">
                  <c:v>83.238529999999997</c:v>
                </c:pt>
                <c:pt idx="2449">
                  <c:v>83.251704000000004</c:v>
                </c:pt>
                <c:pt idx="2450">
                  <c:v>83.266613000000007</c:v>
                </c:pt>
                <c:pt idx="2451">
                  <c:v>83.290509</c:v>
                </c:pt>
                <c:pt idx="2452">
                  <c:v>83.312524999999994</c:v>
                </c:pt>
                <c:pt idx="2453">
                  <c:v>83.323035000000004</c:v>
                </c:pt>
                <c:pt idx="2454">
                  <c:v>83.326286999999994</c:v>
                </c:pt>
                <c:pt idx="2455">
                  <c:v>83.320048</c:v>
                </c:pt>
                <c:pt idx="2456">
                  <c:v>83.318996999999996</c:v>
                </c:pt>
                <c:pt idx="2457">
                  <c:v>83.362560000000002</c:v>
                </c:pt>
                <c:pt idx="2458">
                  <c:v>83.445432999999994</c:v>
                </c:pt>
                <c:pt idx="2459">
                  <c:v>83.463513000000006</c:v>
                </c:pt>
                <c:pt idx="2460">
                  <c:v>83.363101</c:v>
                </c:pt>
                <c:pt idx="2461">
                  <c:v>83.365689000000003</c:v>
                </c:pt>
                <c:pt idx="2462">
                  <c:v>83.467151000000001</c:v>
                </c:pt>
                <c:pt idx="2463">
                  <c:v>83.534105999999994</c:v>
                </c:pt>
                <c:pt idx="2464">
                  <c:v>83.549396000000002</c:v>
                </c:pt>
                <c:pt idx="2465">
                  <c:v>83.545925999999994</c:v>
                </c:pt>
                <c:pt idx="2466">
                  <c:v>83.542531999999994</c:v>
                </c:pt>
                <c:pt idx="2467">
                  <c:v>83.552441999999999</c:v>
                </c:pt>
                <c:pt idx="2468">
                  <c:v>83.598676999999995</c:v>
                </c:pt>
                <c:pt idx="2469">
                  <c:v>83.656047000000001</c:v>
                </c:pt>
                <c:pt idx="2470">
                  <c:v>83.705275999999998</c:v>
                </c:pt>
                <c:pt idx="2471">
                  <c:v>83.747444000000002</c:v>
                </c:pt>
                <c:pt idx="2472">
                  <c:v>83.785956999999996</c:v>
                </c:pt>
                <c:pt idx="2473">
                  <c:v>83.830456999999996</c:v>
                </c:pt>
                <c:pt idx="2474">
                  <c:v>83.890748000000002</c:v>
                </c:pt>
                <c:pt idx="2475">
                  <c:v>83.950907000000001</c:v>
                </c:pt>
                <c:pt idx="2476">
                  <c:v>83.986749000000003</c:v>
                </c:pt>
                <c:pt idx="2477">
                  <c:v>84.004239999999996</c:v>
                </c:pt>
                <c:pt idx="2478">
                  <c:v>84.003729000000007</c:v>
                </c:pt>
                <c:pt idx="2479">
                  <c:v>83.997801999999993</c:v>
                </c:pt>
                <c:pt idx="2480">
                  <c:v>84.020962999999995</c:v>
                </c:pt>
                <c:pt idx="2481">
                  <c:v>84.038525000000007</c:v>
                </c:pt>
                <c:pt idx="2482">
                  <c:v>84.038488000000001</c:v>
                </c:pt>
                <c:pt idx="2483">
                  <c:v>84.040581000000003</c:v>
                </c:pt>
                <c:pt idx="2484">
                  <c:v>84.065162999999998</c:v>
                </c:pt>
                <c:pt idx="2485">
                  <c:v>84.116821000000002</c:v>
                </c:pt>
                <c:pt idx="2486">
                  <c:v>84.186982999999998</c:v>
                </c:pt>
                <c:pt idx="2487">
                  <c:v>84.274565999999993</c:v>
                </c:pt>
                <c:pt idx="2488">
                  <c:v>84.365148000000005</c:v>
                </c:pt>
                <c:pt idx="2489">
                  <c:v>84.422021000000001</c:v>
                </c:pt>
                <c:pt idx="2490">
                  <c:v>84.429222999999993</c:v>
                </c:pt>
                <c:pt idx="2491">
                  <c:v>84.421648000000005</c:v>
                </c:pt>
                <c:pt idx="2492">
                  <c:v>84.452380000000005</c:v>
                </c:pt>
                <c:pt idx="2493">
                  <c:v>84.500977000000006</c:v>
                </c:pt>
                <c:pt idx="2494">
                  <c:v>84.592793999999998</c:v>
                </c:pt>
                <c:pt idx="2495">
                  <c:v>84.684849</c:v>
                </c:pt>
                <c:pt idx="2496">
                  <c:v>84.722932</c:v>
                </c:pt>
                <c:pt idx="2497">
                  <c:v>84.736301999999995</c:v>
                </c:pt>
                <c:pt idx="2498">
                  <c:v>84.763555999999994</c:v>
                </c:pt>
                <c:pt idx="2499">
                  <c:v>84.808653000000007</c:v>
                </c:pt>
                <c:pt idx="2500">
                  <c:v>84.836799999999997</c:v>
                </c:pt>
                <c:pt idx="2501">
                  <c:v>84.815336000000002</c:v>
                </c:pt>
                <c:pt idx="2502">
                  <c:v>84.726406999999995</c:v>
                </c:pt>
                <c:pt idx="2503">
                  <c:v>84.568647999999996</c:v>
                </c:pt>
                <c:pt idx="2504">
                  <c:v>84.410116000000002</c:v>
                </c:pt>
                <c:pt idx="2505">
                  <c:v>84.319883000000004</c:v>
                </c:pt>
                <c:pt idx="2506">
                  <c:v>84.281211999999996</c:v>
                </c:pt>
                <c:pt idx="2507">
                  <c:v>84.260074000000003</c:v>
                </c:pt>
                <c:pt idx="2508">
                  <c:v>84.250264000000001</c:v>
                </c:pt>
                <c:pt idx="2509">
                  <c:v>84.247451999999996</c:v>
                </c:pt>
                <c:pt idx="2510">
                  <c:v>84.254728999999998</c:v>
                </c:pt>
                <c:pt idx="2511">
                  <c:v>84.307604999999995</c:v>
                </c:pt>
                <c:pt idx="2512">
                  <c:v>84.415111999999993</c:v>
                </c:pt>
                <c:pt idx="2513">
                  <c:v>84.541922</c:v>
                </c:pt>
                <c:pt idx="2514">
                  <c:v>84.666521000000003</c:v>
                </c:pt>
                <c:pt idx="2515">
                  <c:v>84.789043000000007</c:v>
                </c:pt>
                <c:pt idx="2516">
                  <c:v>84.903041999999999</c:v>
                </c:pt>
                <c:pt idx="2517">
                  <c:v>85.012608999999998</c:v>
                </c:pt>
                <c:pt idx="2518">
                  <c:v>85.122567000000004</c:v>
                </c:pt>
                <c:pt idx="2519">
                  <c:v>85.228786999999997</c:v>
                </c:pt>
                <c:pt idx="2520">
                  <c:v>85.322875999999994</c:v>
                </c:pt>
                <c:pt idx="2521">
                  <c:v>85.400082999999995</c:v>
                </c:pt>
                <c:pt idx="2522">
                  <c:v>85.454516999999996</c:v>
                </c:pt>
                <c:pt idx="2523">
                  <c:v>85.473491999999993</c:v>
                </c:pt>
                <c:pt idx="2524">
                  <c:v>85.459084000000004</c:v>
                </c:pt>
                <c:pt idx="2525">
                  <c:v>85.422393</c:v>
                </c:pt>
                <c:pt idx="2526">
                  <c:v>85.332053999999999</c:v>
                </c:pt>
                <c:pt idx="2527">
                  <c:v>85.088863000000003</c:v>
                </c:pt>
                <c:pt idx="2528">
                  <c:v>84.739682000000002</c:v>
                </c:pt>
                <c:pt idx="2529">
                  <c:v>84.446465000000003</c:v>
                </c:pt>
                <c:pt idx="2530">
                  <c:v>84.198603000000006</c:v>
                </c:pt>
                <c:pt idx="2531">
                  <c:v>83.948476999999997</c:v>
                </c:pt>
                <c:pt idx="2532">
                  <c:v>83.705157</c:v>
                </c:pt>
                <c:pt idx="2533">
                  <c:v>83.482026000000005</c:v>
                </c:pt>
                <c:pt idx="2534">
                  <c:v>83.262589000000006</c:v>
                </c:pt>
                <c:pt idx="2535">
                  <c:v>83.022566999999995</c:v>
                </c:pt>
                <c:pt idx="2536">
                  <c:v>82.805710000000005</c:v>
                </c:pt>
                <c:pt idx="2537">
                  <c:v>82.667471000000006</c:v>
                </c:pt>
                <c:pt idx="2538">
                  <c:v>82.582492000000002</c:v>
                </c:pt>
                <c:pt idx="2539">
                  <c:v>82.514094</c:v>
                </c:pt>
                <c:pt idx="2540">
                  <c:v>82.453259000000003</c:v>
                </c:pt>
                <c:pt idx="2541">
                  <c:v>82.419004000000001</c:v>
                </c:pt>
                <c:pt idx="2542">
                  <c:v>82.404404999999997</c:v>
                </c:pt>
                <c:pt idx="2543">
                  <c:v>82.397064999999998</c:v>
                </c:pt>
                <c:pt idx="2544">
                  <c:v>82.485755999999995</c:v>
                </c:pt>
                <c:pt idx="2545">
                  <c:v>82.625794999999997</c:v>
                </c:pt>
                <c:pt idx="2546">
                  <c:v>82.750506999999999</c:v>
                </c:pt>
                <c:pt idx="2547">
                  <c:v>82.869155000000006</c:v>
                </c:pt>
                <c:pt idx="2548">
                  <c:v>82.991373999999993</c:v>
                </c:pt>
                <c:pt idx="2549">
                  <c:v>83.100595999999996</c:v>
                </c:pt>
                <c:pt idx="2550">
                  <c:v>83.186166</c:v>
                </c:pt>
                <c:pt idx="2551">
                  <c:v>83.264961999999997</c:v>
                </c:pt>
                <c:pt idx="2552">
                  <c:v>83.358922000000007</c:v>
                </c:pt>
                <c:pt idx="2553">
                  <c:v>83.454802999999998</c:v>
                </c:pt>
                <c:pt idx="2554">
                  <c:v>83.535297</c:v>
                </c:pt>
                <c:pt idx="2555">
                  <c:v>83.597837999999996</c:v>
                </c:pt>
                <c:pt idx="2556">
                  <c:v>83.655609999999996</c:v>
                </c:pt>
                <c:pt idx="2557">
                  <c:v>83.724779999999996</c:v>
                </c:pt>
                <c:pt idx="2558">
                  <c:v>83.806250000000006</c:v>
                </c:pt>
                <c:pt idx="2559">
                  <c:v>83.888324999999995</c:v>
                </c:pt>
                <c:pt idx="2560">
                  <c:v>83.961116000000004</c:v>
                </c:pt>
                <c:pt idx="2561">
                  <c:v>84.034447999999998</c:v>
                </c:pt>
                <c:pt idx="2562">
                  <c:v>84.109177000000003</c:v>
                </c:pt>
                <c:pt idx="2563">
                  <c:v>84.150137999999998</c:v>
                </c:pt>
                <c:pt idx="2564">
                  <c:v>84.148262000000003</c:v>
                </c:pt>
                <c:pt idx="2565">
                  <c:v>84.155997999999997</c:v>
                </c:pt>
                <c:pt idx="2566">
                  <c:v>84.187678000000005</c:v>
                </c:pt>
                <c:pt idx="2567">
                  <c:v>84.236266000000001</c:v>
                </c:pt>
                <c:pt idx="2568">
                  <c:v>84.289720000000003</c:v>
                </c:pt>
                <c:pt idx="2569">
                  <c:v>84.321189000000004</c:v>
                </c:pt>
                <c:pt idx="2570">
                  <c:v>84.310123000000004</c:v>
                </c:pt>
                <c:pt idx="2571">
                  <c:v>84.270439999999994</c:v>
                </c:pt>
                <c:pt idx="2572">
                  <c:v>84.234579999999994</c:v>
                </c:pt>
                <c:pt idx="2573">
                  <c:v>84.210042999999999</c:v>
                </c:pt>
                <c:pt idx="2574">
                  <c:v>84.194629000000006</c:v>
                </c:pt>
                <c:pt idx="2575">
                  <c:v>84.177387999999993</c:v>
                </c:pt>
                <c:pt idx="2576">
                  <c:v>84.144183999999996</c:v>
                </c:pt>
                <c:pt idx="2577">
                  <c:v>84.106240999999997</c:v>
                </c:pt>
                <c:pt idx="2578">
                  <c:v>84.078616999999994</c:v>
                </c:pt>
                <c:pt idx="2579">
                  <c:v>84.057931999999994</c:v>
                </c:pt>
                <c:pt idx="2580">
                  <c:v>84.010560999999996</c:v>
                </c:pt>
                <c:pt idx="2581">
                  <c:v>83.903661</c:v>
                </c:pt>
                <c:pt idx="2582">
                  <c:v>83.792075999999994</c:v>
                </c:pt>
                <c:pt idx="2583">
                  <c:v>83.728102000000007</c:v>
                </c:pt>
                <c:pt idx="2584">
                  <c:v>83.698024000000004</c:v>
                </c:pt>
                <c:pt idx="2585">
                  <c:v>83.693816999999996</c:v>
                </c:pt>
                <c:pt idx="2586">
                  <c:v>83.709282999999999</c:v>
                </c:pt>
                <c:pt idx="2587">
                  <c:v>83.725972999999996</c:v>
                </c:pt>
                <c:pt idx="2588">
                  <c:v>83.732220999999996</c:v>
                </c:pt>
                <c:pt idx="2589">
                  <c:v>83.735337000000001</c:v>
                </c:pt>
                <c:pt idx="2590">
                  <c:v>83.741482000000005</c:v>
                </c:pt>
                <c:pt idx="2591">
                  <c:v>83.743184999999997</c:v>
                </c:pt>
                <c:pt idx="2592">
                  <c:v>83.737461999999994</c:v>
                </c:pt>
                <c:pt idx="2593">
                  <c:v>83.725430000000003</c:v>
                </c:pt>
                <c:pt idx="2594">
                  <c:v>83.706044000000006</c:v>
                </c:pt>
                <c:pt idx="2595">
                  <c:v>83.666222000000005</c:v>
                </c:pt>
                <c:pt idx="2596">
                  <c:v>83.604804000000001</c:v>
                </c:pt>
                <c:pt idx="2597">
                  <c:v>83.547610000000006</c:v>
                </c:pt>
                <c:pt idx="2598">
                  <c:v>83.507267999999996</c:v>
                </c:pt>
                <c:pt idx="2599">
                  <c:v>83.471315000000004</c:v>
                </c:pt>
                <c:pt idx="2600">
                  <c:v>83.413820999999999</c:v>
                </c:pt>
                <c:pt idx="2601">
                  <c:v>83.327343999999997</c:v>
                </c:pt>
                <c:pt idx="2602">
                  <c:v>83.239176999999998</c:v>
                </c:pt>
                <c:pt idx="2603">
                  <c:v>83.159869</c:v>
                </c:pt>
                <c:pt idx="2604">
                  <c:v>83.070542000000003</c:v>
                </c:pt>
                <c:pt idx="2605">
                  <c:v>82.964979</c:v>
                </c:pt>
                <c:pt idx="2606">
                  <c:v>82.872592999999995</c:v>
                </c:pt>
                <c:pt idx="2607">
                  <c:v>82.805511999999993</c:v>
                </c:pt>
                <c:pt idx="2608">
                  <c:v>82.747909000000007</c:v>
                </c:pt>
                <c:pt idx="2609">
                  <c:v>82.692837999999995</c:v>
                </c:pt>
                <c:pt idx="2610">
                  <c:v>82.639560000000003</c:v>
                </c:pt>
                <c:pt idx="2611">
                  <c:v>82.575787000000005</c:v>
                </c:pt>
                <c:pt idx="2612">
                  <c:v>82.484752999999998</c:v>
                </c:pt>
                <c:pt idx="2613">
                  <c:v>82.377020999999999</c:v>
                </c:pt>
                <c:pt idx="2614">
                  <c:v>82.288756000000006</c:v>
                </c:pt>
                <c:pt idx="2615">
                  <c:v>82.224159999999998</c:v>
                </c:pt>
                <c:pt idx="2616">
                  <c:v>82.163719999999998</c:v>
                </c:pt>
                <c:pt idx="2617">
                  <c:v>82.100352999999998</c:v>
                </c:pt>
                <c:pt idx="2618">
                  <c:v>82.034002999999998</c:v>
                </c:pt>
                <c:pt idx="2619">
                  <c:v>81.968898999999993</c:v>
                </c:pt>
                <c:pt idx="2620">
                  <c:v>81.916494</c:v>
                </c:pt>
                <c:pt idx="2621">
                  <c:v>81.891655</c:v>
                </c:pt>
                <c:pt idx="2622">
                  <c:v>81.899788000000001</c:v>
                </c:pt>
                <c:pt idx="2623">
                  <c:v>81.934078999999997</c:v>
                </c:pt>
                <c:pt idx="2624">
                  <c:v>81.991380000000007</c:v>
                </c:pt>
                <c:pt idx="2625">
                  <c:v>82.079297999999994</c:v>
                </c:pt>
                <c:pt idx="2626">
                  <c:v>82.200160999999994</c:v>
                </c:pt>
                <c:pt idx="2627">
                  <c:v>82.331515999999993</c:v>
                </c:pt>
                <c:pt idx="2628">
                  <c:v>82.445195999999996</c:v>
                </c:pt>
                <c:pt idx="2629">
                  <c:v>82.527754000000002</c:v>
                </c:pt>
                <c:pt idx="2630">
                  <c:v>82.578091000000001</c:v>
                </c:pt>
                <c:pt idx="2631">
                  <c:v>82.598659999999995</c:v>
                </c:pt>
                <c:pt idx="2632">
                  <c:v>82.601663000000002</c:v>
                </c:pt>
                <c:pt idx="2633">
                  <c:v>82.603189999999998</c:v>
                </c:pt>
                <c:pt idx="2634">
                  <c:v>82.603847999999999</c:v>
                </c:pt>
                <c:pt idx="2635">
                  <c:v>82.595072000000002</c:v>
                </c:pt>
                <c:pt idx="2636">
                  <c:v>82.576659000000006</c:v>
                </c:pt>
                <c:pt idx="2637">
                  <c:v>82.560840999999996</c:v>
                </c:pt>
                <c:pt idx="2638">
                  <c:v>82.559368000000006</c:v>
                </c:pt>
                <c:pt idx="2639">
                  <c:v>82.566886999999994</c:v>
                </c:pt>
                <c:pt idx="2640">
                  <c:v>82.573554000000001</c:v>
                </c:pt>
                <c:pt idx="2641">
                  <c:v>82.583287999999996</c:v>
                </c:pt>
                <c:pt idx="2642">
                  <c:v>82.605787000000007</c:v>
                </c:pt>
                <c:pt idx="2643">
                  <c:v>82.642703999999995</c:v>
                </c:pt>
                <c:pt idx="2644">
                  <c:v>82.684535999999994</c:v>
                </c:pt>
                <c:pt idx="2645">
                  <c:v>82.714797000000004</c:v>
                </c:pt>
                <c:pt idx="2646">
                  <c:v>82.719967999999994</c:v>
                </c:pt>
                <c:pt idx="2647">
                  <c:v>82.702951999999996</c:v>
                </c:pt>
                <c:pt idx="2648">
                  <c:v>82.686783000000005</c:v>
                </c:pt>
                <c:pt idx="2649">
                  <c:v>82.690979999999996</c:v>
                </c:pt>
                <c:pt idx="2650">
                  <c:v>82.717684000000006</c:v>
                </c:pt>
                <c:pt idx="2651">
                  <c:v>82.749922999999995</c:v>
                </c:pt>
                <c:pt idx="2652">
                  <c:v>82.768749</c:v>
                </c:pt>
                <c:pt idx="2653">
                  <c:v>82.769182999999998</c:v>
                </c:pt>
                <c:pt idx="2654">
                  <c:v>82.760487999999995</c:v>
                </c:pt>
                <c:pt idx="2655">
                  <c:v>82.757842999999994</c:v>
                </c:pt>
                <c:pt idx="2656">
                  <c:v>82.771665999999996</c:v>
                </c:pt>
                <c:pt idx="2657">
                  <c:v>82.798327999999998</c:v>
                </c:pt>
                <c:pt idx="2658">
                  <c:v>82.820357999999999</c:v>
                </c:pt>
                <c:pt idx="2659">
                  <c:v>82.816417999999999</c:v>
                </c:pt>
                <c:pt idx="2660">
                  <c:v>82.778623999999994</c:v>
                </c:pt>
                <c:pt idx="2661">
                  <c:v>82.730384000000001</c:v>
                </c:pt>
                <c:pt idx="2662">
                  <c:v>82.705673000000004</c:v>
                </c:pt>
                <c:pt idx="2663">
                  <c:v>82.710893999999996</c:v>
                </c:pt>
                <c:pt idx="2664">
                  <c:v>82.732094000000004</c:v>
                </c:pt>
                <c:pt idx="2665">
                  <c:v>82.753338999999997</c:v>
                </c:pt>
                <c:pt idx="2666">
                  <c:v>82.762551999999999</c:v>
                </c:pt>
                <c:pt idx="2667">
                  <c:v>82.757475999999997</c:v>
                </c:pt>
                <c:pt idx="2668">
                  <c:v>82.747428999999997</c:v>
                </c:pt>
                <c:pt idx="2669">
                  <c:v>82.742255999999998</c:v>
                </c:pt>
                <c:pt idx="2670">
                  <c:v>82.741299999999995</c:v>
                </c:pt>
                <c:pt idx="2671">
                  <c:v>82.737020000000001</c:v>
                </c:pt>
                <c:pt idx="2672">
                  <c:v>82.728022999999993</c:v>
                </c:pt>
                <c:pt idx="2673">
                  <c:v>82.719943999999998</c:v>
                </c:pt>
                <c:pt idx="2674">
                  <c:v>82.718196000000006</c:v>
                </c:pt>
                <c:pt idx="2675">
                  <c:v>82.72287</c:v>
                </c:pt>
                <c:pt idx="2676">
                  <c:v>82.731589999999997</c:v>
                </c:pt>
                <c:pt idx="2677">
                  <c:v>82.741333999999995</c:v>
                </c:pt>
                <c:pt idx="2678">
                  <c:v>82.745706999999996</c:v>
                </c:pt>
                <c:pt idx="2679">
                  <c:v>82.736020999999994</c:v>
                </c:pt>
                <c:pt idx="2680">
                  <c:v>82.707567999999995</c:v>
                </c:pt>
                <c:pt idx="2681">
                  <c:v>82.664270000000002</c:v>
                </c:pt>
                <c:pt idx="2682">
                  <c:v>82.615864000000002</c:v>
                </c:pt>
                <c:pt idx="2683">
                  <c:v>82.570279999999997</c:v>
                </c:pt>
                <c:pt idx="2684">
                  <c:v>82.528219000000007</c:v>
                </c:pt>
                <c:pt idx="2685">
                  <c:v>82.483577999999994</c:v>
                </c:pt>
                <c:pt idx="2686">
                  <c:v>82.428822999999994</c:v>
                </c:pt>
                <c:pt idx="2687">
                  <c:v>82.364652000000007</c:v>
                </c:pt>
                <c:pt idx="2688">
                  <c:v>82.302341999999996</c:v>
                </c:pt>
                <c:pt idx="2689">
                  <c:v>82.249728000000005</c:v>
                </c:pt>
                <c:pt idx="2690">
                  <c:v>82.201511999999994</c:v>
                </c:pt>
                <c:pt idx="2691">
                  <c:v>82.149224000000004</c:v>
                </c:pt>
                <c:pt idx="2692">
                  <c:v>82.094549999999998</c:v>
                </c:pt>
                <c:pt idx="2693">
                  <c:v>82.043626000000003</c:v>
                </c:pt>
                <c:pt idx="2694">
                  <c:v>81.995416000000006</c:v>
                </c:pt>
                <c:pt idx="2695">
                  <c:v>81.944102000000001</c:v>
                </c:pt>
                <c:pt idx="2696">
                  <c:v>81.891254000000004</c:v>
                </c:pt>
                <c:pt idx="2697">
                  <c:v>81.843675000000005</c:v>
                </c:pt>
                <c:pt idx="2698">
                  <c:v>81.800387999999998</c:v>
                </c:pt>
                <c:pt idx="2699">
                  <c:v>81.753095999999999</c:v>
                </c:pt>
                <c:pt idx="2700">
                  <c:v>81.699309999999997</c:v>
                </c:pt>
                <c:pt idx="2701">
                  <c:v>81.644796999999997</c:v>
                </c:pt>
                <c:pt idx="2702">
                  <c:v>81.593563000000003</c:v>
                </c:pt>
                <c:pt idx="2703">
                  <c:v>81.546848999999995</c:v>
                </c:pt>
                <c:pt idx="2704">
                  <c:v>81.509651000000005</c:v>
                </c:pt>
                <c:pt idx="2705">
                  <c:v>81.484933999999996</c:v>
                </c:pt>
                <c:pt idx="2706">
                  <c:v>81.460830000000001</c:v>
                </c:pt>
                <c:pt idx="2707">
                  <c:v>81.417056000000002</c:v>
                </c:pt>
                <c:pt idx="2708">
                  <c:v>81.346007999999998</c:v>
                </c:pt>
                <c:pt idx="2709">
                  <c:v>81.257228999999995</c:v>
                </c:pt>
                <c:pt idx="2710">
                  <c:v>81.161818999999994</c:v>
                </c:pt>
                <c:pt idx="2711">
                  <c:v>81.065839999999994</c:v>
                </c:pt>
                <c:pt idx="2712">
                  <c:v>80.980052000000001</c:v>
                </c:pt>
                <c:pt idx="2713">
                  <c:v>80.918280999999993</c:v>
                </c:pt>
                <c:pt idx="2714">
                  <c:v>80.879233999999997</c:v>
                </c:pt>
                <c:pt idx="2715">
                  <c:v>80.845500000000001</c:v>
                </c:pt>
                <c:pt idx="2716">
                  <c:v>80.806146999999996</c:v>
                </c:pt>
                <c:pt idx="2717">
                  <c:v>80.767090999999994</c:v>
                </c:pt>
                <c:pt idx="2718">
                  <c:v>80.735991999999996</c:v>
                </c:pt>
                <c:pt idx="2719">
                  <c:v>80.710691999999995</c:v>
                </c:pt>
                <c:pt idx="2720">
                  <c:v>80.686730999999995</c:v>
                </c:pt>
                <c:pt idx="2721">
                  <c:v>80.663514000000006</c:v>
                </c:pt>
                <c:pt idx="2722">
                  <c:v>80.636054999999999</c:v>
                </c:pt>
                <c:pt idx="2723">
                  <c:v>80.593633999999994</c:v>
                </c:pt>
                <c:pt idx="2724">
                  <c:v>80.534008999999998</c:v>
                </c:pt>
                <c:pt idx="2725">
                  <c:v>80.468692000000004</c:v>
                </c:pt>
                <c:pt idx="2726">
                  <c:v>80.407353999999998</c:v>
                </c:pt>
                <c:pt idx="2727">
                  <c:v>80.346446999999998</c:v>
                </c:pt>
                <c:pt idx="2728">
                  <c:v>80.280089000000004</c:v>
                </c:pt>
                <c:pt idx="2729">
                  <c:v>80.212766000000002</c:v>
                </c:pt>
                <c:pt idx="2730">
                  <c:v>80.153358999999995</c:v>
                </c:pt>
                <c:pt idx="2731">
                  <c:v>80.105512000000004</c:v>
                </c:pt>
                <c:pt idx="2732">
                  <c:v>80.071213</c:v>
                </c:pt>
                <c:pt idx="2733">
                  <c:v>80.053533000000002</c:v>
                </c:pt>
                <c:pt idx="2734">
                  <c:v>80.047008000000005</c:v>
                </c:pt>
                <c:pt idx="2735">
                  <c:v>80.034936000000002</c:v>
                </c:pt>
                <c:pt idx="2736">
                  <c:v>80.004778999999999</c:v>
                </c:pt>
                <c:pt idx="2737">
                  <c:v>79.959367</c:v>
                </c:pt>
                <c:pt idx="2738">
                  <c:v>79.907974999999993</c:v>
                </c:pt>
                <c:pt idx="2739">
                  <c:v>79.855348000000006</c:v>
                </c:pt>
                <c:pt idx="2740">
                  <c:v>79.804520999999994</c:v>
                </c:pt>
                <c:pt idx="2741">
                  <c:v>79.762590000000003</c:v>
                </c:pt>
                <c:pt idx="2742">
                  <c:v>79.735923999999997</c:v>
                </c:pt>
                <c:pt idx="2743">
                  <c:v>79.725703999999993</c:v>
                </c:pt>
                <c:pt idx="2744">
                  <c:v>79.731786</c:v>
                </c:pt>
                <c:pt idx="2745">
                  <c:v>79.753707000000006</c:v>
                </c:pt>
                <c:pt idx="2746">
                  <c:v>79.786248000000001</c:v>
                </c:pt>
                <c:pt idx="2747">
                  <c:v>79.822230000000005</c:v>
                </c:pt>
                <c:pt idx="2748">
                  <c:v>79.859593000000004</c:v>
                </c:pt>
                <c:pt idx="2749">
                  <c:v>79.896281000000002</c:v>
                </c:pt>
                <c:pt idx="2750">
                  <c:v>79.919936000000007</c:v>
                </c:pt>
                <c:pt idx="2751">
                  <c:v>79.916593000000006</c:v>
                </c:pt>
                <c:pt idx="2752">
                  <c:v>79.890759000000003</c:v>
                </c:pt>
                <c:pt idx="2753">
                  <c:v>79.862983999999997</c:v>
                </c:pt>
                <c:pt idx="2754">
                  <c:v>79.843163000000004</c:v>
                </c:pt>
                <c:pt idx="2755">
                  <c:v>79.819647000000003</c:v>
                </c:pt>
                <c:pt idx="2756">
                  <c:v>79.779954000000004</c:v>
                </c:pt>
                <c:pt idx="2757">
                  <c:v>79.727722</c:v>
                </c:pt>
                <c:pt idx="2758">
                  <c:v>79.672402000000005</c:v>
                </c:pt>
                <c:pt idx="2759">
                  <c:v>79.617502000000002</c:v>
                </c:pt>
                <c:pt idx="2760">
                  <c:v>79.568370000000002</c:v>
                </c:pt>
                <c:pt idx="2761">
                  <c:v>79.535717000000005</c:v>
                </c:pt>
                <c:pt idx="2762">
                  <c:v>79.518298999999999</c:v>
                </c:pt>
                <c:pt idx="2763">
                  <c:v>79.494607000000002</c:v>
                </c:pt>
                <c:pt idx="2764">
                  <c:v>79.445789000000005</c:v>
                </c:pt>
                <c:pt idx="2765">
                  <c:v>79.378563999999997</c:v>
                </c:pt>
                <c:pt idx="2766">
                  <c:v>79.314914999999999</c:v>
                </c:pt>
                <c:pt idx="2767">
                  <c:v>79.267301000000003</c:v>
                </c:pt>
                <c:pt idx="2768">
                  <c:v>79.234652999999994</c:v>
                </c:pt>
                <c:pt idx="2769">
                  <c:v>79.213627000000002</c:v>
                </c:pt>
                <c:pt idx="2770">
                  <c:v>79.200901999999999</c:v>
                </c:pt>
                <c:pt idx="2771">
                  <c:v>79.190702999999999</c:v>
                </c:pt>
                <c:pt idx="2772">
                  <c:v>79.181602999999996</c:v>
                </c:pt>
                <c:pt idx="2773">
                  <c:v>79.181832</c:v>
                </c:pt>
                <c:pt idx="2774">
                  <c:v>79.199290000000005</c:v>
                </c:pt>
                <c:pt idx="2775">
                  <c:v>79.229994000000005</c:v>
                </c:pt>
                <c:pt idx="2776">
                  <c:v>79.263401999999999</c:v>
                </c:pt>
                <c:pt idx="2777">
                  <c:v>79.295188999999993</c:v>
                </c:pt>
                <c:pt idx="2778">
                  <c:v>79.329239000000001</c:v>
                </c:pt>
                <c:pt idx="2779">
                  <c:v>79.371465000000001</c:v>
                </c:pt>
                <c:pt idx="2780">
                  <c:v>79.426085999999998</c:v>
                </c:pt>
                <c:pt idx="2781">
                  <c:v>79.493606999999997</c:v>
                </c:pt>
                <c:pt idx="2782">
                  <c:v>79.569106000000005</c:v>
                </c:pt>
                <c:pt idx="2783">
                  <c:v>79.646882000000005</c:v>
                </c:pt>
                <c:pt idx="2784">
                  <c:v>79.728069000000005</c:v>
                </c:pt>
                <c:pt idx="2785">
                  <c:v>79.817926</c:v>
                </c:pt>
                <c:pt idx="2786">
                  <c:v>79.914597999999998</c:v>
                </c:pt>
                <c:pt idx="2787">
                  <c:v>80.006074999999996</c:v>
                </c:pt>
                <c:pt idx="2788">
                  <c:v>80.078924000000001</c:v>
                </c:pt>
                <c:pt idx="2789">
                  <c:v>80.124645999999998</c:v>
                </c:pt>
                <c:pt idx="2790">
                  <c:v>80.139268000000001</c:v>
                </c:pt>
                <c:pt idx="2791">
                  <c:v>80.125034999999997</c:v>
                </c:pt>
                <c:pt idx="2792">
                  <c:v>80.093269000000006</c:v>
                </c:pt>
                <c:pt idx="2793">
                  <c:v>80.057844000000003</c:v>
                </c:pt>
                <c:pt idx="2794">
                  <c:v>80.023752000000002</c:v>
                </c:pt>
                <c:pt idx="2795">
                  <c:v>79.989087999999995</c:v>
                </c:pt>
                <c:pt idx="2796">
                  <c:v>79.958203999999995</c:v>
                </c:pt>
                <c:pt idx="2797">
                  <c:v>79.941799000000003</c:v>
                </c:pt>
                <c:pt idx="2798">
                  <c:v>79.941514999999995</c:v>
                </c:pt>
                <c:pt idx="2799">
                  <c:v>79.947029000000001</c:v>
                </c:pt>
                <c:pt idx="2800">
                  <c:v>79.954267999999999</c:v>
                </c:pt>
                <c:pt idx="2801">
                  <c:v>79.975368000000003</c:v>
                </c:pt>
                <c:pt idx="2802">
                  <c:v>80.022046000000003</c:v>
                </c:pt>
                <c:pt idx="2803">
                  <c:v>80.086540999999997</c:v>
                </c:pt>
                <c:pt idx="2804">
                  <c:v>80.147880000000001</c:v>
                </c:pt>
                <c:pt idx="2805">
                  <c:v>80.193746000000004</c:v>
                </c:pt>
                <c:pt idx="2806">
                  <c:v>80.231566000000001</c:v>
                </c:pt>
                <c:pt idx="2807">
                  <c:v>80.279668000000001</c:v>
                </c:pt>
                <c:pt idx="2808">
                  <c:v>80.349379999999996</c:v>
                </c:pt>
                <c:pt idx="2809">
                  <c:v>80.434303999999997</c:v>
                </c:pt>
                <c:pt idx="2810">
                  <c:v>80.517121000000003</c:v>
                </c:pt>
                <c:pt idx="2811">
                  <c:v>80.587807999999995</c:v>
                </c:pt>
                <c:pt idx="2812">
                  <c:v>80.650881999999996</c:v>
                </c:pt>
                <c:pt idx="2813">
                  <c:v>80.712793000000005</c:v>
                </c:pt>
                <c:pt idx="2814">
                  <c:v>80.770351000000005</c:v>
                </c:pt>
                <c:pt idx="2815">
                  <c:v>80.818951999999996</c:v>
                </c:pt>
                <c:pt idx="2816">
                  <c:v>80.864395000000002</c:v>
                </c:pt>
                <c:pt idx="2817">
                  <c:v>80.915226000000004</c:v>
                </c:pt>
                <c:pt idx="2818">
                  <c:v>80.968575999999999</c:v>
                </c:pt>
                <c:pt idx="2819">
                  <c:v>81.015946999999997</c:v>
                </c:pt>
                <c:pt idx="2820">
                  <c:v>81.059531000000007</c:v>
                </c:pt>
                <c:pt idx="2821">
                  <c:v>81.108812999999998</c:v>
                </c:pt>
                <c:pt idx="2822">
                  <c:v>81.161760000000001</c:v>
                </c:pt>
                <c:pt idx="2823">
                  <c:v>81.203770000000006</c:v>
                </c:pt>
                <c:pt idx="2824">
                  <c:v>81.227664000000004</c:v>
                </c:pt>
                <c:pt idx="2825">
                  <c:v>81.242112000000006</c:v>
                </c:pt>
                <c:pt idx="2826">
                  <c:v>81.257074000000003</c:v>
                </c:pt>
                <c:pt idx="2827">
                  <c:v>81.272424999999998</c:v>
                </c:pt>
                <c:pt idx="2828">
                  <c:v>81.286313000000007</c:v>
                </c:pt>
                <c:pt idx="2829">
                  <c:v>81.304597999999999</c:v>
                </c:pt>
                <c:pt idx="2830">
                  <c:v>81.335728000000003</c:v>
                </c:pt>
                <c:pt idx="2831">
                  <c:v>81.383488999999997</c:v>
                </c:pt>
                <c:pt idx="2832">
                  <c:v>81.448418000000004</c:v>
                </c:pt>
                <c:pt idx="2833">
                  <c:v>81.527578000000005</c:v>
                </c:pt>
                <c:pt idx="2834">
                  <c:v>81.608119000000002</c:v>
                </c:pt>
                <c:pt idx="2835">
                  <c:v>81.669931000000005</c:v>
                </c:pt>
                <c:pt idx="2836">
                  <c:v>81.702141999999995</c:v>
                </c:pt>
                <c:pt idx="2837">
                  <c:v>81.713403</c:v>
                </c:pt>
                <c:pt idx="2838">
                  <c:v>81.722204000000005</c:v>
                </c:pt>
                <c:pt idx="2839">
                  <c:v>81.740089999999995</c:v>
                </c:pt>
                <c:pt idx="2840">
                  <c:v>81.765445</c:v>
                </c:pt>
                <c:pt idx="2841">
                  <c:v>81.788027</c:v>
                </c:pt>
                <c:pt idx="2842">
                  <c:v>81.797687999999994</c:v>
                </c:pt>
                <c:pt idx="2843">
                  <c:v>81.794250000000005</c:v>
                </c:pt>
                <c:pt idx="2844">
                  <c:v>81.789860000000004</c:v>
                </c:pt>
                <c:pt idx="2845">
                  <c:v>81.795736000000005</c:v>
                </c:pt>
                <c:pt idx="2846">
                  <c:v>81.806676999999993</c:v>
                </c:pt>
                <c:pt idx="2847">
                  <c:v>81.807303000000005</c:v>
                </c:pt>
                <c:pt idx="2848">
                  <c:v>81.795025999999993</c:v>
                </c:pt>
                <c:pt idx="2849">
                  <c:v>81.786441999999994</c:v>
                </c:pt>
                <c:pt idx="2850">
                  <c:v>81.796441000000002</c:v>
                </c:pt>
                <c:pt idx="2851">
                  <c:v>81.820415999999994</c:v>
                </c:pt>
                <c:pt idx="2852">
                  <c:v>81.843699000000001</c:v>
                </c:pt>
                <c:pt idx="2853">
                  <c:v>81.860422999999997</c:v>
                </c:pt>
                <c:pt idx="2854">
                  <c:v>81.875506999999999</c:v>
                </c:pt>
                <c:pt idx="2855">
                  <c:v>81.894357999999997</c:v>
                </c:pt>
                <c:pt idx="2856">
                  <c:v>81.919404</c:v>
                </c:pt>
                <c:pt idx="2857">
                  <c:v>81.953941999999998</c:v>
                </c:pt>
                <c:pt idx="2858">
                  <c:v>82.001283999999998</c:v>
                </c:pt>
                <c:pt idx="2859">
                  <c:v>82.059617000000003</c:v>
                </c:pt>
                <c:pt idx="2860">
                  <c:v>82.121996999999993</c:v>
                </c:pt>
                <c:pt idx="2861">
                  <c:v>82.181309999999996</c:v>
                </c:pt>
                <c:pt idx="2862">
                  <c:v>82.232701000000006</c:v>
                </c:pt>
                <c:pt idx="2863">
                  <c:v>82.272148999999999</c:v>
                </c:pt>
                <c:pt idx="2864">
                  <c:v>82.296340000000001</c:v>
                </c:pt>
                <c:pt idx="2865">
                  <c:v>82.306482000000003</c:v>
                </c:pt>
                <c:pt idx="2866">
                  <c:v>82.311509999999998</c:v>
                </c:pt>
                <c:pt idx="2867">
                  <c:v>82.324135999999996</c:v>
                </c:pt>
                <c:pt idx="2868">
                  <c:v>82.350482</c:v>
                </c:pt>
                <c:pt idx="2869">
                  <c:v>82.383022999999994</c:v>
                </c:pt>
                <c:pt idx="2870">
                  <c:v>82.405834999999996</c:v>
                </c:pt>
                <c:pt idx="2871">
                  <c:v>82.40719</c:v>
                </c:pt>
                <c:pt idx="2872">
                  <c:v>82.384670999999997</c:v>
                </c:pt>
                <c:pt idx="2873">
                  <c:v>82.340917000000005</c:v>
                </c:pt>
                <c:pt idx="2874">
                  <c:v>82.282425000000003</c:v>
                </c:pt>
                <c:pt idx="2875">
                  <c:v>82.223482000000004</c:v>
                </c:pt>
                <c:pt idx="2876">
                  <c:v>82.18141</c:v>
                </c:pt>
                <c:pt idx="2877">
                  <c:v>82.161103999999995</c:v>
                </c:pt>
                <c:pt idx="2878">
                  <c:v>82.150243000000003</c:v>
                </c:pt>
                <c:pt idx="2879">
                  <c:v>82.136630999999994</c:v>
                </c:pt>
                <c:pt idx="2880">
                  <c:v>82.123124000000004</c:v>
                </c:pt>
                <c:pt idx="2881">
                  <c:v>82.116964999999993</c:v>
                </c:pt>
                <c:pt idx="2882">
                  <c:v>82.113517000000002</c:v>
                </c:pt>
                <c:pt idx="2883">
                  <c:v>82.104297000000003</c:v>
                </c:pt>
                <c:pt idx="2884">
                  <c:v>82.095119999999994</c:v>
                </c:pt>
                <c:pt idx="2885">
                  <c:v>82.099928000000006</c:v>
                </c:pt>
                <c:pt idx="2886">
                  <c:v>82.117756999999997</c:v>
                </c:pt>
                <c:pt idx="2887">
                  <c:v>82.131069999999994</c:v>
                </c:pt>
                <c:pt idx="2888">
                  <c:v>82.129389000000003</c:v>
                </c:pt>
                <c:pt idx="2889">
                  <c:v>82.122566000000006</c:v>
                </c:pt>
                <c:pt idx="2890">
                  <c:v>82.128287999999998</c:v>
                </c:pt>
                <c:pt idx="2891">
                  <c:v>82.153716000000003</c:v>
                </c:pt>
                <c:pt idx="2892">
                  <c:v>82.189266000000003</c:v>
                </c:pt>
                <c:pt idx="2893">
                  <c:v>82.211995000000002</c:v>
                </c:pt>
                <c:pt idx="2894">
                  <c:v>82.198616000000001</c:v>
                </c:pt>
                <c:pt idx="2895">
                  <c:v>82.146789999999996</c:v>
                </c:pt>
                <c:pt idx="2896">
                  <c:v>82.081720000000004</c:v>
                </c:pt>
                <c:pt idx="2897">
                  <c:v>82.032931000000005</c:v>
                </c:pt>
                <c:pt idx="2898">
                  <c:v>82.007591000000005</c:v>
                </c:pt>
                <c:pt idx="2899">
                  <c:v>81.995430999999996</c:v>
                </c:pt>
                <c:pt idx="2900">
                  <c:v>81.992211999999995</c:v>
                </c:pt>
                <c:pt idx="2901">
                  <c:v>81.999669999999995</c:v>
                </c:pt>
                <c:pt idx="2902">
                  <c:v>82.007092999999998</c:v>
                </c:pt>
                <c:pt idx="2903">
                  <c:v>81.996431000000001</c:v>
                </c:pt>
                <c:pt idx="2904">
                  <c:v>81.968256999999994</c:v>
                </c:pt>
                <c:pt idx="2905">
                  <c:v>81.94359</c:v>
                </c:pt>
                <c:pt idx="2906">
                  <c:v>81.937281999999996</c:v>
                </c:pt>
                <c:pt idx="2907">
                  <c:v>81.946296000000004</c:v>
                </c:pt>
                <c:pt idx="2908">
                  <c:v>81.964295000000007</c:v>
                </c:pt>
                <c:pt idx="2909">
                  <c:v>81.989380999999995</c:v>
                </c:pt>
                <c:pt idx="2910">
                  <c:v>82.018681000000001</c:v>
                </c:pt>
                <c:pt idx="2911">
                  <c:v>82.052852999999999</c:v>
                </c:pt>
                <c:pt idx="2912">
                  <c:v>82.102005000000005</c:v>
                </c:pt>
                <c:pt idx="2913">
                  <c:v>82.170108999999997</c:v>
                </c:pt>
                <c:pt idx="2914">
                  <c:v>82.238454000000004</c:v>
                </c:pt>
                <c:pt idx="2915">
                  <c:v>82.281684999999996</c:v>
                </c:pt>
                <c:pt idx="2916">
                  <c:v>82.297315999999995</c:v>
                </c:pt>
                <c:pt idx="2917">
                  <c:v>82.305120000000002</c:v>
                </c:pt>
                <c:pt idx="2918">
                  <c:v>82.320447999999999</c:v>
                </c:pt>
                <c:pt idx="2919">
                  <c:v>82.343158000000003</c:v>
                </c:pt>
                <c:pt idx="2920">
                  <c:v>82.371505999999997</c:v>
                </c:pt>
                <c:pt idx="2921">
                  <c:v>82.408991999999998</c:v>
                </c:pt>
                <c:pt idx="2922">
                  <c:v>82.454075000000003</c:v>
                </c:pt>
                <c:pt idx="2923">
                  <c:v>82.497630000000001</c:v>
                </c:pt>
                <c:pt idx="2924">
                  <c:v>82.532835000000006</c:v>
                </c:pt>
                <c:pt idx="2925">
                  <c:v>82.555586000000005</c:v>
                </c:pt>
                <c:pt idx="2926">
                  <c:v>82.558064999999999</c:v>
                </c:pt>
                <c:pt idx="2927">
                  <c:v>82.53886</c:v>
                </c:pt>
                <c:pt idx="2928">
                  <c:v>82.518344999999997</c:v>
                </c:pt>
                <c:pt idx="2929">
                  <c:v>82.523921999999999</c:v>
                </c:pt>
                <c:pt idx="2930">
                  <c:v>82.556100000000001</c:v>
                </c:pt>
                <c:pt idx="2931">
                  <c:v>82.588168999999994</c:v>
                </c:pt>
                <c:pt idx="2932">
                  <c:v>82.604258000000002</c:v>
                </c:pt>
                <c:pt idx="2933">
                  <c:v>82.617841999999996</c:v>
                </c:pt>
                <c:pt idx="2934">
                  <c:v>82.644920999999997</c:v>
                </c:pt>
                <c:pt idx="2935">
                  <c:v>82.678252999999998</c:v>
                </c:pt>
                <c:pt idx="2936">
                  <c:v>82.700745999999995</c:v>
                </c:pt>
                <c:pt idx="2937">
                  <c:v>82.709232</c:v>
                </c:pt>
                <c:pt idx="2938">
                  <c:v>82.711523999999997</c:v>
                </c:pt>
                <c:pt idx="2939">
                  <c:v>82.711940999999996</c:v>
                </c:pt>
                <c:pt idx="2940">
                  <c:v>82.714729000000005</c:v>
                </c:pt>
                <c:pt idx="2941">
                  <c:v>82.733131999999998</c:v>
                </c:pt>
                <c:pt idx="2942">
                  <c:v>82.778396000000001</c:v>
                </c:pt>
                <c:pt idx="2943">
                  <c:v>82.841920000000002</c:v>
                </c:pt>
                <c:pt idx="2944">
                  <c:v>82.900727000000003</c:v>
                </c:pt>
                <c:pt idx="2945">
                  <c:v>82.941762999999995</c:v>
                </c:pt>
                <c:pt idx="2946">
                  <c:v>82.974089000000006</c:v>
                </c:pt>
                <c:pt idx="2947">
                  <c:v>83.014634000000001</c:v>
                </c:pt>
                <c:pt idx="2948">
                  <c:v>83.064702999999994</c:v>
                </c:pt>
                <c:pt idx="2949">
                  <c:v>83.104629000000003</c:v>
                </c:pt>
                <c:pt idx="2950">
                  <c:v>83.115696</c:v>
                </c:pt>
                <c:pt idx="2951">
                  <c:v>83.106026</c:v>
                </c:pt>
                <c:pt idx="2952">
                  <c:v>83.106172000000001</c:v>
                </c:pt>
                <c:pt idx="2953">
                  <c:v>83.136460999999997</c:v>
                </c:pt>
                <c:pt idx="2954">
                  <c:v>83.186108000000004</c:v>
                </c:pt>
                <c:pt idx="2955">
                  <c:v>83.227698000000004</c:v>
                </c:pt>
                <c:pt idx="2956">
                  <c:v>83.243956999999995</c:v>
                </c:pt>
                <c:pt idx="2957">
                  <c:v>83.236535000000003</c:v>
                </c:pt>
                <c:pt idx="2958">
                  <c:v>83.219741999999997</c:v>
                </c:pt>
                <c:pt idx="2959">
                  <c:v>83.214967000000001</c:v>
                </c:pt>
                <c:pt idx="2960">
                  <c:v>83.242247000000006</c:v>
                </c:pt>
                <c:pt idx="2961">
                  <c:v>83.301197999999999</c:v>
                </c:pt>
                <c:pt idx="2962">
                  <c:v>83.361648000000002</c:v>
                </c:pt>
                <c:pt idx="2963">
                  <c:v>83.388668999999993</c:v>
                </c:pt>
                <c:pt idx="2964">
                  <c:v>83.378229000000005</c:v>
                </c:pt>
                <c:pt idx="2965">
                  <c:v>83.355456000000004</c:v>
                </c:pt>
                <c:pt idx="2966">
                  <c:v>83.338729000000001</c:v>
                </c:pt>
                <c:pt idx="2967">
                  <c:v>83.321973</c:v>
                </c:pt>
                <c:pt idx="2968">
                  <c:v>83.296203000000006</c:v>
                </c:pt>
                <c:pt idx="2969">
                  <c:v>83.271277999999995</c:v>
                </c:pt>
                <c:pt idx="2970">
                  <c:v>83.265707000000006</c:v>
                </c:pt>
                <c:pt idx="2971">
                  <c:v>83.284841999999998</c:v>
                </c:pt>
                <c:pt idx="2972">
                  <c:v>83.317485000000005</c:v>
                </c:pt>
                <c:pt idx="2973">
                  <c:v>83.346459999999993</c:v>
                </c:pt>
                <c:pt idx="2974">
                  <c:v>83.357467</c:v>
                </c:pt>
                <c:pt idx="2975">
                  <c:v>83.347272000000004</c:v>
                </c:pt>
                <c:pt idx="2976">
                  <c:v>83.330281999999997</c:v>
                </c:pt>
                <c:pt idx="2977">
                  <c:v>83.329576000000003</c:v>
                </c:pt>
                <c:pt idx="2978">
                  <c:v>83.354212000000004</c:v>
                </c:pt>
                <c:pt idx="2979">
                  <c:v>83.390715999999998</c:v>
                </c:pt>
                <c:pt idx="2980">
                  <c:v>83.420907</c:v>
                </c:pt>
                <c:pt idx="2981">
                  <c:v>83.440061</c:v>
                </c:pt>
                <c:pt idx="2982">
                  <c:v>83.453400999999999</c:v>
                </c:pt>
                <c:pt idx="2983">
                  <c:v>83.464513999999994</c:v>
                </c:pt>
                <c:pt idx="2984">
                  <c:v>83.475184999999996</c:v>
                </c:pt>
                <c:pt idx="2985">
                  <c:v>83.489053999999996</c:v>
                </c:pt>
                <c:pt idx="2986">
                  <c:v>83.506040999999996</c:v>
                </c:pt>
                <c:pt idx="2987">
                  <c:v>83.517629999999997</c:v>
                </c:pt>
                <c:pt idx="2988">
                  <c:v>83.515733999999995</c:v>
                </c:pt>
                <c:pt idx="2989">
                  <c:v>83.503788999999998</c:v>
                </c:pt>
                <c:pt idx="2990">
                  <c:v>83.493969000000007</c:v>
                </c:pt>
                <c:pt idx="2991">
                  <c:v>83.496579999999994</c:v>
                </c:pt>
                <c:pt idx="2992">
                  <c:v>83.515889000000001</c:v>
                </c:pt>
                <c:pt idx="2993">
                  <c:v>83.550269</c:v>
                </c:pt>
                <c:pt idx="2994">
                  <c:v>83.589854000000003</c:v>
                </c:pt>
                <c:pt idx="2995">
                  <c:v>83.619102999999996</c:v>
                </c:pt>
                <c:pt idx="2996">
                  <c:v>83.629369999999994</c:v>
                </c:pt>
                <c:pt idx="2997">
                  <c:v>83.626895000000005</c:v>
                </c:pt>
                <c:pt idx="2998">
                  <c:v>83.623033000000007</c:v>
                </c:pt>
                <c:pt idx="2999">
                  <c:v>83.618913000000006</c:v>
                </c:pt>
                <c:pt idx="3000">
                  <c:v>83.605836999999994</c:v>
                </c:pt>
                <c:pt idx="3001">
                  <c:v>83.579645999999997</c:v>
                </c:pt>
                <c:pt idx="3002">
                  <c:v>83.547922999999997</c:v>
                </c:pt>
                <c:pt idx="3003">
                  <c:v>83.520899</c:v>
                </c:pt>
                <c:pt idx="3004">
                  <c:v>83.499452000000005</c:v>
                </c:pt>
                <c:pt idx="3005">
                  <c:v>83.475346999999999</c:v>
                </c:pt>
                <c:pt idx="3006">
                  <c:v>83.442920999999998</c:v>
                </c:pt>
                <c:pt idx="3007">
                  <c:v>83.408717999999993</c:v>
                </c:pt>
                <c:pt idx="3008">
                  <c:v>83.386954000000003</c:v>
                </c:pt>
                <c:pt idx="3009">
                  <c:v>83.384107</c:v>
                </c:pt>
                <c:pt idx="3010">
                  <c:v>83.391053999999997</c:v>
                </c:pt>
                <c:pt idx="3011">
                  <c:v>83.394593</c:v>
                </c:pt>
                <c:pt idx="3012">
                  <c:v>83.393548999999993</c:v>
                </c:pt>
                <c:pt idx="3013">
                  <c:v>83.396161000000006</c:v>
                </c:pt>
                <c:pt idx="3014">
                  <c:v>83.402714000000003</c:v>
                </c:pt>
                <c:pt idx="3015">
                  <c:v>83.400184999999993</c:v>
                </c:pt>
                <c:pt idx="3016">
                  <c:v>83.377016999999995</c:v>
                </c:pt>
                <c:pt idx="3017">
                  <c:v>83.335803999999996</c:v>
                </c:pt>
                <c:pt idx="3018">
                  <c:v>83.287920999999997</c:v>
                </c:pt>
                <c:pt idx="3019">
                  <c:v>83.242784</c:v>
                </c:pt>
                <c:pt idx="3020">
                  <c:v>83.207600999999997</c:v>
                </c:pt>
                <c:pt idx="3021">
                  <c:v>83.190400999999994</c:v>
                </c:pt>
                <c:pt idx="3022">
                  <c:v>83.193816999999996</c:v>
                </c:pt>
                <c:pt idx="3023">
                  <c:v>83.207661999999999</c:v>
                </c:pt>
                <c:pt idx="3024">
                  <c:v>83.214887000000004</c:v>
                </c:pt>
                <c:pt idx="3025">
                  <c:v>83.205674000000002</c:v>
                </c:pt>
                <c:pt idx="3026">
                  <c:v>83.182855000000004</c:v>
                </c:pt>
                <c:pt idx="3027">
                  <c:v>83.155068</c:v>
                </c:pt>
                <c:pt idx="3028">
                  <c:v>83.129199999999997</c:v>
                </c:pt>
                <c:pt idx="3029">
                  <c:v>83.109809999999996</c:v>
                </c:pt>
                <c:pt idx="3030">
                  <c:v>83.100672000000003</c:v>
                </c:pt>
                <c:pt idx="3031">
                  <c:v>83.102096000000003</c:v>
                </c:pt>
                <c:pt idx="3032">
                  <c:v>83.106245000000001</c:v>
                </c:pt>
                <c:pt idx="3033">
                  <c:v>83.099215999999998</c:v>
                </c:pt>
                <c:pt idx="3034">
                  <c:v>83.073852000000002</c:v>
                </c:pt>
                <c:pt idx="3035">
                  <c:v>83.041545999999997</c:v>
                </c:pt>
                <c:pt idx="3036">
                  <c:v>83.024855000000002</c:v>
                </c:pt>
                <c:pt idx="3037">
                  <c:v>83.032961999999998</c:v>
                </c:pt>
                <c:pt idx="3038">
                  <c:v>83.048038000000005</c:v>
                </c:pt>
                <c:pt idx="3039">
                  <c:v>83.042664000000002</c:v>
                </c:pt>
                <c:pt idx="3040">
                  <c:v>83.009247000000002</c:v>
                </c:pt>
                <c:pt idx="3041">
                  <c:v>82.966735999999997</c:v>
                </c:pt>
                <c:pt idx="3042">
                  <c:v>82.940635</c:v>
                </c:pt>
                <c:pt idx="3043">
                  <c:v>82.942483999999993</c:v>
                </c:pt>
                <c:pt idx="3044">
                  <c:v>82.965885999999998</c:v>
                </c:pt>
                <c:pt idx="3045">
                  <c:v>82.992418999999998</c:v>
                </c:pt>
                <c:pt idx="3046">
                  <c:v>83.000889999999998</c:v>
                </c:pt>
                <c:pt idx="3047">
                  <c:v>82.981145999999995</c:v>
                </c:pt>
                <c:pt idx="3048">
                  <c:v>82.943819000000005</c:v>
                </c:pt>
                <c:pt idx="3049">
                  <c:v>82.912226000000004</c:v>
                </c:pt>
                <c:pt idx="3050">
                  <c:v>82.901580999999993</c:v>
                </c:pt>
                <c:pt idx="3051">
                  <c:v>82.907617999999999</c:v>
                </c:pt>
                <c:pt idx="3052">
                  <c:v>82.913770999999997</c:v>
                </c:pt>
                <c:pt idx="3053">
                  <c:v>82.905128000000005</c:v>
                </c:pt>
                <c:pt idx="3054">
                  <c:v>82.879310000000004</c:v>
                </c:pt>
                <c:pt idx="3055">
                  <c:v>82.851879999999994</c:v>
                </c:pt>
                <c:pt idx="3056">
                  <c:v>82.848772999999994</c:v>
                </c:pt>
                <c:pt idx="3057">
                  <c:v>82.882812999999999</c:v>
                </c:pt>
                <c:pt idx="3058">
                  <c:v>82.936096000000006</c:v>
                </c:pt>
                <c:pt idx="3059">
                  <c:v>82.974414999999993</c:v>
                </c:pt>
                <c:pt idx="3060">
                  <c:v>82.979893000000004</c:v>
                </c:pt>
                <c:pt idx="3061">
                  <c:v>82.960915999999997</c:v>
                </c:pt>
                <c:pt idx="3062">
                  <c:v>82.931999000000005</c:v>
                </c:pt>
                <c:pt idx="3063">
                  <c:v>82.898537000000005</c:v>
                </c:pt>
                <c:pt idx="3064">
                  <c:v>82.866454000000004</c:v>
                </c:pt>
                <c:pt idx="3065">
                  <c:v>82.852833000000004</c:v>
                </c:pt>
                <c:pt idx="3066">
                  <c:v>82.873570000000001</c:v>
                </c:pt>
                <c:pt idx="3067">
                  <c:v>82.924385000000001</c:v>
                </c:pt>
                <c:pt idx="3068">
                  <c:v>82.982910000000004</c:v>
                </c:pt>
                <c:pt idx="3069">
                  <c:v>83.028272999999999</c:v>
                </c:pt>
                <c:pt idx="3070">
                  <c:v>83.054569999999998</c:v>
                </c:pt>
                <c:pt idx="3071">
                  <c:v>83.068449000000001</c:v>
                </c:pt>
                <c:pt idx="3072">
                  <c:v>83.079415999999995</c:v>
                </c:pt>
                <c:pt idx="3073">
                  <c:v>83.093256999999994</c:v>
                </c:pt>
                <c:pt idx="3074">
                  <c:v>83.111530999999999</c:v>
                </c:pt>
                <c:pt idx="3075">
                  <c:v>83.134265999999997</c:v>
                </c:pt>
                <c:pt idx="3076">
                  <c:v>83.160487000000003</c:v>
                </c:pt>
                <c:pt idx="3077">
                  <c:v>83.185616999999993</c:v>
                </c:pt>
                <c:pt idx="3078">
                  <c:v>83.202827999999997</c:v>
                </c:pt>
                <c:pt idx="3079">
                  <c:v>83.210452000000004</c:v>
                </c:pt>
                <c:pt idx="3080">
                  <c:v>83.214027000000002</c:v>
                </c:pt>
                <c:pt idx="3081">
                  <c:v>83.217389999999995</c:v>
                </c:pt>
                <c:pt idx="3082">
                  <c:v>83.217888000000002</c:v>
                </c:pt>
                <c:pt idx="3083">
                  <c:v>83.217149000000006</c:v>
                </c:pt>
                <c:pt idx="3084">
                  <c:v>83.229902999999993</c:v>
                </c:pt>
                <c:pt idx="3085">
                  <c:v>83.270555999999999</c:v>
                </c:pt>
                <c:pt idx="3086">
                  <c:v>83.333044000000001</c:v>
                </c:pt>
                <c:pt idx="3087">
                  <c:v>83.395178999999999</c:v>
                </c:pt>
                <c:pt idx="3088">
                  <c:v>83.443343999999996</c:v>
                </c:pt>
                <c:pt idx="3089">
                  <c:v>83.484459000000001</c:v>
                </c:pt>
                <c:pt idx="3090">
                  <c:v>83.534993999999998</c:v>
                </c:pt>
                <c:pt idx="3091">
                  <c:v>83.606132000000002</c:v>
                </c:pt>
                <c:pt idx="3092">
                  <c:v>83.696093000000005</c:v>
                </c:pt>
                <c:pt idx="3093">
                  <c:v>83.785995999999997</c:v>
                </c:pt>
                <c:pt idx="3094">
                  <c:v>83.846862999999999</c:v>
                </c:pt>
                <c:pt idx="3095">
                  <c:v>83.864734999999996</c:v>
                </c:pt>
                <c:pt idx="3096">
                  <c:v>83.858271999999999</c:v>
                </c:pt>
                <c:pt idx="3097">
                  <c:v>83.859803999999997</c:v>
                </c:pt>
                <c:pt idx="3098">
                  <c:v>83.880300000000005</c:v>
                </c:pt>
                <c:pt idx="3099">
                  <c:v>83.905535</c:v>
                </c:pt>
                <c:pt idx="3100">
                  <c:v>83.924127999999996</c:v>
                </c:pt>
                <c:pt idx="3101">
                  <c:v>83.941288</c:v>
                </c:pt>
                <c:pt idx="3102">
                  <c:v>83.962823</c:v>
                </c:pt>
                <c:pt idx="3103">
                  <c:v>83.983716000000001</c:v>
                </c:pt>
                <c:pt idx="3104">
                  <c:v>83.998986000000002</c:v>
                </c:pt>
                <c:pt idx="3105">
                  <c:v>84.011334000000005</c:v>
                </c:pt>
                <c:pt idx="3106">
                  <c:v>84.022176000000002</c:v>
                </c:pt>
                <c:pt idx="3107">
                  <c:v>84.029383999999993</c:v>
                </c:pt>
                <c:pt idx="3108">
                  <c:v>84.039418999999995</c:v>
                </c:pt>
                <c:pt idx="3109">
                  <c:v>84.065207000000001</c:v>
                </c:pt>
                <c:pt idx="3110">
                  <c:v>84.102759000000006</c:v>
                </c:pt>
                <c:pt idx="3111">
                  <c:v>84.125804000000002</c:v>
                </c:pt>
                <c:pt idx="3112">
                  <c:v>84.117075</c:v>
                </c:pt>
                <c:pt idx="3113">
                  <c:v>84.093536</c:v>
                </c:pt>
                <c:pt idx="3114">
                  <c:v>84.086933000000002</c:v>
                </c:pt>
                <c:pt idx="3115">
                  <c:v>84.108070999999995</c:v>
                </c:pt>
                <c:pt idx="3116">
                  <c:v>84.143697000000003</c:v>
                </c:pt>
                <c:pt idx="3117">
                  <c:v>84.180036000000001</c:v>
                </c:pt>
                <c:pt idx="3118">
                  <c:v>84.212676999999999</c:v>
                </c:pt>
                <c:pt idx="3119">
                  <c:v>84.236806000000001</c:v>
                </c:pt>
                <c:pt idx="3120">
                  <c:v>84.244916000000003</c:v>
                </c:pt>
                <c:pt idx="3121">
                  <c:v>84.239069999999998</c:v>
                </c:pt>
                <c:pt idx="3122">
                  <c:v>84.236742000000007</c:v>
                </c:pt>
                <c:pt idx="3123">
                  <c:v>84.260424999999998</c:v>
                </c:pt>
                <c:pt idx="3124">
                  <c:v>84.323700000000002</c:v>
                </c:pt>
                <c:pt idx="3125">
                  <c:v>84.423050000000003</c:v>
                </c:pt>
                <c:pt idx="3126">
                  <c:v>84.535802000000004</c:v>
                </c:pt>
                <c:pt idx="3127">
                  <c:v>84.629919999999998</c:v>
                </c:pt>
                <c:pt idx="3128">
                  <c:v>84.685873999999998</c:v>
                </c:pt>
                <c:pt idx="3129">
                  <c:v>84.712394000000003</c:v>
                </c:pt>
                <c:pt idx="3130">
                  <c:v>84.738471000000004</c:v>
                </c:pt>
                <c:pt idx="3131">
                  <c:v>84.787262999999996</c:v>
                </c:pt>
                <c:pt idx="3132">
                  <c:v>84.855959999999996</c:v>
                </c:pt>
                <c:pt idx="3133">
                  <c:v>84.919490999999994</c:v>
                </c:pt>
                <c:pt idx="3134">
                  <c:v>84.956316999999999</c:v>
                </c:pt>
                <c:pt idx="3135">
                  <c:v>84.973904000000005</c:v>
                </c:pt>
                <c:pt idx="3136">
                  <c:v>85.004463999999999</c:v>
                </c:pt>
                <c:pt idx="3137">
                  <c:v>85.069857999999996</c:v>
                </c:pt>
                <c:pt idx="3138">
                  <c:v>85.155906000000002</c:v>
                </c:pt>
                <c:pt idx="3139">
                  <c:v>85.231120000000004</c:v>
                </c:pt>
                <c:pt idx="3140">
                  <c:v>85.285304999999994</c:v>
                </c:pt>
                <c:pt idx="3141">
                  <c:v>85.33323</c:v>
                </c:pt>
                <c:pt idx="3142">
                  <c:v>85.381454000000005</c:v>
                </c:pt>
                <c:pt idx="3143">
                  <c:v>85.413801000000007</c:v>
                </c:pt>
                <c:pt idx="3144">
                  <c:v>85.420124000000001</c:v>
                </c:pt>
                <c:pt idx="3145">
                  <c:v>85.421661999999998</c:v>
                </c:pt>
                <c:pt idx="3146">
                  <c:v>85.448864999999998</c:v>
                </c:pt>
                <c:pt idx="3147">
                  <c:v>85.501093999999995</c:v>
                </c:pt>
                <c:pt idx="3148">
                  <c:v>85.546636000000007</c:v>
                </c:pt>
                <c:pt idx="3149">
                  <c:v>85.562979999999996</c:v>
                </c:pt>
                <c:pt idx="3150">
                  <c:v>85.564031999999997</c:v>
                </c:pt>
                <c:pt idx="3151">
                  <c:v>85.583792000000003</c:v>
                </c:pt>
                <c:pt idx="3152">
                  <c:v>85.640602000000001</c:v>
                </c:pt>
                <c:pt idx="3153">
                  <c:v>85.720218000000003</c:v>
                </c:pt>
                <c:pt idx="3154">
                  <c:v>85.789109999999994</c:v>
                </c:pt>
                <c:pt idx="3155">
                  <c:v>85.822720000000004</c:v>
                </c:pt>
                <c:pt idx="3156">
                  <c:v>85.823032999999995</c:v>
                </c:pt>
                <c:pt idx="3157">
                  <c:v>85.811171000000002</c:v>
                </c:pt>
                <c:pt idx="3158">
                  <c:v>85.805930000000004</c:v>
                </c:pt>
                <c:pt idx="3159">
                  <c:v>85.812399999999997</c:v>
                </c:pt>
                <c:pt idx="3160">
                  <c:v>85.829295000000002</c:v>
                </c:pt>
                <c:pt idx="3161">
                  <c:v>85.859257999999997</c:v>
                </c:pt>
                <c:pt idx="3162">
                  <c:v>85.907002000000006</c:v>
                </c:pt>
                <c:pt idx="3163">
                  <c:v>85.97099</c:v>
                </c:pt>
                <c:pt idx="3164">
                  <c:v>86.041555000000002</c:v>
                </c:pt>
                <c:pt idx="3165">
                  <c:v>86.106223</c:v>
                </c:pt>
                <c:pt idx="3166">
                  <c:v>86.155775000000006</c:v>
                </c:pt>
                <c:pt idx="3167">
                  <c:v>86.187282999999994</c:v>
                </c:pt>
                <c:pt idx="3168">
                  <c:v>86.202703</c:v>
                </c:pt>
                <c:pt idx="3169">
                  <c:v>86.204682000000005</c:v>
                </c:pt>
                <c:pt idx="3170">
                  <c:v>86.196000999999995</c:v>
                </c:pt>
                <c:pt idx="3171">
                  <c:v>86.185193999999996</c:v>
                </c:pt>
                <c:pt idx="3172">
                  <c:v>86.187197999999995</c:v>
                </c:pt>
                <c:pt idx="3173">
                  <c:v>86.209080999999998</c:v>
                </c:pt>
                <c:pt idx="3174">
                  <c:v>86.236378000000002</c:v>
                </c:pt>
                <c:pt idx="3175">
                  <c:v>86.245855000000006</c:v>
                </c:pt>
                <c:pt idx="3176">
                  <c:v>86.235916000000003</c:v>
                </c:pt>
                <c:pt idx="3177">
                  <c:v>86.235099000000005</c:v>
                </c:pt>
                <c:pt idx="3178">
                  <c:v>86.276392000000001</c:v>
                </c:pt>
                <c:pt idx="3179">
                  <c:v>86.367917000000006</c:v>
                </c:pt>
                <c:pt idx="3180">
                  <c:v>86.485028999999997</c:v>
                </c:pt>
                <c:pt idx="3181">
                  <c:v>86.581913</c:v>
                </c:pt>
                <c:pt idx="3182">
                  <c:v>86.617840999999999</c:v>
                </c:pt>
                <c:pt idx="3183">
                  <c:v>86.586510000000004</c:v>
                </c:pt>
                <c:pt idx="3184">
                  <c:v>86.518651000000006</c:v>
                </c:pt>
                <c:pt idx="3185">
                  <c:v>86.447248000000002</c:v>
                </c:pt>
                <c:pt idx="3186">
                  <c:v>86.374035000000006</c:v>
                </c:pt>
                <c:pt idx="3187">
                  <c:v>86.280952999999997</c:v>
                </c:pt>
                <c:pt idx="3188">
                  <c:v>86.167564999999996</c:v>
                </c:pt>
                <c:pt idx="3189">
                  <c:v>86.055948999999998</c:v>
                </c:pt>
                <c:pt idx="3190">
                  <c:v>85.957170000000005</c:v>
                </c:pt>
                <c:pt idx="3191">
                  <c:v>85.855068000000003</c:v>
                </c:pt>
                <c:pt idx="3192">
                  <c:v>85.732938000000004</c:v>
                </c:pt>
                <c:pt idx="3193">
                  <c:v>85.598737999999997</c:v>
                </c:pt>
                <c:pt idx="3194">
                  <c:v>85.471943999999993</c:v>
                </c:pt>
                <c:pt idx="3195">
                  <c:v>85.360979999999998</c:v>
                </c:pt>
                <c:pt idx="3196">
                  <c:v>85.268566000000007</c:v>
                </c:pt>
                <c:pt idx="3197">
                  <c:v>85.207463000000004</c:v>
                </c:pt>
                <c:pt idx="3198">
                  <c:v>85.192260000000005</c:v>
                </c:pt>
                <c:pt idx="3199">
                  <c:v>85.218947</c:v>
                </c:pt>
                <c:pt idx="3200">
                  <c:v>85.264999000000003</c:v>
                </c:pt>
                <c:pt idx="3201">
                  <c:v>85.307946999999999</c:v>
                </c:pt>
                <c:pt idx="3202">
                  <c:v>85.339399</c:v>
                </c:pt>
                <c:pt idx="3203">
                  <c:v>85.367092</c:v>
                </c:pt>
                <c:pt idx="3204">
                  <c:v>85.408500000000004</c:v>
                </c:pt>
                <c:pt idx="3205">
                  <c:v>85.475756000000004</c:v>
                </c:pt>
                <c:pt idx="3206">
                  <c:v>85.559794999999994</c:v>
                </c:pt>
                <c:pt idx="3207">
                  <c:v>85.633887999999999</c:v>
                </c:pt>
                <c:pt idx="3208">
                  <c:v>85.677565000000001</c:v>
                </c:pt>
                <c:pt idx="3209">
                  <c:v>85.69332</c:v>
                </c:pt>
                <c:pt idx="3210">
                  <c:v>85.698598000000004</c:v>
                </c:pt>
                <c:pt idx="3211">
                  <c:v>85.708129</c:v>
                </c:pt>
                <c:pt idx="3212">
                  <c:v>85.726456999999996</c:v>
                </c:pt>
                <c:pt idx="3213">
                  <c:v>85.749297999999996</c:v>
                </c:pt>
                <c:pt idx="3214">
                  <c:v>85.766318999999996</c:v>
                </c:pt>
                <c:pt idx="3215">
                  <c:v>85.767807000000005</c:v>
                </c:pt>
                <c:pt idx="3216">
                  <c:v>85.753477000000004</c:v>
                </c:pt>
                <c:pt idx="3217">
                  <c:v>85.732365999999999</c:v>
                </c:pt>
                <c:pt idx="3218">
                  <c:v>85.712682000000001</c:v>
                </c:pt>
                <c:pt idx="3219">
                  <c:v>85.694067000000004</c:v>
                </c:pt>
                <c:pt idx="3220">
                  <c:v>85.668222999999998</c:v>
                </c:pt>
                <c:pt idx="3221">
                  <c:v>85.623581999999999</c:v>
                </c:pt>
                <c:pt idx="3222">
                  <c:v>85.555431999999996</c:v>
                </c:pt>
                <c:pt idx="3223">
                  <c:v>85.479984999999999</c:v>
                </c:pt>
                <c:pt idx="3224">
                  <c:v>85.431206000000003</c:v>
                </c:pt>
                <c:pt idx="3225">
                  <c:v>85.429053999999994</c:v>
                </c:pt>
                <c:pt idx="3226">
                  <c:v>85.453767999999997</c:v>
                </c:pt>
                <c:pt idx="3227">
                  <c:v>85.467495</c:v>
                </c:pt>
                <c:pt idx="3228">
                  <c:v>85.459406999999999</c:v>
                </c:pt>
                <c:pt idx="3229">
                  <c:v>85.450667999999993</c:v>
                </c:pt>
                <c:pt idx="3230">
                  <c:v>85.455054000000004</c:v>
                </c:pt>
                <c:pt idx="3231">
                  <c:v>85.457319999999996</c:v>
                </c:pt>
                <c:pt idx="3232">
                  <c:v>85.437487000000004</c:v>
                </c:pt>
                <c:pt idx="3233">
                  <c:v>85.396905000000004</c:v>
                </c:pt>
                <c:pt idx="3234">
                  <c:v>85.349592000000001</c:v>
                </c:pt>
                <c:pt idx="3235">
                  <c:v>85.302259000000006</c:v>
                </c:pt>
                <c:pt idx="3236">
                  <c:v>85.253270999999998</c:v>
                </c:pt>
                <c:pt idx="3237">
                  <c:v>85.199430000000007</c:v>
                </c:pt>
                <c:pt idx="3238">
                  <c:v>85.134844999999999</c:v>
                </c:pt>
                <c:pt idx="3239">
                  <c:v>85.054427000000004</c:v>
                </c:pt>
                <c:pt idx="3240">
                  <c:v>84.966189</c:v>
                </c:pt>
                <c:pt idx="3241">
                  <c:v>84.888209000000003</c:v>
                </c:pt>
                <c:pt idx="3242">
                  <c:v>84.824513999999994</c:v>
                </c:pt>
                <c:pt idx="3243">
                  <c:v>84.755516999999998</c:v>
                </c:pt>
                <c:pt idx="3244">
                  <c:v>84.663383999999994</c:v>
                </c:pt>
                <c:pt idx="3245">
                  <c:v>84.559697999999997</c:v>
                </c:pt>
                <c:pt idx="3246">
                  <c:v>84.478960999999998</c:v>
                </c:pt>
                <c:pt idx="3247">
                  <c:v>84.445823000000004</c:v>
                </c:pt>
                <c:pt idx="3248">
                  <c:v>84.448586000000006</c:v>
                </c:pt>
                <c:pt idx="3249">
                  <c:v>84.440353000000002</c:v>
                </c:pt>
                <c:pt idx="3250">
                  <c:v>84.372501999999997</c:v>
                </c:pt>
                <c:pt idx="3251">
                  <c:v>84.240216000000004</c:v>
                </c:pt>
                <c:pt idx="3252">
                  <c:v>84.091127</c:v>
                </c:pt>
                <c:pt idx="3253">
                  <c:v>83.976479999999995</c:v>
                </c:pt>
                <c:pt idx="3254">
                  <c:v>83.899827999999999</c:v>
                </c:pt>
                <c:pt idx="3255">
                  <c:v>83.827010000000001</c:v>
                </c:pt>
                <c:pt idx="3256">
                  <c:v>83.733492999999996</c:v>
                </c:pt>
                <c:pt idx="3257">
                  <c:v>83.615959000000004</c:v>
                </c:pt>
                <c:pt idx="3258">
                  <c:v>83.468149999999994</c:v>
                </c:pt>
                <c:pt idx="3259">
                  <c:v>83.284578999999994</c:v>
                </c:pt>
                <c:pt idx="3260">
                  <c:v>83.091014999999999</c:v>
                </c:pt>
                <c:pt idx="3261">
                  <c:v>82.932682999999997</c:v>
                </c:pt>
                <c:pt idx="3262">
                  <c:v>82.819202000000004</c:v>
                </c:pt>
                <c:pt idx="3263">
                  <c:v>82.710082999999997</c:v>
                </c:pt>
                <c:pt idx="3264">
                  <c:v>82.565584999999999</c:v>
                </c:pt>
                <c:pt idx="3265">
                  <c:v>82.386258999999995</c:v>
                </c:pt>
                <c:pt idx="3266">
                  <c:v>82.193678000000006</c:v>
                </c:pt>
                <c:pt idx="3267">
                  <c:v>82.000112000000001</c:v>
                </c:pt>
                <c:pt idx="3268">
                  <c:v>81.809558999999993</c:v>
                </c:pt>
                <c:pt idx="3269">
                  <c:v>81.622735000000006</c:v>
                </c:pt>
                <c:pt idx="3270">
                  <c:v>81.428216000000006</c:v>
                </c:pt>
                <c:pt idx="3271">
                  <c:v>81.213353999999995</c:v>
                </c:pt>
                <c:pt idx="3272">
                  <c:v>80.995067000000006</c:v>
                </c:pt>
                <c:pt idx="3273">
                  <c:v>80.813096000000002</c:v>
                </c:pt>
                <c:pt idx="3274">
                  <c:v>80.681533000000002</c:v>
                </c:pt>
                <c:pt idx="3275">
                  <c:v>80.573533999999995</c:v>
                </c:pt>
                <c:pt idx="3276">
                  <c:v>80.461791000000005</c:v>
                </c:pt>
                <c:pt idx="3277">
                  <c:v>80.341942000000003</c:v>
                </c:pt>
                <c:pt idx="3278">
                  <c:v>80.206040000000002</c:v>
                </c:pt>
                <c:pt idx="3279">
                  <c:v>80.031396000000001</c:v>
                </c:pt>
                <c:pt idx="3280">
                  <c:v>79.820796000000001</c:v>
                </c:pt>
                <c:pt idx="3281">
                  <c:v>79.619665999999995</c:v>
                </c:pt>
                <c:pt idx="3282">
                  <c:v>79.461478</c:v>
                </c:pt>
                <c:pt idx="3283">
                  <c:v>79.328543999999994</c:v>
                </c:pt>
                <c:pt idx="3284">
                  <c:v>79.189183999999997</c:v>
                </c:pt>
                <c:pt idx="3285">
                  <c:v>79.038580999999994</c:v>
                </c:pt>
                <c:pt idx="3286">
                  <c:v>78.881606000000005</c:v>
                </c:pt>
                <c:pt idx="3287">
                  <c:v>78.705017999999995</c:v>
                </c:pt>
                <c:pt idx="3288">
                  <c:v>78.496435000000005</c:v>
                </c:pt>
                <c:pt idx="3289">
                  <c:v>78.271265</c:v>
                </c:pt>
                <c:pt idx="3290">
                  <c:v>78.053318000000004</c:v>
                </c:pt>
                <c:pt idx="3291">
                  <c:v>77.844525000000004</c:v>
                </c:pt>
                <c:pt idx="3292">
                  <c:v>77.634904000000006</c:v>
                </c:pt>
                <c:pt idx="3293">
                  <c:v>77.425194000000005</c:v>
                </c:pt>
                <c:pt idx="3294">
                  <c:v>77.219860999999995</c:v>
                </c:pt>
                <c:pt idx="3295">
                  <c:v>77.015456</c:v>
                </c:pt>
                <c:pt idx="3296">
                  <c:v>76.814235999999994</c:v>
                </c:pt>
                <c:pt idx="3297">
                  <c:v>76.629902000000001</c:v>
                </c:pt>
                <c:pt idx="3298">
                  <c:v>76.461408000000006</c:v>
                </c:pt>
                <c:pt idx="3299">
                  <c:v>76.280170999999996</c:v>
                </c:pt>
                <c:pt idx="3300">
                  <c:v>76.060182999999995</c:v>
                </c:pt>
                <c:pt idx="3301">
                  <c:v>75.803791000000004</c:v>
                </c:pt>
                <c:pt idx="3302">
                  <c:v>75.526822999999993</c:v>
                </c:pt>
                <c:pt idx="3303">
                  <c:v>75.240313</c:v>
                </c:pt>
                <c:pt idx="3304">
                  <c:v>74.957886999999999</c:v>
                </c:pt>
                <c:pt idx="3305">
                  <c:v>74.695041000000003</c:v>
                </c:pt>
                <c:pt idx="3306">
                  <c:v>74.446821</c:v>
                </c:pt>
                <c:pt idx="3307">
                  <c:v>74.191614000000001</c:v>
                </c:pt>
                <c:pt idx="3308">
                  <c:v>73.930170000000004</c:v>
                </c:pt>
                <c:pt idx="3309">
                  <c:v>73.692550999999995</c:v>
                </c:pt>
                <c:pt idx="3310">
                  <c:v>73.493340000000003</c:v>
                </c:pt>
                <c:pt idx="3311">
                  <c:v>73.308515999999997</c:v>
                </c:pt>
                <c:pt idx="3312">
                  <c:v>73.111169000000004</c:v>
                </c:pt>
                <c:pt idx="3313">
                  <c:v>72.898678000000004</c:v>
                </c:pt>
                <c:pt idx="3314">
                  <c:v>72.668921999999995</c:v>
                </c:pt>
                <c:pt idx="3315">
                  <c:v>72.412548999999999</c:v>
                </c:pt>
                <c:pt idx="3316">
                  <c:v>72.144537999999997</c:v>
                </c:pt>
                <c:pt idx="3317">
                  <c:v>71.897372000000004</c:v>
                </c:pt>
                <c:pt idx="3318">
                  <c:v>71.670879999999997</c:v>
                </c:pt>
                <c:pt idx="3319">
                  <c:v>71.432237999999998</c:v>
                </c:pt>
                <c:pt idx="3320">
                  <c:v>71.175596999999996</c:v>
                </c:pt>
                <c:pt idx="3321">
                  <c:v>70.935561000000007</c:v>
                </c:pt>
                <c:pt idx="3322">
                  <c:v>70.728494999999995</c:v>
                </c:pt>
                <c:pt idx="3323">
                  <c:v>70.529117999999997</c:v>
                </c:pt>
                <c:pt idx="3324">
                  <c:v>70.310910000000007</c:v>
                </c:pt>
                <c:pt idx="3325">
                  <c:v>70.067871999999994</c:v>
                </c:pt>
                <c:pt idx="3326">
                  <c:v>69.799976999999998</c:v>
                </c:pt>
                <c:pt idx="3327">
                  <c:v>69.504789000000002</c:v>
                </c:pt>
                <c:pt idx="3328">
                  <c:v>69.201423000000005</c:v>
                </c:pt>
                <c:pt idx="3329">
                  <c:v>68.882586000000003</c:v>
                </c:pt>
                <c:pt idx="3330">
                  <c:v>68.511581000000007</c:v>
                </c:pt>
                <c:pt idx="3331">
                  <c:v>67.998599999999996</c:v>
                </c:pt>
                <c:pt idx="3332">
                  <c:v>67.456408999999994</c:v>
                </c:pt>
                <c:pt idx="3333">
                  <c:v>67.26379</c:v>
                </c:pt>
                <c:pt idx="3334">
                  <c:v>67.371610000000004</c:v>
                </c:pt>
                <c:pt idx="3335">
                  <c:v>67.435543999999993</c:v>
                </c:pt>
                <c:pt idx="3336">
                  <c:v>67.337228999999994</c:v>
                </c:pt>
                <c:pt idx="3337">
                  <c:v>67.134337000000002</c:v>
                </c:pt>
                <c:pt idx="3338">
                  <c:v>66.934220999999994</c:v>
                </c:pt>
                <c:pt idx="3339">
                  <c:v>66.764953000000006</c:v>
                </c:pt>
                <c:pt idx="3340">
                  <c:v>66.599846999999997</c:v>
                </c:pt>
                <c:pt idx="3341">
                  <c:v>66.429171999999994</c:v>
                </c:pt>
                <c:pt idx="3342">
                  <c:v>66.254696999999993</c:v>
                </c:pt>
                <c:pt idx="3343">
                  <c:v>66.066935000000001</c:v>
                </c:pt>
                <c:pt idx="3344">
                  <c:v>65.871279999999999</c:v>
                </c:pt>
                <c:pt idx="3345">
                  <c:v>65.700862999999998</c:v>
                </c:pt>
                <c:pt idx="3346">
                  <c:v>65.568184000000002</c:v>
                </c:pt>
                <c:pt idx="3347">
                  <c:v>65.441188999999994</c:v>
                </c:pt>
                <c:pt idx="3348">
                  <c:v>65.294227000000006</c:v>
                </c:pt>
                <c:pt idx="3349">
                  <c:v>65.135873000000004</c:v>
                </c:pt>
                <c:pt idx="3350">
                  <c:v>64.963513000000006</c:v>
                </c:pt>
                <c:pt idx="3351">
                  <c:v>64.747851999999995</c:v>
                </c:pt>
                <c:pt idx="3352">
                  <c:v>64.494832000000002</c:v>
                </c:pt>
                <c:pt idx="3353">
                  <c:v>64.266005000000007</c:v>
                </c:pt>
                <c:pt idx="3354">
                  <c:v>64.102535000000003</c:v>
                </c:pt>
                <c:pt idx="3355">
                  <c:v>63.983587999999997</c:v>
                </c:pt>
                <c:pt idx="3356">
                  <c:v>63.882696000000003</c:v>
                </c:pt>
                <c:pt idx="3357">
                  <c:v>63.799678999999998</c:v>
                </c:pt>
                <c:pt idx="3358">
                  <c:v>63.712912000000003</c:v>
                </c:pt>
                <c:pt idx="3359">
                  <c:v>63.569819000000003</c:v>
                </c:pt>
                <c:pt idx="3360">
                  <c:v>63.362051000000001</c:v>
                </c:pt>
                <c:pt idx="3361">
                  <c:v>63.154373999999997</c:v>
                </c:pt>
                <c:pt idx="3362">
                  <c:v>63.000476999999997</c:v>
                </c:pt>
                <c:pt idx="3363">
                  <c:v>62.881203999999997</c:v>
                </c:pt>
                <c:pt idx="3364">
                  <c:v>62.759833999999998</c:v>
                </c:pt>
                <c:pt idx="3365">
                  <c:v>62.640366999999998</c:v>
                </c:pt>
                <c:pt idx="3366">
                  <c:v>62.533771000000002</c:v>
                </c:pt>
                <c:pt idx="3367">
                  <c:v>62.423307000000001</c:v>
                </c:pt>
                <c:pt idx="3368">
                  <c:v>62.301267000000003</c:v>
                </c:pt>
                <c:pt idx="3369">
                  <c:v>62.185012</c:v>
                </c:pt>
                <c:pt idx="3370">
                  <c:v>62.065693000000003</c:v>
                </c:pt>
                <c:pt idx="3371">
                  <c:v>61.900207999999999</c:v>
                </c:pt>
                <c:pt idx="3372">
                  <c:v>61.684154999999997</c:v>
                </c:pt>
                <c:pt idx="3373">
                  <c:v>61.478862999999997</c:v>
                </c:pt>
                <c:pt idx="3374">
                  <c:v>61.332760999999998</c:v>
                </c:pt>
                <c:pt idx="3375">
                  <c:v>61.223058999999999</c:v>
                </c:pt>
                <c:pt idx="3376">
                  <c:v>61.111331999999997</c:v>
                </c:pt>
                <c:pt idx="3377">
                  <c:v>60.999796000000003</c:v>
                </c:pt>
                <c:pt idx="3378">
                  <c:v>60.891973999999998</c:v>
                </c:pt>
                <c:pt idx="3379">
                  <c:v>60.759495000000001</c:v>
                </c:pt>
                <c:pt idx="3380">
                  <c:v>60.588031999999998</c:v>
                </c:pt>
                <c:pt idx="3381">
                  <c:v>60.407834999999999</c:v>
                </c:pt>
                <c:pt idx="3382">
                  <c:v>60.248589000000003</c:v>
                </c:pt>
                <c:pt idx="3383">
                  <c:v>60.109473999999999</c:v>
                </c:pt>
                <c:pt idx="3384">
                  <c:v>59.995913999999999</c:v>
                </c:pt>
                <c:pt idx="3385">
                  <c:v>59.918677000000002</c:v>
                </c:pt>
                <c:pt idx="3386">
                  <c:v>59.833233</c:v>
                </c:pt>
                <c:pt idx="3387">
                  <c:v>59.670085</c:v>
                </c:pt>
                <c:pt idx="3388">
                  <c:v>59.451639</c:v>
                </c:pt>
                <c:pt idx="3389">
                  <c:v>59.281219999999998</c:v>
                </c:pt>
                <c:pt idx="3390">
                  <c:v>59.186556000000003</c:v>
                </c:pt>
                <c:pt idx="3391">
                  <c:v>59.077798000000001</c:v>
                </c:pt>
                <c:pt idx="3392">
                  <c:v>58.898124000000003</c:v>
                </c:pt>
                <c:pt idx="3393">
                  <c:v>58.708607999999998</c:v>
                </c:pt>
                <c:pt idx="3394">
                  <c:v>58.574402999999997</c:v>
                </c:pt>
                <c:pt idx="3395">
                  <c:v>58.470652000000001</c:v>
                </c:pt>
                <c:pt idx="3396">
                  <c:v>58.35924</c:v>
                </c:pt>
                <c:pt idx="3397">
                  <c:v>58.255960000000002</c:v>
                </c:pt>
                <c:pt idx="3398">
                  <c:v>58.159700999999998</c:v>
                </c:pt>
                <c:pt idx="3399">
                  <c:v>58.012256000000001</c:v>
                </c:pt>
                <c:pt idx="3400">
                  <c:v>57.796286000000002</c:v>
                </c:pt>
                <c:pt idx="3401">
                  <c:v>57.589472999999998</c:v>
                </c:pt>
                <c:pt idx="3402">
                  <c:v>57.452129999999997</c:v>
                </c:pt>
                <c:pt idx="3403">
                  <c:v>57.346449999999997</c:v>
                </c:pt>
                <c:pt idx="3404">
                  <c:v>57.223923999999997</c:v>
                </c:pt>
                <c:pt idx="3405">
                  <c:v>57.098391999999997</c:v>
                </c:pt>
                <c:pt idx="3406">
                  <c:v>56.982028999999997</c:v>
                </c:pt>
                <c:pt idx="3407">
                  <c:v>56.834972999999998</c:v>
                </c:pt>
                <c:pt idx="3408">
                  <c:v>56.647854000000002</c:v>
                </c:pt>
                <c:pt idx="3409">
                  <c:v>56.499941999999997</c:v>
                </c:pt>
                <c:pt idx="3410">
                  <c:v>56.446894</c:v>
                </c:pt>
                <c:pt idx="3411">
                  <c:v>56.432192999999998</c:v>
                </c:pt>
                <c:pt idx="3412">
                  <c:v>56.372183999999997</c:v>
                </c:pt>
                <c:pt idx="3413">
                  <c:v>56.239198999999999</c:v>
                </c:pt>
                <c:pt idx="3414">
                  <c:v>56.038088000000002</c:v>
                </c:pt>
                <c:pt idx="3415">
                  <c:v>55.786867999999998</c:v>
                </c:pt>
                <c:pt idx="3416">
                  <c:v>55.550179999999997</c:v>
                </c:pt>
                <c:pt idx="3417">
                  <c:v>55.407158000000003</c:v>
                </c:pt>
                <c:pt idx="3418">
                  <c:v>55.340643</c:v>
                </c:pt>
                <c:pt idx="3419">
                  <c:v>55.243492000000003</c:v>
                </c:pt>
                <c:pt idx="3420">
                  <c:v>55.083516000000003</c:v>
                </c:pt>
                <c:pt idx="3421">
                  <c:v>54.957354000000002</c:v>
                </c:pt>
                <c:pt idx="3422">
                  <c:v>54.924695</c:v>
                </c:pt>
                <c:pt idx="3423">
                  <c:v>54.909235000000002</c:v>
                </c:pt>
                <c:pt idx="3424">
                  <c:v>54.822809999999997</c:v>
                </c:pt>
                <c:pt idx="3425">
                  <c:v>54.688868999999997</c:v>
                </c:pt>
                <c:pt idx="3426">
                  <c:v>54.565758000000002</c:v>
                </c:pt>
                <c:pt idx="3427">
                  <c:v>54.440640000000002</c:v>
                </c:pt>
                <c:pt idx="3428">
                  <c:v>54.28839</c:v>
                </c:pt>
                <c:pt idx="3429">
                  <c:v>54.140419999999999</c:v>
                </c:pt>
                <c:pt idx="3430">
                  <c:v>54.019100999999999</c:v>
                </c:pt>
                <c:pt idx="3431">
                  <c:v>53.877861000000003</c:v>
                </c:pt>
                <c:pt idx="3432">
                  <c:v>53.683610999999999</c:v>
                </c:pt>
                <c:pt idx="3433">
                  <c:v>53.486747999999999</c:v>
                </c:pt>
                <c:pt idx="3434">
                  <c:v>53.331180000000003</c:v>
                </c:pt>
                <c:pt idx="3435">
                  <c:v>53.185761999999997</c:v>
                </c:pt>
                <c:pt idx="3436">
                  <c:v>53.030920000000002</c:v>
                </c:pt>
                <c:pt idx="3437">
                  <c:v>52.918846000000002</c:v>
                </c:pt>
                <c:pt idx="3438">
                  <c:v>52.882091000000003</c:v>
                </c:pt>
                <c:pt idx="3439">
                  <c:v>52.864646</c:v>
                </c:pt>
                <c:pt idx="3440">
                  <c:v>52.808028999999998</c:v>
                </c:pt>
                <c:pt idx="3441">
                  <c:v>52.726092999999999</c:v>
                </c:pt>
                <c:pt idx="3442">
                  <c:v>52.641894999999998</c:v>
                </c:pt>
                <c:pt idx="3443">
                  <c:v>52.534799</c:v>
                </c:pt>
                <c:pt idx="3444">
                  <c:v>52.404454999999999</c:v>
                </c:pt>
                <c:pt idx="3445">
                  <c:v>52.303837999999999</c:v>
                </c:pt>
                <c:pt idx="3446">
                  <c:v>52.247439</c:v>
                </c:pt>
                <c:pt idx="3447">
                  <c:v>52.168841999999998</c:v>
                </c:pt>
                <c:pt idx="3448">
                  <c:v>52.022604999999999</c:v>
                </c:pt>
                <c:pt idx="3449">
                  <c:v>51.845658999999998</c:v>
                </c:pt>
                <c:pt idx="3450">
                  <c:v>51.675908</c:v>
                </c:pt>
                <c:pt idx="3451">
                  <c:v>51.495418000000001</c:v>
                </c:pt>
                <c:pt idx="3452">
                  <c:v>51.302708000000003</c:v>
                </c:pt>
                <c:pt idx="3453">
                  <c:v>51.151096000000003</c:v>
                </c:pt>
                <c:pt idx="3454">
                  <c:v>51.056654999999999</c:v>
                </c:pt>
                <c:pt idx="3455">
                  <c:v>50.963107999999998</c:v>
                </c:pt>
                <c:pt idx="3456">
                  <c:v>50.853378999999997</c:v>
                </c:pt>
                <c:pt idx="3457">
                  <c:v>50.787756000000002</c:v>
                </c:pt>
                <c:pt idx="3458">
                  <c:v>50.782226000000001</c:v>
                </c:pt>
                <c:pt idx="3459">
                  <c:v>50.756614999999996</c:v>
                </c:pt>
                <c:pt idx="3460">
                  <c:v>50.654322999999998</c:v>
                </c:pt>
                <c:pt idx="3461">
                  <c:v>50.51979</c:v>
                </c:pt>
                <c:pt idx="3462">
                  <c:v>50.403165999999999</c:v>
                </c:pt>
                <c:pt idx="3463">
                  <c:v>50.285178999999999</c:v>
                </c:pt>
                <c:pt idx="3464">
                  <c:v>50.157705999999997</c:v>
                </c:pt>
                <c:pt idx="3465">
                  <c:v>50.077314000000001</c:v>
                </c:pt>
                <c:pt idx="3466">
                  <c:v>50.065674999999999</c:v>
                </c:pt>
                <c:pt idx="3467">
                  <c:v>50.053598000000001</c:v>
                </c:pt>
                <c:pt idx="3468">
                  <c:v>49.989673000000003</c:v>
                </c:pt>
                <c:pt idx="3469">
                  <c:v>49.911889000000002</c:v>
                </c:pt>
                <c:pt idx="3470">
                  <c:v>49.862135000000002</c:v>
                </c:pt>
                <c:pt idx="3471">
                  <c:v>49.828651999999998</c:v>
                </c:pt>
                <c:pt idx="3472">
                  <c:v>49.819310000000002</c:v>
                </c:pt>
                <c:pt idx="3473">
                  <c:v>49.885531</c:v>
                </c:pt>
                <c:pt idx="3474">
                  <c:v>49.994</c:v>
                </c:pt>
                <c:pt idx="3475">
                  <c:v>50.003312000000001</c:v>
                </c:pt>
                <c:pt idx="3476">
                  <c:v>49.884976000000002</c:v>
                </c:pt>
                <c:pt idx="3477">
                  <c:v>49.778305000000003</c:v>
                </c:pt>
                <c:pt idx="3478">
                  <c:v>49.771177999999999</c:v>
                </c:pt>
                <c:pt idx="3479">
                  <c:v>49.79569</c:v>
                </c:pt>
                <c:pt idx="3480">
                  <c:v>49.782546000000004</c:v>
                </c:pt>
                <c:pt idx="3481">
                  <c:v>49.780909000000001</c:v>
                </c:pt>
                <c:pt idx="3482">
                  <c:v>49.830170000000003</c:v>
                </c:pt>
                <c:pt idx="3483">
                  <c:v>49.809809000000001</c:v>
                </c:pt>
                <c:pt idx="3484">
                  <c:v>49.634478999999999</c:v>
                </c:pt>
                <c:pt idx="3485">
                  <c:v>49.408127</c:v>
                </c:pt>
              </c:numCache>
            </c:numRef>
          </c:val>
          <c:smooth val="0"/>
          <c:extLst>
            <c:ext xmlns:c16="http://schemas.microsoft.com/office/drawing/2014/chart" uri="{C3380CC4-5D6E-409C-BE32-E72D297353CC}">
              <c16:uniqueId val="{00000000-5AE0-4C1F-8C2E-3D45B2581619}"/>
            </c:ext>
          </c:extLst>
        </c:ser>
        <c:ser>
          <c:idx val="1"/>
          <c:order val="1"/>
          <c:tx>
            <c:v>pva 6g</c:v>
          </c:tx>
          <c:spPr>
            <a:ln w="28575" cap="rnd">
              <a:solidFill>
                <a:schemeClr val="accent2"/>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C$2:$C$3487</c:f>
              <c:numCache>
                <c:formatCode>General</c:formatCode>
                <c:ptCount val="3486"/>
                <c:pt idx="0">
                  <c:v>92.159909999999996</c:v>
                </c:pt>
                <c:pt idx="1">
                  <c:v>92.173509999999993</c:v>
                </c:pt>
                <c:pt idx="2">
                  <c:v>92.187150000000003</c:v>
                </c:pt>
                <c:pt idx="3">
                  <c:v>92.189964000000003</c:v>
                </c:pt>
                <c:pt idx="4">
                  <c:v>92.176219000000003</c:v>
                </c:pt>
                <c:pt idx="5">
                  <c:v>92.150632000000002</c:v>
                </c:pt>
                <c:pt idx="6">
                  <c:v>92.143073000000001</c:v>
                </c:pt>
                <c:pt idx="7">
                  <c:v>92.138765000000006</c:v>
                </c:pt>
                <c:pt idx="8">
                  <c:v>92.147329999999997</c:v>
                </c:pt>
                <c:pt idx="9">
                  <c:v>92.160043999999999</c:v>
                </c:pt>
                <c:pt idx="10">
                  <c:v>92.172105000000002</c:v>
                </c:pt>
                <c:pt idx="11">
                  <c:v>92.185773999999995</c:v>
                </c:pt>
                <c:pt idx="12">
                  <c:v>92.202991999999995</c:v>
                </c:pt>
                <c:pt idx="13">
                  <c:v>92.221006000000003</c:v>
                </c:pt>
                <c:pt idx="14">
                  <c:v>92.235793000000001</c:v>
                </c:pt>
                <c:pt idx="15">
                  <c:v>92.245469</c:v>
                </c:pt>
                <c:pt idx="16">
                  <c:v>92.248682000000002</c:v>
                </c:pt>
                <c:pt idx="17">
                  <c:v>92.243674999999996</c:v>
                </c:pt>
                <c:pt idx="18">
                  <c:v>92.232595000000003</c:v>
                </c:pt>
                <c:pt idx="19">
                  <c:v>92.223675999999998</c:v>
                </c:pt>
                <c:pt idx="20">
                  <c:v>92.223600000000005</c:v>
                </c:pt>
                <c:pt idx="21">
                  <c:v>92.227450000000005</c:v>
                </c:pt>
                <c:pt idx="22">
                  <c:v>92.220292999999998</c:v>
                </c:pt>
                <c:pt idx="23">
                  <c:v>92.192584999999994</c:v>
                </c:pt>
                <c:pt idx="24">
                  <c:v>92.154534999999996</c:v>
                </c:pt>
                <c:pt idx="25">
                  <c:v>92.131230000000002</c:v>
                </c:pt>
                <c:pt idx="26">
                  <c:v>92.138672</c:v>
                </c:pt>
                <c:pt idx="27">
                  <c:v>92.166290000000004</c:v>
                </c:pt>
                <c:pt idx="28">
                  <c:v>92.188812999999996</c:v>
                </c:pt>
                <c:pt idx="29">
                  <c:v>92.193554000000006</c:v>
                </c:pt>
                <c:pt idx="30">
                  <c:v>92.190192999999994</c:v>
                </c:pt>
                <c:pt idx="31">
                  <c:v>92.192419999999998</c:v>
                </c:pt>
                <c:pt idx="32">
                  <c:v>92.196741000000003</c:v>
                </c:pt>
                <c:pt idx="33">
                  <c:v>92.186553000000004</c:v>
                </c:pt>
                <c:pt idx="34">
                  <c:v>92.154426000000001</c:v>
                </c:pt>
                <c:pt idx="35">
                  <c:v>92.112988999999999</c:v>
                </c:pt>
                <c:pt idx="36">
                  <c:v>92.083799999999997</c:v>
                </c:pt>
                <c:pt idx="37">
                  <c:v>92.079286999999994</c:v>
                </c:pt>
                <c:pt idx="38">
                  <c:v>92.095415000000003</c:v>
                </c:pt>
                <c:pt idx="39">
                  <c:v>92.117909999999995</c:v>
                </c:pt>
                <c:pt idx="40">
                  <c:v>92.133082999999999</c:v>
                </c:pt>
                <c:pt idx="41">
                  <c:v>92.135491000000002</c:v>
                </c:pt>
                <c:pt idx="42">
                  <c:v>92.128215999999995</c:v>
                </c:pt>
                <c:pt idx="43">
                  <c:v>92.117608000000004</c:v>
                </c:pt>
                <c:pt idx="44">
                  <c:v>92.106864999999999</c:v>
                </c:pt>
                <c:pt idx="45">
                  <c:v>92.095106999999999</c:v>
                </c:pt>
                <c:pt idx="46">
                  <c:v>92.082508000000004</c:v>
                </c:pt>
                <c:pt idx="47">
                  <c:v>92.074031000000005</c:v>
                </c:pt>
                <c:pt idx="48">
                  <c:v>92.075629000000006</c:v>
                </c:pt>
                <c:pt idx="49">
                  <c:v>92.085226000000006</c:v>
                </c:pt>
                <c:pt idx="50">
                  <c:v>92.091739000000004</c:v>
                </c:pt>
                <c:pt idx="51">
                  <c:v>92.087838000000005</c:v>
                </c:pt>
                <c:pt idx="52">
                  <c:v>92.080499000000003</c:v>
                </c:pt>
                <c:pt idx="53">
                  <c:v>92.081591000000003</c:v>
                </c:pt>
                <c:pt idx="54">
                  <c:v>92.093903999999995</c:v>
                </c:pt>
                <c:pt idx="55">
                  <c:v>92.111611999999994</c:v>
                </c:pt>
                <c:pt idx="56">
                  <c:v>92.129535000000004</c:v>
                </c:pt>
                <c:pt idx="57">
                  <c:v>92.151292999999995</c:v>
                </c:pt>
                <c:pt idx="58">
                  <c:v>92.184618999999998</c:v>
                </c:pt>
                <c:pt idx="59">
                  <c:v>92.222765999999993</c:v>
                </c:pt>
                <c:pt idx="60">
                  <c:v>92.245238000000001</c:v>
                </c:pt>
                <c:pt idx="61">
                  <c:v>92.238720000000001</c:v>
                </c:pt>
                <c:pt idx="62">
                  <c:v>92.207224999999994</c:v>
                </c:pt>
                <c:pt idx="63">
                  <c:v>92.167697000000004</c:v>
                </c:pt>
                <c:pt idx="64">
                  <c:v>92.139881000000003</c:v>
                </c:pt>
                <c:pt idx="65">
                  <c:v>92.138446000000002</c:v>
                </c:pt>
                <c:pt idx="66">
                  <c:v>92.168105999999995</c:v>
                </c:pt>
                <c:pt idx="67">
                  <c:v>92.217389999999995</c:v>
                </c:pt>
                <c:pt idx="68">
                  <c:v>92.258503000000005</c:v>
                </c:pt>
                <c:pt idx="69">
                  <c:v>92.261233000000004</c:v>
                </c:pt>
                <c:pt idx="70">
                  <c:v>92.216963000000007</c:v>
                </c:pt>
                <c:pt idx="71">
                  <c:v>92.147660999999999</c:v>
                </c:pt>
                <c:pt idx="72">
                  <c:v>92.088789000000006</c:v>
                </c:pt>
                <c:pt idx="73">
                  <c:v>92.066883000000004</c:v>
                </c:pt>
                <c:pt idx="74">
                  <c:v>92.085119000000006</c:v>
                </c:pt>
                <c:pt idx="75">
                  <c:v>92.122186999999997</c:v>
                </c:pt>
                <c:pt idx="76">
                  <c:v>92.150993999999997</c:v>
                </c:pt>
                <c:pt idx="77">
                  <c:v>92.165034000000006</c:v>
                </c:pt>
                <c:pt idx="78">
                  <c:v>92.182277999999997</c:v>
                </c:pt>
                <c:pt idx="79">
                  <c:v>92.220453000000006</c:v>
                </c:pt>
                <c:pt idx="80">
                  <c:v>92.270055999999997</c:v>
                </c:pt>
                <c:pt idx="81">
                  <c:v>92.298373999999995</c:v>
                </c:pt>
                <c:pt idx="82">
                  <c:v>92.284198000000004</c:v>
                </c:pt>
                <c:pt idx="83">
                  <c:v>92.240764999999996</c:v>
                </c:pt>
                <c:pt idx="84">
                  <c:v>92.194400999999999</c:v>
                </c:pt>
                <c:pt idx="85">
                  <c:v>92.156324999999995</c:v>
                </c:pt>
                <c:pt idx="86">
                  <c:v>92.127460999999997</c:v>
                </c:pt>
                <c:pt idx="87">
                  <c:v>92.111009999999993</c:v>
                </c:pt>
                <c:pt idx="88">
                  <c:v>92.107139000000004</c:v>
                </c:pt>
                <c:pt idx="89">
                  <c:v>92.109932999999998</c:v>
                </c:pt>
                <c:pt idx="90">
                  <c:v>92.112909000000002</c:v>
                </c:pt>
                <c:pt idx="91">
                  <c:v>92.115871999999996</c:v>
                </c:pt>
                <c:pt idx="92">
                  <c:v>92.121391000000003</c:v>
                </c:pt>
                <c:pt idx="93">
                  <c:v>92.130581000000006</c:v>
                </c:pt>
                <c:pt idx="94">
                  <c:v>92.144891000000001</c:v>
                </c:pt>
                <c:pt idx="95">
                  <c:v>92.173218000000006</c:v>
                </c:pt>
                <c:pt idx="96">
                  <c:v>92.231123999999994</c:v>
                </c:pt>
                <c:pt idx="97">
                  <c:v>92.315629000000001</c:v>
                </c:pt>
                <c:pt idx="98">
                  <c:v>92.395838999999995</c:v>
                </c:pt>
                <c:pt idx="99">
                  <c:v>92.442375999999996</c:v>
                </c:pt>
                <c:pt idx="100">
                  <c:v>92.444790999999995</c:v>
                </c:pt>
                <c:pt idx="101">
                  <c:v>92.402546999999998</c:v>
                </c:pt>
                <c:pt idx="102">
                  <c:v>92.320040000000006</c:v>
                </c:pt>
                <c:pt idx="103">
                  <c:v>92.214404000000002</c:v>
                </c:pt>
                <c:pt idx="104">
                  <c:v>92.118116000000001</c:v>
                </c:pt>
                <c:pt idx="105">
                  <c:v>92.063648000000001</c:v>
                </c:pt>
                <c:pt idx="106">
                  <c:v>92.063834999999997</c:v>
                </c:pt>
                <c:pt idx="107">
                  <c:v>92.105014999999995</c:v>
                </c:pt>
                <c:pt idx="108">
                  <c:v>92.147829000000002</c:v>
                </c:pt>
                <c:pt idx="109">
                  <c:v>92.157019000000005</c:v>
                </c:pt>
                <c:pt idx="110">
                  <c:v>92.126249000000001</c:v>
                </c:pt>
                <c:pt idx="111">
                  <c:v>92.081669000000005</c:v>
                </c:pt>
                <c:pt idx="112">
                  <c:v>92.074867999999995</c:v>
                </c:pt>
                <c:pt idx="113">
                  <c:v>92.140423999999996</c:v>
                </c:pt>
                <c:pt idx="114">
                  <c:v>92.249543000000003</c:v>
                </c:pt>
                <c:pt idx="115">
                  <c:v>92.328031999999993</c:v>
                </c:pt>
                <c:pt idx="116">
                  <c:v>92.327511000000001</c:v>
                </c:pt>
                <c:pt idx="117">
                  <c:v>92.268420000000006</c:v>
                </c:pt>
                <c:pt idx="118">
                  <c:v>92.207660000000004</c:v>
                </c:pt>
                <c:pt idx="119">
                  <c:v>92.178141999999994</c:v>
                </c:pt>
                <c:pt idx="120">
                  <c:v>92.173306999999994</c:v>
                </c:pt>
                <c:pt idx="121">
                  <c:v>92.161422999999999</c:v>
                </c:pt>
                <c:pt idx="122">
                  <c:v>92.119894000000002</c:v>
                </c:pt>
                <c:pt idx="123">
                  <c:v>92.068700000000007</c:v>
                </c:pt>
                <c:pt idx="124">
                  <c:v>92.042755</c:v>
                </c:pt>
                <c:pt idx="125">
                  <c:v>92.052824999999999</c:v>
                </c:pt>
                <c:pt idx="126">
                  <c:v>92.083905000000001</c:v>
                </c:pt>
                <c:pt idx="127">
                  <c:v>92.112187000000006</c:v>
                </c:pt>
                <c:pt idx="128">
                  <c:v>92.131191000000001</c:v>
                </c:pt>
                <c:pt idx="129">
                  <c:v>92.158135999999999</c:v>
                </c:pt>
                <c:pt idx="130">
                  <c:v>92.199961000000002</c:v>
                </c:pt>
                <c:pt idx="131">
                  <c:v>92.226772999999994</c:v>
                </c:pt>
                <c:pt idx="132">
                  <c:v>92.199922999999998</c:v>
                </c:pt>
                <c:pt idx="133">
                  <c:v>92.138165999999998</c:v>
                </c:pt>
                <c:pt idx="134">
                  <c:v>92.099622999999994</c:v>
                </c:pt>
                <c:pt idx="135">
                  <c:v>92.104566000000005</c:v>
                </c:pt>
                <c:pt idx="136">
                  <c:v>92.128022000000001</c:v>
                </c:pt>
                <c:pt idx="137">
                  <c:v>92.143540999999999</c:v>
                </c:pt>
                <c:pt idx="138">
                  <c:v>92.141062000000005</c:v>
                </c:pt>
                <c:pt idx="139">
                  <c:v>92.125598999999994</c:v>
                </c:pt>
                <c:pt idx="140">
                  <c:v>92.104766999999995</c:v>
                </c:pt>
                <c:pt idx="141">
                  <c:v>92.090723999999994</c:v>
                </c:pt>
                <c:pt idx="142">
                  <c:v>92.100240999999997</c:v>
                </c:pt>
                <c:pt idx="143">
                  <c:v>92.147077999999993</c:v>
                </c:pt>
                <c:pt idx="144">
                  <c:v>92.229408000000006</c:v>
                </c:pt>
                <c:pt idx="145">
                  <c:v>92.317083999999994</c:v>
                </c:pt>
                <c:pt idx="146">
                  <c:v>92.360533000000004</c:v>
                </c:pt>
                <c:pt idx="147">
                  <c:v>92.350851000000006</c:v>
                </c:pt>
                <c:pt idx="148">
                  <c:v>92.290806000000003</c:v>
                </c:pt>
                <c:pt idx="149">
                  <c:v>92.175062999999994</c:v>
                </c:pt>
                <c:pt idx="150">
                  <c:v>92.066497999999996</c:v>
                </c:pt>
                <c:pt idx="151">
                  <c:v>92.022294000000002</c:v>
                </c:pt>
                <c:pt idx="152">
                  <c:v>92.038476000000003</c:v>
                </c:pt>
                <c:pt idx="153">
                  <c:v>92.083010999999999</c:v>
                </c:pt>
                <c:pt idx="154">
                  <c:v>92.126457000000002</c:v>
                </c:pt>
                <c:pt idx="155">
                  <c:v>92.149904000000006</c:v>
                </c:pt>
                <c:pt idx="156">
                  <c:v>92.147481999999997</c:v>
                </c:pt>
                <c:pt idx="157">
                  <c:v>92.132611999999995</c:v>
                </c:pt>
                <c:pt idx="158">
                  <c:v>92.126142000000002</c:v>
                </c:pt>
                <c:pt idx="159">
                  <c:v>92.138446000000002</c:v>
                </c:pt>
                <c:pt idx="160">
                  <c:v>92.153460999999993</c:v>
                </c:pt>
                <c:pt idx="161">
                  <c:v>92.131611000000007</c:v>
                </c:pt>
                <c:pt idx="162">
                  <c:v>92.053325000000001</c:v>
                </c:pt>
                <c:pt idx="163">
                  <c:v>91.951835000000003</c:v>
                </c:pt>
                <c:pt idx="164">
                  <c:v>91.872018999999995</c:v>
                </c:pt>
                <c:pt idx="165">
                  <c:v>91.838885000000005</c:v>
                </c:pt>
                <c:pt idx="166">
                  <c:v>91.854930999999993</c:v>
                </c:pt>
                <c:pt idx="167">
                  <c:v>91.899574000000001</c:v>
                </c:pt>
                <c:pt idx="168">
                  <c:v>91.942203000000006</c:v>
                </c:pt>
                <c:pt idx="169">
                  <c:v>91.965864999999994</c:v>
                </c:pt>
                <c:pt idx="170">
                  <c:v>91.975836000000001</c:v>
                </c:pt>
                <c:pt idx="171">
                  <c:v>91.988144000000005</c:v>
                </c:pt>
                <c:pt idx="172">
                  <c:v>92.009732</c:v>
                </c:pt>
                <c:pt idx="173">
                  <c:v>92.031497000000002</c:v>
                </c:pt>
                <c:pt idx="174">
                  <c:v>92.039415000000005</c:v>
                </c:pt>
                <c:pt idx="175">
                  <c:v>92.029411999999994</c:v>
                </c:pt>
                <c:pt idx="176">
                  <c:v>92.012073999999998</c:v>
                </c:pt>
                <c:pt idx="177">
                  <c:v>92.002474000000007</c:v>
                </c:pt>
                <c:pt idx="178">
                  <c:v>91.995963000000003</c:v>
                </c:pt>
                <c:pt idx="179">
                  <c:v>91.990460999999996</c:v>
                </c:pt>
                <c:pt idx="180">
                  <c:v>91.992527999999993</c:v>
                </c:pt>
                <c:pt idx="181">
                  <c:v>91.982235000000003</c:v>
                </c:pt>
                <c:pt idx="182">
                  <c:v>91.968224000000006</c:v>
                </c:pt>
                <c:pt idx="183">
                  <c:v>91.980300999999997</c:v>
                </c:pt>
                <c:pt idx="184">
                  <c:v>92.023047000000005</c:v>
                </c:pt>
                <c:pt idx="185">
                  <c:v>92.070130000000006</c:v>
                </c:pt>
                <c:pt idx="186">
                  <c:v>92.084958</c:v>
                </c:pt>
                <c:pt idx="187">
                  <c:v>92.075747000000007</c:v>
                </c:pt>
                <c:pt idx="188">
                  <c:v>92.079651999999996</c:v>
                </c:pt>
                <c:pt idx="189">
                  <c:v>92.098541999999995</c:v>
                </c:pt>
                <c:pt idx="190">
                  <c:v>92.100587000000004</c:v>
                </c:pt>
                <c:pt idx="191">
                  <c:v>92.061892999999998</c:v>
                </c:pt>
                <c:pt idx="192">
                  <c:v>91.992761000000002</c:v>
                </c:pt>
                <c:pt idx="193">
                  <c:v>91.934229000000002</c:v>
                </c:pt>
                <c:pt idx="194">
                  <c:v>91.907516000000001</c:v>
                </c:pt>
                <c:pt idx="195">
                  <c:v>91.884996999999998</c:v>
                </c:pt>
                <c:pt idx="196">
                  <c:v>91.848748999999998</c:v>
                </c:pt>
                <c:pt idx="197">
                  <c:v>91.813586000000001</c:v>
                </c:pt>
                <c:pt idx="198">
                  <c:v>91.804687999999999</c:v>
                </c:pt>
                <c:pt idx="199">
                  <c:v>91.845298</c:v>
                </c:pt>
                <c:pt idx="200">
                  <c:v>91.894403999999994</c:v>
                </c:pt>
                <c:pt idx="201">
                  <c:v>91.900165999999999</c:v>
                </c:pt>
                <c:pt idx="202">
                  <c:v>91.886142000000007</c:v>
                </c:pt>
                <c:pt idx="203">
                  <c:v>91.887446999999995</c:v>
                </c:pt>
                <c:pt idx="204">
                  <c:v>91.902443000000005</c:v>
                </c:pt>
                <c:pt idx="205">
                  <c:v>91.907831000000002</c:v>
                </c:pt>
                <c:pt idx="206">
                  <c:v>91.894007000000002</c:v>
                </c:pt>
                <c:pt idx="207">
                  <c:v>91.877758999999998</c:v>
                </c:pt>
                <c:pt idx="208">
                  <c:v>91.874105</c:v>
                </c:pt>
                <c:pt idx="209">
                  <c:v>91.875325000000004</c:v>
                </c:pt>
                <c:pt idx="210">
                  <c:v>91.867039000000005</c:v>
                </c:pt>
                <c:pt idx="211">
                  <c:v>91.848907999999994</c:v>
                </c:pt>
                <c:pt idx="212">
                  <c:v>91.835280999999995</c:v>
                </c:pt>
                <c:pt idx="213">
                  <c:v>91.843097999999998</c:v>
                </c:pt>
                <c:pt idx="214">
                  <c:v>91.880194000000003</c:v>
                </c:pt>
                <c:pt idx="215">
                  <c:v>91.934577000000004</c:v>
                </c:pt>
                <c:pt idx="216">
                  <c:v>91.974446</c:v>
                </c:pt>
                <c:pt idx="217">
                  <c:v>91.970044000000001</c:v>
                </c:pt>
                <c:pt idx="218">
                  <c:v>91.917511000000005</c:v>
                </c:pt>
                <c:pt idx="219">
                  <c:v>91.841931000000002</c:v>
                </c:pt>
                <c:pt idx="220">
                  <c:v>91.783524999999997</c:v>
                </c:pt>
                <c:pt idx="221">
                  <c:v>91.776364000000001</c:v>
                </c:pt>
                <c:pt idx="222">
                  <c:v>91.816158000000001</c:v>
                </c:pt>
                <c:pt idx="223">
                  <c:v>91.869418999999994</c:v>
                </c:pt>
                <c:pt idx="224">
                  <c:v>91.912606999999994</c:v>
                </c:pt>
                <c:pt idx="225">
                  <c:v>91.934173999999999</c:v>
                </c:pt>
                <c:pt idx="226">
                  <c:v>91.919940999999994</c:v>
                </c:pt>
                <c:pt idx="227">
                  <c:v>91.863125999999994</c:v>
                </c:pt>
                <c:pt idx="228">
                  <c:v>91.780649999999994</c:v>
                </c:pt>
                <c:pt idx="229">
                  <c:v>91.706614000000002</c:v>
                </c:pt>
                <c:pt idx="230">
                  <c:v>91.665342999999993</c:v>
                </c:pt>
                <c:pt idx="231">
                  <c:v>91.654442000000003</c:v>
                </c:pt>
                <c:pt idx="232">
                  <c:v>91.662983999999994</c:v>
                </c:pt>
                <c:pt idx="233">
                  <c:v>91.69896</c:v>
                </c:pt>
                <c:pt idx="234">
                  <c:v>91.769281000000007</c:v>
                </c:pt>
                <c:pt idx="235">
                  <c:v>91.846474999999998</c:v>
                </c:pt>
                <c:pt idx="236">
                  <c:v>91.885627999999997</c:v>
                </c:pt>
                <c:pt idx="237">
                  <c:v>91.869058999999993</c:v>
                </c:pt>
                <c:pt idx="238">
                  <c:v>91.816096999999999</c:v>
                </c:pt>
                <c:pt idx="239">
                  <c:v>91.749689000000004</c:v>
                </c:pt>
                <c:pt idx="240">
                  <c:v>91.680476999999996</c:v>
                </c:pt>
                <c:pt idx="241">
                  <c:v>91.638413999999997</c:v>
                </c:pt>
                <c:pt idx="242">
                  <c:v>91.661693999999997</c:v>
                </c:pt>
                <c:pt idx="243">
                  <c:v>91.744765999999998</c:v>
                </c:pt>
                <c:pt idx="244">
                  <c:v>91.845130999999995</c:v>
                </c:pt>
                <c:pt idx="245">
                  <c:v>91.929002999999994</c:v>
                </c:pt>
                <c:pt idx="246">
                  <c:v>91.985747000000003</c:v>
                </c:pt>
                <c:pt idx="247">
                  <c:v>91.999959000000004</c:v>
                </c:pt>
                <c:pt idx="248">
                  <c:v>91.941529000000003</c:v>
                </c:pt>
                <c:pt idx="249">
                  <c:v>91.844376999999994</c:v>
                </c:pt>
                <c:pt idx="250">
                  <c:v>91.828209999999999</c:v>
                </c:pt>
                <c:pt idx="251">
                  <c:v>91.918828000000005</c:v>
                </c:pt>
                <c:pt idx="252">
                  <c:v>92.031982999999997</c:v>
                </c:pt>
                <c:pt idx="253">
                  <c:v>92.087524000000002</c:v>
                </c:pt>
                <c:pt idx="254">
                  <c:v>92.033516000000006</c:v>
                </c:pt>
                <c:pt idx="255">
                  <c:v>91.888120999999998</c:v>
                </c:pt>
                <c:pt idx="256">
                  <c:v>91.787499999999994</c:v>
                </c:pt>
                <c:pt idx="257">
                  <c:v>91.788951999999995</c:v>
                </c:pt>
                <c:pt idx="258">
                  <c:v>91.827624</c:v>
                </c:pt>
                <c:pt idx="259">
                  <c:v>91.892977999999999</c:v>
                </c:pt>
                <c:pt idx="260">
                  <c:v>91.985810000000001</c:v>
                </c:pt>
                <c:pt idx="261">
                  <c:v>92.061629999999994</c:v>
                </c:pt>
                <c:pt idx="262">
                  <c:v>92.069239999999994</c:v>
                </c:pt>
                <c:pt idx="263">
                  <c:v>91.992711999999997</c:v>
                </c:pt>
                <c:pt idx="264">
                  <c:v>91.878974999999997</c:v>
                </c:pt>
                <c:pt idx="265">
                  <c:v>91.826201999999995</c:v>
                </c:pt>
                <c:pt idx="266">
                  <c:v>91.865925000000004</c:v>
                </c:pt>
                <c:pt idx="267">
                  <c:v>91.929737000000003</c:v>
                </c:pt>
                <c:pt idx="268">
                  <c:v>91.966678999999999</c:v>
                </c:pt>
                <c:pt idx="269">
                  <c:v>91.973628000000005</c:v>
                </c:pt>
                <c:pt idx="270">
                  <c:v>91.967264999999998</c:v>
                </c:pt>
                <c:pt idx="271">
                  <c:v>91.972166000000001</c:v>
                </c:pt>
                <c:pt idx="272">
                  <c:v>92.004362</c:v>
                </c:pt>
                <c:pt idx="273">
                  <c:v>92.051620999999997</c:v>
                </c:pt>
                <c:pt idx="274">
                  <c:v>92.085728000000003</c:v>
                </c:pt>
                <c:pt idx="275">
                  <c:v>92.096222999999995</c:v>
                </c:pt>
                <c:pt idx="276">
                  <c:v>92.100533999999996</c:v>
                </c:pt>
                <c:pt idx="277">
                  <c:v>92.113765000000001</c:v>
                </c:pt>
                <c:pt idx="278">
                  <c:v>92.121277000000006</c:v>
                </c:pt>
                <c:pt idx="279">
                  <c:v>92.094052000000005</c:v>
                </c:pt>
                <c:pt idx="280">
                  <c:v>92.022289999999998</c:v>
                </c:pt>
                <c:pt idx="281">
                  <c:v>91.926649999999995</c:v>
                </c:pt>
                <c:pt idx="282">
                  <c:v>91.840333000000001</c:v>
                </c:pt>
                <c:pt idx="283">
                  <c:v>91.788751000000005</c:v>
                </c:pt>
                <c:pt idx="284">
                  <c:v>91.784974000000005</c:v>
                </c:pt>
                <c:pt idx="285">
                  <c:v>91.842985999999996</c:v>
                </c:pt>
                <c:pt idx="286">
                  <c:v>91.973039</c:v>
                </c:pt>
                <c:pt idx="287">
                  <c:v>92.144149999999996</c:v>
                </c:pt>
                <c:pt idx="288">
                  <c:v>92.266036999999997</c:v>
                </c:pt>
                <c:pt idx="289">
                  <c:v>92.267820999999998</c:v>
                </c:pt>
                <c:pt idx="290">
                  <c:v>92.186836</c:v>
                </c:pt>
                <c:pt idx="291">
                  <c:v>92.095220999999995</c:v>
                </c:pt>
                <c:pt idx="292">
                  <c:v>92.02225</c:v>
                </c:pt>
                <c:pt idx="293">
                  <c:v>91.963746999999998</c:v>
                </c:pt>
                <c:pt idx="294">
                  <c:v>91.909965</c:v>
                </c:pt>
                <c:pt idx="295">
                  <c:v>91.864710000000002</c:v>
                </c:pt>
                <c:pt idx="296">
                  <c:v>91.845147999999995</c:v>
                </c:pt>
                <c:pt idx="297">
                  <c:v>91.863086999999993</c:v>
                </c:pt>
                <c:pt idx="298">
                  <c:v>91.904196999999996</c:v>
                </c:pt>
                <c:pt idx="299">
                  <c:v>91.935821000000004</c:v>
                </c:pt>
                <c:pt idx="300">
                  <c:v>91.934589000000003</c:v>
                </c:pt>
                <c:pt idx="301">
                  <c:v>91.903178999999994</c:v>
                </c:pt>
                <c:pt idx="302">
                  <c:v>91.861092999999997</c:v>
                </c:pt>
                <c:pt idx="303">
                  <c:v>91.825953999999996</c:v>
                </c:pt>
                <c:pt idx="304">
                  <c:v>91.805381999999994</c:v>
                </c:pt>
                <c:pt idx="305">
                  <c:v>91.804891999999995</c:v>
                </c:pt>
                <c:pt idx="306">
                  <c:v>91.83493</c:v>
                </c:pt>
                <c:pt idx="307">
                  <c:v>91.902964999999995</c:v>
                </c:pt>
                <c:pt idx="308">
                  <c:v>91.998487999999995</c:v>
                </c:pt>
                <c:pt idx="309">
                  <c:v>92.083968999999996</c:v>
                </c:pt>
                <c:pt idx="310">
                  <c:v>92.100110999999998</c:v>
                </c:pt>
                <c:pt idx="311">
                  <c:v>92.018921000000006</c:v>
                </c:pt>
                <c:pt idx="312">
                  <c:v>91.888037999999995</c:v>
                </c:pt>
                <c:pt idx="313">
                  <c:v>91.764543000000003</c:v>
                </c:pt>
                <c:pt idx="314">
                  <c:v>91.677267000000001</c:v>
                </c:pt>
                <c:pt idx="315">
                  <c:v>91.636730999999997</c:v>
                </c:pt>
                <c:pt idx="316">
                  <c:v>91.628180999999998</c:v>
                </c:pt>
                <c:pt idx="317">
                  <c:v>91.622180999999998</c:v>
                </c:pt>
                <c:pt idx="318">
                  <c:v>91.609504000000001</c:v>
                </c:pt>
                <c:pt idx="319">
                  <c:v>91.614636000000004</c:v>
                </c:pt>
                <c:pt idx="320">
                  <c:v>91.660601</c:v>
                </c:pt>
                <c:pt idx="321">
                  <c:v>91.725921999999997</c:v>
                </c:pt>
                <c:pt idx="322">
                  <c:v>91.757621</c:v>
                </c:pt>
                <c:pt idx="323">
                  <c:v>91.720239000000007</c:v>
                </c:pt>
                <c:pt idx="324">
                  <c:v>91.650429000000003</c:v>
                </c:pt>
                <c:pt idx="325">
                  <c:v>91.641889000000006</c:v>
                </c:pt>
                <c:pt idx="326">
                  <c:v>91.677255000000002</c:v>
                </c:pt>
                <c:pt idx="327">
                  <c:v>91.684753000000001</c:v>
                </c:pt>
                <c:pt idx="328">
                  <c:v>91.664416000000003</c:v>
                </c:pt>
                <c:pt idx="329">
                  <c:v>91.603926999999999</c:v>
                </c:pt>
                <c:pt idx="330">
                  <c:v>91.493534999999994</c:v>
                </c:pt>
                <c:pt idx="331">
                  <c:v>91.404267000000004</c:v>
                </c:pt>
                <c:pt idx="332">
                  <c:v>91.371745000000004</c:v>
                </c:pt>
                <c:pt idx="333">
                  <c:v>91.377251999999999</c:v>
                </c:pt>
                <c:pt idx="334">
                  <c:v>91.409559999999999</c:v>
                </c:pt>
                <c:pt idx="335">
                  <c:v>91.45241</c:v>
                </c:pt>
                <c:pt idx="336">
                  <c:v>91.488061000000002</c:v>
                </c:pt>
                <c:pt idx="337">
                  <c:v>91.510120999999998</c:v>
                </c:pt>
                <c:pt idx="338">
                  <c:v>91.516214000000005</c:v>
                </c:pt>
                <c:pt idx="339">
                  <c:v>91.495620000000002</c:v>
                </c:pt>
                <c:pt idx="340">
                  <c:v>91.43562</c:v>
                </c:pt>
                <c:pt idx="341">
                  <c:v>91.340399000000005</c:v>
                </c:pt>
                <c:pt idx="342">
                  <c:v>91.244279000000006</c:v>
                </c:pt>
                <c:pt idx="343">
                  <c:v>91.199714999999998</c:v>
                </c:pt>
                <c:pt idx="344">
                  <c:v>91.233323999999996</c:v>
                </c:pt>
                <c:pt idx="345">
                  <c:v>91.304768999999993</c:v>
                </c:pt>
                <c:pt idx="346">
                  <c:v>91.359543000000002</c:v>
                </c:pt>
                <c:pt idx="347">
                  <c:v>91.390620999999996</c:v>
                </c:pt>
                <c:pt idx="348">
                  <c:v>91.403651999999994</c:v>
                </c:pt>
                <c:pt idx="349">
                  <c:v>91.366257000000004</c:v>
                </c:pt>
                <c:pt idx="350">
                  <c:v>91.267257999999998</c:v>
                </c:pt>
                <c:pt idx="351">
                  <c:v>91.219555</c:v>
                </c:pt>
                <c:pt idx="352">
                  <c:v>91.276848000000001</c:v>
                </c:pt>
                <c:pt idx="353">
                  <c:v>91.326825999999997</c:v>
                </c:pt>
                <c:pt idx="354">
                  <c:v>91.302762999999999</c:v>
                </c:pt>
                <c:pt idx="355">
                  <c:v>91.225562999999994</c:v>
                </c:pt>
                <c:pt idx="356">
                  <c:v>91.139439999999993</c:v>
                </c:pt>
                <c:pt idx="357">
                  <c:v>91.077038999999999</c:v>
                </c:pt>
                <c:pt idx="358">
                  <c:v>91.044843</c:v>
                </c:pt>
                <c:pt idx="359">
                  <c:v>91.024922000000004</c:v>
                </c:pt>
                <c:pt idx="360">
                  <c:v>90.993512999999993</c:v>
                </c:pt>
                <c:pt idx="361">
                  <c:v>90.945485000000005</c:v>
                </c:pt>
                <c:pt idx="362">
                  <c:v>90.897576000000001</c:v>
                </c:pt>
                <c:pt idx="363">
                  <c:v>90.870092</c:v>
                </c:pt>
                <c:pt idx="364">
                  <c:v>90.872950000000003</c:v>
                </c:pt>
                <c:pt idx="365">
                  <c:v>90.900437999999994</c:v>
                </c:pt>
                <c:pt idx="366">
                  <c:v>90.931089999999998</c:v>
                </c:pt>
                <c:pt idx="367">
                  <c:v>90.938408999999993</c:v>
                </c:pt>
                <c:pt idx="368">
                  <c:v>90.912598000000003</c:v>
                </c:pt>
                <c:pt idx="369">
                  <c:v>90.867351999999997</c:v>
                </c:pt>
                <c:pt idx="370">
                  <c:v>90.820887999999997</c:v>
                </c:pt>
                <c:pt idx="371">
                  <c:v>90.798308000000006</c:v>
                </c:pt>
                <c:pt idx="372">
                  <c:v>90.807490999999999</c:v>
                </c:pt>
                <c:pt idx="373">
                  <c:v>90.788974999999994</c:v>
                </c:pt>
                <c:pt idx="374">
                  <c:v>90.727115999999995</c:v>
                </c:pt>
                <c:pt idx="375">
                  <c:v>90.673992999999996</c:v>
                </c:pt>
                <c:pt idx="376">
                  <c:v>90.655223000000007</c:v>
                </c:pt>
                <c:pt idx="377">
                  <c:v>90.655108999999996</c:v>
                </c:pt>
                <c:pt idx="378">
                  <c:v>90.648777999999993</c:v>
                </c:pt>
                <c:pt idx="379">
                  <c:v>90.620966999999993</c:v>
                </c:pt>
                <c:pt idx="380">
                  <c:v>90.575348000000005</c:v>
                </c:pt>
                <c:pt idx="381">
                  <c:v>90.541467999999995</c:v>
                </c:pt>
                <c:pt idx="382">
                  <c:v>90.535753</c:v>
                </c:pt>
                <c:pt idx="383">
                  <c:v>90.527392000000006</c:v>
                </c:pt>
                <c:pt idx="384">
                  <c:v>90.482758000000004</c:v>
                </c:pt>
                <c:pt idx="385">
                  <c:v>90.395574999999994</c:v>
                </c:pt>
                <c:pt idx="386">
                  <c:v>90.287495000000007</c:v>
                </c:pt>
                <c:pt idx="387">
                  <c:v>90.198543000000001</c:v>
                </c:pt>
                <c:pt idx="388">
                  <c:v>90.146258000000003</c:v>
                </c:pt>
                <c:pt idx="389">
                  <c:v>90.110843000000003</c:v>
                </c:pt>
                <c:pt idx="390">
                  <c:v>90.073076999999998</c:v>
                </c:pt>
                <c:pt idx="391">
                  <c:v>90.039114999999995</c:v>
                </c:pt>
                <c:pt idx="392">
                  <c:v>90.028953999999999</c:v>
                </c:pt>
                <c:pt idx="393">
                  <c:v>90.041144000000003</c:v>
                </c:pt>
                <c:pt idx="394">
                  <c:v>90.050413000000006</c:v>
                </c:pt>
                <c:pt idx="395">
                  <c:v>90.049621999999999</c:v>
                </c:pt>
                <c:pt idx="396">
                  <c:v>90.056837999999999</c:v>
                </c:pt>
                <c:pt idx="397">
                  <c:v>90.084153000000001</c:v>
                </c:pt>
                <c:pt idx="398">
                  <c:v>90.115021999999996</c:v>
                </c:pt>
                <c:pt idx="399">
                  <c:v>90.111985000000004</c:v>
                </c:pt>
                <c:pt idx="400">
                  <c:v>90.053318000000004</c:v>
                </c:pt>
                <c:pt idx="401">
                  <c:v>89.960116999999997</c:v>
                </c:pt>
                <c:pt idx="402">
                  <c:v>89.877944999999997</c:v>
                </c:pt>
                <c:pt idx="403">
                  <c:v>89.832644999999999</c:v>
                </c:pt>
                <c:pt idx="404">
                  <c:v>89.810447999999994</c:v>
                </c:pt>
                <c:pt idx="405">
                  <c:v>89.775660999999999</c:v>
                </c:pt>
                <c:pt idx="406">
                  <c:v>89.711247999999998</c:v>
                </c:pt>
                <c:pt idx="407">
                  <c:v>89.632138999999995</c:v>
                </c:pt>
                <c:pt idx="408">
                  <c:v>89.566740999999993</c:v>
                </c:pt>
                <c:pt idx="409">
                  <c:v>89.537395000000004</c:v>
                </c:pt>
                <c:pt idx="410">
                  <c:v>89.552104999999997</c:v>
                </c:pt>
                <c:pt idx="411">
                  <c:v>89.595217000000005</c:v>
                </c:pt>
                <c:pt idx="412">
                  <c:v>89.628971000000007</c:v>
                </c:pt>
                <c:pt idx="413">
                  <c:v>89.617915999999994</c:v>
                </c:pt>
                <c:pt idx="414">
                  <c:v>89.546244000000002</c:v>
                </c:pt>
                <c:pt idx="415">
                  <c:v>89.423738999999998</c:v>
                </c:pt>
                <c:pt idx="416">
                  <c:v>89.288351000000006</c:v>
                </c:pt>
                <c:pt idx="417">
                  <c:v>89.177279999999996</c:v>
                </c:pt>
                <c:pt idx="418">
                  <c:v>89.100177000000002</c:v>
                </c:pt>
                <c:pt idx="419">
                  <c:v>89.043300000000002</c:v>
                </c:pt>
                <c:pt idx="420">
                  <c:v>88.989817000000002</c:v>
                </c:pt>
                <c:pt idx="421">
                  <c:v>88.934499000000002</c:v>
                </c:pt>
                <c:pt idx="422">
                  <c:v>88.882084000000006</c:v>
                </c:pt>
                <c:pt idx="423">
                  <c:v>88.837524999999999</c:v>
                </c:pt>
                <c:pt idx="424">
                  <c:v>88.804221999999996</c:v>
                </c:pt>
                <c:pt idx="425">
                  <c:v>88.788419000000005</c:v>
                </c:pt>
                <c:pt idx="426">
                  <c:v>88.795659999999998</c:v>
                </c:pt>
                <c:pt idx="427">
                  <c:v>88.819770000000005</c:v>
                </c:pt>
                <c:pt idx="428">
                  <c:v>88.842917999999997</c:v>
                </c:pt>
                <c:pt idx="429">
                  <c:v>88.84948</c:v>
                </c:pt>
                <c:pt idx="430">
                  <c:v>88.837705999999997</c:v>
                </c:pt>
                <c:pt idx="431">
                  <c:v>88.816443000000007</c:v>
                </c:pt>
                <c:pt idx="432">
                  <c:v>88.796728999999999</c:v>
                </c:pt>
                <c:pt idx="433">
                  <c:v>88.789507</c:v>
                </c:pt>
                <c:pt idx="434">
                  <c:v>88.790204000000003</c:v>
                </c:pt>
                <c:pt idx="435">
                  <c:v>88.771716999999995</c:v>
                </c:pt>
                <c:pt idx="436">
                  <c:v>88.723483999999999</c:v>
                </c:pt>
                <c:pt idx="437">
                  <c:v>88.657769999999999</c:v>
                </c:pt>
                <c:pt idx="438">
                  <c:v>88.586237999999994</c:v>
                </c:pt>
                <c:pt idx="439">
                  <c:v>88.519075000000001</c:v>
                </c:pt>
                <c:pt idx="440">
                  <c:v>88.469324</c:v>
                </c:pt>
                <c:pt idx="441">
                  <c:v>88.440275999999997</c:v>
                </c:pt>
                <c:pt idx="442">
                  <c:v>88.417141000000001</c:v>
                </c:pt>
                <c:pt idx="443">
                  <c:v>88.381788999999998</c:v>
                </c:pt>
                <c:pt idx="444">
                  <c:v>88.331365000000005</c:v>
                </c:pt>
                <c:pt idx="445">
                  <c:v>88.279510000000002</c:v>
                </c:pt>
                <c:pt idx="446">
                  <c:v>88.24194</c:v>
                </c:pt>
                <c:pt idx="447">
                  <c:v>88.221632</c:v>
                </c:pt>
                <c:pt idx="448">
                  <c:v>88.207637000000005</c:v>
                </c:pt>
                <c:pt idx="449">
                  <c:v>88.188012000000001</c:v>
                </c:pt>
                <c:pt idx="450">
                  <c:v>88.161350999999996</c:v>
                </c:pt>
                <c:pt idx="451">
                  <c:v>88.133754999999994</c:v>
                </c:pt>
                <c:pt idx="452">
                  <c:v>88.107848000000004</c:v>
                </c:pt>
                <c:pt idx="453">
                  <c:v>88.082323000000002</c:v>
                </c:pt>
                <c:pt idx="454">
                  <c:v>88.061048</c:v>
                </c:pt>
                <c:pt idx="455">
                  <c:v>88.047438999999997</c:v>
                </c:pt>
                <c:pt idx="456">
                  <c:v>88.031136000000004</c:v>
                </c:pt>
                <c:pt idx="457">
                  <c:v>87.999713999999997</c:v>
                </c:pt>
                <c:pt idx="458">
                  <c:v>87.955179999999999</c:v>
                </c:pt>
                <c:pt idx="459">
                  <c:v>87.907893000000001</c:v>
                </c:pt>
                <c:pt idx="460">
                  <c:v>87.860367999999994</c:v>
                </c:pt>
                <c:pt idx="461">
                  <c:v>87.805565000000001</c:v>
                </c:pt>
                <c:pt idx="462">
                  <c:v>87.742549999999994</c:v>
                </c:pt>
                <c:pt idx="463">
                  <c:v>87.688111000000006</c:v>
                </c:pt>
                <c:pt idx="464">
                  <c:v>87.661911000000003</c:v>
                </c:pt>
                <c:pt idx="465">
                  <c:v>87.658322999999996</c:v>
                </c:pt>
                <c:pt idx="466">
                  <c:v>87.650003999999996</c:v>
                </c:pt>
                <c:pt idx="467">
                  <c:v>87.619337999999999</c:v>
                </c:pt>
                <c:pt idx="468">
                  <c:v>87.576119000000006</c:v>
                </c:pt>
                <c:pt idx="469">
                  <c:v>87.544549000000004</c:v>
                </c:pt>
                <c:pt idx="470">
                  <c:v>87.539400999999998</c:v>
                </c:pt>
                <c:pt idx="471">
                  <c:v>87.552465999999995</c:v>
                </c:pt>
                <c:pt idx="472">
                  <c:v>87.561133999999996</c:v>
                </c:pt>
                <c:pt idx="473">
                  <c:v>87.547639000000004</c:v>
                </c:pt>
                <c:pt idx="474">
                  <c:v>87.507835999999998</c:v>
                </c:pt>
                <c:pt idx="475">
                  <c:v>87.445995999999994</c:v>
                </c:pt>
                <c:pt idx="476">
                  <c:v>87.369246000000004</c:v>
                </c:pt>
                <c:pt idx="477">
                  <c:v>87.288177000000005</c:v>
                </c:pt>
                <c:pt idx="478">
                  <c:v>87.216059000000001</c:v>
                </c:pt>
                <c:pt idx="479">
                  <c:v>87.163718000000003</c:v>
                </c:pt>
                <c:pt idx="480">
                  <c:v>87.135219000000006</c:v>
                </c:pt>
                <c:pt idx="481">
                  <c:v>87.125838999999999</c:v>
                </c:pt>
                <c:pt idx="482">
                  <c:v>87.124770999999996</c:v>
                </c:pt>
                <c:pt idx="483">
                  <c:v>87.123425999999995</c:v>
                </c:pt>
                <c:pt idx="484">
                  <c:v>87.119900999999999</c:v>
                </c:pt>
                <c:pt idx="485">
                  <c:v>87.112537000000003</c:v>
                </c:pt>
                <c:pt idx="486">
                  <c:v>87.094099</c:v>
                </c:pt>
                <c:pt idx="487">
                  <c:v>87.056839999999994</c:v>
                </c:pt>
                <c:pt idx="488">
                  <c:v>87.001338000000004</c:v>
                </c:pt>
                <c:pt idx="489">
                  <c:v>86.934867999999994</c:v>
                </c:pt>
                <c:pt idx="490">
                  <c:v>86.864503999999997</c:v>
                </c:pt>
                <c:pt idx="491">
                  <c:v>86.798497999999995</c:v>
                </c:pt>
                <c:pt idx="492">
                  <c:v>86.750853000000006</c:v>
                </c:pt>
                <c:pt idx="493">
                  <c:v>86.734752999999998</c:v>
                </c:pt>
                <c:pt idx="494">
                  <c:v>86.748739999999998</c:v>
                </c:pt>
                <c:pt idx="495">
                  <c:v>86.770100999999997</c:v>
                </c:pt>
                <c:pt idx="496">
                  <c:v>86.769593</c:v>
                </c:pt>
                <c:pt idx="497">
                  <c:v>86.742902000000001</c:v>
                </c:pt>
                <c:pt idx="498">
                  <c:v>86.715275000000005</c:v>
                </c:pt>
                <c:pt idx="499">
                  <c:v>86.706976999999995</c:v>
                </c:pt>
                <c:pt idx="500">
                  <c:v>86.713256999999999</c:v>
                </c:pt>
                <c:pt idx="501">
                  <c:v>86.716286999999994</c:v>
                </c:pt>
                <c:pt idx="502">
                  <c:v>86.700276000000002</c:v>
                </c:pt>
                <c:pt idx="503">
                  <c:v>86.656620000000004</c:v>
                </c:pt>
                <c:pt idx="504">
                  <c:v>86.584444000000005</c:v>
                </c:pt>
                <c:pt idx="505">
                  <c:v>86.490054000000001</c:v>
                </c:pt>
                <c:pt idx="506">
                  <c:v>86.386705000000006</c:v>
                </c:pt>
                <c:pt idx="507">
                  <c:v>86.294807000000006</c:v>
                </c:pt>
                <c:pt idx="508">
                  <c:v>86.238394</c:v>
                </c:pt>
                <c:pt idx="509">
                  <c:v>86.233310000000003</c:v>
                </c:pt>
                <c:pt idx="510">
                  <c:v>86.273043999999999</c:v>
                </c:pt>
                <c:pt idx="511">
                  <c:v>86.326301000000001</c:v>
                </c:pt>
                <c:pt idx="512">
                  <c:v>86.355283999999997</c:v>
                </c:pt>
                <c:pt idx="513">
                  <c:v>86.341718</c:v>
                </c:pt>
                <c:pt idx="514">
                  <c:v>86.295781000000005</c:v>
                </c:pt>
                <c:pt idx="515">
                  <c:v>86.243027999999995</c:v>
                </c:pt>
                <c:pt idx="516">
                  <c:v>86.207307999999998</c:v>
                </c:pt>
                <c:pt idx="517">
                  <c:v>86.200387000000006</c:v>
                </c:pt>
                <c:pt idx="518">
                  <c:v>86.215959999999995</c:v>
                </c:pt>
                <c:pt idx="519">
                  <c:v>86.231832999999995</c:v>
                </c:pt>
                <c:pt idx="520">
                  <c:v>86.225476999999998</c:v>
                </c:pt>
                <c:pt idx="521">
                  <c:v>86.188896999999997</c:v>
                </c:pt>
                <c:pt idx="522">
                  <c:v>86.127604000000005</c:v>
                </c:pt>
                <c:pt idx="523">
                  <c:v>86.051613000000003</c:v>
                </c:pt>
                <c:pt idx="524">
                  <c:v>85.973073999999997</c:v>
                </c:pt>
                <c:pt idx="525">
                  <c:v>85.908726000000001</c:v>
                </c:pt>
                <c:pt idx="526">
                  <c:v>85.874443999999997</c:v>
                </c:pt>
                <c:pt idx="527">
                  <c:v>85.872725000000003</c:v>
                </c:pt>
                <c:pt idx="528">
                  <c:v>85.888782000000006</c:v>
                </c:pt>
                <c:pt idx="529">
                  <c:v>85.900267999999997</c:v>
                </c:pt>
                <c:pt idx="530">
                  <c:v>85.890440999999996</c:v>
                </c:pt>
                <c:pt idx="531">
                  <c:v>85.856567999999996</c:v>
                </c:pt>
                <c:pt idx="532">
                  <c:v>85.810975999999997</c:v>
                </c:pt>
                <c:pt idx="533">
                  <c:v>85.772964999999999</c:v>
                </c:pt>
                <c:pt idx="534">
                  <c:v>85.753444000000002</c:v>
                </c:pt>
                <c:pt idx="535">
                  <c:v>85.746429000000006</c:v>
                </c:pt>
                <c:pt idx="536">
                  <c:v>85.738602999999998</c:v>
                </c:pt>
                <c:pt idx="537">
                  <c:v>85.724766000000002</c:v>
                </c:pt>
                <c:pt idx="538">
                  <c:v>85.708355999999995</c:v>
                </c:pt>
                <c:pt idx="539">
                  <c:v>85.687443999999999</c:v>
                </c:pt>
                <c:pt idx="540">
                  <c:v>85.650835999999998</c:v>
                </c:pt>
                <c:pt idx="541">
                  <c:v>85.593953999999997</c:v>
                </c:pt>
                <c:pt idx="542">
                  <c:v>85.530779999999993</c:v>
                </c:pt>
                <c:pt idx="543">
                  <c:v>85.482467999999997</c:v>
                </c:pt>
                <c:pt idx="544">
                  <c:v>85.457550999999995</c:v>
                </c:pt>
                <c:pt idx="545">
                  <c:v>85.449358000000004</c:v>
                </c:pt>
                <c:pt idx="546">
                  <c:v>85.449910000000003</c:v>
                </c:pt>
                <c:pt idx="547">
                  <c:v>85.457359999999994</c:v>
                </c:pt>
                <c:pt idx="548">
                  <c:v>85.469738000000007</c:v>
                </c:pt>
                <c:pt idx="549">
                  <c:v>85.480462000000003</c:v>
                </c:pt>
                <c:pt idx="550">
                  <c:v>85.483834999999999</c:v>
                </c:pt>
                <c:pt idx="551">
                  <c:v>85.478099</c:v>
                </c:pt>
                <c:pt idx="552">
                  <c:v>85.459232999999998</c:v>
                </c:pt>
                <c:pt idx="553">
                  <c:v>85.419527000000002</c:v>
                </c:pt>
                <c:pt idx="554">
                  <c:v>85.359521000000001</c:v>
                </c:pt>
                <c:pt idx="555">
                  <c:v>85.295878999999999</c:v>
                </c:pt>
                <c:pt idx="556">
                  <c:v>85.250642999999997</c:v>
                </c:pt>
                <c:pt idx="557">
                  <c:v>85.233919</c:v>
                </c:pt>
                <c:pt idx="558">
                  <c:v>85.238028999999997</c:v>
                </c:pt>
                <c:pt idx="559">
                  <c:v>85.247450000000001</c:v>
                </c:pt>
                <c:pt idx="560">
                  <c:v>85.252827999999994</c:v>
                </c:pt>
                <c:pt idx="561">
                  <c:v>85.255125000000007</c:v>
                </c:pt>
                <c:pt idx="562">
                  <c:v>85.259955000000005</c:v>
                </c:pt>
                <c:pt idx="563">
                  <c:v>85.270309999999995</c:v>
                </c:pt>
                <c:pt idx="564">
                  <c:v>85.28313</c:v>
                </c:pt>
                <c:pt idx="565">
                  <c:v>85.291234000000003</c:v>
                </c:pt>
                <c:pt idx="566">
                  <c:v>85.289593999999994</c:v>
                </c:pt>
                <c:pt idx="567">
                  <c:v>85.279230999999996</c:v>
                </c:pt>
                <c:pt idx="568">
                  <c:v>85.264252999999997</c:v>
                </c:pt>
                <c:pt idx="569">
                  <c:v>85.246413000000004</c:v>
                </c:pt>
                <c:pt idx="570">
                  <c:v>85.225100999999995</c:v>
                </c:pt>
                <c:pt idx="571">
                  <c:v>85.200610999999995</c:v>
                </c:pt>
                <c:pt idx="572">
                  <c:v>85.173191000000003</c:v>
                </c:pt>
                <c:pt idx="573">
                  <c:v>85.139497000000006</c:v>
                </c:pt>
                <c:pt idx="574">
                  <c:v>85.094988999999998</c:v>
                </c:pt>
                <c:pt idx="575">
                  <c:v>85.042479999999998</c:v>
                </c:pt>
                <c:pt idx="576">
                  <c:v>84.995531</c:v>
                </c:pt>
                <c:pt idx="577">
                  <c:v>84.969919000000004</c:v>
                </c:pt>
                <c:pt idx="578">
                  <c:v>84.969237000000007</c:v>
                </c:pt>
                <c:pt idx="579">
                  <c:v>84.978628</c:v>
                </c:pt>
                <c:pt idx="580">
                  <c:v>84.976482000000004</c:v>
                </c:pt>
                <c:pt idx="581">
                  <c:v>84.954168999999993</c:v>
                </c:pt>
                <c:pt idx="582">
                  <c:v>84.922053000000005</c:v>
                </c:pt>
                <c:pt idx="583">
                  <c:v>84.896727999999996</c:v>
                </c:pt>
                <c:pt idx="584">
                  <c:v>84.886277000000007</c:v>
                </c:pt>
                <c:pt idx="585">
                  <c:v>84.888780999999994</c:v>
                </c:pt>
                <c:pt idx="586">
                  <c:v>84.900407999999999</c:v>
                </c:pt>
                <c:pt idx="587">
                  <c:v>84.917603</c:v>
                </c:pt>
                <c:pt idx="588">
                  <c:v>84.930586000000005</c:v>
                </c:pt>
                <c:pt idx="589">
                  <c:v>84.924316000000005</c:v>
                </c:pt>
                <c:pt idx="590">
                  <c:v>84.895205000000004</c:v>
                </c:pt>
                <c:pt idx="591">
                  <c:v>84.863155000000006</c:v>
                </c:pt>
                <c:pt idx="592">
                  <c:v>84.856502000000006</c:v>
                </c:pt>
                <c:pt idx="593">
                  <c:v>84.882248000000004</c:v>
                </c:pt>
                <c:pt idx="594">
                  <c:v>84.917587999999995</c:v>
                </c:pt>
                <c:pt idx="595">
                  <c:v>84.934449000000001</c:v>
                </c:pt>
                <c:pt idx="596">
                  <c:v>84.927469000000002</c:v>
                </c:pt>
                <c:pt idx="597">
                  <c:v>84.913148000000007</c:v>
                </c:pt>
                <c:pt idx="598">
                  <c:v>84.905225999999999</c:v>
                </c:pt>
                <c:pt idx="599">
                  <c:v>84.898394999999994</c:v>
                </c:pt>
                <c:pt idx="600">
                  <c:v>84.877740000000003</c:v>
                </c:pt>
                <c:pt idx="601">
                  <c:v>84.837917000000004</c:v>
                </c:pt>
                <c:pt idx="602">
                  <c:v>84.788616000000005</c:v>
                </c:pt>
                <c:pt idx="603">
                  <c:v>84.743605000000002</c:v>
                </c:pt>
                <c:pt idx="604">
                  <c:v>84.709391999999994</c:v>
                </c:pt>
                <c:pt idx="605">
                  <c:v>84.686610000000002</c:v>
                </c:pt>
                <c:pt idx="606">
                  <c:v>84.678308999999999</c:v>
                </c:pt>
                <c:pt idx="607">
                  <c:v>84.690237999999994</c:v>
                </c:pt>
                <c:pt idx="608">
                  <c:v>84.720247999999998</c:v>
                </c:pt>
                <c:pt idx="609">
                  <c:v>84.750759000000002</c:v>
                </c:pt>
                <c:pt idx="610">
                  <c:v>84.756800999999996</c:v>
                </c:pt>
                <c:pt idx="611">
                  <c:v>84.723253</c:v>
                </c:pt>
                <c:pt idx="612">
                  <c:v>84.656081999999998</c:v>
                </c:pt>
                <c:pt idx="613">
                  <c:v>84.579763</c:v>
                </c:pt>
                <c:pt idx="614">
                  <c:v>84.523302999999999</c:v>
                </c:pt>
                <c:pt idx="615">
                  <c:v>84.503057999999996</c:v>
                </c:pt>
                <c:pt idx="616">
                  <c:v>84.513930000000002</c:v>
                </c:pt>
                <c:pt idx="617">
                  <c:v>84.535415999999998</c:v>
                </c:pt>
                <c:pt idx="618">
                  <c:v>84.547223000000002</c:v>
                </c:pt>
                <c:pt idx="619">
                  <c:v>84.542049000000006</c:v>
                </c:pt>
                <c:pt idx="620">
                  <c:v>84.527353000000005</c:v>
                </c:pt>
                <c:pt idx="621">
                  <c:v>84.516962000000007</c:v>
                </c:pt>
                <c:pt idx="622">
                  <c:v>84.519037999999995</c:v>
                </c:pt>
                <c:pt idx="623">
                  <c:v>84.529771999999994</c:v>
                </c:pt>
                <c:pt idx="624">
                  <c:v>84.538281999999995</c:v>
                </c:pt>
                <c:pt idx="625">
                  <c:v>84.537617999999995</c:v>
                </c:pt>
                <c:pt idx="626">
                  <c:v>84.529270999999994</c:v>
                </c:pt>
                <c:pt idx="627">
                  <c:v>84.515861000000001</c:v>
                </c:pt>
                <c:pt idx="628">
                  <c:v>84.492165999999997</c:v>
                </c:pt>
                <c:pt idx="629">
                  <c:v>84.448486000000003</c:v>
                </c:pt>
                <c:pt idx="630">
                  <c:v>84.384870000000006</c:v>
                </c:pt>
                <c:pt idx="631">
                  <c:v>84.319377000000003</c:v>
                </c:pt>
                <c:pt idx="632">
                  <c:v>84.278318999999996</c:v>
                </c:pt>
                <c:pt idx="633">
                  <c:v>84.276535999999993</c:v>
                </c:pt>
                <c:pt idx="634">
                  <c:v>84.306689000000006</c:v>
                </c:pt>
                <c:pt idx="635">
                  <c:v>84.346520999999996</c:v>
                </c:pt>
                <c:pt idx="636">
                  <c:v>84.375229000000004</c:v>
                </c:pt>
                <c:pt idx="637">
                  <c:v>84.383555999999999</c:v>
                </c:pt>
                <c:pt idx="638">
                  <c:v>84.371953000000005</c:v>
                </c:pt>
                <c:pt idx="639">
                  <c:v>84.342751000000007</c:v>
                </c:pt>
                <c:pt idx="640">
                  <c:v>84.296408</c:v>
                </c:pt>
                <c:pt idx="641">
                  <c:v>84.236266999999998</c:v>
                </c:pt>
                <c:pt idx="642">
                  <c:v>84.175066000000001</c:v>
                </c:pt>
                <c:pt idx="643">
                  <c:v>84.132186000000004</c:v>
                </c:pt>
                <c:pt idx="644">
                  <c:v>84.121161999999998</c:v>
                </c:pt>
                <c:pt idx="645">
                  <c:v>84.140145000000004</c:v>
                </c:pt>
                <c:pt idx="646">
                  <c:v>84.175039999999996</c:v>
                </c:pt>
                <c:pt idx="647">
                  <c:v>84.209080999999998</c:v>
                </c:pt>
                <c:pt idx="648">
                  <c:v>84.227588999999995</c:v>
                </c:pt>
                <c:pt idx="649">
                  <c:v>84.219857000000005</c:v>
                </c:pt>
                <c:pt idx="650">
                  <c:v>84.185288</c:v>
                </c:pt>
                <c:pt idx="651">
                  <c:v>84.138553999999999</c:v>
                </c:pt>
                <c:pt idx="652">
                  <c:v>84.102463</c:v>
                </c:pt>
                <c:pt idx="653">
                  <c:v>84.091054</c:v>
                </c:pt>
                <c:pt idx="654">
                  <c:v>84.099879000000001</c:v>
                </c:pt>
                <c:pt idx="655">
                  <c:v>84.113710999999995</c:v>
                </c:pt>
                <c:pt idx="656">
                  <c:v>84.122510000000005</c:v>
                </c:pt>
                <c:pt idx="657">
                  <c:v>84.129019</c:v>
                </c:pt>
                <c:pt idx="658">
                  <c:v>84.141332000000006</c:v>
                </c:pt>
                <c:pt idx="659">
                  <c:v>84.159008999999998</c:v>
                </c:pt>
                <c:pt idx="660">
                  <c:v>84.168330999999995</c:v>
                </c:pt>
                <c:pt idx="661">
                  <c:v>84.153587999999999</c:v>
                </c:pt>
                <c:pt idx="662">
                  <c:v>84.113645000000005</c:v>
                </c:pt>
                <c:pt idx="663">
                  <c:v>84.064819999999997</c:v>
                </c:pt>
                <c:pt idx="664">
                  <c:v>84.025491000000002</c:v>
                </c:pt>
                <c:pt idx="665">
                  <c:v>84.000377999999998</c:v>
                </c:pt>
                <c:pt idx="666">
                  <c:v>83.982619999999997</c:v>
                </c:pt>
                <c:pt idx="667">
                  <c:v>83.96651</c:v>
                </c:pt>
                <c:pt idx="668">
                  <c:v>83.952727999999993</c:v>
                </c:pt>
                <c:pt idx="669">
                  <c:v>83.944556000000006</c:v>
                </c:pt>
                <c:pt idx="670">
                  <c:v>83.945105999999996</c:v>
                </c:pt>
                <c:pt idx="671">
                  <c:v>83.956304000000003</c:v>
                </c:pt>
                <c:pt idx="672">
                  <c:v>83.973990999999998</c:v>
                </c:pt>
                <c:pt idx="673">
                  <c:v>83.984854999999996</c:v>
                </c:pt>
                <c:pt idx="674">
                  <c:v>83.975983999999997</c:v>
                </c:pt>
                <c:pt idx="675">
                  <c:v>83.949190000000002</c:v>
                </c:pt>
                <c:pt idx="676">
                  <c:v>83.920152000000002</c:v>
                </c:pt>
                <c:pt idx="677">
                  <c:v>83.902484000000001</c:v>
                </c:pt>
                <c:pt idx="678">
                  <c:v>83.898366999999993</c:v>
                </c:pt>
                <c:pt idx="679">
                  <c:v>83.904024000000007</c:v>
                </c:pt>
                <c:pt idx="680">
                  <c:v>83.914518000000001</c:v>
                </c:pt>
                <c:pt idx="681">
                  <c:v>83.919387</c:v>
                </c:pt>
                <c:pt idx="682">
                  <c:v>83.903304000000006</c:v>
                </c:pt>
                <c:pt idx="683">
                  <c:v>83.861564000000001</c:v>
                </c:pt>
                <c:pt idx="684">
                  <c:v>83.812599000000006</c:v>
                </c:pt>
                <c:pt idx="685">
                  <c:v>83.786642000000001</c:v>
                </c:pt>
                <c:pt idx="686">
                  <c:v>83.799042</c:v>
                </c:pt>
                <c:pt idx="687">
                  <c:v>83.836297999999999</c:v>
                </c:pt>
                <c:pt idx="688">
                  <c:v>83.868471999999997</c:v>
                </c:pt>
                <c:pt idx="689">
                  <c:v>83.874511999999996</c:v>
                </c:pt>
                <c:pt idx="690">
                  <c:v>83.858024999999998</c:v>
                </c:pt>
                <c:pt idx="691">
                  <c:v>83.841279999999998</c:v>
                </c:pt>
                <c:pt idx="692">
                  <c:v>83.842376000000002</c:v>
                </c:pt>
                <c:pt idx="693">
                  <c:v>83.856813000000002</c:v>
                </c:pt>
                <c:pt idx="694">
                  <c:v>83.863183000000006</c:v>
                </c:pt>
                <c:pt idx="695">
                  <c:v>83.846177999999995</c:v>
                </c:pt>
                <c:pt idx="696">
                  <c:v>83.809890999999993</c:v>
                </c:pt>
                <c:pt idx="697">
                  <c:v>83.769217999999995</c:v>
                </c:pt>
                <c:pt idx="698">
                  <c:v>83.735427000000001</c:v>
                </c:pt>
                <c:pt idx="699">
                  <c:v>83.714197999999996</c:v>
                </c:pt>
                <c:pt idx="700">
                  <c:v>83.710905999999994</c:v>
                </c:pt>
                <c:pt idx="701">
                  <c:v>83.727624000000006</c:v>
                </c:pt>
                <c:pt idx="702">
                  <c:v>83.755225999999993</c:v>
                </c:pt>
                <c:pt idx="703">
                  <c:v>83.776795000000007</c:v>
                </c:pt>
                <c:pt idx="704">
                  <c:v>83.782178999999999</c:v>
                </c:pt>
                <c:pt idx="705">
                  <c:v>83.775019999999998</c:v>
                </c:pt>
                <c:pt idx="706">
                  <c:v>83.763467000000006</c:v>
                </c:pt>
                <c:pt idx="707">
                  <c:v>83.747502999999995</c:v>
                </c:pt>
                <c:pt idx="708">
                  <c:v>83.717814000000004</c:v>
                </c:pt>
                <c:pt idx="709">
                  <c:v>83.666707000000002</c:v>
                </c:pt>
                <c:pt idx="710">
                  <c:v>83.599873000000002</c:v>
                </c:pt>
                <c:pt idx="711">
                  <c:v>83.537257999999994</c:v>
                </c:pt>
                <c:pt idx="712">
                  <c:v>83.500225</c:v>
                </c:pt>
                <c:pt idx="713">
                  <c:v>83.494939000000002</c:v>
                </c:pt>
                <c:pt idx="714">
                  <c:v>83.507893999999993</c:v>
                </c:pt>
                <c:pt idx="715">
                  <c:v>83.518063999999995</c:v>
                </c:pt>
                <c:pt idx="716">
                  <c:v>83.511960999999999</c:v>
                </c:pt>
                <c:pt idx="717">
                  <c:v>83.487840000000006</c:v>
                </c:pt>
                <c:pt idx="718">
                  <c:v>83.451713999999996</c:v>
                </c:pt>
                <c:pt idx="719">
                  <c:v>83.414654999999996</c:v>
                </c:pt>
                <c:pt idx="720">
                  <c:v>83.390462999999997</c:v>
                </c:pt>
                <c:pt idx="721">
                  <c:v>83.387683999999993</c:v>
                </c:pt>
                <c:pt idx="722">
                  <c:v>83.402150000000006</c:v>
                </c:pt>
                <c:pt idx="723">
                  <c:v>83.421790000000001</c:v>
                </c:pt>
                <c:pt idx="724">
                  <c:v>83.439690999999996</c:v>
                </c:pt>
                <c:pt idx="725">
                  <c:v>83.458188000000007</c:v>
                </c:pt>
                <c:pt idx="726">
                  <c:v>83.478853000000001</c:v>
                </c:pt>
                <c:pt idx="727">
                  <c:v>83.493889999999993</c:v>
                </c:pt>
                <c:pt idx="728">
                  <c:v>83.491645000000005</c:v>
                </c:pt>
                <c:pt idx="729">
                  <c:v>83.468531999999996</c:v>
                </c:pt>
                <c:pt idx="730">
                  <c:v>83.432629000000006</c:v>
                </c:pt>
                <c:pt idx="731">
                  <c:v>83.395634999999999</c:v>
                </c:pt>
                <c:pt idx="732">
                  <c:v>83.361714000000006</c:v>
                </c:pt>
                <c:pt idx="733">
                  <c:v>83.324309</c:v>
                </c:pt>
                <c:pt idx="734">
                  <c:v>83.275747999999993</c:v>
                </c:pt>
                <c:pt idx="735">
                  <c:v>83.220740000000006</c:v>
                </c:pt>
                <c:pt idx="736">
                  <c:v>83.176626999999996</c:v>
                </c:pt>
                <c:pt idx="737">
                  <c:v>83.156745999999998</c:v>
                </c:pt>
                <c:pt idx="738">
                  <c:v>83.156627</c:v>
                </c:pt>
                <c:pt idx="739">
                  <c:v>83.161997</c:v>
                </c:pt>
                <c:pt idx="740">
                  <c:v>83.167511000000005</c:v>
                </c:pt>
                <c:pt idx="741">
                  <c:v>83.179051000000001</c:v>
                </c:pt>
                <c:pt idx="742">
                  <c:v>83.196769000000003</c:v>
                </c:pt>
                <c:pt idx="743">
                  <c:v>83.206058999999996</c:v>
                </c:pt>
                <c:pt idx="744">
                  <c:v>83.192508000000004</c:v>
                </c:pt>
                <c:pt idx="745">
                  <c:v>83.160690000000002</c:v>
                </c:pt>
                <c:pt idx="746">
                  <c:v>83.130290000000002</c:v>
                </c:pt>
                <c:pt idx="747">
                  <c:v>83.115309999999994</c:v>
                </c:pt>
                <c:pt idx="748">
                  <c:v>83.114812000000001</c:v>
                </c:pt>
                <c:pt idx="749">
                  <c:v>83.123400000000004</c:v>
                </c:pt>
                <c:pt idx="750">
                  <c:v>83.141009999999994</c:v>
                </c:pt>
                <c:pt idx="751">
                  <c:v>83.167451</c:v>
                </c:pt>
                <c:pt idx="752">
                  <c:v>83.192582999999999</c:v>
                </c:pt>
                <c:pt idx="753">
                  <c:v>83.199009000000004</c:v>
                </c:pt>
                <c:pt idx="754">
                  <c:v>83.175871999999998</c:v>
                </c:pt>
                <c:pt idx="755">
                  <c:v>83.127414999999999</c:v>
                </c:pt>
                <c:pt idx="756">
                  <c:v>83.067581000000004</c:v>
                </c:pt>
                <c:pt idx="757">
                  <c:v>83.009808000000007</c:v>
                </c:pt>
                <c:pt idx="758">
                  <c:v>82.964015000000003</c:v>
                </c:pt>
                <c:pt idx="759">
                  <c:v>82.937738999999993</c:v>
                </c:pt>
                <c:pt idx="760">
                  <c:v>82.932505000000006</c:v>
                </c:pt>
                <c:pt idx="761">
                  <c:v>82.939487999999997</c:v>
                </c:pt>
                <c:pt idx="762">
                  <c:v>82.945274999999995</c:v>
                </c:pt>
                <c:pt idx="763">
                  <c:v>82.944376000000005</c:v>
                </c:pt>
                <c:pt idx="764">
                  <c:v>82.941969</c:v>
                </c:pt>
                <c:pt idx="765">
                  <c:v>82.942485000000005</c:v>
                </c:pt>
                <c:pt idx="766">
                  <c:v>82.940754999999996</c:v>
                </c:pt>
                <c:pt idx="767">
                  <c:v>82.928376</c:v>
                </c:pt>
                <c:pt idx="768">
                  <c:v>82.904730000000001</c:v>
                </c:pt>
                <c:pt idx="769">
                  <c:v>82.876334</c:v>
                </c:pt>
                <c:pt idx="770">
                  <c:v>82.847515999999999</c:v>
                </c:pt>
                <c:pt idx="771">
                  <c:v>82.817638000000002</c:v>
                </c:pt>
                <c:pt idx="772">
                  <c:v>82.787111999999993</c:v>
                </c:pt>
                <c:pt idx="773">
                  <c:v>82.760634999999994</c:v>
                </c:pt>
                <c:pt idx="774">
                  <c:v>82.743495999999993</c:v>
                </c:pt>
                <c:pt idx="775">
                  <c:v>82.738833</c:v>
                </c:pt>
                <c:pt idx="776">
                  <c:v>82.748585000000006</c:v>
                </c:pt>
                <c:pt idx="777">
                  <c:v>82.771767999999994</c:v>
                </c:pt>
                <c:pt idx="778">
                  <c:v>82.799340999999998</c:v>
                </c:pt>
                <c:pt idx="779">
                  <c:v>82.815240000000003</c:v>
                </c:pt>
                <c:pt idx="780">
                  <c:v>82.808544999999995</c:v>
                </c:pt>
                <c:pt idx="781">
                  <c:v>82.785619999999994</c:v>
                </c:pt>
                <c:pt idx="782">
                  <c:v>82.766796999999997</c:v>
                </c:pt>
                <c:pt idx="783">
                  <c:v>82.768668000000005</c:v>
                </c:pt>
                <c:pt idx="784">
                  <c:v>82.788208999999995</c:v>
                </c:pt>
                <c:pt idx="785">
                  <c:v>82.802221000000003</c:v>
                </c:pt>
                <c:pt idx="786">
                  <c:v>82.784447</c:v>
                </c:pt>
                <c:pt idx="787">
                  <c:v>82.728381999999996</c:v>
                </c:pt>
                <c:pt idx="788">
                  <c:v>82.654578000000001</c:v>
                </c:pt>
                <c:pt idx="789">
                  <c:v>82.595400999999995</c:v>
                </c:pt>
                <c:pt idx="790">
                  <c:v>82.572695999999993</c:v>
                </c:pt>
                <c:pt idx="791">
                  <c:v>82.586624999999998</c:v>
                </c:pt>
                <c:pt idx="792">
                  <c:v>82.620311999999998</c:v>
                </c:pt>
                <c:pt idx="793">
                  <c:v>82.65164</c:v>
                </c:pt>
                <c:pt idx="794">
                  <c:v>82.663117999999997</c:v>
                </c:pt>
                <c:pt idx="795">
                  <c:v>82.648600999999999</c:v>
                </c:pt>
                <c:pt idx="796">
                  <c:v>82.616105000000005</c:v>
                </c:pt>
                <c:pt idx="797">
                  <c:v>82.582372000000007</c:v>
                </c:pt>
                <c:pt idx="798">
                  <c:v>82.560024999999996</c:v>
                </c:pt>
                <c:pt idx="799">
                  <c:v>82.547533000000001</c:v>
                </c:pt>
                <c:pt idx="800">
                  <c:v>82.530986999999996</c:v>
                </c:pt>
                <c:pt idx="801">
                  <c:v>82.496831</c:v>
                </c:pt>
                <c:pt idx="802">
                  <c:v>82.446764000000002</c:v>
                </c:pt>
                <c:pt idx="803">
                  <c:v>82.402034999999998</c:v>
                </c:pt>
                <c:pt idx="804">
                  <c:v>82.388259000000005</c:v>
                </c:pt>
                <c:pt idx="805">
                  <c:v>82.410606000000001</c:v>
                </c:pt>
                <c:pt idx="806">
                  <c:v>82.444346999999993</c:v>
                </c:pt>
                <c:pt idx="807">
                  <c:v>82.453836999999993</c:v>
                </c:pt>
                <c:pt idx="808">
                  <c:v>82.423917000000003</c:v>
                </c:pt>
                <c:pt idx="809">
                  <c:v>82.372651000000005</c:v>
                </c:pt>
                <c:pt idx="810">
                  <c:v>82.332701999999998</c:v>
                </c:pt>
                <c:pt idx="811">
                  <c:v>82.322080999999997</c:v>
                </c:pt>
                <c:pt idx="812">
                  <c:v>82.333426000000003</c:v>
                </c:pt>
                <c:pt idx="813">
                  <c:v>82.347289000000004</c:v>
                </c:pt>
                <c:pt idx="814">
                  <c:v>82.351260999999994</c:v>
                </c:pt>
                <c:pt idx="815">
                  <c:v>82.346374999999995</c:v>
                </c:pt>
                <c:pt idx="816">
                  <c:v>82.338632000000004</c:v>
                </c:pt>
                <c:pt idx="817">
                  <c:v>82.328432000000006</c:v>
                </c:pt>
                <c:pt idx="818">
                  <c:v>82.310114999999996</c:v>
                </c:pt>
                <c:pt idx="819">
                  <c:v>82.279849999999996</c:v>
                </c:pt>
                <c:pt idx="820">
                  <c:v>82.241189000000006</c:v>
                </c:pt>
                <c:pt idx="821">
                  <c:v>82.204301999999998</c:v>
                </c:pt>
                <c:pt idx="822">
                  <c:v>82.182933000000006</c:v>
                </c:pt>
                <c:pt idx="823">
                  <c:v>82.189333000000005</c:v>
                </c:pt>
                <c:pt idx="824">
                  <c:v>82.223521000000005</c:v>
                </c:pt>
                <c:pt idx="825">
                  <c:v>82.264464000000004</c:v>
                </c:pt>
                <c:pt idx="826">
                  <c:v>82.280057999999997</c:v>
                </c:pt>
                <c:pt idx="827">
                  <c:v>82.255105</c:v>
                </c:pt>
                <c:pt idx="828">
                  <c:v>82.208049000000003</c:v>
                </c:pt>
                <c:pt idx="829">
                  <c:v>82.172657000000001</c:v>
                </c:pt>
                <c:pt idx="830">
                  <c:v>82.164750999999995</c:v>
                </c:pt>
                <c:pt idx="831">
                  <c:v>82.174432999999993</c:v>
                </c:pt>
                <c:pt idx="832">
                  <c:v>82.187329000000005</c:v>
                </c:pt>
                <c:pt idx="833">
                  <c:v>82.199904000000004</c:v>
                </c:pt>
                <c:pt idx="834">
                  <c:v>82.210779000000002</c:v>
                </c:pt>
                <c:pt idx="835">
                  <c:v>82.210493</c:v>
                </c:pt>
                <c:pt idx="836">
                  <c:v>82.190029999999993</c:v>
                </c:pt>
                <c:pt idx="837">
                  <c:v>82.152987999999993</c:v>
                </c:pt>
                <c:pt idx="838">
                  <c:v>82.109943000000001</c:v>
                </c:pt>
                <c:pt idx="839">
                  <c:v>82.064580000000007</c:v>
                </c:pt>
                <c:pt idx="840">
                  <c:v>82.014983999999998</c:v>
                </c:pt>
                <c:pt idx="841">
                  <c:v>81.967618000000002</c:v>
                </c:pt>
                <c:pt idx="842">
                  <c:v>81.940326999999996</c:v>
                </c:pt>
                <c:pt idx="843">
                  <c:v>81.947327000000001</c:v>
                </c:pt>
                <c:pt idx="844">
                  <c:v>81.984857000000005</c:v>
                </c:pt>
                <c:pt idx="845">
                  <c:v>82.033565999999993</c:v>
                </c:pt>
                <c:pt idx="846">
                  <c:v>82.072019999999995</c:v>
                </c:pt>
                <c:pt idx="847">
                  <c:v>82.087155999999993</c:v>
                </c:pt>
                <c:pt idx="848">
                  <c:v>82.077537000000007</c:v>
                </c:pt>
                <c:pt idx="849">
                  <c:v>82.052763999999996</c:v>
                </c:pt>
                <c:pt idx="850">
                  <c:v>82.029313000000002</c:v>
                </c:pt>
                <c:pt idx="851">
                  <c:v>82.020968999999994</c:v>
                </c:pt>
                <c:pt idx="852">
                  <c:v>82.027795999999995</c:v>
                </c:pt>
                <c:pt idx="853">
                  <c:v>82.033764000000005</c:v>
                </c:pt>
                <c:pt idx="854">
                  <c:v>82.019216</c:v>
                </c:pt>
                <c:pt idx="855">
                  <c:v>81.980040000000002</c:v>
                </c:pt>
                <c:pt idx="856">
                  <c:v>81.934768000000005</c:v>
                </c:pt>
                <c:pt idx="857">
                  <c:v>81.909317999999999</c:v>
                </c:pt>
                <c:pt idx="858">
                  <c:v>81.912484000000006</c:v>
                </c:pt>
                <c:pt idx="859">
                  <c:v>81.927965999999998</c:v>
                </c:pt>
                <c:pt idx="860">
                  <c:v>81.932209</c:v>
                </c:pt>
                <c:pt idx="861">
                  <c:v>81.918263999999994</c:v>
                </c:pt>
                <c:pt idx="862">
                  <c:v>81.898948000000004</c:v>
                </c:pt>
                <c:pt idx="863">
                  <c:v>81.887440999999995</c:v>
                </c:pt>
                <c:pt idx="864">
                  <c:v>81.879883000000007</c:v>
                </c:pt>
                <c:pt idx="865">
                  <c:v>81.860181999999995</c:v>
                </c:pt>
                <c:pt idx="866">
                  <c:v>81.820454999999995</c:v>
                </c:pt>
                <c:pt idx="867">
                  <c:v>81.773121000000003</c:v>
                </c:pt>
                <c:pt idx="868">
                  <c:v>81.739986999999999</c:v>
                </c:pt>
                <c:pt idx="869">
                  <c:v>81.730878000000004</c:v>
                </c:pt>
                <c:pt idx="870">
                  <c:v>81.737083999999996</c:v>
                </c:pt>
                <c:pt idx="871">
                  <c:v>81.744004000000004</c:v>
                </c:pt>
                <c:pt idx="872">
                  <c:v>81.744253</c:v>
                </c:pt>
                <c:pt idx="873">
                  <c:v>81.737836000000001</c:v>
                </c:pt>
                <c:pt idx="874">
                  <c:v>81.726410999999999</c:v>
                </c:pt>
                <c:pt idx="875">
                  <c:v>81.714110000000005</c:v>
                </c:pt>
                <c:pt idx="876">
                  <c:v>81.711763000000005</c:v>
                </c:pt>
                <c:pt idx="877">
                  <c:v>81.730939000000006</c:v>
                </c:pt>
                <c:pt idx="878">
                  <c:v>81.768808000000007</c:v>
                </c:pt>
                <c:pt idx="879">
                  <c:v>81.802989999999994</c:v>
                </c:pt>
                <c:pt idx="880">
                  <c:v>81.807231999999999</c:v>
                </c:pt>
                <c:pt idx="881">
                  <c:v>81.773319000000001</c:v>
                </c:pt>
                <c:pt idx="882">
                  <c:v>81.717433999999997</c:v>
                </c:pt>
                <c:pt idx="883">
                  <c:v>81.666875000000005</c:v>
                </c:pt>
                <c:pt idx="884">
                  <c:v>81.640827000000002</c:v>
                </c:pt>
                <c:pt idx="885">
                  <c:v>81.641080000000002</c:v>
                </c:pt>
                <c:pt idx="886">
                  <c:v>81.657143000000005</c:v>
                </c:pt>
                <c:pt idx="887">
                  <c:v>81.676900000000003</c:v>
                </c:pt>
                <c:pt idx="888">
                  <c:v>81.691214000000002</c:v>
                </c:pt>
                <c:pt idx="889">
                  <c:v>81.690968999999996</c:v>
                </c:pt>
                <c:pt idx="890">
                  <c:v>81.666060999999999</c:v>
                </c:pt>
                <c:pt idx="891">
                  <c:v>81.613150000000005</c:v>
                </c:pt>
                <c:pt idx="892">
                  <c:v>81.544655000000006</c:v>
                </c:pt>
                <c:pt idx="893">
                  <c:v>81.484887999999998</c:v>
                </c:pt>
                <c:pt idx="894">
                  <c:v>81.453653000000003</c:v>
                </c:pt>
                <c:pt idx="895">
                  <c:v>81.454227000000003</c:v>
                </c:pt>
                <c:pt idx="896">
                  <c:v>81.476817999999994</c:v>
                </c:pt>
                <c:pt idx="897">
                  <c:v>81.509624000000002</c:v>
                </c:pt>
                <c:pt idx="898">
                  <c:v>81.543295000000001</c:v>
                </c:pt>
                <c:pt idx="899">
                  <c:v>81.567204000000004</c:v>
                </c:pt>
                <c:pt idx="900">
                  <c:v>81.569119999999998</c:v>
                </c:pt>
                <c:pt idx="901">
                  <c:v>81.543826999999993</c:v>
                </c:pt>
                <c:pt idx="902">
                  <c:v>81.500484</c:v>
                </c:pt>
                <c:pt idx="903">
                  <c:v>81.457733000000005</c:v>
                </c:pt>
                <c:pt idx="904">
                  <c:v>81.430161999999996</c:v>
                </c:pt>
                <c:pt idx="905">
                  <c:v>81.420575999999997</c:v>
                </c:pt>
                <c:pt idx="906">
                  <c:v>81.425707000000003</c:v>
                </c:pt>
                <c:pt idx="907">
                  <c:v>81.444992999999997</c:v>
                </c:pt>
                <c:pt idx="908">
                  <c:v>81.477857999999998</c:v>
                </c:pt>
                <c:pt idx="909">
                  <c:v>81.513171</c:v>
                </c:pt>
                <c:pt idx="910">
                  <c:v>81.529242999999994</c:v>
                </c:pt>
                <c:pt idx="911">
                  <c:v>81.510373000000001</c:v>
                </c:pt>
                <c:pt idx="912">
                  <c:v>81.462615</c:v>
                </c:pt>
                <c:pt idx="913">
                  <c:v>81.409668999999994</c:v>
                </c:pt>
                <c:pt idx="914">
                  <c:v>81.372838000000002</c:v>
                </c:pt>
                <c:pt idx="915">
                  <c:v>81.356825999999998</c:v>
                </c:pt>
                <c:pt idx="916">
                  <c:v>81.353584999999995</c:v>
                </c:pt>
                <c:pt idx="917">
                  <c:v>81.355233999999996</c:v>
                </c:pt>
                <c:pt idx="918">
                  <c:v>81.360624000000001</c:v>
                </c:pt>
                <c:pt idx="919">
                  <c:v>81.370689999999996</c:v>
                </c:pt>
                <c:pt idx="920">
                  <c:v>81.380582000000004</c:v>
                </c:pt>
                <c:pt idx="921">
                  <c:v>81.379552000000004</c:v>
                </c:pt>
                <c:pt idx="922">
                  <c:v>81.360408000000007</c:v>
                </c:pt>
                <c:pt idx="923">
                  <c:v>81.327984000000001</c:v>
                </c:pt>
                <c:pt idx="924">
                  <c:v>81.295400999999998</c:v>
                </c:pt>
                <c:pt idx="925">
                  <c:v>81.271631999999997</c:v>
                </c:pt>
                <c:pt idx="926">
                  <c:v>81.255492000000004</c:v>
                </c:pt>
                <c:pt idx="927">
                  <c:v>81.242649999999998</c:v>
                </c:pt>
                <c:pt idx="928">
                  <c:v>81.234442000000001</c:v>
                </c:pt>
                <c:pt idx="929">
                  <c:v>81.235476000000006</c:v>
                </c:pt>
                <c:pt idx="930">
                  <c:v>81.244187999999994</c:v>
                </c:pt>
                <c:pt idx="931">
                  <c:v>81.250414000000006</c:v>
                </c:pt>
                <c:pt idx="932">
                  <c:v>81.243758</c:v>
                </c:pt>
                <c:pt idx="933">
                  <c:v>81.223044999999999</c:v>
                </c:pt>
                <c:pt idx="934">
                  <c:v>81.197793000000004</c:v>
                </c:pt>
                <c:pt idx="935">
                  <c:v>81.181505999999999</c:v>
                </c:pt>
                <c:pt idx="936">
                  <c:v>81.181489999999997</c:v>
                </c:pt>
                <c:pt idx="937">
                  <c:v>81.192089999999993</c:v>
                </c:pt>
                <c:pt idx="938">
                  <c:v>81.198296999999997</c:v>
                </c:pt>
                <c:pt idx="939">
                  <c:v>81.189145999999994</c:v>
                </c:pt>
                <c:pt idx="940">
                  <c:v>81.168409999999994</c:v>
                </c:pt>
                <c:pt idx="941">
                  <c:v>81.150132999999997</c:v>
                </c:pt>
                <c:pt idx="942">
                  <c:v>81.143930999999995</c:v>
                </c:pt>
                <c:pt idx="943">
                  <c:v>81.147357</c:v>
                </c:pt>
                <c:pt idx="944">
                  <c:v>81.152431000000007</c:v>
                </c:pt>
                <c:pt idx="945">
                  <c:v>81.154067999999995</c:v>
                </c:pt>
                <c:pt idx="946">
                  <c:v>81.148644000000004</c:v>
                </c:pt>
                <c:pt idx="947">
                  <c:v>81.129424999999998</c:v>
                </c:pt>
                <c:pt idx="948">
                  <c:v>81.090896000000001</c:v>
                </c:pt>
                <c:pt idx="949">
                  <c:v>81.039178000000007</c:v>
                </c:pt>
                <c:pt idx="950">
                  <c:v>80.994485999999995</c:v>
                </c:pt>
                <c:pt idx="951">
                  <c:v>80.978314999999995</c:v>
                </c:pt>
                <c:pt idx="952">
                  <c:v>80.994769000000005</c:v>
                </c:pt>
                <c:pt idx="953">
                  <c:v>81.023803000000001</c:v>
                </c:pt>
                <c:pt idx="954">
                  <c:v>81.034592000000004</c:v>
                </c:pt>
                <c:pt idx="955">
                  <c:v>81.009820000000005</c:v>
                </c:pt>
                <c:pt idx="956">
                  <c:v>80.960503000000003</c:v>
                </c:pt>
                <c:pt idx="957">
                  <c:v>80.917188999999993</c:v>
                </c:pt>
                <c:pt idx="958">
                  <c:v>80.904227000000006</c:v>
                </c:pt>
                <c:pt idx="959">
                  <c:v>80.921148000000002</c:v>
                </c:pt>
                <c:pt idx="960">
                  <c:v>80.948200999999997</c:v>
                </c:pt>
                <c:pt idx="961">
                  <c:v>80.966746000000001</c:v>
                </c:pt>
                <c:pt idx="962">
                  <c:v>80.971937999999994</c:v>
                </c:pt>
                <c:pt idx="963">
                  <c:v>80.967905000000002</c:v>
                </c:pt>
                <c:pt idx="964">
                  <c:v>80.956405000000004</c:v>
                </c:pt>
                <c:pt idx="965">
                  <c:v>80.934608999999995</c:v>
                </c:pt>
                <c:pt idx="966">
                  <c:v>80.903929000000005</c:v>
                </c:pt>
                <c:pt idx="967">
                  <c:v>80.877043999999998</c:v>
                </c:pt>
                <c:pt idx="968">
                  <c:v>80.870772000000002</c:v>
                </c:pt>
                <c:pt idx="969">
                  <c:v>80.888664000000006</c:v>
                </c:pt>
                <c:pt idx="970">
                  <c:v>80.913488999999998</c:v>
                </c:pt>
                <c:pt idx="971">
                  <c:v>80.921868000000003</c:v>
                </c:pt>
                <c:pt idx="972">
                  <c:v>80.905486999999994</c:v>
                </c:pt>
                <c:pt idx="973">
                  <c:v>80.875412999999995</c:v>
                </c:pt>
                <c:pt idx="974">
                  <c:v>80.848226999999994</c:v>
                </c:pt>
                <c:pt idx="975">
                  <c:v>80.832858999999999</c:v>
                </c:pt>
                <c:pt idx="976">
                  <c:v>80.830572000000004</c:v>
                </c:pt>
                <c:pt idx="977">
                  <c:v>80.840445000000003</c:v>
                </c:pt>
                <c:pt idx="978">
                  <c:v>80.858493999999993</c:v>
                </c:pt>
                <c:pt idx="979">
                  <c:v>80.875281999999999</c:v>
                </c:pt>
                <c:pt idx="980">
                  <c:v>80.882906000000006</c:v>
                </c:pt>
                <c:pt idx="981">
                  <c:v>80.884969999999996</c:v>
                </c:pt>
                <c:pt idx="982">
                  <c:v>80.893187999999995</c:v>
                </c:pt>
                <c:pt idx="983">
                  <c:v>80.911857999999995</c:v>
                </c:pt>
                <c:pt idx="984">
                  <c:v>80.931246000000002</c:v>
                </c:pt>
                <c:pt idx="985">
                  <c:v>80.939473000000007</c:v>
                </c:pt>
                <c:pt idx="986">
                  <c:v>80.935450000000003</c:v>
                </c:pt>
                <c:pt idx="987">
                  <c:v>80.925014000000004</c:v>
                </c:pt>
                <c:pt idx="988">
                  <c:v>80.908972000000006</c:v>
                </c:pt>
                <c:pt idx="989">
                  <c:v>80.882771000000005</c:v>
                </c:pt>
                <c:pt idx="990">
                  <c:v>80.846959999999996</c:v>
                </c:pt>
                <c:pt idx="991">
                  <c:v>80.810214000000002</c:v>
                </c:pt>
                <c:pt idx="992">
                  <c:v>80.780478000000002</c:v>
                </c:pt>
                <c:pt idx="993">
                  <c:v>80.759055000000004</c:v>
                </c:pt>
                <c:pt idx="994">
                  <c:v>80.745773999999997</c:v>
                </c:pt>
                <c:pt idx="995">
                  <c:v>80.744468999999995</c:v>
                </c:pt>
                <c:pt idx="996">
                  <c:v>80.758264999999994</c:v>
                </c:pt>
                <c:pt idx="997">
                  <c:v>80.782390000000007</c:v>
                </c:pt>
                <c:pt idx="998">
                  <c:v>80.807175000000001</c:v>
                </c:pt>
                <c:pt idx="999">
                  <c:v>80.827164999999994</c:v>
                </c:pt>
                <c:pt idx="1000">
                  <c:v>80.842426000000003</c:v>
                </c:pt>
                <c:pt idx="1001">
                  <c:v>80.851474999999994</c:v>
                </c:pt>
                <c:pt idx="1002">
                  <c:v>80.848692999999997</c:v>
                </c:pt>
                <c:pt idx="1003">
                  <c:v>80.831649999999996</c:v>
                </c:pt>
                <c:pt idx="1004">
                  <c:v>80.807997</c:v>
                </c:pt>
                <c:pt idx="1005">
                  <c:v>80.790788000000006</c:v>
                </c:pt>
                <c:pt idx="1006">
                  <c:v>80.784920999999997</c:v>
                </c:pt>
                <c:pt idx="1007">
                  <c:v>80.778603000000004</c:v>
                </c:pt>
                <c:pt idx="1008">
                  <c:v>80.750653</c:v>
                </c:pt>
                <c:pt idx="1009">
                  <c:v>80.689599000000001</c:v>
                </c:pt>
                <c:pt idx="1010">
                  <c:v>80.606773000000004</c:v>
                </c:pt>
                <c:pt idx="1011">
                  <c:v>80.527174000000002</c:v>
                </c:pt>
                <c:pt idx="1012">
                  <c:v>80.463414999999998</c:v>
                </c:pt>
                <c:pt idx="1013">
                  <c:v>80.400493999999995</c:v>
                </c:pt>
                <c:pt idx="1014">
                  <c:v>80.311684999999997</c:v>
                </c:pt>
                <c:pt idx="1015">
                  <c:v>80.188772</c:v>
                </c:pt>
                <c:pt idx="1016">
                  <c:v>80.050707000000003</c:v>
                </c:pt>
                <c:pt idx="1017">
                  <c:v>79.921024000000003</c:v>
                </c:pt>
                <c:pt idx="1018">
                  <c:v>79.802188999999998</c:v>
                </c:pt>
                <c:pt idx="1019">
                  <c:v>79.674194999999997</c:v>
                </c:pt>
                <c:pt idx="1020">
                  <c:v>79.513492999999997</c:v>
                </c:pt>
                <c:pt idx="1021">
                  <c:v>79.309049999999999</c:v>
                </c:pt>
                <c:pt idx="1022">
                  <c:v>79.063508999999996</c:v>
                </c:pt>
                <c:pt idx="1023">
                  <c:v>78.785190999999998</c:v>
                </c:pt>
                <c:pt idx="1024">
                  <c:v>78.480338000000003</c:v>
                </c:pt>
                <c:pt idx="1025">
                  <c:v>78.149873999999997</c:v>
                </c:pt>
                <c:pt idx="1026">
                  <c:v>77.791300000000007</c:v>
                </c:pt>
                <c:pt idx="1027">
                  <c:v>77.402811999999997</c:v>
                </c:pt>
                <c:pt idx="1028">
                  <c:v>76.984854999999996</c:v>
                </c:pt>
                <c:pt idx="1029">
                  <c:v>76.539384999999996</c:v>
                </c:pt>
                <c:pt idx="1030">
                  <c:v>76.071996999999996</c:v>
                </c:pt>
                <c:pt idx="1031">
                  <c:v>75.596680000000006</c:v>
                </c:pt>
                <c:pt idx="1032">
                  <c:v>75.134978000000004</c:v>
                </c:pt>
                <c:pt idx="1033">
                  <c:v>74.705945</c:v>
                </c:pt>
                <c:pt idx="1034">
                  <c:v>74.315583000000004</c:v>
                </c:pt>
                <c:pt idx="1035">
                  <c:v>73.955815999999999</c:v>
                </c:pt>
                <c:pt idx="1036">
                  <c:v>73.613241000000002</c:v>
                </c:pt>
                <c:pt idx="1037">
                  <c:v>73.281163000000006</c:v>
                </c:pt>
                <c:pt idx="1038">
                  <c:v>72.969027999999994</c:v>
                </c:pt>
                <c:pt idx="1039">
                  <c:v>72.702534</c:v>
                </c:pt>
                <c:pt idx="1040">
                  <c:v>72.5107</c:v>
                </c:pt>
                <c:pt idx="1041">
                  <c:v>72.408760999999998</c:v>
                </c:pt>
                <c:pt idx="1042">
                  <c:v>72.393001999999996</c:v>
                </c:pt>
                <c:pt idx="1043">
                  <c:v>72.450294999999997</c:v>
                </c:pt>
                <c:pt idx="1044">
                  <c:v>72.567083999999994</c:v>
                </c:pt>
                <c:pt idx="1045">
                  <c:v>72.728232000000006</c:v>
                </c:pt>
                <c:pt idx="1046">
                  <c:v>72.915633</c:v>
                </c:pt>
                <c:pt idx="1047">
                  <c:v>73.115384000000006</c:v>
                </c:pt>
                <c:pt idx="1048">
                  <c:v>73.322686000000004</c:v>
                </c:pt>
                <c:pt idx="1049">
                  <c:v>73.531961999999993</c:v>
                </c:pt>
                <c:pt idx="1050">
                  <c:v>73.724134000000006</c:v>
                </c:pt>
                <c:pt idx="1051">
                  <c:v>73.872024999999994</c:v>
                </c:pt>
                <c:pt idx="1052">
                  <c:v>73.959232999999998</c:v>
                </c:pt>
                <c:pt idx="1053">
                  <c:v>73.987705000000005</c:v>
                </c:pt>
                <c:pt idx="1054">
                  <c:v>73.965552000000002</c:v>
                </c:pt>
                <c:pt idx="1055">
                  <c:v>73.894164000000004</c:v>
                </c:pt>
                <c:pt idx="1056">
                  <c:v>73.771353000000005</c:v>
                </c:pt>
                <c:pt idx="1057">
                  <c:v>73.602698000000004</c:v>
                </c:pt>
                <c:pt idx="1058">
                  <c:v>73.404747</c:v>
                </c:pt>
                <c:pt idx="1059">
                  <c:v>73.196937000000005</c:v>
                </c:pt>
                <c:pt idx="1060">
                  <c:v>72.991535999999996</c:v>
                </c:pt>
                <c:pt idx="1061">
                  <c:v>72.790902000000003</c:v>
                </c:pt>
                <c:pt idx="1062">
                  <c:v>72.594151999999994</c:v>
                </c:pt>
                <c:pt idx="1063">
                  <c:v>72.406502000000003</c:v>
                </c:pt>
                <c:pt idx="1064">
                  <c:v>72.240454999999997</c:v>
                </c:pt>
                <c:pt idx="1065">
                  <c:v>72.106746000000001</c:v>
                </c:pt>
                <c:pt idx="1066">
                  <c:v>72.006851999999995</c:v>
                </c:pt>
                <c:pt idx="1067">
                  <c:v>71.936667999999997</c:v>
                </c:pt>
                <c:pt idx="1068">
                  <c:v>71.893957999999998</c:v>
                </c:pt>
                <c:pt idx="1069">
                  <c:v>71.878272999999993</c:v>
                </c:pt>
                <c:pt idx="1070">
                  <c:v>71.887443000000005</c:v>
                </c:pt>
                <c:pt idx="1071">
                  <c:v>71.921199999999999</c:v>
                </c:pt>
                <c:pt idx="1072">
                  <c:v>71.986264000000006</c:v>
                </c:pt>
                <c:pt idx="1073">
                  <c:v>72.088566</c:v>
                </c:pt>
                <c:pt idx="1074">
                  <c:v>72.218354000000005</c:v>
                </c:pt>
                <c:pt idx="1075">
                  <c:v>72.350774000000001</c:v>
                </c:pt>
                <c:pt idx="1076">
                  <c:v>72.466483999999994</c:v>
                </c:pt>
                <c:pt idx="1077">
                  <c:v>72.568259999999995</c:v>
                </c:pt>
                <c:pt idx="1078">
                  <c:v>72.674937999999997</c:v>
                </c:pt>
                <c:pt idx="1079">
                  <c:v>72.803605000000005</c:v>
                </c:pt>
                <c:pt idx="1080">
                  <c:v>72.960037</c:v>
                </c:pt>
                <c:pt idx="1081">
                  <c:v>73.139218</c:v>
                </c:pt>
                <c:pt idx="1082">
                  <c:v>73.327259999999995</c:v>
                </c:pt>
                <c:pt idx="1083">
                  <c:v>73.504699000000002</c:v>
                </c:pt>
                <c:pt idx="1084">
                  <c:v>73.655555000000007</c:v>
                </c:pt>
                <c:pt idx="1085">
                  <c:v>73.777163000000002</c:v>
                </c:pt>
                <c:pt idx="1086">
                  <c:v>73.879658000000006</c:v>
                </c:pt>
                <c:pt idx="1087">
                  <c:v>73.974551000000005</c:v>
                </c:pt>
                <c:pt idx="1088">
                  <c:v>74.064490000000006</c:v>
                </c:pt>
                <c:pt idx="1089">
                  <c:v>74.144695999999996</c:v>
                </c:pt>
                <c:pt idx="1090">
                  <c:v>74.213652999999994</c:v>
                </c:pt>
                <c:pt idx="1091">
                  <c:v>74.280165999999994</c:v>
                </c:pt>
                <c:pt idx="1092">
                  <c:v>74.357792000000003</c:v>
                </c:pt>
                <c:pt idx="1093">
                  <c:v>74.452624999999998</c:v>
                </c:pt>
                <c:pt idx="1094">
                  <c:v>74.559201000000002</c:v>
                </c:pt>
                <c:pt idx="1095">
                  <c:v>74.668924000000004</c:v>
                </c:pt>
                <c:pt idx="1096">
                  <c:v>74.778452000000001</c:v>
                </c:pt>
                <c:pt idx="1097">
                  <c:v>74.887095000000002</c:v>
                </c:pt>
                <c:pt idx="1098">
                  <c:v>74.990661000000003</c:v>
                </c:pt>
                <c:pt idx="1099">
                  <c:v>75.084621999999996</c:v>
                </c:pt>
                <c:pt idx="1100">
                  <c:v>75.171771000000007</c:v>
                </c:pt>
                <c:pt idx="1101">
                  <c:v>75.260138999999995</c:v>
                </c:pt>
                <c:pt idx="1102">
                  <c:v>75.353606999999997</c:v>
                </c:pt>
                <c:pt idx="1103">
                  <c:v>75.447958999999997</c:v>
                </c:pt>
                <c:pt idx="1104">
                  <c:v>75.536315999999999</c:v>
                </c:pt>
                <c:pt idx="1105">
                  <c:v>75.613522000000003</c:v>
                </c:pt>
                <c:pt idx="1106">
                  <c:v>75.676635000000005</c:v>
                </c:pt>
                <c:pt idx="1107">
                  <c:v>75.727999999999994</c:v>
                </c:pt>
                <c:pt idx="1108">
                  <c:v>75.777884999999998</c:v>
                </c:pt>
                <c:pt idx="1109">
                  <c:v>75.835710000000006</c:v>
                </c:pt>
                <c:pt idx="1110">
                  <c:v>75.895909000000003</c:v>
                </c:pt>
                <c:pt idx="1111">
                  <c:v>75.939756000000003</c:v>
                </c:pt>
                <c:pt idx="1112">
                  <c:v>75.954894999999993</c:v>
                </c:pt>
                <c:pt idx="1113">
                  <c:v>75.946709999999996</c:v>
                </c:pt>
                <c:pt idx="1114">
                  <c:v>75.926146000000003</c:v>
                </c:pt>
                <c:pt idx="1115">
                  <c:v>75.893137999999993</c:v>
                </c:pt>
                <c:pt idx="1116">
                  <c:v>75.837419999999995</c:v>
                </c:pt>
                <c:pt idx="1117">
                  <c:v>75.749128999999996</c:v>
                </c:pt>
                <c:pt idx="1118">
                  <c:v>75.621713</c:v>
                </c:pt>
                <c:pt idx="1119">
                  <c:v>75.450704999999999</c:v>
                </c:pt>
                <c:pt idx="1120">
                  <c:v>75.240193000000005</c:v>
                </c:pt>
                <c:pt idx="1121">
                  <c:v>75.008851000000007</c:v>
                </c:pt>
                <c:pt idx="1122">
                  <c:v>74.780547999999996</c:v>
                </c:pt>
                <c:pt idx="1123">
                  <c:v>74.569100000000006</c:v>
                </c:pt>
                <c:pt idx="1124">
                  <c:v>74.378924999999995</c:v>
                </c:pt>
                <c:pt idx="1125">
                  <c:v>74.219243000000006</c:v>
                </c:pt>
                <c:pt idx="1126">
                  <c:v>74.106979999999993</c:v>
                </c:pt>
                <c:pt idx="1127">
                  <c:v>74.051688999999996</c:v>
                </c:pt>
                <c:pt idx="1128">
                  <c:v>74.043970999999999</c:v>
                </c:pt>
                <c:pt idx="1129">
                  <c:v>74.062132000000005</c:v>
                </c:pt>
                <c:pt idx="1130">
                  <c:v>74.085014999999999</c:v>
                </c:pt>
                <c:pt idx="1131">
                  <c:v>74.096125999999998</c:v>
                </c:pt>
                <c:pt idx="1132">
                  <c:v>74.084665999999999</c:v>
                </c:pt>
                <c:pt idx="1133">
                  <c:v>74.050454999999999</c:v>
                </c:pt>
                <c:pt idx="1134">
                  <c:v>74.004005000000006</c:v>
                </c:pt>
                <c:pt idx="1135">
                  <c:v>73.953947999999997</c:v>
                </c:pt>
                <c:pt idx="1136">
                  <c:v>73.896484000000001</c:v>
                </c:pt>
                <c:pt idx="1137">
                  <c:v>73.824681999999996</c:v>
                </c:pt>
                <c:pt idx="1138">
                  <c:v>73.747124999999997</c:v>
                </c:pt>
                <c:pt idx="1139">
                  <c:v>73.688827000000003</c:v>
                </c:pt>
                <c:pt idx="1140">
                  <c:v>73.671058000000002</c:v>
                </c:pt>
                <c:pt idx="1141">
                  <c:v>73.695914999999999</c:v>
                </c:pt>
                <c:pt idx="1142">
                  <c:v>73.752770999999996</c:v>
                </c:pt>
                <c:pt idx="1143">
                  <c:v>73.834112000000005</c:v>
                </c:pt>
                <c:pt idx="1144">
                  <c:v>73.941141000000002</c:v>
                </c:pt>
                <c:pt idx="1145">
                  <c:v>74.078787000000005</c:v>
                </c:pt>
                <c:pt idx="1146">
                  <c:v>74.250495000000001</c:v>
                </c:pt>
                <c:pt idx="1147">
                  <c:v>74.455678000000006</c:v>
                </c:pt>
                <c:pt idx="1148">
                  <c:v>74.686745000000002</c:v>
                </c:pt>
                <c:pt idx="1149">
                  <c:v>74.927464000000001</c:v>
                </c:pt>
                <c:pt idx="1150">
                  <c:v>75.157571000000004</c:v>
                </c:pt>
                <c:pt idx="1151">
                  <c:v>75.361384999999999</c:v>
                </c:pt>
                <c:pt idx="1152">
                  <c:v>75.533311999999995</c:v>
                </c:pt>
                <c:pt idx="1153">
                  <c:v>75.676897999999994</c:v>
                </c:pt>
                <c:pt idx="1154">
                  <c:v>75.801108999999997</c:v>
                </c:pt>
                <c:pt idx="1155">
                  <c:v>75.917090999999999</c:v>
                </c:pt>
                <c:pt idx="1156">
                  <c:v>76.035217000000003</c:v>
                </c:pt>
                <c:pt idx="1157">
                  <c:v>76.161845999999997</c:v>
                </c:pt>
                <c:pt idx="1158">
                  <c:v>76.296367000000004</c:v>
                </c:pt>
                <c:pt idx="1159">
                  <c:v>76.429038000000006</c:v>
                </c:pt>
                <c:pt idx="1160">
                  <c:v>76.542332999999999</c:v>
                </c:pt>
                <c:pt idx="1161">
                  <c:v>76.620065999999994</c:v>
                </c:pt>
                <c:pt idx="1162">
                  <c:v>76.661135000000002</c:v>
                </c:pt>
                <c:pt idx="1163">
                  <c:v>76.683752999999996</c:v>
                </c:pt>
                <c:pt idx="1164">
                  <c:v>76.710749000000007</c:v>
                </c:pt>
                <c:pt idx="1165">
                  <c:v>76.749752999999998</c:v>
                </c:pt>
                <c:pt idx="1166">
                  <c:v>76.791325999999998</c:v>
                </c:pt>
                <c:pt idx="1167">
                  <c:v>76.826605999999998</c:v>
                </c:pt>
                <c:pt idx="1168">
                  <c:v>76.860116000000005</c:v>
                </c:pt>
                <c:pt idx="1169">
                  <c:v>76.901705000000007</c:v>
                </c:pt>
                <c:pt idx="1170">
                  <c:v>76.952301000000006</c:v>
                </c:pt>
                <c:pt idx="1171">
                  <c:v>77.004497999999998</c:v>
                </c:pt>
                <c:pt idx="1172">
                  <c:v>77.054029</c:v>
                </c:pt>
                <c:pt idx="1173">
                  <c:v>77.102631000000002</c:v>
                </c:pt>
                <c:pt idx="1174">
                  <c:v>77.149562000000003</c:v>
                </c:pt>
                <c:pt idx="1175">
                  <c:v>77.187956999999997</c:v>
                </c:pt>
                <c:pt idx="1176">
                  <c:v>77.212845000000002</c:v>
                </c:pt>
                <c:pt idx="1177">
                  <c:v>77.227997000000002</c:v>
                </c:pt>
                <c:pt idx="1178">
                  <c:v>77.241361999999995</c:v>
                </c:pt>
                <c:pt idx="1179">
                  <c:v>77.257064</c:v>
                </c:pt>
                <c:pt idx="1180">
                  <c:v>77.275260000000003</c:v>
                </c:pt>
                <c:pt idx="1181">
                  <c:v>77.297371999999996</c:v>
                </c:pt>
                <c:pt idx="1182">
                  <c:v>77.327144000000004</c:v>
                </c:pt>
                <c:pt idx="1183">
                  <c:v>77.366361999999995</c:v>
                </c:pt>
                <c:pt idx="1184">
                  <c:v>77.412009999999995</c:v>
                </c:pt>
                <c:pt idx="1185">
                  <c:v>77.458419000000006</c:v>
                </c:pt>
                <c:pt idx="1186">
                  <c:v>77.501340999999996</c:v>
                </c:pt>
                <c:pt idx="1187">
                  <c:v>77.539406</c:v>
                </c:pt>
                <c:pt idx="1188">
                  <c:v>77.572023999999999</c:v>
                </c:pt>
                <c:pt idx="1189">
                  <c:v>77.596801999999997</c:v>
                </c:pt>
                <c:pt idx="1190">
                  <c:v>77.611041</c:v>
                </c:pt>
                <c:pt idx="1191">
                  <c:v>77.617052000000001</c:v>
                </c:pt>
                <c:pt idx="1192">
                  <c:v>77.623633999999996</c:v>
                </c:pt>
                <c:pt idx="1193">
                  <c:v>77.638345999999999</c:v>
                </c:pt>
                <c:pt idx="1194">
                  <c:v>77.658457999999996</c:v>
                </c:pt>
                <c:pt idx="1195">
                  <c:v>77.674452000000002</c:v>
                </c:pt>
                <c:pt idx="1196">
                  <c:v>77.684540999999996</c:v>
                </c:pt>
                <c:pt idx="1197">
                  <c:v>77.700818999999996</c:v>
                </c:pt>
                <c:pt idx="1198">
                  <c:v>77.735207000000003</c:v>
                </c:pt>
                <c:pt idx="1199">
                  <c:v>77.780687</c:v>
                </c:pt>
                <c:pt idx="1200">
                  <c:v>77.813154999999995</c:v>
                </c:pt>
                <c:pt idx="1201">
                  <c:v>77.815085999999994</c:v>
                </c:pt>
                <c:pt idx="1202">
                  <c:v>77.794411999999994</c:v>
                </c:pt>
                <c:pt idx="1203">
                  <c:v>77.776792</c:v>
                </c:pt>
                <c:pt idx="1204">
                  <c:v>77.781588999999997</c:v>
                </c:pt>
                <c:pt idx="1205">
                  <c:v>77.808959000000002</c:v>
                </c:pt>
                <c:pt idx="1206">
                  <c:v>77.847947000000005</c:v>
                </c:pt>
                <c:pt idx="1207">
                  <c:v>77.888654000000002</c:v>
                </c:pt>
                <c:pt idx="1208">
                  <c:v>77.922574999999995</c:v>
                </c:pt>
                <c:pt idx="1209">
                  <c:v>77.938198</c:v>
                </c:pt>
                <c:pt idx="1210">
                  <c:v>77.927477999999994</c:v>
                </c:pt>
                <c:pt idx="1211">
                  <c:v>77.898966999999999</c:v>
                </c:pt>
                <c:pt idx="1212">
                  <c:v>77.876732000000004</c:v>
                </c:pt>
                <c:pt idx="1213">
                  <c:v>77.880374000000003</c:v>
                </c:pt>
                <c:pt idx="1214">
                  <c:v>77.908085999999997</c:v>
                </c:pt>
                <c:pt idx="1215">
                  <c:v>77.941899000000006</c:v>
                </c:pt>
                <c:pt idx="1216">
                  <c:v>77.96566</c:v>
                </c:pt>
                <c:pt idx="1217">
                  <c:v>77.974118000000004</c:v>
                </c:pt>
                <c:pt idx="1218">
                  <c:v>77.969258999999994</c:v>
                </c:pt>
                <c:pt idx="1219">
                  <c:v>77.956733</c:v>
                </c:pt>
                <c:pt idx="1220">
                  <c:v>77.947175999999999</c:v>
                </c:pt>
                <c:pt idx="1221">
                  <c:v>77.953942999999995</c:v>
                </c:pt>
                <c:pt idx="1222">
                  <c:v>77.984139999999996</c:v>
                </c:pt>
                <c:pt idx="1223">
                  <c:v>78.032414000000003</c:v>
                </c:pt>
                <c:pt idx="1224">
                  <c:v>78.083931000000007</c:v>
                </c:pt>
                <c:pt idx="1225">
                  <c:v>78.121251000000001</c:v>
                </c:pt>
                <c:pt idx="1226">
                  <c:v>78.129723999999996</c:v>
                </c:pt>
                <c:pt idx="1227">
                  <c:v>78.103917999999993</c:v>
                </c:pt>
                <c:pt idx="1228">
                  <c:v>78.055648000000005</c:v>
                </c:pt>
                <c:pt idx="1229">
                  <c:v>78.013054999999994</c:v>
                </c:pt>
                <c:pt idx="1230">
                  <c:v>78.003300999999993</c:v>
                </c:pt>
                <c:pt idx="1231">
                  <c:v>78.030783999999997</c:v>
                </c:pt>
                <c:pt idx="1232">
                  <c:v>78.073340999999999</c:v>
                </c:pt>
                <c:pt idx="1233">
                  <c:v>78.102934000000005</c:v>
                </c:pt>
                <c:pt idx="1234">
                  <c:v>78.110162000000003</c:v>
                </c:pt>
                <c:pt idx="1235">
                  <c:v>78.107354000000001</c:v>
                </c:pt>
                <c:pt idx="1236">
                  <c:v>78.109371999999993</c:v>
                </c:pt>
                <c:pt idx="1237">
                  <c:v>78.117334999999997</c:v>
                </c:pt>
                <c:pt idx="1238">
                  <c:v>78.124391000000003</c:v>
                </c:pt>
                <c:pt idx="1239">
                  <c:v>78.132226000000003</c:v>
                </c:pt>
                <c:pt idx="1240">
                  <c:v>78.152424999999994</c:v>
                </c:pt>
                <c:pt idx="1241">
                  <c:v>78.189158000000006</c:v>
                </c:pt>
                <c:pt idx="1242">
                  <c:v>78.228097000000005</c:v>
                </c:pt>
                <c:pt idx="1243">
                  <c:v>78.249356000000006</c:v>
                </c:pt>
                <c:pt idx="1244">
                  <c:v>78.248628999999994</c:v>
                </c:pt>
                <c:pt idx="1245">
                  <c:v>78.239192000000003</c:v>
                </c:pt>
                <c:pt idx="1246">
                  <c:v>78.234289000000004</c:v>
                </c:pt>
                <c:pt idx="1247">
                  <c:v>78.234362000000004</c:v>
                </c:pt>
                <c:pt idx="1248">
                  <c:v>78.232731000000001</c:v>
                </c:pt>
                <c:pt idx="1249">
                  <c:v>78.227016000000006</c:v>
                </c:pt>
                <c:pt idx="1250">
                  <c:v>78.220297000000002</c:v>
                </c:pt>
                <c:pt idx="1251">
                  <c:v>78.214641</c:v>
                </c:pt>
                <c:pt idx="1252">
                  <c:v>78.209387000000007</c:v>
                </c:pt>
                <c:pt idx="1253">
                  <c:v>78.206057000000001</c:v>
                </c:pt>
                <c:pt idx="1254">
                  <c:v>78.210053000000002</c:v>
                </c:pt>
                <c:pt idx="1255">
                  <c:v>78.223934</c:v>
                </c:pt>
                <c:pt idx="1256">
                  <c:v>78.240123999999994</c:v>
                </c:pt>
                <c:pt idx="1257">
                  <c:v>78.244718000000006</c:v>
                </c:pt>
                <c:pt idx="1258">
                  <c:v>78.231762000000003</c:v>
                </c:pt>
                <c:pt idx="1259">
                  <c:v>78.212407999999996</c:v>
                </c:pt>
                <c:pt idx="1260">
                  <c:v>78.205624999999998</c:v>
                </c:pt>
                <c:pt idx="1261">
                  <c:v>78.218222999999995</c:v>
                </c:pt>
                <c:pt idx="1262">
                  <c:v>78.237691999999996</c:v>
                </c:pt>
                <c:pt idx="1263">
                  <c:v>78.247163</c:v>
                </c:pt>
                <c:pt idx="1264">
                  <c:v>78.244485999999995</c:v>
                </c:pt>
                <c:pt idx="1265">
                  <c:v>78.242384000000001</c:v>
                </c:pt>
                <c:pt idx="1266">
                  <c:v>78.251678999999996</c:v>
                </c:pt>
                <c:pt idx="1267">
                  <c:v>78.270168999999996</c:v>
                </c:pt>
                <c:pt idx="1268">
                  <c:v>78.288966000000002</c:v>
                </c:pt>
                <c:pt idx="1269">
                  <c:v>78.305150999999995</c:v>
                </c:pt>
                <c:pt idx="1270">
                  <c:v>78.324082000000004</c:v>
                </c:pt>
                <c:pt idx="1271">
                  <c:v>78.350032999999996</c:v>
                </c:pt>
                <c:pt idx="1272">
                  <c:v>78.377384000000006</c:v>
                </c:pt>
                <c:pt idx="1273">
                  <c:v>78.392923999999994</c:v>
                </c:pt>
                <c:pt idx="1274">
                  <c:v>78.387703000000002</c:v>
                </c:pt>
                <c:pt idx="1275">
                  <c:v>78.366196000000002</c:v>
                </c:pt>
                <c:pt idx="1276">
                  <c:v>78.342896999999994</c:v>
                </c:pt>
                <c:pt idx="1277">
                  <c:v>78.330027999999999</c:v>
                </c:pt>
                <c:pt idx="1278">
                  <c:v>78.329836</c:v>
                </c:pt>
                <c:pt idx="1279">
                  <c:v>78.337492999999995</c:v>
                </c:pt>
                <c:pt idx="1280">
                  <c:v>78.347199000000003</c:v>
                </c:pt>
                <c:pt idx="1281">
                  <c:v>78.354228000000006</c:v>
                </c:pt>
                <c:pt idx="1282">
                  <c:v>78.355491999999998</c:v>
                </c:pt>
                <c:pt idx="1283">
                  <c:v>78.351995000000002</c:v>
                </c:pt>
                <c:pt idx="1284">
                  <c:v>78.348876000000004</c:v>
                </c:pt>
                <c:pt idx="1285">
                  <c:v>78.350452000000004</c:v>
                </c:pt>
                <c:pt idx="1286">
                  <c:v>78.357062999999997</c:v>
                </c:pt>
                <c:pt idx="1287">
                  <c:v>78.368054000000001</c:v>
                </c:pt>
                <c:pt idx="1288">
                  <c:v>78.383510000000001</c:v>
                </c:pt>
                <c:pt idx="1289">
                  <c:v>78.399927000000005</c:v>
                </c:pt>
                <c:pt idx="1290">
                  <c:v>78.409368999999998</c:v>
                </c:pt>
                <c:pt idx="1291">
                  <c:v>78.408659</c:v>
                </c:pt>
                <c:pt idx="1292">
                  <c:v>78.405319000000006</c:v>
                </c:pt>
                <c:pt idx="1293">
                  <c:v>78.407258999999996</c:v>
                </c:pt>
                <c:pt idx="1294">
                  <c:v>78.409951000000007</c:v>
                </c:pt>
                <c:pt idx="1295">
                  <c:v>78.403115999999997</c:v>
                </c:pt>
                <c:pt idx="1296">
                  <c:v>78.389578</c:v>
                </c:pt>
                <c:pt idx="1297">
                  <c:v>78.387034</c:v>
                </c:pt>
                <c:pt idx="1298">
                  <c:v>78.407584999999997</c:v>
                </c:pt>
                <c:pt idx="1299">
                  <c:v>78.442959000000002</c:v>
                </c:pt>
                <c:pt idx="1300">
                  <c:v>78.473996</c:v>
                </c:pt>
                <c:pt idx="1301">
                  <c:v>78.488821999999999</c:v>
                </c:pt>
                <c:pt idx="1302">
                  <c:v>78.487450999999993</c:v>
                </c:pt>
                <c:pt idx="1303">
                  <c:v>78.474519000000001</c:v>
                </c:pt>
                <c:pt idx="1304">
                  <c:v>78.454766000000006</c:v>
                </c:pt>
                <c:pt idx="1305">
                  <c:v>78.433840000000004</c:v>
                </c:pt>
                <c:pt idx="1306">
                  <c:v>78.417580000000001</c:v>
                </c:pt>
                <c:pt idx="1307">
                  <c:v>78.408991</c:v>
                </c:pt>
                <c:pt idx="1308">
                  <c:v>78.407183000000003</c:v>
                </c:pt>
                <c:pt idx="1309">
                  <c:v>78.408690000000007</c:v>
                </c:pt>
                <c:pt idx="1310">
                  <c:v>78.409512000000007</c:v>
                </c:pt>
                <c:pt idx="1311">
                  <c:v>78.408387000000005</c:v>
                </c:pt>
                <c:pt idx="1312">
                  <c:v>78.409177999999997</c:v>
                </c:pt>
                <c:pt idx="1313">
                  <c:v>78.417085999999998</c:v>
                </c:pt>
                <c:pt idx="1314">
                  <c:v>78.430627999999999</c:v>
                </c:pt>
                <c:pt idx="1315">
                  <c:v>78.440392000000003</c:v>
                </c:pt>
                <c:pt idx="1316">
                  <c:v>78.438547</c:v>
                </c:pt>
                <c:pt idx="1317">
                  <c:v>78.427819999999997</c:v>
                </c:pt>
                <c:pt idx="1318">
                  <c:v>78.418481</c:v>
                </c:pt>
                <c:pt idx="1319">
                  <c:v>78.417828999999998</c:v>
                </c:pt>
                <c:pt idx="1320">
                  <c:v>78.424693000000005</c:v>
                </c:pt>
                <c:pt idx="1321">
                  <c:v>78.432699999999997</c:v>
                </c:pt>
                <c:pt idx="1322">
                  <c:v>78.435912000000002</c:v>
                </c:pt>
                <c:pt idx="1323">
                  <c:v>78.431426999999999</c:v>
                </c:pt>
                <c:pt idx="1324">
                  <c:v>78.419241999999997</c:v>
                </c:pt>
                <c:pt idx="1325">
                  <c:v>78.401735000000002</c:v>
                </c:pt>
                <c:pt idx="1326">
                  <c:v>78.383762000000004</c:v>
                </c:pt>
                <c:pt idx="1327">
                  <c:v>78.371838999999994</c:v>
                </c:pt>
                <c:pt idx="1328">
                  <c:v>78.370223999999993</c:v>
                </c:pt>
                <c:pt idx="1329">
                  <c:v>78.375896999999995</c:v>
                </c:pt>
                <c:pt idx="1330">
                  <c:v>78.379233999999997</c:v>
                </c:pt>
                <c:pt idx="1331">
                  <c:v>78.372508999999994</c:v>
                </c:pt>
                <c:pt idx="1332">
                  <c:v>78.357213999999999</c:v>
                </c:pt>
                <c:pt idx="1333">
                  <c:v>78.340890999999999</c:v>
                </c:pt>
                <c:pt idx="1334">
                  <c:v>78.328203000000002</c:v>
                </c:pt>
                <c:pt idx="1335">
                  <c:v>78.318507999999994</c:v>
                </c:pt>
                <c:pt idx="1336">
                  <c:v>78.311412000000004</c:v>
                </c:pt>
                <c:pt idx="1337">
                  <c:v>78.310496000000001</c:v>
                </c:pt>
                <c:pt idx="1338">
                  <c:v>78.320414999999997</c:v>
                </c:pt>
                <c:pt idx="1339">
                  <c:v>78.342106999999999</c:v>
                </c:pt>
                <c:pt idx="1340">
                  <c:v>78.370293000000004</c:v>
                </c:pt>
                <c:pt idx="1341">
                  <c:v>78.393828999999997</c:v>
                </c:pt>
                <c:pt idx="1342">
                  <c:v>78.401489999999995</c:v>
                </c:pt>
                <c:pt idx="1343">
                  <c:v>78.392443</c:v>
                </c:pt>
                <c:pt idx="1344">
                  <c:v>78.379369999999994</c:v>
                </c:pt>
                <c:pt idx="1345">
                  <c:v>78.374955999999997</c:v>
                </c:pt>
                <c:pt idx="1346">
                  <c:v>78.375764000000004</c:v>
                </c:pt>
                <c:pt idx="1347">
                  <c:v>78.366595000000004</c:v>
                </c:pt>
                <c:pt idx="1348">
                  <c:v>78.341425000000001</c:v>
                </c:pt>
                <c:pt idx="1349">
                  <c:v>78.312275</c:v>
                </c:pt>
                <c:pt idx="1350">
                  <c:v>78.294713999999999</c:v>
                </c:pt>
                <c:pt idx="1351">
                  <c:v>78.291948000000005</c:v>
                </c:pt>
                <c:pt idx="1352">
                  <c:v>78.296616999999998</c:v>
                </c:pt>
                <c:pt idx="1353">
                  <c:v>78.300563999999994</c:v>
                </c:pt>
                <c:pt idx="1354">
                  <c:v>78.297692999999995</c:v>
                </c:pt>
                <c:pt idx="1355">
                  <c:v>78.284555999999995</c:v>
                </c:pt>
                <c:pt idx="1356">
                  <c:v>78.265946999999997</c:v>
                </c:pt>
                <c:pt idx="1357">
                  <c:v>78.255374000000003</c:v>
                </c:pt>
                <c:pt idx="1358">
                  <c:v>78.262467000000001</c:v>
                </c:pt>
                <c:pt idx="1359">
                  <c:v>78.282466999999997</c:v>
                </c:pt>
                <c:pt idx="1360">
                  <c:v>78.303312000000005</c:v>
                </c:pt>
                <c:pt idx="1361">
                  <c:v>78.318532000000005</c:v>
                </c:pt>
                <c:pt idx="1362">
                  <c:v>78.326554000000002</c:v>
                </c:pt>
                <c:pt idx="1363">
                  <c:v>78.322951000000003</c:v>
                </c:pt>
                <c:pt idx="1364">
                  <c:v>78.304132999999993</c:v>
                </c:pt>
                <c:pt idx="1365">
                  <c:v>78.276691</c:v>
                </c:pt>
                <c:pt idx="1366">
                  <c:v>78.252063000000007</c:v>
                </c:pt>
                <c:pt idx="1367">
                  <c:v>78.230951000000005</c:v>
                </c:pt>
                <c:pt idx="1368">
                  <c:v>78.203051000000002</c:v>
                </c:pt>
                <c:pt idx="1369">
                  <c:v>78.165232000000003</c:v>
                </c:pt>
                <c:pt idx="1370">
                  <c:v>78.131084999999999</c:v>
                </c:pt>
                <c:pt idx="1371">
                  <c:v>78.117012000000003</c:v>
                </c:pt>
                <c:pt idx="1372">
                  <c:v>78.124159000000006</c:v>
                </c:pt>
                <c:pt idx="1373">
                  <c:v>78.138874000000001</c:v>
                </c:pt>
                <c:pt idx="1374">
                  <c:v>78.146726999999998</c:v>
                </c:pt>
                <c:pt idx="1375">
                  <c:v>78.141741999999994</c:v>
                </c:pt>
                <c:pt idx="1376">
                  <c:v>78.126005000000006</c:v>
                </c:pt>
                <c:pt idx="1377">
                  <c:v>78.105669000000006</c:v>
                </c:pt>
                <c:pt idx="1378">
                  <c:v>78.086017999999996</c:v>
                </c:pt>
                <c:pt idx="1379">
                  <c:v>78.067010999999994</c:v>
                </c:pt>
                <c:pt idx="1380">
                  <c:v>78.045070999999993</c:v>
                </c:pt>
                <c:pt idx="1381">
                  <c:v>78.021321999999998</c:v>
                </c:pt>
                <c:pt idx="1382">
                  <c:v>78.004504999999995</c:v>
                </c:pt>
                <c:pt idx="1383">
                  <c:v>78.001427000000007</c:v>
                </c:pt>
                <c:pt idx="1384">
                  <c:v>78.007197000000005</c:v>
                </c:pt>
                <c:pt idx="1385">
                  <c:v>78.010619000000005</c:v>
                </c:pt>
                <c:pt idx="1386">
                  <c:v>78.008645999999999</c:v>
                </c:pt>
                <c:pt idx="1387">
                  <c:v>78.009681</c:v>
                </c:pt>
                <c:pt idx="1388">
                  <c:v>78.020844999999994</c:v>
                </c:pt>
                <c:pt idx="1389">
                  <c:v>78.036676</c:v>
                </c:pt>
                <c:pt idx="1390">
                  <c:v>78.043822000000006</c:v>
                </c:pt>
                <c:pt idx="1391">
                  <c:v>78.034497000000002</c:v>
                </c:pt>
                <c:pt idx="1392">
                  <c:v>78.012690000000006</c:v>
                </c:pt>
                <c:pt idx="1393">
                  <c:v>77.989362999999997</c:v>
                </c:pt>
                <c:pt idx="1394">
                  <c:v>77.975003000000001</c:v>
                </c:pt>
                <c:pt idx="1395">
                  <c:v>77.975258999999994</c:v>
                </c:pt>
                <c:pt idx="1396">
                  <c:v>77.988320999999999</c:v>
                </c:pt>
                <c:pt idx="1397">
                  <c:v>78.004424999999998</c:v>
                </c:pt>
                <c:pt idx="1398">
                  <c:v>78.011240999999998</c:v>
                </c:pt>
                <c:pt idx="1399">
                  <c:v>78.003234000000006</c:v>
                </c:pt>
                <c:pt idx="1400">
                  <c:v>77.985557</c:v>
                </c:pt>
                <c:pt idx="1401">
                  <c:v>77.967422999999997</c:v>
                </c:pt>
                <c:pt idx="1402">
                  <c:v>77.952455</c:v>
                </c:pt>
                <c:pt idx="1403">
                  <c:v>77.936892999999998</c:v>
                </c:pt>
                <c:pt idx="1404">
                  <c:v>77.916365999999996</c:v>
                </c:pt>
                <c:pt idx="1405">
                  <c:v>77.892801000000006</c:v>
                </c:pt>
                <c:pt idx="1406">
                  <c:v>77.874791999999999</c:v>
                </c:pt>
                <c:pt idx="1407">
                  <c:v>77.871701000000002</c:v>
                </c:pt>
                <c:pt idx="1408">
                  <c:v>77.886024000000006</c:v>
                </c:pt>
                <c:pt idx="1409">
                  <c:v>77.909598000000003</c:v>
                </c:pt>
                <c:pt idx="1410">
                  <c:v>77.927413999999999</c:v>
                </c:pt>
                <c:pt idx="1411">
                  <c:v>77.926956000000004</c:v>
                </c:pt>
                <c:pt idx="1412">
                  <c:v>77.906163000000006</c:v>
                </c:pt>
                <c:pt idx="1413">
                  <c:v>77.875229000000004</c:v>
                </c:pt>
                <c:pt idx="1414">
                  <c:v>77.852393000000006</c:v>
                </c:pt>
                <c:pt idx="1415">
                  <c:v>77.854204999999993</c:v>
                </c:pt>
                <c:pt idx="1416">
                  <c:v>77.882112000000006</c:v>
                </c:pt>
                <c:pt idx="1417">
                  <c:v>77.916278000000005</c:v>
                </c:pt>
                <c:pt idx="1418">
                  <c:v>77.929261999999994</c:v>
                </c:pt>
                <c:pt idx="1419">
                  <c:v>77.911744999999996</c:v>
                </c:pt>
                <c:pt idx="1420">
                  <c:v>77.881924999999995</c:v>
                </c:pt>
                <c:pt idx="1421">
                  <c:v>77.864951000000005</c:v>
                </c:pt>
                <c:pt idx="1422">
                  <c:v>77.866587999999993</c:v>
                </c:pt>
                <c:pt idx="1423">
                  <c:v>77.872299999999996</c:v>
                </c:pt>
                <c:pt idx="1424">
                  <c:v>77.868250000000003</c:v>
                </c:pt>
                <c:pt idx="1425">
                  <c:v>77.855070999999995</c:v>
                </c:pt>
                <c:pt idx="1426">
                  <c:v>77.842133000000004</c:v>
                </c:pt>
                <c:pt idx="1427">
                  <c:v>77.836547999999993</c:v>
                </c:pt>
                <c:pt idx="1428">
                  <c:v>77.838990999999993</c:v>
                </c:pt>
                <c:pt idx="1429">
                  <c:v>77.843519999999998</c:v>
                </c:pt>
                <c:pt idx="1430">
                  <c:v>77.839950000000002</c:v>
                </c:pt>
                <c:pt idx="1431">
                  <c:v>77.822839000000002</c:v>
                </c:pt>
                <c:pt idx="1432">
                  <c:v>77.800239000000005</c:v>
                </c:pt>
                <c:pt idx="1433">
                  <c:v>77.787729999999996</c:v>
                </c:pt>
                <c:pt idx="1434">
                  <c:v>77.791520000000006</c:v>
                </c:pt>
                <c:pt idx="1435">
                  <c:v>77.802366000000006</c:v>
                </c:pt>
                <c:pt idx="1436">
                  <c:v>77.807373999999996</c:v>
                </c:pt>
                <c:pt idx="1437">
                  <c:v>77.801511000000005</c:v>
                </c:pt>
                <c:pt idx="1438">
                  <c:v>77.785498000000004</c:v>
                </c:pt>
                <c:pt idx="1439">
                  <c:v>77.760130000000004</c:v>
                </c:pt>
                <c:pt idx="1440">
                  <c:v>77.728418000000005</c:v>
                </c:pt>
                <c:pt idx="1441">
                  <c:v>77.698593000000002</c:v>
                </c:pt>
                <c:pt idx="1442">
                  <c:v>77.678685000000002</c:v>
                </c:pt>
                <c:pt idx="1443">
                  <c:v>77.668982999999997</c:v>
                </c:pt>
                <c:pt idx="1444">
                  <c:v>77.662156999999993</c:v>
                </c:pt>
                <c:pt idx="1445">
                  <c:v>77.649136999999996</c:v>
                </c:pt>
                <c:pt idx="1446">
                  <c:v>77.625193999999993</c:v>
                </c:pt>
                <c:pt idx="1447">
                  <c:v>77.596005000000005</c:v>
                </c:pt>
                <c:pt idx="1448">
                  <c:v>77.579470999999998</c:v>
                </c:pt>
                <c:pt idx="1449">
                  <c:v>77.594166999999999</c:v>
                </c:pt>
                <c:pt idx="1450">
                  <c:v>77.640382000000002</c:v>
                </c:pt>
                <c:pt idx="1451">
                  <c:v>77.69623</c:v>
                </c:pt>
                <c:pt idx="1452">
                  <c:v>77.735498000000007</c:v>
                </c:pt>
                <c:pt idx="1453">
                  <c:v>77.743921999999998</c:v>
                </c:pt>
                <c:pt idx="1454">
                  <c:v>77.716610000000003</c:v>
                </c:pt>
                <c:pt idx="1455">
                  <c:v>77.653471999999994</c:v>
                </c:pt>
                <c:pt idx="1456">
                  <c:v>77.570046000000005</c:v>
                </c:pt>
                <c:pt idx="1457">
                  <c:v>77.503686000000002</c:v>
                </c:pt>
                <c:pt idx="1458">
                  <c:v>77.488958999999994</c:v>
                </c:pt>
                <c:pt idx="1459">
                  <c:v>77.521968000000001</c:v>
                </c:pt>
                <c:pt idx="1460">
                  <c:v>77.560658000000004</c:v>
                </c:pt>
                <c:pt idx="1461">
                  <c:v>77.567229999999995</c:v>
                </c:pt>
                <c:pt idx="1462">
                  <c:v>77.543626000000003</c:v>
                </c:pt>
                <c:pt idx="1463">
                  <c:v>77.520897000000005</c:v>
                </c:pt>
                <c:pt idx="1464">
                  <c:v>77.521311999999995</c:v>
                </c:pt>
                <c:pt idx="1465">
                  <c:v>77.538433999999995</c:v>
                </c:pt>
                <c:pt idx="1466">
                  <c:v>77.550786000000002</c:v>
                </c:pt>
                <c:pt idx="1467">
                  <c:v>77.546619000000007</c:v>
                </c:pt>
                <c:pt idx="1468">
                  <c:v>77.532347000000001</c:v>
                </c:pt>
                <c:pt idx="1469">
                  <c:v>77.519720000000007</c:v>
                </c:pt>
                <c:pt idx="1470">
                  <c:v>77.509962000000002</c:v>
                </c:pt>
                <c:pt idx="1471">
                  <c:v>77.495168000000007</c:v>
                </c:pt>
                <c:pt idx="1472">
                  <c:v>77.474744000000001</c:v>
                </c:pt>
                <c:pt idx="1473">
                  <c:v>77.462368999999995</c:v>
                </c:pt>
                <c:pt idx="1474">
                  <c:v>77.470584000000002</c:v>
                </c:pt>
                <c:pt idx="1475">
                  <c:v>77.494829999999993</c:v>
                </c:pt>
                <c:pt idx="1476">
                  <c:v>77.522724999999994</c:v>
                </c:pt>
                <c:pt idx="1477">
                  <c:v>77.554817</c:v>
                </c:pt>
                <c:pt idx="1478">
                  <c:v>77.601060000000004</c:v>
                </c:pt>
                <c:pt idx="1479">
                  <c:v>77.654421999999997</c:v>
                </c:pt>
                <c:pt idx="1480">
                  <c:v>77.683966999999996</c:v>
                </c:pt>
                <c:pt idx="1481">
                  <c:v>77.664586</c:v>
                </c:pt>
                <c:pt idx="1482">
                  <c:v>77.605076999999994</c:v>
                </c:pt>
                <c:pt idx="1483">
                  <c:v>77.538089999999997</c:v>
                </c:pt>
                <c:pt idx="1484">
                  <c:v>77.489108999999999</c:v>
                </c:pt>
                <c:pt idx="1485">
                  <c:v>77.461665999999994</c:v>
                </c:pt>
                <c:pt idx="1486">
                  <c:v>77.441818999999995</c:v>
                </c:pt>
                <c:pt idx="1487">
                  <c:v>77.405353000000005</c:v>
                </c:pt>
                <c:pt idx="1488">
                  <c:v>77.332435000000004</c:v>
                </c:pt>
                <c:pt idx="1489">
                  <c:v>77.234483999999995</c:v>
                </c:pt>
                <c:pt idx="1490">
                  <c:v>77.160015000000001</c:v>
                </c:pt>
                <c:pt idx="1491">
                  <c:v>77.150989999999993</c:v>
                </c:pt>
                <c:pt idx="1492">
                  <c:v>77.192421999999993</c:v>
                </c:pt>
                <c:pt idx="1493">
                  <c:v>77.227208000000005</c:v>
                </c:pt>
                <c:pt idx="1494">
                  <c:v>77.226642999999996</c:v>
                </c:pt>
                <c:pt idx="1495">
                  <c:v>77.223022</c:v>
                </c:pt>
                <c:pt idx="1496">
                  <c:v>77.260137</c:v>
                </c:pt>
                <c:pt idx="1497">
                  <c:v>77.334185000000005</c:v>
                </c:pt>
                <c:pt idx="1498">
                  <c:v>77.403555999999995</c:v>
                </c:pt>
                <c:pt idx="1499">
                  <c:v>77.440893000000003</c:v>
                </c:pt>
                <c:pt idx="1500">
                  <c:v>77.449195000000003</c:v>
                </c:pt>
                <c:pt idx="1501">
                  <c:v>77.432595000000006</c:v>
                </c:pt>
                <c:pt idx="1502">
                  <c:v>77.381780000000006</c:v>
                </c:pt>
                <c:pt idx="1503">
                  <c:v>77.297638000000006</c:v>
                </c:pt>
                <c:pt idx="1504">
                  <c:v>77.208376000000001</c:v>
                </c:pt>
                <c:pt idx="1505">
                  <c:v>77.147081999999997</c:v>
                </c:pt>
                <c:pt idx="1506">
                  <c:v>77.119325000000003</c:v>
                </c:pt>
                <c:pt idx="1507">
                  <c:v>77.103223999999997</c:v>
                </c:pt>
                <c:pt idx="1508">
                  <c:v>77.079224999999994</c:v>
                </c:pt>
                <c:pt idx="1509">
                  <c:v>77.054023000000001</c:v>
                </c:pt>
                <c:pt idx="1510">
                  <c:v>77.053201000000001</c:v>
                </c:pt>
                <c:pt idx="1511">
                  <c:v>77.087455000000006</c:v>
                </c:pt>
                <c:pt idx="1512">
                  <c:v>77.124663999999996</c:v>
                </c:pt>
                <c:pt idx="1513">
                  <c:v>77.105198000000001</c:v>
                </c:pt>
                <c:pt idx="1514">
                  <c:v>76.99915</c:v>
                </c:pt>
                <c:pt idx="1515">
                  <c:v>76.846924000000001</c:v>
                </c:pt>
                <c:pt idx="1516">
                  <c:v>76.728727000000006</c:v>
                </c:pt>
                <c:pt idx="1517">
                  <c:v>76.691821000000004</c:v>
                </c:pt>
                <c:pt idx="1518">
                  <c:v>76.719220000000007</c:v>
                </c:pt>
                <c:pt idx="1519">
                  <c:v>76.768496999999996</c:v>
                </c:pt>
                <c:pt idx="1520">
                  <c:v>76.821472999999997</c:v>
                </c:pt>
                <c:pt idx="1521">
                  <c:v>76.885756999999998</c:v>
                </c:pt>
                <c:pt idx="1522">
                  <c:v>76.963511999999994</c:v>
                </c:pt>
                <c:pt idx="1523">
                  <c:v>77.038302000000002</c:v>
                </c:pt>
                <c:pt idx="1524">
                  <c:v>77.090377000000004</c:v>
                </c:pt>
                <c:pt idx="1525">
                  <c:v>77.111552000000003</c:v>
                </c:pt>
                <c:pt idx="1526">
                  <c:v>77.105017000000004</c:v>
                </c:pt>
                <c:pt idx="1527">
                  <c:v>77.081142</c:v>
                </c:pt>
                <c:pt idx="1528">
                  <c:v>77.055007000000003</c:v>
                </c:pt>
                <c:pt idx="1529">
                  <c:v>77.038562999999996</c:v>
                </c:pt>
                <c:pt idx="1530">
                  <c:v>77.029482000000002</c:v>
                </c:pt>
                <c:pt idx="1531">
                  <c:v>77.010813999999996</c:v>
                </c:pt>
                <c:pt idx="1532">
                  <c:v>76.966228000000001</c:v>
                </c:pt>
                <c:pt idx="1533">
                  <c:v>76.897566999999995</c:v>
                </c:pt>
                <c:pt idx="1534">
                  <c:v>76.827388999999997</c:v>
                </c:pt>
                <c:pt idx="1535">
                  <c:v>76.782214999999994</c:v>
                </c:pt>
                <c:pt idx="1536">
                  <c:v>76.771150000000006</c:v>
                </c:pt>
                <c:pt idx="1537">
                  <c:v>76.781802999999996</c:v>
                </c:pt>
                <c:pt idx="1538">
                  <c:v>76.797101999999995</c:v>
                </c:pt>
                <c:pt idx="1539">
                  <c:v>76.809909000000005</c:v>
                </c:pt>
                <c:pt idx="1540">
                  <c:v>76.817424000000003</c:v>
                </c:pt>
                <c:pt idx="1541">
                  <c:v>76.811060999999995</c:v>
                </c:pt>
                <c:pt idx="1542">
                  <c:v>76.784750000000003</c:v>
                </c:pt>
                <c:pt idx="1543">
                  <c:v>76.748940000000005</c:v>
                </c:pt>
                <c:pt idx="1544">
                  <c:v>76.720549000000005</c:v>
                </c:pt>
                <c:pt idx="1545">
                  <c:v>76.698695999999998</c:v>
                </c:pt>
                <c:pt idx="1546">
                  <c:v>76.666650000000004</c:v>
                </c:pt>
                <c:pt idx="1547">
                  <c:v>76.621003999999999</c:v>
                </c:pt>
                <c:pt idx="1548">
                  <c:v>76.581230000000005</c:v>
                </c:pt>
                <c:pt idx="1549">
                  <c:v>76.562216000000006</c:v>
                </c:pt>
                <c:pt idx="1550">
                  <c:v>76.554499000000007</c:v>
                </c:pt>
                <c:pt idx="1551">
                  <c:v>76.544008000000005</c:v>
                </c:pt>
                <c:pt idx="1552">
                  <c:v>76.536136999999997</c:v>
                </c:pt>
                <c:pt idx="1553">
                  <c:v>76.544027999999997</c:v>
                </c:pt>
                <c:pt idx="1554">
                  <c:v>76.564577999999997</c:v>
                </c:pt>
                <c:pt idx="1555">
                  <c:v>76.584732000000002</c:v>
                </c:pt>
                <c:pt idx="1556">
                  <c:v>76.604648999999995</c:v>
                </c:pt>
                <c:pt idx="1557">
                  <c:v>76.634962999999999</c:v>
                </c:pt>
                <c:pt idx="1558">
                  <c:v>76.672977000000003</c:v>
                </c:pt>
                <c:pt idx="1559">
                  <c:v>76.699786000000003</c:v>
                </c:pt>
                <c:pt idx="1560">
                  <c:v>76.702993000000006</c:v>
                </c:pt>
                <c:pt idx="1561">
                  <c:v>76.687130999999994</c:v>
                </c:pt>
                <c:pt idx="1562">
                  <c:v>76.658229000000006</c:v>
                </c:pt>
                <c:pt idx="1563">
                  <c:v>76.612727000000007</c:v>
                </c:pt>
                <c:pt idx="1564">
                  <c:v>76.549193000000002</c:v>
                </c:pt>
                <c:pt idx="1565">
                  <c:v>76.481986000000006</c:v>
                </c:pt>
                <c:pt idx="1566">
                  <c:v>76.435063</c:v>
                </c:pt>
                <c:pt idx="1567">
                  <c:v>76.423287000000002</c:v>
                </c:pt>
                <c:pt idx="1568">
                  <c:v>76.440723000000006</c:v>
                </c:pt>
                <c:pt idx="1569">
                  <c:v>76.465422000000004</c:v>
                </c:pt>
                <c:pt idx="1570">
                  <c:v>76.477728999999997</c:v>
                </c:pt>
                <c:pt idx="1571">
                  <c:v>76.477080999999998</c:v>
                </c:pt>
                <c:pt idx="1572">
                  <c:v>76.477923000000004</c:v>
                </c:pt>
                <c:pt idx="1573">
                  <c:v>76.487252999999995</c:v>
                </c:pt>
                <c:pt idx="1574">
                  <c:v>76.494776999999999</c:v>
                </c:pt>
                <c:pt idx="1575">
                  <c:v>76.491546999999997</c:v>
                </c:pt>
                <c:pt idx="1576">
                  <c:v>76.486732000000003</c:v>
                </c:pt>
                <c:pt idx="1577">
                  <c:v>76.491448000000005</c:v>
                </c:pt>
                <c:pt idx="1578">
                  <c:v>76.494282999999996</c:v>
                </c:pt>
                <c:pt idx="1579">
                  <c:v>76.473589000000004</c:v>
                </c:pt>
                <c:pt idx="1580">
                  <c:v>76.433394000000007</c:v>
                </c:pt>
                <c:pt idx="1581">
                  <c:v>76.405226999999996</c:v>
                </c:pt>
                <c:pt idx="1582">
                  <c:v>76.406496000000004</c:v>
                </c:pt>
                <c:pt idx="1583">
                  <c:v>76.414805000000001</c:v>
                </c:pt>
                <c:pt idx="1584">
                  <c:v>76.396494000000004</c:v>
                </c:pt>
                <c:pt idx="1585">
                  <c:v>76.349947</c:v>
                </c:pt>
                <c:pt idx="1586">
                  <c:v>76.306873999999993</c:v>
                </c:pt>
                <c:pt idx="1587">
                  <c:v>76.295773999999994</c:v>
                </c:pt>
                <c:pt idx="1588">
                  <c:v>76.315835000000007</c:v>
                </c:pt>
                <c:pt idx="1589">
                  <c:v>76.344686999999993</c:v>
                </c:pt>
                <c:pt idx="1590">
                  <c:v>76.361358999999993</c:v>
                </c:pt>
                <c:pt idx="1591">
                  <c:v>76.359436000000002</c:v>
                </c:pt>
                <c:pt idx="1592">
                  <c:v>76.345123999999998</c:v>
                </c:pt>
                <c:pt idx="1593">
                  <c:v>76.327782999999997</c:v>
                </c:pt>
                <c:pt idx="1594">
                  <c:v>76.312034999999995</c:v>
                </c:pt>
                <c:pt idx="1595">
                  <c:v>76.297337999999996</c:v>
                </c:pt>
                <c:pt idx="1596">
                  <c:v>76.283064999999993</c:v>
                </c:pt>
                <c:pt idx="1597">
                  <c:v>76.271412999999995</c:v>
                </c:pt>
                <c:pt idx="1598">
                  <c:v>76.265174999999999</c:v>
                </c:pt>
                <c:pt idx="1599">
                  <c:v>76.265264000000002</c:v>
                </c:pt>
                <c:pt idx="1600">
                  <c:v>76.271476000000007</c:v>
                </c:pt>
                <c:pt idx="1601">
                  <c:v>76.283698000000001</c:v>
                </c:pt>
                <c:pt idx="1602">
                  <c:v>76.300897000000006</c:v>
                </c:pt>
                <c:pt idx="1603">
                  <c:v>76.319878000000003</c:v>
                </c:pt>
                <c:pt idx="1604">
                  <c:v>76.336149000000006</c:v>
                </c:pt>
                <c:pt idx="1605">
                  <c:v>76.346646000000007</c:v>
                </c:pt>
                <c:pt idx="1606">
                  <c:v>76.352435</c:v>
                </c:pt>
                <c:pt idx="1607">
                  <c:v>76.357989000000003</c:v>
                </c:pt>
                <c:pt idx="1608">
                  <c:v>76.365660000000005</c:v>
                </c:pt>
                <c:pt idx="1609">
                  <c:v>76.371380000000002</c:v>
                </c:pt>
                <c:pt idx="1610">
                  <c:v>76.369984000000002</c:v>
                </c:pt>
                <c:pt idx="1611">
                  <c:v>76.365334000000004</c:v>
                </c:pt>
                <c:pt idx="1612">
                  <c:v>76.368718000000001</c:v>
                </c:pt>
                <c:pt idx="1613">
                  <c:v>76.384107999999998</c:v>
                </c:pt>
                <c:pt idx="1614">
                  <c:v>76.401650000000004</c:v>
                </c:pt>
                <c:pt idx="1615">
                  <c:v>76.411603999999997</c:v>
                </c:pt>
                <c:pt idx="1616">
                  <c:v>76.418858999999998</c:v>
                </c:pt>
                <c:pt idx="1617">
                  <c:v>76.434790000000007</c:v>
                </c:pt>
                <c:pt idx="1618">
                  <c:v>76.457645999999997</c:v>
                </c:pt>
                <c:pt idx="1619">
                  <c:v>76.472041000000004</c:v>
                </c:pt>
                <c:pt idx="1620">
                  <c:v>76.469876999999997</c:v>
                </c:pt>
                <c:pt idx="1621">
                  <c:v>76.461245000000005</c:v>
                </c:pt>
                <c:pt idx="1622">
                  <c:v>76.460724999999996</c:v>
                </c:pt>
                <c:pt idx="1623">
                  <c:v>76.472643000000005</c:v>
                </c:pt>
                <c:pt idx="1624">
                  <c:v>76.495592000000002</c:v>
                </c:pt>
                <c:pt idx="1625">
                  <c:v>76.530116000000007</c:v>
                </c:pt>
                <c:pt idx="1626">
                  <c:v>76.566135000000003</c:v>
                </c:pt>
                <c:pt idx="1627">
                  <c:v>76.575670000000002</c:v>
                </c:pt>
                <c:pt idx="1628">
                  <c:v>76.543102000000005</c:v>
                </c:pt>
                <c:pt idx="1629">
                  <c:v>76.504818</c:v>
                </c:pt>
                <c:pt idx="1630">
                  <c:v>76.534479000000005</c:v>
                </c:pt>
                <c:pt idx="1631">
                  <c:v>76.665137000000001</c:v>
                </c:pt>
                <c:pt idx="1632">
                  <c:v>76.828068999999999</c:v>
                </c:pt>
                <c:pt idx="1633">
                  <c:v>76.893906999999999</c:v>
                </c:pt>
                <c:pt idx="1634">
                  <c:v>76.795574000000002</c:v>
                </c:pt>
                <c:pt idx="1635">
                  <c:v>76.602232999999998</c:v>
                </c:pt>
                <c:pt idx="1636">
                  <c:v>76.452179999999998</c:v>
                </c:pt>
                <c:pt idx="1637">
                  <c:v>76.431197999999995</c:v>
                </c:pt>
                <c:pt idx="1638">
                  <c:v>76.526781</c:v>
                </c:pt>
                <c:pt idx="1639">
                  <c:v>76.665081999999998</c:v>
                </c:pt>
                <c:pt idx="1640">
                  <c:v>76.783502999999996</c:v>
                </c:pt>
                <c:pt idx="1641">
                  <c:v>76.833950999999999</c:v>
                </c:pt>
                <c:pt idx="1642">
                  <c:v>76.766844000000006</c:v>
                </c:pt>
                <c:pt idx="1643">
                  <c:v>76.592220999999995</c:v>
                </c:pt>
                <c:pt idx="1644">
                  <c:v>76.395188000000005</c:v>
                </c:pt>
                <c:pt idx="1645">
                  <c:v>76.287131000000002</c:v>
                </c:pt>
                <c:pt idx="1646">
                  <c:v>76.313309000000004</c:v>
                </c:pt>
                <c:pt idx="1647">
                  <c:v>76.421295000000001</c:v>
                </c:pt>
                <c:pt idx="1648">
                  <c:v>76.521062000000001</c:v>
                </c:pt>
                <c:pt idx="1649">
                  <c:v>76.545642000000001</c:v>
                </c:pt>
                <c:pt idx="1650">
                  <c:v>76.526478999999995</c:v>
                </c:pt>
                <c:pt idx="1651">
                  <c:v>76.545613000000003</c:v>
                </c:pt>
                <c:pt idx="1652">
                  <c:v>76.653621999999999</c:v>
                </c:pt>
                <c:pt idx="1653">
                  <c:v>76.828408999999994</c:v>
                </c:pt>
                <c:pt idx="1654">
                  <c:v>76.961579</c:v>
                </c:pt>
                <c:pt idx="1655">
                  <c:v>76.977773999999997</c:v>
                </c:pt>
                <c:pt idx="1656">
                  <c:v>76.902129000000002</c:v>
                </c:pt>
                <c:pt idx="1657">
                  <c:v>76.828207000000006</c:v>
                </c:pt>
                <c:pt idx="1658">
                  <c:v>76.786832000000004</c:v>
                </c:pt>
                <c:pt idx="1659">
                  <c:v>76.717928999999998</c:v>
                </c:pt>
                <c:pt idx="1660">
                  <c:v>76.607917</c:v>
                </c:pt>
                <c:pt idx="1661">
                  <c:v>76.50112</c:v>
                </c:pt>
                <c:pt idx="1662">
                  <c:v>76.453896</c:v>
                </c:pt>
                <c:pt idx="1663">
                  <c:v>76.467482000000004</c:v>
                </c:pt>
                <c:pt idx="1664">
                  <c:v>76.511376999999996</c:v>
                </c:pt>
                <c:pt idx="1665">
                  <c:v>76.559377999999995</c:v>
                </c:pt>
                <c:pt idx="1666">
                  <c:v>76.602598999999998</c:v>
                </c:pt>
                <c:pt idx="1667">
                  <c:v>76.625552999999996</c:v>
                </c:pt>
                <c:pt idx="1668">
                  <c:v>76.603395000000006</c:v>
                </c:pt>
                <c:pt idx="1669">
                  <c:v>76.509896999999995</c:v>
                </c:pt>
                <c:pt idx="1670">
                  <c:v>76.373440000000002</c:v>
                </c:pt>
                <c:pt idx="1671">
                  <c:v>76.263272000000001</c:v>
                </c:pt>
                <c:pt idx="1672">
                  <c:v>76.226319000000004</c:v>
                </c:pt>
                <c:pt idx="1673">
                  <c:v>76.263751999999997</c:v>
                </c:pt>
                <c:pt idx="1674">
                  <c:v>76.312203999999994</c:v>
                </c:pt>
                <c:pt idx="1675">
                  <c:v>76.341766000000007</c:v>
                </c:pt>
                <c:pt idx="1676">
                  <c:v>76.344809999999995</c:v>
                </c:pt>
                <c:pt idx="1677">
                  <c:v>76.342335000000006</c:v>
                </c:pt>
                <c:pt idx="1678">
                  <c:v>76.333549000000005</c:v>
                </c:pt>
                <c:pt idx="1679">
                  <c:v>76.304530999999997</c:v>
                </c:pt>
                <c:pt idx="1680">
                  <c:v>76.269009999999994</c:v>
                </c:pt>
                <c:pt idx="1681">
                  <c:v>76.241874999999993</c:v>
                </c:pt>
                <c:pt idx="1682">
                  <c:v>76.227968000000004</c:v>
                </c:pt>
                <c:pt idx="1683">
                  <c:v>76.213560000000001</c:v>
                </c:pt>
                <c:pt idx="1684">
                  <c:v>76.214160000000007</c:v>
                </c:pt>
                <c:pt idx="1685">
                  <c:v>76.257576999999998</c:v>
                </c:pt>
                <c:pt idx="1686">
                  <c:v>76.341678000000002</c:v>
                </c:pt>
                <c:pt idx="1687">
                  <c:v>76.418422000000007</c:v>
                </c:pt>
                <c:pt idx="1688">
                  <c:v>76.439811000000006</c:v>
                </c:pt>
                <c:pt idx="1689">
                  <c:v>76.413043000000002</c:v>
                </c:pt>
                <c:pt idx="1690">
                  <c:v>76.372054000000006</c:v>
                </c:pt>
                <c:pt idx="1691">
                  <c:v>76.337262999999993</c:v>
                </c:pt>
                <c:pt idx="1692">
                  <c:v>76.293604999999999</c:v>
                </c:pt>
                <c:pt idx="1693">
                  <c:v>76.236248000000003</c:v>
                </c:pt>
                <c:pt idx="1694">
                  <c:v>76.178520000000006</c:v>
                </c:pt>
                <c:pt idx="1695">
                  <c:v>76.145048000000003</c:v>
                </c:pt>
                <c:pt idx="1696">
                  <c:v>76.137591999999998</c:v>
                </c:pt>
                <c:pt idx="1697">
                  <c:v>76.140541999999996</c:v>
                </c:pt>
                <c:pt idx="1698">
                  <c:v>76.134061000000003</c:v>
                </c:pt>
                <c:pt idx="1699">
                  <c:v>76.115375</c:v>
                </c:pt>
                <c:pt idx="1700">
                  <c:v>76.099056000000004</c:v>
                </c:pt>
                <c:pt idx="1701">
                  <c:v>76.106538999999998</c:v>
                </c:pt>
                <c:pt idx="1702">
                  <c:v>76.140145000000004</c:v>
                </c:pt>
                <c:pt idx="1703">
                  <c:v>76.177566999999996</c:v>
                </c:pt>
                <c:pt idx="1704">
                  <c:v>76.182985000000002</c:v>
                </c:pt>
                <c:pt idx="1705">
                  <c:v>76.143405000000001</c:v>
                </c:pt>
                <c:pt idx="1706">
                  <c:v>76.077400999999995</c:v>
                </c:pt>
                <c:pt idx="1707">
                  <c:v>76.023815999999997</c:v>
                </c:pt>
                <c:pt idx="1708">
                  <c:v>76.000130999999996</c:v>
                </c:pt>
                <c:pt idx="1709">
                  <c:v>75.991945999999999</c:v>
                </c:pt>
                <c:pt idx="1710">
                  <c:v>75.970264</c:v>
                </c:pt>
                <c:pt idx="1711">
                  <c:v>75.931352000000004</c:v>
                </c:pt>
                <c:pt idx="1712">
                  <c:v>75.901267000000004</c:v>
                </c:pt>
                <c:pt idx="1713">
                  <c:v>75.906901000000005</c:v>
                </c:pt>
                <c:pt idx="1714">
                  <c:v>75.943394999999995</c:v>
                </c:pt>
                <c:pt idx="1715">
                  <c:v>75.979378999999994</c:v>
                </c:pt>
                <c:pt idx="1716">
                  <c:v>75.987908000000004</c:v>
                </c:pt>
                <c:pt idx="1717">
                  <c:v>75.966185999999993</c:v>
                </c:pt>
                <c:pt idx="1718">
                  <c:v>75.929625999999999</c:v>
                </c:pt>
                <c:pt idx="1719">
                  <c:v>75.894819999999996</c:v>
                </c:pt>
                <c:pt idx="1720">
                  <c:v>75.869529</c:v>
                </c:pt>
                <c:pt idx="1721">
                  <c:v>75.848640000000003</c:v>
                </c:pt>
                <c:pt idx="1722">
                  <c:v>75.822637999999998</c:v>
                </c:pt>
                <c:pt idx="1723">
                  <c:v>75.792105000000006</c:v>
                </c:pt>
                <c:pt idx="1724">
                  <c:v>75.773820000000001</c:v>
                </c:pt>
                <c:pt idx="1725">
                  <c:v>75.781930000000003</c:v>
                </c:pt>
                <c:pt idx="1726">
                  <c:v>75.809258</c:v>
                </c:pt>
                <c:pt idx="1727">
                  <c:v>75.833202999999997</c:v>
                </c:pt>
                <c:pt idx="1728">
                  <c:v>75.834937999999994</c:v>
                </c:pt>
                <c:pt idx="1729">
                  <c:v>75.805636000000007</c:v>
                </c:pt>
                <c:pt idx="1730">
                  <c:v>75.743679</c:v>
                </c:pt>
                <c:pt idx="1731">
                  <c:v>75.666543000000004</c:v>
                </c:pt>
                <c:pt idx="1732">
                  <c:v>75.616936999999993</c:v>
                </c:pt>
                <c:pt idx="1733">
                  <c:v>75.63064</c:v>
                </c:pt>
                <c:pt idx="1734">
                  <c:v>75.692532999999997</c:v>
                </c:pt>
                <c:pt idx="1735">
                  <c:v>75.744198999999995</c:v>
                </c:pt>
                <c:pt idx="1736">
                  <c:v>75.742799000000005</c:v>
                </c:pt>
                <c:pt idx="1737">
                  <c:v>75.695262</c:v>
                </c:pt>
                <c:pt idx="1738">
                  <c:v>75.628731000000002</c:v>
                </c:pt>
                <c:pt idx="1739">
                  <c:v>75.557185000000004</c:v>
                </c:pt>
                <c:pt idx="1740">
                  <c:v>75.490245999999999</c:v>
                </c:pt>
                <c:pt idx="1741">
                  <c:v>75.449836000000005</c:v>
                </c:pt>
                <c:pt idx="1742">
                  <c:v>75.447755999999998</c:v>
                </c:pt>
                <c:pt idx="1743">
                  <c:v>75.457074000000006</c:v>
                </c:pt>
                <c:pt idx="1744">
                  <c:v>75.438490999999999</c:v>
                </c:pt>
                <c:pt idx="1745">
                  <c:v>75.396270999999999</c:v>
                </c:pt>
                <c:pt idx="1746">
                  <c:v>75.383949999999999</c:v>
                </c:pt>
                <c:pt idx="1747">
                  <c:v>75.440217000000004</c:v>
                </c:pt>
                <c:pt idx="1748">
                  <c:v>75.536716999999996</c:v>
                </c:pt>
                <c:pt idx="1749">
                  <c:v>75.603371999999993</c:v>
                </c:pt>
                <c:pt idx="1750">
                  <c:v>75.598754999999997</c:v>
                </c:pt>
                <c:pt idx="1751">
                  <c:v>75.543025</c:v>
                </c:pt>
                <c:pt idx="1752">
                  <c:v>75.482231999999996</c:v>
                </c:pt>
                <c:pt idx="1753">
                  <c:v>75.434663</c:v>
                </c:pt>
                <c:pt idx="1754">
                  <c:v>75.384401999999994</c:v>
                </c:pt>
                <c:pt idx="1755">
                  <c:v>75.324312000000006</c:v>
                </c:pt>
                <c:pt idx="1756">
                  <c:v>75.283055000000004</c:v>
                </c:pt>
                <c:pt idx="1757">
                  <c:v>75.293580000000006</c:v>
                </c:pt>
                <c:pt idx="1758">
                  <c:v>75.341904999999997</c:v>
                </c:pt>
                <c:pt idx="1759">
                  <c:v>75.369331000000003</c:v>
                </c:pt>
                <c:pt idx="1760">
                  <c:v>75.333759999999998</c:v>
                </c:pt>
                <c:pt idx="1761">
                  <c:v>75.257396999999997</c:v>
                </c:pt>
                <c:pt idx="1762">
                  <c:v>75.203280000000007</c:v>
                </c:pt>
                <c:pt idx="1763">
                  <c:v>75.211084999999997</c:v>
                </c:pt>
                <c:pt idx="1764">
                  <c:v>75.262169999999998</c:v>
                </c:pt>
                <c:pt idx="1765">
                  <c:v>75.302178999999995</c:v>
                </c:pt>
                <c:pt idx="1766">
                  <c:v>75.291944000000001</c:v>
                </c:pt>
                <c:pt idx="1767">
                  <c:v>75.240201999999996</c:v>
                </c:pt>
                <c:pt idx="1768">
                  <c:v>75.191715000000002</c:v>
                </c:pt>
                <c:pt idx="1769">
                  <c:v>75.180081000000001</c:v>
                </c:pt>
                <c:pt idx="1770">
                  <c:v>75.191657000000006</c:v>
                </c:pt>
                <c:pt idx="1771">
                  <c:v>75.181780000000003</c:v>
                </c:pt>
                <c:pt idx="1772">
                  <c:v>75.128343999999998</c:v>
                </c:pt>
                <c:pt idx="1773">
                  <c:v>75.060184000000007</c:v>
                </c:pt>
                <c:pt idx="1774">
                  <c:v>75.027959999999993</c:v>
                </c:pt>
                <c:pt idx="1775">
                  <c:v>75.056145000000001</c:v>
                </c:pt>
                <c:pt idx="1776">
                  <c:v>75.128394999999998</c:v>
                </c:pt>
                <c:pt idx="1777">
                  <c:v>75.209721999999999</c:v>
                </c:pt>
                <c:pt idx="1778">
                  <c:v>75.271010000000004</c:v>
                </c:pt>
                <c:pt idx="1779">
                  <c:v>75.296384000000003</c:v>
                </c:pt>
                <c:pt idx="1780">
                  <c:v>75.281856000000005</c:v>
                </c:pt>
                <c:pt idx="1781">
                  <c:v>75.233974000000003</c:v>
                </c:pt>
                <c:pt idx="1782">
                  <c:v>75.167872000000003</c:v>
                </c:pt>
                <c:pt idx="1783">
                  <c:v>75.102835999999996</c:v>
                </c:pt>
                <c:pt idx="1784">
                  <c:v>75.052926999999997</c:v>
                </c:pt>
                <c:pt idx="1785">
                  <c:v>75.016034000000005</c:v>
                </c:pt>
                <c:pt idx="1786">
                  <c:v>74.975285999999997</c:v>
                </c:pt>
                <c:pt idx="1787">
                  <c:v>74.919436000000005</c:v>
                </c:pt>
                <c:pt idx="1788">
                  <c:v>74.861435</c:v>
                </c:pt>
                <c:pt idx="1789">
                  <c:v>74.828654999999998</c:v>
                </c:pt>
                <c:pt idx="1790">
                  <c:v>74.835052000000005</c:v>
                </c:pt>
                <c:pt idx="1791">
                  <c:v>74.870429000000001</c:v>
                </c:pt>
                <c:pt idx="1792">
                  <c:v>74.913735000000003</c:v>
                </c:pt>
                <c:pt idx="1793">
                  <c:v>74.944328999999996</c:v>
                </c:pt>
                <c:pt idx="1794">
                  <c:v>74.941726000000003</c:v>
                </c:pt>
                <c:pt idx="1795">
                  <c:v>74.896451999999996</c:v>
                </c:pt>
                <c:pt idx="1796">
                  <c:v>74.833315999999996</c:v>
                </c:pt>
                <c:pt idx="1797">
                  <c:v>74.807181999999997</c:v>
                </c:pt>
                <c:pt idx="1798">
                  <c:v>74.858289999999997</c:v>
                </c:pt>
                <c:pt idx="1799">
                  <c:v>74.975702999999996</c:v>
                </c:pt>
                <c:pt idx="1800">
                  <c:v>75.112190999999996</c:v>
                </c:pt>
                <c:pt idx="1801">
                  <c:v>75.224681000000004</c:v>
                </c:pt>
                <c:pt idx="1802">
                  <c:v>75.286944000000005</c:v>
                </c:pt>
                <c:pt idx="1803">
                  <c:v>75.277939000000003</c:v>
                </c:pt>
                <c:pt idx="1804">
                  <c:v>75.187381000000002</c:v>
                </c:pt>
                <c:pt idx="1805">
                  <c:v>75.036371000000003</c:v>
                </c:pt>
                <c:pt idx="1806">
                  <c:v>74.874115000000003</c:v>
                </c:pt>
                <c:pt idx="1807">
                  <c:v>74.744736000000003</c:v>
                </c:pt>
                <c:pt idx="1808">
                  <c:v>74.662400000000005</c:v>
                </c:pt>
                <c:pt idx="1809">
                  <c:v>74.621791999999999</c:v>
                </c:pt>
                <c:pt idx="1810">
                  <c:v>74.621610000000004</c:v>
                </c:pt>
                <c:pt idx="1811">
                  <c:v>74.665199000000001</c:v>
                </c:pt>
                <c:pt idx="1812">
                  <c:v>74.741876000000005</c:v>
                </c:pt>
                <c:pt idx="1813">
                  <c:v>74.821076000000005</c:v>
                </c:pt>
                <c:pt idx="1814">
                  <c:v>74.871144000000001</c:v>
                </c:pt>
                <c:pt idx="1815">
                  <c:v>74.882028000000005</c:v>
                </c:pt>
                <c:pt idx="1816">
                  <c:v>74.866832000000002</c:v>
                </c:pt>
                <c:pt idx="1817">
                  <c:v>74.840909999999994</c:v>
                </c:pt>
                <c:pt idx="1818">
                  <c:v>74.804714000000004</c:v>
                </c:pt>
                <c:pt idx="1819">
                  <c:v>74.752649000000005</c:v>
                </c:pt>
                <c:pt idx="1820">
                  <c:v>74.693516000000002</c:v>
                </c:pt>
                <c:pt idx="1821">
                  <c:v>74.649196000000003</c:v>
                </c:pt>
                <c:pt idx="1822">
                  <c:v>74.630746000000002</c:v>
                </c:pt>
                <c:pt idx="1823">
                  <c:v>74.627658999999994</c:v>
                </c:pt>
                <c:pt idx="1824">
                  <c:v>74.629722999999998</c:v>
                </c:pt>
                <c:pt idx="1825">
                  <c:v>74.650683000000001</c:v>
                </c:pt>
                <c:pt idx="1826">
                  <c:v>74.710983999999996</c:v>
                </c:pt>
                <c:pt idx="1827">
                  <c:v>74.794517999999997</c:v>
                </c:pt>
                <c:pt idx="1828">
                  <c:v>74.843902999999997</c:v>
                </c:pt>
                <c:pt idx="1829">
                  <c:v>74.814160999999999</c:v>
                </c:pt>
                <c:pt idx="1830">
                  <c:v>74.720613</c:v>
                </c:pt>
                <c:pt idx="1831">
                  <c:v>74.620093999999995</c:v>
                </c:pt>
                <c:pt idx="1832">
                  <c:v>74.552004999999994</c:v>
                </c:pt>
                <c:pt idx="1833">
                  <c:v>74.517026000000001</c:v>
                </c:pt>
                <c:pt idx="1834">
                  <c:v>74.512069999999994</c:v>
                </c:pt>
                <c:pt idx="1835">
                  <c:v>74.552259000000006</c:v>
                </c:pt>
                <c:pt idx="1836">
                  <c:v>74.636572999999999</c:v>
                </c:pt>
                <c:pt idx="1837">
                  <c:v>74.718660999999997</c:v>
                </c:pt>
                <c:pt idx="1838">
                  <c:v>74.746652999999995</c:v>
                </c:pt>
                <c:pt idx="1839">
                  <c:v>74.720844</c:v>
                </c:pt>
                <c:pt idx="1840">
                  <c:v>74.676938000000007</c:v>
                </c:pt>
                <c:pt idx="1841">
                  <c:v>74.618083999999996</c:v>
                </c:pt>
                <c:pt idx="1842">
                  <c:v>74.518664000000001</c:v>
                </c:pt>
                <c:pt idx="1843">
                  <c:v>74.403554</c:v>
                </c:pt>
                <c:pt idx="1844">
                  <c:v>74.353447000000003</c:v>
                </c:pt>
                <c:pt idx="1845">
                  <c:v>74.413623999999999</c:v>
                </c:pt>
                <c:pt idx="1846">
                  <c:v>74.548423999999997</c:v>
                </c:pt>
                <c:pt idx="1847">
                  <c:v>74.690963999999994</c:v>
                </c:pt>
                <c:pt idx="1848">
                  <c:v>74.796515999999997</c:v>
                </c:pt>
                <c:pt idx="1849">
                  <c:v>74.834726000000003</c:v>
                </c:pt>
                <c:pt idx="1850">
                  <c:v>74.776504000000003</c:v>
                </c:pt>
                <c:pt idx="1851">
                  <c:v>74.637090000000001</c:v>
                </c:pt>
                <c:pt idx="1852">
                  <c:v>74.507039000000006</c:v>
                </c:pt>
                <c:pt idx="1853">
                  <c:v>74.485173000000003</c:v>
                </c:pt>
                <c:pt idx="1854">
                  <c:v>74.578879999999998</c:v>
                </c:pt>
                <c:pt idx="1855">
                  <c:v>74.700815000000006</c:v>
                </c:pt>
                <c:pt idx="1856">
                  <c:v>74.763655999999997</c:v>
                </c:pt>
                <c:pt idx="1857">
                  <c:v>74.750518</c:v>
                </c:pt>
                <c:pt idx="1858">
                  <c:v>74.694913</c:v>
                </c:pt>
                <c:pt idx="1859">
                  <c:v>74.633123999999995</c:v>
                </c:pt>
                <c:pt idx="1860">
                  <c:v>74.590130000000002</c:v>
                </c:pt>
                <c:pt idx="1861">
                  <c:v>74.582464000000002</c:v>
                </c:pt>
                <c:pt idx="1862">
                  <c:v>74.611699999999999</c:v>
                </c:pt>
                <c:pt idx="1863">
                  <c:v>74.660696999999999</c:v>
                </c:pt>
                <c:pt idx="1864">
                  <c:v>74.706900000000005</c:v>
                </c:pt>
                <c:pt idx="1865">
                  <c:v>74.737830000000002</c:v>
                </c:pt>
                <c:pt idx="1866">
                  <c:v>74.754108000000002</c:v>
                </c:pt>
                <c:pt idx="1867">
                  <c:v>74.767070000000004</c:v>
                </c:pt>
                <c:pt idx="1868">
                  <c:v>74.793074000000004</c:v>
                </c:pt>
                <c:pt idx="1869">
                  <c:v>74.838149999999999</c:v>
                </c:pt>
                <c:pt idx="1870">
                  <c:v>74.887120999999993</c:v>
                </c:pt>
                <c:pt idx="1871">
                  <c:v>74.917921000000007</c:v>
                </c:pt>
                <c:pt idx="1872">
                  <c:v>74.927103000000002</c:v>
                </c:pt>
                <c:pt idx="1873">
                  <c:v>74.930582999999999</c:v>
                </c:pt>
                <c:pt idx="1874">
                  <c:v>74.939976999999999</c:v>
                </c:pt>
                <c:pt idx="1875">
                  <c:v>74.952095</c:v>
                </c:pt>
                <c:pt idx="1876">
                  <c:v>74.963070999999999</c:v>
                </c:pt>
                <c:pt idx="1877">
                  <c:v>74.977844000000005</c:v>
                </c:pt>
                <c:pt idx="1878">
                  <c:v>75.000934999999998</c:v>
                </c:pt>
                <c:pt idx="1879">
                  <c:v>75.030186999999998</c:v>
                </c:pt>
                <c:pt idx="1880">
                  <c:v>75.063259000000002</c:v>
                </c:pt>
                <c:pt idx="1881">
                  <c:v>75.096843000000007</c:v>
                </c:pt>
                <c:pt idx="1882">
                  <c:v>75.114934000000005</c:v>
                </c:pt>
                <c:pt idx="1883">
                  <c:v>75.094627000000003</c:v>
                </c:pt>
                <c:pt idx="1884">
                  <c:v>75.035561000000001</c:v>
                </c:pt>
                <c:pt idx="1885">
                  <c:v>74.971181999999999</c:v>
                </c:pt>
                <c:pt idx="1886">
                  <c:v>74.935905000000005</c:v>
                </c:pt>
                <c:pt idx="1887">
                  <c:v>74.928483</c:v>
                </c:pt>
                <c:pt idx="1888">
                  <c:v>74.920903999999993</c:v>
                </c:pt>
                <c:pt idx="1889">
                  <c:v>74.896001999999996</c:v>
                </c:pt>
                <c:pt idx="1890">
                  <c:v>74.861152000000004</c:v>
                </c:pt>
                <c:pt idx="1891">
                  <c:v>74.830865000000003</c:v>
                </c:pt>
                <c:pt idx="1892">
                  <c:v>74.814460999999994</c:v>
                </c:pt>
                <c:pt idx="1893">
                  <c:v>74.820503000000002</c:v>
                </c:pt>
                <c:pt idx="1894">
                  <c:v>74.852659000000003</c:v>
                </c:pt>
                <c:pt idx="1895">
                  <c:v>74.891484000000005</c:v>
                </c:pt>
                <c:pt idx="1896">
                  <c:v>74.896912999999998</c:v>
                </c:pt>
                <c:pt idx="1897">
                  <c:v>74.846436999999995</c:v>
                </c:pt>
                <c:pt idx="1898">
                  <c:v>74.765826000000004</c:v>
                </c:pt>
                <c:pt idx="1899">
                  <c:v>74.707401000000004</c:v>
                </c:pt>
                <c:pt idx="1900">
                  <c:v>74.696927000000002</c:v>
                </c:pt>
                <c:pt idx="1901">
                  <c:v>74.714163999999997</c:v>
                </c:pt>
                <c:pt idx="1902">
                  <c:v>74.727934000000005</c:v>
                </c:pt>
                <c:pt idx="1903">
                  <c:v>74.735487000000006</c:v>
                </c:pt>
                <c:pt idx="1904">
                  <c:v>74.755741</c:v>
                </c:pt>
                <c:pt idx="1905">
                  <c:v>74.791694000000007</c:v>
                </c:pt>
                <c:pt idx="1906">
                  <c:v>74.817175000000006</c:v>
                </c:pt>
                <c:pt idx="1907">
                  <c:v>74.804202000000004</c:v>
                </c:pt>
                <c:pt idx="1908">
                  <c:v>74.751897999999997</c:v>
                </c:pt>
                <c:pt idx="1909">
                  <c:v>74.684798999999998</c:v>
                </c:pt>
                <c:pt idx="1910">
                  <c:v>74.632669000000007</c:v>
                </c:pt>
                <c:pt idx="1911">
                  <c:v>74.614245999999994</c:v>
                </c:pt>
                <c:pt idx="1912">
                  <c:v>74.629037999999994</c:v>
                </c:pt>
                <c:pt idx="1913">
                  <c:v>74.656699000000003</c:v>
                </c:pt>
                <c:pt idx="1914">
                  <c:v>74.669150000000002</c:v>
                </c:pt>
                <c:pt idx="1915">
                  <c:v>74.653823000000003</c:v>
                </c:pt>
                <c:pt idx="1916">
                  <c:v>74.627374000000003</c:v>
                </c:pt>
                <c:pt idx="1917">
                  <c:v>74.621315999999993</c:v>
                </c:pt>
                <c:pt idx="1918">
                  <c:v>74.653756000000001</c:v>
                </c:pt>
                <c:pt idx="1919">
                  <c:v>74.716201999999996</c:v>
                </c:pt>
                <c:pt idx="1920">
                  <c:v>74.783969999999997</c:v>
                </c:pt>
                <c:pt idx="1921">
                  <c:v>74.835166000000001</c:v>
                </c:pt>
                <c:pt idx="1922">
                  <c:v>74.859905999999995</c:v>
                </c:pt>
                <c:pt idx="1923">
                  <c:v>74.856787999999995</c:v>
                </c:pt>
                <c:pt idx="1924">
                  <c:v>74.825142</c:v>
                </c:pt>
                <c:pt idx="1925">
                  <c:v>74.764021999999997</c:v>
                </c:pt>
                <c:pt idx="1926">
                  <c:v>74.683705000000003</c:v>
                </c:pt>
                <c:pt idx="1927">
                  <c:v>74.612172999999999</c:v>
                </c:pt>
                <c:pt idx="1928">
                  <c:v>74.575295999999994</c:v>
                </c:pt>
                <c:pt idx="1929">
                  <c:v>74.570598000000004</c:v>
                </c:pt>
                <c:pt idx="1930">
                  <c:v>74.575141000000002</c:v>
                </c:pt>
                <c:pt idx="1931">
                  <c:v>74.581987999999996</c:v>
                </c:pt>
                <c:pt idx="1932">
                  <c:v>74.611348000000007</c:v>
                </c:pt>
                <c:pt idx="1933">
                  <c:v>74.676772999999997</c:v>
                </c:pt>
                <c:pt idx="1934">
                  <c:v>74.755426</c:v>
                </c:pt>
                <c:pt idx="1935">
                  <c:v>74.807473999999999</c:v>
                </c:pt>
                <c:pt idx="1936">
                  <c:v>74.816811999999999</c:v>
                </c:pt>
                <c:pt idx="1937">
                  <c:v>74.791579999999996</c:v>
                </c:pt>
                <c:pt idx="1938">
                  <c:v>74.734870999999998</c:v>
                </c:pt>
                <c:pt idx="1939">
                  <c:v>74.645573999999996</c:v>
                </c:pt>
                <c:pt idx="1940">
                  <c:v>74.544213999999997</c:v>
                </c:pt>
                <c:pt idx="1941">
                  <c:v>74.469020999999998</c:v>
                </c:pt>
                <c:pt idx="1942">
                  <c:v>74.438561000000007</c:v>
                </c:pt>
                <c:pt idx="1943">
                  <c:v>74.432829999999996</c:v>
                </c:pt>
                <c:pt idx="1944">
                  <c:v>74.415420999999995</c:v>
                </c:pt>
                <c:pt idx="1945">
                  <c:v>74.365882999999997</c:v>
                </c:pt>
                <c:pt idx="1946">
                  <c:v>74.293780999999996</c:v>
                </c:pt>
                <c:pt idx="1947">
                  <c:v>74.233283999999998</c:v>
                </c:pt>
                <c:pt idx="1948">
                  <c:v>74.221242000000004</c:v>
                </c:pt>
                <c:pt idx="1949">
                  <c:v>74.266921999999994</c:v>
                </c:pt>
                <c:pt idx="1950">
                  <c:v>74.338864000000001</c:v>
                </c:pt>
                <c:pt idx="1951">
                  <c:v>74.389955999999998</c:v>
                </c:pt>
                <c:pt idx="1952">
                  <c:v>74.401743999999994</c:v>
                </c:pt>
                <c:pt idx="1953">
                  <c:v>74.391829999999999</c:v>
                </c:pt>
                <c:pt idx="1954">
                  <c:v>74.375895</c:v>
                </c:pt>
                <c:pt idx="1955">
                  <c:v>74.347154000000003</c:v>
                </c:pt>
                <c:pt idx="1956">
                  <c:v>74.297638000000006</c:v>
                </c:pt>
                <c:pt idx="1957">
                  <c:v>74.234472999999994</c:v>
                </c:pt>
                <c:pt idx="1958">
                  <c:v>74.165362000000002</c:v>
                </c:pt>
                <c:pt idx="1959">
                  <c:v>74.087873000000002</c:v>
                </c:pt>
                <c:pt idx="1960">
                  <c:v>74.007011000000006</c:v>
                </c:pt>
                <c:pt idx="1961">
                  <c:v>73.949332999999996</c:v>
                </c:pt>
                <c:pt idx="1962">
                  <c:v>73.945475000000002</c:v>
                </c:pt>
                <c:pt idx="1963">
                  <c:v>74.001525999999998</c:v>
                </c:pt>
                <c:pt idx="1964">
                  <c:v>74.091766000000007</c:v>
                </c:pt>
                <c:pt idx="1965">
                  <c:v>74.178737999999996</c:v>
                </c:pt>
                <c:pt idx="1966">
                  <c:v>74.236936999999998</c:v>
                </c:pt>
                <c:pt idx="1967">
                  <c:v>74.259085999999996</c:v>
                </c:pt>
                <c:pt idx="1968">
                  <c:v>74.248909999999995</c:v>
                </c:pt>
                <c:pt idx="1969">
                  <c:v>74.214653999999996</c:v>
                </c:pt>
                <c:pt idx="1970">
                  <c:v>74.171762999999999</c:v>
                </c:pt>
                <c:pt idx="1971">
                  <c:v>74.142453000000003</c:v>
                </c:pt>
                <c:pt idx="1972">
                  <c:v>74.134431000000006</c:v>
                </c:pt>
                <c:pt idx="1973">
                  <c:v>74.117979000000005</c:v>
                </c:pt>
                <c:pt idx="1974">
                  <c:v>74.047329000000005</c:v>
                </c:pt>
                <c:pt idx="1975">
                  <c:v>73.920884999999998</c:v>
                </c:pt>
                <c:pt idx="1976">
                  <c:v>73.802965</c:v>
                </c:pt>
                <c:pt idx="1977">
                  <c:v>73.763227000000001</c:v>
                </c:pt>
                <c:pt idx="1978">
                  <c:v>73.803512999999995</c:v>
                </c:pt>
                <c:pt idx="1979">
                  <c:v>73.863433999999998</c:v>
                </c:pt>
                <c:pt idx="1980">
                  <c:v>73.890868999999995</c:v>
                </c:pt>
                <c:pt idx="1981">
                  <c:v>73.886218</c:v>
                </c:pt>
                <c:pt idx="1982">
                  <c:v>73.877418000000006</c:v>
                </c:pt>
                <c:pt idx="1983">
                  <c:v>73.873740999999995</c:v>
                </c:pt>
                <c:pt idx="1984">
                  <c:v>73.859627000000003</c:v>
                </c:pt>
                <c:pt idx="1985">
                  <c:v>73.827635000000001</c:v>
                </c:pt>
                <c:pt idx="1986">
                  <c:v>73.798492999999993</c:v>
                </c:pt>
                <c:pt idx="1987">
                  <c:v>73.801793000000004</c:v>
                </c:pt>
                <c:pt idx="1988">
                  <c:v>73.842212000000004</c:v>
                </c:pt>
                <c:pt idx="1989">
                  <c:v>73.893129999999999</c:v>
                </c:pt>
                <c:pt idx="1990">
                  <c:v>73.929027000000005</c:v>
                </c:pt>
                <c:pt idx="1991">
                  <c:v>73.952558999999994</c:v>
                </c:pt>
                <c:pt idx="1992">
                  <c:v>73.975069000000005</c:v>
                </c:pt>
                <c:pt idx="1993">
                  <c:v>73.981997000000007</c:v>
                </c:pt>
                <c:pt idx="1994">
                  <c:v>73.950135000000003</c:v>
                </c:pt>
                <c:pt idx="1995">
                  <c:v>73.898994000000002</c:v>
                </c:pt>
                <c:pt idx="1996">
                  <c:v>73.882885000000002</c:v>
                </c:pt>
                <c:pt idx="1997">
                  <c:v>73.920295999999993</c:v>
                </c:pt>
                <c:pt idx="1998">
                  <c:v>73.965528000000006</c:v>
                </c:pt>
                <c:pt idx="1999">
                  <c:v>73.969019000000003</c:v>
                </c:pt>
                <c:pt idx="2000">
                  <c:v>73.938252000000006</c:v>
                </c:pt>
                <c:pt idx="2001">
                  <c:v>73.915898999999996</c:v>
                </c:pt>
                <c:pt idx="2002">
                  <c:v>73.921351000000001</c:v>
                </c:pt>
                <c:pt idx="2003">
                  <c:v>73.943483000000001</c:v>
                </c:pt>
                <c:pt idx="2004">
                  <c:v>73.974577999999994</c:v>
                </c:pt>
                <c:pt idx="2005">
                  <c:v>74.014173</c:v>
                </c:pt>
                <c:pt idx="2006">
                  <c:v>74.041381000000001</c:v>
                </c:pt>
                <c:pt idx="2007">
                  <c:v>74.014365999999995</c:v>
                </c:pt>
                <c:pt idx="2008">
                  <c:v>73.919542000000007</c:v>
                </c:pt>
                <c:pt idx="2009">
                  <c:v>73.801145000000005</c:v>
                </c:pt>
                <c:pt idx="2010">
                  <c:v>73.718739999999997</c:v>
                </c:pt>
                <c:pt idx="2011">
                  <c:v>73.703311999999997</c:v>
                </c:pt>
                <c:pt idx="2012">
                  <c:v>73.752707000000001</c:v>
                </c:pt>
                <c:pt idx="2013">
                  <c:v>73.830368000000007</c:v>
                </c:pt>
                <c:pt idx="2014">
                  <c:v>73.876147000000003</c:v>
                </c:pt>
                <c:pt idx="2015">
                  <c:v>73.849435</c:v>
                </c:pt>
                <c:pt idx="2016">
                  <c:v>73.764619999999994</c:v>
                </c:pt>
                <c:pt idx="2017">
                  <c:v>73.673283999999995</c:v>
                </c:pt>
                <c:pt idx="2018">
                  <c:v>73.616247999999999</c:v>
                </c:pt>
                <c:pt idx="2019">
                  <c:v>73.607945999999998</c:v>
                </c:pt>
                <c:pt idx="2020">
                  <c:v>73.651189000000002</c:v>
                </c:pt>
                <c:pt idx="2021">
                  <c:v>73.731016999999994</c:v>
                </c:pt>
                <c:pt idx="2022">
                  <c:v>73.794712000000004</c:v>
                </c:pt>
                <c:pt idx="2023">
                  <c:v>73.781322000000003</c:v>
                </c:pt>
                <c:pt idx="2024">
                  <c:v>73.692182000000003</c:v>
                </c:pt>
                <c:pt idx="2025">
                  <c:v>73.596969999999999</c:v>
                </c:pt>
                <c:pt idx="2026">
                  <c:v>73.559422999999995</c:v>
                </c:pt>
                <c:pt idx="2027">
                  <c:v>73.588113000000007</c:v>
                </c:pt>
                <c:pt idx="2028">
                  <c:v>73.656395000000003</c:v>
                </c:pt>
                <c:pt idx="2029">
                  <c:v>73.731316000000007</c:v>
                </c:pt>
                <c:pt idx="2030">
                  <c:v>73.775637000000003</c:v>
                </c:pt>
                <c:pt idx="2031">
                  <c:v>73.757756999999998</c:v>
                </c:pt>
                <c:pt idx="2032">
                  <c:v>73.690106999999998</c:v>
                </c:pt>
                <c:pt idx="2033">
                  <c:v>73.643125999999995</c:v>
                </c:pt>
                <c:pt idx="2034">
                  <c:v>73.678619999999995</c:v>
                </c:pt>
                <c:pt idx="2035">
                  <c:v>73.780721999999997</c:v>
                </c:pt>
                <c:pt idx="2036">
                  <c:v>73.884106000000003</c:v>
                </c:pt>
                <c:pt idx="2037">
                  <c:v>73.936977999999996</c:v>
                </c:pt>
                <c:pt idx="2038">
                  <c:v>73.924367000000004</c:v>
                </c:pt>
                <c:pt idx="2039">
                  <c:v>73.866482000000005</c:v>
                </c:pt>
                <c:pt idx="2040">
                  <c:v>73.803240000000002</c:v>
                </c:pt>
                <c:pt idx="2041">
                  <c:v>73.764137000000005</c:v>
                </c:pt>
                <c:pt idx="2042">
                  <c:v>73.748001000000002</c:v>
                </c:pt>
                <c:pt idx="2043">
                  <c:v>73.739102000000003</c:v>
                </c:pt>
                <c:pt idx="2044">
                  <c:v>73.737910999999997</c:v>
                </c:pt>
                <c:pt idx="2045">
                  <c:v>73.759392000000005</c:v>
                </c:pt>
                <c:pt idx="2046">
                  <c:v>73.802509000000001</c:v>
                </c:pt>
                <c:pt idx="2047">
                  <c:v>73.840806999999998</c:v>
                </c:pt>
                <c:pt idx="2048">
                  <c:v>73.850198000000006</c:v>
                </c:pt>
                <c:pt idx="2049">
                  <c:v>73.828970999999996</c:v>
                </c:pt>
                <c:pt idx="2050">
                  <c:v>73.787205</c:v>
                </c:pt>
                <c:pt idx="2051">
                  <c:v>73.738984000000002</c:v>
                </c:pt>
                <c:pt idx="2052">
                  <c:v>73.708963999999995</c:v>
                </c:pt>
                <c:pt idx="2053">
                  <c:v>73.725283000000005</c:v>
                </c:pt>
                <c:pt idx="2054">
                  <c:v>73.791289000000006</c:v>
                </c:pt>
                <c:pt idx="2055">
                  <c:v>73.876337000000007</c:v>
                </c:pt>
                <c:pt idx="2056">
                  <c:v>73.944665000000001</c:v>
                </c:pt>
                <c:pt idx="2057">
                  <c:v>73.982999000000007</c:v>
                </c:pt>
                <c:pt idx="2058">
                  <c:v>73.995079000000004</c:v>
                </c:pt>
                <c:pt idx="2059">
                  <c:v>73.979202000000001</c:v>
                </c:pt>
                <c:pt idx="2060">
                  <c:v>73.930207999999993</c:v>
                </c:pt>
                <c:pt idx="2061">
                  <c:v>73.861311999999998</c:v>
                </c:pt>
                <c:pt idx="2062">
                  <c:v>73.804849000000004</c:v>
                </c:pt>
                <c:pt idx="2063">
                  <c:v>73.786972000000006</c:v>
                </c:pt>
                <c:pt idx="2064">
                  <c:v>73.801477000000006</c:v>
                </c:pt>
                <c:pt idx="2065">
                  <c:v>73.813361</c:v>
                </c:pt>
                <c:pt idx="2066">
                  <c:v>73.793080000000003</c:v>
                </c:pt>
                <c:pt idx="2067">
                  <c:v>73.744361999999995</c:v>
                </c:pt>
                <c:pt idx="2068">
                  <c:v>73.699527000000003</c:v>
                </c:pt>
                <c:pt idx="2069">
                  <c:v>73.687596999999997</c:v>
                </c:pt>
                <c:pt idx="2070">
                  <c:v>73.711500999999998</c:v>
                </c:pt>
                <c:pt idx="2071">
                  <c:v>73.758995999999996</c:v>
                </c:pt>
                <c:pt idx="2072">
                  <c:v>73.816336000000007</c:v>
                </c:pt>
                <c:pt idx="2073">
                  <c:v>73.869343999999998</c:v>
                </c:pt>
                <c:pt idx="2074">
                  <c:v>73.901517999999996</c:v>
                </c:pt>
                <c:pt idx="2075">
                  <c:v>73.903443999999993</c:v>
                </c:pt>
                <c:pt idx="2076">
                  <c:v>73.885186000000004</c:v>
                </c:pt>
                <c:pt idx="2077">
                  <c:v>73.867059999999995</c:v>
                </c:pt>
                <c:pt idx="2078">
                  <c:v>73.856521999999998</c:v>
                </c:pt>
                <c:pt idx="2079">
                  <c:v>73.842309</c:v>
                </c:pt>
                <c:pt idx="2080">
                  <c:v>73.817008999999999</c:v>
                </c:pt>
                <c:pt idx="2081">
                  <c:v>73.786496</c:v>
                </c:pt>
                <c:pt idx="2082">
                  <c:v>73.757617999999994</c:v>
                </c:pt>
                <c:pt idx="2083">
                  <c:v>73.733761000000001</c:v>
                </c:pt>
                <c:pt idx="2084">
                  <c:v>73.714095999999998</c:v>
                </c:pt>
                <c:pt idx="2085">
                  <c:v>73.696119999999993</c:v>
                </c:pt>
                <c:pt idx="2086">
                  <c:v>73.682927000000007</c:v>
                </c:pt>
                <c:pt idx="2087">
                  <c:v>73.682084000000003</c:v>
                </c:pt>
                <c:pt idx="2088">
                  <c:v>73.699196999999998</c:v>
                </c:pt>
                <c:pt idx="2089">
                  <c:v>73.728448999999998</c:v>
                </c:pt>
                <c:pt idx="2090">
                  <c:v>73.751076999999995</c:v>
                </c:pt>
                <c:pt idx="2091">
                  <c:v>73.755842999999999</c:v>
                </c:pt>
                <c:pt idx="2092">
                  <c:v>73.749459000000002</c:v>
                </c:pt>
                <c:pt idx="2093">
                  <c:v>73.738973999999999</c:v>
                </c:pt>
                <c:pt idx="2094">
                  <c:v>73.716981000000004</c:v>
                </c:pt>
                <c:pt idx="2095">
                  <c:v>73.678873999999993</c:v>
                </c:pt>
                <c:pt idx="2096">
                  <c:v>73.644828000000004</c:v>
                </c:pt>
                <c:pt idx="2097">
                  <c:v>73.639976000000004</c:v>
                </c:pt>
                <c:pt idx="2098">
                  <c:v>73.660201000000001</c:v>
                </c:pt>
                <c:pt idx="2099">
                  <c:v>73.675781999999998</c:v>
                </c:pt>
                <c:pt idx="2100">
                  <c:v>73.666377999999995</c:v>
                </c:pt>
                <c:pt idx="2101">
                  <c:v>73.640918999999997</c:v>
                </c:pt>
                <c:pt idx="2102">
                  <c:v>73.619663000000003</c:v>
                </c:pt>
                <c:pt idx="2103">
                  <c:v>73.612178</c:v>
                </c:pt>
                <c:pt idx="2104">
                  <c:v>73.619240000000005</c:v>
                </c:pt>
                <c:pt idx="2105">
                  <c:v>73.639160000000004</c:v>
                </c:pt>
                <c:pt idx="2106">
                  <c:v>73.665858999999998</c:v>
                </c:pt>
                <c:pt idx="2107">
                  <c:v>73.690034999999995</c:v>
                </c:pt>
                <c:pt idx="2108">
                  <c:v>73.708584999999999</c:v>
                </c:pt>
                <c:pt idx="2109">
                  <c:v>73.724185000000006</c:v>
                </c:pt>
                <c:pt idx="2110">
                  <c:v>73.733856000000003</c:v>
                </c:pt>
                <c:pt idx="2111">
                  <c:v>73.732028</c:v>
                </c:pt>
                <c:pt idx="2112">
                  <c:v>73.720119999999994</c:v>
                </c:pt>
                <c:pt idx="2113">
                  <c:v>73.702183000000005</c:v>
                </c:pt>
                <c:pt idx="2114">
                  <c:v>73.679513</c:v>
                </c:pt>
                <c:pt idx="2115">
                  <c:v>73.652561000000006</c:v>
                </c:pt>
                <c:pt idx="2116">
                  <c:v>73.627854999999997</c:v>
                </c:pt>
                <c:pt idx="2117">
                  <c:v>73.616539000000003</c:v>
                </c:pt>
                <c:pt idx="2118">
                  <c:v>73.625156000000004</c:v>
                </c:pt>
                <c:pt idx="2119">
                  <c:v>73.654161000000002</c:v>
                </c:pt>
                <c:pt idx="2120">
                  <c:v>73.696290000000005</c:v>
                </c:pt>
                <c:pt idx="2121">
                  <c:v>73.734281999999993</c:v>
                </c:pt>
                <c:pt idx="2122">
                  <c:v>73.746356000000006</c:v>
                </c:pt>
                <c:pt idx="2123">
                  <c:v>73.722511999999995</c:v>
                </c:pt>
                <c:pt idx="2124">
                  <c:v>73.680381999999994</c:v>
                </c:pt>
                <c:pt idx="2125">
                  <c:v>73.653074000000004</c:v>
                </c:pt>
                <c:pt idx="2126">
                  <c:v>73.656175000000005</c:v>
                </c:pt>
                <c:pt idx="2127">
                  <c:v>73.677357000000001</c:v>
                </c:pt>
                <c:pt idx="2128">
                  <c:v>73.696026000000003</c:v>
                </c:pt>
                <c:pt idx="2129">
                  <c:v>73.702702000000002</c:v>
                </c:pt>
                <c:pt idx="2130">
                  <c:v>73.693844999999996</c:v>
                </c:pt>
                <c:pt idx="2131">
                  <c:v>73.669577000000004</c:v>
                </c:pt>
                <c:pt idx="2132">
                  <c:v>73.649152999999998</c:v>
                </c:pt>
                <c:pt idx="2133">
                  <c:v>73.645135999999994</c:v>
                </c:pt>
                <c:pt idx="2134">
                  <c:v>73.642329000000004</c:v>
                </c:pt>
                <c:pt idx="2135">
                  <c:v>73.630343999999994</c:v>
                </c:pt>
                <c:pt idx="2136">
                  <c:v>73.617907000000002</c:v>
                </c:pt>
                <c:pt idx="2137">
                  <c:v>73.619310999999996</c:v>
                </c:pt>
                <c:pt idx="2138">
                  <c:v>73.637996000000001</c:v>
                </c:pt>
                <c:pt idx="2139">
                  <c:v>73.660948000000005</c:v>
                </c:pt>
                <c:pt idx="2140">
                  <c:v>73.672844999999995</c:v>
                </c:pt>
                <c:pt idx="2141">
                  <c:v>73.671473000000006</c:v>
                </c:pt>
                <c:pt idx="2142">
                  <c:v>73.666490999999994</c:v>
                </c:pt>
                <c:pt idx="2143">
                  <c:v>73.665102000000005</c:v>
                </c:pt>
                <c:pt idx="2144">
                  <c:v>73.661947999999995</c:v>
                </c:pt>
                <c:pt idx="2145">
                  <c:v>73.646283999999994</c:v>
                </c:pt>
                <c:pt idx="2146">
                  <c:v>73.618105</c:v>
                </c:pt>
                <c:pt idx="2147">
                  <c:v>73.597837999999996</c:v>
                </c:pt>
                <c:pt idx="2148">
                  <c:v>73.605067000000005</c:v>
                </c:pt>
                <c:pt idx="2149">
                  <c:v>73.633801000000005</c:v>
                </c:pt>
                <c:pt idx="2150">
                  <c:v>73.660929999999993</c:v>
                </c:pt>
                <c:pt idx="2151">
                  <c:v>73.668732000000006</c:v>
                </c:pt>
                <c:pt idx="2152">
                  <c:v>73.661976999999993</c:v>
                </c:pt>
                <c:pt idx="2153">
                  <c:v>73.656460999999993</c:v>
                </c:pt>
                <c:pt idx="2154">
                  <c:v>73.658603999999997</c:v>
                </c:pt>
                <c:pt idx="2155">
                  <c:v>73.656841</c:v>
                </c:pt>
                <c:pt idx="2156">
                  <c:v>73.646105000000006</c:v>
                </c:pt>
                <c:pt idx="2157">
                  <c:v>73.643662000000006</c:v>
                </c:pt>
                <c:pt idx="2158">
                  <c:v>73.651482000000001</c:v>
                </c:pt>
                <c:pt idx="2159">
                  <c:v>73.657593000000006</c:v>
                </c:pt>
                <c:pt idx="2160">
                  <c:v>73.662065999999996</c:v>
                </c:pt>
                <c:pt idx="2161">
                  <c:v>73.671678</c:v>
                </c:pt>
                <c:pt idx="2162">
                  <c:v>73.686825999999996</c:v>
                </c:pt>
                <c:pt idx="2163">
                  <c:v>73.698473000000007</c:v>
                </c:pt>
                <c:pt idx="2164">
                  <c:v>73.699793</c:v>
                </c:pt>
                <c:pt idx="2165">
                  <c:v>73.690256000000005</c:v>
                </c:pt>
                <c:pt idx="2166">
                  <c:v>73.671921999999995</c:v>
                </c:pt>
                <c:pt idx="2167">
                  <c:v>73.649500000000003</c:v>
                </c:pt>
                <c:pt idx="2168">
                  <c:v>73.631867999999997</c:v>
                </c:pt>
                <c:pt idx="2169">
                  <c:v>73.627035000000006</c:v>
                </c:pt>
                <c:pt idx="2170">
                  <c:v>73.633973999999995</c:v>
                </c:pt>
                <c:pt idx="2171">
                  <c:v>73.646562000000003</c:v>
                </c:pt>
                <c:pt idx="2172">
                  <c:v>73.659881999999996</c:v>
                </c:pt>
                <c:pt idx="2173">
                  <c:v>73.678489999999996</c:v>
                </c:pt>
                <c:pt idx="2174">
                  <c:v>73.711550000000003</c:v>
                </c:pt>
                <c:pt idx="2175">
                  <c:v>73.747765000000001</c:v>
                </c:pt>
                <c:pt idx="2176">
                  <c:v>73.766352999999995</c:v>
                </c:pt>
                <c:pt idx="2177">
                  <c:v>73.762291000000005</c:v>
                </c:pt>
                <c:pt idx="2178">
                  <c:v>73.743011999999993</c:v>
                </c:pt>
                <c:pt idx="2179">
                  <c:v>73.720344999999995</c:v>
                </c:pt>
                <c:pt idx="2180">
                  <c:v>73.707042000000001</c:v>
                </c:pt>
                <c:pt idx="2181">
                  <c:v>73.712430999999995</c:v>
                </c:pt>
                <c:pt idx="2182">
                  <c:v>73.731173999999996</c:v>
                </c:pt>
                <c:pt idx="2183">
                  <c:v>73.747890999999996</c:v>
                </c:pt>
                <c:pt idx="2184">
                  <c:v>73.759384999999995</c:v>
                </c:pt>
                <c:pt idx="2185">
                  <c:v>73.773167999999998</c:v>
                </c:pt>
                <c:pt idx="2186">
                  <c:v>73.793189999999996</c:v>
                </c:pt>
                <c:pt idx="2187">
                  <c:v>73.815049999999999</c:v>
                </c:pt>
                <c:pt idx="2188">
                  <c:v>73.834733999999997</c:v>
                </c:pt>
                <c:pt idx="2189">
                  <c:v>73.854124999999996</c:v>
                </c:pt>
                <c:pt idx="2190">
                  <c:v>73.866370000000003</c:v>
                </c:pt>
                <c:pt idx="2191">
                  <c:v>73.860608999999997</c:v>
                </c:pt>
                <c:pt idx="2192">
                  <c:v>73.843890999999999</c:v>
                </c:pt>
                <c:pt idx="2193">
                  <c:v>73.833640000000003</c:v>
                </c:pt>
                <c:pt idx="2194">
                  <c:v>73.833877999999999</c:v>
                </c:pt>
                <c:pt idx="2195">
                  <c:v>73.831700999999995</c:v>
                </c:pt>
                <c:pt idx="2196">
                  <c:v>73.817120000000003</c:v>
                </c:pt>
                <c:pt idx="2197">
                  <c:v>73.794105999999999</c:v>
                </c:pt>
                <c:pt idx="2198">
                  <c:v>73.777180999999999</c:v>
                </c:pt>
                <c:pt idx="2199">
                  <c:v>73.777683999999994</c:v>
                </c:pt>
                <c:pt idx="2200">
                  <c:v>73.793488999999994</c:v>
                </c:pt>
                <c:pt idx="2201">
                  <c:v>73.810337000000004</c:v>
                </c:pt>
                <c:pt idx="2202">
                  <c:v>73.811514000000003</c:v>
                </c:pt>
                <c:pt idx="2203">
                  <c:v>73.793565999999998</c:v>
                </c:pt>
                <c:pt idx="2204">
                  <c:v>73.768137999999993</c:v>
                </c:pt>
                <c:pt idx="2205">
                  <c:v>73.748424</c:v>
                </c:pt>
                <c:pt idx="2206">
                  <c:v>73.742615000000001</c:v>
                </c:pt>
                <c:pt idx="2207">
                  <c:v>73.749526000000003</c:v>
                </c:pt>
                <c:pt idx="2208">
                  <c:v>73.769075000000001</c:v>
                </c:pt>
                <c:pt idx="2209">
                  <c:v>73.800828999999993</c:v>
                </c:pt>
                <c:pt idx="2210">
                  <c:v>73.822331000000005</c:v>
                </c:pt>
                <c:pt idx="2211">
                  <c:v>73.817018000000004</c:v>
                </c:pt>
                <c:pt idx="2212">
                  <c:v>73.794852000000006</c:v>
                </c:pt>
                <c:pt idx="2213">
                  <c:v>73.772970000000001</c:v>
                </c:pt>
                <c:pt idx="2214">
                  <c:v>73.762111000000004</c:v>
                </c:pt>
                <c:pt idx="2215">
                  <c:v>73.762846999999994</c:v>
                </c:pt>
                <c:pt idx="2216">
                  <c:v>73.772390000000001</c:v>
                </c:pt>
                <c:pt idx="2217">
                  <c:v>73.784368999999998</c:v>
                </c:pt>
                <c:pt idx="2218">
                  <c:v>73.795489000000003</c:v>
                </c:pt>
                <c:pt idx="2219">
                  <c:v>73.80395</c:v>
                </c:pt>
                <c:pt idx="2220">
                  <c:v>73.808604000000003</c:v>
                </c:pt>
                <c:pt idx="2221">
                  <c:v>73.813585000000003</c:v>
                </c:pt>
                <c:pt idx="2222">
                  <c:v>73.818070000000006</c:v>
                </c:pt>
                <c:pt idx="2223">
                  <c:v>73.819526999999994</c:v>
                </c:pt>
                <c:pt idx="2224">
                  <c:v>73.817082999999997</c:v>
                </c:pt>
                <c:pt idx="2225">
                  <c:v>73.813933000000006</c:v>
                </c:pt>
                <c:pt idx="2226">
                  <c:v>73.822439000000003</c:v>
                </c:pt>
                <c:pt idx="2227">
                  <c:v>73.835070999999999</c:v>
                </c:pt>
                <c:pt idx="2228">
                  <c:v>73.829458000000002</c:v>
                </c:pt>
                <c:pt idx="2229">
                  <c:v>73.808049999999994</c:v>
                </c:pt>
                <c:pt idx="2230">
                  <c:v>73.770381</c:v>
                </c:pt>
                <c:pt idx="2231">
                  <c:v>73.711082000000005</c:v>
                </c:pt>
                <c:pt idx="2232">
                  <c:v>73.645778000000007</c:v>
                </c:pt>
                <c:pt idx="2233">
                  <c:v>73.594584999999995</c:v>
                </c:pt>
                <c:pt idx="2234">
                  <c:v>73.559346000000005</c:v>
                </c:pt>
                <c:pt idx="2235">
                  <c:v>73.523542000000006</c:v>
                </c:pt>
                <c:pt idx="2236">
                  <c:v>73.484550999999996</c:v>
                </c:pt>
                <c:pt idx="2237">
                  <c:v>73.457555999999997</c:v>
                </c:pt>
                <c:pt idx="2238">
                  <c:v>73.453678999999994</c:v>
                </c:pt>
                <c:pt idx="2239">
                  <c:v>73.460733000000005</c:v>
                </c:pt>
                <c:pt idx="2240">
                  <c:v>73.456765000000004</c:v>
                </c:pt>
                <c:pt idx="2241">
                  <c:v>73.436380999999997</c:v>
                </c:pt>
                <c:pt idx="2242">
                  <c:v>73.400333000000003</c:v>
                </c:pt>
                <c:pt idx="2243">
                  <c:v>73.346874999999997</c:v>
                </c:pt>
                <c:pt idx="2244">
                  <c:v>73.284128999999993</c:v>
                </c:pt>
                <c:pt idx="2245">
                  <c:v>73.226487000000006</c:v>
                </c:pt>
                <c:pt idx="2246">
                  <c:v>73.173069999999996</c:v>
                </c:pt>
                <c:pt idx="2247">
                  <c:v>73.117660999999998</c:v>
                </c:pt>
                <c:pt idx="2248">
                  <c:v>73.060162000000005</c:v>
                </c:pt>
                <c:pt idx="2249">
                  <c:v>73.014122</c:v>
                </c:pt>
                <c:pt idx="2250">
                  <c:v>72.980898999999994</c:v>
                </c:pt>
                <c:pt idx="2251">
                  <c:v>72.921543</c:v>
                </c:pt>
                <c:pt idx="2252">
                  <c:v>72.820128999999994</c:v>
                </c:pt>
                <c:pt idx="2253">
                  <c:v>72.712245999999993</c:v>
                </c:pt>
                <c:pt idx="2254">
                  <c:v>72.623018999999999</c:v>
                </c:pt>
                <c:pt idx="2255">
                  <c:v>72.535849999999996</c:v>
                </c:pt>
                <c:pt idx="2256">
                  <c:v>72.434668000000002</c:v>
                </c:pt>
                <c:pt idx="2257">
                  <c:v>72.334694999999996</c:v>
                </c:pt>
                <c:pt idx="2258">
                  <c:v>72.248913999999999</c:v>
                </c:pt>
                <c:pt idx="2259">
                  <c:v>72.159660000000002</c:v>
                </c:pt>
                <c:pt idx="2260">
                  <c:v>72.062616000000006</c:v>
                </c:pt>
                <c:pt idx="2261">
                  <c:v>71.996556999999996</c:v>
                </c:pt>
                <c:pt idx="2262">
                  <c:v>71.975672000000003</c:v>
                </c:pt>
                <c:pt idx="2263">
                  <c:v>71.959857</c:v>
                </c:pt>
                <c:pt idx="2264">
                  <c:v>71.938547</c:v>
                </c:pt>
                <c:pt idx="2265">
                  <c:v>71.935618000000005</c:v>
                </c:pt>
                <c:pt idx="2266">
                  <c:v>71.979418999999993</c:v>
                </c:pt>
                <c:pt idx="2267">
                  <c:v>72.062453000000005</c:v>
                </c:pt>
                <c:pt idx="2268">
                  <c:v>72.118602999999993</c:v>
                </c:pt>
                <c:pt idx="2269">
                  <c:v>72.122698</c:v>
                </c:pt>
                <c:pt idx="2270">
                  <c:v>72.098016000000001</c:v>
                </c:pt>
                <c:pt idx="2271">
                  <c:v>72.061555999999996</c:v>
                </c:pt>
                <c:pt idx="2272">
                  <c:v>72.020713000000001</c:v>
                </c:pt>
                <c:pt idx="2273">
                  <c:v>71.974112000000005</c:v>
                </c:pt>
                <c:pt idx="2274">
                  <c:v>71.919082000000003</c:v>
                </c:pt>
                <c:pt idx="2275">
                  <c:v>71.844797</c:v>
                </c:pt>
                <c:pt idx="2276">
                  <c:v>71.746612999999996</c:v>
                </c:pt>
                <c:pt idx="2277">
                  <c:v>71.642663999999996</c:v>
                </c:pt>
                <c:pt idx="2278">
                  <c:v>71.546090000000007</c:v>
                </c:pt>
                <c:pt idx="2279">
                  <c:v>71.453168000000005</c:v>
                </c:pt>
                <c:pt idx="2280">
                  <c:v>71.352151000000006</c:v>
                </c:pt>
                <c:pt idx="2281">
                  <c:v>71.221844000000004</c:v>
                </c:pt>
                <c:pt idx="2282">
                  <c:v>70.977638999999996</c:v>
                </c:pt>
                <c:pt idx="2283">
                  <c:v>70.568416999999997</c:v>
                </c:pt>
                <c:pt idx="2284">
                  <c:v>70.078462999999999</c:v>
                </c:pt>
                <c:pt idx="2285">
                  <c:v>69.561952000000005</c:v>
                </c:pt>
                <c:pt idx="2286">
                  <c:v>69.033719000000005</c:v>
                </c:pt>
                <c:pt idx="2287">
                  <c:v>68.519925000000001</c:v>
                </c:pt>
                <c:pt idx="2288">
                  <c:v>68.004971999999995</c:v>
                </c:pt>
                <c:pt idx="2289">
                  <c:v>67.457474000000005</c:v>
                </c:pt>
                <c:pt idx="2290">
                  <c:v>66.899716999999995</c:v>
                </c:pt>
                <c:pt idx="2291">
                  <c:v>66.417394999999999</c:v>
                </c:pt>
                <c:pt idx="2292">
                  <c:v>66.063067000000004</c:v>
                </c:pt>
                <c:pt idx="2293">
                  <c:v>65.808117999999993</c:v>
                </c:pt>
                <c:pt idx="2294">
                  <c:v>65.625934000000001</c:v>
                </c:pt>
                <c:pt idx="2295">
                  <c:v>65.560715999999999</c:v>
                </c:pt>
                <c:pt idx="2296">
                  <c:v>65.597911999999994</c:v>
                </c:pt>
                <c:pt idx="2297">
                  <c:v>65.651470000000003</c:v>
                </c:pt>
                <c:pt idx="2298">
                  <c:v>65.723804999999999</c:v>
                </c:pt>
                <c:pt idx="2299">
                  <c:v>65.952260999999993</c:v>
                </c:pt>
                <c:pt idx="2300">
                  <c:v>66.397355000000005</c:v>
                </c:pt>
                <c:pt idx="2301">
                  <c:v>66.831073000000004</c:v>
                </c:pt>
                <c:pt idx="2302">
                  <c:v>67.09778</c:v>
                </c:pt>
                <c:pt idx="2303">
                  <c:v>67.302842999999996</c:v>
                </c:pt>
                <c:pt idx="2304">
                  <c:v>67.541895999999994</c:v>
                </c:pt>
                <c:pt idx="2305">
                  <c:v>67.788388999999995</c:v>
                </c:pt>
                <c:pt idx="2306">
                  <c:v>67.980643999999998</c:v>
                </c:pt>
                <c:pt idx="2307">
                  <c:v>68.120410000000007</c:v>
                </c:pt>
                <c:pt idx="2308">
                  <c:v>68.238258999999999</c:v>
                </c:pt>
                <c:pt idx="2309">
                  <c:v>68.345395999999994</c:v>
                </c:pt>
                <c:pt idx="2310">
                  <c:v>68.437646999999998</c:v>
                </c:pt>
                <c:pt idx="2311">
                  <c:v>68.511081000000004</c:v>
                </c:pt>
                <c:pt idx="2312">
                  <c:v>68.564066999999994</c:v>
                </c:pt>
                <c:pt idx="2313">
                  <c:v>68.587902</c:v>
                </c:pt>
                <c:pt idx="2314">
                  <c:v>68.595230000000001</c:v>
                </c:pt>
                <c:pt idx="2315">
                  <c:v>68.583843999999999</c:v>
                </c:pt>
                <c:pt idx="2316">
                  <c:v>68.610393000000002</c:v>
                </c:pt>
                <c:pt idx="2317">
                  <c:v>68.722544999999997</c:v>
                </c:pt>
                <c:pt idx="2318">
                  <c:v>68.819014999999993</c:v>
                </c:pt>
                <c:pt idx="2319">
                  <c:v>68.866273000000007</c:v>
                </c:pt>
                <c:pt idx="2320">
                  <c:v>68.893906999999999</c:v>
                </c:pt>
                <c:pt idx="2321">
                  <c:v>68.908134000000004</c:v>
                </c:pt>
                <c:pt idx="2322">
                  <c:v>68.917550000000006</c:v>
                </c:pt>
                <c:pt idx="2323">
                  <c:v>68.921716000000004</c:v>
                </c:pt>
                <c:pt idx="2324">
                  <c:v>68.918971999999997</c:v>
                </c:pt>
                <c:pt idx="2325">
                  <c:v>68.912317999999999</c:v>
                </c:pt>
                <c:pt idx="2326">
                  <c:v>68.925099000000003</c:v>
                </c:pt>
                <c:pt idx="2327">
                  <c:v>68.952410999999998</c:v>
                </c:pt>
                <c:pt idx="2328">
                  <c:v>68.973112999999998</c:v>
                </c:pt>
                <c:pt idx="2329">
                  <c:v>68.975435000000004</c:v>
                </c:pt>
                <c:pt idx="2330">
                  <c:v>68.942432999999994</c:v>
                </c:pt>
                <c:pt idx="2331">
                  <c:v>68.888285999999994</c:v>
                </c:pt>
                <c:pt idx="2332">
                  <c:v>68.841960999999998</c:v>
                </c:pt>
                <c:pt idx="2333">
                  <c:v>68.807536999999996</c:v>
                </c:pt>
                <c:pt idx="2334">
                  <c:v>68.782520000000005</c:v>
                </c:pt>
                <c:pt idx="2335">
                  <c:v>68.760459999999995</c:v>
                </c:pt>
                <c:pt idx="2336">
                  <c:v>68.728711000000004</c:v>
                </c:pt>
                <c:pt idx="2337">
                  <c:v>68.679366000000002</c:v>
                </c:pt>
                <c:pt idx="2338">
                  <c:v>68.632675000000006</c:v>
                </c:pt>
                <c:pt idx="2339">
                  <c:v>68.606067999999993</c:v>
                </c:pt>
                <c:pt idx="2340">
                  <c:v>68.577353000000002</c:v>
                </c:pt>
                <c:pt idx="2341">
                  <c:v>68.547004999999999</c:v>
                </c:pt>
                <c:pt idx="2342">
                  <c:v>68.519917000000007</c:v>
                </c:pt>
                <c:pt idx="2343">
                  <c:v>68.517865999999998</c:v>
                </c:pt>
                <c:pt idx="2344">
                  <c:v>68.522114000000002</c:v>
                </c:pt>
                <c:pt idx="2345">
                  <c:v>68.564089999999993</c:v>
                </c:pt>
                <c:pt idx="2346">
                  <c:v>68.544833999999994</c:v>
                </c:pt>
                <c:pt idx="2347">
                  <c:v>68.349633999999995</c:v>
                </c:pt>
                <c:pt idx="2348">
                  <c:v>68.222757999999999</c:v>
                </c:pt>
                <c:pt idx="2349">
                  <c:v>68.211912999999996</c:v>
                </c:pt>
                <c:pt idx="2350">
                  <c:v>68.213627000000002</c:v>
                </c:pt>
                <c:pt idx="2351">
                  <c:v>68.226181999999994</c:v>
                </c:pt>
                <c:pt idx="2352">
                  <c:v>68.195947000000004</c:v>
                </c:pt>
                <c:pt idx="2353">
                  <c:v>68.078119000000001</c:v>
                </c:pt>
                <c:pt idx="2354">
                  <c:v>67.948346000000001</c:v>
                </c:pt>
                <c:pt idx="2355">
                  <c:v>67.880354999999994</c:v>
                </c:pt>
                <c:pt idx="2356">
                  <c:v>67.829948999999999</c:v>
                </c:pt>
                <c:pt idx="2357">
                  <c:v>67.765632999999994</c:v>
                </c:pt>
                <c:pt idx="2358">
                  <c:v>67.687258999999997</c:v>
                </c:pt>
                <c:pt idx="2359">
                  <c:v>67.614609999999999</c:v>
                </c:pt>
                <c:pt idx="2360">
                  <c:v>67.574465000000004</c:v>
                </c:pt>
                <c:pt idx="2361">
                  <c:v>67.569371000000004</c:v>
                </c:pt>
                <c:pt idx="2362">
                  <c:v>67.584524000000002</c:v>
                </c:pt>
                <c:pt idx="2363">
                  <c:v>67.561653000000007</c:v>
                </c:pt>
                <c:pt idx="2364">
                  <c:v>67.429377000000002</c:v>
                </c:pt>
                <c:pt idx="2365">
                  <c:v>67.276173999999997</c:v>
                </c:pt>
                <c:pt idx="2366">
                  <c:v>67.202095999999997</c:v>
                </c:pt>
                <c:pt idx="2367">
                  <c:v>67.161570999999995</c:v>
                </c:pt>
                <c:pt idx="2368">
                  <c:v>67.123292000000006</c:v>
                </c:pt>
                <c:pt idx="2369">
                  <c:v>67.085528999999994</c:v>
                </c:pt>
                <c:pt idx="2370">
                  <c:v>67.049745999999999</c:v>
                </c:pt>
                <c:pt idx="2371">
                  <c:v>67.016129000000006</c:v>
                </c:pt>
                <c:pt idx="2372">
                  <c:v>66.978793999999994</c:v>
                </c:pt>
                <c:pt idx="2373">
                  <c:v>66.942074000000005</c:v>
                </c:pt>
                <c:pt idx="2374">
                  <c:v>66.905950000000004</c:v>
                </c:pt>
                <c:pt idx="2375">
                  <c:v>66.859565000000003</c:v>
                </c:pt>
                <c:pt idx="2376">
                  <c:v>66.784880000000001</c:v>
                </c:pt>
                <c:pt idx="2377">
                  <c:v>66.701372000000006</c:v>
                </c:pt>
                <c:pt idx="2378">
                  <c:v>66.660340000000005</c:v>
                </c:pt>
                <c:pt idx="2379">
                  <c:v>66.656221000000002</c:v>
                </c:pt>
                <c:pt idx="2380">
                  <c:v>66.645971000000003</c:v>
                </c:pt>
                <c:pt idx="2381">
                  <c:v>66.617766000000003</c:v>
                </c:pt>
                <c:pt idx="2382">
                  <c:v>66.572924</c:v>
                </c:pt>
                <c:pt idx="2383">
                  <c:v>66.506857999999994</c:v>
                </c:pt>
                <c:pt idx="2384">
                  <c:v>66.437631999999994</c:v>
                </c:pt>
                <c:pt idx="2385">
                  <c:v>66.389606999999998</c:v>
                </c:pt>
                <c:pt idx="2386">
                  <c:v>66.358721000000003</c:v>
                </c:pt>
                <c:pt idx="2387">
                  <c:v>66.342140999999998</c:v>
                </c:pt>
                <c:pt idx="2388">
                  <c:v>66.339787000000001</c:v>
                </c:pt>
                <c:pt idx="2389">
                  <c:v>66.343012999999999</c:v>
                </c:pt>
                <c:pt idx="2390">
                  <c:v>66.345185000000001</c:v>
                </c:pt>
                <c:pt idx="2391">
                  <c:v>66.341821999999993</c:v>
                </c:pt>
                <c:pt idx="2392">
                  <c:v>66.330066000000002</c:v>
                </c:pt>
                <c:pt idx="2393">
                  <c:v>66.309213</c:v>
                </c:pt>
                <c:pt idx="2394">
                  <c:v>66.281923000000006</c:v>
                </c:pt>
                <c:pt idx="2395">
                  <c:v>66.245918000000003</c:v>
                </c:pt>
                <c:pt idx="2396">
                  <c:v>66.195786999999996</c:v>
                </c:pt>
                <c:pt idx="2397">
                  <c:v>66.143771000000001</c:v>
                </c:pt>
                <c:pt idx="2398">
                  <c:v>66.114521999999994</c:v>
                </c:pt>
                <c:pt idx="2399">
                  <c:v>66.112424000000004</c:v>
                </c:pt>
                <c:pt idx="2400">
                  <c:v>66.120017000000004</c:v>
                </c:pt>
                <c:pt idx="2401">
                  <c:v>66.129447999999996</c:v>
                </c:pt>
                <c:pt idx="2402">
                  <c:v>66.148401000000007</c:v>
                </c:pt>
                <c:pt idx="2403">
                  <c:v>66.175549000000004</c:v>
                </c:pt>
                <c:pt idx="2404">
                  <c:v>66.194398000000007</c:v>
                </c:pt>
                <c:pt idx="2405">
                  <c:v>66.195556999999994</c:v>
                </c:pt>
                <c:pt idx="2406">
                  <c:v>66.188811000000001</c:v>
                </c:pt>
                <c:pt idx="2407">
                  <c:v>66.183659000000006</c:v>
                </c:pt>
                <c:pt idx="2408">
                  <c:v>66.177901000000006</c:v>
                </c:pt>
                <c:pt idx="2409">
                  <c:v>66.174391</c:v>
                </c:pt>
                <c:pt idx="2410">
                  <c:v>66.187077000000002</c:v>
                </c:pt>
                <c:pt idx="2411">
                  <c:v>66.220772999999994</c:v>
                </c:pt>
                <c:pt idx="2412">
                  <c:v>66.261886000000004</c:v>
                </c:pt>
                <c:pt idx="2413">
                  <c:v>66.300033999999997</c:v>
                </c:pt>
                <c:pt idx="2414">
                  <c:v>66.338154000000003</c:v>
                </c:pt>
                <c:pt idx="2415">
                  <c:v>66.379084000000006</c:v>
                </c:pt>
                <c:pt idx="2416">
                  <c:v>66.412644999999998</c:v>
                </c:pt>
                <c:pt idx="2417">
                  <c:v>66.435547</c:v>
                </c:pt>
                <c:pt idx="2418">
                  <c:v>66.469031999999999</c:v>
                </c:pt>
                <c:pt idx="2419">
                  <c:v>66.528029000000004</c:v>
                </c:pt>
                <c:pt idx="2420">
                  <c:v>66.596778999999998</c:v>
                </c:pt>
                <c:pt idx="2421">
                  <c:v>66.651073999999994</c:v>
                </c:pt>
                <c:pt idx="2422">
                  <c:v>66.690983000000003</c:v>
                </c:pt>
                <c:pt idx="2423">
                  <c:v>66.714322999999993</c:v>
                </c:pt>
                <c:pt idx="2424">
                  <c:v>66.723590999999999</c:v>
                </c:pt>
                <c:pt idx="2425">
                  <c:v>66.747761999999994</c:v>
                </c:pt>
                <c:pt idx="2426">
                  <c:v>66.788742999999997</c:v>
                </c:pt>
                <c:pt idx="2427">
                  <c:v>66.830457999999993</c:v>
                </c:pt>
                <c:pt idx="2428">
                  <c:v>66.873823999999999</c:v>
                </c:pt>
                <c:pt idx="2429">
                  <c:v>66.920738999999998</c:v>
                </c:pt>
                <c:pt idx="2430">
                  <c:v>66.968007</c:v>
                </c:pt>
                <c:pt idx="2431">
                  <c:v>67.019632999999999</c:v>
                </c:pt>
                <c:pt idx="2432">
                  <c:v>67.062869000000006</c:v>
                </c:pt>
                <c:pt idx="2433">
                  <c:v>67.081074000000001</c:v>
                </c:pt>
                <c:pt idx="2434">
                  <c:v>67.078832000000006</c:v>
                </c:pt>
                <c:pt idx="2435">
                  <c:v>67.080896999999993</c:v>
                </c:pt>
                <c:pt idx="2436">
                  <c:v>67.086732999999995</c:v>
                </c:pt>
                <c:pt idx="2437">
                  <c:v>67.105610999999996</c:v>
                </c:pt>
                <c:pt idx="2438">
                  <c:v>67.123125999999999</c:v>
                </c:pt>
                <c:pt idx="2439">
                  <c:v>67.184618999999998</c:v>
                </c:pt>
                <c:pt idx="2440">
                  <c:v>67.2697</c:v>
                </c:pt>
                <c:pt idx="2441">
                  <c:v>67.231949999999998</c:v>
                </c:pt>
                <c:pt idx="2442">
                  <c:v>67.197507999999999</c:v>
                </c:pt>
                <c:pt idx="2443">
                  <c:v>67.260788000000005</c:v>
                </c:pt>
                <c:pt idx="2444">
                  <c:v>67.305952000000005</c:v>
                </c:pt>
                <c:pt idx="2445">
                  <c:v>67.322226999999998</c:v>
                </c:pt>
                <c:pt idx="2446">
                  <c:v>67.330309</c:v>
                </c:pt>
                <c:pt idx="2447">
                  <c:v>67.349745999999996</c:v>
                </c:pt>
                <c:pt idx="2448">
                  <c:v>67.381585000000001</c:v>
                </c:pt>
                <c:pt idx="2449">
                  <c:v>67.414491999999996</c:v>
                </c:pt>
                <c:pt idx="2450">
                  <c:v>67.450798000000006</c:v>
                </c:pt>
                <c:pt idx="2451">
                  <c:v>67.485333999999995</c:v>
                </c:pt>
                <c:pt idx="2452">
                  <c:v>67.511995999999996</c:v>
                </c:pt>
                <c:pt idx="2453">
                  <c:v>67.525065999999995</c:v>
                </c:pt>
                <c:pt idx="2454">
                  <c:v>67.533393000000004</c:v>
                </c:pt>
                <c:pt idx="2455">
                  <c:v>67.533867999999998</c:v>
                </c:pt>
                <c:pt idx="2456">
                  <c:v>67.529157999999995</c:v>
                </c:pt>
                <c:pt idx="2457">
                  <c:v>67.545159999999996</c:v>
                </c:pt>
                <c:pt idx="2458">
                  <c:v>67.630260000000007</c:v>
                </c:pt>
                <c:pt idx="2459">
                  <c:v>67.758061999999995</c:v>
                </c:pt>
                <c:pt idx="2460">
                  <c:v>67.830934999999997</c:v>
                </c:pt>
                <c:pt idx="2461">
                  <c:v>67.866352000000006</c:v>
                </c:pt>
                <c:pt idx="2462">
                  <c:v>67.905625999999998</c:v>
                </c:pt>
                <c:pt idx="2463">
                  <c:v>67.940190000000001</c:v>
                </c:pt>
                <c:pt idx="2464">
                  <c:v>67.974632999999997</c:v>
                </c:pt>
                <c:pt idx="2465">
                  <c:v>68.011741000000001</c:v>
                </c:pt>
                <c:pt idx="2466">
                  <c:v>68.053506999999996</c:v>
                </c:pt>
                <c:pt idx="2467">
                  <c:v>68.100652999999994</c:v>
                </c:pt>
                <c:pt idx="2468">
                  <c:v>68.150572999999994</c:v>
                </c:pt>
                <c:pt idx="2469">
                  <c:v>68.195415999999994</c:v>
                </c:pt>
                <c:pt idx="2470">
                  <c:v>68.239116999999993</c:v>
                </c:pt>
                <c:pt idx="2471">
                  <c:v>68.285640000000001</c:v>
                </c:pt>
                <c:pt idx="2472">
                  <c:v>68.328294999999997</c:v>
                </c:pt>
                <c:pt idx="2473">
                  <c:v>68.363941999999994</c:v>
                </c:pt>
                <c:pt idx="2474">
                  <c:v>68.404358000000002</c:v>
                </c:pt>
                <c:pt idx="2475">
                  <c:v>68.465311</c:v>
                </c:pt>
                <c:pt idx="2476">
                  <c:v>68.541518999999994</c:v>
                </c:pt>
                <c:pt idx="2477">
                  <c:v>68.617698000000004</c:v>
                </c:pt>
                <c:pt idx="2478">
                  <c:v>68.642210000000006</c:v>
                </c:pt>
                <c:pt idx="2479">
                  <c:v>68.597065000000001</c:v>
                </c:pt>
                <c:pt idx="2480">
                  <c:v>68.557586999999998</c:v>
                </c:pt>
                <c:pt idx="2481">
                  <c:v>68.559081000000006</c:v>
                </c:pt>
                <c:pt idx="2482">
                  <c:v>68.591087000000002</c:v>
                </c:pt>
                <c:pt idx="2483">
                  <c:v>68.635023000000004</c:v>
                </c:pt>
                <c:pt idx="2484">
                  <c:v>68.674537000000001</c:v>
                </c:pt>
                <c:pt idx="2485">
                  <c:v>68.711839999999995</c:v>
                </c:pt>
                <c:pt idx="2486">
                  <c:v>68.749921000000001</c:v>
                </c:pt>
                <c:pt idx="2487">
                  <c:v>68.797567000000001</c:v>
                </c:pt>
                <c:pt idx="2488">
                  <c:v>68.851347000000004</c:v>
                </c:pt>
                <c:pt idx="2489">
                  <c:v>68.918227999999999</c:v>
                </c:pt>
                <c:pt idx="2490">
                  <c:v>69.003649999999993</c:v>
                </c:pt>
                <c:pt idx="2491">
                  <c:v>69.136171000000004</c:v>
                </c:pt>
                <c:pt idx="2492">
                  <c:v>69.294441000000006</c:v>
                </c:pt>
                <c:pt idx="2493">
                  <c:v>69.359544999999997</c:v>
                </c:pt>
                <c:pt idx="2494">
                  <c:v>69.359171000000003</c:v>
                </c:pt>
                <c:pt idx="2495">
                  <c:v>69.382017000000005</c:v>
                </c:pt>
                <c:pt idx="2496">
                  <c:v>69.415496000000005</c:v>
                </c:pt>
                <c:pt idx="2497">
                  <c:v>69.450789999999998</c:v>
                </c:pt>
                <c:pt idx="2498">
                  <c:v>69.473933000000002</c:v>
                </c:pt>
                <c:pt idx="2499">
                  <c:v>69.468473000000003</c:v>
                </c:pt>
                <c:pt idx="2500">
                  <c:v>69.422156999999999</c:v>
                </c:pt>
                <c:pt idx="2501">
                  <c:v>69.336438000000001</c:v>
                </c:pt>
                <c:pt idx="2502">
                  <c:v>69.230885000000001</c:v>
                </c:pt>
                <c:pt idx="2503">
                  <c:v>69.105164000000002</c:v>
                </c:pt>
                <c:pt idx="2504">
                  <c:v>68.969971999999999</c:v>
                </c:pt>
                <c:pt idx="2505">
                  <c:v>68.858805000000004</c:v>
                </c:pt>
                <c:pt idx="2506">
                  <c:v>68.785791000000003</c:v>
                </c:pt>
                <c:pt idx="2507">
                  <c:v>68.745447999999996</c:v>
                </c:pt>
                <c:pt idx="2508">
                  <c:v>68.737909999999999</c:v>
                </c:pt>
                <c:pt idx="2509">
                  <c:v>68.768021000000005</c:v>
                </c:pt>
                <c:pt idx="2510">
                  <c:v>68.844791999999998</c:v>
                </c:pt>
                <c:pt idx="2511">
                  <c:v>68.972003999999998</c:v>
                </c:pt>
                <c:pt idx="2512">
                  <c:v>69.128585999999999</c:v>
                </c:pt>
                <c:pt idx="2513">
                  <c:v>69.289777999999998</c:v>
                </c:pt>
                <c:pt idx="2514">
                  <c:v>69.445671000000004</c:v>
                </c:pt>
                <c:pt idx="2515">
                  <c:v>69.597431999999998</c:v>
                </c:pt>
                <c:pt idx="2516">
                  <c:v>69.751365000000007</c:v>
                </c:pt>
                <c:pt idx="2517">
                  <c:v>69.920753000000005</c:v>
                </c:pt>
                <c:pt idx="2518">
                  <c:v>70.111873000000003</c:v>
                </c:pt>
                <c:pt idx="2519">
                  <c:v>70.299308999999994</c:v>
                </c:pt>
                <c:pt idx="2520">
                  <c:v>70.446211000000005</c:v>
                </c:pt>
                <c:pt idx="2521">
                  <c:v>70.546503999999999</c:v>
                </c:pt>
                <c:pt idx="2522">
                  <c:v>70.618798999999996</c:v>
                </c:pt>
                <c:pt idx="2523">
                  <c:v>70.677488999999994</c:v>
                </c:pt>
                <c:pt idx="2524">
                  <c:v>70.729320999999999</c:v>
                </c:pt>
                <c:pt idx="2525">
                  <c:v>70.760627999999997</c:v>
                </c:pt>
                <c:pt idx="2526">
                  <c:v>70.693410999999998</c:v>
                </c:pt>
                <c:pt idx="2527">
                  <c:v>70.372614999999996</c:v>
                </c:pt>
                <c:pt idx="2528">
                  <c:v>69.842912999999996</c:v>
                </c:pt>
                <c:pt idx="2529">
                  <c:v>69.338831999999996</c:v>
                </c:pt>
                <c:pt idx="2530">
                  <c:v>68.896027000000004</c:v>
                </c:pt>
                <c:pt idx="2531">
                  <c:v>68.454088999999996</c:v>
                </c:pt>
                <c:pt idx="2532">
                  <c:v>68.016418000000002</c:v>
                </c:pt>
                <c:pt idx="2533">
                  <c:v>67.603363999999999</c:v>
                </c:pt>
                <c:pt idx="2534">
                  <c:v>67.200933000000006</c:v>
                </c:pt>
                <c:pt idx="2535">
                  <c:v>66.781103999999999</c:v>
                </c:pt>
                <c:pt idx="2536">
                  <c:v>66.406326000000007</c:v>
                </c:pt>
                <c:pt idx="2537">
                  <c:v>66.147893999999994</c:v>
                </c:pt>
                <c:pt idx="2538">
                  <c:v>65.972064000000003</c:v>
                </c:pt>
                <c:pt idx="2539">
                  <c:v>65.830495999999997</c:v>
                </c:pt>
                <c:pt idx="2540">
                  <c:v>65.708438999999998</c:v>
                </c:pt>
                <c:pt idx="2541">
                  <c:v>65.619292000000002</c:v>
                </c:pt>
                <c:pt idx="2542">
                  <c:v>65.535281999999995</c:v>
                </c:pt>
                <c:pt idx="2543">
                  <c:v>65.472161</c:v>
                </c:pt>
                <c:pt idx="2544">
                  <c:v>65.555563000000006</c:v>
                </c:pt>
                <c:pt idx="2545">
                  <c:v>65.756883000000002</c:v>
                </c:pt>
                <c:pt idx="2546">
                  <c:v>65.980637999999999</c:v>
                </c:pt>
                <c:pt idx="2547">
                  <c:v>66.205290000000005</c:v>
                </c:pt>
                <c:pt idx="2548">
                  <c:v>66.421757999999997</c:v>
                </c:pt>
                <c:pt idx="2549">
                  <c:v>66.620209000000003</c:v>
                </c:pt>
                <c:pt idx="2550">
                  <c:v>66.791244000000006</c:v>
                </c:pt>
                <c:pt idx="2551">
                  <c:v>66.944901000000002</c:v>
                </c:pt>
                <c:pt idx="2552">
                  <c:v>67.097904999999997</c:v>
                </c:pt>
                <c:pt idx="2553">
                  <c:v>67.245446999999999</c:v>
                </c:pt>
                <c:pt idx="2554">
                  <c:v>67.373694999999998</c:v>
                </c:pt>
                <c:pt idx="2555">
                  <c:v>67.485462999999996</c:v>
                </c:pt>
                <c:pt idx="2556">
                  <c:v>67.594256000000001</c:v>
                </c:pt>
                <c:pt idx="2557">
                  <c:v>67.712610999999995</c:v>
                </c:pt>
                <c:pt idx="2558">
                  <c:v>67.840483000000006</c:v>
                </c:pt>
                <c:pt idx="2559">
                  <c:v>67.963890000000006</c:v>
                </c:pt>
                <c:pt idx="2560">
                  <c:v>68.065130999999994</c:v>
                </c:pt>
                <c:pt idx="2561">
                  <c:v>68.146510000000006</c:v>
                </c:pt>
                <c:pt idx="2562">
                  <c:v>68.235838000000001</c:v>
                </c:pt>
                <c:pt idx="2563">
                  <c:v>68.360431000000005</c:v>
                </c:pt>
                <c:pt idx="2564">
                  <c:v>68.507936999999998</c:v>
                </c:pt>
                <c:pt idx="2565">
                  <c:v>68.644589999999994</c:v>
                </c:pt>
                <c:pt idx="2566">
                  <c:v>68.759206000000006</c:v>
                </c:pt>
                <c:pt idx="2567">
                  <c:v>68.857525999999993</c:v>
                </c:pt>
                <c:pt idx="2568">
                  <c:v>68.939194000000001</c:v>
                </c:pt>
                <c:pt idx="2569">
                  <c:v>68.992373999999998</c:v>
                </c:pt>
                <c:pt idx="2570">
                  <c:v>69.005758</c:v>
                </c:pt>
                <c:pt idx="2571">
                  <c:v>68.984014000000002</c:v>
                </c:pt>
                <c:pt idx="2572">
                  <c:v>68.952208999999996</c:v>
                </c:pt>
                <c:pt idx="2573">
                  <c:v>68.931101999999996</c:v>
                </c:pt>
                <c:pt idx="2574">
                  <c:v>68.923878000000002</c:v>
                </c:pt>
                <c:pt idx="2575">
                  <c:v>68.913380000000004</c:v>
                </c:pt>
                <c:pt idx="2576">
                  <c:v>68.873276000000004</c:v>
                </c:pt>
                <c:pt idx="2577">
                  <c:v>68.811802999999998</c:v>
                </c:pt>
                <c:pt idx="2578">
                  <c:v>68.753335000000007</c:v>
                </c:pt>
                <c:pt idx="2579">
                  <c:v>68.698783000000006</c:v>
                </c:pt>
                <c:pt idx="2580">
                  <c:v>68.611016000000006</c:v>
                </c:pt>
                <c:pt idx="2581">
                  <c:v>68.453197000000003</c:v>
                </c:pt>
                <c:pt idx="2582">
                  <c:v>68.277450999999999</c:v>
                </c:pt>
                <c:pt idx="2583">
                  <c:v>68.149360999999999</c:v>
                </c:pt>
                <c:pt idx="2584">
                  <c:v>68.064044999999993</c:v>
                </c:pt>
                <c:pt idx="2585">
                  <c:v>68.014042000000003</c:v>
                </c:pt>
                <c:pt idx="2586">
                  <c:v>68.001492999999996</c:v>
                </c:pt>
                <c:pt idx="2587">
                  <c:v>68.012916000000004</c:v>
                </c:pt>
                <c:pt idx="2588">
                  <c:v>68.023249000000007</c:v>
                </c:pt>
                <c:pt idx="2589">
                  <c:v>68.018249999999995</c:v>
                </c:pt>
                <c:pt idx="2590">
                  <c:v>68.003918999999996</c:v>
                </c:pt>
                <c:pt idx="2591">
                  <c:v>67.986384999999999</c:v>
                </c:pt>
                <c:pt idx="2592">
                  <c:v>67.968759000000006</c:v>
                </c:pt>
                <c:pt idx="2593">
                  <c:v>67.952703999999997</c:v>
                </c:pt>
                <c:pt idx="2594">
                  <c:v>67.930599999999998</c:v>
                </c:pt>
                <c:pt idx="2595">
                  <c:v>67.880786000000001</c:v>
                </c:pt>
                <c:pt idx="2596">
                  <c:v>67.798558</c:v>
                </c:pt>
                <c:pt idx="2597">
                  <c:v>67.718840999999998</c:v>
                </c:pt>
                <c:pt idx="2598">
                  <c:v>67.665091000000004</c:v>
                </c:pt>
                <c:pt idx="2599">
                  <c:v>67.616630999999998</c:v>
                </c:pt>
                <c:pt idx="2600">
                  <c:v>67.526212000000001</c:v>
                </c:pt>
                <c:pt idx="2601">
                  <c:v>67.378579000000002</c:v>
                </c:pt>
                <c:pt idx="2602">
                  <c:v>67.220343999999997</c:v>
                </c:pt>
                <c:pt idx="2603">
                  <c:v>67.076521</c:v>
                </c:pt>
                <c:pt idx="2604">
                  <c:v>66.910568999999995</c:v>
                </c:pt>
                <c:pt idx="2605">
                  <c:v>66.705332999999996</c:v>
                </c:pt>
                <c:pt idx="2606">
                  <c:v>66.514088999999998</c:v>
                </c:pt>
                <c:pt idx="2607">
                  <c:v>66.377013000000005</c:v>
                </c:pt>
                <c:pt idx="2608">
                  <c:v>66.271615999999995</c:v>
                </c:pt>
                <c:pt idx="2609">
                  <c:v>66.167732000000001</c:v>
                </c:pt>
                <c:pt idx="2610">
                  <c:v>66.050853000000004</c:v>
                </c:pt>
                <c:pt idx="2611">
                  <c:v>65.910413000000005</c:v>
                </c:pt>
                <c:pt idx="2612">
                  <c:v>65.740882999999997</c:v>
                </c:pt>
                <c:pt idx="2613">
                  <c:v>65.567581000000004</c:v>
                </c:pt>
                <c:pt idx="2614">
                  <c:v>65.427672000000001</c:v>
                </c:pt>
                <c:pt idx="2615">
                  <c:v>65.311124000000007</c:v>
                </c:pt>
                <c:pt idx="2616">
                  <c:v>65.18168</c:v>
                </c:pt>
                <c:pt idx="2617">
                  <c:v>65.027721999999997</c:v>
                </c:pt>
                <c:pt idx="2618">
                  <c:v>64.863337000000001</c:v>
                </c:pt>
                <c:pt idx="2619">
                  <c:v>64.709344000000002</c:v>
                </c:pt>
                <c:pt idx="2620">
                  <c:v>64.585352</c:v>
                </c:pt>
                <c:pt idx="2621">
                  <c:v>64.513921999999994</c:v>
                </c:pt>
                <c:pt idx="2622">
                  <c:v>64.510311000000002</c:v>
                </c:pt>
                <c:pt idx="2623">
                  <c:v>64.570909</c:v>
                </c:pt>
                <c:pt idx="2624">
                  <c:v>64.688452999999996</c:v>
                </c:pt>
                <c:pt idx="2625">
                  <c:v>64.860054000000005</c:v>
                </c:pt>
                <c:pt idx="2626">
                  <c:v>65.059695000000005</c:v>
                </c:pt>
                <c:pt idx="2627">
                  <c:v>65.236953</c:v>
                </c:pt>
                <c:pt idx="2628">
                  <c:v>65.372456999999997</c:v>
                </c:pt>
                <c:pt idx="2629">
                  <c:v>65.481707</c:v>
                </c:pt>
                <c:pt idx="2630">
                  <c:v>65.570590999999993</c:v>
                </c:pt>
                <c:pt idx="2631">
                  <c:v>65.624859000000001</c:v>
                </c:pt>
                <c:pt idx="2632">
                  <c:v>65.637258000000003</c:v>
                </c:pt>
                <c:pt idx="2633">
                  <c:v>65.627133000000001</c:v>
                </c:pt>
                <c:pt idx="2634">
                  <c:v>65.619534999999999</c:v>
                </c:pt>
                <c:pt idx="2635">
                  <c:v>65.626163000000005</c:v>
                </c:pt>
                <c:pt idx="2636">
                  <c:v>65.648585999999995</c:v>
                </c:pt>
                <c:pt idx="2637">
                  <c:v>65.680115000000001</c:v>
                </c:pt>
                <c:pt idx="2638">
                  <c:v>65.709203000000002</c:v>
                </c:pt>
                <c:pt idx="2639">
                  <c:v>65.733440000000002</c:v>
                </c:pt>
                <c:pt idx="2640">
                  <c:v>65.763913000000002</c:v>
                </c:pt>
                <c:pt idx="2641">
                  <c:v>65.809674999999999</c:v>
                </c:pt>
                <c:pt idx="2642">
                  <c:v>65.865205000000003</c:v>
                </c:pt>
                <c:pt idx="2643">
                  <c:v>65.915504999999996</c:v>
                </c:pt>
                <c:pt idx="2644">
                  <c:v>65.949911</c:v>
                </c:pt>
                <c:pt idx="2645">
                  <c:v>65.967084</c:v>
                </c:pt>
                <c:pt idx="2646">
                  <c:v>65.970651000000004</c:v>
                </c:pt>
                <c:pt idx="2647">
                  <c:v>65.967601999999999</c:v>
                </c:pt>
                <c:pt idx="2648">
                  <c:v>65.972206</c:v>
                </c:pt>
                <c:pt idx="2649">
                  <c:v>65.997643999999994</c:v>
                </c:pt>
                <c:pt idx="2650">
                  <c:v>66.045517000000004</c:v>
                </c:pt>
                <c:pt idx="2651">
                  <c:v>66.105141000000003</c:v>
                </c:pt>
                <c:pt idx="2652">
                  <c:v>66.162655000000001</c:v>
                </c:pt>
                <c:pt idx="2653">
                  <c:v>66.210395000000005</c:v>
                </c:pt>
                <c:pt idx="2654">
                  <c:v>66.246638000000004</c:v>
                </c:pt>
                <c:pt idx="2655">
                  <c:v>66.274193999999994</c:v>
                </c:pt>
                <c:pt idx="2656">
                  <c:v>66.299678</c:v>
                </c:pt>
                <c:pt idx="2657">
                  <c:v>66.327623000000003</c:v>
                </c:pt>
                <c:pt idx="2658">
                  <c:v>66.354280000000003</c:v>
                </c:pt>
                <c:pt idx="2659">
                  <c:v>66.369384999999994</c:v>
                </c:pt>
                <c:pt idx="2660">
                  <c:v>66.367587</c:v>
                </c:pt>
                <c:pt idx="2661">
                  <c:v>66.359317000000004</c:v>
                </c:pt>
                <c:pt idx="2662">
                  <c:v>66.357236999999998</c:v>
                </c:pt>
                <c:pt idx="2663">
                  <c:v>66.359868000000006</c:v>
                </c:pt>
                <c:pt idx="2664">
                  <c:v>66.361746999999994</c:v>
                </c:pt>
                <c:pt idx="2665">
                  <c:v>66.362460999999996</c:v>
                </c:pt>
                <c:pt idx="2666">
                  <c:v>66.363769000000005</c:v>
                </c:pt>
                <c:pt idx="2667">
                  <c:v>66.367283</c:v>
                </c:pt>
                <c:pt idx="2668">
                  <c:v>66.374574999999993</c:v>
                </c:pt>
                <c:pt idx="2669">
                  <c:v>66.386771999999993</c:v>
                </c:pt>
                <c:pt idx="2670">
                  <c:v>66.404488000000001</c:v>
                </c:pt>
                <c:pt idx="2671">
                  <c:v>66.428214999999994</c:v>
                </c:pt>
                <c:pt idx="2672">
                  <c:v>66.456383000000002</c:v>
                </c:pt>
                <c:pt idx="2673">
                  <c:v>66.481838999999994</c:v>
                </c:pt>
                <c:pt idx="2674">
                  <c:v>66.496443999999997</c:v>
                </c:pt>
                <c:pt idx="2675">
                  <c:v>66.500521000000006</c:v>
                </c:pt>
                <c:pt idx="2676">
                  <c:v>66.502379000000005</c:v>
                </c:pt>
                <c:pt idx="2677">
                  <c:v>66.506592999999995</c:v>
                </c:pt>
                <c:pt idx="2678">
                  <c:v>66.506933000000004</c:v>
                </c:pt>
                <c:pt idx="2679">
                  <c:v>66.494401999999994</c:v>
                </c:pt>
                <c:pt idx="2680">
                  <c:v>66.466843999999995</c:v>
                </c:pt>
                <c:pt idx="2681">
                  <c:v>66.426075999999995</c:v>
                </c:pt>
                <c:pt idx="2682">
                  <c:v>66.370436999999995</c:v>
                </c:pt>
                <c:pt idx="2683">
                  <c:v>66.298547999999997</c:v>
                </c:pt>
                <c:pt idx="2684">
                  <c:v>66.216269999999994</c:v>
                </c:pt>
                <c:pt idx="2685">
                  <c:v>66.130488999999997</c:v>
                </c:pt>
                <c:pt idx="2686">
                  <c:v>66.039195000000007</c:v>
                </c:pt>
                <c:pt idx="2687">
                  <c:v>65.936897000000002</c:v>
                </c:pt>
                <c:pt idx="2688">
                  <c:v>65.829586000000006</c:v>
                </c:pt>
                <c:pt idx="2689">
                  <c:v>65.732877999999999</c:v>
                </c:pt>
                <c:pt idx="2690">
                  <c:v>65.653812000000002</c:v>
                </c:pt>
                <c:pt idx="2691">
                  <c:v>65.582812000000004</c:v>
                </c:pt>
                <c:pt idx="2692">
                  <c:v>65.504200999999995</c:v>
                </c:pt>
                <c:pt idx="2693">
                  <c:v>65.409481</c:v>
                </c:pt>
                <c:pt idx="2694">
                  <c:v>65.303021999999999</c:v>
                </c:pt>
                <c:pt idx="2695">
                  <c:v>65.198642000000007</c:v>
                </c:pt>
                <c:pt idx="2696">
                  <c:v>65.109460999999996</c:v>
                </c:pt>
                <c:pt idx="2697">
                  <c:v>65.035391000000004</c:v>
                </c:pt>
                <c:pt idx="2698">
                  <c:v>64.960603000000006</c:v>
                </c:pt>
                <c:pt idx="2699">
                  <c:v>64.870662999999993</c:v>
                </c:pt>
                <c:pt idx="2700">
                  <c:v>64.769981000000001</c:v>
                </c:pt>
                <c:pt idx="2701">
                  <c:v>64.674835000000002</c:v>
                </c:pt>
                <c:pt idx="2702">
                  <c:v>64.592712000000006</c:v>
                </c:pt>
                <c:pt idx="2703">
                  <c:v>64.518700999999993</c:v>
                </c:pt>
                <c:pt idx="2704">
                  <c:v>64.448184999999995</c:v>
                </c:pt>
                <c:pt idx="2705">
                  <c:v>64.378870000000006</c:v>
                </c:pt>
                <c:pt idx="2706">
                  <c:v>64.301058999999995</c:v>
                </c:pt>
                <c:pt idx="2707">
                  <c:v>64.200937999999994</c:v>
                </c:pt>
                <c:pt idx="2708">
                  <c:v>64.077038999999999</c:v>
                </c:pt>
                <c:pt idx="2709">
                  <c:v>63.942655000000002</c:v>
                </c:pt>
                <c:pt idx="2710">
                  <c:v>63.810009999999998</c:v>
                </c:pt>
                <c:pt idx="2711">
                  <c:v>63.683160000000001</c:v>
                </c:pt>
                <c:pt idx="2712">
                  <c:v>63.56765</c:v>
                </c:pt>
                <c:pt idx="2713">
                  <c:v>63.471877999999997</c:v>
                </c:pt>
                <c:pt idx="2714">
                  <c:v>63.394393999999998</c:v>
                </c:pt>
                <c:pt idx="2715">
                  <c:v>63.324654000000002</c:v>
                </c:pt>
                <c:pt idx="2716">
                  <c:v>63.259979999999999</c:v>
                </c:pt>
                <c:pt idx="2717">
                  <c:v>63.207483000000003</c:v>
                </c:pt>
                <c:pt idx="2718">
                  <c:v>63.165481</c:v>
                </c:pt>
                <c:pt idx="2719">
                  <c:v>63.117494999999998</c:v>
                </c:pt>
                <c:pt idx="2720">
                  <c:v>63.050949000000003</c:v>
                </c:pt>
                <c:pt idx="2721">
                  <c:v>62.970619999999997</c:v>
                </c:pt>
                <c:pt idx="2722">
                  <c:v>62.887269000000003</c:v>
                </c:pt>
                <c:pt idx="2723">
                  <c:v>62.803283</c:v>
                </c:pt>
                <c:pt idx="2724">
                  <c:v>62.715128</c:v>
                </c:pt>
                <c:pt idx="2725">
                  <c:v>62.619588999999998</c:v>
                </c:pt>
                <c:pt idx="2726">
                  <c:v>62.512157999999999</c:v>
                </c:pt>
                <c:pt idx="2727">
                  <c:v>62.389156999999997</c:v>
                </c:pt>
                <c:pt idx="2728">
                  <c:v>62.257935000000003</c:v>
                </c:pt>
                <c:pt idx="2729">
                  <c:v>62.136623</c:v>
                </c:pt>
                <c:pt idx="2730">
                  <c:v>62.037939999999999</c:v>
                </c:pt>
                <c:pt idx="2731">
                  <c:v>61.962294</c:v>
                </c:pt>
                <c:pt idx="2732">
                  <c:v>61.909016999999999</c:v>
                </c:pt>
                <c:pt idx="2733">
                  <c:v>61.880009000000001</c:v>
                </c:pt>
                <c:pt idx="2734">
                  <c:v>61.868175000000001</c:v>
                </c:pt>
                <c:pt idx="2735">
                  <c:v>61.857008999999998</c:v>
                </c:pt>
                <c:pt idx="2736">
                  <c:v>61.837437000000001</c:v>
                </c:pt>
                <c:pt idx="2737">
                  <c:v>61.812702000000002</c:v>
                </c:pt>
                <c:pt idx="2738">
                  <c:v>61.782294</c:v>
                </c:pt>
                <c:pt idx="2739">
                  <c:v>61.734876999999997</c:v>
                </c:pt>
                <c:pt idx="2740">
                  <c:v>61.664935999999997</c:v>
                </c:pt>
                <c:pt idx="2741">
                  <c:v>61.586750000000002</c:v>
                </c:pt>
                <c:pt idx="2742">
                  <c:v>61.523088000000001</c:v>
                </c:pt>
                <c:pt idx="2743">
                  <c:v>61.487591999999999</c:v>
                </c:pt>
                <c:pt idx="2744">
                  <c:v>61.482483999999999</c:v>
                </c:pt>
                <c:pt idx="2745">
                  <c:v>61.502248999999999</c:v>
                </c:pt>
                <c:pt idx="2746">
                  <c:v>61.535657999999998</c:v>
                </c:pt>
                <c:pt idx="2747">
                  <c:v>61.573841999999999</c:v>
                </c:pt>
                <c:pt idx="2748">
                  <c:v>61.617626000000001</c:v>
                </c:pt>
                <c:pt idx="2749">
                  <c:v>61.668308000000003</c:v>
                </c:pt>
                <c:pt idx="2750">
                  <c:v>61.713771000000001</c:v>
                </c:pt>
                <c:pt idx="2751">
                  <c:v>61.736221</c:v>
                </c:pt>
                <c:pt idx="2752">
                  <c:v>61.731949</c:v>
                </c:pt>
                <c:pt idx="2753">
                  <c:v>61.709994000000002</c:v>
                </c:pt>
                <c:pt idx="2754">
                  <c:v>61.672550999999999</c:v>
                </c:pt>
                <c:pt idx="2755">
                  <c:v>61.612856999999998</c:v>
                </c:pt>
                <c:pt idx="2756">
                  <c:v>61.534570000000002</c:v>
                </c:pt>
                <c:pt idx="2757">
                  <c:v>61.455463000000002</c:v>
                </c:pt>
                <c:pt idx="2758">
                  <c:v>61.384982999999998</c:v>
                </c:pt>
                <c:pt idx="2759">
                  <c:v>61.313318000000002</c:v>
                </c:pt>
                <c:pt idx="2760">
                  <c:v>61.229236</c:v>
                </c:pt>
                <c:pt idx="2761">
                  <c:v>61.133969</c:v>
                </c:pt>
                <c:pt idx="2762">
                  <c:v>61.031202</c:v>
                </c:pt>
                <c:pt idx="2763">
                  <c:v>60.917937000000002</c:v>
                </c:pt>
                <c:pt idx="2764">
                  <c:v>60.793312999999998</c:v>
                </c:pt>
                <c:pt idx="2765">
                  <c:v>60.663535000000003</c:v>
                </c:pt>
                <c:pt idx="2766">
                  <c:v>60.530507999999998</c:v>
                </c:pt>
                <c:pt idx="2767">
                  <c:v>60.389212000000001</c:v>
                </c:pt>
                <c:pt idx="2768">
                  <c:v>60.245294999999999</c:v>
                </c:pt>
                <c:pt idx="2769">
                  <c:v>60.122295000000001</c:v>
                </c:pt>
                <c:pt idx="2770">
                  <c:v>60.040311000000003</c:v>
                </c:pt>
                <c:pt idx="2771">
                  <c:v>59.996707000000001</c:v>
                </c:pt>
                <c:pt idx="2772">
                  <c:v>59.975715999999998</c:v>
                </c:pt>
                <c:pt idx="2773">
                  <c:v>59.967447</c:v>
                </c:pt>
                <c:pt idx="2774">
                  <c:v>59.973132</c:v>
                </c:pt>
                <c:pt idx="2775">
                  <c:v>60.002464000000003</c:v>
                </c:pt>
                <c:pt idx="2776">
                  <c:v>60.067635000000003</c:v>
                </c:pt>
                <c:pt idx="2777">
                  <c:v>60.166747000000001</c:v>
                </c:pt>
                <c:pt idx="2778">
                  <c:v>60.271760999999998</c:v>
                </c:pt>
                <c:pt idx="2779">
                  <c:v>60.348699000000003</c:v>
                </c:pt>
                <c:pt idx="2780">
                  <c:v>60.394348000000001</c:v>
                </c:pt>
                <c:pt idx="2781">
                  <c:v>60.442301999999998</c:v>
                </c:pt>
                <c:pt idx="2782">
                  <c:v>60.530258000000003</c:v>
                </c:pt>
                <c:pt idx="2783">
                  <c:v>60.671163999999997</c:v>
                </c:pt>
                <c:pt idx="2784">
                  <c:v>60.854869999999998</c:v>
                </c:pt>
                <c:pt idx="2785">
                  <c:v>61.059356999999999</c:v>
                </c:pt>
                <c:pt idx="2786">
                  <c:v>61.255750999999997</c:v>
                </c:pt>
                <c:pt idx="2787">
                  <c:v>61.418207000000002</c:v>
                </c:pt>
                <c:pt idx="2788">
                  <c:v>61.536332999999999</c:v>
                </c:pt>
                <c:pt idx="2789">
                  <c:v>61.61139</c:v>
                </c:pt>
                <c:pt idx="2790">
                  <c:v>61.641829000000001</c:v>
                </c:pt>
                <c:pt idx="2791">
                  <c:v>61.624191000000003</c:v>
                </c:pt>
                <c:pt idx="2792">
                  <c:v>61.568119000000003</c:v>
                </c:pt>
                <c:pt idx="2793">
                  <c:v>61.497562000000002</c:v>
                </c:pt>
                <c:pt idx="2794">
                  <c:v>61.433740999999998</c:v>
                </c:pt>
                <c:pt idx="2795">
                  <c:v>61.386752000000001</c:v>
                </c:pt>
                <c:pt idx="2796">
                  <c:v>61.363954999999997</c:v>
                </c:pt>
                <c:pt idx="2797">
                  <c:v>61.370990999999997</c:v>
                </c:pt>
                <c:pt idx="2798">
                  <c:v>61.400868000000003</c:v>
                </c:pt>
                <c:pt idx="2799">
                  <c:v>61.43797</c:v>
                </c:pt>
                <c:pt idx="2800">
                  <c:v>61.478318999999999</c:v>
                </c:pt>
                <c:pt idx="2801">
                  <c:v>61.532604999999997</c:v>
                </c:pt>
                <c:pt idx="2802">
                  <c:v>61.605339000000001</c:v>
                </c:pt>
                <c:pt idx="2803">
                  <c:v>61.685327000000001</c:v>
                </c:pt>
                <c:pt idx="2804">
                  <c:v>61.762365000000003</c:v>
                </c:pt>
                <c:pt idx="2805">
                  <c:v>61.840325</c:v>
                </c:pt>
                <c:pt idx="2806">
                  <c:v>61.927466000000003</c:v>
                </c:pt>
                <c:pt idx="2807">
                  <c:v>62.024014000000001</c:v>
                </c:pt>
                <c:pt idx="2808">
                  <c:v>62.124979000000003</c:v>
                </c:pt>
                <c:pt idx="2809">
                  <c:v>62.227504000000003</c:v>
                </c:pt>
                <c:pt idx="2810">
                  <c:v>62.331494999999997</c:v>
                </c:pt>
                <c:pt idx="2811">
                  <c:v>62.438766999999999</c:v>
                </c:pt>
                <c:pt idx="2812">
                  <c:v>62.552328000000003</c:v>
                </c:pt>
                <c:pt idx="2813">
                  <c:v>62.670197000000002</c:v>
                </c:pt>
                <c:pt idx="2814">
                  <c:v>62.781084</c:v>
                </c:pt>
                <c:pt idx="2815">
                  <c:v>62.874479999999998</c:v>
                </c:pt>
                <c:pt idx="2816">
                  <c:v>62.954272000000003</c:v>
                </c:pt>
                <c:pt idx="2817">
                  <c:v>63.035020000000003</c:v>
                </c:pt>
                <c:pt idx="2818">
                  <c:v>63.126553000000001</c:v>
                </c:pt>
                <c:pt idx="2819">
                  <c:v>63.228976000000003</c:v>
                </c:pt>
                <c:pt idx="2820">
                  <c:v>63.338788000000001</c:v>
                </c:pt>
                <c:pt idx="2821">
                  <c:v>63.449697</c:v>
                </c:pt>
                <c:pt idx="2822">
                  <c:v>63.549930000000003</c:v>
                </c:pt>
                <c:pt idx="2823">
                  <c:v>63.629736999999999</c:v>
                </c:pt>
                <c:pt idx="2824">
                  <c:v>63.690855999999997</c:v>
                </c:pt>
                <c:pt idx="2825">
                  <c:v>63.739952000000002</c:v>
                </c:pt>
                <c:pt idx="2826">
                  <c:v>63.775748</c:v>
                </c:pt>
                <c:pt idx="2827">
                  <c:v>63.793922000000002</c:v>
                </c:pt>
                <c:pt idx="2828">
                  <c:v>63.803804</c:v>
                </c:pt>
                <c:pt idx="2829">
                  <c:v>63.827826000000002</c:v>
                </c:pt>
                <c:pt idx="2830">
                  <c:v>63.881332</c:v>
                </c:pt>
                <c:pt idx="2831">
                  <c:v>63.961050999999998</c:v>
                </c:pt>
                <c:pt idx="2832">
                  <c:v>64.054468</c:v>
                </c:pt>
                <c:pt idx="2833">
                  <c:v>64.151071000000002</c:v>
                </c:pt>
                <c:pt idx="2834">
                  <c:v>64.242704000000003</c:v>
                </c:pt>
                <c:pt idx="2835">
                  <c:v>64.322950000000006</c:v>
                </c:pt>
                <c:pt idx="2836">
                  <c:v>64.391108000000003</c:v>
                </c:pt>
                <c:pt idx="2837">
                  <c:v>64.451881999999998</c:v>
                </c:pt>
                <c:pt idx="2838">
                  <c:v>64.508514000000005</c:v>
                </c:pt>
                <c:pt idx="2839">
                  <c:v>64.558644999999999</c:v>
                </c:pt>
                <c:pt idx="2840">
                  <c:v>64.595748</c:v>
                </c:pt>
                <c:pt idx="2841">
                  <c:v>64.611452999999997</c:v>
                </c:pt>
                <c:pt idx="2842">
                  <c:v>64.600626000000005</c:v>
                </c:pt>
                <c:pt idx="2843">
                  <c:v>64.570023000000006</c:v>
                </c:pt>
                <c:pt idx="2844">
                  <c:v>64.537762000000001</c:v>
                </c:pt>
                <c:pt idx="2845">
                  <c:v>64.516730999999993</c:v>
                </c:pt>
                <c:pt idx="2846">
                  <c:v>64.501648000000003</c:v>
                </c:pt>
                <c:pt idx="2847">
                  <c:v>64.480624000000006</c:v>
                </c:pt>
                <c:pt idx="2848">
                  <c:v>64.455404999999999</c:v>
                </c:pt>
                <c:pt idx="2849">
                  <c:v>64.439216000000002</c:v>
                </c:pt>
                <c:pt idx="2850">
                  <c:v>64.437610000000006</c:v>
                </c:pt>
                <c:pt idx="2851">
                  <c:v>64.444767999999996</c:v>
                </c:pt>
                <c:pt idx="2852">
                  <c:v>64.458679000000004</c:v>
                </c:pt>
                <c:pt idx="2853">
                  <c:v>64.486607000000006</c:v>
                </c:pt>
                <c:pt idx="2854">
                  <c:v>64.533293999999998</c:v>
                </c:pt>
                <c:pt idx="2855">
                  <c:v>64.595123000000001</c:v>
                </c:pt>
                <c:pt idx="2856">
                  <c:v>64.667562000000004</c:v>
                </c:pt>
                <c:pt idx="2857">
                  <c:v>64.746858000000003</c:v>
                </c:pt>
                <c:pt idx="2858">
                  <c:v>64.822855000000004</c:v>
                </c:pt>
                <c:pt idx="2859">
                  <c:v>64.883577000000002</c:v>
                </c:pt>
                <c:pt idx="2860">
                  <c:v>64.932481999999993</c:v>
                </c:pt>
                <c:pt idx="2861">
                  <c:v>64.991131999999993</c:v>
                </c:pt>
                <c:pt idx="2862">
                  <c:v>65.077538000000004</c:v>
                </c:pt>
                <c:pt idx="2863">
                  <c:v>65.186907000000005</c:v>
                </c:pt>
                <c:pt idx="2864">
                  <c:v>65.297645000000003</c:v>
                </c:pt>
                <c:pt idx="2865">
                  <c:v>65.391103999999999</c:v>
                </c:pt>
                <c:pt idx="2866">
                  <c:v>65.462909999999994</c:v>
                </c:pt>
                <c:pt idx="2867">
                  <c:v>65.519919999999999</c:v>
                </c:pt>
                <c:pt idx="2868">
                  <c:v>65.569659000000001</c:v>
                </c:pt>
                <c:pt idx="2869">
                  <c:v>65.611063999999999</c:v>
                </c:pt>
                <c:pt idx="2870">
                  <c:v>65.634449000000004</c:v>
                </c:pt>
                <c:pt idx="2871">
                  <c:v>65.632009999999994</c:v>
                </c:pt>
                <c:pt idx="2872">
                  <c:v>65.607398000000003</c:v>
                </c:pt>
                <c:pt idx="2873">
                  <c:v>65.572974000000002</c:v>
                </c:pt>
                <c:pt idx="2874">
                  <c:v>65.539088000000007</c:v>
                </c:pt>
                <c:pt idx="2875">
                  <c:v>65.508137000000005</c:v>
                </c:pt>
                <c:pt idx="2876">
                  <c:v>65.476359000000002</c:v>
                </c:pt>
                <c:pt idx="2877">
                  <c:v>65.437985999999995</c:v>
                </c:pt>
                <c:pt idx="2878">
                  <c:v>65.392221000000006</c:v>
                </c:pt>
                <c:pt idx="2879">
                  <c:v>65.351954000000006</c:v>
                </c:pt>
                <c:pt idx="2880">
                  <c:v>65.339641999999998</c:v>
                </c:pt>
                <c:pt idx="2881">
                  <c:v>65.363876000000005</c:v>
                </c:pt>
                <c:pt idx="2882">
                  <c:v>65.402755999999997</c:v>
                </c:pt>
                <c:pt idx="2883">
                  <c:v>65.423140000000004</c:v>
                </c:pt>
                <c:pt idx="2884">
                  <c:v>65.416421999999997</c:v>
                </c:pt>
                <c:pt idx="2885">
                  <c:v>65.404674</c:v>
                </c:pt>
                <c:pt idx="2886">
                  <c:v>65.411794</c:v>
                </c:pt>
                <c:pt idx="2887">
                  <c:v>65.440180999999995</c:v>
                </c:pt>
                <c:pt idx="2888">
                  <c:v>65.478294000000005</c:v>
                </c:pt>
                <c:pt idx="2889">
                  <c:v>65.517792999999998</c:v>
                </c:pt>
                <c:pt idx="2890">
                  <c:v>65.554849000000004</c:v>
                </c:pt>
                <c:pt idx="2891">
                  <c:v>65.580765</c:v>
                </c:pt>
                <c:pt idx="2892">
                  <c:v>65.580318000000005</c:v>
                </c:pt>
                <c:pt idx="2893">
                  <c:v>65.542766</c:v>
                </c:pt>
                <c:pt idx="2894">
                  <c:v>65.476101</c:v>
                </c:pt>
                <c:pt idx="2895">
                  <c:v>65.408861000000002</c:v>
                </c:pt>
                <c:pt idx="2896">
                  <c:v>65.370448999999994</c:v>
                </c:pt>
                <c:pt idx="2897">
                  <c:v>65.364081999999996</c:v>
                </c:pt>
                <c:pt idx="2898">
                  <c:v>65.362665000000007</c:v>
                </c:pt>
                <c:pt idx="2899">
                  <c:v>65.337214000000003</c:v>
                </c:pt>
                <c:pt idx="2900">
                  <c:v>65.285539999999997</c:v>
                </c:pt>
                <c:pt idx="2901">
                  <c:v>65.227743000000004</c:v>
                </c:pt>
                <c:pt idx="2902">
                  <c:v>65.184685000000002</c:v>
                </c:pt>
                <c:pt idx="2903">
                  <c:v>65.172265999999993</c:v>
                </c:pt>
                <c:pt idx="2904">
                  <c:v>65.205898000000005</c:v>
                </c:pt>
                <c:pt idx="2905">
                  <c:v>65.288850999999994</c:v>
                </c:pt>
                <c:pt idx="2906">
                  <c:v>65.397475999999997</c:v>
                </c:pt>
                <c:pt idx="2907">
                  <c:v>65.497297000000003</c:v>
                </c:pt>
                <c:pt idx="2908">
                  <c:v>65.574636999999996</c:v>
                </c:pt>
                <c:pt idx="2909">
                  <c:v>65.641441</c:v>
                </c:pt>
                <c:pt idx="2910">
                  <c:v>65.714376000000001</c:v>
                </c:pt>
                <c:pt idx="2911">
                  <c:v>65.799363999999997</c:v>
                </c:pt>
                <c:pt idx="2912">
                  <c:v>65.889439999999993</c:v>
                </c:pt>
                <c:pt idx="2913">
                  <c:v>65.967578000000003</c:v>
                </c:pt>
                <c:pt idx="2914">
                  <c:v>66.019340999999997</c:v>
                </c:pt>
                <c:pt idx="2915">
                  <c:v>66.051227999999995</c:v>
                </c:pt>
                <c:pt idx="2916">
                  <c:v>66.087997000000001</c:v>
                </c:pt>
                <c:pt idx="2917">
                  <c:v>66.143732</c:v>
                </c:pt>
                <c:pt idx="2918">
                  <c:v>66.204564000000005</c:v>
                </c:pt>
                <c:pt idx="2919">
                  <c:v>66.250134000000003</c:v>
                </c:pt>
                <c:pt idx="2920">
                  <c:v>66.281542999999999</c:v>
                </c:pt>
                <c:pt idx="2921">
                  <c:v>66.313782000000003</c:v>
                </c:pt>
                <c:pt idx="2922">
                  <c:v>66.350048000000001</c:v>
                </c:pt>
                <c:pt idx="2923">
                  <c:v>66.381842000000006</c:v>
                </c:pt>
                <c:pt idx="2924">
                  <c:v>66.409249000000003</c:v>
                </c:pt>
                <c:pt idx="2925">
                  <c:v>66.441637999999998</c:v>
                </c:pt>
                <c:pt idx="2926">
                  <c:v>66.479572000000005</c:v>
                </c:pt>
                <c:pt idx="2927">
                  <c:v>66.513906000000006</c:v>
                </c:pt>
                <c:pt idx="2928">
                  <c:v>66.543498999999997</c:v>
                </c:pt>
                <c:pt idx="2929">
                  <c:v>66.577399</c:v>
                </c:pt>
                <c:pt idx="2930">
                  <c:v>66.617581999999999</c:v>
                </c:pt>
                <c:pt idx="2931">
                  <c:v>66.655218000000005</c:v>
                </c:pt>
                <c:pt idx="2932">
                  <c:v>66.688137999999995</c:v>
                </c:pt>
                <c:pt idx="2933">
                  <c:v>66.728229999999996</c:v>
                </c:pt>
                <c:pt idx="2934">
                  <c:v>66.785169999999994</c:v>
                </c:pt>
                <c:pt idx="2935">
                  <c:v>66.852050000000006</c:v>
                </c:pt>
                <c:pt idx="2936">
                  <c:v>66.911631999999997</c:v>
                </c:pt>
                <c:pt idx="2937">
                  <c:v>66.950002999999995</c:v>
                </c:pt>
                <c:pt idx="2938">
                  <c:v>66.963014000000001</c:v>
                </c:pt>
                <c:pt idx="2939">
                  <c:v>66.957567999999995</c:v>
                </c:pt>
                <c:pt idx="2940">
                  <c:v>66.949363000000005</c:v>
                </c:pt>
                <c:pt idx="2941">
                  <c:v>66.953469999999996</c:v>
                </c:pt>
                <c:pt idx="2942">
                  <c:v>66.975228000000001</c:v>
                </c:pt>
                <c:pt idx="2943">
                  <c:v>67.014635999999996</c:v>
                </c:pt>
                <c:pt idx="2944">
                  <c:v>67.076007000000004</c:v>
                </c:pt>
                <c:pt idx="2945">
                  <c:v>67.162262999999996</c:v>
                </c:pt>
                <c:pt idx="2946">
                  <c:v>67.259276</c:v>
                </c:pt>
                <c:pt idx="2947">
                  <c:v>67.338255000000004</c:v>
                </c:pt>
                <c:pt idx="2948">
                  <c:v>67.380640999999997</c:v>
                </c:pt>
                <c:pt idx="2949">
                  <c:v>67.396086999999994</c:v>
                </c:pt>
                <c:pt idx="2950">
                  <c:v>67.411893000000006</c:v>
                </c:pt>
                <c:pt idx="2951">
                  <c:v>67.448159000000004</c:v>
                </c:pt>
                <c:pt idx="2952">
                  <c:v>67.504687000000004</c:v>
                </c:pt>
                <c:pt idx="2953">
                  <c:v>67.564819999999997</c:v>
                </c:pt>
                <c:pt idx="2954">
                  <c:v>67.609979999999993</c:v>
                </c:pt>
                <c:pt idx="2955">
                  <c:v>67.636930000000007</c:v>
                </c:pt>
                <c:pt idx="2956">
                  <c:v>67.661281000000002</c:v>
                </c:pt>
                <c:pt idx="2957">
                  <c:v>67.699777999999995</c:v>
                </c:pt>
                <c:pt idx="2958">
                  <c:v>67.751171999999997</c:v>
                </c:pt>
                <c:pt idx="2959">
                  <c:v>67.800917999999996</c:v>
                </c:pt>
                <c:pt idx="2960">
                  <c:v>67.841005999999993</c:v>
                </c:pt>
                <c:pt idx="2961">
                  <c:v>67.873671999999999</c:v>
                </c:pt>
                <c:pt idx="2962">
                  <c:v>67.896863999999994</c:v>
                </c:pt>
                <c:pt idx="2963">
                  <c:v>67.900486000000001</c:v>
                </c:pt>
                <c:pt idx="2964">
                  <c:v>67.882240999999993</c:v>
                </c:pt>
                <c:pt idx="2965">
                  <c:v>67.856252999999995</c:v>
                </c:pt>
                <c:pt idx="2966">
                  <c:v>67.838572999999997</c:v>
                </c:pt>
                <c:pt idx="2967">
                  <c:v>67.831988999999993</c:v>
                </c:pt>
                <c:pt idx="2968">
                  <c:v>67.832666000000003</c:v>
                </c:pt>
                <c:pt idx="2969">
                  <c:v>67.844506999999993</c:v>
                </c:pt>
                <c:pt idx="2970">
                  <c:v>67.876598000000001</c:v>
                </c:pt>
                <c:pt idx="2971">
                  <c:v>67.928179999999998</c:v>
                </c:pt>
                <c:pt idx="2972">
                  <c:v>67.983994999999993</c:v>
                </c:pt>
                <c:pt idx="2973">
                  <c:v>68.026588000000004</c:v>
                </c:pt>
                <c:pt idx="2974">
                  <c:v>68.051351999999994</c:v>
                </c:pt>
                <c:pt idx="2975">
                  <c:v>68.069032000000007</c:v>
                </c:pt>
                <c:pt idx="2976">
                  <c:v>68.093935999999999</c:v>
                </c:pt>
                <c:pt idx="2977">
                  <c:v>68.130106999999995</c:v>
                </c:pt>
                <c:pt idx="2978">
                  <c:v>68.170090999999999</c:v>
                </c:pt>
                <c:pt idx="2979">
                  <c:v>68.206622999999993</c:v>
                </c:pt>
                <c:pt idx="2980">
                  <c:v>68.239789000000002</c:v>
                </c:pt>
                <c:pt idx="2981">
                  <c:v>68.269034000000005</c:v>
                </c:pt>
                <c:pt idx="2982">
                  <c:v>68.285444999999996</c:v>
                </c:pt>
                <c:pt idx="2983">
                  <c:v>68.282205000000005</c:v>
                </c:pt>
                <c:pt idx="2984">
                  <c:v>68.270246999999998</c:v>
                </c:pt>
                <c:pt idx="2985">
                  <c:v>68.271907999999996</c:v>
                </c:pt>
                <c:pt idx="2986">
                  <c:v>68.296342999999993</c:v>
                </c:pt>
                <c:pt idx="2987">
                  <c:v>68.330423999999994</c:v>
                </c:pt>
                <c:pt idx="2988">
                  <c:v>68.357223000000005</c:v>
                </c:pt>
                <c:pt idx="2989">
                  <c:v>68.373688999999999</c:v>
                </c:pt>
                <c:pt idx="2990">
                  <c:v>68.385158000000004</c:v>
                </c:pt>
                <c:pt idx="2991">
                  <c:v>68.392486000000005</c:v>
                </c:pt>
                <c:pt idx="2992">
                  <c:v>68.394384000000002</c:v>
                </c:pt>
                <c:pt idx="2993">
                  <c:v>68.397841999999997</c:v>
                </c:pt>
                <c:pt idx="2994">
                  <c:v>68.416162</c:v>
                </c:pt>
                <c:pt idx="2995">
                  <c:v>68.455899000000002</c:v>
                </c:pt>
                <c:pt idx="2996">
                  <c:v>68.509867</c:v>
                </c:pt>
                <c:pt idx="2997">
                  <c:v>68.560580999999999</c:v>
                </c:pt>
                <c:pt idx="2998">
                  <c:v>68.587351999999996</c:v>
                </c:pt>
                <c:pt idx="2999">
                  <c:v>68.576025999999999</c:v>
                </c:pt>
                <c:pt idx="3000">
                  <c:v>68.530370000000005</c:v>
                </c:pt>
                <c:pt idx="3001">
                  <c:v>68.474063000000001</c:v>
                </c:pt>
                <c:pt idx="3002">
                  <c:v>68.434950000000001</c:v>
                </c:pt>
                <c:pt idx="3003">
                  <c:v>68.424679999999995</c:v>
                </c:pt>
                <c:pt idx="3004">
                  <c:v>68.435001999999997</c:v>
                </c:pt>
                <c:pt idx="3005">
                  <c:v>68.449549000000005</c:v>
                </c:pt>
                <c:pt idx="3006">
                  <c:v>68.453795</c:v>
                </c:pt>
                <c:pt idx="3007">
                  <c:v>68.438665999999998</c:v>
                </c:pt>
                <c:pt idx="3008">
                  <c:v>68.405389</c:v>
                </c:pt>
                <c:pt idx="3009">
                  <c:v>68.368688000000006</c:v>
                </c:pt>
                <c:pt idx="3010">
                  <c:v>68.346939000000006</c:v>
                </c:pt>
                <c:pt idx="3011">
                  <c:v>68.345197999999996</c:v>
                </c:pt>
                <c:pt idx="3012">
                  <c:v>68.352441999999996</c:v>
                </c:pt>
                <c:pt idx="3013">
                  <c:v>68.355971999999994</c:v>
                </c:pt>
                <c:pt idx="3014">
                  <c:v>68.351737999999997</c:v>
                </c:pt>
                <c:pt idx="3015">
                  <c:v>68.338797999999997</c:v>
                </c:pt>
                <c:pt idx="3016">
                  <c:v>68.312111999999999</c:v>
                </c:pt>
                <c:pt idx="3017">
                  <c:v>68.267268999999999</c:v>
                </c:pt>
                <c:pt idx="3018">
                  <c:v>68.207663999999994</c:v>
                </c:pt>
                <c:pt idx="3019">
                  <c:v>68.141658000000007</c:v>
                </c:pt>
                <c:pt idx="3020">
                  <c:v>68.077222000000006</c:v>
                </c:pt>
                <c:pt idx="3021">
                  <c:v>68.024191999999999</c:v>
                </c:pt>
                <c:pt idx="3022">
                  <c:v>67.994506999999999</c:v>
                </c:pt>
                <c:pt idx="3023">
                  <c:v>67.989990000000006</c:v>
                </c:pt>
                <c:pt idx="3024">
                  <c:v>67.992176999999998</c:v>
                </c:pt>
                <c:pt idx="3025">
                  <c:v>67.974830999999995</c:v>
                </c:pt>
                <c:pt idx="3026">
                  <c:v>67.929728999999995</c:v>
                </c:pt>
                <c:pt idx="3027">
                  <c:v>67.873694999999998</c:v>
                </c:pt>
                <c:pt idx="3028">
                  <c:v>67.828294999999997</c:v>
                </c:pt>
                <c:pt idx="3029">
                  <c:v>67.799756000000002</c:v>
                </c:pt>
                <c:pt idx="3030">
                  <c:v>67.781115</c:v>
                </c:pt>
                <c:pt idx="3031">
                  <c:v>67.765336000000005</c:v>
                </c:pt>
                <c:pt idx="3032">
                  <c:v>67.748361000000003</c:v>
                </c:pt>
                <c:pt idx="3033">
                  <c:v>67.724198999999999</c:v>
                </c:pt>
                <c:pt idx="3034">
                  <c:v>67.688039000000003</c:v>
                </c:pt>
                <c:pt idx="3035">
                  <c:v>67.645733000000007</c:v>
                </c:pt>
                <c:pt idx="3036">
                  <c:v>67.612341000000001</c:v>
                </c:pt>
                <c:pt idx="3037">
                  <c:v>67.597147000000007</c:v>
                </c:pt>
                <c:pt idx="3038">
                  <c:v>67.594116999999997</c:v>
                </c:pt>
                <c:pt idx="3039">
                  <c:v>67.590728999999996</c:v>
                </c:pt>
                <c:pt idx="3040">
                  <c:v>67.582909000000001</c:v>
                </c:pt>
                <c:pt idx="3041">
                  <c:v>67.576649000000003</c:v>
                </c:pt>
                <c:pt idx="3042">
                  <c:v>67.576204000000004</c:v>
                </c:pt>
                <c:pt idx="3043">
                  <c:v>67.575160999999994</c:v>
                </c:pt>
                <c:pt idx="3044">
                  <c:v>67.560665999999998</c:v>
                </c:pt>
                <c:pt idx="3045">
                  <c:v>67.525210000000001</c:v>
                </c:pt>
                <c:pt idx="3046">
                  <c:v>67.473995000000002</c:v>
                </c:pt>
                <c:pt idx="3047">
                  <c:v>67.421285999999995</c:v>
                </c:pt>
                <c:pt idx="3048">
                  <c:v>67.379874999999998</c:v>
                </c:pt>
                <c:pt idx="3049">
                  <c:v>67.353646999999995</c:v>
                </c:pt>
                <c:pt idx="3050">
                  <c:v>67.338324999999998</c:v>
                </c:pt>
                <c:pt idx="3051">
                  <c:v>67.326667999999998</c:v>
                </c:pt>
                <c:pt idx="3052">
                  <c:v>67.311949999999996</c:v>
                </c:pt>
                <c:pt idx="3053">
                  <c:v>67.289901999999998</c:v>
                </c:pt>
                <c:pt idx="3054">
                  <c:v>67.262440999999995</c:v>
                </c:pt>
                <c:pt idx="3055">
                  <c:v>67.239804000000007</c:v>
                </c:pt>
                <c:pt idx="3056">
                  <c:v>67.234624999999994</c:v>
                </c:pt>
                <c:pt idx="3057">
                  <c:v>67.251295999999996</c:v>
                </c:pt>
                <c:pt idx="3058">
                  <c:v>67.282319999999999</c:v>
                </c:pt>
                <c:pt idx="3059">
                  <c:v>67.315197999999995</c:v>
                </c:pt>
                <c:pt idx="3060">
                  <c:v>67.340355000000002</c:v>
                </c:pt>
                <c:pt idx="3061">
                  <c:v>67.353110000000001</c:v>
                </c:pt>
                <c:pt idx="3062">
                  <c:v>67.353620000000006</c:v>
                </c:pt>
                <c:pt idx="3063">
                  <c:v>67.347763999999998</c:v>
                </c:pt>
                <c:pt idx="3064">
                  <c:v>67.344880000000003</c:v>
                </c:pt>
                <c:pt idx="3065">
                  <c:v>67.352316999999999</c:v>
                </c:pt>
                <c:pt idx="3066">
                  <c:v>67.373682000000002</c:v>
                </c:pt>
                <c:pt idx="3067">
                  <c:v>67.412003999999996</c:v>
                </c:pt>
                <c:pt idx="3068">
                  <c:v>67.469662999999997</c:v>
                </c:pt>
                <c:pt idx="3069">
                  <c:v>67.542687000000001</c:v>
                </c:pt>
                <c:pt idx="3070">
                  <c:v>67.619319000000004</c:v>
                </c:pt>
                <c:pt idx="3071">
                  <c:v>67.688090000000003</c:v>
                </c:pt>
                <c:pt idx="3072">
                  <c:v>67.745495000000005</c:v>
                </c:pt>
                <c:pt idx="3073">
                  <c:v>67.794920000000005</c:v>
                </c:pt>
                <c:pt idx="3074">
                  <c:v>67.842054000000005</c:v>
                </c:pt>
                <c:pt idx="3075">
                  <c:v>67.892972</c:v>
                </c:pt>
                <c:pt idx="3076">
                  <c:v>67.952712000000005</c:v>
                </c:pt>
                <c:pt idx="3077">
                  <c:v>68.022221999999999</c:v>
                </c:pt>
                <c:pt idx="3078">
                  <c:v>68.097352000000001</c:v>
                </c:pt>
                <c:pt idx="3079">
                  <c:v>68.171075000000002</c:v>
                </c:pt>
                <c:pt idx="3080">
                  <c:v>68.235277999999994</c:v>
                </c:pt>
                <c:pt idx="3081">
                  <c:v>68.283120999999994</c:v>
                </c:pt>
                <c:pt idx="3082">
                  <c:v>68.315230999999997</c:v>
                </c:pt>
                <c:pt idx="3083">
                  <c:v>68.342785000000006</c:v>
                </c:pt>
                <c:pt idx="3084">
                  <c:v>68.379103000000001</c:v>
                </c:pt>
                <c:pt idx="3085">
                  <c:v>68.428342999999998</c:v>
                </c:pt>
                <c:pt idx="3086">
                  <c:v>68.486643999999998</c:v>
                </c:pt>
                <c:pt idx="3087">
                  <c:v>68.552334999999999</c:v>
                </c:pt>
                <c:pt idx="3088">
                  <c:v>68.628606000000005</c:v>
                </c:pt>
                <c:pt idx="3089">
                  <c:v>68.717850999999996</c:v>
                </c:pt>
                <c:pt idx="3090">
                  <c:v>68.820831999999996</c:v>
                </c:pt>
                <c:pt idx="3091">
                  <c:v>68.93871</c:v>
                </c:pt>
                <c:pt idx="3092">
                  <c:v>69.065100000000001</c:v>
                </c:pt>
                <c:pt idx="3093">
                  <c:v>69.177683000000002</c:v>
                </c:pt>
                <c:pt idx="3094">
                  <c:v>69.252420999999998</c:v>
                </c:pt>
                <c:pt idx="3095">
                  <c:v>69.290139999999994</c:v>
                </c:pt>
                <c:pt idx="3096">
                  <c:v>69.317890000000006</c:v>
                </c:pt>
                <c:pt idx="3097">
                  <c:v>69.360992999999993</c:v>
                </c:pt>
                <c:pt idx="3098">
                  <c:v>69.423112000000003</c:v>
                </c:pt>
                <c:pt idx="3099">
                  <c:v>69.493448000000001</c:v>
                </c:pt>
                <c:pt idx="3100">
                  <c:v>69.558909</c:v>
                </c:pt>
                <c:pt idx="3101">
                  <c:v>69.604975999999994</c:v>
                </c:pt>
                <c:pt idx="3102">
                  <c:v>69.620823999999999</c:v>
                </c:pt>
                <c:pt idx="3103">
                  <c:v>69.613797000000005</c:v>
                </c:pt>
                <c:pt idx="3104">
                  <c:v>69.608673999999993</c:v>
                </c:pt>
                <c:pt idx="3105">
                  <c:v>69.623587999999998</c:v>
                </c:pt>
                <c:pt idx="3106">
                  <c:v>69.653745999999998</c:v>
                </c:pt>
                <c:pt idx="3107">
                  <c:v>69.685277999999997</c:v>
                </c:pt>
                <c:pt idx="3108">
                  <c:v>69.715477000000007</c:v>
                </c:pt>
                <c:pt idx="3109">
                  <c:v>69.750527000000005</c:v>
                </c:pt>
                <c:pt idx="3110">
                  <c:v>69.792220999999998</c:v>
                </c:pt>
                <c:pt idx="3111">
                  <c:v>69.838104999999999</c:v>
                </c:pt>
                <c:pt idx="3112">
                  <c:v>69.889825000000002</c:v>
                </c:pt>
                <c:pt idx="3113">
                  <c:v>69.951168999999993</c:v>
                </c:pt>
                <c:pt idx="3114">
                  <c:v>70.019761000000003</c:v>
                </c:pt>
                <c:pt idx="3115">
                  <c:v>70.087706999999995</c:v>
                </c:pt>
                <c:pt idx="3116">
                  <c:v>70.148914000000005</c:v>
                </c:pt>
                <c:pt idx="3117">
                  <c:v>70.202558999999994</c:v>
                </c:pt>
                <c:pt idx="3118">
                  <c:v>70.253366999999997</c:v>
                </c:pt>
                <c:pt idx="3119">
                  <c:v>70.309886000000006</c:v>
                </c:pt>
                <c:pt idx="3120">
                  <c:v>70.375448000000006</c:v>
                </c:pt>
                <c:pt idx="3121">
                  <c:v>70.439655999999999</c:v>
                </c:pt>
                <c:pt idx="3122">
                  <c:v>70.490170000000006</c:v>
                </c:pt>
                <c:pt idx="3123">
                  <c:v>70.536404000000005</c:v>
                </c:pt>
                <c:pt idx="3124">
                  <c:v>70.607237999999995</c:v>
                </c:pt>
                <c:pt idx="3125">
                  <c:v>70.717487000000006</c:v>
                </c:pt>
                <c:pt idx="3126">
                  <c:v>70.848633000000007</c:v>
                </c:pt>
                <c:pt idx="3127">
                  <c:v>70.971402999999995</c:v>
                </c:pt>
                <c:pt idx="3128">
                  <c:v>71.076113000000007</c:v>
                </c:pt>
                <c:pt idx="3129">
                  <c:v>71.172842000000003</c:v>
                </c:pt>
                <c:pt idx="3130">
                  <c:v>71.274674000000005</c:v>
                </c:pt>
                <c:pt idx="3131">
                  <c:v>71.389396000000005</c:v>
                </c:pt>
                <c:pt idx="3132">
                  <c:v>71.514616000000004</c:v>
                </c:pt>
                <c:pt idx="3133">
                  <c:v>71.631474999999995</c:v>
                </c:pt>
                <c:pt idx="3134">
                  <c:v>71.716080000000005</c:v>
                </c:pt>
                <c:pt idx="3135">
                  <c:v>71.767698999999993</c:v>
                </c:pt>
                <c:pt idx="3136">
                  <c:v>71.813817</c:v>
                </c:pt>
                <c:pt idx="3137">
                  <c:v>71.878067999999999</c:v>
                </c:pt>
                <c:pt idx="3138">
                  <c:v>71.956715000000003</c:v>
                </c:pt>
                <c:pt idx="3139">
                  <c:v>72.038246000000001</c:v>
                </c:pt>
                <c:pt idx="3140">
                  <c:v>72.129495000000006</c:v>
                </c:pt>
                <c:pt idx="3141">
                  <c:v>72.241686999999999</c:v>
                </c:pt>
                <c:pt idx="3142">
                  <c:v>72.362093000000002</c:v>
                </c:pt>
                <c:pt idx="3143">
                  <c:v>72.464945999999998</c:v>
                </c:pt>
                <c:pt idx="3144">
                  <c:v>72.547300000000007</c:v>
                </c:pt>
                <c:pt idx="3145">
                  <c:v>72.630251000000001</c:v>
                </c:pt>
                <c:pt idx="3146">
                  <c:v>72.722334000000004</c:v>
                </c:pt>
                <c:pt idx="3147">
                  <c:v>72.805014999999997</c:v>
                </c:pt>
                <c:pt idx="3148">
                  <c:v>72.864564999999999</c:v>
                </c:pt>
                <c:pt idx="3149">
                  <c:v>72.920182999999994</c:v>
                </c:pt>
                <c:pt idx="3150">
                  <c:v>73.004187999999999</c:v>
                </c:pt>
                <c:pt idx="3151">
                  <c:v>73.121252999999996</c:v>
                </c:pt>
                <c:pt idx="3152">
                  <c:v>73.241151000000002</c:v>
                </c:pt>
                <c:pt idx="3153">
                  <c:v>73.331438000000006</c:v>
                </c:pt>
                <c:pt idx="3154">
                  <c:v>73.389235999999997</c:v>
                </c:pt>
                <c:pt idx="3155">
                  <c:v>73.438598999999996</c:v>
                </c:pt>
                <c:pt idx="3156">
                  <c:v>73.502179999999996</c:v>
                </c:pt>
                <c:pt idx="3157">
                  <c:v>73.581348000000006</c:v>
                </c:pt>
                <c:pt idx="3158">
                  <c:v>73.662814999999995</c:v>
                </c:pt>
                <c:pt idx="3159">
                  <c:v>73.737921</c:v>
                </c:pt>
                <c:pt idx="3160">
                  <c:v>73.809710999999993</c:v>
                </c:pt>
                <c:pt idx="3161">
                  <c:v>73.884478999999999</c:v>
                </c:pt>
                <c:pt idx="3162">
                  <c:v>73.965311999999997</c:v>
                </c:pt>
                <c:pt idx="3163">
                  <c:v>74.054889000000003</c:v>
                </c:pt>
                <c:pt idx="3164">
                  <c:v>74.155964999999995</c:v>
                </c:pt>
                <c:pt idx="3165">
                  <c:v>74.263800000000003</c:v>
                </c:pt>
                <c:pt idx="3166">
                  <c:v>74.363372999999996</c:v>
                </c:pt>
                <c:pt idx="3167">
                  <c:v>74.439070999999998</c:v>
                </c:pt>
                <c:pt idx="3168">
                  <c:v>74.484955999999997</c:v>
                </c:pt>
                <c:pt idx="3169">
                  <c:v>74.506403000000006</c:v>
                </c:pt>
                <c:pt idx="3170">
                  <c:v>74.519572999999994</c:v>
                </c:pt>
                <c:pt idx="3171">
                  <c:v>74.550227000000007</c:v>
                </c:pt>
                <c:pt idx="3172">
                  <c:v>74.620455000000007</c:v>
                </c:pt>
                <c:pt idx="3173">
                  <c:v>74.727181999999999</c:v>
                </c:pt>
                <c:pt idx="3174">
                  <c:v>74.841378000000006</c:v>
                </c:pt>
                <c:pt idx="3175">
                  <c:v>74.938377000000003</c:v>
                </c:pt>
                <c:pt idx="3176">
                  <c:v>75.021821000000003</c:v>
                </c:pt>
                <c:pt idx="3177">
                  <c:v>75.109953000000004</c:v>
                </c:pt>
                <c:pt idx="3178">
                  <c:v>75.210103000000004</c:v>
                </c:pt>
                <c:pt idx="3179">
                  <c:v>75.315858000000006</c:v>
                </c:pt>
                <c:pt idx="3180">
                  <c:v>75.415678999999997</c:v>
                </c:pt>
                <c:pt idx="3181">
                  <c:v>75.493048000000002</c:v>
                </c:pt>
                <c:pt idx="3182">
                  <c:v>75.529411999999994</c:v>
                </c:pt>
                <c:pt idx="3183">
                  <c:v>75.518028999999999</c:v>
                </c:pt>
                <c:pt idx="3184">
                  <c:v>75.468035999999998</c:v>
                </c:pt>
                <c:pt idx="3185">
                  <c:v>75.388576999999998</c:v>
                </c:pt>
                <c:pt idx="3186">
                  <c:v>75.278362999999999</c:v>
                </c:pt>
                <c:pt idx="3187">
                  <c:v>75.139757000000003</c:v>
                </c:pt>
                <c:pt idx="3188">
                  <c:v>74.992350999999999</c:v>
                </c:pt>
                <c:pt idx="3189">
                  <c:v>74.855234999999993</c:v>
                </c:pt>
                <c:pt idx="3190">
                  <c:v>74.718247000000005</c:v>
                </c:pt>
                <c:pt idx="3191">
                  <c:v>74.548828</c:v>
                </c:pt>
                <c:pt idx="3192">
                  <c:v>74.333588000000006</c:v>
                </c:pt>
                <c:pt idx="3193">
                  <c:v>74.102013999999997</c:v>
                </c:pt>
                <c:pt idx="3194">
                  <c:v>73.902413999999993</c:v>
                </c:pt>
                <c:pt idx="3195">
                  <c:v>73.761438999999996</c:v>
                </c:pt>
                <c:pt idx="3196">
                  <c:v>73.672285000000002</c:v>
                </c:pt>
                <c:pt idx="3197">
                  <c:v>73.616041999999993</c:v>
                </c:pt>
                <c:pt idx="3198">
                  <c:v>73.587669000000005</c:v>
                </c:pt>
                <c:pt idx="3199">
                  <c:v>73.600476</c:v>
                </c:pt>
                <c:pt idx="3200">
                  <c:v>73.665420999999995</c:v>
                </c:pt>
                <c:pt idx="3201">
                  <c:v>73.768299999999996</c:v>
                </c:pt>
                <c:pt idx="3202">
                  <c:v>73.877183000000002</c:v>
                </c:pt>
                <c:pt idx="3203">
                  <c:v>73.979020000000006</c:v>
                </c:pt>
                <c:pt idx="3204">
                  <c:v>74.096312999999995</c:v>
                </c:pt>
                <c:pt idx="3205">
                  <c:v>74.253094000000004</c:v>
                </c:pt>
                <c:pt idx="3206">
                  <c:v>74.433781999999994</c:v>
                </c:pt>
                <c:pt idx="3207">
                  <c:v>74.593520999999996</c:v>
                </c:pt>
                <c:pt idx="3208">
                  <c:v>74.703446</c:v>
                </c:pt>
                <c:pt idx="3209">
                  <c:v>74.767343999999994</c:v>
                </c:pt>
                <c:pt idx="3210">
                  <c:v>74.798604999999995</c:v>
                </c:pt>
                <c:pt idx="3211">
                  <c:v>74.804305999999997</c:v>
                </c:pt>
                <c:pt idx="3212">
                  <c:v>74.796469000000002</c:v>
                </c:pt>
                <c:pt idx="3213">
                  <c:v>74.797391000000005</c:v>
                </c:pt>
                <c:pt idx="3214">
                  <c:v>74.819957000000002</c:v>
                </c:pt>
                <c:pt idx="3215">
                  <c:v>74.853301000000002</c:v>
                </c:pt>
                <c:pt idx="3216">
                  <c:v>74.87912</c:v>
                </c:pt>
                <c:pt idx="3217">
                  <c:v>74.894600999999994</c:v>
                </c:pt>
                <c:pt idx="3218">
                  <c:v>74.909065999999996</c:v>
                </c:pt>
                <c:pt idx="3219">
                  <c:v>74.923405000000002</c:v>
                </c:pt>
                <c:pt idx="3220">
                  <c:v>74.924417000000005</c:v>
                </c:pt>
                <c:pt idx="3221">
                  <c:v>74.902099000000007</c:v>
                </c:pt>
                <c:pt idx="3222">
                  <c:v>74.868735000000001</c:v>
                </c:pt>
                <c:pt idx="3223">
                  <c:v>74.856379000000004</c:v>
                </c:pt>
                <c:pt idx="3224">
                  <c:v>74.889675999999994</c:v>
                </c:pt>
                <c:pt idx="3225">
                  <c:v>74.957752999999997</c:v>
                </c:pt>
                <c:pt idx="3226">
                  <c:v>75.018466000000004</c:v>
                </c:pt>
                <c:pt idx="3227">
                  <c:v>75.038816999999995</c:v>
                </c:pt>
                <c:pt idx="3228">
                  <c:v>75.028023000000005</c:v>
                </c:pt>
                <c:pt idx="3229">
                  <c:v>75.022542999999999</c:v>
                </c:pt>
                <c:pt idx="3230">
                  <c:v>75.043256999999997</c:v>
                </c:pt>
                <c:pt idx="3231">
                  <c:v>75.078149999999994</c:v>
                </c:pt>
                <c:pt idx="3232">
                  <c:v>75.10324</c:v>
                </c:pt>
                <c:pt idx="3233">
                  <c:v>75.106329000000002</c:v>
                </c:pt>
                <c:pt idx="3234">
                  <c:v>75.089411999999996</c:v>
                </c:pt>
                <c:pt idx="3235">
                  <c:v>75.060809000000006</c:v>
                </c:pt>
                <c:pt idx="3236">
                  <c:v>75.029683000000006</c:v>
                </c:pt>
                <c:pt idx="3237">
                  <c:v>75.000427000000002</c:v>
                </c:pt>
                <c:pt idx="3238">
                  <c:v>74.969731999999993</c:v>
                </c:pt>
                <c:pt idx="3239">
                  <c:v>74.934072999999998</c:v>
                </c:pt>
                <c:pt idx="3240">
                  <c:v>74.896958999999995</c:v>
                </c:pt>
                <c:pt idx="3241">
                  <c:v>74.860444999999999</c:v>
                </c:pt>
                <c:pt idx="3242">
                  <c:v>74.814272000000003</c:v>
                </c:pt>
                <c:pt idx="3243">
                  <c:v>74.746070000000003</c:v>
                </c:pt>
                <c:pt idx="3244">
                  <c:v>74.659375999999995</c:v>
                </c:pt>
                <c:pt idx="3245">
                  <c:v>74.568404999999998</c:v>
                </c:pt>
                <c:pt idx="3246">
                  <c:v>74.478746000000001</c:v>
                </c:pt>
                <c:pt idx="3247">
                  <c:v>74.388356999999999</c:v>
                </c:pt>
                <c:pt idx="3248">
                  <c:v>74.303583000000003</c:v>
                </c:pt>
                <c:pt idx="3249">
                  <c:v>74.235093000000006</c:v>
                </c:pt>
                <c:pt idx="3250">
                  <c:v>74.177538999999996</c:v>
                </c:pt>
                <c:pt idx="3251">
                  <c:v>74.111131999999998</c:v>
                </c:pt>
                <c:pt idx="3252">
                  <c:v>74.025194999999997</c:v>
                </c:pt>
                <c:pt idx="3253">
                  <c:v>73.924093999999997</c:v>
                </c:pt>
                <c:pt idx="3254">
                  <c:v>73.809944999999999</c:v>
                </c:pt>
                <c:pt idx="3255">
                  <c:v>73.676822999999999</c:v>
                </c:pt>
                <c:pt idx="3256">
                  <c:v>73.522499999999994</c:v>
                </c:pt>
                <c:pt idx="3257">
                  <c:v>73.348347000000004</c:v>
                </c:pt>
                <c:pt idx="3258">
                  <c:v>73.148152999999994</c:v>
                </c:pt>
                <c:pt idx="3259">
                  <c:v>72.916430000000005</c:v>
                </c:pt>
                <c:pt idx="3260">
                  <c:v>72.667109999999994</c:v>
                </c:pt>
                <c:pt idx="3261">
                  <c:v>72.422619999999995</c:v>
                </c:pt>
                <c:pt idx="3262">
                  <c:v>72.184304999999995</c:v>
                </c:pt>
                <c:pt idx="3263">
                  <c:v>71.934426000000002</c:v>
                </c:pt>
                <c:pt idx="3264">
                  <c:v>71.664679000000007</c:v>
                </c:pt>
                <c:pt idx="3265">
                  <c:v>71.378865000000005</c:v>
                </c:pt>
                <c:pt idx="3266">
                  <c:v>71.071444999999997</c:v>
                </c:pt>
                <c:pt idx="3267">
                  <c:v>70.734990999999994</c:v>
                </c:pt>
                <c:pt idx="3268">
                  <c:v>70.392222000000004</c:v>
                </c:pt>
                <c:pt idx="3269">
                  <c:v>70.088106999999994</c:v>
                </c:pt>
                <c:pt idx="3270">
                  <c:v>69.840097999999998</c:v>
                </c:pt>
                <c:pt idx="3271">
                  <c:v>69.621736999999996</c:v>
                </c:pt>
                <c:pt idx="3272">
                  <c:v>69.403066999999993</c:v>
                </c:pt>
                <c:pt idx="3273">
                  <c:v>69.180200999999997</c:v>
                </c:pt>
                <c:pt idx="3274">
                  <c:v>68.959614000000002</c:v>
                </c:pt>
                <c:pt idx="3275">
                  <c:v>68.746854999999996</c:v>
                </c:pt>
                <c:pt idx="3276">
                  <c:v>68.558125000000004</c:v>
                </c:pt>
                <c:pt idx="3277">
                  <c:v>68.407076000000004</c:v>
                </c:pt>
                <c:pt idx="3278">
                  <c:v>68.266340999999997</c:v>
                </c:pt>
                <c:pt idx="3279">
                  <c:v>68.074134999999998</c:v>
                </c:pt>
                <c:pt idx="3280">
                  <c:v>67.801969</c:v>
                </c:pt>
                <c:pt idx="3281">
                  <c:v>67.490230999999994</c:v>
                </c:pt>
                <c:pt idx="3282">
                  <c:v>67.193504000000004</c:v>
                </c:pt>
                <c:pt idx="3283">
                  <c:v>66.925336000000001</c:v>
                </c:pt>
                <c:pt idx="3284">
                  <c:v>66.674814999999995</c:v>
                </c:pt>
                <c:pt idx="3285">
                  <c:v>66.435606000000007</c:v>
                </c:pt>
                <c:pt idx="3286">
                  <c:v>66.197646000000006</c:v>
                </c:pt>
                <c:pt idx="3287">
                  <c:v>65.941903999999994</c:v>
                </c:pt>
                <c:pt idx="3288">
                  <c:v>65.664587999999995</c:v>
                </c:pt>
                <c:pt idx="3289">
                  <c:v>65.381382000000002</c:v>
                </c:pt>
                <c:pt idx="3290">
                  <c:v>65.094650000000001</c:v>
                </c:pt>
                <c:pt idx="3291">
                  <c:v>64.786614999999998</c:v>
                </c:pt>
                <c:pt idx="3292">
                  <c:v>64.457418000000004</c:v>
                </c:pt>
                <c:pt idx="3293">
                  <c:v>64.135986000000003</c:v>
                </c:pt>
                <c:pt idx="3294">
                  <c:v>63.834488999999998</c:v>
                </c:pt>
                <c:pt idx="3295">
                  <c:v>63.526456000000003</c:v>
                </c:pt>
                <c:pt idx="3296">
                  <c:v>63.192763999999997</c:v>
                </c:pt>
                <c:pt idx="3297">
                  <c:v>62.854916000000003</c:v>
                </c:pt>
                <c:pt idx="3298">
                  <c:v>62.538933</c:v>
                </c:pt>
                <c:pt idx="3299">
                  <c:v>62.237580999999999</c:v>
                </c:pt>
                <c:pt idx="3300">
                  <c:v>61.927875</c:v>
                </c:pt>
                <c:pt idx="3301">
                  <c:v>61.598399000000001</c:v>
                </c:pt>
                <c:pt idx="3302">
                  <c:v>61.242868999999999</c:v>
                </c:pt>
                <c:pt idx="3303">
                  <c:v>60.857272000000002</c:v>
                </c:pt>
                <c:pt idx="3304">
                  <c:v>60.459598</c:v>
                </c:pt>
                <c:pt idx="3305">
                  <c:v>60.079031000000001</c:v>
                </c:pt>
                <c:pt idx="3306">
                  <c:v>59.714869999999998</c:v>
                </c:pt>
                <c:pt idx="3307">
                  <c:v>59.341000999999999</c:v>
                </c:pt>
                <c:pt idx="3308">
                  <c:v>58.957374000000002</c:v>
                </c:pt>
                <c:pt idx="3309">
                  <c:v>58.594900000000003</c:v>
                </c:pt>
                <c:pt idx="3310">
                  <c:v>58.257229000000002</c:v>
                </c:pt>
                <c:pt idx="3311">
                  <c:v>57.908517000000003</c:v>
                </c:pt>
                <c:pt idx="3312">
                  <c:v>57.539811</c:v>
                </c:pt>
                <c:pt idx="3313">
                  <c:v>57.187995000000001</c:v>
                </c:pt>
                <c:pt idx="3314">
                  <c:v>56.862648</c:v>
                </c:pt>
                <c:pt idx="3315">
                  <c:v>56.522919000000002</c:v>
                </c:pt>
                <c:pt idx="3316">
                  <c:v>56.149042000000001</c:v>
                </c:pt>
                <c:pt idx="3317">
                  <c:v>55.769500999999998</c:v>
                </c:pt>
                <c:pt idx="3318">
                  <c:v>55.398592000000001</c:v>
                </c:pt>
                <c:pt idx="3319">
                  <c:v>55.012588999999998</c:v>
                </c:pt>
                <c:pt idx="3320">
                  <c:v>54.608280999999998</c:v>
                </c:pt>
                <c:pt idx="3321">
                  <c:v>54.222230000000003</c:v>
                </c:pt>
                <c:pt idx="3322">
                  <c:v>53.868630000000003</c:v>
                </c:pt>
                <c:pt idx="3323">
                  <c:v>53.519443000000003</c:v>
                </c:pt>
                <c:pt idx="3324">
                  <c:v>53.160907999999999</c:v>
                </c:pt>
                <c:pt idx="3325">
                  <c:v>52.810740000000003</c:v>
                </c:pt>
                <c:pt idx="3326">
                  <c:v>52.471978</c:v>
                </c:pt>
                <c:pt idx="3327">
                  <c:v>52.133589000000001</c:v>
                </c:pt>
                <c:pt idx="3328">
                  <c:v>51.814973999999999</c:v>
                </c:pt>
                <c:pt idx="3329">
                  <c:v>51.528750000000002</c:v>
                </c:pt>
                <c:pt idx="3330">
                  <c:v>51.213090000000001</c:v>
                </c:pt>
                <c:pt idx="3331">
                  <c:v>50.692490999999997</c:v>
                </c:pt>
                <c:pt idx="3332">
                  <c:v>49.914797</c:v>
                </c:pt>
                <c:pt idx="3333">
                  <c:v>49.303491000000001</c:v>
                </c:pt>
                <c:pt idx="3334">
                  <c:v>49.098661999999997</c:v>
                </c:pt>
                <c:pt idx="3335">
                  <c:v>49.047196999999997</c:v>
                </c:pt>
                <c:pt idx="3336">
                  <c:v>48.915149999999997</c:v>
                </c:pt>
                <c:pt idx="3337">
                  <c:v>48.671751999999998</c:v>
                </c:pt>
                <c:pt idx="3338">
                  <c:v>48.375377</c:v>
                </c:pt>
                <c:pt idx="3339">
                  <c:v>48.052405</c:v>
                </c:pt>
                <c:pt idx="3340">
                  <c:v>47.709673000000002</c:v>
                </c:pt>
                <c:pt idx="3341">
                  <c:v>47.387041000000004</c:v>
                </c:pt>
                <c:pt idx="3342">
                  <c:v>47.110937999999997</c:v>
                </c:pt>
                <c:pt idx="3343">
                  <c:v>46.849162999999997</c:v>
                </c:pt>
                <c:pt idx="3344">
                  <c:v>46.570301999999998</c:v>
                </c:pt>
                <c:pt idx="3345">
                  <c:v>46.290880999999999</c:v>
                </c:pt>
                <c:pt idx="3346">
                  <c:v>46.020532000000003</c:v>
                </c:pt>
                <c:pt idx="3347">
                  <c:v>45.730679000000002</c:v>
                </c:pt>
                <c:pt idx="3348">
                  <c:v>45.418166999999997</c:v>
                </c:pt>
                <c:pt idx="3349">
                  <c:v>45.128734999999999</c:v>
                </c:pt>
                <c:pt idx="3350">
                  <c:v>44.878185999999999</c:v>
                </c:pt>
                <c:pt idx="3351">
                  <c:v>44.622331000000003</c:v>
                </c:pt>
                <c:pt idx="3352">
                  <c:v>44.347465999999997</c:v>
                </c:pt>
                <c:pt idx="3353">
                  <c:v>44.106720000000003</c:v>
                </c:pt>
                <c:pt idx="3354">
                  <c:v>43.920119999999997</c:v>
                </c:pt>
                <c:pt idx="3355">
                  <c:v>43.725799000000002</c:v>
                </c:pt>
                <c:pt idx="3356">
                  <c:v>43.475614999999998</c:v>
                </c:pt>
                <c:pt idx="3357">
                  <c:v>43.201087000000001</c:v>
                </c:pt>
                <c:pt idx="3358">
                  <c:v>42.944642999999999</c:v>
                </c:pt>
                <c:pt idx="3359">
                  <c:v>42.697853000000002</c:v>
                </c:pt>
                <c:pt idx="3360">
                  <c:v>42.450972</c:v>
                </c:pt>
                <c:pt idx="3361">
                  <c:v>42.228448</c:v>
                </c:pt>
                <c:pt idx="3362">
                  <c:v>42.027875000000002</c:v>
                </c:pt>
                <c:pt idx="3363">
                  <c:v>41.797331</c:v>
                </c:pt>
                <c:pt idx="3364">
                  <c:v>41.520577000000003</c:v>
                </c:pt>
                <c:pt idx="3365">
                  <c:v>41.254227999999998</c:v>
                </c:pt>
                <c:pt idx="3366">
                  <c:v>41.033363999999999</c:v>
                </c:pt>
                <c:pt idx="3367">
                  <c:v>40.813622000000002</c:v>
                </c:pt>
                <c:pt idx="3368">
                  <c:v>40.558674000000003</c:v>
                </c:pt>
                <c:pt idx="3369">
                  <c:v>40.304566999999999</c:v>
                </c:pt>
                <c:pt idx="3370">
                  <c:v>40.091000999999999</c:v>
                </c:pt>
                <c:pt idx="3371">
                  <c:v>39.902507999999997</c:v>
                </c:pt>
                <c:pt idx="3372">
                  <c:v>39.719025000000002</c:v>
                </c:pt>
                <c:pt idx="3373">
                  <c:v>39.551625999999999</c:v>
                </c:pt>
                <c:pt idx="3374">
                  <c:v>39.385629000000002</c:v>
                </c:pt>
                <c:pt idx="3375">
                  <c:v>39.164608000000001</c:v>
                </c:pt>
                <c:pt idx="3376">
                  <c:v>38.880110999999999</c:v>
                </c:pt>
                <c:pt idx="3377">
                  <c:v>38.600189</c:v>
                </c:pt>
                <c:pt idx="3378">
                  <c:v>38.366588999999998</c:v>
                </c:pt>
                <c:pt idx="3379">
                  <c:v>38.144883999999998</c:v>
                </c:pt>
                <c:pt idx="3380">
                  <c:v>37.911161</c:v>
                </c:pt>
                <c:pt idx="3381">
                  <c:v>37.706032999999998</c:v>
                </c:pt>
                <c:pt idx="3382">
                  <c:v>37.559230999999997</c:v>
                </c:pt>
                <c:pt idx="3383">
                  <c:v>37.434137</c:v>
                </c:pt>
                <c:pt idx="3384">
                  <c:v>37.296030999999999</c:v>
                </c:pt>
                <c:pt idx="3385">
                  <c:v>37.153770000000002</c:v>
                </c:pt>
                <c:pt idx="3386">
                  <c:v>36.988067000000001</c:v>
                </c:pt>
                <c:pt idx="3387">
                  <c:v>36.746752999999998</c:v>
                </c:pt>
                <c:pt idx="3388">
                  <c:v>36.458613</c:v>
                </c:pt>
                <c:pt idx="3389">
                  <c:v>36.233339999999998</c:v>
                </c:pt>
                <c:pt idx="3390">
                  <c:v>36.098013000000002</c:v>
                </c:pt>
                <c:pt idx="3391">
                  <c:v>35.953766999999999</c:v>
                </c:pt>
                <c:pt idx="3392">
                  <c:v>35.744256999999998</c:v>
                </c:pt>
                <c:pt idx="3393">
                  <c:v>35.539670999999998</c:v>
                </c:pt>
                <c:pt idx="3394">
                  <c:v>35.393324999999997</c:v>
                </c:pt>
                <c:pt idx="3395">
                  <c:v>35.243215999999997</c:v>
                </c:pt>
                <c:pt idx="3396">
                  <c:v>35.03181</c:v>
                </c:pt>
                <c:pt idx="3397">
                  <c:v>34.805748999999999</c:v>
                </c:pt>
                <c:pt idx="3398">
                  <c:v>34.617797000000003</c:v>
                </c:pt>
                <c:pt idx="3399">
                  <c:v>34.438138000000002</c:v>
                </c:pt>
                <c:pt idx="3400">
                  <c:v>34.235323999999999</c:v>
                </c:pt>
                <c:pt idx="3401">
                  <c:v>34.046177</c:v>
                </c:pt>
                <c:pt idx="3402">
                  <c:v>33.895262000000002</c:v>
                </c:pt>
                <c:pt idx="3403">
                  <c:v>33.742027999999998</c:v>
                </c:pt>
                <c:pt idx="3404">
                  <c:v>33.563589999999998</c:v>
                </c:pt>
                <c:pt idx="3405">
                  <c:v>33.391737999999997</c:v>
                </c:pt>
                <c:pt idx="3406">
                  <c:v>33.224780000000003</c:v>
                </c:pt>
                <c:pt idx="3407">
                  <c:v>33.002766999999999</c:v>
                </c:pt>
                <c:pt idx="3408">
                  <c:v>32.727463</c:v>
                </c:pt>
                <c:pt idx="3409">
                  <c:v>32.499782000000003</c:v>
                </c:pt>
                <c:pt idx="3410">
                  <c:v>32.359749000000001</c:v>
                </c:pt>
                <c:pt idx="3411">
                  <c:v>32.220745999999998</c:v>
                </c:pt>
                <c:pt idx="3412">
                  <c:v>32.018714000000003</c:v>
                </c:pt>
                <c:pt idx="3413">
                  <c:v>31.790362999999999</c:v>
                </c:pt>
                <c:pt idx="3414">
                  <c:v>31.575068000000002</c:v>
                </c:pt>
                <c:pt idx="3415">
                  <c:v>31.355694</c:v>
                </c:pt>
                <c:pt idx="3416">
                  <c:v>31.145800000000001</c:v>
                </c:pt>
                <c:pt idx="3417">
                  <c:v>31.013445000000001</c:v>
                </c:pt>
                <c:pt idx="3418">
                  <c:v>30.954505999999999</c:v>
                </c:pt>
                <c:pt idx="3419">
                  <c:v>30.862954999999999</c:v>
                </c:pt>
                <c:pt idx="3420">
                  <c:v>30.692637000000001</c:v>
                </c:pt>
                <c:pt idx="3421">
                  <c:v>30.523257000000001</c:v>
                </c:pt>
                <c:pt idx="3422">
                  <c:v>30.400700000000001</c:v>
                </c:pt>
                <c:pt idx="3423">
                  <c:v>30.259257999999999</c:v>
                </c:pt>
                <c:pt idx="3424">
                  <c:v>30.061986000000001</c:v>
                </c:pt>
                <c:pt idx="3425">
                  <c:v>29.876647999999999</c:v>
                </c:pt>
                <c:pt idx="3426">
                  <c:v>29.733104000000001</c:v>
                </c:pt>
                <c:pt idx="3427">
                  <c:v>29.559895999999998</c:v>
                </c:pt>
                <c:pt idx="3428">
                  <c:v>29.338374999999999</c:v>
                </c:pt>
                <c:pt idx="3429">
                  <c:v>29.164463000000001</c:v>
                </c:pt>
                <c:pt idx="3430">
                  <c:v>29.081313000000002</c:v>
                </c:pt>
                <c:pt idx="3431">
                  <c:v>28.974837000000001</c:v>
                </c:pt>
                <c:pt idx="3432">
                  <c:v>28.748593</c:v>
                </c:pt>
                <c:pt idx="3433">
                  <c:v>28.4757</c:v>
                </c:pt>
                <c:pt idx="3434">
                  <c:v>28.258865</c:v>
                </c:pt>
                <c:pt idx="3435">
                  <c:v>28.078914999999999</c:v>
                </c:pt>
                <c:pt idx="3436">
                  <c:v>27.894054000000001</c:v>
                </c:pt>
                <c:pt idx="3437">
                  <c:v>27.749292000000001</c:v>
                </c:pt>
                <c:pt idx="3438">
                  <c:v>27.683126000000001</c:v>
                </c:pt>
                <c:pt idx="3439">
                  <c:v>27.633478</c:v>
                </c:pt>
                <c:pt idx="3440">
                  <c:v>27.532430999999999</c:v>
                </c:pt>
                <c:pt idx="3441">
                  <c:v>27.397000999999999</c:v>
                </c:pt>
                <c:pt idx="3442">
                  <c:v>27.25328</c:v>
                </c:pt>
                <c:pt idx="3443">
                  <c:v>27.069113000000002</c:v>
                </c:pt>
                <c:pt idx="3444">
                  <c:v>26.834817999999999</c:v>
                </c:pt>
                <c:pt idx="3445">
                  <c:v>26.615079000000001</c:v>
                </c:pt>
                <c:pt idx="3446">
                  <c:v>26.450434000000001</c:v>
                </c:pt>
                <c:pt idx="3447">
                  <c:v>26.300339999999998</c:v>
                </c:pt>
                <c:pt idx="3448">
                  <c:v>26.14049</c:v>
                </c:pt>
                <c:pt idx="3449">
                  <c:v>26.005714999999999</c:v>
                </c:pt>
                <c:pt idx="3450">
                  <c:v>25.891413</c:v>
                </c:pt>
                <c:pt idx="3451">
                  <c:v>25.735409000000001</c:v>
                </c:pt>
                <c:pt idx="3452">
                  <c:v>25.548185</c:v>
                </c:pt>
                <c:pt idx="3453">
                  <c:v>25.426295</c:v>
                </c:pt>
                <c:pt idx="3454">
                  <c:v>25.382653000000001</c:v>
                </c:pt>
                <c:pt idx="3455">
                  <c:v>25.306588000000001</c:v>
                </c:pt>
                <c:pt idx="3456">
                  <c:v>25.151802</c:v>
                </c:pt>
                <c:pt idx="3457">
                  <c:v>24.998107000000001</c:v>
                </c:pt>
                <c:pt idx="3458">
                  <c:v>24.879024999999999</c:v>
                </c:pt>
                <c:pt idx="3459">
                  <c:v>24.714835000000001</c:v>
                </c:pt>
                <c:pt idx="3460">
                  <c:v>24.476213000000001</c:v>
                </c:pt>
                <c:pt idx="3461">
                  <c:v>24.265699999999999</c:v>
                </c:pt>
                <c:pt idx="3462">
                  <c:v>24.157474000000001</c:v>
                </c:pt>
                <c:pt idx="3463">
                  <c:v>24.094498999999999</c:v>
                </c:pt>
                <c:pt idx="3464">
                  <c:v>24.021877</c:v>
                </c:pt>
                <c:pt idx="3465">
                  <c:v>23.972738</c:v>
                </c:pt>
                <c:pt idx="3466">
                  <c:v>23.942893000000002</c:v>
                </c:pt>
                <c:pt idx="3467">
                  <c:v>23.840548999999999</c:v>
                </c:pt>
                <c:pt idx="3468">
                  <c:v>23.648665999999999</c:v>
                </c:pt>
                <c:pt idx="3469">
                  <c:v>23.488375999999999</c:v>
                </c:pt>
                <c:pt idx="3470">
                  <c:v>23.434419999999999</c:v>
                </c:pt>
                <c:pt idx="3471">
                  <c:v>23.409654</c:v>
                </c:pt>
                <c:pt idx="3472">
                  <c:v>23.350677999999998</c:v>
                </c:pt>
                <c:pt idx="3473">
                  <c:v>23.324376000000001</c:v>
                </c:pt>
                <c:pt idx="3474">
                  <c:v>23.374655000000001</c:v>
                </c:pt>
                <c:pt idx="3475">
                  <c:v>23.401325</c:v>
                </c:pt>
                <c:pt idx="3476">
                  <c:v>23.358378999999999</c:v>
                </c:pt>
                <c:pt idx="3477">
                  <c:v>23.360503000000001</c:v>
                </c:pt>
                <c:pt idx="3478">
                  <c:v>23.458848</c:v>
                </c:pt>
                <c:pt idx="3479">
                  <c:v>23.521756</c:v>
                </c:pt>
                <c:pt idx="3480">
                  <c:v>23.429872</c:v>
                </c:pt>
                <c:pt idx="3481">
                  <c:v>23.276672000000001</c:v>
                </c:pt>
                <c:pt idx="3482">
                  <c:v>23.231165000000001</c:v>
                </c:pt>
                <c:pt idx="3483">
                  <c:v>23.279857</c:v>
                </c:pt>
                <c:pt idx="3484">
                  <c:v>23.311060999999999</c:v>
                </c:pt>
                <c:pt idx="3485">
                  <c:v>23.313423</c:v>
                </c:pt>
              </c:numCache>
            </c:numRef>
          </c:val>
          <c:smooth val="0"/>
          <c:extLst>
            <c:ext xmlns:c16="http://schemas.microsoft.com/office/drawing/2014/chart" uri="{C3380CC4-5D6E-409C-BE32-E72D297353CC}">
              <c16:uniqueId val="{00000001-5AE0-4C1F-8C2E-3D45B2581619}"/>
            </c:ext>
          </c:extLst>
        </c:ser>
        <c:ser>
          <c:idx val="2"/>
          <c:order val="2"/>
          <c:tx>
            <c:v>pva 8g</c:v>
          </c:tx>
          <c:spPr>
            <a:ln w="28575" cap="rnd">
              <a:solidFill>
                <a:schemeClr val="accent3"/>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D$2:$D$3487</c:f>
              <c:numCache>
                <c:formatCode>General</c:formatCode>
                <c:ptCount val="3486"/>
                <c:pt idx="0">
                  <c:v>93.473287999999997</c:v>
                </c:pt>
                <c:pt idx="1">
                  <c:v>93.493889999999993</c:v>
                </c:pt>
                <c:pt idx="2">
                  <c:v>93.514492000000004</c:v>
                </c:pt>
                <c:pt idx="3">
                  <c:v>93.535128999999998</c:v>
                </c:pt>
                <c:pt idx="4">
                  <c:v>93.543108000000004</c:v>
                </c:pt>
                <c:pt idx="5">
                  <c:v>93.533004000000005</c:v>
                </c:pt>
                <c:pt idx="6">
                  <c:v>93.529782999999995</c:v>
                </c:pt>
                <c:pt idx="7">
                  <c:v>93.525606999999994</c:v>
                </c:pt>
                <c:pt idx="8">
                  <c:v>93.541088999999999</c:v>
                </c:pt>
                <c:pt idx="9">
                  <c:v>93.572197000000003</c:v>
                </c:pt>
                <c:pt idx="10">
                  <c:v>93.604865000000004</c:v>
                </c:pt>
                <c:pt idx="11">
                  <c:v>93.627723000000003</c:v>
                </c:pt>
                <c:pt idx="12">
                  <c:v>93.639505999999997</c:v>
                </c:pt>
                <c:pt idx="13">
                  <c:v>93.645933999999997</c:v>
                </c:pt>
                <c:pt idx="14">
                  <c:v>93.651636999999994</c:v>
                </c:pt>
                <c:pt idx="15">
                  <c:v>93.656109999999998</c:v>
                </c:pt>
                <c:pt idx="16">
                  <c:v>93.657168999999996</c:v>
                </c:pt>
                <c:pt idx="17">
                  <c:v>93.657025000000004</c:v>
                </c:pt>
                <c:pt idx="18">
                  <c:v>93.662402999999998</c:v>
                </c:pt>
                <c:pt idx="19">
                  <c:v>93.676446999999996</c:v>
                </c:pt>
                <c:pt idx="20">
                  <c:v>93.692139999999995</c:v>
                </c:pt>
                <c:pt idx="21">
                  <c:v>93.697305999999998</c:v>
                </c:pt>
                <c:pt idx="22">
                  <c:v>93.686532999999997</c:v>
                </c:pt>
                <c:pt idx="23">
                  <c:v>93.666629999999998</c:v>
                </c:pt>
                <c:pt idx="24">
                  <c:v>93.649558999999996</c:v>
                </c:pt>
                <c:pt idx="25">
                  <c:v>93.640927000000005</c:v>
                </c:pt>
                <c:pt idx="26">
                  <c:v>93.636386999999999</c:v>
                </c:pt>
                <c:pt idx="27">
                  <c:v>93.629157000000006</c:v>
                </c:pt>
                <c:pt idx="28">
                  <c:v>93.618672000000004</c:v>
                </c:pt>
                <c:pt idx="29">
                  <c:v>93.610798000000003</c:v>
                </c:pt>
                <c:pt idx="30">
                  <c:v>93.610505000000003</c:v>
                </c:pt>
                <c:pt idx="31">
                  <c:v>93.615155000000001</c:v>
                </c:pt>
                <c:pt idx="32">
                  <c:v>93.615206000000001</c:v>
                </c:pt>
                <c:pt idx="33">
                  <c:v>93.601354999999998</c:v>
                </c:pt>
                <c:pt idx="34">
                  <c:v>93.572021000000007</c:v>
                </c:pt>
                <c:pt idx="35">
                  <c:v>93.535248999999993</c:v>
                </c:pt>
                <c:pt idx="36">
                  <c:v>93.504750999999999</c:v>
                </c:pt>
                <c:pt idx="37">
                  <c:v>93.493516999999997</c:v>
                </c:pt>
                <c:pt idx="38">
                  <c:v>93.507745</c:v>
                </c:pt>
                <c:pt idx="39">
                  <c:v>93.543458999999999</c:v>
                </c:pt>
                <c:pt idx="40">
                  <c:v>93.588257999999996</c:v>
                </c:pt>
                <c:pt idx="41">
                  <c:v>93.627978999999996</c:v>
                </c:pt>
                <c:pt idx="42">
                  <c:v>93.653374999999997</c:v>
                </c:pt>
                <c:pt idx="43">
                  <c:v>93.661962000000003</c:v>
                </c:pt>
                <c:pt idx="44">
                  <c:v>93.655035999999996</c:v>
                </c:pt>
                <c:pt idx="45">
                  <c:v>93.633799999999994</c:v>
                </c:pt>
                <c:pt idx="46">
                  <c:v>93.600120000000004</c:v>
                </c:pt>
                <c:pt idx="47">
                  <c:v>93.560941</c:v>
                </c:pt>
                <c:pt idx="48">
                  <c:v>93.529123999999996</c:v>
                </c:pt>
                <c:pt idx="49">
                  <c:v>93.516495000000006</c:v>
                </c:pt>
                <c:pt idx="50">
                  <c:v>93.524261999999993</c:v>
                </c:pt>
                <c:pt idx="51">
                  <c:v>93.542052999999996</c:v>
                </c:pt>
                <c:pt idx="52">
                  <c:v>93.558507000000006</c:v>
                </c:pt>
                <c:pt idx="53">
                  <c:v>93.570121999999998</c:v>
                </c:pt>
                <c:pt idx="54">
                  <c:v>93.580301000000006</c:v>
                </c:pt>
                <c:pt idx="55">
                  <c:v>93.594740000000002</c:v>
                </c:pt>
                <c:pt idx="56">
                  <c:v>93.617422000000005</c:v>
                </c:pt>
                <c:pt idx="57">
                  <c:v>93.648120000000006</c:v>
                </c:pt>
                <c:pt idx="58">
                  <c:v>93.681606000000002</c:v>
                </c:pt>
                <c:pt idx="59">
                  <c:v>93.705806999999993</c:v>
                </c:pt>
                <c:pt idx="60">
                  <c:v>93.706602000000004</c:v>
                </c:pt>
                <c:pt idx="61">
                  <c:v>93.681492000000006</c:v>
                </c:pt>
                <c:pt idx="62">
                  <c:v>93.644278999999997</c:v>
                </c:pt>
                <c:pt idx="63">
                  <c:v>93.613238999999993</c:v>
                </c:pt>
                <c:pt idx="64">
                  <c:v>93.596782000000005</c:v>
                </c:pt>
                <c:pt idx="65">
                  <c:v>93.590807999999996</c:v>
                </c:pt>
                <c:pt idx="66">
                  <c:v>93.589391000000006</c:v>
                </c:pt>
                <c:pt idx="67">
                  <c:v>93.595487000000006</c:v>
                </c:pt>
                <c:pt idx="68">
                  <c:v>93.616674000000003</c:v>
                </c:pt>
                <c:pt idx="69">
                  <c:v>93.64667</c:v>
                </c:pt>
                <c:pt idx="70">
                  <c:v>93.660522999999998</c:v>
                </c:pt>
                <c:pt idx="71">
                  <c:v>93.638312999999997</c:v>
                </c:pt>
                <c:pt idx="72">
                  <c:v>93.586569999999995</c:v>
                </c:pt>
                <c:pt idx="73">
                  <c:v>93.533889000000002</c:v>
                </c:pt>
                <c:pt idx="74">
                  <c:v>93.510914</c:v>
                </c:pt>
                <c:pt idx="75">
                  <c:v>93.530458999999993</c:v>
                </c:pt>
                <c:pt idx="76">
                  <c:v>93.581631999999999</c:v>
                </c:pt>
                <c:pt idx="77">
                  <c:v>93.641627999999997</c:v>
                </c:pt>
                <c:pt idx="78">
                  <c:v>93.691837000000007</c:v>
                </c:pt>
                <c:pt idx="79">
                  <c:v>93.724121999999994</c:v>
                </c:pt>
                <c:pt idx="80">
                  <c:v>93.735049000000004</c:v>
                </c:pt>
                <c:pt idx="81">
                  <c:v>93.719955999999996</c:v>
                </c:pt>
                <c:pt idx="82">
                  <c:v>93.679477000000006</c:v>
                </c:pt>
                <c:pt idx="83">
                  <c:v>93.627718000000002</c:v>
                </c:pt>
                <c:pt idx="84">
                  <c:v>93.583460000000002</c:v>
                </c:pt>
                <c:pt idx="85">
                  <c:v>93.555530000000005</c:v>
                </c:pt>
                <c:pt idx="86">
                  <c:v>93.543327000000005</c:v>
                </c:pt>
                <c:pt idx="87">
                  <c:v>93.543716000000003</c:v>
                </c:pt>
                <c:pt idx="88">
                  <c:v>93.551246000000006</c:v>
                </c:pt>
                <c:pt idx="89">
                  <c:v>93.557444000000004</c:v>
                </c:pt>
                <c:pt idx="90">
                  <c:v>93.557212000000007</c:v>
                </c:pt>
                <c:pt idx="91">
                  <c:v>93.556723000000005</c:v>
                </c:pt>
                <c:pt idx="92">
                  <c:v>93.571813000000006</c:v>
                </c:pt>
                <c:pt idx="93">
                  <c:v>93.615339000000006</c:v>
                </c:pt>
                <c:pt idx="94">
                  <c:v>93.680476999999996</c:v>
                </c:pt>
                <c:pt idx="95">
                  <c:v>93.736007000000001</c:v>
                </c:pt>
                <c:pt idx="96">
                  <c:v>93.755887000000001</c:v>
                </c:pt>
                <c:pt idx="97">
                  <c:v>93.754976999999997</c:v>
                </c:pt>
                <c:pt idx="98">
                  <c:v>93.765428</c:v>
                </c:pt>
                <c:pt idx="99">
                  <c:v>93.793077999999994</c:v>
                </c:pt>
                <c:pt idx="100">
                  <c:v>93.816630000000004</c:v>
                </c:pt>
                <c:pt idx="101">
                  <c:v>93.813036999999994</c:v>
                </c:pt>
                <c:pt idx="102">
                  <c:v>93.776798999999997</c:v>
                </c:pt>
                <c:pt idx="103">
                  <c:v>93.719226000000006</c:v>
                </c:pt>
                <c:pt idx="104">
                  <c:v>93.659268999999995</c:v>
                </c:pt>
                <c:pt idx="105">
                  <c:v>93.615870999999999</c:v>
                </c:pt>
                <c:pt idx="106">
                  <c:v>93.59778</c:v>
                </c:pt>
                <c:pt idx="107">
                  <c:v>93.595866000000001</c:v>
                </c:pt>
                <c:pt idx="108">
                  <c:v>93.592269000000002</c:v>
                </c:pt>
                <c:pt idx="109">
                  <c:v>93.584637999999998</c:v>
                </c:pt>
                <c:pt idx="110">
                  <c:v>93.584142</c:v>
                </c:pt>
                <c:pt idx="111">
                  <c:v>93.598243999999994</c:v>
                </c:pt>
                <c:pt idx="112">
                  <c:v>93.635199999999998</c:v>
                </c:pt>
                <c:pt idx="113">
                  <c:v>93.696859000000003</c:v>
                </c:pt>
                <c:pt idx="114">
                  <c:v>93.761356000000006</c:v>
                </c:pt>
                <c:pt idx="115">
                  <c:v>93.800552999999994</c:v>
                </c:pt>
                <c:pt idx="116">
                  <c:v>93.808212999999995</c:v>
                </c:pt>
                <c:pt idx="117">
                  <c:v>93.790769999999995</c:v>
                </c:pt>
                <c:pt idx="118">
                  <c:v>93.758430000000004</c:v>
                </c:pt>
                <c:pt idx="119">
                  <c:v>93.731437</c:v>
                </c:pt>
                <c:pt idx="120">
                  <c:v>93.729785000000007</c:v>
                </c:pt>
                <c:pt idx="121">
                  <c:v>93.748217999999994</c:v>
                </c:pt>
                <c:pt idx="122">
                  <c:v>93.758448000000001</c:v>
                </c:pt>
                <c:pt idx="123">
                  <c:v>93.741253</c:v>
                </c:pt>
                <c:pt idx="124">
                  <c:v>93.697068000000002</c:v>
                </c:pt>
                <c:pt idx="125">
                  <c:v>93.638846999999998</c:v>
                </c:pt>
                <c:pt idx="126">
                  <c:v>93.597616000000002</c:v>
                </c:pt>
                <c:pt idx="127">
                  <c:v>93.609692999999993</c:v>
                </c:pt>
                <c:pt idx="128">
                  <c:v>93.681432000000001</c:v>
                </c:pt>
                <c:pt idx="129">
                  <c:v>93.777631</c:v>
                </c:pt>
                <c:pt idx="130">
                  <c:v>93.845907999999994</c:v>
                </c:pt>
                <c:pt idx="131">
                  <c:v>93.860172000000006</c:v>
                </c:pt>
                <c:pt idx="132">
                  <c:v>93.829423000000006</c:v>
                </c:pt>
                <c:pt idx="133">
                  <c:v>93.776095999999995</c:v>
                </c:pt>
                <c:pt idx="134">
                  <c:v>93.727486999999996</c:v>
                </c:pt>
                <c:pt idx="135">
                  <c:v>93.703308000000007</c:v>
                </c:pt>
                <c:pt idx="136">
                  <c:v>93.704160999999999</c:v>
                </c:pt>
                <c:pt idx="137">
                  <c:v>93.715954999999994</c:v>
                </c:pt>
                <c:pt idx="138">
                  <c:v>93.719436999999999</c:v>
                </c:pt>
                <c:pt idx="139">
                  <c:v>93.703702000000007</c:v>
                </c:pt>
                <c:pt idx="140">
                  <c:v>93.677384000000004</c:v>
                </c:pt>
                <c:pt idx="141">
                  <c:v>93.660494</c:v>
                </c:pt>
                <c:pt idx="142">
                  <c:v>93.670340999999993</c:v>
                </c:pt>
                <c:pt idx="143">
                  <c:v>93.717656000000005</c:v>
                </c:pt>
                <c:pt idx="144">
                  <c:v>93.805193000000003</c:v>
                </c:pt>
                <c:pt idx="145">
                  <c:v>93.912988999999996</c:v>
                </c:pt>
                <c:pt idx="146">
                  <c:v>93.991893000000005</c:v>
                </c:pt>
                <c:pt idx="147">
                  <c:v>94.023409999999998</c:v>
                </c:pt>
                <c:pt idx="148">
                  <c:v>94.031368000000001</c:v>
                </c:pt>
                <c:pt idx="149">
                  <c:v>94.002630999999994</c:v>
                </c:pt>
                <c:pt idx="150">
                  <c:v>93.926242000000002</c:v>
                </c:pt>
                <c:pt idx="151">
                  <c:v>93.831919999999997</c:v>
                </c:pt>
                <c:pt idx="152">
                  <c:v>93.754529000000005</c:v>
                </c:pt>
                <c:pt idx="153">
                  <c:v>93.709058999999996</c:v>
                </c:pt>
                <c:pt idx="154">
                  <c:v>93.689458999999999</c:v>
                </c:pt>
                <c:pt idx="155">
                  <c:v>93.679025999999993</c:v>
                </c:pt>
                <c:pt idx="156">
                  <c:v>93.666072999999997</c:v>
                </c:pt>
                <c:pt idx="157">
                  <c:v>93.652154999999993</c:v>
                </c:pt>
                <c:pt idx="158">
                  <c:v>93.647644</c:v>
                </c:pt>
                <c:pt idx="159">
                  <c:v>93.659419999999997</c:v>
                </c:pt>
                <c:pt idx="160">
                  <c:v>93.679152000000002</c:v>
                </c:pt>
                <c:pt idx="161">
                  <c:v>93.684616000000005</c:v>
                </c:pt>
                <c:pt idx="162">
                  <c:v>93.667804000000004</c:v>
                </c:pt>
                <c:pt idx="163">
                  <c:v>93.646660999999995</c:v>
                </c:pt>
                <c:pt idx="164">
                  <c:v>93.632548</c:v>
                </c:pt>
                <c:pt idx="165">
                  <c:v>93.621324000000001</c:v>
                </c:pt>
                <c:pt idx="166">
                  <c:v>93.607819000000006</c:v>
                </c:pt>
                <c:pt idx="167">
                  <c:v>93.588607999999994</c:v>
                </c:pt>
                <c:pt idx="168">
                  <c:v>93.563300999999996</c:v>
                </c:pt>
                <c:pt idx="169">
                  <c:v>93.538919000000007</c:v>
                </c:pt>
                <c:pt idx="170">
                  <c:v>93.522642000000005</c:v>
                </c:pt>
                <c:pt idx="171">
                  <c:v>93.511525000000006</c:v>
                </c:pt>
                <c:pt idx="172">
                  <c:v>93.495538999999994</c:v>
                </c:pt>
                <c:pt idx="173">
                  <c:v>93.472555999999997</c:v>
                </c:pt>
                <c:pt idx="174">
                  <c:v>93.457361000000006</c:v>
                </c:pt>
                <c:pt idx="175">
                  <c:v>93.466756000000004</c:v>
                </c:pt>
                <c:pt idx="176">
                  <c:v>93.501035000000002</c:v>
                </c:pt>
                <c:pt idx="177">
                  <c:v>93.544353000000001</c:v>
                </c:pt>
                <c:pt idx="178">
                  <c:v>93.577832999999998</c:v>
                </c:pt>
                <c:pt idx="179">
                  <c:v>93.604571000000007</c:v>
                </c:pt>
                <c:pt idx="180">
                  <c:v>93.639117999999996</c:v>
                </c:pt>
                <c:pt idx="181">
                  <c:v>93.662227000000001</c:v>
                </c:pt>
                <c:pt idx="182">
                  <c:v>93.647859999999994</c:v>
                </c:pt>
                <c:pt idx="183">
                  <c:v>93.610629000000003</c:v>
                </c:pt>
                <c:pt idx="184">
                  <c:v>93.597318999999999</c:v>
                </c:pt>
                <c:pt idx="185">
                  <c:v>93.627330000000001</c:v>
                </c:pt>
                <c:pt idx="186">
                  <c:v>93.659870999999995</c:v>
                </c:pt>
                <c:pt idx="187">
                  <c:v>93.651235999999997</c:v>
                </c:pt>
                <c:pt idx="188">
                  <c:v>93.601581999999993</c:v>
                </c:pt>
                <c:pt idx="189">
                  <c:v>93.541321999999994</c:v>
                </c:pt>
                <c:pt idx="190">
                  <c:v>93.499409</c:v>
                </c:pt>
                <c:pt idx="191">
                  <c:v>93.484069000000005</c:v>
                </c:pt>
                <c:pt idx="192">
                  <c:v>93.488417999999996</c:v>
                </c:pt>
                <c:pt idx="193">
                  <c:v>93.511769999999999</c:v>
                </c:pt>
                <c:pt idx="194">
                  <c:v>93.557768999999993</c:v>
                </c:pt>
                <c:pt idx="195">
                  <c:v>93.610585999999998</c:v>
                </c:pt>
                <c:pt idx="196">
                  <c:v>93.638538999999994</c:v>
                </c:pt>
                <c:pt idx="197">
                  <c:v>93.613129999999998</c:v>
                </c:pt>
                <c:pt idx="198">
                  <c:v>93.542599999999993</c:v>
                </c:pt>
                <c:pt idx="199">
                  <c:v>93.499958000000007</c:v>
                </c:pt>
                <c:pt idx="200">
                  <c:v>93.528171</c:v>
                </c:pt>
                <c:pt idx="201">
                  <c:v>93.580753000000001</c:v>
                </c:pt>
                <c:pt idx="202">
                  <c:v>93.612976000000003</c:v>
                </c:pt>
                <c:pt idx="203">
                  <c:v>93.622292000000002</c:v>
                </c:pt>
                <c:pt idx="204">
                  <c:v>93.620310000000003</c:v>
                </c:pt>
                <c:pt idx="205">
                  <c:v>93.609403</c:v>
                </c:pt>
                <c:pt idx="206">
                  <c:v>93.582130000000006</c:v>
                </c:pt>
                <c:pt idx="207">
                  <c:v>93.535465000000002</c:v>
                </c:pt>
                <c:pt idx="208">
                  <c:v>93.478674999999996</c:v>
                </c:pt>
                <c:pt idx="209">
                  <c:v>93.429377000000002</c:v>
                </c:pt>
                <c:pt idx="210">
                  <c:v>93.403004999999993</c:v>
                </c:pt>
                <c:pt idx="211">
                  <c:v>93.402533000000005</c:v>
                </c:pt>
                <c:pt idx="212">
                  <c:v>93.418216000000001</c:v>
                </c:pt>
                <c:pt idx="213">
                  <c:v>93.435333</c:v>
                </c:pt>
                <c:pt idx="214">
                  <c:v>93.442143000000002</c:v>
                </c:pt>
                <c:pt idx="215">
                  <c:v>93.437775999999999</c:v>
                </c:pt>
                <c:pt idx="216">
                  <c:v>93.433090000000007</c:v>
                </c:pt>
                <c:pt idx="217">
                  <c:v>93.438224000000005</c:v>
                </c:pt>
                <c:pt idx="218">
                  <c:v>93.451847000000001</c:v>
                </c:pt>
                <c:pt idx="219">
                  <c:v>93.461338999999995</c:v>
                </c:pt>
                <c:pt idx="220">
                  <c:v>93.455162999999999</c:v>
                </c:pt>
                <c:pt idx="221">
                  <c:v>93.448295999999999</c:v>
                </c:pt>
                <c:pt idx="222">
                  <c:v>93.476657000000003</c:v>
                </c:pt>
                <c:pt idx="223">
                  <c:v>93.550218999999998</c:v>
                </c:pt>
                <c:pt idx="224">
                  <c:v>93.639701000000002</c:v>
                </c:pt>
                <c:pt idx="225">
                  <c:v>93.702619999999996</c:v>
                </c:pt>
                <c:pt idx="226">
                  <c:v>93.710029000000006</c:v>
                </c:pt>
                <c:pt idx="227">
                  <c:v>93.661976999999993</c:v>
                </c:pt>
                <c:pt idx="228">
                  <c:v>93.581900000000005</c:v>
                </c:pt>
                <c:pt idx="229">
                  <c:v>93.494418999999994</c:v>
                </c:pt>
                <c:pt idx="230">
                  <c:v>93.409066999999993</c:v>
                </c:pt>
                <c:pt idx="231">
                  <c:v>93.325286000000006</c:v>
                </c:pt>
                <c:pt idx="232">
                  <c:v>93.250286000000003</c:v>
                </c:pt>
                <c:pt idx="233">
                  <c:v>93.206885999999997</c:v>
                </c:pt>
                <c:pt idx="234">
                  <c:v>93.218492999999995</c:v>
                </c:pt>
                <c:pt idx="235">
                  <c:v>93.279970000000006</c:v>
                </c:pt>
                <c:pt idx="236">
                  <c:v>93.355089000000007</c:v>
                </c:pt>
                <c:pt idx="237">
                  <c:v>93.408708000000004</c:v>
                </c:pt>
                <c:pt idx="238">
                  <c:v>93.427019000000001</c:v>
                </c:pt>
                <c:pt idx="239">
                  <c:v>93.412218999999993</c:v>
                </c:pt>
                <c:pt idx="240">
                  <c:v>93.382810000000006</c:v>
                </c:pt>
                <c:pt idx="241">
                  <c:v>93.382261</c:v>
                </c:pt>
                <c:pt idx="242">
                  <c:v>93.446197999999995</c:v>
                </c:pt>
                <c:pt idx="243">
                  <c:v>93.555840000000003</c:v>
                </c:pt>
                <c:pt idx="244">
                  <c:v>93.661216999999994</c:v>
                </c:pt>
                <c:pt idx="245">
                  <c:v>93.731505999999996</c:v>
                </c:pt>
                <c:pt idx="246">
                  <c:v>93.767384000000007</c:v>
                </c:pt>
                <c:pt idx="247">
                  <c:v>93.782666000000006</c:v>
                </c:pt>
                <c:pt idx="248">
                  <c:v>93.785932000000003</c:v>
                </c:pt>
                <c:pt idx="249">
                  <c:v>93.792841999999993</c:v>
                </c:pt>
                <c:pt idx="250">
                  <c:v>93.832111999999995</c:v>
                </c:pt>
                <c:pt idx="251">
                  <c:v>93.898059000000003</c:v>
                </c:pt>
                <c:pt idx="252">
                  <c:v>93.960212999999996</c:v>
                </c:pt>
                <c:pt idx="253">
                  <c:v>93.997394</c:v>
                </c:pt>
                <c:pt idx="254">
                  <c:v>93.971926999999994</c:v>
                </c:pt>
                <c:pt idx="255">
                  <c:v>93.857927000000004</c:v>
                </c:pt>
                <c:pt idx="256">
                  <c:v>93.732684000000006</c:v>
                </c:pt>
                <c:pt idx="257">
                  <c:v>93.684583000000003</c:v>
                </c:pt>
                <c:pt idx="258">
                  <c:v>93.693330000000003</c:v>
                </c:pt>
                <c:pt idx="259">
                  <c:v>93.713519000000005</c:v>
                </c:pt>
                <c:pt idx="260">
                  <c:v>93.734701999999999</c:v>
                </c:pt>
                <c:pt idx="261">
                  <c:v>93.763914999999997</c:v>
                </c:pt>
                <c:pt idx="262">
                  <c:v>93.788552999999993</c:v>
                </c:pt>
                <c:pt idx="263">
                  <c:v>93.768469999999994</c:v>
                </c:pt>
                <c:pt idx="264">
                  <c:v>93.713631000000007</c:v>
                </c:pt>
                <c:pt idx="265">
                  <c:v>93.738701000000006</c:v>
                </c:pt>
                <c:pt idx="266">
                  <c:v>93.889205000000004</c:v>
                </c:pt>
                <c:pt idx="267">
                  <c:v>94.030366999999998</c:v>
                </c:pt>
                <c:pt idx="268">
                  <c:v>94.040739000000002</c:v>
                </c:pt>
                <c:pt idx="269">
                  <c:v>93.945151999999993</c:v>
                </c:pt>
                <c:pt idx="270">
                  <c:v>93.839601000000002</c:v>
                </c:pt>
                <c:pt idx="271">
                  <c:v>93.784858999999997</c:v>
                </c:pt>
                <c:pt idx="272">
                  <c:v>93.774231999999998</c:v>
                </c:pt>
                <c:pt idx="273">
                  <c:v>93.760598999999999</c:v>
                </c:pt>
                <c:pt idx="274">
                  <c:v>93.714457999999993</c:v>
                </c:pt>
                <c:pt idx="275">
                  <c:v>93.659622999999996</c:v>
                </c:pt>
                <c:pt idx="276">
                  <c:v>93.631917999999999</c:v>
                </c:pt>
                <c:pt idx="277">
                  <c:v>93.627337999999995</c:v>
                </c:pt>
                <c:pt idx="278">
                  <c:v>93.615977999999998</c:v>
                </c:pt>
                <c:pt idx="279">
                  <c:v>93.584513999999999</c:v>
                </c:pt>
                <c:pt idx="280">
                  <c:v>93.544214999999994</c:v>
                </c:pt>
                <c:pt idx="281">
                  <c:v>93.507998000000001</c:v>
                </c:pt>
                <c:pt idx="282">
                  <c:v>93.477249</c:v>
                </c:pt>
                <c:pt idx="283">
                  <c:v>93.451763</c:v>
                </c:pt>
                <c:pt idx="284">
                  <c:v>93.445214000000007</c:v>
                </c:pt>
                <c:pt idx="285">
                  <c:v>93.485962000000001</c:v>
                </c:pt>
                <c:pt idx="286">
                  <c:v>93.597830000000002</c:v>
                </c:pt>
                <c:pt idx="287">
                  <c:v>93.764868000000007</c:v>
                </c:pt>
                <c:pt idx="288">
                  <c:v>93.905296000000007</c:v>
                </c:pt>
                <c:pt idx="289">
                  <c:v>93.939944999999994</c:v>
                </c:pt>
                <c:pt idx="290">
                  <c:v>93.886080000000007</c:v>
                </c:pt>
                <c:pt idx="291">
                  <c:v>93.797936000000007</c:v>
                </c:pt>
                <c:pt idx="292">
                  <c:v>93.704085000000006</c:v>
                </c:pt>
                <c:pt idx="293">
                  <c:v>93.626403999999994</c:v>
                </c:pt>
                <c:pt idx="294">
                  <c:v>93.582733000000005</c:v>
                </c:pt>
                <c:pt idx="295">
                  <c:v>93.573447999999999</c:v>
                </c:pt>
                <c:pt idx="296">
                  <c:v>93.579604000000003</c:v>
                </c:pt>
                <c:pt idx="297">
                  <c:v>93.571096999999995</c:v>
                </c:pt>
                <c:pt idx="298">
                  <c:v>93.534610999999998</c:v>
                </c:pt>
                <c:pt idx="299">
                  <c:v>93.491687999999996</c:v>
                </c:pt>
                <c:pt idx="300">
                  <c:v>93.470663999999999</c:v>
                </c:pt>
                <c:pt idx="301">
                  <c:v>93.472176000000005</c:v>
                </c:pt>
                <c:pt idx="302">
                  <c:v>93.480400000000003</c:v>
                </c:pt>
                <c:pt idx="303">
                  <c:v>93.482257000000004</c:v>
                </c:pt>
                <c:pt idx="304">
                  <c:v>93.475834000000006</c:v>
                </c:pt>
                <c:pt idx="305">
                  <c:v>93.469440000000006</c:v>
                </c:pt>
                <c:pt idx="306">
                  <c:v>93.470682999999994</c:v>
                </c:pt>
                <c:pt idx="307">
                  <c:v>93.479218000000003</c:v>
                </c:pt>
                <c:pt idx="308">
                  <c:v>93.488258999999999</c:v>
                </c:pt>
                <c:pt idx="309">
                  <c:v>93.491721999999996</c:v>
                </c:pt>
                <c:pt idx="310">
                  <c:v>93.489890000000003</c:v>
                </c:pt>
                <c:pt idx="311">
                  <c:v>93.498063000000002</c:v>
                </c:pt>
                <c:pt idx="312">
                  <c:v>93.524668000000005</c:v>
                </c:pt>
                <c:pt idx="313">
                  <c:v>93.548903999999993</c:v>
                </c:pt>
                <c:pt idx="314">
                  <c:v>93.549122999999994</c:v>
                </c:pt>
                <c:pt idx="315">
                  <c:v>93.522696999999994</c:v>
                </c:pt>
                <c:pt idx="316">
                  <c:v>93.474805000000003</c:v>
                </c:pt>
                <c:pt idx="317">
                  <c:v>93.415570000000002</c:v>
                </c:pt>
                <c:pt idx="318">
                  <c:v>93.363459000000006</c:v>
                </c:pt>
                <c:pt idx="319">
                  <c:v>93.335825</c:v>
                </c:pt>
                <c:pt idx="320">
                  <c:v>93.338730999999996</c:v>
                </c:pt>
                <c:pt idx="321">
                  <c:v>93.357680000000002</c:v>
                </c:pt>
                <c:pt idx="322">
                  <c:v>93.362206</c:v>
                </c:pt>
                <c:pt idx="323">
                  <c:v>93.327241000000001</c:v>
                </c:pt>
                <c:pt idx="324">
                  <c:v>93.289769000000007</c:v>
                </c:pt>
                <c:pt idx="325">
                  <c:v>93.331000000000003</c:v>
                </c:pt>
                <c:pt idx="326">
                  <c:v>93.420265000000001</c:v>
                </c:pt>
                <c:pt idx="327">
                  <c:v>93.453498999999994</c:v>
                </c:pt>
                <c:pt idx="328">
                  <c:v>93.391478000000006</c:v>
                </c:pt>
                <c:pt idx="329">
                  <c:v>93.263976999999997</c:v>
                </c:pt>
                <c:pt idx="330">
                  <c:v>93.158614999999998</c:v>
                </c:pt>
                <c:pt idx="331">
                  <c:v>93.153430999999998</c:v>
                </c:pt>
                <c:pt idx="332">
                  <c:v>93.197665000000001</c:v>
                </c:pt>
                <c:pt idx="333">
                  <c:v>93.203907000000001</c:v>
                </c:pt>
                <c:pt idx="334">
                  <c:v>93.164192</c:v>
                </c:pt>
                <c:pt idx="335">
                  <c:v>93.121785000000003</c:v>
                </c:pt>
                <c:pt idx="336">
                  <c:v>93.111429999999999</c:v>
                </c:pt>
                <c:pt idx="337">
                  <c:v>93.134867999999997</c:v>
                </c:pt>
                <c:pt idx="338">
                  <c:v>93.164798000000005</c:v>
                </c:pt>
                <c:pt idx="339">
                  <c:v>93.168779000000001</c:v>
                </c:pt>
                <c:pt idx="340">
                  <c:v>93.134564999999995</c:v>
                </c:pt>
                <c:pt idx="341">
                  <c:v>93.073843999999994</c:v>
                </c:pt>
                <c:pt idx="342">
                  <c:v>93.007703000000006</c:v>
                </c:pt>
                <c:pt idx="343">
                  <c:v>92.955358000000004</c:v>
                </c:pt>
                <c:pt idx="344">
                  <c:v>92.932795999999996</c:v>
                </c:pt>
                <c:pt idx="345">
                  <c:v>92.947097999999997</c:v>
                </c:pt>
                <c:pt idx="346">
                  <c:v>92.995226000000002</c:v>
                </c:pt>
                <c:pt idx="347">
                  <c:v>93.079723000000001</c:v>
                </c:pt>
                <c:pt idx="348">
                  <c:v>93.205468999999994</c:v>
                </c:pt>
                <c:pt idx="349">
                  <c:v>93.340779999999995</c:v>
                </c:pt>
                <c:pt idx="350">
                  <c:v>93.388756000000001</c:v>
                </c:pt>
                <c:pt idx="351">
                  <c:v>93.311959000000002</c:v>
                </c:pt>
                <c:pt idx="352">
                  <c:v>93.226665999999994</c:v>
                </c:pt>
                <c:pt idx="353">
                  <c:v>93.180366000000006</c:v>
                </c:pt>
                <c:pt idx="354">
                  <c:v>93.121747999999997</c:v>
                </c:pt>
                <c:pt idx="355">
                  <c:v>93.032982000000004</c:v>
                </c:pt>
                <c:pt idx="356">
                  <c:v>92.933035000000004</c:v>
                </c:pt>
                <c:pt idx="357">
                  <c:v>92.842731999999998</c:v>
                </c:pt>
                <c:pt idx="358">
                  <c:v>92.773124999999993</c:v>
                </c:pt>
                <c:pt idx="359">
                  <c:v>92.725324000000001</c:v>
                </c:pt>
                <c:pt idx="360">
                  <c:v>92.691736000000006</c:v>
                </c:pt>
                <c:pt idx="361">
                  <c:v>92.665374999999997</c:v>
                </c:pt>
                <c:pt idx="362">
                  <c:v>92.650932999999995</c:v>
                </c:pt>
                <c:pt idx="363">
                  <c:v>92.658974999999998</c:v>
                </c:pt>
                <c:pt idx="364">
                  <c:v>92.688068000000001</c:v>
                </c:pt>
                <c:pt idx="365">
                  <c:v>92.719187000000005</c:v>
                </c:pt>
                <c:pt idx="366">
                  <c:v>92.734143000000003</c:v>
                </c:pt>
                <c:pt idx="367">
                  <c:v>92.738730000000004</c:v>
                </c:pt>
                <c:pt idx="368">
                  <c:v>92.759344999999996</c:v>
                </c:pt>
                <c:pt idx="369">
                  <c:v>92.815657999999999</c:v>
                </c:pt>
                <c:pt idx="370">
                  <c:v>92.887341000000006</c:v>
                </c:pt>
                <c:pt idx="371">
                  <c:v>92.914441999999994</c:v>
                </c:pt>
                <c:pt idx="372">
                  <c:v>92.877234999999999</c:v>
                </c:pt>
                <c:pt idx="373">
                  <c:v>92.799002999999999</c:v>
                </c:pt>
                <c:pt idx="374">
                  <c:v>92.689249000000004</c:v>
                </c:pt>
                <c:pt idx="375">
                  <c:v>92.577022999999997</c:v>
                </c:pt>
                <c:pt idx="376">
                  <c:v>92.503338999999997</c:v>
                </c:pt>
                <c:pt idx="377">
                  <c:v>92.481870000000001</c:v>
                </c:pt>
                <c:pt idx="378">
                  <c:v>92.488102999999995</c:v>
                </c:pt>
                <c:pt idx="379">
                  <c:v>92.470219</c:v>
                </c:pt>
                <c:pt idx="380">
                  <c:v>92.393608</c:v>
                </c:pt>
                <c:pt idx="381">
                  <c:v>92.298486999999994</c:v>
                </c:pt>
                <c:pt idx="382">
                  <c:v>92.256174000000001</c:v>
                </c:pt>
                <c:pt idx="383">
                  <c:v>92.266520999999997</c:v>
                </c:pt>
                <c:pt idx="384">
                  <c:v>92.283141999999998</c:v>
                </c:pt>
                <c:pt idx="385">
                  <c:v>92.280756999999994</c:v>
                </c:pt>
                <c:pt idx="386">
                  <c:v>92.262494000000004</c:v>
                </c:pt>
                <c:pt idx="387">
                  <c:v>92.242492999999996</c:v>
                </c:pt>
                <c:pt idx="388">
                  <c:v>92.225768000000002</c:v>
                </c:pt>
                <c:pt idx="389">
                  <c:v>92.203646000000006</c:v>
                </c:pt>
                <c:pt idx="390">
                  <c:v>92.171989999999994</c:v>
                </c:pt>
                <c:pt idx="391">
                  <c:v>92.143039999999999</c:v>
                </c:pt>
                <c:pt idx="392">
                  <c:v>92.131369000000007</c:v>
                </c:pt>
                <c:pt idx="393">
                  <c:v>92.132497999999998</c:v>
                </c:pt>
                <c:pt idx="394">
                  <c:v>92.125979999999998</c:v>
                </c:pt>
                <c:pt idx="395">
                  <c:v>92.102535000000003</c:v>
                </c:pt>
                <c:pt idx="396">
                  <c:v>92.074894</c:v>
                </c:pt>
                <c:pt idx="397">
                  <c:v>92.056214999999995</c:v>
                </c:pt>
                <c:pt idx="398">
                  <c:v>92.039229000000006</c:v>
                </c:pt>
                <c:pt idx="399">
                  <c:v>92.002567999999997</c:v>
                </c:pt>
                <c:pt idx="400">
                  <c:v>91.939739000000003</c:v>
                </c:pt>
                <c:pt idx="401">
                  <c:v>91.870149999999995</c:v>
                </c:pt>
                <c:pt idx="402">
                  <c:v>91.819353000000007</c:v>
                </c:pt>
                <c:pt idx="403">
                  <c:v>91.798499000000007</c:v>
                </c:pt>
                <c:pt idx="404">
                  <c:v>91.800848000000002</c:v>
                </c:pt>
                <c:pt idx="405">
                  <c:v>91.811948000000001</c:v>
                </c:pt>
                <c:pt idx="406">
                  <c:v>91.824122000000003</c:v>
                </c:pt>
                <c:pt idx="407">
                  <c:v>91.839664999999997</c:v>
                </c:pt>
                <c:pt idx="408">
                  <c:v>91.860460000000003</c:v>
                </c:pt>
                <c:pt idx="409">
                  <c:v>91.885311999999999</c:v>
                </c:pt>
                <c:pt idx="410">
                  <c:v>91.905471000000006</c:v>
                </c:pt>
                <c:pt idx="411">
                  <c:v>91.896234000000007</c:v>
                </c:pt>
                <c:pt idx="412">
                  <c:v>91.833828999999994</c:v>
                </c:pt>
                <c:pt idx="413">
                  <c:v>91.741918999999996</c:v>
                </c:pt>
                <c:pt idx="414">
                  <c:v>91.661354000000003</c:v>
                </c:pt>
                <c:pt idx="415">
                  <c:v>91.589692999999997</c:v>
                </c:pt>
                <c:pt idx="416">
                  <c:v>91.518378999999996</c:v>
                </c:pt>
                <c:pt idx="417">
                  <c:v>91.460857000000004</c:v>
                </c:pt>
                <c:pt idx="418">
                  <c:v>91.421744000000004</c:v>
                </c:pt>
                <c:pt idx="419">
                  <c:v>91.381912999999997</c:v>
                </c:pt>
                <c:pt idx="420">
                  <c:v>91.321123</c:v>
                </c:pt>
                <c:pt idx="421">
                  <c:v>91.240526000000003</c:v>
                </c:pt>
                <c:pt idx="422">
                  <c:v>91.157942000000006</c:v>
                </c:pt>
                <c:pt idx="423">
                  <c:v>91.089053000000007</c:v>
                </c:pt>
                <c:pt idx="424">
                  <c:v>91.039826000000005</c:v>
                </c:pt>
                <c:pt idx="425">
                  <c:v>91.014218999999997</c:v>
                </c:pt>
                <c:pt idx="426">
                  <c:v>91.015685000000005</c:v>
                </c:pt>
                <c:pt idx="427">
                  <c:v>91.038274000000001</c:v>
                </c:pt>
                <c:pt idx="428">
                  <c:v>91.061852999999999</c:v>
                </c:pt>
                <c:pt idx="429">
                  <c:v>91.062679000000003</c:v>
                </c:pt>
                <c:pt idx="430">
                  <c:v>91.026938999999999</c:v>
                </c:pt>
                <c:pt idx="431">
                  <c:v>90.959905000000006</c:v>
                </c:pt>
                <c:pt idx="432">
                  <c:v>90.896190000000004</c:v>
                </c:pt>
                <c:pt idx="433">
                  <c:v>90.893279000000007</c:v>
                </c:pt>
                <c:pt idx="434">
                  <c:v>90.962592999999998</c:v>
                </c:pt>
                <c:pt idx="435">
                  <c:v>91.036904000000007</c:v>
                </c:pt>
                <c:pt idx="436">
                  <c:v>91.055387999999994</c:v>
                </c:pt>
                <c:pt idx="437">
                  <c:v>91.018636000000001</c:v>
                </c:pt>
                <c:pt idx="438">
                  <c:v>90.957605000000001</c:v>
                </c:pt>
                <c:pt idx="439">
                  <c:v>90.898788999999994</c:v>
                </c:pt>
                <c:pt idx="440">
                  <c:v>90.854909000000006</c:v>
                </c:pt>
                <c:pt idx="441">
                  <c:v>90.823419000000001</c:v>
                </c:pt>
                <c:pt idx="442">
                  <c:v>90.788897000000006</c:v>
                </c:pt>
                <c:pt idx="443">
                  <c:v>90.736445000000003</c:v>
                </c:pt>
                <c:pt idx="444">
                  <c:v>90.665373000000002</c:v>
                </c:pt>
                <c:pt idx="445">
                  <c:v>90.589782999999997</c:v>
                </c:pt>
                <c:pt idx="446">
                  <c:v>90.527821000000003</c:v>
                </c:pt>
                <c:pt idx="447">
                  <c:v>90.491017999999997</c:v>
                </c:pt>
                <c:pt idx="448">
                  <c:v>90.480343000000005</c:v>
                </c:pt>
                <c:pt idx="449">
                  <c:v>90.487941000000006</c:v>
                </c:pt>
                <c:pt idx="450">
                  <c:v>90.502381</c:v>
                </c:pt>
                <c:pt idx="451">
                  <c:v>90.514004999999997</c:v>
                </c:pt>
                <c:pt idx="452">
                  <c:v>90.515739999999994</c:v>
                </c:pt>
                <c:pt idx="453">
                  <c:v>90.505988000000002</c:v>
                </c:pt>
                <c:pt idx="454">
                  <c:v>90.493654000000006</c:v>
                </c:pt>
                <c:pt idx="455">
                  <c:v>90.486288000000002</c:v>
                </c:pt>
                <c:pt idx="456">
                  <c:v>90.471902999999998</c:v>
                </c:pt>
                <c:pt idx="457">
                  <c:v>90.432379999999995</c:v>
                </c:pt>
                <c:pt idx="458">
                  <c:v>90.368983</c:v>
                </c:pt>
                <c:pt idx="459">
                  <c:v>90.299378000000004</c:v>
                </c:pt>
                <c:pt idx="460">
                  <c:v>90.235478000000001</c:v>
                </c:pt>
                <c:pt idx="461">
                  <c:v>90.174824000000001</c:v>
                </c:pt>
                <c:pt idx="462">
                  <c:v>90.115346000000002</c:v>
                </c:pt>
                <c:pt idx="463">
                  <c:v>90.070750000000004</c:v>
                </c:pt>
                <c:pt idx="464">
                  <c:v>90.059123</c:v>
                </c:pt>
                <c:pt idx="465">
                  <c:v>90.074602999999996</c:v>
                </c:pt>
                <c:pt idx="466">
                  <c:v>90.086292999999998</c:v>
                </c:pt>
                <c:pt idx="467">
                  <c:v>90.069013999999996</c:v>
                </c:pt>
                <c:pt idx="468">
                  <c:v>90.025092999999998</c:v>
                </c:pt>
                <c:pt idx="469">
                  <c:v>89.97775</c:v>
                </c:pt>
                <c:pt idx="470">
                  <c:v>89.949928999999997</c:v>
                </c:pt>
                <c:pt idx="471">
                  <c:v>89.948040000000006</c:v>
                </c:pt>
                <c:pt idx="472">
                  <c:v>89.959886999999995</c:v>
                </c:pt>
                <c:pt idx="473">
                  <c:v>89.964388999999997</c:v>
                </c:pt>
                <c:pt idx="474">
                  <c:v>89.943538000000004</c:v>
                </c:pt>
                <c:pt idx="475">
                  <c:v>89.891146000000006</c:v>
                </c:pt>
                <c:pt idx="476">
                  <c:v>89.818601999999998</c:v>
                </c:pt>
                <c:pt idx="477">
                  <c:v>89.753184000000005</c:v>
                </c:pt>
                <c:pt idx="478">
                  <c:v>89.720930999999993</c:v>
                </c:pt>
                <c:pt idx="479">
                  <c:v>89.727525999999997</c:v>
                </c:pt>
                <c:pt idx="480">
                  <c:v>89.757452999999998</c:v>
                </c:pt>
                <c:pt idx="481">
                  <c:v>89.786700999999994</c:v>
                </c:pt>
                <c:pt idx="482">
                  <c:v>89.796881999999997</c:v>
                </c:pt>
                <c:pt idx="483">
                  <c:v>89.784836999999996</c:v>
                </c:pt>
                <c:pt idx="484">
                  <c:v>89.760019</c:v>
                </c:pt>
                <c:pt idx="485">
                  <c:v>89.731953000000004</c:v>
                </c:pt>
                <c:pt idx="486">
                  <c:v>89.702766999999994</c:v>
                </c:pt>
                <c:pt idx="487">
                  <c:v>89.669291999999999</c:v>
                </c:pt>
                <c:pt idx="488">
                  <c:v>89.627774000000002</c:v>
                </c:pt>
                <c:pt idx="489">
                  <c:v>89.578795</c:v>
                </c:pt>
                <c:pt idx="490">
                  <c:v>89.533900000000003</c:v>
                </c:pt>
                <c:pt idx="491">
                  <c:v>89.513587000000001</c:v>
                </c:pt>
                <c:pt idx="492">
                  <c:v>89.527638999999994</c:v>
                </c:pt>
                <c:pt idx="493">
                  <c:v>89.559999000000005</c:v>
                </c:pt>
                <c:pt idx="494">
                  <c:v>89.580201000000002</c:v>
                </c:pt>
                <c:pt idx="495">
                  <c:v>89.568123</c:v>
                </c:pt>
                <c:pt idx="496">
                  <c:v>89.530794999999998</c:v>
                </c:pt>
                <c:pt idx="497">
                  <c:v>89.496157999999994</c:v>
                </c:pt>
                <c:pt idx="498">
                  <c:v>89.480928000000006</c:v>
                </c:pt>
                <c:pt idx="499">
                  <c:v>89.473911999999999</c:v>
                </c:pt>
                <c:pt idx="500">
                  <c:v>89.457802999999998</c:v>
                </c:pt>
                <c:pt idx="501">
                  <c:v>89.429886999999994</c:v>
                </c:pt>
                <c:pt idx="502">
                  <c:v>89.396216999999993</c:v>
                </c:pt>
                <c:pt idx="503">
                  <c:v>89.358247000000006</c:v>
                </c:pt>
                <c:pt idx="504">
                  <c:v>89.311438999999993</c:v>
                </c:pt>
                <c:pt idx="505">
                  <c:v>89.252600999999999</c:v>
                </c:pt>
                <c:pt idx="506">
                  <c:v>89.183819999999997</c:v>
                </c:pt>
                <c:pt idx="507">
                  <c:v>89.112317000000004</c:v>
                </c:pt>
                <c:pt idx="508">
                  <c:v>89.049767000000003</c:v>
                </c:pt>
                <c:pt idx="509">
                  <c:v>89.008863000000005</c:v>
                </c:pt>
                <c:pt idx="510">
                  <c:v>88.997354000000001</c:v>
                </c:pt>
                <c:pt idx="511">
                  <c:v>89.014655000000005</c:v>
                </c:pt>
                <c:pt idx="512">
                  <c:v>89.052453</c:v>
                </c:pt>
                <c:pt idx="513">
                  <c:v>89.095246000000003</c:v>
                </c:pt>
                <c:pt idx="514">
                  <c:v>89.121504000000002</c:v>
                </c:pt>
                <c:pt idx="515">
                  <c:v>89.112342999999996</c:v>
                </c:pt>
                <c:pt idx="516">
                  <c:v>89.066119</c:v>
                </c:pt>
                <c:pt idx="517">
                  <c:v>89.004661999999996</c:v>
                </c:pt>
                <c:pt idx="518">
                  <c:v>88.958635999999998</c:v>
                </c:pt>
                <c:pt idx="519">
                  <c:v>88.939171999999999</c:v>
                </c:pt>
                <c:pt idx="520">
                  <c:v>88.928375000000003</c:v>
                </c:pt>
                <c:pt idx="521">
                  <c:v>88.902569</c:v>
                </c:pt>
                <c:pt idx="522">
                  <c:v>88.856979999999993</c:v>
                </c:pt>
                <c:pt idx="523">
                  <c:v>88.805235999999994</c:v>
                </c:pt>
                <c:pt idx="524">
                  <c:v>88.762452999999994</c:v>
                </c:pt>
                <c:pt idx="525">
                  <c:v>88.733603000000002</c:v>
                </c:pt>
                <c:pt idx="526">
                  <c:v>88.716085000000007</c:v>
                </c:pt>
                <c:pt idx="527">
                  <c:v>88.708247</c:v>
                </c:pt>
                <c:pt idx="528">
                  <c:v>88.711034999999995</c:v>
                </c:pt>
                <c:pt idx="529">
                  <c:v>88.721348000000006</c:v>
                </c:pt>
                <c:pt idx="530">
                  <c:v>88.727592999999999</c:v>
                </c:pt>
                <c:pt idx="531">
                  <c:v>88.716374999999999</c:v>
                </c:pt>
                <c:pt idx="532">
                  <c:v>88.685004000000006</c:v>
                </c:pt>
                <c:pt idx="533">
                  <c:v>88.645228000000003</c:v>
                </c:pt>
                <c:pt idx="534">
                  <c:v>88.611940000000004</c:v>
                </c:pt>
                <c:pt idx="535">
                  <c:v>88.589270999999997</c:v>
                </c:pt>
                <c:pt idx="536">
                  <c:v>88.570768999999999</c:v>
                </c:pt>
                <c:pt idx="537">
                  <c:v>88.551050000000004</c:v>
                </c:pt>
                <c:pt idx="538">
                  <c:v>88.532180999999994</c:v>
                </c:pt>
                <c:pt idx="539">
                  <c:v>88.516878000000005</c:v>
                </c:pt>
                <c:pt idx="540">
                  <c:v>88.500659999999996</c:v>
                </c:pt>
                <c:pt idx="541">
                  <c:v>88.477357999999995</c:v>
                </c:pt>
                <c:pt idx="542">
                  <c:v>88.450788000000003</c:v>
                </c:pt>
                <c:pt idx="543">
                  <c:v>88.434276999999994</c:v>
                </c:pt>
                <c:pt idx="544">
                  <c:v>88.436375999999996</c:v>
                </c:pt>
                <c:pt idx="545">
                  <c:v>88.451194000000001</c:v>
                </c:pt>
                <c:pt idx="546">
                  <c:v>88.466072999999994</c:v>
                </c:pt>
                <c:pt idx="547">
                  <c:v>88.475168999999994</c:v>
                </c:pt>
                <c:pt idx="548">
                  <c:v>88.480350000000001</c:v>
                </c:pt>
                <c:pt idx="549">
                  <c:v>88.481887</c:v>
                </c:pt>
                <c:pt idx="550">
                  <c:v>88.475387999999995</c:v>
                </c:pt>
                <c:pt idx="551">
                  <c:v>88.459029000000001</c:v>
                </c:pt>
                <c:pt idx="552">
                  <c:v>88.437828999999994</c:v>
                </c:pt>
                <c:pt idx="553">
                  <c:v>88.416809000000001</c:v>
                </c:pt>
                <c:pt idx="554">
                  <c:v>88.393231999999998</c:v>
                </c:pt>
                <c:pt idx="555">
                  <c:v>88.361447999999996</c:v>
                </c:pt>
                <c:pt idx="556">
                  <c:v>88.322783999999999</c:v>
                </c:pt>
                <c:pt idx="557">
                  <c:v>88.284049999999993</c:v>
                </c:pt>
                <c:pt idx="558">
                  <c:v>88.249476000000001</c:v>
                </c:pt>
                <c:pt idx="559">
                  <c:v>88.221974000000003</c:v>
                </c:pt>
                <c:pt idx="560">
                  <c:v>88.211447000000007</c:v>
                </c:pt>
                <c:pt idx="561">
                  <c:v>88.232308000000003</c:v>
                </c:pt>
                <c:pt idx="562">
                  <c:v>88.287194999999997</c:v>
                </c:pt>
                <c:pt idx="563">
                  <c:v>88.355458999999996</c:v>
                </c:pt>
                <c:pt idx="564">
                  <c:v>88.403234999999995</c:v>
                </c:pt>
                <c:pt idx="565">
                  <c:v>88.408445999999998</c:v>
                </c:pt>
                <c:pt idx="566">
                  <c:v>88.377127999999999</c:v>
                </c:pt>
                <c:pt idx="567">
                  <c:v>88.337438000000006</c:v>
                </c:pt>
                <c:pt idx="568">
                  <c:v>88.316219000000004</c:v>
                </c:pt>
                <c:pt idx="569">
                  <c:v>88.317102000000006</c:v>
                </c:pt>
                <c:pt idx="570">
                  <c:v>88.320871999999994</c:v>
                </c:pt>
                <c:pt idx="571">
                  <c:v>88.309335000000004</c:v>
                </c:pt>
                <c:pt idx="572">
                  <c:v>88.286072000000004</c:v>
                </c:pt>
                <c:pt idx="573">
                  <c:v>88.269504999999995</c:v>
                </c:pt>
                <c:pt idx="574">
                  <c:v>88.267526000000004</c:v>
                </c:pt>
                <c:pt idx="575">
                  <c:v>88.266392999999994</c:v>
                </c:pt>
                <c:pt idx="576">
                  <c:v>88.246740000000003</c:v>
                </c:pt>
                <c:pt idx="577">
                  <c:v>88.204316000000006</c:v>
                </c:pt>
                <c:pt idx="578">
                  <c:v>88.151544000000001</c:v>
                </c:pt>
                <c:pt idx="579">
                  <c:v>88.102314000000007</c:v>
                </c:pt>
                <c:pt idx="580">
                  <c:v>88.061408999999998</c:v>
                </c:pt>
                <c:pt idx="581">
                  <c:v>88.029570000000007</c:v>
                </c:pt>
                <c:pt idx="582">
                  <c:v>88.011745000000005</c:v>
                </c:pt>
                <c:pt idx="583">
                  <c:v>88.015282999999997</c:v>
                </c:pt>
                <c:pt idx="584">
                  <c:v>88.041506999999996</c:v>
                </c:pt>
                <c:pt idx="585">
                  <c:v>88.081327000000002</c:v>
                </c:pt>
                <c:pt idx="586">
                  <c:v>88.118148000000005</c:v>
                </c:pt>
                <c:pt idx="587">
                  <c:v>88.134524999999996</c:v>
                </c:pt>
                <c:pt idx="588">
                  <c:v>88.119708000000003</c:v>
                </c:pt>
                <c:pt idx="589">
                  <c:v>88.076690999999997</c:v>
                </c:pt>
                <c:pt idx="590">
                  <c:v>88.023850999999993</c:v>
                </c:pt>
                <c:pt idx="591">
                  <c:v>87.984888999999995</c:v>
                </c:pt>
                <c:pt idx="592">
                  <c:v>87.972071999999997</c:v>
                </c:pt>
                <c:pt idx="593">
                  <c:v>87.979386000000005</c:v>
                </c:pt>
                <c:pt idx="594">
                  <c:v>87.99427</c:v>
                </c:pt>
                <c:pt idx="595">
                  <c:v>88.013367000000002</c:v>
                </c:pt>
                <c:pt idx="596">
                  <c:v>88.041258999999997</c:v>
                </c:pt>
                <c:pt idx="597">
                  <c:v>88.074591999999996</c:v>
                </c:pt>
                <c:pt idx="598">
                  <c:v>88.095678000000007</c:v>
                </c:pt>
                <c:pt idx="599">
                  <c:v>88.087107000000003</c:v>
                </c:pt>
                <c:pt idx="600">
                  <c:v>88.048569000000001</c:v>
                </c:pt>
                <c:pt idx="601">
                  <c:v>87.995258000000007</c:v>
                </c:pt>
                <c:pt idx="602">
                  <c:v>87.943872999999996</c:v>
                </c:pt>
                <c:pt idx="603">
                  <c:v>87.904255000000006</c:v>
                </c:pt>
                <c:pt idx="604">
                  <c:v>87.880358999999999</c:v>
                </c:pt>
                <c:pt idx="605">
                  <c:v>87.872088000000005</c:v>
                </c:pt>
                <c:pt idx="606">
                  <c:v>87.875626999999994</c:v>
                </c:pt>
                <c:pt idx="607">
                  <c:v>87.886172999999999</c:v>
                </c:pt>
                <c:pt idx="608">
                  <c:v>87.900058000000001</c:v>
                </c:pt>
                <c:pt idx="609">
                  <c:v>87.910223000000002</c:v>
                </c:pt>
                <c:pt idx="610">
                  <c:v>87.902209999999997</c:v>
                </c:pt>
                <c:pt idx="611">
                  <c:v>87.863877000000002</c:v>
                </c:pt>
                <c:pt idx="612">
                  <c:v>87.802282000000005</c:v>
                </c:pt>
                <c:pt idx="613">
                  <c:v>87.744349</c:v>
                </c:pt>
                <c:pt idx="614">
                  <c:v>87.714867999999996</c:v>
                </c:pt>
                <c:pt idx="615">
                  <c:v>87.714920000000006</c:v>
                </c:pt>
                <c:pt idx="616">
                  <c:v>87.725493</c:v>
                </c:pt>
                <c:pt idx="617">
                  <c:v>87.729028</c:v>
                </c:pt>
                <c:pt idx="618">
                  <c:v>87.721919999999997</c:v>
                </c:pt>
                <c:pt idx="619">
                  <c:v>87.709991000000002</c:v>
                </c:pt>
                <c:pt idx="620">
                  <c:v>87.700526999999994</c:v>
                </c:pt>
                <c:pt idx="621">
                  <c:v>87.698860999999994</c:v>
                </c:pt>
                <c:pt idx="622">
                  <c:v>87.705595000000002</c:v>
                </c:pt>
                <c:pt idx="623">
                  <c:v>87.714961000000002</c:v>
                </c:pt>
                <c:pt idx="624">
                  <c:v>87.719994</c:v>
                </c:pt>
                <c:pt idx="625">
                  <c:v>87.721267999999995</c:v>
                </c:pt>
                <c:pt idx="626">
                  <c:v>87.726580999999996</c:v>
                </c:pt>
                <c:pt idx="627">
                  <c:v>87.739284999999995</c:v>
                </c:pt>
                <c:pt idx="628">
                  <c:v>87.749812000000006</c:v>
                </c:pt>
                <c:pt idx="629">
                  <c:v>87.742571999999996</c:v>
                </c:pt>
                <c:pt idx="630">
                  <c:v>87.711436000000006</c:v>
                </c:pt>
                <c:pt idx="631">
                  <c:v>87.667180999999999</c:v>
                </c:pt>
                <c:pt idx="632">
                  <c:v>87.630026000000001</c:v>
                </c:pt>
                <c:pt idx="633">
                  <c:v>87.615226000000007</c:v>
                </c:pt>
                <c:pt idx="634">
                  <c:v>87.624180999999993</c:v>
                </c:pt>
                <c:pt idx="635">
                  <c:v>87.646215999999995</c:v>
                </c:pt>
                <c:pt idx="636">
                  <c:v>87.667152000000002</c:v>
                </c:pt>
                <c:pt idx="637">
                  <c:v>87.676833999999999</c:v>
                </c:pt>
                <c:pt idx="638">
                  <c:v>87.671192000000005</c:v>
                </c:pt>
                <c:pt idx="639">
                  <c:v>87.650335999999996</c:v>
                </c:pt>
                <c:pt idx="640">
                  <c:v>87.616529999999997</c:v>
                </c:pt>
                <c:pt idx="641">
                  <c:v>87.574646999999999</c:v>
                </c:pt>
                <c:pt idx="642">
                  <c:v>87.534177</c:v>
                </c:pt>
                <c:pt idx="643">
                  <c:v>87.508401000000006</c:v>
                </c:pt>
                <c:pt idx="644">
                  <c:v>87.507463000000001</c:v>
                </c:pt>
                <c:pt idx="645">
                  <c:v>87.529481000000004</c:v>
                </c:pt>
                <c:pt idx="646">
                  <c:v>87.559608999999995</c:v>
                </c:pt>
                <c:pt idx="647">
                  <c:v>87.580466000000001</c:v>
                </c:pt>
                <c:pt idx="648">
                  <c:v>87.583933999999999</c:v>
                </c:pt>
                <c:pt idx="649">
                  <c:v>87.572990000000004</c:v>
                </c:pt>
                <c:pt idx="650">
                  <c:v>87.554315000000003</c:v>
                </c:pt>
                <c:pt idx="651">
                  <c:v>87.531662999999995</c:v>
                </c:pt>
                <c:pt idx="652">
                  <c:v>87.506084999999999</c:v>
                </c:pt>
                <c:pt idx="653">
                  <c:v>87.479427000000001</c:v>
                </c:pt>
                <c:pt idx="654">
                  <c:v>87.455792000000002</c:v>
                </c:pt>
                <c:pt idx="655">
                  <c:v>87.440386000000004</c:v>
                </c:pt>
                <c:pt idx="656">
                  <c:v>87.437186999999994</c:v>
                </c:pt>
                <c:pt idx="657">
                  <c:v>87.445334000000003</c:v>
                </c:pt>
                <c:pt idx="658">
                  <c:v>87.456006000000002</c:v>
                </c:pt>
                <c:pt idx="659">
                  <c:v>87.455254999999994</c:v>
                </c:pt>
                <c:pt idx="660">
                  <c:v>87.434032999999999</c:v>
                </c:pt>
                <c:pt idx="661">
                  <c:v>87.397518000000005</c:v>
                </c:pt>
                <c:pt idx="662">
                  <c:v>87.363468999999995</c:v>
                </c:pt>
                <c:pt idx="663">
                  <c:v>87.348885999999993</c:v>
                </c:pt>
                <c:pt idx="664">
                  <c:v>87.355970999999997</c:v>
                </c:pt>
                <c:pt idx="665">
                  <c:v>87.370625000000004</c:v>
                </c:pt>
                <c:pt idx="666">
                  <c:v>87.375074999999995</c:v>
                </c:pt>
                <c:pt idx="667">
                  <c:v>87.361565999999996</c:v>
                </c:pt>
                <c:pt idx="668">
                  <c:v>87.335120000000003</c:v>
                </c:pt>
                <c:pt idx="669">
                  <c:v>87.306963999999994</c:v>
                </c:pt>
                <c:pt idx="670">
                  <c:v>87.288160000000005</c:v>
                </c:pt>
                <c:pt idx="671">
                  <c:v>87.287173999999993</c:v>
                </c:pt>
                <c:pt idx="672">
                  <c:v>87.306622000000004</c:v>
                </c:pt>
                <c:pt idx="673">
                  <c:v>87.338037</c:v>
                </c:pt>
                <c:pt idx="674">
                  <c:v>87.363271999999995</c:v>
                </c:pt>
                <c:pt idx="675">
                  <c:v>87.367265000000003</c:v>
                </c:pt>
                <c:pt idx="676">
                  <c:v>87.350363000000002</c:v>
                </c:pt>
                <c:pt idx="677">
                  <c:v>87.325834999999998</c:v>
                </c:pt>
                <c:pt idx="678">
                  <c:v>87.306815999999998</c:v>
                </c:pt>
                <c:pt idx="679">
                  <c:v>87.298893000000007</c:v>
                </c:pt>
                <c:pt idx="680">
                  <c:v>87.302443999999994</c:v>
                </c:pt>
                <c:pt idx="681">
                  <c:v>87.314712999999998</c:v>
                </c:pt>
                <c:pt idx="682">
                  <c:v>87.327630999999997</c:v>
                </c:pt>
                <c:pt idx="683">
                  <c:v>87.330278000000007</c:v>
                </c:pt>
                <c:pt idx="684">
                  <c:v>87.31926</c:v>
                </c:pt>
                <c:pt idx="685">
                  <c:v>87.304686000000004</c:v>
                </c:pt>
                <c:pt idx="686">
                  <c:v>87.301118000000002</c:v>
                </c:pt>
                <c:pt idx="687">
                  <c:v>87.311680999999993</c:v>
                </c:pt>
                <c:pt idx="688">
                  <c:v>87.323465999999996</c:v>
                </c:pt>
                <c:pt idx="689">
                  <c:v>87.319675000000004</c:v>
                </c:pt>
                <c:pt idx="690">
                  <c:v>87.296160999999998</c:v>
                </c:pt>
                <c:pt idx="691">
                  <c:v>87.266273999999996</c:v>
                </c:pt>
                <c:pt idx="692">
                  <c:v>87.248637000000002</c:v>
                </c:pt>
                <c:pt idx="693">
                  <c:v>87.249032</c:v>
                </c:pt>
                <c:pt idx="694">
                  <c:v>87.255241999999996</c:v>
                </c:pt>
                <c:pt idx="695">
                  <c:v>87.250675000000001</c:v>
                </c:pt>
                <c:pt idx="696">
                  <c:v>87.231166000000002</c:v>
                </c:pt>
                <c:pt idx="697">
                  <c:v>87.206508999999997</c:v>
                </c:pt>
                <c:pt idx="698">
                  <c:v>87.188007999999996</c:v>
                </c:pt>
                <c:pt idx="699">
                  <c:v>87.179535000000001</c:v>
                </c:pt>
                <c:pt idx="700">
                  <c:v>87.180412000000004</c:v>
                </c:pt>
                <c:pt idx="701">
                  <c:v>87.189532999999997</c:v>
                </c:pt>
                <c:pt idx="702">
                  <c:v>87.202780000000004</c:v>
                </c:pt>
                <c:pt idx="703">
                  <c:v>87.212198000000001</c:v>
                </c:pt>
                <c:pt idx="704">
                  <c:v>87.213595999999995</c:v>
                </c:pt>
                <c:pt idx="705">
                  <c:v>87.211633000000006</c:v>
                </c:pt>
                <c:pt idx="706">
                  <c:v>87.211671999999993</c:v>
                </c:pt>
                <c:pt idx="707">
                  <c:v>87.209063999999998</c:v>
                </c:pt>
                <c:pt idx="708">
                  <c:v>87.192907000000005</c:v>
                </c:pt>
                <c:pt idx="709">
                  <c:v>87.160737999999995</c:v>
                </c:pt>
                <c:pt idx="710">
                  <c:v>87.123906000000005</c:v>
                </c:pt>
                <c:pt idx="711">
                  <c:v>87.096394000000004</c:v>
                </c:pt>
                <c:pt idx="712">
                  <c:v>87.081478000000004</c:v>
                </c:pt>
                <c:pt idx="713">
                  <c:v>87.070037999999997</c:v>
                </c:pt>
                <c:pt idx="714">
                  <c:v>87.050008000000005</c:v>
                </c:pt>
                <c:pt idx="715">
                  <c:v>87.018313000000006</c:v>
                </c:pt>
                <c:pt idx="716">
                  <c:v>86.985799999999998</c:v>
                </c:pt>
                <c:pt idx="717">
                  <c:v>86.968525999999997</c:v>
                </c:pt>
                <c:pt idx="718">
                  <c:v>86.970490999999996</c:v>
                </c:pt>
                <c:pt idx="719">
                  <c:v>86.976800999999995</c:v>
                </c:pt>
                <c:pt idx="720">
                  <c:v>86.968847999999994</c:v>
                </c:pt>
                <c:pt idx="721">
                  <c:v>86.945475999999999</c:v>
                </c:pt>
                <c:pt idx="722">
                  <c:v>86.923823999999996</c:v>
                </c:pt>
                <c:pt idx="723">
                  <c:v>86.91901</c:v>
                </c:pt>
                <c:pt idx="724">
                  <c:v>86.929064999999994</c:v>
                </c:pt>
                <c:pt idx="725">
                  <c:v>86.942639999999997</c:v>
                </c:pt>
                <c:pt idx="726">
                  <c:v>86.954896000000005</c:v>
                </c:pt>
                <c:pt idx="727">
                  <c:v>86.967868999999993</c:v>
                </c:pt>
                <c:pt idx="728">
                  <c:v>86.977834999999999</c:v>
                </c:pt>
                <c:pt idx="729">
                  <c:v>86.972097000000005</c:v>
                </c:pt>
                <c:pt idx="730">
                  <c:v>86.942426999999995</c:v>
                </c:pt>
                <c:pt idx="731">
                  <c:v>86.897811000000004</c:v>
                </c:pt>
                <c:pt idx="732">
                  <c:v>86.859030000000004</c:v>
                </c:pt>
                <c:pt idx="733">
                  <c:v>86.839327999999995</c:v>
                </c:pt>
                <c:pt idx="734">
                  <c:v>86.831868</c:v>
                </c:pt>
                <c:pt idx="735">
                  <c:v>86.817867000000007</c:v>
                </c:pt>
                <c:pt idx="736">
                  <c:v>86.787017000000006</c:v>
                </c:pt>
                <c:pt idx="737">
                  <c:v>86.748289</c:v>
                </c:pt>
                <c:pt idx="738">
                  <c:v>86.720205000000007</c:v>
                </c:pt>
                <c:pt idx="739">
                  <c:v>86.712832000000006</c:v>
                </c:pt>
                <c:pt idx="740">
                  <c:v>86.720337999999998</c:v>
                </c:pt>
                <c:pt idx="741">
                  <c:v>86.728043999999997</c:v>
                </c:pt>
                <c:pt idx="742">
                  <c:v>86.723770999999999</c:v>
                </c:pt>
                <c:pt idx="743">
                  <c:v>86.704554999999999</c:v>
                </c:pt>
                <c:pt idx="744">
                  <c:v>86.677927999999994</c:v>
                </c:pt>
                <c:pt idx="745">
                  <c:v>86.657805999999994</c:v>
                </c:pt>
                <c:pt idx="746">
                  <c:v>86.654438999999996</c:v>
                </c:pt>
                <c:pt idx="747">
                  <c:v>86.666017999999994</c:v>
                </c:pt>
                <c:pt idx="748">
                  <c:v>86.683344000000005</c:v>
                </c:pt>
                <c:pt idx="749">
                  <c:v>86.703241000000006</c:v>
                </c:pt>
                <c:pt idx="750">
                  <c:v>86.731683000000004</c:v>
                </c:pt>
                <c:pt idx="751">
                  <c:v>86.770123999999996</c:v>
                </c:pt>
                <c:pt idx="752">
                  <c:v>86.803376</c:v>
                </c:pt>
                <c:pt idx="753">
                  <c:v>86.808792999999994</c:v>
                </c:pt>
                <c:pt idx="754">
                  <c:v>86.779574999999994</c:v>
                </c:pt>
                <c:pt idx="755">
                  <c:v>86.734990999999994</c:v>
                </c:pt>
                <c:pt idx="756">
                  <c:v>86.703828000000001</c:v>
                </c:pt>
                <c:pt idx="757">
                  <c:v>86.699647999999996</c:v>
                </c:pt>
                <c:pt idx="758">
                  <c:v>86.714415000000002</c:v>
                </c:pt>
                <c:pt idx="759">
                  <c:v>86.731199000000004</c:v>
                </c:pt>
                <c:pt idx="760">
                  <c:v>86.738043000000005</c:v>
                </c:pt>
                <c:pt idx="761">
                  <c:v>86.732555000000005</c:v>
                </c:pt>
                <c:pt idx="762">
                  <c:v>86.719077999999996</c:v>
                </c:pt>
                <c:pt idx="763">
                  <c:v>86.703969999999998</c:v>
                </c:pt>
                <c:pt idx="764">
                  <c:v>86.692103000000003</c:v>
                </c:pt>
                <c:pt idx="765">
                  <c:v>86.684968999999995</c:v>
                </c:pt>
                <c:pt idx="766">
                  <c:v>86.679996000000003</c:v>
                </c:pt>
                <c:pt idx="767">
                  <c:v>86.670721</c:v>
                </c:pt>
                <c:pt idx="768">
                  <c:v>86.648809999999997</c:v>
                </c:pt>
                <c:pt idx="769">
                  <c:v>86.608999999999995</c:v>
                </c:pt>
                <c:pt idx="770">
                  <c:v>86.554648999999998</c:v>
                </c:pt>
                <c:pt idx="771">
                  <c:v>86.498506000000006</c:v>
                </c:pt>
                <c:pt idx="772">
                  <c:v>86.455776</c:v>
                </c:pt>
                <c:pt idx="773">
                  <c:v>86.434259999999995</c:v>
                </c:pt>
                <c:pt idx="774">
                  <c:v>86.431006999999994</c:v>
                </c:pt>
                <c:pt idx="775">
                  <c:v>86.438816000000003</c:v>
                </c:pt>
                <c:pt idx="776">
                  <c:v>86.454667999999998</c:v>
                </c:pt>
                <c:pt idx="777">
                  <c:v>86.479512</c:v>
                </c:pt>
                <c:pt idx="778">
                  <c:v>86.509279000000006</c:v>
                </c:pt>
                <c:pt idx="779">
                  <c:v>86.529283000000007</c:v>
                </c:pt>
                <c:pt idx="780">
                  <c:v>86.523386000000002</c:v>
                </c:pt>
                <c:pt idx="781">
                  <c:v>86.492085000000003</c:v>
                </c:pt>
                <c:pt idx="782">
                  <c:v>86.457503000000003</c:v>
                </c:pt>
                <c:pt idx="783">
                  <c:v>86.444689999999994</c:v>
                </c:pt>
                <c:pt idx="784">
                  <c:v>86.457407000000003</c:v>
                </c:pt>
                <c:pt idx="785">
                  <c:v>86.473855</c:v>
                </c:pt>
                <c:pt idx="786">
                  <c:v>86.467226999999994</c:v>
                </c:pt>
                <c:pt idx="787">
                  <c:v>86.430425</c:v>
                </c:pt>
                <c:pt idx="788">
                  <c:v>86.380591999999993</c:v>
                </c:pt>
                <c:pt idx="789">
                  <c:v>86.343592999999998</c:v>
                </c:pt>
                <c:pt idx="790">
                  <c:v>86.336405999999997</c:v>
                </c:pt>
                <c:pt idx="791">
                  <c:v>86.358185000000006</c:v>
                </c:pt>
                <c:pt idx="792">
                  <c:v>86.391630000000006</c:v>
                </c:pt>
                <c:pt idx="793">
                  <c:v>86.414062000000001</c:v>
                </c:pt>
                <c:pt idx="794">
                  <c:v>86.412672999999998</c:v>
                </c:pt>
                <c:pt idx="795">
                  <c:v>86.392364999999998</c:v>
                </c:pt>
                <c:pt idx="796">
                  <c:v>86.368385000000004</c:v>
                </c:pt>
                <c:pt idx="797">
                  <c:v>86.351293999999996</c:v>
                </c:pt>
                <c:pt idx="798">
                  <c:v>86.340767</c:v>
                </c:pt>
                <c:pt idx="799">
                  <c:v>86.332205999999999</c:v>
                </c:pt>
                <c:pt idx="800">
                  <c:v>86.323548000000002</c:v>
                </c:pt>
                <c:pt idx="801">
                  <c:v>86.313545000000005</c:v>
                </c:pt>
                <c:pt idx="802">
                  <c:v>86.299060999999995</c:v>
                </c:pt>
                <c:pt idx="803">
                  <c:v>86.27955</c:v>
                </c:pt>
                <c:pt idx="804">
                  <c:v>86.261418000000006</c:v>
                </c:pt>
                <c:pt idx="805">
                  <c:v>86.252295000000004</c:v>
                </c:pt>
                <c:pt idx="806">
                  <c:v>86.251740999999996</c:v>
                </c:pt>
                <c:pt idx="807">
                  <c:v>86.251748000000006</c:v>
                </c:pt>
                <c:pt idx="808">
                  <c:v>86.246410999999995</c:v>
                </c:pt>
                <c:pt idx="809">
                  <c:v>86.237442999999999</c:v>
                </c:pt>
                <c:pt idx="810">
                  <c:v>86.229364000000004</c:v>
                </c:pt>
                <c:pt idx="811">
                  <c:v>86.223192999999995</c:v>
                </c:pt>
                <c:pt idx="812">
                  <c:v>86.217427999999998</c:v>
                </c:pt>
                <c:pt idx="813">
                  <c:v>86.212824999999995</c:v>
                </c:pt>
                <c:pt idx="814">
                  <c:v>86.212610999999995</c:v>
                </c:pt>
                <c:pt idx="815">
                  <c:v>86.217354999999998</c:v>
                </c:pt>
                <c:pt idx="816">
                  <c:v>86.221217999999993</c:v>
                </c:pt>
                <c:pt idx="817">
                  <c:v>86.214896999999993</c:v>
                </c:pt>
                <c:pt idx="818">
                  <c:v>86.193088000000003</c:v>
                </c:pt>
                <c:pt idx="819">
                  <c:v>86.159409999999994</c:v>
                </c:pt>
                <c:pt idx="820">
                  <c:v>86.124540999999994</c:v>
                </c:pt>
                <c:pt idx="821">
                  <c:v>86.099818999999997</c:v>
                </c:pt>
                <c:pt idx="822">
                  <c:v>86.092123000000001</c:v>
                </c:pt>
                <c:pt idx="823">
                  <c:v>86.102648000000002</c:v>
                </c:pt>
                <c:pt idx="824">
                  <c:v>86.126675000000006</c:v>
                </c:pt>
                <c:pt idx="825">
                  <c:v>86.153012000000004</c:v>
                </c:pt>
                <c:pt idx="826">
                  <c:v>86.167474999999996</c:v>
                </c:pt>
                <c:pt idx="827">
                  <c:v>86.161901</c:v>
                </c:pt>
                <c:pt idx="828">
                  <c:v>86.140244999999993</c:v>
                </c:pt>
                <c:pt idx="829">
                  <c:v>86.113026000000005</c:v>
                </c:pt>
                <c:pt idx="830">
                  <c:v>86.086575999999994</c:v>
                </c:pt>
                <c:pt idx="831">
                  <c:v>86.061115999999998</c:v>
                </c:pt>
                <c:pt idx="832">
                  <c:v>86.037979000000007</c:v>
                </c:pt>
                <c:pt idx="833">
                  <c:v>86.023235999999997</c:v>
                </c:pt>
                <c:pt idx="834">
                  <c:v>86.022605999999996</c:v>
                </c:pt>
                <c:pt idx="835">
                  <c:v>86.036653999999999</c:v>
                </c:pt>
                <c:pt idx="836">
                  <c:v>86.062224000000001</c:v>
                </c:pt>
                <c:pt idx="837">
                  <c:v>86.094099</c:v>
                </c:pt>
                <c:pt idx="838">
                  <c:v>86.122743999999997</c:v>
                </c:pt>
                <c:pt idx="839">
                  <c:v>86.134918999999996</c:v>
                </c:pt>
                <c:pt idx="840">
                  <c:v>86.122421000000003</c:v>
                </c:pt>
                <c:pt idx="841">
                  <c:v>86.090354000000005</c:v>
                </c:pt>
                <c:pt idx="842">
                  <c:v>86.053949000000003</c:v>
                </c:pt>
                <c:pt idx="843">
                  <c:v>86.027372999999997</c:v>
                </c:pt>
                <c:pt idx="844">
                  <c:v>86.016492999999997</c:v>
                </c:pt>
                <c:pt idx="845">
                  <c:v>86.019463999999999</c:v>
                </c:pt>
                <c:pt idx="846">
                  <c:v>86.029909000000004</c:v>
                </c:pt>
                <c:pt idx="847">
                  <c:v>86.039931999999993</c:v>
                </c:pt>
                <c:pt idx="848">
                  <c:v>86.044994000000003</c:v>
                </c:pt>
                <c:pt idx="849">
                  <c:v>86.048647000000003</c:v>
                </c:pt>
                <c:pt idx="850">
                  <c:v>86.060248000000001</c:v>
                </c:pt>
                <c:pt idx="851">
                  <c:v>86.084603000000001</c:v>
                </c:pt>
                <c:pt idx="852">
                  <c:v>86.112932999999998</c:v>
                </c:pt>
                <c:pt idx="853">
                  <c:v>86.125630999999998</c:v>
                </c:pt>
                <c:pt idx="854">
                  <c:v>86.106924000000006</c:v>
                </c:pt>
                <c:pt idx="855">
                  <c:v>86.059995000000001</c:v>
                </c:pt>
                <c:pt idx="856">
                  <c:v>86.008475000000004</c:v>
                </c:pt>
                <c:pt idx="857">
                  <c:v>85.979873999999995</c:v>
                </c:pt>
                <c:pt idx="858">
                  <c:v>85.982692999999998</c:v>
                </c:pt>
                <c:pt idx="859">
                  <c:v>85.998059999999995</c:v>
                </c:pt>
                <c:pt idx="860">
                  <c:v>85.996172999999999</c:v>
                </c:pt>
                <c:pt idx="861">
                  <c:v>85.963892999999999</c:v>
                </c:pt>
                <c:pt idx="862">
                  <c:v>85.916461999999996</c:v>
                </c:pt>
                <c:pt idx="863">
                  <c:v>85.880961999999997</c:v>
                </c:pt>
                <c:pt idx="864">
                  <c:v>85.86891</c:v>
                </c:pt>
                <c:pt idx="865">
                  <c:v>85.866777999999996</c:v>
                </c:pt>
                <c:pt idx="866">
                  <c:v>85.853342999999995</c:v>
                </c:pt>
                <c:pt idx="867">
                  <c:v>85.824022999999997</c:v>
                </c:pt>
                <c:pt idx="868">
                  <c:v>85.794476000000003</c:v>
                </c:pt>
                <c:pt idx="869">
                  <c:v>85.780231999999998</c:v>
                </c:pt>
                <c:pt idx="870">
                  <c:v>85.779426000000001</c:v>
                </c:pt>
                <c:pt idx="871">
                  <c:v>85.779159000000007</c:v>
                </c:pt>
                <c:pt idx="872">
                  <c:v>85.773651000000001</c:v>
                </c:pt>
                <c:pt idx="873">
                  <c:v>85.770663999999996</c:v>
                </c:pt>
                <c:pt idx="874">
                  <c:v>85.780928000000003</c:v>
                </c:pt>
                <c:pt idx="875">
                  <c:v>85.806822999999994</c:v>
                </c:pt>
                <c:pt idx="876">
                  <c:v>85.843163000000004</c:v>
                </c:pt>
                <c:pt idx="877">
                  <c:v>85.883413000000004</c:v>
                </c:pt>
                <c:pt idx="878">
                  <c:v>85.920681999999999</c:v>
                </c:pt>
                <c:pt idx="879">
                  <c:v>85.945284999999998</c:v>
                </c:pt>
                <c:pt idx="880">
                  <c:v>85.946511999999998</c:v>
                </c:pt>
                <c:pt idx="881">
                  <c:v>85.918954999999997</c:v>
                </c:pt>
                <c:pt idx="882">
                  <c:v>85.868246999999997</c:v>
                </c:pt>
                <c:pt idx="883">
                  <c:v>85.812264999999996</c:v>
                </c:pt>
                <c:pt idx="884">
                  <c:v>85.774618000000004</c:v>
                </c:pt>
                <c:pt idx="885">
                  <c:v>85.769872000000007</c:v>
                </c:pt>
                <c:pt idx="886">
                  <c:v>85.790228999999997</c:v>
                </c:pt>
                <c:pt idx="887">
                  <c:v>85.809102999999993</c:v>
                </c:pt>
                <c:pt idx="888">
                  <c:v>85.80283</c:v>
                </c:pt>
                <c:pt idx="889">
                  <c:v>85.769795999999999</c:v>
                </c:pt>
                <c:pt idx="890">
                  <c:v>85.727087999999995</c:v>
                </c:pt>
                <c:pt idx="891">
                  <c:v>85.690754999999996</c:v>
                </c:pt>
                <c:pt idx="892">
                  <c:v>85.664046999999997</c:v>
                </c:pt>
                <c:pt idx="893">
                  <c:v>85.644501000000005</c:v>
                </c:pt>
                <c:pt idx="894">
                  <c:v>85.634512000000001</c:v>
                </c:pt>
                <c:pt idx="895">
                  <c:v>85.638715000000005</c:v>
                </c:pt>
                <c:pt idx="896">
                  <c:v>85.653613000000007</c:v>
                </c:pt>
                <c:pt idx="897">
                  <c:v>85.665692000000007</c:v>
                </c:pt>
                <c:pt idx="898">
                  <c:v>85.661619999999999</c:v>
                </c:pt>
                <c:pt idx="899">
                  <c:v>85.638980000000004</c:v>
                </c:pt>
                <c:pt idx="900">
                  <c:v>85.606944999999996</c:v>
                </c:pt>
                <c:pt idx="901">
                  <c:v>85.578558000000001</c:v>
                </c:pt>
                <c:pt idx="902">
                  <c:v>85.562800999999993</c:v>
                </c:pt>
                <c:pt idx="903">
                  <c:v>85.560389000000001</c:v>
                </c:pt>
                <c:pt idx="904">
                  <c:v>85.564588999999998</c:v>
                </c:pt>
                <c:pt idx="905">
                  <c:v>85.568775000000002</c:v>
                </c:pt>
                <c:pt idx="906">
                  <c:v>85.575463999999997</c:v>
                </c:pt>
                <c:pt idx="907">
                  <c:v>85.594538</c:v>
                </c:pt>
                <c:pt idx="908">
                  <c:v>85.628713000000005</c:v>
                </c:pt>
                <c:pt idx="909">
                  <c:v>85.662732000000005</c:v>
                </c:pt>
                <c:pt idx="910">
                  <c:v>85.673000999999999</c:v>
                </c:pt>
                <c:pt idx="911">
                  <c:v>85.650547000000003</c:v>
                </c:pt>
                <c:pt idx="912">
                  <c:v>85.611371000000005</c:v>
                </c:pt>
                <c:pt idx="913">
                  <c:v>85.581441999999996</c:v>
                </c:pt>
                <c:pt idx="914">
                  <c:v>85.573673999999997</c:v>
                </c:pt>
                <c:pt idx="915">
                  <c:v>85.582227000000003</c:v>
                </c:pt>
                <c:pt idx="916">
                  <c:v>85.595613999999998</c:v>
                </c:pt>
                <c:pt idx="917">
                  <c:v>85.608902</c:v>
                </c:pt>
                <c:pt idx="918">
                  <c:v>85.622294999999994</c:v>
                </c:pt>
                <c:pt idx="919">
                  <c:v>85.633007000000006</c:v>
                </c:pt>
                <c:pt idx="920">
                  <c:v>85.633072999999996</c:v>
                </c:pt>
                <c:pt idx="921">
                  <c:v>85.61506</c:v>
                </c:pt>
                <c:pt idx="922">
                  <c:v>85.578632999999996</c:v>
                </c:pt>
                <c:pt idx="923">
                  <c:v>85.532442000000003</c:v>
                </c:pt>
                <c:pt idx="924">
                  <c:v>85.490781999999996</c:v>
                </c:pt>
                <c:pt idx="925">
                  <c:v>85.466459999999998</c:v>
                </c:pt>
                <c:pt idx="926">
                  <c:v>85.462992999999997</c:v>
                </c:pt>
                <c:pt idx="927">
                  <c:v>85.471885999999998</c:v>
                </c:pt>
                <c:pt idx="928">
                  <c:v>85.479153999999994</c:v>
                </c:pt>
                <c:pt idx="929">
                  <c:v>85.476620999999994</c:v>
                </c:pt>
                <c:pt idx="930">
                  <c:v>85.467169999999996</c:v>
                </c:pt>
                <c:pt idx="931">
                  <c:v>85.459057999999999</c:v>
                </c:pt>
                <c:pt idx="932">
                  <c:v>85.456478000000004</c:v>
                </c:pt>
                <c:pt idx="933">
                  <c:v>85.457091000000005</c:v>
                </c:pt>
                <c:pt idx="934">
                  <c:v>85.457244000000003</c:v>
                </c:pt>
                <c:pt idx="935">
                  <c:v>85.455521000000005</c:v>
                </c:pt>
                <c:pt idx="936">
                  <c:v>85.449592999999993</c:v>
                </c:pt>
                <c:pt idx="937">
                  <c:v>85.433948000000001</c:v>
                </c:pt>
                <c:pt idx="938">
                  <c:v>85.405731000000003</c:v>
                </c:pt>
                <c:pt idx="939">
                  <c:v>85.371741999999998</c:v>
                </c:pt>
                <c:pt idx="940">
                  <c:v>85.344933999999995</c:v>
                </c:pt>
                <c:pt idx="941">
                  <c:v>85.332874000000004</c:v>
                </c:pt>
                <c:pt idx="942">
                  <c:v>85.332763</c:v>
                </c:pt>
                <c:pt idx="943">
                  <c:v>85.338659000000007</c:v>
                </c:pt>
                <c:pt idx="944">
                  <c:v>85.349378000000002</c:v>
                </c:pt>
                <c:pt idx="945">
                  <c:v>85.365335999999999</c:v>
                </c:pt>
                <c:pt idx="946">
                  <c:v>85.380014000000003</c:v>
                </c:pt>
                <c:pt idx="947">
                  <c:v>85.379908999999998</c:v>
                </c:pt>
                <c:pt idx="948">
                  <c:v>85.355249999999998</c:v>
                </c:pt>
                <c:pt idx="949">
                  <c:v>85.311779000000001</c:v>
                </c:pt>
                <c:pt idx="950">
                  <c:v>85.273084999999995</c:v>
                </c:pt>
                <c:pt idx="951">
                  <c:v>85.267601999999997</c:v>
                </c:pt>
                <c:pt idx="952">
                  <c:v>85.305214000000007</c:v>
                </c:pt>
                <c:pt idx="953">
                  <c:v>85.363609999999994</c:v>
                </c:pt>
                <c:pt idx="954">
                  <c:v>85.402805999999998</c:v>
                </c:pt>
                <c:pt idx="955">
                  <c:v>85.398724000000001</c:v>
                </c:pt>
                <c:pt idx="956">
                  <c:v>85.362091000000007</c:v>
                </c:pt>
                <c:pt idx="957">
                  <c:v>85.322708000000006</c:v>
                </c:pt>
                <c:pt idx="958">
                  <c:v>85.298604999999995</c:v>
                </c:pt>
                <c:pt idx="959">
                  <c:v>85.285471000000001</c:v>
                </c:pt>
                <c:pt idx="960">
                  <c:v>85.272989999999993</c:v>
                </c:pt>
                <c:pt idx="961">
                  <c:v>85.261392000000001</c:v>
                </c:pt>
                <c:pt idx="962">
                  <c:v>85.258454999999998</c:v>
                </c:pt>
                <c:pt idx="963">
                  <c:v>85.266555999999994</c:v>
                </c:pt>
                <c:pt idx="964">
                  <c:v>85.278063000000003</c:v>
                </c:pt>
                <c:pt idx="965">
                  <c:v>85.281664000000006</c:v>
                </c:pt>
                <c:pt idx="966">
                  <c:v>85.271152000000001</c:v>
                </c:pt>
                <c:pt idx="967">
                  <c:v>85.249944999999997</c:v>
                </c:pt>
                <c:pt idx="968">
                  <c:v>85.228738000000007</c:v>
                </c:pt>
                <c:pt idx="969">
                  <c:v>85.217232999999993</c:v>
                </c:pt>
                <c:pt idx="970">
                  <c:v>85.217294999999993</c:v>
                </c:pt>
                <c:pt idx="971">
                  <c:v>85.225859</c:v>
                </c:pt>
                <c:pt idx="972">
                  <c:v>85.242099999999994</c:v>
                </c:pt>
                <c:pt idx="973">
                  <c:v>85.265855000000002</c:v>
                </c:pt>
                <c:pt idx="974">
                  <c:v>85.289016000000004</c:v>
                </c:pt>
                <c:pt idx="975">
                  <c:v>85.296002999999999</c:v>
                </c:pt>
                <c:pt idx="976">
                  <c:v>85.277951000000002</c:v>
                </c:pt>
                <c:pt idx="977">
                  <c:v>85.242862000000002</c:v>
                </c:pt>
                <c:pt idx="978">
                  <c:v>85.207870999999997</c:v>
                </c:pt>
                <c:pt idx="979">
                  <c:v>85.184550999999999</c:v>
                </c:pt>
                <c:pt idx="980">
                  <c:v>85.174694000000002</c:v>
                </c:pt>
                <c:pt idx="981">
                  <c:v>85.176044000000005</c:v>
                </c:pt>
                <c:pt idx="982">
                  <c:v>85.185817</c:v>
                </c:pt>
                <c:pt idx="983">
                  <c:v>85.199539000000001</c:v>
                </c:pt>
                <c:pt idx="984">
                  <c:v>85.212145000000007</c:v>
                </c:pt>
                <c:pt idx="985">
                  <c:v>85.221481999999995</c:v>
                </c:pt>
                <c:pt idx="986">
                  <c:v>85.227716999999998</c:v>
                </c:pt>
                <c:pt idx="987">
                  <c:v>85.229286999999999</c:v>
                </c:pt>
                <c:pt idx="988">
                  <c:v>85.222887</c:v>
                </c:pt>
                <c:pt idx="989">
                  <c:v>85.20787</c:v>
                </c:pt>
                <c:pt idx="990">
                  <c:v>85.187250000000006</c:v>
                </c:pt>
                <c:pt idx="991">
                  <c:v>85.163888999999998</c:v>
                </c:pt>
                <c:pt idx="992">
                  <c:v>85.139466999999996</c:v>
                </c:pt>
                <c:pt idx="993">
                  <c:v>85.118471999999997</c:v>
                </c:pt>
                <c:pt idx="994">
                  <c:v>85.108918000000003</c:v>
                </c:pt>
                <c:pt idx="995">
                  <c:v>85.114063999999999</c:v>
                </c:pt>
                <c:pt idx="996">
                  <c:v>85.124019000000004</c:v>
                </c:pt>
                <c:pt idx="997">
                  <c:v>85.121313000000001</c:v>
                </c:pt>
                <c:pt idx="998">
                  <c:v>85.098498000000006</c:v>
                </c:pt>
                <c:pt idx="999">
                  <c:v>85.067852999999999</c:v>
                </c:pt>
                <c:pt idx="1000">
                  <c:v>85.049397999999997</c:v>
                </c:pt>
                <c:pt idx="1001">
                  <c:v>85.049445000000006</c:v>
                </c:pt>
                <c:pt idx="1002">
                  <c:v>85.055356000000003</c:v>
                </c:pt>
                <c:pt idx="1003">
                  <c:v>85.053488000000002</c:v>
                </c:pt>
                <c:pt idx="1004">
                  <c:v>85.046871999999993</c:v>
                </c:pt>
                <c:pt idx="1005">
                  <c:v>85.048608999999999</c:v>
                </c:pt>
                <c:pt idx="1006">
                  <c:v>85.059603999999993</c:v>
                </c:pt>
                <c:pt idx="1007">
                  <c:v>85.061689000000001</c:v>
                </c:pt>
                <c:pt idx="1008">
                  <c:v>85.036368999999993</c:v>
                </c:pt>
                <c:pt idx="1009">
                  <c:v>84.984111999999996</c:v>
                </c:pt>
                <c:pt idx="1010">
                  <c:v>84.921040000000005</c:v>
                </c:pt>
                <c:pt idx="1011">
                  <c:v>84.861547999999999</c:v>
                </c:pt>
                <c:pt idx="1012">
                  <c:v>84.809673000000004</c:v>
                </c:pt>
                <c:pt idx="1013">
                  <c:v>84.763482999999994</c:v>
                </c:pt>
                <c:pt idx="1014">
                  <c:v>84.719420999999997</c:v>
                </c:pt>
                <c:pt idx="1015">
                  <c:v>84.670417</c:v>
                </c:pt>
                <c:pt idx="1016">
                  <c:v>84.605221999999998</c:v>
                </c:pt>
                <c:pt idx="1017">
                  <c:v>84.513805000000005</c:v>
                </c:pt>
                <c:pt idx="1018">
                  <c:v>84.392285999999999</c:v>
                </c:pt>
                <c:pt idx="1019">
                  <c:v>84.241511000000003</c:v>
                </c:pt>
                <c:pt idx="1020">
                  <c:v>84.062927999999999</c:v>
                </c:pt>
                <c:pt idx="1021">
                  <c:v>83.858514999999997</c:v>
                </c:pt>
                <c:pt idx="1022">
                  <c:v>83.634344999999996</c:v>
                </c:pt>
                <c:pt idx="1023">
                  <c:v>83.401052000000007</c:v>
                </c:pt>
                <c:pt idx="1024">
                  <c:v>83.167241000000004</c:v>
                </c:pt>
                <c:pt idx="1025">
                  <c:v>82.929850000000002</c:v>
                </c:pt>
                <c:pt idx="1026">
                  <c:v>82.671474000000003</c:v>
                </c:pt>
                <c:pt idx="1027">
                  <c:v>82.371555999999998</c:v>
                </c:pt>
                <c:pt idx="1028">
                  <c:v>82.024529000000001</c:v>
                </c:pt>
                <c:pt idx="1029">
                  <c:v>81.647597000000005</c:v>
                </c:pt>
                <c:pt idx="1030">
                  <c:v>81.269259000000005</c:v>
                </c:pt>
                <c:pt idx="1031">
                  <c:v>80.909395000000004</c:v>
                </c:pt>
                <c:pt idx="1032">
                  <c:v>80.569738000000001</c:v>
                </c:pt>
                <c:pt idx="1033">
                  <c:v>80.240944999999996</c:v>
                </c:pt>
                <c:pt idx="1034">
                  <c:v>79.916534999999996</c:v>
                </c:pt>
                <c:pt idx="1035">
                  <c:v>79.600933999999995</c:v>
                </c:pt>
                <c:pt idx="1036">
                  <c:v>79.307631999999998</c:v>
                </c:pt>
                <c:pt idx="1037">
                  <c:v>79.051464999999993</c:v>
                </c:pt>
                <c:pt idx="1038">
                  <c:v>78.840952000000001</c:v>
                </c:pt>
                <c:pt idx="1039">
                  <c:v>78.676132999999993</c:v>
                </c:pt>
                <c:pt idx="1040">
                  <c:v>78.553201999999999</c:v>
                </c:pt>
                <c:pt idx="1041">
                  <c:v>78.471168000000006</c:v>
                </c:pt>
                <c:pt idx="1042">
                  <c:v>78.434466</c:v>
                </c:pt>
                <c:pt idx="1043">
                  <c:v>78.450682999999998</c:v>
                </c:pt>
                <c:pt idx="1044">
                  <c:v>78.526251999999999</c:v>
                </c:pt>
                <c:pt idx="1045">
                  <c:v>78.661026000000007</c:v>
                </c:pt>
                <c:pt idx="1046">
                  <c:v>78.842527000000004</c:v>
                </c:pt>
                <c:pt idx="1047">
                  <c:v>79.045889000000003</c:v>
                </c:pt>
                <c:pt idx="1048">
                  <c:v>79.244118</c:v>
                </c:pt>
                <c:pt idx="1049">
                  <c:v>79.420368999999994</c:v>
                </c:pt>
                <c:pt idx="1050">
                  <c:v>79.568713000000002</c:v>
                </c:pt>
                <c:pt idx="1051">
                  <c:v>79.683893999999995</c:v>
                </c:pt>
                <c:pt idx="1052">
                  <c:v>79.755785000000003</c:v>
                </c:pt>
                <c:pt idx="1053">
                  <c:v>79.776959000000005</c:v>
                </c:pt>
                <c:pt idx="1054">
                  <c:v>79.751637000000002</c:v>
                </c:pt>
                <c:pt idx="1055">
                  <c:v>79.691211999999993</c:v>
                </c:pt>
                <c:pt idx="1056">
                  <c:v>79.601198999999994</c:v>
                </c:pt>
                <c:pt idx="1057">
                  <c:v>79.478151999999994</c:v>
                </c:pt>
                <c:pt idx="1058">
                  <c:v>79.321501999999995</c:v>
                </c:pt>
                <c:pt idx="1059">
                  <c:v>79.143386000000007</c:v>
                </c:pt>
                <c:pt idx="1060">
                  <c:v>78.961470000000006</c:v>
                </c:pt>
                <c:pt idx="1061">
                  <c:v>78.784239999999997</c:v>
                </c:pt>
                <c:pt idx="1062">
                  <c:v>78.609955999999997</c:v>
                </c:pt>
                <c:pt idx="1063">
                  <c:v>78.441360000000003</c:v>
                </c:pt>
                <c:pt idx="1064">
                  <c:v>78.294803999999999</c:v>
                </c:pt>
                <c:pt idx="1065">
                  <c:v>78.189285999999996</c:v>
                </c:pt>
                <c:pt idx="1066">
                  <c:v>78.129056000000006</c:v>
                </c:pt>
                <c:pt idx="1067">
                  <c:v>78.102458999999996</c:v>
                </c:pt>
                <c:pt idx="1068">
                  <c:v>78.097284999999999</c:v>
                </c:pt>
                <c:pt idx="1069">
                  <c:v>78.111856000000003</c:v>
                </c:pt>
                <c:pt idx="1070">
                  <c:v>78.149286000000004</c:v>
                </c:pt>
                <c:pt idx="1071">
                  <c:v>78.205416999999997</c:v>
                </c:pt>
                <c:pt idx="1072">
                  <c:v>78.266925000000001</c:v>
                </c:pt>
                <c:pt idx="1073">
                  <c:v>78.321927000000002</c:v>
                </c:pt>
                <c:pt idx="1074">
                  <c:v>78.371995999999996</c:v>
                </c:pt>
                <c:pt idx="1075">
                  <c:v>78.433594999999997</c:v>
                </c:pt>
                <c:pt idx="1076">
                  <c:v>78.525245999999996</c:v>
                </c:pt>
                <c:pt idx="1077">
                  <c:v>78.649581999999995</c:v>
                </c:pt>
                <c:pt idx="1078">
                  <c:v>78.788566000000003</c:v>
                </c:pt>
                <c:pt idx="1079">
                  <c:v>78.920259000000001</c:v>
                </c:pt>
                <c:pt idx="1080">
                  <c:v>79.040452999999999</c:v>
                </c:pt>
                <c:pt idx="1081">
                  <c:v>79.163785000000004</c:v>
                </c:pt>
                <c:pt idx="1082">
                  <c:v>79.302961999999994</c:v>
                </c:pt>
                <c:pt idx="1083">
                  <c:v>79.452016</c:v>
                </c:pt>
                <c:pt idx="1084">
                  <c:v>79.592930999999993</c:v>
                </c:pt>
                <c:pt idx="1085">
                  <c:v>79.714136999999994</c:v>
                </c:pt>
                <c:pt idx="1086">
                  <c:v>79.818042000000005</c:v>
                </c:pt>
                <c:pt idx="1087">
                  <c:v>79.913088999999999</c:v>
                </c:pt>
                <c:pt idx="1088">
                  <c:v>80.003210999999993</c:v>
                </c:pt>
                <c:pt idx="1089">
                  <c:v>80.084567000000007</c:v>
                </c:pt>
                <c:pt idx="1090">
                  <c:v>80.150030000000001</c:v>
                </c:pt>
                <c:pt idx="1091">
                  <c:v>80.197631999999999</c:v>
                </c:pt>
                <c:pt idx="1092">
                  <c:v>80.236503999999996</c:v>
                </c:pt>
                <c:pt idx="1093">
                  <c:v>80.282914000000005</c:v>
                </c:pt>
                <c:pt idx="1094">
                  <c:v>80.348456999999996</c:v>
                </c:pt>
                <c:pt idx="1095">
                  <c:v>80.433268999999996</c:v>
                </c:pt>
                <c:pt idx="1096">
                  <c:v>80.530674000000005</c:v>
                </c:pt>
                <c:pt idx="1097">
                  <c:v>80.633729000000002</c:v>
                </c:pt>
                <c:pt idx="1098">
                  <c:v>80.734977000000001</c:v>
                </c:pt>
                <c:pt idx="1099">
                  <c:v>80.82508</c:v>
                </c:pt>
                <c:pt idx="1100">
                  <c:v>80.899360000000001</c:v>
                </c:pt>
                <c:pt idx="1101">
                  <c:v>80.962737000000004</c:v>
                </c:pt>
                <c:pt idx="1102">
                  <c:v>81.023112999999995</c:v>
                </c:pt>
                <c:pt idx="1103">
                  <c:v>81.081907000000001</c:v>
                </c:pt>
                <c:pt idx="1104">
                  <c:v>81.135587999999998</c:v>
                </c:pt>
                <c:pt idx="1105">
                  <c:v>81.185689999999994</c:v>
                </c:pt>
                <c:pt idx="1106">
                  <c:v>81.239562000000006</c:v>
                </c:pt>
                <c:pt idx="1107">
                  <c:v>81.300713999999999</c:v>
                </c:pt>
                <c:pt idx="1108">
                  <c:v>81.364501000000004</c:v>
                </c:pt>
                <c:pt idx="1109">
                  <c:v>81.424611999999996</c:v>
                </c:pt>
                <c:pt idx="1110">
                  <c:v>81.477850000000004</c:v>
                </c:pt>
                <c:pt idx="1111">
                  <c:v>81.520049</c:v>
                </c:pt>
                <c:pt idx="1112">
                  <c:v>81.542708000000005</c:v>
                </c:pt>
                <c:pt idx="1113">
                  <c:v>81.537571</c:v>
                </c:pt>
                <c:pt idx="1114">
                  <c:v>81.501885000000001</c:v>
                </c:pt>
                <c:pt idx="1115">
                  <c:v>81.437717000000006</c:v>
                </c:pt>
                <c:pt idx="1116">
                  <c:v>81.349828000000002</c:v>
                </c:pt>
                <c:pt idx="1117">
                  <c:v>81.246056999999993</c:v>
                </c:pt>
                <c:pt idx="1118">
                  <c:v>81.134924999999996</c:v>
                </c:pt>
                <c:pt idx="1119">
                  <c:v>81.018704</c:v>
                </c:pt>
                <c:pt idx="1120">
                  <c:v>80.891510999999994</c:v>
                </c:pt>
                <c:pt idx="1121">
                  <c:v>80.747251000000006</c:v>
                </c:pt>
                <c:pt idx="1122">
                  <c:v>80.587333999999998</c:v>
                </c:pt>
                <c:pt idx="1123">
                  <c:v>80.419599000000005</c:v>
                </c:pt>
                <c:pt idx="1124">
                  <c:v>80.255526000000003</c:v>
                </c:pt>
                <c:pt idx="1125">
                  <c:v>80.113214999999997</c:v>
                </c:pt>
                <c:pt idx="1126">
                  <c:v>80.016277000000002</c:v>
                </c:pt>
                <c:pt idx="1127">
                  <c:v>79.978915999999998</c:v>
                </c:pt>
                <c:pt idx="1128">
                  <c:v>79.990894999999995</c:v>
                </c:pt>
                <c:pt idx="1129">
                  <c:v>80.024591000000001</c:v>
                </c:pt>
                <c:pt idx="1130">
                  <c:v>80.058835999999999</c:v>
                </c:pt>
                <c:pt idx="1131">
                  <c:v>80.089195000000004</c:v>
                </c:pt>
                <c:pt idx="1132">
                  <c:v>80.114073000000005</c:v>
                </c:pt>
                <c:pt idx="1133">
                  <c:v>80.120624000000007</c:v>
                </c:pt>
                <c:pt idx="1134">
                  <c:v>80.093079000000003</c:v>
                </c:pt>
                <c:pt idx="1135">
                  <c:v>80.031233</c:v>
                </c:pt>
                <c:pt idx="1136">
                  <c:v>79.951638000000003</c:v>
                </c:pt>
                <c:pt idx="1137">
                  <c:v>79.870580000000004</c:v>
                </c:pt>
                <c:pt idx="1138">
                  <c:v>79.793857000000003</c:v>
                </c:pt>
                <c:pt idx="1139">
                  <c:v>79.726066000000003</c:v>
                </c:pt>
                <c:pt idx="1140">
                  <c:v>79.682254999999998</c:v>
                </c:pt>
                <c:pt idx="1141">
                  <c:v>79.682423</c:v>
                </c:pt>
                <c:pt idx="1142">
                  <c:v>79.735011</c:v>
                </c:pt>
                <c:pt idx="1143">
                  <c:v>79.830173000000002</c:v>
                </c:pt>
                <c:pt idx="1144">
                  <c:v>79.950309000000004</c:v>
                </c:pt>
                <c:pt idx="1145">
                  <c:v>80.085815999999994</c:v>
                </c:pt>
                <c:pt idx="1146">
                  <c:v>80.240206999999998</c:v>
                </c:pt>
                <c:pt idx="1147">
                  <c:v>80.421334000000002</c:v>
                </c:pt>
                <c:pt idx="1148">
                  <c:v>80.627313999999998</c:v>
                </c:pt>
                <c:pt idx="1149">
                  <c:v>80.839961000000002</c:v>
                </c:pt>
                <c:pt idx="1150">
                  <c:v>81.032989000000001</c:v>
                </c:pt>
                <c:pt idx="1151">
                  <c:v>81.189031999999997</c:v>
                </c:pt>
                <c:pt idx="1152">
                  <c:v>81.310525999999996</c:v>
                </c:pt>
                <c:pt idx="1153">
                  <c:v>81.413687999999993</c:v>
                </c:pt>
                <c:pt idx="1154">
                  <c:v>81.513019</c:v>
                </c:pt>
                <c:pt idx="1155">
                  <c:v>81.612981000000005</c:v>
                </c:pt>
                <c:pt idx="1156">
                  <c:v>81.712112000000005</c:v>
                </c:pt>
                <c:pt idx="1157">
                  <c:v>81.809633000000005</c:v>
                </c:pt>
                <c:pt idx="1158">
                  <c:v>81.904954000000004</c:v>
                </c:pt>
                <c:pt idx="1159">
                  <c:v>81.993634</c:v>
                </c:pt>
                <c:pt idx="1160">
                  <c:v>82.068651000000003</c:v>
                </c:pt>
                <c:pt idx="1161">
                  <c:v>82.127139</c:v>
                </c:pt>
                <c:pt idx="1162">
                  <c:v>82.173807999999994</c:v>
                </c:pt>
                <c:pt idx="1163">
                  <c:v>82.216093999999998</c:v>
                </c:pt>
                <c:pt idx="1164">
                  <c:v>82.256621999999993</c:v>
                </c:pt>
                <c:pt idx="1165">
                  <c:v>82.292061000000004</c:v>
                </c:pt>
                <c:pt idx="1166">
                  <c:v>82.319452999999996</c:v>
                </c:pt>
                <c:pt idx="1167">
                  <c:v>82.341736999999995</c:v>
                </c:pt>
                <c:pt idx="1168">
                  <c:v>82.365208999999993</c:v>
                </c:pt>
                <c:pt idx="1169">
                  <c:v>82.392797000000002</c:v>
                </c:pt>
                <c:pt idx="1170">
                  <c:v>82.423518999999999</c:v>
                </c:pt>
                <c:pt idx="1171">
                  <c:v>82.459114999999997</c:v>
                </c:pt>
                <c:pt idx="1172">
                  <c:v>82.505989999999997</c:v>
                </c:pt>
                <c:pt idx="1173">
                  <c:v>82.565662000000003</c:v>
                </c:pt>
                <c:pt idx="1174">
                  <c:v>82.626011000000005</c:v>
                </c:pt>
                <c:pt idx="1175">
                  <c:v>82.668846000000002</c:v>
                </c:pt>
                <c:pt idx="1176">
                  <c:v>82.687717000000006</c:v>
                </c:pt>
                <c:pt idx="1177">
                  <c:v>82.693489</c:v>
                </c:pt>
                <c:pt idx="1178">
                  <c:v>82.701103000000003</c:v>
                </c:pt>
                <c:pt idx="1179">
                  <c:v>82.716097000000005</c:v>
                </c:pt>
                <c:pt idx="1180">
                  <c:v>82.736007999999998</c:v>
                </c:pt>
                <c:pt idx="1181">
                  <c:v>82.758729000000002</c:v>
                </c:pt>
                <c:pt idx="1182">
                  <c:v>82.784184999999994</c:v>
                </c:pt>
                <c:pt idx="1183">
                  <c:v>82.811639999999997</c:v>
                </c:pt>
                <c:pt idx="1184">
                  <c:v>82.841286999999994</c:v>
                </c:pt>
                <c:pt idx="1185">
                  <c:v>82.876247000000006</c:v>
                </c:pt>
                <c:pt idx="1186">
                  <c:v>82.916928999999996</c:v>
                </c:pt>
                <c:pt idx="1187">
                  <c:v>82.954182000000003</c:v>
                </c:pt>
                <c:pt idx="1188">
                  <c:v>82.974344000000002</c:v>
                </c:pt>
                <c:pt idx="1189">
                  <c:v>82.972948000000002</c:v>
                </c:pt>
                <c:pt idx="1190">
                  <c:v>82.959776000000005</c:v>
                </c:pt>
                <c:pt idx="1191">
                  <c:v>82.949286999999998</c:v>
                </c:pt>
                <c:pt idx="1192">
                  <c:v>82.949128999999999</c:v>
                </c:pt>
                <c:pt idx="1193">
                  <c:v>82.958276999999995</c:v>
                </c:pt>
                <c:pt idx="1194">
                  <c:v>82.972105999999997</c:v>
                </c:pt>
                <c:pt idx="1195">
                  <c:v>82.987238000000005</c:v>
                </c:pt>
                <c:pt idx="1196">
                  <c:v>83.004321000000004</c:v>
                </c:pt>
                <c:pt idx="1197">
                  <c:v>83.028228999999996</c:v>
                </c:pt>
                <c:pt idx="1198">
                  <c:v>83.063417999999999</c:v>
                </c:pt>
                <c:pt idx="1199">
                  <c:v>83.106852000000003</c:v>
                </c:pt>
                <c:pt idx="1200">
                  <c:v>83.146332999999998</c:v>
                </c:pt>
                <c:pt idx="1201">
                  <c:v>83.167542999999995</c:v>
                </c:pt>
                <c:pt idx="1202">
                  <c:v>83.163863000000006</c:v>
                </c:pt>
                <c:pt idx="1203">
                  <c:v>83.141655</c:v>
                </c:pt>
                <c:pt idx="1204">
                  <c:v>83.118713</c:v>
                </c:pt>
                <c:pt idx="1205">
                  <c:v>83.115970000000004</c:v>
                </c:pt>
                <c:pt idx="1206">
                  <c:v>83.144581000000002</c:v>
                </c:pt>
                <c:pt idx="1207">
                  <c:v>83.196393</c:v>
                </c:pt>
                <c:pt idx="1208">
                  <c:v>83.247781000000003</c:v>
                </c:pt>
                <c:pt idx="1209">
                  <c:v>83.275925999999998</c:v>
                </c:pt>
                <c:pt idx="1210">
                  <c:v>83.273915000000002</c:v>
                </c:pt>
                <c:pt idx="1211">
                  <c:v>83.252889999999994</c:v>
                </c:pt>
                <c:pt idx="1212">
                  <c:v>83.232648999999995</c:v>
                </c:pt>
                <c:pt idx="1213">
                  <c:v>83.229795999999993</c:v>
                </c:pt>
                <c:pt idx="1214">
                  <c:v>83.249726999999993</c:v>
                </c:pt>
                <c:pt idx="1215">
                  <c:v>83.284737000000007</c:v>
                </c:pt>
                <c:pt idx="1216">
                  <c:v>83.318712000000005</c:v>
                </c:pt>
                <c:pt idx="1217">
                  <c:v>83.336282999999995</c:v>
                </c:pt>
                <c:pt idx="1218">
                  <c:v>83.331352999999993</c:v>
                </c:pt>
                <c:pt idx="1219">
                  <c:v>83.310471000000007</c:v>
                </c:pt>
                <c:pt idx="1220">
                  <c:v>83.289170999999996</c:v>
                </c:pt>
                <c:pt idx="1221">
                  <c:v>83.281864999999996</c:v>
                </c:pt>
                <c:pt idx="1222">
                  <c:v>83.290935000000005</c:v>
                </c:pt>
                <c:pt idx="1223">
                  <c:v>83.305384000000004</c:v>
                </c:pt>
                <c:pt idx="1224">
                  <c:v>83.312620999999993</c:v>
                </c:pt>
                <c:pt idx="1225">
                  <c:v>83.311329999999998</c:v>
                </c:pt>
                <c:pt idx="1226">
                  <c:v>83.310108</c:v>
                </c:pt>
                <c:pt idx="1227">
                  <c:v>83.314943999999997</c:v>
                </c:pt>
                <c:pt idx="1228">
                  <c:v>83.323740000000001</c:v>
                </c:pt>
                <c:pt idx="1229">
                  <c:v>83.333731</c:v>
                </c:pt>
                <c:pt idx="1230">
                  <c:v>83.347200000000001</c:v>
                </c:pt>
                <c:pt idx="1231">
                  <c:v>83.365272000000004</c:v>
                </c:pt>
                <c:pt idx="1232">
                  <c:v>83.381450000000001</c:v>
                </c:pt>
                <c:pt idx="1233">
                  <c:v>83.388769999999994</c:v>
                </c:pt>
                <c:pt idx="1234">
                  <c:v>83.391542000000001</c:v>
                </c:pt>
                <c:pt idx="1235">
                  <c:v>83.402129000000002</c:v>
                </c:pt>
                <c:pt idx="1236">
                  <c:v>83.424358999999995</c:v>
                </c:pt>
                <c:pt idx="1237">
                  <c:v>83.446766999999994</c:v>
                </c:pt>
                <c:pt idx="1238">
                  <c:v>83.456800000000001</c:v>
                </c:pt>
                <c:pt idx="1239">
                  <c:v>83.457769999999996</c:v>
                </c:pt>
                <c:pt idx="1240">
                  <c:v>83.465577999999994</c:v>
                </c:pt>
                <c:pt idx="1241">
                  <c:v>83.488804000000002</c:v>
                </c:pt>
                <c:pt idx="1242">
                  <c:v>83.517080000000007</c:v>
                </c:pt>
                <c:pt idx="1243">
                  <c:v>83.531747999999993</c:v>
                </c:pt>
                <c:pt idx="1244">
                  <c:v>83.525176999999999</c:v>
                </c:pt>
                <c:pt idx="1245">
                  <c:v>83.506377000000001</c:v>
                </c:pt>
                <c:pt idx="1246">
                  <c:v>83.489322999999999</c:v>
                </c:pt>
                <c:pt idx="1247">
                  <c:v>83.480363999999994</c:v>
                </c:pt>
                <c:pt idx="1248">
                  <c:v>83.478177000000002</c:v>
                </c:pt>
                <c:pt idx="1249">
                  <c:v>83.481328000000005</c:v>
                </c:pt>
                <c:pt idx="1250">
                  <c:v>83.490832999999995</c:v>
                </c:pt>
                <c:pt idx="1251">
                  <c:v>83.505741</c:v>
                </c:pt>
                <c:pt idx="1252">
                  <c:v>83.520778000000007</c:v>
                </c:pt>
                <c:pt idx="1253">
                  <c:v>83.530997999999997</c:v>
                </c:pt>
                <c:pt idx="1254">
                  <c:v>83.53716</c:v>
                </c:pt>
                <c:pt idx="1255">
                  <c:v>83.544498000000004</c:v>
                </c:pt>
                <c:pt idx="1256">
                  <c:v>83.556404999999998</c:v>
                </c:pt>
                <c:pt idx="1257">
                  <c:v>83.570087000000001</c:v>
                </c:pt>
                <c:pt idx="1258">
                  <c:v>83.578276000000002</c:v>
                </c:pt>
                <c:pt idx="1259">
                  <c:v>83.575433000000004</c:v>
                </c:pt>
                <c:pt idx="1260">
                  <c:v>83.563508999999996</c:v>
                </c:pt>
                <c:pt idx="1261">
                  <c:v>83.551946000000001</c:v>
                </c:pt>
                <c:pt idx="1262">
                  <c:v>83.550501999999994</c:v>
                </c:pt>
                <c:pt idx="1263">
                  <c:v>83.560866000000004</c:v>
                </c:pt>
                <c:pt idx="1264">
                  <c:v>83.575850000000003</c:v>
                </c:pt>
                <c:pt idx="1265">
                  <c:v>83.587187</c:v>
                </c:pt>
                <c:pt idx="1266">
                  <c:v>83.592584000000002</c:v>
                </c:pt>
                <c:pt idx="1267">
                  <c:v>83.594303999999994</c:v>
                </c:pt>
                <c:pt idx="1268">
                  <c:v>83.593691000000007</c:v>
                </c:pt>
                <c:pt idx="1269">
                  <c:v>83.591165000000004</c:v>
                </c:pt>
                <c:pt idx="1270">
                  <c:v>83.591437999999997</c:v>
                </c:pt>
                <c:pt idx="1271">
                  <c:v>83.603425999999999</c:v>
                </c:pt>
                <c:pt idx="1272">
                  <c:v>83.630049999999997</c:v>
                </c:pt>
                <c:pt idx="1273">
                  <c:v>83.659052000000003</c:v>
                </c:pt>
                <c:pt idx="1274">
                  <c:v>83.669613999999996</c:v>
                </c:pt>
                <c:pt idx="1275">
                  <c:v>83.651829000000006</c:v>
                </c:pt>
                <c:pt idx="1276">
                  <c:v>83.617986000000002</c:v>
                </c:pt>
                <c:pt idx="1277">
                  <c:v>83.591070000000002</c:v>
                </c:pt>
                <c:pt idx="1278">
                  <c:v>83.582792999999995</c:v>
                </c:pt>
                <c:pt idx="1279">
                  <c:v>83.586359000000002</c:v>
                </c:pt>
                <c:pt idx="1280">
                  <c:v>83.589766999999995</c:v>
                </c:pt>
                <c:pt idx="1281">
                  <c:v>83.589782999999997</c:v>
                </c:pt>
                <c:pt idx="1282">
                  <c:v>83.589364000000003</c:v>
                </c:pt>
                <c:pt idx="1283">
                  <c:v>83.587599999999995</c:v>
                </c:pt>
                <c:pt idx="1284">
                  <c:v>83.580607999999998</c:v>
                </c:pt>
                <c:pt idx="1285">
                  <c:v>83.571672000000007</c:v>
                </c:pt>
                <c:pt idx="1286">
                  <c:v>83.572232999999997</c:v>
                </c:pt>
                <c:pt idx="1287">
                  <c:v>83.589310999999995</c:v>
                </c:pt>
                <c:pt idx="1288">
                  <c:v>83.616826000000003</c:v>
                </c:pt>
                <c:pt idx="1289">
                  <c:v>83.642949000000002</c:v>
                </c:pt>
                <c:pt idx="1290">
                  <c:v>83.662531999999999</c:v>
                </c:pt>
                <c:pt idx="1291">
                  <c:v>83.678338999999994</c:v>
                </c:pt>
                <c:pt idx="1292">
                  <c:v>83.692712</c:v>
                </c:pt>
                <c:pt idx="1293">
                  <c:v>83.702640000000002</c:v>
                </c:pt>
                <c:pt idx="1294">
                  <c:v>83.702648999999994</c:v>
                </c:pt>
                <c:pt idx="1295">
                  <c:v>83.690180999999995</c:v>
                </c:pt>
                <c:pt idx="1296">
                  <c:v>83.669588000000005</c:v>
                </c:pt>
                <c:pt idx="1297">
                  <c:v>83.652897999999993</c:v>
                </c:pt>
                <c:pt idx="1298">
                  <c:v>83.653080000000003</c:v>
                </c:pt>
                <c:pt idx="1299">
                  <c:v>83.671178999999995</c:v>
                </c:pt>
                <c:pt idx="1300">
                  <c:v>83.691209999999998</c:v>
                </c:pt>
                <c:pt idx="1301">
                  <c:v>83.693909000000005</c:v>
                </c:pt>
                <c:pt idx="1302">
                  <c:v>83.676868999999996</c:v>
                </c:pt>
                <c:pt idx="1303">
                  <c:v>83.656383000000005</c:v>
                </c:pt>
                <c:pt idx="1304">
                  <c:v>83.648725999999996</c:v>
                </c:pt>
                <c:pt idx="1305">
                  <c:v>83.655058999999994</c:v>
                </c:pt>
                <c:pt idx="1306">
                  <c:v>83.666590999999997</c:v>
                </c:pt>
                <c:pt idx="1307">
                  <c:v>83.677565999999999</c:v>
                </c:pt>
                <c:pt idx="1308">
                  <c:v>83.687239000000005</c:v>
                </c:pt>
                <c:pt idx="1309">
                  <c:v>83.693974999999995</c:v>
                </c:pt>
                <c:pt idx="1310">
                  <c:v>83.696572000000003</c:v>
                </c:pt>
                <c:pt idx="1311">
                  <c:v>83.701532999999998</c:v>
                </c:pt>
                <c:pt idx="1312">
                  <c:v>83.720326999999997</c:v>
                </c:pt>
                <c:pt idx="1313">
                  <c:v>83.754152000000005</c:v>
                </c:pt>
                <c:pt idx="1314">
                  <c:v>83.785555000000002</c:v>
                </c:pt>
                <c:pt idx="1315">
                  <c:v>83.791579999999996</c:v>
                </c:pt>
                <c:pt idx="1316">
                  <c:v>83.766465999999994</c:v>
                </c:pt>
                <c:pt idx="1317">
                  <c:v>83.728902000000005</c:v>
                </c:pt>
                <c:pt idx="1318">
                  <c:v>83.705608999999995</c:v>
                </c:pt>
                <c:pt idx="1319">
                  <c:v>83.708802000000006</c:v>
                </c:pt>
                <c:pt idx="1320">
                  <c:v>83.729699999999994</c:v>
                </c:pt>
                <c:pt idx="1321">
                  <c:v>83.751513000000003</c:v>
                </c:pt>
                <c:pt idx="1322">
                  <c:v>83.764768000000004</c:v>
                </c:pt>
                <c:pt idx="1323">
                  <c:v>83.768781000000004</c:v>
                </c:pt>
                <c:pt idx="1324">
                  <c:v>83.762935999999996</c:v>
                </c:pt>
                <c:pt idx="1325">
                  <c:v>83.744169999999997</c:v>
                </c:pt>
                <c:pt idx="1326">
                  <c:v>83.715508999999997</c:v>
                </c:pt>
                <c:pt idx="1327">
                  <c:v>83.690918999999994</c:v>
                </c:pt>
                <c:pt idx="1328">
                  <c:v>83.684663999999998</c:v>
                </c:pt>
                <c:pt idx="1329">
                  <c:v>83.696483000000001</c:v>
                </c:pt>
                <c:pt idx="1330">
                  <c:v>83.712055000000007</c:v>
                </c:pt>
                <c:pt idx="1331">
                  <c:v>83.718123000000006</c:v>
                </c:pt>
                <c:pt idx="1332">
                  <c:v>83.713134999999994</c:v>
                </c:pt>
                <c:pt idx="1333">
                  <c:v>83.703736000000006</c:v>
                </c:pt>
                <c:pt idx="1334">
                  <c:v>83.696779000000006</c:v>
                </c:pt>
                <c:pt idx="1335">
                  <c:v>83.696016</c:v>
                </c:pt>
                <c:pt idx="1336">
                  <c:v>83.700574000000003</c:v>
                </c:pt>
                <c:pt idx="1337">
                  <c:v>83.703614999999999</c:v>
                </c:pt>
                <c:pt idx="1338">
                  <c:v>83.697933000000006</c:v>
                </c:pt>
                <c:pt idx="1339">
                  <c:v>83.686667</c:v>
                </c:pt>
                <c:pt idx="1340">
                  <c:v>83.683047000000002</c:v>
                </c:pt>
                <c:pt idx="1341">
                  <c:v>83.694051999999999</c:v>
                </c:pt>
                <c:pt idx="1342">
                  <c:v>83.709273999999994</c:v>
                </c:pt>
                <c:pt idx="1343">
                  <c:v>83.713571000000002</c:v>
                </c:pt>
                <c:pt idx="1344">
                  <c:v>83.707367000000005</c:v>
                </c:pt>
                <c:pt idx="1345">
                  <c:v>83.705203999999995</c:v>
                </c:pt>
                <c:pt idx="1346">
                  <c:v>83.714691999999999</c:v>
                </c:pt>
                <c:pt idx="1347">
                  <c:v>83.72654</c:v>
                </c:pt>
                <c:pt idx="1348">
                  <c:v>83.727846999999997</c:v>
                </c:pt>
                <c:pt idx="1349">
                  <c:v>83.717224000000002</c:v>
                </c:pt>
                <c:pt idx="1350">
                  <c:v>83.702787999999998</c:v>
                </c:pt>
                <c:pt idx="1351">
                  <c:v>83.691862999999998</c:v>
                </c:pt>
                <c:pt idx="1352">
                  <c:v>83.687439999999995</c:v>
                </c:pt>
                <c:pt idx="1353">
                  <c:v>83.689081999999999</c:v>
                </c:pt>
                <c:pt idx="1354">
                  <c:v>83.691884999999999</c:v>
                </c:pt>
                <c:pt idx="1355">
                  <c:v>83.689183</c:v>
                </c:pt>
                <c:pt idx="1356">
                  <c:v>83.682215999999997</c:v>
                </c:pt>
                <c:pt idx="1357">
                  <c:v>83.683423000000005</c:v>
                </c:pt>
                <c:pt idx="1358">
                  <c:v>83.703256999999994</c:v>
                </c:pt>
                <c:pt idx="1359">
                  <c:v>83.735467</c:v>
                </c:pt>
                <c:pt idx="1360">
                  <c:v>83.761803</c:v>
                </c:pt>
                <c:pt idx="1361">
                  <c:v>83.770625999999993</c:v>
                </c:pt>
                <c:pt idx="1362">
                  <c:v>83.765152999999998</c:v>
                </c:pt>
                <c:pt idx="1363">
                  <c:v>83.753497999999993</c:v>
                </c:pt>
                <c:pt idx="1364">
                  <c:v>83.737246999999996</c:v>
                </c:pt>
                <c:pt idx="1365">
                  <c:v>83.712688</c:v>
                </c:pt>
                <c:pt idx="1366">
                  <c:v>83.679497999999995</c:v>
                </c:pt>
                <c:pt idx="1367">
                  <c:v>83.645302000000001</c:v>
                </c:pt>
                <c:pt idx="1368">
                  <c:v>83.622121000000007</c:v>
                </c:pt>
                <c:pt idx="1369">
                  <c:v>83.617742000000007</c:v>
                </c:pt>
                <c:pt idx="1370">
                  <c:v>83.628309999999999</c:v>
                </c:pt>
                <c:pt idx="1371">
                  <c:v>83.640195000000006</c:v>
                </c:pt>
                <c:pt idx="1372">
                  <c:v>83.642408000000003</c:v>
                </c:pt>
                <c:pt idx="1373">
                  <c:v>83.636831000000001</c:v>
                </c:pt>
                <c:pt idx="1374">
                  <c:v>83.632936999999998</c:v>
                </c:pt>
                <c:pt idx="1375">
                  <c:v>83.633643000000006</c:v>
                </c:pt>
                <c:pt idx="1376">
                  <c:v>83.631747000000004</c:v>
                </c:pt>
                <c:pt idx="1377">
                  <c:v>83.621104000000003</c:v>
                </c:pt>
                <c:pt idx="1378">
                  <c:v>83.605108000000001</c:v>
                </c:pt>
                <c:pt idx="1379">
                  <c:v>83.590523000000005</c:v>
                </c:pt>
                <c:pt idx="1380">
                  <c:v>83.577781000000002</c:v>
                </c:pt>
                <c:pt idx="1381">
                  <c:v>83.563077000000007</c:v>
                </c:pt>
                <c:pt idx="1382">
                  <c:v>83.548157000000003</c:v>
                </c:pt>
                <c:pt idx="1383">
                  <c:v>83.542071000000007</c:v>
                </c:pt>
                <c:pt idx="1384">
                  <c:v>83.552100999999993</c:v>
                </c:pt>
                <c:pt idx="1385">
                  <c:v>83.576485000000005</c:v>
                </c:pt>
                <c:pt idx="1386">
                  <c:v>83.606961999999996</c:v>
                </c:pt>
                <c:pt idx="1387">
                  <c:v>83.635140000000007</c:v>
                </c:pt>
                <c:pt idx="1388">
                  <c:v>83.654788999999994</c:v>
                </c:pt>
                <c:pt idx="1389">
                  <c:v>83.661310999999998</c:v>
                </c:pt>
                <c:pt idx="1390">
                  <c:v>83.653049999999993</c:v>
                </c:pt>
                <c:pt idx="1391">
                  <c:v>83.633173999999997</c:v>
                </c:pt>
                <c:pt idx="1392">
                  <c:v>83.608025999999995</c:v>
                </c:pt>
                <c:pt idx="1393">
                  <c:v>83.583303999999998</c:v>
                </c:pt>
                <c:pt idx="1394">
                  <c:v>83.562865000000002</c:v>
                </c:pt>
                <c:pt idx="1395">
                  <c:v>83.549375999999995</c:v>
                </c:pt>
                <c:pt idx="1396">
                  <c:v>83.542233999999993</c:v>
                </c:pt>
                <c:pt idx="1397">
                  <c:v>83.535274999999999</c:v>
                </c:pt>
                <c:pt idx="1398">
                  <c:v>83.521983000000006</c:v>
                </c:pt>
                <c:pt idx="1399">
                  <c:v>83.505493000000001</c:v>
                </c:pt>
                <c:pt idx="1400">
                  <c:v>83.498600999999994</c:v>
                </c:pt>
                <c:pt idx="1401">
                  <c:v>83.509060000000005</c:v>
                </c:pt>
                <c:pt idx="1402">
                  <c:v>83.527800999999997</c:v>
                </c:pt>
                <c:pt idx="1403">
                  <c:v>83.537212999999994</c:v>
                </c:pt>
                <c:pt idx="1404">
                  <c:v>83.529977000000002</c:v>
                </c:pt>
                <c:pt idx="1405">
                  <c:v>83.514882999999998</c:v>
                </c:pt>
                <c:pt idx="1406">
                  <c:v>83.505087000000003</c:v>
                </c:pt>
                <c:pt idx="1407">
                  <c:v>83.505914000000004</c:v>
                </c:pt>
                <c:pt idx="1408">
                  <c:v>83.513614000000004</c:v>
                </c:pt>
                <c:pt idx="1409">
                  <c:v>83.520010999999997</c:v>
                </c:pt>
                <c:pt idx="1410">
                  <c:v>83.517662999999999</c:v>
                </c:pt>
                <c:pt idx="1411">
                  <c:v>83.505944</c:v>
                </c:pt>
                <c:pt idx="1412">
                  <c:v>83.493459000000001</c:v>
                </c:pt>
                <c:pt idx="1413">
                  <c:v>83.490003999999999</c:v>
                </c:pt>
                <c:pt idx="1414">
                  <c:v>83.495722000000001</c:v>
                </c:pt>
                <c:pt idx="1415">
                  <c:v>83.502432999999996</c:v>
                </c:pt>
                <c:pt idx="1416">
                  <c:v>83.504091000000003</c:v>
                </c:pt>
                <c:pt idx="1417">
                  <c:v>83.499332999999993</c:v>
                </c:pt>
                <c:pt idx="1418">
                  <c:v>83.486098999999996</c:v>
                </c:pt>
                <c:pt idx="1419">
                  <c:v>83.465017000000003</c:v>
                </c:pt>
                <c:pt idx="1420">
                  <c:v>83.449239000000006</c:v>
                </c:pt>
                <c:pt idx="1421">
                  <c:v>83.457451000000006</c:v>
                </c:pt>
                <c:pt idx="1422">
                  <c:v>83.490026999999998</c:v>
                </c:pt>
                <c:pt idx="1423">
                  <c:v>83.522063000000003</c:v>
                </c:pt>
                <c:pt idx="1424">
                  <c:v>83.528496000000004</c:v>
                </c:pt>
                <c:pt idx="1425">
                  <c:v>83.508499999999998</c:v>
                </c:pt>
                <c:pt idx="1426">
                  <c:v>83.477913000000001</c:v>
                </c:pt>
                <c:pt idx="1427">
                  <c:v>83.447927000000007</c:v>
                </c:pt>
                <c:pt idx="1428">
                  <c:v>83.423291000000006</c:v>
                </c:pt>
                <c:pt idx="1429">
                  <c:v>83.414035999999996</c:v>
                </c:pt>
                <c:pt idx="1430">
                  <c:v>83.432886999999994</c:v>
                </c:pt>
                <c:pt idx="1431">
                  <c:v>83.479157000000001</c:v>
                </c:pt>
                <c:pt idx="1432">
                  <c:v>83.533781000000005</c:v>
                </c:pt>
                <c:pt idx="1433">
                  <c:v>83.571647999999996</c:v>
                </c:pt>
                <c:pt idx="1434">
                  <c:v>83.575496000000001</c:v>
                </c:pt>
                <c:pt idx="1435">
                  <c:v>83.543244999999999</c:v>
                </c:pt>
                <c:pt idx="1436">
                  <c:v>83.489423000000002</c:v>
                </c:pt>
                <c:pt idx="1437">
                  <c:v>83.434820999999999</c:v>
                </c:pt>
                <c:pt idx="1438">
                  <c:v>83.387134000000003</c:v>
                </c:pt>
                <c:pt idx="1439">
                  <c:v>83.337125</c:v>
                </c:pt>
                <c:pt idx="1440">
                  <c:v>83.28134</c:v>
                </c:pt>
                <c:pt idx="1441">
                  <c:v>83.239317</c:v>
                </c:pt>
                <c:pt idx="1442">
                  <c:v>83.234335999999999</c:v>
                </c:pt>
                <c:pt idx="1443">
                  <c:v>83.262752000000006</c:v>
                </c:pt>
                <c:pt idx="1444">
                  <c:v>83.298081999999994</c:v>
                </c:pt>
                <c:pt idx="1445">
                  <c:v>83.322933000000006</c:v>
                </c:pt>
                <c:pt idx="1446">
                  <c:v>83.340990000000005</c:v>
                </c:pt>
                <c:pt idx="1447">
                  <c:v>83.358945000000006</c:v>
                </c:pt>
                <c:pt idx="1448">
                  <c:v>83.375468999999995</c:v>
                </c:pt>
                <c:pt idx="1449">
                  <c:v>83.391396</c:v>
                </c:pt>
                <c:pt idx="1450">
                  <c:v>83.412311000000003</c:v>
                </c:pt>
                <c:pt idx="1451">
                  <c:v>83.431787999999997</c:v>
                </c:pt>
                <c:pt idx="1452">
                  <c:v>83.425415000000001</c:v>
                </c:pt>
                <c:pt idx="1453">
                  <c:v>83.373513000000003</c:v>
                </c:pt>
                <c:pt idx="1454">
                  <c:v>83.285785000000004</c:v>
                </c:pt>
                <c:pt idx="1455">
                  <c:v>83.199361999999994</c:v>
                </c:pt>
                <c:pt idx="1456">
                  <c:v>83.156188</c:v>
                </c:pt>
                <c:pt idx="1457">
                  <c:v>83.178804999999997</c:v>
                </c:pt>
                <c:pt idx="1458">
                  <c:v>83.254373000000001</c:v>
                </c:pt>
                <c:pt idx="1459">
                  <c:v>83.337625000000003</c:v>
                </c:pt>
                <c:pt idx="1460">
                  <c:v>83.380972</c:v>
                </c:pt>
                <c:pt idx="1461">
                  <c:v>83.370305999999999</c:v>
                </c:pt>
                <c:pt idx="1462">
                  <c:v>83.328868999999997</c:v>
                </c:pt>
                <c:pt idx="1463">
                  <c:v>83.288579999999996</c:v>
                </c:pt>
                <c:pt idx="1464">
                  <c:v>83.266107000000005</c:v>
                </c:pt>
                <c:pt idx="1465">
                  <c:v>83.261537000000004</c:v>
                </c:pt>
                <c:pt idx="1466">
                  <c:v>83.263454999999993</c:v>
                </c:pt>
                <c:pt idx="1467">
                  <c:v>83.254149999999996</c:v>
                </c:pt>
                <c:pt idx="1468">
                  <c:v>83.226292999999998</c:v>
                </c:pt>
                <c:pt idx="1469">
                  <c:v>83.197204999999997</c:v>
                </c:pt>
                <c:pt idx="1470">
                  <c:v>83.190392000000003</c:v>
                </c:pt>
                <c:pt idx="1471">
                  <c:v>83.200542999999996</c:v>
                </c:pt>
                <c:pt idx="1472">
                  <c:v>83.196985999999995</c:v>
                </c:pt>
                <c:pt idx="1473">
                  <c:v>83.168847</c:v>
                </c:pt>
                <c:pt idx="1474">
                  <c:v>83.145782999999994</c:v>
                </c:pt>
                <c:pt idx="1475">
                  <c:v>83.16095</c:v>
                </c:pt>
                <c:pt idx="1476">
                  <c:v>83.208117999999999</c:v>
                </c:pt>
                <c:pt idx="1477">
                  <c:v>83.247246000000004</c:v>
                </c:pt>
                <c:pt idx="1478">
                  <c:v>83.241994000000005</c:v>
                </c:pt>
                <c:pt idx="1479">
                  <c:v>83.187076000000005</c:v>
                </c:pt>
                <c:pt idx="1480">
                  <c:v>83.115166000000002</c:v>
                </c:pt>
                <c:pt idx="1481">
                  <c:v>83.081470999999993</c:v>
                </c:pt>
                <c:pt idx="1482">
                  <c:v>83.119397000000006</c:v>
                </c:pt>
                <c:pt idx="1483">
                  <c:v>83.201277000000005</c:v>
                </c:pt>
                <c:pt idx="1484">
                  <c:v>83.263632000000001</c:v>
                </c:pt>
                <c:pt idx="1485">
                  <c:v>83.279723000000004</c:v>
                </c:pt>
                <c:pt idx="1486">
                  <c:v>83.279544000000001</c:v>
                </c:pt>
                <c:pt idx="1487">
                  <c:v>83.287306999999998</c:v>
                </c:pt>
                <c:pt idx="1488">
                  <c:v>83.279623999999998</c:v>
                </c:pt>
                <c:pt idx="1489">
                  <c:v>83.235648999999995</c:v>
                </c:pt>
                <c:pt idx="1490">
                  <c:v>83.189616000000001</c:v>
                </c:pt>
                <c:pt idx="1491">
                  <c:v>83.183952000000005</c:v>
                </c:pt>
                <c:pt idx="1492">
                  <c:v>83.193293999999995</c:v>
                </c:pt>
                <c:pt idx="1493">
                  <c:v>83.151995999999997</c:v>
                </c:pt>
                <c:pt idx="1494">
                  <c:v>83.053882999999999</c:v>
                </c:pt>
                <c:pt idx="1495">
                  <c:v>82.971920999999995</c:v>
                </c:pt>
                <c:pt idx="1496">
                  <c:v>82.970248999999995</c:v>
                </c:pt>
                <c:pt idx="1497">
                  <c:v>83.040239999999997</c:v>
                </c:pt>
                <c:pt idx="1498">
                  <c:v>83.131832000000003</c:v>
                </c:pt>
                <c:pt idx="1499">
                  <c:v>83.204582000000002</c:v>
                </c:pt>
                <c:pt idx="1500">
                  <c:v>83.232149000000007</c:v>
                </c:pt>
                <c:pt idx="1501">
                  <c:v>83.197839000000002</c:v>
                </c:pt>
                <c:pt idx="1502">
                  <c:v>83.115433999999993</c:v>
                </c:pt>
                <c:pt idx="1503">
                  <c:v>83.031211999999996</c:v>
                </c:pt>
                <c:pt idx="1504">
                  <c:v>82.981374000000002</c:v>
                </c:pt>
                <c:pt idx="1505">
                  <c:v>82.961926000000005</c:v>
                </c:pt>
                <c:pt idx="1506">
                  <c:v>82.951851000000005</c:v>
                </c:pt>
                <c:pt idx="1507">
                  <c:v>82.942705000000004</c:v>
                </c:pt>
                <c:pt idx="1508">
                  <c:v>82.932309000000004</c:v>
                </c:pt>
                <c:pt idx="1509">
                  <c:v>82.917022000000003</c:v>
                </c:pt>
                <c:pt idx="1510">
                  <c:v>82.909056000000007</c:v>
                </c:pt>
                <c:pt idx="1511">
                  <c:v>82.932733999999996</c:v>
                </c:pt>
                <c:pt idx="1512">
                  <c:v>82.977635000000006</c:v>
                </c:pt>
                <c:pt idx="1513">
                  <c:v>82.981408999999999</c:v>
                </c:pt>
                <c:pt idx="1514">
                  <c:v>82.894664000000006</c:v>
                </c:pt>
                <c:pt idx="1515">
                  <c:v>82.750212000000005</c:v>
                </c:pt>
                <c:pt idx="1516">
                  <c:v>82.635323999999997</c:v>
                </c:pt>
                <c:pt idx="1517">
                  <c:v>82.601856999999995</c:v>
                </c:pt>
                <c:pt idx="1518">
                  <c:v>82.630429000000007</c:v>
                </c:pt>
                <c:pt idx="1519">
                  <c:v>82.675664999999995</c:v>
                </c:pt>
                <c:pt idx="1520">
                  <c:v>82.716093000000001</c:v>
                </c:pt>
                <c:pt idx="1521">
                  <c:v>82.756536999999994</c:v>
                </c:pt>
                <c:pt idx="1522">
                  <c:v>82.805259000000007</c:v>
                </c:pt>
                <c:pt idx="1523">
                  <c:v>82.858510999999993</c:v>
                </c:pt>
                <c:pt idx="1524">
                  <c:v>82.897834000000003</c:v>
                </c:pt>
                <c:pt idx="1525">
                  <c:v>82.901129999999995</c:v>
                </c:pt>
                <c:pt idx="1526">
                  <c:v>82.864222999999996</c:v>
                </c:pt>
                <c:pt idx="1527">
                  <c:v>82.807929000000001</c:v>
                </c:pt>
                <c:pt idx="1528">
                  <c:v>82.756424999999993</c:v>
                </c:pt>
                <c:pt idx="1529">
                  <c:v>82.717123000000001</c:v>
                </c:pt>
                <c:pt idx="1530">
                  <c:v>82.690145000000001</c:v>
                </c:pt>
                <c:pt idx="1531">
                  <c:v>82.681354999999996</c:v>
                </c:pt>
                <c:pt idx="1532">
                  <c:v>82.688086999999996</c:v>
                </c:pt>
                <c:pt idx="1533">
                  <c:v>82.686864999999997</c:v>
                </c:pt>
                <c:pt idx="1534">
                  <c:v>82.660927000000001</c:v>
                </c:pt>
                <c:pt idx="1535">
                  <c:v>82.632594999999995</c:v>
                </c:pt>
                <c:pt idx="1536">
                  <c:v>82.641670000000005</c:v>
                </c:pt>
                <c:pt idx="1537">
                  <c:v>82.692834000000005</c:v>
                </c:pt>
                <c:pt idx="1538">
                  <c:v>82.748045000000005</c:v>
                </c:pt>
                <c:pt idx="1539">
                  <c:v>82.771827000000002</c:v>
                </c:pt>
                <c:pt idx="1540">
                  <c:v>82.761931000000004</c:v>
                </c:pt>
                <c:pt idx="1541">
                  <c:v>82.734521999999998</c:v>
                </c:pt>
                <c:pt idx="1542">
                  <c:v>82.703671999999997</c:v>
                </c:pt>
                <c:pt idx="1543">
                  <c:v>82.681634000000003</c:v>
                </c:pt>
                <c:pt idx="1544">
                  <c:v>82.675994000000003</c:v>
                </c:pt>
                <c:pt idx="1545">
                  <c:v>82.675179</c:v>
                </c:pt>
                <c:pt idx="1546">
                  <c:v>82.653970000000001</c:v>
                </c:pt>
                <c:pt idx="1547">
                  <c:v>82.604095999999998</c:v>
                </c:pt>
                <c:pt idx="1548">
                  <c:v>82.546841000000001</c:v>
                </c:pt>
                <c:pt idx="1549">
                  <c:v>82.508216000000004</c:v>
                </c:pt>
                <c:pt idx="1550">
                  <c:v>82.495868999999999</c:v>
                </c:pt>
                <c:pt idx="1551">
                  <c:v>82.505954000000003</c:v>
                </c:pt>
                <c:pt idx="1552">
                  <c:v>82.534014999999997</c:v>
                </c:pt>
                <c:pt idx="1553">
                  <c:v>82.567840000000004</c:v>
                </c:pt>
                <c:pt idx="1554">
                  <c:v>82.586091999999994</c:v>
                </c:pt>
                <c:pt idx="1555">
                  <c:v>82.579924000000005</c:v>
                </c:pt>
                <c:pt idx="1556">
                  <c:v>82.566211999999993</c:v>
                </c:pt>
                <c:pt idx="1557">
                  <c:v>82.565956999999997</c:v>
                </c:pt>
                <c:pt idx="1558">
                  <c:v>82.577167000000003</c:v>
                </c:pt>
                <c:pt idx="1559">
                  <c:v>82.581091000000001</c:v>
                </c:pt>
                <c:pt idx="1560">
                  <c:v>82.568470000000005</c:v>
                </c:pt>
                <c:pt idx="1561">
                  <c:v>82.547559000000007</c:v>
                </c:pt>
                <c:pt idx="1562">
                  <c:v>82.530004000000005</c:v>
                </c:pt>
                <c:pt idx="1563">
                  <c:v>82.518955000000005</c:v>
                </c:pt>
                <c:pt idx="1564">
                  <c:v>82.508758</c:v>
                </c:pt>
                <c:pt idx="1565">
                  <c:v>82.489974000000004</c:v>
                </c:pt>
                <c:pt idx="1566">
                  <c:v>82.458481000000006</c:v>
                </c:pt>
                <c:pt idx="1567">
                  <c:v>82.424656999999996</c:v>
                </c:pt>
                <c:pt idx="1568">
                  <c:v>82.407387</c:v>
                </c:pt>
                <c:pt idx="1569">
                  <c:v>82.413070000000005</c:v>
                </c:pt>
                <c:pt idx="1570">
                  <c:v>82.427429000000004</c:v>
                </c:pt>
                <c:pt idx="1571">
                  <c:v>82.434888999999998</c:v>
                </c:pt>
                <c:pt idx="1572">
                  <c:v>82.438057999999998</c:v>
                </c:pt>
                <c:pt idx="1573">
                  <c:v>82.448830999999998</c:v>
                </c:pt>
                <c:pt idx="1574">
                  <c:v>82.467658999999998</c:v>
                </c:pt>
                <c:pt idx="1575">
                  <c:v>82.483943999999994</c:v>
                </c:pt>
                <c:pt idx="1576">
                  <c:v>82.492784</c:v>
                </c:pt>
                <c:pt idx="1577">
                  <c:v>82.497583000000006</c:v>
                </c:pt>
                <c:pt idx="1578">
                  <c:v>82.496061999999995</c:v>
                </c:pt>
                <c:pt idx="1579">
                  <c:v>82.476997999999995</c:v>
                </c:pt>
                <c:pt idx="1580">
                  <c:v>82.436177999999998</c:v>
                </c:pt>
                <c:pt idx="1581">
                  <c:v>82.387258000000003</c:v>
                </c:pt>
                <c:pt idx="1582">
                  <c:v>82.350796000000003</c:v>
                </c:pt>
                <c:pt idx="1583">
                  <c:v>82.336708999999999</c:v>
                </c:pt>
                <c:pt idx="1584">
                  <c:v>82.340720000000005</c:v>
                </c:pt>
                <c:pt idx="1585">
                  <c:v>82.353198000000006</c:v>
                </c:pt>
                <c:pt idx="1586">
                  <c:v>82.366045</c:v>
                </c:pt>
                <c:pt idx="1587">
                  <c:v>82.373661999999996</c:v>
                </c:pt>
                <c:pt idx="1588">
                  <c:v>82.374277000000006</c:v>
                </c:pt>
                <c:pt idx="1589">
                  <c:v>82.372270999999998</c:v>
                </c:pt>
                <c:pt idx="1590">
                  <c:v>82.374701000000002</c:v>
                </c:pt>
                <c:pt idx="1591">
                  <c:v>82.382283000000001</c:v>
                </c:pt>
                <c:pt idx="1592">
                  <c:v>82.38646</c:v>
                </c:pt>
                <c:pt idx="1593">
                  <c:v>82.379176999999999</c:v>
                </c:pt>
                <c:pt idx="1594">
                  <c:v>82.363849999999999</c:v>
                </c:pt>
                <c:pt idx="1595">
                  <c:v>82.352029999999999</c:v>
                </c:pt>
                <c:pt idx="1596">
                  <c:v>82.350266000000005</c:v>
                </c:pt>
                <c:pt idx="1597">
                  <c:v>82.356213999999994</c:v>
                </c:pt>
                <c:pt idx="1598">
                  <c:v>82.367898999999994</c:v>
                </c:pt>
                <c:pt idx="1599">
                  <c:v>82.389202999999995</c:v>
                </c:pt>
                <c:pt idx="1600">
                  <c:v>82.422878999999995</c:v>
                </c:pt>
                <c:pt idx="1601">
                  <c:v>82.464506</c:v>
                </c:pt>
                <c:pt idx="1602">
                  <c:v>82.507194999999996</c:v>
                </c:pt>
                <c:pt idx="1603">
                  <c:v>82.545574999999999</c:v>
                </c:pt>
                <c:pt idx="1604">
                  <c:v>82.570459</c:v>
                </c:pt>
                <c:pt idx="1605">
                  <c:v>82.567863000000003</c:v>
                </c:pt>
                <c:pt idx="1606">
                  <c:v>82.532928999999996</c:v>
                </c:pt>
                <c:pt idx="1607">
                  <c:v>82.481205000000003</c:v>
                </c:pt>
                <c:pt idx="1608">
                  <c:v>82.438074</c:v>
                </c:pt>
                <c:pt idx="1609">
                  <c:v>82.419627000000006</c:v>
                </c:pt>
                <c:pt idx="1610">
                  <c:v>82.428610000000006</c:v>
                </c:pt>
                <c:pt idx="1611">
                  <c:v>82.460970000000003</c:v>
                </c:pt>
                <c:pt idx="1612">
                  <c:v>82.505880000000005</c:v>
                </c:pt>
                <c:pt idx="1613">
                  <c:v>82.545731000000004</c:v>
                </c:pt>
                <c:pt idx="1614">
                  <c:v>82.570442</c:v>
                </c:pt>
                <c:pt idx="1615">
                  <c:v>82.591019000000003</c:v>
                </c:pt>
                <c:pt idx="1616">
                  <c:v>82.626932999999994</c:v>
                </c:pt>
                <c:pt idx="1617">
                  <c:v>82.680181000000005</c:v>
                </c:pt>
                <c:pt idx="1618">
                  <c:v>82.734030000000004</c:v>
                </c:pt>
                <c:pt idx="1619">
                  <c:v>82.77758</c:v>
                </c:pt>
                <c:pt idx="1620">
                  <c:v>82.815657999999999</c:v>
                </c:pt>
                <c:pt idx="1621">
                  <c:v>82.848500999999999</c:v>
                </c:pt>
                <c:pt idx="1622">
                  <c:v>82.860088000000005</c:v>
                </c:pt>
                <c:pt idx="1623">
                  <c:v>82.842409000000004</c:v>
                </c:pt>
                <c:pt idx="1624">
                  <c:v>82.815415999999999</c:v>
                </c:pt>
                <c:pt idx="1625">
                  <c:v>82.801185000000004</c:v>
                </c:pt>
                <c:pt idx="1626">
                  <c:v>82.792827000000003</c:v>
                </c:pt>
                <c:pt idx="1627">
                  <c:v>82.773336</c:v>
                </c:pt>
                <c:pt idx="1628">
                  <c:v>82.763975000000002</c:v>
                </c:pt>
                <c:pt idx="1629">
                  <c:v>82.819816000000003</c:v>
                </c:pt>
                <c:pt idx="1630">
                  <c:v>82.972463000000005</c:v>
                </c:pt>
                <c:pt idx="1631">
                  <c:v>83.190556000000001</c:v>
                </c:pt>
                <c:pt idx="1632">
                  <c:v>83.389208999999994</c:v>
                </c:pt>
                <c:pt idx="1633">
                  <c:v>83.462952000000001</c:v>
                </c:pt>
                <c:pt idx="1634">
                  <c:v>83.348817999999994</c:v>
                </c:pt>
                <c:pt idx="1635">
                  <c:v>83.104259999999996</c:v>
                </c:pt>
                <c:pt idx="1636">
                  <c:v>82.895894999999996</c:v>
                </c:pt>
                <c:pt idx="1637">
                  <c:v>82.846481999999995</c:v>
                </c:pt>
                <c:pt idx="1638">
                  <c:v>82.928959000000006</c:v>
                </c:pt>
                <c:pt idx="1639">
                  <c:v>83.031441000000001</c:v>
                </c:pt>
                <c:pt idx="1640">
                  <c:v>83.072646000000006</c:v>
                </c:pt>
                <c:pt idx="1641">
                  <c:v>83.044712000000004</c:v>
                </c:pt>
                <c:pt idx="1642">
                  <c:v>82.952354</c:v>
                </c:pt>
                <c:pt idx="1643">
                  <c:v>82.809379000000007</c:v>
                </c:pt>
                <c:pt idx="1644">
                  <c:v>82.684674000000001</c:v>
                </c:pt>
                <c:pt idx="1645">
                  <c:v>82.627775</c:v>
                </c:pt>
                <c:pt idx="1646">
                  <c:v>82.637207000000004</c:v>
                </c:pt>
                <c:pt idx="1647">
                  <c:v>82.679430999999994</c:v>
                </c:pt>
                <c:pt idx="1648">
                  <c:v>82.742419999999996</c:v>
                </c:pt>
                <c:pt idx="1649">
                  <c:v>82.812027999999998</c:v>
                </c:pt>
                <c:pt idx="1650">
                  <c:v>82.846852999999996</c:v>
                </c:pt>
                <c:pt idx="1651">
                  <c:v>82.860495</c:v>
                </c:pt>
                <c:pt idx="1652">
                  <c:v>82.902336000000005</c:v>
                </c:pt>
                <c:pt idx="1653">
                  <c:v>83.011741999999998</c:v>
                </c:pt>
                <c:pt idx="1654">
                  <c:v>83.171193000000002</c:v>
                </c:pt>
                <c:pt idx="1655">
                  <c:v>83.289704999999998</c:v>
                </c:pt>
                <c:pt idx="1656">
                  <c:v>83.315374000000006</c:v>
                </c:pt>
                <c:pt idx="1657">
                  <c:v>83.245233999999996</c:v>
                </c:pt>
                <c:pt idx="1658">
                  <c:v>83.138261999999997</c:v>
                </c:pt>
                <c:pt idx="1659">
                  <c:v>83.019711000000001</c:v>
                </c:pt>
                <c:pt idx="1660">
                  <c:v>82.900396999999998</c:v>
                </c:pt>
                <c:pt idx="1661">
                  <c:v>82.818725999999998</c:v>
                </c:pt>
                <c:pt idx="1662">
                  <c:v>82.784237000000005</c:v>
                </c:pt>
                <c:pt idx="1663">
                  <c:v>82.783400999999998</c:v>
                </c:pt>
                <c:pt idx="1664">
                  <c:v>82.781239999999997</c:v>
                </c:pt>
                <c:pt idx="1665">
                  <c:v>82.777573000000004</c:v>
                </c:pt>
                <c:pt idx="1666">
                  <c:v>82.767450999999994</c:v>
                </c:pt>
                <c:pt idx="1667">
                  <c:v>82.758133999999998</c:v>
                </c:pt>
                <c:pt idx="1668">
                  <c:v>82.729759000000001</c:v>
                </c:pt>
                <c:pt idx="1669">
                  <c:v>82.685506000000004</c:v>
                </c:pt>
                <c:pt idx="1670">
                  <c:v>82.601371999999998</c:v>
                </c:pt>
                <c:pt idx="1671">
                  <c:v>82.518272999999994</c:v>
                </c:pt>
                <c:pt idx="1672">
                  <c:v>82.464157999999998</c:v>
                </c:pt>
                <c:pt idx="1673">
                  <c:v>82.479194000000007</c:v>
                </c:pt>
                <c:pt idx="1674">
                  <c:v>82.553085999999993</c:v>
                </c:pt>
                <c:pt idx="1675">
                  <c:v>82.643518999999998</c:v>
                </c:pt>
                <c:pt idx="1676">
                  <c:v>82.713310000000007</c:v>
                </c:pt>
                <c:pt idx="1677">
                  <c:v>82.723832000000002</c:v>
                </c:pt>
                <c:pt idx="1678">
                  <c:v>82.672585999999995</c:v>
                </c:pt>
                <c:pt idx="1679">
                  <c:v>82.576677000000004</c:v>
                </c:pt>
                <c:pt idx="1680">
                  <c:v>82.472301000000002</c:v>
                </c:pt>
                <c:pt idx="1681">
                  <c:v>82.398677000000006</c:v>
                </c:pt>
                <c:pt idx="1682">
                  <c:v>82.358406000000002</c:v>
                </c:pt>
                <c:pt idx="1683">
                  <c:v>82.362395000000006</c:v>
                </c:pt>
                <c:pt idx="1684">
                  <c:v>82.405919999999995</c:v>
                </c:pt>
                <c:pt idx="1685">
                  <c:v>82.505944</c:v>
                </c:pt>
                <c:pt idx="1686">
                  <c:v>82.628524999999996</c:v>
                </c:pt>
                <c:pt idx="1687">
                  <c:v>82.739827000000005</c:v>
                </c:pt>
                <c:pt idx="1688">
                  <c:v>82.794891000000007</c:v>
                </c:pt>
                <c:pt idx="1689">
                  <c:v>82.807226999999997</c:v>
                </c:pt>
                <c:pt idx="1690">
                  <c:v>82.790188000000001</c:v>
                </c:pt>
                <c:pt idx="1691">
                  <c:v>82.765217000000007</c:v>
                </c:pt>
                <c:pt idx="1692">
                  <c:v>82.722791000000001</c:v>
                </c:pt>
                <c:pt idx="1693">
                  <c:v>82.664615999999995</c:v>
                </c:pt>
                <c:pt idx="1694">
                  <c:v>82.589653999999996</c:v>
                </c:pt>
                <c:pt idx="1695">
                  <c:v>82.518195000000006</c:v>
                </c:pt>
                <c:pt idx="1696">
                  <c:v>82.468089000000006</c:v>
                </c:pt>
                <c:pt idx="1697">
                  <c:v>82.460875000000001</c:v>
                </c:pt>
                <c:pt idx="1698">
                  <c:v>82.488990000000001</c:v>
                </c:pt>
                <c:pt idx="1699">
                  <c:v>82.533018999999996</c:v>
                </c:pt>
                <c:pt idx="1700">
                  <c:v>82.562104000000005</c:v>
                </c:pt>
                <c:pt idx="1701">
                  <c:v>82.574776</c:v>
                </c:pt>
                <c:pt idx="1702">
                  <c:v>82.580045999999996</c:v>
                </c:pt>
                <c:pt idx="1703">
                  <c:v>82.592392000000004</c:v>
                </c:pt>
                <c:pt idx="1704">
                  <c:v>82.600599000000003</c:v>
                </c:pt>
                <c:pt idx="1705">
                  <c:v>82.588040000000007</c:v>
                </c:pt>
                <c:pt idx="1706">
                  <c:v>82.546069000000003</c:v>
                </c:pt>
                <c:pt idx="1707">
                  <c:v>82.493182000000004</c:v>
                </c:pt>
                <c:pt idx="1708">
                  <c:v>82.454234999999997</c:v>
                </c:pt>
                <c:pt idx="1709">
                  <c:v>82.432631000000001</c:v>
                </c:pt>
                <c:pt idx="1710">
                  <c:v>82.405209999999997</c:v>
                </c:pt>
                <c:pt idx="1711">
                  <c:v>82.352239999999995</c:v>
                </c:pt>
                <c:pt idx="1712">
                  <c:v>82.289390999999995</c:v>
                </c:pt>
                <c:pt idx="1713">
                  <c:v>82.251896000000002</c:v>
                </c:pt>
                <c:pt idx="1714">
                  <c:v>82.255746000000002</c:v>
                </c:pt>
                <c:pt idx="1715">
                  <c:v>82.278649000000001</c:v>
                </c:pt>
                <c:pt idx="1716">
                  <c:v>82.290058999999999</c:v>
                </c:pt>
                <c:pt idx="1717">
                  <c:v>82.279760999999993</c:v>
                </c:pt>
                <c:pt idx="1718">
                  <c:v>82.256853000000007</c:v>
                </c:pt>
                <c:pt idx="1719">
                  <c:v>82.226787000000002</c:v>
                </c:pt>
                <c:pt idx="1720">
                  <c:v>82.188905000000005</c:v>
                </c:pt>
                <c:pt idx="1721">
                  <c:v>82.148966000000001</c:v>
                </c:pt>
                <c:pt idx="1722">
                  <c:v>82.121825999999999</c:v>
                </c:pt>
                <c:pt idx="1723">
                  <c:v>82.117665000000002</c:v>
                </c:pt>
                <c:pt idx="1724">
                  <c:v>82.132932999999994</c:v>
                </c:pt>
                <c:pt idx="1725">
                  <c:v>82.159858</c:v>
                </c:pt>
                <c:pt idx="1726">
                  <c:v>82.193821</c:v>
                </c:pt>
                <c:pt idx="1727">
                  <c:v>82.232116000000005</c:v>
                </c:pt>
                <c:pt idx="1728">
                  <c:v>82.265939000000003</c:v>
                </c:pt>
                <c:pt idx="1729">
                  <c:v>82.281841</c:v>
                </c:pt>
                <c:pt idx="1730">
                  <c:v>82.268638999999993</c:v>
                </c:pt>
                <c:pt idx="1731">
                  <c:v>82.225707</c:v>
                </c:pt>
                <c:pt idx="1732">
                  <c:v>82.166529999999995</c:v>
                </c:pt>
                <c:pt idx="1733">
                  <c:v>82.113665999999995</c:v>
                </c:pt>
                <c:pt idx="1734">
                  <c:v>82.085504999999998</c:v>
                </c:pt>
                <c:pt idx="1735">
                  <c:v>82.085708999999994</c:v>
                </c:pt>
                <c:pt idx="1736">
                  <c:v>82.103639999999999</c:v>
                </c:pt>
                <c:pt idx="1737">
                  <c:v>82.124886000000004</c:v>
                </c:pt>
                <c:pt idx="1738">
                  <c:v>82.138092</c:v>
                </c:pt>
                <c:pt idx="1739">
                  <c:v>82.133362000000005</c:v>
                </c:pt>
                <c:pt idx="1740">
                  <c:v>82.103519000000006</c:v>
                </c:pt>
                <c:pt idx="1741">
                  <c:v>82.04786</c:v>
                </c:pt>
                <c:pt idx="1742">
                  <c:v>81.975876</c:v>
                </c:pt>
                <c:pt idx="1743">
                  <c:v>81.900307999999995</c:v>
                </c:pt>
                <c:pt idx="1744">
                  <c:v>81.829713999999996</c:v>
                </c:pt>
                <c:pt idx="1745">
                  <c:v>81.770227000000006</c:v>
                </c:pt>
                <c:pt idx="1746">
                  <c:v>81.732408000000007</c:v>
                </c:pt>
                <c:pt idx="1747">
                  <c:v>81.730548999999996</c:v>
                </c:pt>
                <c:pt idx="1748">
                  <c:v>81.768648999999996</c:v>
                </c:pt>
                <c:pt idx="1749">
                  <c:v>81.834101000000004</c:v>
                </c:pt>
                <c:pt idx="1750">
                  <c:v>81.904922999999997</c:v>
                </c:pt>
                <c:pt idx="1751">
                  <c:v>81.963234999999997</c:v>
                </c:pt>
                <c:pt idx="1752">
                  <c:v>81.997202000000001</c:v>
                </c:pt>
                <c:pt idx="1753">
                  <c:v>81.998159999999999</c:v>
                </c:pt>
                <c:pt idx="1754">
                  <c:v>81.964799999999997</c:v>
                </c:pt>
                <c:pt idx="1755">
                  <c:v>81.913822999999994</c:v>
                </c:pt>
                <c:pt idx="1756">
                  <c:v>81.876419999999996</c:v>
                </c:pt>
                <c:pt idx="1757">
                  <c:v>81.874315999999993</c:v>
                </c:pt>
                <c:pt idx="1758">
                  <c:v>81.898244000000005</c:v>
                </c:pt>
                <c:pt idx="1759">
                  <c:v>81.913464000000005</c:v>
                </c:pt>
                <c:pt idx="1760">
                  <c:v>81.890026000000006</c:v>
                </c:pt>
                <c:pt idx="1761">
                  <c:v>81.829170000000005</c:v>
                </c:pt>
                <c:pt idx="1762">
                  <c:v>81.760706999999996</c:v>
                </c:pt>
                <c:pt idx="1763">
                  <c:v>81.715148999999997</c:v>
                </c:pt>
                <c:pt idx="1764">
                  <c:v>81.700283999999996</c:v>
                </c:pt>
                <c:pt idx="1765">
                  <c:v>81.706620999999998</c:v>
                </c:pt>
                <c:pt idx="1766">
                  <c:v>81.731712999999999</c:v>
                </c:pt>
                <c:pt idx="1767">
                  <c:v>81.785726999999994</c:v>
                </c:pt>
                <c:pt idx="1768">
                  <c:v>81.865139999999997</c:v>
                </c:pt>
                <c:pt idx="1769">
                  <c:v>81.930940000000007</c:v>
                </c:pt>
                <c:pt idx="1770">
                  <c:v>81.930452000000002</c:v>
                </c:pt>
                <c:pt idx="1771">
                  <c:v>81.847280999999995</c:v>
                </c:pt>
                <c:pt idx="1772">
                  <c:v>81.723922000000002</c:v>
                </c:pt>
                <c:pt idx="1773">
                  <c:v>81.630685</c:v>
                </c:pt>
                <c:pt idx="1774">
                  <c:v>81.613487000000006</c:v>
                </c:pt>
                <c:pt idx="1775">
                  <c:v>81.666089999999997</c:v>
                </c:pt>
                <c:pt idx="1776">
                  <c:v>81.741191999999998</c:v>
                </c:pt>
                <c:pt idx="1777">
                  <c:v>81.790571999999997</c:v>
                </c:pt>
                <c:pt idx="1778">
                  <c:v>81.804193999999995</c:v>
                </c:pt>
                <c:pt idx="1779">
                  <c:v>81.811040000000006</c:v>
                </c:pt>
                <c:pt idx="1780">
                  <c:v>81.835673</c:v>
                </c:pt>
                <c:pt idx="1781">
                  <c:v>81.862339000000006</c:v>
                </c:pt>
                <c:pt idx="1782">
                  <c:v>81.858548999999996</c:v>
                </c:pt>
                <c:pt idx="1783">
                  <c:v>81.826336999999995</c:v>
                </c:pt>
                <c:pt idx="1784">
                  <c:v>81.800601</c:v>
                </c:pt>
                <c:pt idx="1785">
                  <c:v>81.791343999999995</c:v>
                </c:pt>
                <c:pt idx="1786">
                  <c:v>81.761747</c:v>
                </c:pt>
                <c:pt idx="1787">
                  <c:v>81.685149999999993</c:v>
                </c:pt>
                <c:pt idx="1788">
                  <c:v>81.598364000000004</c:v>
                </c:pt>
                <c:pt idx="1789">
                  <c:v>81.565749999999994</c:v>
                </c:pt>
                <c:pt idx="1790">
                  <c:v>81.601429999999993</c:v>
                </c:pt>
                <c:pt idx="1791">
                  <c:v>81.656317000000001</c:v>
                </c:pt>
                <c:pt idx="1792">
                  <c:v>81.678366999999994</c:v>
                </c:pt>
                <c:pt idx="1793">
                  <c:v>81.658665999999997</c:v>
                </c:pt>
                <c:pt idx="1794">
                  <c:v>81.615840000000006</c:v>
                </c:pt>
                <c:pt idx="1795">
                  <c:v>81.565669</c:v>
                </c:pt>
                <c:pt idx="1796">
                  <c:v>81.521548999999993</c:v>
                </c:pt>
                <c:pt idx="1797">
                  <c:v>81.506266999999994</c:v>
                </c:pt>
                <c:pt idx="1798">
                  <c:v>81.542618000000004</c:v>
                </c:pt>
                <c:pt idx="1799">
                  <c:v>81.632192000000003</c:v>
                </c:pt>
                <c:pt idx="1800">
                  <c:v>81.749256000000003</c:v>
                </c:pt>
                <c:pt idx="1801">
                  <c:v>81.853859999999997</c:v>
                </c:pt>
                <c:pt idx="1802">
                  <c:v>81.910184000000001</c:v>
                </c:pt>
                <c:pt idx="1803">
                  <c:v>81.902005000000003</c:v>
                </c:pt>
                <c:pt idx="1804">
                  <c:v>81.838706999999999</c:v>
                </c:pt>
                <c:pt idx="1805">
                  <c:v>81.743567999999996</c:v>
                </c:pt>
                <c:pt idx="1806">
                  <c:v>81.636877999999996</c:v>
                </c:pt>
                <c:pt idx="1807">
                  <c:v>81.536134000000004</c:v>
                </c:pt>
                <c:pt idx="1808">
                  <c:v>81.465292000000005</c:v>
                </c:pt>
                <c:pt idx="1809">
                  <c:v>81.445481000000001</c:v>
                </c:pt>
                <c:pt idx="1810">
                  <c:v>81.469649000000004</c:v>
                </c:pt>
                <c:pt idx="1811">
                  <c:v>81.496975000000006</c:v>
                </c:pt>
                <c:pt idx="1812">
                  <c:v>81.485264999999998</c:v>
                </c:pt>
                <c:pt idx="1813">
                  <c:v>81.430829000000003</c:v>
                </c:pt>
                <c:pt idx="1814">
                  <c:v>81.373675000000006</c:v>
                </c:pt>
                <c:pt idx="1815">
                  <c:v>81.365774999999999</c:v>
                </c:pt>
                <c:pt idx="1816">
                  <c:v>81.430621000000002</c:v>
                </c:pt>
                <c:pt idx="1817">
                  <c:v>81.542148999999995</c:v>
                </c:pt>
                <c:pt idx="1818">
                  <c:v>81.638008999999997</c:v>
                </c:pt>
                <c:pt idx="1819">
                  <c:v>81.664174000000003</c:v>
                </c:pt>
                <c:pt idx="1820">
                  <c:v>81.619114999999994</c:v>
                </c:pt>
                <c:pt idx="1821">
                  <c:v>81.548884000000001</c:v>
                </c:pt>
                <c:pt idx="1822">
                  <c:v>81.494433000000001</c:v>
                </c:pt>
                <c:pt idx="1823">
                  <c:v>81.455309999999997</c:v>
                </c:pt>
                <c:pt idx="1824">
                  <c:v>81.412824999999998</c:v>
                </c:pt>
                <c:pt idx="1825">
                  <c:v>81.375885999999994</c:v>
                </c:pt>
                <c:pt idx="1826">
                  <c:v>81.379079000000004</c:v>
                </c:pt>
                <c:pt idx="1827">
                  <c:v>81.431672000000006</c:v>
                </c:pt>
                <c:pt idx="1828">
                  <c:v>81.493202999999994</c:v>
                </c:pt>
                <c:pt idx="1829">
                  <c:v>81.516992000000002</c:v>
                </c:pt>
                <c:pt idx="1830">
                  <c:v>81.502232000000006</c:v>
                </c:pt>
                <c:pt idx="1831">
                  <c:v>81.482955000000004</c:v>
                </c:pt>
                <c:pt idx="1832">
                  <c:v>81.474430999999996</c:v>
                </c:pt>
                <c:pt idx="1833">
                  <c:v>81.456345999999996</c:v>
                </c:pt>
                <c:pt idx="1834">
                  <c:v>81.414698000000001</c:v>
                </c:pt>
                <c:pt idx="1835">
                  <c:v>81.376801999999998</c:v>
                </c:pt>
                <c:pt idx="1836">
                  <c:v>81.387054000000006</c:v>
                </c:pt>
                <c:pt idx="1837">
                  <c:v>81.460564000000005</c:v>
                </c:pt>
                <c:pt idx="1838">
                  <c:v>81.574352000000005</c:v>
                </c:pt>
                <c:pt idx="1839">
                  <c:v>81.685905000000005</c:v>
                </c:pt>
                <c:pt idx="1840">
                  <c:v>81.743433999999993</c:v>
                </c:pt>
                <c:pt idx="1841">
                  <c:v>81.703191000000004</c:v>
                </c:pt>
                <c:pt idx="1842">
                  <c:v>81.574241000000001</c:v>
                </c:pt>
                <c:pt idx="1843">
                  <c:v>81.434397000000004</c:v>
                </c:pt>
                <c:pt idx="1844">
                  <c:v>81.365503000000004</c:v>
                </c:pt>
                <c:pt idx="1845">
                  <c:v>81.383725999999996</c:v>
                </c:pt>
                <c:pt idx="1846">
                  <c:v>81.450076999999993</c:v>
                </c:pt>
                <c:pt idx="1847">
                  <c:v>81.52373</c:v>
                </c:pt>
                <c:pt idx="1848">
                  <c:v>81.582823000000005</c:v>
                </c:pt>
                <c:pt idx="1849">
                  <c:v>81.608232999999998</c:v>
                </c:pt>
                <c:pt idx="1850">
                  <c:v>81.582892999999999</c:v>
                </c:pt>
                <c:pt idx="1851">
                  <c:v>81.518257000000006</c:v>
                </c:pt>
                <c:pt idx="1852">
                  <c:v>81.456314000000006</c:v>
                </c:pt>
                <c:pt idx="1853">
                  <c:v>81.428548000000006</c:v>
                </c:pt>
                <c:pt idx="1854">
                  <c:v>81.427854999999994</c:v>
                </c:pt>
                <c:pt idx="1855">
                  <c:v>81.430974000000006</c:v>
                </c:pt>
                <c:pt idx="1856">
                  <c:v>81.433212999999995</c:v>
                </c:pt>
                <c:pt idx="1857">
                  <c:v>81.446984</c:v>
                </c:pt>
                <c:pt idx="1858">
                  <c:v>81.476388999999998</c:v>
                </c:pt>
                <c:pt idx="1859">
                  <c:v>81.509642999999997</c:v>
                </c:pt>
                <c:pt idx="1860">
                  <c:v>81.536237</c:v>
                </c:pt>
                <c:pt idx="1861">
                  <c:v>81.562679000000003</c:v>
                </c:pt>
                <c:pt idx="1862">
                  <c:v>81.607950000000002</c:v>
                </c:pt>
                <c:pt idx="1863">
                  <c:v>81.681477000000001</c:v>
                </c:pt>
                <c:pt idx="1864">
                  <c:v>81.760762999999997</c:v>
                </c:pt>
                <c:pt idx="1865">
                  <c:v>81.796858</c:v>
                </c:pt>
                <c:pt idx="1866">
                  <c:v>81.759092999999993</c:v>
                </c:pt>
                <c:pt idx="1867">
                  <c:v>81.678205000000005</c:v>
                </c:pt>
                <c:pt idx="1868">
                  <c:v>81.628005000000002</c:v>
                </c:pt>
                <c:pt idx="1869">
                  <c:v>81.653994999999995</c:v>
                </c:pt>
                <c:pt idx="1870">
                  <c:v>81.730956000000006</c:v>
                </c:pt>
                <c:pt idx="1871">
                  <c:v>81.797185999999996</c:v>
                </c:pt>
                <c:pt idx="1872">
                  <c:v>81.819843000000006</c:v>
                </c:pt>
                <c:pt idx="1873">
                  <c:v>81.814763999999997</c:v>
                </c:pt>
                <c:pt idx="1874">
                  <c:v>81.809562</c:v>
                </c:pt>
                <c:pt idx="1875">
                  <c:v>81.808949999999996</c:v>
                </c:pt>
                <c:pt idx="1876">
                  <c:v>81.802666000000002</c:v>
                </c:pt>
                <c:pt idx="1877">
                  <c:v>81.791747999999998</c:v>
                </c:pt>
                <c:pt idx="1878">
                  <c:v>81.791252</c:v>
                </c:pt>
                <c:pt idx="1879">
                  <c:v>81.809388999999996</c:v>
                </c:pt>
                <c:pt idx="1880">
                  <c:v>81.835921999999997</c:v>
                </c:pt>
                <c:pt idx="1881">
                  <c:v>81.854786000000004</c:v>
                </c:pt>
                <c:pt idx="1882">
                  <c:v>81.859858000000003</c:v>
                </c:pt>
                <c:pt idx="1883">
                  <c:v>81.852006000000003</c:v>
                </c:pt>
                <c:pt idx="1884">
                  <c:v>81.828266999999997</c:v>
                </c:pt>
                <c:pt idx="1885">
                  <c:v>81.787087</c:v>
                </c:pt>
                <c:pt idx="1886">
                  <c:v>81.743697999999995</c:v>
                </c:pt>
                <c:pt idx="1887">
                  <c:v>81.724080999999998</c:v>
                </c:pt>
                <c:pt idx="1888">
                  <c:v>81.735004000000004</c:v>
                </c:pt>
                <c:pt idx="1889">
                  <c:v>81.752362000000005</c:v>
                </c:pt>
                <c:pt idx="1890">
                  <c:v>81.751261999999997</c:v>
                </c:pt>
                <c:pt idx="1891">
                  <c:v>81.738204999999994</c:v>
                </c:pt>
                <c:pt idx="1892">
                  <c:v>81.738336000000004</c:v>
                </c:pt>
                <c:pt idx="1893">
                  <c:v>81.757086000000001</c:v>
                </c:pt>
                <c:pt idx="1894">
                  <c:v>81.772891000000001</c:v>
                </c:pt>
                <c:pt idx="1895">
                  <c:v>81.766371000000007</c:v>
                </c:pt>
                <c:pt idx="1896">
                  <c:v>81.738425000000007</c:v>
                </c:pt>
                <c:pt idx="1897">
                  <c:v>81.697794000000002</c:v>
                </c:pt>
                <c:pt idx="1898">
                  <c:v>81.651274000000001</c:v>
                </c:pt>
                <c:pt idx="1899">
                  <c:v>81.614587999999998</c:v>
                </c:pt>
                <c:pt idx="1900">
                  <c:v>81.614637000000002</c:v>
                </c:pt>
                <c:pt idx="1901">
                  <c:v>81.666331</c:v>
                </c:pt>
                <c:pt idx="1902">
                  <c:v>81.753279000000006</c:v>
                </c:pt>
                <c:pt idx="1903">
                  <c:v>81.837743000000003</c:v>
                </c:pt>
                <c:pt idx="1904">
                  <c:v>81.884055000000004</c:v>
                </c:pt>
                <c:pt idx="1905">
                  <c:v>81.871718000000001</c:v>
                </c:pt>
                <c:pt idx="1906">
                  <c:v>81.802805000000006</c:v>
                </c:pt>
                <c:pt idx="1907">
                  <c:v>81.707956999999993</c:v>
                </c:pt>
                <c:pt idx="1908">
                  <c:v>81.634345999999994</c:v>
                </c:pt>
                <c:pt idx="1909">
                  <c:v>81.614575000000002</c:v>
                </c:pt>
                <c:pt idx="1910">
                  <c:v>81.645758000000001</c:v>
                </c:pt>
                <c:pt idx="1911">
                  <c:v>81.698188000000002</c:v>
                </c:pt>
                <c:pt idx="1912">
                  <c:v>81.738919999999993</c:v>
                </c:pt>
                <c:pt idx="1913">
                  <c:v>81.746071000000001</c:v>
                </c:pt>
                <c:pt idx="1914">
                  <c:v>81.714241000000001</c:v>
                </c:pt>
                <c:pt idx="1915">
                  <c:v>81.658874999999995</c:v>
                </c:pt>
                <c:pt idx="1916">
                  <c:v>81.607968</c:v>
                </c:pt>
                <c:pt idx="1917">
                  <c:v>81.579345000000004</c:v>
                </c:pt>
                <c:pt idx="1918">
                  <c:v>81.570420999999996</c:v>
                </c:pt>
                <c:pt idx="1919">
                  <c:v>81.573660000000004</c:v>
                </c:pt>
                <c:pt idx="1920">
                  <c:v>81.592718000000005</c:v>
                </c:pt>
                <c:pt idx="1921">
                  <c:v>81.634879999999995</c:v>
                </c:pt>
                <c:pt idx="1922">
                  <c:v>81.692654000000005</c:v>
                </c:pt>
                <c:pt idx="1923">
                  <c:v>81.741279000000006</c:v>
                </c:pt>
                <c:pt idx="1924">
                  <c:v>81.756373999999994</c:v>
                </c:pt>
                <c:pt idx="1925">
                  <c:v>81.734036000000003</c:v>
                </c:pt>
                <c:pt idx="1926">
                  <c:v>81.698083999999994</c:v>
                </c:pt>
                <c:pt idx="1927">
                  <c:v>81.682945000000004</c:v>
                </c:pt>
                <c:pt idx="1928">
                  <c:v>81.695986000000005</c:v>
                </c:pt>
                <c:pt idx="1929">
                  <c:v>81.702286000000001</c:v>
                </c:pt>
                <c:pt idx="1930">
                  <c:v>81.665023000000005</c:v>
                </c:pt>
                <c:pt idx="1931">
                  <c:v>81.600352999999998</c:v>
                </c:pt>
                <c:pt idx="1932">
                  <c:v>81.567207999999994</c:v>
                </c:pt>
                <c:pt idx="1933">
                  <c:v>81.596095000000005</c:v>
                </c:pt>
                <c:pt idx="1934">
                  <c:v>81.653216</c:v>
                </c:pt>
                <c:pt idx="1935">
                  <c:v>81.689594</c:v>
                </c:pt>
                <c:pt idx="1936">
                  <c:v>81.706038000000007</c:v>
                </c:pt>
                <c:pt idx="1937">
                  <c:v>81.738440999999995</c:v>
                </c:pt>
                <c:pt idx="1938">
                  <c:v>81.792141999999998</c:v>
                </c:pt>
                <c:pt idx="1939">
                  <c:v>81.823902000000004</c:v>
                </c:pt>
                <c:pt idx="1940">
                  <c:v>81.785135999999994</c:v>
                </c:pt>
                <c:pt idx="1941">
                  <c:v>81.668167999999994</c:v>
                </c:pt>
                <c:pt idx="1942">
                  <c:v>81.515240000000006</c:v>
                </c:pt>
                <c:pt idx="1943">
                  <c:v>81.394626000000002</c:v>
                </c:pt>
                <c:pt idx="1944">
                  <c:v>81.356613999999993</c:v>
                </c:pt>
                <c:pt idx="1945">
                  <c:v>81.391592000000003</c:v>
                </c:pt>
                <c:pt idx="1946">
                  <c:v>81.436300000000003</c:v>
                </c:pt>
                <c:pt idx="1947">
                  <c:v>81.438323999999994</c:v>
                </c:pt>
                <c:pt idx="1948">
                  <c:v>81.410843</c:v>
                </c:pt>
                <c:pt idx="1949">
                  <c:v>81.409822000000005</c:v>
                </c:pt>
                <c:pt idx="1950">
                  <c:v>81.465771000000004</c:v>
                </c:pt>
                <c:pt idx="1951">
                  <c:v>81.553244000000007</c:v>
                </c:pt>
                <c:pt idx="1952">
                  <c:v>81.626661999999996</c:v>
                </c:pt>
                <c:pt idx="1953">
                  <c:v>81.668426999999994</c:v>
                </c:pt>
                <c:pt idx="1954">
                  <c:v>81.687066999999999</c:v>
                </c:pt>
                <c:pt idx="1955">
                  <c:v>81.684655000000006</c:v>
                </c:pt>
                <c:pt idx="1956">
                  <c:v>81.646563</c:v>
                </c:pt>
                <c:pt idx="1957">
                  <c:v>81.562068999999994</c:v>
                </c:pt>
                <c:pt idx="1958">
                  <c:v>81.447149999999993</c:v>
                </c:pt>
                <c:pt idx="1959">
                  <c:v>81.341049999999996</c:v>
                </c:pt>
                <c:pt idx="1960">
                  <c:v>81.272295999999997</c:v>
                </c:pt>
                <c:pt idx="1961">
                  <c:v>81.234910999999997</c:v>
                </c:pt>
                <c:pt idx="1962">
                  <c:v>81.210093000000001</c:v>
                </c:pt>
                <c:pt idx="1963">
                  <c:v>81.197074000000001</c:v>
                </c:pt>
                <c:pt idx="1964">
                  <c:v>81.203755000000001</c:v>
                </c:pt>
                <c:pt idx="1965">
                  <c:v>81.219262000000001</c:v>
                </c:pt>
                <c:pt idx="1966">
                  <c:v>81.227593999999996</c:v>
                </c:pt>
                <c:pt idx="1967">
                  <c:v>81.244795999999994</c:v>
                </c:pt>
                <c:pt idx="1968">
                  <c:v>81.300895999999995</c:v>
                </c:pt>
                <c:pt idx="1969">
                  <c:v>81.379508000000001</c:v>
                </c:pt>
                <c:pt idx="1970">
                  <c:v>81.421847999999997</c:v>
                </c:pt>
                <c:pt idx="1971">
                  <c:v>81.405776000000003</c:v>
                </c:pt>
                <c:pt idx="1972">
                  <c:v>81.377138000000002</c:v>
                </c:pt>
                <c:pt idx="1973">
                  <c:v>81.37518</c:v>
                </c:pt>
                <c:pt idx="1974">
                  <c:v>81.372259999999997</c:v>
                </c:pt>
                <c:pt idx="1975">
                  <c:v>81.328846999999996</c:v>
                </c:pt>
                <c:pt idx="1976">
                  <c:v>81.270621000000006</c:v>
                </c:pt>
                <c:pt idx="1977">
                  <c:v>81.260236000000006</c:v>
                </c:pt>
                <c:pt idx="1978">
                  <c:v>81.309061999999997</c:v>
                </c:pt>
                <c:pt idx="1979">
                  <c:v>81.364002999999997</c:v>
                </c:pt>
                <c:pt idx="1980">
                  <c:v>81.372815000000003</c:v>
                </c:pt>
                <c:pt idx="1981">
                  <c:v>81.323869000000002</c:v>
                </c:pt>
                <c:pt idx="1982">
                  <c:v>81.228165000000004</c:v>
                </c:pt>
                <c:pt idx="1983">
                  <c:v>81.105778999999998</c:v>
                </c:pt>
                <c:pt idx="1984">
                  <c:v>80.992705999999998</c:v>
                </c:pt>
                <c:pt idx="1985">
                  <c:v>80.925618999999998</c:v>
                </c:pt>
                <c:pt idx="1986">
                  <c:v>80.915965</c:v>
                </c:pt>
                <c:pt idx="1987">
                  <c:v>80.949402000000006</c:v>
                </c:pt>
                <c:pt idx="1988">
                  <c:v>81.001582999999997</c:v>
                </c:pt>
                <c:pt idx="1989">
                  <c:v>81.051195000000007</c:v>
                </c:pt>
                <c:pt idx="1990">
                  <c:v>81.087366000000003</c:v>
                </c:pt>
                <c:pt idx="1991">
                  <c:v>81.111311999999998</c:v>
                </c:pt>
                <c:pt idx="1992">
                  <c:v>81.1233</c:v>
                </c:pt>
                <c:pt idx="1993">
                  <c:v>81.105760000000004</c:v>
                </c:pt>
                <c:pt idx="1994">
                  <c:v>81.040807999999998</c:v>
                </c:pt>
                <c:pt idx="1995">
                  <c:v>80.955337999999998</c:v>
                </c:pt>
                <c:pt idx="1996">
                  <c:v>80.920142999999996</c:v>
                </c:pt>
                <c:pt idx="1997">
                  <c:v>80.985118999999997</c:v>
                </c:pt>
                <c:pt idx="1998">
                  <c:v>81.128505000000004</c:v>
                </c:pt>
                <c:pt idx="1999">
                  <c:v>81.276208999999994</c:v>
                </c:pt>
                <c:pt idx="2000">
                  <c:v>81.356425999999999</c:v>
                </c:pt>
                <c:pt idx="2001">
                  <c:v>81.336236</c:v>
                </c:pt>
                <c:pt idx="2002">
                  <c:v>81.235641000000001</c:v>
                </c:pt>
                <c:pt idx="2003">
                  <c:v>81.121092000000004</c:v>
                </c:pt>
                <c:pt idx="2004">
                  <c:v>81.061025999999998</c:v>
                </c:pt>
                <c:pt idx="2005">
                  <c:v>81.062901999999994</c:v>
                </c:pt>
                <c:pt idx="2006">
                  <c:v>81.068489999999997</c:v>
                </c:pt>
                <c:pt idx="2007">
                  <c:v>81.024531999999994</c:v>
                </c:pt>
                <c:pt idx="2008">
                  <c:v>80.956790999999996</c:v>
                </c:pt>
                <c:pt idx="2009">
                  <c:v>80.939732000000006</c:v>
                </c:pt>
                <c:pt idx="2010">
                  <c:v>80.997</c:v>
                </c:pt>
                <c:pt idx="2011">
                  <c:v>81.090079000000003</c:v>
                </c:pt>
                <c:pt idx="2012">
                  <c:v>81.177451000000005</c:v>
                </c:pt>
                <c:pt idx="2013">
                  <c:v>81.238859000000005</c:v>
                </c:pt>
                <c:pt idx="2014">
                  <c:v>81.260637000000003</c:v>
                </c:pt>
                <c:pt idx="2015">
                  <c:v>81.233448999999993</c:v>
                </c:pt>
                <c:pt idx="2016">
                  <c:v>81.166870000000003</c:v>
                </c:pt>
                <c:pt idx="2017">
                  <c:v>81.086911999999998</c:v>
                </c:pt>
                <c:pt idx="2018">
                  <c:v>81.018184000000005</c:v>
                </c:pt>
                <c:pt idx="2019">
                  <c:v>80.981204000000005</c:v>
                </c:pt>
                <c:pt idx="2020">
                  <c:v>80.994063999999995</c:v>
                </c:pt>
                <c:pt idx="2021">
                  <c:v>81.050158999999994</c:v>
                </c:pt>
                <c:pt idx="2022">
                  <c:v>81.104659999999996</c:v>
                </c:pt>
                <c:pt idx="2023">
                  <c:v>81.112227000000004</c:v>
                </c:pt>
                <c:pt idx="2024">
                  <c:v>81.079085000000006</c:v>
                </c:pt>
                <c:pt idx="2025">
                  <c:v>81.043867000000006</c:v>
                </c:pt>
                <c:pt idx="2026">
                  <c:v>81.018867</c:v>
                </c:pt>
                <c:pt idx="2027">
                  <c:v>80.988422</c:v>
                </c:pt>
                <c:pt idx="2028">
                  <c:v>80.955901999999995</c:v>
                </c:pt>
                <c:pt idx="2029">
                  <c:v>80.951547000000005</c:v>
                </c:pt>
                <c:pt idx="2030">
                  <c:v>80.991170999999994</c:v>
                </c:pt>
                <c:pt idx="2031">
                  <c:v>81.055306000000002</c:v>
                </c:pt>
                <c:pt idx="2032">
                  <c:v>81.112176000000005</c:v>
                </c:pt>
                <c:pt idx="2033">
                  <c:v>81.145801000000006</c:v>
                </c:pt>
                <c:pt idx="2034">
                  <c:v>81.157824000000005</c:v>
                </c:pt>
                <c:pt idx="2035">
                  <c:v>81.152800999999997</c:v>
                </c:pt>
                <c:pt idx="2036">
                  <c:v>81.132030999999998</c:v>
                </c:pt>
                <c:pt idx="2037">
                  <c:v>81.093969999999999</c:v>
                </c:pt>
                <c:pt idx="2038">
                  <c:v>81.037194</c:v>
                </c:pt>
                <c:pt idx="2039">
                  <c:v>80.970690000000005</c:v>
                </c:pt>
                <c:pt idx="2040">
                  <c:v>80.913865999999999</c:v>
                </c:pt>
                <c:pt idx="2041">
                  <c:v>80.877961999999997</c:v>
                </c:pt>
                <c:pt idx="2042">
                  <c:v>80.859144999999998</c:v>
                </c:pt>
                <c:pt idx="2043">
                  <c:v>80.859889999999993</c:v>
                </c:pt>
                <c:pt idx="2044">
                  <c:v>80.901785000000004</c:v>
                </c:pt>
                <c:pt idx="2045">
                  <c:v>80.999122999999997</c:v>
                </c:pt>
                <c:pt idx="2046">
                  <c:v>81.129333000000003</c:v>
                </c:pt>
                <c:pt idx="2047">
                  <c:v>81.246253999999993</c:v>
                </c:pt>
                <c:pt idx="2048">
                  <c:v>81.313548999999995</c:v>
                </c:pt>
                <c:pt idx="2049">
                  <c:v>81.311349000000007</c:v>
                </c:pt>
                <c:pt idx="2050">
                  <c:v>81.229709</c:v>
                </c:pt>
                <c:pt idx="2051">
                  <c:v>81.089066000000003</c:v>
                </c:pt>
                <c:pt idx="2052">
                  <c:v>80.953085000000002</c:v>
                </c:pt>
                <c:pt idx="2053">
                  <c:v>80.888046000000003</c:v>
                </c:pt>
                <c:pt idx="2054">
                  <c:v>80.903256999999996</c:v>
                </c:pt>
                <c:pt idx="2055">
                  <c:v>80.950569999999999</c:v>
                </c:pt>
                <c:pt idx="2056">
                  <c:v>80.983846999999997</c:v>
                </c:pt>
                <c:pt idx="2057">
                  <c:v>80.998881999999995</c:v>
                </c:pt>
                <c:pt idx="2058">
                  <c:v>81.014753999999996</c:v>
                </c:pt>
                <c:pt idx="2059">
                  <c:v>81.033811999999998</c:v>
                </c:pt>
                <c:pt idx="2060">
                  <c:v>81.041702999999998</c:v>
                </c:pt>
                <c:pt idx="2061">
                  <c:v>81.035786000000002</c:v>
                </c:pt>
                <c:pt idx="2062">
                  <c:v>81.027219000000002</c:v>
                </c:pt>
                <c:pt idx="2063">
                  <c:v>81.024906999999999</c:v>
                </c:pt>
                <c:pt idx="2064">
                  <c:v>81.024811</c:v>
                </c:pt>
                <c:pt idx="2065">
                  <c:v>81.011425000000003</c:v>
                </c:pt>
                <c:pt idx="2066">
                  <c:v>80.972226000000006</c:v>
                </c:pt>
                <c:pt idx="2067">
                  <c:v>80.914621999999994</c:v>
                </c:pt>
                <c:pt idx="2068">
                  <c:v>80.866626999999994</c:v>
                </c:pt>
                <c:pt idx="2069">
                  <c:v>80.854460000000003</c:v>
                </c:pt>
                <c:pt idx="2070">
                  <c:v>80.880448999999999</c:v>
                </c:pt>
                <c:pt idx="2071">
                  <c:v>80.930923000000007</c:v>
                </c:pt>
                <c:pt idx="2072">
                  <c:v>80.987981000000005</c:v>
                </c:pt>
                <c:pt idx="2073">
                  <c:v>81.032430000000005</c:v>
                </c:pt>
                <c:pt idx="2074">
                  <c:v>81.049786999999995</c:v>
                </c:pt>
                <c:pt idx="2075">
                  <c:v>81.039574000000002</c:v>
                </c:pt>
                <c:pt idx="2076">
                  <c:v>81.020599000000004</c:v>
                </c:pt>
                <c:pt idx="2077">
                  <c:v>81.009524999999996</c:v>
                </c:pt>
                <c:pt idx="2078">
                  <c:v>81.007129000000006</c:v>
                </c:pt>
                <c:pt idx="2079">
                  <c:v>81.009523000000002</c:v>
                </c:pt>
                <c:pt idx="2080">
                  <c:v>81.022865999999993</c:v>
                </c:pt>
                <c:pt idx="2081">
                  <c:v>81.047128999999998</c:v>
                </c:pt>
                <c:pt idx="2082">
                  <c:v>81.058404999999993</c:v>
                </c:pt>
                <c:pt idx="2083">
                  <c:v>81.044257999999999</c:v>
                </c:pt>
                <c:pt idx="2084">
                  <c:v>81.028813999999997</c:v>
                </c:pt>
                <c:pt idx="2085">
                  <c:v>81.030376000000004</c:v>
                </c:pt>
                <c:pt idx="2086">
                  <c:v>81.036088000000007</c:v>
                </c:pt>
                <c:pt idx="2087">
                  <c:v>81.020296000000002</c:v>
                </c:pt>
                <c:pt idx="2088">
                  <c:v>80.978891000000004</c:v>
                </c:pt>
                <c:pt idx="2089">
                  <c:v>80.930356000000003</c:v>
                </c:pt>
                <c:pt idx="2090">
                  <c:v>80.888581000000002</c:v>
                </c:pt>
                <c:pt idx="2091">
                  <c:v>80.860662000000005</c:v>
                </c:pt>
                <c:pt idx="2092">
                  <c:v>80.858435</c:v>
                </c:pt>
                <c:pt idx="2093">
                  <c:v>80.887636000000001</c:v>
                </c:pt>
                <c:pt idx="2094">
                  <c:v>80.931459000000004</c:v>
                </c:pt>
                <c:pt idx="2095">
                  <c:v>80.961044000000001</c:v>
                </c:pt>
                <c:pt idx="2096">
                  <c:v>80.970695000000006</c:v>
                </c:pt>
                <c:pt idx="2097">
                  <c:v>80.975234999999998</c:v>
                </c:pt>
                <c:pt idx="2098">
                  <c:v>80.980444000000006</c:v>
                </c:pt>
                <c:pt idx="2099">
                  <c:v>80.975133</c:v>
                </c:pt>
                <c:pt idx="2100">
                  <c:v>80.950461000000004</c:v>
                </c:pt>
                <c:pt idx="2101">
                  <c:v>80.912233000000001</c:v>
                </c:pt>
                <c:pt idx="2102">
                  <c:v>80.873557000000005</c:v>
                </c:pt>
                <c:pt idx="2103">
                  <c:v>80.847577999999999</c:v>
                </c:pt>
                <c:pt idx="2104">
                  <c:v>80.852189999999993</c:v>
                </c:pt>
                <c:pt idx="2105">
                  <c:v>80.894565999999998</c:v>
                </c:pt>
                <c:pt idx="2106">
                  <c:v>80.950463999999997</c:v>
                </c:pt>
                <c:pt idx="2107">
                  <c:v>80.982405</c:v>
                </c:pt>
                <c:pt idx="2108">
                  <c:v>80.979356999999993</c:v>
                </c:pt>
                <c:pt idx="2109">
                  <c:v>80.958933999999999</c:v>
                </c:pt>
                <c:pt idx="2110">
                  <c:v>80.940839999999994</c:v>
                </c:pt>
                <c:pt idx="2111">
                  <c:v>80.933198000000004</c:v>
                </c:pt>
                <c:pt idx="2112">
                  <c:v>80.931664999999995</c:v>
                </c:pt>
                <c:pt idx="2113">
                  <c:v>80.925098000000006</c:v>
                </c:pt>
                <c:pt idx="2114">
                  <c:v>80.908803000000006</c:v>
                </c:pt>
                <c:pt idx="2115">
                  <c:v>80.889618999999996</c:v>
                </c:pt>
                <c:pt idx="2116">
                  <c:v>80.884061000000003</c:v>
                </c:pt>
                <c:pt idx="2117">
                  <c:v>80.903158000000005</c:v>
                </c:pt>
                <c:pt idx="2118">
                  <c:v>80.938100000000006</c:v>
                </c:pt>
                <c:pt idx="2119">
                  <c:v>80.971924000000001</c:v>
                </c:pt>
                <c:pt idx="2120">
                  <c:v>80.995486</c:v>
                </c:pt>
                <c:pt idx="2121">
                  <c:v>81.008554000000004</c:v>
                </c:pt>
                <c:pt idx="2122">
                  <c:v>81.012493000000006</c:v>
                </c:pt>
                <c:pt idx="2123">
                  <c:v>81.009572000000006</c:v>
                </c:pt>
                <c:pt idx="2124">
                  <c:v>81.010594999999995</c:v>
                </c:pt>
                <c:pt idx="2125">
                  <c:v>81.025931</c:v>
                </c:pt>
                <c:pt idx="2126">
                  <c:v>81.046467000000007</c:v>
                </c:pt>
                <c:pt idx="2127">
                  <c:v>81.052694000000002</c:v>
                </c:pt>
                <c:pt idx="2128">
                  <c:v>81.041993000000005</c:v>
                </c:pt>
                <c:pt idx="2129">
                  <c:v>81.029453000000004</c:v>
                </c:pt>
                <c:pt idx="2130">
                  <c:v>81.019904999999994</c:v>
                </c:pt>
                <c:pt idx="2131">
                  <c:v>81.004268999999994</c:v>
                </c:pt>
                <c:pt idx="2132">
                  <c:v>81.000425000000007</c:v>
                </c:pt>
                <c:pt idx="2133">
                  <c:v>81.028167999999994</c:v>
                </c:pt>
                <c:pt idx="2134">
                  <c:v>81.062230999999997</c:v>
                </c:pt>
                <c:pt idx="2135">
                  <c:v>81.074359000000001</c:v>
                </c:pt>
                <c:pt idx="2136">
                  <c:v>81.066518000000002</c:v>
                </c:pt>
                <c:pt idx="2137">
                  <c:v>81.057523000000003</c:v>
                </c:pt>
                <c:pt idx="2138">
                  <c:v>81.053629000000001</c:v>
                </c:pt>
                <c:pt idx="2139">
                  <c:v>81.041374000000005</c:v>
                </c:pt>
                <c:pt idx="2140">
                  <c:v>81.014392000000001</c:v>
                </c:pt>
                <c:pt idx="2141">
                  <c:v>80.992866000000006</c:v>
                </c:pt>
                <c:pt idx="2142">
                  <c:v>81.002488</c:v>
                </c:pt>
                <c:pt idx="2143">
                  <c:v>81.041762000000006</c:v>
                </c:pt>
                <c:pt idx="2144">
                  <c:v>81.081648000000001</c:v>
                </c:pt>
                <c:pt idx="2145">
                  <c:v>81.095375000000004</c:v>
                </c:pt>
                <c:pt idx="2146">
                  <c:v>81.081526999999994</c:v>
                </c:pt>
                <c:pt idx="2147">
                  <c:v>81.065256000000005</c:v>
                </c:pt>
                <c:pt idx="2148">
                  <c:v>81.073435000000003</c:v>
                </c:pt>
                <c:pt idx="2149">
                  <c:v>81.104844999999997</c:v>
                </c:pt>
                <c:pt idx="2150">
                  <c:v>81.134772999999996</c:v>
                </c:pt>
                <c:pt idx="2151">
                  <c:v>81.130937000000003</c:v>
                </c:pt>
                <c:pt idx="2152">
                  <c:v>81.084382000000005</c:v>
                </c:pt>
                <c:pt idx="2153">
                  <c:v>81.018979000000002</c:v>
                </c:pt>
                <c:pt idx="2154">
                  <c:v>80.968390999999997</c:v>
                </c:pt>
                <c:pt idx="2155">
                  <c:v>80.947078000000005</c:v>
                </c:pt>
                <c:pt idx="2156">
                  <c:v>80.952573000000001</c:v>
                </c:pt>
                <c:pt idx="2157">
                  <c:v>80.981892000000002</c:v>
                </c:pt>
                <c:pt idx="2158">
                  <c:v>81.018075999999994</c:v>
                </c:pt>
                <c:pt idx="2159">
                  <c:v>81.051169999999999</c:v>
                </c:pt>
                <c:pt idx="2160">
                  <c:v>81.087301999999994</c:v>
                </c:pt>
                <c:pt idx="2161">
                  <c:v>81.126811000000004</c:v>
                </c:pt>
                <c:pt idx="2162">
                  <c:v>81.157967999999997</c:v>
                </c:pt>
                <c:pt idx="2163">
                  <c:v>81.169270999999995</c:v>
                </c:pt>
                <c:pt idx="2164">
                  <c:v>81.165537999999998</c:v>
                </c:pt>
                <c:pt idx="2165">
                  <c:v>81.154290000000003</c:v>
                </c:pt>
                <c:pt idx="2166">
                  <c:v>81.132002999999997</c:v>
                </c:pt>
                <c:pt idx="2167">
                  <c:v>81.093253000000004</c:v>
                </c:pt>
                <c:pt idx="2168">
                  <c:v>81.045186000000001</c:v>
                </c:pt>
                <c:pt idx="2169">
                  <c:v>81.007216</c:v>
                </c:pt>
                <c:pt idx="2170">
                  <c:v>81.001442999999995</c:v>
                </c:pt>
                <c:pt idx="2171">
                  <c:v>81.029330999999999</c:v>
                </c:pt>
                <c:pt idx="2172">
                  <c:v>81.058565999999999</c:v>
                </c:pt>
                <c:pt idx="2173">
                  <c:v>81.070419999999999</c:v>
                </c:pt>
                <c:pt idx="2174">
                  <c:v>81.081252000000006</c:v>
                </c:pt>
                <c:pt idx="2175">
                  <c:v>81.103523999999993</c:v>
                </c:pt>
                <c:pt idx="2176">
                  <c:v>81.135333000000003</c:v>
                </c:pt>
                <c:pt idx="2177">
                  <c:v>81.164053999999993</c:v>
                </c:pt>
                <c:pt idx="2178">
                  <c:v>81.175820999999999</c:v>
                </c:pt>
                <c:pt idx="2179">
                  <c:v>81.168465999999995</c:v>
                </c:pt>
                <c:pt idx="2180">
                  <c:v>81.151346000000004</c:v>
                </c:pt>
                <c:pt idx="2181">
                  <c:v>81.141362000000001</c:v>
                </c:pt>
                <c:pt idx="2182">
                  <c:v>81.145748999999995</c:v>
                </c:pt>
                <c:pt idx="2183">
                  <c:v>81.156146000000007</c:v>
                </c:pt>
                <c:pt idx="2184">
                  <c:v>81.168270000000007</c:v>
                </c:pt>
                <c:pt idx="2185">
                  <c:v>81.183537999999999</c:v>
                </c:pt>
                <c:pt idx="2186">
                  <c:v>81.199413000000007</c:v>
                </c:pt>
                <c:pt idx="2187">
                  <c:v>81.207634999999996</c:v>
                </c:pt>
                <c:pt idx="2188">
                  <c:v>81.2042</c:v>
                </c:pt>
                <c:pt idx="2189">
                  <c:v>81.200987999999995</c:v>
                </c:pt>
                <c:pt idx="2190">
                  <c:v>81.203520999999995</c:v>
                </c:pt>
                <c:pt idx="2191">
                  <c:v>81.201956999999993</c:v>
                </c:pt>
                <c:pt idx="2192">
                  <c:v>81.192927999999995</c:v>
                </c:pt>
                <c:pt idx="2193">
                  <c:v>81.183898999999997</c:v>
                </c:pt>
                <c:pt idx="2194">
                  <c:v>81.178286999999997</c:v>
                </c:pt>
                <c:pt idx="2195">
                  <c:v>81.172743999999994</c:v>
                </c:pt>
                <c:pt idx="2196">
                  <c:v>81.168256</c:v>
                </c:pt>
                <c:pt idx="2197">
                  <c:v>81.169213999999997</c:v>
                </c:pt>
                <c:pt idx="2198">
                  <c:v>81.174363999999997</c:v>
                </c:pt>
                <c:pt idx="2199">
                  <c:v>81.178548000000006</c:v>
                </c:pt>
                <c:pt idx="2200">
                  <c:v>81.183076999999997</c:v>
                </c:pt>
                <c:pt idx="2201">
                  <c:v>81.192811000000006</c:v>
                </c:pt>
                <c:pt idx="2202">
                  <c:v>81.193132000000006</c:v>
                </c:pt>
                <c:pt idx="2203">
                  <c:v>81.168980000000005</c:v>
                </c:pt>
                <c:pt idx="2204">
                  <c:v>81.126768999999996</c:v>
                </c:pt>
                <c:pt idx="2205">
                  <c:v>81.090343000000004</c:v>
                </c:pt>
                <c:pt idx="2206">
                  <c:v>81.079116999999997</c:v>
                </c:pt>
                <c:pt idx="2207">
                  <c:v>81.088093999999998</c:v>
                </c:pt>
                <c:pt idx="2208">
                  <c:v>81.099812999999997</c:v>
                </c:pt>
                <c:pt idx="2209">
                  <c:v>81.116251000000005</c:v>
                </c:pt>
                <c:pt idx="2210">
                  <c:v>81.126909999999995</c:v>
                </c:pt>
                <c:pt idx="2211">
                  <c:v>81.11824</c:v>
                </c:pt>
                <c:pt idx="2212">
                  <c:v>81.097547000000006</c:v>
                </c:pt>
                <c:pt idx="2213">
                  <c:v>81.077620999999994</c:v>
                </c:pt>
                <c:pt idx="2214">
                  <c:v>81.061018000000004</c:v>
                </c:pt>
                <c:pt idx="2215">
                  <c:v>81.043226000000004</c:v>
                </c:pt>
                <c:pt idx="2216">
                  <c:v>81.026075000000006</c:v>
                </c:pt>
                <c:pt idx="2217">
                  <c:v>81.014784000000006</c:v>
                </c:pt>
                <c:pt idx="2218">
                  <c:v>81.014341000000002</c:v>
                </c:pt>
                <c:pt idx="2219">
                  <c:v>81.023420999999999</c:v>
                </c:pt>
                <c:pt idx="2220">
                  <c:v>81.026480000000006</c:v>
                </c:pt>
                <c:pt idx="2221">
                  <c:v>81.018242000000001</c:v>
                </c:pt>
                <c:pt idx="2222">
                  <c:v>80.998857999999998</c:v>
                </c:pt>
                <c:pt idx="2223">
                  <c:v>80.973180999999997</c:v>
                </c:pt>
                <c:pt idx="2224">
                  <c:v>80.942772000000005</c:v>
                </c:pt>
                <c:pt idx="2225">
                  <c:v>80.912738000000004</c:v>
                </c:pt>
                <c:pt idx="2226">
                  <c:v>80.901471000000001</c:v>
                </c:pt>
                <c:pt idx="2227">
                  <c:v>80.907533999999998</c:v>
                </c:pt>
                <c:pt idx="2228">
                  <c:v>80.898827999999995</c:v>
                </c:pt>
                <c:pt idx="2229">
                  <c:v>80.867776000000006</c:v>
                </c:pt>
                <c:pt idx="2230">
                  <c:v>80.813120999999995</c:v>
                </c:pt>
                <c:pt idx="2231">
                  <c:v>80.741400999999996</c:v>
                </c:pt>
                <c:pt idx="2232">
                  <c:v>80.679260999999997</c:v>
                </c:pt>
                <c:pt idx="2233">
                  <c:v>80.641401999999999</c:v>
                </c:pt>
                <c:pt idx="2234">
                  <c:v>80.611598999999998</c:v>
                </c:pt>
                <c:pt idx="2235">
                  <c:v>80.567625000000007</c:v>
                </c:pt>
                <c:pt idx="2236">
                  <c:v>80.514331999999996</c:v>
                </c:pt>
                <c:pt idx="2237">
                  <c:v>80.472317000000004</c:v>
                </c:pt>
                <c:pt idx="2238">
                  <c:v>80.447064999999995</c:v>
                </c:pt>
                <c:pt idx="2239">
                  <c:v>80.423755999999997</c:v>
                </c:pt>
                <c:pt idx="2240">
                  <c:v>80.384462999999997</c:v>
                </c:pt>
                <c:pt idx="2241">
                  <c:v>80.336901999999995</c:v>
                </c:pt>
                <c:pt idx="2242">
                  <c:v>80.297156999999999</c:v>
                </c:pt>
                <c:pt idx="2243">
                  <c:v>80.268321999999998</c:v>
                </c:pt>
                <c:pt idx="2244">
                  <c:v>80.237999000000002</c:v>
                </c:pt>
                <c:pt idx="2245">
                  <c:v>80.194907000000001</c:v>
                </c:pt>
                <c:pt idx="2246">
                  <c:v>80.136150999999998</c:v>
                </c:pt>
                <c:pt idx="2247">
                  <c:v>80.068957999999995</c:v>
                </c:pt>
                <c:pt idx="2248">
                  <c:v>79.999093000000002</c:v>
                </c:pt>
                <c:pt idx="2249">
                  <c:v>79.938727</c:v>
                </c:pt>
                <c:pt idx="2250">
                  <c:v>79.903378000000004</c:v>
                </c:pt>
                <c:pt idx="2251">
                  <c:v>79.869560000000007</c:v>
                </c:pt>
                <c:pt idx="2252">
                  <c:v>79.807608000000002</c:v>
                </c:pt>
                <c:pt idx="2253">
                  <c:v>79.723428999999996</c:v>
                </c:pt>
                <c:pt idx="2254">
                  <c:v>79.638839000000004</c:v>
                </c:pt>
                <c:pt idx="2255">
                  <c:v>79.559980999999993</c:v>
                </c:pt>
                <c:pt idx="2256">
                  <c:v>79.487307999999999</c:v>
                </c:pt>
                <c:pt idx="2257">
                  <c:v>79.433091000000005</c:v>
                </c:pt>
                <c:pt idx="2258">
                  <c:v>79.397531999999998</c:v>
                </c:pt>
                <c:pt idx="2259">
                  <c:v>79.359061999999994</c:v>
                </c:pt>
                <c:pt idx="2260">
                  <c:v>79.303984</c:v>
                </c:pt>
                <c:pt idx="2261">
                  <c:v>79.250439999999998</c:v>
                </c:pt>
                <c:pt idx="2262">
                  <c:v>79.207103000000004</c:v>
                </c:pt>
                <c:pt idx="2263">
                  <c:v>79.164362999999994</c:v>
                </c:pt>
                <c:pt idx="2264">
                  <c:v>79.147769999999994</c:v>
                </c:pt>
                <c:pt idx="2265">
                  <c:v>79.187447000000006</c:v>
                </c:pt>
                <c:pt idx="2266">
                  <c:v>79.244865000000004</c:v>
                </c:pt>
                <c:pt idx="2267">
                  <c:v>79.277421000000004</c:v>
                </c:pt>
                <c:pt idx="2268">
                  <c:v>79.268242999999998</c:v>
                </c:pt>
                <c:pt idx="2269">
                  <c:v>79.232630999999998</c:v>
                </c:pt>
                <c:pt idx="2270">
                  <c:v>79.196881000000005</c:v>
                </c:pt>
                <c:pt idx="2271">
                  <c:v>79.167869999999994</c:v>
                </c:pt>
                <c:pt idx="2272">
                  <c:v>79.145638000000005</c:v>
                </c:pt>
                <c:pt idx="2273">
                  <c:v>79.126343000000006</c:v>
                </c:pt>
                <c:pt idx="2274">
                  <c:v>79.101414000000005</c:v>
                </c:pt>
                <c:pt idx="2275">
                  <c:v>79.048686000000004</c:v>
                </c:pt>
                <c:pt idx="2276">
                  <c:v>78.956368999999995</c:v>
                </c:pt>
                <c:pt idx="2277">
                  <c:v>78.855031999999994</c:v>
                </c:pt>
                <c:pt idx="2278">
                  <c:v>78.774285000000006</c:v>
                </c:pt>
                <c:pt idx="2279">
                  <c:v>78.711393000000001</c:v>
                </c:pt>
                <c:pt idx="2280">
                  <c:v>78.650429000000003</c:v>
                </c:pt>
                <c:pt idx="2281">
                  <c:v>78.564775999999995</c:v>
                </c:pt>
                <c:pt idx="2282">
                  <c:v>78.374706000000003</c:v>
                </c:pt>
                <c:pt idx="2283">
                  <c:v>78.035974999999993</c:v>
                </c:pt>
                <c:pt idx="2284">
                  <c:v>77.642236999999994</c:v>
                </c:pt>
                <c:pt idx="2285">
                  <c:v>77.251672999999997</c:v>
                </c:pt>
                <c:pt idx="2286">
                  <c:v>76.881496999999996</c:v>
                </c:pt>
                <c:pt idx="2287">
                  <c:v>76.540471999999994</c:v>
                </c:pt>
                <c:pt idx="2288">
                  <c:v>76.204519000000005</c:v>
                </c:pt>
                <c:pt idx="2289">
                  <c:v>75.846682000000001</c:v>
                </c:pt>
                <c:pt idx="2290">
                  <c:v>75.490177000000003</c:v>
                </c:pt>
                <c:pt idx="2291">
                  <c:v>75.205246000000002</c:v>
                </c:pt>
                <c:pt idx="2292">
                  <c:v>75.031064000000001</c:v>
                </c:pt>
                <c:pt idx="2293">
                  <c:v>74.938948999999994</c:v>
                </c:pt>
                <c:pt idx="2294">
                  <c:v>74.885138999999995</c:v>
                </c:pt>
                <c:pt idx="2295">
                  <c:v>74.869888000000003</c:v>
                </c:pt>
                <c:pt idx="2296">
                  <c:v>74.890165999999994</c:v>
                </c:pt>
                <c:pt idx="2297">
                  <c:v>74.914203000000001</c:v>
                </c:pt>
                <c:pt idx="2298">
                  <c:v>74.991015000000004</c:v>
                </c:pt>
                <c:pt idx="2299">
                  <c:v>75.250838999999999</c:v>
                </c:pt>
                <c:pt idx="2300">
                  <c:v>75.693524999999994</c:v>
                </c:pt>
                <c:pt idx="2301">
                  <c:v>76.054541999999998</c:v>
                </c:pt>
                <c:pt idx="2302">
                  <c:v>76.194085999999999</c:v>
                </c:pt>
                <c:pt idx="2303">
                  <c:v>76.243224999999995</c:v>
                </c:pt>
                <c:pt idx="2304">
                  <c:v>76.340851999999998</c:v>
                </c:pt>
                <c:pt idx="2305">
                  <c:v>76.516802999999996</c:v>
                </c:pt>
                <c:pt idx="2306">
                  <c:v>76.680453</c:v>
                </c:pt>
                <c:pt idx="2307">
                  <c:v>76.782542000000007</c:v>
                </c:pt>
                <c:pt idx="2308">
                  <c:v>76.857055000000003</c:v>
                </c:pt>
                <c:pt idx="2309">
                  <c:v>76.928152999999995</c:v>
                </c:pt>
                <c:pt idx="2310">
                  <c:v>76.994658999999999</c:v>
                </c:pt>
                <c:pt idx="2311">
                  <c:v>77.051015000000007</c:v>
                </c:pt>
                <c:pt idx="2312">
                  <c:v>77.088817000000006</c:v>
                </c:pt>
                <c:pt idx="2313">
                  <c:v>77.103570000000005</c:v>
                </c:pt>
                <c:pt idx="2314">
                  <c:v>77.111434000000003</c:v>
                </c:pt>
                <c:pt idx="2315">
                  <c:v>77.083472</c:v>
                </c:pt>
                <c:pt idx="2316">
                  <c:v>77.016339000000002</c:v>
                </c:pt>
                <c:pt idx="2317">
                  <c:v>77.043869000000001</c:v>
                </c:pt>
                <c:pt idx="2318">
                  <c:v>77.106172000000001</c:v>
                </c:pt>
                <c:pt idx="2319">
                  <c:v>77.153705000000002</c:v>
                </c:pt>
                <c:pt idx="2320">
                  <c:v>77.206388000000004</c:v>
                </c:pt>
                <c:pt idx="2321">
                  <c:v>77.256305999999995</c:v>
                </c:pt>
                <c:pt idx="2322">
                  <c:v>77.287966999999995</c:v>
                </c:pt>
                <c:pt idx="2323">
                  <c:v>77.295834999999997</c:v>
                </c:pt>
                <c:pt idx="2324">
                  <c:v>77.273983000000001</c:v>
                </c:pt>
                <c:pt idx="2325">
                  <c:v>77.230733999999998</c:v>
                </c:pt>
                <c:pt idx="2326">
                  <c:v>77.207656</c:v>
                </c:pt>
                <c:pt idx="2327">
                  <c:v>77.209789999999998</c:v>
                </c:pt>
                <c:pt idx="2328">
                  <c:v>77.221065999999993</c:v>
                </c:pt>
                <c:pt idx="2329">
                  <c:v>77.225869000000003</c:v>
                </c:pt>
                <c:pt idx="2330">
                  <c:v>77.185858999999994</c:v>
                </c:pt>
                <c:pt idx="2331">
                  <c:v>77.118441000000004</c:v>
                </c:pt>
                <c:pt idx="2332">
                  <c:v>77.071755999999993</c:v>
                </c:pt>
                <c:pt idx="2333">
                  <c:v>77.041776999999996</c:v>
                </c:pt>
                <c:pt idx="2334">
                  <c:v>77.020781999999997</c:v>
                </c:pt>
                <c:pt idx="2335">
                  <c:v>77.009710999999996</c:v>
                </c:pt>
                <c:pt idx="2336">
                  <c:v>76.998312999999996</c:v>
                </c:pt>
                <c:pt idx="2337">
                  <c:v>76.964073999999997</c:v>
                </c:pt>
                <c:pt idx="2338">
                  <c:v>76.911347000000006</c:v>
                </c:pt>
                <c:pt idx="2339">
                  <c:v>76.866112000000001</c:v>
                </c:pt>
                <c:pt idx="2340">
                  <c:v>76.823350000000005</c:v>
                </c:pt>
                <c:pt idx="2341">
                  <c:v>76.784192000000004</c:v>
                </c:pt>
                <c:pt idx="2342">
                  <c:v>76.753962000000001</c:v>
                </c:pt>
                <c:pt idx="2343">
                  <c:v>76.732885999999993</c:v>
                </c:pt>
                <c:pt idx="2344">
                  <c:v>76.712745999999996</c:v>
                </c:pt>
                <c:pt idx="2345">
                  <c:v>76.717174</c:v>
                </c:pt>
                <c:pt idx="2346">
                  <c:v>76.667563999999999</c:v>
                </c:pt>
                <c:pt idx="2347">
                  <c:v>76.455323000000007</c:v>
                </c:pt>
                <c:pt idx="2348">
                  <c:v>76.373748000000006</c:v>
                </c:pt>
                <c:pt idx="2349">
                  <c:v>76.367481999999995</c:v>
                </c:pt>
                <c:pt idx="2350">
                  <c:v>76.354544000000004</c:v>
                </c:pt>
                <c:pt idx="2351">
                  <c:v>76.355811000000003</c:v>
                </c:pt>
                <c:pt idx="2352">
                  <c:v>76.316107000000002</c:v>
                </c:pt>
                <c:pt idx="2353">
                  <c:v>76.184343999999996</c:v>
                </c:pt>
                <c:pt idx="2354">
                  <c:v>76.076463000000004</c:v>
                </c:pt>
                <c:pt idx="2355">
                  <c:v>76.050990999999996</c:v>
                </c:pt>
                <c:pt idx="2356">
                  <c:v>76.034817000000004</c:v>
                </c:pt>
                <c:pt idx="2357">
                  <c:v>76.007782000000006</c:v>
                </c:pt>
                <c:pt idx="2358">
                  <c:v>75.975038999999995</c:v>
                </c:pt>
                <c:pt idx="2359">
                  <c:v>75.943151999999998</c:v>
                </c:pt>
                <c:pt idx="2360">
                  <c:v>75.914766</c:v>
                </c:pt>
                <c:pt idx="2361">
                  <c:v>75.890296000000006</c:v>
                </c:pt>
                <c:pt idx="2362">
                  <c:v>75.870227999999997</c:v>
                </c:pt>
                <c:pt idx="2363">
                  <c:v>75.823070000000001</c:v>
                </c:pt>
                <c:pt idx="2364">
                  <c:v>75.692476999999997</c:v>
                </c:pt>
                <c:pt idx="2365">
                  <c:v>75.556782999999996</c:v>
                </c:pt>
                <c:pt idx="2366">
                  <c:v>75.488592999999995</c:v>
                </c:pt>
                <c:pt idx="2367">
                  <c:v>75.42944</c:v>
                </c:pt>
                <c:pt idx="2368">
                  <c:v>75.374523999999994</c:v>
                </c:pt>
                <c:pt idx="2369">
                  <c:v>75.337260999999998</c:v>
                </c:pt>
                <c:pt idx="2370">
                  <c:v>75.312620999999993</c:v>
                </c:pt>
                <c:pt idx="2371">
                  <c:v>75.281790000000001</c:v>
                </c:pt>
                <c:pt idx="2372">
                  <c:v>75.233779999999996</c:v>
                </c:pt>
                <c:pt idx="2373">
                  <c:v>75.187862999999993</c:v>
                </c:pt>
                <c:pt idx="2374">
                  <c:v>75.163533000000001</c:v>
                </c:pt>
                <c:pt idx="2375">
                  <c:v>75.150452000000001</c:v>
                </c:pt>
                <c:pt idx="2376">
                  <c:v>75.106164000000007</c:v>
                </c:pt>
                <c:pt idx="2377">
                  <c:v>75.013025999999996</c:v>
                </c:pt>
                <c:pt idx="2378">
                  <c:v>74.927648000000005</c:v>
                </c:pt>
                <c:pt idx="2379">
                  <c:v>74.882509999999996</c:v>
                </c:pt>
                <c:pt idx="2380">
                  <c:v>74.855671999999998</c:v>
                </c:pt>
                <c:pt idx="2381">
                  <c:v>74.837559999999996</c:v>
                </c:pt>
                <c:pt idx="2382">
                  <c:v>74.818528000000001</c:v>
                </c:pt>
                <c:pt idx="2383">
                  <c:v>74.769221000000002</c:v>
                </c:pt>
                <c:pt idx="2384">
                  <c:v>74.704960999999997</c:v>
                </c:pt>
                <c:pt idx="2385">
                  <c:v>74.669482000000002</c:v>
                </c:pt>
                <c:pt idx="2386">
                  <c:v>74.657831999999999</c:v>
                </c:pt>
                <c:pt idx="2387">
                  <c:v>74.657839999999993</c:v>
                </c:pt>
                <c:pt idx="2388">
                  <c:v>74.658420000000007</c:v>
                </c:pt>
                <c:pt idx="2389">
                  <c:v>74.643728999999993</c:v>
                </c:pt>
                <c:pt idx="2390">
                  <c:v>74.613191999999998</c:v>
                </c:pt>
                <c:pt idx="2391">
                  <c:v>74.581193999999996</c:v>
                </c:pt>
                <c:pt idx="2392">
                  <c:v>74.554715999999999</c:v>
                </c:pt>
                <c:pt idx="2393">
                  <c:v>74.530776000000003</c:v>
                </c:pt>
                <c:pt idx="2394">
                  <c:v>74.510903999999996</c:v>
                </c:pt>
                <c:pt idx="2395">
                  <c:v>74.498649</c:v>
                </c:pt>
                <c:pt idx="2396">
                  <c:v>74.486069000000001</c:v>
                </c:pt>
                <c:pt idx="2397">
                  <c:v>74.470057999999995</c:v>
                </c:pt>
                <c:pt idx="2398">
                  <c:v>74.460014000000001</c:v>
                </c:pt>
                <c:pt idx="2399">
                  <c:v>74.461374000000006</c:v>
                </c:pt>
                <c:pt idx="2400">
                  <c:v>74.466009999999997</c:v>
                </c:pt>
                <c:pt idx="2401">
                  <c:v>74.465947999999997</c:v>
                </c:pt>
                <c:pt idx="2402">
                  <c:v>74.462754000000004</c:v>
                </c:pt>
                <c:pt idx="2403">
                  <c:v>74.458252000000002</c:v>
                </c:pt>
                <c:pt idx="2404">
                  <c:v>74.451334000000003</c:v>
                </c:pt>
                <c:pt idx="2405">
                  <c:v>74.446154000000007</c:v>
                </c:pt>
                <c:pt idx="2406">
                  <c:v>74.450695999999994</c:v>
                </c:pt>
                <c:pt idx="2407">
                  <c:v>74.464260999999993</c:v>
                </c:pt>
                <c:pt idx="2408">
                  <c:v>74.479112999999998</c:v>
                </c:pt>
                <c:pt idx="2409">
                  <c:v>74.496804999999995</c:v>
                </c:pt>
                <c:pt idx="2410">
                  <c:v>74.527901999999997</c:v>
                </c:pt>
                <c:pt idx="2411">
                  <c:v>74.574652</c:v>
                </c:pt>
                <c:pt idx="2412">
                  <c:v>74.625083000000004</c:v>
                </c:pt>
                <c:pt idx="2413">
                  <c:v>74.669055</c:v>
                </c:pt>
                <c:pt idx="2414">
                  <c:v>74.706120999999996</c:v>
                </c:pt>
                <c:pt idx="2415">
                  <c:v>74.740194000000002</c:v>
                </c:pt>
                <c:pt idx="2416">
                  <c:v>74.770943000000003</c:v>
                </c:pt>
                <c:pt idx="2417">
                  <c:v>74.800461999999996</c:v>
                </c:pt>
                <c:pt idx="2418">
                  <c:v>74.842751000000007</c:v>
                </c:pt>
                <c:pt idx="2419">
                  <c:v>74.897004999999993</c:v>
                </c:pt>
                <c:pt idx="2420">
                  <c:v>74.938899000000006</c:v>
                </c:pt>
                <c:pt idx="2421">
                  <c:v>74.949321999999995</c:v>
                </c:pt>
                <c:pt idx="2422">
                  <c:v>74.939353999999994</c:v>
                </c:pt>
                <c:pt idx="2423">
                  <c:v>74.921390000000002</c:v>
                </c:pt>
                <c:pt idx="2424">
                  <c:v>74.919526000000005</c:v>
                </c:pt>
                <c:pt idx="2425">
                  <c:v>74.970020000000005</c:v>
                </c:pt>
                <c:pt idx="2426">
                  <c:v>75.039823999999996</c:v>
                </c:pt>
                <c:pt idx="2427">
                  <c:v>75.097282000000007</c:v>
                </c:pt>
                <c:pt idx="2428">
                  <c:v>75.154014000000004</c:v>
                </c:pt>
                <c:pt idx="2429">
                  <c:v>75.226162000000002</c:v>
                </c:pt>
                <c:pt idx="2430">
                  <c:v>75.311678000000001</c:v>
                </c:pt>
                <c:pt idx="2431">
                  <c:v>75.400542000000002</c:v>
                </c:pt>
                <c:pt idx="2432">
                  <c:v>75.468536</c:v>
                </c:pt>
                <c:pt idx="2433">
                  <c:v>75.502953000000005</c:v>
                </c:pt>
                <c:pt idx="2434">
                  <c:v>75.530096999999998</c:v>
                </c:pt>
                <c:pt idx="2435">
                  <c:v>75.568898000000004</c:v>
                </c:pt>
                <c:pt idx="2436">
                  <c:v>75.602993999999995</c:v>
                </c:pt>
                <c:pt idx="2437">
                  <c:v>75.614903999999996</c:v>
                </c:pt>
                <c:pt idx="2438">
                  <c:v>75.619468999999995</c:v>
                </c:pt>
                <c:pt idx="2439">
                  <c:v>75.690133000000003</c:v>
                </c:pt>
                <c:pt idx="2440">
                  <c:v>75.861427000000006</c:v>
                </c:pt>
                <c:pt idx="2441">
                  <c:v>75.913006999999993</c:v>
                </c:pt>
                <c:pt idx="2442">
                  <c:v>75.869551999999999</c:v>
                </c:pt>
                <c:pt idx="2443">
                  <c:v>75.870498999999995</c:v>
                </c:pt>
                <c:pt idx="2444">
                  <c:v>75.846957000000003</c:v>
                </c:pt>
                <c:pt idx="2445">
                  <c:v>75.818627000000006</c:v>
                </c:pt>
                <c:pt idx="2446">
                  <c:v>75.811918000000006</c:v>
                </c:pt>
                <c:pt idx="2447">
                  <c:v>75.819725000000005</c:v>
                </c:pt>
                <c:pt idx="2448">
                  <c:v>75.824100000000001</c:v>
                </c:pt>
                <c:pt idx="2449">
                  <c:v>75.820841000000001</c:v>
                </c:pt>
                <c:pt idx="2450">
                  <c:v>75.827827999999997</c:v>
                </c:pt>
                <c:pt idx="2451">
                  <c:v>75.853173999999996</c:v>
                </c:pt>
                <c:pt idx="2452">
                  <c:v>75.885326000000006</c:v>
                </c:pt>
                <c:pt idx="2453">
                  <c:v>75.909253000000007</c:v>
                </c:pt>
                <c:pt idx="2454">
                  <c:v>75.934421</c:v>
                </c:pt>
                <c:pt idx="2455">
                  <c:v>75.961960000000005</c:v>
                </c:pt>
                <c:pt idx="2456">
                  <c:v>75.998473000000004</c:v>
                </c:pt>
                <c:pt idx="2457">
                  <c:v>76.076601999999994</c:v>
                </c:pt>
                <c:pt idx="2458">
                  <c:v>76.235451999999995</c:v>
                </c:pt>
                <c:pt idx="2459">
                  <c:v>76.405180999999999</c:v>
                </c:pt>
                <c:pt idx="2460">
                  <c:v>76.439654000000004</c:v>
                </c:pt>
                <c:pt idx="2461">
                  <c:v>76.424577999999997</c:v>
                </c:pt>
                <c:pt idx="2462">
                  <c:v>76.428314999999998</c:v>
                </c:pt>
                <c:pt idx="2463">
                  <c:v>76.420640000000006</c:v>
                </c:pt>
                <c:pt idx="2464">
                  <c:v>76.423950000000005</c:v>
                </c:pt>
                <c:pt idx="2465">
                  <c:v>76.453676999999999</c:v>
                </c:pt>
                <c:pt idx="2466">
                  <c:v>76.497283999999993</c:v>
                </c:pt>
                <c:pt idx="2467">
                  <c:v>76.534482999999994</c:v>
                </c:pt>
                <c:pt idx="2468">
                  <c:v>76.563546000000002</c:v>
                </c:pt>
                <c:pt idx="2469">
                  <c:v>76.587243000000001</c:v>
                </c:pt>
                <c:pt idx="2470">
                  <c:v>76.616386000000006</c:v>
                </c:pt>
                <c:pt idx="2471">
                  <c:v>76.654021999999998</c:v>
                </c:pt>
                <c:pt idx="2472">
                  <c:v>76.684693999999993</c:v>
                </c:pt>
                <c:pt idx="2473">
                  <c:v>76.698421999999994</c:v>
                </c:pt>
                <c:pt idx="2474">
                  <c:v>76.710593000000003</c:v>
                </c:pt>
                <c:pt idx="2475">
                  <c:v>76.735759000000002</c:v>
                </c:pt>
                <c:pt idx="2476">
                  <c:v>76.762248999999997</c:v>
                </c:pt>
                <c:pt idx="2477">
                  <c:v>76.774299999999997</c:v>
                </c:pt>
                <c:pt idx="2478">
                  <c:v>76.750737999999998</c:v>
                </c:pt>
                <c:pt idx="2479">
                  <c:v>76.725793999999993</c:v>
                </c:pt>
                <c:pt idx="2480">
                  <c:v>76.760165999999998</c:v>
                </c:pt>
                <c:pt idx="2481">
                  <c:v>76.826459999999997</c:v>
                </c:pt>
                <c:pt idx="2482">
                  <c:v>76.897700999999998</c:v>
                </c:pt>
                <c:pt idx="2483">
                  <c:v>76.944326000000004</c:v>
                </c:pt>
                <c:pt idx="2484">
                  <c:v>76.956943999999993</c:v>
                </c:pt>
                <c:pt idx="2485">
                  <c:v>76.970600000000005</c:v>
                </c:pt>
                <c:pt idx="2486">
                  <c:v>77.006200000000007</c:v>
                </c:pt>
                <c:pt idx="2487">
                  <c:v>77.068645000000004</c:v>
                </c:pt>
                <c:pt idx="2488">
                  <c:v>77.139138000000003</c:v>
                </c:pt>
                <c:pt idx="2489">
                  <c:v>77.198183</c:v>
                </c:pt>
                <c:pt idx="2490">
                  <c:v>77.245829000000001</c:v>
                </c:pt>
                <c:pt idx="2491">
                  <c:v>77.323719999999994</c:v>
                </c:pt>
                <c:pt idx="2492">
                  <c:v>77.445603000000006</c:v>
                </c:pt>
                <c:pt idx="2493">
                  <c:v>77.513979000000006</c:v>
                </c:pt>
                <c:pt idx="2494">
                  <c:v>77.546289000000002</c:v>
                </c:pt>
                <c:pt idx="2495">
                  <c:v>77.582666000000003</c:v>
                </c:pt>
                <c:pt idx="2496">
                  <c:v>77.587129000000004</c:v>
                </c:pt>
                <c:pt idx="2497">
                  <c:v>77.593905000000007</c:v>
                </c:pt>
                <c:pt idx="2498">
                  <c:v>77.622615999999994</c:v>
                </c:pt>
                <c:pt idx="2499">
                  <c:v>77.660606000000001</c:v>
                </c:pt>
                <c:pt idx="2500">
                  <c:v>77.683659000000006</c:v>
                </c:pt>
                <c:pt idx="2501">
                  <c:v>77.663488999999998</c:v>
                </c:pt>
                <c:pt idx="2502">
                  <c:v>77.574169999999995</c:v>
                </c:pt>
                <c:pt idx="2503">
                  <c:v>77.397228999999996</c:v>
                </c:pt>
                <c:pt idx="2504">
                  <c:v>77.197997999999998</c:v>
                </c:pt>
                <c:pt idx="2505">
                  <c:v>77.067830999999998</c:v>
                </c:pt>
                <c:pt idx="2506">
                  <c:v>77.005989</c:v>
                </c:pt>
                <c:pt idx="2507">
                  <c:v>76.977767999999998</c:v>
                </c:pt>
                <c:pt idx="2508">
                  <c:v>76.969524000000007</c:v>
                </c:pt>
                <c:pt idx="2509">
                  <c:v>76.980046000000002</c:v>
                </c:pt>
                <c:pt idx="2510">
                  <c:v>77.018102999999996</c:v>
                </c:pt>
                <c:pt idx="2511">
                  <c:v>77.105346999999995</c:v>
                </c:pt>
                <c:pt idx="2512">
                  <c:v>77.238978000000003</c:v>
                </c:pt>
                <c:pt idx="2513">
                  <c:v>77.395021</c:v>
                </c:pt>
                <c:pt idx="2514">
                  <c:v>77.55247</c:v>
                </c:pt>
                <c:pt idx="2515">
                  <c:v>77.700605999999993</c:v>
                </c:pt>
                <c:pt idx="2516">
                  <c:v>77.836724000000004</c:v>
                </c:pt>
                <c:pt idx="2517">
                  <c:v>77.967984999999999</c:v>
                </c:pt>
                <c:pt idx="2518">
                  <c:v>78.105056000000005</c:v>
                </c:pt>
                <c:pt idx="2519">
                  <c:v>78.240690999999998</c:v>
                </c:pt>
                <c:pt idx="2520">
                  <c:v>78.36215</c:v>
                </c:pt>
                <c:pt idx="2521">
                  <c:v>78.465875999999994</c:v>
                </c:pt>
                <c:pt idx="2522">
                  <c:v>78.552570000000003</c:v>
                </c:pt>
                <c:pt idx="2523">
                  <c:v>78.607056</c:v>
                </c:pt>
                <c:pt idx="2524">
                  <c:v>78.614816000000005</c:v>
                </c:pt>
                <c:pt idx="2525">
                  <c:v>78.574409000000003</c:v>
                </c:pt>
                <c:pt idx="2526">
                  <c:v>78.441254000000001</c:v>
                </c:pt>
                <c:pt idx="2527">
                  <c:v>78.103560999999999</c:v>
                </c:pt>
                <c:pt idx="2528">
                  <c:v>77.625028999999998</c:v>
                </c:pt>
                <c:pt idx="2529">
                  <c:v>77.208302000000003</c:v>
                </c:pt>
                <c:pt idx="2530">
                  <c:v>76.850910999999996</c:v>
                </c:pt>
                <c:pt idx="2531">
                  <c:v>76.491654999999994</c:v>
                </c:pt>
                <c:pt idx="2532">
                  <c:v>76.137794</c:v>
                </c:pt>
                <c:pt idx="2533">
                  <c:v>75.809432000000001</c:v>
                </c:pt>
                <c:pt idx="2534">
                  <c:v>75.489024999999998</c:v>
                </c:pt>
                <c:pt idx="2535">
                  <c:v>75.149023999999997</c:v>
                </c:pt>
                <c:pt idx="2536">
                  <c:v>74.846303000000006</c:v>
                </c:pt>
                <c:pt idx="2537">
                  <c:v>74.647019999999998</c:v>
                </c:pt>
                <c:pt idx="2538">
                  <c:v>74.523667000000003</c:v>
                </c:pt>
                <c:pt idx="2539">
                  <c:v>74.434312000000006</c:v>
                </c:pt>
                <c:pt idx="2540">
                  <c:v>74.358919</c:v>
                </c:pt>
                <c:pt idx="2541">
                  <c:v>74.287121999999997</c:v>
                </c:pt>
                <c:pt idx="2542">
                  <c:v>74.172042000000005</c:v>
                </c:pt>
                <c:pt idx="2543">
                  <c:v>74.061048</c:v>
                </c:pt>
                <c:pt idx="2544">
                  <c:v>74.140298999999999</c:v>
                </c:pt>
                <c:pt idx="2545">
                  <c:v>74.345179999999999</c:v>
                </c:pt>
                <c:pt idx="2546">
                  <c:v>74.555083999999994</c:v>
                </c:pt>
                <c:pt idx="2547">
                  <c:v>74.760445000000004</c:v>
                </c:pt>
                <c:pt idx="2548">
                  <c:v>74.956693999999999</c:v>
                </c:pt>
                <c:pt idx="2549">
                  <c:v>75.135631000000004</c:v>
                </c:pt>
                <c:pt idx="2550">
                  <c:v>75.288489999999996</c:v>
                </c:pt>
                <c:pt idx="2551">
                  <c:v>75.419244000000006</c:v>
                </c:pt>
                <c:pt idx="2552">
                  <c:v>75.537809999999993</c:v>
                </c:pt>
                <c:pt idx="2553">
                  <c:v>75.648702</c:v>
                </c:pt>
                <c:pt idx="2554">
                  <c:v>75.751812999999999</c:v>
                </c:pt>
                <c:pt idx="2555">
                  <c:v>75.851309000000001</c:v>
                </c:pt>
                <c:pt idx="2556">
                  <c:v>75.951549</c:v>
                </c:pt>
                <c:pt idx="2557">
                  <c:v>76.060489000000004</c:v>
                </c:pt>
                <c:pt idx="2558">
                  <c:v>76.175904000000003</c:v>
                </c:pt>
                <c:pt idx="2559">
                  <c:v>76.281746999999996</c:v>
                </c:pt>
                <c:pt idx="2560">
                  <c:v>76.361982999999995</c:v>
                </c:pt>
                <c:pt idx="2561">
                  <c:v>76.426265000000001</c:v>
                </c:pt>
                <c:pt idx="2562">
                  <c:v>76.505457000000007</c:v>
                </c:pt>
                <c:pt idx="2563">
                  <c:v>76.606908000000004</c:v>
                </c:pt>
                <c:pt idx="2564">
                  <c:v>76.706253000000004</c:v>
                </c:pt>
                <c:pt idx="2565">
                  <c:v>76.791274999999999</c:v>
                </c:pt>
                <c:pt idx="2566">
                  <c:v>76.871154000000004</c:v>
                </c:pt>
                <c:pt idx="2567">
                  <c:v>76.951755000000006</c:v>
                </c:pt>
                <c:pt idx="2568">
                  <c:v>77.020240999999999</c:v>
                </c:pt>
                <c:pt idx="2569">
                  <c:v>77.053307000000004</c:v>
                </c:pt>
                <c:pt idx="2570">
                  <c:v>77.050178000000002</c:v>
                </c:pt>
                <c:pt idx="2571">
                  <c:v>77.034458000000001</c:v>
                </c:pt>
                <c:pt idx="2572">
                  <c:v>77.026909000000003</c:v>
                </c:pt>
                <c:pt idx="2573">
                  <c:v>77.026916</c:v>
                </c:pt>
                <c:pt idx="2574">
                  <c:v>77.028244000000001</c:v>
                </c:pt>
                <c:pt idx="2575">
                  <c:v>77.019101000000006</c:v>
                </c:pt>
                <c:pt idx="2576">
                  <c:v>76.977037999999993</c:v>
                </c:pt>
                <c:pt idx="2577">
                  <c:v>76.912345000000002</c:v>
                </c:pt>
                <c:pt idx="2578">
                  <c:v>76.851725000000002</c:v>
                </c:pt>
                <c:pt idx="2579">
                  <c:v>76.799362000000002</c:v>
                </c:pt>
                <c:pt idx="2580">
                  <c:v>76.717518999999996</c:v>
                </c:pt>
                <c:pt idx="2581">
                  <c:v>76.566316</c:v>
                </c:pt>
                <c:pt idx="2582">
                  <c:v>76.409255999999999</c:v>
                </c:pt>
                <c:pt idx="2583">
                  <c:v>76.316291000000007</c:v>
                </c:pt>
                <c:pt idx="2584">
                  <c:v>76.270585999999994</c:v>
                </c:pt>
                <c:pt idx="2585">
                  <c:v>76.2517</c:v>
                </c:pt>
                <c:pt idx="2586">
                  <c:v>76.254620000000003</c:v>
                </c:pt>
                <c:pt idx="2587">
                  <c:v>76.265559999999994</c:v>
                </c:pt>
                <c:pt idx="2588">
                  <c:v>76.264753999999996</c:v>
                </c:pt>
                <c:pt idx="2589">
                  <c:v>76.245830999999995</c:v>
                </c:pt>
                <c:pt idx="2590">
                  <c:v>76.220040999999995</c:v>
                </c:pt>
                <c:pt idx="2591">
                  <c:v>76.193652</c:v>
                </c:pt>
                <c:pt idx="2592">
                  <c:v>76.167406999999997</c:v>
                </c:pt>
                <c:pt idx="2593">
                  <c:v>76.142585999999994</c:v>
                </c:pt>
                <c:pt idx="2594">
                  <c:v>76.115258999999995</c:v>
                </c:pt>
                <c:pt idx="2595">
                  <c:v>76.070091000000005</c:v>
                </c:pt>
                <c:pt idx="2596">
                  <c:v>75.997815000000003</c:v>
                </c:pt>
                <c:pt idx="2597">
                  <c:v>75.919308999999998</c:v>
                </c:pt>
                <c:pt idx="2598">
                  <c:v>75.851589000000004</c:v>
                </c:pt>
                <c:pt idx="2599">
                  <c:v>75.779273000000003</c:v>
                </c:pt>
                <c:pt idx="2600">
                  <c:v>75.660520000000005</c:v>
                </c:pt>
                <c:pt idx="2601">
                  <c:v>75.483306999999996</c:v>
                </c:pt>
                <c:pt idx="2602">
                  <c:v>75.303327999999993</c:v>
                </c:pt>
                <c:pt idx="2603">
                  <c:v>75.157993000000005</c:v>
                </c:pt>
                <c:pt idx="2604">
                  <c:v>75.018770000000004</c:v>
                </c:pt>
                <c:pt idx="2605">
                  <c:v>74.855368999999996</c:v>
                </c:pt>
                <c:pt idx="2606">
                  <c:v>74.691801999999996</c:v>
                </c:pt>
                <c:pt idx="2607">
                  <c:v>74.558052000000004</c:v>
                </c:pt>
                <c:pt idx="2608">
                  <c:v>74.446462999999994</c:v>
                </c:pt>
                <c:pt idx="2609">
                  <c:v>74.344617999999997</c:v>
                </c:pt>
                <c:pt idx="2610">
                  <c:v>74.241290000000006</c:v>
                </c:pt>
                <c:pt idx="2611">
                  <c:v>74.115528999999995</c:v>
                </c:pt>
                <c:pt idx="2612">
                  <c:v>73.949378999999993</c:v>
                </c:pt>
                <c:pt idx="2613">
                  <c:v>73.768366999999998</c:v>
                </c:pt>
                <c:pt idx="2614">
                  <c:v>73.622941999999995</c:v>
                </c:pt>
                <c:pt idx="2615">
                  <c:v>73.512367999999995</c:v>
                </c:pt>
                <c:pt idx="2616">
                  <c:v>73.400822000000005</c:v>
                </c:pt>
                <c:pt idx="2617">
                  <c:v>73.274484000000001</c:v>
                </c:pt>
                <c:pt idx="2618">
                  <c:v>73.142975000000007</c:v>
                </c:pt>
                <c:pt idx="2619">
                  <c:v>73.022737000000006</c:v>
                </c:pt>
                <c:pt idx="2620">
                  <c:v>72.931865000000002</c:v>
                </c:pt>
                <c:pt idx="2621">
                  <c:v>72.887956000000003</c:v>
                </c:pt>
                <c:pt idx="2622">
                  <c:v>72.896501000000001</c:v>
                </c:pt>
                <c:pt idx="2623">
                  <c:v>72.947845999999998</c:v>
                </c:pt>
                <c:pt idx="2624">
                  <c:v>73.038298999999995</c:v>
                </c:pt>
                <c:pt idx="2625">
                  <c:v>73.175590999999997</c:v>
                </c:pt>
                <c:pt idx="2626">
                  <c:v>73.348489000000001</c:v>
                </c:pt>
                <c:pt idx="2627">
                  <c:v>73.514930000000007</c:v>
                </c:pt>
                <c:pt idx="2628">
                  <c:v>73.648437000000001</c:v>
                </c:pt>
                <c:pt idx="2629">
                  <c:v>73.755313000000001</c:v>
                </c:pt>
                <c:pt idx="2630">
                  <c:v>73.838999000000001</c:v>
                </c:pt>
                <c:pt idx="2631">
                  <c:v>73.886044999999996</c:v>
                </c:pt>
                <c:pt idx="2632">
                  <c:v>73.890206000000006</c:v>
                </c:pt>
                <c:pt idx="2633">
                  <c:v>73.873357999999996</c:v>
                </c:pt>
                <c:pt idx="2634">
                  <c:v>73.860887000000005</c:v>
                </c:pt>
                <c:pt idx="2635">
                  <c:v>73.860816999999997</c:v>
                </c:pt>
                <c:pt idx="2636">
                  <c:v>73.869125999999994</c:v>
                </c:pt>
                <c:pt idx="2637">
                  <c:v>73.881887000000006</c:v>
                </c:pt>
                <c:pt idx="2638">
                  <c:v>73.905961000000005</c:v>
                </c:pt>
                <c:pt idx="2639">
                  <c:v>73.950755000000001</c:v>
                </c:pt>
                <c:pt idx="2640">
                  <c:v>74.014936000000006</c:v>
                </c:pt>
                <c:pt idx="2641">
                  <c:v>74.089397000000005</c:v>
                </c:pt>
                <c:pt idx="2642">
                  <c:v>74.161299999999997</c:v>
                </c:pt>
                <c:pt idx="2643">
                  <c:v>74.220883999999998</c:v>
                </c:pt>
                <c:pt idx="2644">
                  <c:v>74.269401000000002</c:v>
                </c:pt>
                <c:pt idx="2645">
                  <c:v>74.312691999999998</c:v>
                </c:pt>
                <c:pt idx="2646">
                  <c:v>74.347607999999994</c:v>
                </c:pt>
                <c:pt idx="2647">
                  <c:v>74.366108999999994</c:v>
                </c:pt>
                <c:pt idx="2648">
                  <c:v>74.374354999999994</c:v>
                </c:pt>
                <c:pt idx="2649">
                  <c:v>74.391654000000003</c:v>
                </c:pt>
                <c:pt idx="2650">
                  <c:v>74.432879</c:v>
                </c:pt>
                <c:pt idx="2651">
                  <c:v>74.496347</c:v>
                </c:pt>
                <c:pt idx="2652">
                  <c:v>74.564172999999997</c:v>
                </c:pt>
                <c:pt idx="2653">
                  <c:v>74.619523000000001</c:v>
                </c:pt>
                <c:pt idx="2654">
                  <c:v>74.657500999999996</c:v>
                </c:pt>
                <c:pt idx="2655">
                  <c:v>74.686468000000005</c:v>
                </c:pt>
                <c:pt idx="2656">
                  <c:v>74.719002000000003</c:v>
                </c:pt>
                <c:pt idx="2657">
                  <c:v>74.760358999999994</c:v>
                </c:pt>
                <c:pt idx="2658">
                  <c:v>74.804012999999998</c:v>
                </c:pt>
                <c:pt idx="2659">
                  <c:v>74.836523999999997</c:v>
                </c:pt>
                <c:pt idx="2660">
                  <c:v>74.846925999999996</c:v>
                </c:pt>
                <c:pt idx="2661">
                  <c:v>74.839776000000001</c:v>
                </c:pt>
                <c:pt idx="2662">
                  <c:v>74.832080000000005</c:v>
                </c:pt>
                <c:pt idx="2663">
                  <c:v>74.836190999999999</c:v>
                </c:pt>
                <c:pt idx="2664">
                  <c:v>74.855929000000003</c:v>
                </c:pt>
                <c:pt idx="2665">
                  <c:v>74.887209999999996</c:v>
                </c:pt>
                <c:pt idx="2666">
                  <c:v>74.917980999999997</c:v>
                </c:pt>
                <c:pt idx="2667">
                  <c:v>74.938314000000005</c:v>
                </c:pt>
                <c:pt idx="2668">
                  <c:v>74.951232000000005</c:v>
                </c:pt>
                <c:pt idx="2669">
                  <c:v>74.968586999999999</c:v>
                </c:pt>
                <c:pt idx="2670">
                  <c:v>74.996381999999997</c:v>
                </c:pt>
                <c:pt idx="2671">
                  <c:v>75.028491000000002</c:v>
                </c:pt>
                <c:pt idx="2672">
                  <c:v>75.055021999999994</c:v>
                </c:pt>
                <c:pt idx="2673">
                  <c:v>75.072078000000005</c:v>
                </c:pt>
                <c:pt idx="2674">
                  <c:v>75.083419000000006</c:v>
                </c:pt>
                <c:pt idx="2675">
                  <c:v>75.094723999999999</c:v>
                </c:pt>
                <c:pt idx="2676">
                  <c:v>75.104996</c:v>
                </c:pt>
                <c:pt idx="2677">
                  <c:v>75.105242000000004</c:v>
                </c:pt>
                <c:pt idx="2678">
                  <c:v>75.085713999999996</c:v>
                </c:pt>
                <c:pt idx="2679">
                  <c:v>75.046014</c:v>
                </c:pt>
                <c:pt idx="2680">
                  <c:v>74.996441000000004</c:v>
                </c:pt>
                <c:pt idx="2681">
                  <c:v>74.948362000000003</c:v>
                </c:pt>
                <c:pt idx="2682">
                  <c:v>74.902963999999997</c:v>
                </c:pt>
                <c:pt idx="2683">
                  <c:v>74.851455000000001</c:v>
                </c:pt>
                <c:pt idx="2684">
                  <c:v>74.783624000000003</c:v>
                </c:pt>
                <c:pt idx="2685">
                  <c:v>74.692432999999994</c:v>
                </c:pt>
                <c:pt idx="2686">
                  <c:v>74.578456000000003</c:v>
                </c:pt>
                <c:pt idx="2687">
                  <c:v>74.458096999999995</c:v>
                </c:pt>
                <c:pt idx="2688">
                  <c:v>74.358024</c:v>
                </c:pt>
                <c:pt idx="2689">
                  <c:v>74.289608000000001</c:v>
                </c:pt>
                <c:pt idx="2690">
                  <c:v>74.236922000000007</c:v>
                </c:pt>
                <c:pt idx="2691">
                  <c:v>74.176462000000001</c:v>
                </c:pt>
                <c:pt idx="2692">
                  <c:v>74.101909000000006</c:v>
                </c:pt>
                <c:pt idx="2693">
                  <c:v>74.023842999999999</c:v>
                </c:pt>
                <c:pt idx="2694">
                  <c:v>73.951116999999996</c:v>
                </c:pt>
                <c:pt idx="2695">
                  <c:v>73.883161000000001</c:v>
                </c:pt>
                <c:pt idx="2696">
                  <c:v>73.817638000000002</c:v>
                </c:pt>
                <c:pt idx="2697">
                  <c:v>73.753896999999995</c:v>
                </c:pt>
                <c:pt idx="2698">
                  <c:v>73.687522000000001</c:v>
                </c:pt>
                <c:pt idx="2699">
                  <c:v>73.613750999999993</c:v>
                </c:pt>
                <c:pt idx="2700">
                  <c:v>73.536996000000002</c:v>
                </c:pt>
                <c:pt idx="2701">
                  <c:v>73.467404000000002</c:v>
                </c:pt>
                <c:pt idx="2702">
                  <c:v>73.407522</c:v>
                </c:pt>
                <c:pt idx="2703">
                  <c:v>73.352570999999998</c:v>
                </c:pt>
                <c:pt idx="2704">
                  <c:v>73.301889000000003</c:v>
                </c:pt>
                <c:pt idx="2705">
                  <c:v>73.256336000000005</c:v>
                </c:pt>
                <c:pt idx="2706">
                  <c:v>73.204819000000001</c:v>
                </c:pt>
                <c:pt idx="2707">
                  <c:v>73.128861000000001</c:v>
                </c:pt>
                <c:pt idx="2708">
                  <c:v>73.024495000000002</c:v>
                </c:pt>
                <c:pt idx="2709">
                  <c:v>72.907336999999998</c:v>
                </c:pt>
                <c:pt idx="2710">
                  <c:v>72.792511000000005</c:v>
                </c:pt>
                <c:pt idx="2711">
                  <c:v>72.681976000000006</c:v>
                </c:pt>
                <c:pt idx="2712">
                  <c:v>72.576336999999995</c:v>
                </c:pt>
                <c:pt idx="2713">
                  <c:v>72.484042000000002</c:v>
                </c:pt>
                <c:pt idx="2714">
                  <c:v>72.409996000000007</c:v>
                </c:pt>
                <c:pt idx="2715">
                  <c:v>72.347926999999999</c:v>
                </c:pt>
                <c:pt idx="2716">
                  <c:v>72.292007999999996</c:v>
                </c:pt>
                <c:pt idx="2717">
                  <c:v>72.244821999999999</c:v>
                </c:pt>
                <c:pt idx="2718">
                  <c:v>72.207865999999996</c:v>
                </c:pt>
                <c:pt idx="2719">
                  <c:v>72.174544999999995</c:v>
                </c:pt>
                <c:pt idx="2720">
                  <c:v>72.137555000000006</c:v>
                </c:pt>
                <c:pt idx="2721">
                  <c:v>72.093683999999996</c:v>
                </c:pt>
                <c:pt idx="2722">
                  <c:v>72.037524000000005</c:v>
                </c:pt>
                <c:pt idx="2723">
                  <c:v>71.961363000000006</c:v>
                </c:pt>
                <c:pt idx="2724">
                  <c:v>71.866578000000004</c:v>
                </c:pt>
                <c:pt idx="2725">
                  <c:v>71.764323000000005</c:v>
                </c:pt>
                <c:pt idx="2726">
                  <c:v>71.660426000000001</c:v>
                </c:pt>
                <c:pt idx="2727">
                  <c:v>71.551034000000001</c:v>
                </c:pt>
                <c:pt idx="2728">
                  <c:v>71.439819</c:v>
                </c:pt>
                <c:pt idx="2729">
                  <c:v>71.346057999999999</c:v>
                </c:pt>
                <c:pt idx="2730">
                  <c:v>71.283608999999998</c:v>
                </c:pt>
                <c:pt idx="2731">
                  <c:v>71.243537000000003</c:v>
                </c:pt>
                <c:pt idx="2732">
                  <c:v>71.209765000000004</c:v>
                </c:pt>
                <c:pt idx="2733">
                  <c:v>71.180515</c:v>
                </c:pt>
                <c:pt idx="2734">
                  <c:v>71.162823000000003</c:v>
                </c:pt>
                <c:pt idx="2735">
                  <c:v>71.154079999999993</c:v>
                </c:pt>
                <c:pt idx="2736">
                  <c:v>71.140259</c:v>
                </c:pt>
                <c:pt idx="2737">
                  <c:v>71.109027999999995</c:v>
                </c:pt>
                <c:pt idx="2738">
                  <c:v>71.057879</c:v>
                </c:pt>
                <c:pt idx="2739">
                  <c:v>70.993177000000003</c:v>
                </c:pt>
                <c:pt idx="2740">
                  <c:v>70.925790000000006</c:v>
                </c:pt>
                <c:pt idx="2741">
                  <c:v>70.864487999999994</c:v>
                </c:pt>
                <c:pt idx="2742">
                  <c:v>70.812088000000003</c:v>
                </c:pt>
                <c:pt idx="2743">
                  <c:v>70.771431000000007</c:v>
                </c:pt>
                <c:pt idx="2744">
                  <c:v>70.751891999999998</c:v>
                </c:pt>
                <c:pt idx="2745">
                  <c:v>70.760597000000004</c:v>
                </c:pt>
                <c:pt idx="2746">
                  <c:v>70.789576999999994</c:v>
                </c:pt>
                <c:pt idx="2747">
                  <c:v>70.823723999999999</c:v>
                </c:pt>
                <c:pt idx="2748">
                  <c:v>70.860174999999998</c:v>
                </c:pt>
                <c:pt idx="2749">
                  <c:v>70.904982000000004</c:v>
                </c:pt>
                <c:pt idx="2750">
                  <c:v>70.95026</c:v>
                </c:pt>
                <c:pt idx="2751">
                  <c:v>70.971356999999998</c:v>
                </c:pt>
                <c:pt idx="2752">
                  <c:v>70.952280999999999</c:v>
                </c:pt>
                <c:pt idx="2753">
                  <c:v>70.901555000000002</c:v>
                </c:pt>
                <c:pt idx="2754">
                  <c:v>70.837684999999993</c:v>
                </c:pt>
                <c:pt idx="2755">
                  <c:v>70.769835999999998</c:v>
                </c:pt>
                <c:pt idx="2756">
                  <c:v>70.698226000000005</c:v>
                </c:pt>
                <c:pt idx="2757">
                  <c:v>70.621184</c:v>
                </c:pt>
                <c:pt idx="2758">
                  <c:v>70.534223999999995</c:v>
                </c:pt>
                <c:pt idx="2759">
                  <c:v>70.432829999999996</c:v>
                </c:pt>
                <c:pt idx="2760">
                  <c:v>70.323046000000005</c:v>
                </c:pt>
                <c:pt idx="2761">
                  <c:v>70.218867000000003</c:v>
                </c:pt>
                <c:pt idx="2762">
                  <c:v>70.122383999999997</c:v>
                </c:pt>
                <c:pt idx="2763">
                  <c:v>70.017685</c:v>
                </c:pt>
                <c:pt idx="2764">
                  <c:v>69.892154000000005</c:v>
                </c:pt>
                <c:pt idx="2765">
                  <c:v>69.753039999999999</c:v>
                </c:pt>
                <c:pt idx="2766">
                  <c:v>69.615975000000006</c:v>
                </c:pt>
                <c:pt idx="2767">
                  <c:v>69.489080000000001</c:v>
                </c:pt>
                <c:pt idx="2768">
                  <c:v>69.377413000000004</c:v>
                </c:pt>
                <c:pt idx="2769">
                  <c:v>69.291306000000006</c:v>
                </c:pt>
                <c:pt idx="2770">
                  <c:v>69.238418999999993</c:v>
                </c:pt>
                <c:pt idx="2771">
                  <c:v>69.215473000000003</c:v>
                </c:pt>
                <c:pt idx="2772">
                  <c:v>69.216245000000001</c:v>
                </c:pt>
                <c:pt idx="2773">
                  <c:v>69.239963000000003</c:v>
                </c:pt>
                <c:pt idx="2774">
                  <c:v>69.286524999999997</c:v>
                </c:pt>
                <c:pt idx="2775">
                  <c:v>69.352196000000006</c:v>
                </c:pt>
                <c:pt idx="2776">
                  <c:v>69.433166</c:v>
                </c:pt>
                <c:pt idx="2777">
                  <c:v>69.522673999999995</c:v>
                </c:pt>
                <c:pt idx="2778">
                  <c:v>69.602380999999994</c:v>
                </c:pt>
                <c:pt idx="2779">
                  <c:v>69.650428000000005</c:v>
                </c:pt>
                <c:pt idx="2780">
                  <c:v>69.665578999999994</c:v>
                </c:pt>
                <c:pt idx="2781">
                  <c:v>69.676651000000007</c:v>
                </c:pt>
                <c:pt idx="2782">
                  <c:v>69.722309999999993</c:v>
                </c:pt>
                <c:pt idx="2783">
                  <c:v>69.823921999999996</c:v>
                </c:pt>
                <c:pt idx="2784">
                  <c:v>69.976341000000005</c:v>
                </c:pt>
                <c:pt idx="2785">
                  <c:v>70.154024000000007</c:v>
                </c:pt>
                <c:pt idx="2786">
                  <c:v>70.324286000000001</c:v>
                </c:pt>
                <c:pt idx="2787">
                  <c:v>70.464494000000002</c:v>
                </c:pt>
                <c:pt idx="2788">
                  <c:v>70.568916999999999</c:v>
                </c:pt>
                <c:pt idx="2789">
                  <c:v>70.636295000000004</c:v>
                </c:pt>
                <c:pt idx="2790">
                  <c:v>70.659092000000001</c:v>
                </c:pt>
                <c:pt idx="2791">
                  <c:v>70.635405000000006</c:v>
                </c:pt>
                <c:pt idx="2792">
                  <c:v>70.583734000000007</c:v>
                </c:pt>
                <c:pt idx="2793">
                  <c:v>70.530448000000007</c:v>
                </c:pt>
                <c:pt idx="2794">
                  <c:v>70.484443999999996</c:v>
                </c:pt>
                <c:pt idx="2795">
                  <c:v>70.439622</c:v>
                </c:pt>
                <c:pt idx="2796">
                  <c:v>70.401391000000004</c:v>
                </c:pt>
                <c:pt idx="2797">
                  <c:v>70.390764000000004</c:v>
                </c:pt>
                <c:pt idx="2798">
                  <c:v>70.417361</c:v>
                </c:pt>
                <c:pt idx="2799">
                  <c:v>70.466890000000006</c:v>
                </c:pt>
                <c:pt idx="2800">
                  <c:v>70.523073999999994</c:v>
                </c:pt>
                <c:pt idx="2801">
                  <c:v>70.586518999999996</c:v>
                </c:pt>
                <c:pt idx="2802">
                  <c:v>70.664175</c:v>
                </c:pt>
                <c:pt idx="2803">
                  <c:v>70.753332999999998</c:v>
                </c:pt>
                <c:pt idx="2804">
                  <c:v>70.845096999999996</c:v>
                </c:pt>
                <c:pt idx="2805">
                  <c:v>70.935292000000004</c:v>
                </c:pt>
                <c:pt idx="2806">
                  <c:v>71.026019000000005</c:v>
                </c:pt>
                <c:pt idx="2807">
                  <c:v>71.121840000000006</c:v>
                </c:pt>
                <c:pt idx="2808">
                  <c:v>71.225739000000004</c:v>
                </c:pt>
                <c:pt idx="2809">
                  <c:v>71.333100999999999</c:v>
                </c:pt>
                <c:pt idx="2810">
                  <c:v>71.431820000000002</c:v>
                </c:pt>
                <c:pt idx="2811">
                  <c:v>71.516745999999998</c:v>
                </c:pt>
                <c:pt idx="2812">
                  <c:v>71.600809999999996</c:v>
                </c:pt>
                <c:pt idx="2813">
                  <c:v>71.701241999999993</c:v>
                </c:pt>
                <c:pt idx="2814">
                  <c:v>71.816794999999999</c:v>
                </c:pt>
                <c:pt idx="2815">
                  <c:v>71.930569000000006</c:v>
                </c:pt>
                <c:pt idx="2816">
                  <c:v>72.033097999999995</c:v>
                </c:pt>
                <c:pt idx="2817">
                  <c:v>72.128529999999998</c:v>
                </c:pt>
                <c:pt idx="2818">
                  <c:v>72.219747999999996</c:v>
                </c:pt>
                <c:pt idx="2819">
                  <c:v>72.303137000000007</c:v>
                </c:pt>
                <c:pt idx="2820">
                  <c:v>72.380202999999995</c:v>
                </c:pt>
                <c:pt idx="2821">
                  <c:v>72.459648999999999</c:v>
                </c:pt>
                <c:pt idx="2822">
                  <c:v>72.542195000000007</c:v>
                </c:pt>
                <c:pt idx="2823">
                  <c:v>72.614425999999995</c:v>
                </c:pt>
                <c:pt idx="2824">
                  <c:v>72.663764999999998</c:v>
                </c:pt>
                <c:pt idx="2825">
                  <c:v>72.692233999999999</c:v>
                </c:pt>
                <c:pt idx="2826">
                  <c:v>72.712604999999996</c:v>
                </c:pt>
                <c:pt idx="2827">
                  <c:v>72.738360999999998</c:v>
                </c:pt>
                <c:pt idx="2828">
                  <c:v>72.779550999999998</c:v>
                </c:pt>
                <c:pt idx="2829">
                  <c:v>72.839157999999998</c:v>
                </c:pt>
                <c:pt idx="2830">
                  <c:v>72.908353000000005</c:v>
                </c:pt>
                <c:pt idx="2831">
                  <c:v>72.972618999999995</c:v>
                </c:pt>
                <c:pt idx="2832">
                  <c:v>73.026781</c:v>
                </c:pt>
                <c:pt idx="2833">
                  <c:v>73.078469999999996</c:v>
                </c:pt>
                <c:pt idx="2834">
                  <c:v>73.135571999999996</c:v>
                </c:pt>
                <c:pt idx="2835">
                  <c:v>73.197659000000002</c:v>
                </c:pt>
                <c:pt idx="2836">
                  <c:v>73.261150999999998</c:v>
                </c:pt>
                <c:pt idx="2837">
                  <c:v>73.323813999999999</c:v>
                </c:pt>
                <c:pt idx="2838">
                  <c:v>73.380607999999995</c:v>
                </c:pt>
                <c:pt idx="2839">
                  <c:v>73.422403000000003</c:v>
                </c:pt>
                <c:pt idx="2840">
                  <c:v>73.442248000000006</c:v>
                </c:pt>
                <c:pt idx="2841">
                  <c:v>73.438562000000005</c:v>
                </c:pt>
                <c:pt idx="2842">
                  <c:v>73.412779999999998</c:v>
                </c:pt>
                <c:pt idx="2843">
                  <c:v>73.371118999999993</c:v>
                </c:pt>
                <c:pt idx="2844">
                  <c:v>73.328494000000006</c:v>
                </c:pt>
                <c:pt idx="2845">
                  <c:v>73.300830000000005</c:v>
                </c:pt>
                <c:pt idx="2846">
                  <c:v>73.290535000000006</c:v>
                </c:pt>
                <c:pt idx="2847">
                  <c:v>73.288139999999999</c:v>
                </c:pt>
                <c:pt idx="2848">
                  <c:v>73.290040000000005</c:v>
                </c:pt>
                <c:pt idx="2849">
                  <c:v>73.303825000000003</c:v>
                </c:pt>
                <c:pt idx="2850">
                  <c:v>73.332944999999995</c:v>
                </c:pt>
                <c:pt idx="2851">
                  <c:v>73.367941999999999</c:v>
                </c:pt>
                <c:pt idx="2852">
                  <c:v>73.398779000000005</c:v>
                </c:pt>
                <c:pt idx="2853">
                  <c:v>73.426181999999997</c:v>
                </c:pt>
                <c:pt idx="2854">
                  <c:v>73.455250000000007</c:v>
                </c:pt>
                <c:pt idx="2855">
                  <c:v>73.487291999999997</c:v>
                </c:pt>
                <c:pt idx="2856">
                  <c:v>73.524882000000005</c:v>
                </c:pt>
                <c:pt idx="2857">
                  <c:v>73.576617999999996</c:v>
                </c:pt>
                <c:pt idx="2858">
                  <c:v>73.647659000000004</c:v>
                </c:pt>
                <c:pt idx="2859">
                  <c:v>73.729783999999995</c:v>
                </c:pt>
                <c:pt idx="2860">
                  <c:v>73.808216999999999</c:v>
                </c:pt>
                <c:pt idx="2861">
                  <c:v>73.876823000000002</c:v>
                </c:pt>
                <c:pt idx="2862">
                  <c:v>73.943423999999993</c:v>
                </c:pt>
                <c:pt idx="2863">
                  <c:v>74.021550000000005</c:v>
                </c:pt>
                <c:pt idx="2864">
                  <c:v>74.116675000000001</c:v>
                </c:pt>
                <c:pt idx="2865">
                  <c:v>74.216532000000001</c:v>
                </c:pt>
                <c:pt idx="2866">
                  <c:v>74.296141000000006</c:v>
                </c:pt>
                <c:pt idx="2867">
                  <c:v>74.338848999999996</c:v>
                </c:pt>
                <c:pt idx="2868">
                  <c:v>74.352007</c:v>
                </c:pt>
                <c:pt idx="2869">
                  <c:v>74.356004999999996</c:v>
                </c:pt>
                <c:pt idx="2870">
                  <c:v>74.358754000000005</c:v>
                </c:pt>
                <c:pt idx="2871">
                  <c:v>74.349459999999993</c:v>
                </c:pt>
                <c:pt idx="2872">
                  <c:v>74.319254000000001</c:v>
                </c:pt>
                <c:pt idx="2873">
                  <c:v>74.277894000000003</c:v>
                </c:pt>
                <c:pt idx="2874">
                  <c:v>74.243493999999998</c:v>
                </c:pt>
                <c:pt idx="2875">
                  <c:v>74.221478000000005</c:v>
                </c:pt>
                <c:pt idx="2876">
                  <c:v>74.200511000000006</c:v>
                </c:pt>
                <c:pt idx="2877">
                  <c:v>74.166893000000002</c:v>
                </c:pt>
                <c:pt idx="2878">
                  <c:v>74.119776999999999</c:v>
                </c:pt>
                <c:pt idx="2879">
                  <c:v>74.074376000000001</c:v>
                </c:pt>
                <c:pt idx="2880">
                  <c:v>74.049897000000001</c:v>
                </c:pt>
                <c:pt idx="2881">
                  <c:v>74.049088999999995</c:v>
                </c:pt>
                <c:pt idx="2882">
                  <c:v>74.051074</c:v>
                </c:pt>
                <c:pt idx="2883">
                  <c:v>74.033465000000007</c:v>
                </c:pt>
                <c:pt idx="2884">
                  <c:v>74.000197999999997</c:v>
                </c:pt>
                <c:pt idx="2885">
                  <c:v>73.976144000000005</c:v>
                </c:pt>
                <c:pt idx="2886">
                  <c:v>73.975679999999997</c:v>
                </c:pt>
                <c:pt idx="2887">
                  <c:v>73.992790999999997</c:v>
                </c:pt>
                <c:pt idx="2888">
                  <c:v>74.024068</c:v>
                </c:pt>
                <c:pt idx="2889">
                  <c:v>74.078768999999994</c:v>
                </c:pt>
                <c:pt idx="2890">
                  <c:v>74.153598000000002</c:v>
                </c:pt>
                <c:pt idx="2891">
                  <c:v>74.214962</c:v>
                </c:pt>
                <c:pt idx="2892">
                  <c:v>74.224260000000001</c:v>
                </c:pt>
                <c:pt idx="2893">
                  <c:v>74.174205999999998</c:v>
                </c:pt>
                <c:pt idx="2894">
                  <c:v>74.088896000000005</c:v>
                </c:pt>
                <c:pt idx="2895">
                  <c:v>73.995656999999994</c:v>
                </c:pt>
                <c:pt idx="2896">
                  <c:v>73.910419000000005</c:v>
                </c:pt>
                <c:pt idx="2897">
                  <c:v>73.843823</c:v>
                </c:pt>
                <c:pt idx="2898">
                  <c:v>73.801907</c:v>
                </c:pt>
                <c:pt idx="2899">
                  <c:v>73.779981000000006</c:v>
                </c:pt>
                <c:pt idx="2900">
                  <c:v>73.769789000000003</c:v>
                </c:pt>
                <c:pt idx="2901">
                  <c:v>73.773016999999996</c:v>
                </c:pt>
                <c:pt idx="2902">
                  <c:v>73.796892999999997</c:v>
                </c:pt>
                <c:pt idx="2903">
                  <c:v>73.837937999999994</c:v>
                </c:pt>
                <c:pt idx="2904">
                  <c:v>73.881411</c:v>
                </c:pt>
                <c:pt idx="2905">
                  <c:v>73.917463999999995</c:v>
                </c:pt>
                <c:pt idx="2906">
                  <c:v>73.949507999999994</c:v>
                </c:pt>
                <c:pt idx="2907">
                  <c:v>73.986779999999996</c:v>
                </c:pt>
                <c:pt idx="2908">
                  <c:v>74.036373999999995</c:v>
                </c:pt>
                <c:pt idx="2909">
                  <c:v>74.103487000000001</c:v>
                </c:pt>
                <c:pt idx="2910">
                  <c:v>74.192830999999998</c:v>
                </c:pt>
                <c:pt idx="2911">
                  <c:v>74.306363000000005</c:v>
                </c:pt>
                <c:pt idx="2912">
                  <c:v>74.439357000000001</c:v>
                </c:pt>
                <c:pt idx="2913">
                  <c:v>74.578143999999995</c:v>
                </c:pt>
                <c:pt idx="2914">
                  <c:v>74.704414</c:v>
                </c:pt>
                <c:pt idx="2915">
                  <c:v>74.805976999999999</c:v>
                </c:pt>
                <c:pt idx="2916">
                  <c:v>74.883444999999995</c:v>
                </c:pt>
                <c:pt idx="2917">
                  <c:v>74.945070999999999</c:v>
                </c:pt>
                <c:pt idx="2918">
                  <c:v>74.996523999999994</c:v>
                </c:pt>
                <c:pt idx="2919">
                  <c:v>75.037795000000003</c:v>
                </c:pt>
                <c:pt idx="2920">
                  <c:v>75.068240000000003</c:v>
                </c:pt>
                <c:pt idx="2921">
                  <c:v>75.090069999999997</c:v>
                </c:pt>
                <c:pt idx="2922">
                  <c:v>75.106657999999996</c:v>
                </c:pt>
                <c:pt idx="2923">
                  <c:v>75.121752999999998</c:v>
                </c:pt>
                <c:pt idx="2924">
                  <c:v>75.141371000000007</c:v>
                </c:pt>
                <c:pt idx="2925">
                  <c:v>75.172391000000005</c:v>
                </c:pt>
                <c:pt idx="2926">
                  <c:v>75.217543000000006</c:v>
                </c:pt>
                <c:pt idx="2927">
                  <c:v>75.274276</c:v>
                </c:pt>
                <c:pt idx="2928">
                  <c:v>75.337270000000004</c:v>
                </c:pt>
                <c:pt idx="2929">
                  <c:v>75.396715</c:v>
                </c:pt>
                <c:pt idx="2930">
                  <c:v>75.436708999999993</c:v>
                </c:pt>
                <c:pt idx="2931">
                  <c:v>75.446686</c:v>
                </c:pt>
                <c:pt idx="2932">
                  <c:v>75.438815000000005</c:v>
                </c:pt>
                <c:pt idx="2933">
                  <c:v>75.444376000000005</c:v>
                </c:pt>
                <c:pt idx="2934">
                  <c:v>75.48169</c:v>
                </c:pt>
                <c:pt idx="2935">
                  <c:v>75.531332000000006</c:v>
                </c:pt>
                <c:pt idx="2936">
                  <c:v>75.554860000000005</c:v>
                </c:pt>
                <c:pt idx="2937">
                  <c:v>75.538822999999994</c:v>
                </c:pt>
                <c:pt idx="2938">
                  <c:v>75.510892999999996</c:v>
                </c:pt>
                <c:pt idx="2939">
                  <c:v>75.509106000000003</c:v>
                </c:pt>
                <c:pt idx="2940">
                  <c:v>75.544821999999996</c:v>
                </c:pt>
                <c:pt idx="2941">
                  <c:v>75.602014999999994</c:v>
                </c:pt>
                <c:pt idx="2942">
                  <c:v>75.662762000000001</c:v>
                </c:pt>
                <c:pt idx="2943">
                  <c:v>75.720241999999999</c:v>
                </c:pt>
                <c:pt idx="2944">
                  <c:v>75.769391999999996</c:v>
                </c:pt>
                <c:pt idx="2945">
                  <c:v>75.803118999999995</c:v>
                </c:pt>
                <c:pt idx="2946">
                  <c:v>75.828273999999993</c:v>
                </c:pt>
                <c:pt idx="2947">
                  <c:v>75.872538000000006</c:v>
                </c:pt>
                <c:pt idx="2948">
                  <c:v>75.955472999999998</c:v>
                </c:pt>
                <c:pt idx="2949">
                  <c:v>76.053190999999998</c:v>
                </c:pt>
                <c:pt idx="2950">
                  <c:v>76.114600999999993</c:v>
                </c:pt>
                <c:pt idx="2951">
                  <c:v>76.121201999999997</c:v>
                </c:pt>
                <c:pt idx="2952">
                  <c:v>76.108872000000005</c:v>
                </c:pt>
                <c:pt idx="2953">
                  <c:v>76.121776999999994</c:v>
                </c:pt>
                <c:pt idx="2954">
                  <c:v>76.164777000000001</c:v>
                </c:pt>
                <c:pt idx="2955">
                  <c:v>76.209795999999997</c:v>
                </c:pt>
                <c:pt idx="2956">
                  <c:v>76.231374000000002</c:v>
                </c:pt>
                <c:pt idx="2957">
                  <c:v>76.224252000000007</c:v>
                </c:pt>
                <c:pt idx="2958">
                  <c:v>76.198894999999993</c:v>
                </c:pt>
                <c:pt idx="2959">
                  <c:v>76.174119000000005</c:v>
                </c:pt>
                <c:pt idx="2960">
                  <c:v>76.169297999999998</c:v>
                </c:pt>
                <c:pt idx="2961">
                  <c:v>76.190008000000006</c:v>
                </c:pt>
                <c:pt idx="2962">
                  <c:v>76.220393000000001</c:v>
                </c:pt>
                <c:pt idx="2963">
                  <c:v>76.240066999999996</c:v>
                </c:pt>
                <c:pt idx="2964">
                  <c:v>76.248129000000006</c:v>
                </c:pt>
                <c:pt idx="2965">
                  <c:v>76.259321</c:v>
                </c:pt>
                <c:pt idx="2966">
                  <c:v>76.277297000000004</c:v>
                </c:pt>
                <c:pt idx="2967">
                  <c:v>76.286670999999998</c:v>
                </c:pt>
                <c:pt idx="2968">
                  <c:v>76.276821999999996</c:v>
                </c:pt>
                <c:pt idx="2969">
                  <c:v>76.260705000000002</c:v>
                </c:pt>
                <c:pt idx="2970">
                  <c:v>76.260195999999993</c:v>
                </c:pt>
                <c:pt idx="2971">
                  <c:v>76.280510000000007</c:v>
                </c:pt>
                <c:pt idx="2972">
                  <c:v>76.309076000000005</c:v>
                </c:pt>
                <c:pt idx="2973">
                  <c:v>76.334243999999998</c:v>
                </c:pt>
                <c:pt idx="2974">
                  <c:v>76.354613000000001</c:v>
                </c:pt>
                <c:pt idx="2975">
                  <c:v>76.372223000000005</c:v>
                </c:pt>
                <c:pt idx="2976">
                  <c:v>76.387190000000004</c:v>
                </c:pt>
                <c:pt idx="2977">
                  <c:v>76.401250000000005</c:v>
                </c:pt>
                <c:pt idx="2978">
                  <c:v>76.418529000000007</c:v>
                </c:pt>
                <c:pt idx="2979">
                  <c:v>76.438338000000002</c:v>
                </c:pt>
                <c:pt idx="2980">
                  <c:v>76.451801000000003</c:v>
                </c:pt>
                <c:pt idx="2981">
                  <c:v>76.450457</c:v>
                </c:pt>
                <c:pt idx="2982">
                  <c:v>76.437135999999995</c:v>
                </c:pt>
                <c:pt idx="2983">
                  <c:v>76.425072</c:v>
                </c:pt>
                <c:pt idx="2984">
                  <c:v>76.426277999999996</c:v>
                </c:pt>
                <c:pt idx="2985">
                  <c:v>76.442121</c:v>
                </c:pt>
                <c:pt idx="2986">
                  <c:v>76.463903999999999</c:v>
                </c:pt>
                <c:pt idx="2987">
                  <c:v>76.480767</c:v>
                </c:pt>
                <c:pt idx="2988">
                  <c:v>76.487369000000001</c:v>
                </c:pt>
                <c:pt idx="2989">
                  <c:v>76.486448999999993</c:v>
                </c:pt>
                <c:pt idx="2990">
                  <c:v>76.486057000000002</c:v>
                </c:pt>
                <c:pt idx="2991">
                  <c:v>76.493319999999997</c:v>
                </c:pt>
                <c:pt idx="2992">
                  <c:v>76.508747</c:v>
                </c:pt>
                <c:pt idx="2993">
                  <c:v>76.526246999999998</c:v>
                </c:pt>
                <c:pt idx="2994">
                  <c:v>76.540064000000001</c:v>
                </c:pt>
                <c:pt idx="2995">
                  <c:v>76.551272999999995</c:v>
                </c:pt>
                <c:pt idx="2996">
                  <c:v>76.564589999999995</c:v>
                </c:pt>
                <c:pt idx="2997">
                  <c:v>76.578391999999994</c:v>
                </c:pt>
                <c:pt idx="2998">
                  <c:v>76.582083999999995</c:v>
                </c:pt>
                <c:pt idx="2999">
                  <c:v>76.566164000000001</c:v>
                </c:pt>
                <c:pt idx="3000">
                  <c:v>76.531891000000002</c:v>
                </c:pt>
                <c:pt idx="3001">
                  <c:v>76.488298</c:v>
                </c:pt>
                <c:pt idx="3002">
                  <c:v>76.443709999999996</c:v>
                </c:pt>
                <c:pt idx="3003">
                  <c:v>76.405326000000002</c:v>
                </c:pt>
                <c:pt idx="3004">
                  <c:v>76.382990000000007</c:v>
                </c:pt>
                <c:pt idx="3005">
                  <c:v>76.382722999999999</c:v>
                </c:pt>
                <c:pt idx="3006">
                  <c:v>76.394794000000005</c:v>
                </c:pt>
                <c:pt idx="3007">
                  <c:v>76.398184000000001</c:v>
                </c:pt>
                <c:pt idx="3008">
                  <c:v>76.382232000000002</c:v>
                </c:pt>
                <c:pt idx="3009">
                  <c:v>76.356938999999997</c:v>
                </c:pt>
                <c:pt idx="3010">
                  <c:v>76.336505000000002</c:v>
                </c:pt>
                <c:pt idx="3011">
                  <c:v>76.319917000000004</c:v>
                </c:pt>
                <c:pt idx="3012">
                  <c:v>76.296498999999997</c:v>
                </c:pt>
                <c:pt idx="3013">
                  <c:v>76.265184000000005</c:v>
                </c:pt>
                <c:pt idx="3014">
                  <c:v>76.235910000000004</c:v>
                </c:pt>
                <c:pt idx="3015">
                  <c:v>76.211217000000005</c:v>
                </c:pt>
                <c:pt idx="3016">
                  <c:v>76.177667</c:v>
                </c:pt>
                <c:pt idx="3017">
                  <c:v>76.121532000000002</c:v>
                </c:pt>
                <c:pt idx="3018">
                  <c:v>76.047610000000006</c:v>
                </c:pt>
                <c:pt idx="3019">
                  <c:v>75.977078000000006</c:v>
                </c:pt>
                <c:pt idx="3020">
                  <c:v>75.929398000000006</c:v>
                </c:pt>
                <c:pt idx="3021">
                  <c:v>75.909300999999999</c:v>
                </c:pt>
                <c:pt idx="3022">
                  <c:v>75.907323000000005</c:v>
                </c:pt>
                <c:pt idx="3023">
                  <c:v>75.907790000000006</c:v>
                </c:pt>
                <c:pt idx="3024">
                  <c:v>75.896535</c:v>
                </c:pt>
                <c:pt idx="3025">
                  <c:v>75.865821999999994</c:v>
                </c:pt>
                <c:pt idx="3026">
                  <c:v>75.816903999999994</c:v>
                </c:pt>
                <c:pt idx="3027">
                  <c:v>75.759341000000006</c:v>
                </c:pt>
                <c:pt idx="3028">
                  <c:v>75.706134000000006</c:v>
                </c:pt>
                <c:pt idx="3029">
                  <c:v>75.666302000000002</c:v>
                </c:pt>
                <c:pt idx="3030">
                  <c:v>75.639144999999999</c:v>
                </c:pt>
                <c:pt idx="3031">
                  <c:v>75.615065000000001</c:v>
                </c:pt>
                <c:pt idx="3032">
                  <c:v>75.582688000000005</c:v>
                </c:pt>
                <c:pt idx="3033">
                  <c:v>75.536320000000003</c:v>
                </c:pt>
                <c:pt idx="3034">
                  <c:v>75.479397000000006</c:v>
                </c:pt>
                <c:pt idx="3035">
                  <c:v>75.423715999999999</c:v>
                </c:pt>
                <c:pt idx="3036">
                  <c:v>75.384603999999996</c:v>
                </c:pt>
                <c:pt idx="3037">
                  <c:v>75.371796000000003</c:v>
                </c:pt>
                <c:pt idx="3038">
                  <c:v>75.381112000000002</c:v>
                </c:pt>
                <c:pt idx="3039">
                  <c:v>75.396552999999997</c:v>
                </c:pt>
                <c:pt idx="3040">
                  <c:v>75.402794</c:v>
                </c:pt>
                <c:pt idx="3041">
                  <c:v>75.395430000000005</c:v>
                </c:pt>
                <c:pt idx="3042">
                  <c:v>75.380055999999996</c:v>
                </c:pt>
                <c:pt idx="3043">
                  <c:v>75.364461000000006</c:v>
                </c:pt>
                <c:pt idx="3044">
                  <c:v>75.35239</c:v>
                </c:pt>
                <c:pt idx="3045">
                  <c:v>75.341390000000004</c:v>
                </c:pt>
                <c:pt idx="3046">
                  <c:v>75.325062000000003</c:v>
                </c:pt>
                <c:pt idx="3047">
                  <c:v>75.300867999999994</c:v>
                </c:pt>
                <c:pt idx="3048">
                  <c:v>75.277347000000006</c:v>
                </c:pt>
                <c:pt idx="3049">
                  <c:v>75.268505000000005</c:v>
                </c:pt>
                <c:pt idx="3050">
                  <c:v>75.276180999999994</c:v>
                </c:pt>
                <c:pt idx="3051">
                  <c:v>75.281925000000001</c:v>
                </c:pt>
                <c:pt idx="3052">
                  <c:v>75.263604000000001</c:v>
                </c:pt>
                <c:pt idx="3053">
                  <c:v>75.220417999999995</c:v>
                </c:pt>
                <c:pt idx="3054">
                  <c:v>75.176497999999995</c:v>
                </c:pt>
                <c:pt idx="3055">
                  <c:v>75.158372999999997</c:v>
                </c:pt>
                <c:pt idx="3056">
                  <c:v>75.172672000000006</c:v>
                </c:pt>
                <c:pt idx="3057">
                  <c:v>75.205494000000002</c:v>
                </c:pt>
                <c:pt idx="3058">
                  <c:v>75.236959999999996</c:v>
                </c:pt>
                <c:pt idx="3059">
                  <c:v>75.253501</c:v>
                </c:pt>
                <c:pt idx="3060">
                  <c:v>75.251517000000007</c:v>
                </c:pt>
                <c:pt idx="3061">
                  <c:v>75.237296999999998</c:v>
                </c:pt>
                <c:pt idx="3062">
                  <c:v>75.224970999999996</c:v>
                </c:pt>
                <c:pt idx="3063">
                  <c:v>75.228604000000004</c:v>
                </c:pt>
                <c:pt idx="3064">
                  <c:v>75.251347999999993</c:v>
                </c:pt>
                <c:pt idx="3065">
                  <c:v>75.282895999999994</c:v>
                </c:pt>
                <c:pt idx="3066">
                  <c:v>75.310316</c:v>
                </c:pt>
                <c:pt idx="3067">
                  <c:v>75.331553999999997</c:v>
                </c:pt>
                <c:pt idx="3068">
                  <c:v>75.356143000000003</c:v>
                </c:pt>
                <c:pt idx="3069">
                  <c:v>75.392923999999994</c:v>
                </c:pt>
                <c:pt idx="3070">
                  <c:v>75.440518999999995</c:v>
                </c:pt>
                <c:pt idx="3071">
                  <c:v>75.491525999999993</c:v>
                </c:pt>
                <c:pt idx="3072">
                  <c:v>75.542578000000006</c:v>
                </c:pt>
                <c:pt idx="3073">
                  <c:v>75.595686000000001</c:v>
                </c:pt>
                <c:pt idx="3074">
                  <c:v>75.650180000000006</c:v>
                </c:pt>
                <c:pt idx="3075">
                  <c:v>75.698265000000006</c:v>
                </c:pt>
                <c:pt idx="3076">
                  <c:v>75.732292999999999</c:v>
                </c:pt>
                <c:pt idx="3077">
                  <c:v>75.755425000000002</c:v>
                </c:pt>
                <c:pt idx="3078">
                  <c:v>75.780593999999994</c:v>
                </c:pt>
                <c:pt idx="3079">
                  <c:v>75.816196000000005</c:v>
                </c:pt>
                <c:pt idx="3080">
                  <c:v>75.855846999999997</c:v>
                </c:pt>
                <c:pt idx="3081">
                  <c:v>75.886921000000001</c:v>
                </c:pt>
                <c:pt idx="3082">
                  <c:v>75.907920000000004</c:v>
                </c:pt>
                <c:pt idx="3083">
                  <c:v>75.930880999999999</c:v>
                </c:pt>
                <c:pt idx="3084">
                  <c:v>75.965385999999995</c:v>
                </c:pt>
                <c:pt idx="3085">
                  <c:v>76.008004999999997</c:v>
                </c:pt>
                <c:pt idx="3086">
                  <c:v>76.052481</c:v>
                </c:pt>
                <c:pt idx="3087">
                  <c:v>76.103126000000003</c:v>
                </c:pt>
                <c:pt idx="3088">
                  <c:v>76.169103000000007</c:v>
                </c:pt>
                <c:pt idx="3089">
                  <c:v>76.249009000000001</c:v>
                </c:pt>
                <c:pt idx="3090">
                  <c:v>76.330850999999996</c:v>
                </c:pt>
                <c:pt idx="3091">
                  <c:v>76.406163000000006</c:v>
                </c:pt>
                <c:pt idx="3092">
                  <c:v>76.474815000000007</c:v>
                </c:pt>
                <c:pt idx="3093">
                  <c:v>76.536922000000004</c:v>
                </c:pt>
                <c:pt idx="3094">
                  <c:v>76.590914999999995</c:v>
                </c:pt>
                <c:pt idx="3095">
                  <c:v>76.640101999999999</c:v>
                </c:pt>
                <c:pt idx="3096">
                  <c:v>76.689862000000005</c:v>
                </c:pt>
                <c:pt idx="3097">
                  <c:v>76.735910000000004</c:v>
                </c:pt>
                <c:pt idx="3098">
                  <c:v>76.766274999999993</c:v>
                </c:pt>
                <c:pt idx="3099">
                  <c:v>76.778501000000006</c:v>
                </c:pt>
                <c:pt idx="3100">
                  <c:v>76.784267</c:v>
                </c:pt>
                <c:pt idx="3101">
                  <c:v>76.792418999999995</c:v>
                </c:pt>
                <c:pt idx="3102">
                  <c:v>76.798828</c:v>
                </c:pt>
                <c:pt idx="3103">
                  <c:v>76.800366999999994</c:v>
                </c:pt>
                <c:pt idx="3104">
                  <c:v>76.808340999999999</c:v>
                </c:pt>
                <c:pt idx="3105">
                  <c:v>76.836712000000006</c:v>
                </c:pt>
                <c:pt idx="3106">
                  <c:v>76.882879000000003</c:v>
                </c:pt>
                <c:pt idx="3107">
                  <c:v>76.931486000000007</c:v>
                </c:pt>
                <c:pt idx="3108">
                  <c:v>76.973898000000005</c:v>
                </c:pt>
                <c:pt idx="3109">
                  <c:v>77.013153000000003</c:v>
                </c:pt>
                <c:pt idx="3110">
                  <c:v>77.051255999999995</c:v>
                </c:pt>
                <c:pt idx="3111">
                  <c:v>77.082521999999997</c:v>
                </c:pt>
                <c:pt idx="3112">
                  <c:v>77.102296999999993</c:v>
                </c:pt>
                <c:pt idx="3113">
                  <c:v>77.115530000000007</c:v>
                </c:pt>
                <c:pt idx="3114">
                  <c:v>77.133165000000005</c:v>
                </c:pt>
                <c:pt idx="3115">
                  <c:v>77.163257000000002</c:v>
                </c:pt>
                <c:pt idx="3116">
                  <c:v>77.207813000000002</c:v>
                </c:pt>
                <c:pt idx="3117">
                  <c:v>77.266048999999995</c:v>
                </c:pt>
                <c:pt idx="3118">
                  <c:v>77.337112000000005</c:v>
                </c:pt>
                <c:pt idx="3119">
                  <c:v>77.416340000000005</c:v>
                </c:pt>
                <c:pt idx="3120">
                  <c:v>77.487887999999998</c:v>
                </c:pt>
                <c:pt idx="3121">
                  <c:v>77.527849000000003</c:v>
                </c:pt>
                <c:pt idx="3122">
                  <c:v>77.526902000000007</c:v>
                </c:pt>
                <c:pt idx="3123">
                  <c:v>77.511373000000006</c:v>
                </c:pt>
                <c:pt idx="3124">
                  <c:v>77.529794999999993</c:v>
                </c:pt>
                <c:pt idx="3125">
                  <c:v>77.610560000000007</c:v>
                </c:pt>
                <c:pt idx="3126">
                  <c:v>77.735996999999998</c:v>
                </c:pt>
                <c:pt idx="3127">
                  <c:v>77.861465999999993</c:v>
                </c:pt>
                <c:pt idx="3128">
                  <c:v>77.954414999999997</c:v>
                </c:pt>
                <c:pt idx="3129">
                  <c:v>78.012812999999994</c:v>
                </c:pt>
                <c:pt idx="3130">
                  <c:v>78.056518999999994</c:v>
                </c:pt>
                <c:pt idx="3131">
                  <c:v>78.107900999999998</c:v>
                </c:pt>
                <c:pt idx="3132">
                  <c:v>78.174383000000006</c:v>
                </c:pt>
                <c:pt idx="3133">
                  <c:v>78.243870999999999</c:v>
                </c:pt>
                <c:pt idx="3134">
                  <c:v>78.301894000000004</c:v>
                </c:pt>
                <c:pt idx="3135">
                  <c:v>78.355767999999998</c:v>
                </c:pt>
                <c:pt idx="3136">
                  <c:v>78.431780000000003</c:v>
                </c:pt>
                <c:pt idx="3137">
                  <c:v>78.541291000000001</c:v>
                </c:pt>
                <c:pt idx="3138">
                  <c:v>78.658507</c:v>
                </c:pt>
                <c:pt idx="3139">
                  <c:v>78.743122</c:v>
                </c:pt>
                <c:pt idx="3140">
                  <c:v>78.78125</c:v>
                </c:pt>
                <c:pt idx="3141">
                  <c:v>78.795506000000003</c:v>
                </c:pt>
                <c:pt idx="3142">
                  <c:v>78.819100000000006</c:v>
                </c:pt>
                <c:pt idx="3143">
                  <c:v>78.869352000000006</c:v>
                </c:pt>
                <c:pt idx="3144">
                  <c:v>78.943484999999995</c:v>
                </c:pt>
                <c:pt idx="3145">
                  <c:v>79.027662000000007</c:v>
                </c:pt>
                <c:pt idx="3146">
                  <c:v>79.106123999999994</c:v>
                </c:pt>
                <c:pt idx="3147">
                  <c:v>79.168998999999999</c:v>
                </c:pt>
                <c:pt idx="3148">
                  <c:v>79.217380000000006</c:v>
                </c:pt>
                <c:pt idx="3149">
                  <c:v>79.261583999999999</c:v>
                </c:pt>
                <c:pt idx="3150">
                  <c:v>79.314257999999995</c:v>
                </c:pt>
                <c:pt idx="3151">
                  <c:v>79.383161000000001</c:v>
                </c:pt>
                <c:pt idx="3152">
                  <c:v>79.464941999999994</c:v>
                </c:pt>
                <c:pt idx="3153">
                  <c:v>79.542283999999995</c:v>
                </c:pt>
                <c:pt idx="3154">
                  <c:v>79.592543000000006</c:v>
                </c:pt>
                <c:pt idx="3155">
                  <c:v>79.606909999999999</c:v>
                </c:pt>
                <c:pt idx="3156">
                  <c:v>79.601140000000001</c:v>
                </c:pt>
                <c:pt idx="3157">
                  <c:v>79.604544000000004</c:v>
                </c:pt>
                <c:pt idx="3158">
                  <c:v>79.638440000000003</c:v>
                </c:pt>
                <c:pt idx="3159">
                  <c:v>79.704842999999997</c:v>
                </c:pt>
                <c:pt idx="3160">
                  <c:v>79.790981000000002</c:v>
                </c:pt>
                <c:pt idx="3161">
                  <c:v>79.879741999999993</c:v>
                </c:pt>
                <c:pt idx="3162">
                  <c:v>79.958416999999997</c:v>
                </c:pt>
                <c:pt idx="3163">
                  <c:v>80.023568999999995</c:v>
                </c:pt>
                <c:pt idx="3164">
                  <c:v>80.080241000000001</c:v>
                </c:pt>
                <c:pt idx="3165">
                  <c:v>80.136848999999998</c:v>
                </c:pt>
                <c:pt idx="3166">
                  <c:v>80.200016000000005</c:v>
                </c:pt>
                <c:pt idx="3167">
                  <c:v>80.269733000000002</c:v>
                </c:pt>
                <c:pt idx="3168">
                  <c:v>80.334620999999999</c:v>
                </c:pt>
                <c:pt idx="3169">
                  <c:v>80.375438000000003</c:v>
                </c:pt>
                <c:pt idx="3170">
                  <c:v>80.383320999999995</c:v>
                </c:pt>
                <c:pt idx="3171">
                  <c:v>80.376559</c:v>
                </c:pt>
                <c:pt idx="3172">
                  <c:v>80.390187999999995</c:v>
                </c:pt>
                <c:pt idx="3173">
                  <c:v>80.444153999999997</c:v>
                </c:pt>
                <c:pt idx="3174">
                  <c:v>80.527272999999994</c:v>
                </c:pt>
                <c:pt idx="3175">
                  <c:v>80.614508999999998</c:v>
                </c:pt>
                <c:pt idx="3176">
                  <c:v>80.690721999999994</c:v>
                </c:pt>
                <c:pt idx="3177">
                  <c:v>80.754458</c:v>
                </c:pt>
                <c:pt idx="3178">
                  <c:v>80.811229999999995</c:v>
                </c:pt>
                <c:pt idx="3179">
                  <c:v>80.868807000000004</c:v>
                </c:pt>
                <c:pt idx="3180">
                  <c:v>80.928797000000003</c:v>
                </c:pt>
                <c:pt idx="3181">
                  <c:v>80.978441000000004</c:v>
                </c:pt>
                <c:pt idx="3182">
                  <c:v>80.998431999999994</c:v>
                </c:pt>
                <c:pt idx="3183">
                  <c:v>80.980014999999995</c:v>
                </c:pt>
                <c:pt idx="3184">
                  <c:v>80.926157000000003</c:v>
                </c:pt>
                <c:pt idx="3185">
                  <c:v>80.838127999999998</c:v>
                </c:pt>
                <c:pt idx="3186">
                  <c:v>80.715002999999996</c:v>
                </c:pt>
                <c:pt idx="3187">
                  <c:v>80.568826000000001</c:v>
                </c:pt>
                <c:pt idx="3188">
                  <c:v>80.424563000000006</c:v>
                </c:pt>
                <c:pt idx="3189">
                  <c:v>80.295204999999996</c:v>
                </c:pt>
                <c:pt idx="3190">
                  <c:v>80.166798999999997</c:v>
                </c:pt>
                <c:pt idx="3191">
                  <c:v>80.018446999999995</c:v>
                </c:pt>
                <c:pt idx="3192">
                  <c:v>79.849958999999998</c:v>
                </c:pt>
                <c:pt idx="3193">
                  <c:v>79.680079000000006</c:v>
                </c:pt>
                <c:pt idx="3194">
                  <c:v>79.524544000000006</c:v>
                </c:pt>
                <c:pt idx="3195">
                  <c:v>79.387631999999996</c:v>
                </c:pt>
                <c:pt idx="3196">
                  <c:v>79.271932000000007</c:v>
                </c:pt>
                <c:pt idx="3197">
                  <c:v>79.186062000000007</c:v>
                </c:pt>
                <c:pt idx="3198">
                  <c:v>79.142624999999995</c:v>
                </c:pt>
                <c:pt idx="3199">
                  <c:v>79.152413999999993</c:v>
                </c:pt>
                <c:pt idx="3200">
                  <c:v>79.214901999999995</c:v>
                </c:pt>
                <c:pt idx="3201">
                  <c:v>79.309237999999993</c:v>
                </c:pt>
                <c:pt idx="3202">
                  <c:v>79.405249999999995</c:v>
                </c:pt>
                <c:pt idx="3203">
                  <c:v>79.492869999999996</c:v>
                </c:pt>
                <c:pt idx="3204">
                  <c:v>79.589331999999999</c:v>
                </c:pt>
                <c:pt idx="3205">
                  <c:v>79.707837999999995</c:v>
                </c:pt>
                <c:pt idx="3206">
                  <c:v>79.833409000000003</c:v>
                </c:pt>
                <c:pt idx="3207">
                  <c:v>79.941732999999999</c:v>
                </c:pt>
                <c:pt idx="3208">
                  <c:v>80.026393999999996</c:v>
                </c:pt>
                <c:pt idx="3209">
                  <c:v>80.091353999999995</c:v>
                </c:pt>
                <c:pt idx="3210">
                  <c:v>80.131519999999995</c:v>
                </c:pt>
                <c:pt idx="3211">
                  <c:v>80.142295000000004</c:v>
                </c:pt>
                <c:pt idx="3212">
                  <c:v>80.139450999999994</c:v>
                </c:pt>
                <c:pt idx="3213">
                  <c:v>80.148446000000007</c:v>
                </c:pt>
                <c:pt idx="3214">
                  <c:v>80.176981999999995</c:v>
                </c:pt>
                <c:pt idx="3215">
                  <c:v>80.212709000000004</c:v>
                </c:pt>
                <c:pt idx="3216">
                  <c:v>80.241894000000002</c:v>
                </c:pt>
                <c:pt idx="3217">
                  <c:v>80.255430000000004</c:v>
                </c:pt>
                <c:pt idx="3218">
                  <c:v>80.245525000000001</c:v>
                </c:pt>
                <c:pt idx="3219">
                  <c:v>80.215840999999998</c:v>
                </c:pt>
                <c:pt idx="3220">
                  <c:v>80.189053999999999</c:v>
                </c:pt>
                <c:pt idx="3221">
                  <c:v>80.186312000000001</c:v>
                </c:pt>
                <c:pt idx="3222">
                  <c:v>80.204446000000004</c:v>
                </c:pt>
                <c:pt idx="3223">
                  <c:v>80.229528000000002</c:v>
                </c:pt>
                <c:pt idx="3224">
                  <c:v>80.261764999999997</c:v>
                </c:pt>
                <c:pt idx="3225">
                  <c:v>80.303668000000002</c:v>
                </c:pt>
                <c:pt idx="3226">
                  <c:v>80.334282000000002</c:v>
                </c:pt>
                <c:pt idx="3227">
                  <c:v>80.327236999999997</c:v>
                </c:pt>
                <c:pt idx="3228">
                  <c:v>80.293671000000003</c:v>
                </c:pt>
                <c:pt idx="3229">
                  <c:v>80.276764999999997</c:v>
                </c:pt>
                <c:pt idx="3230">
                  <c:v>80.298081999999994</c:v>
                </c:pt>
                <c:pt idx="3231">
                  <c:v>80.334367</c:v>
                </c:pt>
                <c:pt idx="3232">
                  <c:v>80.352942999999996</c:v>
                </c:pt>
                <c:pt idx="3233">
                  <c:v>80.344623999999996</c:v>
                </c:pt>
                <c:pt idx="3234">
                  <c:v>80.312935999999993</c:v>
                </c:pt>
                <c:pt idx="3235">
                  <c:v>80.255740000000003</c:v>
                </c:pt>
                <c:pt idx="3236">
                  <c:v>80.173468999999997</c:v>
                </c:pt>
                <c:pt idx="3237">
                  <c:v>80.080959000000007</c:v>
                </c:pt>
                <c:pt idx="3238">
                  <c:v>79.997691000000003</c:v>
                </c:pt>
                <c:pt idx="3239">
                  <c:v>79.933244999999999</c:v>
                </c:pt>
                <c:pt idx="3240">
                  <c:v>79.885960999999995</c:v>
                </c:pt>
                <c:pt idx="3241">
                  <c:v>79.845217000000005</c:v>
                </c:pt>
                <c:pt idx="3242">
                  <c:v>79.794983999999999</c:v>
                </c:pt>
                <c:pt idx="3243">
                  <c:v>79.729060000000004</c:v>
                </c:pt>
                <c:pt idx="3244">
                  <c:v>79.661897999999994</c:v>
                </c:pt>
                <c:pt idx="3245">
                  <c:v>79.610988000000006</c:v>
                </c:pt>
                <c:pt idx="3246">
                  <c:v>79.573801000000003</c:v>
                </c:pt>
                <c:pt idx="3247">
                  <c:v>79.538475000000005</c:v>
                </c:pt>
                <c:pt idx="3248">
                  <c:v>79.506713000000005</c:v>
                </c:pt>
                <c:pt idx="3249">
                  <c:v>79.480591000000004</c:v>
                </c:pt>
                <c:pt idx="3250">
                  <c:v>79.436087999999998</c:v>
                </c:pt>
                <c:pt idx="3251">
                  <c:v>79.343727999999999</c:v>
                </c:pt>
                <c:pt idx="3252">
                  <c:v>79.214309999999998</c:v>
                </c:pt>
                <c:pt idx="3253">
                  <c:v>79.090095000000005</c:v>
                </c:pt>
                <c:pt idx="3254">
                  <c:v>78.987038999999996</c:v>
                </c:pt>
                <c:pt idx="3255">
                  <c:v>78.878345999999993</c:v>
                </c:pt>
                <c:pt idx="3256">
                  <c:v>78.740803999999997</c:v>
                </c:pt>
                <c:pt idx="3257">
                  <c:v>78.582406000000006</c:v>
                </c:pt>
                <c:pt idx="3258">
                  <c:v>78.414202000000003</c:v>
                </c:pt>
                <c:pt idx="3259">
                  <c:v>78.231189000000001</c:v>
                </c:pt>
                <c:pt idx="3260">
                  <c:v>78.036563000000001</c:v>
                </c:pt>
                <c:pt idx="3261">
                  <c:v>77.851398000000003</c:v>
                </c:pt>
                <c:pt idx="3262">
                  <c:v>77.681342000000001</c:v>
                </c:pt>
                <c:pt idx="3263">
                  <c:v>77.501142999999999</c:v>
                </c:pt>
                <c:pt idx="3264">
                  <c:v>77.288788999999994</c:v>
                </c:pt>
                <c:pt idx="3265">
                  <c:v>77.050978999999998</c:v>
                </c:pt>
                <c:pt idx="3266">
                  <c:v>76.802086000000003</c:v>
                </c:pt>
                <c:pt idx="3267">
                  <c:v>76.543599</c:v>
                </c:pt>
                <c:pt idx="3268">
                  <c:v>76.278114000000002</c:v>
                </c:pt>
                <c:pt idx="3269">
                  <c:v>76.016813999999997</c:v>
                </c:pt>
                <c:pt idx="3270">
                  <c:v>75.758633000000003</c:v>
                </c:pt>
                <c:pt idx="3271">
                  <c:v>75.488532000000006</c:v>
                </c:pt>
                <c:pt idx="3272">
                  <c:v>75.211814000000004</c:v>
                </c:pt>
                <c:pt idx="3273">
                  <c:v>74.964012999999994</c:v>
                </c:pt>
                <c:pt idx="3274">
                  <c:v>74.770588000000004</c:v>
                </c:pt>
                <c:pt idx="3275">
                  <c:v>74.622697000000002</c:v>
                </c:pt>
                <c:pt idx="3276">
                  <c:v>74.502989999999997</c:v>
                </c:pt>
                <c:pt idx="3277">
                  <c:v>74.400711000000001</c:v>
                </c:pt>
                <c:pt idx="3278">
                  <c:v>74.285563999999994</c:v>
                </c:pt>
                <c:pt idx="3279">
                  <c:v>74.105113000000003</c:v>
                </c:pt>
                <c:pt idx="3280">
                  <c:v>73.844524000000007</c:v>
                </c:pt>
                <c:pt idx="3281">
                  <c:v>73.563067000000004</c:v>
                </c:pt>
                <c:pt idx="3282">
                  <c:v>73.330439999999996</c:v>
                </c:pt>
                <c:pt idx="3283">
                  <c:v>73.150837999999993</c:v>
                </c:pt>
                <c:pt idx="3284">
                  <c:v>72.976740000000007</c:v>
                </c:pt>
                <c:pt idx="3285">
                  <c:v>72.767835000000005</c:v>
                </c:pt>
                <c:pt idx="3286">
                  <c:v>72.517311000000007</c:v>
                </c:pt>
                <c:pt idx="3287">
                  <c:v>72.243087000000003</c:v>
                </c:pt>
                <c:pt idx="3288">
                  <c:v>71.973427999999998</c:v>
                </c:pt>
                <c:pt idx="3289">
                  <c:v>71.727169000000004</c:v>
                </c:pt>
                <c:pt idx="3290">
                  <c:v>71.494656000000006</c:v>
                </c:pt>
                <c:pt idx="3291">
                  <c:v>71.253032000000005</c:v>
                </c:pt>
                <c:pt idx="3292">
                  <c:v>71.002163999999993</c:v>
                </c:pt>
                <c:pt idx="3293">
                  <c:v>70.759484</c:v>
                </c:pt>
                <c:pt idx="3294">
                  <c:v>70.514928999999995</c:v>
                </c:pt>
                <c:pt idx="3295">
                  <c:v>70.229038000000003</c:v>
                </c:pt>
                <c:pt idx="3296">
                  <c:v>69.892807000000005</c:v>
                </c:pt>
                <c:pt idx="3297">
                  <c:v>69.550719000000001</c:v>
                </c:pt>
                <c:pt idx="3298">
                  <c:v>69.244185999999999</c:v>
                </c:pt>
                <c:pt idx="3299">
                  <c:v>68.967257000000004</c:v>
                </c:pt>
                <c:pt idx="3300">
                  <c:v>68.691686000000004</c:v>
                </c:pt>
                <c:pt idx="3301">
                  <c:v>68.400248000000005</c:v>
                </c:pt>
                <c:pt idx="3302">
                  <c:v>68.080952999999994</c:v>
                </c:pt>
                <c:pt idx="3303">
                  <c:v>67.726545000000002</c:v>
                </c:pt>
                <c:pt idx="3304">
                  <c:v>67.359870000000001</c:v>
                </c:pt>
                <c:pt idx="3305">
                  <c:v>67.020805999999993</c:v>
                </c:pt>
                <c:pt idx="3306">
                  <c:v>66.712120999999996</c:v>
                </c:pt>
                <c:pt idx="3307">
                  <c:v>66.398729000000003</c:v>
                </c:pt>
                <c:pt idx="3308">
                  <c:v>66.071105000000003</c:v>
                </c:pt>
                <c:pt idx="3309">
                  <c:v>65.761854</c:v>
                </c:pt>
                <c:pt idx="3310">
                  <c:v>65.480214000000004</c:v>
                </c:pt>
                <c:pt idx="3311">
                  <c:v>65.183308999999994</c:v>
                </c:pt>
                <c:pt idx="3312">
                  <c:v>64.846883000000005</c:v>
                </c:pt>
                <c:pt idx="3313">
                  <c:v>64.506767999999994</c:v>
                </c:pt>
                <c:pt idx="3314">
                  <c:v>64.188787000000005</c:v>
                </c:pt>
                <c:pt idx="3315">
                  <c:v>63.864507000000003</c:v>
                </c:pt>
                <c:pt idx="3316">
                  <c:v>63.514932000000002</c:v>
                </c:pt>
                <c:pt idx="3317">
                  <c:v>63.172308999999998</c:v>
                </c:pt>
                <c:pt idx="3318">
                  <c:v>62.862492000000003</c:v>
                </c:pt>
                <c:pt idx="3319">
                  <c:v>62.560214999999999</c:v>
                </c:pt>
                <c:pt idx="3320">
                  <c:v>62.233871000000001</c:v>
                </c:pt>
                <c:pt idx="3321">
                  <c:v>61.887949999999996</c:v>
                </c:pt>
                <c:pt idx="3322">
                  <c:v>61.534992000000003</c:v>
                </c:pt>
                <c:pt idx="3323">
                  <c:v>61.175071000000003</c:v>
                </c:pt>
                <c:pt idx="3324">
                  <c:v>60.823421000000003</c:v>
                </c:pt>
                <c:pt idx="3325">
                  <c:v>60.497945999999999</c:v>
                </c:pt>
                <c:pt idx="3326">
                  <c:v>60.185656000000002</c:v>
                </c:pt>
                <c:pt idx="3327">
                  <c:v>59.867443999999999</c:v>
                </c:pt>
                <c:pt idx="3328">
                  <c:v>59.570107999999998</c:v>
                </c:pt>
                <c:pt idx="3329">
                  <c:v>59.278592000000003</c:v>
                </c:pt>
                <c:pt idx="3330">
                  <c:v>58.881982999999998</c:v>
                </c:pt>
                <c:pt idx="3331">
                  <c:v>58.162748999999998</c:v>
                </c:pt>
                <c:pt idx="3332">
                  <c:v>57.141540999999997</c:v>
                </c:pt>
                <c:pt idx="3333">
                  <c:v>56.416003000000003</c:v>
                </c:pt>
                <c:pt idx="3334">
                  <c:v>56.333914999999998</c:v>
                </c:pt>
                <c:pt idx="3335">
                  <c:v>56.527237999999997</c:v>
                </c:pt>
                <c:pt idx="3336">
                  <c:v>56.602334999999997</c:v>
                </c:pt>
                <c:pt idx="3337">
                  <c:v>56.495379</c:v>
                </c:pt>
                <c:pt idx="3338">
                  <c:v>56.308737999999998</c:v>
                </c:pt>
                <c:pt idx="3339">
                  <c:v>56.094133999999997</c:v>
                </c:pt>
                <c:pt idx="3340">
                  <c:v>55.830297999999999</c:v>
                </c:pt>
                <c:pt idx="3341">
                  <c:v>55.526848000000001</c:v>
                </c:pt>
                <c:pt idx="3342">
                  <c:v>55.226202999999998</c:v>
                </c:pt>
                <c:pt idx="3343">
                  <c:v>54.945270000000001</c:v>
                </c:pt>
                <c:pt idx="3344">
                  <c:v>54.688778999999997</c:v>
                </c:pt>
                <c:pt idx="3345">
                  <c:v>54.478800999999997</c:v>
                </c:pt>
                <c:pt idx="3346">
                  <c:v>54.308351999999999</c:v>
                </c:pt>
                <c:pt idx="3347">
                  <c:v>54.122542000000003</c:v>
                </c:pt>
                <c:pt idx="3348">
                  <c:v>53.891756000000001</c:v>
                </c:pt>
                <c:pt idx="3349">
                  <c:v>53.651505</c:v>
                </c:pt>
                <c:pt idx="3350">
                  <c:v>53.432929000000001</c:v>
                </c:pt>
                <c:pt idx="3351">
                  <c:v>53.209876999999999</c:v>
                </c:pt>
                <c:pt idx="3352">
                  <c:v>52.959544999999999</c:v>
                </c:pt>
                <c:pt idx="3353">
                  <c:v>52.716397000000001</c:v>
                </c:pt>
                <c:pt idx="3354">
                  <c:v>52.515144999999997</c:v>
                </c:pt>
                <c:pt idx="3355">
                  <c:v>52.336210999999999</c:v>
                </c:pt>
                <c:pt idx="3356">
                  <c:v>52.148457000000001</c:v>
                </c:pt>
                <c:pt idx="3357">
                  <c:v>51.952353000000002</c:v>
                </c:pt>
                <c:pt idx="3358">
                  <c:v>51.751086999999998</c:v>
                </c:pt>
                <c:pt idx="3359">
                  <c:v>51.531993999999997</c:v>
                </c:pt>
                <c:pt idx="3360">
                  <c:v>51.304101000000003</c:v>
                </c:pt>
                <c:pt idx="3361">
                  <c:v>51.097966999999997</c:v>
                </c:pt>
                <c:pt idx="3362">
                  <c:v>50.902810000000002</c:v>
                </c:pt>
                <c:pt idx="3363">
                  <c:v>50.669215000000001</c:v>
                </c:pt>
                <c:pt idx="3364">
                  <c:v>50.402022000000002</c:v>
                </c:pt>
                <c:pt idx="3365">
                  <c:v>50.178348999999997</c:v>
                </c:pt>
                <c:pt idx="3366">
                  <c:v>50.032567</c:v>
                </c:pt>
                <c:pt idx="3367">
                  <c:v>49.898847000000004</c:v>
                </c:pt>
                <c:pt idx="3368">
                  <c:v>49.714072999999999</c:v>
                </c:pt>
                <c:pt idx="3369">
                  <c:v>49.496519999999997</c:v>
                </c:pt>
                <c:pt idx="3370">
                  <c:v>49.283104999999999</c:v>
                </c:pt>
                <c:pt idx="3371">
                  <c:v>49.066141000000002</c:v>
                </c:pt>
                <c:pt idx="3372">
                  <c:v>48.834473000000003</c:v>
                </c:pt>
                <c:pt idx="3373">
                  <c:v>48.610469000000002</c:v>
                </c:pt>
                <c:pt idx="3374">
                  <c:v>48.399749999999997</c:v>
                </c:pt>
                <c:pt idx="3375">
                  <c:v>48.167197000000002</c:v>
                </c:pt>
                <c:pt idx="3376">
                  <c:v>47.907829</c:v>
                </c:pt>
                <c:pt idx="3377">
                  <c:v>47.672930999999998</c:v>
                </c:pt>
                <c:pt idx="3378">
                  <c:v>47.485098999999998</c:v>
                </c:pt>
                <c:pt idx="3379">
                  <c:v>47.302408</c:v>
                </c:pt>
                <c:pt idx="3380">
                  <c:v>47.104436</c:v>
                </c:pt>
                <c:pt idx="3381">
                  <c:v>46.937986000000002</c:v>
                </c:pt>
                <c:pt idx="3382">
                  <c:v>46.830185</c:v>
                </c:pt>
                <c:pt idx="3383">
                  <c:v>46.725858000000002</c:v>
                </c:pt>
                <c:pt idx="3384">
                  <c:v>46.574722000000001</c:v>
                </c:pt>
                <c:pt idx="3385">
                  <c:v>46.411068</c:v>
                </c:pt>
                <c:pt idx="3386">
                  <c:v>46.275576999999998</c:v>
                </c:pt>
                <c:pt idx="3387">
                  <c:v>46.137279999999997</c:v>
                </c:pt>
                <c:pt idx="3388">
                  <c:v>45.960444000000003</c:v>
                </c:pt>
                <c:pt idx="3389">
                  <c:v>45.769260000000003</c:v>
                </c:pt>
                <c:pt idx="3390">
                  <c:v>45.591574999999999</c:v>
                </c:pt>
                <c:pt idx="3391">
                  <c:v>45.415221000000003</c:v>
                </c:pt>
                <c:pt idx="3392">
                  <c:v>45.243502999999997</c:v>
                </c:pt>
                <c:pt idx="3393">
                  <c:v>45.111047999999997</c:v>
                </c:pt>
                <c:pt idx="3394">
                  <c:v>45.001953</c:v>
                </c:pt>
                <c:pt idx="3395">
                  <c:v>44.840094000000001</c:v>
                </c:pt>
                <c:pt idx="3396">
                  <c:v>44.603563999999999</c:v>
                </c:pt>
                <c:pt idx="3397">
                  <c:v>44.361244999999997</c:v>
                </c:pt>
                <c:pt idx="3398">
                  <c:v>44.162523</c:v>
                </c:pt>
                <c:pt idx="3399">
                  <c:v>43.987493000000001</c:v>
                </c:pt>
                <c:pt idx="3400">
                  <c:v>43.833739000000001</c:v>
                </c:pt>
                <c:pt idx="3401">
                  <c:v>43.739134</c:v>
                </c:pt>
                <c:pt idx="3402">
                  <c:v>43.678873000000003</c:v>
                </c:pt>
                <c:pt idx="3403">
                  <c:v>43.556693000000003</c:v>
                </c:pt>
                <c:pt idx="3404">
                  <c:v>43.342849000000001</c:v>
                </c:pt>
                <c:pt idx="3405">
                  <c:v>43.119798000000003</c:v>
                </c:pt>
                <c:pt idx="3406">
                  <c:v>42.949818999999998</c:v>
                </c:pt>
                <c:pt idx="3407">
                  <c:v>42.789830000000002</c:v>
                </c:pt>
                <c:pt idx="3408">
                  <c:v>42.590924000000001</c:v>
                </c:pt>
                <c:pt idx="3409">
                  <c:v>42.386687000000002</c:v>
                </c:pt>
                <c:pt idx="3410">
                  <c:v>42.211713000000003</c:v>
                </c:pt>
                <c:pt idx="3411">
                  <c:v>42.038099000000003</c:v>
                </c:pt>
                <c:pt idx="3412">
                  <c:v>41.853920000000002</c:v>
                </c:pt>
                <c:pt idx="3413">
                  <c:v>41.696390000000001</c:v>
                </c:pt>
                <c:pt idx="3414">
                  <c:v>41.564829000000003</c:v>
                </c:pt>
                <c:pt idx="3415">
                  <c:v>41.400435000000002</c:v>
                </c:pt>
                <c:pt idx="3416">
                  <c:v>41.201231999999997</c:v>
                </c:pt>
                <c:pt idx="3417">
                  <c:v>41.052154999999999</c:v>
                </c:pt>
                <c:pt idx="3418">
                  <c:v>40.986780000000003</c:v>
                </c:pt>
                <c:pt idx="3419">
                  <c:v>40.926357000000003</c:v>
                </c:pt>
                <c:pt idx="3420">
                  <c:v>40.811514000000003</c:v>
                </c:pt>
                <c:pt idx="3421">
                  <c:v>40.680017999999997</c:v>
                </c:pt>
                <c:pt idx="3422">
                  <c:v>40.554824000000004</c:v>
                </c:pt>
                <c:pt idx="3423">
                  <c:v>40.383006000000002</c:v>
                </c:pt>
                <c:pt idx="3424">
                  <c:v>40.153694000000002</c:v>
                </c:pt>
                <c:pt idx="3425">
                  <c:v>39.958126999999998</c:v>
                </c:pt>
                <c:pt idx="3426">
                  <c:v>39.848258000000001</c:v>
                </c:pt>
                <c:pt idx="3427">
                  <c:v>39.761006000000002</c:v>
                </c:pt>
                <c:pt idx="3428">
                  <c:v>39.645217000000002</c:v>
                </c:pt>
                <c:pt idx="3429">
                  <c:v>39.528965999999997</c:v>
                </c:pt>
                <c:pt idx="3430">
                  <c:v>39.417606999999997</c:v>
                </c:pt>
                <c:pt idx="3431">
                  <c:v>39.244616999999998</c:v>
                </c:pt>
                <c:pt idx="3432">
                  <c:v>38.997889999999998</c:v>
                </c:pt>
                <c:pt idx="3433">
                  <c:v>38.778807</c:v>
                </c:pt>
                <c:pt idx="3434">
                  <c:v>38.650407999999999</c:v>
                </c:pt>
                <c:pt idx="3435">
                  <c:v>38.553030999999997</c:v>
                </c:pt>
                <c:pt idx="3436">
                  <c:v>38.432416000000003</c:v>
                </c:pt>
                <c:pt idx="3437">
                  <c:v>38.318679000000003</c:v>
                </c:pt>
                <c:pt idx="3438">
                  <c:v>38.227291000000001</c:v>
                </c:pt>
                <c:pt idx="3439">
                  <c:v>38.107222</c:v>
                </c:pt>
                <c:pt idx="3440">
                  <c:v>37.949666000000001</c:v>
                </c:pt>
                <c:pt idx="3441">
                  <c:v>37.826298000000001</c:v>
                </c:pt>
                <c:pt idx="3442">
                  <c:v>37.753518999999997</c:v>
                </c:pt>
                <c:pt idx="3443">
                  <c:v>37.643573000000004</c:v>
                </c:pt>
                <c:pt idx="3444">
                  <c:v>37.460647999999999</c:v>
                </c:pt>
                <c:pt idx="3445">
                  <c:v>37.297696999999999</c:v>
                </c:pt>
                <c:pt idx="3446">
                  <c:v>37.217556000000002</c:v>
                </c:pt>
                <c:pt idx="3447">
                  <c:v>37.144329999999997</c:v>
                </c:pt>
                <c:pt idx="3448">
                  <c:v>37.001810999999996</c:v>
                </c:pt>
                <c:pt idx="3449">
                  <c:v>36.836067</c:v>
                </c:pt>
                <c:pt idx="3450">
                  <c:v>36.716189999999997</c:v>
                </c:pt>
                <c:pt idx="3451">
                  <c:v>36.619295000000001</c:v>
                </c:pt>
                <c:pt idx="3452">
                  <c:v>36.502701999999999</c:v>
                </c:pt>
                <c:pt idx="3453">
                  <c:v>36.391396</c:v>
                </c:pt>
                <c:pt idx="3454">
                  <c:v>36.309569000000003</c:v>
                </c:pt>
                <c:pt idx="3455">
                  <c:v>36.223579000000001</c:v>
                </c:pt>
                <c:pt idx="3456">
                  <c:v>36.122408999999998</c:v>
                </c:pt>
                <c:pt idx="3457">
                  <c:v>36.050077999999999</c:v>
                </c:pt>
                <c:pt idx="3458">
                  <c:v>36.005799000000003</c:v>
                </c:pt>
                <c:pt idx="3459">
                  <c:v>35.921391</c:v>
                </c:pt>
                <c:pt idx="3460">
                  <c:v>35.785093000000003</c:v>
                </c:pt>
                <c:pt idx="3461">
                  <c:v>35.676043999999997</c:v>
                </c:pt>
                <c:pt idx="3462">
                  <c:v>35.621675000000003</c:v>
                </c:pt>
                <c:pt idx="3463">
                  <c:v>35.543010000000002</c:v>
                </c:pt>
                <c:pt idx="3464">
                  <c:v>35.405563999999998</c:v>
                </c:pt>
                <c:pt idx="3465">
                  <c:v>35.298425000000002</c:v>
                </c:pt>
                <c:pt idx="3466">
                  <c:v>35.285063000000001</c:v>
                </c:pt>
                <c:pt idx="3467">
                  <c:v>35.301161999999998</c:v>
                </c:pt>
                <c:pt idx="3468">
                  <c:v>35.279193999999997</c:v>
                </c:pt>
                <c:pt idx="3469">
                  <c:v>35.246671999999997</c:v>
                </c:pt>
                <c:pt idx="3470">
                  <c:v>35.229849999999999</c:v>
                </c:pt>
                <c:pt idx="3471">
                  <c:v>35.187238999999998</c:v>
                </c:pt>
                <c:pt idx="3472">
                  <c:v>35.115450000000003</c:v>
                </c:pt>
                <c:pt idx="3473">
                  <c:v>35.109285999999997</c:v>
                </c:pt>
                <c:pt idx="3474">
                  <c:v>35.212969999999999</c:v>
                </c:pt>
                <c:pt idx="3475">
                  <c:v>35.315570999999998</c:v>
                </c:pt>
                <c:pt idx="3476">
                  <c:v>35.329566999999997</c:v>
                </c:pt>
                <c:pt idx="3477">
                  <c:v>35.324809999999999</c:v>
                </c:pt>
                <c:pt idx="3478">
                  <c:v>35.359324999999998</c:v>
                </c:pt>
                <c:pt idx="3479">
                  <c:v>35.382413999999997</c:v>
                </c:pt>
                <c:pt idx="3480">
                  <c:v>35.362380000000002</c:v>
                </c:pt>
                <c:pt idx="3481">
                  <c:v>35.370503999999997</c:v>
                </c:pt>
                <c:pt idx="3482">
                  <c:v>35.445380999999998</c:v>
                </c:pt>
                <c:pt idx="3483">
                  <c:v>35.474409000000001</c:v>
                </c:pt>
                <c:pt idx="3484">
                  <c:v>35.388806000000002</c:v>
                </c:pt>
                <c:pt idx="3485">
                  <c:v>35.270071999999999</c:v>
                </c:pt>
              </c:numCache>
            </c:numRef>
          </c:val>
          <c:smooth val="0"/>
          <c:extLst>
            <c:ext xmlns:c16="http://schemas.microsoft.com/office/drawing/2014/chart" uri="{C3380CC4-5D6E-409C-BE32-E72D297353CC}">
              <c16:uniqueId val="{00000002-5AE0-4C1F-8C2E-3D45B2581619}"/>
            </c:ext>
          </c:extLst>
        </c:ser>
        <c:ser>
          <c:idx val="3"/>
          <c:order val="3"/>
          <c:tx>
            <c:v>SnOct2</c:v>
          </c:tx>
          <c:spPr>
            <a:ln w="28575" cap="rnd">
              <a:solidFill>
                <a:schemeClr val="accent4"/>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J$2:$J$3487</c:f>
              <c:numCache>
                <c:formatCode>General</c:formatCode>
                <c:ptCount val="3486"/>
                <c:pt idx="0">
                  <c:v>95.218086</c:v>
                </c:pt>
                <c:pt idx="1">
                  <c:v>95.222142000000005</c:v>
                </c:pt>
                <c:pt idx="2">
                  <c:v>95.209766999999999</c:v>
                </c:pt>
                <c:pt idx="3">
                  <c:v>95.195177999999999</c:v>
                </c:pt>
                <c:pt idx="4">
                  <c:v>95.188182999999995</c:v>
                </c:pt>
                <c:pt idx="5">
                  <c:v>95.188518000000002</c:v>
                </c:pt>
                <c:pt idx="6">
                  <c:v>95.188410000000005</c:v>
                </c:pt>
                <c:pt idx="7">
                  <c:v>95.181342999999998</c:v>
                </c:pt>
                <c:pt idx="8">
                  <c:v>95.168401000000003</c:v>
                </c:pt>
                <c:pt idx="9">
                  <c:v>95.158450999999999</c:v>
                </c:pt>
                <c:pt idx="10">
                  <c:v>95.161360000000002</c:v>
                </c:pt>
                <c:pt idx="11">
                  <c:v>95.179299</c:v>
                </c:pt>
                <c:pt idx="12">
                  <c:v>95.204323000000002</c:v>
                </c:pt>
                <c:pt idx="13">
                  <c:v>95.224367999999998</c:v>
                </c:pt>
                <c:pt idx="14">
                  <c:v>95.231100999999995</c:v>
                </c:pt>
                <c:pt idx="15">
                  <c:v>95.224225000000004</c:v>
                </c:pt>
                <c:pt idx="16">
                  <c:v>95.211074999999994</c:v>
                </c:pt>
                <c:pt idx="17">
                  <c:v>95.202410999999998</c:v>
                </c:pt>
                <c:pt idx="18">
                  <c:v>95.205629999999999</c:v>
                </c:pt>
                <c:pt idx="19">
                  <c:v>95.218689999999995</c:v>
                </c:pt>
                <c:pt idx="20">
                  <c:v>95.230168000000006</c:v>
                </c:pt>
                <c:pt idx="21">
                  <c:v>95.226566000000005</c:v>
                </c:pt>
                <c:pt idx="22">
                  <c:v>95.201993999999999</c:v>
                </c:pt>
                <c:pt idx="23">
                  <c:v>95.16422</c:v>
                </c:pt>
                <c:pt idx="24">
                  <c:v>95.132222999999996</c:v>
                </c:pt>
                <c:pt idx="25">
                  <c:v>95.124638000000004</c:v>
                </c:pt>
                <c:pt idx="26">
                  <c:v>95.145619999999994</c:v>
                </c:pt>
                <c:pt idx="27">
                  <c:v>95.181546999999995</c:v>
                </c:pt>
                <c:pt idx="28">
                  <c:v>95.212941999999998</c:v>
                </c:pt>
                <c:pt idx="29">
                  <c:v>95.228764999999996</c:v>
                </c:pt>
                <c:pt idx="30">
                  <c:v>95.229980999999995</c:v>
                </c:pt>
                <c:pt idx="31">
                  <c:v>95.221300999999997</c:v>
                </c:pt>
                <c:pt idx="32">
                  <c:v>95.203590000000005</c:v>
                </c:pt>
                <c:pt idx="33">
                  <c:v>95.175864000000004</c:v>
                </c:pt>
                <c:pt idx="34">
                  <c:v>95.141870999999995</c:v>
                </c:pt>
                <c:pt idx="35">
                  <c:v>95.111485000000002</c:v>
                </c:pt>
                <c:pt idx="36">
                  <c:v>95.095337000000001</c:v>
                </c:pt>
                <c:pt idx="37">
                  <c:v>95.098286999999999</c:v>
                </c:pt>
                <c:pt idx="38">
                  <c:v>95.116825000000006</c:v>
                </c:pt>
                <c:pt idx="39">
                  <c:v>95.141645999999994</c:v>
                </c:pt>
                <c:pt idx="40">
                  <c:v>95.161990000000003</c:v>
                </c:pt>
                <c:pt idx="41">
                  <c:v>95.168723</c:v>
                </c:pt>
                <c:pt idx="42">
                  <c:v>95.157788999999994</c:v>
                </c:pt>
                <c:pt idx="43">
                  <c:v>95.133895999999993</c:v>
                </c:pt>
                <c:pt idx="44">
                  <c:v>95.110708000000002</c:v>
                </c:pt>
                <c:pt idx="45">
                  <c:v>95.102885999999998</c:v>
                </c:pt>
                <c:pt idx="46">
                  <c:v>95.114948999999996</c:v>
                </c:pt>
                <c:pt idx="47">
                  <c:v>95.137788</c:v>
                </c:pt>
                <c:pt idx="48">
                  <c:v>95.155085999999997</c:v>
                </c:pt>
                <c:pt idx="49">
                  <c:v>95.154328000000007</c:v>
                </c:pt>
                <c:pt idx="50">
                  <c:v>95.134844999999999</c:v>
                </c:pt>
                <c:pt idx="51">
                  <c:v>95.107540999999998</c:v>
                </c:pt>
                <c:pt idx="52">
                  <c:v>95.086101999999997</c:v>
                </c:pt>
                <c:pt idx="53">
                  <c:v>95.078918000000002</c:v>
                </c:pt>
                <c:pt idx="54">
                  <c:v>95.088117999999994</c:v>
                </c:pt>
                <c:pt idx="55">
                  <c:v>95.110883999999999</c:v>
                </c:pt>
                <c:pt idx="56">
                  <c:v>95.140749</c:v>
                </c:pt>
                <c:pt idx="57">
                  <c:v>95.171547000000004</c:v>
                </c:pt>
                <c:pt idx="58">
                  <c:v>95.199809000000002</c:v>
                </c:pt>
                <c:pt idx="59">
                  <c:v>95.223518999999996</c:v>
                </c:pt>
                <c:pt idx="60">
                  <c:v>95.241315</c:v>
                </c:pt>
                <c:pt idx="61">
                  <c:v>95.249583999999999</c:v>
                </c:pt>
                <c:pt idx="62">
                  <c:v>95.242996000000005</c:v>
                </c:pt>
                <c:pt idx="63">
                  <c:v>95.219562999999994</c:v>
                </c:pt>
                <c:pt idx="64">
                  <c:v>95.183369999999996</c:v>
                </c:pt>
                <c:pt idx="65">
                  <c:v>95.142213999999996</c:v>
                </c:pt>
                <c:pt idx="66">
                  <c:v>95.105259000000004</c:v>
                </c:pt>
                <c:pt idx="67">
                  <c:v>95.084075999999996</c:v>
                </c:pt>
                <c:pt idx="68">
                  <c:v>95.087350000000001</c:v>
                </c:pt>
                <c:pt idx="69">
                  <c:v>95.108390999999997</c:v>
                </c:pt>
                <c:pt idx="70">
                  <c:v>95.127268000000001</c:v>
                </c:pt>
                <c:pt idx="71">
                  <c:v>95.132626000000002</c:v>
                </c:pt>
                <c:pt idx="72">
                  <c:v>95.133330999999998</c:v>
                </c:pt>
                <c:pt idx="73">
                  <c:v>95.145944999999998</c:v>
                </c:pt>
                <c:pt idx="74">
                  <c:v>95.176336000000006</c:v>
                </c:pt>
                <c:pt idx="75">
                  <c:v>95.213909000000001</c:v>
                </c:pt>
                <c:pt idx="76">
                  <c:v>95.244444999999999</c:v>
                </c:pt>
                <c:pt idx="77">
                  <c:v>95.265439000000001</c:v>
                </c:pt>
                <c:pt idx="78">
                  <c:v>95.281114000000002</c:v>
                </c:pt>
                <c:pt idx="79">
                  <c:v>95.285837999999998</c:v>
                </c:pt>
                <c:pt idx="80">
                  <c:v>95.263039000000006</c:v>
                </c:pt>
                <c:pt idx="81">
                  <c:v>95.206847999999994</c:v>
                </c:pt>
                <c:pt idx="82">
                  <c:v>95.140566000000007</c:v>
                </c:pt>
                <c:pt idx="83">
                  <c:v>95.099243999999999</c:v>
                </c:pt>
                <c:pt idx="84">
                  <c:v>95.092509000000007</c:v>
                </c:pt>
                <c:pt idx="85">
                  <c:v>95.103187000000005</c:v>
                </c:pt>
                <c:pt idx="86">
                  <c:v>95.114642000000003</c:v>
                </c:pt>
                <c:pt idx="87">
                  <c:v>95.121898999999999</c:v>
                </c:pt>
                <c:pt idx="88">
                  <c:v>95.125365000000002</c:v>
                </c:pt>
                <c:pt idx="89">
                  <c:v>95.124022999999994</c:v>
                </c:pt>
                <c:pt idx="90">
                  <c:v>95.116266999999993</c:v>
                </c:pt>
                <c:pt idx="91">
                  <c:v>95.103444999999994</c:v>
                </c:pt>
                <c:pt idx="92">
                  <c:v>95.090147000000002</c:v>
                </c:pt>
                <c:pt idx="93">
                  <c:v>95.080224000000001</c:v>
                </c:pt>
                <c:pt idx="94">
                  <c:v>95.072991999999999</c:v>
                </c:pt>
                <c:pt idx="95">
                  <c:v>95.063411000000002</c:v>
                </c:pt>
                <c:pt idx="96">
                  <c:v>95.047088000000002</c:v>
                </c:pt>
                <c:pt idx="97">
                  <c:v>95.027828</c:v>
                </c:pt>
                <c:pt idx="98">
                  <c:v>95.021355999999997</c:v>
                </c:pt>
                <c:pt idx="99">
                  <c:v>95.044077000000001</c:v>
                </c:pt>
                <c:pt idx="100">
                  <c:v>95.091582000000002</c:v>
                </c:pt>
                <c:pt idx="101">
                  <c:v>95.135936000000001</c:v>
                </c:pt>
                <c:pt idx="102">
                  <c:v>95.152844999999999</c:v>
                </c:pt>
                <c:pt idx="103">
                  <c:v>95.144420999999994</c:v>
                </c:pt>
                <c:pt idx="104">
                  <c:v>95.128388999999999</c:v>
                </c:pt>
                <c:pt idx="105">
                  <c:v>95.118646999999996</c:v>
                </c:pt>
                <c:pt idx="106">
                  <c:v>95.121091000000007</c:v>
                </c:pt>
                <c:pt idx="107">
                  <c:v>95.132384000000002</c:v>
                </c:pt>
                <c:pt idx="108">
                  <c:v>95.137851999999995</c:v>
                </c:pt>
                <c:pt idx="109">
                  <c:v>95.119299999999996</c:v>
                </c:pt>
                <c:pt idx="110">
                  <c:v>95.082093</c:v>
                </c:pt>
                <c:pt idx="111">
                  <c:v>95.059667000000005</c:v>
                </c:pt>
                <c:pt idx="112">
                  <c:v>95.077661000000006</c:v>
                </c:pt>
                <c:pt idx="113">
                  <c:v>95.129897999999997</c:v>
                </c:pt>
                <c:pt idx="114">
                  <c:v>95.184685000000002</c:v>
                </c:pt>
                <c:pt idx="115">
                  <c:v>95.214692999999997</c:v>
                </c:pt>
                <c:pt idx="116">
                  <c:v>95.22663</c:v>
                </c:pt>
                <c:pt idx="117">
                  <c:v>95.242808999999994</c:v>
                </c:pt>
                <c:pt idx="118">
                  <c:v>95.264519000000007</c:v>
                </c:pt>
                <c:pt idx="119">
                  <c:v>95.270003000000003</c:v>
                </c:pt>
                <c:pt idx="120">
                  <c:v>95.243976000000004</c:v>
                </c:pt>
                <c:pt idx="121">
                  <c:v>95.200271000000001</c:v>
                </c:pt>
                <c:pt idx="122">
                  <c:v>95.171435000000002</c:v>
                </c:pt>
                <c:pt idx="123">
                  <c:v>95.171280999999993</c:v>
                </c:pt>
                <c:pt idx="124">
                  <c:v>95.180026999999995</c:v>
                </c:pt>
                <c:pt idx="125">
                  <c:v>95.170614</c:v>
                </c:pt>
                <c:pt idx="126">
                  <c:v>95.142013000000006</c:v>
                </c:pt>
                <c:pt idx="127">
                  <c:v>95.122529999999998</c:v>
                </c:pt>
                <c:pt idx="128">
                  <c:v>95.139219999999995</c:v>
                </c:pt>
                <c:pt idx="129">
                  <c:v>95.183886000000001</c:v>
                </c:pt>
                <c:pt idx="130">
                  <c:v>95.205409000000003</c:v>
                </c:pt>
                <c:pt idx="131">
                  <c:v>95.159751</c:v>
                </c:pt>
                <c:pt idx="132">
                  <c:v>95.066891999999996</c:v>
                </c:pt>
                <c:pt idx="133">
                  <c:v>94.978778000000005</c:v>
                </c:pt>
                <c:pt idx="134">
                  <c:v>94.923921000000007</c:v>
                </c:pt>
                <c:pt idx="135">
                  <c:v>94.913884999999993</c:v>
                </c:pt>
                <c:pt idx="136">
                  <c:v>94.959703000000005</c:v>
                </c:pt>
                <c:pt idx="137">
                  <c:v>95.038623999999999</c:v>
                </c:pt>
                <c:pt idx="138">
                  <c:v>95.096896000000001</c:v>
                </c:pt>
                <c:pt idx="139">
                  <c:v>95.109408999999999</c:v>
                </c:pt>
                <c:pt idx="140">
                  <c:v>95.094487000000001</c:v>
                </c:pt>
                <c:pt idx="141">
                  <c:v>95.084197000000003</c:v>
                </c:pt>
                <c:pt idx="142">
                  <c:v>95.098112999999998</c:v>
                </c:pt>
                <c:pt idx="143">
                  <c:v>95.132555999999994</c:v>
                </c:pt>
                <c:pt idx="144">
                  <c:v>95.167878000000002</c:v>
                </c:pt>
                <c:pt idx="145">
                  <c:v>95.180259000000007</c:v>
                </c:pt>
                <c:pt idx="146">
                  <c:v>95.162862000000004</c:v>
                </c:pt>
                <c:pt idx="147">
                  <c:v>95.133714999999995</c:v>
                </c:pt>
                <c:pt idx="148">
                  <c:v>95.093902</c:v>
                </c:pt>
                <c:pt idx="149">
                  <c:v>95.054109999999994</c:v>
                </c:pt>
                <c:pt idx="150">
                  <c:v>95.038003000000003</c:v>
                </c:pt>
                <c:pt idx="151">
                  <c:v>95.044290000000004</c:v>
                </c:pt>
                <c:pt idx="152">
                  <c:v>95.067077999999995</c:v>
                </c:pt>
                <c:pt idx="153">
                  <c:v>95.102169000000004</c:v>
                </c:pt>
                <c:pt idx="154">
                  <c:v>95.143139000000005</c:v>
                </c:pt>
                <c:pt idx="155">
                  <c:v>95.179483000000005</c:v>
                </c:pt>
                <c:pt idx="156">
                  <c:v>95.202611000000005</c:v>
                </c:pt>
                <c:pt idx="157">
                  <c:v>95.207438999999994</c:v>
                </c:pt>
                <c:pt idx="158">
                  <c:v>95.190085999999994</c:v>
                </c:pt>
                <c:pt idx="159">
                  <c:v>95.149510000000006</c:v>
                </c:pt>
                <c:pt idx="160">
                  <c:v>95.099361000000002</c:v>
                </c:pt>
                <c:pt idx="161">
                  <c:v>95.071591999999995</c:v>
                </c:pt>
                <c:pt idx="162">
                  <c:v>95.078513000000001</c:v>
                </c:pt>
                <c:pt idx="163">
                  <c:v>95.085106999999994</c:v>
                </c:pt>
                <c:pt idx="164">
                  <c:v>95.067694000000003</c:v>
                </c:pt>
                <c:pt idx="165">
                  <c:v>95.047314999999998</c:v>
                </c:pt>
                <c:pt idx="166">
                  <c:v>95.050730000000001</c:v>
                </c:pt>
                <c:pt idx="167">
                  <c:v>95.076340999999999</c:v>
                </c:pt>
                <c:pt idx="168">
                  <c:v>95.099284999999995</c:v>
                </c:pt>
                <c:pt idx="169">
                  <c:v>95.104875000000007</c:v>
                </c:pt>
                <c:pt idx="170">
                  <c:v>95.107603999999995</c:v>
                </c:pt>
                <c:pt idx="171">
                  <c:v>95.127634</c:v>
                </c:pt>
                <c:pt idx="172">
                  <c:v>95.159749000000005</c:v>
                </c:pt>
                <c:pt idx="173">
                  <c:v>95.174238000000003</c:v>
                </c:pt>
                <c:pt idx="174">
                  <c:v>95.152396999999993</c:v>
                </c:pt>
                <c:pt idx="175">
                  <c:v>95.113760999999997</c:v>
                </c:pt>
                <c:pt idx="176">
                  <c:v>95.100415999999996</c:v>
                </c:pt>
                <c:pt idx="177">
                  <c:v>95.140063999999995</c:v>
                </c:pt>
                <c:pt idx="178">
                  <c:v>95.215333999999999</c:v>
                </c:pt>
                <c:pt idx="179">
                  <c:v>95.261803999999998</c:v>
                </c:pt>
                <c:pt idx="180">
                  <c:v>95.233711999999997</c:v>
                </c:pt>
                <c:pt idx="181">
                  <c:v>95.161179000000004</c:v>
                </c:pt>
                <c:pt idx="182">
                  <c:v>95.104292999999998</c:v>
                </c:pt>
                <c:pt idx="183">
                  <c:v>95.090534000000005</c:v>
                </c:pt>
                <c:pt idx="184">
                  <c:v>95.111824999999996</c:v>
                </c:pt>
                <c:pt idx="185">
                  <c:v>95.136626000000007</c:v>
                </c:pt>
                <c:pt idx="186">
                  <c:v>95.146978000000004</c:v>
                </c:pt>
                <c:pt idx="187">
                  <c:v>95.150496000000004</c:v>
                </c:pt>
                <c:pt idx="188">
                  <c:v>95.146231</c:v>
                </c:pt>
                <c:pt idx="189">
                  <c:v>95.123142999999999</c:v>
                </c:pt>
                <c:pt idx="190">
                  <c:v>95.077882000000002</c:v>
                </c:pt>
                <c:pt idx="191">
                  <c:v>95.022084000000007</c:v>
                </c:pt>
                <c:pt idx="192">
                  <c:v>94.983502999999999</c:v>
                </c:pt>
                <c:pt idx="193">
                  <c:v>94.993088999999998</c:v>
                </c:pt>
                <c:pt idx="194">
                  <c:v>95.051570999999996</c:v>
                </c:pt>
                <c:pt idx="195">
                  <c:v>95.129531999999998</c:v>
                </c:pt>
                <c:pt idx="196">
                  <c:v>95.192836</c:v>
                </c:pt>
                <c:pt idx="197">
                  <c:v>95.202326999999997</c:v>
                </c:pt>
                <c:pt idx="198">
                  <c:v>95.148122999999998</c:v>
                </c:pt>
                <c:pt idx="199">
                  <c:v>95.082464999999999</c:v>
                </c:pt>
                <c:pt idx="200">
                  <c:v>95.048711999999995</c:v>
                </c:pt>
                <c:pt idx="201">
                  <c:v>95.054569999999998</c:v>
                </c:pt>
                <c:pt idx="202">
                  <c:v>95.093558000000002</c:v>
                </c:pt>
                <c:pt idx="203">
                  <c:v>95.140669000000003</c:v>
                </c:pt>
                <c:pt idx="204">
                  <c:v>95.162777000000006</c:v>
                </c:pt>
                <c:pt idx="205">
                  <c:v>95.139498000000003</c:v>
                </c:pt>
                <c:pt idx="206">
                  <c:v>95.079133999999996</c:v>
                </c:pt>
                <c:pt idx="207">
                  <c:v>95.005086000000006</c:v>
                </c:pt>
                <c:pt idx="208">
                  <c:v>94.938002999999995</c:v>
                </c:pt>
                <c:pt idx="209">
                  <c:v>94.894133999999994</c:v>
                </c:pt>
                <c:pt idx="210">
                  <c:v>94.880476999999999</c:v>
                </c:pt>
                <c:pt idx="211">
                  <c:v>94.889049</c:v>
                </c:pt>
                <c:pt idx="212">
                  <c:v>94.905978000000005</c:v>
                </c:pt>
                <c:pt idx="213">
                  <c:v>94.925071000000003</c:v>
                </c:pt>
                <c:pt idx="214">
                  <c:v>94.948948999999999</c:v>
                </c:pt>
                <c:pt idx="215">
                  <c:v>94.975765999999993</c:v>
                </c:pt>
                <c:pt idx="216">
                  <c:v>94.990281999999993</c:v>
                </c:pt>
                <c:pt idx="217">
                  <c:v>94.978646999999995</c:v>
                </c:pt>
                <c:pt idx="218">
                  <c:v>94.945559000000003</c:v>
                </c:pt>
                <c:pt idx="219">
                  <c:v>94.910628000000003</c:v>
                </c:pt>
                <c:pt idx="220">
                  <c:v>94.899545000000003</c:v>
                </c:pt>
                <c:pt idx="221">
                  <c:v>94.927267000000001</c:v>
                </c:pt>
                <c:pt idx="222">
                  <c:v>94.978183000000001</c:v>
                </c:pt>
                <c:pt idx="223">
                  <c:v>95.025767999999999</c:v>
                </c:pt>
                <c:pt idx="224">
                  <c:v>95.058344000000005</c:v>
                </c:pt>
                <c:pt idx="225">
                  <c:v>95.073082999999997</c:v>
                </c:pt>
                <c:pt idx="226">
                  <c:v>95.071344999999994</c:v>
                </c:pt>
                <c:pt idx="227">
                  <c:v>95.057992999999996</c:v>
                </c:pt>
                <c:pt idx="228">
                  <c:v>95.031665000000004</c:v>
                </c:pt>
                <c:pt idx="229">
                  <c:v>94.976226999999994</c:v>
                </c:pt>
                <c:pt idx="230">
                  <c:v>94.879594999999995</c:v>
                </c:pt>
                <c:pt idx="231">
                  <c:v>94.764870000000002</c:v>
                </c:pt>
                <c:pt idx="232">
                  <c:v>94.683176000000003</c:v>
                </c:pt>
                <c:pt idx="233">
                  <c:v>94.673027000000005</c:v>
                </c:pt>
                <c:pt idx="234">
                  <c:v>94.730144999999993</c:v>
                </c:pt>
                <c:pt idx="235">
                  <c:v>94.812263999999999</c:v>
                </c:pt>
                <c:pt idx="236">
                  <c:v>94.882223999999994</c:v>
                </c:pt>
                <c:pt idx="237">
                  <c:v>94.940875000000005</c:v>
                </c:pt>
                <c:pt idx="238">
                  <c:v>95.006005999999999</c:v>
                </c:pt>
                <c:pt idx="239">
                  <c:v>95.074042000000006</c:v>
                </c:pt>
                <c:pt idx="240">
                  <c:v>95.116709999999998</c:v>
                </c:pt>
                <c:pt idx="241">
                  <c:v>95.117204000000001</c:v>
                </c:pt>
                <c:pt idx="242">
                  <c:v>95.093378999999999</c:v>
                </c:pt>
                <c:pt idx="243">
                  <c:v>95.070959999999999</c:v>
                </c:pt>
                <c:pt idx="244">
                  <c:v>95.057986999999997</c:v>
                </c:pt>
                <c:pt idx="245">
                  <c:v>95.046031999999997</c:v>
                </c:pt>
                <c:pt idx="246">
                  <c:v>95.017504000000002</c:v>
                </c:pt>
                <c:pt idx="247">
                  <c:v>94.945652999999993</c:v>
                </c:pt>
                <c:pt idx="248">
                  <c:v>94.818190999999999</c:v>
                </c:pt>
                <c:pt idx="249">
                  <c:v>94.708055999999999</c:v>
                </c:pt>
                <c:pt idx="250">
                  <c:v>94.716420999999997</c:v>
                </c:pt>
                <c:pt idx="251">
                  <c:v>94.818006999999994</c:v>
                </c:pt>
                <c:pt idx="252">
                  <c:v>94.939594</c:v>
                </c:pt>
                <c:pt idx="253">
                  <c:v>95.022847999999996</c:v>
                </c:pt>
                <c:pt idx="254">
                  <c:v>95.011899</c:v>
                </c:pt>
                <c:pt idx="255">
                  <c:v>94.899193999999994</c:v>
                </c:pt>
                <c:pt idx="256">
                  <c:v>94.772070999999997</c:v>
                </c:pt>
                <c:pt idx="257">
                  <c:v>94.728697999999994</c:v>
                </c:pt>
                <c:pt idx="258">
                  <c:v>94.783698000000001</c:v>
                </c:pt>
                <c:pt idx="259">
                  <c:v>94.883247999999995</c:v>
                </c:pt>
                <c:pt idx="260">
                  <c:v>94.970624000000001</c:v>
                </c:pt>
                <c:pt idx="261">
                  <c:v>95.033085999999997</c:v>
                </c:pt>
                <c:pt idx="262">
                  <c:v>95.097656999999998</c:v>
                </c:pt>
                <c:pt idx="263">
                  <c:v>95.19717</c:v>
                </c:pt>
                <c:pt idx="264">
                  <c:v>95.330190999999999</c:v>
                </c:pt>
                <c:pt idx="265">
                  <c:v>95.447558000000001</c:v>
                </c:pt>
                <c:pt idx="266">
                  <c:v>95.482286000000002</c:v>
                </c:pt>
                <c:pt idx="267">
                  <c:v>95.410734000000005</c:v>
                </c:pt>
                <c:pt idx="268">
                  <c:v>95.272992000000002</c:v>
                </c:pt>
                <c:pt idx="269">
                  <c:v>95.137150000000005</c:v>
                </c:pt>
                <c:pt idx="270">
                  <c:v>95.055824000000001</c:v>
                </c:pt>
                <c:pt idx="271">
                  <c:v>95.038483999999997</c:v>
                </c:pt>
                <c:pt idx="272">
                  <c:v>95.049660000000003</c:v>
                </c:pt>
                <c:pt idx="273">
                  <c:v>95.033591000000001</c:v>
                </c:pt>
                <c:pt idx="274">
                  <c:v>94.969804999999994</c:v>
                </c:pt>
                <c:pt idx="275">
                  <c:v>94.909941000000003</c:v>
                </c:pt>
                <c:pt idx="276">
                  <c:v>94.919856999999993</c:v>
                </c:pt>
                <c:pt idx="277">
                  <c:v>94.997750999999994</c:v>
                </c:pt>
                <c:pt idx="278">
                  <c:v>95.077753000000001</c:v>
                </c:pt>
                <c:pt idx="279">
                  <c:v>95.102757999999994</c:v>
                </c:pt>
                <c:pt idx="280">
                  <c:v>95.071661000000006</c:v>
                </c:pt>
                <c:pt idx="281">
                  <c:v>95.013200999999995</c:v>
                </c:pt>
                <c:pt idx="282">
                  <c:v>94.945812000000004</c:v>
                </c:pt>
                <c:pt idx="283">
                  <c:v>94.875906999999998</c:v>
                </c:pt>
                <c:pt idx="284">
                  <c:v>94.818550000000002</c:v>
                </c:pt>
                <c:pt idx="285">
                  <c:v>94.802060999999995</c:v>
                </c:pt>
                <c:pt idx="286">
                  <c:v>94.850633999999999</c:v>
                </c:pt>
                <c:pt idx="287">
                  <c:v>94.958174</c:v>
                </c:pt>
                <c:pt idx="288">
                  <c:v>95.077502999999993</c:v>
                </c:pt>
                <c:pt idx="289">
                  <c:v>95.159719999999993</c:v>
                </c:pt>
                <c:pt idx="290">
                  <c:v>95.194294999999997</c:v>
                </c:pt>
                <c:pt idx="291">
                  <c:v>95.191946999999999</c:v>
                </c:pt>
                <c:pt idx="292">
                  <c:v>95.163217000000003</c:v>
                </c:pt>
                <c:pt idx="293">
                  <c:v>95.111973000000006</c:v>
                </c:pt>
                <c:pt idx="294">
                  <c:v>95.043271000000004</c:v>
                </c:pt>
                <c:pt idx="295">
                  <c:v>94.972747999999996</c:v>
                </c:pt>
                <c:pt idx="296">
                  <c:v>94.922659999999993</c:v>
                </c:pt>
                <c:pt idx="297">
                  <c:v>94.909778000000003</c:v>
                </c:pt>
                <c:pt idx="298">
                  <c:v>94.932175999999998</c:v>
                </c:pt>
                <c:pt idx="299">
                  <c:v>94.965823999999998</c:v>
                </c:pt>
                <c:pt idx="300">
                  <c:v>94.986339000000001</c:v>
                </c:pt>
                <c:pt idx="301">
                  <c:v>94.99</c:v>
                </c:pt>
                <c:pt idx="302">
                  <c:v>94.982939000000002</c:v>
                </c:pt>
                <c:pt idx="303">
                  <c:v>94.971001000000001</c:v>
                </c:pt>
                <c:pt idx="304">
                  <c:v>94.964049000000003</c:v>
                </c:pt>
                <c:pt idx="305">
                  <c:v>94.969176000000004</c:v>
                </c:pt>
                <c:pt idx="306">
                  <c:v>94.978632000000005</c:v>
                </c:pt>
                <c:pt idx="307">
                  <c:v>94.971508999999998</c:v>
                </c:pt>
                <c:pt idx="308">
                  <c:v>94.935652000000005</c:v>
                </c:pt>
                <c:pt idx="309">
                  <c:v>94.894412000000003</c:v>
                </c:pt>
                <c:pt idx="310">
                  <c:v>94.899243999999996</c:v>
                </c:pt>
                <c:pt idx="311">
                  <c:v>94.935773999999995</c:v>
                </c:pt>
                <c:pt idx="312">
                  <c:v>94.920872000000003</c:v>
                </c:pt>
                <c:pt idx="313">
                  <c:v>94.857862999999995</c:v>
                </c:pt>
                <c:pt idx="314">
                  <c:v>94.811265000000006</c:v>
                </c:pt>
                <c:pt idx="315">
                  <c:v>94.804022000000003</c:v>
                </c:pt>
                <c:pt idx="316">
                  <c:v>94.815218999999999</c:v>
                </c:pt>
                <c:pt idx="317">
                  <c:v>94.823206999999996</c:v>
                </c:pt>
                <c:pt idx="318">
                  <c:v>94.829958000000005</c:v>
                </c:pt>
                <c:pt idx="319">
                  <c:v>94.849598</c:v>
                </c:pt>
                <c:pt idx="320">
                  <c:v>94.881778999999995</c:v>
                </c:pt>
                <c:pt idx="321">
                  <c:v>94.909906000000007</c:v>
                </c:pt>
                <c:pt idx="322">
                  <c:v>94.927715000000006</c:v>
                </c:pt>
                <c:pt idx="323">
                  <c:v>94.952721999999994</c:v>
                </c:pt>
                <c:pt idx="324">
                  <c:v>94.998632999999998</c:v>
                </c:pt>
                <c:pt idx="325">
                  <c:v>95.016351999999998</c:v>
                </c:pt>
                <c:pt idx="326">
                  <c:v>94.953909999999993</c:v>
                </c:pt>
                <c:pt idx="327">
                  <c:v>94.857281</c:v>
                </c:pt>
                <c:pt idx="328">
                  <c:v>94.775593000000001</c:v>
                </c:pt>
                <c:pt idx="329">
                  <c:v>94.706126999999995</c:v>
                </c:pt>
                <c:pt idx="330">
                  <c:v>94.650394000000006</c:v>
                </c:pt>
                <c:pt idx="331">
                  <c:v>94.614975999999999</c:v>
                </c:pt>
                <c:pt idx="332">
                  <c:v>94.587902</c:v>
                </c:pt>
                <c:pt idx="333">
                  <c:v>94.574102999999994</c:v>
                </c:pt>
                <c:pt idx="334">
                  <c:v>94.576376999999994</c:v>
                </c:pt>
                <c:pt idx="335">
                  <c:v>94.581832000000006</c:v>
                </c:pt>
                <c:pt idx="336">
                  <c:v>94.581326000000004</c:v>
                </c:pt>
                <c:pt idx="337">
                  <c:v>94.576122999999995</c:v>
                </c:pt>
                <c:pt idx="338">
                  <c:v>94.568639000000005</c:v>
                </c:pt>
                <c:pt idx="339">
                  <c:v>94.554872000000003</c:v>
                </c:pt>
                <c:pt idx="340">
                  <c:v>94.528655999999998</c:v>
                </c:pt>
                <c:pt idx="341">
                  <c:v>94.489081999999996</c:v>
                </c:pt>
                <c:pt idx="342">
                  <c:v>94.442002000000002</c:v>
                </c:pt>
                <c:pt idx="343">
                  <c:v>94.401095999999995</c:v>
                </c:pt>
                <c:pt idx="344">
                  <c:v>94.384463999999994</c:v>
                </c:pt>
                <c:pt idx="345">
                  <c:v>94.404707000000002</c:v>
                </c:pt>
                <c:pt idx="346">
                  <c:v>94.466775999999996</c:v>
                </c:pt>
                <c:pt idx="347">
                  <c:v>94.564577</c:v>
                </c:pt>
                <c:pt idx="348">
                  <c:v>94.668584999999993</c:v>
                </c:pt>
                <c:pt idx="349">
                  <c:v>94.714017999999996</c:v>
                </c:pt>
                <c:pt idx="350">
                  <c:v>94.647591000000006</c:v>
                </c:pt>
                <c:pt idx="351">
                  <c:v>94.550871999999998</c:v>
                </c:pt>
                <c:pt idx="352">
                  <c:v>94.505264999999994</c:v>
                </c:pt>
                <c:pt idx="353">
                  <c:v>94.453288000000001</c:v>
                </c:pt>
                <c:pt idx="354">
                  <c:v>94.373743000000005</c:v>
                </c:pt>
                <c:pt idx="355">
                  <c:v>94.294549000000004</c:v>
                </c:pt>
                <c:pt idx="356">
                  <c:v>94.232702000000003</c:v>
                </c:pt>
                <c:pt idx="357">
                  <c:v>94.186071999999996</c:v>
                </c:pt>
                <c:pt idx="358">
                  <c:v>94.147487999999996</c:v>
                </c:pt>
                <c:pt idx="359">
                  <c:v>94.113866999999999</c:v>
                </c:pt>
                <c:pt idx="360">
                  <c:v>94.086295000000007</c:v>
                </c:pt>
                <c:pt idx="361">
                  <c:v>94.067537000000002</c:v>
                </c:pt>
                <c:pt idx="362">
                  <c:v>94.060536999999997</c:v>
                </c:pt>
                <c:pt idx="363">
                  <c:v>94.069012000000001</c:v>
                </c:pt>
                <c:pt idx="364">
                  <c:v>94.092026000000004</c:v>
                </c:pt>
                <c:pt idx="365">
                  <c:v>94.113005999999999</c:v>
                </c:pt>
                <c:pt idx="366">
                  <c:v>94.101213000000001</c:v>
                </c:pt>
                <c:pt idx="367">
                  <c:v>94.034850000000006</c:v>
                </c:pt>
                <c:pt idx="368">
                  <c:v>93.921554</c:v>
                </c:pt>
                <c:pt idx="369">
                  <c:v>93.794151999999997</c:v>
                </c:pt>
                <c:pt idx="370">
                  <c:v>93.698516999999995</c:v>
                </c:pt>
                <c:pt idx="371">
                  <c:v>93.666819000000004</c:v>
                </c:pt>
                <c:pt idx="372">
                  <c:v>93.662476999999996</c:v>
                </c:pt>
                <c:pt idx="373">
                  <c:v>93.641011000000006</c:v>
                </c:pt>
                <c:pt idx="374">
                  <c:v>93.630562999999995</c:v>
                </c:pt>
                <c:pt idx="375">
                  <c:v>93.651747</c:v>
                </c:pt>
                <c:pt idx="376">
                  <c:v>93.688511000000005</c:v>
                </c:pt>
                <c:pt idx="377">
                  <c:v>93.714223000000004</c:v>
                </c:pt>
                <c:pt idx="378">
                  <c:v>93.709198000000001</c:v>
                </c:pt>
                <c:pt idx="379">
                  <c:v>93.672216000000006</c:v>
                </c:pt>
                <c:pt idx="380">
                  <c:v>93.631467999999998</c:v>
                </c:pt>
                <c:pt idx="381">
                  <c:v>93.622856999999996</c:v>
                </c:pt>
                <c:pt idx="382">
                  <c:v>93.634411999999998</c:v>
                </c:pt>
                <c:pt idx="383">
                  <c:v>93.624796000000003</c:v>
                </c:pt>
                <c:pt idx="384">
                  <c:v>93.578653000000003</c:v>
                </c:pt>
                <c:pt idx="385">
                  <c:v>93.507023000000004</c:v>
                </c:pt>
                <c:pt idx="386">
                  <c:v>93.435564999999997</c:v>
                </c:pt>
                <c:pt idx="387">
                  <c:v>93.382598999999999</c:v>
                </c:pt>
                <c:pt idx="388">
                  <c:v>93.335791</c:v>
                </c:pt>
                <c:pt idx="389">
                  <c:v>93.277287999999999</c:v>
                </c:pt>
                <c:pt idx="390">
                  <c:v>93.215783000000002</c:v>
                </c:pt>
                <c:pt idx="391">
                  <c:v>93.182624000000004</c:v>
                </c:pt>
                <c:pt idx="392">
                  <c:v>93.197772999999998</c:v>
                </c:pt>
                <c:pt idx="393">
                  <c:v>93.234066999999996</c:v>
                </c:pt>
                <c:pt idx="394">
                  <c:v>93.246097000000006</c:v>
                </c:pt>
                <c:pt idx="395">
                  <c:v>93.221604999999997</c:v>
                </c:pt>
                <c:pt idx="396">
                  <c:v>93.177542000000003</c:v>
                </c:pt>
                <c:pt idx="397">
                  <c:v>93.134253000000001</c:v>
                </c:pt>
                <c:pt idx="398">
                  <c:v>93.103746999999998</c:v>
                </c:pt>
                <c:pt idx="399">
                  <c:v>93.089645000000004</c:v>
                </c:pt>
                <c:pt idx="400">
                  <c:v>93.088965999999999</c:v>
                </c:pt>
                <c:pt idx="401">
                  <c:v>93.093258000000006</c:v>
                </c:pt>
                <c:pt idx="402">
                  <c:v>93.091773000000003</c:v>
                </c:pt>
                <c:pt idx="403">
                  <c:v>93.073359999999994</c:v>
                </c:pt>
                <c:pt idx="404">
                  <c:v>93.029843</c:v>
                </c:pt>
                <c:pt idx="405">
                  <c:v>92.966198000000006</c:v>
                </c:pt>
                <c:pt idx="406">
                  <c:v>92.901830000000004</c:v>
                </c:pt>
                <c:pt idx="407">
                  <c:v>92.855884000000003</c:v>
                </c:pt>
                <c:pt idx="408">
                  <c:v>92.836123999999998</c:v>
                </c:pt>
                <c:pt idx="409">
                  <c:v>92.840118000000004</c:v>
                </c:pt>
                <c:pt idx="410">
                  <c:v>92.855277999999998</c:v>
                </c:pt>
                <c:pt idx="411">
                  <c:v>92.856144</c:v>
                </c:pt>
                <c:pt idx="412">
                  <c:v>92.815878999999995</c:v>
                </c:pt>
                <c:pt idx="413">
                  <c:v>92.734871999999996</c:v>
                </c:pt>
                <c:pt idx="414">
                  <c:v>92.633786000000001</c:v>
                </c:pt>
                <c:pt idx="415">
                  <c:v>92.538780000000003</c:v>
                </c:pt>
                <c:pt idx="416">
                  <c:v>92.474207000000007</c:v>
                </c:pt>
                <c:pt idx="417">
                  <c:v>92.444174000000004</c:v>
                </c:pt>
                <c:pt idx="418">
                  <c:v>92.430834000000004</c:v>
                </c:pt>
                <c:pt idx="419">
                  <c:v>92.409316000000004</c:v>
                </c:pt>
                <c:pt idx="420">
                  <c:v>92.366770000000002</c:v>
                </c:pt>
                <c:pt idx="421">
                  <c:v>92.311531000000002</c:v>
                </c:pt>
                <c:pt idx="422">
                  <c:v>92.263169000000005</c:v>
                </c:pt>
                <c:pt idx="423">
                  <c:v>92.235094000000004</c:v>
                </c:pt>
                <c:pt idx="424">
                  <c:v>92.228178999999997</c:v>
                </c:pt>
                <c:pt idx="425">
                  <c:v>92.234285</c:v>
                </c:pt>
                <c:pt idx="426">
                  <c:v>92.240572999999998</c:v>
                </c:pt>
                <c:pt idx="427">
                  <c:v>92.231978999999995</c:v>
                </c:pt>
                <c:pt idx="428">
                  <c:v>92.197929000000002</c:v>
                </c:pt>
                <c:pt idx="429">
                  <c:v>92.137890999999996</c:v>
                </c:pt>
                <c:pt idx="430">
                  <c:v>92.060376000000005</c:v>
                </c:pt>
                <c:pt idx="431">
                  <c:v>91.976146</c:v>
                </c:pt>
                <c:pt idx="432">
                  <c:v>91.900976999999997</c:v>
                </c:pt>
                <c:pt idx="433">
                  <c:v>91.864266000000001</c:v>
                </c:pt>
                <c:pt idx="434">
                  <c:v>91.875073999999998</c:v>
                </c:pt>
                <c:pt idx="435">
                  <c:v>91.903903</c:v>
                </c:pt>
                <c:pt idx="436">
                  <c:v>91.931799999999996</c:v>
                </c:pt>
                <c:pt idx="437">
                  <c:v>91.952099000000004</c:v>
                </c:pt>
                <c:pt idx="438">
                  <c:v>91.952372999999994</c:v>
                </c:pt>
                <c:pt idx="439">
                  <c:v>91.924182000000002</c:v>
                </c:pt>
                <c:pt idx="440">
                  <c:v>91.877177000000003</c:v>
                </c:pt>
                <c:pt idx="441">
                  <c:v>91.830184000000003</c:v>
                </c:pt>
                <c:pt idx="442">
                  <c:v>91.789961000000005</c:v>
                </c:pt>
                <c:pt idx="443">
                  <c:v>91.747153999999995</c:v>
                </c:pt>
                <c:pt idx="444">
                  <c:v>91.693523999999996</c:v>
                </c:pt>
                <c:pt idx="445">
                  <c:v>91.637232999999995</c:v>
                </c:pt>
                <c:pt idx="446">
                  <c:v>91.598054000000005</c:v>
                </c:pt>
                <c:pt idx="447">
                  <c:v>91.585313999999997</c:v>
                </c:pt>
                <c:pt idx="448">
                  <c:v>91.583716999999993</c:v>
                </c:pt>
                <c:pt idx="449">
                  <c:v>91.570620000000005</c:v>
                </c:pt>
                <c:pt idx="450">
                  <c:v>91.542060000000006</c:v>
                </c:pt>
                <c:pt idx="451">
                  <c:v>91.507767000000001</c:v>
                </c:pt>
                <c:pt idx="452">
                  <c:v>91.473403000000005</c:v>
                </c:pt>
                <c:pt idx="453">
                  <c:v>91.442835000000002</c:v>
                </c:pt>
                <c:pt idx="454">
                  <c:v>91.427575000000004</c:v>
                </c:pt>
                <c:pt idx="455">
                  <c:v>91.431201000000001</c:v>
                </c:pt>
                <c:pt idx="456">
                  <c:v>91.430600999999996</c:v>
                </c:pt>
                <c:pt idx="457">
                  <c:v>91.397880999999998</c:v>
                </c:pt>
                <c:pt idx="458">
                  <c:v>91.331123000000005</c:v>
                </c:pt>
                <c:pt idx="459">
                  <c:v>91.251780999999994</c:v>
                </c:pt>
                <c:pt idx="460">
                  <c:v>91.179595000000006</c:v>
                </c:pt>
                <c:pt idx="461">
                  <c:v>91.117761000000002</c:v>
                </c:pt>
                <c:pt idx="462">
                  <c:v>91.063001</c:v>
                </c:pt>
                <c:pt idx="463">
                  <c:v>91.024265999999997</c:v>
                </c:pt>
                <c:pt idx="464">
                  <c:v>91.017460999999997</c:v>
                </c:pt>
                <c:pt idx="465">
                  <c:v>91.038679999999999</c:v>
                </c:pt>
                <c:pt idx="466">
                  <c:v>91.059124999999995</c:v>
                </c:pt>
                <c:pt idx="467">
                  <c:v>91.051831000000007</c:v>
                </c:pt>
                <c:pt idx="468">
                  <c:v>91.014764999999997</c:v>
                </c:pt>
                <c:pt idx="469">
                  <c:v>90.969123999999994</c:v>
                </c:pt>
                <c:pt idx="470">
                  <c:v>90.937460999999999</c:v>
                </c:pt>
                <c:pt idx="471">
                  <c:v>90.921322000000004</c:v>
                </c:pt>
                <c:pt idx="472">
                  <c:v>90.903786999999994</c:v>
                </c:pt>
                <c:pt idx="473">
                  <c:v>90.873943999999995</c:v>
                </c:pt>
                <c:pt idx="474">
                  <c:v>90.839819000000006</c:v>
                </c:pt>
                <c:pt idx="475">
                  <c:v>90.814401000000004</c:v>
                </c:pt>
                <c:pt idx="476">
                  <c:v>90.798389</c:v>
                </c:pt>
                <c:pt idx="477">
                  <c:v>90.782250000000005</c:v>
                </c:pt>
                <c:pt idx="478">
                  <c:v>90.761576000000005</c:v>
                </c:pt>
                <c:pt idx="479">
                  <c:v>90.743121000000002</c:v>
                </c:pt>
                <c:pt idx="480">
                  <c:v>90.735611000000006</c:v>
                </c:pt>
                <c:pt idx="481">
                  <c:v>90.739176</c:v>
                </c:pt>
                <c:pt idx="482">
                  <c:v>90.744659999999996</c:v>
                </c:pt>
                <c:pt idx="483">
                  <c:v>90.741397000000006</c:v>
                </c:pt>
                <c:pt idx="484">
                  <c:v>90.723149000000006</c:v>
                </c:pt>
                <c:pt idx="485">
                  <c:v>90.688439000000002</c:v>
                </c:pt>
                <c:pt idx="486">
                  <c:v>90.638343000000006</c:v>
                </c:pt>
                <c:pt idx="487">
                  <c:v>90.575518000000002</c:v>
                </c:pt>
                <c:pt idx="488">
                  <c:v>90.504147000000003</c:v>
                </c:pt>
                <c:pt idx="489">
                  <c:v>90.432429999999997</c:v>
                </c:pt>
                <c:pt idx="490">
                  <c:v>90.375235000000004</c:v>
                </c:pt>
                <c:pt idx="491">
                  <c:v>90.347678000000002</c:v>
                </c:pt>
                <c:pt idx="492">
                  <c:v>90.352084000000005</c:v>
                </c:pt>
                <c:pt idx="493">
                  <c:v>90.374825000000001</c:v>
                </c:pt>
                <c:pt idx="494">
                  <c:v>90.393602999999999</c:v>
                </c:pt>
                <c:pt idx="495">
                  <c:v>90.387540000000001</c:v>
                </c:pt>
                <c:pt idx="496">
                  <c:v>90.351540999999997</c:v>
                </c:pt>
                <c:pt idx="497">
                  <c:v>90.304787000000005</c:v>
                </c:pt>
                <c:pt idx="498">
                  <c:v>90.271276999999998</c:v>
                </c:pt>
                <c:pt idx="499">
                  <c:v>90.255964000000006</c:v>
                </c:pt>
                <c:pt idx="500">
                  <c:v>90.249396000000004</c:v>
                </c:pt>
                <c:pt idx="501">
                  <c:v>90.243302</c:v>
                </c:pt>
                <c:pt idx="502">
                  <c:v>90.234358</c:v>
                </c:pt>
                <c:pt idx="503">
                  <c:v>90.218196000000006</c:v>
                </c:pt>
                <c:pt idx="504">
                  <c:v>90.185490000000001</c:v>
                </c:pt>
                <c:pt idx="505">
                  <c:v>90.128816999999998</c:v>
                </c:pt>
                <c:pt idx="506">
                  <c:v>90.053993000000006</c:v>
                </c:pt>
                <c:pt idx="507">
                  <c:v>89.979984000000002</c:v>
                </c:pt>
                <c:pt idx="508">
                  <c:v>89.925796000000005</c:v>
                </c:pt>
                <c:pt idx="509">
                  <c:v>89.898216000000005</c:v>
                </c:pt>
                <c:pt idx="510">
                  <c:v>89.890643999999995</c:v>
                </c:pt>
                <c:pt idx="511">
                  <c:v>89.890872000000002</c:v>
                </c:pt>
                <c:pt idx="512">
                  <c:v>89.889334000000005</c:v>
                </c:pt>
                <c:pt idx="513">
                  <c:v>89.881251000000006</c:v>
                </c:pt>
                <c:pt idx="514">
                  <c:v>89.864361000000002</c:v>
                </c:pt>
                <c:pt idx="515">
                  <c:v>89.838143000000002</c:v>
                </c:pt>
                <c:pt idx="516">
                  <c:v>89.806216000000006</c:v>
                </c:pt>
                <c:pt idx="517">
                  <c:v>89.778274999999994</c:v>
                </c:pt>
                <c:pt idx="518">
                  <c:v>89.764847000000003</c:v>
                </c:pt>
                <c:pt idx="519">
                  <c:v>89.764480000000006</c:v>
                </c:pt>
                <c:pt idx="520">
                  <c:v>89.760149999999996</c:v>
                </c:pt>
                <c:pt idx="521">
                  <c:v>89.733767</c:v>
                </c:pt>
                <c:pt idx="522">
                  <c:v>89.679851999999997</c:v>
                </c:pt>
                <c:pt idx="523">
                  <c:v>89.605728999999997</c:v>
                </c:pt>
                <c:pt idx="524">
                  <c:v>89.526651999999999</c:v>
                </c:pt>
                <c:pt idx="525">
                  <c:v>89.463009</c:v>
                </c:pt>
                <c:pt idx="526">
                  <c:v>89.434246999999999</c:v>
                </c:pt>
                <c:pt idx="527">
                  <c:v>89.446213</c:v>
                </c:pt>
                <c:pt idx="528">
                  <c:v>89.482995000000003</c:v>
                </c:pt>
                <c:pt idx="529">
                  <c:v>89.515197000000001</c:v>
                </c:pt>
                <c:pt idx="530">
                  <c:v>89.520408000000003</c:v>
                </c:pt>
                <c:pt idx="531">
                  <c:v>89.497037000000006</c:v>
                </c:pt>
                <c:pt idx="532">
                  <c:v>89.458078999999998</c:v>
                </c:pt>
                <c:pt idx="533">
                  <c:v>89.414777000000001</c:v>
                </c:pt>
                <c:pt idx="534">
                  <c:v>89.369969999999995</c:v>
                </c:pt>
                <c:pt idx="535">
                  <c:v>89.326479000000006</c:v>
                </c:pt>
                <c:pt idx="536">
                  <c:v>89.295308000000006</c:v>
                </c:pt>
                <c:pt idx="537">
                  <c:v>89.290092000000001</c:v>
                </c:pt>
                <c:pt idx="538">
                  <c:v>89.310894000000005</c:v>
                </c:pt>
                <c:pt idx="539">
                  <c:v>89.335750000000004</c:v>
                </c:pt>
                <c:pt idx="540">
                  <c:v>89.334946000000002</c:v>
                </c:pt>
                <c:pt idx="541">
                  <c:v>89.296684999999997</c:v>
                </c:pt>
                <c:pt idx="542">
                  <c:v>89.237516999999997</c:v>
                </c:pt>
                <c:pt idx="543">
                  <c:v>89.187019000000006</c:v>
                </c:pt>
                <c:pt idx="544">
                  <c:v>89.162350000000004</c:v>
                </c:pt>
                <c:pt idx="545">
                  <c:v>89.158862999999997</c:v>
                </c:pt>
                <c:pt idx="546">
                  <c:v>89.161938000000006</c:v>
                </c:pt>
                <c:pt idx="547">
                  <c:v>89.162319999999994</c:v>
                </c:pt>
                <c:pt idx="548">
                  <c:v>89.158091999999996</c:v>
                </c:pt>
                <c:pt idx="549">
                  <c:v>89.149325000000005</c:v>
                </c:pt>
                <c:pt idx="550">
                  <c:v>89.136521999999999</c:v>
                </c:pt>
                <c:pt idx="551">
                  <c:v>89.120914999999997</c:v>
                </c:pt>
                <c:pt idx="552">
                  <c:v>89.101067999999998</c:v>
                </c:pt>
                <c:pt idx="553">
                  <c:v>89.070508000000004</c:v>
                </c:pt>
                <c:pt idx="554">
                  <c:v>89.024814000000006</c:v>
                </c:pt>
                <c:pt idx="555">
                  <c:v>88.972128999999995</c:v>
                </c:pt>
                <c:pt idx="556">
                  <c:v>88.930312999999998</c:v>
                </c:pt>
                <c:pt idx="557">
                  <c:v>88.911670999999998</c:v>
                </c:pt>
                <c:pt idx="558">
                  <c:v>88.913527000000002</c:v>
                </c:pt>
                <c:pt idx="559">
                  <c:v>88.923669000000004</c:v>
                </c:pt>
                <c:pt idx="560">
                  <c:v>88.932694999999995</c:v>
                </c:pt>
                <c:pt idx="561">
                  <c:v>88.939520000000002</c:v>
                </c:pt>
                <c:pt idx="562">
                  <c:v>88.946680999999998</c:v>
                </c:pt>
                <c:pt idx="563">
                  <c:v>88.953235000000006</c:v>
                </c:pt>
                <c:pt idx="564">
                  <c:v>88.951898</c:v>
                </c:pt>
                <c:pt idx="565">
                  <c:v>88.934061</c:v>
                </c:pt>
                <c:pt idx="566">
                  <c:v>88.899882000000005</c:v>
                </c:pt>
                <c:pt idx="567">
                  <c:v>88.864058999999997</c:v>
                </c:pt>
                <c:pt idx="568">
                  <c:v>88.847271000000006</c:v>
                </c:pt>
                <c:pt idx="569">
                  <c:v>88.858348000000007</c:v>
                </c:pt>
                <c:pt idx="570">
                  <c:v>88.885789000000003</c:v>
                </c:pt>
                <c:pt idx="571">
                  <c:v>88.908694999999994</c:v>
                </c:pt>
                <c:pt idx="572">
                  <c:v>88.914035999999996</c:v>
                </c:pt>
                <c:pt idx="573">
                  <c:v>88.901223000000002</c:v>
                </c:pt>
                <c:pt idx="574">
                  <c:v>88.873816000000005</c:v>
                </c:pt>
                <c:pt idx="575">
                  <c:v>88.833960000000005</c:v>
                </c:pt>
                <c:pt idx="576">
                  <c:v>88.786567000000005</c:v>
                </c:pt>
                <c:pt idx="577">
                  <c:v>88.742902000000001</c:v>
                </c:pt>
                <c:pt idx="578">
                  <c:v>88.713887</c:v>
                </c:pt>
                <c:pt idx="579">
                  <c:v>88.699597999999995</c:v>
                </c:pt>
                <c:pt idx="580">
                  <c:v>88.690870000000004</c:v>
                </c:pt>
                <c:pt idx="581">
                  <c:v>88.682490000000001</c:v>
                </c:pt>
                <c:pt idx="582">
                  <c:v>88.678135999999995</c:v>
                </c:pt>
                <c:pt idx="583">
                  <c:v>88.680918000000005</c:v>
                </c:pt>
                <c:pt idx="584">
                  <c:v>88.686753999999993</c:v>
                </c:pt>
                <c:pt idx="585">
                  <c:v>88.691121999999993</c:v>
                </c:pt>
                <c:pt idx="586">
                  <c:v>88.696287999999996</c:v>
                </c:pt>
                <c:pt idx="587">
                  <c:v>88.704747999999995</c:v>
                </c:pt>
                <c:pt idx="588">
                  <c:v>88.708994000000004</c:v>
                </c:pt>
                <c:pt idx="589">
                  <c:v>88.697443000000007</c:v>
                </c:pt>
                <c:pt idx="590">
                  <c:v>88.671679999999995</c:v>
                </c:pt>
                <c:pt idx="591">
                  <c:v>88.648517999999996</c:v>
                </c:pt>
                <c:pt idx="592">
                  <c:v>88.640511000000004</c:v>
                </c:pt>
                <c:pt idx="593">
                  <c:v>88.640835999999993</c:v>
                </c:pt>
                <c:pt idx="594">
                  <c:v>88.634161000000006</c:v>
                </c:pt>
                <c:pt idx="595">
                  <c:v>88.618673999999999</c:v>
                </c:pt>
                <c:pt idx="596">
                  <c:v>88.608114999999998</c:v>
                </c:pt>
                <c:pt idx="597">
                  <c:v>88.611082999999994</c:v>
                </c:pt>
                <c:pt idx="598">
                  <c:v>88.615928999999994</c:v>
                </c:pt>
                <c:pt idx="599">
                  <c:v>88.601799999999997</c:v>
                </c:pt>
                <c:pt idx="600">
                  <c:v>88.560776000000004</c:v>
                </c:pt>
                <c:pt idx="601">
                  <c:v>88.503877000000003</c:v>
                </c:pt>
                <c:pt idx="602">
                  <c:v>88.448606999999996</c:v>
                </c:pt>
                <c:pt idx="603">
                  <c:v>88.406723</c:v>
                </c:pt>
                <c:pt idx="604">
                  <c:v>88.384094000000005</c:v>
                </c:pt>
                <c:pt idx="605">
                  <c:v>88.384924999999996</c:v>
                </c:pt>
                <c:pt idx="606">
                  <c:v>88.409143</c:v>
                </c:pt>
                <c:pt idx="607">
                  <c:v>88.446128000000002</c:v>
                </c:pt>
                <c:pt idx="608">
                  <c:v>88.476971000000006</c:v>
                </c:pt>
                <c:pt idx="609">
                  <c:v>88.486287000000004</c:v>
                </c:pt>
                <c:pt idx="610">
                  <c:v>88.470122000000003</c:v>
                </c:pt>
                <c:pt idx="611">
                  <c:v>88.433732000000006</c:v>
                </c:pt>
                <c:pt idx="612">
                  <c:v>88.387697000000003</c:v>
                </c:pt>
                <c:pt idx="613">
                  <c:v>88.346868000000001</c:v>
                </c:pt>
                <c:pt idx="614">
                  <c:v>88.325999999999993</c:v>
                </c:pt>
                <c:pt idx="615">
                  <c:v>88.329926999999998</c:v>
                </c:pt>
                <c:pt idx="616">
                  <c:v>88.348240000000004</c:v>
                </c:pt>
                <c:pt idx="617">
                  <c:v>88.362843999999996</c:v>
                </c:pt>
                <c:pt idx="618">
                  <c:v>88.361233999999996</c:v>
                </c:pt>
                <c:pt idx="619">
                  <c:v>88.343806000000001</c:v>
                </c:pt>
                <c:pt idx="620">
                  <c:v>88.322355000000002</c:v>
                </c:pt>
                <c:pt idx="621">
                  <c:v>88.312408000000005</c:v>
                </c:pt>
                <c:pt idx="622">
                  <c:v>88.320742999999993</c:v>
                </c:pt>
                <c:pt idx="623">
                  <c:v>88.336269999999999</c:v>
                </c:pt>
                <c:pt idx="624">
                  <c:v>88.337130999999999</c:v>
                </c:pt>
                <c:pt idx="625">
                  <c:v>88.312342000000001</c:v>
                </c:pt>
                <c:pt idx="626">
                  <c:v>88.274445999999998</c:v>
                </c:pt>
                <c:pt idx="627">
                  <c:v>88.245722999999998</c:v>
                </c:pt>
                <c:pt idx="628">
                  <c:v>88.233352999999994</c:v>
                </c:pt>
                <c:pt idx="629">
                  <c:v>88.223223000000004</c:v>
                </c:pt>
                <c:pt idx="630">
                  <c:v>88.197851</c:v>
                </c:pt>
                <c:pt idx="631">
                  <c:v>88.154606999999999</c:v>
                </c:pt>
                <c:pt idx="632">
                  <c:v>88.105547999999999</c:v>
                </c:pt>
                <c:pt idx="633">
                  <c:v>88.065422999999996</c:v>
                </c:pt>
                <c:pt idx="634">
                  <c:v>88.043712999999997</c:v>
                </c:pt>
                <c:pt idx="635">
                  <c:v>88.043694000000002</c:v>
                </c:pt>
                <c:pt idx="636">
                  <c:v>88.062877999999998</c:v>
                </c:pt>
                <c:pt idx="637">
                  <c:v>88.093551000000005</c:v>
                </c:pt>
                <c:pt idx="638">
                  <c:v>88.125478999999999</c:v>
                </c:pt>
                <c:pt idx="639">
                  <c:v>88.149721</c:v>
                </c:pt>
                <c:pt idx="640">
                  <c:v>88.160431000000003</c:v>
                </c:pt>
                <c:pt idx="641">
                  <c:v>88.154574999999994</c:v>
                </c:pt>
                <c:pt idx="642">
                  <c:v>88.131510000000006</c:v>
                </c:pt>
                <c:pt idx="643">
                  <c:v>88.093922000000006</c:v>
                </c:pt>
                <c:pt idx="644">
                  <c:v>88.050117</c:v>
                </c:pt>
                <c:pt idx="645">
                  <c:v>88.014555999999999</c:v>
                </c:pt>
                <c:pt idx="646">
                  <c:v>88.002026000000001</c:v>
                </c:pt>
                <c:pt idx="647">
                  <c:v>88.017154000000005</c:v>
                </c:pt>
                <c:pt idx="648">
                  <c:v>88.050225999999995</c:v>
                </c:pt>
                <c:pt idx="649">
                  <c:v>88.085550999999995</c:v>
                </c:pt>
                <c:pt idx="650">
                  <c:v>88.112632000000005</c:v>
                </c:pt>
                <c:pt idx="651">
                  <c:v>88.125645000000006</c:v>
                </c:pt>
                <c:pt idx="652">
                  <c:v>88.115666000000004</c:v>
                </c:pt>
                <c:pt idx="653">
                  <c:v>88.073740000000001</c:v>
                </c:pt>
                <c:pt idx="654">
                  <c:v>88.005825000000002</c:v>
                </c:pt>
                <c:pt idx="655">
                  <c:v>87.937462999999994</c:v>
                </c:pt>
                <c:pt idx="656">
                  <c:v>87.895899999999997</c:v>
                </c:pt>
                <c:pt idx="657">
                  <c:v>87.888400000000004</c:v>
                </c:pt>
                <c:pt idx="658">
                  <c:v>87.900808999999995</c:v>
                </c:pt>
                <c:pt idx="659">
                  <c:v>87.913815999999997</c:v>
                </c:pt>
                <c:pt idx="660">
                  <c:v>87.916677000000007</c:v>
                </c:pt>
                <c:pt idx="661">
                  <c:v>87.909204000000003</c:v>
                </c:pt>
                <c:pt idx="662">
                  <c:v>87.897581000000002</c:v>
                </c:pt>
                <c:pt idx="663">
                  <c:v>87.888602000000006</c:v>
                </c:pt>
                <c:pt idx="664">
                  <c:v>87.883232000000007</c:v>
                </c:pt>
                <c:pt idx="665">
                  <c:v>87.875553999999994</c:v>
                </c:pt>
                <c:pt idx="666">
                  <c:v>87.861378999999999</c:v>
                </c:pt>
                <c:pt idx="667">
                  <c:v>87.846444000000005</c:v>
                </c:pt>
                <c:pt idx="668">
                  <c:v>87.842663999999999</c:v>
                </c:pt>
                <c:pt idx="669">
                  <c:v>87.857539000000003</c:v>
                </c:pt>
                <c:pt idx="670">
                  <c:v>87.889816999999994</c:v>
                </c:pt>
                <c:pt idx="671">
                  <c:v>87.932280000000006</c:v>
                </c:pt>
                <c:pt idx="672">
                  <c:v>87.972857000000005</c:v>
                </c:pt>
                <c:pt idx="673">
                  <c:v>87.994966000000005</c:v>
                </c:pt>
                <c:pt idx="674">
                  <c:v>87.986053999999996</c:v>
                </c:pt>
                <c:pt idx="675">
                  <c:v>87.950027000000006</c:v>
                </c:pt>
                <c:pt idx="676">
                  <c:v>87.905677999999995</c:v>
                </c:pt>
                <c:pt idx="677">
                  <c:v>87.869024999999993</c:v>
                </c:pt>
                <c:pt idx="678">
                  <c:v>87.841314999999994</c:v>
                </c:pt>
                <c:pt idx="679">
                  <c:v>87.817454999999995</c:v>
                </c:pt>
                <c:pt idx="680">
                  <c:v>87.799937</c:v>
                </c:pt>
                <c:pt idx="681">
                  <c:v>87.796529000000007</c:v>
                </c:pt>
                <c:pt idx="682">
                  <c:v>87.804779999999994</c:v>
                </c:pt>
                <c:pt idx="683">
                  <c:v>87.807717999999994</c:v>
                </c:pt>
                <c:pt idx="684">
                  <c:v>87.790678999999997</c:v>
                </c:pt>
                <c:pt idx="685">
                  <c:v>87.759191999999999</c:v>
                </c:pt>
                <c:pt idx="686">
                  <c:v>87.734268</c:v>
                </c:pt>
                <c:pt idx="687">
                  <c:v>87.728752</c:v>
                </c:pt>
                <c:pt idx="688">
                  <c:v>87.733493999999993</c:v>
                </c:pt>
                <c:pt idx="689">
                  <c:v>87.731443999999996</c:v>
                </c:pt>
                <c:pt idx="690">
                  <c:v>87.722029000000006</c:v>
                </c:pt>
                <c:pt idx="691">
                  <c:v>87.723105000000004</c:v>
                </c:pt>
                <c:pt idx="692">
                  <c:v>87.745649999999998</c:v>
                </c:pt>
                <c:pt idx="693">
                  <c:v>87.774665999999996</c:v>
                </c:pt>
                <c:pt idx="694">
                  <c:v>87.783355999999998</c:v>
                </c:pt>
                <c:pt idx="695">
                  <c:v>87.762281999999999</c:v>
                </c:pt>
                <c:pt idx="696">
                  <c:v>87.726208999999997</c:v>
                </c:pt>
                <c:pt idx="697">
                  <c:v>87.693579999999997</c:v>
                </c:pt>
                <c:pt idx="698">
                  <c:v>87.668930000000003</c:v>
                </c:pt>
                <c:pt idx="699">
                  <c:v>87.649349000000001</c:v>
                </c:pt>
                <c:pt idx="700">
                  <c:v>87.638525000000001</c:v>
                </c:pt>
                <c:pt idx="701">
                  <c:v>87.642944</c:v>
                </c:pt>
                <c:pt idx="702">
                  <c:v>87.656627</c:v>
                </c:pt>
                <c:pt idx="703">
                  <c:v>87.661607000000004</c:v>
                </c:pt>
                <c:pt idx="704">
                  <c:v>87.647711999999999</c:v>
                </c:pt>
                <c:pt idx="705">
                  <c:v>87.624632000000005</c:v>
                </c:pt>
                <c:pt idx="706">
                  <c:v>87.609847000000002</c:v>
                </c:pt>
                <c:pt idx="707">
                  <c:v>87.609381999999997</c:v>
                </c:pt>
                <c:pt idx="708">
                  <c:v>87.614089000000007</c:v>
                </c:pt>
                <c:pt idx="709">
                  <c:v>87.611174000000005</c:v>
                </c:pt>
                <c:pt idx="710">
                  <c:v>87.594960999999998</c:v>
                </c:pt>
                <c:pt idx="711">
                  <c:v>87.569218000000006</c:v>
                </c:pt>
                <c:pt idx="712">
                  <c:v>87.544814000000002</c:v>
                </c:pt>
                <c:pt idx="713">
                  <c:v>87.533812999999995</c:v>
                </c:pt>
                <c:pt idx="714">
                  <c:v>87.539719000000005</c:v>
                </c:pt>
                <c:pt idx="715">
                  <c:v>87.551938000000007</c:v>
                </c:pt>
                <c:pt idx="716">
                  <c:v>87.553454000000002</c:v>
                </c:pt>
                <c:pt idx="717">
                  <c:v>87.534941000000003</c:v>
                </c:pt>
                <c:pt idx="718">
                  <c:v>87.499793999999994</c:v>
                </c:pt>
                <c:pt idx="719">
                  <c:v>87.457907000000006</c:v>
                </c:pt>
                <c:pt idx="720">
                  <c:v>87.421007000000003</c:v>
                </c:pt>
                <c:pt idx="721">
                  <c:v>87.403470999999996</c:v>
                </c:pt>
                <c:pt idx="722">
                  <c:v>87.417482000000007</c:v>
                </c:pt>
                <c:pt idx="723">
                  <c:v>87.460344000000006</c:v>
                </c:pt>
                <c:pt idx="724">
                  <c:v>87.510379999999998</c:v>
                </c:pt>
                <c:pt idx="725">
                  <c:v>87.542350999999996</c:v>
                </c:pt>
                <c:pt idx="726">
                  <c:v>87.546772000000004</c:v>
                </c:pt>
                <c:pt idx="727">
                  <c:v>87.530268000000007</c:v>
                </c:pt>
                <c:pt idx="728">
                  <c:v>87.501034000000004</c:v>
                </c:pt>
                <c:pt idx="729">
                  <c:v>87.462532999999993</c:v>
                </c:pt>
                <c:pt idx="730">
                  <c:v>87.420900000000003</c:v>
                </c:pt>
                <c:pt idx="731">
                  <c:v>87.388813999999996</c:v>
                </c:pt>
                <c:pt idx="732">
                  <c:v>87.375685000000004</c:v>
                </c:pt>
                <c:pt idx="733">
                  <c:v>87.376390999999998</c:v>
                </c:pt>
                <c:pt idx="734">
                  <c:v>87.374562999999995</c:v>
                </c:pt>
                <c:pt idx="735">
                  <c:v>87.358170999999999</c:v>
                </c:pt>
                <c:pt idx="736">
                  <c:v>87.330281999999997</c:v>
                </c:pt>
                <c:pt idx="737">
                  <c:v>87.303917999999996</c:v>
                </c:pt>
                <c:pt idx="738">
                  <c:v>87.288309999999996</c:v>
                </c:pt>
                <c:pt idx="739">
                  <c:v>87.281722000000002</c:v>
                </c:pt>
                <c:pt idx="740">
                  <c:v>87.276567</c:v>
                </c:pt>
                <c:pt idx="741">
                  <c:v>87.268394999999998</c:v>
                </c:pt>
                <c:pt idx="742">
                  <c:v>87.258073999999993</c:v>
                </c:pt>
                <c:pt idx="743">
                  <c:v>87.247397000000007</c:v>
                </c:pt>
                <c:pt idx="744">
                  <c:v>87.236468000000002</c:v>
                </c:pt>
                <c:pt idx="745">
                  <c:v>87.225596999999993</c:v>
                </c:pt>
                <c:pt idx="746">
                  <c:v>87.215710000000001</c:v>
                </c:pt>
                <c:pt idx="747">
                  <c:v>87.206322</c:v>
                </c:pt>
                <c:pt idx="748">
                  <c:v>87.197832000000005</c:v>
                </c:pt>
                <c:pt idx="749">
                  <c:v>87.197788000000003</c:v>
                </c:pt>
                <c:pt idx="750">
                  <c:v>87.218344999999999</c:v>
                </c:pt>
                <c:pt idx="751">
                  <c:v>87.260968000000005</c:v>
                </c:pt>
                <c:pt idx="752">
                  <c:v>87.306484999999995</c:v>
                </c:pt>
                <c:pt idx="753">
                  <c:v>87.327933999999999</c:v>
                </c:pt>
                <c:pt idx="754">
                  <c:v>87.315523999999996</c:v>
                </c:pt>
                <c:pt idx="755">
                  <c:v>87.284963000000005</c:v>
                </c:pt>
                <c:pt idx="756">
                  <c:v>87.259236999999999</c:v>
                </c:pt>
                <c:pt idx="757">
                  <c:v>87.247076000000007</c:v>
                </c:pt>
                <c:pt idx="758">
                  <c:v>87.241983000000005</c:v>
                </c:pt>
                <c:pt idx="759">
                  <c:v>87.235226999999995</c:v>
                </c:pt>
                <c:pt idx="760">
                  <c:v>87.223954000000006</c:v>
                </c:pt>
                <c:pt idx="761">
                  <c:v>87.209332000000003</c:v>
                </c:pt>
                <c:pt idx="762">
                  <c:v>87.191625000000002</c:v>
                </c:pt>
                <c:pt idx="763">
                  <c:v>87.168584999999993</c:v>
                </c:pt>
                <c:pt idx="764">
                  <c:v>87.138648000000003</c:v>
                </c:pt>
                <c:pt idx="765">
                  <c:v>87.105783000000002</c:v>
                </c:pt>
                <c:pt idx="766">
                  <c:v>87.079058000000003</c:v>
                </c:pt>
                <c:pt idx="767">
                  <c:v>87.064109999999999</c:v>
                </c:pt>
                <c:pt idx="768">
                  <c:v>87.055310000000006</c:v>
                </c:pt>
                <c:pt idx="769">
                  <c:v>87.040666000000002</c:v>
                </c:pt>
                <c:pt idx="770">
                  <c:v>87.015310999999997</c:v>
                </c:pt>
                <c:pt idx="771">
                  <c:v>86.986153999999999</c:v>
                </c:pt>
                <c:pt idx="772">
                  <c:v>86.962350000000001</c:v>
                </c:pt>
                <c:pt idx="773">
                  <c:v>86.946335000000005</c:v>
                </c:pt>
                <c:pt idx="774">
                  <c:v>86.937111000000002</c:v>
                </c:pt>
                <c:pt idx="775">
                  <c:v>86.936999</c:v>
                </c:pt>
                <c:pt idx="776">
                  <c:v>86.948970000000003</c:v>
                </c:pt>
                <c:pt idx="777">
                  <c:v>86.968736000000007</c:v>
                </c:pt>
                <c:pt idx="778">
                  <c:v>86.984589</c:v>
                </c:pt>
                <c:pt idx="779">
                  <c:v>86.986071999999993</c:v>
                </c:pt>
                <c:pt idx="780">
                  <c:v>86.971571999999995</c:v>
                </c:pt>
                <c:pt idx="781">
                  <c:v>86.948167999999995</c:v>
                </c:pt>
                <c:pt idx="782">
                  <c:v>86.925877999999997</c:v>
                </c:pt>
                <c:pt idx="783">
                  <c:v>86.910999000000004</c:v>
                </c:pt>
                <c:pt idx="784">
                  <c:v>86.902368999999993</c:v>
                </c:pt>
                <c:pt idx="785">
                  <c:v>86.893854000000005</c:v>
                </c:pt>
                <c:pt idx="786">
                  <c:v>86.881922000000003</c:v>
                </c:pt>
                <c:pt idx="787">
                  <c:v>86.869570999999993</c:v>
                </c:pt>
                <c:pt idx="788">
                  <c:v>86.860743999999997</c:v>
                </c:pt>
                <c:pt idx="789">
                  <c:v>86.853432999999995</c:v>
                </c:pt>
                <c:pt idx="790">
                  <c:v>86.842461</c:v>
                </c:pt>
                <c:pt idx="791">
                  <c:v>86.828584000000006</c:v>
                </c:pt>
                <c:pt idx="792">
                  <c:v>86.820690999999997</c:v>
                </c:pt>
                <c:pt idx="793">
                  <c:v>86.826972999999995</c:v>
                </c:pt>
                <c:pt idx="794">
                  <c:v>86.845645000000005</c:v>
                </c:pt>
                <c:pt idx="795">
                  <c:v>86.864902000000001</c:v>
                </c:pt>
                <c:pt idx="796">
                  <c:v>86.871274</c:v>
                </c:pt>
                <c:pt idx="797">
                  <c:v>86.859215000000006</c:v>
                </c:pt>
                <c:pt idx="798">
                  <c:v>86.834897999999995</c:v>
                </c:pt>
                <c:pt idx="799">
                  <c:v>86.810868999999997</c:v>
                </c:pt>
                <c:pt idx="800">
                  <c:v>86.79598</c:v>
                </c:pt>
                <c:pt idx="801">
                  <c:v>86.790288000000004</c:v>
                </c:pt>
                <c:pt idx="802">
                  <c:v>86.790152000000006</c:v>
                </c:pt>
                <c:pt idx="803">
                  <c:v>86.796071999999995</c:v>
                </c:pt>
                <c:pt idx="804">
                  <c:v>86.811497000000003</c:v>
                </c:pt>
                <c:pt idx="805">
                  <c:v>86.834183999999993</c:v>
                </c:pt>
                <c:pt idx="806">
                  <c:v>86.853267000000002</c:v>
                </c:pt>
                <c:pt idx="807">
                  <c:v>86.857382000000001</c:v>
                </c:pt>
                <c:pt idx="808">
                  <c:v>86.844003000000001</c:v>
                </c:pt>
                <c:pt idx="809">
                  <c:v>86.818455999999998</c:v>
                </c:pt>
                <c:pt idx="810">
                  <c:v>86.784895000000006</c:v>
                </c:pt>
                <c:pt idx="811">
                  <c:v>86.742512000000005</c:v>
                </c:pt>
                <c:pt idx="812">
                  <c:v>86.692772000000005</c:v>
                </c:pt>
                <c:pt idx="813">
                  <c:v>86.647402999999997</c:v>
                </c:pt>
                <c:pt idx="814">
                  <c:v>86.624555999999998</c:v>
                </c:pt>
                <c:pt idx="815">
                  <c:v>86.633852000000005</c:v>
                </c:pt>
                <c:pt idx="816">
                  <c:v>86.665797999999995</c:v>
                </c:pt>
                <c:pt idx="817">
                  <c:v>86.697337000000005</c:v>
                </c:pt>
                <c:pt idx="818">
                  <c:v>86.707262999999998</c:v>
                </c:pt>
                <c:pt idx="819">
                  <c:v>86.687151</c:v>
                </c:pt>
                <c:pt idx="820">
                  <c:v>86.643624000000003</c:v>
                </c:pt>
                <c:pt idx="821">
                  <c:v>86.595877000000002</c:v>
                </c:pt>
                <c:pt idx="822">
                  <c:v>86.566909999999993</c:v>
                </c:pt>
                <c:pt idx="823">
                  <c:v>86.567229999999995</c:v>
                </c:pt>
                <c:pt idx="824">
                  <c:v>86.584540000000004</c:v>
                </c:pt>
                <c:pt idx="825">
                  <c:v>86.594725999999994</c:v>
                </c:pt>
                <c:pt idx="826">
                  <c:v>86.585521</c:v>
                </c:pt>
                <c:pt idx="827">
                  <c:v>86.566899000000006</c:v>
                </c:pt>
                <c:pt idx="828">
                  <c:v>86.556583000000003</c:v>
                </c:pt>
                <c:pt idx="829">
                  <c:v>86.558746999999997</c:v>
                </c:pt>
                <c:pt idx="830">
                  <c:v>86.561130000000006</c:v>
                </c:pt>
                <c:pt idx="831">
                  <c:v>86.551302000000007</c:v>
                </c:pt>
                <c:pt idx="832">
                  <c:v>86.531204000000002</c:v>
                </c:pt>
                <c:pt idx="833">
                  <c:v>86.515396999999993</c:v>
                </c:pt>
                <c:pt idx="834">
                  <c:v>86.517827999999994</c:v>
                </c:pt>
                <c:pt idx="835">
                  <c:v>86.539642999999998</c:v>
                </c:pt>
                <c:pt idx="836">
                  <c:v>86.566578000000007</c:v>
                </c:pt>
                <c:pt idx="837">
                  <c:v>86.578151000000005</c:v>
                </c:pt>
                <c:pt idx="838">
                  <c:v>86.562768000000005</c:v>
                </c:pt>
                <c:pt idx="839">
                  <c:v>86.525632000000002</c:v>
                </c:pt>
                <c:pt idx="840">
                  <c:v>86.482535999999996</c:v>
                </c:pt>
                <c:pt idx="841">
                  <c:v>86.448201999999995</c:v>
                </c:pt>
                <c:pt idx="842">
                  <c:v>86.431793999999996</c:v>
                </c:pt>
                <c:pt idx="843">
                  <c:v>86.438571999999994</c:v>
                </c:pt>
                <c:pt idx="844">
                  <c:v>86.467556999999999</c:v>
                </c:pt>
                <c:pt idx="845">
                  <c:v>86.505780000000001</c:v>
                </c:pt>
                <c:pt idx="846">
                  <c:v>86.531508000000002</c:v>
                </c:pt>
                <c:pt idx="847">
                  <c:v>86.530083000000005</c:v>
                </c:pt>
                <c:pt idx="848">
                  <c:v>86.507631000000003</c:v>
                </c:pt>
                <c:pt idx="849">
                  <c:v>86.486509999999996</c:v>
                </c:pt>
                <c:pt idx="850">
                  <c:v>86.485303000000002</c:v>
                </c:pt>
                <c:pt idx="851">
                  <c:v>86.502482999999998</c:v>
                </c:pt>
                <c:pt idx="852">
                  <c:v>86.518625</c:v>
                </c:pt>
                <c:pt idx="853">
                  <c:v>86.514538999999999</c:v>
                </c:pt>
                <c:pt idx="854">
                  <c:v>86.489262999999994</c:v>
                </c:pt>
                <c:pt idx="855">
                  <c:v>86.462395000000001</c:v>
                </c:pt>
                <c:pt idx="856">
                  <c:v>86.458653999999996</c:v>
                </c:pt>
                <c:pt idx="857">
                  <c:v>86.487105</c:v>
                </c:pt>
                <c:pt idx="858">
                  <c:v>86.531457000000003</c:v>
                </c:pt>
                <c:pt idx="859">
                  <c:v>86.559723000000005</c:v>
                </c:pt>
                <c:pt idx="860">
                  <c:v>86.547490999999994</c:v>
                </c:pt>
                <c:pt idx="861">
                  <c:v>86.498016000000007</c:v>
                </c:pt>
                <c:pt idx="862">
                  <c:v>86.440567000000001</c:v>
                </c:pt>
                <c:pt idx="863">
                  <c:v>86.404556999999997</c:v>
                </c:pt>
                <c:pt idx="864">
                  <c:v>86.392326999999995</c:v>
                </c:pt>
                <c:pt idx="865">
                  <c:v>86.379914999999997</c:v>
                </c:pt>
                <c:pt idx="866">
                  <c:v>86.347436000000002</c:v>
                </c:pt>
                <c:pt idx="867">
                  <c:v>86.305573999999993</c:v>
                </c:pt>
                <c:pt idx="868">
                  <c:v>86.284194999999997</c:v>
                </c:pt>
                <c:pt idx="869">
                  <c:v>86.295036999999994</c:v>
                </c:pt>
                <c:pt idx="870">
                  <c:v>86.315912999999995</c:v>
                </c:pt>
                <c:pt idx="871">
                  <c:v>86.314389000000006</c:v>
                </c:pt>
                <c:pt idx="872">
                  <c:v>86.280180000000001</c:v>
                </c:pt>
                <c:pt idx="873">
                  <c:v>86.231784000000005</c:v>
                </c:pt>
                <c:pt idx="874">
                  <c:v>86.196050999999997</c:v>
                </c:pt>
                <c:pt idx="875">
                  <c:v>86.186617999999996</c:v>
                </c:pt>
                <c:pt idx="876">
                  <c:v>86.199939000000001</c:v>
                </c:pt>
                <c:pt idx="877">
                  <c:v>86.222948000000002</c:v>
                </c:pt>
                <c:pt idx="878">
                  <c:v>86.241455000000002</c:v>
                </c:pt>
                <c:pt idx="879">
                  <c:v>86.247448000000006</c:v>
                </c:pt>
                <c:pt idx="880">
                  <c:v>86.243897000000004</c:v>
                </c:pt>
                <c:pt idx="881">
                  <c:v>86.241663000000003</c:v>
                </c:pt>
                <c:pt idx="882">
                  <c:v>86.248634999999993</c:v>
                </c:pt>
                <c:pt idx="883">
                  <c:v>86.261250000000004</c:v>
                </c:pt>
                <c:pt idx="884">
                  <c:v>86.267483999999996</c:v>
                </c:pt>
                <c:pt idx="885">
                  <c:v>86.257802999999996</c:v>
                </c:pt>
                <c:pt idx="886">
                  <c:v>86.232811999999996</c:v>
                </c:pt>
                <c:pt idx="887">
                  <c:v>86.202348999999998</c:v>
                </c:pt>
                <c:pt idx="888">
                  <c:v>86.178804999999997</c:v>
                </c:pt>
                <c:pt idx="889">
                  <c:v>86.169337999999996</c:v>
                </c:pt>
                <c:pt idx="890">
                  <c:v>86.171103000000002</c:v>
                </c:pt>
                <c:pt idx="891">
                  <c:v>86.173941999999997</c:v>
                </c:pt>
                <c:pt idx="892">
                  <c:v>86.169892000000004</c:v>
                </c:pt>
                <c:pt idx="893">
                  <c:v>86.160054000000002</c:v>
                </c:pt>
                <c:pt idx="894">
                  <c:v>86.150977999999995</c:v>
                </c:pt>
                <c:pt idx="895">
                  <c:v>86.146749</c:v>
                </c:pt>
                <c:pt idx="896">
                  <c:v>86.148632000000006</c:v>
                </c:pt>
                <c:pt idx="897">
                  <c:v>86.160093000000003</c:v>
                </c:pt>
                <c:pt idx="898">
                  <c:v>86.184512999999995</c:v>
                </c:pt>
                <c:pt idx="899">
                  <c:v>86.214624999999998</c:v>
                </c:pt>
                <c:pt idx="900">
                  <c:v>86.230808999999994</c:v>
                </c:pt>
                <c:pt idx="901">
                  <c:v>86.215995000000007</c:v>
                </c:pt>
                <c:pt idx="902">
                  <c:v>86.170068999999998</c:v>
                </c:pt>
                <c:pt idx="903">
                  <c:v>86.108333000000002</c:v>
                </c:pt>
                <c:pt idx="904">
                  <c:v>86.050943000000004</c:v>
                </c:pt>
                <c:pt idx="905">
                  <c:v>86.015569999999997</c:v>
                </c:pt>
                <c:pt idx="906">
                  <c:v>86.012576999999993</c:v>
                </c:pt>
                <c:pt idx="907">
                  <c:v>86.038792000000001</c:v>
                </c:pt>
                <c:pt idx="908">
                  <c:v>86.076272000000003</c:v>
                </c:pt>
                <c:pt idx="909">
                  <c:v>86.103763999999998</c:v>
                </c:pt>
                <c:pt idx="910">
                  <c:v>86.112100999999996</c:v>
                </c:pt>
                <c:pt idx="911">
                  <c:v>86.106018000000006</c:v>
                </c:pt>
                <c:pt idx="912">
                  <c:v>86.091819999999998</c:v>
                </c:pt>
                <c:pt idx="913">
                  <c:v>86.069436999999994</c:v>
                </c:pt>
                <c:pt idx="914">
                  <c:v>86.038593000000006</c:v>
                </c:pt>
                <c:pt idx="915">
                  <c:v>86.006748000000002</c:v>
                </c:pt>
                <c:pt idx="916">
                  <c:v>85.986079000000004</c:v>
                </c:pt>
                <c:pt idx="917">
                  <c:v>85.983727999999999</c:v>
                </c:pt>
                <c:pt idx="918">
                  <c:v>85.996650000000002</c:v>
                </c:pt>
                <c:pt idx="919">
                  <c:v>86.013985000000005</c:v>
                </c:pt>
                <c:pt idx="920">
                  <c:v>86.023169999999993</c:v>
                </c:pt>
                <c:pt idx="921">
                  <c:v>86.016271000000003</c:v>
                </c:pt>
                <c:pt idx="922">
                  <c:v>85.993274</c:v>
                </c:pt>
                <c:pt idx="923">
                  <c:v>85.960334000000003</c:v>
                </c:pt>
                <c:pt idx="924">
                  <c:v>85.926047999999994</c:v>
                </c:pt>
                <c:pt idx="925">
                  <c:v>85.900240999999994</c:v>
                </c:pt>
                <c:pt idx="926">
                  <c:v>85.892224999999996</c:v>
                </c:pt>
                <c:pt idx="927">
                  <c:v>85.903647000000007</c:v>
                </c:pt>
                <c:pt idx="928">
                  <c:v>85.922389999999993</c:v>
                </c:pt>
                <c:pt idx="929">
                  <c:v>85.929850999999999</c:v>
                </c:pt>
                <c:pt idx="930">
                  <c:v>85.917738999999997</c:v>
                </c:pt>
                <c:pt idx="931">
                  <c:v>85.894508000000002</c:v>
                </c:pt>
                <c:pt idx="932">
                  <c:v>85.873392999999993</c:v>
                </c:pt>
                <c:pt idx="933">
                  <c:v>85.858818999999997</c:v>
                </c:pt>
                <c:pt idx="934">
                  <c:v>85.848256000000006</c:v>
                </c:pt>
                <c:pt idx="935">
                  <c:v>85.842055999999999</c:v>
                </c:pt>
                <c:pt idx="936">
                  <c:v>85.842714000000001</c:v>
                </c:pt>
                <c:pt idx="937">
                  <c:v>85.845073999999997</c:v>
                </c:pt>
                <c:pt idx="938">
                  <c:v>85.836387000000002</c:v>
                </c:pt>
                <c:pt idx="939">
                  <c:v>85.810587999999996</c:v>
                </c:pt>
                <c:pt idx="940">
                  <c:v>85.778648000000004</c:v>
                </c:pt>
                <c:pt idx="941">
                  <c:v>85.760160999999997</c:v>
                </c:pt>
                <c:pt idx="942">
                  <c:v>85.765355999999997</c:v>
                </c:pt>
                <c:pt idx="943">
                  <c:v>85.787952000000004</c:v>
                </c:pt>
                <c:pt idx="944">
                  <c:v>85.814183</c:v>
                </c:pt>
                <c:pt idx="945">
                  <c:v>85.833212000000003</c:v>
                </c:pt>
                <c:pt idx="946">
                  <c:v>85.836252000000002</c:v>
                </c:pt>
                <c:pt idx="947">
                  <c:v>85.813490000000002</c:v>
                </c:pt>
                <c:pt idx="948">
                  <c:v>85.762924999999996</c:v>
                </c:pt>
                <c:pt idx="949">
                  <c:v>85.70335</c:v>
                </c:pt>
                <c:pt idx="950">
                  <c:v>85.668436999999997</c:v>
                </c:pt>
                <c:pt idx="951">
                  <c:v>85.678022999999996</c:v>
                </c:pt>
                <c:pt idx="952">
                  <c:v>85.717178000000004</c:v>
                </c:pt>
                <c:pt idx="953">
                  <c:v>85.750781000000003</c:v>
                </c:pt>
                <c:pt idx="954">
                  <c:v>85.756539000000004</c:v>
                </c:pt>
                <c:pt idx="955">
                  <c:v>85.737764999999996</c:v>
                </c:pt>
                <c:pt idx="956">
                  <c:v>85.707543999999999</c:v>
                </c:pt>
                <c:pt idx="957">
                  <c:v>85.671469999999999</c:v>
                </c:pt>
                <c:pt idx="958">
                  <c:v>85.628996999999998</c:v>
                </c:pt>
                <c:pt idx="959">
                  <c:v>85.583140999999998</c:v>
                </c:pt>
                <c:pt idx="960">
                  <c:v>85.541220999999993</c:v>
                </c:pt>
                <c:pt idx="961">
                  <c:v>85.508514000000005</c:v>
                </c:pt>
                <c:pt idx="962">
                  <c:v>85.486624000000006</c:v>
                </c:pt>
                <c:pt idx="963">
                  <c:v>85.476556000000002</c:v>
                </c:pt>
                <c:pt idx="964">
                  <c:v>85.477491999999998</c:v>
                </c:pt>
                <c:pt idx="965">
                  <c:v>85.482044999999999</c:v>
                </c:pt>
                <c:pt idx="966">
                  <c:v>85.478115000000003</c:v>
                </c:pt>
                <c:pt idx="967">
                  <c:v>85.458738999999994</c:v>
                </c:pt>
                <c:pt idx="968">
                  <c:v>85.428122999999999</c:v>
                </c:pt>
                <c:pt idx="969">
                  <c:v>85.395656000000002</c:v>
                </c:pt>
                <c:pt idx="970">
                  <c:v>85.36533</c:v>
                </c:pt>
                <c:pt idx="971">
                  <c:v>85.334367999999998</c:v>
                </c:pt>
                <c:pt idx="972">
                  <c:v>85.301674000000006</c:v>
                </c:pt>
                <c:pt idx="973">
                  <c:v>85.273777999999993</c:v>
                </c:pt>
                <c:pt idx="974">
                  <c:v>85.260478000000006</c:v>
                </c:pt>
                <c:pt idx="975">
                  <c:v>85.266124000000005</c:v>
                </c:pt>
                <c:pt idx="976">
                  <c:v>85.287441999999999</c:v>
                </c:pt>
                <c:pt idx="977">
                  <c:v>85.318647999999996</c:v>
                </c:pt>
                <c:pt idx="978">
                  <c:v>85.353616000000002</c:v>
                </c:pt>
                <c:pt idx="979">
                  <c:v>85.382514</c:v>
                </c:pt>
                <c:pt idx="980">
                  <c:v>85.394024000000002</c:v>
                </c:pt>
                <c:pt idx="981">
                  <c:v>85.386511999999996</c:v>
                </c:pt>
                <c:pt idx="982">
                  <c:v>85.372727999999995</c:v>
                </c:pt>
                <c:pt idx="983">
                  <c:v>85.366425000000007</c:v>
                </c:pt>
                <c:pt idx="984">
                  <c:v>85.366749999999996</c:v>
                </c:pt>
                <c:pt idx="985">
                  <c:v>85.363343</c:v>
                </c:pt>
                <c:pt idx="986">
                  <c:v>85.354359000000002</c:v>
                </c:pt>
                <c:pt idx="987">
                  <c:v>85.348579999999998</c:v>
                </c:pt>
                <c:pt idx="988">
                  <c:v>85.348602</c:v>
                </c:pt>
                <c:pt idx="989">
                  <c:v>85.343746999999993</c:v>
                </c:pt>
                <c:pt idx="990">
                  <c:v>85.325907000000001</c:v>
                </c:pt>
                <c:pt idx="991">
                  <c:v>85.302667</c:v>
                </c:pt>
                <c:pt idx="992">
                  <c:v>85.287038999999993</c:v>
                </c:pt>
                <c:pt idx="993">
                  <c:v>85.281854999999993</c:v>
                </c:pt>
                <c:pt idx="994">
                  <c:v>85.283122000000006</c:v>
                </c:pt>
                <c:pt idx="995">
                  <c:v>85.293104999999997</c:v>
                </c:pt>
                <c:pt idx="996">
                  <c:v>85.318055000000001</c:v>
                </c:pt>
                <c:pt idx="997">
                  <c:v>85.353134999999995</c:v>
                </c:pt>
                <c:pt idx="998">
                  <c:v>85.380775999999997</c:v>
                </c:pt>
                <c:pt idx="999">
                  <c:v>85.387269000000003</c:v>
                </c:pt>
                <c:pt idx="1000">
                  <c:v>85.373686000000006</c:v>
                </c:pt>
                <c:pt idx="1001">
                  <c:v>85.348723000000007</c:v>
                </c:pt>
                <c:pt idx="1002">
                  <c:v>85.319377000000003</c:v>
                </c:pt>
                <c:pt idx="1003">
                  <c:v>85.293288000000004</c:v>
                </c:pt>
                <c:pt idx="1004">
                  <c:v>85.282013000000006</c:v>
                </c:pt>
                <c:pt idx="1005">
                  <c:v>85.291568999999996</c:v>
                </c:pt>
                <c:pt idx="1006">
                  <c:v>85.310286000000005</c:v>
                </c:pt>
                <c:pt idx="1007">
                  <c:v>85.313715000000002</c:v>
                </c:pt>
                <c:pt idx="1008">
                  <c:v>85.285354999999996</c:v>
                </c:pt>
                <c:pt idx="1009">
                  <c:v>85.231071</c:v>
                </c:pt>
                <c:pt idx="1010">
                  <c:v>85.174160000000001</c:v>
                </c:pt>
                <c:pt idx="1011">
                  <c:v>85.137131999999994</c:v>
                </c:pt>
                <c:pt idx="1012">
                  <c:v>85.123851000000002</c:v>
                </c:pt>
                <c:pt idx="1013">
                  <c:v>85.113560000000007</c:v>
                </c:pt>
                <c:pt idx="1014">
                  <c:v>85.074933999999999</c:v>
                </c:pt>
                <c:pt idx="1015">
                  <c:v>84.992829999999998</c:v>
                </c:pt>
                <c:pt idx="1016">
                  <c:v>84.883146999999994</c:v>
                </c:pt>
                <c:pt idx="1017">
                  <c:v>84.776705000000007</c:v>
                </c:pt>
                <c:pt idx="1018">
                  <c:v>84.686797999999996</c:v>
                </c:pt>
                <c:pt idx="1019">
                  <c:v>84.595285000000004</c:v>
                </c:pt>
                <c:pt idx="1020">
                  <c:v>84.471745999999996</c:v>
                </c:pt>
                <c:pt idx="1021">
                  <c:v>84.301191000000003</c:v>
                </c:pt>
                <c:pt idx="1022">
                  <c:v>84.089800999999994</c:v>
                </c:pt>
                <c:pt idx="1023">
                  <c:v>83.848817999999994</c:v>
                </c:pt>
                <c:pt idx="1024">
                  <c:v>83.579396000000003</c:v>
                </c:pt>
                <c:pt idx="1025">
                  <c:v>83.271068999999997</c:v>
                </c:pt>
                <c:pt idx="1026">
                  <c:v>82.910595999999998</c:v>
                </c:pt>
                <c:pt idx="1027">
                  <c:v>82.496460999999996</c:v>
                </c:pt>
                <c:pt idx="1028">
                  <c:v>82.053013000000007</c:v>
                </c:pt>
                <c:pt idx="1029">
                  <c:v>81.629334</c:v>
                </c:pt>
                <c:pt idx="1030">
                  <c:v>81.272964999999999</c:v>
                </c:pt>
                <c:pt idx="1031">
                  <c:v>80.997140000000002</c:v>
                </c:pt>
                <c:pt idx="1032">
                  <c:v>80.774625999999998</c:v>
                </c:pt>
                <c:pt idx="1033">
                  <c:v>80.564385999999999</c:v>
                </c:pt>
                <c:pt idx="1034">
                  <c:v>80.341328000000004</c:v>
                </c:pt>
                <c:pt idx="1035">
                  <c:v>80.103134999999995</c:v>
                </c:pt>
                <c:pt idx="1036">
                  <c:v>79.860715999999996</c:v>
                </c:pt>
                <c:pt idx="1037">
                  <c:v>79.630160000000004</c:v>
                </c:pt>
                <c:pt idx="1038">
                  <c:v>79.426525999999996</c:v>
                </c:pt>
                <c:pt idx="1039">
                  <c:v>79.255341999999999</c:v>
                </c:pt>
                <c:pt idx="1040">
                  <c:v>79.111958000000001</c:v>
                </c:pt>
                <c:pt idx="1041">
                  <c:v>78.996432999999996</c:v>
                </c:pt>
                <c:pt idx="1042">
                  <c:v>78.926571999999993</c:v>
                </c:pt>
                <c:pt idx="1043">
                  <c:v>78.927565999999999</c:v>
                </c:pt>
                <c:pt idx="1044">
                  <c:v>79.008088000000001</c:v>
                </c:pt>
                <c:pt idx="1045">
                  <c:v>79.152044000000004</c:v>
                </c:pt>
                <c:pt idx="1046">
                  <c:v>79.332301999999999</c:v>
                </c:pt>
                <c:pt idx="1047">
                  <c:v>79.525062000000005</c:v>
                </c:pt>
                <c:pt idx="1048">
                  <c:v>79.711511000000002</c:v>
                </c:pt>
                <c:pt idx="1049">
                  <c:v>79.875263000000004</c:v>
                </c:pt>
                <c:pt idx="1050">
                  <c:v>80.004060999999993</c:v>
                </c:pt>
                <c:pt idx="1051">
                  <c:v>80.091386</c:v>
                </c:pt>
                <c:pt idx="1052">
                  <c:v>80.135282000000004</c:v>
                </c:pt>
                <c:pt idx="1053">
                  <c:v>80.139111999999997</c:v>
                </c:pt>
                <c:pt idx="1054">
                  <c:v>80.112176000000005</c:v>
                </c:pt>
                <c:pt idx="1055">
                  <c:v>80.061881999999997</c:v>
                </c:pt>
                <c:pt idx="1056">
                  <c:v>79.983388000000005</c:v>
                </c:pt>
                <c:pt idx="1057">
                  <c:v>79.864699999999999</c:v>
                </c:pt>
                <c:pt idx="1058">
                  <c:v>79.706670000000003</c:v>
                </c:pt>
                <c:pt idx="1059">
                  <c:v>79.531343000000007</c:v>
                </c:pt>
                <c:pt idx="1060">
                  <c:v>79.364652000000007</c:v>
                </c:pt>
                <c:pt idx="1061">
                  <c:v>79.215559999999996</c:v>
                </c:pt>
                <c:pt idx="1062">
                  <c:v>79.077524999999994</c:v>
                </c:pt>
                <c:pt idx="1063">
                  <c:v>78.944852999999995</c:v>
                </c:pt>
                <c:pt idx="1064">
                  <c:v>78.818935999999994</c:v>
                </c:pt>
                <c:pt idx="1065">
                  <c:v>78.702157</c:v>
                </c:pt>
                <c:pt idx="1066">
                  <c:v>78.596677</c:v>
                </c:pt>
                <c:pt idx="1067">
                  <c:v>78.511240000000001</c:v>
                </c:pt>
                <c:pt idx="1068">
                  <c:v>78.460614000000007</c:v>
                </c:pt>
                <c:pt idx="1069">
                  <c:v>78.453693000000001</c:v>
                </c:pt>
                <c:pt idx="1070">
                  <c:v>78.485962999999998</c:v>
                </c:pt>
                <c:pt idx="1071">
                  <c:v>78.545587999999995</c:v>
                </c:pt>
                <c:pt idx="1072">
                  <c:v>78.622339999999994</c:v>
                </c:pt>
                <c:pt idx="1073">
                  <c:v>78.707897000000003</c:v>
                </c:pt>
                <c:pt idx="1074">
                  <c:v>78.793505999999994</c:v>
                </c:pt>
                <c:pt idx="1075">
                  <c:v>78.87473</c:v>
                </c:pt>
                <c:pt idx="1076">
                  <c:v>78.958141999999995</c:v>
                </c:pt>
                <c:pt idx="1077">
                  <c:v>79.057886999999994</c:v>
                </c:pt>
                <c:pt idx="1078">
                  <c:v>79.184048000000004</c:v>
                </c:pt>
                <c:pt idx="1079">
                  <c:v>79.335509999999999</c:v>
                </c:pt>
                <c:pt idx="1080">
                  <c:v>79.502437</c:v>
                </c:pt>
                <c:pt idx="1081">
                  <c:v>79.670368999999994</c:v>
                </c:pt>
                <c:pt idx="1082">
                  <c:v>79.821595000000002</c:v>
                </c:pt>
                <c:pt idx="1083">
                  <c:v>79.940662000000003</c:v>
                </c:pt>
                <c:pt idx="1084">
                  <c:v>80.026234000000002</c:v>
                </c:pt>
                <c:pt idx="1085">
                  <c:v>80.096767</c:v>
                </c:pt>
                <c:pt idx="1086">
                  <c:v>80.177631000000005</c:v>
                </c:pt>
                <c:pt idx="1087">
                  <c:v>80.280122000000006</c:v>
                </c:pt>
                <c:pt idx="1088">
                  <c:v>80.395407000000006</c:v>
                </c:pt>
                <c:pt idx="1089">
                  <c:v>80.509179000000003</c:v>
                </c:pt>
                <c:pt idx="1090">
                  <c:v>80.617168000000007</c:v>
                </c:pt>
                <c:pt idx="1091">
                  <c:v>80.723398000000003</c:v>
                </c:pt>
                <c:pt idx="1092">
                  <c:v>80.828327000000002</c:v>
                </c:pt>
                <c:pt idx="1093">
                  <c:v>80.926271</c:v>
                </c:pt>
                <c:pt idx="1094">
                  <c:v>81.015021000000004</c:v>
                </c:pt>
                <c:pt idx="1095">
                  <c:v>81.101883000000001</c:v>
                </c:pt>
                <c:pt idx="1096">
                  <c:v>81.195490000000007</c:v>
                </c:pt>
                <c:pt idx="1097">
                  <c:v>81.293627000000001</c:v>
                </c:pt>
                <c:pt idx="1098">
                  <c:v>81.383422999999993</c:v>
                </c:pt>
                <c:pt idx="1099">
                  <c:v>81.455724000000004</c:v>
                </c:pt>
                <c:pt idx="1100">
                  <c:v>81.514531000000005</c:v>
                </c:pt>
                <c:pt idx="1101">
                  <c:v>81.571888999999999</c:v>
                </c:pt>
                <c:pt idx="1102">
                  <c:v>81.633379000000005</c:v>
                </c:pt>
                <c:pt idx="1103">
                  <c:v>81.694590000000005</c:v>
                </c:pt>
                <c:pt idx="1104">
                  <c:v>81.753122000000005</c:v>
                </c:pt>
                <c:pt idx="1105">
                  <c:v>81.818326999999996</c:v>
                </c:pt>
                <c:pt idx="1106">
                  <c:v>81.901521000000002</c:v>
                </c:pt>
                <c:pt idx="1107">
                  <c:v>81.996733000000006</c:v>
                </c:pt>
                <c:pt idx="1108">
                  <c:v>82.079060999999996</c:v>
                </c:pt>
                <c:pt idx="1109">
                  <c:v>82.126737000000006</c:v>
                </c:pt>
                <c:pt idx="1110">
                  <c:v>82.142138000000003</c:v>
                </c:pt>
                <c:pt idx="1111">
                  <c:v>82.146617000000006</c:v>
                </c:pt>
                <c:pt idx="1112">
                  <c:v>82.156245999999996</c:v>
                </c:pt>
                <c:pt idx="1113">
                  <c:v>82.165271000000004</c:v>
                </c:pt>
                <c:pt idx="1114">
                  <c:v>82.152649999999994</c:v>
                </c:pt>
                <c:pt idx="1115">
                  <c:v>82.101992999999993</c:v>
                </c:pt>
                <c:pt idx="1116">
                  <c:v>82.015900000000002</c:v>
                </c:pt>
                <c:pt idx="1117">
                  <c:v>81.912606999999994</c:v>
                </c:pt>
                <c:pt idx="1118">
                  <c:v>81.808239999999998</c:v>
                </c:pt>
                <c:pt idx="1119">
                  <c:v>81.701167999999996</c:v>
                </c:pt>
                <c:pt idx="1120">
                  <c:v>81.575275000000005</c:v>
                </c:pt>
                <c:pt idx="1121">
                  <c:v>81.419135999999995</c:v>
                </c:pt>
                <c:pt idx="1122">
                  <c:v>81.239627999999996</c:v>
                </c:pt>
                <c:pt idx="1123">
                  <c:v>81.056295000000006</c:v>
                </c:pt>
                <c:pt idx="1124">
                  <c:v>80.887730000000005</c:v>
                </c:pt>
                <c:pt idx="1125">
                  <c:v>80.748052000000001</c:v>
                </c:pt>
                <c:pt idx="1126">
                  <c:v>80.651430000000005</c:v>
                </c:pt>
                <c:pt idx="1127">
                  <c:v>80.610080999999994</c:v>
                </c:pt>
                <c:pt idx="1128">
                  <c:v>80.623896999999999</c:v>
                </c:pt>
                <c:pt idx="1129">
                  <c:v>80.675207999999998</c:v>
                </c:pt>
                <c:pt idx="1130">
                  <c:v>80.736350000000002</c:v>
                </c:pt>
                <c:pt idx="1131">
                  <c:v>80.781679999999994</c:v>
                </c:pt>
                <c:pt idx="1132">
                  <c:v>80.795821000000004</c:v>
                </c:pt>
                <c:pt idx="1133">
                  <c:v>80.775304000000006</c:v>
                </c:pt>
                <c:pt idx="1134">
                  <c:v>80.724870999999993</c:v>
                </c:pt>
                <c:pt idx="1135">
                  <c:v>80.650615000000002</c:v>
                </c:pt>
                <c:pt idx="1136">
                  <c:v>80.557672999999994</c:v>
                </c:pt>
                <c:pt idx="1137">
                  <c:v>80.456294999999997</c:v>
                </c:pt>
                <c:pt idx="1138">
                  <c:v>80.366802000000007</c:v>
                </c:pt>
                <c:pt idx="1139">
                  <c:v>80.312357000000006</c:v>
                </c:pt>
                <c:pt idx="1140">
                  <c:v>80.305625000000006</c:v>
                </c:pt>
                <c:pt idx="1141">
                  <c:v>80.345011</c:v>
                </c:pt>
                <c:pt idx="1142">
                  <c:v>80.421391999999997</c:v>
                </c:pt>
                <c:pt idx="1143">
                  <c:v>80.523583000000002</c:v>
                </c:pt>
                <c:pt idx="1144">
                  <c:v>80.639741000000001</c:v>
                </c:pt>
                <c:pt idx="1145">
                  <c:v>80.763099999999994</c:v>
                </c:pt>
                <c:pt idx="1146">
                  <c:v>80.899146000000002</c:v>
                </c:pt>
                <c:pt idx="1147">
                  <c:v>81.061058000000003</c:v>
                </c:pt>
                <c:pt idx="1148">
                  <c:v>81.253136999999995</c:v>
                </c:pt>
                <c:pt idx="1149">
                  <c:v>81.460126000000002</c:v>
                </c:pt>
                <c:pt idx="1150">
                  <c:v>81.654877999999997</c:v>
                </c:pt>
                <c:pt idx="1151">
                  <c:v>81.815545999999998</c:v>
                </c:pt>
                <c:pt idx="1152">
                  <c:v>81.937976000000006</c:v>
                </c:pt>
                <c:pt idx="1153">
                  <c:v>82.036135000000002</c:v>
                </c:pt>
                <c:pt idx="1154">
                  <c:v>82.131960000000007</c:v>
                </c:pt>
                <c:pt idx="1155">
                  <c:v>82.239922000000007</c:v>
                </c:pt>
                <c:pt idx="1156">
                  <c:v>82.358013</c:v>
                </c:pt>
                <c:pt idx="1157">
                  <c:v>82.474355000000003</c:v>
                </c:pt>
                <c:pt idx="1158">
                  <c:v>82.581298000000004</c:v>
                </c:pt>
                <c:pt idx="1159">
                  <c:v>82.679308000000006</c:v>
                </c:pt>
                <c:pt idx="1160">
                  <c:v>82.768249999999995</c:v>
                </c:pt>
                <c:pt idx="1161">
                  <c:v>82.842851999999993</c:v>
                </c:pt>
                <c:pt idx="1162">
                  <c:v>82.900565999999998</c:v>
                </c:pt>
                <c:pt idx="1163">
                  <c:v>82.948168999999993</c:v>
                </c:pt>
                <c:pt idx="1164">
                  <c:v>82.994864000000007</c:v>
                </c:pt>
                <c:pt idx="1165">
                  <c:v>83.041751000000005</c:v>
                </c:pt>
                <c:pt idx="1166">
                  <c:v>83.082457000000005</c:v>
                </c:pt>
                <c:pt idx="1167">
                  <c:v>83.111772999999999</c:v>
                </c:pt>
                <c:pt idx="1168">
                  <c:v>83.129827000000006</c:v>
                </c:pt>
                <c:pt idx="1169">
                  <c:v>83.141026999999994</c:v>
                </c:pt>
                <c:pt idx="1170">
                  <c:v>83.154953000000006</c:v>
                </c:pt>
                <c:pt idx="1171">
                  <c:v>83.185913999999997</c:v>
                </c:pt>
                <c:pt idx="1172">
                  <c:v>83.243125000000006</c:v>
                </c:pt>
                <c:pt idx="1173">
                  <c:v>83.317531000000002</c:v>
                </c:pt>
                <c:pt idx="1174">
                  <c:v>83.383656999999999</c:v>
                </c:pt>
                <c:pt idx="1175">
                  <c:v>83.419998000000007</c:v>
                </c:pt>
                <c:pt idx="1176">
                  <c:v>83.427970999999999</c:v>
                </c:pt>
                <c:pt idx="1177">
                  <c:v>83.428854000000001</c:v>
                </c:pt>
                <c:pt idx="1178">
                  <c:v>83.442498999999998</c:v>
                </c:pt>
                <c:pt idx="1179">
                  <c:v>83.470770999999999</c:v>
                </c:pt>
                <c:pt idx="1180">
                  <c:v>83.500450999999998</c:v>
                </c:pt>
                <c:pt idx="1181">
                  <c:v>83.519408999999996</c:v>
                </c:pt>
                <c:pt idx="1182">
                  <c:v>83.528654000000003</c:v>
                </c:pt>
                <c:pt idx="1183">
                  <c:v>83.540619000000007</c:v>
                </c:pt>
                <c:pt idx="1184">
                  <c:v>83.567997000000005</c:v>
                </c:pt>
                <c:pt idx="1185">
                  <c:v>83.613833</c:v>
                </c:pt>
                <c:pt idx="1186">
                  <c:v>83.669015000000002</c:v>
                </c:pt>
                <c:pt idx="1187">
                  <c:v>83.717147999999995</c:v>
                </c:pt>
                <c:pt idx="1188">
                  <c:v>83.743915000000001</c:v>
                </c:pt>
                <c:pt idx="1189">
                  <c:v>83.746313999999998</c:v>
                </c:pt>
                <c:pt idx="1190">
                  <c:v>83.735342000000003</c:v>
                </c:pt>
                <c:pt idx="1191">
                  <c:v>83.728652999999994</c:v>
                </c:pt>
                <c:pt idx="1192">
                  <c:v>83.738491999999994</c:v>
                </c:pt>
                <c:pt idx="1193">
                  <c:v>83.765168000000003</c:v>
                </c:pt>
                <c:pt idx="1194">
                  <c:v>83.800381999999999</c:v>
                </c:pt>
                <c:pt idx="1195">
                  <c:v>83.835147000000006</c:v>
                </c:pt>
                <c:pt idx="1196">
                  <c:v>83.864783000000003</c:v>
                </c:pt>
                <c:pt idx="1197">
                  <c:v>83.888795999999999</c:v>
                </c:pt>
                <c:pt idx="1198">
                  <c:v>83.908264000000003</c:v>
                </c:pt>
                <c:pt idx="1199">
                  <c:v>83.923839999999998</c:v>
                </c:pt>
                <c:pt idx="1200">
                  <c:v>83.935602000000003</c:v>
                </c:pt>
                <c:pt idx="1201">
                  <c:v>83.944096999999999</c:v>
                </c:pt>
                <c:pt idx="1202">
                  <c:v>83.951210000000003</c:v>
                </c:pt>
                <c:pt idx="1203">
                  <c:v>83.960335000000001</c:v>
                </c:pt>
                <c:pt idx="1204">
                  <c:v>83.976122000000004</c:v>
                </c:pt>
                <c:pt idx="1205">
                  <c:v>84.002962999999994</c:v>
                </c:pt>
                <c:pt idx="1206">
                  <c:v>84.041274000000001</c:v>
                </c:pt>
                <c:pt idx="1207">
                  <c:v>84.084074999999999</c:v>
                </c:pt>
                <c:pt idx="1208">
                  <c:v>84.119009000000005</c:v>
                </c:pt>
                <c:pt idx="1209">
                  <c:v>84.135840000000002</c:v>
                </c:pt>
                <c:pt idx="1210">
                  <c:v>84.132717</c:v>
                </c:pt>
                <c:pt idx="1211">
                  <c:v>84.116193999999993</c:v>
                </c:pt>
                <c:pt idx="1212">
                  <c:v>84.097538</c:v>
                </c:pt>
                <c:pt idx="1213">
                  <c:v>84.088992000000005</c:v>
                </c:pt>
                <c:pt idx="1214">
                  <c:v>84.098580999999996</c:v>
                </c:pt>
                <c:pt idx="1215">
                  <c:v>84.123851999999999</c:v>
                </c:pt>
                <c:pt idx="1216">
                  <c:v>84.151424000000006</c:v>
                </c:pt>
                <c:pt idx="1217">
                  <c:v>84.166674999999998</c:v>
                </c:pt>
                <c:pt idx="1218">
                  <c:v>84.164705999999995</c:v>
                </c:pt>
                <c:pt idx="1219">
                  <c:v>84.150987000000001</c:v>
                </c:pt>
                <c:pt idx="1220">
                  <c:v>84.133476000000002</c:v>
                </c:pt>
                <c:pt idx="1221">
                  <c:v>84.117965999999996</c:v>
                </c:pt>
                <c:pt idx="1222">
                  <c:v>84.110247999999999</c:v>
                </c:pt>
                <c:pt idx="1223">
                  <c:v>84.117332000000005</c:v>
                </c:pt>
                <c:pt idx="1224">
                  <c:v>84.142543000000003</c:v>
                </c:pt>
                <c:pt idx="1225">
                  <c:v>84.179978000000006</c:v>
                </c:pt>
                <c:pt idx="1226">
                  <c:v>84.215958000000001</c:v>
                </c:pt>
                <c:pt idx="1227">
                  <c:v>84.237887999999998</c:v>
                </c:pt>
                <c:pt idx="1228">
                  <c:v>84.244029999999995</c:v>
                </c:pt>
                <c:pt idx="1229">
                  <c:v>84.245609000000002</c:v>
                </c:pt>
                <c:pt idx="1230">
                  <c:v>84.257198000000002</c:v>
                </c:pt>
                <c:pt idx="1231">
                  <c:v>84.282617000000002</c:v>
                </c:pt>
                <c:pt idx="1232">
                  <c:v>84.310731000000004</c:v>
                </c:pt>
                <c:pt idx="1233">
                  <c:v>84.326447999999999</c:v>
                </c:pt>
                <c:pt idx="1234">
                  <c:v>84.324106999999998</c:v>
                </c:pt>
                <c:pt idx="1235">
                  <c:v>84.309376999999998</c:v>
                </c:pt>
                <c:pt idx="1236">
                  <c:v>84.292162000000005</c:v>
                </c:pt>
                <c:pt idx="1237">
                  <c:v>84.282195000000002</c:v>
                </c:pt>
                <c:pt idx="1238">
                  <c:v>84.288290000000003</c:v>
                </c:pt>
                <c:pt idx="1239">
                  <c:v>84.314046000000005</c:v>
                </c:pt>
                <c:pt idx="1240">
                  <c:v>84.351941999999994</c:v>
                </c:pt>
                <c:pt idx="1241">
                  <c:v>84.385442999999995</c:v>
                </c:pt>
                <c:pt idx="1242">
                  <c:v>84.400154000000001</c:v>
                </c:pt>
                <c:pt idx="1243">
                  <c:v>84.393812999999994</c:v>
                </c:pt>
                <c:pt idx="1244">
                  <c:v>84.378083000000004</c:v>
                </c:pt>
                <c:pt idx="1245">
                  <c:v>84.372591999999997</c:v>
                </c:pt>
                <c:pt idx="1246">
                  <c:v>84.392494999999997</c:v>
                </c:pt>
                <c:pt idx="1247">
                  <c:v>84.434652</c:v>
                </c:pt>
                <c:pt idx="1248">
                  <c:v>84.475993000000003</c:v>
                </c:pt>
                <c:pt idx="1249">
                  <c:v>84.491972000000004</c:v>
                </c:pt>
                <c:pt idx="1250">
                  <c:v>84.478239000000002</c:v>
                </c:pt>
                <c:pt idx="1251">
                  <c:v>84.45102</c:v>
                </c:pt>
                <c:pt idx="1252">
                  <c:v>84.428544000000002</c:v>
                </c:pt>
                <c:pt idx="1253">
                  <c:v>84.419132000000005</c:v>
                </c:pt>
                <c:pt idx="1254">
                  <c:v>84.425574999999995</c:v>
                </c:pt>
                <c:pt idx="1255">
                  <c:v>84.448750000000004</c:v>
                </c:pt>
                <c:pt idx="1256">
                  <c:v>84.480906000000004</c:v>
                </c:pt>
                <c:pt idx="1257">
                  <c:v>84.503934999999998</c:v>
                </c:pt>
                <c:pt idx="1258">
                  <c:v>84.503202999999999</c:v>
                </c:pt>
                <c:pt idx="1259">
                  <c:v>84.480457000000001</c:v>
                </c:pt>
                <c:pt idx="1260">
                  <c:v>84.448856000000006</c:v>
                </c:pt>
                <c:pt idx="1261">
                  <c:v>84.419908000000007</c:v>
                </c:pt>
                <c:pt idx="1262">
                  <c:v>84.400779999999997</c:v>
                </c:pt>
                <c:pt idx="1263">
                  <c:v>84.397800000000004</c:v>
                </c:pt>
                <c:pt idx="1264">
                  <c:v>84.412242000000006</c:v>
                </c:pt>
                <c:pt idx="1265">
                  <c:v>84.433503999999999</c:v>
                </c:pt>
                <c:pt idx="1266">
                  <c:v>84.445815999999994</c:v>
                </c:pt>
                <c:pt idx="1267">
                  <c:v>84.444226999999998</c:v>
                </c:pt>
                <c:pt idx="1268">
                  <c:v>84.439385000000001</c:v>
                </c:pt>
                <c:pt idx="1269">
                  <c:v>84.445234999999997</c:v>
                </c:pt>
                <c:pt idx="1270">
                  <c:v>84.466458000000003</c:v>
                </c:pt>
                <c:pt idx="1271">
                  <c:v>84.497879999999995</c:v>
                </c:pt>
                <c:pt idx="1272">
                  <c:v>84.530263000000005</c:v>
                </c:pt>
                <c:pt idx="1273">
                  <c:v>84.554143999999994</c:v>
                </c:pt>
                <c:pt idx="1274">
                  <c:v>84.563061000000005</c:v>
                </c:pt>
                <c:pt idx="1275">
                  <c:v>84.558115999999998</c:v>
                </c:pt>
                <c:pt idx="1276">
                  <c:v>84.549238000000003</c:v>
                </c:pt>
                <c:pt idx="1277">
                  <c:v>84.549498</c:v>
                </c:pt>
                <c:pt idx="1278">
                  <c:v>84.566430999999994</c:v>
                </c:pt>
                <c:pt idx="1279">
                  <c:v>84.596262999999993</c:v>
                </c:pt>
                <c:pt idx="1280">
                  <c:v>84.624577000000002</c:v>
                </c:pt>
                <c:pt idx="1281">
                  <c:v>84.635152000000005</c:v>
                </c:pt>
                <c:pt idx="1282">
                  <c:v>84.623347999999993</c:v>
                </c:pt>
                <c:pt idx="1283">
                  <c:v>84.601267000000007</c:v>
                </c:pt>
                <c:pt idx="1284">
                  <c:v>84.586607999999998</c:v>
                </c:pt>
                <c:pt idx="1285">
                  <c:v>84.586500000000001</c:v>
                </c:pt>
                <c:pt idx="1286">
                  <c:v>84.595848000000004</c:v>
                </c:pt>
                <c:pt idx="1287">
                  <c:v>84.609695000000002</c:v>
                </c:pt>
                <c:pt idx="1288">
                  <c:v>84.628889999999998</c:v>
                </c:pt>
                <c:pt idx="1289">
                  <c:v>84.651162999999997</c:v>
                </c:pt>
                <c:pt idx="1290">
                  <c:v>84.665593000000001</c:v>
                </c:pt>
                <c:pt idx="1291">
                  <c:v>84.664180000000002</c:v>
                </c:pt>
                <c:pt idx="1292">
                  <c:v>84.654483999999997</c:v>
                </c:pt>
                <c:pt idx="1293">
                  <c:v>84.650977999999995</c:v>
                </c:pt>
                <c:pt idx="1294">
                  <c:v>84.654987000000006</c:v>
                </c:pt>
                <c:pt idx="1295">
                  <c:v>84.653349000000006</c:v>
                </c:pt>
                <c:pt idx="1296">
                  <c:v>84.640468999999996</c:v>
                </c:pt>
                <c:pt idx="1297">
                  <c:v>84.631778999999995</c:v>
                </c:pt>
                <c:pt idx="1298">
                  <c:v>84.646276999999998</c:v>
                </c:pt>
                <c:pt idx="1299">
                  <c:v>84.679678999999993</c:v>
                </c:pt>
                <c:pt idx="1300">
                  <c:v>84.704856000000007</c:v>
                </c:pt>
                <c:pt idx="1301">
                  <c:v>84.700536999999997</c:v>
                </c:pt>
                <c:pt idx="1302">
                  <c:v>84.672698999999994</c:v>
                </c:pt>
                <c:pt idx="1303">
                  <c:v>84.644374999999997</c:v>
                </c:pt>
                <c:pt idx="1304">
                  <c:v>84.631241000000003</c:v>
                </c:pt>
                <c:pt idx="1305">
                  <c:v>84.633317000000005</c:v>
                </c:pt>
                <c:pt idx="1306">
                  <c:v>84.646062999999998</c:v>
                </c:pt>
                <c:pt idx="1307">
                  <c:v>84.669002000000006</c:v>
                </c:pt>
                <c:pt idx="1308">
                  <c:v>84.700564999999997</c:v>
                </c:pt>
                <c:pt idx="1309">
                  <c:v>84.732605000000007</c:v>
                </c:pt>
                <c:pt idx="1310">
                  <c:v>84.757638</c:v>
                </c:pt>
                <c:pt idx="1311">
                  <c:v>84.778999999999996</c:v>
                </c:pt>
                <c:pt idx="1312">
                  <c:v>84.805895000000007</c:v>
                </c:pt>
                <c:pt idx="1313">
                  <c:v>84.836708999999999</c:v>
                </c:pt>
                <c:pt idx="1314">
                  <c:v>84.853785000000002</c:v>
                </c:pt>
                <c:pt idx="1315">
                  <c:v>84.840254000000002</c:v>
                </c:pt>
                <c:pt idx="1316">
                  <c:v>84.799800000000005</c:v>
                </c:pt>
                <c:pt idx="1317">
                  <c:v>84.755133000000001</c:v>
                </c:pt>
                <c:pt idx="1318">
                  <c:v>84.727219000000005</c:v>
                </c:pt>
                <c:pt idx="1319">
                  <c:v>84.720231999999996</c:v>
                </c:pt>
                <c:pt idx="1320">
                  <c:v>84.726079999999996</c:v>
                </c:pt>
                <c:pt idx="1321">
                  <c:v>84.736967000000007</c:v>
                </c:pt>
                <c:pt idx="1322">
                  <c:v>84.748650999999995</c:v>
                </c:pt>
                <c:pt idx="1323">
                  <c:v>84.755454999999998</c:v>
                </c:pt>
                <c:pt idx="1324">
                  <c:v>84.750269000000003</c:v>
                </c:pt>
                <c:pt idx="1325">
                  <c:v>84.732844</c:v>
                </c:pt>
                <c:pt idx="1326">
                  <c:v>84.714515000000006</c:v>
                </c:pt>
                <c:pt idx="1327">
                  <c:v>84.710036000000002</c:v>
                </c:pt>
                <c:pt idx="1328">
                  <c:v>84.723546999999996</c:v>
                </c:pt>
                <c:pt idx="1329">
                  <c:v>84.743977999999998</c:v>
                </c:pt>
                <c:pt idx="1330">
                  <c:v>84.754903999999996</c:v>
                </c:pt>
                <c:pt idx="1331">
                  <c:v>84.748667999999995</c:v>
                </c:pt>
                <c:pt idx="1332">
                  <c:v>84.731134999999995</c:v>
                </c:pt>
                <c:pt idx="1333">
                  <c:v>84.714680000000001</c:v>
                </c:pt>
                <c:pt idx="1334">
                  <c:v>84.708354999999997</c:v>
                </c:pt>
                <c:pt idx="1335">
                  <c:v>84.713875999999999</c:v>
                </c:pt>
                <c:pt idx="1336">
                  <c:v>84.727082999999993</c:v>
                </c:pt>
                <c:pt idx="1337">
                  <c:v>84.740575000000007</c:v>
                </c:pt>
                <c:pt idx="1338">
                  <c:v>84.747264000000001</c:v>
                </c:pt>
                <c:pt idx="1339">
                  <c:v>84.745599999999996</c:v>
                </c:pt>
                <c:pt idx="1340">
                  <c:v>84.741512</c:v>
                </c:pt>
                <c:pt idx="1341">
                  <c:v>84.741857999999993</c:v>
                </c:pt>
                <c:pt idx="1342">
                  <c:v>84.745600999999994</c:v>
                </c:pt>
                <c:pt idx="1343">
                  <c:v>84.745317999999997</c:v>
                </c:pt>
                <c:pt idx="1344">
                  <c:v>84.737914000000004</c:v>
                </c:pt>
                <c:pt idx="1345">
                  <c:v>84.728455999999994</c:v>
                </c:pt>
                <c:pt idx="1346">
                  <c:v>84.720695000000006</c:v>
                </c:pt>
                <c:pt idx="1347">
                  <c:v>84.709981999999997</c:v>
                </c:pt>
                <c:pt idx="1348">
                  <c:v>84.691845999999998</c:v>
                </c:pt>
                <c:pt idx="1349">
                  <c:v>84.673912000000001</c:v>
                </c:pt>
                <c:pt idx="1350">
                  <c:v>84.670950000000005</c:v>
                </c:pt>
                <c:pt idx="1351">
                  <c:v>84.687427</c:v>
                </c:pt>
                <c:pt idx="1352">
                  <c:v>84.710802999999999</c:v>
                </c:pt>
                <c:pt idx="1353">
                  <c:v>84.723389999999995</c:v>
                </c:pt>
                <c:pt idx="1354">
                  <c:v>84.717095</c:v>
                </c:pt>
                <c:pt idx="1355">
                  <c:v>84.697049000000007</c:v>
                </c:pt>
                <c:pt idx="1356">
                  <c:v>84.676261999999994</c:v>
                </c:pt>
                <c:pt idx="1357">
                  <c:v>84.667068999999998</c:v>
                </c:pt>
                <c:pt idx="1358">
                  <c:v>84.672230999999996</c:v>
                </c:pt>
                <c:pt idx="1359">
                  <c:v>84.683068000000006</c:v>
                </c:pt>
                <c:pt idx="1360">
                  <c:v>84.690325000000001</c:v>
                </c:pt>
                <c:pt idx="1361">
                  <c:v>84.696033</c:v>
                </c:pt>
                <c:pt idx="1362">
                  <c:v>84.708256000000006</c:v>
                </c:pt>
                <c:pt idx="1363">
                  <c:v>84.724705</c:v>
                </c:pt>
                <c:pt idx="1364">
                  <c:v>84.731184999999996</c:v>
                </c:pt>
                <c:pt idx="1365">
                  <c:v>84.718998999999997</c:v>
                </c:pt>
                <c:pt idx="1366">
                  <c:v>84.695081000000002</c:v>
                </c:pt>
                <c:pt idx="1367">
                  <c:v>84.670946000000001</c:v>
                </c:pt>
                <c:pt idx="1368">
                  <c:v>84.651043999999999</c:v>
                </c:pt>
                <c:pt idx="1369">
                  <c:v>84.638188</c:v>
                </c:pt>
                <c:pt idx="1370">
                  <c:v>84.640507999999997</c:v>
                </c:pt>
                <c:pt idx="1371">
                  <c:v>84.661541</c:v>
                </c:pt>
                <c:pt idx="1372">
                  <c:v>84.687478999999996</c:v>
                </c:pt>
                <c:pt idx="1373">
                  <c:v>84.695190999999994</c:v>
                </c:pt>
                <c:pt idx="1374">
                  <c:v>84.673513999999997</c:v>
                </c:pt>
                <c:pt idx="1375">
                  <c:v>84.631713000000005</c:v>
                </c:pt>
                <c:pt idx="1376">
                  <c:v>84.589571000000007</c:v>
                </c:pt>
                <c:pt idx="1377">
                  <c:v>84.563762999999994</c:v>
                </c:pt>
                <c:pt idx="1378">
                  <c:v>84.558617999999996</c:v>
                </c:pt>
                <c:pt idx="1379">
                  <c:v>84.562072999999998</c:v>
                </c:pt>
                <c:pt idx="1380">
                  <c:v>84.554516000000007</c:v>
                </c:pt>
                <c:pt idx="1381">
                  <c:v>84.530709999999999</c:v>
                </c:pt>
                <c:pt idx="1382">
                  <c:v>84.510503</c:v>
                </c:pt>
                <c:pt idx="1383">
                  <c:v>84.518674000000004</c:v>
                </c:pt>
                <c:pt idx="1384">
                  <c:v>84.555735999999996</c:v>
                </c:pt>
                <c:pt idx="1385">
                  <c:v>84.597361000000006</c:v>
                </c:pt>
                <c:pt idx="1386">
                  <c:v>84.620706999999996</c:v>
                </c:pt>
                <c:pt idx="1387">
                  <c:v>84.622105000000005</c:v>
                </c:pt>
                <c:pt idx="1388">
                  <c:v>84.611203000000003</c:v>
                </c:pt>
                <c:pt idx="1389">
                  <c:v>84.600455999999994</c:v>
                </c:pt>
                <c:pt idx="1390">
                  <c:v>84.601752000000005</c:v>
                </c:pt>
                <c:pt idx="1391">
                  <c:v>84.620279999999994</c:v>
                </c:pt>
                <c:pt idx="1392">
                  <c:v>84.645553000000007</c:v>
                </c:pt>
                <c:pt idx="1393">
                  <c:v>84.656951000000007</c:v>
                </c:pt>
                <c:pt idx="1394">
                  <c:v>84.643732999999997</c:v>
                </c:pt>
                <c:pt idx="1395">
                  <c:v>84.613731000000001</c:v>
                </c:pt>
                <c:pt idx="1396">
                  <c:v>84.580163999999996</c:v>
                </c:pt>
                <c:pt idx="1397">
                  <c:v>84.549051000000006</c:v>
                </c:pt>
                <c:pt idx="1398">
                  <c:v>84.524390999999994</c:v>
                </c:pt>
                <c:pt idx="1399">
                  <c:v>84.516144999999995</c:v>
                </c:pt>
                <c:pt idx="1400">
                  <c:v>84.533181999999996</c:v>
                </c:pt>
                <c:pt idx="1401">
                  <c:v>84.570933999999994</c:v>
                </c:pt>
                <c:pt idx="1402">
                  <c:v>84.611334999999997</c:v>
                </c:pt>
                <c:pt idx="1403">
                  <c:v>84.632953999999998</c:v>
                </c:pt>
                <c:pt idx="1404">
                  <c:v>84.620957000000004</c:v>
                </c:pt>
                <c:pt idx="1405">
                  <c:v>84.576181000000005</c:v>
                </c:pt>
                <c:pt idx="1406">
                  <c:v>84.520674999999997</c:v>
                </c:pt>
                <c:pt idx="1407">
                  <c:v>84.486845000000002</c:v>
                </c:pt>
                <c:pt idx="1408">
                  <c:v>84.490669999999994</c:v>
                </c:pt>
                <c:pt idx="1409">
                  <c:v>84.517117999999996</c:v>
                </c:pt>
                <c:pt idx="1410">
                  <c:v>84.538404999999997</c:v>
                </c:pt>
                <c:pt idx="1411">
                  <c:v>84.543946000000005</c:v>
                </c:pt>
                <c:pt idx="1412">
                  <c:v>84.546171999999999</c:v>
                </c:pt>
                <c:pt idx="1413">
                  <c:v>84.560654999999997</c:v>
                </c:pt>
                <c:pt idx="1414">
                  <c:v>84.589738999999994</c:v>
                </c:pt>
                <c:pt idx="1415">
                  <c:v>84.624448999999998</c:v>
                </c:pt>
                <c:pt idx="1416">
                  <c:v>84.652251000000007</c:v>
                </c:pt>
                <c:pt idx="1417">
                  <c:v>84.660734000000005</c:v>
                </c:pt>
                <c:pt idx="1418">
                  <c:v>84.643192999999997</c:v>
                </c:pt>
                <c:pt idx="1419">
                  <c:v>84.607066000000003</c:v>
                </c:pt>
                <c:pt idx="1420">
                  <c:v>84.572029999999998</c:v>
                </c:pt>
                <c:pt idx="1421">
                  <c:v>84.553860999999998</c:v>
                </c:pt>
                <c:pt idx="1422">
                  <c:v>84.551570999999996</c:v>
                </c:pt>
                <c:pt idx="1423">
                  <c:v>84.552308999999994</c:v>
                </c:pt>
                <c:pt idx="1424">
                  <c:v>84.544910999999999</c:v>
                </c:pt>
                <c:pt idx="1425">
                  <c:v>84.526019000000005</c:v>
                </c:pt>
                <c:pt idx="1426">
                  <c:v>84.499264999999994</c:v>
                </c:pt>
                <c:pt idx="1427">
                  <c:v>84.475808000000001</c:v>
                </c:pt>
                <c:pt idx="1428">
                  <c:v>84.471956000000006</c:v>
                </c:pt>
                <c:pt idx="1429">
                  <c:v>84.496364</c:v>
                </c:pt>
                <c:pt idx="1430">
                  <c:v>84.537672000000001</c:v>
                </c:pt>
                <c:pt idx="1431">
                  <c:v>84.570741999999996</c:v>
                </c:pt>
                <c:pt idx="1432">
                  <c:v>84.576814999999996</c:v>
                </c:pt>
                <c:pt idx="1433">
                  <c:v>84.554277999999996</c:v>
                </c:pt>
                <c:pt idx="1434">
                  <c:v>84.513604000000001</c:v>
                </c:pt>
                <c:pt idx="1435">
                  <c:v>84.472178999999997</c:v>
                </c:pt>
                <c:pt idx="1436">
                  <c:v>84.452188000000007</c:v>
                </c:pt>
                <c:pt idx="1437">
                  <c:v>84.466381999999996</c:v>
                </c:pt>
                <c:pt idx="1438">
                  <c:v>84.498042999999996</c:v>
                </c:pt>
                <c:pt idx="1439">
                  <c:v>84.509338</c:v>
                </c:pt>
                <c:pt idx="1440">
                  <c:v>84.482472000000001</c:v>
                </c:pt>
                <c:pt idx="1441">
                  <c:v>84.442029000000005</c:v>
                </c:pt>
                <c:pt idx="1442">
                  <c:v>84.422577000000004</c:v>
                </c:pt>
                <c:pt idx="1443">
                  <c:v>84.425004000000001</c:v>
                </c:pt>
                <c:pt idx="1444">
                  <c:v>84.423416000000003</c:v>
                </c:pt>
                <c:pt idx="1445">
                  <c:v>84.407123999999996</c:v>
                </c:pt>
                <c:pt idx="1446">
                  <c:v>84.392246</c:v>
                </c:pt>
                <c:pt idx="1447">
                  <c:v>84.393584000000004</c:v>
                </c:pt>
                <c:pt idx="1448">
                  <c:v>84.409170000000003</c:v>
                </c:pt>
                <c:pt idx="1449">
                  <c:v>84.435057</c:v>
                </c:pt>
                <c:pt idx="1450">
                  <c:v>84.470388</c:v>
                </c:pt>
                <c:pt idx="1451">
                  <c:v>84.500314000000003</c:v>
                </c:pt>
                <c:pt idx="1452">
                  <c:v>84.498658000000006</c:v>
                </c:pt>
                <c:pt idx="1453">
                  <c:v>84.460863000000003</c:v>
                </c:pt>
                <c:pt idx="1454">
                  <c:v>84.413708999999997</c:v>
                </c:pt>
                <c:pt idx="1455">
                  <c:v>84.379178999999993</c:v>
                </c:pt>
                <c:pt idx="1456">
                  <c:v>84.350048999999999</c:v>
                </c:pt>
                <c:pt idx="1457">
                  <c:v>84.317482999999996</c:v>
                </c:pt>
                <c:pt idx="1458">
                  <c:v>84.299503000000001</c:v>
                </c:pt>
                <c:pt idx="1459">
                  <c:v>84.316203000000002</c:v>
                </c:pt>
                <c:pt idx="1460">
                  <c:v>84.351534000000001</c:v>
                </c:pt>
                <c:pt idx="1461">
                  <c:v>84.367930999999999</c:v>
                </c:pt>
                <c:pt idx="1462">
                  <c:v>84.352344000000002</c:v>
                </c:pt>
                <c:pt idx="1463">
                  <c:v>84.323950999999994</c:v>
                </c:pt>
                <c:pt idx="1464">
                  <c:v>84.302848999999995</c:v>
                </c:pt>
                <c:pt idx="1465">
                  <c:v>84.296195999999995</c:v>
                </c:pt>
                <c:pt idx="1466">
                  <c:v>84.312245000000004</c:v>
                </c:pt>
                <c:pt idx="1467">
                  <c:v>84.361275000000006</c:v>
                </c:pt>
                <c:pt idx="1468">
                  <c:v>84.435986999999997</c:v>
                </c:pt>
                <c:pt idx="1469">
                  <c:v>84.506889999999999</c:v>
                </c:pt>
                <c:pt idx="1470">
                  <c:v>84.540344000000005</c:v>
                </c:pt>
                <c:pt idx="1471">
                  <c:v>84.512429999999995</c:v>
                </c:pt>
                <c:pt idx="1472">
                  <c:v>84.415021999999993</c:v>
                </c:pt>
                <c:pt idx="1473">
                  <c:v>84.268929999999997</c:v>
                </c:pt>
                <c:pt idx="1474">
                  <c:v>84.127178999999998</c:v>
                </c:pt>
                <c:pt idx="1475">
                  <c:v>84.042136999999997</c:v>
                </c:pt>
                <c:pt idx="1476">
                  <c:v>84.023910999999998</c:v>
                </c:pt>
                <c:pt idx="1477">
                  <c:v>84.043656999999996</c:v>
                </c:pt>
                <c:pt idx="1478">
                  <c:v>84.073109000000002</c:v>
                </c:pt>
                <c:pt idx="1479">
                  <c:v>84.102024999999998</c:v>
                </c:pt>
                <c:pt idx="1480">
                  <c:v>84.123608000000004</c:v>
                </c:pt>
                <c:pt idx="1481">
                  <c:v>84.131989000000004</c:v>
                </c:pt>
                <c:pt idx="1482">
                  <c:v>84.139058000000006</c:v>
                </c:pt>
                <c:pt idx="1483">
                  <c:v>84.169656000000003</c:v>
                </c:pt>
                <c:pt idx="1484">
                  <c:v>84.230700999999996</c:v>
                </c:pt>
                <c:pt idx="1485">
                  <c:v>84.299726000000007</c:v>
                </c:pt>
                <c:pt idx="1486">
                  <c:v>84.345191999999997</c:v>
                </c:pt>
                <c:pt idx="1487">
                  <c:v>84.343486999999996</c:v>
                </c:pt>
                <c:pt idx="1488">
                  <c:v>84.285659999999993</c:v>
                </c:pt>
                <c:pt idx="1489">
                  <c:v>84.196422999999996</c:v>
                </c:pt>
                <c:pt idx="1490">
                  <c:v>84.140508999999994</c:v>
                </c:pt>
                <c:pt idx="1491">
                  <c:v>84.168346</c:v>
                </c:pt>
                <c:pt idx="1492">
                  <c:v>84.244915000000006</c:v>
                </c:pt>
                <c:pt idx="1493">
                  <c:v>84.272053</c:v>
                </c:pt>
                <c:pt idx="1494">
                  <c:v>84.203726000000003</c:v>
                </c:pt>
                <c:pt idx="1495">
                  <c:v>84.106037000000001</c:v>
                </c:pt>
                <c:pt idx="1496">
                  <c:v>84.076291999999995</c:v>
                </c:pt>
                <c:pt idx="1497">
                  <c:v>84.132450000000006</c:v>
                </c:pt>
                <c:pt idx="1498">
                  <c:v>84.213244000000003</c:v>
                </c:pt>
                <c:pt idx="1499">
                  <c:v>84.262786000000006</c:v>
                </c:pt>
                <c:pt idx="1500">
                  <c:v>84.276933</c:v>
                </c:pt>
                <c:pt idx="1501">
                  <c:v>84.276532000000003</c:v>
                </c:pt>
                <c:pt idx="1502">
                  <c:v>84.274473999999998</c:v>
                </c:pt>
                <c:pt idx="1503">
                  <c:v>84.274214000000001</c:v>
                </c:pt>
                <c:pt idx="1504">
                  <c:v>84.274513999999996</c:v>
                </c:pt>
                <c:pt idx="1505">
                  <c:v>84.269169000000005</c:v>
                </c:pt>
                <c:pt idx="1506">
                  <c:v>84.257384999999999</c:v>
                </c:pt>
                <c:pt idx="1507">
                  <c:v>84.252891000000005</c:v>
                </c:pt>
                <c:pt idx="1508">
                  <c:v>84.266113000000004</c:v>
                </c:pt>
                <c:pt idx="1509">
                  <c:v>84.281478000000007</c:v>
                </c:pt>
                <c:pt idx="1510">
                  <c:v>84.272377000000006</c:v>
                </c:pt>
                <c:pt idx="1511">
                  <c:v>84.234994999999998</c:v>
                </c:pt>
                <c:pt idx="1512">
                  <c:v>84.184582000000006</c:v>
                </c:pt>
                <c:pt idx="1513">
                  <c:v>84.119907999999995</c:v>
                </c:pt>
                <c:pt idx="1514">
                  <c:v>84.020696999999998</c:v>
                </c:pt>
                <c:pt idx="1515">
                  <c:v>83.891833000000005</c:v>
                </c:pt>
                <c:pt idx="1516">
                  <c:v>83.785472999999996</c:v>
                </c:pt>
                <c:pt idx="1517">
                  <c:v>83.755651</c:v>
                </c:pt>
                <c:pt idx="1518">
                  <c:v>83.796903999999998</c:v>
                </c:pt>
                <c:pt idx="1519">
                  <c:v>83.846597000000003</c:v>
                </c:pt>
                <c:pt idx="1520">
                  <c:v>83.853465</c:v>
                </c:pt>
                <c:pt idx="1521">
                  <c:v>83.833281999999997</c:v>
                </c:pt>
                <c:pt idx="1522">
                  <c:v>83.845864000000006</c:v>
                </c:pt>
                <c:pt idx="1523">
                  <c:v>83.91995</c:v>
                </c:pt>
                <c:pt idx="1524">
                  <c:v>84.015870000000007</c:v>
                </c:pt>
                <c:pt idx="1525">
                  <c:v>84.070261000000002</c:v>
                </c:pt>
                <c:pt idx="1526">
                  <c:v>84.063703000000004</c:v>
                </c:pt>
                <c:pt idx="1527">
                  <c:v>84.025593000000001</c:v>
                </c:pt>
                <c:pt idx="1528">
                  <c:v>83.981925000000004</c:v>
                </c:pt>
                <c:pt idx="1529">
                  <c:v>83.929765000000003</c:v>
                </c:pt>
                <c:pt idx="1530">
                  <c:v>83.868615000000005</c:v>
                </c:pt>
                <c:pt idx="1531">
                  <c:v>83.823171000000002</c:v>
                </c:pt>
                <c:pt idx="1532">
                  <c:v>83.812657000000002</c:v>
                </c:pt>
                <c:pt idx="1533">
                  <c:v>83.819796999999994</c:v>
                </c:pt>
                <c:pt idx="1534">
                  <c:v>83.815196999999998</c:v>
                </c:pt>
                <c:pt idx="1535">
                  <c:v>83.798098999999993</c:v>
                </c:pt>
                <c:pt idx="1536">
                  <c:v>83.789253000000002</c:v>
                </c:pt>
                <c:pt idx="1537">
                  <c:v>83.795597000000001</c:v>
                </c:pt>
                <c:pt idx="1538">
                  <c:v>83.806144000000003</c:v>
                </c:pt>
                <c:pt idx="1539">
                  <c:v>83.813022000000004</c:v>
                </c:pt>
                <c:pt idx="1540">
                  <c:v>83.811877999999993</c:v>
                </c:pt>
                <c:pt idx="1541">
                  <c:v>83.790546000000006</c:v>
                </c:pt>
                <c:pt idx="1542">
                  <c:v>83.744990000000001</c:v>
                </c:pt>
                <c:pt idx="1543">
                  <c:v>83.700450000000004</c:v>
                </c:pt>
                <c:pt idx="1544">
                  <c:v>83.686750000000004</c:v>
                </c:pt>
                <c:pt idx="1545">
                  <c:v>83.694263000000007</c:v>
                </c:pt>
                <c:pt idx="1546">
                  <c:v>83.685750999999996</c:v>
                </c:pt>
                <c:pt idx="1547">
                  <c:v>83.653910999999994</c:v>
                </c:pt>
                <c:pt idx="1548">
                  <c:v>83.634501</c:v>
                </c:pt>
                <c:pt idx="1549">
                  <c:v>83.652671999999995</c:v>
                </c:pt>
                <c:pt idx="1550">
                  <c:v>83.687644000000006</c:v>
                </c:pt>
                <c:pt idx="1551">
                  <c:v>83.705139000000003</c:v>
                </c:pt>
                <c:pt idx="1552">
                  <c:v>83.697215</c:v>
                </c:pt>
                <c:pt idx="1553">
                  <c:v>83.671964000000003</c:v>
                </c:pt>
                <c:pt idx="1554">
                  <c:v>83.630022999999994</c:v>
                </c:pt>
                <c:pt idx="1555">
                  <c:v>83.576233000000002</c:v>
                </c:pt>
                <c:pt idx="1556">
                  <c:v>83.536634000000006</c:v>
                </c:pt>
                <c:pt idx="1557">
                  <c:v>83.536844000000002</c:v>
                </c:pt>
                <c:pt idx="1558">
                  <c:v>83.570599000000001</c:v>
                </c:pt>
                <c:pt idx="1559">
                  <c:v>83.608810000000005</c:v>
                </c:pt>
                <c:pt idx="1560">
                  <c:v>83.632262999999995</c:v>
                </c:pt>
                <c:pt idx="1561">
                  <c:v>83.638833000000005</c:v>
                </c:pt>
                <c:pt idx="1562">
                  <c:v>83.627382999999995</c:v>
                </c:pt>
                <c:pt idx="1563">
                  <c:v>83.595996999999997</c:v>
                </c:pt>
                <c:pt idx="1564">
                  <c:v>83.553638000000007</c:v>
                </c:pt>
                <c:pt idx="1565">
                  <c:v>83.515844000000001</c:v>
                </c:pt>
                <c:pt idx="1566">
                  <c:v>83.489295999999996</c:v>
                </c:pt>
                <c:pt idx="1567">
                  <c:v>83.473956000000001</c:v>
                </c:pt>
                <c:pt idx="1568">
                  <c:v>83.477478000000005</c:v>
                </c:pt>
                <c:pt idx="1569">
                  <c:v>83.511092000000005</c:v>
                </c:pt>
                <c:pt idx="1570">
                  <c:v>83.568725000000001</c:v>
                </c:pt>
                <c:pt idx="1571">
                  <c:v>83.622753000000003</c:v>
                </c:pt>
                <c:pt idx="1572">
                  <c:v>83.645111</c:v>
                </c:pt>
                <c:pt idx="1573">
                  <c:v>83.627376999999996</c:v>
                </c:pt>
                <c:pt idx="1574">
                  <c:v>83.582082</c:v>
                </c:pt>
                <c:pt idx="1575">
                  <c:v>83.533663000000004</c:v>
                </c:pt>
                <c:pt idx="1576">
                  <c:v>83.505657999999997</c:v>
                </c:pt>
                <c:pt idx="1577">
                  <c:v>83.504375999999993</c:v>
                </c:pt>
                <c:pt idx="1578">
                  <c:v>83.512454000000005</c:v>
                </c:pt>
                <c:pt idx="1579">
                  <c:v>83.506715</c:v>
                </c:pt>
                <c:pt idx="1580">
                  <c:v>83.483480999999998</c:v>
                </c:pt>
                <c:pt idx="1581">
                  <c:v>83.458523</c:v>
                </c:pt>
                <c:pt idx="1582">
                  <c:v>83.442567999999994</c:v>
                </c:pt>
                <c:pt idx="1583">
                  <c:v>83.428791000000004</c:v>
                </c:pt>
                <c:pt idx="1584">
                  <c:v>83.408734999999993</c:v>
                </c:pt>
                <c:pt idx="1585">
                  <c:v>83.390023999999997</c:v>
                </c:pt>
                <c:pt idx="1586">
                  <c:v>83.389055999999997</c:v>
                </c:pt>
                <c:pt idx="1587">
                  <c:v>83.410008000000005</c:v>
                </c:pt>
                <c:pt idx="1588">
                  <c:v>83.438523000000004</c:v>
                </c:pt>
                <c:pt idx="1589">
                  <c:v>83.455962</c:v>
                </c:pt>
                <c:pt idx="1590">
                  <c:v>83.455956</c:v>
                </c:pt>
                <c:pt idx="1591">
                  <c:v>83.447149999999993</c:v>
                </c:pt>
                <c:pt idx="1592">
                  <c:v>83.442732000000007</c:v>
                </c:pt>
                <c:pt idx="1593">
                  <c:v>83.447989000000007</c:v>
                </c:pt>
                <c:pt idx="1594">
                  <c:v>83.457162999999994</c:v>
                </c:pt>
                <c:pt idx="1595">
                  <c:v>83.462012999999999</c:v>
                </c:pt>
                <c:pt idx="1596">
                  <c:v>83.462120999999996</c:v>
                </c:pt>
                <c:pt idx="1597">
                  <c:v>83.464948000000007</c:v>
                </c:pt>
                <c:pt idx="1598">
                  <c:v>83.476455999999999</c:v>
                </c:pt>
                <c:pt idx="1599">
                  <c:v>83.494512</c:v>
                </c:pt>
                <c:pt idx="1600">
                  <c:v>83.512236999999999</c:v>
                </c:pt>
                <c:pt idx="1601">
                  <c:v>83.525308999999993</c:v>
                </c:pt>
                <c:pt idx="1602">
                  <c:v>83.534042999999997</c:v>
                </c:pt>
                <c:pt idx="1603">
                  <c:v>83.539586</c:v>
                </c:pt>
                <c:pt idx="1604">
                  <c:v>83.540763999999996</c:v>
                </c:pt>
                <c:pt idx="1605">
                  <c:v>83.535954000000004</c:v>
                </c:pt>
                <c:pt idx="1606">
                  <c:v>83.527064999999993</c:v>
                </c:pt>
                <c:pt idx="1607">
                  <c:v>83.519368999999998</c:v>
                </c:pt>
                <c:pt idx="1608">
                  <c:v>83.515991</c:v>
                </c:pt>
                <c:pt idx="1609">
                  <c:v>83.514579999999995</c:v>
                </c:pt>
                <c:pt idx="1610">
                  <c:v>83.512977000000006</c:v>
                </c:pt>
                <c:pt idx="1611">
                  <c:v>83.517169999999993</c:v>
                </c:pt>
                <c:pt idx="1612">
                  <c:v>83.537942000000001</c:v>
                </c:pt>
                <c:pt idx="1613">
                  <c:v>83.577023999999994</c:v>
                </c:pt>
                <c:pt idx="1614">
                  <c:v>83.620935000000003</c:v>
                </c:pt>
                <c:pt idx="1615">
                  <c:v>83.652467000000001</c:v>
                </c:pt>
                <c:pt idx="1616">
                  <c:v>83.665650999999997</c:v>
                </c:pt>
                <c:pt idx="1617">
                  <c:v>83.665137999999999</c:v>
                </c:pt>
                <c:pt idx="1618">
                  <c:v>83.653895000000006</c:v>
                </c:pt>
                <c:pt idx="1619">
                  <c:v>83.629195999999993</c:v>
                </c:pt>
                <c:pt idx="1620">
                  <c:v>83.591504</c:v>
                </c:pt>
                <c:pt idx="1621">
                  <c:v>83.549587000000002</c:v>
                </c:pt>
                <c:pt idx="1622">
                  <c:v>83.512662000000006</c:v>
                </c:pt>
                <c:pt idx="1623">
                  <c:v>83.484791000000001</c:v>
                </c:pt>
                <c:pt idx="1624">
                  <c:v>83.475437999999997</c:v>
                </c:pt>
                <c:pt idx="1625">
                  <c:v>83.503299999999996</c:v>
                </c:pt>
                <c:pt idx="1626">
                  <c:v>83.572142999999997</c:v>
                </c:pt>
                <c:pt idx="1627">
                  <c:v>83.645936000000006</c:v>
                </c:pt>
                <c:pt idx="1628">
                  <c:v>83.673803000000007</c:v>
                </c:pt>
                <c:pt idx="1629">
                  <c:v>83.652698000000001</c:v>
                </c:pt>
                <c:pt idx="1630">
                  <c:v>83.642010999999997</c:v>
                </c:pt>
                <c:pt idx="1631">
                  <c:v>83.693081000000006</c:v>
                </c:pt>
                <c:pt idx="1632">
                  <c:v>83.777275000000003</c:v>
                </c:pt>
                <c:pt idx="1633">
                  <c:v>83.809135999999995</c:v>
                </c:pt>
                <c:pt idx="1634">
                  <c:v>83.736414999999994</c:v>
                </c:pt>
                <c:pt idx="1635">
                  <c:v>83.588803999999996</c:v>
                </c:pt>
                <c:pt idx="1636">
                  <c:v>83.459277999999998</c:v>
                </c:pt>
                <c:pt idx="1637">
                  <c:v>83.452826000000002</c:v>
                </c:pt>
                <c:pt idx="1638">
                  <c:v>83.608967000000007</c:v>
                </c:pt>
                <c:pt idx="1639">
                  <c:v>83.857000999999997</c:v>
                </c:pt>
                <c:pt idx="1640">
                  <c:v>84.050000999999995</c:v>
                </c:pt>
                <c:pt idx="1641">
                  <c:v>84.069151000000005</c:v>
                </c:pt>
                <c:pt idx="1642">
                  <c:v>83.927064999999999</c:v>
                </c:pt>
                <c:pt idx="1643">
                  <c:v>83.731102000000007</c:v>
                </c:pt>
                <c:pt idx="1644">
                  <c:v>83.589639000000005</c:v>
                </c:pt>
                <c:pt idx="1645">
                  <c:v>83.550562999999997</c:v>
                </c:pt>
                <c:pt idx="1646">
                  <c:v>83.592770000000002</c:v>
                </c:pt>
                <c:pt idx="1647">
                  <c:v>83.663236999999995</c:v>
                </c:pt>
                <c:pt idx="1648">
                  <c:v>83.703304000000003</c:v>
                </c:pt>
                <c:pt idx="1649">
                  <c:v>83.705524999999994</c:v>
                </c:pt>
                <c:pt idx="1650">
                  <c:v>83.703433000000004</c:v>
                </c:pt>
                <c:pt idx="1651">
                  <c:v>83.719633000000002</c:v>
                </c:pt>
                <c:pt idx="1652">
                  <c:v>83.752538999999999</c:v>
                </c:pt>
                <c:pt idx="1653">
                  <c:v>83.766571999999996</c:v>
                </c:pt>
                <c:pt idx="1654">
                  <c:v>83.740745000000004</c:v>
                </c:pt>
                <c:pt idx="1655">
                  <c:v>83.685528000000005</c:v>
                </c:pt>
                <c:pt idx="1656">
                  <c:v>83.652133000000006</c:v>
                </c:pt>
                <c:pt idx="1657">
                  <c:v>83.680830999999998</c:v>
                </c:pt>
                <c:pt idx="1658">
                  <c:v>83.737387999999996</c:v>
                </c:pt>
                <c:pt idx="1659">
                  <c:v>83.776848000000001</c:v>
                </c:pt>
                <c:pt idx="1660">
                  <c:v>83.777856999999997</c:v>
                </c:pt>
                <c:pt idx="1661">
                  <c:v>83.755127999999999</c:v>
                </c:pt>
                <c:pt idx="1662">
                  <c:v>83.727425999999994</c:v>
                </c:pt>
                <c:pt idx="1663">
                  <c:v>83.71311</c:v>
                </c:pt>
                <c:pt idx="1664">
                  <c:v>83.715933000000007</c:v>
                </c:pt>
                <c:pt idx="1665">
                  <c:v>83.722077999999996</c:v>
                </c:pt>
                <c:pt idx="1666">
                  <c:v>83.708811999999995</c:v>
                </c:pt>
                <c:pt idx="1667">
                  <c:v>83.682506000000004</c:v>
                </c:pt>
                <c:pt idx="1668">
                  <c:v>83.665136000000004</c:v>
                </c:pt>
                <c:pt idx="1669">
                  <c:v>83.671878000000007</c:v>
                </c:pt>
                <c:pt idx="1670">
                  <c:v>83.691505000000006</c:v>
                </c:pt>
                <c:pt idx="1671">
                  <c:v>83.700622999999993</c:v>
                </c:pt>
                <c:pt idx="1672">
                  <c:v>83.706855000000004</c:v>
                </c:pt>
                <c:pt idx="1673">
                  <c:v>83.710192000000006</c:v>
                </c:pt>
                <c:pt idx="1674">
                  <c:v>83.717229000000003</c:v>
                </c:pt>
                <c:pt idx="1675">
                  <c:v>83.726264</c:v>
                </c:pt>
                <c:pt idx="1676">
                  <c:v>83.748855000000006</c:v>
                </c:pt>
                <c:pt idx="1677">
                  <c:v>83.790533999999994</c:v>
                </c:pt>
                <c:pt idx="1678">
                  <c:v>83.828981999999996</c:v>
                </c:pt>
                <c:pt idx="1679">
                  <c:v>83.844102000000007</c:v>
                </c:pt>
                <c:pt idx="1680">
                  <c:v>83.829069000000004</c:v>
                </c:pt>
                <c:pt idx="1681">
                  <c:v>83.800708999999998</c:v>
                </c:pt>
                <c:pt idx="1682">
                  <c:v>83.766889000000006</c:v>
                </c:pt>
                <c:pt idx="1683">
                  <c:v>83.735557999999997</c:v>
                </c:pt>
                <c:pt idx="1684">
                  <c:v>83.718395000000001</c:v>
                </c:pt>
                <c:pt idx="1685">
                  <c:v>83.727722</c:v>
                </c:pt>
                <c:pt idx="1686">
                  <c:v>83.761870000000002</c:v>
                </c:pt>
                <c:pt idx="1687">
                  <c:v>83.803531000000007</c:v>
                </c:pt>
                <c:pt idx="1688">
                  <c:v>83.842068999999995</c:v>
                </c:pt>
                <c:pt idx="1689">
                  <c:v>83.873875999999996</c:v>
                </c:pt>
                <c:pt idx="1690">
                  <c:v>83.896400999999997</c:v>
                </c:pt>
                <c:pt idx="1691">
                  <c:v>83.892568999999995</c:v>
                </c:pt>
                <c:pt idx="1692">
                  <c:v>83.852552000000003</c:v>
                </c:pt>
                <c:pt idx="1693">
                  <c:v>83.786057</c:v>
                </c:pt>
                <c:pt idx="1694">
                  <c:v>83.726759999999999</c:v>
                </c:pt>
                <c:pt idx="1695">
                  <c:v>83.704481000000001</c:v>
                </c:pt>
                <c:pt idx="1696">
                  <c:v>83.723498000000006</c:v>
                </c:pt>
                <c:pt idx="1697">
                  <c:v>83.755334000000005</c:v>
                </c:pt>
                <c:pt idx="1698">
                  <c:v>83.761003000000002</c:v>
                </c:pt>
                <c:pt idx="1699">
                  <c:v>83.722284000000002</c:v>
                </c:pt>
                <c:pt idx="1700">
                  <c:v>83.662132999999997</c:v>
                </c:pt>
                <c:pt idx="1701">
                  <c:v>83.625343000000001</c:v>
                </c:pt>
                <c:pt idx="1702">
                  <c:v>83.642291</c:v>
                </c:pt>
                <c:pt idx="1703">
                  <c:v>83.698746999999997</c:v>
                </c:pt>
                <c:pt idx="1704">
                  <c:v>83.750701000000007</c:v>
                </c:pt>
                <c:pt idx="1705">
                  <c:v>83.757093999999995</c:v>
                </c:pt>
                <c:pt idx="1706">
                  <c:v>83.715219000000005</c:v>
                </c:pt>
                <c:pt idx="1707">
                  <c:v>83.653893999999994</c:v>
                </c:pt>
                <c:pt idx="1708">
                  <c:v>83.604866999999999</c:v>
                </c:pt>
                <c:pt idx="1709">
                  <c:v>83.570335</c:v>
                </c:pt>
                <c:pt idx="1710">
                  <c:v>83.530901</c:v>
                </c:pt>
                <c:pt idx="1711">
                  <c:v>83.478697999999994</c:v>
                </c:pt>
                <c:pt idx="1712">
                  <c:v>83.439456000000007</c:v>
                </c:pt>
                <c:pt idx="1713">
                  <c:v>83.448239000000001</c:v>
                </c:pt>
                <c:pt idx="1714">
                  <c:v>83.506107</c:v>
                </c:pt>
                <c:pt idx="1715">
                  <c:v>83.569950000000006</c:v>
                </c:pt>
                <c:pt idx="1716">
                  <c:v>83.590602000000004</c:v>
                </c:pt>
                <c:pt idx="1717">
                  <c:v>83.557018999999997</c:v>
                </c:pt>
                <c:pt idx="1718">
                  <c:v>83.498334999999997</c:v>
                </c:pt>
                <c:pt idx="1719">
                  <c:v>83.451661000000001</c:v>
                </c:pt>
                <c:pt idx="1720">
                  <c:v>83.431759999999997</c:v>
                </c:pt>
                <c:pt idx="1721">
                  <c:v>83.428140999999997</c:v>
                </c:pt>
                <c:pt idx="1722">
                  <c:v>83.419434999999993</c:v>
                </c:pt>
                <c:pt idx="1723">
                  <c:v>83.393265</c:v>
                </c:pt>
                <c:pt idx="1724">
                  <c:v>83.358705</c:v>
                </c:pt>
                <c:pt idx="1725">
                  <c:v>83.342252999999999</c:v>
                </c:pt>
                <c:pt idx="1726">
                  <c:v>83.364382000000006</c:v>
                </c:pt>
                <c:pt idx="1727">
                  <c:v>83.416331999999997</c:v>
                </c:pt>
                <c:pt idx="1728">
                  <c:v>83.462969000000001</c:v>
                </c:pt>
                <c:pt idx="1729">
                  <c:v>83.468356</c:v>
                </c:pt>
                <c:pt idx="1730">
                  <c:v>83.419077000000001</c:v>
                </c:pt>
                <c:pt idx="1731">
                  <c:v>83.330274000000003</c:v>
                </c:pt>
                <c:pt idx="1732">
                  <c:v>83.239559</c:v>
                </c:pt>
                <c:pt idx="1733">
                  <c:v>83.189774999999997</c:v>
                </c:pt>
                <c:pt idx="1734">
                  <c:v>83.201559000000003</c:v>
                </c:pt>
                <c:pt idx="1735">
                  <c:v>83.253973999999999</c:v>
                </c:pt>
                <c:pt idx="1736">
                  <c:v>83.299931000000001</c:v>
                </c:pt>
                <c:pt idx="1737">
                  <c:v>83.305604000000002</c:v>
                </c:pt>
                <c:pt idx="1738">
                  <c:v>83.272113000000004</c:v>
                </c:pt>
                <c:pt idx="1739">
                  <c:v>83.221367000000001</c:v>
                </c:pt>
                <c:pt idx="1740">
                  <c:v>83.175538000000003</c:v>
                </c:pt>
                <c:pt idx="1741">
                  <c:v>83.152154999999993</c:v>
                </c:pt>
                <c:pt idx="1742">
                  <c:v>83.160191999999995</c:v>
                </c:pt>
                <c:pt idx="1743">
                  <c:v>83.188513999999998</c:v>
                </c:pt>
                <c:pt idx="1744">
                  <c:v>83.207035000000005</c:v>
                </c:pt>
                <c:pt idx="1745">
                  <c:v>83.196472</c:v>
                </c:pt>
                <c:pt idx="1746">
                  <c:v>83.170883000000003</c:v>
                </c:pt>
                <c:pt idx="1747">
                  <c:v>83.160908000000006</c:v>
                </c:pt>
                <c:pt idx="1748">
                  <c:v>83.179851999999997</c:v>
                </c:pt>
                <c:pt idx="1749">
                  <c:v>83.217040999999995</c:v>
                </c:pt>
                <c:pt idx="1750">
                  <c:v>83.256095000000002</c:v>
                </c:pt>
                <c:pt idx="1751">
                  <c:v>83.282604000000006</c:v>
                </c:pt>
                <c:pt idx="1752">
                  <c:v>83.279640000000001</c:v>
                </c:pt>
                <c:pt idx="1753">
                  <c:v>83.235082000000006</c:v>
                </c:pt>
                <c:pt idx="1754">
                  <c:v>83.158140000000003</c:v>
                </c:pt>
                <c:pt idx="1755">
                  <c:v>83.077444999999997</c:v>
                </c:pt>
                <c:pt idx="1756">
                  <c:v>83.019347999999994</c:v>
                </c:pt>
                <c:pt idx="1757">
                  <c:v>82.993326999999994</c:v>
                </c:pt>
                <c:pt idx="1758">
                  <c:v>82.994258000000002</c:v>
                </c:pt>
                <c:pt idx="1759">
                  <c:v>83.004168000000007</c:v>
                </c:pt>
                <c:pt idx="1760">
                  <c:v>82.994816</c:v>
                </c:pt>
                <c:pt idx="1761">
                  <c:v>82.949539000000001</c:v>
                </c:pt>
                <c:pt idx="1762">
                  <c:v>82.888923000000005</c:v>
                </c:pt>
                <c:pt idx="1763">
                  <c:v>82.858739999999997</c:v>
                </c:pt>
                <c:pt idx="1764">
                  <c:v>82.881826000000004</c:v>
                </c:pt>
                <c:pt idx="1765">
                  <c:v>82.932514999999995</c:v>
                </c:pt>
                <c:pt idx="1766">
                  <c:v>82.966994999999997</c:v>
                </c:pt>
                <c:pt idx="1767">
                  <c:v>82.969065000000001</c:v>
                </c:pt>
                <c:pt idx="1768">
                  <c:v>82.956844000000004</c:v>
                </c:pt>
                <c:pt idx="1769">
                  <c:v>82.951800000000006</c:v>
                </c:pt>
                <c:pt idx="1770">
                  <c:v>82.952619999999996</c:v>
                </c:pt>
                <c:pt idx="1771">
                  <c:v>82.939995999999994</c:v>
                </c:pt>
                <c:pt idx="1772">
                  <c:v>82.903675000000007</c:v>
                </c:pt>
                <c:pt idx="1773">
                  <c:v>82.863433000000001</c:v>
                </c:pt>
                <c:pt idx="1774">
                  <c:v>82.856926999999999</c:v>
                </c:pt>
                <c:pt idx="1775">
                  <c:v>82.898818000000006</c:v>
                </c:pt>
                <c:pt idx="1776">
                  <c:v>82.957440000000005</c:v>
                </c:pt>
                <c:pt idx="1777">
                  <c:v>82.988038000000003</c:v>
                </c:pt>
                <c:pt idx="1778">
                  <c:v>82.987397000000001</c:v>
                </c:pt>
                <c:pt idx="1779">
                  <c:v>82.995305999999999</c:v>
                </c:pt>
                <c:pt idx="1780">
                  <c:v>83.036745999999994</c:v>
                </c:pt>
                <c:pt idx="1781">
                  <c:v>83.083845999999994</c:v>
                </c:pt>
                <c:pt idx="1782">
                  <c:v>83.088435000000004</c:v>
                </c:pt>
                <c:pt idx="1783">
                  <c:v>83.035960000000003</c:v>
                </c:pt>
                <c:pt idx="1784">
                  <c:v>82.952504000000005</c:v>
                </c:pt>
                <c:pt idx="1785">
                  <c:v>82.872016000000002</c:v>
                </c:pt>
                <c:pt idx="1786">
                  <c:v>82.816564</c:v>
                </c:pt>
                <c:pt idx="1787">
                  <c:v>82.798800999999997</c:v>
                </c:pt>
                <c:pt idx="1788">
                  <c:v>82.818804</c:v>
                </c:pt>
                <c:pt idx="1789">
                  <c:v>82.856898000000001</c:v>
                </c:pt>
                <c:pt idx="1790">
                  <c:v>82.886632000000006</c:v>
                </c:pt>
                <c:pt idx="1791">
                  <c:v>82.900231000000005</c:v>
                </c:pt>
                <c:pt idx="1792">
                  <c:v>82.912254000000004</c:v>
                </c:pt>
                <c:pt idx="1793">
                  <c:v>82.934546999999995</c:v>
                </c:pt>
                <c:pt idx="1794">
                  <c:v>82.956243999999998</c:v>
                </c:pt>
                <c:pt idx="1795">
                  <c:v>82.954992000000004</c:v>
                </c:pt>
                <c:pt idx="1796">
                  <c:v>82.925268000000003</c:v>
                </c:pt>
                <c:pt idx="1797">
                  <c:v>82.890012999999996</c:v>
                </c:pt>
                <c:pt idx="1798">
                  <c:v>82.882238999999998</c:v>
                </c:pt>
                <c:pt idx="1799">
                  <c:v>82.916137000000006</c:v>
                </c:pt>
                <c:pt idx="1800">
                  <c:v>82.977534000000006</c:v>
                </c:pt>
                <c:pt idx="1801">
                  <c:v>83.041567999999998</c:v>
                </c:pt>
                <c:pt idx="1802">
                  <c:v>83.091487000000001</c:v>
                </c:pt>
                <c:pt idx="1803">
                  <c:v>83.116220999999996</c:v>
                </c:pt>
                <c:pt idx="1804">
                  <c:v>83.104366999999996</c:v>
                </c:pt>
                <c:pt idx="1805">
                  <c:v>83.058238000000003</c:v>
                </c:pt>
                <c:pt idx="1806">
                  <c:v>83.007362999999998</c:v>
                </c:pt>
                <c:pt idx="1807">
                  <c:v>82.984099000000001</c:v>
                </c:pt>
                <c:pt idx="1808">
                  <c:v>82.981160000000003</c:v>
                </c:pt>
                <c:pt idx="1809">
                  <c:v>82.957241999999994</c:v>
                </c:pt>
                <c:pt idx="1810">
                  <c:v>82.896361999999996</c:v>
                </c:pt>
                <c:pt idx="1811">
                  <c:v>82.840209999999999</c:v>
                </c:pt>
                <c:pt idx="1812">
                  <c:v>82.841301000000001</c:v>
                </c:pt>
                <c:pt idx="1813">
                  <c:v>82.893960000000007</c:v>
                </c:pt>
                <c:pt idx="1814">
                  <c:v>82.931372999999994</c:v>
                </c:pt>
                <c:pt idx="1815">
                  <c:v>82.888593999999998</c:v>
                </c:pt>
                <c:pt idx="1816">
                  <c:v>82.760743000000005</c:v>
                </c:pt>
                <c:pt idx="1817">
                  <c:v>82.606470999999999</c:v>
                </c:pt>
                <c:pt idx="1818">
                  <c:v>82.504091000000003</c:v>
                </c:pt>
                <c:pt idx="1819">
                  <c:v>82.493598000000006</c:v>
                </c:pt>
                <c:pt idx="1820">
                  <c:v>82.545299999999997</c:v>
                </c:pt>
                <c:pt idx="1821">
                  <c:v>82.590511000000006</c:v>
                </c:pt>
                <c:pt idx="1822">
                  <c:v>82.588060999999996</c:v>
                </c:pt>
                <c:pt idx="1823">
                  <c:v>82.555638000000002</c:v>
                </c:pt>
                <c:pt idx="1824">
                  <c:v>82.541931000000005</c:v>
                </c:pt>
                <c:pt idx="1825">
                  <c:v>82.582991000000007</c:v>
                </c:pt>
                <c:pt idx="1826">
                  <c:v>82.683274999999995</c:v>
                </c:pt>
                <c:pt idx="1827">
                  <c:v>82.811345000000003</c:v>
                </c:pt>
                <c:pt idx="1828">
                  <c:v>82.904031000000003</c:v>
                </c:pt>
                <c:pt idx="1829">
                  <c:v>82.904617000000002</c:v>
                </c:pt>
                <c:pt idx="1830">
                  <c:v>82.819479000000001</c:v>
                </c:pt>
                <c:pt idx="1831">
                  <c:v>82.721159</c:v>
                </c:pt>
                <c:pt idx="1832">
                  <c:v>82.674226000000004</c:v>
                </c:pt>
                <c:pt idx="1833">
                  <c:v>82.672793999999996</c:v>
                </c:pt>
                <c:pt idx="1834">
                  <c:v>82.675343999999996</c:v>
                </c:pt>
                <c:pt idx="1835">
                  <c:v>82.681217000000004</c:v>
                </c:pt>
                <c:pt idx="1836">
                  <c:v>82.732372999999995</c:v>
                </c:pt>
                <c:pt idx="1837">
                  <c:v>82.842634000000004</c:v>
                </c:pt>
                <c:pt idx="1838">
                  <c:v>82.964682999999994</c:v>
                </c:pt>
                <c:pt idx="1839">
                  <c:v>83.03501</c:v>
                </c:pt>
                <c:pt idx="1840">
                  <c:v>83.027811</c:v>
                </c:pt>
                <c:pt idx="1841">
                  <c:v>82.962427000000005</c:v>
                </c:pt>
                <c:pt idx="1842">
                  <c:v>82.881994000000006</c:v>
                </c:pt>
                <c:pt idx="1843">
                  <c:v>82.828005000000005</c:v>
                </c:pt>
                <c:pt idx="1844">
                  <c:v>82.813157000000004</c:v>
                </c:pt>
                <c:pt idx="1845">
                  <c:v>82.818402000000006</c:v>
                </c:pt>
                <c:pt idx="1846">
                  <c:v>82.827454000000003</c:v>
                </c:pt>
                <c:pt idx="1847">
                  <c:v>82.851450999999997</c:v>
                </c:pt>
                <c:pt idx="1848">
                  <c:v>82.900058999999999</c:v>
                </c:pt>
                <c:pt idx="1849">
                  <c:v>82.940550999999999</c:v>
                </c:pt>
                <c:pt idx="1850">
                  <c:v>82.920430999999994</c:v>
                </c:pt>
                <c:pt idx="1851">
                  <c:v>82.835515000000001</c:v>
                </c:pt>
                <c:pt idx="1852">
                  <c:v>82.745506000000006</c:v>
                </c:pt>
                <c:pt idx="1853">
                  <c:v>82.708792000000003</c:v>
                </c:pt>
                <c:pt idx="1854">
                  <c:v>82.726830000000007</c:v>
                </c:pt>
                <c:pt idx="1855">
                  <c:v>82.764245000000003</c:v>
                </c:pt>
                <c:pt idx="1856">
                  <c:v>82.799398999999994</c:v>
                </c:pt>
                <c:pt idx="1857">
                  <c:v>82.835739000000004</c:v>
                </c:pt>
                <c:pt idx="1858">
                  <c:v>82.877707999999998</c:v>
                </c:pt>
                <c:pt idx="1859">
                  <c:v>82.918356000000003</c:v>
                </c:pt>
                <c:pt idx="1860">
                  <c:v>82.950142</c:v>
                </c:pt>
                <c:pt idx="1861">
                  <c:v>82.975828000000007</c:v>
                </c:pt>
                <c:pt idx="1862">
                  <c:v>83.006488000000004</c:v>
                </c:pt>
                <c:pt idx="1863">
                  <c:v>83.050657999999999</c:v>
                </c:pt>
                <c:pt idx="1864">
                  <c:v>83.100838999999993</c:v>
                </c:pt>
                <c:pt idx="1865">
                  <c:v>83.132023000000004</c:v>
                </c:pt>
                <c:pt idx="1866">
                  <c:v>83.125922000000003</c:v>
                </c:pt>
                <c:pt idx="1867">
                  <c:v>83.098916000000003</c:v>
                </c:pt>
                <c:pt idx="1868">
                  <c:v>83.090449000000007</c:v>
                </c:pt>
                <c:pt idx="1869">
                  <c:v>83.117204000000001</c:v>
                </c:pt>
                <c:pt idx="1870">
                  <c:v>83.154287999999994</c:v>
                </c:pt>
                <c:pt idx="1871">
                  <c:v>83.170849000000004</c:v>
                </c:pt>
                <c:pt idx="1872">
                  <c:v>83.169572000000002</c:v>
                </c:pt>
                <c:pt idx="1873">
                  <c:v>83.173877000000005</c:v>
                </c:pt>
                <c:pt idx="1874">
                  <c:v>83.185748000000004</c:v>
                </c:pt>
                <c:pt idx="1875">
                  <c:v>83.181089999999998</c:v>
                </c:pt>
                <c:pt idx="1876">
                  <c:v>83.149235000000004</c:v>
                </c:pt>
                <c:pt idx="1877">
                  <c:v>83.114363999999995</c:v>
                </c:pt>
                <c:pt idx="1878">
                  <c:v>83.105581000000001</c:v>
                </c:pt>
                <c:pt idx="1879">
                  <c:v>83.120462000000003</c:v>
                </c:pt>
                <c:pt idx="1880">
                  <c:v>83.131917999999999</c:v>
                </c:pt>
                <c:pt idx="1881">
                  <c:v>83.121781999999996</c:v>
                </c:pt>
                <c:pt idx="1882">
                  <c:v>83.092511999999999</c:v>
                </c:pt>
                <c:pt idx="1883">
                  <c:v>83.052138999999997</c:v>
                </c:pt>
                <c:pt idx="1884">
                  <c:v>83.007631000000003</c:v>
                </c:pt>
                <c:pt idx="1885">
                  <c:v>82.976224999999999</c:v>
                </c:pt>
                <c:pt idx="1886">
                  <c:v>82.984684999999999</c:v>
                </c:pt>
                <c:pt idx="1887">
                  <c:v>83.042933000000005</c:v>
                </c:pt>
                <c:pt idx="1888">
                  <c:v>83.125134000000003</c:v>
                </c:pt>
                <c:pt idx="1889">
                  <c:v>83.188906000000003</c:v>
                </c:pt>
                <c:pt idx="1890">
                  <c:v>83.212091999999998</c:v>
                </c:pt>
                <c:pt idx="1891">
                  <c:v>83.205927000000003</c:v>
                </c:pt>
                <c:pt idx="1892">
                  <c:v>83.197652000000005</c:v>
                </c:pt>
                <c:pt idx="1893">
                  <c:v>83.207396000000003</c:v>
                </c:pt>
                <c:pt idx="1894">
                  <c:v>83.235443000000004</c:v>
                </c:pt>
                <c:pt idx="1895">
                  <c:v>83.258420000000001</c:v>
                </c:pt>
                <c:pt idx="1896">
                  <c:v>83.239465999999993</c:v>
                </c:pt>
                <c:pt idx="1897">
                  <c:v>83.158299</c:v>
                </c:pt>
                <c:pt idx="1898">
                  <c:v>83.038549000000003</c:v>
                </c:pt>
                <c:pt idx="1899">
                  <c:v>82.936020999999997</c:v>
                </c:pt>
                <c:pt idx="1900">
                  <c:v>82.891547000000003</c:v>
                </c:pt>
                <c:pt idx="1901">
                  <c:v>82.900751</c:v>
                </c:pt>
                <c:pt idx="1902">
                  <c:v>82.934134</c:v>
                </c:pt>
                <c:pt idx="1903">
                  <c:v>82.975609000000006</c:v>
                </c:pt>
                <c:pt idx="1904">
                  <c:v>83.029510000000002</c:v>
                </c:pt>
                <c:pt idx="1905">
                  <c:v>83.095048000000006</c:v>
                </c:pt>
                <c:pt idx="1906">
                  <c:v>83.149714000000003</c:v>
                </c:pt>
                <c:pt idx="1907">
                  <c:v>83.165131000000002</c:v>
                </c:pt>
                <c:pt idx="1908">
                  <c:v>83.135354000000007</c:v>
                </c:pt>
                <c:pt idx="1909">
                  <c:v>83.086995999999999</c:v>
                </c:pt>
                <c:pt idx="1910">
                  <c:v>83.062659999999994</c:v>
                </c:pt>
                <c:pt idx="1911">
                  <c:v>83.088408000000001</c:v>
                </c:pt>
                <c:pt idx="1912">
                  <c:v>83.149849000000003</c:v>
                </c:pt>
                <c:pt idx="1913">
                  <c:v>83.201431999999997</c:v>
                </c:pt>
                <c:pt idx="1914">
                  <c:v>83.203117000000006</c:v>
                </c:pt>
                <c:pt idx="1915">
                  <c:v>83.153030999999999</c:v>
                </c:pt>
                <c:pt idx="1916">
                  <c:v>83.088041000000004</c:v>
                </c:pt>
                <c:pt idx="1917">
                  <c:v>83.053202999999996</c:v>
                </c:pt>
                <c:pt idx="1918">
                  <c:v>83.070121</c:v>
                </c:pt>
                <c:pt idx="1919">
                  <c:v>83.127758999999998</c:v>
                </c:pt>
                <c:pt idx="1920">
                  <c:v>83.197777000000002</c:v>
                </c:pt>
                <c:pt idx="1921">
                  <c:v>83.259033000000002</c:v>
                </c:pt>
                <c:pt idx="1922">
                  <c:v>83.306787999999997</c:v>
                </c:pt>
                <c:pt idx="1923">
                  <c:v>83.339271999999994</c:v>
                </c:pt>
                <c:pt idx="1924">
                  <c:v>83.343528000000006</c:v>
                </c:pt>
                <c:pt idx="1925">
                  <c:v>83.306186999999994</c:v>
                </c:pt>
                <c:pt idx="1926">
                  <c:v>83.238758000000004</c:v>
                </c:pt>
                <c:pt idx="1927">
                  <c:v>83.178157999999996</c:v>
                </c:pt>
                <c:pt idx="1928">
                  <c:v>83.151784000000006</c:v>
                </c:pt>
                <c:pt idx="1929">
                  <c:v>83.151218</c:v>
                </c:pt>
                <c:pt idx="1930">
                  <c:v>83.150751999999997</c:v>
                </c:pt>
                <c:pt idx="1931">
                  <c:v>83.142328000000006</c:v>
                </c:pt>
                <c:pt idx="1932">
                  <c:v>83.139632000000006</c:v>
                </c:pt>
                <c:pt idx="1933">
                  <c:v>83.154043000000001</c:v>
                </c:pt>
                <c:pt idx="1934">
                  <c:v>83.181185999999997</c:v>
                </c:pt>
                <c:pt idx="1935">
                  <c:v>83.209138999999993</c:v>
                </c:pt>
                <c:pt idx="1936">
                  <c:v>83.226898000000006</c:v>
                </c:pt>
                <c:pt idx="1937">
                  <c:v>83.223012999999995</c:v>
                </c:pt>
                <c:pt idx="1938">
                  <c:v>83.187190999999999</c:v>
                </c:pt>
                <c:pt idx="1939">
                  <c:v>83.118658999999994</c:v>
                </c:pt>
                <c:pt idx="1940">
                  <c:v>83.029437999999999</c:v>
                </c:pt>
                <c:pt idx="1941">
                  <c:v>82.939374999999998</c:v>
                </c:pt>
                <c:pt idx="1942">
                  <c:v>82.872038000000003</c:v>
                </c:pt>
                <c:pt idx="1943">
                  <c:v>82.848110000000005</c:v>
                </c:pt>
                <c:pt idx="1944">
                  <c:v>82.866467999999998</c:v>
                </c:pt>
                <c:pt idx="1945">
                  <c:v>82.89246</c:v>
                </c:pt>
                <c:pt idx="1946">
                  <c:v>82.883909000000003</c:v>
                </c:pt>
                <c:pt idx="1947">
                  <c:v>82.838031999999998</c:v>
                </c:pt>
                <c:pt idx="1948">
                  <c:v>82.801422000000002</c:v>
                </c:pt>
                <c:pt idx="1949">
                  <c:v>82.824451999999994</c:v>
                </c:pt>
                <c:pt idx="1950">
                  <c:v>82.912209000000004</c:v>
                </c:pt>
                <c:pt idx="1951">
                  <c:v>83.022009999999995</c:v>
                </c:pt>
                <c:pt idx="1952">
                  <c:v>83.105418999999998</c:v>
                </c:pt>
                <c:pt idx="1953">
                  <c:v>83.145917999999995</c:v>
                </c:pt>
                <c:pt idx="1954">
                  <c:v>83.153343000000007</c:v>
                </c:pt>
                <c:pt idx="1955">
                  <c:v>83.138260000000002</c:v>
                </c:pt>
                <c:pt idx="1956">
                  <c:v>83.102914999999996</c:v>
                </c:pt>
                <c:pt idx="1957">
                  <c:v>83.045614</c:v>
                </c:pt>
                <c:pt idx="1958">
                  <c:v>82.961927000000003</c:v>
                </c:pt>
                <c:pt idx="1959">
                  <c:v>82.848281</c:v>
                </c:pt>
                <c:pt idx="1960">
                  <c:v>82.719050999999993</c:v>
                </c:pt>
                <c:pt idx="1961">
                  <c:v>82.619281999999998</c:v>
                </c:pt>
                <c:pt idx="1962">
                  <c:v>82.601676999999995</c:v>
                </c:pt>
                <c:pt idx="1963">
                  <c:v>82.673002999999994</c:v>
                </c:pt>
                <c:pt idx="1964">
                  <c:v>82.770067999999995</c:v>
                </c:pt>
                <c:pt idx="1965">
                  <c:v>82.820187000000004</c:v>
                </c:pt>
                <c:pt idx="1966">
                  <c:v>82.825252000000006</c:v>
                </c:pt>
                <c:pt idx="1967">
                  <c:v>82.849003999999994</c:v>
                </c:pt>
                <c:pt idx="1968">
                  <c:v>82.916347000000002</c:v>
                </c:pt>
                <c:pt idx="1969">
                  <c:v>82.973708999999999</c:v>
                </c:pt>
                <c:pt idx="1970">
                  <c:v>82.972217000000001</c:v>
                </c:pt>
                <c:pt idx="1971">
                  <c:v>82.943504000000004</c:v>
                </c:pt>
                <c:pt idx="1972">
                  <c:v>82.949859000000004</c:v>
                </c:pt>
                <c:pt idx="1973">
                  <c:v>82.984900999999994</c:v>
                </c:pt>
                <c:pt idx="1974">
                  <c:v>82.980673999999993</c:v>
                </c:pt>
                <c:pt idx="1975">
                  <c:v>82.910166000000004</c:v>
                </c:pt>
                <c:pt idx="1976">
                  <c:v>82.833267000000006</c:v>
                </c:pt>
                <c:pt idx="1977">
                  <c:v>82.822586000000001</c:v>
                </c:pt>
                <c:pt idx="1978">
                  <c:v>82.876041999999998</c:v>
                </c:pt>
                <c:pt idx="1979">
                  <c:v>82.919099000000003</c:v>
                </c:pt>
                <c:pt idx="1980">
                  <c:v>82.874615000000006</c:v>
                </c:pt>
                <c:pt idx="1981">
                  <c:v>82.726375000000004</c:v>
                </c:pt>
                <c:pt idx="1982">
                  <c:v>82.541110000000003</c:v>
                </c:pt>
                <c:pt idx="1983">
                  <c:v>82.433404999999993</c:v>
                </c:pt>
                <c:pt idx="1984">
                  <c:v>82.465259000000003</c:v>
                </c:pt>
                <c:pt idx="1985">
                  <c:v>82.582223999999997</c:v>
                </c:pt>
                <c:pt idx="1986">
                  <c:v>82.678037000000003</c:v>
                </c:pt>
                <c:pt idx="1987">
                  <c:v>82.696202999999997</c:v>
                </c:pt>
                <c:pt idx="1988">
                  <c:v>82.657674999999998</c:v>
                </c:pt>
                <c:pt idx="1989">
                  <c:v>82.612217999999999</c:v>
                </c:pt>
                <c:pt idx="1990">
                  <c:v>82.590902999999997</c:v>
                </c:pt>
                <c:pt idx="1991">
                  <c:v>82.608373999999998</c:v>
                </c:pt>
                <c:pt idx="1992">
                  <c:v>82.671422000000007</c:v>
                </c:pt>
                <c:pt idx="1993">
                  <c:v>82.758246</c:v>
                </c:pt>
                <c:pt idx="1994">
                  <c:v>82.815813000000006</c:v>
                </c:pt>
                <c:pt idx="1995">
                  <c:v>82.810407999999995</c:v>
                </c:pt>
                <c:pt idx="1996">
                  <c:v>82.771181999999996</c:v>
                </c:pt>
                <c:pt idx="1997">
                  <c:v>82.758088999999998</c:v>
                </c:pt>
                <c:pt idx="1998">
                  <c:v>82.793436999999997</c:v>
                </c:pt>
                <c:pt idx="1999">
                  <c:v>82.842547999999994</c:v>
                </c:pt>
                <c:pt idx="2000">
                  <c:v>82.857972000000004</c:v>
                </c:pt>
                <c:pt idx="2001">
                  <c:v>82.830956999999998</c:v>
                </c:pt>
                <c:pt idx="2002">
                  <c:v>82.793469000000002</c:v>
                </c:pt>
                <c:pt idx="2003">
                  <c:v>82.778418000000002</c:v>
                </c:pt>
                <c:pt idx="2004">
                  <c:v>82.787677000000002</c:v>
                </c:pt>
                <c:pt idx="2005">
                  <c:v>82.799235999999993</c:v>
                </c:pt>
                <c:pt idx="2006">
                  <c:v>82.796598000000003</c:v>
                </c:pt>
                <c:pt idx="2007">
                  <c:v>82.785549000000003</c:v>
                </c:pt>
                <c:pt idx="2008">
                  <c:v>82.782437999999999</c:v>
                </c:pt>
                <c:pt idx="2009">
                  <c:v>82.788088000000002</c:v>
                </c:pt>
                <c:pt idx="2010">
                  <c:v>82.790104999999997</c:v>
                </c:pt>
                <c:pt idx="2011">
                  <c:v>82.788248999999993</c:v>
                </c:pt>
                <c:pt idx="2012">
                  <c:v>82.793777000000006</c:v>
                </c:pt>
                <c:pt idx="2013">
                  <c:v>82.805126999999999</c:v>
                </c:pt>
                <c:pt idx="2014">
                  <c:v>82.802070000000001</c:v>
                </c:pt>
                <c:pt idx="2015">
                  <c:v>82.770539999999997</c:v>
                </c:pt>
                <c:pt idx="2016">
                  <c:v>82.722358999999997</c:v>
                </c:pt>
                <c:pt idx="2017">
                  <c:v>82.686086000000003</c:v>
                </c:pt>
                <c:pt idx="2018">
                  <c:v>82.686757</c:v>
                </c:pt>
                <c:pt idx="2019">
                  <c:v>82.734808000000001</c:v>
                </c:pt>
                <c:pt idx="2020">
                  <c:v>82.818124999999995</c:v>
                </c:pt>
                <c:pt idx="2021">
                  <c:v>82.896298999999999</c:v>
                </c:pt>
                <c:pt idx="2022">
                  <c:v>82.919554000000005</c:v>
                </c:pt>
                <c:pt idx="2023">
                  <c:v>82.873564000000002</c:v>
                </c:pt>
                <c:pt idx="2024">
                  <c:v>82.796020999999996</c:v>
                </c:pt>
                <c:pt idx="2025">
                  <c:v>82.733384000000001</c:v>
                </c:pt>
                <c:pt idx="2026">
                  <c:v>82.700222999999994</c:v>
                </c:pt>
                <c:pt idx="2027">
                  <c:v>82.693359999999998</c:v>
                </c:pt>
                <c:pt idx="2028">
                  <c:v>82.717226999999994</c:v>
                </c:pt>
                <c:pt idx="2029">
                  <c:v>82.769962000000007</c:v>
                </c:pt>
                <c:pt idx="2030">
                  <c:v>82.821827999999996</c:v>
                </c:pt>
                <c:pt idx="2031">
                  <c:v>82.836132000000006</c:v>
                </c:pt>
                <c:pt idx="2032">
                  <c:v>82.813175999999999</c:v>
                </c:pt>
                <c:pt idx="2033">
                  <c:v>82.793854999999994</c:v>
                </c:pt>
                <c:pt idx="2034">
                  <c:v>82.805091000000004</c:v>
                </c:pt>
                <c:pt idx="2035">
                  <c:v>82.829453999999998</c:v>
                </c:pt>
                <c:pt idx="2036">
                  <c:v>82.843271000000001</c:v>
                </c:pt>
                <c:pt idx="2037">
                  <c:v>82.846114999999998</c:v>
                </c:pt>
                <c:pt idx="2038">
                  <c:v>82.844684999999998</c:v>
                </c:pt>
                <c:pt idx="2039">
                  <c:v>82.833136999999994</c:v>
                </c:pt>
                <c:pt idx="2040">
                  <c:v>82.801803000000007</c:v>
                </c:pt>
                <c:pt idx="2041">
                  <c:v>82.756433999999999</c:v>
                </c:pt>
                <c:pt idx="2042">
                  <c:v>82.717862999999994</c:v>
                </c:pt>
                <c:pt idx="2043">
                  <c:v>82.707066999999995</c:v>
                </c:pt>
                <c:pt idx="2044">
                  <c:v>82.734514000000004</c:v>
                </c:pt>
                <c:pt idx="2045">
                  <c:v>82.795925999999994</c:v>
                </c:pt>
                <c:pt idx="2046">
                  <c:v>82.872208999999998</c:v>
                </c:pt>
                <c:pt idx="2047">
                  <c:v>82.937387999999999</c:v>
                </c:pt>
                <c:pt idx="2048">
                  <c:v>82.969864000000001</c:v>
                </c:pt>
                <c:pt idx="2049">
                  <c:v>82.955827999999997</c:v>
                </c:pt>
                <c:pt idx="2050">
                  <c:v>82.893966000000006</c:v>
                </c:pt>
                <c:pt idx="2051">
                  <c:v>82.808205999999998</c:v>
                </c:pt>
                <c:pt idx="2052">
                  <c:v>82.746409999999997</c:v>
                </c:pt>
                <c:pt idx="2053">
                  <c:v>82.746870000000001</c:v>
                </c:pt>
                <c:pt idx="2054">
                  <c:v>82.799563000000006</c:v>
                </c:pt>
                <c:pt idx="2055">
                  <c:v>82.852939000000006</c:v>
                </c:pt>
                <c:pt idx="2056">
                  <c:v>82.864292000000006</c:v>
                </c:pt>
                <c:pt idx="2057">
                  <c:v>82.836589000000004</c:v>
                </c:pt>
                <c:pt idx="2058">
                  <c:v>82.804438000000005</c:v>
                </c:pt>
                <c:pt idx="2059">
                  <c:v>82.789983000000007</c:v>
                </c:pt>
                <c:pt idx="2060">
                  <c:v>82.796754000000007</c:v>
                </c:pt>
                <c:pt idx="2061">
                  <c:v>82.830425000000005</c:v>
                </c:pt>
                <c:pt idx="2062">
                  <c:v>82.888322000000002</c:v>
                </c:pt>
                <c:pt idx="2063">
                  <c:v>82.942897000000002</c:v>
                </c:pt>
                <c:pt idx="2064">
                  <c:v>82.963077999999996</c:v>
                </c:pt>
                <c:pt idx="2065">
                  <c:v>82.950574000000003</c:v>
                </c:pt>
                <c:pt idx="2066">
                  <c:v>82.934483999999998</c:v>
                </c:pt>
                <c:pt idx="2067">
                  <c:v>82.931269</c:v>
                </c:pt>
                <c:pt idx="2068">
                  <c:v>82.930030000000002</c:v>
                </c:pt>
                <c:pt idx="2069">
                  <c:v>82.919691999999998</c:v>
                </c:pt>
                <c:pt idx="2070">
                  <c:v>82.9114</c:v>
                </c:pt>
                <c:pt idx="2071">
                  <c:v>82.921715000000006</c:v>
                </c:pt>
                <c:pt idx="2072">
                  <c:v>82.945899999999995</c:v>
                </c:pt>
                <c:pt idx="2073">
                  <c:v>82.965412999999998</c:v>
                </c:pt>
                <c:pt idx="2074">
                  <c:v>82.972896000000006</c:v>
                </c:pt>
                <c:pt idx="2075">
                  <c:v>82.974911000000006</c:v>
                </c:pt>
                <c:pt idx="2076">
                  <c:v>82.975003000000001</c:v>
                </c:pt>
                <c:pt idx="2077">
                  <c:v>82.971369999999993</c:v>
                </c:pt>
                <c:pt idx="2078">
                  <c:v>82.970630999999997</c:v>
                </c:pt>
                <c:pt idx="2079">
                  <c:v>82.983654999999999</c:v>
                </c:pt>
                <c:pt idx="2080">
                  <c:v>83.010368999999997</c:v>
                </c:pt>
                <c:pt idx="2081">
                  <c:v>83.035514000000006</c:v>
                </c:pt>
                <c:pt idx="2082">
                  <c:v>83.042494000000005</c:v>
                </c:pt>
                <c:pt idx="2083">
                  <c:v>83.037137999999999</c:v>
                </c:pt>
                <c:pt idx="2084">
                  <c:v>83.033990000000003</c:v>
                </c:pt>
                <c:pt idx="2085">
                  <c:v>83.029717000000005</c:v>
                </c:pt>
                <c:pt idx="2086">
                  <c:v>83.010239999999996</c:v>
                </c:pt>
                <c:pt idx="2087">
                  <c:v>82.969691999999995</c:v>
                </c:pt>
                <c:pt idx="2088">
                  <c:v>82.916673000000003</c:v>
                </c:pt>
                <c:pt idx="2089">
                  <c:v>82.865905999999995</c:v>
                </c:pt>
                <c:pt idx="2090">
                  <c:v>82.835626000000005</c:v>
                </c:pt>
                <c:pt idx="2091">
                  <c:v>82.845208999999997</c:v>
                </c:pt>
                <c:pt idx="2092">
                  <c:v>82.893109999999993</c:v>
                </c:pt>
                <c:pt idx="2093">
                  <c:v>82.947968000000003</c:v>
                </c:pt>
                <c:pt idx="2094">
                  <c:v>82.973536999999993</c:v>
                </c:pt>
                <c:pt idx="2095">
                  <c:v>82.959389999999999</c:v>
                </c:pt>
                <c:pt idx="2096">
                  <c:v>82.928510000000003</c:v>
                </c:pt>
                <c:pt idx="2097">
                  <c:v>82.912056000000007</c:v>
                </c:pt>
                <c:pt idx="2098">
                  <c:v>82.918610000000001</c:v>
                </c:pt>
                <c:pt idx="2099">
                  <c:v>82.92944</c:v>
                </c:pt>
                <c:pt idx="2100">
                  <c:v>82.921497000000002</c:v>
                </c:pt>
                <c:pt idx="2101">
                  <c:v>82.893462999999997</c:v>
                </c:pt>
                <c:pt idx="2102">
                  <c:v>82.867358999999993</c:v>
                </c:pt>
                <c:pt idx="2103">
                  <c:v>82.869508999999994</c:v>
                </c:pt>
                <c:pt idx="2104">
                  <c:v>82.907398999999998</c:v>
                </c:pt>
                <c:pt idx="2105">
                  <c:v>82.959855000000005</c:v>
                </c:pt>
                <c:pt idx="2106">
                  <c:v>82.994624000000002</c:v>
                </c:pt>
                <c:pt idx="2107">
                  <c:v>82.997465000000005</c:v>
                </c:pt>
                <c:pt idx="2108">
                  <c:v>82.977366000000004</c:v>
                </c:pt>
                <c:pt idx="2109">
                  <c:v>82.950343000000004</c:v>
                </c:pt>
                <c:pt idx="2110">
                  <c:v>82.932439000000002</c:v>
                </c:pt>
                <c:pt idx="2111">
                  <c:v>82.936685999999995</c:v>
                </c:pt>
                <c:pt idx="2112">
                  <c:v>82.956563000000003</c:v>
                </c:pt>
                <c:pt idx="2113">
                  <c:v>82.973174999999998</c:v>
                </c:pt>
                <c:pt idx="2114">
                  <c:v>82.979026000000005</c:v>
                </c:pt>
                <c:pt idx="2115">
                  <c:v>82.982095999999999</c:v>
                </c:pt>
                <c:pt idx="2116">
                  <c:v>82.996599000000003</c:v>
                </c:pt>
                <c:pt idx="2117">
                  <c:v>83.025617999999994</c:v>
                </c:pt>
                <c:pt idx="2118">
                  <c:v>83.056421</c:v>
                </c:pt>
                <c:pt idx="2119">
                  <c:v>83.074421000000001</c:v>
                </c:pt>
                <c:pt idx="2120">
                  <c:v>83.077164999999994</c:v>
                </c:pt>
                <c:pt idx="2121">
                  <c:v>83.075372999999999</c:v>
                </c:pt>
                <c:pt idx="2122">
                  <c:v>83.081503999999995</c:v>
                </c:pt>
                <c:pt idx="2123">
                  <c:v>83.099340999999995</c:v>
                </c:pt>
                <c:pt idx="2124">
                  <c:v>83.123110999999994</c:v>
                </c:pt>
                <c:pt idx="2125">
                  <c:v>83.141788000000005</c:v>
                </c:pt>
                <c:pt idx="2126">
                  <c:v>83.144097000000002</c:v>
                </c:pt>
                <c:pt idx="2127">
                  <c:v>83.124100999999996</c:v>
                </c:pt>
                <c:pt idx="2128">
                  <c:v>83.082897000000003</c:v>
                </c:pt>
                <c:pt idx="2129">
                  <c:v>83.024287999999999</c:v>
                </c:pt>
                <c:pt idx="2130">
                  <c:v>82.955922000000001</c:v>
                </c:pt>
                <c:pt idx="2131">
                  <c:v>82.909007000000003</c:v>
                </c:pt>
                <c:pt idx="2132">
                  <c:v>82.926079999999999</c:v>
                </c:pt>
                <c:pt idx="2133">
                  <c:v>82.988938000000005</c:v>
                </c:pt>
                <c:pt idx="2134">
                  <c:v>83.043077999999994</c:v>
                </c:pt>
                <c:pt idx="2135">
                  <c:v>83.064756000000003</c:v>
                </c:pt>
                <c:pt idx="2136">
                  <c:v>83.060782000000003</c:v>
                </c:pt>
                <c:pt idx="2137">
                  <c:v>83.050678000000005</c:v>
                </c:pt>
                <c:pt idx="2138">
                  <c:v>83.053196999999997</c:v>
                </c:pt>
                <c:pt idx="2139">
                  <c:v>83.074770000000001</c:v>
                </c:pt>
                <c:pt idx="2140">
                  <c:v>83.103492000000003</c:v>
                </c:pt>
                <c:pt idx="2141">
                  <c:v>83.119589000000005</c:v>
                </c:pt>
                <c:pt idx="2142">
                  <c:v>83.115497000000005</c:v>
                </c:pt>
                <c:pt idx="2143">
                  <c:v>83.101004000000003</c:v>
                </c:pt>
                <c:pt idx="2144">
                  <c:v>83.086776</c:v>
                </c:pt>
                <c:pt idx="2145">
                  <c:v>83.071950000000001</c:v>
                </c:pt>
                <c:pt idx="2146">
                  <c:v>83.054436999999993</c:v>
                </c:pt>
                <c:pt idx="2147">
                  <c:v>83.046323999999998</c:v>
                </c:pt>
                <c:pt idx="2148">
                  <c:v>83.063284999999993</c:v>
                </c:pt>
                <c:pt idx="2149">
                  <c:v>83.101511000000002</c:v>
                </c:pt>
                <c:pt idx="2150">
                  <c:v>83.134574000000001</c:v>
                </c:pt>
                <c:pt idx="2151">
                  <c:v>83.134056000000001</c:v>
                </c:pt>
                <c:pt idx="2152">
                  <c:v>83.094620000000006</c:v>
                </c:pt>
                <c:pt idx="2153">
                  <c:v>83.035804999999996</c:v>
                </c:pt>
                <c:pt idx="2154">
                  <c:v>82.982417999999996</c:v>
                </c:pt>
                <c:pt idx="2155">
                  <c:v>82.953406999999999</c:v>
                </c:pt>
                <c:pt idx="2156">
                  <c:v>82.961371999999997</c:v>
                </c:pt>
                <c:pt idx="2157">
                  <c:v>83.001985000000005</c:v>
                </c:pt>
                <c:pt idx="2158">
                  <c:v>83.053782999999996</c:v>
                </c:pt>
                <c:pt idx="2159">
                  <c:v>83.104012999999995</c:v>
                </c:pt>
                <c:pt idx="2160">
                  <c:v>83.149944000000005</c:v>
                </c:pt>
                <c:pt idx="2161">
                  <c:v>83.186751000000001</c:v>
                </c:pt>
                <c:pt idx="2162">
                  <c:v>83.204275999999993</c:v>
                </c:pt>
                <c:pt idx="2163">
                  <c:v>83.200461000000004</c:v>
                </c:pt>
                <c:pt idx="2164">
                  <c:v>83.187811999999994</c:v>
                </c:pt>
                <c:pt idx="2165">
                  <c:v>83.177564000000004</c:v>
                </c:pt>
                <c:pt idx="2166">
                  <c:v>83.168330999999995</c:v>
                </c:pt>
                <c:pt idx="2167">
                  <c:v>83.155839</c:v>
                </c:pt>
                <c:pt idx="2168">
                  <c:v>83.145867999999993</c:v>
                </c:pt>
                <c:pt idx="2169">
                  <c:v>83.150835000000001</c:v>
                </c:pt>
                <c:pt idx="2170">
                  <c:v>83.172912999999994</c:v>
                </c:pt>
                <c:pt idx="2171">
                  <c:v>83.192701999999997</c:v>
                </c:pt>
                <c:pt idx="2172">
                  <c:v>83.185873000000001</c:v>
                </c:pt>
                <c:pt idx="2173">
                  <c:v>83.159727000000004</c:v>
                </c:pt>
                <c:pt idx="2174">
                  <c:v>83.140764000000004</c:v>
                </c:pt>
                <c:pt idx="2175">
                  <c:v>83.147030000000001</c:v>
                </c:pt>
                <c:pt idx="2176">
                  <c:v>83.177730999999994</c:v>
                </c:pt>
                <c:pt idx="2177">
                  <c:v>83.213632000000004</c:v>
                </c:pt>
                <c:pt idx="2178">
                  <c:v>83.236667999999995</c:v>
                </c:pt>
                <c:pt idx="2179">
                  <c:v>83.239963000000003</c:v>
                </c:pt>
                <c:pt idx="2180">
                  <c:v>83.228442999999999</c:v>
                </c:pt>
                <c:pt idx="2181">
                  <c:v>83.216145999999995</c:v>
                </c:pt>
                <c:pt idx="2182">
                  <c:v>83.213980000000006</c:v>
                </c:pt>
                <c:pt idx="2183">
                  <c:v>83.224395000000001</c:v>
                </c:pt>
                <c:pt idx="2184">
                  <c:v>83.245706999999996</c:v>
                </c:pt>
                <c:pt idx="2185">
                  <c:v>83.274647999999999</c:v>
                </c:pt>
                <c:pt idx="2186">
                  <c:v>83.306047000000007</c:v>
                </c:pt>
                <c:pt idx="2187">
                  <c:v>83.330742000000001</c:v>
                </c:pt>
                <c:pt idx="2188">
                  <c:v>83.339681999999996</c:v>
                </c:pt>
                <c:pt idx="2189">
                  <c:v>83.329143999999999</c:v>
                </c:pt>
                <c:pt idx="2190">
                  <c:v>83.300022999999996</c:v>
                </c:pt>
                <c:pt idx="2191">
                  <c:v>83.261663999999996</c:v>
                </c:pt>
                <c:pt idx="2192">
                  <c:v>83.230866000000006</c:v>
                </c:pt>
                <c:pt idx="2193">
                  <c:v>83.216982000000002</c:v>
                </c:pt>
                <c:pt idx="2194">
                  <c:v>83.212674000000007</c:v>
                </c:pt>
                <c:pt idx="2195">
                  <c:v>83.201741999999996</c:v>
                </c:pt>
                <c:pt idx="2196">
                  <c:v>83.173743999999999</c:v>
                </c:pt>
                <c:pt idx="2197">
                  <c:v>83.130498000000003</c:v>
                </c:pt>
                <c:pt idx="2198">
                  <c:v>83.086533000000003</c:v>
                </c:pt>
                <c:pt idx="2199">
                  <c:v>83.063738999999998</c:v>
                </c:pt>
                <c:pt idx="2200">
                  <c:v>83.068899999999999</c:v>
                </c:pt>
                <c:pt idx="2201">
                  <c:v>83.074380000000005</c:v>
                </c:pt>
                <c:pt idx="2202">
                  <c:v>83.050461999999996</c:v>
                </c:pt>
                <c:pt idx="2203">
                  <c:v>82.999448000000001</c:v>
                </c:pt>
                <c:pt idx="2204">
                  <c:v>82.946734000000006</c:v>
                </c:pt>
                <c:pt idx="2205">
                  <c:v>82.911101000000002</c:v>
                </c:pt>
                <c:pt idx="2206">
                  <c:v>82.888192000000004</c:v>
                </c:pt>
                <c:pt idx="2207">
                  <c:v>82.863782</c:v>
                </c:pt>
                <c:pt idx="2208">
                  <c:v>82.851776000000001</c:v>
                </c:pt>
                <c:pt idx="2209">
                  <c:v>82.875152999999997</c:v>
                </c:pt>
                <c:pt idx="2210">
                  <c:v>82.902867999999998</c:v>
                </c:pt>
                <c:pt idx="2211">
                  <c:v>82.898487000000003</c:v>
                </c:pt>
                <c:pt idx="2212">
                  <c:v>82.859818000000004</c:v>
                </c:pt>
                <c:pt idx="2213">
                  <c:v>82.805003999999997</c:v>
                </c:pt>
                <c:pt idx="2214">
                  <c:v>82.754604</c:v>
                </c:pt>
                <c:pt idx="2215">
                  <c:v>82.720280000000002</c:v>
                </c:pt>
                <c:pt idx="2216">
                  <c:v>82.700689999999994</c:v>
                </c:pt>
                <c:pt idx="2217">
                  <c:v>82.685389999999998</c:v>
                </c:pt>
                <c:pt idx="2218">
                  <c:v>82.663937000000004</c:v>
                </c:pt>
                <c:pt idx="2219">
                  <c:v>82.628656000000007</c:v>
                </c:pt>
                <c:pt idx="2220">
                  <c:v>82.582575000000006</c:v>
                </c:pt>
                <c:pt idx="2221">
                  <c:v>82.532123999999996</c:v>
                </c:pt>
                <c:pt idx="2222">
                  <c:v>82.472961999999995</c:v>
                </c:pt>
                <c:pt idx="2223">
                  <c:v>82.398227000000006</c:v>
                </c:pt>
                <c:pt idx="2224">
                  <c:v>82.310505000000006</c:v>
                </c:pt>
                <c:pt idx="2225">
                  <c:v>82.226939999999999</c:v>
                </c:pt>
                <c:pt idx="2226">
                  <c:v>82.158243999999996</c:v>
                </c:pt>
                <c:pt idx="2227">
                  <c:v>82.082144999999997</c:v>
                </c:pt>
                <c:pt idx="2228">
                  <c:v>81.980982999999995</c:v>
                </c:pt>
                <c:pt idx="2229">
                  <c:v>81.883358000000001</c:v>
                </c:pt>
                <c:pt idx="2230">
                  <c:v>81.783382000000003</c:v>
                </c:pt>
                <c:pt idx="2231">
                  <c:v>81.653272000000001</c:v>
                </c:pt>
                <c:pt idx="2232">
                  <c:v>81.490337999999994</c:v>
                </c:pt>
                <c:pt idx="2233">
                  <c:v>81.324596999999997</c:v>
                </c:pt>
                <c:pt idx="2234">
                  <c:v>81.179765000000003</c:v>
                </c:pt>
                <c:pt idx="2235">
                  <c:v>81.044112999999996</c:v>
                </c:pt>
                <c:pt idx="2236">
                  <c:v>80.897186000000005</c:v>
                </c:pt>
                <c:pt idx="2237">
                  <c:v>80.735256000000007</c:v>
                </c:pt>
                <c:pt idx="2238">
                  <c:v>80.575191000000004</c:v>
                </c:pt>
                <c:pt idx="2239">
                  <c:v>80.433043999999995</c:v>
                </c:pt>
                <c:pt idx="2240">
                  <c:v>80.300560000000004</c:v>
                </c:pt>
                <c:pt idx="2241">
                  <c:v>80.159256999999997</c:v>
                </c:pt>
                <c:pt idx="2242">
                  <c:v>79.993913000000006</c:v>
                </c:pt>
                <c:pt idx="2243">
                  <c:v>79.802659000000006</c:v>
                </c:pt>
                <c:pt idx="2244">
                  <c:v>79.612572999999998</c:v>
                </c:pt>
                <c:pt idx="2245">
                  <c:v>79.448188000000002</c:v>
                </c:pt>
                <c:pt idx="2246">
                  <c:v>79.296063000000004</c:v>
                </c:pt>
                <c:pt idx="2247">
                  <c:v>79.127881000000002</c:v>
                </c:pt>
                <c:pt idx="2248">
                  <c:v>78.933837999999994</c:v>
                </c:pt>
                <c:pt idx="2249">
                  <c:v>78.743876</c:v>
                </c:pt>
                <c:pt idx="2250">
                  <c:v>78.587731000000005</c:v>
                </c:pt>
                <c:pt idx="2251">
                  <c:v>78.434669</c:v>
                </c:pt>
                <c:pt idx="2252">
                  <c:v>78.258357000000004</c:v>
                </c:pt>
                <c:pt idx="2253">
                  <c:v>78.087740999999994</c:v>
                </c:pt>
                <c:pt idx="2254">
                  <c:v>77.947525999999996</c:v>
                </c:pt>
                <c:pt idx="2255">
                  <c:v>77.830636999999996</c:v>
                </c:pt>
                <c:pt idx="2256">
                  <c:v>77.727226000000002</c:v>
                </c:pt>
                <c:pt idx="2257">
                  <c:v>77.635312999999996</c:v>
                </c:pt>
                <c:pt idx="2258">
                  <c:v>77.537633999999997</c:v>
                </c:pt>
                <c:pt idx="2259">
                  <c:v>77.407172000000003</c:v>
                </c:pt>
                <c:pt idx="2260">
                  <c:v>77.255600000000001</c:v>
                </c:pt>
                <c:pt idx="2261">
                  <c:v>77.143162000000004</c:v>
                </c:pt>
                <c:pt idx="2262">
                  <c:v>77.090294</c:v>
                </c:pt>
                <c:pt idx="2263">
                  <c:v>77.063085000000001</c:v>
                </c:pt>
                <c:pt idx="2264">
                  <c:v>77.076078999999993</c:v>
                </c:pt>
                <c:pt idx="2265">
                  <c:v>77.237667999999999</c:v>
                </c:pt>
                <c:pt idx="2266">
                  <c:v>77.620256999999995</c:v>
                </c:pt>
                <c:pt idx="2267">
                  <c:v>78.001337000000007</c:v>
                </c:pt>
                <c:pt idx="2268">
                  <c:v>78.179314000000005</c:v>
                </c:pt>
                <c:pt idx="2269">
                  <c:v>78.210395000000005</c:v>
                </c:pt>
                <c:pt idx="2270">
                  <c:v>78.177471999999995</c:v>
                </c:pt>
                <c:pt idx="2271">
                  <c:v>78.133803999999998</c:v>
                </c:pt>
                <c:pt idx="2272">
                  <c:v>78.106297999999995</c:v>
                </c:pt>
                <c:pt idx="2273">
                  <c:v>78.093367000000001</c:v>
                </c:pt>
                <c:pt idx="2274">
                  <c:v>78.078795999999997</c:v>
                </c:pt>
                <c:pt idx="2275">
                  <c:v>78.051983000000007</c:v>
                </c:pt>
                <c:pt idx="2276">
                  <c:v>78.023559000000006</c:v>
                </c:pt>
                <c:pt idx="2277">
                  <c:v>78.012075999999993</c:v>
                </c:pt>
                <c:pt idx="2278">
                  <c:v>78.016323</c:v>
                </c:pt>
                <c:pt idx="2279">
                  <c:v>78.023390000000006</c:v>
                </c:pt>
                <c:pt idx="2280">
                  <c:v>78.029385000000005</c:v>
                </c:pt>
                <c:pt idx="2281">
                  <c:v>78.014498000000003</c:v>
                </c:pt>
                <c:pt idx="2282">
                  <c:v>77.905553999999995</c:v>
                </c:pt>
                <c:pt idx="2283">
                  <c:v>77.702117000000001</c:v>
                </c:pt>
                <c:pt idx="2284">
                  <c:v>77.523116000000002</c:v>
                </c:pt>
                <c:pt idx="2285">
                  <c:v>77.368683000000004</c:v>
                </c:pt>
                <c:pt idx="2286">
                  <c:v>77.194586000000001</c:v>
                </c:pt>
                <c:pt idx="2287">
                  <c:v>76.994297000000003</c:v>
                </c:pt>
                <c:pt idx="2288">
                  <c:v>76.767921000000001</c:v>
                </c:pt>
                <c:pt idx="2289">
                  <c:v>76.511500999999996</c:v>
                </c:pt>
                <c:pt idx="2290">
                  <c:v>76.252600999999999</c:v>
                </c:pt>
                <c:pt idx="2291">
                  <c:v>76.058383000000006</c:v>
                </c:pt>
                <c:pt idx="2292">
                  <c:v>75.975307999999998</c:v>
                </c:pt>
                <c:pt idx="2293">
                  <c:v>75.988133000000005</c:v>
                </c:pt>
                <c:pt idx="2294">
                  <c:v>76.061845000000005</c:v>
                </c:pt>
                <c:pt idx="2295">
                  <c:v>76.185197000000002</c:v>
                </c:pt>
                <c:pt idx="2296">
                  <c:v>76.326913000000005</c:v>
                </c:pt>
                <c:pt idx="2297">
                  <c:v>76.447868</c:v>
                </c:pt>
                <c:pt idx="2298">
                  <c:v>76.582993000000002</c:v>
                </c:pt>
                <c:pt idx="2299">
                  <c:v>76.853012000000007</c:v>
                </c:pt>
                <c:pt idx="2300">
                  <c:v>77.286287999999999</c:v>
                </c:pt>
                <c:pt idx="2301">
                  <c:v>77.673236000000003</c:v>
                </c:pt>
                <c:pt idx="2302">
                  <c:v>77.915105999999994</c:v>
                </c:pt>
                <c:pt idx="2303">
                  <c:v>78.112016999999994</c:v>
                </c:pt>
                <c:pt idx="2304">
                  <c:v>78.341307</c:v>
                </c:pt>
                <c:pt idx="2305">
                  <c:v>78.547613999999996</c:v>
                </c:pt>
                <c:pt idx="2306">
                  <c:v>78.680080000000004</c:v>
                </c:pt>
                <c:pt idx="2307">
                  <c:v>78.771456999999998</c:v>
                </c:pt>
                <c:pt idx="2308">
                  <c:v>78.849225000000004</c:v>
                </c:pt>
                <c:pt idx="2309">
                  <c:v>78.918154999999999</c:v>
                </c:pt>
                <c:pt idx="2310">
                  <c:v>78.970119999999994</c:v>
                </c:pt>
                <c:pt idx="2311">
                  <c:v>79.003034999999997</c:v>
                </c:pt>
                <c:pt idx="2312">
                  <c:v>79.024805999999998</c:v>
                </c:pt>
                <c:pt idx="2313">
                  <c:v>79.041695000000004</c:v>
                </c:pt>
                <c:pt idx="2314">
                  <c:v>79.052807000000001</c:v>
                </c:pt>
                <c:pt idx="2315">
                  <c:v>79.048672999999994</c:v>
                </c:pt>
                <c:pt idx="2316">
                  <c:v>79.058114000000003</c:v>
                </c:pt>
                <c:pt idx="2317">
                  <c:v>79.115735000000001</c:v>
                </c:pt>
                <c:pt idx="2318">
                  <c:v>79.140421000000003</c:v>
                </c:pt>
                <c:pt idx="2319">
                  <c:v>79.141855000000007</c:v>
                </c:pt>
                <c:pt idx="2320">
                  <c:v>79.136256000000003</c:v>
                </c:pt>
                <c:pt idx="2321">
                  <c:v>79.125895999999997</c:v>
                </c:pt>
                <c:pt idx="2322">
                  <c:v>79.103514000000004</c:v>
                </c:pt>
                <c:pt idx="2323">
                  <c:v>79.065723000000006</c:v>
                </c:pt>
                <c:pt idx="2324">
                  <c:v>79.017371999999995</c:v>
                </c:pt>
                <c:pt idx="2325">
                  <c:v>78.977982999999995</c:v>
                </c:pt>
                <c:pt idx="2326">
                  <c:v>78.966604000000004</c:v>
                </c:pt>
                <c:pt idx="2327">
                  <c:v>78.961968999999996</c:v>
                </c:pt>
                <c:pt idx="2328">
                  <c:v>78.937179</c:v>
                </c:pt>
                <c:pt idx="2329">
                  <c:v>78.883745000000005</c:v>
                </c:pt>
                <c:pt idx="2330">
                  <c:v>78.821239000000006</c:v>
                </c:pt>
                <c:pt idx="2331">
                  <c:v>78.789503999999994</c:v>
                </c:pt>
                <c:pt idx="2332">
                  <c:v>78.780681000000001</c:v>
                </c:pt>
                <c:pt idx="2333">
                  <c:v>78.767257000000001</c:v>
                </c:pt>
                <c:pt idx="2334">
                  <c:v>78.741446999999994</c:v>
                </c:pt>
                <c:pt idx="2335">
                  <c:v>78.694029999999998</c:v>
                </c:pt>
                <c:pt idx="2336">
                  <c:v>78.618110999999999</c:v>
                </c:pt>
                <c:pt idx="2337">
                  <c:v>78.530692000000002</c:v>
                </c:pt>
                <c:pt idx="2338">
                  <c:v>78.479575999999994</c:v>
                </c:pt>
                <c:pt idx="2339">
                  <c:v>78.463437999999996</c:v>
                </c:pt>
                <c:pt idx="2340">
                  <c:v>78.436577999999997</c:v>
                </c:pt>
                <c:pt idx="2341">
                  <c:v>78.384506000000002</c:v>
                </c:pt>
                <c:pt idx="2342">
                  <c:v>78.324967000000001</c:v>
                </c:pt>
                <c:pt idx="2343">
                  <c:v>78.275927999999993</c:v>
                </c:pt>
                <c:pt idx="2344">
                  <c:v>78.250181999999995</c:v>
                </c:pt>
                <c:pt idx="2345">
                  <c:v>78.252928999999995</c:v>
                </c:pt>
                <c:pt idx="2346">
                  <c:v>78.221367999999998</c:v>
                </c:pt>
                <c:pt idx="2347">
                  <c:v>78.049700000000001</c:v>
                </c:pt>
                <c:pt idx="2348">
                  <c:v>77.922413000000006</c:v>
                </c:pt>
                <c:pt idx="2349">
                  <c:v>77.876181000000003</c:v>
                </c:pt>
                <c:pt idx="2350">
                  <c:v>77.869203999999996</c:v>
                </c:pt>
                <c:pt idx="2351">
                  <c:v>77.835361000000006</c:v>
                </c:pt>
                <c:pt idx="2352">
                  <c:v>77.731966</c:v>
                </c:pt>
                <c:pt idx="2353">
                  <c:v>77.588859999999997</c:v>
                </c:pt>
                <c:pt idx="2354">
                  <c:v>77.543339000000003</c:v>
                </c:pt>
                <c:pt idx="2355">
                  <c:v>77.547897000000006</c:v>
                </c:pt>
                <c:pt idx="2356">
                  <c:v>77.535534999999996</c:v>
                </c:pt>
                <c:pt idx="2357">
                  <c:v>77.504223999999994</c:v>
                </c:pt>
                <c:pt idx="2358">
                  <c:v>77.457993000000002</c:v>
                </c:pt>
                <c:pt idx="2359">
                  <c:v>77.410030000000006</c:v>
                </c:pt>
                <c:pt idx="2360">
                  <c:v>77.373002</c:v>
                </c:pt>
                <c:pt idx="2361">
                  <c:v>77.346097</c:v>
                </c:pt>
                <c:pt idx="2362">
                  <c:v>77.308922999999993</c:v>
                </c:pt>
                <c:pt idx="2363">
                  <c:v>77.22099</c:v>
                </c:pt>
                <c:pt idx="2364">
                  <c:v>77.079324</c:v>
                </c:pt>
                <c:pt idx="2365">
                  <c:v>76.984171000000003</c:v>
                </c:pt>
                <c:pt idx="2366">
                  <c:v>76.945049999999995</c:v>
                </c:pt>
                <c:pt idx="2367">
                  <c:v>76.921919000000003</c:v>
                </c:pt>
                <c:pt idx="2368">
                  <c:v>76.903943999999996</c:v>
                </c:pt>
                <c:pt idx="2369">
                  <c:v>76.888571999999996</c:v>
                </c:pt>
                <c:pt idx="2370">
                  <c:v>76.877482999999998</c:v>
                </c:pt>
                <c:pt idx="2371">
                  <c:v>76.863760999999997</c:v>
                </c:pt>
                <c:pt idx="2372">
                  <c:v>76.839357000000007</c:v>
                </c:pt>
                <c:pt idx="2373">
                  <c:v>76.807658000000004</c:v>
                </c:pt>
                <c:pt idx="2374">
                  <c:v>76.770399999999995</c:v>
                </c:pt>
                <c:pt idx="2375">
                  <c:v>76.713661999999999</c:v>
                </c:pt>
                <c:pt idx="2376">
                  <c:v>76.623123000000007</c:v>
                </c:pt>
                <c:pt idx="2377">
                  <c:v>76.530372999999997</c:v>
                </c:pt>
                <c:pt idx="2378">
                  <c:v>76.493915999999999</c:v>
                </c:pt>
                <c:pt idx="2379">
                  <c:v>76.499692999999994</c:v>
                </c:pt>
                <c:pt idx="2380">
                  <c:v>76.508173999999997</c:v>
                </c:pt>
                <c:pt idx="2381">
                  <c:v>76.507278999999997</c:v>
                </c:pt>
                <c:pt idx="2382">
                  <c:v>76.497082000000006</c:v>
                </c:pt>
                <c:pt idx="2383">
                  <c:v>76.481475000000003</c:v>
                </c:pt>
                <c:pt idx="2384">
                  <c:v>76.478363999999999</c:v>
                </c:pt>
                <c:pt idx="2385">
                  <c:v>76.486525</c:v>
                </c:pt>
                <c:pt idx="2386">
                  <c:v>76.487820999999997</c:v>
                </c:pt>
                <c:pt idx="2387">
                  <c:v>76.478307000000001</c:v>
                </c:pt>
                <c:pt idx="2388">
                  <c:v>76.462706999999995</c:v>
                </c:pt>
                <c:pt idx="2389">
                  <c:v>76.454053999999999</c:v>
                </c:pt>
                <c:pt idx="2390">
                  <c:v>76.464241999999999</c:v>
                </c:pt>
                <c:pt idx="2391">
                  <c:v>76.484281999999993</c:v>
                </c:pt>
                <c:pt idx="2392">
                  <c:v>76.488769000000005</c:v>
                </c:pt>
                <c:pt idx="2393">
                  <c:v>76.471845999999999</c:v>
                </c:pt>
                <c:pt idx="2394">
                  <c:v>76.454303999999993</c:v>
                </c:pt>
                <c:pt idx="2395">
                  <c:v>76.450146000000004</c:v>
                </c:pt>
                <c:pt idx="2396">
                  <c:v>76.452988000000005</c:v>
                </c:pt>
                <c:pt idx="2397">
                  <c:v>76.457181000000006</c:v>
                </c:pt>
                <c:pt idx="2398">
                  <c:v>76.469533999999996</c:v>
                </c:pt>
                <c:pt idx="2399">
                  <c:v>76.492092999999997</c:v>
                </c:pt>
                <c:pt idx="2400">
                  <c:v>76.513406000000003</c:v>
                </c:pt>
                <c:pt idx="2401">
                  <c:v>76.524790999999993</c:v>
                </c:pt>
                <c:pt idx="2402">
                  <c:v>76.527372999999997</c:v>
                </c:pt>
                <c:pt idx="2403">
                  <c:v>76.523767000000007</c:v>
                </c:pt>
                <c:pt idx="2404">
                  <c:v>76.517144000000002</c:v>
                </c:pt>
                <c:pt idx="2405">
                  <c:v>76.518698999999998</c:v>
                </c:pt>
                <c:pt idx="2406">
                  <c:v>76.540965</c:v>
                </c:pt>
                <c:pt idx="2407">
                  <c:v>76.578412</c:v>
                </c:pt>
                <c:pt idx="2408">
                  <c:v>76.615151999999995</c:v>
                </c:pt>
                <c:pt idx="2409">
                  <c:v>76.649683999999993</c:v>
                </c:pt>
                <c:pt idx="2410">
                  <c:v>76.695902000000004</c:v>
                </c:pt>
                <c:pt idx="2411">
                  <c:v>76.759598999999994</c:v>
                </c:pt>
                <c:pt idx="2412">
                  <c:v>76.828901000000002</c:v>
                </c:pt>
                <c:pt idx="2413">
                  <c:v>76.891347999999994</c:v>
                </c:pt>
                <c:pt idx="2414">
                  <c:v>76.94314</c:v>
                </c:pt>
                <c:pt idx="2415">
                  <c:v>76.981723000000002</c:v>
                </c:pt>
                <c:pt idx="2416">
                  <c:v>77.003403000000006</c:v>
                </c:pt>
                <c:pt idx="2417">
                  <c:v>77.017882</c:v>
                </c:pt>
                <c:pt idx="2418">
                  <c:v>77.049693000000005</c:v>
                </c:pt>
                <c:pt idx="2419">
                  <c:v>77.109148000000005</c:v>
                </c:pt>
                <c:pt idx="2420">
                  <c:v>77.175368000000006</c:v>
                </c:pt>
                <c:pt idx="2421">
                  <c:v>77.222622000000001</c:v>
                </c:pt>
                <c:pt idx="2422">
                  <c:v>77.239948999999996</c:v>
                </c:pt>
                <c:pt idx="2423">
                  <c:v>77.226248999999996</c:v>
                </c:pt>
                <c:pt idx="2424">
                  <c:v>77.211596999999998</c:v>
                </c:pt>
                <c:pt idx="2425">
                  <c:v>77.240020999999999</c:v>
                </c:pt>
                <c:pt idx="2426">
                  <c:v>77.294314</c:v>
                </c:pt>
                <c:pt idx="2427">
                  <c:v>77.352677999999997</c:v>
                </c:pt>
                <c:pt idx="2428">
                  <c:v>77.405364000000006</c:v>
                </c:pt>
                <c:pt idx="2429">
                  <c:v>77.444770000000005</c:v>
                </c:pt>
                <c:pt idx="2430">
                  <c:v>77.473584000000002</c:v>
                </c:pt>
                <c:pt idx="2431">
                  <c:v>77.523186999999993</c:v>
                </c:pt>
                <c:pt idx="2432">
                  <c:v>77.588519000000005</c:v>
                </c:pt>
                <c:pt idx="2433">
                  <c:v>77.641615999999999</c:v>
                </c:pt>
                <c:pt idx="2434">
                  <c:v>77.684319000000002</c:v>
                </c:pt>
                <c:pt idx="2435">
                  <c:v>77.721297000000007</c:v>
                </c:pt>
                <c:pt idx="2436">
                  <c:v>77.748407999999998</c:v>
                </c:pt>
                <c:pt idx="2437">
                  <c:v>77.758656000000002</c:v>
                </c:pt>
                <c:pt idx="2438">
                  <c:v>77.758324000000002</c:v>
                </c:pt>
                <c:pt idx="2439">
                  <c:v>77.778340999999998</c:v>
                </c:pt>
                <c:pt idx="2440">
                  <c:v>77.800860999999998</c:v>
                </c:pt>
                <c:pt idx="2441">
                  <c:v>77.685764000000006</c:v>
                </c:pt>
                <c:pt idx="2442">
                  <c:v>77.659913000000003</c:v>
                </c:pt>
                <c:pt idx="2443">
                  <c:v>77.666413000000006</c:v>
                </c:pt>
                <c:pt idx="2444">
                  <c:v>77.655407999999994</c:v>
                </c:pt>
                <c:pt idx="2445">
                  <c:v>77.647673999999995</c:v>
                </c:pt>
                <c:pt idx="2446">
                  <c:v>77.658828999999997</c:v>
                </c:pt>
                <c:pt idx="2447">
                  <c:v>77.685524999999998</c:v>
                </c:pt>
                <c:pt idx="2448">
                  <c:v>77.707189</c:v>
                </c:pt>
                <c:pt idx="2449">
                  <c:v>77.707437999999996</c:v>
                </c:pt>
                <c:pt idx="2450">
                  <c:v>77.691702000000006</c:v>
                </c:pt>
                <c:pt idx="2451">
                  <c:v>77.680672999999999</c:v>
                </c:pt>
                <c:pt idx="2452">
                  <c:v>77.673304999999999</c:v>
                </c:pt>
                <c:pt idx="2453">
                  <c:v>77.655815000000004</c:v>
                </c:pt>
                <c:pt idx="2454">
                  <c:v>77.615756000000005</c:v>
                </c:pt>
                <c:pt idx="2455">
                  <c:v>77.544712000000004</c:v>
                </c:pt>
                <c:pt idx="2456">
                  <c:v>77.468863999999996</c:v>
                </c:pt>
                <c:pt idx="2457">
                  <c:v>77.450175000000002</c:v>
                </c:pt>
                <c:pt idx="2458">
                  <c:v>77.509262000000007</c:v>
                </c:pt>
                <c:pt idx="2459">
                  <c:v>77.631073999999998</c:v>
                </c:pt>
                <c:pt idx="2460">
                  <c:v>77.810965999999993</c:v>
                </c:pt>
                <c:pt idx="2461">
                  <c:v>77.936031</c:v>
                </c:pt>
                <c:pt idx="2462">
                  <c:v>77.946477000000002</c:v>
                </c:pt>
                <c:pt idx="2463">
                  <c:v>77.938377000000003</c:v>
                </c:pt>
                <c:pt idx="2464">
                  <c:v>77.941845999999998</c:v>
                </c:pt>
                <c:pt idx="2465">
                  <c:v>77.956885</c:v>
                </c:pt>
                <c:pt idx="2466">
                  <c:v>77.991262000000006</c:v>
                </c:pt>
                <c:pt idx="2467">
                  <c:v>78.055941000000004</c:v>
                </c:pt>
                <c:pt idx="2468">
                  <c:v>78.126317999999998</c:v>
                </c:pt>
                <c:pt idx="2469">
                  <c:v>78.172950999999998</c:v>
                </c:pt>
                <c:pt idx="2470">
                  <c:v>78.211766999999995</c:v>
                </c:pt>
                <c:pt idx="2471">
                  <c:v>78.254626999999999</c:v>
                </c:pt>
                <c:pt idx="2472">
                  <c:v>78.295412999999996</c:v>
                </c:pt>
                <c:pt idx="2473">
                  <c:v>78.327275999999998</c:v>
                </c:pt>
                <c:pt idx="2474">
                  <c:v>78.366939000000002</c:v>
                </c:pt>
                <c:pt idx="2475">
                  <c:v>78.435412999999997</c:v>
                </c:pt>
                <c:pt idx="2476">
                  <c:v>78.528671000000003</c:v>
                </c:pt>
                <c:pt idx="2477">
                  <c:v>78.628726999999998</c:v>
                </c:pt>
                <c:pt idx="2478">
                  <c:v>78.724305000000001</c:v>
                </c:pt>
                <c:pt idx="2479">
                  <c:v>78.819151000000005</c:v>
                </c:pt>
                <c:pt idx="2480">
                  <c:v>78.899226999999996</c:v>
                </c:pt>
                <c:pt idx="2481">
                  <c:v>78.959823</c:v>
                </c:pt>
                <c:pt idx="2482">
                  <c:v>79.019278999999997</c:v>
                </c:pt>
                <c:pt idx="2483">
                  <c:v>79.076650000000001</c:v>
                </c:pt>
                <c:pt idx="2484">
                  <c:v>79.128912</c:v>
                </c:pt>
                <c:pt idx="2485">
                  <c:v>79.173845999999998</c:v>
                </c:pt>
                <c:pt idx="2486">
                  <c:v>79.223945000000001</c:v>
                </c:pt>
                <c:pt idx="2487">
                  <c:v>79.290443999999994</c:v>
                </c:pt>
                <c:pt idx="2488">
                  <c:v>79.366958999999994</c:v>
                </c:pt>
                <c:pt idx="2489">
                  <c:v>79.442592000000005</c:v>
                </c:pt>
                <c:pt idx="2490">
                  <c:v>79.518028000000001</c:v>
                </c:pt>
                <c:pt idx="2491">
                  <c:v>79.613929999999996</c:v>
                </c:pt>
                <c:pt idx="2492">
                  <c:v>79.76867</c:v>
                </c:pt>
                <c:pt idx="2493">
                  <c:v>80.051366000000002</c:v>
                </c:pt>
                <c:pt idx="2494">
                  <c:v>80.280737000000002</c:v>
                </c:pt>
                <c:pt idx="2495">
                  <c:v>80.289169000000001</c:v>
                </c:pt>
                <c:pt idx="2496">
                  <c:v>80.265592999999996</c:v>
                </c:pt>
                <c:pt idx="2497">
                  <c:v>80.270736999999997</c:v>
                </c:pt>
                <c:pt idx="2498">
                  <c:v>80.287125000000003</c:v>
                </c:pt>
                <c:pt idx="2499">
                  <c:v>80.297358000000003</c:v>
                </c:pt>
                <c:pt idx="2500">
                  <c:v>80.279238000000007</c:v>
                </c:pt>
                <c:pt idx="2501">
                  <c:v>80.212456000000003</c:v>
                </c:pt>
                <c:pt idx="2502">
                  <c:v>80.085558000000006</c:v>
                </c:pt>
                <c:pt idx="2503">
                  <c:v>79.918936000000002</c:v>
                </c:pt>
                <c:pt idx="2504">
                  <c:v>79.778581000000003</c:v>
                </c:pt>
                <c:pt idx="2505">
                  <c:v>79.695267999999999</c:v>
                </c:pt>
                <c:pt idx="2506">
                  <c:v>79.640977000000007</c:v>
                </c:pt>
                <c:pt idx="2507">
                  <c:v>79.590090000000004</c:v>
                </c:pt>
                <c:pt idx="2508">
                  <c:v>79.542291000000006</c:v>
                </c:pt>
                <c:pt idx="2509">
                  <c:v>79.524268000000006</c:v>
                </c:pt>
                <c:pt idx="2510">
                  <c:v>79.590924000000001</c:v>
                </c:pt>
                <c:pt idx="2511">
                  <c:v>79.771185000000003</c:v>
                </c:pt>
                <c:pt idx="2512">
                  <c:v>79.989463999999998</c:v>
                </c:pt>
                <c:pt idx="2513">
                  <c:v>80.183053999999998</c:v>
                </c:pt>
                <c:pt idx="2514">
                  <c:v>80.349977999999993</c:v>
                </c:pt>
                <c:pt idx="2515">
                  <c:v>80.495092999999997</c:v>
                </c:pt>
                <c:pt idx="2516">
                  <c:v>80.623057000000003</c:v>
                </c:pt>
                <c:pt idx="2517">
                  <c:v>80.749016999999995</c:v>
                </c:pt>
                <c:pt idx="2518">
                  <c:v>80.885762</c:v>
                </c:pt>
                <c:pt idx="2519">
                  <c:v>81.024131999999994</c:v>
                </c:pt>
                <c:pt idx="2520">
                  <c:v>81.140570999999994</c:v>
                </c:pt>
                <c:pt idx="2521">
                  <c:v>81.222425999999999</c:v>
                </c:pt>
                <c:pt idx="2522">
                  <c:v>81.266103999999999</c:v>
                </c:pt>
                <c:pt idx="2523">
                  <c:v>81.260971999999995</c:v>
                </c:pt>
                <c:pt idx="2524">
                  <c:v>81.206408999999994</c:v>
                </c:pt>
                <c:pt idx="2525">
                  <c:v>81.110480999999993</c:v>
                </c:pt>
                <c:pt idx="2526">
                  <c:v>80.919538000000003</c:v>
                </c:pt>
                <c:pt idx="2527">
                  <c:v>80.524140000000003</c:v>
                </c:pt>
                <c:pt idx="2528">
                  <c:v>80.002814000000001</c:v>
                </c:pt>
                <c:pt idx="2529">
                  <c:v>79.538872999999995</c:v>
                </c:pt>
                <c:pt idx="2530">
                  <c:v>79.125636</c:v>
                </c:pt>
                <c:pt idx="2531">
                  <c:v>78.715091999999999</c:v>
                </c:pt>
                <c:pt idx="2532">
                  <c:v>78.308893999999995</c:v>
                </c:pt>
                <c:pt idx="2533">
                  <c:v>77.924197000000007</c:v>
                </c:pt>
                <c:pt idx="2534">
                  <c:v>77.542272999999994</c:v>
                </c:pt>
                <c:pt idx="2535">
                  <c:v>77.145750000000007</c:v>
                </c:pt>
                <c:pt idx="2536">
                  <c:v>76.804478000000003</c:v>
                </c:pt>
                <c:pt idx="2537">
                  <c:v>76.578486999999996</c:v>
                </c:pt>
                <c:pt idx="2538">
                  <c:v>76.432173000000006</c:v>
                </c:pt>
                <c:pt idx="2539">
                  <c:v>76.316260999999997</c:v>
                </c:pt>
                <c:pt idx="2540">
                  <c:v>76.206343000000004</c:v>
                </c:pt>
                <c:pt idx="2541">
                  <c:v>76.076892999999998</c:v>
                </c:pt>
                <c:pt idx="2542">
                  <c:v>75.895335000000003</c:v>
                </c:pt>
                <c:pt idx="2543">
                  <c:v>75.801948999999993</c:v>
                </c:pt>
                <c:pt idx="2544">
                  <c:v>75.977260000000001</c:v>
                </c:pt>
                <c:pt idx="2545">
                  <c:v>76.245773999999997</c:v>
                </c:pt>
                <c:pt idx="2546">
                  <c:v>76.496668</c:v>
                </c:pt>
                <c:pt idx="2547">
                  <c:v>76.718449000000007</c:v>
                </c:pt>
                <c:pt idx="2548">
                  <c:v>76.914692000000002</c:v>
                </c:pt>
                <c:pt idx="2549">
                  <c:v>77.077409000000003</c:v>
                </c:pt>
                <c:pt idx="2550">
                  <c:v>77.201559000000003</c:v>
                </c:pt>
                <c:pt idx="2551">
                  <c:v>77.304218000000006</c:v>
                </c:pt>
                <c:pt idx="2552">
                  <c:v>77.416949000000002</c:v>
                </c:pt>
                <c:pt idx="2553">
                  <c:v>77.545338999999998</c:v>
                </c:pt>
                <c:pt idx="2554">
                  <c:v>77.665273999999997</c:v>
                </c:pt>
                <c:pt idx="2555">
                  <c:v>77.768838000000002</c:v>
                </c:pt>
                <c:pt idx="2556">
                  <c:v>77.869062999999997</c:v>
                </c:pt>
                <c:pt idx="2557">
                  <c:v>77.978249000000005</c:v>
                </c:pt>
                <c:pt idx="2558">
                  <c:v>78.096442999999994</c:v>
                </c:pt>
                <c:pt idx="2559">
                  <c:v>78.209598999999997</c:v>
                </c:pt>
                <c:pt idx="2560">
                  <c:v>78.297559000000007</c:v>
                </c:pt>
                <c:pt idx="2561">
                  <c:v>78.352926999999994</c:v>
                </c:pt>
                <c:pt idx="2562">
                  <c:v>78.389036000000004</c:v>
                </c:pt>
                <c:pt idx="2563">
                  <c:v>78.437071000000003</c:v>
                </c:pt>
                <c:pt idx="2564">
                  <c:v>78.525794000000005</c:v>
                </c:pt>
                <c:pt idx="2565">
                  <c:v>78.643490999999997</c:v>
                </c:pt>
                <c:pt idx="2566">
                  <c:v>78.755269999999996</c:v>
                </c:pt>
                <c:pt idx="2567">
                  <c:v>78.844789000000006</c:v>
                </c:pt>
                <c:pt idx="2568">
                  <c:v>78.902428999999998</c:v>
                </c:pt>
                <c:pt idx="2569">
                  <c:v>78.919741999999999</c:v>
                </c:pt>
                <c:pt idx="2570">
                  <c:v>78.898965000000004</c:v>
                </c:pt>
                <c:pt idx="2571">
                  <c:v>78.858087999999995</c:v>
                </c:pt>
                <c:pt idx="2572">
                  <c:v>78.816457999999997</c:v>
                </c:pt>
                <c:pt idx="2573">
                  <c:v>78.781210000000002</c:v>
                </c:pt>
                <c:pt idx="2574">
                  <c:v>78.747147999999996</c:v>
                </c:pt>
                <c:pt idx="2575">
                  <c:v>78.699202</c:v>
                </c:pt>
                <c:pt idx="2576">
                  <c:v>78.631894000000003</c:v>
                </c:pt>
                <c:pt idx="2577">
                  <c:v>78.567440000000005</c:v>
                </c:pt>
                <c:pt idx="2578">
                  <c:v>78.518017</c:v>
                </c:pt>
                <c:pt idx="2579">
                  <c:v>78.469823000000005</c:v>
                </c:pt>
                <c:pt idx="2580">
                  <c:v>78.394897</c:v>
                </c:pt>
                <c:pt idx="2581">
                  <c:v>78.283904000000007</c:v>
                </c:pt>
                <c:pt idx="2582">
                  <c:v>78.198329000000001</c:v>
                </c:pt>
                <c:pt idx="2583">
                  <c:v>78.168150999999995</c:v>
                </c:pt>
                <c:pt idx="2584">
                  <c:v>78.163991999999993</c:v>
                </c:pt>
                <c:pt idx="2585">
                  <c:v>78.172978999999998</c:v>
                </c:pt>
                <c:pt idx="2586">
                  <c:v>78.197186000000002</c:v>
                </c:pt>
                <c:pt idx="2587">
                  <c:v>78.231863000000004</c:v>
                </c:pt>
                <c:pt idx="2588">
                  <c:v>78.262848000000005</c:v>
                </c:pt>
                <c:pt idx="2589">
                  <c:v>78.283169999999998</c:v>
                </c:pt>
                <c:pt idx="2590">
                  <c:v>78.297276999999994</c:v>
                </c:pt>
                <c:pt idx="2591">
                  <c:v>78.307912000000002</c:v>
                </c:pt>
                <c:pt idx="2592">
                  <c:v>78.312062999999995</c:v>
                </c:pt>
                <c:pt idx="2593">
                  <c:v>78.304277999999996</c:v>
                </c:pt>
                <c:pt idx="2594">
                  <c:v>78.278453999999996</c:v>
                </c:pt>
                <c:pt idx="2595">
                  <c:v>78.230950000000007</c:v>
                </c:pt>
                <c:pt idx="2596">
                  <c:v>78.169724000000002</c:v>
                </c:pt>
                <c:pt idx="2597">
                  <c:v>78.109927999999996</c:v>
                </c:pt>
                <c:pt idx="2598">
                  <c:v>78.051813999999993</c:v>
                </c:pt>
                <c:pt idx="2599">
                  <c:v>77.972561999999996</c:v>
                </c:pt>
                <c:pt idx="2600">
                  <c:v>77.840625000000003</c:v>
                </c:pt>
                <c:pt idx="2601">
                  <c:v>77.665699000000004</c:v>
                </c:pt>
                <c:pt idx="2602">
                  <c:v>77.504689999999997</c:v>
                </c:pt>
                <c:pt idx="2603">
                  <c:v>77.364594999999994</c:v>
                </c:pt>
                <c:pt idx="2604">
                  <c:v>77.196254999999994</c:v>
                </c:pt>
                <c:pt idx="2605">
                  <c:v>76.986712999999995</c:v>
                </c:pt>
                <c:pt idx="2606">
                  <c:v>76.789664999999999</c:v>
                </c:pt>
                <c:pt idx="2607">
                  <c:v>76.633902000000006</c:v>
                </c:pt>
                <c:pt idx="2608">
                  <c:v>76.495724999999993</c:v>
                </c:pt>
                <c:pt idx="2609">
                  <c:v>76.349209000000002</c:v>
                </c:pt>
                <c:pt idx="2610">
                  <c:v>76.180569000000006</c:v>
                </c:pt>
                <c:pt idx="2611">
                  <c:v>75.972076999999999</c:v>
                </c:pt>
                <c:pt idx="2612">
                  <c:v>75.704252999999994</c:v>
                </c:pt>
                <c:pt idx="2613">
                  <c:v>75.403701999999996</c:v>
                </c:pt>
                <c:pt idx="2614">
                  <c:v>75.131737999999999</c:v>
                </c:pt>
                <c:pt idx="2615">
                  <c:v>74.889801000000006</c:v>
                </c:pt>
                <c:pt idx="2616">
                  <c:v>74.635632999999999</c:v>
                </c:pt>
                <c:pt idx="2617">
                  <c:v>74.351639000000006</c:v>
                </c:pt>
                <c:pt idx="2618">
                  <c:v>74.057339999999996</c:v>
                </c:pt>
                <c:pt idx="2619">
                  <c:v>73.784132</c:v>
                </c:pt>
                <c:pt idx="2620">
                  <c:v>73.558948000000001</c:v>
                </c:pt>
                <c:pt idx="2621">
                  <c:v>73.408288999999996</c:v>
                </c:pt>
                <c:pt idx="2622">
                  <c:v>73.344116999999997</c:v>
                </c:pt>
                <c:pt idx="2623">
                  <c:v>73.346270000000004</c:v>
                </c:pt>
                <c:pt idx="2624">
                  <c:v>73.389394999999993</c:v>
                </c:pt>
                <c:pt idx="2625">
                  <c:v>73.476568</c:v>
                </c:pt>
                <c:pt idx="2626">
                  <c:v>73.616148999999993</c:v>
                </c:pt>
                <c:pt idx="2627">
                  <c:v>73.767714999999995</c:v>
                </c:pt>
                <c:pt idx="2628">
                  <c:v>73.885143999999997</c:v>
                </c:pt>
                <c:pt idx="2629">
                  <c:v>73.971853999999993</c:v>
                </c:pt>
                <c:pt idx="2630">
                  <c:v>74.038494</c:v>
                </c:pt>
                <c:pt idx="2631">
                  <c:v>74.062971000000005</c:v>
                </c:pt>
                <c:pt idx="2632">
                  <c:v>74.017731999999995</c:v>
                </c:pt>
                <c:pt idx="2633">
                  <c:v>73.926022000000003</c:v>
                </c:pt>
                <c:pt idx="2634">
                  <c:v>73.855537999999996</c:v>
                </c:pt>
                <c:pt idx="2635">
                  <c:v>73.867238999999998</c:v>
                </c:pt>
                <c:pt idx="2636">
                  <c:v>73.984477999999996</c:v>
                </c:pt>
                <c:pt idx="2637">
                  <c:v>74.176387000000005</c:v>
                </c:pt>
                <c:pt idx="2638">
                  <c:v>74.369540999999998</c:v>
                </c:pt>
                <c:pt idx="2639">
                  <c:v>74.517441000000005</c:v>
                </c:pt>
                <c:pt idx="2640">
                  <c:v>74.629740999999996</c:v>
                </c:pt>
                <c:pt idx="2641">
                  <c:v>74.718822000000003</c:v>
                </c:pt>
                <c:pt idx="2642">
                  <c:v>74.777129000000002</c:v>
                </c:pt>
                <c:pt idx="2643">
                  <c:v>74.804219000000003</c:v>
                </c:pt>
                <c:pt idx="2644">
                  <c:v>74.821160000000006</c:v>
                </c:pt>
                <c:pt idx="2645">
                  <c:v>74.848050000000001</c:v>
                </c:pt>
                <c:pt idx="2646">
                  <c:v>74.884111000000004</c:v>
                </c:pt>
                <c:pt idx="2647">
                  <c:v>74.923428000000001</c:v>
                </c:pt>
                <c:pt idx="2648">
                  <c:v>74.975774999999999</c:v>
                </c:pt>
                <c:pt idx="2649">
                  <c:v>75.056327999999993</c:v>
                </c:pt>
                <c:pt idx="2650">
                  <c:v>75.170056000000002</c:v>
                </c:pt>
                <c:pt idx="2651">
                  <c:v>75.309731999999997</c:v>
                </c:pt>
                <c:pt idx="2652">
                  <c:v>75.462815000000006</c:v>
                </c:pt>
                <c:pt idx="2653">
                  <c:v>75.617110999999994</c:v>
                </c:pt>
                <c:pt idx="2654">
                  <c:v>75.764996999999994</c:v>
                </c:pt>
                <c:pt idx="2655">
                  <c:v>75.906829000000002</c:v>
                </c:pt>
                <c:pt idx="2656">
                  <c:v>76.045974000000001</c:v>
                </c:pt>
                <c:pt idx="2657">
                  <c:v>76.177919000000003</c:v>
                </c:pt>
                <c:pt idx="2658">
                  <c:v>76.289837000000006</c:v>
                </c:pt>
                <c:pt idx="2659">
                  <c:v>76.373569000000003</c:v>
                </c:pt>
                <c:pt idx="2660">
                  <c:v>76.441057000000001</c:v>
                </c:pt>
                <c:pt idx="2661">
                  <c:v>76.516554999999997</c:v>
                </c:pt>
                <c:pt idx="2662">
                  <c:v>76.602259000000004</c:v>
                </c:pt>
                <c:pt idx="2663">
                  <c:v>76.686055999999994</c:v>
                </c:pt>
                <c:pt idx="2664">
                  <c:v>76.769084000000007</c:v>
                </c:pt>
                <c:pt idx="2665">
                  <c:v>76.853560000000002</c:v>
                </c:pt>
                <c:pt idx="2666">
                  <c:v>76.929890999999998</c:v>
                </c:pt>
                <c:pt idx="2667">
                  <c:v>76.987058000000005</c:v>
                </c:pt>
                <c:pt idx="2668">
                  <c:v>77.024359000000004</c:v>
                </c:pt>
                <c:pt idx="2669">
                  <c:v>77.048671999999996</c:v>
                </c:pt>
                <c:pt idx="2670">
                  <c:v>77.067723999999998</c:v>
                </c:pt>
                <c:pt idx="2671">
                  <c:v>77.088284999999999</c:v>
                </c:pt>
                <c:pt idx="2672">
                  <c:v>77.114982999999995</c:v>
                </c:pt>
                <c:pt idx="2673">
                  <c:v>77.147794000000005</c:v>
                </c:pt>
                <c:pt idx="2674">
                  <c:v>77.185676999999998</c:v>
                </c:pt>
                <c:pt idx="2675">
                  <c:v>77.229406999999995</c:v>
                </c:pt>
                <c:pt idx="2676">
                  <c:v>77.27431</c:v>
                </c:pt>
                <c:pt idx="2677">
                  <c:v>77.302493999999996</c:v>
                </c:pt>
                <c:pt idx="2678">
                  <c:v>77.294105999999999</c:v>
                </c:pt>
                <c:pt idx="2679">
                  <c:v>77.250007999999994</c:v>
                </c:pt>
                <c:pt idx="2680">
                  <c:v>77.195695000000001</c:v>
                </c:pt>
                <c:pt idx="2681">
                  <c:v>77.157776999999996</c:v>
                </c:pt>
                <c:pt idx="2682">
                  <c:v>77.137844000000001</c:v>
                </c:pt>
                <c:pt idx="2683">
                  <c:v>77.116273000000007</c:v>
                </c:pt>
                <c:pt idx="2684">
                  <c:v>77.074938000000003</c:v>
                </c:pt>
                <c:pt idx="2685">
                  <c:v>77.004883000000007</c:v>
                </c:pt>
                <c:pt idx="2686">
                  <c:v>76.906384000000003</c:v>
                </c:pt>
                <c:pt idx="2687">
                  <c:v>76.795675000000003</c:v>
                </c:pt>
                <c:pt idx="2688">
                  <c:v>76.698324</c:v>
                </c:pt>
                <c:pt idx="2689">
                  <c:v>76.624319</c:v>
                </c:pt>
                <c:pt idx="2690">
                  <c:v>76.561616999999998</c:v>
                </c:pt>
                <c:pt idx="2691">
                  <c:v>76.497138000000007</c:v>
                </c:pt>
                <c:pt idx="2692">
                  <c:v>76.431415999999999</c:v>
                </c:pt>
                <c:pt idx="2693">
                  <c:v>76.368622999999999</c:v>
                </c:pt>
                <c:pt idx="2694">
                  <c:v>76.305749000000006</c:v>
                </c:pt>
                <c:pt idx="2695">
                  <c:v>76.240410999999995</c:v>
                </c:pt>
                <c:pt idx="2696">
                  <c:v>76.179668000000007</c:v>
                </c:pt>
                <c:pt idx="2697">
                  <c:v>76.128873999999996</c:v>
                </c:pt>
                <c:pt idx="2698">
                  <c:v>76.079452000000003</c:v>
                </c:pt>
                <c:pt idx="2699">
                  <c:v>76.019606999999993</c:v>
                </c:pt>
                <c:pt idx="2700">
                  <c:v>75.950575000000001</c:v>
                </c:pt>
                <c:pt idx="2701">
                  <c:v>75.881585000000001</c:v>
                </c:pt>
                <c:pt idx="2702">
                  <c:v>75.816215999999997</c:v>
                </c:pt>
                <c:pt idx="2703">
                  <c:v>75.755064000000004</c:v>
                </c:pt>
                <c:pt idx="2704">
                  <c:v>75.702828999999994</c:v>
                </c:pt>
                <c:pt idx="2705">
                  <c:v>75.658378999999996</c:v>
                </c:pt>
                <c:pt idx="2706">
                  <c:v>75.604393000000002</c:v>
                </c:pt>
                <c:pt idx="2707">
                  <c:v>75.522792999999993</c:v>
                </c:pt>
                <c:pt idx="2708">
                  <c:v>75.417320000000004</c:v>
                </c:pt>
                <c:pt idx="2709">
                  <c:v>75.308282000000005</c:v>
                </c:pt>
                <c:pt idx="2710">
                  <c:v>75.207875999999999</c:v>
                </c:pt>
                <c:pt idx="2711">
                  <c:v>75.113619999999997</c:v>
                </c:pt>
                <c:pt idx="2712">
                  <c:v>75.023623999999998</c:v>
                </c:pt>
                <c:pt idx="2713">
                  <c:v>74.942323999999999</c:v>
                </c:pt>
                <c:pt idx="2714">
                  <c:v>74.870340999999996</c:v>
                </c:pt>
                <c:pt idx="2715">
                  <c:v>74.804201000000006</c:v>
                </c:pt>
                <c:pt idx="2716">
                  <c:v>74.747366</c:v>
                </c:pt>
                <c:pt idx="2717">
                  <c:v>74.707848999999996</c:v>
                </c:pt>
                <c:pt idx="2718">
                  <c:v>74.683291999999994</c:v>
                </c:pt>
                <c:pt idx="2719">
                  <c:v>74.659830999999997</c:v>
                </c:pt>
                <c:pt idx="2720">
                  <c:v>74.627063000000007</c:v>
                </c:pt>
                <c:pt idx="2721">
                  <c:v>74.584438000000006</c:v>
                </c:pt>
                <c:pt idx="2722">
                  <c:v>74.531953999999999</c:v>
                </c:pt>
                <c:pt idx="2723">
                  <c:v>74.464894999999999</c:v>
                </c:pt>
                <c:pt idx="2724">
                  <c:v>74.379621999999998</c:v>
                </c:pt>
                <c:pt idx="2725">
                  <c:v>74.277272999999994</c:v>
                </c:pt>
                <c:pt idx="2726">
                  <c:v>74.162142000000003</c:v>
                </c:pt>
                <c:pt idx="2727">
                  <c:v>74.044021000000001</c:v>
                </c:pt>
                <c:pt idx="2728">
                  <c:v>73.940832</c:v>
                </c:pt>
                <c:pt idx="2729">
                  <c:v>73.868100999999996</c:v>
                </c:pt>
                <c:pt idx="2730">
                  <c:v>73.824494000000001</c:v>
                </c:pt>
                <c:pt idx="2731">
                  <c:v>73.797820000000002</c:v>
                </c:pt>
                <c:pt idx="2732">
                  <c:v>73.782246999999998</c:v>
                </c:pt>
                <c:pt idx="2733">
                  <c:v>73.776871999999997</c:v>
                </c:pt>
                <c:pt idx="2734">
                  <c:v>73.771506000000002</c:v>
                </c:pt>
                <c:pt idx="2735">
                  <c:v>73.749424000000005</c:v>
                </c:pt>
                <c:pt idx="2736">
                  <c:v>73.704437999999996</c:v>
                </c:pt>
                <c:pt idx="2737">
                  <c:v>73.643299999999996</c:v>
                </c:pt>
                <c:pt idx="2738">
                  <c:v>73.572199999999995</c:v>
                </c:pt>
                <c:pt idx="2739">
                  <c:v>73.493094999999997</c:v>
                </c:pt>
                <c:pt idx="2740">
                  <c:v>73.413481000000004</c:v>
                </c:pt>
                <c:pt idx="2741">
                  <c:v>73.347795000000005</c:v>
                </c:pt>
                <c:pt idx="2742">
                  <c:v>73.305873000000005</c:v>
                </c:pt>
                <c:pt idx="2743">
                  <c:v>73.289337000000003</c:v>
                </c:pt>
                <c:pt idx="2744">
                  <c:v>73.297543000000005</c:v>
                </c:pt>
                <c:pt idx="2745">
                  <c:v>73.326162999999994</c:v>
                </c:pt>
                <c:pt idx="2746">
                  <c:v>73.362979999999993</c:v>
                </c:pt>
                <c:pt idx="2747">
                  <c:v>73.397329999999997</c:v>
                </c:pt>
                <c:pt idx="2748">
                  <c:v>73.431447000000006</c:v>
                </c:pt>
                <c:pt idx="2749">
                  <c:v>73.471136000000001</c:v>
                </c:pt>
                <c:pt idx="2750">
                  <c:v>73.507529000000005</c:v>
                </c:pt>
                <c:pt idx="2751">
                  <c:v>73.519513000000003</c:v>
                </c:pt>
                <c:pt idx="2752">
                  <c:v>73.492767000000001</c:v>
                </c:pt>
                <c:pt idx="2753">
                  <c:v>73.426919999999996</c:v>
                </c:pt>
                <c:pt idx="2754">
                  <c:v>73.327329000000006</c:v>
                </c:pt>
                <c:pt idx="2755">
                  <c:v>73.200996000000004</c:v>
                </c:pt>
                <c:pt idx="2756">
                  <c:v>73.058222999999998</c:v>
                </c:pt>
                <c:pt idx="2757">
                  <c:v>72.905750999999995</c:v>
                </c:pt>
                <c:pt idx="2758">
                  <c:v>72.738187999999994</c:v>
                </c:pt>
                <c:pt idx="2759">
                  <c:v>72.547083999999998</c:v>
                </c:pt>
                <c:pt idx="2760">
                  <c:v>72.335954000000001</c:v>
                </c:pt>
                <c:pt idx="2761">
                  <c:v>72.113512</c:v>
                </c:pt>
                <c:pt idx="2762">
                  <c:v>71.874611999999999</c:v>
                </c:pt>
                <c:pt idx="2763">
                  <c:v>71.604242999999997</c:v>
                </c:pt>
                <c:pt idx="2764">
                  <c:v>71.301786000000007</c:v>
                </c:pt>
                <c:pt idx="2765">
                  <c:v>70.986096000000003</c:v>
                </c:pt>
                <c:pt idx="2766">
                  <c:v>70.675816999999995</c:v>
                </c:pt>
                <c:pt idx="2767">
                  <c:v>70.382217999999995</c:v>
                </c:pt>
                <c:pt idx="2768">
                  <c:v>70.124402000000003</c:v>
                </c:pt>
                <c:pt idx="2769">
                  <c:v>69.930648000000005</c:v>
                </c:pt>
                <c:pt idx="2770">
                  <c:v>69.815618999999998</c:v>
                </c:pt>
                <c:pt idx="2771">
                  <c:v>69.772126</c:v>
                </c:pt>
                <c:pt idx="2772">
                  <c:v>69.790098</c:v>
                </c:pt>
                <c:pt idx="2773">
                  <c:v>69.866512999999998</c:v>
                </c:pt>
                <c:pt idx="2774">
                  <c:v>69.995604</c:v>
                </c:pt>
                <c:pt idx="2775">
                  <c:v>70.166976000000005</c:v>
                </c:pt>
                <c:pt idx="2776">
                  <c:v>70.368217999999999</c:v>
                </c:pt>
                <c:pt idx="2777">
                  <c:v>70.563603000000001</c:v>
                </c:pt>
                <c:pt idx="2778">
                  <c:v>70.674766000000005</c:v>
                </c:pt>
                <c:pt idx="2779">
                  <c:v>70.620159000000001</c:v>
                </c:pt>
                <c:pt idx="2780">
                  <c:v>70.396106000000003</c:v>
                </c:pt>
                <c:pt idx="2781">
                  <c:v>70.112690999999998</c:v>
                </c:pt>
                <c:pt idx="2782">
                  <c:v>69.933708999999993</c:v>
                </c:pt>
                <c:pt idx="2783">
                  <c:v>69.971558999999999</c:v>
                </c:pt>
                <c:pt idx="2784">
                  <c:v>70.229561000000004</c:v>
                </c:pt>
                <c:pt idx="2785">
                  <c:v>70.618585999999993</c:v>
                </c:pt>
                <c:pt idx="2786">
                  <c:v>71.018107999999998</c:v>
                </c:pt>
                <c:pt idx="2787">
                  <c:v>71.341446000000005</c:v>
                </c:pt>
                <c:pt idx="2788">
                  <c:v>71.559657000000001</c:v>
                </c:pt>
                <c:pt idx="2789">
                  <c:v>71.675213999999997</c:v>
                </c:pt>
                <c:pt idx="2790">
                  <c:v>71.693842000000004</c:v>
                </c:pt>
                <c:pt idx="2791">
                  <c:v>71.631669000000002</c:v>
                </c:pt>
                <c:pt idx="2792">
                  <c:v>71.530112000000003</c:v>
                </c:pt>
                <c:pt idx="2793">
                  <c:v>71.438479000000001</c:v>
                </c:pt>
                <c:pt idx="2794">
                  <c:v>71.382095000000007</c:v>
                </c:pt>
                <c:pt idx="2795">
                  <c:v>71.362952000000007</c:v>
                </c:pt>
                <c:pt idx="2796">
                  <c:v>71.385876999999994</c:v>
                </c:pt>
                <c:pt idx="2797">
                  <c:v>71.460381999999996</c:v>
                </c:pt>
                <c:pt idx="2798">
                  <c:v>71.578541999999999</c:v>
                </c:pt>
                <c:pt idx="2799">
                  <c:v>71.717350999999994</c:v>
                </c:pt>
                <c:pt idx="2800">
                  <c:v>71.867849000000007</c:v>
                </c:pt>
                <c:pt idx="2801">
                  <c:v>72.042242000000002</c:v>
                </c:pt>
                <c:pt idx="2802">
                  <c:v>72.248780999999994</c:v>
                </c:pt>
                <c:pt idx="2803">
                  <c:v>72.476892000000007</c:v>
                </c:pt>
                <c:pt idx="2804">
                  <c:v>72.710766000000007</c:v>
                </c:pt>
                <c:pt idx="2805">
                  <c:v>72.943185999999997</c:v>
                </c:pt>
                <c:pt idx="2806">
                  <c:v>73.173464999999993</c:v>
                </c:pt>
                <c:pt idx="2807">
                  <c:v>73.402017999999998</c:v>
                </c:pt>
                <c:pt idx="2808">
                  <c:v>73.627744000000007</c:v>
                </c:pt>
                <c:pt idx="2809">
                  <c:v>73.844714999999994</c:v>
                </c:pt>
                <c:pt idx="2810">
                  <c:v>74.045120999999995</c:v>
                </c:pt>
                <c:pt idx="2811">
                  <c:v>74.230524000000003</c:v>
                </c:pt>
                <c:pt idx="2812">
                  <c:v>74.411874999999995</c:v>
                </c:pt>
                <c:pt idx="2813">
                  <c:v>74.591404999999995</c:v>
                </c:pt>
                <c:pt idx="2814">
                  <c:v>74.754913999999999</c:v>
                </c:pt>
                <c:pt idx="2815">
                  <c:v>74.892556999999996</c:v>
                </c:pt>
                <c:pt idx="2816">
                  <c:v>75.016744000000003</c:v>
                </c:pt>
                <c:pt idx="2817">
                  <c:v>75.146923000000001</c:v>
                </c:pt>
                <c:pt idx="2818">
                  <c:v>75.285032999999999</c:v>
                </c:pt>
                <c:pt idx="2819">
                  <c:v>75.417983000000007</c:v>
                </c:pt>
                <c:pt idx="2820">
                  <c:v>75.536654999999996</c:v>
                </c:pt>
                <c:pt idx="2821">
                  <c:v>75.639364</c:v>
                </c:pt>
                <c:pt idx="2822">
                  <c:v>75.723831000000004</c:v>
                </c:pt>
                <c:pt idx="2823">
                  <c:v>75.790474000000003</c:v>
                </c:pt>
                <c:pt idx="2824">
                  <c:v>75.849964</c:v>
                </c:pt>
                <c:pt idx="2825">
                  <c:v>75.914394999999999</c:v>
                </c:pt>
                <c:pt idx="2826">
                  <c:v>75.982552999999996</c:v>
                </c:pt>
                <c:pt idx="2827">
                  <c:v>76.044424000000006</c:v>
                </c:pt>
                <c:pt idx="2828">
                  <c:v>76.097755000000006</c:v>
                </c:pt>
                <c:pt idx="2829">
                  <c:v>76.149628000000007</c:v>
                </c:pt>
                <c:pt idx="2830">
                  <c:v>76.205293999999995</c:v>
                </c:pt>
                <c:pt idx="2831">
                  <c:v>76.266406000000003</c:v>
                </c:pt>
                <c:pt idx="2832">
                  <c:v>76.337030999999996</c:v>
                </c:pt>
                <c:pt idx="2833">
                  <c:v>76.419500999999997</c:v>
                </c:pt>
                <c:pt idx="2834">
                  <c:v>76.505196999999995</c:v>
                </c:pt>
                <c:pt idx="2835">
                  <c:v>76.579902000000004</c:v>
                </c:pt>
                <c:pt idx="2836">
                  <c:v>76.637990000000002</c:v>
                </c:pt>
                <c:pt idx="2837">
                  <c:v>76.683291999999994</c:v>
                </c:pt>
                <c:pt idx="2838">
                  <c:v>76.718704000000002</c:v>
                </c:pt>
                <c:pt idx="2839">
                  <c:v>76.743815999999995</c:v>
                </c:pt>
                <c:pt idx="2840">
                  <c:v>76.760337000000007</c:v>
                </c:pt>
                <c:pt idx="2841">
                  <c:v>76.770576000000005</c:v>
                </c:pt>
                <c:pt idx="2842">
                  <c:v>76.772002000000001</c:v>
                </c:pt>
                <c:pt idx="2843">
                  <c:v>76.762227999999993</c:v>
                </c:pt>
                <c:pt idx="2844">
                  <c:v>76.747906</c:v>
                </c:pt>
                <c:pt idx="2845">
                  <c:v>76.739859999999993</c:v>
                </c:pt>
                <c:pt idx="2846">
                  <c:v>76.740802000000002</c:v>
                </c:pt>
                <c:pt idx="2847">
                  <c:v>76.746655000000004</c:v>
                </c:pt>
                <c:pt idx="2848">
                  <c:v>76.757827000000006</c:v>
                </c:pt>
                <c:pt idx="2849">
                  <c:v>76.777827000000002</c:v>
                </c:pt>
                <c:pt idx="2850">
                  <c:v>76.800976000000006</c:v>
                </c:pt>
                <c:pt idx="2851">
                  <c:v>76.814187000000004</c:v>
                </c:pt>
                <c:pt idx="2852">
                  <c:v>76.815055000000001</c:v>
                </c:pt>
                <c:pt idx="2853">
                  <c:v>76.818966000000003</c:v>
                </c:pt>
                <c:pt idx="2854">
                  <c:v>76.843350000000001</c:v>
                </c:pt>
                <c:pt idx="2855">
                  <c:v>76.890880999999993</c:v>
                </c:pt>
                <c:pt idx="2856">
                  <c:v>76.951716000000005</c:v>
                </c:pt>
                <c:pt idx="2857">
                  <c:v>77.016209000000003</c:v>
                </c:pt>
                <c:pt idx="2858">
                  <c:v>77.080965000000006</c:v>
                </c:pt>
                <c:pt idx="2859">
                  <c:v>77.146272999999994</c:v>
                </c:pt>
                <c:pt idx="2860">
                  <c:v>77.212952999999999</c:v>
                </c:pt>
                <c:pt idx="2861">
                  <c:v>77.283051</c:v>
                </c:pt>
                <c:pt idx="2862">
                  <c:v>77.361547000000002</c:v>
                </c:pt>
                <c:pt idx="2863">
                  <c:v>77.452394999999996</c:v>
                </c:pt>
                <c:pt idx="2864">
                  <c:v>77.547807000000006</c:v>
                </c:pt>
                <c:pt idx="2865">
                  <c:v>77.624379000000005</c:v>
                </c:pt>
                <c:pt idx="2866">
                  <c:v>77.660413000000005</c:v>
                </c:pt>
                <c:pt idx="2867">
                  <c:v>77.659983999999994</c:v>
                </c:pt>
                <c:pt idx="2868">
                  <c:v>77.650409999999994</c:v>
                </c:pt>
                <c:pt idx="2869">
                  <c:v>77.651000999999994</c:v>
                </c:pt>
                <c:pt idx="2870">
                  <c:v>77.651272000000006</c:v>
                </c:pt>
                <c:pt idx="2871">
                  <c:v>77.625967000000003</c:v>
                </c:pt>
                <c:pt idx="2872">
                  <c:v>77.564891000000003</c:v>
                </c:pt>
                <c:pt idx="2873">
                  <c:v>77.480417000000003</c:v>
                </c:pt>
                <c:pt idx="2874">
                  <c:v>77.391239999999996</c:v>
                </c:pt>
                <c:pt idx="2875">
                  <c:v>77.308121999999997</c:v>
                </c:pt>
                <c:pt idx="2876">
                  <c:v>77.234392</c:v>
                </c:pt>
                <c:pt idx="2877">
                  <c:v>77.171364999999994</c:v>
                </c:pt>
                <c:pt idx="2878">
                  <c:v>77.120901000000003</c:v>
                </c:pt>
                <c:pt idx="2879">
                  <c:v>77.087680000000006</c:v>
                </c:pt>
                <c:pt idx="2880">
                  <c:v>77.078259000000003</c:v>
                </c:pt>
                <c:pt idx="2881">
                  <c:v>77.091860999999994</c:v>
                </c:pt>
                <c:pt idx="2882">
                  <c:v>77.114521999999994</c:v>
                </c:pt>
                <c:pt idx="2883">
                  <c:v>77.131144000000006</c:v>
                </c:pt>
                <c:pt idx="2884">
                  <c:v>77.141457000000003</c:v>
                </c:pt>
                <c:pt idx="2885">
                  <c:v>77.154477999999997</c:v>
                </c:pt>
                <c:pt idx="2886">
                  <c:v>77.168052000000003</c:v>
                </c:pt>
                <c:pt idx="2887">
                  <c:v>77.165655000000001</c:v>
                </c:pt>
                <c:pt idx="2888">
                  <c:v>77.138801000000001</c:v>
                </c:pt>
                <c:pt idx="2889">
                  <c:v>77.105170999999999</c:v>
                </c:pt>
                <c:pt idx="2890">
                  <c:v>77.096262999999993</c:v>
                </c:pt>
                <c:pt idx="2891">
                  <c:v>77.125322999999995</c:v>
                </c:pt>
                <c:pt idx="2892">
                  <c:v>77.170205999999993</c:v>
                </c:pt>
                <c:pt idx="2893">
                  <c:v>77.188631999999998</c:v>
                </c:pt>
                <c:pt idx="2894">
                  <c:v>77.153986000000003</c:v>
                </c:pt>
                <c:pt idx="2895">
                  <c:v>77.079037</c:v>
                </c:pt>
                <c:pt idx="2896">
                  <c:v>77.002786</c:v>
                </c:pt>
                <c:pt idx="2897">
                  <c:v>76.955179000000001</c:v>
                </c:pt>
                <c:pt idx="2898">
                  <c:v>76.936638000000002</c:v>
                </c:pt>
                <c:pt idx="2899">
                  <c:v>76.929450000000003</c:v>
                </c:pt>
                <c:pt idx="2900">
                  <c:v>76.9221</c:v>
                </c:pt>
                <c:pt idx="2901">
                  <c:v>76.915609000000003</c:v>
                </c:pt>
                <c:pt idx="2902">
                  <c:v>76.916691</c:v>
                </c:pt>
                <c:pt idx="2903">
                  <c:v>76.929957999999999</c:v>
                </c:pt>
                <c:pt idx="2904">
                  <c:v>76.952900999999997</c:v>
                </c:pt>
                <c:pt idx="2905">
                  <c:v>76.972835000000003</c:v>
                </c:pt>
                <c:pt idx="2906">
                  <c:v>76.975902000000005</c:v>
                </c:pt>
                <c:pt idx="2907">
                  <c:v>76.965374999999995</c:v>
                </c:pt>
                <c:pt idx="2908">
                  <c:v>76.962845000000002</c:v>
                </c:pt>
                <c:pt idx="2909">
                  <c:v>76.985149000000007</c:v>
                </c:pt>
                <c:pt idx="2910">
                  <c:v>77.028169000000005</c:v>
                </c:pt>
                <c:pt idx="2911">
                  <c:v>77.078616999999994</c:v>
                </c:pt>
                <c:pt idx="2912">
                  <c:v>77.129510999999994</c:v>
                </c:pt>
                <c:pt idx="2913">
                  <c:v>77.175430000000006</c:v>
                </c:pt>
                <c:pt idx="2914">
                  <c:v>77.204913000000005</c:v>
                </c:pt>
                <c:pt idx="2915">
                  <c:v>77.210696999999996</c:v>
                </c:pt>
                <c:pt idx="2916">
                  <c:v>77.203935000000001</c:v>
                </c:pt>
                <c:pt idx="2917">
                  <c:v>77.209271999999999</c:v>
                </c:pt>
                <c:pt idx="2918">
                  <c:v>77.244285000000005</c:v>
                </c:pt>
                <c:pt idx="2919">
                  <c:v>77.30565</c:v>
                </c:pt>
                <c:pt idx="2920">
                  <c:v>77.372146999999998</c:v>
                </c:pt>
                <c:pt idx="2921">
                  <c:v>77.417353000000006</c:v>
                </c:pt>
                <c:pt idx="2922">
                  <c:v>77.426586999999998</c:v>
                </c:pt>
                <c:pt idx="2923">
                  <c:v>77.410859000000002</c:v>
                </c:pt>
                <c:pt idx="2924">
                  <c:v>77.402180000000001</c:v>
                </c:pt>
                <c:pt idx="2925">
                  <c:v>77.427929000000006</c:v>
                </c:pt>
                <c:pt idx="2926">
                  <c:v>77.487376999999995</c:v>
                </c:pt>
                <c:pt idx="2927">
                  <c:v>77.554939000000005</c:v>
                </c:pt>
                <c:pt idx="2928">
                  <c:v>77.604545999999999</c:v>
                </c:pt>
                <c:pt idx="2929">
                  <c:v>77.627352999999999</c:v>
                </c:pt>
                <c:pt idx="2930">
                  <c:v>77.630026999999998</c:v>
                </c:pt>
                <c:pt idx="2931">
                  <c:v>77.624853999999999</c:v>
                </c:pt>
                <c:pt idx="2932">
                  <c:v>77.625157000000002</c:v>
                </c:pt>
                <c:pt idx="2933">
                  <c:v>77.644381999999993</c:v>
                </c:pt>
                <c:pt idx="2934">
                  <c:v>77.689608000000007</c:v>
                </c:pt>
                <c:pt idx="2935">
                  <c:v>77.751812999999999</c:v>
                </c:pt>
                <c:pt idx="2936">
                  <c:v>77.807754000000003</c:v>
                </c:pt>
                <c:pt idx="2937">
                  <c:v>77.839146999999997</c:v>
                </c:pt>
                <c:pt idx="2938">
                  <c:v>77.850601999999995</c:v>
                </c:pt>
                <c:pt idx="2939">
                  <c:v>77.861573000000007</c:v>
                </c:pt>
                <c:pt idx="2940">
                  <c:v>77.880410999999995</c:v>
                </c:pt>
                <c:pt idx="2941">
                  <c:v>77.897309000000007</c:v>
                </c:pt>
                <c:pt idx="2942">
                  <c:v>77.906602000000007</c:v>
                </c:pt>
                <c:pt idx="2943">
                  <c:v>77.922430000000006</c:v>
                </c:pt>
                <c:pt idx="2944">
                  <c:v>77.960536000000005</c:v>
                </c:pt>
                <c:pt idx="2945">
                  <c:v>78.014436000000003</c:v>
                </c:pt>
                <c:pt idx="2946">
                  <c:v>78.065601999999998</c:v>
                </c:pt>
                <c:pt idx="2947">
                  <c:v>78.113195000000005</c:v>
                </c:pt>
                <c:pt idx="2948">
                  <c:v>78.174036000000001</c:v>
                </c:pt>
                <c:pt idx="2949">
                  <c:v>78.250129000000001</c:v>
                </c:pt>
                <c:pt idx="2950">
                  <c:v>78.317823000000004</c:v>
                </c:pt>
                <c:pt idx="2951">
                  <c:v>78.359498000000002</c:v>
                </c:pt>
                <c:pt idx="2952">
                  <c:v>78.385914</c:v>
                </c:pt>
                <c:pt idx="2953">
                  <c:v>78.417080999999996</c:v>
                </c:pt>
                <c:pt idx="2954">
                  <c:v>78.459271999999999</c:v>
                </c:pt>
                <c:pt idx="2955">
                  <c:v>78.508302999999998</c:v>
                </c:pt>
                <c:pt idx="2956">
                  <c:v>78.558993999999998</c:v>
                </c:pt>
                <c:pt idx="2957">
                  <c:v>78.603095999999994</c:v>
                </c:pt>
                <c:pt idx="2958">
                  <c:v>78.630978999999996</c:v>
                </c:pt>
                <c:pt idx="2959">
                  <c:v>78.645148000000006</c:v>
                </c:pt>
                <c:pt idx="2960">
                  <c:v>78.663174999999995</c:v>
                </c:pt>
                <c:pt idx="2961">
                  <c:v>78.698014000000001</c:v>
                </c:pt>
                <c:pt idx="2962">
                  <c:v>78.740741</c:v>
                </c:pt>
                <c:pt idx="2963">
                  <c:v>78.770245000000003</c:v>
                </c:pt>
                <c:pt idx="2964">
                  <c:v>78.775174000000007</c:v>
                </c:pt>
                <c:pt idx="2965">
                  <c:v>78.759958999999995</c:v>
                </c:pt>
                <c:pt idx="2966">
                  <c:v>78.735664</c:v>
                </c:pt>
                <c:pt idx="2967">
                  <c:v>78.713712999999998</c:v>
                </c:pt>
                <c:pt idx="2968">
                  <c:v>78.705551</c:v>
                </c:pt>
                <c:pt idx="2969">
                  <c:v>78.718954999999994</c:v>
                </c:pt>
                <c:pt idx="2970">
                  <c:v>78.751547000000002</c:v>
                </c:pt>
                <c:pt idx="2971">
                  <c:v>78.791409000000002</c:v>
                </c:pt>
                <c:pt idx="2972">
                  <c:v>78.825203000000002</c:v>
                </c:pt>
                <c:pt idx="2973">
                  <c:v>78.845000999999996</c:v>
                </c:pt>
                <c:pt idx="2974">
                  <c:v>78.850222000000002</c:v>
                </c:pt>
                <c:pt idx="2975">
                  <c:v>78.847128999999995</c:v>
                </c:pt>
                <c:pt idx="2976">
                  <c:v>78.847506999999993</c:v>
                </c:pt>
                <c:pt idx="2977">
                  <c:v>78.865055999999996</c:v>
                </c:pt>
                <c:pt idx="2978">
                  <c:v>78.907475000000005</c:v>
                </c:pt>
                <c:pt idx="2979">
                  <c:v>78.967302000000004</c:v>
                </c:pt>
                <c:pt idx="2980">
                  <c:v>79.021753000000004</c:v>
                </c:pt>
                <c:pt idx="2981">
                  <c:v>79.048880999999994</c:v>
                </c:pt>
                <c:pt idx="2982">
                  <c:v>79.048754000000002</c:v>
                </c:pt>
                <c:pt idx="2983">
                  <c:v>79.043937</c:v>
                </c:pt>
                <c:pt idx="2984">
                  <c:v>79.054676000000001</c:v>
                </c:pt>
                <c:pt idx="2985">
                  <c:v>79.078761999999998</c:v>
                </c:pt>
                <c:pt idx="2986">
                  <c:v>79.099751999999995</c:v>
                </c:pt>
                <c:pt idx="2987">
                  <c:v>79.108170000000001</c:v>
                </c:pt>
                <c:pt idx="2988">
                  <c:v>79.107251000000005</c:v>
                </c:pt>
                <c:pt idx="2989">
                  <c:v>79.10445</c:v>
                </c:pt>
                <c:pt idx="2990">
                  <c:v>79.107902999999993</c:v>
                </c:pt>
                <c:pt idx="2991">
                  <c:v>79.126825999999994</c:v>
                </c:pt>
                <c:pt idx="2992">
                  <c:v>79.162981000000002</c:v>
                </c:pt>
                <c:pt idx="2993">
                  <c:v>79.202269000000001</c:v>
                </c:pt>
                <c:pt idx="2994">
                  <c:v>79.225998000000004</c:v>
                </c:pt>
                <c:pt idx="2995">
                  <c:v>79.232118999999997</c:v>
                </c:pt>
                <c:pt idx="2996">
                  <c:v>79.236369999999994</c:v>
                </c:pt>
                <c:pt idx="2997">
                  <c:v>79.251523000000006</c:v>
                </c:pt>
                <c:pt idx="2998">
                  <c:v>79.273499999999999</c:v>
                </c:pt>
                <c:pt idx="2999">
                  <c:v>79.288612999999998</c:v>
                </c:pt>
                <c:pt idx="3000">
                  <c:v>79.286641000000003</c:v>
                </c:pt>
                <c:pt idx="3001">
                  <c:v>79.266307999999995</c:v>
                </c:pt>
                <c:pt idx="3002">
                  <c:v>79.236592999999999</c:v>
                </c:pt>
                <c:pt idx="3003">
                  <c:v>79.214138000000005</c:v>
                </c:pt>
                <c:pt idx="3004">
                  <c:v>79.211197999999996</c:v>
                </c:pt>
                <c:pt idx="3005">
                  <c:v>79.222613999999993</c:v>
                </c:pt>
                <c:pt idx="3006">
                  <c:v>79.229487000000006</c:v>
                </c:pt>
                <c:pt idx="3007">
                  <c:v>79.217639000000005</c:v>
                </c:pt>
                <c:pt idx="3008">
                  <c:v>79.188434999999998</c:v>
                </c:pt>
                <c:pt idx="3009">
                  <c:v>79.152951999999999</c:v>
                </c:pt>
                <c:pt idx="3010">
                  <c:v>79.122669000000002</c:v>
                </c:pt>
                <c:pt idx="3011">
                  <c:v>79.105734999999996</c:v>
                </c:pt>
                <c:pt idx="3012">
                  <c:v>79.104194000000007</c:v>
                </c:pt>
                <c:pt idx="3013">
                  <c:v>79.111311999999998</c:v>
                </c:pt>
                <c:pt idx="3014">
                  <c:v>79.115570000000005</c:v>
                </c:pt>
                <c:pt idx="3015">
                  <c:v>79.108412999999999</c:v>
                </c:pt>
                <c:pt idx="3016">
                  <c:v>79.085429000000005</c:v>
                </c:pt>
                <c:pt idx="3017">
                  <c:v>79.044396000000006</c:v>
                </c:pt>
                <c:pt idx="3018">
                  <c:v>78.990326999999994</c:v>
                </c:pt>
                <c:pt idx="3019">
                  <c:v>78.939144999999996</c:v>
                </c:pt>
                <c:pt idx="3020">
                  <c:v>78.905790999999994</c:v>
                </c:pt>
                <c:pt idx="3021">
                  <c:v>78.888081999999997</c:v>
                </c:pt>
                <c:pt idx="3022">
                  <c:v>78.871106999999995</c:v>
                </c:pt>
                <c:pt idx="3023">
                  <c:v>78.848461</c:v>
                </c:pt>
                <c:pt idx="3024">
                  <c:v>78.829339000000004</c:v>
                </c:pt>
                <c:pt idx="3025">
                  <c:v>78.822648999999998</c:v>
                </c:pt>
                <c:pt idx="3026">
                  <c:v>78.824335000000005</c:v>
                </c:pt>
                <c:pt idx="3027">
                  <c:v>78.823892999999998</c:v>
                </c:pt>
                <c:pt idx="3028">
                  <c:v>78.813691000000006</c:v>
                </c:pt>
                <c:pt idx="3029">
                  <c:v>78.788252</c:v>
                </c:pt>
                <c:pt idx="3030">
                  <c:v>78.745461000000006</c:v>
                </c:pt>
                <c:pt idx="3031">
                  <c:v>78.694931999999994</c:v>
                </c:pt>
                <c:pt idx="3032">
                  <c:v>78.655742000000004</c:v>
                </c:pt>
                <c:pt idx="3033">
                  <c:v>78.637392000000006</c:v>
                </c:pt>
                <c:pt idx="3034">
                  <c:v>78.629270000000005</c:v>
                </c:pt>
                <c:pt idx="3035">
                  <c:v>78.616473999999997</c:v>
                </c:pt>
                <c:pt idx="3036">
                  <c:v>78.599422000000004</c:v>
                </c:pt>
                <c:pt idx="3037">
                  <c:v>78.589015000000003</c:v>
                </c:pt>
                <c:pt idx="3038">
                  <c:v>78.587947999999997</c:v>
                </c:pt>
                <c:pt idx="3039">
                  <c:v>78.587481999999994</c:v>
                </c:pt>
                <c:pt idx="3040">
                  <c:v>78.581045000000003</c:v>
                </c:pt>
                <c:pt idx="3041">
                  <c:v>78.571151</c:v>
                </c:pt>
                <c:pt idx="3042">
                  <c:v>78.561588999999998</c:v>
                </c:pt>
                <c:pt idx="3043">
                  <c:v>78.550347000000002</c:v>
                </c:pt>
                <c:pt idx="3044">
                  <c:v>78.533546999999999</c:v>
                </c:pt>
                <c:pt idx="3045">
                  <c:v>78.511865</c:v>
                </c:pt>
                <c:pt idx="3046">
                  <c:v>78.489616999999996</c:v>
                </c:pt>
                <c:pt idx="3047">
                  <c:v>78.469605999999999</c:v>
                </c:pt>
                <c:pt idx="3048">
                  <c:v>78.452132000000006</c:v>
                </c:pt>
                <c:pt idx="3049">
                  <c:v>78.438862</c:v>
                </c:pt>
                <c:pt idx="3050">
                  <c:v>78.434150000000002</c:v>
                </c:pt>
                <c:pt idx="3051">
                  <c:v>78.439528999999993</c:v>
                </c:pt>
                <c:pt idx="3052">
                  <c:v>78.448196999999993</c:v>
                </c:pt>
                <c:pt idx="3053">
                  <c:v>78.449894999999998</c:v>
                </c:pt>
                <c:pt idx="3054">
                  <c:v>78.443036000000006</c:v>
                </c:pt>
                <c:pt idx="3055">
                  <c:v>78.436797999999996</c:v>
                </c:pt>
                <c:pt idx="3056">
                  <c:v>78.437709999999996</c:v>
                </c:pt>
                <c:pt idx="3057">
                  <c:v>78.439936000000003</c:v>
                </c:pt>
                <c:pt idx="3058">
                  <c:v>78.434717000000006</c:v>
                </c:pt>
                <c:pt idx="3059">
                  <c:v>78.424103000000002</c:v>
                </c:pt>
                <c:pt idx="3060">
                  <c:v>78.416562999999996</c:v>
                </c:pt>
                <c:pt idx="3061">
                  <c:v>78.412210999999999</c:v>
                </c:pt>
                <c:pt idx="3062">
                  <c:v>78.402390999999994</c:v>
                </c:pt>
                <c:pt idx="3063">
                  <c:v>78.383514000000005</c:v>
                </c:pt>
                <c:pt idx="3064">
                  <c:v>78.362311000000005</c:v>
                </c:pt>
                <c:pt idx="3065">
                  <c:v>78.347481999999999</c:v>
                </c:pt>
                <c:pt idx="3066">
                  <c:v>78.344752999999997</c:v>
                </c:pt>
                <c:pt idx="3067">
                  <c:v>78.359894999999995</c:v>
                </c:pt>
                <c:pt idx="3068">
                  <c:v>78.396494000000004</c:v>
                </c:pt>
                <c:pt idx="3069">
                  <c:v>78.447822000000002</c:v>
                </c:pt>
                <c:pt idx="3070">
                  <c:v>78.498925</c:v>
                </c:pt>
                <c:pt idx="3071">
                  <c:v>78.539574000000002</c:v>
                </c:pt>
                <c:pt idx="3072">
                  <c:v>78.569006000000002</c:v>
                </c:pt>
                <c:pt idx="3073">
                  <c:v>78.588901000000007</c:v>
                </c:pt>
                <c:pt idx="3074">
                  <c:v>78.600792999999996</c:v>
                </c:pt>
                <c:pt idx="3075">
                  <c:v>78.609555</c:v>
                </c:pt>
                <c:pt idx="3076">
                  <c:v>78.618764999999996</c:v>
                </c:pt>
                <c:pt idx="3077">
                  <c:v>78.622247999999999</c:v>
                </c:pt>
                <c:pt idx="3078">
                  <c:v>78.611318999999995</c:v>
                </c:pt>
                <c:pt idx="3079">
                  <c:v>78.591211000000001</c:v>
                </c:pt>
                <c:pt idx="3080">
                  <c:v>78.577713000000003</c:v>
                </c:pt>
                <c:pt idx="3081">
                  <c:v>78.575096000000002</c:v>
                </c:pt>
                <c:pt idx="3082">
                  <c:v>78.570868000000004</c:v>
                </c:pt>
                <c:pt idx="3083">
                  <c:v>78.558238000000003</c:v>
                </c:pt>
                <c:pt idx="3084">
                  <c:v>78.552359999999993</c:v>
                </c:pt>
                <c:pt idx="3085">
                  <c:v>78.577191999999997</c:v>
                </c:pt>
                <c:pt idx="3086">
                  <c:v>78.643611000000007</c:v>
                </c:pt>
                <c:pt idx="3087">
                  <c:v>78.743886000000003</c:v>
                </c:pt>
                <c:pt idx="3088">
                  <c:v>78.858079000000004</c:v>
                </c:pt>
                <c:pt idx="3089">
                  <c:v>78.962496000000002</c:v>
                </c:pt>
                <c:pt idx="3090">
                  <c:v>79.044820999999999</c:v>
                </c:pt>
                <c:pt idx="3091">
                  <c:v>79.116992999999994</c:v>
                </c:pt>
                <c:pt idx="3092">
                  <c:v>79.201279</c:v>
                </c:pt>
                <c:pt idx="3093">
                  <c:v>79.298871000000005</c:v>
                </c:pt>
                <c:pt idx="3094">
                  <c:v>79.385358999999994</c:v>
                </c:pt>
                <c:pt idx="3095">
                  <c:v>79.443009000000004</c:v>
                </c:pt>
                <c:pt idx="3096">
                  <c:v>79.482280000000003</c:v>
                </c:pt>
                <c:pt idx="3097">
                  <c:v>79.522713999999993</c:v>
                </c:pt>
                <c:pt idx="3098">
                  <c:v>79.565950999999998</c:v>
                </c:pt>
                <c:pt idx="3099">
                  <c:v>79.597397999999998</c:v>
                </c:pt>
                <c:pt idx="3100">
                  <c:v>79.603652999999994</c:v>
                </c:pt>
                <c:pt idx="3101">
                  <c:v>79.579549</c:v>
                </c:pt>
                <c:pt idx="3102">
                  <c:v>79.530268000000007</c:v>
                </c:pt>
                <c:pt idx="3103">
                  <c:v>79.476488000000003</c:v>
                </c:pt>
                <c:pt idx="3104">
                  <c:v>79.447851999999997</c:v>
                </c:pt>
                <c:pt idx="3105">
                  <c:v>79.459549999999993</c:v>
                </c:pt>
                <c:pt idx="3106">
                  <c:v>79.500131999999994</c:v>
                </c:pt>
                <c:pt idx="3107">
                  <c:v>79.549150999999995</c:v>
                </c:pt>
                <c:pt idx="3108">
                  <c:v>79.598095999999998</c:v>
                </c:pt>
                <c:pt idx="3109">
                  <c:v>79.646938000000006</c:v>
                </c:pt>
                <c:pt idx="3110">
                  <c:v>79.692819999999998</c:v>
                </c:pt>
                <c:pt idx="3111">
                  <c:v>79.734134999999995</c:v>
                </c:pt>
                <c:pt idx="3112">
                  <c:v>79.776371999999995</c:v>
                </c:pt>
                <c:pt idx="3113">
                  <c:v>79.821787</c:v>
                </c:pt>
                <c:pt idx="3114">
                  <c:v>79.860750999999993</c:v>
                </c:pt>
                <c:pt idx="3115">
                  <c:v>79.884855999999999</c:v>
                </c:pt>
                <c:pt idx="3116">
                  <c:v>79.901446000000007</c:v>
                </c:pt>
                <c:pt idx="3117">
                  <c:v>79.923907999999997</c:v>
                </c:pt>
                <c:pt idx="3118">
                  <c:v>79.954823000000005</c:v>
                </c:pt>
                <c:pt idx="3119">
                  <c:v>79.990576000000004</c:v>
                </c:pt>
                <c:pt idx="3120">
                  <c:v>80.034552000000005</c:v>
                </c:pt>
                <c:pt idx="3121">
                  <c:v>80.089995999999999</c:v>
                </c:pt>
                <c:pt idx="3122">
                  <c:v>80.145211000000003</c:v>
                </c:pt>
                <c:pt idx="3123">
                  <c:v>80.184044</c:v>
                </c:pt>
                <c:pt idx="3124">
                  <c:v>80.211073999999996</c:v>
                </c:pt>
                <c:pt idx="3125">
                  <c:v>80.251686000000007</c:v>
                </c:pt>
                <c:pt idx="3126">
                  <c:v>80.324827999999997</c:v>
                </c:pt>
                <c:pt idx="3127">
                  <c:v>80.425576000000007</c:v>
                </c:pt>
                <c:pt idx="3128">
                  <c:v>80.535084999999995</c:v>
                </c:pt>
                <c:pt idx="3129">
                  <c:v>80.637944000000005</c:v>
                </c:pt>
                <c:pt idx="3130">
                  <c:v>80.729128000000003</c:v>
                </c:pt>
                <c:pt idx="3131">
                  <c:v>80.811065999999997</c:v>
                </c:pt>
                <c:pt idx="3132">
                  <c:v>80.88579</c:v>
                </c:pt>
                <c:pt idx="3133">
                  <c:v>80.949907999999994</c:v>
                </c:pt>
                <c:pt idx="3134">
                  <c:v>81.001439000000005</c:v>
                </c:pt>
                <c:pt idx="3135">
                  <c:v>81.050780000000003</c:v>
                </c:pt>
                <c:pt idx="3136">
                  <c:v>81.114615000000001</c:v>
                </c:pt>
                <c:pt idx="3137">
                  <c:v>81.194747000000007</c:v>
                </c:pt>
                <c:pt idx="3138">
                  <c:v>81.273871</c:v>
                </c:pt>
                <c:pt idx="3139">
                  <c:v>81.340868999999998</c:v>
                </c:pt>
                <c:pt idx="3140">
                  <c:v>81.409647000000007</c:v>
                </c:pt>
                <c:pt idx="3141">
                  <c:v>81.499534999999995</c:v>
                </c:pt>
                <c:pt idx="3142">
                  <c:v>81.603340000000003</c:v>
                </c:pt>
                <c:pt idx="3143">
                  <c:v>81.689998000000003</c:v>
                </c:pt>
                <c:pt idx="3144">
                  <c:v>81.738783999999995</c:v>
                </c:pt>
                <c:pt idx="3145">
                  <c:v>81.759770000000003</c:v>
                </c:pt>
                <c:pt idx="3146">
                  <c:v>81.778852000000001</c:v>
                </c:pt>
                <c:pt idx="3147">
                  <c:v>81.810863999999995</c:v>
                </c:pt>
                <c:pt idx="3148">
                  <c:v>81.851483999999999</c:v>
                </c:pt>
                <c:pt idx="3149">
                  <c:v>81.890851999999995</c:v>
                </c:pt>
                <c:pt idx="3150">
                  <c:v>81.930385000000001</c:v>
                </c:pt>
                <c:pt idx="3151">
                  <c:v>81.983698000000004</c:v>
                </c:pt>
                <c:pt idx="3152">
                  <c:v>82.057794000000001</c:v>
                </c:pt>
                <c:pt idx="3153">
                  <c:v>82.134728999999993</c:v>
                </c:pt>
                <c:pt idx="3154">
                  <c:v>82.181895999999995</c:v>
                </c:pt>
                <c:pt idx="3155">
                  <c:v>82.187025000000006</c:v>
                </c:pt>
                <c:pt idx="3156">
                  <c:v>82.174942999999999</c:v>
                </c:pt>
                <c:pt idx="3157">
                  <c:v>82.180952000000005</c:v>
                </c:pt>
                <c:pt idx="3158">
                  <c:v>82.212554999999995</c:v>
                </c:pt>
                <c:pt idx="3159">
                  <c:v>82.247878999999998</c:v>
                </c:pt>
                <c:pt idx="3160">
                  <c:v>82.270044999999996</c:v>
                </c:pt>
                <c:pt idx="3161">
                  <c:v>82.290993999999998</c:v>
                </c:pt>
                <c:pt idx="3162">
                  <c:v>82.337076999999994</c:v>
                </c:pt>
                <c:pt idx="3163">
                  <c:v>82.417794999999998</c:v>
                </c:pt>
                <c:pt idx="3164">
                  <c:v>82.513918000000004</c:v>
                </c:pt>
                <c:pt idx="3165">
                  <c:v>82.593607000000006</c:v>
                </c:pt>
                <c:pt idx="3166">
                  <c:v>82.637922000000003</c:v>
                </c:pt>
                <c:pt idx="3167">
                  <c:v>82.652733999999995</c:v>
                </c:pt>
                <c:pt idx="3168">
                  <c:v>82.658023</c:v>
                </c:pt>
                <c:pt idx="3169">
                  <c:v>82.666850999999994</c:v>
                </c:pt>
                <c:pt idx="3170">
                  <c:v>82.676006999999998</c:v>
                </c:pt>
                <c:pt idx="3171">
                  <c:v>82.677920999999998</c:v>
                </c:pt>
                <c:pt idx="3172">
                  <c:v>82.678353000000001</c:v>
                </c:pt>
                <c:pt idx="3173">
                  <c:v>82.696358000000004</c:v>
                </c:pt>
                <c:pt idx="3174">
                  <c:v>82.744383999999997</c:v>
                </c:pt>
                <c:pt idx="3175">
                  <c:v>82.812522000000001</c:v>
                </c:pt>
                <c:pt idx="3176">
                  <c:v>82.878940999999998</c:v>
                </c:pt>
                <c:pt idx="3177">
                  <c:v>82.936201999999994</c:v>
                </c:pt>
                <c:pt idx="3178">
                  <c:v>83.000056999999998</c:v>
                </c:pt>
                <c:pt idx="3179">
                  <c:v>83.085807000000003</c:v>
                </c:pt>
                <c:pt idx="3180">
                  <c:v>83.178860999999998</c:v>
                </c:pt>
                <c:pt idx="3181">
                  <c:v>83.236759000000006</c:v>
                </c:pt>
                <c:pt idx="3182">
                  <c:v>83.224604999999997</c:v>
                </c:pt>
                <c:pt idx="3183">
                  <c:v>83.145222000000004</c:v>
                </c:pt>
                <c:pt idx="3184">
                  <c:v>83.029966999999999</c:v>
                </c:pt>
                <c:pt idx="3185">
                  <c:v>82.904752000000002</c:v>
                </c:pt>
                <c:pt idx="3186">
                  <c:v>82.772861000000006</c:v>
                </c:pt>
                <c:pt idx="3187">
                  <c:v>82.629272999999998</c:v>
                </c:pt>
                <c:pt idx="3188">
                  <c:v>82.478956999999994</c:v>
                </c:pt>
                <c:pt idx="3189">
                  <c:v>82.330422999999996</c:v>
                </c:pt>
                <c:pt idx="3190">
                  <c:v>82.174946000000006</c:v>
                </c:pt>
                <c:pt idx="3191">
                  <c:v>81.984487999999999</c:v>
                </c:pt>
                <c:pt idx="3192">
                  <c:v>81.737605000000002</c:v>
                </c:pt>
                <c:pt idx="3193">
                  <c:v>81.446348</c:v>
                </c:pt>
                <c:pt idx="3194">
                  <c:v>81.155361999999997</c:v>
                </c:pt>
                <c:pt idx="3195">
                  <c:v>80.914899000000005</c:v>
                </c:pt>
                <c:pt idx="3196">
                  <c:v>80.753803000000005</c:v>
                </c:pt>
                <c:pt idx="3197">
                  <c:v>80.672996999999995</c:v>
                </c:pt>
                <c:pt idx="3198">
                  <c:v>80.658316999999997</c:v>
                </c:pt>
                <c:pt idx="3199">
                  <c:v>80.696365999999998</c:v>
                </c:pt>
                <c:pt idx="3200">
                  <c:v>80.776571000000004</c:v>
                </c:pt>
                <c:pt idx="3201">
                  <c:v>80.881406999999996</c:v>
                </c:pt>
                <c:pt idx="3202">
                  <c:v>80.984440000000006</c:v>
                </c:pt>
                <c:pt idx="3203">
                  <c:v>81.064721000000006</c:v>
                </c:pt>
                <c:pt idx="3204">
                  <c:v>81.120693000000003</c:v>
                </c:pt>
                <c:pt idx="3205">
                  <c:v>81.167814000000007</c:v>
                </c:pt>
                <c:pt idx="3206">
                  <c:v>81.225840000000005</c:v>
                </c:pt>
                <c:pt idx="3207">
                  <c:v>81.306501999999995</c:v>
                </c:pt>
                <c:pt idx="3208">
                  <c:v>81.403797999999995</c:v>
                </c:pt>
                <c:pt idx="3209">
                  <c:v>81.492343000000005</c:v>
                </c:pt>
                <c:pt idx="3210">
                  <c:v>81.543442999999996</c:v>
                </c:pt>
                <c:pt idx="3211">
                  <c:v>81.548489000000004</c:v>
                </c:pt>
                <c:pt idx="3212">
                  <c:v>81.520957999999993</c:v>
                </c:pt>
                <c:pt idx="3213">
                  <c:v>81.475104999999999</c:v>
                </c:pt>
                <c:pt idx="3214">
                  <c:v>81.414687000000001</c:v>
                </c:pt>
                <c:pt idx="3215">
                  <c:v>81.347514000000004</c:v>
                </c:pt>
                <c:pt idx="3216">
                  <c:v>81.296135000000007</c:v>
                </c:pt>
                <c:pt idx="3217">
                  <c:v>81.278183999999996</c:v>
                </c:pt>
                <c:pt idx="3218">
                  <c:v>81.280969999999996</c:v>
                </c:pt>
                <c:pt idx="3219">
                  <c:v>81.270386000000002</c:v>
                </c:pt>
                <c:pt idx="3220">
                  <c:v>81.225702999999996</c:v>
                </c:pt>
                <c:pt idx="3221">
                  <c:v>81.157859999999999</c:v>
                </c:pt>
                <c:pt idx="3222">
                  <c:v>81.096528000000006</c:v>
                </c:pt>
                <c:pt idx="3223">
                  <c:v>81.066394000000003</c:v>
                </c:pt>
                <c:pt idx="3224">
                  <c:v>81.070849999999993</c:v>
                </c:pt>
                <c:pt idx="3225">
                  <c:v>81.087112000000005</c:v>
                </c:pt>
                <c:pt idx="3226">
                  <c:v>81.079616999999999</c:v>
                </c:pt>
                <c:pt idx="3227">
                  <c:v>81.031361000000004</c:v>
                </c:pt>
                <c:pt idx="3228">
                  <c:v>80.962862000000001</c:v>
                </c:pt>
                <c:pt idx="3229">
                  <c:v>80.910011999999995</c:v>
                </c:pt>
                <c:pt idx="3230">
                  <c:v>80.882678999999996</c:v>
                </c:pt>
                <c:pt idx="3231">
                  <c:v>80.854995000000002</c:v>
                </c:pt>
                <c:pt idx="3232">
                  <c:v>80.797737999999995</c:v>
                </c:pt>
                <c:pt idx="3233">
                  <c:v>80.710072999999994</c:v>
                </c:pt>
                <c:pt idx="3234">
                  <c:v>80.615592000000007</c:v>
                </c:pt>
                <c:pt idx="3235">
                  <c:v>80.534221000000002</c:v>
                </c:pt>
                <c:pt idx="3236">
                  <c:v>80.463269999999994</c:v>
                </c:pt>
                <c:pt idx="3237">
                  <c:v>80.384142999999995</c:v>
                </c:pt>
                <c:pt idx="3238">
                  <c:v>80.286058999999995</c:v>
                </c:pt>
                <c:pt idx="3239">
                  <c:v>80.182203000000001</c:v>
                </c:pt>
                <c:pt idx="3240">
                  <c:v>80.097013000000004</c:v>
                </c:pt>
                <c:pt idx="3241">
                  <c:v>80.035342</c:v>
                </c:pt>
                <c:pt idx="3242">
                  <c:v>79.97287</c:v>
                </c:pt>
                <c:pt idx="3243">
                  <c:v>79.884016000000003</c:v>
                </c:pt>
                <c:pt idx="3244">
                  <c:v>79.770750000000007</c:v>
                </c:pt>
                <c:pt idx="3245">
                  <c:v>79.655337000000003</c:v>
                </c:pt>
                <c:pt idx="3246">
                  <c:v>79.554702000000006</c:v>
                </c:pt>
                <c:pt idx="3247">
                  <c:v>79.472611999999998</c:v>
                </c:pt>
                <c:pt idx="3248">
                  <c:v>79.405285000000006</c:v>
                </c:pt>
                <c:pt idx="3249">
                  <c:v>79.338616999999999</c:v>
                </c:pt>
                <c:pt idx="3250">
                  <c:v>79.250076000000007</c:v>
                </c:pt>
                <c:pt idx="3251">
                  <c:v>79.132057000000003</c:v>
                </c:pt>
                <c:pt idx="3252">
                  <c:v>79.006701000000007</c:v>
                </c:pt>
                <c:pt idx="3253">
                  <c:v>78.900530000000003</c:v>
                </c:pt>
                <c:pt idx="3254">
                  <c:v>78.811563000000007</c:v>
                </c:pt>
                <c:pt idx="3255">
                  <c:v>78.717741000000004</c:v>
                </c:pt>
                <c:pt idx="3256">
                  <c:v>78.605669000000006</c:v>
                </c:pt>
                <c:pt idx="3257">
                  <c:v>78.467436000000006</c:v>
                </c:pt>
                <c:pt idx="3258">
                  <c:v>78.282432</c:v>
                </c:pt>
                <c:pt idx="3259">
                  <c:v>78.037910999999994</c:v>
                </c:pt>
                <c:pt idx="3260">
                  <c:v>77.765026000000006</c:v>
                </c:pt>
                <c:pt idx="3261">
                  <c:v>77.518863999999994</c:v>
                </c:pt>
                <c:pt idx="3262">
                  <c:v>77.317778000000004</c:v>
                </c:pt>
                <c:pt idx="3263">
                  <c:v>77.131732</c:v>
                </c:pt>
                <c:pt idx="3264">
                  <c:v>76.932259999999999</c:v>
                </c:pt>
                <c:pt idx="3265">
                  <c:v>76.721153000000001</c:v>
                </c:pt>
                <c:pt idx="3266">
                  <c:v>76.504080999999999</c:v>
                </c:pt>
                <c:pt idx="3267">
                  <c:v>76.271445999999997</c:v>
                </c:pt>
                <c:pt idx="3268">
                  <c:v>76.022114000000002</c:v>
                </c:pt>
                <c:pt idx="3269">
                  <c:v>75.777506000000002</c:v>
                </c:pt>
                <c:pt idx="3270">
                  <c:v>75.553414000000004</c:v>
                </c:pt>
                <c:pt idx="3271">
                  <c:v>75.339898000000005</c:v>
                </c:pt>
                <c:pt idx="3272">
                  <c:v>75.124339000000006</c:v>
                </c:pt>
                <c:pt idx="3273">
                  <c:v>74.914297000000005</c:v>
                </c:pt>
                <c:pt idx="3274">
                  <c:v>74.724126999999996</c:v>
                </c:pt>
                <c:pt idx="3275">
                  <c:v>74.557603999999998</c:v>
                </c:pt>
                <c:pt idx="3276">
                  <c:v>74.414398000000006</c:v>
                </c:pt>
                <c:pt idx="3277">
                  <c:v>74.292625000000001</c:v>
                </c:pt>
                <c:pt idx="3278">
                  <c:v>74.172144000000003</c:v>
                </c:pt>
                <c:pt idx="3279">
                  <c:v>74.016221999999999</c:v>
                </c:pt>
                <c:pt idx="3280">
                  <c:v>73.810107000000002</c:v>
                </c:pt>
                <c:pt idx="3281">
                  <c:v>73.583944000000002</c:v>
                </c:pt>
                <c:pt idx="3282">
                  <c:v>73.375831000000005</c:v>
                </c:pt>
                <c:pt idx="3283">
                  <c:v>73.189425</c:v>
                </c:pt>
                <c:pt idx="3284">
                  <c:v>73.003240000000005</c:v>
                </c:pt>
                <c:pt idx="3285">
                  <c:v>72.800004999999999</c:v>
                </c:pt>
                <c:pt idx="3286">
                  <c:v>72.576179999999994</c:v>
                </c:pt>
                <c:pt idx="3287">
                  <c:v>72.339557999999997</c:v>
                </c:pt>
                <c:pt idx="3288">
                  <c:v>72.105754000000005</c:v>
                </c:pt>
                <c:pt idx="3289">
                  <c:v>71.882778000000002</c:v>
                </c:pt>
                <c:pt idx="3290">
                  <c:v>71.654752000000002</c:v>
                </c:pt>
                <c:pt idx="3291">
                  <c:v>71.398050999999995</c:v>
                </c:pt>
                <c:pt idx="3292">
                  <c:v>71.115224999999995</c:v>
                </c:pt>
                <c:pt idx="3293">
                  <c:v>70.832447000000002</c:v>
                </c:pt>
                <c:pt idx="3294">
                  <c:v>70.562396000000007</c:v>
                </c:pt>
                <c:pt idx="3295">
                  <c:v>70.294120000000007</c:v>
                </c:pt>
                <c:pt idx="3296">
                  <c:v>70.023635999999996</c:v>
                </c:pt>
                <c:pt idx="3297">
                  <c:v>69.765720999999999</c:v>
                </c:pt>
                <c:pt idx="3298">
                  <c:v>69.524726000000001</c:v>
                </c:pt>
                <c:pt idx="3299">
                  <c:v>69.280542999999994</c:v>
                </c:pt>
                <c:pt idx="3300">
                  <c:v>69.013266999999999</c:v>
                </c:pt>
                <c:pt idx="3301">
                  <c:v>68.718852999999996</c:v>
                </c:pt>
                <c:pt idx="3302">
                  <c:v>68.397879000000003</c:v>
                </c:pt>
                <c:pt idx="3303">
                  <c:v>68.054573000000005</c:v>
                </c:pt>
                <c:pt idx="3304">
                  <c:v>67.710147000000006</c:v>
                </c:pt>
                <c:pt idx="3305">
                  <c:v>67.388606999999993</c:v>
                </c:pt>
                <c:pt idx="3306">
                  <c:v>67.085116999999997</c:v>
                </c:pt>
                <c:pt idx="3307">
                  <c:v>66.778784999999999</c:v>
                </c:pt>
                <c:pt idx="3308">
                  <c:v>66.475116</c:v>
                </c:pt>
                <c:pt idx="3309">
                  <c:v>66.196897000000007</c:v>
                </c:pt>
                <c:pt idx="3310">
                  <c:v>65.934488000000002</c:v>
                </c:pt>
                <c:pt idx="3311">
                  <c:v>65.650745999999998</c:v>
                </c:pt>
                <c:pt idx="3312">
                  <c:v>65.344960999999998</c:v>
                </c:pt>
                <c:pt idx="3313">
                  <c:v>65.057057999999998</c:v>
                </c:pt>
                <c:pt idx="3314">
                  <c:v>64.790564000000003</c:v>
                </c:pt>
                <c:pt idx="3315">
                  <c:v>64.499747999999997</c:v>
                </c:pt>
                <c:pt idx="3316">
                  <c:v>64.168611999999996</c:v>
                </c:pt>
                <c:pt idx="3317">
                  <c:v>63.838662999999997</c:v>
                </c:pt>
                <c:pt idx="3318">
                  <c:v>63.543816999999997</c:v>
                </c:pt>
                <c:pt idx="3319">
                  <c:v>63.270529000000003</c:v>
                </c:pt>
                <c:pt idx="3320">
                  <c:v>62.996307999999999</c:v>
                </c:pt>
                <c:pt idx="3321">
                  <c:v>62.719707999999997</c:v>
                </c:pt>
                <c:pt idx="3322">
                  <c:v>62.440235999999999</c:v>
                </c:pt>
                <c:pt idx="3323">
                  <c:v>62.154640999999998</c:v>
                </c:pt>
                <c:pt idx="3324">
                  <c:v>61.872928999999999</c:v>
                </c:pt>
                <c:pt idx="3325">
                  <c:v>61.600855000000003</c:v>
                </c:pt>
                <c:pt idx="3326">
                  <c:v>61.308999999999997</c:v>
                </c:pt>
                <c:pt idx="3327">
                  <c:v>60.969886000000002</c:v>
                </c:pt>
                <c:pt idx="3328">
                  <c:v>60.600113999999998</c:v>
                </c:pt>
                <c:pt idx="3329">
                  <c:v>60.213853999999998</c:v>
                </c:pt>
                <c:pt idx="3330">
                  <c:v>59.756297000000004</c:v>
                </c:pt>
                <c:pt idx="3331">
                  <c:v>59.125447999999999</c:v>
                </c:pt>
                <c:pt idx="3332">
                  <c:v>58.418944000000003</c:v>
                </c:pt>
                <c:pt idx="3333">
                  <c:v>58.091980999999997</c:v>
                </c:pt>
                <c:pt idx="3334">
                  <c:v>58.144565</c:v>
                </c:pt>
                <c:pt idx="3335">
                  <c:v>58.209398999999998</c:v>
                </c:pt>
                <c:pt idx="3336">
                  <c:v>58.129562999999997</c:v>
                </c:pt>
                <c:pt idx="3337">
                  <c:v>57.936053000000001</c:v>
                </c:pt>
                <c:pt idx="3338">
                  <c:v>57.698208000000001</c:v>
                </c:pt>
                <c:pt idx="3339">
                  <c:v>57.442025999999998</c:v>
                </c:pt>
                <c:pt idx="3340">
                  <c:v>57.18045</c:v>
                </c:pt>
                <c:pt idx="3341">
                  <c:v>56.952683999999998</c:v>
                </c:pt>
                <c:pt idx="3342">
                  <c:v>56.775894999999998</c:v>
                </c:pt>
                <c:pt idx="3343">
                  <c:v>56.611463000000001</c:v>
                </c:pt>
                <c:pt idx="3344">
                  <c:v>56.420597999999998</c:v>
                </c:pt>
                <c:pt idx="3345">
                  <c:v>56.208244999999998</c:v>
                </c:pt>
                <c:pt idx="3346">
                  <c:v>55.986362</c:v>
                </c:pt>
                <c:pt idx="3347">
                  <c:v>55.748747999999999</c:v>
                </c:pt>
                <c:pt idx="3348">
                  <c:v>55.504885999999999</c:v>
                </c:pt>
                <c:pt idx="3349">
                  <c:v>55.286014000000002</c:v>
                </c:pt>
                <c:pt idx="3350">
                  <c:v>55.091346999999999</c:v>
                </c:pt>
                <c:pt idx="3351">
                  <c:v>54.882050999999997</c:v>
                </c:pt>
                <c:pt idx="3352">
                  <c:v>54.651389999999999</c:v>
                </c:pt>
                <c:pt idx="3353">
                  <c:v>54.440514</c:v>
                </c:pt>
                <c:pt idx="3354">
                  <c:v>54.262971999999998</c:v>
                </c:pt>
                <c:pt idx="3355">
                  <c:v>54.079236999999999</c:v>
                </c:pt>
                <c:pt idx="3356">
                  <c:v>53.869822999999997</c:v>
                </c:pt>
                <c:pt idx="3357">
                  <c:v>53.668387000000003</c:v>
                </c:pt>
                <c:pt idx="3358">
                  <c:v>53.497233999999999</c:v>
                </c:pt>
                <c:pt idx="3359">
                  <c:v>53.331131999999997</c:v>
                </c:pt>
                <c:pt idx="3360">
                  <c:v>53.151260000000001</c:v>
                </c:pt>
                <c:pt idx="3361">
                  <c:v>52.975178999999997</c:v>
                </c:pt>
                <c:pt idx="3362">
                  <c:v>52.810819000000002</c:v>
                </c:pt>
                <c:pt idx="3363">
                  <c:v>52.639538000000002</c:v>
                </c:pt>
                <c:pt idx="3364">
                  <c:v>52.467038000000002</c:v>
                </c:pt>
                <c:pt idx="3365">
                  <c:v>52.329555999999997</c:v>
                </c:pt>
                <c:pt idx="3366">
                  <c:v>52.221984999999997</c:v>
                </c:pt>
                <c:pt idx="3367">
                  <c:v>52.085717000000002</c:v>
                </c:pt>
                <c:pt idx="3368">
                  <c:v>51.895521000000002</c:v>
                </c:pt>
                <c:pt idx="3369">
                  <c:v>51.689945999999999</c:v>
                </c:pt>
                <c:pt idx="3370">
                  <c:v>51.500038000000004</c:v>
                </c:pt>
                <c:pt idx="3371">
                  <c:v>51.313808999999999</c:v>
                </c:pt>
                <c:pt idx="3372">
                  <c:v>51.128286000000003</c:v>
                </c:pt>
                <c:pt idx="3373">
                  <c:v>50.968859000000002</c:v>
                </c:pt>
                <c:pt idx="3374">
                  <c:v>50.833025999999997</c:v>
                </c:pt>
                <c:pt idx="3375">
                  <c:v>50.679324000000001</c:v>
                </c:pt>
                <c:pt idx="3376">
                  <c:v>50.499920000000003</c:v>
                </c:pt>
                <c:pt idx="3377">
                  <c:v>50.33473</c:v>
                </c:pt>
                <c:pt idx="3378">
                  <c:v>50.191735999999999</c:v>
                </c:pt>
                <c:pt idx="3379">
                  <c:v>50.028565999999998</c:v>
                </c:pt>
                <c:pt idx="3380">
                  <c:v>49.832200999999998</c:v>
                </c:pt>
                <c:pt idx="3381">
                  <c:v>49.644334999999998</c:v>
                </c:pt>
                <c:pt idx="3382">
                  <c:v>49.487603999999997</c:v>
                </c:pt>
                <c:pt idx="3383">
                  <c:v>49.341844000000002</c:v>
                </c:pt>
                <c:pt idx="3384">
                  <c:v>49.218831999999999</c:v>
                </c:pt>
                <c:pt idx="3385">
                  <c:v>49.164118999999999</c:v>
                </c:pt>
                <c:pt idx="3386">
                  <c:v>49.148259000000003</c:v>
                </c:pt>
                <c:pt idx="3387">
                  <c:v>49.068061</c:v>
                </c:pt>
                <c:pt idx="3388">
                  <c:v>48.890383</c:v>
                </c:pt>
                <c:pt idx="3389">
                  <c:v>48.686743999999997</c:v>
                </c:pt>
                <c:pt idx="3390">
                  <c:v>48.501637000000002</c:v>
                </c:pt>
                <c:pt idx="3391">
                  <c:v>48.301732999999999</c:v>
                </c:pt>
                <c:pt idx="3392">
                  <c:v>48.084676999999999</c:v>
                </c:pt>
                <c:pt idx="3393">
                  <c:v>47.913310000000003</c:v>
                </c:pt>
                <c:pt idx="3394">
                  <c:v>47.794488999999999</c:v>
                </c:pt>
                <c:pt idx="3395">
                  <c:v>47.643315000000001</c:v>
                </c:pt>
                <c:pt idx="3396">
                  <c:v>47.420828999999998</c:v>
                </c:pt>
                <c:pt idx="3397">
                  <c:v>47.192717000000002</c:v>
                </c:pt>
                <c:pt idx="3398">
                  <c:v>47.003360999999998</c:v>
                </c:pt>
                <c:pt idx="3399">
                  <c:v>46.811692999999998</c:v>
                </c:pt>
                <c:pt idx="3400">
                  <c:v>46.600059000000002</c:v>
                </c:pt>
                <c:pt idx="3401">
                  <c:v>46.426853999999999</c:v>
                </c:pt>
                <c:pt idx="3402">
                  <c:v>46.308214</c:v>
                </c:pt>
                <c:pt idx="3403">
                  <c:v>46.168633999999997</c:v>
                </c:pt>
                <c:pt idx="3404">
                  <c:v>45.965795</c:v>
                </c:pt>
                <c:pt idx="3405">
                  <c:v>45.751945999999997</c:v>
                </c:pt>
                <c:pt idx="3406">
                  <c:v>45.561943999999997</c:v>
                </c:pt>
                <c:pt idx="3407">
                  <c:v>45.346825000000003</c:v>
                </c:pt>
                <c:pt idx="3408">
                  <c:v>45.089391999999997</c:v>
                </c:pt>
                <c:pt idx="3409">
                  <c:v>44.875948000000001</c:v>
                </c:pt>
                <c:pt idx="3410">
                  <c:v>44.751840999999999</c:v>
                </c:pt>
                <c:pt idx="3411">
                  <c:v>44.633023000000001</c:v>
                </c:pt>
                <c:pt idx="3412">
                  <c:v>44.448008000000002</c:v>
                </c:pt>
                <c:pt idx="3413">
                  <c:v>44.241255000000002</c:v>
                </c:pt>
                <c:pt idx="3414">
                  <c:v>44.080074000000003</c:v>
                </c:pt>
                <c:pt idx="3415">
                  <c:v>43.945478999999999</c:v>
                </c:pt>
                <c:pt idx="3416">
                  <c:v>43.787559999999999</c:v>
                </c:pt>
                <c:pt idx="3417">
                  <c:v>43.614635999999997</c:v>
                </c:pt>
                <c:pt idx="3418">
                  <c:v>43.452964000000001</c:v>
                </c:pt>
                <c:pt idx="3419">
                  <c:v>43.293962000000001</c:v>
                </c:pt>
                <c:pt idx="3420">
                  <c:v>43.143048999999998</c:v>
                </c:pt>
                <c:pt idx="3421">
                  <c:v>43.037151000000001</c:v>
                </c:pt>
                <c:pt idx="3422">
                  <c:v>42.956175999999999</c:v>
                </c:pt>
                <c:pt idx="3423">
                  <c:v>42.80941</c:v>
                </c:pt>
                <c:pt idx="3424">
                  <c:v>42.563004999999997</c:v>
                </c:pt>
                <c:pt idx="3425">
                  <c:v>42.302861</c:v>
                </c:pt>
                <c:pt idx="3426">
                  <c:v>42.100979000000002</c:v>
                </c:pt>
                <c:pt idx="3427">
                  <c:v>41.922364000000002</c:v>
                </c:pt>
                <c:pt idx="3428">
                  <c:v>41.728431</c:v>
                </c:pt>
                <c:pt idx="3429">
                  <c:v>41.549062999999997</c:v>
                </c:pt>
                <c:pt idx="3430">
                  <c:v>41.402225000000001</c:v>
                </c:pt>
                <c:pt idx="3431">
                  <c:v>41.23724</c:v>
                </c:pt>
                <c:pt idx="3432">
                  <c:v>41.027709999999999</c:v>
                </c:pt>
                <c:pt idx="3433">
                  <c:v>40.827759999999998</c:v>
                </c:pt>
                <c:pt idx="3434">
                  <c:v>40.671137999999999</c:v>
                </c:pt>
                <c:pt idx="3435">
                  <c:v>40.51878</c:v>
                </c:pt>
                <c:pt idx="3436">
                  <c:v>40.353850000000001</c:v>
                </c:pt>
                <c:pt idx="3437">
                  <c:v>40.220042999999997</c:v>
                </c:pt>
                <c:pt idx="3438">
                  <c:v>40.125269000000003</c:v>
                </c:pt>
                <c:pt idx="3439">
                  <c:v>40.008192999999999</c:v>
                </c:pt>
                <c:pt idx="3440">
                  <c:v>39.842609000000003</c:v>
                </c:pt>
                <c:pt idx="3441">
                  <c:v>39.671624000000001</c:v>
                </c:pt>
                <c:pt idx="3442">
                  <c:v>39.506900999999999</c:v>
                </c:pt>
                <c:pt idx="3443">
                  <c:v>39.304845999999998</c:v>
                </c:pt>
                <c:pt idx="3444">
                  <c:v>39.077398000000002</c:v>
                </c:pt>
                <c:pt idx="3445">
                  <c:v>38.904801999999997</c:v>
                </c:pt>
                <c:pt idx="3446">
                  <c:v>38.794220000000003</c:v>
                </c:pt>
                <c:pt idx="3447">
                  <c:v>38.651439000000003</c:v>
                </c:pt>
                <c:pt idx="3448">
                  <c:v>38.438763000000002</c:v>
                </c:pt>
                <c:pt idx="3449">
                  <c:v>38.227607999999996</c:v>
                </c:pt>
                <c:pt idx="3450">
                  <c:v>38.057105999999997</c:v>
                </c:pt>
                <c:pt idx="3451">
                  <c:v>37.875141999999997</c:v>
                </c:pt>
                <c:pt idx="3452">
                  <c:v>37.679499999999997</c:v>
                </c:pt>
                <c:pt idx="3453">
                  <c:v>37.565432000000001</c:v>
                </c:pt>
                <c:pt idx="3454">
                  <c:v>37.553902999999998</c:v>
                </c:pt>
                <c:pt idx="3455">
                  <c:v>37.517873999999999</c:v>
                </c:pt>
                <c:pt idx="3456">
                  <c:v>37.372517000000002</c:v>
                </c:pt>
                <c:pt idx="3457">
                  <c:v>37.186743999999997</c:v>
                </c:pt>
                <c:pt idx="3458">
                  <c:v>37.035406999999999</c:v>
                </c:pt>
                <c:pt idx="3459">
                  <c:v>36.88552</c:v>
                </c:pt>
                <c:pt idx="3460">
                  <c:v>36.698931000000002</c:v>
                </c:pt>
                <c:pt idx="3461">
                  <c:v>36.527585000000002</c:v>
                </c:pt>
                <c:pt idx="3462">
                  <c:v>36.425449</c:v>
                </c:pt>
                <c:pt idx="3463">
                  <c:v>36.368616000000003</c:v>
                </c:pt>
                <c:pt idx="3464">
                  <c:v>36.331051000000002</c:v>
                </c:pt>
                <c:pt idx="3465">
                  <c:v>36.330761000000003</c:v>
                </c:pt>
                <c:pt idx="3466">
                  <c:v>36.339212000000003</c:v>
                </c:pt>
                <c:pt idx="3467">
                  <c:v>36.267918999999999</c:v>
                </c:pt>
                <c:pt idx="3468">
                  <c:v>36.105249999999998</c:v>
                </c:pt>
                <c:pt idx="3469">
                  <c:v>35.951259999999998</c:v>
                </c:pt>
                <c:pt idx="3470">
                  <c:v>35.864649999999997</c:v>
                </c:pt>
                <c:pt idx="3471">
                  <c:v>35.791201999999998</c:v>
                </c:pt>
                <c:pt idx="3472">
                  <c:v>35.699717</c:v>
                </c:pt>
                <c:pt idx="3473">
                  <c:v>35.656993999999997</c:v>
                </c:pt>
                <c:pt idx="3474">
                  <c:v>35.690052000000001</c:v>
                </c:pt>
                <c:pt idx="3475">
                  <c:v>35.700690999999999</c:v>
                </c:pt>
                <c:pt idx="3476">
                  <c:v>35.646664000000001</c:v>
                </c:pt>
                <c:pt idx="3477">
                  <c:v>35.618437999999998</c:v>
                </c:pt>
                <c:pt idx="3478">
                  <c:v>35.643165000000003</c:v>
                </c:pt>
                <c:pt idx="3479">
                  <c:v>35.636633000000003</c:v>
                </c:pt>
                <c:pt idx="3480">
                  <c:v>35.540379999999999</c:v>
                </c:pt>
                <c:pt idx="3481">
                  <c:v>35.452390999999999</c:v>
                </c:pt>
                <c:pt idx="3482">
                  <c:v>35.450257000000001</c:v>
                </c:pt>
                <c:pt idx="3483">
                  <c:v>35.442155</c:v>
                </c:pt>
                <c:pt idx="3484">
                  <c:v>35.355550999999998</c:v>
                </c:pt>
                <c:pt idx="3485">
                  <c:v>35.272235999999999</c:v>
                </c:pt>
              </c:numCache>
            </c:numRef>
          </c:val>
          <c:smooth val="0"/>
          <c:extLst>
            <c:ext xmlns:c16="http://schemas.microsoft.com/office/drawing/2014/chart" uri="{C3380CC4-5D6E-409C-BE32-E72D297353CC}">
              <c16:uniqueId val="{00000003-5AE0-4C1F-8C2E-3D45B2581619}"/>
            </c:ext>
          </c:extLst>
        </c:ser>
        <c:dLbls>
          <c:showLegendKey val="0"/>
          <c:showVal val="0"/>
          <c:showCatName val="0"/>
          <c:showSerName val="0"/>
          <c:showPercent val="0"/>
          <c:showBubbleSize val="0"/>
        </c:dLbls>
        <c:smooth val="0"/>
        <c:axId val="491269504"/>
        <c:axId val="491275392"/>
      </c:lineChart>
      <c:catAx>
        <c:axId val="491269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275392"/>
        <c:crosses val="autoZero"/>
        <c:auto val="1"/>
        <c:lblAlgn val="ctr"/>
        <c:lblOffset val="100"/>
        <c:noMultiLvlLbl val="0"/>
      </c:catAx>
      <c:valAx>
        <c:axId val="4912753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269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0" cap="flat" cmpd="sng" algn="ctr">
      <a:solidFill>
        <a:schemeClr val="tx1">
          <a:lumMod val="15000"/>
          <a:lumOff val="85000"/>
        </a:schemeClr>
      </a:solidFill>
      <a:round/>
    </a:ln>
    <a:effectLst/>
  </c:spPr>
  <c:txPr>
    <a:bodyPr/>
    <a:lstStyle/>
    <a:p>
      <a:pPr>
        <a:defRPr/>
      </a:pPr>
      <a:endParaRPr lang="en-US"/>
    </a:p>
  </c:txPr>
  <c:externalData r:id="rId2">
    <c:autoUpdate val="0"/>
  </c:externalData>
  <c:userShapes r:id="rId3"/>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10947580150612"/>
          <c:y val="6.4892926670992862E-2"/>
          <c:w val="0.84607035101920669"/>
          <c:h val="0.58255453305196037"/>
        </c:manualLayout>
      </c:layout>
      <c:lineChart>
        <c:grouping val="standard"/>
        <c:varyColors val="0"/>
        <c:ser>
          <c:idx val="0"/>
          <c:order val="0"/>
          <c:tx>
            <c:v>pva 4g</c:v>
          </c:tx>
          <c:spPr>
            <a:ln w="28575" cap="rnd">
              <a:solidFill>
                <a:schemeClr val="accent1"/>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B$2:$B$3487</c:f>
              <c:numCache>
                <c:formatCode>General</c:formatCode>
                <c:ptCount val="3486"/>
                <c:pt idx="0">
                  <c:v>96.036057</c:v>
                </c:pt>
                <c:pt idx="1">
                  <c:v>96.015777</c:v>
                </c:pt>
                <c:pt idx="2">
                  <c:v>95.998480000000001</c:v>
                </c:pt>
                <c:pt idx="3">
                  <c:v>95.997842000000006</c:v>
                </c:pt>
                <c:pt idx="4">
                  <c:v>96.011994000000001</c:v>
                </c:pt>
                <c:pt idx="5">
                  <c:v>96.028700999999998</c:v>
                </c:pt>
                <c:pt idx="6">
                  <c:v>96.038180999999994</c:v>
                </c:pt>
                <c:pt idx="7">
                  <c:v>96.039261999999994</c:v>
                </c:pt>
                <c:pt idx="8">
                  <c:v>96.035996999999995</c:v>
                </c:pt>
                <c:pt idx="9">
                  <c:v>96.032577000000003</c:v>
                </c:pt>
                <c:pt idx="10">
                  <c:v>96.030732</c:v>
                </c:pt>
                <c:pt idx="11">
                  <c:v>96.028356000000002</c:v>
                </c:pt>
                <c:pt idx="12">
                  <c:v>96.020797000000002</c:v>
                </c:pt>
                <c:pt idx="13">
                  <c:v>96.006039999999999</c:v>
                </c:pt>
                <c:pt idx="14">
                  <c:v>95.988750999999993</c:v>
                </c:pt>
                <c:pt idx="15">
                  <c:v>95.977514999999997</c:v>
                </c:pt>
                <c:pt idx="16">
                  <c:v>95.977536999999998</c:v>
                </c:pt>
                <c:pt idx="17">
                  <c:v>95.987367000000006</c:v>
                </c:pt>
                <c:pt idx="18">
                  <c:v>96.002387999999996</c:v>
                </c:pt>
                <c:pt idx="19">
                  <c:v>96.018478999999999</c:v>
                </c:pt>
                <c:pt idx="20">
                  <c:v>96.031227999999999</c:v>
                </c:pt>
                <c:pt idx="21">
                  <c:v>96.034650999999997</c:v>
                </c:pt>
                <c:pt idx="22">
                  <c:v>96.023774000000003</c:v>
                </c:pt>
                <c:pt idx="23">
                  <c:v>95.999654000000007</c:v>
                </c:pt>
                <c:pt idx="24">
                  <c:v>95.971507000000003</c:v>
                </c:pt>
                <c:pt idx="25">
                  <c:v>95.952440999999993</c:v>
                </c:pt>
                <c:pt idx="26">
                  <c:v>95.950515999999993</c:v>
                </c:pt>
                <c:pt idx="27">
                  <c:v>95.962930999999998</c:v>
                </c:pt>
                <c:pt idx="28">
                  <c:v>95.979776000000001</c:v>
                </c:pt>
                <c:pt idx="29">
                  <c:v>95.992493999999994</c:v>
                </c:pt>
                <c:pt idx="30">
                  <c:v>95.997679000000005</c:v>
                </c:pt>
                <c:pt idx="31">
                  <c:v>95.993471999999997</c:v>
                </c:pt>
                <c:pt idx="32">
                  <c:v>95.976495</c:v>
                </c:pt>
                <c:pt idx="33">
                  <c:v>95.946010000000001</c:v>
                </c:pt>
                <c:pt idx="34">
                  <c:v>95.909486000000001</c:v>
                </c:pt>
                <c:pt idx="35">
                  <c:v>95.879852</c:v>
                </c:pt>
                <c:pt idx="36">
                  <c:v>95.866141999999996</c:v>
                </c:pt>
                <c:pt idx="37">
                  <c:v>95.868307999999999</c:v>
                </c:pt>
                <c:pt idx="38">
                  <c:v>95.881630000000001</c:v>
                </c:pt>
                <c:pt idx="39">
                  <c:v>95.903194999999997</c:v>
                </c:pt>
                <c:pt idx="40">
                  <c:v>95.931888999999998</c:v>
                </c:pt>
                <c:pt idx="41">
                  <c:v>95.963587000000004</c:v>
                </c:pt>
                <c:pt idx="42">
                  <c:v>95.989490000000004</c:v>
                </c:pt>
                <c:pt idx="43">
                  <c:v>95.999671000000006</c:v>
                </c:pt>
                <c:pt idx="44">
                  <c:v>95.987904</c:v>
                </c:pt>
                <c:pt idx="45">
                  <c:v>95.954631000000006</c:v>
                </c:pt>
                <c:pt idx="46">
                  <c:v>95.906893999999994</c:v>
                </c:pt>
                <c:pt idx="47">
                  <c:v>95.856232000000006</c:v>
                </c:pt>
                <c:pt idx="48">
                  <c:v>95.814567999999994</c:v>
                </c:pt>
                <c:pt idx="49">
                  <c:v>95.788314</c:v>
                </c:pt>
                <c:pt idx="50">
                  <c:v>95.774538000000007</c:v>
                </c:pt>
                <c:pt idx="51">
                  <c:v>95.763790999999998</c:v>
                </c:pt>
                <c:pt idx="52">
                  <c:v>95.748727000000002</c:v>
                </c:pt>
                <c:pt idx="53">
                  <c:v>95.731573999999995</c:v>
                </c:pt>
                <c:pt idx="54">
                  <c:v>95.723703</c:v>
                </c:pt>
                <c:pt idx="55">
                  <c:v>95.736491999999998</c:v>
                </c:pt>
                <c:pt idx="56">
                  <c:v>95.771958999999995</c:v>
                </c:pt>
                <c:pt idx="57">
                  <c:v>95.823364999999995</c:v>
                </c:pt>
                <c:pt idx="58">
                  <c:v>95.880885000000006</c:v>
                </c:pt>
                <c:pt idx="59">
                  <c:v>95.933085000000005</c:v>
                </c:pt>
                <c:pt idx="60">
                  <c:v>95.968441999999996</c:v>
                </c:pt>
                <c:pt idx="61">
                  <c:v>95.978864999999999</c:v>
                </c:pt>
                <c:pt idx="62">
                  <c:v>95.963693000000006</c:v>
                </c:pt>
                <c:pt idx="63">
                  <c:v>95.930531000000002</c:v>
                </c:pt>
                <c:pt idx="64">
                  <c:v>95.889914000000005</c:v>
                </c:pt>
                <c:pt idx="65">
                  <c:v>95.849784</c:v>
                </c:pt>
                <c:pt idx="66">
                  <c:v>95.815475000000006</c:v>
                </c:pt>
                <c:pt idx="67">
                  <c:v>95.794017999999994</c:v>
                </c:pt>
                <c:pt idx="68">
                  <c:v>95.792477000000005</c:v>
                </c:pt>
                <c:pt idx="69">
                  <c:v>95.806192999999993</c:v>
                </c:pt>
                <c:pt idx="70">
                  <c:v>95.819812999999996</c:v>
                </c:pt>
                <c:pt idx="71">
                  <c:v>95.827089000000001</c:v>
                </c:pt>
                <c:pt idx="72">
                  <c:v>95.839258999999998</c:v>
                </c:pt>
                <c:pt idx="73">
                  <c:v>95.868955</c:v>
                </c:pt>
                <c:pt idx="74">
                  <c:v>95.910870000000003</c:v>
                </c:pt>
                <c:pt idx="75">
                  <c:v>95.944856999999999</c:v>
                </c:pt>
                <c:pt idx="76">
                  <c:v>95.959909999999994</c:v>
                </c:pt>
                <c:pt idx="77">
                  <c:v>95.966994999999997</c:v>
                </c:pt>
                <c:pt idx="78">
                  <c:v>95.983949999999993</c:v>
                </c:pt>
                <c:pt idx="79">
                  <c:v>96.015022999999999</c:v>
                </c:pt>
                <c:pt idx="80">
                  <c:v>96.044391000000005</c:v>
                </c:pt>
                <c:pt idx="81">
                  <c:v>96.044824000000006</c:v>
                </c:pt>
                <c:pt idx="82">
                  <c:v>96.000414000000006</c:v>
                </c:pt>
                <c:pt idx="83">
                  <c:v>95.925220999999993</c:v>
                </c:pt>
                <c:pt idx="84">
                  <c:v>95.851547999999994</c:v>
                </c:pt>
                <c:pt idx="85">
                  <c:v>95.802915999999996</c:v>
                </c:pt>
                <c:pt idx="86">
                  <c:v>95.785884999999993</c:v>
                </c:pt>
                <c:pt idx="87">
                  <c:v>95.794464000000005</c:v>
                </c:pt>
                <c:pt idx="88">
                  <c:v>95.814476999999997</c:v>
                </c:pt>
                <c:pt idx="89">
                  <c:v>95.827214999999995</c:v>
                </c:pt>
                <c:pt idx="90">
                  <c:v>95.818471000000002</c:v>
                </c:pt>
                <c:pt idx="91">
                  <c:v>95.789991000000001</c:v>
                </c:pt>
                <c:pt idx="92">
                  <c:v>95.760934000000006</c:v>
                </c:pt>
                <c:pt idx="93">
                  <c:v>95.755322000000007</c:v>
                </c:pt>
                <c:pt idx="94">
                  <c:v>95.781412000000003</c:v>
                </c:pt>
                <c:pt idx="95">
                  <c:v>95.823474000000004</c:v>
                </c:pt>
                <c:pt idx="96">
                  <c:v>95.861092999999997</c:v>
                </c:pt>
                <c:pt idx="97">
                  <c:v>95.889821999999995</c:v>
                </c:pt>
                <c:pt idx="98">
                  <c:v>95.910482000000002</c:v>
                </c:pt>
                <c:pt idx="99">
                  <c:v>95.912935000000004</c:v>
                </c:pt>
                <c:pt idx="100">
                  <c:v>95.890099000000006</c:v>
                </c:pt>
                <c:pt idx="101">
                  <c:v>95.856485000000006</c:v>
                </c:pt>
                <c:pt idx="102">
                  <c:v>95.831800000000001</c:v>
                </c:pt>
                <c:pt idx="103">
                  <c:v>95.817914999999999</c:v>
                </c:pt>
                <c:pt idx="104">
                  <c:v>95.809030000000007</c:v>
                </c:pt>
                <c:pt idx="105">
                  <c:v>95.808179999999993</c:v>
                </c:pt>
                <c:pt idx="106">
                  <c:v>95.821629000000001</c:v>
                </c:pt>
                <c:pt idx="107">
                  <c:v>95.837858999999995</c:v>
                </c:pt>
                <c:pt idx="108">
                  <c:v>95.832353999999995</c:v>
                </c:pt>
                <c:pt idx="109">
                  <c:v>95.799312</c:v>
                </c:pt>
                <c:pt idx="110">
                  <c:v>95.760919000000001</c:v>
                </c:pt>
                <c:pt idx="111">
                  <c:v>95.750681999999998</c:v>
                </c:pt>
                <c:pt idx="112">
                  <c:v>95.787116999999995</c:v>
                </c:pt>
                <c:pt idx="113">
                  <c:v>95.845202</c:v>
                </c:pt>
                <c:pt idx="114">
                  <c:v>95.870919999999998</c:v>
                </c:pt>
                <c:pt idx="115">
                  <c:v>95.846286000000006</c:v>
                </c:pt>
                <c:pt idx="116">
                  <c:v>95.813332000000003</c:v>
                </c:pt>
                <c:pt idx="117">
                  <c:v>95.816044000000005</c:v>
                </c:pt>
                <c:pt idx="118">
                  <c:v>95.847042999999999</c:v>
                </c:pt>
                <c:pt idx="119">
                  <c:v>95.862178999999998</c:v>
                </c:pt>
                <c:pt idx="120">
                  <c:v>95.844023000000007</c:v>
                </c:pt>
                <c:pt idx="121">
                  <c:v>95.816989000000007</c:v>
                </c:pt>
                <c:pt idx="122">
                  <c:v>95.803915000000003</c:v>
                </c:pt>
                <c:pt idx="123">
                  <c:v>95.804624000000004</c:v>
                </c:pt>
                <c:pt idx="124">
                  <c:v>95.796790999999999</c:v>
                </c:pt>
                <c:pt idx="125">
                  <c:v>95.755422999999993</c:v>
                </c:pt>
                <c:pt idx="126">
                  <c:v>95.692661999999999</c:v>
                </c:pt>
                <c:pt idx="127">
                  <c:v>95.658642</c:v>
                </c:pt>
                <c:pt idx="128">
                  <c:v>95.682287000000002</c:v>
                </c:pt>
                <c:pt idx="129">
                  <c:v>95.732938000000004</c:v>
                </c:pt>
                <c:pt idx="130">
                  <c:v>95.765636999999998</c:v>
                </c:pt>
                <c:pt idx="131">
                  <c:v>95.777771000000001</c:v>
                </c:pt>
                <c:pt idx="132">
                  <c:v>95.792888000000005</c:v>
                </c:pt>
                <c:pt idx="133">
                  <c:v>95.821434999999994</c:v>
                </c:pt>
                <c:pt idx="134">
                  <c:v>95.844513000000006</c:v>
                </c:pt>
                <c:pt idx="135">
                  <c:v>95.832030000000003</c:v>
                </c:pt>
                <c:pt idx="136">
                  <c:v>95.792775000000006</c:v>
                </c:pt>
                <c:pt idx="137">
                  <c:v>95.770366999999993</c:v>
                </c:pt>
                <c:pt idx="138">
                  <c:v>95.773351000000005</c:v>
                </c:pt>
                <c:pt idx="139">
                  <c:v>95.764409999999998</c:v>
                </c:pt>
                <c:pt idx="140">
                  <c:v>95.708726999999996</c:v>
                </c:pt>
                <c:pt idx="141">
                  <c:v>95.605771000000004</c:v>
                </c:pt>
                <c:pt idx="142">
                  <c:v>95.495213000000007</c:v>
                </c:pt>
                <c:pt idx="143">
                  <c:v>95.446141999999995</c:v>
                </c:pt>
                <c:pt idx="144">
                  <c:v>95.519130000000004</c:v>
                </c:pt>
                <c:pt idx="145">
                  <c:v>95.684721999999994</c:v>
                </c:pt>
                <c:pt idx="146">
                  <c:v>95.805001000000004</c:v>
                </c:pt>
                <c:pt idx="147">
                  <c:v>95.806545</c:v>
                </c:pt>
                <c:pt idx="148">
                  <c:v>95.777023</c:v>
                </c:pt>
                <c:pt idx="149">
                  <c:v>95.781643000000003</c:v>
                </c:pt>
                <c:pt idx="150">
                  <c:v>95.815017999999995</c:v>
                </c:pt>
                <c:pt idx="151">
                  <c:v>95.857712000000006</c:v>
                </c:pt>
                <c:pt idx="152">
                  <c:v>95.895161999999999</c:v>
                </c:pt>
                <c:pt idx="153">
                  <c:v>95.917832000000004</c:v>
                </c:pt>
                <c:pt idx="154">
                  <c:v>95.918143999999998</c:v>
                </c:pt>
                <c:pt idx="155">
                  <c:v>95.890131999999994</c:v>
                </c:pt>
                <c:pt idx="156">
                  <c:v>95.836214999999996</c:v>
                </c:pt>
                <c:pt idx="157">
                  <c:v>95.771519999999995</c:v>
                </c:pt>
                <c:pt idx="158">
                  <c:v>95.716134999999994</c:v>
                </c:pt>
                <c:pt idx="159">
                  <c:v>95.676756999999995</c:v>
                </c:pt>
                <c:pt idx="160">
                  <c:v>95.637055000000004</c:v>
                </c:pt>
                <c:pt idx="161">
                  <c:v>95.581689999999995</c:v>
                </c:pt>
                <c:pt idx="162">
                  <c:v>95.530597</c:v>
                </c:pt>
                <c:pt idx="163">
                  <c:v>95.517944999999997</c:v>
                </c:pt>
                <c:pt idx="164">
                  <c:v>95.552153000000004</c:v>
                </c:pt>
                <c:pt idx="165">
                  <c:v>95.622551999999999</c:v>
                </c:pt>
                <c:pt idx="166">
                  <c:v>95.710057000000006</c:v>
                </c:pt>
                <c:pt idx="167">
                  <c:v>95.784488999999994</c:v>
                </c:pt>
                <c:pt idx="168">
                  <c:v>95.818145000000001</c:v>
                </c:pt>
                <c:pt idx="169">
                  <c:v>95.811333000000005</c:v>
                </c:pt>
                <c:pt idx="170">
                  <c:v>95.791225999999995</c:v>
                </c:pt>
                <c:pt idx="171">
                  <c:v>95.780028999999999</c:v>
                </c:pt>
                <c:pt idx="172">
                  <c:v>95.771231999999998</c:v>
                </c:pt>
                <c:pt idx="173">
                  <c:v>95.740907000000007</c:v>
                </c:pt>
                <c:pt idx="174">
                  <c:v>95.683407000000003</c:v>
                </c:pt>
                <c:pt idx="175">
                  <c:v>95.625380000000007</c:v>
                </c:pt>
                <c:pt idx="176">
                  <c:v>95.600513000000007</c:v>
                </c:pt>
                <c:pt idx="177">
                  <c:v>95.605474999999998</c:v>
                </c:pt>
                <c:pt idx="178">
                  <c:v>95.595571000000007</c:v>
                </c:pt>
                <c:pt idx="179">
                  <c:v>95.564142000000004</c:v>
                </c:pt>
                <c:pt idx="180">
                  <c:v>95.558425</c:v>
                </c:pt>
                <c:pt idx="181">
                  <c:v>95.598498000000006</c:v>
                </c:pt>
                <c:pt idx="182">
                  <c:v>95.663854000000001</c:v>
                </c:pt>
                <c:pt idx="183">
                  <c:v>95.718647000000004</c:v>
                </c:pt>
                <c:pt idx="184">
                  <c:v>95.755449999999996</c:v>
                </c:pt>
                <c:pt idx="185">
                  <c:v>95.799340999999998</c:v>
                </c:pt>
                <c:pt idx="186">
                  <c:v>95.852237000000002</c:v>
                </c:pt>
                <c:pt idx="187">
                  <c:v>95.889094999999998</c:v>
                </c:pt>
                <c:pt idx="188">
                  <c:v>95.892223999999999</c:v>
                </c:pt>
                <c:pt idx="189">
                  <c:v>95.868500999999995</c:v>
                </c:pt>
                <c:pt idx="190">
                  <c:v>95.840001999999998</c:v>
                </c:pt>
                <c:pt idx="191">
                  <c:v>95.812813000000006</c:v>
                </c:pt>
                <c:pt idx="192">
                  <c:v>95.765984000000003</c:v>
                </c:pt>
                <c:pt idx="193">
                  <c:v>95.694027000000006</c:v>
                </c:pt>
                <c:pt idx="194">
                  <c:v>95.632306999999997</c:v>
                </c:pt>
                <c:pt idx="195">
                  <c:v>95.620345999999998</c:v>
                </c:pt>
                <c:pt idx="196">
                  <c:v>95.669893999999999</c:v>
                </c:pt>
                <c:pt idx="197">
                  <c:v>95.742537999999996</c:v>
                </c:pt>
                <c:pt idx="198">
                  <c:v>95.776892000000004</c:v>
                </c:pt>
                <c:pt idx="199">
                  <c:v>95.774305999999996</c:v>
                </c:pt>
                <c:pt idx="200">
                  <c:v>95.784827000000007</c:v>
                </c:pt>
                <c:pt idx="201">
                  <c:v>95.828813999999994</c:v>
                </c:pt>
                <c:pt idx="202">
                  <c:v>95.892351000000005</c:v>
                </c:pt>
                <c:pt idx="203">
                  <c:v>95.949956999999998</c:v>
                </c:pt>
                <c:pt idx="204">
                  <c:v>95.984335999999999</c:v>
                </c:pt>
                <c:pt idx="205">
                  <c:v>95.995941000000002</c:v>
                </c:pt>
                <c:pt idx="206">
                  <c:v>95.994895</c:v>
                </c:pt>
                <c:pt idx="207">
                  <c:v>95.98751</c:v>
                </c:pt>
                <c:pt idx="208">
                  <c:v>95.969410999999994</c:v>
                </c:pt>
                <c:pt idx="209">
                  <c:v>95.928787999999997</c:v>
                </c:pt>
                <c:pt idx="210">
                  <c:v>95.858423999999999</c:v>
                </c:pt>
                <c:pt idx="211">
                  <c:v>95.768208000000001</c:v>
                </c:pt>
                <c:pt idx="212">
                  <c:v>95.685657000000006</c:v>
                </c:pt>
                <c:pt idx="213">
                  <c:v>95.642217000000002</c:v>
                </c:pt>
                <c:pt idx="214">
                  <c:v>95.654380000000003</c:v>
                </c:pt>
                <c:pt idx="215">
                  <c:v>95.708326</c:v>
                </c:pt>
                <c:pt idx="216">
                  <c:v>95.765921000000006</c:v>
                </c:pt>
                <c:pt idx="217">
                  <c:v>95.794684000000004</c:v>
                </c:pt>
                <c:pt idx="218">
                  <c:v>95.785967999999997</c:v>
                </c:pt>
                <c:pt idx="219">
                  <c:v>95.746561</c:v>
                </c:pt>
                <c:pt idx="220">
                  <c:v>95.696475000000007</c:v>
                </c:pt>
                <c:pt idx="221">
                  <c:v>95.671665000000004</c:v>
                </c:pt>
                <c:pt idx="222">
                  <c:v>95.697299999999998</c:v>
                </c:pt>
                <c:pt idx="223">
                  <c:v>95.765731000000002</c:v>
                </c:pt>
                <c:pt idx="224">
                  <c:v>95.849365000000006</c:v>
                </c:pt>
                <c:pt idx="225">
                  <c:v>95.916813000000005</c:v>
                </c:pt>
                <c:pt idx="226">
                  <c:v>95.943200000000004</c:v>
                </c:pt>
                <c:pt idx="227">
                  <c:v>95.918531999999999</c:v>
                </c:pt>
                <c:pt idx="228">
                  <c:v>95.847174999999993</c:v>
                </c:pt>
                <c:pt idx="229">
                  <c:v>95.747343000000001</c:v>
                </c:pt>
                <c:pt idx="230">
                  <c:v>95.656127999999995</c:v>
                </c:pt>
                <c:pt idx="231">
                  <c:v>95.610569999999996</c:v>
                </c:pt>
                <c:pt idx="232">
                  <c:v>95.622247999999999</c:v>
                </c:pt>
                <c:pt idx="233">
                  <c:v>95.678753999999998</c:v>
                </c:pt>
                <c:pt idx="234">
                  <c:v>95.748600999999994</c:v>
                </c:pt>
                <c:pt idx="235">
                  <c:v>95.791157999999996</c:v>
                </c:pt>
                <c:pt idx="236">
                  <c:v>95.784805000000006</c:v>
                </c:pt>
                <c:pt idx="237">
                  <c:v>95.742418000000001</c:v>
                </c:pt>
                <c:pt idx="238">
                  <c:v>95.694040999999999</c:v>
                </c:pt>
                <c:pt idx="239">
                  <c:v>95.660338999999993</c:v>
                </c:pt>
                <c:pt idx="240">
                  <c:v>95.647626000000002</c:v>
                </c:pt>
                <c:pt idx="241">
                  <c:v>95.659191000000007</c:v>
                </c:pt>
                <c:pt idx="242">
                  <c:v>95.690595000000002</c:v>
                </c:pt>
                <c:pt idx="243">
                  <c:v>95.721208000000004</c:v>
                </c:pt>
                <c:pt idx="244">
                  <c:v>95.730575999999999</c:v>
                </c:pt>
                <c:pt idx="245">
                  <c:v>95.719455999999994</c:v>
                </c:pt>
                <c:pt idx="246">
                  <c:v>95.709601000000006</c:v>
                </c:pt>
                <c:pt idx="247">
                  <c:v>95.716395000000006</c:v>
                </c:pt>
                <c:pt idx="248">
                  <c:v>95.712909999999994</c:v>
                </c:pt>
                <c:pt idx="249">
                  <c:v>95.651878999999994</c:v>
                </c:pt>
                <c:pt idx="250">
                  <c:v>95.545737000000003</c:v>
                </c:pt>
                <c:pt idx="251">
                  <c:v>95.452786000000003</c:v>
                </c:pt>
                <c:pt idx="252">
                  <c:v>95.411130999999997</c:v>
                </c:pt>
                <c:pt idx="253">
                  <c:v>95.424017000000006</c:v>
                </c:pt>
                <c:pt idx="254">
                  <c:v>95.428989000000001</c:v>
                </c:pt>
                <c:pt idx="255">
                  <c:v>95.368114000000006</c:v>
                </c:pt>
                <c:pt idx="256">
                  <c:v>95.325201000000007</c:v>
                </c:pt>
                <c:pt idx="257">
                  <c:v>95.394750999999999</c:v>
                </c:pt>
                <c:pt idx="258">
                  <c:v>95.538353999999998</c:v>
                </c:pt>
                <c:pt idx="259">
                  <c:v>95.672897000000006</c:v>
                </c:pt>
                <c:pt idx="260">
                  <c:v>95.749841000000004</c:v>
                </c:pt>
                <c:pt idx="261">
                  <c:v>95.768033000000003</c:v>
                </c:pt>
                <c:pt idx="262">
                  <c:v>95.747112999999999</c:v>
                </c:pt>
                <c:pt idx="263">
                  <c:v>95.687996999999996</c:v>
                </c:pt>
                <c:pt idx="264">
                  <c:v>95.593582999999995</c:v>
                </c:pt>
                <c:pt idx="265">
                  <c:v>95.532151999999996</c:v>
                </c:pt>
                <c:pt idx="266">
                  <c:v>95.570622999999998</c:v>
                </c:pt>
                <c:pt idx="267">
                  <c:v>95.671987000000001</c:v>
                </c:pt>
                <c:pt idx="268">
                  <c:v>95.757881999999995</c:v>
                </c:pt>
                <c:pt idx="269">
                  <c:v>95.798169999999999</c:v>
                </c:pt>
                <c:pt idx="270">
                  <c:v>95.814850000000007</c:v>
                </c:pt>
                <c:pt idx="271">
                  <c:v>95.839603999999994</c:v>
                </c:pt>
                <c:pt idx="272">
                  <c:v>95.875187999999994</c:v>
                </c:pt>
                <c:pt idx="273">
                  <c:v>95.892723000000004</c:v>
                </c:pt>
                <c:pt idx="274">
                  <c:v>95.870992999999999</c:v>
                </c:pt>
                <c:pt idx="275">
                  <c:v>95.828643</c:v>
                </c:pt>
                <c:pt idx="276">
                  <c:v>95.797805999999994</c:v>
                </c:pt>
                <c:pt idx="277">
                  <c:v>95.785435000000007</c:v>
                </c:pt>
                <c:pt idx="278">
                  <c:v>95.780466000000004</c:v>
                </c:pt>
                <c:pt idx="279">
                  <c:v>95.777040999999997</c:v>
                </c:pt>
                <c:pt idx="280">
                  <c:v>95.774595000000005</c:v>
                </c:pt>
                <c:pt idx="281">
                  <c:v>95.766158000000004</c:v>
                </c:pt>
                <c:pt idx="282">
                  <c:v>95.741704999999996</c:v>
                </c:pt>
                <c:pt idx="283">
                  <c:v>95.704032999999995</c:v>
                </c:pt>
                <c:pt idx="284">
                  <c:v>95.674385000000001</c:v>
                </c:pt>
                <c:pt idx="285">
                  <c:v>95.679277999999996</c:v>
                </c:pt>
                <c:pt idx="286">
                  <c:v>95.728267000000002</c:v>
                </c:pt>
                <c:pt idx="287">
                  <c:v>95.794745000000006</c:v>
                </c:pt>
                <c:pt idx="288">
                  <c:v>95.835843999999994</c:v>
                </c:pt>
                <c:pt idx="289">
                  <c:v>95.848455000000001</c:v>
                </c:pt>
                <c:pt idx="290">
                  <c:v>95.858984000000007</c:v>
                </c:pt>
                <c:pt idx="291">
                  <c:v>95.867726000000005</c:v>
                </c:pt>
                <c:pt idx="292">
                  <c:v>95.859954000000002</c:v>
                </c:pt>
                <c:pt idx="293">
                  <c:v>95.835407000000004</c:v>
                </c:pt>
                <c:pt idx="294">
                  <c:v>95.810111000000006</c:v>
                </c:pt>
                <c:pt idx="295">
                  <c:v>95.805715000000006</c:v>
                </c:pt>
                <c:pt idx="296">
                  <c:v>95.832417000000007</c:v>
                </c:pt>
                <c:pt idx="297">
                  <c:v>95.876096000000004</c:v>
                </c:pt>
                <c:pt idx="298">
                  <c:v>95.909085000000005</c:v>
                </c:pt>
                <c:pt idx="299">
                  <c:v>95.919236999999995</c:v>
                </c:pt>
                <c:pt idx="300">
                  <c:v>95.915595999999994</c:v>
                </c:pt>
                <c:pt idx="301">
                  <c:v>95.906983999999994</c:v>
                </c:pt>
                <c:pt idx="302">
                  <c:v>95.887907999999996</c:v>
                </c:pt>
                <c:pt idx="303">
                  <c:v>95.845825000000005</c:v>
                </c:pt>
                <c:pt idx="304">
                  <c:v>95.779447000000005</c:v>
                </c:pt>
                <c:pt idx="305">
                  <c:v>95.704616999999999</c:v>
                </c:pt>
                <c:pt idx="306">
                  <c:v>95.646593999999993</c:v>
                </c:pt>
                <c:pt idx="307">
                  <c:v>95.632947000000001</c:v>
                </c:pt>
                <c:pt idx="308">
                  <c:v>95.684119999999993</c:v>
                </c:pt>
                <c:pt idx="309">
                  <c:v>95.781234999999995</c:v>
                </c:pt>
                <c:pt idx="310">
                  <c:v>95.845151000000001</c:v>
                </c:pt>
                <c:pt idx="311">
                  <c:v>95.817131000000003</c:v>
                </c:pt>
                <c:pt idx="312">
                  <c:v>95.738551000000001</c:v>
                </c:pt>
                <c:pt idx="313">
                  <c:v>95.676936999999995</c:v>
                </c:pt>
                <c:pt idx="314">
                  <c:v>95.654814999999999</c:v>
                </c:pt>
                <c:pt idx="315">
                  <c:v>95.660627000000005</c:v>
                </c:pt>
                <c:pt idx="316">
                  <c:v>95.671075000000002</c:v>
                </c:pt>
                <c:pt idx="317">
                  <c:v>95.670100000000005</c:v>
                </c:pt>
                <c:pt idx="318">
                  <c:v>95.656903999999997</c:v>
                </c:pt>
                <c:pt idx="319">
                  <c:v>95.639807000000005</c:v>
                </c:pt>
                <c:pt idx="320">
                  <c:v>95.629507000000004</c:v>
                </c:pt>
                <c:pt idx="321">
                  <c:v>95.636814999999999</c:v>
                </c:pt>
                <c:pt idx="322">
                  <c:v>95.660331999999997</c:v>
                </c:pt>
                <c:pt idx="323">
                  <c:v>95.647643000000002</c:v>
                </c:pt>
                <c:pt idx="324">
                  <c:v>95.555400000000006</c:v>
                </c:pt>
                <c:pt idx="325">
                  <c:v>95.459095000000005</c:v>
                </c:pt>
                <c:pt idx="326">
                  <c:v>95.433818000000002</c:v>
                </c:pt>
                <c:pt idx="327">
                  <c:v>95.468560999999994</c:v>
                </c:pt>
                <c:pt idx="328">
                  <c:v>95.528103000000002</c:v>
                </c:pt>
                <c:pt idx="329">
                  <c:v>95.556531000000007</c:v>
                </c:pt>
                <c:pt idx="330">
                  <c:v>95.535786999999999</c:v>
                </c:pt>
                <c:pt idx="331">
                  <c:v>95.530007999999995</c:v>
                </c:pt>
                <c:pt idx="332">
                  <c:v>95.572057000000001</c:v>
                </c:pt>
                <c:pt idx="333">
                  <c:v>95.628964999999994</c:v>
                </c:pt>
                <c:pt idx="334">
                  <c:v>95.666459000000003</c:v>
                </c:pt>
                <c:pt idx="335">
                  <c:v>95.672860999999997</c:v>
                </c:pt>
                <c:pt idx="336">
                  <c:v>95.657319999999999</c:v>
                </c:pt>
                <c:pt idx="337">
                  <c:v>95.636297999999996</c:v>
                </c:pt>
                <c:pt idx="338">
                  <c:v>95.614752999999993</c:v>
                </c:pt>
                <c:pt idx="339">
                  <c:v>95.584023999999999</c:v>
                </c:pt>
                <c:pt idx="340">
                  <c:v>95.538624999999996</c:v>
                </c:pt>
                <c:pt idx="341">
                  <c:v>95.487554000000003</c:v>
                </c:pt>
                <c:pt idx="342">
                  <c:v>95.440617000000003</c:v>
                </c:pt>
                <c:pt idx="343">
                  <c:v>95.39931</c:v>
                </c:pt>
                <c:pt idx="344">
                  <c:v>95.364953999999997</c:v>
                </c:pt>
                <c:pt idx="345">
                  <c:v>95.333667000000005</c:v>
                </c:pt>
                <c:pt idx="346">
                  <c:v>95.299603000000005</c:v>
                </c:pt>
                <c:pt idx="347">
                  <c:v>95.271017000000001</c:v>
                </c:pt>
                <c:pt idx="348">
                  <c:v>95.262011999999999</c:v>
                </c:pt>
                <c:pt idx="349">
                  <c:v>95.261283000000006</c:v>
                </c:pt>
                <c:pt idx="350">
                  <c:v>95.246419000000003</c:v>
                </c:pt>
                <c:pt idx="351">
                  <c:v>95.241556000000003</c:v>
                </c:pt>
                <c:pt idx="352">
                  <c:v>95.266189999999995</c:v>
                </c:pt>
                <c:pt idx="353">
                  <c:v>95.290300999999999</c:v>
                </c:pt>
                <c:pt idx="354">
                  <c:v>95.302358999999996</c:v>
                </c:pt>
                <c:pt idx="355">
                  <c:v>95.316512000000003</c:v>
                </c:pt>
                <c:pt idx="356">
                  <c:v>95.341498999999999</c:v>
                </c:pt>
                <c:pt idx="357">
                  <c:v>95.372011000000001</c:v>
                </c:pt>
                <c:pt idx="358">
                  <c:v>95.393849000000003</c:v>
                </c:pt>
                <c:pt idx="359">
                  <c:v>95.394063000000003</c:v>
                </c:pt>
                <c:pt idx="360">
                  <c:v>95.363996999999998</c:v>
                </c:pt>
                <c:pt idx="361">
                  <c:v>95.304044000000005</c:v>
                </c:pt>
                <c:pt idx="362">
                  <c:v>95.230412000000001</c:v>
                </c:pt>
                <c:pt idx="363">
                  <c:v>95.169770999999997</c:v>
                </c:pt>
                <c:pt idx="364">
                  <c:v>95.136899999999997</c:v>
                </c:pt>
                <c:pt idx="365">
                  <c:v>95.118843999999996</c:v>
                </c:pt>
                <c:pt idx="366">
                  <c:v>95.088442000000001</c:v>
                </c:pt>
                <c:pt idx="367">
                  <c:v>95.036778999999996</c:v>
                </c:pt>
                <c:pt idx="368">
                  <c:v>94.987719999999996</c:v>
                </c:pt>
                <c:pt idx="369">
                  <c:v>94.965333000000001</c:v>
                </c:pt>
                <c:pt idx="370">
                  <c:v>94.947333</c:v>
                </c:pt>
                <c:pt idx="371">
                  <c:v>94.924467000000007</c:v>
                </c:pt>
                <c:pt idx="372">
                  <c:v>94.934822999999994</c:v>
                </c:pt>
                <c:pt idx="373">
                  <c:v>94.967693999999995</c:v>
                </c:pt>
                <c:pt idx="374">
                  <c:v>94.982482000000005</c:v>
                </c:pt>
                <c:pt idx="375">
                  <c:v>94.970907999999994</c:v>
                </c:pt>
                <c:pt idx="376">
                  <c:v>94.949698999999995</c:v>
                </c:pt>
                <c:pt idx="377">
                  <c:v>94.943928</c:v>
                </c:pt>
                <c:pt idx="378">
                  <c:v>94.966977999999997</c:v>
                </c:pt>
                <c:pt idx="379">
                  <c:v>94.996859000000001</c:v>
                </c:pt>
                <c:pt idx="380">
                  <c:v>94.978875000000002</c:v>
                </c:pt>
                <c:pt idx="381">
                  <c:v>94.892411999999993</c:v>
                </c:pt>
                <c:pt idx="382">
                  <c:v>94.784841999999998</c:v>
                </c:pt>
                <c:pt idx="383">
                  <c:v>94.704937000000001</c:v>
                </c:pt>
                <c:pt idx="384">
                  <c:v>94.660876999999999</c:v>
                </c:pt>
                <c:pt idx="385">
                  <c:v>94.634591999999998</c:v>
                </c:pt>
                <c:pt idx="386">
                  <c:v>94.604676999999995</c:v>
                </c:pt>
                <c:pt idx="387">
                  <c:v>94.569339999999997</c:v>
                </c:pt>
                <c:pt idx="388">
                  <c:v>94.545181999999997</c:v>
                </c:pt>
                <c:pt idx="389">
                  <c:v>94.545440999999997</c:v>
                </c:pt>
                <c:pt idx="390">
                  <c:v>94.567702999999995</c:v>
                </c:pt>
                <c:pt idx="391">
                  <c:v>94.597385000000003</c:v>
                </c:pt>
                <c:pt idx="392">
                  <c:v>94.620876999999993</c:v>
                </c:pt>
                <c:pt idx="393">
                  <c:v>94.632017000000005</c:v>
                </c:pt>
                <c:pt idx="394">
                  <c:v>94.629576</c:v>
                </c:pt>
                <c:pt idx="395">
                  <c:v>94.620711</c:v>
                </c:pt>
                <c:pt idx="396">
                  <c:v>94.619466000000003</c:v>
                </c:pt>
                <c:pt idx="397">
                  <c:v>94.632412000000002</c:v>
                </c:pt>
                <c:pt idx="398">
                  <c:v>94.644197000000005</c:v>
                </c:pt>
                <c:pt idx="399">
                  <c:v>94.626559999999998</c:v>
                </c:pt>
                <c:pt idx="400">
                  <c:v>94.570936000000003</c:v>
                </c:pt>
                <c:pt idx="401">
                  <c:v>94.503218000000004</c:v>
                </c:pt>
                <c:pt idx="402">
                  <c:v>94.458207999999999</c:v>
                </c:pt>
                <c:pt idx="403">
                  <c:v>94.448819</c:v>
                </c:pt>
                <c:pt idx="404">
                  <c:v>94.459765000000004</c:v>
                </c:pt>
                <c:pt idx="405">
                  <c:v>94.463836000000001</c:v>
                </c:pt>
                <c:pt idx="406">
                  <c:v>94.445367000000005</c:v>
                </c:pt>
                <c:pt idx="407">
                  <c:v>94.405826000000005</c:v>
                </c:pt>
                <c:pt idx="408">
                  <c:v>94.357932000000005</c:v>
                </c:pt>
                <c:pt idx="409">
                  <c:v>94.325546000000003</c:v>
                </c:pt>
                <c:pt idx="410">
                  <c:v>94.333556000000002</c:v>
                </c:pt>
                <c:pt idx="411">
                  <c:v>94.374521000000001</c:v>
                </c:pt>
                <c:pt idx="412">
                  <c:v>94.396062999999998</c:v>
                </c:pt>
                <c:pt idx="413">
                  <c:v>94.360011</c:v>
                </c:pt>
                <c:pt idx="414">
                  <c:v>94.288649000000007</c:v>
                </c:pt>
                <c:pt idx="415">
                  <c:v>94.223461</c:v>
                </c:pt>
                <c:pt idx="416">
                  <c:v>94.185708000000005</c:v>
                </c:pt>
                <c:pt idx="417">
                  <c:v>94.174791999999997</c:v>
                </c:pt>
                <c:pt idx="418">
                  <c:v>94.172769000000002</c:v>
                </c:pt>
                <c:pt idx="419">
                  <c:v>94.157848999999999</c:v>
                </c:pt>
                <c:pt idx="420">
                  <c:v>94.123795999999999</c:v>
                </c:pt>
                <c:pt idx="421">
                  <c:v>94.083455999999998</c:v>
                </c:pt>
                <c:pt idx="422">
                  <c:v>94.050898000000004</c:v>
                </c:pt>
                <c:pt idx="423">
                  <c:v>94.026123999999996</c:v>
                </c:pt>
                <c:pt idx="424">
                  <c:v>94.001576999999997</c:v>
                </c:pt>
                <c:pt idx="425">
                  <c:v>93.975393999999994</c:v>
                </c:pt>
                <c:pt idx="426">
                  <c:v>93.949000999999996</c:v>
                </c:pt>
                <c:pt idx="427">
                  <c:v>93.914388000000002</c:v>
                </c:pt>
                <c:pt idx="428">
                  <c:v>93.856959000000003</c:v>
                </c:pt>
                <c:pt idx="429">
                  <c:v>93.776266000000007</c:v>
                </c:pt>
                <c:pt idx="430">
                  <c:v>93.696741000000003</c:v>
                </c:pt>
                <c:pt idx="431">
                  <c:v>93.647531999999998</c:v>
                </c:pt>
                <c:pt idx="432">
                  <c:v>93.636304999999993</c:v>
                </c:pt>
                <c:pt idx="433">
                  <c:v>93.658126999999993</c:v>
                </c:pt>
                <c:pt idx="434">
                  <c:v>93.709757999999994</c:v>
                </c:pt>
                <c:pt idx="435">
                  <c:v>93.780120999999994</c:v>
                </c:pt>
                <c:pt idx="436">
                  <c:v>93.850429000000005</c:v>
                </c:pt>
                <c:pt idx="437">
                  <c:v>93.900339000000002</c:v>
                </c:pt>
                <c:pt idx="438">
                  <c:v>93.911794999999998</c:v>
                </c:pt>
                <c:pt idx="439">
                  <c:v>93.881898000000007</c:v>
                </c:pt>
                <c:pt idx="440">
                  <c:v>93.830101999999997</c:v>
                </c:pt>
                <c:pt idx="441">
                  <c:v>93.781751</c:v>
                </c:pt>
                <c:pt idx="442">
                  <c:v>93.745881999999995</c:v>
                </c:pt>
                <c:pt idx="443">
                  <c:v>93.716121000000001</c:v>
                </c:pt>
                <c:pt idx="444">
                  <c:v>93.686694000000003</c:v>
                </c:pt>
                <c:pt idx="445">
                  <c:v>93.657584999999997</c:v>
                </c:pt>
                <c:pt idx="446">
                  <c:v>93.625049000000004</c:v>
                </c:pt>
                <c:pt idx="447">
                  <c:v>93.579624999999993</c:v>
                </c:pt>
                <c:pt idx="448">
                  <c:v>93.521861999999999</c:v>
                </c:pt>
                <c:pt idx="449">
                  <c:v>93.469249000000005</c:v>
                </c:pt>
                <c:pt idx="450">
                  <c:v>93.439487</c:v>
                </c:pt>
                <c:pt idx="451">
                  <c:v>93.432018999999997</c:v>
                </c:pt>
                <c:pt idx="452">
                  <c:v>93.425314999999998</c:v>
                </c:pt>
                <c:pt idx="453">
                  <c:v>93.397077999999993</c:v>
                </c:pt>
                <c:pt idx="454">
                  <c:v>93.357892000000007</c:v>
                </c:pt>
                <c:pt idx="455">
                  <c:v>93.346112000000005</c:v>
                </c:pt>
                <c:pt idx="456">
                  <c:v>93.376018000000002</c:v>
                </c:pt>
                <c:pt idx="457">
                  <c:v>93.420147</c:v>
                </c:pt>
                <c:pt idx="458">
                  <c:v>93.445173999999994</c:v>
                </c:pt>
                <c:pt idx="459">
                  <c:v>93.441681000000003</c:v>
                </c:pt>
                <c:pt idx="460">
                  <c:v>93.419584</c:v>
                </c:pt>
                <c:pt idx="461">
                  <c:v>93.387929999999997</c:v>
                </c:pt>
                <c:pt idx="462">
                  <c:v>93.345896999999994</c:v>
                </c:pt>
                <c:pt idx="463">
                  <c:v>93.294920000000005</c:v>
                </c:pt>
                <c:pt idx="464">
                  <c:v>93.250343000000001</c:v>
                </c:pt>
                <c:pt idx="465">
                  <c:v>93.227592000000001</c:v>
                </c:pt>
                <c:pt idx="466">
                  <c:v>93.221740999999994</c:v>
                </c:pt>
                <c:pt idx="467">
                  <c:v>93.213295000000002</c:v>
                </c:pt>
                <c:pt idx="468">
                  <c:v>93.190911</c:v>
                </c:pt>
                <c:pt idx="469">
                  <c:v>93.162059999999997</c:v>
                </c:pt>
                <c:pt idx="470">
                  <c:v>93.142758000000001</c:v>
                </c:pt>
                <c:pt idx="471">
                  <c:v>93.140077000000005</c:v>
                </c:pt>
                <c:pt idx="472">
                  <c:v>93.148529999999994</c:v>
                </c:pt>
                <c:pt idx="473">
                  <c:v>93.159975000000003</c:v>
                </c:pt>
                <c:pt idx="474">
                  <c:v>93.166645000000003</c:v>
                </c:pt>
                <c:pt idx="475">
                  <c:v>93.154348999999996</c:v>
                </c:pt>
                <c:pt idx="476">
                  <c:v>93.107083000000003</c:v>
                </c:pt>
                <c:pt idx="477">
                  <c:v>93.029551999999995</c:v>
                </c:pt>
                <c:pt idx="478">
                  <c:v>92.954770999999994</c:v>
                </c:pt>
                <c:pt idx="479">
                  <c:v>92.917231000000001</c:v>
                </c:pt>
                <c:pt idx="480">
                  <c:v>92.924031999999997</c:v>
                </c:pt>
                <c:pt idx="481">
                  <c:v>92.953871000000007</c:v>
                </c:pt>
                <c:pt idx="482">
                  <c:v>92.978256000000002</c:v>
                </c:pt>
                <c:pt idx="483">
                  <c:v>92.984258999999994</c:v>
                </c:pt>
                <c:pt idx="484">
                  <c:v>92.977517000000006</c:v>
                </c:pt>
                <c:pt idx="485">
                  <c:v>92.965671</c:v>
                </c:pt>
                <c:pt idx="486">
                  <c:v>92.946318000000005</c:v>
                </c:pt>
                <c:pt idx="487">
                  <c:v>92.912591000000006</c:v>
                </c:pt>
                <c:pt idx="488">
                  <c:v>92.865016999999995</c:v>
                </c:pt>
                <c:pt idx="489">
                  <c:v>92.814787999999993</c:v>
                </c:pt>
                <c:pt idx="490">
                  <c:v>92.777664000000001</c:v>
                </c:pt>
                <c:pt idx="491">
                  <c:v>92.763439000000005</c:v>
                </c:pt>
                <c:pt idx="492">
                  <c:v>92.767759999999996</c:v>
                </c:pt>
                <c:pt idx="493">
                  <c:v>92.774332000000001</c:v>
                </c:pt>
                <c:pt idx="494">
                  <c:v>92.765765000000002</c:v>
                </c:pt>
                <c:pt idx="495">
                  <c:v>92.735196999999999</c:v>
                </c:pt>
                <c:pt idx="496">
                  <c:v>92.695937999999998</c:v>
                </c:pt>
                <c:pt idx="497">
                  <c:v>92.676034000000001</c:v>
                </c:pt>
                <c:pt idx="498">
                  <c:v>92.688734999999994</c:v>
                </c:pt>
                <c:pt idx="499">
                  <c:v>92.717569999999995</c:v>
                </c:pt>
                <c:pt idx="500">
                  <c:v>92.738850999999997</c:v>
                </c:pt>
                <c:pt idx="501">
                  <c:v>92.742885999999999</c:v>
                </c:pt>
                <c:pt idx="502">
                  <c:v>92.729933000000003</c:v>
                </c:pt>
                <c:pt idx="503">
                  <c:v>92.698549999999997</c:v>
                </c:pt>
                <c:pt idx="504">
                  <c:v>92.645362000000006</c:v>
                </c:pt>
                <c:pt idx="505">
                  <c:v>92.574057999999994</c:v>
                </c:pt>
                <c:pt idx="506">
                  <c:v>92.498739</c:v>
                </c:pt>
                <c:pt idx="507">
                  <c:v>92.438008999999994</c:v>
                </c:pt>
                <c:pt idx="508">
                  <c:v>92.407433999999995</c:v>
                </c:pt>
                <c:pt idx="509">
                  <c:v>92.413481000000004</c:v>
                </c:pt>
                <c:pt idx="510">
                  <c:v>92.448689999999999</c:v>
                </c:pt>
                <c:pt idx="511">
                  <c:v>92.492737000000005</c:v>
                </c:pt>
                <c:pt idx="512">
                  <c:v>92.524113</c:v>
                </c:pt>
                <c:pt idx="513">
                  <c:v>92.533918</c:v>
                </c:pt>
                <c:pt idx="514">
                  <c:v>92.527214000000001</c:v>
                </c:pt>
                <c:pt idx="515">
                  <c:v>92.513566999999995</c:v>
                </c:pt>
                <c:pt idx="516">
                  <c:v>92.500594000000007</c:v>
                </c:pt>
                <c:pt idx="517">
                  <c:v>92.493892000000002</c:v>
                </c:pt>
                <c:pt idx="518">
                  <c:v>92.495897999999997</c:v>
                </c:pt>
                <c:pt idx="519">
                  <c:v>92.501311000000001</c:v>
                </c:pt>
                <c:pt idx="520">
                  <c:v>92.497427000000002</c:v>
                </c:pt>
                <c:pt idx="521">
                  <c:v>92.472481999999999</c:v>
                </c:pt>
                <c:pt idx="522">
                  <c:v>92.422822999999994</c:v>
                </c:pt>
                <c:pt idx="523">
                  <c:v>92.354253</c:v>
                </c:pt>
                <c:pt idx="524">
                  <c:v>92.281549999999996</c:v>
                </c:pt>
                <c:pt idx="525">
                  <c:v>92.225899999999996</c:v>
                </c:pt>
                <c:pt idx="526">
                  <c:v>92.205270999999996</c:v>
                </c:pt>
                <c:pt idx="527">
                  <c:v>92.222409999999996</c:v>
                </c:pt>
                <c:pt idx="528">
                  <c:v>92.262559999999993</c:v>
                </c:pt>
                <c:pt idx="529">
                  <c:v>92.302103000000002</c:v>
                </c:pt>
                <c:pt idx="530">
                  <c:v>92.319895000000002</c:v>
                </c:pt>
                <c:pt idx="531">
                  <c:v>92.305752999999996</c:v>
                </c:pt>
                <c:pt idx="532">
                  <c:v>92.264618999999996</c:v>
                </c:pt>
                <c:pt idx="533">
                  <c:v>92.214403000000004</c:v>
                </c:pt>
                <c:pt idx="534">
                  <c:v>92.175117</c:v>
                </c:pt>
                <c:pt idx="535">
                  <c:v>92.156549999999996</c:v>
                </c:pt>
                <c:pt idx="536">
                  <c:v>92.156360000000006</c:v>
                </c:pt>
                <c:pt idx="537">
                  <c:v>92.167010000000005</c:v>
                </c:pt>
                <c:pt idx="538">
                  <c:v>92.179738</c:v>
                </c:pt>
                <c:pt idx="539">
                  <c:v>92.182343000000003</c:v>
                </c:pt>
                <c:pt idx="540">
                  <c:v>92.161412999999996</c:v>
                </c:pt>
                <c:pt idx="541">
                  <c:v>92.114733000000001</c:v>
                </c:pt>
                <c:pt idx="542">
                  <c:v>92.060468</c:v>
                </c:pt>
                <c:pt idx="543">
                  <c:v>92.027614</c:v>
                </c:pt>
                <c:pt idx="544">
                  <c:v>92.032118999999994</c:v>
                </c:pt>
                <c:pt idx="545">
                  <c:v>92.061850000000007</c:v>
                </c:pt>
                <c:pt idx="546">
                  <c:v>92.086205000000007</c:v>
                </c:pt>
                <c:pt idx="547">
                  <c:v>92.081052999999997</c:v>
                </c:pt>
                <c:pt idx="548">
                  <c:v>92.045823999999996</c:v>
                </c:pt>
                <c:pt idx="549">
                  <c:v>91.999527999999998</c:v>
                </c:pt>
                <c:pt idx="550">
                  <c:v>91.963217999999998</c:v>
                </c:pt>
                <c:pt idx="551">
                  <c:v>91.944771000000003</c:v>
                </c:pt>
                <c:pt idx="552">
                  <c:v>91.936699000000004</c:v>
                </c:pt>
                <c:pt idx="553">
                  <c:v>91.927402999999998</c:v>
                </c:pt>
                <c:pt idx="554">
                  <c:v>91.913899999999998</c:v>
                </c:pt>
                <c:pt idx="555">
                  <c:v>91.902393000000004</c:v>
                </c:pt>
                <c:pt idx="556">
                  <c:v>91.899084000000002</c:v>
                </c:pt>
                <c:pt idx="557">
                  <c:v>91.903491000000002</c:v>
                </c:pt>
                <c:pt idx="558">
                  <c:v>91.909567999999993</c:v>
                </c:pt>
                <c:pt idx="559">
                  <c:v>91.912011000000007</c:v>
                </c:pt>
                <c:pt idx="560">
                  <c:v>91.911295999999993</c:v>
                </c:pt>
                <c:pt idx="561">
                  <c:v>91.912628999999995</c:v>
                </c:pt>
                <c:pt idx="562">
                  <c:v>91.920108999999997</c:v>
                </c:pt>
                <c:pt idx="563">
                  <c:v>91.9315</c:v>
                </c:pt>
                <c:pt idx="564">
                  <c:v>91.938103999999996</c:v>
                </c:pt>
                <c:pt idx="565">
                  <c:v>91.930616999999998</c:v>
                </c:pt>
                <c:pt idx="566">
                  <c:v>91.906571</c:v>
                </c:pt>
                <c:pt idx="567">
                  <c:v>91.872933000000003</c:v>
                </c:pt>
                <c:pt idx="568">
                  <c:v>91.841279</c:v>
                </c:pt>
                <c:pt idx="569">
                  <c:v>91.819113000000002</c:v>
                </c:pt>
                <c:pt idx="570">
                  <c:v>91.805453999999997</c:v>
                </c:pt>
                <c:pt idx="571">
                  <c:v>91.794656000000003</c:v>
                </c:pt>
                <c:pt idx="572">
                  <c:v>91.782404999999997</c:v>
                </c:pt>
                <c:pt idx="573">
                  <c:v>91.766345999999999</c:v>
                </c:pt>
                <c:pt idx="574">
                  <c:v>91.743216000000004</c:v>
                </c:pt>
                <c:pt idx="575">
                  <c:v>91.710920999999999</c:v>
                </c:pt>
                <c:pt idx="576">
                  <c:v>91.675336000000001</c:v>
                </c:pt>
                <c:pt idx="577">
                  <c:v>91.650621000000001</c:v>
                </c:pt>
                <c:pt idx="578">
                  <c:v>91.646879999999996</c:v>
                </c:pt>
                <c:pt idx="579">
                  <c:v>91.656567999999993</c:v>
                </c:pt>
                <c:pt idx="580">
                  <c:v>91.659045000000006</c:v>
                </c:pt>
                <c:pt idx="581">
                  <c:v>91.641626000000002</c:v>
                </c:pt>
                <c:pt idx="582">
                  <c:v>91.611768999999995</c:v>
                </c:pt>
                <c:pt idx="583">
                  <c:v>91.587947</c:v>
                </c:pt>
                <c:pt idx="584">
                  <c:v>91.582998000000003</c:v>
                </c:pt>
                <c:pt idx="585">
                  <c:v>91.595653999999996</c:v>
                </c:pt>
                <c:pt idx="586">
                  <c:v>91.613361999999995</c:v>
                </c:pt>
                <c:pt idx="587">
                  <c:v>91.621596999999994</c:v>
                </c:pt>
                <c:pt idx="588">
                  <c:v>91.613797000000005</c:v>
                </c:pt>
                <c:pt idx="589">
                  <c:v>91.595738999999995</c:v>
                </c:pt>
                <c:pt idx="590">
                  <c:v>91.580055999999999</c:v>
                </c:pt>
                <c:pt idx="591">
                  <c:v>91.574301000000006</c:v>
                </c:pt>
                <c:pt idx="592">
                  <c:v>91.573868000000004</c:v>
                </c:pt>
                <c:pt idx="593">
                  <c:v>91.568298999999996</c:v>
                </c:pt>
                <c:pt idx="594">
                  <c:v>91.555064999999999</c:v>
                </c:pt>
                <c:pt idx="595">
                  <c:v>91.545243999999997</c:v>
                </c:pt>
                <c:pt idx="596">
                  <c:v>91.553132000000005</c:v>
                </c:pt>
                <c:pt idx="597">
                  <c:v>91.579611999999997</c:v>
                </c:pt>
                <c:pt idx="598">
                  <c:v>91.606988000000001</c:v>
                </c:pt>
                <c:pt idx="599">
                  <c:v>91.611994999999993</c:v>
                </c:pt>
                <c:pt idx="600">
                  <c:v>91.584585000000004</c:v>
                </c:pt>
                <c:pt idx="601">
                  <c:v>91.534644999999998</c:v>
                </c:pt>
                <c:pt idx="602">
                  <c:v>91.482924999999994</c:v>
                </c:pt>
                <c:pt idx="603">
                  <c:v>91.445924000000005</c:v>
                </c:pt>
                <c:pt idx="604">
                  <c:v>91.427153000000004</c:v>
                </c:pt>
                <c:pt idx="605">
                  <c:v>91.420418999999995</c:v>
                </c:pt>
                <c:pt idx="606">
                  <c:v>91.419734000000005</c:v>
                </c:pt>
                <c:pt idx="607">
                  <c:v>91.426051000000001</c:v>
                </c:pt>
                <c:pt idx="608">
                  <c:v>91.444415000000006</c:v>
                </c:pt>
                <c:pt idx="609">
                  <c:v>91.473419000000007</c:v>
                </c:pt>
                <c:pt idx="610">
                  <c:v>91.498718999999994</c:v>
                </c:pt>
                <c:pt idx="611">
                  <c:v>91.500765999999999</c:v>
                </c:pt>
                <c:pt idx="612">
                  <c:v>91.471659000000002</c:v>
                </c:pt>
                <c:pt idx="613">
                  <c:v>91.424312999999998</c:v>
                </c:pt>
                <c:pt idx="614">
                  <c:v>91.382705000000001</c:v>
                </c:pt>
                <c:pt idx="615">
                  <c:v>91.361389000000003</c:v>
                </c:pt>
                <c:pt idx="616">
                  <c:v>91.355500000000006</c:v>
                </c:pt>
                <c:pt idx="617">
                  <c:v>91.350616000000002</c:v>
                </c:pt>
                <c:pt idx="618">
                  <c:v>91.338672000000003</c:v>
                </c:pt>
                <c:pt idx="619">
                  <c:v>91.322890999999998</c:v>
                </c:pt>
                <c:pt idx="620">
                  <c:v>91.311706999999998</c:v>
                </c:pt>
                <c:pt idx="621">
                  <c:v>91.311706999999998</c:v>
                </c:pt>
                <c:pt idx="622">
                  <c:v>91.324224999999998</c:v>
                </c:pt>
                <c:pt idx="623">
                  <c:v>91.344156999999996</c:v>
                </c:pt>
                <c:pt idx="624">
                  <c:v>91.360414000000006</c:v>
                </c:pt>
                <c:pt idx="625">
                  <c:v>91.360254999999995</c:v>
                </c:pt>
                <c:pt idx="626">
                  <c:v>91.337305000000001</c:v>
                </c:pt>
                <c:pt idx="627">
                  <c:v>91.297655000000006</c:v>
                </c:pt>
                <c:pt idx="628">
                  <c:v>91.257435000000001</c:v>
                </c:pt>
                <c:pt idx="629">
                  <c:v>91.231199000000004</c:v>
                </c:pt>
                <c:pt idx="630">
                  <c:v>91.219915</c:v>
                </c:pt>
                <c:pt idx="631">
                  <c:v>91.210459999999998</c:v>
                </c:pt>
                <c:pt idx="632">
                  <c:v>91.189588000000001</c:v>
                </c:pt>
                <c:pt idx="633">
                  <c:v>91.159167999999994</c:v>
                </c:pt>
                <c:pt idx="634">
                  <c:v>91.135479000000004</c:v>
                </c:pt>
                <c:pt idx="635">
                  <c:v>91.132660999999999</c:v>
                </c:pt>
                <c:pt idx="636">
                  <c:v>91.149235000000004</c:v>
                </c:pt>
                <c:pt idx="637">
                  <c:v>91.171503000000001</c:v>
                </c:pt>
                <c:pt idx="638">
                  <c:v>91.186170000000004</c:v>
                </c:pt>
                <c:pt idx="639">
                  <c:v>91.187830000000005</c:v>
                </c:pt>
                <c:pt idx="640">
                  <c:v>91.178201000000001</c:v>
                </c:pt>
                <c:pt idx="641">
                  <c:v>91.163049000000001</c:v>
                </c:pt>
                <c:pt idx="642">
                  <c:v>91.149567000000005</c:v>
                </c:pt>
                <c:pt idx="643">
                  <c:v>91.142773000000005</c:v>
                </c:pt>
                <c:pt idx="644">
                  <c:v>91.142787999999996</c:v>
                </c:pt>
                <c:pt idx="645">
                  <c:v>91.146896999999996</c:v>
                </c:pt>
                <c:pt idx="646">
                  <c:v>91.154256000000004</c:v>
                </c:pt>
                <c:pt idx="647">
                  <c:v>91.166066000000001</c:v>
                </c:pt>
                <c:pt idx="648">
                  <c:v>91.180617999999996</c:v>
                </c:pt>
                <c:pt idx="649">
                  <c:v>91.191014999999993</c:v>
                </c:pt>
                <c:pt idx="650">
                  <c:v>91.189732000000006</c:v>
                </c:pt>
                <c:pt idx="651">
                  <c:v>91.174715000000006</c:v>
                </c:pt>
                <c:pt idx="652">
                  <c:v>91.150167999999994</c:v>
                </c:pt>
                <c:pt idx="653">
                  <c:v>91.122354999999999</c:v>
                </c:pt>
                <c:pt idx="654">
                  <c:v>91.095411999999996</c:v>
                </c:pt>
                <c:pt idx="655">
                  <c:v>91.070455999999993</c:v>
                </c:pt>
                <c:pt idx="656">
                  <c:v>91.048126999999994</c:v>
                </c:pt>
                <c:pt idx="657">
                  <c:v>91.031823000000003</c:v>
                </c:pt>
                <c:pt idx="658">
                  <c:v>91.026504000000003</c:v>
                </c:pt>
                <c:pt idx="659">
                  <c:v>91.031706999999997</c:v>
                </c:pt>
                <c:pt idx="660">
                  <c:v>91.036824999999993</c:v>
                </c:pt>
                <c:pt idx="661">
                  <c:v>91.028094999999993</c:v>
                </c:pt>
                <c:pt idx="662">
                  <c:v>91.002919000000006</c:v>
                </c:pt>
                <c:pt idx="663">
                  <c:v>90.974701999999994</c:v>
                </c:pt>
                <c:pt idx="664">
                  <c:v>90.960171000000003</c:v>
                </c:pt>
                <c:pt idx="665">
                  <c:v>90.962980000000002</c:v>
                </c:pt>
                <c:pt idx="666">
                  <c:v>90.972841000000003</c:v>
                </c:pt>
                <c:pt idx="667">
                  <c:v>90.978654000000006</c:v>
                </c:pt>
                <c:pt idx="668">
                  <c:v>90.978483999999995</c:v>
                </c:pt>
                <c:pt idx="669">
                  <c:v>90.978413000000003</c:v>
                </c:pt>
                <c:pt idx="670">
                  <c:v>90.985562999999999</c:v>
                </c:pt>
                <c:pt idx="671">
                  <c:v>91.001420999999993</c:v>
                </c:pt>
                <c:pt idx="672">
                  <c:v>91.017876000000001</c:v>
                </c:pt>
                <c:pt idx="673">
                  <c:v>91.019958000000003</c:v>
                </c:pt>
                <c:pt idx="674">
                  <c:v>90.997722999999993</c:v>
                </c:pt>
                <c:pt idx="675">
                  <c:v>90.958043000000004</c:v>
                </c:pt>
                <c:pt idx="676">
                  <c:v>90.921802999999997</c:v>
                </c:pt>
                <c:pt idx="677">
                  <c:v>90.906880999999998</c:v>
                </c:pt>
                <c:pt idx="678">
                  <c:v>90.914606000000006</c:v>
                </c:pt>
                <c:pt idx="679">
                  <c:v>90.932495000000003</c:v>
                </c:pt>
                <c:pt idx="680">
                  <c:v>90.946535999999995</c:v>
                </c:pt>
                <c:pt idx="681">
                  <c:v>90.949363000000005</c:v>
                </c:pt>
                <c:pt idx="682">
                  <c:v>90.940494000000001</c:v>
                </c:pt>
                <c:pt idx="683">
                  <c:v>90.924138999999997</c:v>
                </c:pt>
                <c:pt idx="684">
                  <c:v>90.908090999999999</c:v>
                </c:pt>
                <c:pt idx="685">
                  <c:v>90.901480000000006</c:v>
                </c:pt>
                <c:pt idx="686">
                  <c:v>90.909139999999994</c:v>
                </c:pt>
                <c:pt idx="687">
                  <c:v>90.925123999999997</c:v>
                </c:pt>
                <c:pt idx="688">
                  <c:v>90.932991000000001</c:v>
                </c:pt>
                <c:pt idx="689">
                  <c:v>90.917682999999997</c:v>
                </c:pt>
                <c:pt idx="690">
                  <c:v>90.881507999999997</c:v>
                </c:pt>
                <c:pt idx="691">
                  <c:v>90.846620000000001</c:v>
                </c:pt>
                <c:pt idx="692">
                  <c:v>90.835746999999998</c:v>
                </c:pt>
                <c:pt idx="693">
                  <c:v>90.849973000000006</c:v>
                </c:pt>
                <c:pt idx="694">
                  <c:v>90.870064999999997</c:v>
                </c:pt>
                <c:pt idx="695">
                  <c:v>90.878370000000004</c:v>
                </c:pt>
                <c:pt idx="696">
                  <c:v>90.872788</c:v>
                </c:pt>
                <c:pt idx="697">
                  <c:v>90.859790000000004</c:v>
                </c:pt>
                <c:pt idx="698">
                  <c:v>90.843346999999994</c:v>
                </c:pt>
                <c:pt idx="699">
                  <c:v>90.826665000000006</c:v>
                </c:pt>
                <c:pt idx="700">
                  <c:v>90.817957000000007</c:v>
                </c:pt>
                <c:pt idx="701">
                  <c:v>90.823820999999995</c:v>
                </c:pt>
                <c:pt idx="702">
                  <c:v>90.837136000000001</c:v>
                </c:pt>
                <c:pt idx="703">
                  <c:v>90.839904000000004</c:v>
                </c:pt>
                <c:pt idx="704">
                  <c:v>90.821231999999995</c:v>
                </c:pt>
                <c:pt idx="705">
                  <c:v>90.788469000000006</c:v>
                </c:pt>
                <c:pt idx="706">
                  <c:v>90.759692000000001</c:v>
                </c:pt>
                <c:pt idx="707">
                  <c:v>90.748632999999998</c:v>
                </c:pt>
                <c:pt idx="708">
                  <c:v>90.755290000000002</c:v>
                </c:pt>
                <c:pt idx="709">
                  <c:v>90.766048999999995</c:v>
                </c:pt>
                <c:pt idx="710">
                  <c:v>90.763493999999994</c:v>
                </c:pt>
                <c:pt idx="711">
                  <c:v>90.741349999999997</c:v>
                </c:pt>
                <c:pt idx="712">
                  <c:v>90.710819999999998</c:v>
                </c:pt>
                <c:pt idx="713">
                  <c:v>90.688239999999993</c:v>
                </c:pt>
                <c:pt idx="714">
                  <c:v>90.676394000000002</c:v>
                </c:pt>
                <c:pt idx="715">
                  <c:v>90.66337</c:v>
                </c:pt>
                <c:pt idx="716">
                  <c:v>90.640525999999994</c:v>
                </c:pt>
                <c:pt idx="717">
                  <c:v>90.614151000000007</c:v>
                </c:pt>
                <c:pt idx="718">
                  <c:v>90.595860000000002</c:v>
                </c:pt>
                <c:pt idx="719">
                  <c:v>90.589170999999993</c:v>
                </c:pt>
                <c:pt idx="720">
                  <c:v>90.592584000000002</c:v>
                </c:pt>
                <c:pt idx="721">
                  <c:v>90.609700000000004</c:v>
                </c:pt>
                <c:pt idx="722">
                  <c:v>90.645089999999996</c:v>
                </c:pt>
                <c:pt idx="723">
                  <c:v>90.689924000000005</c:v>
                </c:pt>
                <c:pt idx="724">
                  <c:v>90.721587</c:v>
                </c:pt>
                <c:pt idx="725">
                  <c:v>90.724177999999995</c:v>
                </c:pt>
                <c:pt idx="726">
                  <c:v>90.705793999999997</c:v>
                </c:pt>
                <c:pt idx="727">
                  <c:v>90.689066999999994</c:v>
                </c:pt>
                <c:pt idx="728">
                  <c:v>90.685415000000006</c:v>
                </c:pt>
                <c:pt idx="729">
                  <c:v>90.684269999999998</c:v>
                </c:pt>
                <c:pt idx="730">
                  <c:v>90.668998000000002</c:v>
                </c:pt>
                <c:pt idx="731">
                  <c:v>90.638942</c:v>
                </c:pt>
                <c:pt idx="732">
                  <c:v>90.610555000000005</c:v>
                </c:pt>
                <c:pt idx="733">
                  <c:v>90.596410000000006</c:v>
                </c:pt>
                <c:pt idx="734">
                  <c:v>90.589274000000003</c:v>
                </c:pt>
                <c:pt idx="735">
                  <c:v>90.572742000000005</c:v>
                </c:pt>
                <c:pt idx="736">
                  <c:v>90.544554000000005</c:v>
                </c:pt>
                <c:pt idx="737">
                  <c:v>90.520267000000004</c:v>
                </c:pt>
                <c:pt idx="738">
                  <c:v>90.512327999999997</c:v>
                </c:pt>
                <c:pt idx="739">
                  <c:v>90.514587000000006</c:v>
                </c:pt>
                <c:pt idx="740">
                  <c:v>90.512071000000006</c:v>
                </c:pt>
                <c:pt idx="741">
                  <c:v>90.49897</c:v>
                </c:pt>
                <c:pt idx="742">
                  <c:v>90.480406000000002</c:v>
                </c:pt>
                <c:pt idx="743">
                  <c:v>90.462350999999998</c:v>
                </c:pt>
                <c:pt idx="744">
                  <c:v>90.449550000000002</c:v>
                </c:pt>
                <c:pt idx="745">
                  <c:v>90.450235000000006</c:v>
                </c:pt>
                <c:pt idx="746">
                  <c:v>90.470657000000003</c:v>
                </c:pt>
                <c:pt idx="747">
                  <c:v>90.502647999999994</c:v>
                </c:pt>
                <c:pt idx="748">
                  <c:v>90.526944</c:v>
                </c:pt>
                <c:pt idx="749">
                  <c:v>90.533792000000005</c:v>
                </c:pt>
                <c:pt idx="750">
                  <c:v>90.533586</c:v>
                </c:pt>
                <c:pt idx="751">
                  <c:v>90.542066000000005</c:v>
                </c:pt>
                <c:pt idx="752">
                  <c:v>90.559809999999999</c:v>
                </c:pt>
                <c:pt idx="753">
                  <c:v>90.572421000000006</c:v>
                </c:pt>
                <c:pt idx="754">
                  <c:v>90.568501999999995</c:v>
                </c:pt>
                <c:pt idx="755">
                  <c:v>90.550376999999997</c:v>
                </c:pt>
                <c:pt idx="756">
                  <c:v>90.525825999999995</c:v>
                </c:pt>
                <c:pt idx="757">
                  <c:v>90.496521999999999</c:v>
                </c:pt>
                <c:pt idx="758">
                  <c:v>90.461005999999998</c:v>
                </c:pt>
                <c:pt idx="759">
                  <c:v>90.425731999999996</c:v>
                </c:pt>
                <c:pt idx="760">
                  <c:v>90.405394000000001</c:v>
                </c:pt>
                <c:pt idx="761">
                  <c:v>90.408951999999999</c:v>
                </c:pt>
                <c:pt idx="762">
                  <c:v>90.427818000000002</c:v>
                </c:pt>
                <c:pt idx="763">
                  <c:v>90.441982999999993</c:v>
                </c:pt>
                <c:pt idx="764">
                  <c:v>90.438256999999993</c:v>
                </c:pt>
                <c:pt idx="765">
                  <c:v>90.420168000000004</c:v>
                </c:pt>
                <c:pt idx="766">
                  <c:v>90.399910000000006</c:v>
                </c:pt>
                <c:pt idx="767">
                  <c:v>90.384095000000002</c:v>
                </c:pt>
                <c:pt idx="768">
                  <c:v>90.369033999999999</c:v>
                </c:pt>
                <c:pt idx="769">
                  <c:v>90.346762999999996</c:v>
                </c:pt>
                <c:pt idx="770">
                  <c:v>90.313232999999997</c:v>
                </c:pt>
                <c:pt idx="771">
                  <c:v>90.273968999999994</c:v>
                </c:pt>
                <c:pt idx="772">
                  <c:v>90.245527999999993</c:v>
                </c:pt>
                <c:pt idx="773">
                  <c:v>90.247653999999997</c:v>
                </c:pt>
                <c:pt idx="774">
                  <c:v>90.286634000000006</c:v>
                </c:pt>
                <c:pt idx="775">
                  <c:v>90.345979999999997</c:v>
                </c:pt>
                <c:pt idx="776">
                  <c:v>90.398747999999998</c:v>
                </c:pt>
                <c:pt idx="777">
                  <c:v>90.429948999999993</c:v>
                </c:pt>
                <c:pt idx="778">
                  <c:v>90.442860999999994</c:v>
                </c:pt>
                <c:pt idx="779">
                  <c:v>90.443932000000004</c:v>
                </c:pt>
                <c:pt idx="780">
                  <c:v>90.430531999999999</c:v>
                </c:pt>
                <c:pt idx="781">
                  <c:v>90.400022000000007</c:v>
                </c:pt>
                <c:pt idx="782">
                  <c:v>90.363480999999993</c:v>
                </c:pt>
                <c:pt idx="783">
                  <c:v>90.338837999999996</c:v>
                </c:pt>
                <c:pt idx="784">
                  <c:v>90.330911999999998</c:v>
                </c:pt>
                <c:pt idx="785">
                  <c:v>90.326346999999998</c:v>
                </c:pt>
                <c:pt idx="786">
                  <c:v>90.310406999999998</c:v>
                </c:pt>
                <c:pt idx="787">
                  <c:v>90.283278999999993</c:v>
                </c:pt>
                <c:pt idx="788">
                  <c:v>90.256569999999996</c:v>
                </c:pt>
                <c:pt idx="789">
                  <c:v>90.239917000000005</c:v>
                </c:pt>
                <c:pt idx="790">
                  <c:v>90.236772999999999</c:v>
                </c:pt>
                <c:pt idx="791">
                  <c:v>90.248422000000005</c:v>
                </c:pt>
                <c:pt idx="792">
                  <c:v>90.273617000000002</c:v>
                </c:pt>
                <c:pt idx="793">
                  <c:v>90.303138000000004</c:v>
                </c:pt>
                <c:pt idx="794">
                  <c:v>90.320913000000004</c:v>
                </c:pt>
                <c:pt idx="795">
                  <c:v>90.315354999999997</c:v>
                </c:pt>
                <c:pt idx="796">
                  <c:v>90.288916999999998</c:v>
                </c:pt>
                <c:pt idx="797">
                  <c:v>90.254141000000004</c:v>
                </c:pt>
                <c:pt idx="798">
                  <c:v>90.220794999999995</c:v>
                </c:pt>
                <c:pt idx="799">
                  <c:v>90.189498</c:v>
                </c:pt>
                <c:pt idx="800">
                  <c:v>90.157805999999994</c:v>
                </c:pt>
                <c:pt idx="801">
                  <c:v>90.128985999999998</c:v>
                </c:pt>
                <c:pt idx="802">
                  <c:v>90.112039999999993</c:v>
                </c:pt>
                <c:pt idx="803">
                  <c:v>90.113602</c:v>
                </c:pt>
                <c:pt idx="804">
                  <c:v>90.131586999999996</c:v>
                </c:pt>
                <c:pt idx="805">
                  <c:v>90.156774999999996</c:v>
                </c:pt>
                <c:pt idx="806">
                  <c:v>90.178937000000005</c:v>
                </c:pt>
                <c:pt idx="807">
                  <c:v>90.192179999999993</c:v>
                </c:pt>
                <c:pt idx="808">
                  <c:v>90.197626999999997</c:v>
                </c:pt>
                <c:pt idx="809">
                  <c:v>90.201125000000005</c:v>
                </c:pt>
                <c:pt idx="810">
                  <c:v>90.205368000000007</c:v>
                </c:pt>
                <c:pt idx="811">
                  <c:v>90.20393</c:v>
                </c:pt>
                <c:pt idx="812">
                  <c:v>90.187314000000001</c:v>
                </c:pt>
                <c:pt idx="813">
                  <c:v>90.157824000000005</c:v>
                </c:pt>
                <c:pt idx="814">
                  <c:v>90.134692999999999</c:v>
                </c:pt>
                <c:pt idx="815">
                  <c:v>90.137798000000004</c:v>
                </c:pt>
                <c:pt idx="816">
                  <c:v>90.164983000000007</c:v>
                </c:pt>
                <c:pt idx="817">
                  <c:v>90.190437000000003</c:v>
                </c:pt>
                <c:pt idx="818">
                  <c:v>90.187511999999998</c:v>
                </c:pt>
                <c:pt idx="819">
                  <c:v>90.150424000000001</c:v>
                </c:pt>
                <c:pt idx="820">
                  <c:v>90.095423999999994</c:v>
                </c:pt>
                <c:pt idx="821">
                  <c:v>90.047871999999998</c:v>
                </c:pt>
                <c:pt idx="822">
                  <c:v>90.029458000000005</c:v>
                </c:pt>
                <c:pt idx="823">
                  <c:v>90.048962000000003</c:v>
                </c:pt>
                <c:pt idx="824">
                  <c:v>90.095684000000006</c:v>
                </c:pt>
                <c:pt idx="825">
                  <c:v>90.142188000000004</c:v>
                </c:pt>
                <c:pt idx="826">
                  <c:v>90.161710999999997</c:v>
                </c:pt>
                <c:pt idx="827">
                  <c:v>90.148604000000006</c:v>
                </c:pt>
                <c:pt idx="828">
                  <c:v>90.120498999999995</c:v>
                </c:pt>
                <c:pt idx="829">
                  <c:v>90.098277999999993</c:v>
                </c:pt>
                <c:pt idx="830">
                  <c:v>90.086906999999997</c:v>
                </c:pt>
                <c:pt idx="831">
                  <c:v>90.077967999999998</c:v>
                </c:pt>
                <c:pt idx="832">
                  <c:v>90.065332999999995</c:v>
                </c:pt>
                <c:pt idx="833">
                  <c:v>90.051901999999998</c:v>
                </c:pt>
                <c:pt idx="834">
                  <c:v>90.043544999999995</c:v>
                </c:pt>
                <c:pt idx="835">
                  <c:v>90.043951000000007</c:v>
                </c:pt>
                <c:pt idx="836">
                  <c:v>90.055271000000005</c:v>
                </c:pt>
                <c:pt idx="837">
                  <c:v>90.075936999999996</c:v>
                </c:pt>
                <c:pt idx="838">
                  <c:v>90.094965999999999</c:v>
                </c:pt>
                <c:pt idx="839">
                  <c:v>90.095871000000002</c:v>
                </c:pt>
                <c:pt idx="840">
                  <c:v>90.073560000000001</c:v>
                </c:pt>
                <c:pt idx="841">
                  <c:v>90.044387</c:v>
                </c:pt>
                <c:pt idx="842">
                  <c:v>90.031993999999997</c:v>
                </c:pt>
                <c:pt idx="843">
                  <c:v>90.042411999999999</c:v>
                </c:pt>
                <c:pt idx="844">
                  <c:v>90.057619000000003</c:v>
                </c:pt>
                <c:pt idx="845">
                  <c:v>90.054534000000004</c:v>
                </c:pt>
                <c:pt idx="846">
                  <c:v>90.026910000000001</c:v>
                </c:pt>
                <c:pt idx="847">
                  <c:v>89.988606000000004</c:v>
                </c:pt>
                <c:pt idx="848">
                  <c:v>89.961022999999997</c:v>
                </c:pt>
                <c:pt idx="849">
                  <c:v>89.959857999999997</c:v>
                </c:pt>
                <c:pt idx="850">
                  <c:v>89.988248999999996</c:v>
                </c:pt>
                <c:pt idx="851">
                  <c:v>90.035015000000001</c:v>
                </c:pt>
                <c:pt idx="852">
                  <c:v>90.078671</c:v>
                </c:pt>
                <c:pt idx="853">
                  <c:v>90.098887000000005</c:v>
                </c:pt>
                <c:pt idx="854">
                  <c:v>90.089415000000002</c:v>
                </c:pt>
                <c:pt idx="855">
                  <c:v>90.061713999999995</c:v>
                </c:pt>
                <c:pt idx="856">
                  <c:v>90.035949000000002</c:v>
                </c:pt>
                <c:pt idx="857">
                  <c:v>90.026944</c:v>
                </c:pt>
                <c:pt idx="858">
                  <c:v>90.035207999999997</c:v>
                </c:pt>
                <c:pt idx="859">
                  <c:v>90.048036999999994</c:v>
                </c:pt>
                <c:pt idx="860">
                  <c:v>90.049323999999999</c:v>
                </c:pt>
                <c:pt idx="861">
                  <c:v>90.031278999999998</c:v>
                </c:pt>
                <c:pt idx="862">
                  <c:v>89.998686000000006</c:v>
                </c:pt>
                <c:pt idx="863">
                  <c:v>89.962063000000001</c:v>
                </c:pt>
                <c:pt idx="864">
                  <c:v>89.927762000000001</c:v>
                </c:pt>
                <c:pt idx="865">
                  <c:v>89.896127000000007</c:v>
                </c:pt>
                <c:pt idx="866">
                  <c:v>89.867656999999994</c:v>
                </c:pt>
                <c:pt idx="867">
                  <c:v>89.846487999999994</c:v>
                </c:pt>
                <c:pt idx="868">
                  <c:v>89.835668999999996</c:v>
                </c:pt>
                <c:pt idx="869">
                  <c:v>89.832643000000004</c:v>
                </c:pt>
                <c:pt idx="870">
                  <c:v>89.833296000000004</c:v>
                </c:pt>
                <c:pt idx="871">
                  <c:v>89.837950000000006</c:v>
                </c:pt>
                <c:pt idx="872">
                  <c:v>89.849163000000004</c:v>
                </c:pt>
                <c:pt idx="873">
                  <c:v>89.865037999999998</c:v>
                </c:pt>
                <c:pt idx="874">
                  <c:v>89.879874000000001</c:v>
                </c:pt>
                <c:pt idx="875">
                  <c:v>89.892362000000006</c:v>
                </c:pt>
                <c:pt idx="876">
                  <c:v>89.907833999999994</c:v>
                </c:pt>
                <c:pt idx="877">
                  <c:v>89.929409000000007</c:v>
                </c:pt>
                <c:pt idx="878">
                  <c:v>89.951068000000006</c:v>
                </c:pt>
                <c:pt idx="879">
                  <c:v>89.963717000000003</c:v>
                </c:pt>
                <c:pt idx="880">
                  <c:v>89.964978000000002</c:v>
                </c:pt>
                <c:pt idx="881">
                  <c:v>89.957969000000006</c:v>
                </c:pt>
                <c:pt idx="882">
                  <c:v>89.943089000000001</c:v>
                </c:pt>
                <c:pt idx="883">
                  <c:v>89.918035000000003</c:v>
                </c:pt>
                <c:pt idx="884">
                  <c:v>89.886392000000001</c:v>
                </c:pt>
                <c:pt idx="885">
                  <c:v>89.859217000000001</c:v>
                </c:pt>
                <c:pt idx="886">
                  <c:v>89.844374999999999</c:v>
                </c:pt>
                <c:pt idx="887">
                  <c:v>89.838515999999998</c:v>
                </c:pt>
                <c:pt idx="888">
                  <c:v>89.832988</c:v>
                </c:pt>
                <c:pt idx="889">
                  <c:v>89.824528000000001</c:v>
                </c:pt>
                <c:pt idx="890">
                  <c:v>89.816732999999999</c:v>
                </c:pt>
                <c:pt idx="891">
                  <c:v>89.813265000000001</c:v>
                </c:pt>
                <c:pt idx="892">
                  <c:v>89.813598999999996</c:v>
                </c:pt>
                <c:pt idx="893">
                  <c:v>89.814656999999997</c:v>
                </c:pt>
                <c:pt idx="894">
                  <c:v>89.813070999999994</c:v>
                </c:pt>
                <c:pt idx="895">
                  <c:v>89.806201999999999</c:v>
                </c:pt>
                <c:pt idx="896">
                  <c:v>89.794414000000003</c:v>
                </c:pt>
                <c:pt idx="897">
                  <c:v>89.783096999999998</c:v>
                </c:pt>
                <c:pt idx="898">
                  <c:v>89.780049000000005</c:v>
                </c:pt>
                <c:pt idx="899">
                  <c:v>89.789713000000006</c:v>
                </c:pt>
                <c:pt idx="900">
                  <c:v>89.810525999999996</c:v>
                </c:pt>
                <c:pt idx="901">
                  <c:v>89.836386000000005</c:v>
                </c:pt>
                <c:pt idx="902">
                  <c:v>89.857855000000001</c:v>
                </c:pt>
                <c:pt idx="903">
                  <c:v>89.863738999999995</c:v>
                </c:pt>
                <c:pt idx="904">
                  <c:v>89.847949</c:v>
                </c:pt>
                <c:pt idx="905">
                  <c:v>89.817819999999998</c:v>
                </c:pt>
                <c:pt idx="906">
                  <c:v>89.791703999999996</c:v>
                </c:pt>
                <c:pt idx="907">
                  <c:v>89.784816000000006</c:v>
                </c:pt>
                <c:pt idx="908">
                  <c:v>89.797708999999998</c:v>
                </c:pt>
                <c:pt idx="909">
                  <c:v>89.817618999999993</c:v>
                </c:pt>
                <c:pt idx="910">
                  <c:v>89.828468999999998</c:v>
                </c:pt>
                <c:pt idx="911">
                  <c:v>89.820429000000004</c:v>
                </c:pt>
                <c:pt idx="912">
                  <c:v>89.794804999999997</c:v>
                </c:pt>
                <c:pt idx="913">
                  <c:v>89.763357999999997</c:v>
                </c:pt>
                <c:pt idx="914">
                  <c:v>89.741336000000004</c:v>
                </c:pt>
                <c:pt idx="915">
                  <c:v>89.737468000000007</c:v>
                </c:pt>
                <c:pt idx="916">
                  <c:v>89.748971999999995</c:v>
                </c:pt>
                <c:pt idx="917">
                  <c:v>89.765573000000003</c:v>
                </c:pt>
                <c:pt idx="918">
                  <c:v>89.777502999999996</c:v>
                </c:pt>
                <c:pt idx="919">
                  <c:v>89.780321000000001</c:v>
                </c:pt>
                <c:pt idx="920">
                  <c:v>89.774809000000005</c:v>
                </c:pt>
                <c:pt idx="921">
                  <c:v>89.764228000000003</c:v>
                </c:pt>
                <c:pt idx="922">
                  <c:v>89.750889000000001</c:v>
                </c:pt>
                <c:pt idx="923">
                  <c:v>89.734416999999993</c:v>
                </c:pt>
                <c:pt idx="924">
                  <c:v>89.714376999999999</c:v>
                </c:pt>
                <c:pt idx="925">
                  <c:v>89.695166999999998</c:v>
                </c:pt>
                <c:pt idx="926">
                  <c:v>89.686190999999994</c:v>
                </c:pt>
                <c:pt idx="927">
                  <c:v>89.694339999999997</c:v>
                </c:pt>
                <c:pt idx="928">
                  <c:v>89.715980000000002</c:v>
                </c:pt>
                <c:pt idx="929">
                  <c:v>89.737707999999998</c:v>
                </c:pt>
                <c:pt idx="930">
                  <c:v>89.745461000000006</c:v>
                </c:pt>
                <c:pt idx="931">
                  <c:v>89.733341999999993</c:v>
                </c:pt>
                <c:pt idx="932">
                  <c:v>89.706086999999997</c:v>
                </c:pt>
                <c:pt idx="933">
                  <c:v>89.676012999999998</c:v>
                </c:pt>
                <c:pt idx="934">
                  <c:v>89.657210000000006</c:v>
                </c:pt>
                <c:pt idx="935">
                  <c:v>89.658303000000004</c:v>
                </c:pt>
                <c:pt idx="936">
                  <c:v>89.676513999999997</c:v>
                </c:pt>
                <c:pt idx="937">
                  <c:v>89.697958</c:v>
                </c:pt>
                <c:pt idx="938">
                  <c:v>89.706366000000003</c:v>
                </c:pt>
                <c:pt idx="939">
                  <c:v>89.695497000000003</c:v>
                </c:pt>
                <c:pt idx="940">
                  <c:v>89.674925000000002</c:v>
                </c:pt>
                <c:pt idx="941">
                  <c:v>89.661952999999997</c:v>
                </c:pt>
                <c:pt idx="942">
                  <c:v>89.665678</c:v>
                </c:pt>
                <c:pt idx="943">
                  <c:v>89.679230000000004</c:v>
                </c:pt>
                <c:pt idx="944">
                  <c:v>89.688759000000005</c:v>
                </c:pt>
                <c:pt idx="945">
                  <c:v>89.687064000000007</c:v>
                </c:pt>
                <c:pt idx="946">
                  <c:v>89.674124000000006</c:v>
                </c:pt>
                <c:pt idx="947">
                  <c:v>89.648104000000004</c:v>
                </c:pt>
                <c:pt idx="948">
                  <c:v>89.605953</c:v>
                </c:pt>
                <c:pt idx="949">
                  <c:v>89.556269999999998</c:v>
                </c:pt>
                <c:pt idx="950">
                  <c:v>89.523557999999994</c:v>
                </c:pt>
                <c:pt idx="951">
                  <c:v>89.529213999999996</c:v>
                </c:pt>
                <c:pt idx="952">
                  <c:v>89.567115000000001</c:v>
                </c:pt>
                <c:pt idx="953">
                  <c:v>89.605187000000001</c:v>
                </c:pt>
                <c:pt idx="954">
                  <c:v>89.614572999999993</c:v>
                </c:pt>
                <c:pt idx="955">
                  <c:v>89.594898999999998</c:v>
                </c:pt>
                <c:pt idx="956">
                  <c:v>89.569976999999994</c:v>
                </c:pt>
                <c:pt idx="957">
                  <c:v>89.561854999999994</c:v>
                </c:pt>
                <c:pt idx="958">
                  <c:v>89.571218999999999</c:v>
                </c:pt>
                <c:pt idx="959">
                  <c:v>89.581900000000005</c:v>
                </c:pt>
                <c:pt idx="960">
                  <c:v>89.581352999999993</c:v>
                </c:pt>
                <c:pt idx="961">
                  <c:v>89.574415000000002</c:v>
                </c:pt>
                <c:pt idx="962">
                  <c:v>89.577545999999998</c:v>
                </c:pt>
                <c:pt idx="963">
                  <c:v>89.601241000000002</c:v>
                </c:pt>
                <c:pt idx="964">
                  <c:v>89.638470999999996</c:v>
                </c:pt>
                <c:pt idx="965">
                  <c:v>89.668974000000006</c:v>
                </c:pt>
                <c:pt idx="966">
                  <c:v>89.675039999999996</c:v>
                </c:pt>
                <c:pt idx="967">
                  <c:v>89.655834999999996</c:v>
                </c:pt>
                <c:pt idx="968">
                  <c:v>89.628934999999998</c:v>
                </c:pt>
                <c:pt idx="969">
                  <c:v>89.616754</c:v>
                </c:pt>
                <c:pt idx="970">
                  <c:v>89.627818000000005</c:v>
                </c:pt>
                <c:pt idx="971">
                  <c:v>89.650733000000002</c:v>
                </c:pt>
                <c:pt idx="972">
                  <c:v>89.666726999999995</c:v>
                </c:pt>
                <c:pt idx="973">
                  <c:v>89.665947000000003</c:v>
                </c:pt>
                <c:pt idx="974">
                  <c:v>89.651210000000006</c:v>
                </c:pt>
                <c:pt idx="975">
                  <c:v>89.630448000000001</c:v>
                </c:pt>
                <c:pt idx="976">
                  <c:v>89.610814000000005</c:v>
                </c:pt>
                <c:pt idx="977">
                  <c:v>89.599275000000006</c:v>
                </c:pt>
                <c:pt idx="978">
                  <c:v>89.601141999999996</c:v>
                </c:pt>
                <c:pt idx="979">
                  <c:v>89.613489000000001</c:v>
                </c:pt>
                <c:pt idx="980">
                  <c:v>89.624459000000002</c:v>
                </c:pt>
                <c:pt idx="981">
                  <c:v>89.624014000000003</c:v>
                </c:pt>
                <c:pt idx="982">
                  <c:v>89.613569999999996</c:v>
                </c:pt>
                <c:pt idx="983">
                  <c:v>89.602445000000003</c:v>
                </c:pt>
                <c:pt idx="984">
                  <c:v>89.597814</c:v>
                </c:pt>
                <c:pt idx="985">
                  <c:v>89.601293999999996</c:v>
                </c:pt>
                <c:pt idx="986">
                  <c:v>89.611238</c:v>
                </c:pt>
                <c:pt idx="987">
                  <c:v>89.623103</c:v>
                </c:pt>
                <c:pt idx="988">
                  <c:v>89.629968000000005</c:v>
                </c:pt>
                <c:pt idx="989">
                  <c:v>89.628248999999997</c:v>
                </c:pt>
                <c:pt idx="990">
                  <c:v>89.621701000000002</c:v>
                </c:pt>
                <c:pt idx="991">
                  <c:v>89.615583999999998</c:v>
                </c:pt>
                <c:pt idx="992">
                  <c:v>89.609549999999999</c:v>
                </c:pt>
                <c:pt idx="993">
                  <c:v>89.601382999999998</c:v>
                </c:pt>
                <c:pt idx="994">
                  <c:v>89.595027999999999</c:v>
                </c:pt>
                <c:pt idx="995">
                  <c:v>89.597511999999995</c:v>
                </c:pt>
                <c:pt idx="996">
                  <c:v>89.607364000000004</c:v>
                </c:pt>
                <c:pt idx="997">
                  <c:v>89.613236000000001</c:v>
                </c:pt>
                <c:pt idx="998">
                  <c:v>89.606414000000001</c:v>
                </c:pt>
                <c:pt idx="999">
                  <c:v>89.589731</c:v>
                </c:pt>
                <c:pt idx="1000">
                  <c:v>89.572826000000006</c:v>
                </c:pt>
                <c:pt idx="1001">
                  <c:v>89.564195999999995</c:v>
                </c:pt>
                <c:pt idx="1002">
                  <c:v>89.569186999999999</c:v>
                </c:pt>
                <c:pt idx="1003">
                  <c:v>89.588802000000001</c:v>
                </c:pt>
                <c:pt idx="1004">
                  <c:v>89.615879000000007</c:v>
                </c:pt>
                <c:pt idx="1005">
                  <c:v>89.63682</c:v>
                </c:pt>
                <c:pt idx="1006">
                  <c:v>89.641593999999998</c:v>
                </c:pt>
                <c:pt idx="1007">
                  <c:v>89.628923999999998</c:v>
                </c:pt>
                <c:pt idx="1008">
                  <c:v>89.598909000000006</c:v>
                </c:pt>
                <c:pt idx="1009">
                  <c:v>89.547312000000005</c:v>
                </c:pt>
                <c:pt idx="1010">
                  <c:v>89.474587999999997</c:v>
                </c:pt>
                <c:pt idx="1011">
                  <c:v>89.396997999999996</c:v>
                </c:pt>
                <c:pt idx="1012">
                  <c:v>89.338665000000006</c:v>
                </c:pt>
                <c:pt idx="1013">
                  <c:v>89.309454000000002</c:v>
                </c:pt>
                <c:pt idx="1014">
                  <c:v>89.295597000000001</c:v>
                </c:pt>
                <c:pt idx="1015">
                  <c:v>89.273803999999998</c:v>
                </c:pt>
                <c:pt idx="1016">
                  <c:v>89.230428000000003</c:v>
                </c:pt>
                <c:pt idx="1017">
                  <c:v>89.165856000000005</c:v>
                </c:pt>
                <c:pt idx="1018">
                  <c:v>89.086555000000004</c:v>
                </c:pt>
                <c:pt idx="1019">
                  <c:v>88.997934000000001</c:v>
                </c:pt>
                <c:pt idx="1020">
                  <c:v>88.902551000000003</c:v>
                </c:pt>
                <c:pt idx="1021">
                  <c:v>88.799878000000007</c:v>
                </c:pt>
                <c:pt idx="1022">
                  <c:v>88.686115000000001</c:v>
                </c:pt>
                <c:pt idx="1023">
                  <c:v>88.556667000000004</c:v>
                </c:pt>
                <c:pt idx="1024">
                  <c:v>88.410787999999997</c:v>
                </c:pt>
                <c:pt idx="1025">
                  <c:v>88.253123000000002</c:v>
                </c:pt>
                <c:pt idx="1026">
                  <c:v>88.088487000000001</c:v>
                </c:pt>
                <c:pt idx="1027">
                  <c:v>87.914373999999995</c:v>
                </c:pt>
                <c:pt idx="1028">
                  <c:v>87.720819000000006</c:v>
                </c:pt>
                <c:pt idx="1029">
                  <c:v>87.500536999999994</c:v>
                </c:pt>
                <c:pt idx="1030">
                  <c:v>87.259646000000004</c:v>
                </c:pt>
                <c:pt idx="1031">
                  <c:v>87.015938000000006</c:v>
                </c:pt>
                <c:pt idx="1032">
                  <c:v>86.785027999999997</c:v>
                </c:pt>
                <c:pt idx="1033">
                  <c:v>86.568589000000003</c:v>
                </c:pt>
                <c:pt idx="1034">
                  <c:v>86.357026000000005</c:v>
                </c:pt>
                <c:pt idx="1035">
                  <c:v>86.143401999999995</c:v>
                </c:pt>
                <c:pt idx="1036">
                  <c:v>85.934849</c:v>
                </c:pt>
                <c:pt idx="1037">
                  <c:v>85.751732000000004</c:v>
                </c:pt>
                <c:pt idx="1038">
                  <c:v>85.615127999999999</c:v>
                </c:pt>
                <c:pt idx="1039">
                  <c:v>85.532043000000002</c:v>
                </c:pt>
                <c:pt idx="1040">
                  <c:v>85.490939999999995</c:v>
                </c:pt>
                <c:pt idx="1041">
                  <c:v>85.472741999999997</c:v>
                </c:pt>
                <c:pt idx="1042">
                  <c:v>85.467256000000006</c:v>
                </c:pt>
                <c:pt idx="1043">
                  <c:v>85.478702999999996</c:v>
                </c:pt>
                <c:pt idx="1044">
                  <c:v>85.516204999999999</c:v>
                </c:pt>
                <c:pt idx="1045">
                  <c:v>85.582296999999997</c:v>
                </c:pt>
                <c:pt idx="1046">
                  <c:v>85.671544999999995</c:v>
                </c:pt>
                <c:pt idx="1047">
                  <c:v>85.776505999999998</c:v>
                </c:pt>
                <c:pt idx="1048">
                  <c:v>85.891101000000006</c:v>
                </c:pt>
                <c:pt idx="1049">
                  <c:v>86.008561999999998</c:v>
                </c:pt>
                <c:pt idx="1050">
                  <c:v>86.118469000000005</c:v>
                </c:pt>
                <c:pt idx="1051">
                  <c:v>86.206852999999995</c:v>
                </c:pt>
                <c:pt idx="1052">
                  <c:v>86.260430999999997</c:v>
                </c:pt>
                <c:pt idx="1053">
                  <c:v>86.273323000000005</c:v>
                </c:pt>
                <c:pt idx="1054">
                  <c:v>86.250029999999995</c:v>
                </c:pt>
                <c:pt idx="1055">
                  <c:v>86.199577000000005</c:v>
                </c:pt>
                <c:pt idx="1056">
                  <c:v>86.127037000000001</c:v>
                </c:pt>
                <c:pt idx="1057">
                  <c:v>86.034547000000003</c:v>
                </c:pt>
                <c:pt idx="1058">
                  <c:v>85.929743999999999</c:v>
                </c:pt>
                <c:pt idx="1059">
                  <c:v>85.825186000000002</c:v>
                </c:pt>
                <c:pt idx="1060">
                  <c:v>85.725438999999994</c:v>
                </c:pt>
                <c:pt idx="1061">
                  <c:v>85.622793999999999</c:v>
                </c:pt>
                <c:pt idx="1062">
                  <c:v>85.514415999999997</c:v>
                </c:pt>
                <c:pt idx="1063">
                  <c:v>85.417839000000001</c:v>
                </c:pt>
                <c:pt idx="1064">
                  <c:v>85.356801000000004</c:v>
                </c:pt>
                <c:pt idx="1065">
                  <c:v>85.331531999999996</c:v>
                </c:pt>
                <c:pt idx="1066">
                  <c:v>85.315596999999997</c:v>
                </c:pt>
                <c:pt idx="1067">
                  <c:v>85.286602000000002</c:v>
                </c:pt>
                <c:pt idx="1068">
                  <c:v>85.250217000000006</c:v>
                </c:pt>
                <c:pt idx="1069">
                  <c:v>85.227834000000001</c:v>
                </c:pt>
                <c:pt idx="1070">
                  <c:v>85.229320999999999</c:v>
                </c:pt>
                <c:pt idx="1071">
                  <c:v>85.247917000000001</c:v>
                </c:pt>
                <c:pt idx="1072">
                  <c:v>85.276528999999996</c:v>
                </c:pt>
                <c:pt idx="1073">
                  <c:v>85.316727</c:v>
                </c:pt>
                <c:pt idx="1074">
                  <c:v>85.369945000000001</c:v>
                </c:pt>
                <c:pt idx="1075">
                  <c:v>85.428901999999994</c:v>
                </c:pt>
                <c:pt idx="1076">
                  <c:v>85.482619</c:v>
                </c:pt>
                <c:pt idx="1077">
                  <c:v>85.526448000000002</c:v>
                </c:pt>
                <c:pt idx="1078">
                  <c:v>85.565100999999999</c:v>
                </c:pt>
                <c:pt idx="1079">
                  <c:v>85.609637000000006</c:v>
                </c:pt>
                <c:pt idx="1080">
                  <c:v>85.672933999999998</c:v>
                </c:pt>
                <c:pt idx="1081">
                  <c:v>85.762220999999997</c:v>
                </c:pt>
                <c:pt idx="1082">
                  <c:v>85.870130000000003</c:v>
                </c:pt>
                <c:pt idx="1083">
                  <c:v>85.974976999999996</c:v>
                </c:pt>
                <c:pt idx="1084">
                  <c:v>86.055696999999995</c:v>
                </c:pt>
                <c:pt idx="1085">
                  <c:v>86.108293000000003</c:v>
                </c:pt>
                <c:pt idx="1086">
                  <c:v>86.144897999999998</c:v>
                </c:pt>
                <c:pt idx="1087">
                  <c:v>86.176891999999995</c:v>
                </c:pt>
                <c:pt idx="1088">
                  <c:v>86.203704999999999</c:v>
                </c:pt>
                <c:pt idx="1089">
                  <c:v>86.220517999999998</c:v>
                </c:pt>
                <c:pt idx="1090">
                  <c:v>86.232787000000002</c:v>
                </c:pt>
                <c:pt idx="1091">
                  <c:v>86.256949000000006</c:v>
                </c:pt>
                <c:pt idx="1092">
                  <c:v>86.305961999999994</c:v>
                </c:pt>
                <c:pt idx="1093">
                  <c:v>86.378411</c:v>
                </c:pt>
                <c:pt idx="1094">
                  <c:v>86.463228999999998</c:v>
                </c:pt>
                <c:pt idx="1095">
                  <c:v>86.551109999999994</c:v>
                </c:pt>
                <c:pt idx="1096">
                  <c:v>86.637165999999993</c:v>
                </c:pt>
                <c:pt idx="1097">
                  <c:v>86.714847000000006</c:v>
                </c:pt>
                <c:pt idx="1098">
                  <c:v>86.774752000000007</c:v>
                </c:pt>
                <c:pt idx="1099">
                  <c:v>86.811674999999994</c:v>
                </c:pt>
                <c:pt idx="1100">
                  <c:v>86.831760000000003</c:v>
                </c:pt>
                <c:pt idx="1101">
                  <c:v>86.849468999999999</c:v>
                </c:pt>
                <c:pt idx="1102">
                  <c:v>86.877771999999993</c:v>
                </c:pt>
                <c:pt idx="1103">
                  <c:v>86.921619000000007</c:v>
                </c:pt>
                <c:pt idx="1104">
                  <c:v>86.978269999999995</c:v>
                </c:pt>
                <c:pt idx="1105">
                  <c:v>87.040604000000002</c:v>
                </c:pt>
                <c:pt idx="1106">
                  <c:v>87.099393000000006</c:v>
                </c:pt>
                <c:pt idx="1107">
                  <c:v>87.145083999999997</c:v>
                </c:pt>
                <c:pt idx="1108">
                  <c:v>87.171030000000002</c:v>
                </c:pt>
                <c:pt idx="1109">
                  <c:v>87.177440000000004</c:v>
                </c:pt>
                <c:pt idx="1110">
                  <c:v>87.172408000000004</c:v>
                </c:pt>
                <c:pt idx="1111">
                  <c:v>87.167036999999993</c:v>
                </c:pt>
                <c:pt idx="1112">
                  <c:v>87.166797000000003</c:v>
                </c:pt>
                <c:pt idx="1113">
                  <c:v>87.166247999999996</c:v>
                </c:pt>
                <c:pt idx="1114">
                  <c:v>87.153447999999997</c:v>
                </c:pt>
                <c:pt idx="1115">
                  <c:v>87.121193000000005</c:v>
                </c:pt>
                <c:pt idx="1116">
                  <c:v>87.073896000000005</c:v>
                </c:pt>
                <c:pt idx="1117">
                  <c:v>87.021788000000001</c:v>
                </c:pt>
                <c:pt idx="1118">
                  <c:v>86.967885999999993</c:v>
                </c:pt>
                <c:pt idx="1119">
                  <c:v>86.902717999999993</c:v>
                </c:pt>
                <c:pt idx="1120">
                  <c:v>86.814460999999994</c:v>
                </c:pt>
                <c:pt idx="1121">
                  <c:v>86.704065</c:v>
                </c:pt>
                <c:pt idx="1122">
                  <c:v>86.587652000000006</c:v>
                </c:pt>
                <c:pt idx="1123">
                  <c:v>86.483468999999999</c:v>
                </c:pt>
                <c:pt idx="1124">
                  <c:v>86.399299999999997</c:v>
                </c:pt>
                <c:pt idx="1125">
                  <c:v>86.334601000000006</c:v>
                </c:pt>
                <c:pt idx="1126">
                  <c:v>86.290423000000004</c:v>
                </c:pt>
                <c:pt idx="1127">
                  <c:v>86.270715999999993</c:v>
                </c:pt>
                <c:pt idx="1128">
                  <c:v>86.273977000000002</c:v>
                </c:pt>
                <c:pt idx="1129">
                  <c:v>86.290322000000003</c:v>
                </c:pt>
                <c:pt idx="1130">
                  <c:v>86.309864000000005</c:v>
                </c:pt>
                <c:pt idx="1131">
                  <c:v>86.328757999999993</c:v>
                </c:pt>
                <c:pt idx="1132">
                  <c:v>86.343557000000004</c:v>
                </c:pt>
                <c:pt idx="1133">
                  <c:v>86.344598000000005</c:v>
                </c:pt>
                <c:pt idx="1134">
                  <c:v>86.321445999999995</c:v>
                </c:pt>
                <c:pt idx="1135">
                  <c:v>86.272741999999994</c:v>
                </c:pt>
                <c:pt idx="1136">
                  <c:v>86.205562</c:v>
                </c:pt>
                <c:pt idx="1137">
                  <c:v>86.128220999999996</c:v>
                </c:pt>
                <c:pt idx="1138">
                  <c:v>86.051783</c:v>
                </c:pt>
                <c:pt idx="1139">
                  <c:v>85.997134000000003</c:v>
                </c:pt>
                <c:pt idx="1140">
                  <c:v>85.988435999999993</c:v>
                </c:pt>
                <c:pt idx="1141">
                  <c:v>86.032708999999997</c:v>
                </c:pt>
                <c:pt idx="1142">
                  <c:v>86.110653999999997</c:v>
                </c:pt>
                <c:pt idx="1143">
                  <c:v>86.193397000000004</c:v>
                </c:pt>
                <c:pt idx="1144">
                  <c:v>86.266435000000001</c:v>
                </c:pt>
                <c:pt idx="1145">
                  <c:v>86.336230999999998</c:v>
                </c:pt>
                <c:pt idx="1146">
                  <c:v>86.417547999999996</c:v>
                </c:pt>
                <c:pt idx="1147">
                  <c:v>86.518051999999997</c:v>
                </c:pt>
                <c:pt idx="1148">
                  <c:v>86.632272</c:v>
                </c:pt>
                <c:pt idx="1149">
                  <c:v>86.745921999999993</c:v>
                </c:pt>
                <c:pt idx="1150">
                  <c:v>86.846846999999997</c:v>
                </c:pt>
                <c:pt idx="1151">
                  <c:v>86.933920000000001</c:v>
                </c:pt>
                <c:pt idx="1152">
                  <c:v>87.015011999999999</c:v>
                </c:pt>
                <c:pt idx="1153">
                  <c:v>87.095868999999993</c:v>
                </c:pt>
                <c:pt idx="1154">
                  <c:v>87.173908999999995</c:v>
                </c:pt>
                <c:pt idx="1155">
                  <c:v>87.243975000000006</c:v>
                </c:pt>
                <c:pt idx="1156">
                  <c:v>87.305819999999997</c:v>
                </c:pt>
                <c:pt idx="1157">
                  <c:v>87.362964000000005</c:v>
                </c:pt>
                <c:pt idx="1158">
                  <c:v>87.417627999999993</c:v>
                </c:pt>
                <c:pt idx="1159">
                  <c:v>87.470752000000005</c:v>
                </c:pt>
                <c:pt idx="1160">
                  <c:v>87.524373999999995</c:v>
                </c:pt>
                <c:pt idx="1161">
                  <c:v>87.579509000000002</c:v>
                </c:pt>
                <c:pt idx="1162">
                  <c:v>87.633307000000002</c:v>
                </c:pt>
                <c:pt idx="1163">
                  <c:v>87.682320000000004</c:v>
                </c:pt>
                <c:pt idx="1164">
                  <c:v>87.726899000000003</c:v>
                </c:pt>
                <c:pt idx="1165">
                  <c:v>87.767735000000002</c:v>
                </c:pt>
                <c:pt idx="1166">
                  <c:v>87.799650999999997</c:v>
                </c:pt>
                <c:pt idx="1167">
                  <c:v>87.814902000000004</c:v>
                </c:pt>
                <c:pt idx="1168">
                  <c:v>87.813668000000007</c:v>
                </c:pt>
                <c:pt idx="1169">
                  <c:v>87.806884999999994</c:v>
                </c:pt>
                <c:pt idx="1170">
                  <c:v>87.807716999999997</c:v>
                </c:pt>
                <c:pt idx="1171">
                  <c:v>87.823059999999998</c:v>
                </c:pt>
                <c:pt idx="1172">
                  <c:v>87.852643999999998</c:v>
                </c:pt>
                <c:pt idx="1173">
                  <c:v>87.890863999999993</c:v>
                </c:pt>
                <c:pt idx="1174">
                  <c:v>87.928191999999996</c:v>
                </c:pt>
                <c:pt idx="1175">
                  <c:v>87.955425000000005</c:v>
                </c:pt>
                <c:pt idx="1176">
                  <c:v>87.969246999999996</c:v>
                </c:pt>
                <c:pt idx="1177">
                  <c:v>87.971693000000002</c:v>
                </c:pt>
                <c:pt idx="1178">
                  <c:v>87.965014999999994</c:v>
                </c:pt>
                <c:pt idx="1179">
                  <c:v>87.952456999999995</c:v>
                </c:pt>
                <c:pt idx="1180">
                  <c:v>87.944181999999998</c:v>
                </c:pt>
                <c:pt idx="1181">
                  <c:v>87.954508000000004</c:v>
                </c:pt>
                <c:pt idx="1182">
                  <c:v>87.988315</c:v>
                </c:pt>
                <c:pt idx="1183">
                  <c:v>88.034229999999994</c:v>
                </c:pt>
                <c:pt idx="1184">
                  <c:v>88.075554999999994</c:v>
                </c:pt>
                <c:pt idx="1185">
                  <c:v>88.104409000000004</c:v>
                </c:pt>
                <c:pt idx="1186">
                  <c:v>88.122212000000005</c:v>
                </c:pt>
                <c:pt idx="1187">
                  <c:v>88.131741000000005</c:v>
                </c:pt>
                <c:pt idx="1188">
                  <c:v>88.135587000000001</c:v>
                </c:pt>
                <c:pt idx="1189">
                  <c:v>88.139572999999999</c:v>
                </c:pt>
                <c:pt idx="1190">
                  <c:v>88.150067000000007</c:v>
                </c:pt>
                <c:pt idx="1191">
                  <c:v>88.166955999999999</c:v>
                </c:pt>
                <c:pt idx="1192">
                  <c:v>88.183418000000003</c:v>
                </c:pt>
                <c:pt idx="1193">
                  <c:v>88.192631000000006</c:v>
                </c:pt>
                <c:pt idx="1194">
                  <c:v>88.192211999999998</c:v>
                </c:pt>
                <c:pt idx="1195">
                  <c:v>88.184759</c:v>
                </c:pt>
                <c:pt idx="1196">
                  <c:v>88.179102</c:v>
                </c:pt>
                <c:pt idx="1197">
                  <c:v>88.188153</c:v>
                </c:pt>
                <c:pt idx="1198">
                  <c:v>88.217832999999999</c:v>
                </c:pt>
                <c:pt idx="1199">
                  <c:v>88.257131999999999</c:v>
                </c:pt>
                <c:pt idx="1200">
                  <c:v>88.285646</c:v>
                </c:pt>
                <c:pt idx="1201">
                  <c:v>88.292935</c:v>
                </c:pt>
                <c:pt idx="1202">
                  <c:v>88.285892000000004</c:v>
                </c:pt>
                <c:pt idx="1203">
                  <c:v>88.276636999999994</c:v>
                </c:pt>
                <c:pt idx="1204">
                  <c:v>88.270937000000004</c:v>
                </c:pt>
                <c:pt idx="1205">
                  <c:v>88.271681000000001</c:v>
                </c:pt>
                <c:pt idx="1206">
                  <c:v>88.285342999999997</c:v>
                </c:pt>
                <c:pt idx="1207">
                  <c:v>88.315830000000005</c:v>
                </c:pt>
                <c:pt idx="1208">
                  <c:v>88.353686999999994</c:v>
                </c:pt>
                <c:pt idx="1209">
                  <c:v>88.379192000000003</c:v>
                </c:pt>
                <c:pt idx="1210">
                  <c:v>88.378883999999999</c:v>
                </c:pt>
                <c:pt idx="1211">
                  <c:v>88.357315</c:v>
                </c:pt>
                <c:pt idx="1212">
                  <c:v>88.332618999999994</c:v>
                </c:pt>
                <c:pt idx="1213">
                  <c:v>88.322284999999994</c:v>
                </c:pt>
                <c:pt idx="1214">
                  <c:v>88.331068000000002</c:v>
                </c:pt>
                <c:pt idx="1215">
                  <c:v>88.348309999999998</c:v>
                </c:pt>
                <c:pt idx="1216">
                  <c:v>88.355815000000007</c:v>
                </c:pt>
                <c:pt idx="1217">
                  <c:v>88.341657999999995</c:v>
                </c:pt>
                <c:pt idx="1218">
                  <c:v>88.309385000000006</c:v>
                </c:pt>
                <c:pt idx="1219">
                  <c:v>88.275226000000004</c:v>
                </c:pt>
                <c:pt idx="1220">
                  <c:v>88.256522000000004</c:v>
                </c:pt>
                <c:pt idx="1221">
                  <c:v>88.261593000000005</c:v>
                </c:pt>
                <c:pt idx="1222">
                  <c:v>88.286945000000003</c:v>
                </c:pt>
                <c:pt idx="1223">
                  <c:v>88.321566000000004</c:v>
                </c:pt>
                <c:pt idx="1224">
                  <c:v>88.354262000000006</c:v>
                </c:pt>
                <c:pt idx="1225">
                  <c:v>88.378635000000003</c:v>
                </c:pt>
                <c:pt idx="1226">
                  <c:v>88.392200000000003</c:v>
                </c:pt>
                <c:pt idx="1227">
                  <c:v>88.393252000000004</c:v>
                </c:pt>
                <c:pt idx="1228">
                  <c:v>88.383058000000005</c:v>
                </c:pt>
                <c:pt idx="1229">
                  <c:v>88.371257999999997</c:v>
                </c:pt>
                <c:pt idx="1230">
                  <c:v>88.372810000000001</c:v>
                </c:pt>
                <c:pt idx="1231">
                  <c:v>88.394132999999997</c:v>
                </c:pt>
                <c:pt idx="1232">
                  <c:v>88.424069000000003</c:v>
                </c:pt>
                <c:pt idx="1233">
                  <c:v>88.443445999999994</c:v>
                </c:pt>
                <c:pt idx="1234">
                  <c:v>88.443021000000002</c:v>
                </c:pt>
                <c:pt idx="1235">
                  <c:v>88.429066000000006</c:v>
                </c:pt>
                <c:pt idx="1236">
                  <c:v>88.413548000000006</c:v>
                </c:pt>
                <c:pt idx="1237">
                  <c:v>88.405596000000003</c:v>
                </c:pt>
                <c:pt idx="1238">
                  <c:v>88.412870999999996</c:v>
                </c:pt>
                <c:pt idx="1239">
                  <c:v>88.442640999999995</c:v>
                </c:pt>
                <c:pt idx="1240">
                  <c:v>88.493791999999999</c:v>
                </c:pt>
                <c:pt idx="1241">
                  <c:v>88.549094999999994</c:v>
                </c:pt>
                <c:pt idx="1242">
                  <c:v>88.582288000000005</c:v>
                </c:pt>
                <c:pt idx="1243">
                  <c:v>88.577442000000005</c:v>
                </c:pt>
                <c:pt idx="1244">
                  <c:v>88.542075999999994</c:v>
                </c:pt>
                <c:pt idx="1245">
                  <c:v>88.501255999999998</c:v>
                </c:pt>
                <c:pt idx="1246">
                  <c:v>88.479045999999997</c:v>
                </c:pt>
                <c:pt idx="1247">
                  <c:v>88.484032999999997</c:v>
                </c:pt>
                <c:pt idx="1248">
                  <c:v>88.508266000000006</c:v>
                </c:pt>
                <c:pt idx="1249">
                  <c:v>88.535998000000006</c:v>
                </c:pt>
                <c:pt idx="1250">
                  <c:v>88.553511</c:v>
                </c:pt>
                <c:pt idx="1251">
                  <c:v>88.555218999999994</c:v>
                </c:pt>
                <c:pt idx="1252">
                  <c:v>88.545400999999998</c:v>
                </c:pt>
                <c:pt idx="1253">
                  <c:v>88.534960999999996</c:v>
                </c:pt>
                <c:pt idx="1254">
                  <c:v>88.53349</c:v>
                </c:pt>
                <c:pt idx="1255">
                  <c:v>88.542597999999998</c:v>
                </c:pt>
                <c:pt idx="1256">
                  <c:v>88.556505999999999</c:v>
                </c:pt>
                <c:pt idx="1257">
                  <c:v>88.567531000000002</c:v>
                </c:pt>
                <c:pt idx="1258">
                  <c:v>88.568944000000002</c:v>
                </c:pt>
                <c:pt idx="1259">
                  <c:v>88.555297999999993</c:v>
                </c:pt>
                <c:pt idx="1260">
                  <c:v>88.526972000000001</c:v>
                </c:pt>
                <c:pt idx="1261">
                  <c:v>88.496353999999997</c:v>
                </c:pt>
                <c:pt idx="1262">
                  <c:v>88.482764000000003</c:v>
                </c:pt>
                <c:pt idx="1263">
                  <c:v>88.494849000000002</c:v>
                </c:pt>
                <c:pt idx="1264">
                  <c:v>88.520222000000004</c:v>
                </c:pt>
                <c:pt idx="1265">
                  <c:v>88.537848999999994</c:v>
                </c:pt>
                <c:pt idx="1266">
                  <c:v>88.539546999999999</c:v>
                </c:pt>
                <c:pt idx="1267">
                  <c:v>88.534818999999999</c:v>
                </c:pt>
                <c:pt idx="1268">
                  <c:v>88.536824999999993</c:v>
                </c:pt>
                <c:pt idx="1269">
                  <c:v>88.549919000000003</c:v>
                </c:pt>
                <c:pt idx="1270">
                  <c:v>88.571332999999996</c:v>
                </c:pt>
                <c:pt idx="1271">
                  <c:v>88.597793999999993</c:v>
                </c:pt>
                <c:pt idx="1272">
                  <c:v>88.626322000000002</c:v>
                </c:pt>
                <c:pt idx="1273">
                  <c:v>88.651714999999996</c:v>
                </c:pt>
                <c:pt idx="1274">
                  <c:v>88.667378999999997</c:v>
                </c:pt>
                <c:pt idx="1275">
                  <c:v>88.669049000000001</c:v>
                </c:pt>
                <c:pt idx="1276">
                  <c:v>88.657757000000004</c:v>
                </c:pt>
                <c:pt idx="1277">
                  <c:v>88.640552999999997</c:v>
                </c:pt>
                <c:pt idx="1278">
                  <c:v>88.627522999999997</c:v>
                </c:pt>
                <c:pt idx="1279">
                  <c:v>88.624652999999995</c:v>
                </c:pt>
                <c:pt idx="1280">
                  <c:v>88.628865000000005</c:v>
                </c:pt>
                <c:pt idx="1281">
                  <c:v>88.632453999999996</c:v>
                </c:pt>
                <c:pt idx="1282">
                  <c:v>88.632429000000002</c:v>
                </c:pt>
                <c:pt idx="1283">
                  <c:v>88.631894000000003</c:v>
                </c:pt>
                <c:pt idx="1284">
                  <c:v>88.632253000000006</c:v>
                </c:pt>
                <c:pt idx="1285">
                  <c:v>88.629305000000002</c:v>
                </c:pt>
                <c:pt idx="1286">
                  <c:v>88.619956000000002</c:v>
                </c:pt>
                <c:pt idx="1287">
                  <c:v>88.609164000000007</c:v>
                </c:pt>
                <c:pt idx="1288">
                  <c:v>88.606132000000002</c:v>
                </c:pt>
                <c:pt idx="1289">
                  <c:v>88.614880999999997</c:v>
                </c:pt>
                <c:pt idx="1290">
                  <c:v>88.631153999999995</c:v>
                </c:pt>
                <c:pt idx="1291">
                  <c:v>88.647824999999997</c:v>
                </c:pt>
                <c:pt idx="1292">
                  <c:v>88.661240000000006</c:v>
                </c:pt>
                <c:pt idx="1293">
                  <c:v>88.672321999999994</c:v>
                </c:pt>
                <c:pt idx="1294">
                  <c:v>88.682653999999999</c:v>
                </c:pt>
                <c:pt idx="1295">
                  <c:v>88.690376000000001</c:v>
                </c:pt>
                <c:pt idx="1296">
                  <c:v>88.691539000000006</c:v>
                </c:pt>
                <c:pt idx="1297">
                  <c:v>88.686514000000003</c:v>
                </c:pt>
                <c:pt idx="1298">
                  <c:v>88.682193999999996</c:v>
                </c:pt>
                <c:pt idx="1299">
                  <c:v>88.683886000000001</c:v>
                </c:pt>
                <c:pt idx="1300">
                  <c:v>88.686831999999995</c:v>
                </c:pt>
                <c:pt idx="1301">
                  <c:v>88.68159</c:v>
                </c:pt>
                <c:pt idx="1302">
                  <c:v>88.668111999999994</c:v>
                </c:pt>
                <c:pt idx="1303">
                  <c:v>88.657604000000006</c:v>
                </c:pt>
                <c:pt idx="1304">
                  <c:v>88.658253999999999</c:v>
                </c:pt>
                <c:pt idx="1305">
                  <c:v>88.665976999999998</c:v>
                </c:pt>
                <c:pt idx="1306">
                  <c:v>88.673837000000006</c:v>
                </c:pt>
                <c:pt idx="1307">
                  <c:v>88.684219999999996</c:v>
                </c:pt>
                <c:pt idx="1308">
                  <c:v>88.703680000000006</c:v>
                </c:pt>
                <c:pt idx="1309">
                  <c:v>88.728630999999993</c:v>
                </c:pt>
                <c:pt idx="1310">
                  <c:v>88.744686999999999</c:v>
                </c:pt>
                <c:pt idx="1311">
                  <c:v>88.741997999999995</c:v>
                </c:pt>
                <c:pt idx="1312">
                  <c:v>88.726130999999995</c:v>
                </c:pt>
                <c:pt idx="1313">
                  <c:v>88.711748</c:v>
                </c:pt>
                <c:pt idx="1314">
                  <c:v>88.708303999999998</c:v>
                </c:pt>
                <c:pt idx="1315">
                  <c:v>88.713507000000007</c:v>
                </c:pt>
                <c:pt idx="1316">
                  <c:v>88.718547000000001</c:v>
                </c:pt>
                <c:pt idx="1317">
                  <c:v>88.718129000000005</c:v>
                </c:pt>
                <c:pt idx="1318">
                  <c:v>88.715584000000007</c:v>
                </c:pt>
                <c:pt idx="1319">
                  <c:v>88.718664000000004</c:v>
                </c:pt>
                <c:pt idx="1320">
                  <c:v>88.731258999999994</c:v>
                </c:pt>
                <c:pt idx="1321">
                  <c:v>88.750578000000004</c:v>
                </c:pt>
                <c:pt idx="1322">
                  <c:v>88.770948000000004</c:v>
                </c:pt>
                <c:pt idx="1323">
                  <c:v>88.786265</c:v>
                </c:pt>
                <c:pt idx="1324">
                  <c:v>88.789150000000006</c:v>
                </c:pt>
                <c:pt idx="1325">
                  <c:v>88.774880999999993</c:v>
                </c:pt>
                <c:pt idx="1326">
                  <c:v>88.750405000000001</c:v>
                </c:pt>
                <c:pt idx="1327">
                  <c:v>88.733687000000003</c:v>
                </c:pt>
                <c:pt idx="1328">
                  <c:v>88.736844000000005</c:v>
                </c:pt>
                <c:pt idx="1329">
                  <c:v>88.752044999999995</c:v>
                </c:pt>
                <c:pt idx="1330">
                  <c:v>88.759472000000002</c:v>
                </c:pt>
                <c:pt idx="1331">
                  <c:v>88.747513999999995</c:v>
                </c:pt>
                <c:pt idx="1332">
                  <c:v>88.720292000000001</c:v>
                </c:pt>
                <c:pt idx="1333">
                  <c:v>88.689328000000003</c:v>
                </c:pt>
                <c:pt idx="1334">
                  <c:v>88.666106999999997</c:v>
                </c:pt>
                <c:pt idx="1335">
                  <c:v>88.660944000000001</c:v>
                </c:pt>
                <c:pt idx="1336">
                  <c:v>88.677943999999997</c:v>
                </c:pt>
                <c:pt idx="1337">
                  <c:v>88.707340000000002</c:v>
                </c:pt>
                <c:pt idx="1338">
                  <c:v>88.730819999999994</c:v>
                </c:pt>
                <c:pt idx="1339">
                  <c:v>88.739666999999997</c:v>
                </c:pt>
                <c:pt idx="1340">
                  <c:v>88.742469</c:v>
                </c:pt>
                <c:pt idx="1341">
                  <c:v>88.750878</c:v>
                </c:pt>
                <c:pt idx="1342">
                  <c:v>88.763490000000004</c:v>
                </c:pt>
                <c:pt idx="1343">
                  <c:v>88.770026000000001</c:v>
                </c:pt>
                <c:pt idx="1344">
                  <c:v>88.766840000000002</c:v>
                </c:pt>
                <c:pt idx="1345">
                  <c:v>88.760420999999994</c:v>
                </c:pt>
                <c:pt idx="1346">
                  <c:v>88.756792000000004</c:v>
                </c:pt>
                <c:pt idx="1347">
                  <c:v>88.755049</c:v>
                </c:pt>
                <c:pt idx="1348">
                  <c:v>88.752992000000006</c:v>
                </c:pt>
                <c:pt idx="1349">
                  <c:v>88.753448000000006</c:v>
                </c:pt>
                <c:pt idx="1350">
                  <c:v>88.761094999999997</c:v>
                </c:pt>
                <c:pt idx="1351">
                  <c:v>88.774794</c:v>
                </c:pt>
                <c:pt idx="1352">
                  <c:v>88.785764</c:v>
                </c:pt>
                <c:pt idx="1353">
                  <c:v>88.783845999999997</c:v>
                </c:pt>
                <c:pt idx="1354">
                  <c:v>88.765939000000003</c:v>
                </c:pt>
                <c:pt idx="1355">
                  <c:v>88.739276000000004</c:v>
                </c:pt>
                <c:pt idx="1356">
                  <c:v>88.716507000000007</c:v>
                </c:pt>
                <c:pt idx="1357">
                  <c:v>88.706771000000003</c:v>
                </c:pt>
                <c:pt idx="1358">
                  <c:v>88.711113999999995</c:v>
                </c:pt>
                <c:pt idx="1359">
                  <c:v>88.725244000000004</c:v>
                </c:pt>
                <c:pt idx="1360">
                  <c:v>88.743436000000003</c:v>
                </c:pt>
                <c:pt idx="1361">
                  <c:v>88.758352000000002</c:v>
                </c:pt>
                <c:pt idx="1362">
                  <c:v>88.761037999999999</c:v>
                </c:pt>
                <c:pt idx="1363">
                  <c:v>88.746981000000005</c:v>
                </c:pt>
                <c:pt idx="1364">
                  <c:v>88.722864999999999</c:v>
                </c:pt>
                <c:pt idx="1365">
                  <c:v>88.702667000000005</c:v>
                </c:pt>
                <c:pt idx="1366">
                  <c:v>88.693968999999996</c:v>
                </c:pt>
                <c:pt idx="1367">
                  <c:v>88.690084999999996</c:v>
                </c:pt>
                <c:pt idx="1368">
                  <c:v>88.678759999999997</c:v>
                </c:pt>
                <c:pt idx="1369">
                  <c:v>88.657797000000002</c:v>
                </c:pt>
                <c:pt idx="1370">
                  <c:v>88.638525000000001</c:v>
                </c:pt>
                <c:pt idx="1371">
                  <c:v>88.632361000000003</c:v>
                </c:pt>
                <c:pt idx="1372">
                  <c:v>88.636482999999998</c:v>
                </c:pt>
                <c:pt idx="1373">
                  <c:v>88.636514000000005</c:v>
                </c:pt>
                <c:pt idx="1374">
                  <c:v>88.623754000000005</c:v>
                </c:pt>
                <c:pt idx="1375">
                  <c:v>88.606453999999999</c:v>
                </c:pt>
                <c:pt idx="1376">
                  <c:v>88.601344999999995</c:v>
                </c:pt>
                <c:pt idx="1377">
                  <c:v>88.614913999999999</c:v>
                </c:pt>
                <c:pt idx="1378">
                  <c:v>88.635688000000002</c:v>
                </c:pt>
                <c:pt idx="1379">
                  <c:v>88.645132000000004</c:v>
                </c:pt>
                <c:pt idx="1380">
                  <c:v>88.634095000000002</c:v>
                </c:pt>
                <c:pt idx="1381">
                  <c:v>88.608466000000007</c:v>
                </c:pt>
                <c:pt idx="1382">
                  <c:v>88.581787000000006</c:v>
                </c:pt>
                <c:pt idx="1383">
                  <c:v>88.565185999999997</c:v>
                </c:pt>
                <c:pt idx="1384">
                  <c:v>88.562815000000001</c:v>
                </c:pt>
                <c:pt idx="1385">
                  <c:v>88.572024999999996</c:v>
                </c:pt>
                <c:pt idx="1386">
                  <c:v>88.584844000000004</c:v>
                </c:pt>
                <c:pt idx="1387">
                  <c:v>88.591376999999994</c:v>
                </c:pt>
                <c:pt idx="1388">
                  <c:v>88.586526000000006</c:v>
                </c:pt>
                <c:pt idx="1389">
                  <c:v>88.575166999999993</c:v>
                </c:pt>
                <c:pt idx="1390">
                  <c:v>88.568240000000003</c:v>
                </c:pt>
                <c:pt idx="1391">
                  <c:v>88.571769000000003</c:v>
                </c:pt>
                <c:pt idx="1392">
                  <c:v>88.581604999999996</c:v>
                </c:pt>
                <c:pt idx="1393">
                  <c:v>88.590704000000002</c:v>
                </c:pt>
                <c:pt idx="1394">
                  <c:v>88.598084999999998</c:v>
                </c:pt>
                <c:pt idx="1395">
                  <c:v>88.605710000000002</c:v>
                </c:pt>
                <c:pt idx="1396">
                  <c:v>88.608835999999997</c:v>
                </c:pt>
                <c:pt idx="1397">
                  <c:v>88.597840000000005</c:v>
                </c:pt>
                <c:pt idx="1398">
                  <c:v>88.572736000000006</c:v>
                </c:pt>
                <c:pt idx="1399">
                  <c:v>88.549452000000002</c:v>
                </c:pt>
                <c:pt idx="1400">
                  <c:v>88.544981000000007</c:v>
                </c:pt>
                <c:pt idx="1401">
                  <c:v>88.558079000000006</c:v>
                </c:pt>
                <c:pt idx="1402">
                  <c:v>88.570080000000004</c:v>
                </c:pt>
                <c:pt idx="1403">
                  <c:v>88.564859999999996</c:v>
                </c:pt>
                <c:pt idx="1404">
                  <c:v>88.544085999999993</c:v>
                </c:pt>
                <c:pt idx="1405">
                  <c:v>88.522088999999994</c:v>
                </c:pt>
                <c:pt idx="1406">
                  <c:v>88.509409000000005</c:v>
                </c:pt>
                <c:pt idx="1407">
                  <c:v>88.504667999999995</c:v>
                </c:pt>
                <c:pt idx="1408">
                  <c:v>88.502651999999998</c:v>
                </c:pt>
                <c:pt idx="1409">
                  <c:v>88.507409999999993</c:v>
                </c:pt>
                <c:pt idx="1410">
                  <c:v>88.531989999999993</c:v>
                </c:pt>
                <c:pt idx="1411">
                  <c:v>88.580994000000004</c:v>
                </c:pt>
                <c:pt idx="1412">
                  <c:v>88.635971999999995</c:v>
                </c:pt>
                <c:pt idx="1413">
                  <c:v>88.666207999999997</c:v>
                </c:pt>
                <c:pt idx="1414">
                  <c:v>88.657955999999999</c:v>
                </c:pt>
                <c:pt idx="1415">
                  <c:v>88.628883000000002</c:v>
                </c:pt>
                <c:pt idx="1416">
                  <c:v>88.609573999999995</c:v>
                </c:pt>
                <c:pt idx="1417">
                  <c:v>88.612938</c:v>
                </c:pt>
                <c:pt idx="1418">
                  <c:v>88.624666000000005</c:v>
                </c:pt>
                <c:pt idx="1419">
                  <c:v>88.621225999999993</c:v>
                </c:pt>
                <c:pt idx="1420">
                  <c:v>88.594256000000001</c:v>
                </c:pt>
                <c:pt idx="1421">
                  <c:v>88.559589000000003</c:v>
                </c:pt>
                <c:pt idx="1422">
                  <c:v>88.545165999999995</c:v>
                </c:pt>
                <c:pt idx="1423">
                  <c:v>88.567274999999995</c:v>
                </c:pt>
                <c:pt idx="1424">
                  <c:v>88.614457999999999</c:v>
                </c:pt>
                <c:pt idx="1425">
                  <c:v>88.656014999999996</c:v>
                </c:pt>
                <c:pt idx="1426">
                  <c:v>88.668953000000002</c:v>
                </c:pt>
                <c:pt idx="1427">
                  <c:v>88.655276999999998</c:v>
                </c:pt>
                <c:pt idx="1428">
                  <c:v>88.632889000000006</c:v>
                </c:pt>
                <c:pt idx="1429">
                  <c:v>88.615341000000001</c:v>
                </c:pt>
                <c:pt idx="1430">
                  <c:v>88.604123999999999</c:v>
                </c:pt>
                <c:pt idx="1431">
                  <c:v>88.594465</c:v>
                </c:pt>
                <c:pt idx="1432">
                  <c:v>88.580934999999997</c:v>
                </c:pt>
                <c:pt idx="1433">
                  <c:v>88.560203999999999</c:v>
                </c:pt>
                <c:pt idx="1434">
                  <c:v>88.536368999999993</c:v>
                </c:pt>
                <c:pt idx="1435">
                  <c:v>88.523550999999998</c:v>
                </c:pt>
                <c:pt idx="1436">
                  <c:v>88.536001999999996</c:v>
                </c:pt>
                <c:pt idx="1437">
                  <c:v>88.572269000000006</c:v>
                </c:pt>
                <c:pt idx="1438">
                  <c:v>88.610904000000005</c:v>
                </c:pt>
                <c:pt idx="1439">
                  <c:v>88.622895</c:v>
                </c:pt>
                <c:pt idx="1440">
                  <c:v>88.590072000000006</c:v>
                </c:pt>
                <c:pt idx="1441">
                  <c:v>88.516846000000001</c:v>
                </c:pt>
                <c:pt idx="1442">
                  <c:v>88.427914999999999</c:v>
                </c:pt>
                <c:pt idx="1443">
                  <c:v>88.351748999999998</c:v>
                </c:pt>
                <c:pt idx="1444">
                  <c:v>88.302657999999994</c:v>
                </c:pt>
                <c:pt idx="1445">
                  <c:v>88.280531999999994</c:v>
                </c:pt>
                <c:pt idx="1446">
                  <c:v>88.286596000000003</c:v>
                </c:pt>
                <c:pt idx="1447">
                  <c:v>88.327783999999994</c:v>
                </c:pt>
                <c:pt idx="1448">
                  <c:v>88.398086000000006</c:v>
                </c:pt>
                <c:pt idx="1449">
                  <c:v>88.465873000000002</c:v>
                </c:pt>
                <c:pt idx="1450">
                  <c:v>88.494613999999999</c:v>
                </c:pt>
                <c:pt idx="1451">
                  <c:v>88.475913000000006</c:v>
                </c:pt>
                <c:pt idx="1452">
                  <c:v>88.433197000000007</c:v>
                </c:pt>
                <c:pt idx="1453">
                  <c:v>88.394666999999998</c:v>
                </c:pt>
                <c:pt idx="1454">
                  <c:v>88.372174000000001</c:v>
                </c:pt>
                <c:pt idx="1455">
                  <c:v>88.364140000000006</c:v>
                </c:pt>
                <c:pt idx="1456">
                  <c:v>88.364973000000006</c:v>
                </c:pt>
                <c:pt idx="1457">
                  <c:v>88.366952999999995</c:v>
                </c:pt>
                <c:pt idx="1458">
                  <c:v>88.362386000000001</c:v>
                </c:pt>
                <c:pt idx="1459">
                  <c:v>88.350593000000003</c:v>
                </c:pt>
                <c:pt idx="1460">
                  <c:v>88.340306999999996</c:v>
                </c:pt>
                <c:pt idx="1461">
                  <c:v>88.343836999999994</c:v>
                </c:pt>
                <c:pt idx="1462">
                  <c:v>88.370997000000003</c:v>
                </c:pt>
                <c:pt idx="1463">
                  <c:v>88.424436</c:v>
                </c:pt>
                <c:pt idx="1464">
                  <c:v>88.493595999999997</c:v>
                </c:pt>
                <c:pt idx="1465">
                  <c:v>88.556946999999994</c:v>
                </c:pt>
                <c:pt idx="1466">
                  <c:v>88.600459999999998</c:v>
                </c:pt>
                <c:pt idx="1467">
                  <c:v>88.632315000000006</c:v>
                </c:pt>
                <c:pt idx="1468">
                  <c:v>88.668093999999996</c:v>
                </c:pt>
                <c:pt idx="1469">
                  <c:v>88.701848999999996</c:v>
                </c:pt>
                <c:pt idx="1470">
                  <c:v>88.705274000000003</c:v>
                </c:pt>
                <c:pt idx="1471">
                  <c:v>88.658743000000001</c:v>
                </c:pt>
                <c:pt idx="1472">
                  <c:v>88.571675999999997</c:v>
                </c:pt>
                <c:pt idx="1473">
                  <c:v>88.469565000000003</c:v>
                </c:pt>
                <c:pt idx="1474">
                  <c:v>88.376026999999993</c:v>
                </c:pt>
                <c:pt idx="1475">
                  <c:v>88.314387999999994</c:v>
                </c:pt>
                <c:pt idx="1476">
                  <c:v>88.309027999999998</c:v>
                </c:pt>
                <c:pt idx="1477">
                  <c:v>88.366557</c:v>
                </c:pt>
                <c:pt idx="1478">
                  <c:v>88.45993</c:v>
                </c:pt>
                <c:pt idx="1479">
                  <c:v>88.545055000000005</c:v>
                </c:pt>
                <c:pt idx="1480">
                  <c:v>88.594665000000006</c:v>
                </c:pt>
                <c:pt idx="1481">
                  <c:v>88.610292000000001</c:v>
                </c:pt>
                <c:pt idx="1482">
                  <c:v>88.605350000000001</c:v>
                </c:pt>
                <c:pt idx="1483">
                  <c:v>88.587783000000002</c:v>
                </c:pt>
                <c:pt idx="1484">
                  <c:v>88.560257000000007</c:v>
                </c:pt>
                <c:pt idx="1485">
                  <c:v>88.527647999999999</c:v>
                </c:pt>
                <c:pt idx="1486">
                  <c:v>88.498307999999994</c:v>
                </c:pt>
                <c:pt idx="1487">
                  <c:v>88.479602</c:v>
                </c:pt>
                <c:pt idx="1488">
                  <c:v>88.473581999999993</c:v>
                </c:pt>
                <c:pt idx="1489">
                  <c:v>88.474740999999995</c:v>
                </c:pt>
                <c:pt idx="1490">
                  <c:v>88.469250000000002</c:v>
                </c:pt>
                <c:pt idx="1491">
                  <c:v>88.437905999999998</c:v>
                </c:pt>
                <c:pt idx="1492">
                  <c:v>88.367148</c:v>
                </c:pt>
                <c:pt idx="1493">
                  <c:v>88.265991</c:v>
                </c:pt>
                <c:pt idx="1494">
                  <c:v>88.174173999999994</c:v>
                </c:pt>
                <c:pt idx="1495">
                  <c:v>88.144144999999995</c:v>
                </c:pt>
                <c:pt idx="1496">
                  <c:v>88.201231000000007</c:v>
                </c:pt>
                <c:pt idx="1497">
                  <c:v>88.315270999999996</c:v>
                </c:pt>
                <c:pt idx="1498">
                  <c:v>88.415362000000002</c:v>
                </c:pt>
                <c:pt idx="1499">
                  <c:v>88.440302000000003</c:v>
                </c:pt>
                <c:pt idx="1500">
                  <c:v>88.381280000000004</c:v>
                </c:pt>
                <c:pt idx="1501">
                  <c:v>88.281745999999998</c:v>
                </c:pt>
                <c:pt idx="1502">
                  <c:v>88.201093999999998</c:v>
                </c:pt>
                <c:pt idx="1503">
                  <c:v>88.175252999999998</c:v>
                </c:pt>
                <c:pt idx="1504">
                  <c:v>88.201093</c:v>
                </c:pt>
                <c:pt idx="1505">
                  <c:v>88.251551000000006</c:v>
                </c:pt>
                <c:pt idx="1506">
                  <c:v>88.304103999999995</c:v>
                </c:pt>
                <c:pt idx="1507">
                  <c:v>88.352436999999995</c:v>
                </c:pt>
                <c:pt idx="1508">
                  <c:v>88.392796000000004</c:v>
                </c:pt>
                <c:pt idx="1509">
                  <c:v>88.411980999999997</c:v>
                </c:pt>
                <c:pt idx="1510">
                  <c:v>88.400092999999998</c:v>
                </c:pt>
                <c:pt idx="1511">
                  <c:v>88.366951</c:v>
                </c:pt>
                <c:pt idx="1512">
                  <c:v>88.329228000000001</c:v>
                </c:pt>
                <c:pt idx="1513">
                  <c:v>88.283924999999996</c:v>
                </c:pt>
                <c:pt idx="1514">
                  <c:v>88.213772000000006</c:v>
                </c:pt>
                <c:pt idx="1515">
                  <c:v>88.123020999999994</c:v>
                </c:pt>
                <c:pt idx="1516">
                  <c:v>88.049484000000007</c:v>
                </c:pt>
                <c:pt idx="1517">
                  <c:v>88.030507</c:v>
                </c:pt>
                <c:pt idx="1518">
                  <c:v>88.067037999999997</c:v>
                </c:pt>
                <c:pt idx="1519">
                  <c:v>88.127511999999996</c:v>
                </c:pt>
                <c:pt idx="1520">
                  <c:v>88.176917000000003</c:v>
                </c:pt>
                <c:pt idx="1521">
                  <c:v>88.197445000000002</c:v>
                </c:pt>
                <c:pt idx="1522">
                  <c:v>88.195561999999995</c:v>
                </c:pt>
                <c:pt idx="1523">
                  <c:v>88.200438000000005</c:v>
                </c:pt>
                <c:pt idx="1524">
                  <c:v>88.244033999999999</c:v>
                </c:pt>
                <c:pt idx="1525">
                  <c:v>88.328273999999993</c:v>
                </c:pt>
                <c:pt idx="1526">
                  <c:v>88.417114999999995</c:v>
                </c:pt>
                <c:pt idx="1527">
                  <c:v>88.470798000000002</c:v>
                </c:pt>
                <c:pt idx="1528">
                  <c:v>88.480179000000007</c:v>
                </c:pt>
                <c:pt idx="1529">
                  <c:v>88.457612999999995</c:v>
                </c:pt>
                <c:pt idx="1530">
                  <c:v>88.407348999999996</c:v>
                </c:pt>
                <c:pt idx="1531">
                  <c:v>88.325417999999999</c:v>
                </c:pt>
                <c:pt idx="1532">
                  <c:v>88.224073000000004</c:v>
                </c:pt>
                <c:pt idx="1533">
                  <c:v>88.134313000000006</c:v>
                </c:pt>
                <c:pt idx="1534">
                  <c:v>88.078667999999993</c:v>
                </c:pt>
                <c:pt idx="1535">
                  <c:v>88.054382000000004</c:v>
                </c:pt>
                <c:pt idx="1536">
                  <c:v>88.047190000000001</c:v>
                </c:pt>
                <c:pt idx="1537">
                  <c:v>88.049693000000005</c:v>
                </c:pt>
                <c:pt idx="1538">
                  <c:v>88.059791000000004</c:v>
                </c:pt>
                <c:pt idx="1539">
                  <c:v>88.069601000000006</c:v>
                </c:pt>
                <c:pt idx="1540">
                  <c:v>88.064746</c:v>
                </c:pt>
                <c:pt idx="1541">
                  <c:v>88.034769999999995</c:v>
                </c:pt>
                <c:pt idx="1542">
                  <c:v>87.984126000000003</c:v>
                </c:pt>
                <c:pt idx="1543">
                  <c:v>87.934426000000002</c:v>
                </c:pt>
                <c:pt idx="1544">
                  <c:v>87.911122000000006</c:v>
                </c:pt>
                <c:pt idx="1545">
                  <c:v>87.920546999999999</c:v>
                </c:pt>
                <c:pt idx="1546">
                  <c:v>87.942815999999993</c:v>
                </c:pt>
                <c:pt idx="1547">
                  <c:v>87.955680000000001</c:v>
                </c:pt>
                <c:pt idx="1548">
                  <c:v>87.963515000000001</c:v>
                </c:pt>
                <c:pt idx="1549">
                  <c:v>87.990938</c:v>
                </c:pt>
                <c:pt idx="1550">
                  <c:v>88.045553999999996</c:v>
                </c:pt>
                <c:pt idx="1551">
                  <c:v>88.098656000000005</c:v>
                </c:pt>
                <c:pt idx="1552">
                  <c:v>88.110084999999998</c:v>
                </c:pt>
                <c:pt idx="1553">
                  <c:v>88.066619000000003</c:v>
                </c:pt>
                <c:pt idx="1554">
                  <c:v>87.992143999999996</c:v>
                </c:pt>
                <c:pt idx="1555">
                  <c:v>87.927002999999999</c:v>
                </c:pt>
                <c:pt idx="1556">
                  <c:v>87.902225000000001</c:v>
                </c:pt>
                <c:pt idx="1557">
                  <c:v>87.926164999999997</c:v>
                </c:pt>
                <c:pt idx="1558">
                  <c:v>87.983832000000007</c:v>
                </c:pt>
                <c:pt idx="1559">
                  <c:v>88.044921000000002</c:v>
                </c:pt>
                <c:pt idx="1560">
                  <c:v>88.077303000000001</c:v>
                </c:pt>
                <c:pt idx="1561">
                  <c:v>88.060944000000006</c:v>
                </c:pt>
                <c:pt idx="1562">
                  <c:v>87.996127000000001</c:v>
                </c:pt>
                <c:pt idx="1563">
                  <c:v>87.903034000000005</c:v>
                </c:pt>
                <c:pt idx="1564">
                  <c:v>87.811704000000006</c:v>
                </c:pt>
                <c:pt idx="1565">
                  <c:v>87.746717000000004</c:v>
                </c:pt>
                <c:pt idx="1566">
                  <c:v>87.718344999999999</c:v>
                </c:pt>
                <c:pt idx="1567">
                  <c:v>87.725266000000005</c:v>
                </c:pt>
                <c:pt idx="1568">
                  <c:v>87.759621999999993</c:v>
                </c:pt>
                <c:pt idx="1569">
                  <c:v>87.806482000000003</c:v>
                </c:pt>
                <c:pt idx="1570">
                  <c:v>87.845692999999997</c:v>
                </c:pt>
                <c:pt idx="1571">
                  <c:v>87.863878</c:v>
                </c:pt>
                <c:pt idx="1572">
                  <c:v>87.863856999999996</c:v>
                </c:pt>
                <c:pt idx="1573">
                  <c:v>87.855920999999995</c:v>
                </c:pt>
                <c:pt idx="1574">
                  <c:v>87.843300999999997</c:v>
                </c:pt>
                <c:pt idx="1575">
                  <c:v>87.825902999999997</c:v>
                </c:pt>
                <c:pt idx="1576">
                  <c:v>87.814791999999997</c:v>
                </c:pt>
                <c:pt idx="1577">
                  <c:v>87.826556999999994</c:v>
                </c:pt>
                <c:pt idx="1578">
                  <c:v>87.858276000000004</c:v>
                </c:pt>
                <c:pt idx="1579">
                  <c:v>87.882295999999997</c:v>
                </c:pt>
                <c:pt idx="1580">
                  <c:v>87.876180000000005</c:v>
                </c:pt>
                <c:pt idx="1581">
                  <c:v>87.848214999999996</c:v>
                </c:pt>
                <c:pt idx="1582">
                  <c:v>87.821956</c:v>
                </c:pt>
                <c:pt idx="1583">
                  <c:v>87.804862</c:v>
                </c:pt>
                <c:pt idx="1584">
                  <c:v>87.787919000000002</c:v>
                </c:pt>
                <c:pt idx="1585">
                  <c:v>87.771610999999993</c:v>
                </c:pt>
                <c:pt idx="1586">
                  <c:v>87.772323999999998</c:v>
                </c:pt>
                <c:pt idx="1587">
                  <c:v>87.797861999999995</c:v>
                </c:pt>
                <c:pt idx="1588">
                  <c:v>87.832420999999997</c:v>
                </c:pt>
                <c:pt idx="1589">
                  <c:v>87.856008000000003</c:v>
                </c:pt>
                <c:pt idx="1590">
                  <c:v>87.868285999999998</c:v>
                </c:pt>
                <c:pt idx="1591">
                  <c:v>87.881249999999994</c:v>
                </c:pt>
                <c:pt idx="1592">
                  <c:v>87.895132000000004</c:v>
                </c:pt>
                <c:pt idx="1593">
                  <c:v>87.895690999999999</c:v>
                </c:pt>
                <c:pt idx="1594">
                  <c:v>87.874751000000003</c:v>
                </c:pt>
                <c:pt idx="1595">
                  <c:v>87.841686999999993</c:v>
                </c:pt>
                <c:pt idx="1596">
                  <c:v>87.812646000000001</c:v>
                </c:pt>
                <c:pt idx="1597">
                  <c:v>87.797918999999993</c:v>
                </c:pt>
                <c:pt idx="1598">
                  <c:v>87.801816000000002</c:v>
                </c:pt>
                <c:pt idx="1599">
                  <c:v>87.823314999999994</c:v>
                </c:pt>
                <c:pt idx="1600">
                  <c:v>87.850451000000007</c:v>
                </c:pt>
                <c:pt idx="1601">
                  <c:v>87.863620999999995</c:v>
                </c:pt>
                <c:pt idx="1602">
                  <c:v>87.854686000000001</c:v>
                </c:pt>
                <c:pt idx="1603">
                  <c:v>87.838520000000003</c:v>
                </c:pt>
                <c:pt idx="1604">
                  <c:v>87.836327999999995</c:v>
                </c:pt>
                <c:pt idx="1605">
                  <c:v>87.849036999999996</c:v>
                </c:pt>
                <c:pt idx="1606">
                  <c:v>87.855397999999994</c:v>
                </c:pt>
                <c:pt idx="1607">
                  <c:v>87.836577000000005</c:v>
                </c:pt>
                <c:pt idx="1608">
                  <c:v>87.796012000000005</c:v>
                </c:pt>
                <c:pt idx="1609">
                  <c:v>87.755128999999997</c:v>
                </c:pt>
                <c:pt idx="1610">
                  <c:v>87.736107000000004</c:v>
                </c:pt>
                <c:pt idx="1611">
                  <c:v>87.748874000000001</c:v>
                </c:pt>
                <c:pt idx="1612">
                  <c:v>87.786860000000004</c:v>
                </c:pt>
                <c:pt idx="1613">
                  <c:v>87.831084000000004</c:v>
                </c:pt>
                <c:pt idx="1614">
                  <c:v>87.862188000000003</c:v>
                </c:pt>
                <c:pt idx="1615">
                  <c:v>87.871780000000001</c:v>
                </c:pt>
                <c:pt idx="1616">
                  <c:v>87.861508000000001</c:v>
                </c:pt>
                <c:pt idx="1617">
                  <c:v>87.833280999999999</c:v>
                </c:pt>
                <c:pt idx="1618">
                  <c:v>87.786143999999993</c:v>
                </c:pt>
                <c:pt idx="1619">
                  <c:v>87.722497000000004</c:v>
                </c:pt>
                <c:pt idx="1620">
                  <c:v>87.649218000000005</c:v>
                </c:pt>
                <c:pt idx="1621">
                  <c:v>87.569773999999995</c:v>
                </c:pt>
                <c:pt idx="1622">
                  <c:v>87.486941000000002</c:v>
                </c:pt>
                <c:pt idx="1623">
                  <c:v>87.422803999999999</c:v>
                </c:pt>
                <c:pt idx="1624">
                  <c:v>87.421473000000006</c:v>
                </c:pt>
                <c:pt idx="1625">
                  <c:v>87.507881999999995</c:v>
                </c:pt>
                <c:pt idx="1626">
                  <c:v>87.641273999999996</c:v>
                </c:pt>
                <c:pt idx="1627">
                  <c:v>87.735741000000004</c:v>
                </c:pt>
                <c:pt idx="1628">
                  <c:v>87.746831999999998</c:v>
                </c:pt>
                <c:pt idx="1629">
                  <c:v>87.726365999999999</c:v>
                </c:pt>
                <c:pt idx="1630">
                  <c:v>87.766683999999998</c:v>
                </c:pt>
                <c:pt idx="1631">
                  <c:v>87.890190000000004</c:v>
                </c:pt>
                <c:pt idx="1632">
                  <c:v>88.012082000000007</c:v>
                </c:pt>
                <c:pt idx="1633">
                  <c:v>88.024732</c:v>
                </c:pt>
                <c:pt idx="1634">
                  <c:v>87.912644</c:v>
                </c:pt>
                <c:pt idx="1635">
                  <c:v>87.772763999999995</c:v>
                </c:pt>
                <c:pt idx="1636">
                  <c:v>87.707288000000005</c:v>
                </c:pt>
                <c:pt idx="1637">
                  <c:v>87.713177999999999</c:v>
                </c:pt>
                <c:pt idx="1638">
                  <c:v>87.711957999999996</c:v>
                </c:pt>
                <c:pt idx="1639">
                  <c:v>87.664715999999999</c:v>
                </c:pt>
                <c:pt idx="1640">
                  <c:v>87.618954000000002</c:v>
                </c:pt>
                <c:pt idx="1641">
                  <c:v>87.624618999999996</c:v>
                </c:pt>
                <c:pt idx="1642">
                  <c:v>87.648264999999995</c:v>
                </c:pt>
                <c:pt idx="1643">
                  <c:v>87.632458999999997</c:v>
                </c:pt>
                <c:pt idx="1644">
                  <c:v>87.584671999999998</c:v>
                </c:pt>
                <c:pt idx="1645">
                  <c:v>87.564708999999993</c:v>
                </c:pt>
                <c:pt idx="1646">
                  <c:v>87.595144000000005</c:v>
                </c:pt>
                <c:pt idx="1647">
                  <c:v>87.641986000000003</c:v>
                </c:pt>
                <c:pt idx="1648">
                  <c:v>87.679828000000001</c:v>
                </c:pt>
                <c:pt idx="1649">
                  <c:v>87.713188000000002</c:v>
                </c:pt>
                <c:pt idx="1650">
                  <c:v>87.758525000000006</c:v>
                </c:pt>
                <c:pt idx="1651">
                  <c:v>87.816021000000006</c:v>
                </c:pt>
                <c:pt idx="1652">
                  <c:v>87.861661999999995</c:v>
                </c:pt>
                <c:pt idx="1653">
                  <c:v>87.864007000000001</c:v>
                </c:pt>
                <c:pt idx="1654">
                  <c:v>87.798815000000005</c:v>
                </c:pt>
                <c:pt idx="1655">
                  <c:v>87.698907000000005</c:v>
                </c:pt>
                <c:pt idx="1656">
                  <c:v>87.634136999999996</c:v>
                </c:pt>
                <c:pt idx="1657">
                  <c:v>87.636088999999998</c:v>
                </c:pt>
                <c:pt idx="1658">
                  <c:v>87.654685999999998</c:v>
                </c:pt>
                <c:pt idx="1659">
                  <c:v>87.616681</c:v>
                </c:pt>
                <c:pt idx="1660">
                  <c:v>87.522341999999995</c:v>
                </c:pt>
                <c:pt idx="1661">
                  <c:v>87.444338999999999</c:v>
                </c:pt>
                <c:pt idx="1662">
                  <c:v>87.451581000000004</c:v>
                </c:pt>
                <c:pt idx="1663">
                  <c:v>87.535869000000005</c:v>
                </c:pt>
                <c:pt idx="1664">
                  <c:v>87.630752999999999</c:v>
                </c:pt>
                <c:pt idx="1665">
                  <c:v>87.671415999999994</c:v>
                </c:pt>
                <c:pt idx="1666">
                  <c:v>87.647594999999995</c:v>
                </c:pt>
                <c:pt idx="1667">
                  <c:v>87.584266</c:v>
                </c:pt>
                <c:pt idx="1668">
                  <c:v>87.520242999999994</c:v>
                </c:pt>
                <c:pt idx="1669">
                  <c:v>87.461883</c:v>
                </c:pt>
                <c:pt idx="1670">
                  <c:v>87.407383999999993</c:v>
                </c:pt>
                <c:pt idx="1671">
                  <c:v>87.367009999999993</c:v>
                </c:pt>
                <c:pt idx="1672">
                  <c:v>87.369679000000005</c:v>
                </c:pt>
                <c:pt idx="1673">
                  <c:v>87.433618999999993</c:v>
                </c:pt>
                <c:pt idx="1674">
                  <c:v>87.539095000000003</c:v>
                </c:pt>
                <c:pt idx="1675">
                  <c:v>87.650797999999995</c:v>
                </c:pt>
                <c:pt idx="1676">
                  <c:v>87.734330999999997</c:v>
                </c:pt>
                <c:pt idx="1677">
                  <c:v>87.768435999999994</c:v>
                </c:pt>
                <c:pt idx="1678">
                  <c:v>87.745316000000003</c:v>
                </c:pt>
                <c:pt idx="1679">
                  <c:v>87.678314</c:v>
                </c:pt>
                <c:pt idx="1680">
                  <c:v>87.611620000000002</c:v>
                </c:pt>
                <c:pt idx="1681">
                  <c:v>87.585415999999995</c:v>
                </c:pt>
                <c:pt idx="1682">
                  <c:v>87.612600999999998</c:v>
                </c:pt>
                <c:pt idx="1683">
                  <c:v>87.670669000000004</c:v>
                </c:pt>
                <c:pt idx="1684">
                  <c:v>87.740545999999995</c:v>
                </c:pt>
                <c:pt idx="1685">
                  <c:v>87.811139999999995</c:v>
                </c:pt>
                <c:pt idx="1686">
                  <c:v>87.873998999999998</c:v>
                </c:pt>
                <c:pt idx="1687">
                  <c:v>87.904098000000005</c:v>
                </c:pt>
                <c:pt idx="1688">
                  <c:v>87.884979000000001</c:v>
                </c:pt>
                <c:pt idx="1689">
                  <c:v>87.827556000000001</c:v>
                </c:pt>
                <c:pt idx="1690">
                  <c:v>87.769090000000006</c:v>
                </c:pt>
                <c:pt idx="1691">
                  <c:v>87.736385999999996</c:v>
                </c:pt>
                <c:pt idx="1692">
                  <c:v>87.728847999999999</c:v>
                </c:pt>
                <c:pt idx="1693">
                  <c:v>87.728260000000006</c:v>
                </c:pt>
                <c:pt idx="1694">
                  <c:v>87.726493000000005</c:v>
                </c:pt>
                <c:pt idx="1695">
                  <c:v>87.728842</c:v>
                </c:pt>
                <c:pt idx="1696">
                  <c:v>87.740731999999994</c:v>
                </c:pt>
                <c:pt idx="1697">
                  <c:v>87.751638</c:v>
                </c:pt>
                <c:pt idx="1698">
                  <c:v>87.747810999999999</c:v>
                </c:pt>
                <c:pt idx="1699">
                  <c:v>87.728883999999994</c:v>
                </c:pt>
                <c:pt idx="1700">
                  <c:v>87.714080999999993</c:v>
                </c:pt>
                <c:pt idx="1701">
                  <c:v>87.720145000000002</c:v>
                </c:pt>
                <c:pt idx="1702">
                  <c:v>87.745377000000005</c:v>
                </c:pt>
                <c:pt idx="1703">
                  <c:v>87.771722999999994</c:v>
                </c:pt>
                <c:pt idx="1704">
                  <c:v>87.784203000000005</c:v>
                </c:pt>
                <c:pt idx="1705">
                  <c:v>87.781831999999994</c:v>
                </c:pt>
                <c:pt idx="1706">
                  <c:v>87.773291</c:v>
                </c:pt>
                <c:pt idx="1707">
                  <c:v>87.764825999999999</c:v>
                </c:pt>
                <c:pt idx="1708">
                  <c:v>87.750591</c:v>
                </c:pt>
                <c:pt idx="1709">
                  <c:v>87.716784000000004</c:v>
                </c:pt>
                <c:pt idx="1710">
                  <c:v>87.658822000000001</c:v>
                </c:pt>
                <c:pt idx="1711">
                  <c:v>87.598845999999995</c:v>
                </c:pt>
                <c:pt idx="1712">
                  <c:v>87.575683999999995</c:v>
                </c:pt>
                <c:pt idx="1713">
                  <c:v>87.610992999999993</c:v>
                </c:pt>
                <c:pt idx="1714">
                  <c:v>87.686671000000004</c:v>
                </c:pt>
                <c:pt idx="1715">
                  <c:v>87.763025999999996</c:v>
                </c:pt>
                <c:pt idx="1716">
                  <c:v>87.814644999999999</c:v>
                </c:pt>
                <c:pt idx="1717">
                  <c:v>87.842045999999996</c:v>
                </c:pt>
                <c:pt idx="1718">
                  <c:v>87.852750999999998</c:v>
                </c:pt>
                <c:pt idx="1719">
                  <c:v>87.846091999999999</c:v>
                </c:pt>
                <c:pt idx="1720">
                  <c:v>87.819378</c:v>
                </c:pt>
                <c:pt idx="1721">
                  <c:v>87.776518999999993</c:v>
                </c:pt>
                <c:pt idx="1722">
                  <c:v>87.725434000000007</c:v>
                </c:pt>
                <c:pt idx="1723">
                  <c:v>87.675005999999996</c:v>
                </c:pt>
                <c:pt idx="1724">
                  <c:v>87.640146999999999</c:v>
                </c:pt>
                <c:pt idx="1725">
                  <c:v>87.637611000000007</c:v>
                </c:pt>
                <c:pt idx="1726">
                  <c:v>87.667817999999997</c:v>
                </c:pt>
                <c:pt idx="1727">
                  <c:v>87.705752000000004</c:v>
                </c:pt>
                <c:pt idx="1728">
                  <c:v>87.718571999999995</c:v>
                </c:pt>
                <c:pt idx="1729">
                  <c:v>87.690359999999998</c:v>
                </c:pt>
                <c:pt idx="1730">
                  <c:v>87.627095999999995</c:v>
                </c:pt>
                <c:pt idx="1731">
                  <c:v>87.548334999999994</c:v>
                </c:pt>
                <c:pt idx="1732">
                  <c:v>87.482881000000006</c:v>
                </c:pt>
                <c:pt idx="1733">
                  <c:v>87.460537000000002</c:v>
                </c:pt>
                <c:pt idx="1734">
                  <c:v>87.490021999999996</c:v>
                </c:pt>
                <c:pt idx="1735">
                  <c:v>87.543937999999997</c:v>
                </c:pt>
                <c:pt idx="1736">
                  <c:v>87.579595999999995</c:v>
                </c:pt>
                <c:pt idx="1737">
                  <c:v>87.579106999999993</c:v>
                </c:pt>
                <c:pt idx="1738">
                  <c:v>87.558494999999994</c:v>
                </c:pt>
                <c:pt idx="1739">
                  <c:v>87.539231999999998</c:v>
                </c:pt>
                <c:pt idx="1740">
                  <c:v>87.524122000000006</c:v>
                </c:pt>
                <c:pt idx="1741">
                  <c:v>87.505362000000005</c:v>
                </c:pt>
                <c:pt idx="1742">
                  <c:v>87.481508000000005</c:v>
                </c:pt>
                <c:pt idx="1743">
                  <c:v>87.456063999999998</c:v>
                </c:pt>
                <c:pt idx="1744">
                  <c:v>87.430251999999996</c:v>
                </c:pt>
                <c:pt idx="1745">
                  <c:v>87.409987999999998</c:v>
                </c:pt>
                <c:pt idx="1746">
                  <c:v>87.414401999999995</c:v>
                </c:pt>
                <c:pt idx="1747">
                  <c:v>87.459632999999997</c:v>
                </c:pt>
                <c:pt idx="1748">
                  <c:v>87.532312000000005</c:v>
                </c:pt>
                <c:pt idx="1749">
                  <c:v>87.591615000000004</c:v>
                </c:pt>
                <c:pt idx="1750">
                  <c:v>87.604207000000002</c:v>
                </c:pt>
                <c:pt idx="1751">
                  <c:v>87.570729999999998</c:v>
                </c:pt>
                <c:pt idx="1752">
                  <c:v>87.514797999999999</c:v>
                </c:pt>
                <c:pt idx="1753">
                  <c:v>87.454650999999998</c:v>
                </c:pt>
                <c:pt idx="1754">
                  <c:v>87.396538000000007</c:v>
                </c:pt>
                <c:pt idx="1755">
                  <c:v>87.352988999999994</c:v>
                </c:pt>
                <c:pt idx="1756">
                  <c:v>87.351622000000006</c:v>
                </c:pt>
                <c:pt idx="1757">
                  <c:v>87.412582999999998</c:v>
                </c:pt>
                <c:pt idx="1758">
                  <c:v>87.516135000000006</c:v>
                </c:pt>
                <c:pt idx="1759">
                  <c:v>87.603299000000007</c:v>
                </c:pt>
                <c:pt idx="1760">
                  <c:v>87.622951999999998</c:v>
                </c:pt>
                <c:pt idx="1761">
                  <c:v>87.581695999999994</c:v>
                </c:pt>
                <c:pt idx="1762">
                  <c:v>87.536418999999995</c:v>
                </c:pt>
                <c:pt idx="1763">
                  <c:v>87.531583999999995</c:v>
                </c:pt>
                <c:pt idx="1764">
                  <c:v>87.552333000000004</c:v>
                </c:pt>
                <c:pt idx="1765">
                  <c:v>87.550075000000007</c:v>
                </c:pt>
                <c:pt idx="1766">
                  <c:v>87.507673999999994</c:v>
                </c:pt>
                <c:pt idx="1767">
                  <c:v>87.461285000000004</c:v>
                </c:pt>
                <c:pt idx="1768">
                  <c:v>87.454459</c:v>
                </c:pt>
                <c:pt idx="1769">
                  <c:v>87.486986000000002</c:v>
                </c:pt>
                <c:pt idx="1770">
                  <c:v>87.519403999999994</c:v>
                </c:pt>
                <c:pt idx="1771">
                  <c:v>87.516687000000005</c:v>
                </c:pt>
                <c:pt idx="1772">
                  <c:v>87.476777999999996</c:v>
                </c:pt>
                <c:pt idx="1773">
                  <c:v>87.423951000000002</c:v>
                </c:pt>
                <c:pt idx="1774">
                  <c:v>87.386977000000002</c:v>
                </c:pt>
                <c:pt idx="1775">
                  <c:v>87.38073</c:v>
                </c:pt>
                <c:pt idx="1776">
                  <c:v>87.397704000000004</c:v>
                </c:pt>
                <c:pt idx="1777">
                  <c:v>87.418931000000001</c:v>
                </c:pt>
                <c:pt idx="1778">
                  <c:v>87.439552000000006</c:v>
                </c:pt>
                <c:pt idx="1779">
                  <c:v>87.476005000000001</c:v>
                </c:pt>
                <c:pt idx="1780">
                  <c:v>87.536434</c:v>
                </c:pt>
                <c:pt idx="1781">
                  <c:v>87.592268000000004</c:v>
                </c:pt>
                <c:pt idx="1782">
                  <c:v>87.598102999999995</c:v>
                </c:pt>
                <c:pt idx="1783">
                  <c:v>87.540076999999997</c:v>
                </c:pt>
                <c:pt idx="1784">
                  <c:v>87.447445000000002</c:v>
                </c:pt>
                <c:pt idx="1785">
                  <c:v>87.353665000000007</c:v>
                </c:pt>
                <c:pt idx="1786">
                  <c:v>87.266953000000001</c:v>
                </c:pt>
                <c:pt idx="1787">
                  <c:v>87.187496999999993</c:v>
                </c:pt>
                <c:pt idx="1788">
                  <c:v>87.131490999999997</c:v>
                </c:pt>
                <c:pt idx="1789">
                  <c:v>87.118378000000007</c:v>
                </c:pt>
                <c:pt idx="1790">
                  <c:v>87.143438000000003</c:v>
                </c:pt>
                <c:pt idx="1791">
                  <c:v>87.179685000000006</c:v>
                </c:pt>
                <c:pt idx="1792">
                  <c:v>87.204500999999993</c:v>
                </c:pt>
                <c:pt idx="1793">
                  <c:v>87.212536</c:v>
                </c:pt>
                <c:pt idx="1794">
                  <c:v>87.206022000000004</c:v>
                </c:pt>
                <c:pt idx="1795">
                  <c:v>87.189712999999998</c:v>
                </c:pt>
                <c:pt idx="1796">
                  <c:v>87.177918000000005</c:v>
                </c:pt>
                <c:pt idx="1797">
                  <c:v>87.189787999999993</c:v>
                </c:pt>
                <c:pt idx="1798">
                  <c:v>87.229207000000002</c:v>
                </c:pt>
                <c:pt idx="1799">
                  <c:v>87.279905999999997</c:v>
                </c:pt>
                <c:pt idx="1800">
                  <c:v>87.328570999999997</c:v>
                </c:pt>
                <c:pt idx="1801">
                  <c:v>87.381608</c:v>
                </c:pt>
                <c:pt idx="1802">
                  <c:v>87.444316999999998</c:v>
                </c:pt>
                <c:pt idx="1803">
                  <c:v>87.490550999999996</c:v>
                </c:pt>
                <c:pt idx="1804">
                  <c:v>87.475917999999993</c:v>
                </c:pt>
                <c:pt idx="1805">
                  <c:v>87.388597000000004</c:v>
                </c:pt>
                <c:pt idx="1806">
                  <c:v>87.272422000000006</c:v>
                </c:pt>
                <c:pt idx="1807">
                  <c:v>87.188557000000003</c:v>
                </c:pt>
                <c:pt idx="1808">
                  <c:v>87.160174999999995</c:v>
                </c:pt>
                <c:pt idx="1809">
                  <c:v>87.164546999999999</c:v>
                </c:pt>
                <c:pt idx="1810">
                  <c:v>87.172820999999999</c:v>
                </c:pt>
                <c:pt idx="1811">
                  <c:v>87.180475000000001</c:v>
                </c:pt>
                <c:pt idx="1812">
                  <c:v>87.196535999999995</c:v>
                </c:pt>
                <c:pt idx="1813">
                  <c:v>87.217252000000002</c:v>
                </c:pt>
                <c:pt idx="1814">
                  <c:v>87.222357000000002</c:v>
                </c:pt>
                <c:pt idx="1815">
                  <c:v>87.197080999999997</c:v>
                </c:pt>
                <c:pt idx="1816">
                  <c:v>87.151506999999995</c:v>
                </c:pt>
                <c:pt idx="1817">
                  <c:v>87.112347999999997</c:v>
                </c:pt>
                <c:pt idx="1818">
                  <c:v>87.093963000000002</c:v>
                </c:pt>
                <c:pt idx="1819">
                  <c:v>87.082846000000004</c:v>
                </c:pt>
                <c:pt idx="1820">
                  <c:v>87.059501999999995</c:v>
                </c:pt>
                <c:pt idx="1821">
                  <c:v>87.032190999999997</c:v>
                </c:pt>
                <c:pt idx="1822">
                  <c:v>87.031948999999997</c:v>
                </c:pt>
                <c:pt idx="1823">
                  <c:v>87.070521999999997</c:v>
                </c:pt>
                <c:pt idx="1824">
                  <c:v>87.123706999999996</c:v>
                </c:pt>
                <c:pt idx="1825">
                  <c:v>87.169565000000006</c:v>
                </c:pt>
                <c:pt idx="1826">
                  <c:v>87.218689999999995</c:v>
                </c:pt>
                <c:pt idx="1827">
                  <c:v>87.279658999999995</c:v>
                </c:pt>
                <c:pt idx="1828">
                  <c:v>87.318263999999999</c:v>
                </c:pt>
                <c:pt idx="1829">
                  <c:v>87.293257999999994</c:v>
                </c:pt>
                <c:pt idx="1830">
                  <c:v>87.223196000000002</c:v>
                </c:pt>
                <c:pt idx="1831">
                  <c:v>87.173029999999997</c:v>
                </c:pt>
                <c:pt idx="1832">
                  <c:v>87.168859999999995</c:v>
                </c:pt>
                <c:pt idx="1833">
                  <c:v>87.169588000000005</c:v>
                </c:pt>
                <c:pt idx="1834">
                  <c:v>87.140192999999996</c:v>
                </c:pt>
                <c:pt idx="1835">
                  <c:v>87.109307000000001</c:v>
                </c:pt>
                <c:pt idx="1836">
                  <c:v>87.123018999999999</c:v>
                </c:pt>
                <c:pt idx="1837">
                  <c:v>87.179032000000007</c:v>
                </c:pt>
                <c:pt idx="1838">
                  <c:v>87.243305000000007</c:v>
                </c:pt>
                <c:pt idx="1839">
                  <c:v>87.294709999999995</c:v>
                </c:pt>
                <c:pt idx="1840">
                  <c:v>87.310301999999993</c:v>
                </c:pt>
                <c:pt idx="1841">
                  <c:v>87.247981999999993</c:v>
                </c:pt>
                <c:pt idx="1842">
                  <c:v>87.111159999999998</c:v>
                </c:pt>
                <c:pt idx="1843">
                  <c:v>86.994387000000003</c:v>
                </c:pt>
                <c:pt idx="1844">
                  <c:v>86.989536999999999</c:v>
                </c:pt>
                <c:pt idx="1845">
                  <c:v>87.082537000000002</c:v>
                </c:pt>
                <c:pt idx="1846">
                  <c:v>87.195463000000004</c:v>
                </c:pt>
                <c:pt idx="1847">
                  <c:v>87.288612999999998</c:v>
                </c:pt>
                <c:pt idx="1848">
                  <c:v>87.368933999999996</c:v>
                </c:pt>
                <c:pt idx="1849">
                  <c:v>87.422246000000001</c:v>
                </c:pt>
                <c:pt idx="1850">
                  <c:v>87.406681000000006</c:v>
                </c:pt>
                <c:pt idx="1851">
                  <c:v>87.324605000000005</c:v>
                </c:pt>
                <c:pt idx="1852">
                  <c:v>87.241620999999995</c:v>
                </c:pt>
                <c:pt idx="1853">
                  <c:v>87.207419999999999</c:v>
                </c:pt>
                <c:pt idx="1854">
                  <c:v>87.201096000000007</c:v>
                </c:pt>
                <c:pt idx="1855">
                  <c:v>87.181031000000004</c:v>
                </c:pt>
                <c:pt idx="1856">
                  <c:v>87.152141</c:v>
                </c:pt>
                <c:pt idx="1857">
                  <c:v>87.151331999999996</c:v>
                </c:pt>
                <c:pt idx="1858">
                  <c:v>87.191051000000002</c:v>
                </c:pt>
                <c:pt idx="1859">
                  <c:v>87.249801000000005</c:v>
                </c:pt>
                <c:pt idx="1860">
                  <c:v>87.305743000000007</c:v>
                </c:pt>
                <c:pt idx="1861">
                  <c:v>87.352974000000003</c:v>
                </c:pt>
                <c:pt idx="1862">
                  <c:v>87.388514000000001</c:v>
                </c:pt>
                <c:pt idx="1863">
                  <c:v>87.404861999999994</c:v>
                </c:pt>
                <c:pt idx="1864">
                  <c:v>87.398026999999999</c:v>
                </c:pt>
                <c:pt idx="1865">
                  <c:v>87.370928000000006</c:v>
                </c:pt>
                <c:pt idx="1866">
                  <c:v>87.329480000000004</c:v>
                </c:pt>
                <c:pt idx="1867">
                  <c:v>87.283641000000003</c:v>
                </c:pt>
                <c:pt idx="1868">
                  <c:v>87.248056000000005</c:v>
                </c:pt>
                <c:pt idx="1869">
                  <c:v>87.233048999999994</c:v>
                </c:pt>
                <c:pt idx="1870">
                  <c:v>87.237954999999999</c:v>
                </c:pt>
                <c:pt idx="1871">
                  <c:v>87.257970999999998</c:v>
                </c:pt>
                <c:pt idx="1872">
                  <c:v>87.292537999999993</c:v>
                </c:pt>
                <c:pt idx="1873">
                  <c:v>87.341313</c:v>
                </c:pt>
                <c:pt idx="1874">
                  <c:v>87.396215999999995</c:v>
                </c:pt>
                <c:pt idx="1875">
                  <c:v>87.445803999999995</c:v>
                </c:pt>
                <c:pt idx="1876">
                  <c:v>87.488011999999998</c:v>
                </c:pt>
                <c:pt idx="1877">
                  <c:v>87.531722000000002</c:v>
                </c:pt>
                <c:pt idx="1878">
                  <c:v>87.581663000000006</c:v>
                </c:pt>
                <c:pt idx="1879">
                  <c:v>87.624638000000004</c:v>
                </c:pt>
                <c:pt idx="1880">
                  <c:v>87.636092000000005</c:v>
                </c:pt>
                <c:pt idx="1881">
                  <c:v>87.603167999999997</c:v>
                </c:pt>
                <c:pt idx="1882">
                  <c:v>87.539655999999994</c:v>
                </c:pt>
                <c:pt idx="1883">
                  <c:v>87.475201999999996</c:v>
                </c:pt>
                <c:pt idx="1884">
                  <c:v>87.430566999999996</c:v>
                </c:pt>
                <c:pt idx="1885">
                  <c:v>87.408106000000004</c:v>
                </c:pt>
                <c:pt idx="1886">
                  <c:v>87.405060000000006</c:v>
                </c:pt>
                <c:pt idx="1887">
                  <c:v>87.423439000000002</c:v>
                </c:pt>
                <c:pt idx="1888">
                  <c:v>87.458865000000003</c:v>
                </c:pt>
                <c:pt idx="1889">
                  <c:v>87.490772000000007</c:v>
                </c:pt>
                <c:pt idx="1890">
                  <c:v>87.498158000000004</c:v>
                </c:pt>
                <c:pt idx="1891">
                  <c:v>87.482539000000003</c:v>
                </c:pt>
                <c:pt idx="1892">
                  <c:v>87.464292</c:v>
                </c:pt>
                <c:pt idx="1893">
                  <c:v>87.457984999999994</c:v>
                </c:pt>
                <c:pt idx="1894">
                  <c:v>87.460325999999995</c:v>
                </c:pt>
                <c:pt idx="1895">
                  <c:v>87.458631999999994</c:v>
                </c:pt>
                <c:pt idx="1896">
                  <c:v>87.440861999999996</c:v>
                </c:pt>
                <c:pt idx="1897">
                  <c:v>87.401854</c:v>
                </c:pt>
                <c:pt idx="1898">
                  <c:v>87.353463000000005</c:v>
                </c:pt>
                <c:pt idx="1899">
                  <c:v>87.325531999999995</c:v>
                </c:pt>
                <c:pt idx="1900">
                  <c:v>87.342089000000001</c:v>
                </c:pt>
                <c:pt idx="1901">
                  <c:v>87.396271999999996</c:v>
                </c:pt>
                <c:pt idx="1902">
                  <c:v>87.459993999999995</c:v>
                </c:pt>
                <c:pt idx="1903">
                  <c:v>87.514968999999994</c:v>
                </c:pt>
                <c:pt idx="1904">
                  <c:v>87.559133000000003</c:v>
                </c:pt>
                <c:pt idx="1905">
                  <c:v>87.586960000000005</c:v>
                </c:pt>
                <c:pt idx="1906">
                  <c:v>87.585189999999997</c:v>
                </c:pt>
                <c:pt idx="1907">
                  <c:v>87.551376000000005</c:v>
                </c:pt>
                <c:pt idx="1908">
                  <c:v>87.499103000000005</c:v>
                </c:pt>
                <c:pt idx="1909">
                  <c:v>87.442348999999993</c:v>
                </c:pt>
                <c:pt idx="1910">
                  <c:v>87.390548999999993</c:v>
                </c:pt>
                <c:pt idx="1911">
                  <c:v>87.356926999999999</c:v>
                </c:pt>
                <c:pt idx="1912">
                  <c:v>87.348642999999996</c:v>
                </c:pt>
                <c:pt idx="1913">
                  <c:v>87.345411999999996</c:v>
                </c:pt>
                <c:pt idx="1914">
                  <c:v>87.312347000000003</c:v>
                </c:pt>
                <c:pt idx="1915">
                  <c:v>87.246594000000002</c:v>
                </c:pt>
                <c:pt idx="1916">
                  <c:v>87.193307000000004</c:v>
                </c:pt>
                <c:pt idx="1917">
                  <c:v>87.199185999999997</c:v>
                </c:pt>
                <c:pt idx="1918">
                  <c:v>87.261319999999998</c:v>
                </c:pt>
                <c:pt idx="1919">
                  <c:v>87.332393999999994</c:v>
                </c:pt>
                <c:pt idx="1920">
                  <c:v>87.367797999999993</c:v>
                </c:pt>
                <c:pt idx="1921">
                  <c:v>87.359033999999994</c:v>
                </c:pt>
                <c:pt idx="1922">
                  <c:v>87.330763000000005</c:v>
                </c:pt>
                <c:pt idx="1923">
                  <c:v>87.318657999999999</c:v>
                </c:pt>
                <c:pt idx="1924">
                  <c:v>87.342108999999994</c:v>
                </c:pt>
                <c:pt idx="1925">
                  <c:v>87.389156999999997</c:v>
                </c:pt>
                <c:pt idx="1926">
                  <c:v>87.430036999999999</c:v>
                </c:pt>
                <c:pt idx="1927">
                  <c:v>87.444890000000001</c:v>
                </c:pt>
                <c:pt idx="1928">
                  <c:v>87.431331</c:v>
                </c:pt>
                <c:pt idx="1929">
                  <c:v>87.388705000000002</c:v>
                </c:pt>
                <c:pt idx="1930">
                  <c:v>87.318860999999998</c:v>
                </c:pt>
                <c:pt idx="1931">
                  <c:v>87.249517999999995</c:v>
                </c:pt>
                <c:pt idx="1932">
                  <c:v>87.228880000000004</c:v>
                </c:pt>
                <c:pt idx="1933">
                  <c:v>87.278666999999999</c:v>
                </c:pt>
                <c:pt idx="1934">
                  <c:v>87.367260000000002</c:v>
                </c:pt>
                <c:pt idx="1935">
                  <c:v>87.446163999999996</c:v>
                </c:pt>
                <c:pt idx="1936">
                  <c:v>87.502791000000002</c:v>
                </c:pt>
                <c:pt idx="1937">
                  <c:v>87.552423000000005</c:v>
                </c:pt>
                <c:pt idx="1938">
                  <c:v>87.588821999999993</c:v>
                </c:pt>
                <c:pt idx="1939">
                  <c:v>87.576644000000002</c:v>
                </c:pt>
                <c:pt idx="1940">
                  <c:v>87.494594000000006</c:v>
                </c:pt>
                <c:pt idx="1941">
                  <c:v>87.365871999999996</c:v>
                </c:pt>
                <c:pt idx="1942">
                  <c:v>87.239233999999996</c:v>
                </c:pt>
                <c:pt idx="1943">
                  <c:v>87.150098</c:v>
                </c:pt>
                <c:pt idx="1944">
                  <c:v>87.100342999999995</c:v>
                </c:pt>
                <c:pt idx="1945">
                  <c:v>87.067059</c:v>
                </c:pt>
                <c:pt idx="1946">
                  <c:v>87.031183999999996</c:v>
                </c:pt>
                <c:pt idx="1947">
                  <c:v>87.001717999999997</c:v>
                </c:pt>
                <c:pt idx="1948">
                  <c:v>87.009038000000004</c:v>
                </c:pt>
                <c:pt idx="1949">
                  <c:v>87.071952999999993</c:v>
                </c:pt>
                <c:pt idx="1950">
                  <c:v>87.175449</c:v>
                </c:pt>
                <c:pt idx="1951">
                  <c:v>87.281564000000003</c:v>
                </c:pt>
                <c:pt idx="1952">
                  <c:v>87.357811999999996</c:v>
                </c:pt>
                <c:pt idx="1953">
                  <c:v>87.390243999999996</c:v>
                </c:pt>
                <c:pt idx="1954">
                  <c:v>87.375782000000001</c:v>
                </c:pt>
                <c:pt idx="1955">
                  <c:v>87.317648000000005</c:v>
                </c:pt>
                <c:pt idx="1956">
                  <c:v>87.228583999999998</c:v>
                </c:pt>
                <c:pt idx="1957">
                  <c:v>87.128822999999997</c:v>
                </c:pt>
                <c:pt idx="1958">
                  <c:v>87.041431000000003</c:v>
                </c:pt>
                <c:pt idx="1959">
                  <c:v>86.986941000000002</c:v>
                </c:pt>
                <c:pt idx="1960">
                  <c:v>86.969318999999999</c:v>
                </c:pt>
                <c:pt idx="1961">
                  <c:v>86.970078000000001</c:v>
                </c:pt>
                <c:pt idx="1962">
                  <c:v>86.970225999999997</c:v>
                </c:pt>
                <c:pt idx="1963">
                  <c:v>86.973157999999998</c:v>
                </c:pt>
                <c:pt idx="1964">
                  <c:v>86.992200999999994</c:v>
                </c:pt>
                <c:pt idx="1965">
                  <c:v>87.024343000000002</c:v>
                </c:pt>
                <c:pt idx="1966">
                  <c:v>87.061644000000001</c:v>
                </c:pt>
                <c:pt idx="1967">
                  <c:v>87.122257000000005</c:v>
                </c:pt>
                <c:pt idx="1968">
                  <c:v>87.228969000000006</c:v>
                </c:pt>
                <c:pt idx="1969">
                  <c:v>87.353768000000002</c:v>
                </c:pt>
                <c:pt idx="1970">
                  <c:v>87.425807000000006</c:v>
                </c:pt>
                <c:pt idx="1971">
                  <c:v>87.412128999999993</c:v>
                </c:pt>
                <c:pt idx="1972">
                  <c:v>87.354112999999998</c:v>
                </c:pt>
                <c:pt idx="1973">
                  <c:v>87.300388999999996</c:v>
                </c:pt>
                <c:pt idx="1974">
                  <c:v>87.243269999999995</c:v>
                </c:pt>
                <c:pt idx="1975">
                  <c:v>87.155798000000004</c:v>
                </c:pt>
                <c:pt idx="1976">
                  <c:v>87.060916000000006</c:v>
                </c:pt>
                <c:pt idx="1977">
                  <c:v>87.016471999999993</c:v>
                </c:pt>
                <c:pt idx="1978">
                  <c:v>87.041150999999999</c:v>
                </c:pt>
                <c:pt idx="1979">
                  <c:v>87.088510999999997</c:v>
                </c:pt>
                <c:pt idx="1980">
                  <c:v>87.093957000000003</c:v>
                </c:pt>
                <c:pt idx="1981">
                  <c:v>87.032602999999995</c:v>
                </c:pt>
                <c:pt idx="1982">
                  <c:v>86.938907999999998</c:v>
                </c:pt>
                <c:pt idx="1983">
                  <c:v>86.881079999999997</c:v>
                </c:pt>
                <c:pt idx="1984">
                  <c:v>86.896120999999994</c:v>
                </c:pt>
                <c:pt idx="1985">
                  <c:v>86.949843999999999</c:v>
                </c:pt>
                <c:pt idx="1986">
                  <c:v>86.981026999999997</c:v>
                </c:pt>
                <c:pt idx="1987">
                  <c:v>86.970123000000001</c:v>
                </c:pt>
                <c:pt idx="1988">
                  <c:v>86.946578000000002</c:v>
                </c:pt>
                <c:pt idx="1989">
                  <c:v>86.938999999999993</c:v>
                </c:pt>
                <c:pt idx="1990">
                  <c:v>86.944795999999997</c:v>
                </c:pt>
                <c:pt idx="1991">
                  <c:v>86.955184000000003</c:v>
                </c:pt>
                <c:pt idx="1992">
                  <c:v>86.975088</c:v>
                </c:pt>
                <c:pt idx="1993">
                  <c:v>87.000091999999995</c:v>
                </c:pt>
                <c:pt idx="1994">
                  <c:v>87.006951999999998</c:v>
                </c:pt>
                <c:pt idx="1995">
                  <c:v>86.991459000000006</c:v>
                </c:pt>
                <c:pt idx="1996">
                  <c:v>86.992058999999998</c:v>
                </c:pt>
                <c:pt idx="1997">
                  <c:v>87.045948999999993</c:v>
                </c:pt>
                <c:pt idx="1998">
                  <c:v>87.138897</c:v>
                </c:pt>
                <c:pt idx="1999">
                  <c:v>87.212637000000001</c:v>
                </c:pt>
                <c:pt idx="2000">
                  <c:v>87.212743000000003</c:v>
                </c:pt>
                <c:pt idx="2001">
                  <c:v>87.133692999999994</c:v>
                </c:pt>
                <c:pt idx="2002">
                  <c:v>87.028913000000003</c:v>
                </c:pt>
                <c:pt idx="2003">
                  <c:v>86.979896999999994</c:v>
                </c:pt>
                <c:pt idx="2004">
                  <c:v>87.030450999999999</c:v>
                </c:pt>
                <c:pt idx="2005">
                  <c:v>87.141487999999995</c:v>
                </c:pt>
                <c:pt idx="2006">
                  <c:v>87.223116000000005</c:v>
                </c:pt>
                <c:pt idx="2007">
                  <c:v>87.217393999999999</c:v>
                </c:pt>
                <c:pt idx="2008">
                  <c:v>87.153949999999995</c:v>
                </c:pt>
                <c:pt idx="2009">
                  <c:v>87.103297999999995</c:v>
                </c:pt>
                <c:pt idx="2010">
                  <c:v>87.092678000000006</c:v>
                </c:pt>
                <c:pt idx="2011">
                  <c:v>87.112544999999997</c:v>
                </c:pt>
                <c:pt idx="2012">
                  <c:v>87.159599999999998</c:v>
                </c:pt>
                <c:pt idx="2013">
                  <c:v>87.224345999999997</c:v>
                </c:pt>
                <c:pt idx="2014">
                  <c:v>87.270414000000002</c:v>
                </c:pt>
                <c:pt idx="2015">
                  <c:v>87.263448999999994</c:v>
                </c:pt>
                <c:pt idx="2016">
                  <c:v>87.208838999999998</c:v>
                </c:pt>
                <c:pt idx="2017">
                  <c:v>87.137827000000001</c:v>
                </c:pt>
                <c:pt idx="2018">
                  <c:v>87.076840000000004</c:v>
                </c:pt>
                <c:pt idx="2019">
                  <c:v>87.049301999999997</c:v>
                </c:pt>
                <c:pt idx="2020">
                  <c:v>87.078203999999999</c:v>
                </c:pt>
                <c:pt idx="2021">
                  <c:v>87.152563000000001</c:v>
                </c:pt>
                <c:pt idx="2022">
                  <c:v>87.206754000000004</c:v>
                </c:pt>
                <c:pt idx="2023">
                  <c:v>87.183507000000006</c:v>
                </c:pt>
                <c:pt idx="2024">
                  <c:v>87.107831000000004</c:v>
                </c:pt>
                <c:pt idx="2025">
                  <c:v>87.047775999999999</c:v>
                </c:pt>
                <c:pt idx="2026">
                  <c:v>87.023167999999998</c:v>
                </c:pt>
                <c:pt idx="2027">
                  <c:v>87.006451999999996</c:v>
                </c:pt>
                <c:pt idx="2028">
                  <c:v>86.989665000000002</c:v>
                </c:pt>
                <c:pt idx="2029">
                  <c:v>86.992075</c:v>
                </c:pt>
                <c:pt idx="2030">
                  <c:v>87.011364999999998</c:v>
                </c:pt>
                <c:pt idx="2031">
                  <c:v>87.019952000000004</c:v>
                </c:pt>
                <c:pt idx="2032">
                  <c:v>87.015555000000006</c:v>
                </c:pt>
                <c:pt idx="2033">
                  <c:v>87.034828000000005</c:v>
                </c:pt>
                <c:pt idx="2034">
                  <c:v>87.095726999999997</c:v>
                </c:pt>
                <c:pt idx="2035">
                  <c:v>87.165784000000002</c:v>
                </c:pt>
                <c:pt idx="2036">
                  <c:v>87.205032000000003</c:v>
                </c:pt>
                <c:pt idx="2037">
                  <c:v>87.197080999999997</c:v>
                </c:pt>
                <c:pt idx="2038">
                  <c:v>87.140119999999996</c:v>
                </c:pt>
                <c:pt idx="2039">
                  <c:v>87.049254000000005</c:v>
                </c:pt>
                <c:pt idx="2040">
                  <c:v>86.968036999999995</c:v>
                </c:pt>
                <c:pt idx="2041">
                  <c:v>86.943066999999999</c:v>
                </c:pt>
                <c:pt idx="2042">
                  <c:v>86.977767</c:v>
                </c:pt>
                <c:pt idx="2043">
                  <c:v>87.033418999999995</c:v>
                </c:pt>
                <c:pt idx="2044">
                  <c:v>87.073454999999996</c:v>
                </c:pt>
                <c:pt idx="2045">
                  <c:v>87.088589999999996</c:v>
                </c:pt>
                <c:pt idx="2046">
                  <c:v>87.083185999999998</c:v>
                </c:pt>
                <c:pt idx="2047">
                  <c:v>87.065577000000005</c:v>
                </c:pt>
                <c:pt idx="2048">
                  <c:v>87.055977999999996</c:v>
                </c:pt>
                <c:pt idx="2049">
                  <c:v>87.071297999999999</c:v>
                </c:pt>
                <c:pt idx="2050">
                  <c:v>87.098062999999996</c:v>
                </c:pt>
                <c:pt idx="2051">
                  <c:v>87.102879000000001</c:v>
                </c:pt>
                <c:pt idx="2052">
                  <c:v>87.075357999999994</c:v>
                </c:pt>
                <c:pt idx="2053">
                  <c:v>87.044501999999994</c:v>
                </c:pt>
                <c:pt idx="2054">
                  <c:v>87.041618</c:v>
                </c:pt>
                <c:pt idx="2055">
                  <c:v>87.062584999999999</c:v>
                </c:pt>
                <c:pt idx="2056">
                  <c:v>87.077280000000002</c:v>
                </c:pt>
                <c:pt idx="2057">
                  <c:v>87.065251000000004</c:v>
                </c:pt>
                <c:pt idx="2058">
                  <c:v>87.036602000000002</c:v>
                </c:pt>
                <c:pt idx="2059">
                  <c:v>87.012962000000002</c:v>
                </c:pt>
                <c:pt idx="2060">
                  <c:v>87.001277999999999</c:v>
                </c:pt>
                <c:pt idx="2061">
                  <c:v>87.000844000000001</c:v>
                </c:pt>
                <c:pt idx="2062">
                  <c:v>87.013199</c:v>
                </c:pt>
                <c:pt idx="2063">
                  <c:v>87.038726999999994</c:v>
                </c:pt>
                <c:pt idx="2064">
                  <c:v>87.071855999999997</c:v>
                </c:pt>
                <c:pt idx="2065">
                  <c:v>87.099277000000001</c:v>
                </c:pt>
                <c:pt idx="2066">
                  <c:v>87.103155000000001</c:v>
                </c:pt>
                <c:pt idx="2067">
                  <c:v>87.075954999999993</c:v>
                </c:pt>
                <c:pt idx="2068">
                  <c:v>87.035256000000004</c:v>
                </c:pt>
                <c:pt idx="2069">
                  <c:v>87.007374999999996</c:v>
                </c:pt>
                <c:pt idx="2070">
                  <c:v>87.007561999999993</c:v>
                </c:pt>
                <c:pt idx="2071">
                  <c:v>87.031985000000006</c:v>
                </c:pt>
                <c:pt idx="2072">
                  <c:v>87.064071999999996</c:v>
                </c:pt>
                <c:pt idx="2073">
                  <c:v>87.087674000000007</c:v>
                </c:pt>
                <c:pt idx="2074">
                  <c:v>87.092332999999996</c:v>
                </c:pt>
                <c:pt idx="2075">
                  <c:v>87.082710000000006</c:v>
                </c:pt>
                <c:pt idx="2076">
                  <c:v>87.071295000000006</c:v>
                </c:pt>
                <c:pt idx="2077">
                  <c:v>87.064246999999995</c:v>
                </c:pt>
                <c:pt idx="2078">
                  <c:v>87.064417000000006</c:v>
                </c:pt>
                <c:pt idx="2079">
                  <c:v>87.074877999999998</c:v>
                </c:pt>
                <c:pt idx="2080">
                  <c:v>87.098837000000003</c:v>
                </c:pt>
                <c:pt idx="2081">
                  <c:v>87.127390000000005</c:v>
                </c:pt>
                <c:pt idx="2082">
                  <c:v>87.136217000000002</c:v>
                </c:pt>
                <c:pt idx="2083">
                  <c:v>87.125647999999998</c:v>
                </c:pt>
                <c:pt idx="2084">
                  <c:v>87.123078000000007</c:v>
                </c:pt>
                <c:pt idx="2085">
                  <c:v>87.139798999999996</c:v>
                </c:pt>
                <c:pt idx="2086">
                  <c:v>87.160737999999995</c:v>
                </c:pt>
                <c:pt idx="2087">
                  <c:v>87.166576000000006</c:v>
                </c:pt>
                <c:pt idx="2088">
                  <c:v>87.157661000000004</c:v>
                </c:pt>
                <c:pt idx="2089">
                  <c:v>87.146469999999994</c:v>
                </c:pt>
                <c:pt idx="2090">
                  <c:v>87.139353</c:v>
                </c:pt>
                <c:pt idx="2091">
                  <c:v>87.135878000000005</c:v>
                </c:pt>
                <c:pt idx="2092">
                  <c:v>87.138531999999998</c:v>
                </c:pt>
                <c:pt idx="2093">
                  <c:v>87.145356000000007</c:v>
                </c:pt>
                <c:pt idx="2094">
                  <c:v>87.137383999999997</c:v>
                </c:pt>
                <c:pt idx="2095">
                  <c:v>87.102463</c:v>
                </c:pt>
                <c:pt idx="2096">
                  <c:v>87.054379999999995</c:v>
                </c:pt>
                <c:pt idx="2097">
                  <c:v>87.017122000000001</c:v>
                </c:pt>
                <c:pt idx="2098">
                  <c:v>87.002931000000004</c:v>
                </c:pt>
                <c:pt idx="2099">
                  <c:v>87.005086000000006</c:v>
                </c:pt>
                <c:pt idx="2100">
                  <c:v>87.008510999999999</c:v>
                </c:pt>
                <c:pt idx="2101">
                  <c:v>87.001470999999995</c:v>
                </c:pt>
                <c:pt idx="2102">
                  <c:v>86.979152999999997</c:v>
                </c:pt>
                <c:pt idx="2103">
                  <c:v>86.954933999999994</c:v>
                </c:pt>
                <c:pt idx="2104">
                  <c:v>86.957808</c:v>
                </c:pt>
                <c:pt idx="2105">
                  <c:v>87.001388000000006</c:v>
                </c:pt>
                <c:pt idx="2106">
                  <c:v>87.063479000000001</c:v>
                </c:pt>
                <c:pt idx="2107">
                  <c:v>87.111976999999996</c:v>
                </c:pt>
                <c:pt idx="2108">
                  <c:v>87.140738999999996</c:v>
                </c:pt>
                <c:pt idx="2109">
                  <c:v>87.161519999999996</c:v>
                </c:pt>
                <c:pt idx="2110">
                  <c:v>87.173606000000007</c:v>
                </c:pt>
                <c:pt idx="2111">
                  <c:v>87.168953999999999</c:v>
                </c:pt>
                <c:pt idx="2112">
                  <c:v>87.150266999999999</c:v>
                </c:pt>
                <c:pt idx="2113">
                  <c:v>87.120194999999995</c:v>
                </c:pt>
                <c:pt idx="2114">
                  <c:v>87.073715000000007</c:v>
                </c:pt>
                <c:pt idx="2115">
                  <c:v>87.014718999999999</c:v>
                </c:pt>
                <c:pt idx="2116">
                  <c:v>86.970915000000005</c:v>
                </c:pt>
                <c:pt idx="2117">
                  <c:v>86.972352000000001</c:v>
                </c:pt>
                <c:pt idx="2118">
                  <c:v>87.017987000000005</c:v>
                </c:pt>
                <c:pt idx="2119">
                  <c:v>87.075145000000006</c:v>
                </c:pt>
                <c:pt idx="2120">
                  <c:v>87.111052999999998</c:v>
                </c:pt>
                <c:pt idx="2121">
                  <c:v>87.120457999999999</c:v>
                </c:pt>
                <c:pt idx="2122">
                  <c:v>87.114687000000004</c:v>
                </c:pt>
                <c:pt idx="2123">
                  <c:v>87.102053999999995</c:v>
                </c:pt>
                <c:pt idx="2124">
                  <c:v>87.088305000000005</c:v>
                </c:pt>
                <c:pt idx="2125">
                  <c:v>87.077005</c:v>
                </c:pt>
                <c:pt idx="2126">
                  <c:v>87.066428999999999</c:v>
                </c:pt>
                <c:pt idx="2127">
                  <c:v>87.057321999999999</c:v>
                </c:pt>
                <c:pt idx="2128">
                  <c:v>87.061852999999999</c:v>
                </c:pt>
                <c:pt idx="2129">
                  <c:v>87.095671999999993</c:v>
                </c:pt>
                <c:pt idx="2130">
                  <c:v>87.148178000000001</c:v>
                </c:pt>
                <c:pt idx="2131">
                  <c:v>87.172529999999995</c:v>
                </c:pt>
                <c:pt idx="2132">
                  <c:v>87.150144999999995</c:v>
                </c:pt>
                <c:pt idx="2133">
                  <c:v>87.116780000000006</c:v>
                </c:pt>
                <c:pt idx="2134">
                  <c:v>87.098572000000004</c:v>
                </c:pt>
                <c:pt idx="2135">
                  <c:v>87.092787000000001</c:v>
                </c:pt>
                <c:pt idx="2136">
                  <c:v>87.090238999999997</c:v>
                </c:pt>
                <c:pt idx="2137">
                  <c:v>87.086303999999998</c:v>
                </c:pt>
                <c:pt idx="2138">
                  <c:v>87.083220999999995</c:v>
                </c:pt>
                <c:pt idx="2139">
                  <c:v>87.084316000000001</c:v>
                </c:pt>
                <c:pt idx="2140">
                  <c:v>87.090292000000005</c:v>
                </c:pt>
                <c:pt idx="2141">
                  <c:v>87.099936</c:v>
                </c:pt>
                <c:pt idx="2142">
                  <c:v>87.113127000000006</c:v>
                </c:pt>
                <c:pt idx="2143">
                  <c:v>87.128057999999996</c:v>
                </c:pt>
                <c:pt idx="2144">
                  <c:v>87.139082999999999</c:v>
                </c:pt>
                <c:pt idx="2145">
                  <c:v>87.136381999999998</c:v>
                </c:pt>
                <c:pt idx="2146">
                  <c:v>87.118830000000003</c:v>
                </c:pt>
                <c:pt idx="2147">
                  <c:v>87.101383999999996</c:v>
                </c:pt>
                <c:pt idx="2148">
                  <c:v>87.098753000000002</c:v>
                </c:pt>
                <c:pt idx="2149">
                  <c:v>87.117962000000006</c:v>
                </c:pt>
                <c:pt idx="2150">
                  <c:v>87.150120999999999</c:v>
                </c:pt>
                <c:pt idx="2151">
                  <c:v>87.172929999999994</c:v>
                </c:pt>
                <c:pt idx="2152">
                  <c:v>87.171113000000005</c:v>
                </c:pt>
                <c:pt idx="2153">
                  <c:v>87.152241000000004</c:v>
                </c:pt>
                <c:pt idx="2154">
                  <c:v>87.138637000000003</c:v>
                </c:pt>
                <c:pt idx="2155">
                  <c:v>87.135041000000001</c:v>
                </c:pt>
                <c:pt idx="2156">
                  <c:v>87.133104000000003</c:v>
                </c:pt>
                <c:pt idx="2157">
                  <c:v>87.135403999999994</c:v>
                </c:pt>
                <c:pt idx="2158">
                  <c:v>87.138058999999998</c:v>
                </c:pt>
                <c:pt idx="2159">
                  <c:v>87.135355000000004</c:v>
                </c:pt>
                <c:pt idx="2160">
                  <c:v>87.137974</c:v>
                </c:pt>
                <c:pt idx="2161">
                  <c:v>87.153845000000004</c:v>
                </c:pt>
                <c:pt idx="2162">
                  <c:v>87.176610999999994</c:v>
                </c:pt>
                <c:pt idx="2163">
                  <c:v>87.200688</c:v>
                </c:pt>
                <c:pt idx="2164">
                  <c:v>87.222921999999997</c:v>
                </c:pt>
                <c:pt idx="2165">
                  <c:v>87.230287000000004</c:v>
                </c:pt>
                <c:pt idx="2166">
                  <c:v>87.207639999999998</c:v>
                </c:pt>
                <c:pt idx="2167">
                  <c:v>87.153458999999998</c:v>
                </c:pt>
                <c:pt idx="2168">
                  <c:v>87.089212000000003</c:v>
                </c:pt>
                <c:pt idx="2169">
                  <c:v>87.049706999999998</c:v>
                </c:pt>
                <c:pt idx="2170">
                  <c:v>87.049591000000007</c:v>
                </c:pt>
                <c:pt idx="2171">
                  <c:v>87.077189000000004</c:v>
                </c:pt>
                <c:pt idx="2172">
                  <c:v>87.108953</c:v>
                </c:pt>
                <c:pt idx="2173">
                  <c:v>87.137992999999994</c:v>
                </c:pt>
                <c:pt idx="2174">
                  <c:v>87.169998000000007</c:v>
                </c:pt>
                <c:pt idx="2175">
                  <c:v>87.190562999999997</c:v>
                </c:pt>
                <c:pt idx="2176">
                  <c:v>87.191405000000003</c:v>
                </c:pt>
                <c:pt idx="2177">
                  <c:v>87.186993999999999</c:v>
                </c:pt>
                <c:pt idx="2178">
                  <c:v>87.188058999999996</c:v>
                </c:pt>
                <c:pt idx="2179">
                  <c:v>87.191274000000007</c:v>
                </c:pt>
                <c:pt idx="2180">
                  <c:v>87.193759999999997</c:v>
                </c:pt>
                <c:pt idx="2181">
                  <c:v>87.202414000000005</c:v>
                </c:pt>
                <c:pt idx="2182">
                  <c:v>87.217887000000005</c:v>
                </c:pt>
                <c:pt idx="2183">
                  <c:v>87.233151000000007</c:v>
                </c:pt>
                <c:pt idx="2184">
                  <c:v>87.245240999999993</c:v>
                </c:pt>
                <c:pt idx="2185">
                  <c:v>87.260405000000006</c:v>
                </c:pt>
                <c:pt idx="2186">
                  <c:v>87.283326000000002</c:v>
                </c:pt>
                <c:pt idx="2187">
                  <c:v>87.302344000000005</c:v>
                </c:pt>
                <c:pt idx="2188">
                  <c:v>87.302665000000005</c:v>
                </c:pt>
                <c:pt idx="2189">
                  <c:v>87.280902999999995</c:v>
                </c:pt>
                <c:pt idx="2190">
                  <c:v>87.249320999999995</c:v>
                </c:pt>
                <c:pt idx="2191">
                  <c:v>87.228987000000004</c:v>
                </c:pt>
                <c:pt idx="2192">
                  <c:v>87.232928999999999</c:v>
                </c:pt>
                <c:pt idx="2193">
                  <c:v>87.259332000000001</c:v>
                </c:pt>
                <c:pt idx="2194">
                  <c:v>87.292809000000005</c:v>
                </c:pt>
                <c:pt idx="2195">
                  <c:v>87.316643999999997</c:v>
                </c:pt>
                <c:pt idx="2196">
                  <c:v>87.319406999999998</c:v>
                </c:pt>
                <c:pt idx="2197">
                  <c:v>87.299870999999996</c:v>
                </c:pt>
                <c:pt idx="2198">
                  <c:v>87.271580999999998</c:v>
                </c:pt>
                <c:pt idx="2199">
                  <c:v>87.254271000000003</c:v>
                </c:pt>
                <c:pt idx="2200">
                  <c:v>87.262561000000005</c:v>
                </c:pt>
                <c:pt idx="2201">
                  <c:v>87.280844000000002</c:v>
                </c:pt>
                <c:pt idx="2202">
                  <c:v>87.279262000000003</c:v>
                </c:pt>
                <c:pt idx="2203">
                  <c:v>87.252328000000006</c:v>
                </c:pt>
                <c:pt idx="2204">
                  <c:v>87.219942000000003</c:v>
                </c:pt>
                <c:pt idx="2205">
                  <c:v>87.207496000000006</c:v>
                </c:pt>
                <c:pt idx="2206">
                  <c:v>87.226495</c:v>
                </c:pt>
                <c:pt idx="2207">
                  <c:v>87.256321</c:v>
                </c:pt>
                <c:pt idx="2208">
                  <c:v>87.277710999999996</c:v>
                </c:pt>
                <c:pt idx="2209">
                  <c:v>87.298913999999996</c:v>
                </c:pt>
                <c:pt idx="2210">
                  <c:v>87.314094999999995</c:v>
                </c:pt>
                <c:pt idx="2211">
                  <c:v>87.309713000000002</c:v>
                </c:pt>
                <c:pt idx="2212">
                  <c:v>87.295006999999998</c:v>
                </c:pt>
                <c:pt idx="2213">
                  <c:v>87.286911000000003</c:v>
                </c:pt>
                <c:pt idx="2214">
                  <c:v>87.288982000000004</c:v>
                </c:pt>
                <c:pt idx="2215">
                  <c:v>87.294786000000002</c:v>
                </c:pt>
                <c:pt idx="2216">
                  <c:v>87.294781999999998</c:v>
                </c:pt>
                <c:pt idx="2217">
                  <c:v>87.287970999999999</c:v>
                </c:pt>
                <c:pt idx="2218">
                  <c:v>87.290347999999994</c:v>
                </c:pt>
                <c:pt idx="2219">
                  <c:v>87.304435999999995</c:v>
                </c:pt>
                <c:pt idx="2220">
                  <c:v>87.323915</c:v>
                </c:pt>
                <c:pt idx="2221">
                  <c:v>87.344341999999997</c:v>
                </c:pt>
                <c:pt idx="2222">
                  <c:v>87.361123000000006</c:v>
                </c:pt>
                <c:pt idx="2223">
                  <c:v>87.364018999999999</c:v>
                </c:pt>
                <c:pt idx="2224">
                  <c:v>87.341902000000005</c:v>
                </c:pt>
                <c:pt idx="2225">
                  <c:v>87.312111999999999</c:v>
                </c:pt>
                <c:pt idx="2226">
                  <c:v>87.318393999999998</c:v>
                </c:pt>
                <c:pt idx="2227">
                  <c:v>87.353802000000002</c:v>
                </c:pt>
                <c:pt idx="2228">
                  <c:v>87.368728000000004</c:v>
                </c:pt>
                <c:pt idx="2229">
                  <c:v>87.366226999999995</c:v>
                </c:pt>
                <c:pt idx="2230">
                  <c:v>87.357933000000003</c:v>
                </c:pt>
                <c:pt idx="2231">
                  <c:v>87.343227999999996</c:v>
                </c:pt>
                <c:pt idx="2232">
                  <c:v>87.328446</c:v>
                </c:pt>
                <c:pt idx="2233">
                  <c:v>87.312087000000005</c:v>
                </c:pt>
                <c:pt idx="2234">
                  <c:v>87.290464999999998</c:v>
                </c:pt>
                <c:pt idx="2235">
                  <c:v>87.265377000000001</c:v>
                </c:pt>
                <c:pt idx="2236">
                  <c:v>87.254918000000004</c:v>
                </c:pt>
                <c:pt idx="2237">
                  <c:v>87.273236999999995</c:v>
                </c:pt>
                <c:pt idx="2238">
                  <c:v>87.303860999999998</c:v>
                </c:pt>
                <c:pt idx="2239">
                  <c:v>87.318980999999994</c:v>
                </c:pt>
                <c:pt idx="2240">
                  <c:v>87.312696000000003</c:v>
                </c:pt>
                <c:pt idx="2241">
                  <c:v>87.295062000000001</c:v>
                </c:pt>
                <c:pt idx="2242">
                  <c:v>87.288002000000006</c:v>
                </c:pt>
                <c:pt idx="2243">
                  <c:v>87.290153000000004</c:v>
                </c:pt>
                <c:pt idx="2244">
                  <c:v>87.280439999999999</c:v>
                </c:pt>
                <c:pt idx="2245">
                  <c:v>87.257527999999994</c:v>
                </c:pt>
                <c:pt idx="2246">
                  <c:v>87.238778999999994</c:v>
                </c:pt>
                <c:pt idx="2247">
                  <c:v>87.246440000000007</c:v>
                </c:pt>
                <c:pt idx="2248">
                  <c:v>87.272672999999998</c:v>
                </c:pt>
                <c:pt idx="2249">
                  <c:v>87.275621999999998</c:v>
                </c:pt>
                <c:pt idx="2250">
                  <c:v>87.230594999999994</c:v>
                </c:pt>
                <c:pt idx="2251">
                  <c:v>87.153271000000004</c:v>
                </c:pt>
                <c:pt idx="2252">
                  <c:v>87.06953</c:v>
                </c:pt>
                <c:pt idx="2253">
                  <c:v>87.008758999999998</c:v>
                </c:pt>
                <c:pt idx="2254">
                  <c:v>86.984092000000004</c:v>
                </c:pt>
                <c:pt idx="2255">
                  <c:v>86.978836000000001</c:v>
                </c:pt>
                <c:pt idx="2256">
                  <c:v>86.974805000000003</c:v>
                </c:pt>
                <c:pt idx="2257">
                  <c:v>86.963873000000007</c:v>
                </c:pt>
                <c:pt idx="2258">
                  <c:v>86.943692999999996</c:v>
                </c:pt>
                <c:pt idx="2259">
                  <c:v>86.916559000000007</c:v>
                </c:pt>
                <c:pt idx="2260">
                  <c:v>86.888963000000004</c:v>
                </c:pt>
                <c:pt idx="2261">
                  <c:v>86.859666000000004</c:v>
                </c:pt>
                <c:pt idx="2262">
                  <c:v>86.819023000000001</c:v>
                </c:pt>
                <c:pt idx="2263">
                  <c:v>86.757514999999998</c:v>
                </c:pt>
                <c:pt idx="2264">
                  <c:v>86.723134000000002</c:v>
                </c:pt>
                <c:pt idx="2265">
                  <c:v>86.735714999999999</c:v>
                </c:pt>
                <c:pt idx="2266">
                  <c:v>86.716176000000004</c:v>
                </c:pt>
                <c:pt idx="2267">
                  <c:v>86.673537999999994</c:v>
                </c:pt>
                <c:pt idx="2268">
                  <c:v>86.649370000000005</c:v>
                </c:pt>
                <c:pt idx="2269">
                  <c:v>86.631197</c:v>
                </c:pt>
                <c:pt idx="2270">
                  <c:v>86.622230999999999</c:v>
                </c:pt>
                <c:pt idx="2271">
                  <c:v>86.614103999999998</c:v>
                </c:pt>
                <c:pt idx="2272">
                  <c:v>86.587500000000006</c:v>
                </c:pt>
                <c:pt idx="2273">
                  <c:v>86.542760999999999</c:v>
                </c:pt>
                <c:pt idx="2274">
                  <c:v>86.487690000000001</c:v>
                </c:pt>
                <c:pt idx="2275">
                  <c:v>86.416697999999997</c:v>
                </c:pt>
                <c:pt idx="2276">
                  <c:v>86.337042999999994</c:v>
                </c:pt>
                <c:pt idx="2277">
                  <c:v>86.268376000000004</c:v>
                </c:pt>
                <c:pt idx="2278">
                  <c:v>86.210244000000003</c:v>
                </c:pt>
                <c:pt idx="2279">
                  <c:v>86.142816999999994</c:v>
                </c:pt>
                <c:pt idx="2280">
                  <c:v>86.064464000000001</c:v>
                </c:pt>
                <c:pt idx="2281">
                  <c:v>85.984423000000007</c:v>
                </c:pt>
                <c:pt idx="2282">
                  <c:v>85.826459999999997</c:v>
                </c:pt>
                <c:pt idx="2283">
                  <c:v>85.539113999999998</c:v>
                </c:pt>
                <c:pt idx="2284">
                  <c:v>85.223775000000003</c:v>
                </c:pt>
                <c:pt idx="2285">
                  <c:v>84.939081000000002</c:v>
                </c:pt>
                <c:pt idx="2286">
                  <c:v>84.675757000000004</c:v>
                </c:pt>
                <c:pt idx="2287">
                  <c:v>84.428967</c:v>
                </c:pt>
                <c:pt idx="2288">
                  <c:v>84.179918000000001</c:v>
                </c:pt>
                <c:pt idx="2289">
                  <c:v>83.913512999999995</c:v>
                </c:pt>
                <c:pt idx="2290">
                  <c:v>83.649551000000002</c:v>
                </c:pt>
                <c:pt idx="2291">
                  <c:v>83.431689000000006</c:v>
                </c:pt>
                <c:pt idx="2292">
                  <c:v>83.281865999999994</c:v>
                </c:pt>
                <c:pt idx="2293">
                  <c:v>83.194745999999995</c:v>
                </c:pt>
                <c:pt idx="2294">
                  <c:v>83.150396000000001</c:v>
                </c:pt>
                <c:pt idx="2295">
                  <c:v>83.138127999999995</c:v>
                </c:pt>
                <c:pt idx="2296">
                  <c:v>83.141597000000004</c:v>
                </c:pt>
                <c:pt idx="2297">
                  <c:v>83.145056999999994</c:v>
                </c:pt>
                <c:pt idx="2298">
                  <c:v>83.216649000000004</c:v>
                </c:pt>
                <c:pt idx="2299">
                  <c:v>83.404036000000005</c:v>
                </c:pt>
                <c:pt idx="2300">
                  <c:v>83.602181999999999</c:v>
                </c:pt>
                <c:pt idx="2301">
                  <c:v>83.704856000000007</c:v>
                </c:pt>
                <c:pt idx="2302">
                  <c:v>83.726969999999994</c:v>
                </c:pt>
                <c:pt idx="2303">
                  <c:v>83.775653000000005</c:v>
                </c:pt>
                <c:pt idx="2304">
                  <c:v>83.907540999999995</c:v>
                </c:pt>
                <c:pt idx="2305">
                  <c:v>84.059111999999999</c:v>
                </c:pt>
                <c:pt idx="2306">
                  <c:v>84.159013999999999</c:v>
                </c:pt>
                <c:pt idx="2307">
                  <c:v>84.201138999999998</c:v>
                </c:pt>
                <c:pt idx="2308">
                  <c:v>84.230226999999999</c:v>
                </c:pt>
                <c:pt idx="2309">
                  <c:v>84.272343000000006</c:v>
                </c:pt>
                <c:pt idx="2310">
                  <c:v>84.312821</c:v>
                </c:pt>
                <c:pt idx="2311">
                  <c:v>84.323417000000006</c:v>
                </c:pt>
                <c:pt idx="2312">
                  <c:v>84.296856000000005</c:v>
                </c:pt>
                <c:pt idx="2313">
                  <c:v>84.255619999999993</c:v>
                </c:pt>
                <c:pt idx="2314">
                  <c:v>84.249702999999997</c:v>
                </c:pt>
                <c:pt idx="2315">
                  <c:v>84.240491000000006</c:v>
                </c:pt>
                <c:pt idx="2316">
                  <c:v>84.167259999999999</c:v>
                </c:pt>
                <c:pt idx="2317">
                  <c:v>84.157741000000001</c:v>
                </c:pt>
                <c:pt idx="2318">
                  <c:v>84.204663999999994</c:v>
                </c:pt>
                <c:pt idx="2319">
                  <c:v>84.243544</c:v>
                </c:pt>
                <c:pt idx="2320">
                  <c:v>84.286202000000003</c:v>
                </c:pt>
                <c:pt idx="2321">
                  <c:v>84.322880999999995</c:v>
                </c:pt>
                <c:pt idx="2322">
                  <c:v>84.344267000000002</c:v>
                </c:pt>
                <c:pt idx="2323">
                  <c:v>84.357149000000007</c:v>
                </c:pt>
                <c:pt idx="2324">
                  <c:v>84.354124999999996</c:v>
                </c:pt>
                <c:pt idx="2325">
                  <c:v>84.318517</c:v>
                </c:pt>
                <c:pt idx="2326">
                  <c:v>84.283741000000006</c:v>
                </c:pt>
                <c:pt idx="2327">
                  <c:v>84.260738000000003</c:v>
                </c:pt>
                <c:pt idx="2328">
                  <c:v>84.239571999999995</c:v>
                </c:pt>
                <c:pt idx="2329">
                  <c:v>84.209630000000004</c:v>
                </c:pt>
                <c:pt idx="2330">
                  <c:v>84.146086999999994</c:v>
                </c:pt>
                <c:pt idx="2331">
                  <c:v>84.073048</c:v>
                </c:pt>
                <c:pt idx="2332">
                  <c:v>84.032773000000006</c:v>
                </c:pt>
                <c:pt idx="2333">
                  <c:v>84.014139</c:v>
                </c:pt>
                <c:pt idx="2334">
                  <c:v>83.996938</c:v>
                </c:pt>
                <c:pt idx="2335">
                  <c:v>83.980196000000007</c:v>
                </c:pt>
                <c:pt idx="2336">
                  <c:v>83.959475999999995</c:v>
                </c:pt>
                <c:pt idx="2337">
                  <c:v>83.911563000000001</c:v>
                </c:pt>
                <c:pt idx="2338">
                  <c:v>83.854737</c:v>
                </c:pt>
                <c:pt idx="2339">
                  <c:v>83.820899999999995</c:v>
                </c:pt>
                <c:pt idx="2340">
                  <c:v>83.800030000000007</c:v>
                </c:pt>
                <c:pt idx="2341">
                  <c:v>83.791813000000005</c:v>
                </c:pt>
                <c:pt idx="2342">
                  <c:v>83.787143999999998</c:v>
                </c:pt>
                <c:pt idx="2343">
                  <c:v>83.763099999999994</c:v>
                </c:pt>
                <c:pt idx="2344">
                  <c:v>83.702918999999994</c:v>
                </c:pt>
                <c:pt idx="2345">
                  <c:v>83.694291000000007</c:v>
                </c:pt>
                <c:pt idx="2346">
                  <c:v>83.720263000000003</c:v>
                </c:pt>
                <c:pt idx="2347">
                  <c:v>83.612922999999995</c:v>
                </c:pt>
                <c:pt idx="2348">
                  <c:v>83.549499999999995</c:v>
                </c:pt>
                <c:pt idx="2349">
                  <c:v>83.543970999999999</c:v>
                </c:pt>
                <c:pt idx="2350">
                  <c:v>83.486044000000007</c:v>
                </c:pt>
                <c:pt idx="2351">
                  <c:v>83.409811000000005</c:v>
                </c:pt>
                <c:pt idx="2352">
                  <c:v>83.337706999999995</c:v>
                </c:pt>
                <c:pt idx="2353">
                  <c:v>83.262477000000004</c:v>
                </c:pt>
                <c:pt idx="2354">
                  <c:v>83.234154000000004</c:v>
                </c:pt>
                <c:pt idx="2355">
                  <c:v>83.254470999999995</c:v>
                </c:pt>
                <c:pt idx="2356">
                  <c:v>83.251535000000004</c:v>
                </c:pt>
                <c:pt idx="2357">
                  <c:v>83.209451999999999</c:v>
                </c:pt>
                <c:pt idx="2358">
                  <c:v>83.161287000000002</c:v>
                </c:pt>
                <c:pt idx="2359">
                  <c:v>83.127759999999995</c:v>
                </c:pt>
                <c:pt idx="2360">
                  <c:v>83.100700000000003</c:v>
                </c:pt>
                <c:pt idx="2361">
                  <c:v>83.068329000000006</c:v>
                </c:pt>
                <c:pt idx="2362">
                  <c:v>83.044481000000005</c:v>
                </c:pt>
                <c:pt idx="2363">
                  <c:v>83.031383000000005</c:v>
                </c:pt>
                <c:pt idx="2364">
                  <c:v>82.961786000000004</c:v>
                </c:pt>
                <c:pt idx="2365">
                  <c:v>82.871324999999999</c:v>
                </c:pt>
                <c:pt idx="2366">
                  <c:v>82.831605999999994</c:v>
                </c:pt>
                <c:pt idx="2367">
                  <c:v>82.808351999999999</c:v>
                </c:pt>
                <c:pt idx="2368">
                  <c:v>82.785186999999993</c:v>
                </c:pt>
                <c:pt idx="2369">
                  <c:v>82.769810000000007</c:v>
                </c:pt>
                <c:pt idx="2370">
                  <c:v>82.758521000000002</c:v>
                </c:pt>
                <c:pt idx="2371">
                  <c:v>82.741246000000004</c:v>
                </c:pt>
                <c:pt idx="2372">
                  <c:v>82.713220000000007</c:v>
                </c:pt>
                <c:pt idx="2373">
                  <c:v>82.682711999999995</c:v>
                </c:pt>
                <c:pt idx="2374">
                  <c:v>82.654471999999998</c:v>
                </c:pt>
                <c:pt idx="2375">
                  <c:v>82.617963000000003</c:v>
                </c:pt>
                <c:pt idx="2376">
                  <c:v>82.561622999999997</c:v>
                </c:pt>
                <c:pt idx="2377">
                  <c:v>82.506922000000003</c:v>
                </c:pt>
                <c:pt idx="2378">
                  <c:v>82.502272000000005</c:v>
                </c:pt>
                <c:pt idx="2379">
                  <c:v>82.524238999999994</c:v>
                </c:pt>
                <c:pt idx="2380">
                  <c:v>82.518471000000005</c:v>
                </c:pt>
                <c:pt idx="2381">
                  <c:v>82.490858000000003</c:v>
                </c:pt>
                <c:pt idx="2382">
                  <c:v>82.472962999999993</c:v>
                </c:pt>
                <c:pt idx="2383">
                  <c:v>82.453356999999997</c:v>
                </c:pt>
                <c:pt idx="2384">
                  <c:v>82.421880000000002</c:v>
                </c:pt>
                <c:pt idx="2385">
                  <c:v>82.403228999999996</c:v>
                </c:pt>
                <c:pt idx="2386">
                  <c:v>82.396107000000001</c:v>
                </c:pt>
                <c:pt idx="2387">
                  <c:v>82.402102999999997</c:v>
                </c:pt>
                <c:pt idx="2388">
                  <c:v>82.424122999999994</c:v>
                </c:pt>
                <c:pt idx="2389">
                  <c:v>82.443066999999999</c:v>
                </c:pt>
                <c:pt idx="2390">
                  <c:v>82.447714000000005</c:v>
                </c:pt>
                <c:pt idx="2391">
                  <c:v>82.445884000000007</c:v>
                </c:pt>
                <c:pt idx="2392">
                  <c:v>82.442075000000003</c:v>
                </c:pt>
                <c:pt idx="2393">
                  <c:v>82.429584000000006</c:v>
                </c:pt>
                <c:pt idx="2394">
                  <c:v>82.411927000000006</c:v>
                </c:pt>
                <c:pt idx="2395">
                  <c:v>82.392325999999997</c:v>
                </c:pt>
                <c:pt idx="2396">
                  <c:v>82.370787000000007</c:v>
                </c:pt>
                <c:pt idx="2397">
                  <c:v>82.360625999999996</c:v>
                </c:pt>
                <c:pt idx="2398">
                  <c:v>82.377967999999996</c:v>
                </c:pt>
                <c:pt idx="2399">
                  <c:v>82.415301999999997</c:v>
                </c:pt>
                <c:pt idx="2400">
                  <c:v>82.445999999999998</c:v>
                </c:pt>
                <c:pt idx="2401">
                  <c:v>82.458890999999994</c:v>
                </c:pt>
                <c:pt idx="2402">
                  <c:v>82.463475000000003</c:v>
                </c:pt>
                <c:pt idx="2403">
                  <c:v>82.464686</c:v>
                </c:pt>
                <c:pt idx="2404">
                  <c:v>82.455406999999994</c:v>
                </c:pt>
                <c:pt idx="2405">
                  <c:v>82.437516000000002</c:v>
                </c:pt>
                <c:pt idx="2406">
                  <c:v>82.433920999999998</c:v>
                </c:pt>
                <c:pt idx="2407">
                  <c:v>82.458696000000003</c:v>
                </c:pt>
                <c:pt idx="2408">
                  <c:v>82.496351000000004</c:v>
                </c:pt>
                <c:pt idx="2409">
                  <c:v>82.524995000000004</c:v>
                </c:pt>
                <c:pt idx="2410">
                  <c:v>82.542708000000005</c:v>
                </c:pt>
                <c:pt idx="2411">
                  <c:v>82.560451999999998</c:v>
                </c:pt>
                <c:pt idx="2412">
                  <c:v>82.584052</c:v>
                </c:pt>
                <c:pt idx="2413">
                  <c:v>82.613146</c:v>
                </c:pt>
                <c:pt idx="2414">
                  <c:v>82.650328999999999</c:v>
                </c:pt>
                <c:pt idx="2415">
                  <c:v>82.695571000000001</c:v>
                </c:pt>
                <c:pt idx="2416">
                  <c:v>82.729810000000001</c:v>
                </c:pt>
                <c:pt idx="2417">
                  <c:v>82.748251999999994</c:v>
                </c:pt>
                <c:pt idx="2418">
                  <c:v>82.773529999999994</c:v>
                </c:pt>
                <c:pt idx="2419">
                  <c:v>82.813184000000007</c:v>
                </c:pt>
                <c:pt idx="2420">
                  <c:v>82.835026999999997</c:v>
                </c:pt>
                <c:pt idx="2421">
                  <c:v>82.818298999999996</c:v>
                </c:pt>
                <c:pt idx="2422">
                  <c:v>82.793357</c:v>
                </c:pt>
                <c:pt idx="2423">
                  <c:v>82.795841999999993</c:v>
                </c:pt>
                <c:pt idx="2424">
                  <c:v>82.828119000000001</c:v>
                </c:pt>
                <c:pt idx="2425">
                  <c:v>82.887753000000004</c:v>
                </c:pt>
                <c:pt idx="2426">
                  <c:v>82.941272999999995</c:v>
                </c:pt>
                <c:pt idx="2427">
                  <c:v>82.961055000000002</c:v>
                </c:pt>
                <c:pt idx="2428">
                  <c:v>82.969644000000002</c:v>
                </c:pt>
                <c:pt idx="2429">
                  <c:v>82.990457000000006</c:v>
                </c:pt>
                <c:pt idx="2430">
                  <c:v>83.023681999999994</c:v>
                </c:pt>
                <c:pt idx="2431">
                  <c:v>83.080997999999994</c:v>
                </c:pt>
                <c:pt idx="2432">
                  <c:v>83.143580999999998</c:v>
                </c:pt>
                <c:pt idx="2433">
                  <c:v>83.174773000000002</c:v>
                </c:pt>
                <c:pt idx="2434">
                  <c:v>83.177695999999997</c:v>
                </c:pt>
                <c:pt idx="2435">
                  <c:v>83.178240000000002</c:v>
                </c:pt>
                <c:pt idx="2436">
                  <c:v>83.174055999999993</c:v>
                </c:pt>
                <c:pt idx="2437">
                  <c:v>83.162861000000007</c:v>
                </c:pt>
                <c:pt idx="2438">
                  <c:v>83.161145000000005</c:v>
                </c:pt>
                <c:pt idx="2439">
                  <c:v>83.237454999999997</c:v>
                </c:pt>
                <c:pt idx="2440">
                  <c:v>83.370264000000006</c:v>
                </c:pt>
                <c:pt idx="2441">
                  <c:v>83.292176999999995</c:v>
                </c:pt>
                <c:pt idx="2442">
                  <c:v>83.165504999999996</c:v>
                </c:pt>
                <c:pt idx="2443">
                  <c:v>83.164253000000002</c:v>
                </c:pt>
                <c:pt idx="2444">
                  <c:v>83.144475</c:v>
                </c:pt>
                <c:pt idx="2445">
                  <c:v>83.128151000000003</c:v>
                </c:pt>
                <c:pt idx="2446">
                  <c:v>83.160174999999995</c:v>
                </c:pt>
                <c:pt idx="2447">
                  <c:v>83.209502999999998</c:v>
                </c:pt>
                <c:pt idx="2448">
                  <c:v>83.238529999999997</c:v>
                </c:pt>
                <c:pt idx="2449">
                  <c:v>83.251704000000004</c:v>
                </c:pt>
                <c:pt idx="2450">
                  <c:v>83.266613000000007</c:v>
                </c:pt>
                <c:pt idx="2451">
                  <c:v>83.290509</c:v>
                </c:pt>
                <c:pt idx="2452">
                  <c:v>83.312524999999994</c:v>
                </c:pt>
                <c:pt idx="2453">
                  <c:v>83.323035000000004</c:v>
                </c:pt>
                <c:pt idx="2454">
                  <c:v>83.326286999999994</c:v>
                </c:pt>
                <c:pt idx="2455">
                  <c:v>83.320048</c:v>
                </c:pt>
                <c:pt idx="2456">
                  <c:v>83.318996999999996</c:v>
                </c:pt>
                <c:pt idx="2457">
                  <c:v>83.362560000000002</c:v>
                </c:pt>
                <c:pt idx="2458">
                  <c:v>83.445432999999994</c:v>
                </c:pt>
                <c:pt idx="2459">
                  <c:v>83.463513000000006</c:v>
                </c:pt>
                <c:pt idx="2460">
                  <c:v>83.363101</c:v>
                </c:pt>
                <c:pt idx="2461">
                  <c:v>83.365689000000003</c:v>
                </c:pt>
                <c:pt idx="2462">
                  <c:v>83.467151000000001</c:v>
                </c:pt>
                <c:pt idx="2463">
                  <c:v>83.534105999999994</c:v>
                </c:pt>
                <c:pt idx="2464">
                  <c:v>83.549396000000002</c:v>
                </c:pt>
                <c:pt idx="2465">
                  <c:v>83.545925999999994</c:v>
                </c:pt>
                <c:pt idx="2466">
                  <c:v>83.542531999999994</c:v>
                </c:pt>
                <c:pt idx="2467">
                  <c:v>83.552441999999999</c:v>
                </c:pt>
                <c:pt idx="2468">
                  <c:v>83.598676999999995</c:v>
                </c:pt>
                <c:pt idx="2469">
                  <c:v>83.656047000000001</c:v>
                </c:pt>
                <c:pt idx="2470">
                  <c:v>83.705275999999998</c:v>
                </c:pt>
                <c:pt idx="2471">
                  <c:v>83.747444000000002</c:v>
                </c:pt>
                <c:pt idx="2472">
                  <c:v>83.785956999999996</c:v>
                </c:pt>
                <c:pt idx="2473">
                  <c:v>83.830456999999996</c:v>
                </c:pt>
                <c:pt idx="2474">
                  <c:v>83.890748000000002</c:v>
                </c:pt>
                <c:pt idx="2475">
                  <c:v>83.950907000000001</c:v>
                </c:pt>
                <c:pt idx="2476">
                  <c:v>83.986749000000003</c:v>
                </c:pt>
                <c:pt idx="2477">
                  <c:v>84.004239999999996</c:v>
                </c:pt>
                <c:pt idx="2478">
                  <c:v>84.003729000000007</c:v>
                </c:pt>
                <c:pt idx="2479">
                  <c:v>83.997801999999993</c:v>
                </c:pt>
                <c:pt idx="2480">
                  <c:v>84.020962999999995</c:v>
                </c:pt>
                <c:pt idx="2481">
                  <c:v>84.038525000000007</c:v>
                </c:pt>
                <c:pt idx="2482">
                  <c:v>84.038488000000001</c:v>
                </c:pt>
                <c:pt idx="2483">
                  <c:v>84.040581000000003</c:v>
                </c:pt>
                <c:pt idx="2484">
                  <c:v>84.065162999999998</c:v>
                </c:pt>
                <c:pt idx="2485">
                  <c:v>84.116821000000002</c:v>
                </c:pt>
                <c:pt idx="2486">
                  <c:v>84.186982999999998</c:v>
                </c:pt>
                <c:pt idx="2487">
                  <c:v>84.274565999999993</c:v>
                </c:pt>
                <c:pt idx="2488">
                  <c:v>84.365148000000005</c:v>
                </c:pt>
                <c:pt idx="2489">
                  <c:v>84.422021000000001</c:v>
                </c:pt>
                <c:pt idx="2490">
                  <c:v>84.429222999999993</c:v>
                </c:pt>
                <c:pt idx="2491">
                  <c:v>84.421648000000005</c:v>
                </c:pt>
                <c:pt idx="2492">
                  <c:v>84.452380000000005</c:v>
                </c:pt>
                <c:pt idx="2493">
                  <c:v>84.500977000000006</c:v>
                </c:pt>
                <c:pt idx="2494">
                  <c:v>84.592793999999998</c:v>
                </c:pt>
                <c:pt idx="2495">
                  <c:v>84.684849</c:v>
                </c:pt>
                <c:pt idx="2496">
                  <c:v>84.722932</c:v>
                </c:pt>
                <c:pt idx="2497">
                  <c:v>84.736301999999995</c:v>
                </c:pt>
                <c:pt idx="2498">
                  <c:v>84.763555999999994</c:v>
                </c:pt>
                <c:pt idx="2499">
                  <c:v>84.808653000000007</c:v>
                </c:pt>
                <c:pt idx="2500">
                  <c:v>84.836799999999997</c:v>
                </c:pt>
                <c:pt idx="2501">
                  <c:v>84.815336000000002</c:v>
                </c:pt>
                <c:pt idx="2502">
                  <c:v>84.726406999999995</c:v>
                </c:pt>
                <c:pt idx="2503">
                  <c:v>84.568647999999996</c:v>
                </c:pt>
                <c:pt idx="2504">
                  <c:v>84.410116000000002</c:v>
                </c:pt>
                <c:pt idx="2505">
                  <c:v>84.319883000000004</c:v>
                </c:pt>
                <c:pt idx="2506">
                  <c:v>84.281211999999996</c:v>
                </c:pt>
                <c:pt idx="2507">
                  <c:v>84.260074000000003</c:v>
                </c:pt>
                <c:pt idx="2508">
                  <c:v>84.250264000000001</c:v>
                </c:pt>
                <c:pt idx="2509">
                  <c:v>84.247451999999996</c:v>
                </c:pt>
                <c:pt idx="2510">
                  <c:v>84.254728999999998</c:v>
                </c:pt>
                <c:pt idx="2511">
                  <c:v>84.307604999999995</c:v>
                </c:pt>
                <c:pt idx="2512">
                  <c:v>84.415111999999993</c:v>
                </c:pt>
                <c:pt idx="2513">
                  <c:v>84.541922</c:v>
                </c:pt>
                <c:pt idx="2514">
                  <c:v>84.666521000000003</c:v>
                </c:pt>
                <c:pt idx="2515">
                  <c:v>84.789043000000007</c:v>
                </c:pt>
                <c:pt idx="2516">
                  <c:v>84.903041999999999</c:v>
                </c:pt>
                <c:pt idx="2517">
                  <c:v>85.012608999999998</c:v>
                </c:pt>
                <c:pt idx="2518">
                  <c:v>85.122567000000004</c:v>
                </c:pt>
                <c:pt idx="2519">
                  <c:v>85.228786999999997</c:v>
                </c:pt>
                <c:pt idx="2520">
                  <c:v>85.322875999999994</c:v>
                </c:pt>
                <c:pt idx="2521">
                  <c:v>85.400082999999995</c:v>
                </c:pt>
                <c:pt idx="2522">
                  <c:v>85.454516999999996</c:v>
                </c:pt>
                <c:pt idx="2523">
                  <c:v>85.473491999999993</c:v>
                </c:pt>
                <c:pt idx="2524">
                  <c:v>85.459084000000004</c:v>
                </c:pt>
                <c:pt idx="2525">
                  <c:v>85.422393</c:v>
                </c:pt>
                <c:pt idx="2526">
                  <c:v>85.332053999999999</c:v>
                </c:pt>
                <c:pt idx="2527">
                  <c:v>85.088863000000003</c:v>
                </c:pt>
                <c:pt idx="2528">
                  <c:v>84.739682000000002</c:v>
                </c:pt>
                <c:pt idx="2529">
                  <c:v>84.446465000000003</c:v>
                </c:pt>
                <c:pt idx="2530">
                  <c:v>84.198603000000006</c:v>
                </c:pt>
                <c:pt idx="2531">
                  <c:v>83.948476999999997</c:v>
                </c:pt>
                <c:pt idx="2532">
                  <c:v>83.705157</c:v>
                </c:pt>
                <c:pt idx="2533">
                  <c:v>83.482026000000005</c:v>
                </c:pt>
                <c:pt idx="2534">
                  <c:v>83.262589000000006</c:v>
                </c:pt>
                <c:pt idx="2535">
                  <c:v>83.022566999999995</c:v>
                </c:pt>
                <c:pt idx="2536">
                  <c:v>82.805710000000005</c:v>
                </c:pt>
                <c:pt idx="2537">
                  <c:v>82.667471000000006</c:v>
                </c:pt>
                <c:pt idx="2538">
                  <c:v>82.582492000000002</c:v>
                </c:pt>
                <c:pt idx="2539">
                  <c:v>82.514094</c:v>
                </c:pt>
                <c:pt idx="2540">
                  <c:v>82.453259000000003</c:v>
                </c:pt>
                <c:pt idx="2541">
                  <c:v>82.419004000000001</c:v>
                </c:pt>
                <c:pt idx="2542">
                  <c:v>82.404404999999997</c:v>
                </c:pt>
                <c:pt idx="2543">
                  <c:v>82.397064999999998</c:v>
                </c:pt>
                <c:pt idx="2544">
                  <c:v>82.485755999999995</c:v>
                </c:pt>
                <c:pt idx="2545">
                  <c:v>82.625794999999997</c:v>
                </c:pt>
                <c:pt idx="2546">
                  <c:v>82.750506999999999</c:v>
                </c:pt>
                <c:pt idx="2547">
                  <c:v>82.869155000000006</c:v>
                </c:pt>
                <c:pt idx="2548">
                  <c:v>82.991373999999993</c:v>
                </c:pt>
                <c:pt idx="2549">
                  <c:v>83.100595999999996</c:v>
                </c:pt>
                <c:pt idx="2550">
                  <c:v>83.186166</c:v>
                </c:pt>
                <c:pt idx="2551">
                  <c:v>83.264961999999997</c:v>
                </c:pt>
                <c:pt idx="2552">
                  <c:v>83.358922000000007</c:v>
                </c:pt>
                <c:pt idx="2553">
                  <c:v>83.454802999999998</c:v>
                </c:pt>
                <c:pt idx="2554">
                  <c:v>83.535297</c:v>
                </c:pt>
                <c:pt idx="2555">
                  <c:v>83.597837999999996</c:v>
                </c:pt>
                <c:pt idx="2556">
                  <c:v>83.655609999999996</c:v>
                </c:pt>
                <c:pt idx="2557">
                  <c:v>83.724779999999996</c:v>
                </c:pt>
                <c:pt idx="2558">
                  <c:v>83.806250000000006</c:v>
                </c:pt>
                <c:pt idx="2559">
                  <c:v>83.888324999999995</c:v>
                </c:pt>
                <c:pt idx="2560">
                  <c:v>83.961116000000004</c:v>
                </c:pt>
                <c:pt idx="2561">
                  <c:v>84.034447999999998</c:v>
                </c:pt>
                <c:pt idx="2562">
                  <c:v>84.109177000000003</c:v>
                </c:pt>
                <c:pt idx="2563">
                  <c:v>84.150137999999998</c:v>
                </c:pt>
                <c:pt idx="2564">
                  <c:v>84.148262000000003</c:v>
                </c:pt>
                <c:pt idx="2565">
                  <c:v>84.155997999999997</c:v>
                </c:pt>
                <c:pt idx="2566">
                  <c:v>84.187678000000005</c:v>
                </c:pt>
                <c:pt idx="2567">
                  <c:v>84.236266000000001</c:v>
                </c:pt>
                <c:pt idx="2568">
                  <c:v>84.289720000000003</c:v>
                </c:pt>
                <c:pt idx="2569">
                  <c:v>84.321189000000004</c:v>
                </c:pt>
                <c:pt idx="2570">
                  <c:v>84.310123000000004</c:v>
                </c:pt>
                <c:pt idx="2571">
                  <c:v>84.270439999999994</c:v>
                </c:pt>
                <c:pt idx="2572">
                  <c:v>84.234579999999994</c:v>
                </c:pt>
                <c:pt idx="2573">
                  <c:v>84.210042999999999</c:v>
                </c:pt>
                <c:pt idx="2574">
                  <c:v>84.194629000000006</c:v>
                </c:pt>
                <c:pt idx="2575">
                  <c:v>84.177387999999993</c:v>
                </c:pt>
                <c:pt idx="2576">
                  <c:v>84.144183999999996</c:v>
                </c:pt>
                <c:pt idx="2577">
                  <c:v>84.106240999999997</c:v>
                </c:pt>
                <c:pt idx="2578">
                  <c:v>84.078616999999994</c:v>
                </c:pt>
                <c:pt idx="2579">
                  <c:v>84.057931999999994</c:v>
                </c:pt>
                <c:pt idx="2580">
                  <c:v>84.010560999999996</c:v>
                </c:pt>
                <c:pt idx="2581">
                  <c:v>83.903661</c:v>
                </c:pt>
                <c:pt idx="2582">
                  <c:v>83.792075999999994</c:v>
                </c:pt>
                <c:pt idx="2583">
                  <c:v>83.728102000000007</c:v>
                </c:pt>
                <c:pt idx="2584">
                  <c:v>83.698024000000004</c:v>
                </c:pt>
                <c:pt idx="2585">
                  <c:v>83.693816999999996</c:v>
                </c:pt>
                <c:pt idx="2586">
                  <c:v>83.709282999999999</c:v>
                </c:pt>
                <c:pt idx="2587">
                  <c:v>83.725972999999996</c:v>
                </c:pt>
                <c:pt idx="2588">
                  <c:v>83.732220999999996</c:v>
                </c:pt>
                <c:pt idx="2589">
                  <c:v>83.735337000000001</c:v>
                </c:pt>
                <c:pt idx="2590">
                  <c:v>83.741482000000005</c:v>
                </c:pt>
                <c:pt idx="2591">
                  <c:v>83.743184999999997</c:v>
                </c:pt>
                <c:pt idx="2592">
                  <c:v>83.737461999999994</c:v>
                </c:pt>
                <c:pt idx="2593">
                  <c:v>83.725430000000003</c:v>
                </c:pt>
                <c:pt idx="2594">
                  <c:v>83.706044000000006</c:v>
                </c:pt>
                <c:pt idx="2595">
                  <c:v>83.666222000000005</c:v>
                </c:pt>
                <c:pt idx="2596">
                  <c:v>83.604804000000001</c:v>
                </c:pt>
                <c:pt idx="2597">
                  <c:v>83.547610000000006</c:v>
                </c:pt>
                <c:pt idx="2598">
                  <c:v>83.507267999999996</c:v>
                </c:pt>
                <c:pt idx="2599">
                  <c:v>83.471315000000004</c:v>
                </c:pt>
                <c:pt idx="2600">
                  <c:v>83.413820999999999</c:v>
                </c:pt>
                <c:pt idx="2601">
                  <c:v>83.327343999999997</c:v>
                </c:pt>
                <c:pt idx="2602">
                  <c:v>83.239176999999998</c:v>
                </c:pt>
                <c:pt idx="2603">
                  <c:v>83.159869</c:v>
                </c:pt>
                <c:pt idx="2604">
                  <c:v>83.070542000000003</c:v>
                </c:pt>
                <c:pt idx="2605">
                  <c:v>82.964979</c:v>
                </c:pt>
                <c:pt idx="2606">
                  <c:v>82.872592999999995</c:v>
                </c:pt>
                <c:pt idx="2607">
                  <c:v>82.805511999999993</c:v>
                </c:pt>
                <c:pt idx="2608">
                  <c:v>82.747909000000007</c:v>
                </c:pt>
                <c:pt idx="2609">
                  <c:v>82.692837999999995</c:v>
                </c:pt>
                <c:pt idx="2610">
                  <c:v>82.639560000000003</c:v>
                </c:pt>
                <c:pt idx="2611">
                  <c:v>82.575787000000005</c:v>
                </c:pt>
                <c:pt idx="2612">
                  <c:v>82.484752999999998</c:v>
                </c:pt>
                <c:pt idx="2613">
                  <c:v>82.377020999999999</c:v>
                </c:pt>
                <c:pt idx="2614">
                  <c:v>82.288756000000006</c:v>
                </c:pt>
                <c:pt idx="2615">
                  <c:v>82.224159999999998</c:v>
                </c:pt>
                <c:pt idx="2616">
                  <c:v>82.163719999999998</c:v>
                </c:pt>
                <c:pt idx="2617">
                  <c:v>82.100352999999998</c:v>
                </c:pt>
                <c:pt idx="2618">
                  <c:v>82.034002999999998</c:v>
                </c:pt>
                <c:pt idx="2619">
                  <c:v>81.968898999999993</c:v>
                </c:pt>
                <c:pt idx="2620">
                  <c:v>81.916494</c:v>
                </c:pt>
                <c:pt idx="2621">
                  <c:v>81.891655</c:v>
                </c:pt>
                <c:pt idx="2622">
                  <c:v>81.899788000000001</c:v>
                </c:pt>
                <c:pt idx="2623">
                  <c:v>81.934078999999997</c:v>
                </c:pt>
                <c:pt idx="2624">
                  <c:v>81.991380000000007</c:v>
                </c:pt>
                <c:pt idx="2625">
                  <c:v>82.079297999999994</c:v>
                </c:pt>
                <c:pt idx="2626">
                  <c:v>82.200160999999994</c:v>
                </c:pt>
                <c:pt idx="2627">
                  <c:v>82.331515999999993</c:v>
                </c:pt>
                <c:pt idx="2628">
                  <c:v>82.445195999999996</c:v>
                </c:pt>
                <c:pt idx="2629">
                  <c:v>82.527754000000002</c:v>
                </c:pt>
                <c:pt idx="2630">
                  <c:v>82.578091000000001</c:v>
                </c:pt>
                <c:pt idx="2631">
                  <c:v>82.598659999999995</c:v>
                </c:pt>
                <c:pt idx="2632">
                  <c:v>82.601663000000002</c:v>
                </c:pt>
                <c:pt idx="2633">
                  <c:v>82.603189999999998</c:v>
                </c:pt>
                <c:pt idx="2634">
                  <c:v>82.603847999999999</c:v>
                </c:pt>
                <c:pt idx="2635">
                  <c:v>82.595072000000002</c:v>
                </c:pt>
                <c:pt idx="2636">
                  <c:v>82.576659000000006</c:v>
                </c:pt>
                <c:pt idx="2637">
                  <c:v>82.560840999999996</c:v>
                </c:pt>
                <c:pt idx="2638">
                  <c:v>82.559368000000006</c:v>
                </c:pt>
                <c:pt idx="2639">
                  <c:v>82.566886999999994</c:v>
                </c:pt>
                <c:pt idx="2640">
                  <c:v>82.573554000000001</c:v>
                </c:pt>
                <c:pt idx="2641">
                  <c:v>82.583287999999996</c:v>
                </c:pt>
                <c:pt idx="2642">
                  <c:v>82.605787000000007</c:v>
                </c:pt>
                <c:pt idx="2643">
                  <c:v>82.642703999999995</c:v>
                </c:pt>
                <c:pt idx="2644">
                  <c:v>82.684535999999994</c:v>
                </c:pt>
                <c:pt idx="2645">
                  <c:v>82.714797000000004</c:v>
                </c:pt>
                <c:pt idx="2646">
                  <c:v>82.719967999999994</c:v>
                </c:pt>
                <c:pt idx="2647">
                  <c:v>82.702951999999996</c:v>
                </c:pt>
                <c:pt idx="2648">
                  <c:v>82.686783000000005</c:v>
                </c:pt>
                <c:pt idx="2649">
                  <c:v>82.690979999999996</c:v>
                </c:pt>
                <c:pt idx="2650">
                  <c:v>82.717684000000006</c:v>
                </c:pt>
                <c:pt idx="2651">
                  <c:v>82.749922999999995</c:v>
                </c:pt>
                <c:pt idx="2652">
                  <c:v>82.768749</c:v>
                </c:pt>
                <c:pt idx="2653">
                  <c:v>82.769182999999998</c:v>
                </c:pt>
                <c:pt idx="2654">
                  <c:v>82.760487999999995</c:v>
                </c:pt>
                <c:pt idx="2655">
                  <c:v>82.757842999999994</c:v>
                </c:pt>
                <c:pt idx="2656">
                  <c:v>82.771665999999996</c:v>
                </c:pt>
                <c:pt idx="2657">
                  <c:v>82.798327999999998</c:v>
                </c:pt>
                <c:pt idx="2658">
                  <c:v>82.820357999999999</c:v>
                </c:pt>
                <c:pt idx="2659">
                  <c:v>82.816417999999999</c:v>
                </c:pt>
                <c:pt idx="2660">
                  <c:v>82.778623999999994</c:v>
                </c:pt>
                <c:pt idx="2661">
                  <c:v>82.730384000000001</c:v>
                </c:pt>
                <c:pt idx="2662">
                  <c:v>82.705673000000004</c:v>
                </c:pt>
                <c:pt idx="2663">
                  <c:v>82.710893999999996</c:v>
                </c:pt>
                <c:pt idx="2664">
                  <c:v>82.732094000000004</c:v>
                </c:pt>
                <c:pt idx="2665">
                  <c:v>82.753338999999997</c:v>
                </c:pt>
                <c:pt idx="2666">
                  <c:v>82.762551999999999</c:v>
                </c:pt>
                <c:pt idx="2667">
                  <c:v>82.757475999999997</c:v>
                </c:pt>
                <c:pt idx="2668">
                  <c:v>82.747428999999997</c:v>
                </c:pt>
                <c:pt idx="2669">
                  <c:v>82.742255999999998</c:v>
                </c:pt>
                <c:pt idx="2670">
                  <c:v>82.741299999999995</c:v>
                </c:pt>
                <c:pt idx="2671">
                  <c:v>82.737020000000001</c:v>
                </c:pt>
                <c:pt idx="2672">
                  <c:v>82.728022999999993</c:v>
                </c:pt>
                <c:pt idx="2673">
                  <c:v>82.719943999999998</c:v>
                </c:pt>
                <c:pt idx="2674">
                  <c:v>82.718196000000006</c:v>
                </c:pt>
                <c:pt idx="2675">
                  <c:v>82.72287</c:v>
                </c:pt>
                <c:pt idx="2676">
                  <c:v>82.731589999999997</c:v>
                </c:pt>
                <c:pt idx="2677">
                  <c:v>82.741333999999995</c:v>
                </c:pt>
                <c:pt idx="2678">
                  <c:v>82.745706999999996</c:v>
                </c:pt>
                <c:pt idx="2679">
                  <c:v>82.736020999999994</c:v>
                </c:pt>
                <c:pt idx="2680">
                  <c:v>82.707567999999995</c:v>
                </c:pt>
                <c:pt idx="2681">
                  <c:v>82.664270000000002</c:v>
                </c:pt>
                <c:pt idx="2682">
                  <c:v>82.615864000000002</c:v>
                </c:pt>
                <c:pt idx="2683">
                  <c:v>82.570279999999997</c:v>
                </c:pt>
                <c:pt idx="2684">
                  <c:v>82.528219000000007</c:v>
                </c:pt>
                <c:pt idx="2685">
                  <c:v>82.483577999999994</c:v>
                </c:pt>
                <c:pt idx="2686">
                  <c:v>82.428822999999994</c:v>
                </c:pt>
                <c:pt idx="2687">
                  <c:v>82.364652000000007</c:v>
                </c:pt>
                <c:pt idx="2688">
                  <c:v>82.302341999999996</c:v>
                </c:pt>
                <c:pt idx="2689">
                  <c:v>82.249728000000005</c:v>
                </c:pt>
                <c:pt idx="2690">
                  <c:v>82.201511999999994</c:v>
                </c:pt>
                <c:pt idx="2691">
                  <c:v>82.149224000000004</c:v>
                </c:pt>
                <c:pt idx="2692">
                  <c:v>82.094549999999998</c:v>
                </c:pt>
                <c:pt idx="2693">
                  <c:v>82.043626000000003</c:v>
                </c:pt>
                <c:pt idx="2694">
                  <c:v>81.995416000000006</c:v>
                </c:pt>
                <c:pt idx="2695">
                  <c:v>81.944102000000001</c:v>
                </c:pt>
                <c:pt idx="2696">
                  <c:v>81.891254000000004</c:v>
                </c:pt>
                <c:pt idx="2697">
                  <c:v>81.843675000000005</c:v>
                </c:pt>
                <c:pt idx="2698">
                  <c:v>81.800387999999998</c:v>
                </c:pt>
                <c:pt idx="2699">
                  <c:v>81.753095999999999</c:v>
                </c:pt>
                <c:pt idx="2700">
                  <c:v>81.699309999999997</c:v>
                </c:pt>
                <c:pt idx="2701">
                  <c:v>81.644796999999997</c:v>
                </c:pt>
                <c:pt idx="2702">
                  <c:v>81.593563000000003</c:v>
                </c:pt>
                <c:pt idx="2703">
                  <c:v>81.546848999999995</c:v>
                </c:pt>
                <c:pt idx="2704">
                  <c:v>81.509651000000005</c:v>
                </c:pt>
                <c:pt idx="2705">
                  <c:v>81.484933999999996</c:v>
                </c:pt>
                <c:pt idx="2706">
                  <c:v>81.460830000000001</c:v>
                </c:pt>
                <c:pt idx="2707">
                  <c:v>81.417056000000002</c:v>
                </c:pt>
                <c:pt idx="2708">
                  <c:v>81.346007999999998</c:v>
                </c:pt>
                <c:pt idx="2709">
                  <c:v>81.257228999999995</c:v>
                </c:pt>
                <c:pt idx="2710">
                  <c:v>81.161818999999994</c:v>
                </c:pt>
                <c:pt idx="2711">
                  <c:v>81.065839999999994</c:v>
                </c:pt>
                <c:pt idx="2712">
                  <c:v>80.980052000000001</c:v>
                </c:pt>
                <c:pt idx="2713">
                  <c:v>80.918280999999993</c:v>
                </c:pt>
                <c:pt idx="2714">
                  <c:v>80.879233999999997</c:v>
                </c:pt>
                <c:pt idx="2715">
                  <c:v>80.845500000000001</c:v>
                </c:pt>
                <c:pt idx="2716">
                  <c:v>80.806146999999996</c:v>
                </c:pt>
                <c:pt idx="2717">
                  <c:v>80.767090999999994</c:v>
                </c:pt>
                <c:pt idx="2718">
                  <c:v>80.735991999999996</c:v>
                </c:pt>
                <c:pt idx="2719">
                  <c:v>80.710691999999995</c:v>
                </c:pt>
                <c:pt idx="2720">
                  <c:v>80.686730999999995</c:v>
                </c:pt>
                <c:pt idx="2721">
                  <c:v>80.663514000000006</c:v>
                </c:pt>
                <c:pt idx="2722">
                  <c:v>80.636054999999999</c:v>
                </c:pt>
                <c:pt idx="2723">
                  <c:v>80.593633999999994</c:v>
                </c:pt>
                <c:pt idx="2724">
                  <c:v>80.534008999999998</c:v>
                </c:pt>
                <c:pt idx="2725">
                  <c:v>80.468692000000004</c:v>
                </c:pt>
                <c:pt idx="2726">
                  <c:v>80.407353999999998</c:v>
                </c:pt>
                <c:pt idx="2727">
                  <c:v>80.346446999999998</c:v>
                </c:pt>
                <c:pt idx="2728">
                  <c:v>80.280089000000004</c:v>
                </c:pt>
                <c:pt idx="2729">
                  <c:v>80.212766000000002</c:v>
                </c:pt>
                <c:pt idx="2730">
                  <c:v>80.153358999999995</c:v>
                </c:pt>
                <c:pt idx="2731">
                  <c:v>80.105512000000004</c:v>
                </c:pt>
                <c:pt idx="2732">
                  <c:v>80.071213</c:v>
                </c:pt>
                <c:pt idx="2733">
                  <c:v>80.053533000000002</c:v>
                </c:pt>
                <c:pt idx="2734">
                  <c:v>80.047008000000005</c:v>
                </c:pt>
                <c:pt idx="2735">
                  <c:v>80.034936000000002</c:v>
                </c:pt>
                <c:pt idx="2736">
                  <c:v>80.004778999999999</c:v>
                </c:pt>
                <c:pt idx="2737">
                  <c:v>79.959367</c:v>
                </c:pt>
                <c:pt idx="2738">
                  <c:v>79.907974999999993</c:v>
                </c:pt>
                <c:pt idx="2739">
                  <c:v>79.855348000000006</c:v>
                </c:pt>
                <c:pt idx="2740">
                  <c:v>79.804520999999994</c:v>
                </c:pt>
                <c:pt idx="2741">
                  <c:v>79.762590000000003</c:v>
                </c:pt>
                <c:pt idx="2742">
                  <c:v>79.735923999999997</c:v>
                </c:pt>
                <c:pt idx="2743">
                  <c:v>79.725703999999993</c:v>
                </c:pt>
                <c:pt idx="2744">
                  <c:v>79.731786</c:v>
                </c:pt>
                <c:pt idx="2745">
                  <c:v>79.753707000000006</c:v>
                </c:pt>
                <c:pt idx="2746">
                  <c:v>79.786248000000001</c:v>
                </c:pt>
                <c:pt idx="2747">
                  <c:v>79.822230000000005</c:v>
                </c:pt>
                <c:pt idx="2748">
                  <c:v>79.859593000000004</c:v>
                </c:pt>
                <c:pt idx="2749">
                  <c:v>79.896281000000002</c:v>
                </c:pt>
                <c:pt idx="2750">
                  <c:v>79.919936000000007</c:v>
                </c:pt>
                <c:pt idx="2751">
                  <c:v>79.916593000000006</c:v>
                </c:pt>
                <c:pt idx="2752">
                  <c:v>79.890759000000003</c:v>
                </c:pt>
                <c:pt idx="2753">
                  <c:v>79.862983999999997</c:v>
                </c:pt>
                <c:pt idx="2754">
                  <c:v>79.843163000000004</c:v>
                </c:pt>
                <c:pt idx="2755">
                  <c:v>79.819647000000003</c:v>
                </c:pt>
                <c:pt idx="2756">
                  <c:v>79.779954000000004</c:v>
                </c:pt>
                <c:pt idx="2757">
                  <c:v>79.727722</c:v>
                </c:pt>
                <c:pt idx="2758">
                  <c:v>79.672402000000005</c:v>
                </c:pt>
                <c:pt idx="2759">
                  <c:v>79.617502000000002</c:v>
                </c:pt>
                <c:pt idx="2760">
                  <c:v>79.568370000000002</c:v>
                </c:pt>
                <c:pt idx="2761">
                  <c:v>79.535717000000005</c:v>
                </c:pt>
                <c:pt idx="2762">
                  <c:v>79.518298999999999</c:v>
                </c:pt>
                <c:pt idx="2763">
                  <c:v>79.494607000000002</c:v>
                </c:pt>
                <c:pt idx="2764">
                  <c:v>79.445789000000005</c:v>
                </c:pt>
                <c:pt idx="2765">
                  <c:v>79.378563999999997</c:v>
                </c:pt>
                <c:pt idx="2766">
                  <c:v>79.314914999999999</c:v>
                </c:pt>
                <c:pt idx="2767">
                  <c:v>79.267301000000003</c:v>
                </c:pt>
                <c:pt idx="2768">
                  <c:v>79.234652999999994</c:v>
                </c:pt>
                <c:pt idx="2769">
                  <c:v>79.213627000000002</c:v>
                </c:pt>
                <c:pt idx="2770">
                  <c:v>79.200901999999999</c:v>
                </c:pt>
                <c:pt idx="2771">
                  <c:v>79.190702999999999</c:v>
                </c:pt>
                <c:pt idx="2772">
                  <c:v>79.181602999999996</c:v>
                </c:pt>
                <c:pt idx="2773">
                  <c:v>79.181832</c:v>
                </c:pt>
                <c:pt idx="2774">
                  <c:v>79.199290000000005</c:v>
                </c:pt>
                <c:pt idx="2775">
                  <c:v>79.229994000000005</c:v>
                </c:pt>
                <c:pt idx="2776">
                  <c:v>79.263401999999999</c:v>
                </c:pt>
                <c:pt idx="2777">
                  <c:v>79.295188999999993</c:v>
                </c:pt>
                <c:pt idx="2778">
                  <c:v>79.329239000000001</c:v>
                </c:pt>
                <c:pt idx="2779">
                  <c:v>79.371465000000001</c:v>
                </c:pt>
                <c:pt idx="2780">
                  <c:v>79.426085999999998</c:v>
                </c:pt>
                <c:pt idx="2781">
                  <c:v>79.493606999999997</c:v>
                </c:pt>
                <c:pt idx="2782">
                  <c:v>79.569106000000005</c:v>
                </c:pt>
                <c:pt idx="2783">
                  <c:v>79.646882000000005</c:v>
                </c:pt>
                <c:pt idx="2784">
                  <c:v>79.728069000000005</c:v>
                </c:pt>
                <c:pt idx="2785">
                  <c:v>79.817926</c:v>
                </c:pt>
                <c:pt idx="2786">
                  <c:v>79.914597999999998</c:v>
                </c:pt>
                <c:pt idx="2787">
                  <c:v>80.006074999999996</c:v>
                </c:pt>
                <c:pt idx="2788">
                  <c:v>80.078924000000001</c:v>
                </c:pt>
                <c:pt idx="2789">
                  <c:v>80.124645999999998</c:v>
                </c:pt>
                <c:pt idx="2790">
                  <c:v>80.139268000000001</c:v>
                </c:pt>
                <c:pt idx="2791">
                  <c:v>80.125034999999997</c:v>
                </c:pt>
                <c:pt idx="2792">
                  <c:v>80.093269000000006</c:v>
                </c:pt>
                <c:pt idx="2793">
                  <c:v>80.057844000000003</c:v>
                </c:pt>
                <c:pt idx="2794">
                  <c:v>80.023752000000002</c:v>
                </c:pt>
                <c:pt idx="2795">
                  <c:v>79.989087999999995</c:v>
                </c:pt>
                <c:pt idx="2796">
                  <c:v>79.958203999999995</c:v>
                </c:pt>
                <c:pt idx="2797">
                  <c:v>79.941799000000003</c:v>
                </c:pt>
                <c:pt idx="2798">
                  <c:v>79.941514999999995</c:v>
                </c:pt>
                <c:pt idx="2799">
                  <c:v>79.947029000000001</c:v>
                </c:pt>
                <c:pt idx="2800">
                  <c:v>79.954267999999999</c:v>
                </c:pt>
                <c:pt idx="2801">
                  <c:v>79.975368000000003</c:v>
                </c:pt>
                <c:pt idx="2802">
                  <c:v>80.022046000000003</c:v>
                </c:pt>
                <c:pt idx="2803">
                  <c:v>80.086540999999997</c:v>
                </c:pt>
                <c:pt idx="2804">
                  <c:v>80.147880000000001</c:v>
                </c:pt>
                <c:pt idx="2805">
                  <c:v>80.193746000000004</c:v>
                </c:pt>
                <c:pt idx="2806">
                  <c:v>80.231566000000001</c:v>
                </c:pt>
                <c:pt idx="2807">
                  <c:v>80.279668000000001</c:v>
                </c:pt>
                <c:pt idx="2808">
                  <c:v>80.349379999999996</c:v>
                </c:pt>
                <c:pt idx="2809">
                  <c:v>80.434303999999997</c:v>
                </c:pt>
                <c:pt idx="2810">
                  <c:v>80.517121000000003</c:v>
                </c:pt>
                <c:pt idx="2811">
                  <c:v>80.587807999999995</c:v>
                </c:pt>
                <c:pt idx="2812">
                  <c:v>80.650881999999996</c:v>
                </c:pt>
                <c:pt idx="2813">
                  <c:v>80.712793000000005</c:v>
                </c:pt>
                <c:pt idx="2814">
                  <c:v>80.770351000000005</c:v>
                </c:pt>
                <c:pt idx="2815">
                  <c:v>80.818951999999996</c:v>
                </c:pt>
                <c:pt idx="2816">
                  <c:v>80.864395000000002</c:v>
                </c:pt>
                <c:pt idx="2817">
                  <c:v>80.915226000000004</c:v>
                </c:pt>
                <c:pt idx="2818">
                  <c:v>80.968575999999999</c:v>
                </c:pt>
                <c:pt idx="2819">
                  <c:v>81.015946999999997</c:v>
                </c:pt>
                <c:pt idx="2820">
                  <c:v>81.059531000000007</c:v>
                </c:pt>
                <c:pt idx="2821">
                  <c:v>81.108812999999998</c:v>
                </c:pt>
                <c:pt idx="2822">
                  <c:v>81.161760000000001</c:v>
                </c:pt>
                <c:pt idx="2823">
                  <c:v>81.203770000000006</c:v>
                </c:pt>
                <c:pt idx="2824">
                  <c:v>81.227664000000004</c:v>
                </c:pt>
                <c:pt idx="2825">
                  <c:v>81.242112000000006</c:v>
                </c:pt>
                <c:pt idx="2826">
                  <c:v>81.257074000000003</c:v>
                </c:pt>
                <c:pt idx="2827">
                  <c:v>81.272424999999998</c:v>
                </c:pt>
                <c:pt idx="2828">
                  <c:v>81.286313000000007</c:v>
                </c:pt>
                <c:pt idx="2829">
                  <c:v>81.304597999999999</c:v>
                </c:pt>
                <c:pt idx="2830">
                  <c:v>81.335728000000003</c:v>
                </c:pt>
                <c:pt idx="2831">
                  <c:v>81.383488999999997</c:v>
                </c:pt>
                <c:pt idx="2832">
                  <c:v>81.448418000000004</c:v>
                </c:pt>
                <c:pt idx="2833">
                  <c:v>81.527578000000005</c:v>
                </c:pt>
                <c:pt idx="2834">
                  <c:v>81.608119000000002</c:v>
                </c:pt>
                <c:pt idx="2835">
                  <c:v>81.669931000000005</c:v>
                </c:pt>
                <c:pt idx="2836">
                  <c:v>81.702141999999995</c:v>
                </c:pt>
                <c:pt idx="2837">
                  <c:v>81.713403</c:v>
                </c:pt>
                <c:pt idx="2838">
                  <c:v>81.722204000000005</c:v>
                </c:pt>
                <c:pt idx="2839">
                  <c:v>81.740089999999995</c:v>
                </c:pt>
                <c:pt idx="2840">
                  <c:v>81.765445</c:v>
                </c:pt>
                <c:pt idx="2841">
                  <c:v>81.788027</c:v>
                </c:pt>
                <c:pt idx="2842">
                  <c:v>81.797687999999994</c:v>
                </c:pt>
                <c:pt idx="2843">
                  <c:v>81.794250000000005</c:v>
                </c:pt>
                <c:pt idx="2844">
                  <c:v>81.789860000000004</c:v>
                </c:pt>
                <c:pt idx="2845">
                  <c:v>81.795736000000005</c:v>
                </c:pt>
                <c:pt idx="2846">
                  <c:v>81.806676999999993</c:v>
                </c:pt>
                <c:pt idx="2847">
                  <c:v>81.807303000000005</c:v>
                </c:pt>
                <c:pt idx="2848">
                  <c:v>81.795025999999993</c:v>
                </c:pt>
                <c:pt idx="2849">
                  <c:v>81.786441999999994</c:v>
                </c:pt>
                <c:pt idx="2850">
                  <c:v>81.796441000000002</c:v>
                </c:pt>
                <c:pt idx="2851">
                  <c:v>81.820415999999994</c:v>
                </c:pt>
                <c:pt idx="2852">
                  <c:v>81.843699000000001</c:v>
                </c:pt>
                <c:pt idx="2853">
                  <c:v>81.860422999999997</c:v>
                </c:pt>
                <c:pt idx="2854">
                  <c:v>81.875506999999999</c:v>
                </c:pt>
                <c:pt idx="2855">
                  <c:v>81.894357999999997</c:v>
                </c:pt>
                <c:pt idx="2856">
                  <c:v>81.919404</c:v>
                </c:pt>
                <c:pt idx="2857">
                  <c:v>81.953941999999998</c:v>
                </c:pt>
                <c:pt idx="2858">
                  <c:v>82.001283999999998</c:v>
                </c:pt>
                <c:pt idx="2859">
                  <c:v>82.059617000000003</c:v>
                </c:pt>
                <c:pt idx="2860">
                  <c:v>82.121996999999993</c:v>
                </c:pt>
                <c:pt idx="2861">
                  <c:v>82.181309999999996</c:v>
                </c:pt>
                <c:pt idx="2862">
                  <c:v>82.232701000000006</c:v>
                </c:pt>
                <c:pt idx="2863">
                  <c:v>82.272148999999999</c:v>
                </c:pt>
                <c:pt idx="2864">
                  <c:v>82.296340000000001</c:v>
                </c:pt>
                <c:pt idx="2865">
                  <c:v>82.306482000000003</c:v>
                </c:pt>
                <c:pt idx="2866">
                  <c:v>82.311509999999998</c:v>
                </c:pt>
                <c:pt idx="2867">
                  <c:v>82.324135999999996</c:v>
                </c:pt>
                <c:pt idx="2868">
                  <c:v>82.350482</c:v>
                </c:pt>
                <c:pt idx="2869">
                  <c:v>82.383022999999994</c:v>
                </c:pt>
                <c:pt idx="2870">
                  <c:v>82.405834999999996</c:v>
                </c:pt>
                <c:pt idx="2871">
                  <c:v>82.40719</c:v>
                </c:pt>
                <c:pt idx="2872">
                  <c:v>82.384670999999997</c:v>
                </c:pt>
                <c:pt idx="2873">
                  <c:v>82.340917000000005</c:v>
                </c:pt>
                <c:pt idx="2874">
                  <c:v>82.282425000000003</c:v>
                </c:pt>
                <c:pt idx="2875">
                  <c:v>82.223482000000004</c:v>
                </c:pt>
                <c:pt idx="2876">
                  <c:v>82.18141</c:v>
                </c:pt>
                <c:pt idx="2877">
                  <c:v>82.161103999999995</c:v>
                </c:pt>
                <c:pt idx="2878">
                  <c:v>82.150243000000003</c:v>
                </c:pt>
                <c:pt idx="2879">
                  <c:v>82.136630999999994</c:v>
                </c:pt>
                <c:pt idx="2880">
                  <c:v>82.123124000000004</c:v>
                </c:pt>
                <c:pt idx="2881">
                  <c:v>82.116964999999993</c:v>
                </c:pt>
                <c:pt idx="2882">
                  <c:v>82.113517000000002</c:v>
                </c:pt>
                <c:pt idx="2883">
                  <c:v>82.104297000000003</c:v>
                </c:pt>
                <c:pt idx="2884">
                  <c:v>82.095119999999994</c:v>
                </c:pt>
                <c:pt idx="2885">
                  <c:v>82.099928000000006</c:v>
                </c:pt>
                <c:pt idx="2886">
                  <c:v>82.117756999999997</c:v>
                </c:pt>
                <c:pt idx="2887">
                  <c:v>82.131069999999994</c:v>
                </c:pt>
                <c:pt idx="2888">
                  <c:v>82.129389000000003</c:v>
                </c:pt>
                <c:pt idx="2889">
                  <c:v>82.122566000000006</c:v>
                </c:pt>
                <c:pt idx="2890">
                  <c:v>82.128287999999998</c:v>
                </c:pt>
                <c:pt idx="2891">
                  <c:v>82.153716000000003</c:v>
                </c:pt>
                <c:pt idx="2892">
                  <c:v>82.189266000000003</c:v>
                </c:pt>
                <c:pt idx="2893">
                  <c:v>82.211995000000002</c:v>
                </c:pt>
                <c:pt idx="2894">
                  <c:v>82.198616000000001</c:v>
                </c:pt>
                <c:pt idx="2895">
                  <c:v>82.146789999999996</c:v>
                </c:pt>
                <c:pt idx="2896">
                  <c:v>82.081720000000004</c:v>
                </c:pt>
                <c:pt idx="2897">
                  <c:v>82.032931000000005</c:v>
                </c:pt>
                <c:pt idx="2898">
                  <c:v>82.007591000000005</c:v>
                </c:pt>
                <c:pt idx="2899">
                  <c:v>81.995430999999996</c:v>
                </c:pt>
                <c:pt idx="2900">
                  <c:v>81.992211999999995</c:v>
                </c:pt>
                <c:pt idx="2901">
                  <c:v>81.999669999999995</c:v>
                </c:pt>
                <c:pt idx="2902">
                  <c:v>82.007092999999998</c:v>
                </c:pt>
                <c:pt idx="2903">
                  <c:v>81.996431000000001</c:v>
                </c:pt>
                <c:pt idx="2904">
                  <c:v>81.968256999999994</c:v>
                </c:pt>
                <c:pt idx="2905">
                  <c:v>81.94359</c:v>
                </c:pt>
                <c:pt idx="2906">
                  <c:v>81.937281999999996</c:v>
                </c:pt>
                <c:pt idx="2907">
                  <c:v>81.946296000000004</c:v>
                </c:pt>
                <c:pt idx="2908">
                  <c:v>81.964295000000007</c:v>
                </c:pt>
                <c:pt idx="2909">
                  <c:v>81.989380999999995</c:v>
                </c:pt>
                <c:pt idx="2910">
                  <c:v>82.018681000000001</c:v>
                </c:pt>
                <c:pt idx="2911">
                  <c:v>82.052852999999999</c:v>
                </c:pt>
                <c:pt idx="2912">
                  <c:v>82.102005000000005</c:v>
                </c:pt>
                <c:pt idx="2913">
                  <c:v>82.170108999999997</c:v>
                </c:pt>
                <c:pt idx="2914">
                  <c:v>82.238454000000004</c:v>
                </c:pt>
                <c:pt idx="2915">
                  <c:v>82.281684999999996</c:v>
                </c:pt>
                <c:pt idx="2916">
                  <c:v>82.297315999999995</c:v>
                </c:pt>
                <c:pt idx="2917">
                  <c:v>82.305120000000002</c:v>
                </c:pt>
                <c:pt idx="2918">
                  <c:v>82.320447999999999</c:v>
                </c:pt>
                <c:pt idx="2919">
                  <c:v>82.343158000000003</c:v>
                </c:pt>
                <c:pt idx="2920">
                  <c:v>82.371505999999997</c:v>
                </c:pt>
                <c:pt idx="2921">
                  <c:v>82.408991999999998</c:v>
                </c:pt>
                <c:pt idx="2922">
                  <c:v>82.454075000000003</c:v>
                </c:pt>
                <c:pt idx="2923">
                  <c:v>82.497630000000001</c:v>
                </c:pt>
                <c:pt idx="2924">
                  <c:v>82.532835000000006</c:v>
                </c:pt>
                <c:pt idx="2925">
                  <c:v>82.555586000000005</c:v>
                </c:pt>
                <c:pt idx="2926">
                  <c:v>82.558064999999999</c:v>
                </c:pt>
                <c:pt idx="2927">
                  <c:v>82.53886</c:v>
                </c:pt>
                <c:pt idx="2928">
                  <c:v>82.518344999999997</c:v>
                </c:pt>
                <c:pt idx="2929">
                  <c:v>82.523921999999999</c:v>
                </c:pt>
                <c:pt idx="2930">
                  <c:v>82.556100000000001</c:v>
                </c:pt>
                <c:pt idx="2931">
                  <c:v>82.588168999999994</c:v>
                </c:pt>
                <c:pt idx="2932">
                  <c:v>82.604258000000002</c:v>
                </c:pt>
                <c:pt idx="2933">
                  <c:v>82.617841999999996</c:v>
                </c:pt>
                <c:pt idx="2934">
                  <c:v>82.644920999999997</c:v>
                </c:pt>
                <c:pt idx="2935">
                  <c:v>82.678252999999998</c:v>
                </c:pt>
                <c:pt idx="2936">
                  <c:v>82.700745999999995</c:v>
                </c:pt>
                <c:pt idx="2937">
                  <c:v>82.709232</c:v>
                </c:pt>
                <c:pt idx="2938">
                  <c:v>82.711523999999997</c:v>
                </c:pt>
                <c:pt idx="2939">
                  <c:v>82.711940999999996</c:v>
                </c:pt>
                <c:pt idx="2940">
                  <c:v>82.714729000000005</c:v>
                </c:pt>
                <c:pt idx="2941">
                  <c:v>82.733131999999998</c:v>
                </c:pt>
                <c:pt idx="2942">
                  <c:v>82.778396000000001</c:v>
                </c:pt>
                <c:pt idx="2943">
                  <c:v>82.841920000000002</c:v>
                </c:pt>
                <c:pt idx="2944">
                  <c:v>82.900727000000003</c:v>
                </c:pt>
                <c:pt idx="2945">
                  <c:v>82.941762999999995</c:v>
                </c:pt>
                <c:pt idx="2946">
                  <c:v>82.974089000000006</c:v>
                </c:pt>
                <c:pt idx="2947">
                  <c:v>83.014634000000001</c:v>
                </c:pt>
                <c:pt idx="2948">
                  <c:v>83.064702999999994</c:v>
                </c:pt>
                <c:pt idx="2949">
                  <c:v>83.104629000000003</c:v>
                </c:pt>
                <c:pt idx="2950">
                  <c:v>83.115696</c:v>
                </c:pt>
                <c:pt idx="2951">
                  <c:v>83.106026</c:v>
                </c:pt>
                <c:pt idx="2952">
                  <c:v>83.106172000000001</c:v>
                </c:pt>
                <c:pt idx="2953">
                  <c:v>83.136460999999997</c:v>
                </c:pt>
                <c:pt idx="2954">
                  <c:v>83.186108000000004</c:v>
                </c:pt>
                <c:pt idx="2955">
                  <c:v>83.227698000000004</c:v>
                </c:pt>
                <c:pt idx="2956">
                  <c:v>83.243956999999995</c:v>
                </c:pt>
                <c:pt idx="2957">
                  <c:v>83.236535000000003</c:v>
                </c:pt>
                <c:pt idx="2958">
                  <c:v>83.219741999999997</c:v>
                </c:pt>
                <c:pt idx="2959">
                  <c:v>83.214967000000001</c:v>
                </c:pt>
                <c:pt idx="2960">
                  <c:v>83.242247000000006</c:v>
                </c:pt>
                <c:pt idx="2961">
                  <c:v>83.301197999999999</c:v>
                </c:pt>
                <c:pt idx="2962">
                  <c:v>83.361648000000002</c:v>
                </c:pt>
                <c:pt idx="2963">
                  <c:v>83.388668999999993</c:v>
                </c:pt>
                <c:pt idx="2964">
                  <c:v>83.378229000000005</c:v>
                </c:pt>
                <c:pt idx="2965">
                  <c:v>83.355456000000004</c:v>
                </c:pt>
                <c:pt idx="2966">
                  <c:v>83.338729000000001</c:v>
                </c:pt>
                <c:pt idx="2967">
                  <c:v>83.321973</c:v>
                </c:pt>
                <c:pt idx="2968">
                  <c:v>83.296203000000006</c:v>
                </c:pt>
                <c:pt idx="2969">
                  <c:v>83.271277999999995</c:v>
                </c:pt>
                <c:pt idx="2970">
                  <c:v>83.265707000000006</c:v>
                </c:pt>
                <c:pt idx="2971">
                  <c:v>83.284841999999998</c:v>
                </c:pt>
                <c:pt idx="2972">
                  <c:v>83.317485000000005</c:v>
                </c:pt>
                <c:pt idx="2973">
                  <c:v>83.346459999999993</c:v>
                </c:pt>
                <c:pt idx="2974">
                  <c:v>83.357467</c:v>
                </c:pt>
                <c:pt idx="2975">
                  <c:v>83.347272000000004</c:v>
                </c:pt>
                <c:pt idx="2976">
                  <c:v>83.330281999999997</c:v>
                </c:pt>
                <c:pt idx="2977">
                  <c:v>83.329576000000003</c:v>
                </c:pt>
                <c:pt idx="2978">
                  <c:v>83.354212000000004</c:v>
                </c:pt>
                <c:pt idx="2979">
                  <c:v>83.390715999999998</c:v>
                </c:pt>
                <c:pt idx="2980">
                  <c:v>83.420907</c:v>
                </c:pt>
                <c:pt idx="2981">
                  <c:v>83.440061</c:v>
                </c:pt>
                <c:pt idx="2982">
                  <c:v>83.453400999999999</c:v>
                </c:pt>
                <c:pt idx="2983">
                  <c:v>83.464513999999994</c:v>
                </c:pt>
                <c:pt idx="2984">
                  <c:v>83.475184999999996</c:v>
                </c:pt>
                <c:pt idx="2985">
                  <c:v>83.489053999999996</c:v>
                </c:pt>
                <c:pt idx="2986">
                  <c:v>83.506040999999996</c:v>
                </c:pt>
                <c:pt idx="2987">
                  <c:v>83.517629999999997</c:v>
                </c:pt>
                <c:pt idx="2988">
                  <c:v>83.515733999999995</c:v>
                </c:pt>
                <c:pt idx="2989">
                  <c:v>83.503788999999998</c:v>
                </c:pt>
                <c:pt idx="2990">
                  <c:v>83.493969000000007</c:v>
                </c:pt>
                <c:pt idx="2991">
                  <c:v>83.496579999999994</c:v>
                </c:pt>
                <c:pt idx="2992">
                  <c:v>83.515889000000001</c:v>
                </c:pt>
                <c:pt idx="2993">
                  <c:v>83.550269</c:v>
                </c:pt>
                <c:pt idx="2994">
                  <c:v>83.589854000000003</c:v>
                </c:pt>
                <c:pt idx="2995">
                  <c:v>83.619102999999996</c:v>
                </c:pt>
                <c:pt idx="2996">
                  <c:v>83.629369999999994</c:v>
                </c:pt>
                <c:pt idx="2997">
                  <c:v>83.626895000000005</c:v>
                </c:pt>
                <c:pt idx="2998">
                  <c:v>83.623033000000007</c:v>
                </c:pt>
                <c:pt idx="2999">
                  <c:v>83.618913000000006</c:v>
                </c:pt>
                <c:pt idx="3000">
                  <c:v>83.605836999999994</c:v>
                </c:pt>
                <c:pt idx="3001">
                  <c:v>83.579645999999997</c:v>
                </c:pt>
                <c:pt idx="3002">
                  <c:v>83.547922999999997</c:v>
                </c:pt>
                <c:pt idx="3003">
                  <c:v>83.520899</c:v>
                </c:pt>
                <c:pt idx="3004">
                  <c:v>83.499452000000005</c:v>
                </c:pt>
                <c:pt idx="3005">
                  <c:v>83.475346999999999</c:v>
                </c:pt>
                <c:pt idx="3006">
                  <c:v>83.442920999999998</c:v>
                </c:pt>
                <c:pt idx="3007">
                  <c:v>83.408717999999993</c:v>
                </c:pt>
                <c:pt idx="3008">
                  <c:v>83.386954000000003</c:v>
                </c:pt>
                <c:pt idx="3009">
                  <c:v>83.384107</c:v>
                </c:pt>
                <c:pt idx="3010">
                  <c:v>83.391053999999997</c:v>
                </c:pt>
                <c:pt idx="3011">
                  <c:v>83.394593</c:v>
                </c:pt>
                <c:pt idx="3012">
                  <c:v>83.393548999999993</c:v>
                </c:pt>
                <c:pt idx="3013">
                  <c:v>83.396161000000006</c:v>
                </c:pt>
                <c:pt idx="3014">
                  <c:v>83.402714000000003</c:v>
                </c:pt>
                <c:pt idx="3015">
                  <c:v>83.400184999999993</c:v>
                </c:pt>
                <c:pt idx="3016">
                  <c:v>83.377016999999995</c:v>
                </c:pt>
                <c:pt idx="3017">
                  <c:v>83.335803999999996</c:v>
                </c:pt>
                <c:pt idx="3018">
                  <c:v>83.287920999999997</c:v>
                </c:pt>
                <c:pt idx="3019">
                  <c:v>83.242784</c:v>
                </c:pt>
                <c:pt idx="3020">
                  <c:v>83.207600999999997</c:v>
                </c:pt>
                <c:pt idx="3021">
                  <c:v>83.190400999999994</c:v>
                </c:pt>
                <c:pt idx="3022">
                  <c:v>83.193816999999996</c:v>
                </c:pt>
                <c:pt idx="3023">
                  <c:v>83.207661999999999</c:v>
                </c:pt>
                <c:pt idx="3024">
                  <c:v>83.214887000000004</c:v>
                </c:pt>
                <c:pt idx="3025">
                  <c:v>83.205674000000002</c:v>
                </c:pt>
                <c:pt idx="3026">
                  <c:v>83.182855000000004</c:v>
                </c:pt>
                <c:pt idx="3027">
                  <c:v>83.155068</c:v>
                </c:pt>
                <c:pt idx="3028">
                  <c:v>83.129199999999997</c:v>
                </c:pt>
                <c:pt idx="3029">
                  <c:v>83.109809999999996</c:v>
                </c:pt>
                <c:pt idx="3030">
                  <c:v>83.100672000000003</c:v>
                </c:pt>
                <c:pt idx="3031">
                  <c:v>83.102096000000003</c:v>
                </c:pt>
                <c:pt idx="3032">
                  <c:v>83.106245000000001</c:v>
                </c:pt>
                <c:pt idx="3033">
                  <c:v>83.099215999999998</c:v>
                </c:pt>
                <c:pt idx="3034">
                  <c:v>83.073852000000002</c:v>
                </c:pt>
                <c:pt idx="3035">
                  <c:v>83.041545999999997</c:v>
                </c:pt>
                <c:pt idx="3036">
                  <c:v>83.024855000000002</c:v>
                </c:pt>
                <c:pt idx="3037">
                  <c:v>83.032961999999998</c:v>
                </c:pt>
                <c:pt idx="3038">
                  <c:v>83.048038000000005</c:v>
                </c:pt>
                <c:pt idx="3039">
                  <c:v>83.042664000000002</c:v>
                </c:pt>
                <c:pt idx="3040">
                  <c:v>83.009247000000002</c:v>
                </c:pt>
                <c:pt idx="3041">
                  <c:v>82.966735999999997</c:v>
                </c:pt>
                <c:pt idx="3042">
                  <c:v>82.940635</c:v>
                </c:pt>
                <c:pt idx="3043">
                  <c:v>82.942483999999993</c:v>
                </c:pt>
                <c:pt idx="3044">
                  <c:v>82.965885999999998</c:v>
                </c:pt>
                <c:pt idx="3045">
                  <c:v>82.992418999999998</c:v>
                </c:pt>
                <c:pt idx="3046">
                  <c:v>83.000889999999998</c:v>
                </c:pt>
                <c:pt idx="3047">
                  <c:v>82.981145999999995</c:v>
                </c:pt>
                <c:pt idx="3048">
                  <c:v>82.943819000000005</c:v>
                </c:pt>
                <c:pt idx="3049">
                  <c:v>82.912226000000004</c:v>
                </c:pt>
                <c:pt idx="3050">
                  <c:v>82.901580999999993</c:v>
                </c:pt>
                <c:pt idx="3051">
                  <c:v>82.907617999999999</c:v>
                </c:pt>
                <c:pt idx="3052">
                  <c:v>82.913770999999997</c:v>
                </c:pt>
                <c:pt idx="3053">
                  <c:v>82.905128000000005</c:v>
                </c:pt>
                <c:pt idx="3054">
                  <c:v>82.879310000000004</c:v>
                </c:pt>
                <c:pt idx="3055">
                  <c:v>82.851879999999994</c:v>
                </c:pt>
                <c:pt idx="3056">
                  <c:v>82.848772999999994</c:v>
                </c:pt>
                <c:pt idx="3057">
                  <c:v>82.882812999999999</c:v>
                </c:pt>
                <c:pt idx="3058">
                  <c:v>82.936096000000006</c:v>
                </c:pt>
                <c:pt idx="3059">
                  <c:v>82.974414999999993</c:v>
                </c:pt>
                <c:pt idx="3060">
                  <c:v>82.979893000000004</c:v>
                </c:pt>
                <c:pt idx="3061">
                  <c:v>82.960915999999997</c:v>
                </c:pt>
                <c:pt idx="3062">
                  <c:v>82.931999000000005</c:v>
                </c:pt>
                <c:pt idx="3063">
                  <c:v>82.898537000000005</c:v>
                </c:pt>
                <c:pt idx="3064">
                  <c:v>82.866454000000004</c:v>
                </c:pt>
                <c:pt idx="3065">
                  <c:v>82.852833000000004</c:v>
                </c:pt>
                <c:pt idx="3066">
                  <c:v>82.873570000000001</c:v>
                </c:pt>
                <c:pt idx="3067">
                  <c:v>82.924385000000001</c:v>
                </c:pt>
                <c:pt idx="3068">
                  <c:v>82.982910000000004</c:v>
                </c:pt>
                <c:pt idx="3069">
                  <c:v>83.028272999999999</c:v>
                </c:pt>
                <c:pt idx="3070">
                  <c:v>83.054569999999998</c:v>
                </c:pt>
                <c:pt idx="3071">
                  <c:v>83.068449000000001</c:v>
                </c:pt>
                <c:pt idx="3072">
                  <c:v>83.079415999999995</c:v>
                </c:pt>
                <c:pt idx="3073">
                  <c:v>83.093256999999994</c:v>
                </c:pt>
                <c:pt idx="3074">
                  <c:v>83.111530999999999</c:v>
                </c:pt>
                <c:pt idx="3075">
                  <c:v>83.134265999999997</c:v>
                </c:pt>
                <c:pt idx="3076">
                  <c:v>83.160487000000003</c:v>
                </c:pt>
                <c:pt idx="3077">
                  <c:v>83.185616999999993</c:v>
                </c:pt>
                <c:pt idx="3078">
                  <c:v>83.202827999999997</c:v>
                </c:pt>
                <c:pt idx="3079">
                  <c:v>83.210452000000004</c:v>
                </c:pt>
                <c:pt idx="3080">
                  <c:v>83.214027000000002</c:v>
                </c:pt>
                <c:pt idx="3081">
                  <c:v>83.217389999999995</c:v>
                </c:pt>
                <c:pt idx="3082">
                  <c:v>83.217888000000002</c:v>
                </c:pt>
                <c:pt idx="3083">
                  <c:v>83.217149000000006</c:v>
                </c:pt>
                <c:pt idx="3084">
                  <c:v>83.229902999999993</c:v>
                </c:pt>
                <c:pt idx="3085">
                  <c:v>83.270555999999999</c:v>
                </c:pt>
                <c:pt idx="3086">
                  <c:v>83.333044000000001</c:v>
                </c:pt>
                <c:pt idx="3087">
                  <c:v>83.395178999999999</c:v>
                </c:pt>
                <c:pt idx="3088">
                  <c:v>83.443343999999996</c:v>
                </c:pt>
                <c:pt idx="3089">
                  <c:v>83.484459000000001</c:v>
                </c:pt>
                <c:pt idx="3090">
                  <c:v>83.534993999999998</c:v>
                </c:pt>
                <c:pt idx="3091">
                  <c:v>83.606132000000002</c:v>
                </c:pt>
                <c:pt idx="3092">
                  <c:v>83.696093000000005</c:v>
                </c:pt>
                <c:pt idx="3093">
                  <c:v>83.785995999999997</c:v>
                </c:pt>
                <c:pt idx="3094">
                  <c:v>83.846862999999999</c:v>
                </c:pt>
                <c:pt idx="3095">
                  <c:v>83.864734999999996</c:v>
                </c:pt>
                <c:pt idx="3096">
                  <c:v>83.858271999999999</c:v>
                </c:pt>
                <c:pt idx="3097">
                  <c:v>83.859803999999997</c:v>
                </c:pt>
                <c:pt idx="3098">
                  <c:v>83.880300000000005</c:v>
                </c:pt>
                <c:pt idx="3099">
                  <c:v>83.905535</c:v>
                </c:pt>
                <c:pt idx="3100">
                  <c:v>83.924127999999996</c:v>
                </c:pt>
                <c:pt idx="3101">
                  <c:v>83.941288</c:v>
                </c:pt>
                <c:pt idx="3102">
                  <c:v>83.962823</c:v>
                </c:pt>
                <c:pt idx="3103">
                  <c:v>83.983716000000001</c:v>
                </c:pt>
                <c:pt idx="3104">
                  <c:v>83.998986000000002</c:v>
                </c:pt>
                <c:pt idx="3105">
                  <c:v>84.011334000000005</c:v>
                </c:pt>
                <c:pt idx="3106">
                  <c:v>84.022176000000002</c:v>
                </c:pt>
                <c:pt idx="3107">
                  <c:v>84.029383999999993</c:v>
                </c:pt>
                <c:pt idx="3108">
                  <c:v>84.039418999999995</c:v>
                </c:pt>
                <c:pt idx="3109">
                  <c:v>84.065207000000001</c:v>
                </c:pt>
                <c:pt idx="3110">
                  <c:v>84.102759000000006</c:v>
                </c:pt>
                <c:pt idx="3111">
                  <c:v>84.125804000000002</c:v>
                </c:pt>
                <c:pt idx="3112">
                  <c:v>84.117075</c:v>
                </c:pt>
                <c:pt idx="3113">
                  <c:v>84.093536</c:v>
                </c:pt>
                <c:pt idx="3114">
                  <c:v>84.086933000000002</c:v>
                </c:pt>
                <c:pt idx="3115">
                  <c:v>84.108070999999995</c:v>
                </c:pt>
                <c:pt idx="3116">
                  <c:v>84.143697000000003</c:v>
                </c:pt>
                <c:pt idx="3117">
                  <c:v>84.180036000000001</c:v>
                </c:pt>
                <c:pt idx="3118">
                  <c:v>84.212676999999999</c:v>
                </c:pt>
                <c:pt idx="3119">
                  <c:v>84.236806000000001</c:v>
                </c:pt>
                <c:pt idx="3120">
                  <c:v>84.244916000000003</c:v>
                </c:pt>
                <c:pt idx="3121">
                  <c:v>84.239069999999998</c:v>
                </c:pt>
                <c:pt idx="3122">
                  <c:v>84.236742000000007</c:v>
                </c:pt>
                <c:pt idx="3123">
                  <c:v>84.260424999999998</c:v>
                </c:pt>
                <c:pt idx="3124">
                  <c:v>84.323700000000002</c:v>
                </c:pt>
                <c:pt idx="3125">
                  <c:v>84.423050000000003</c:v>
                </c:pt>
                <c:pt idx="3126">
                  <c:v>84.535802000000004</c:v>
                </c:pt>
                <c:pt idx="3127">
                  <c:v>84.629919999999998</c:v>
                </c:pt>
                <c:pt idx="3128">
                  <c:v>84.685873999999998</c:v>
                </c:pt>
                <c:pt idx="3129">
                  <c:v>84.712394000000003</c:v>
                </c:pt>
                <c:pt idx="3130">
                  <c:v>84.738471000000004</c:v>
                </c:pt>
                <c:pt idx="3131">
                  <c:v>84.787262999999996</c:v>
                </c:pt>
                <c:pt idx="3132">
                  <c:v>84.855959999999996</c:v>
                </c:pt>
                <c:pt idx="3133">
                  <c:v>84.919490999999994</c:v>
                </c:pt>
                <c:pt idx="3134">
                  <c:v>84.956316999999999</c:v>
                </c:pt>
                <c:pt idx="3135">
                  <c:v>84.973904000000005</c:v>
                </c:pt>
                <c:pt idx="3136">
                  <c:v>85.004463999999999</c:v>
                </c:pt>
                <c:pt idx="3137">
                  <c:v>85.069857999999996</c:v>
                </c:pt>
                <c:pt idx="3138">
                  <c:v>85.155906000000002</c:v>
                </c:pt>
                <c:pt idx="3139">
                  <c:v>85.231120000000004</c:v>
                </c:pt>
                <c:pt idx="3140">
                  <c:v>85.285304999999994</c:v>
                </c:pt>
                <c:pt idx="3141">
                  <c:v>85.33323</c:v>
                </c:pt>
                <c:pt idx="3142">
                  <c:v>85.381454000000005</c:v>
                </c:pt>
                <c:pt idx="3143">
                  <c:v>85.413801000000007</c:v>
                </c:pt>
                <c:pt idx="3144">
                  <c:v>85.420124000000001</c:v>
                </c:pt>
                <c:pt idx="3145">
                  <c:v>85.421661999999998</c:v>
                </c:pt>
                <c:pt idx="3146">
                  <c:v>85.448864999999998</c:v>
                </c:pt>
                <c:pt idx="3147">
                  <c:v>85.501093999999995</c:v>
                </c:pt>
                <c:pt idx="3148">
                  <c:v>85.546636000000007</c:v>
                </c:pt>
                <c:pt idx="3149">
                  <c:v>85.562979999999996</c:v>
                </c:pt>
                <c:pt idx="3150">
                  <c:v>85.564031999999997</c:v>
                </c:pt>
                <c:pt idx="3151">
                  <c:v>85.583792000000003</c:v>
                </c:pt>
                <c:pt idx="3152">
                  <c:v>85.640602000000001</c:v>
                </c:pt>
                <c:pt idx="3153">
                  <c:v>85.720218000000003</c:v>
                </c:pt>
                <c:pt idx="3154">
                  <c:v>85.789109999999994</c:v>
                </c:pt>
                <c:pt idx="3155">
                  <c:v>85.822720000000004</c:v>
                </c:pt>
                <c:pt idx="3156">
                  <c:v>85.823032999999995</c:v>
                </c:pt>
                <c:pt idx="3157">
                  <c:v>85.811171000000002</c:v>
                </c:pt>
                <c:pt idx="3158">
                  <c:v>85.805930000000004</c:v>
                </c:pt>
                <c:pt idx="3159">
                  <c:v>85.812399999999997</c:v>
                </c:pt>
                <c:pt idx="3160">
                  <c:v>85.829295000000002</c:v>
                </c:pt>
                <c:pt idx="3161">
                  <c:v>85.859257999999997</c:v>
                </c:pt>
                <c:pt idx="3162">
                  <c:v>85.907002000000006</c:v>
                </c:pt>
                <c:pt idx="3163">
                  <c:v>85.97099</c:v>
                </c:pt>
                <c:pt idx="3164">
                  <c:v>86.041555000000002</c:v>
                </c:pt>
                <c:pt idx="3165">
                  <c:v>86.106223</c:v>
                </c:pt>
                <c:pt idx="3166">
                  <c:v>86.155775000000006</c:v>
                </c:pt>
                <c:pt idx="3167">
                  <c:v>86.187282999999994</c:v>
                </c:pt>
                <c:pt idx="3168">
                  <c:v>86.202703</c:v>
                </c:pt>
                <c:pt idx="3169">
                  <c:v>86.204682000000005</c:v>
                </c:pt>
                <c:pt idx="3170">
                  <c:v>86.196000999999995</c:v>
                </c:pt>
                <c:pt idx="3171">
                  <c:v>86.185193999999996</c:v>
                </c:pt>
                <c:pt idx="3172">
                  <c:v>86.187197999999995</c:v>
                </c:pt>
                <c:pt idx="3173">
                  <c:v>86.209080999999998</c:v>
                </c:pt>
                <c:pt idx="3174">
                  <c:v>86.236378000000002</c:v>
                </c:pt>
                <c:pt idx="3175">
                  <c:v>86.245855000000006</c:v>
                </c:pt>
                <c:pt idx="3176">
                  <c:v>86.235916000000003</c:v>
                </c:pt>
                <c:pt idx="3177">
                  <c:v>86.235099000000005</c:v>
                </c:pt>
                <c:pt idx="3178">
                  <c:v>86.276392000000001</c:v>
                </c:pt>
                <c:pt idx="3179">
                  <c:v>86.367917000000006</c:v>
                </c:pt>
                <c:pt idx="3180">
                  <c:v>86.485028999999997</c:v>
                </c:pt>
                <c:pt idx="3181">
                  <c:v>86.581913</c:v>
                </c:pt>
                <c:pt idx="3182">
                  <c:v>86.617840999999999</c:v>
                </c:pt>
                <c:pt idx="3183">
                  <c:v>86.586510000000004</c:v>
                </c:pt>
                <c:pt idx="3184">
                  <c:v>86.518651000000006</c:v>
                </c:pt>
                <c:pt idx="3185">
                  <c:v>86.447248000000002</c:v>
                </c:pt>
                <c:pt idx="3186">
                  <c:v>86.374035000000006</c:v>
                </c:pt>
                <c:pt idx="3187">
                  <c:v>86.280952999999997</c:v>
                </c:pt>
                <c:pt idx="3188">
                  <c:v>86.167564999999996</c:v>
                </c:pt>
                <c:pt idx="3189">
                  <c:v>86.055948999999998</c:v>
                </c:pt>
                <c:pt idx="3190">
                  <c:v>85.957170000000005</c:v>
                </c:pt>
                <c:pt idx="3191">
                  <c:v>85.855068000000003</c:v>
                </c:pt>
                <c:pt idx="3192">
                  <c:v>85.732938000000004</c:v>
                </c:pt>
                <c:pt idx="3193">
                  <c:v>85.598737999999997</c:v>
                </c:pt>
                <c:pt idx="3194">
                  <c:v>85.471943999999993</c:v>
                </c:pt>
                <c:pt idx="3195">
                  <c:v>85.360979999999998</c:v>
                </c:pt>
                <c:pt idx="3196">
                  <c:v>85.268566000000007</c:v>
                </c:pt>
                <c:pt idx="3197">
                  <c:v>85.207463000000004</c:v>
                </c:pt>
                <c:pt idx="3198">
                  <c:v>85.192260000000005</c:v>
                </c:pt>
                <c:pt idx="3199">
                  <c:v>85.218947</c:v>
                </c:pt>
                <c:pt idx="3200">
                  <c:v>85.264999000000003</c:v>
                </c:pt>
                <c:pt idx="3201">
                  <c:v>85.307946999999999</c:v>
                </c:pt>
                <c:pt idx="3202">
                  <c:v>85.339399</c:v>
                </c:pt>
                <c:pt idx="3203">
                  <c:v>85.367092</c:v>
                </c:pt>
                <c:pt idx="3204">
                  <c:v>85.408500000000004</c:v>
                </c:pt>
                <c:pt idx="3205">
                  <c:v>85.475756000000004</c:v>
                </c:pt>
                <c:pt idx="3206">
                  <c:v>85.559794999999994</c:v>
                </c:pt>
                <c:pt idx="3207">
                  <c:v>85.633887999999999</c:v>
                </c:pt>
                <c:pt idx="3208">
                  <c:v>85.677565000000001</c:v>
                </c:pt>
                <c:pt idx="3209">
                  <c:v>85.69332</c:v>
                </c:pt>
                <c:pt idx="3210">
                  <c:v>85.698598000000004</c:v>
                </c:pt>
                <c:pt idx="3211">
                  <c:v>85.708129</c:v>
                </c:pt>
                <c:pt idx="3212">
                  <c:v>85.726456999999996</c:v>
                </c:pt>
                <c:pt idx="3213">
                  <c:v>85.749297999999996</c:v>
                </c:pt>
                <c:pt idx="3214">
                  <c:v>85.766318999999996</c:v>
                </c:pt>
                <c:pt idx="3215">
                  <c:v>85.767807000000005</c:v>
                </c:pt>
                <c:pt idx="3216">
                  <c:v>85.753477000000004</c:v>
                </c:pt>
                <c:pt idx="3217">
                  <c:v>85.732365999999999</c:v>
                </c:pt>
                <c:pt idx="3218">
                  <c:v>85.712682000000001</c:v>
                </c:pt>
                <c:pt idx="3219">
                  <c:v>85.694067000000004</c:v>
                </c:pt>
                <c:pt idx="3220">
                  <c:v>85.668222999999998</c:v>
                </c:pt>
                <c:pt idx="3221">
                  <c:v>85.623581999999999</c:v>
                </c:pt>
                <c:pt idx="3222">
                  <c:v>85.555431999999996</c:v>
                </c:pt>
                <c:pt idx="3223">
                  <c:v>85.479984999999999</c:v>
                </c:pt>
                <c:pt idx="3224">
                  <c:v>85.431206000000003</c:v>
                </c:pt>
                <c:pt idx="3225">
                  <c:v>85.429053999999994</c:v>
                </c:pt>
                <c:pt idx="3226">
                  <c:v>85.453767999999997</c:v>
                </c:pt>
                <c:pt idx="3227">
                  <c:v>85.467495</c:v>
                </c:pt>
                <c:pt idx="3228">
                  <c:v>85.459406999999999</c:v>
                </c:pt>
                <c:pt idx="3229">
                  <c:v>85.450667999999993</c:v>
                </c:pt>
                <c:pt idx="3230">
                  <c:v>85.455054000000004</c:v>
                </c:pt>
                <c:pt idx="3231">
                  <c:v>85.457319999999996</c:v>
                </c:pt>
                <c:pt idx="3232">
                  <c:v>85.437487000000004</c:v>
                </c:pt>
                <c:pt idx="3233">
                  <c:v>85.396905000000004</c:v>
                </c:pt>
                <c:pt idx="3234">
                  <c:v>85.349592000000001</c:v>
                </c:pt>
                <c:pt idx="3235">
                  <c:v>85.302259000000006</c:v>
                </c:pt>
                <c:pt idx="3236">
                  <c:v>85.253270999999998</c:v>
                </c:pt>
                <c:pt idx="3237">
                  <c:v>85.199430000000007</c:v>
                </c:pt>
                <c:pt idx="3238">
                  <c:v>85.134844999999999</c:v>
                </c:pt>
                <c:pt idx="3239">
                  <c:v>85.054427000000004</c:v>
                </c:pt>
                <c:pt idx="3240">
                  <c:v>84.966189</c:v>
                </c:pt>
                <c:pt idx="3241">
                  <c:v>84.888209000000003</c:v>
                </c:pt>
                <c:pt idx="3242">
                  <c:v>84.824513999999994</c:v>
                </c:pt>
                <c:pt idx="3243">
                  <c:v>84.755516999999998</c:v>
                </c:pt>
                <c:pt idx="3244">
                  <c:v>84.663383999999994</c:v>
                </c:pt>
                <c:pt idx="3245">
                  <c:v>84.559697999999997</c:v>
                </c:pt>
                <c:pt idx="3246">
                  <c:v>84.478960999999998</c:v>
                </c:pt>
                <c:pt idx="3247">
                  <c:v>84.445823000000004</c:v>
                </c:pt>
                <c:pt idx="3248">
                  <c:v>84.448586000000006</c:v>
                </c:pt>
                <c:pt idx="3249">
                  <c:v>84.440353000000002</c:v>
                </c:pt>
                <c:pt idx="3250">
                  <c:v>84.372501999999997</c:v>
                </c:pt>
                <c:pt idx="3251">
                  <c:v>84.240216000000004</c:v>
                </c:pt>
                <c:pt idx="3252">
                  <c:v>84.091127</c:v>
                </c:pt>
                <c:pt idx="3253">
                  <c:v>83.976479999999995</c:v>
                </c:pt>
                <c:pt idx="3254">
                  <c:v>83.899827999999999</c:v>
                </c:pt>
                <c:pt idx="3255">
                  <c:v>83.827010000000001</c:v>
                </c:pt>
                <c:pt idx="3256">
                  <c:v>83.733492999999996</c:v>
                </c:pt>
                <c:pt idx="3257">
                  <c:v>83.615959000000004</c:v>
                </c:pt>
                <c:pt idx="3258">
                  <c:v>83.468149999999994</c:v>
                </c:pt>
                <c:pt idx="3259">
                  <c:v>83.284578999999994</c:v>
                </c:pt>
                <c:pt idx="3260">
                  <c:v>83.091014999999999</c:v>
                </c:pt>
                <c:pt idx="3261">
                  <c:v>82.932682999999997</c:v>
                </c:pt>
                <c:pt idx="3262">
                  <c:v>82.819202000000004</c:v>
                </c:pt>
                <c:pt idx="3263">
                  <c:v>82.710082999999997</c:v>
                </c:pt>
                <c:pt idx="3264">
                  <c:v>82.565584999999999</c:v>
                </c:pt>
                <c:pt idx="3265">
                  <c:v>82.386258999999995</c:v>
                </c:pt>
                <c:pt idx="3266">
                  <c:v>82.193678000000006</c:v>
                </c:pt>
                <c:pt idx="3267">
                  <c:v>82.000112000000001</c:v>
                </c:pt>
                <c:pt idx="3268">
                  <c:v>81.809558999999993</c:v>
                </c:pt>
                <c:pt idx="3269">
                  <c:v>81.622735000000006</c:v>
                </c:pt>
                <c:pt idx="3270">
                  <c:v>81.428216000000006</c:v>
                </c:pt>
                <c:pt idx="3271">
                  <c:v>81.213353999999995</c:v>
                </c:pt>
                <c:pt idx="3272">
                  <c:v>80.995067000000006</c:v>
                </c:pt>
                <c:pt idx="3273">
                  <c:v>80.813096000000002</c:v>
                </c:pt>
                <c:pt idx="3274">
                  <c:v>80.681533000000002</c:v>
                </c:pt>
                <c:pt idx="3275">
                  <c:v>80.573533999999995</c:v>
                </c:pt>
                <c:pt idx="3276">
                  <c:v>80.461791000000005</c:v>
                </c:pt>
                <c:pt idx="3277">
                  <c:v>80.341942000000003</c:v>
                </c:pt>
                <c:pt idx="3278">
                  <c:v>80.206040000000002</c:v>
                </c:pt>
                <c:pt idx="3279">
                  <c:v>80.031396000000001</c:v>
                </c:pt>
                <c:pt idx="3280">
                  <c:v>79.820796000000001</c:v>
                </c:pt>
                <c:pt idx="3281">
                  <c:v>79.619665999999995</c:v>
                </c:pt>
                <c:pt idx="3282">
                  <c:v>79.461478</c:v>
                </c:pt>
                <c:pt idx="3283">
                  <c:v>79.328543999999994</c:v>
                </c:pt>
                <c:pt idx="3284">
                  <c:v>79.189183999999997</c:v>
                </c:pt>
                <c:pt idx="3285">
                  <c:v>79.038580999999994</c:v>
                </c:pt>
                <c:pt idx="3286">
                  <c:v>78.881606000000005</c:v>
                </c:pt>
                <c:pt idx="3287">
                  <c:v>78.705017999999995</c:v>
                </c:pt>
                <c:pt idx="3288">
                  <c:v>78.496435000000005</c:v>
                </c:pt>
                <c:pt idx="3289">
                  <c:v>78.271265</c:v>
                </c:pt>
                <c:pt idx="3290">
                  <c:v>78.053318000000004</c:v>
                </c:pt>
                <c:pt idx="3291">
                  <c:v>77.844525000000004</c:v>
                </c:pt>
                <c:pt idx="3292">
                  <c:v>77.634904000000006</c:v>
                </c:pt>
                <c:pt idx="3293">
                  <c:v>77.425194000000005</c:v>
                </c:pt>
                <c:pt idx="3294">
                  <c:v>77.219860999999995</c:v>
                </c:pt>
                <c:pt idx="3295">
                  <c:v>77.015456</c:v>
                </c:pt>
                <c:pt idx="3296">
                  <c:v>76.814235999999994</c:v>
                </c:pt>
                <c:pt idx="3297">
                  <c:v>76.629902000000001</c:v>
                </c:pt>
                <c:pt idx="3298">
                  <c:v>76.461408000000006</c:v>
                </c:pt>
                <c:pt idx="3299">
                  <c:v>76.280170999999996</c:v>
                </c:pt>
                <c:pt idx="3300">
                  <c:v>76.060182999999995</c:v>
                </c:pt>
                <c:pt idx="3301">
                  <c:v>75.803791000000004</c:v>
                </c:pt>
                <c:pt idx="3302">
                  <c:v>75.526822999999993</c:v>
                </c:pt>
                <c:pt idx="3303">
                  <c:v>75.240313</c:v>
                </c:pt>
                <c:pt idx="3304">
                  <c:v>74.957886999999999</c:v>
                </c:pt>
                <c:pt idx="3305">
                  <c:v>74.695041000000003</c:v>
                </c:pt>
                <c:pt idx="3306">
                  <c:v>74.446821</c:v>
                </c:pt>
                <c:pt idx="3307">
                  <c:v>74.191614000000001</c:v>
                </c:pt>
                <c:pt idx="3308">
                  <c:v>73.930170000000004</c:v>
                </c:pt>
                <c:pt idx="3309">
                  <c:v>73.692550999999995</c:v>
                </c:pt>
                <c:pt idx="3310">
                  <c:v>73.493340000000003</c:v>
                </c:pt>
                <c:pt idx="3311">
                  <c:v>73.308515999999997</c:v>
                </c:pt>
                <c:pt idx="3312">
                  <c:v>73.111169000000004</c:v>
                </c:pt>
                <c:pt idx="3313">
                  <c:v>72.898678000000004</c:v>
                </c:pt>
                <c:pt idx="3314">
                  <c:v>72.668921999999995</c:v>
                </c:pt>
                <c:pt idx="3315">
                  <c:v>72.412548999999999</c:v>
                </c:pt>
                <c:pt idx="3316">
                  <c:v>72.144537999999997</c:v>
                </c:pt>
                <c:pt idx="3317">
                  <c:v>71.897372000000004</c:v>
                </c:pt>
                <c:pt idx="3318">
                  <c:v>71.670879999999997</c:v>
                </c:pt>
                <c:pt idx="3319">
                  <c:v>71.432237999999998</c:v>
                </c:pt>
                <c:pt idx="3320">
                  <c:v>71.175596999999996</c:v>
                </c:pt>
                <c:pt idx="3321">
                  <c:v>70.935561000000007</c:v>
                </c:pt>
                <c:pt idx="3322">
                  <c:v>70.728494999999995</c:v>
                </c:pt>
                <c:pt idx="3323">
                  <c:v>70.529117999999997</c:v>
                </c:pt>
                <c:pt idx="3324">
                  <c:v>70.310910000000007</c:v>
                </c:pt>
                <c:pt idx="3325">
                  <c:v>70.067871999999994</c:v>
                </c:pt>
                <c:pt idx="3326">
                  <c:v>69.799976999999998</c:v>
                </c:pt>
                <c:pt idx="3327">
                  <c:v>69.504789000000002</c:v>
                </c:pt>
                <c:pt idx="3328">
                  <c:v>69.201423000000005</c:v>
                </c:pt>
                <c:pt idx="3329">
                  <c:v>68.882586000000003</c:v>
                </c:pt>
                <c:pt idx="3330">
                  <c:v>68.511581000000007</c:v>
                </c:pt>
                <c:pt idx="3331">
                  <c:v>67.998599999999996</c:v>
                </c:pt>
                <c:pt idx="3332">
                  <c:v>67.456408999999994</c:v>
                </c:pt>
                <c:pt idx="3333">
                  <c:v>67.26379</c:v>
                </c:pt>
                <c:pt idx="3334">
                  <c:v>67.371610000000004</c:v>
                </c:pt>
                <c:pt idx="3335">
                  <c:v>67.435543999999993</c:v>
                </c:pt>
                <c:pt idx="3336">
                  <c:v>67.337228999999994</c:v>
                </c:pt>
                <c:pt idx="3337">
                  <c:v>67.134337000000002</c:v>
                </c:pt>
                <c:pt idx="3338">
                  <c:v>66.934220999999994</c:v>
                </c:pt>
                <c:pt idx="3339">
                  <c:v>66.764953000000006</c:v>
                </c:pt>
                <c:pt idx="3340">
                  <c:v>66.599846999999997</c:v>
                </c:pt>
                <c:pt idx="3341">
                  <c:v>66.429171999999994</c:v>
                </c:pt>
                <c:pt idx="3342">
                  <c:v>66.254696999999993</c:v>
                </c:pt>
                <c:pt idx="3343">
                  <c:v>66.066935000000001</c:v>
                </c:pt>
                <c:pt idx="3344">
                  <c:v>65.871279999999999</c:v>
                </c:pt>
                <c:pt idx="3345">
                  <c:v>65.700862999999998</c:v>
                </c:pt>
                <c:pt idx="3346">
                  <c:v>65.568184000000002</c:v>
                </c:pt>
                <c:pt idx="3347">
                  <c:v>65.441188999999994</c:v>
                </c:pt>
                <c:pt idx="3348">
                  <c:v>65.294227000000006</c:v>
                </c:pt>
                <c:pt idx="3349">
                  <c:v>65.135873000000004</c:v>
                </c:pt>
                <c:pt idx="3350">
                  <c:v>64.963513000000006</c:v>
                </c:pt>
                <c:pt idx="3351">
                  <c:v>64.747851999999995</c:v>
                </c:pt>
                <c:pt idx="3352">
                  <c:v>64.494832000000002</c:v>
                </c:pt>
                <c:pt idx="3353">
                  <c:v>64.266005000000007</c:v>
                </c:pt>
                <c:pt idx="3354">
                  <c:v>64.102535000000003</c:v>
                </c:pt>
                <c:pt idx="3355">
                  <c:v>63.983587999999997</c:v>
                </c:pt>
                <c:pt idx="3356">
                  <c:v>63.882696000000003</c:v>
                </c:pt>
                <c:pt idx="3357">
                  <c:v>63.799678999999998</c:v>
                </c:pt>
                <c:pt idx="3358">
                  <c:v>63.712912000000003</c:v>
                </c:pt>
                <c:pt idx="3359">
                  <c:v>63.569819000000003</c:v>
                </c:pt>
                <c:pt idx="3360">
                  <c:v>63.362051000000001</c:v>
                </c:pt>
                <c:pt idx="3361">
                  <c:v>63.154373999999997</c:v>
                </c:pt>
                <c:pt idx="3362">
                  <c:v>63.000476999999997</c:v>
                </c:pt>
                <c:pt idx="3363">
                  <c:v>62.881203999999997</c:v>
                </c:pt>
                <c:pt idx="3364">
                  <c:v>62.759833999999998</c:v>
                </c:pt>
                <c:pt idx="3365">
                  <c:v>62.640366999999998</c:v>
                </c:pt>
                <c:pt idx="3366">
                  <c:v>62.533771000000002</c:v>
                </c:pt>
                <c:pt idx="3367">
                  <c:v>62.423307000000001</c:v>
                </c:pt>
                <c:pt idx="3368">
                  <c:v>62.301267000000003</c:v>
                </c:pt>
                <c:pt idx="3369">
                  <c:v>62.185012</c:v>
                </c:pt>
                <c:pt idx="3370">
                  <c:v>62.065693000000003</c:v>
                </c:pt>
                <c:pt idx="3371">
                  <c:v>61.900207999999999</c:v>
                </c:pt>
                <c:pt idx="3372">
                  <c:v>61.684154999999997</c:v>
                </c:pt>
                <c:pt idx="3373">
                  <c:v>61.478862999999997</c:v>
                </c:pt>
                <c:pt idx="3374">
                  <c:v>61.332760999999998</c:v>
                </c:pt>
                <c:pt idx="3375">
                  <c:v>61.223058999999999</c:v>
                </c:pt>
                <c:pt idx="3376">
                  <c:v>61.111331999999997</c:v>
                </c:pt>
                <c:pt idx="3377">
                  <c:v>60.999796000000003</c:v>
                </c:pt>
                <c:pt idx="3378">
                  <c:v>60.891973999999998</c:v>
                </c:pt>
                <c:pt idx="3379">
                  <c:v>60.759495000000001</c:v>
                </c:pt>
                <c:pt idx="3380">
                  <c:v>60.588031999999998</c:v>
                </c:pt>
                <c:pt idx="3381">
                  <c:v>60.407834999999999</c:v>
                </c:pt>
                <c:pt idx="3382">
                  <c:v>60.248589000000003</c:v>
                </c:pt>
                <c:pt idx="3383">
                  <c:v>60.109473999999999</c:v>
                </c:pt>
                <c:pt idx="3384">
                  <c:v>59.995913999999999</c:v>
                </c:pt>
                <c:pt idx="3385">
                  <c:v>59.918677000000002</c:v>
                </c:pt>
                <c:pt idx="3386">
                  <c:v>59.833233</c:v>
                </c:pt>
                <c:pt idx="3387">
                  <c:v>59.670085</c:v>
                </c:pt>
                <c:pt idx="3388">
                  <c:v>59.451639</c:v>
                </c:pt>
                <c:pt idx="3389">
                  <c:v>59.281219999999998</c:v>
                </c:pt>
                <c:pt idx="3390">
                  <c:v>59.186556000000003</c:v>
                </c:pt>
                <c:pt idx="3391">
                  <c:v>59.077798000000001</c:v>
                </c:pt>
                <c:pt idx="3392">
                  <c:v>58.898124000000003</c:v>
                </c:pt>
                <c:pt idx="3393">
                  <c:v>58.708607999999998</c:v>
                </c:pt>
                <c:pt idx="3394">
                  <c:v>58.574402999999997</c:v>
                </c:pt>
                <c:pt idx="3395">
                  <c:v>58.470652000000001</c:v>
                </c:pt>
                <c:pt idx="3396">
                  <c:v>58.35924</c:v>
                </c:pt>
                <c:pt idx="3397">
                  <c:v>58.255960000000002</c:v>
                </c:pt>
                <c:pt idx="3398">
                  <c:v>58.159700999999998</c:v>
                </c:pt>
                <c:pt idx="3399">
                  <c:v>58.012256000000001</c:v>
                </c:pt>
                <c:pt idx="3400">
                  <c:v>57.796286000000002</c:v>
                </c:pt>
                <c:pt idx="3401">
                  <c:v>57.589472999999998</c:v>
                </c:pt>
                <c:pt idx="3402">
                  <c:v>57.452129999999997</c:v>
                </c:pt>
                <c:pt idx="3403">
                  <c:v>57.346449999999997</c:v>
                </c:pt>
                <c:pt idx="3404">
                  <c:v>57.223923999999997</c:v>
                </c:pt>
                <c:pt idx="3405">
                  <c:v>57.098391999999997</c:v>
                </c:pt>
                <c:pt idx="3406">
                  <c:v>56.982028999999997</c:v>
                </c:pt>
                <c:pt idx="3407">
                  <c:v>56.834972999999998</c:v>
                </c:pt>
                <c:pt idx="3408">
                  <c:v>56.647854000000002</c:v>
                </c:pt>
                <c:pt idx="3409">
                  <c:v>56.499941999999997</c:v>
                </c:pt>
                <c:pt idx="3410">
                  <c:v>56.446894</c:v>
                </c:pt>
                <c:pt idx="3411">
                  <c:v>56.432192999999998</c:v>
                </c:pt>
                <c:pt idx="3412">
                  <c:v>56.372183999999997</c:v>
                </c:pt>
                <c:pt idx="3413">
                  <c:v>56.239198999999999</c:v>
                </c:pt>
                <c:pt idx="3414">
                  <c:v>56.038088000000002</c:v>
                </c:pt>
                <c:pt idx="3415">
                  <c:v>55.786867999999998</c:v>
                </c:pt>
                <c:pt idx="3416">
                  <c:v>55.550179999999997</c:v>
                </c:pt>
                <c:pt idx="3417">
                  <c:v>55.407158000000003</c:v>
                </c:pt>
                <c:pt idx="3418">
                  <c:v>55.340643</c:v>
                </c:pt>
                <c:pt idx="3419">
                  <c:v>55.243492000000003</c:v>
                </c:pt>
                <c:pt idx="3420">
                  <c:v>55.083516000000003</c:v>
                </c:pt>
                <c:pt idx="3421">
                  <c:v>54.957354000000002</c:v>
                </c:pt>
                <c:pt idx="3422">
                  <c:v>54.924695</c:v>
                </c:pt>
                <c:pt idx="3423">
                  <c:v>54.909235000000002</c:v>
                </c:pt>
                <c:pt idx="3424">
                  <c:v>54.822809999999997</c:v>
                </c:pt>
                <c:pt idx="3425">
                  <c:v>54.688868999999997</c:v>
                </c:pt>
                <c:pt idx="3426">
                  <c:v>54.565758000000002</c:v>
                </c:pt>
                <c:pt idx="3427">
                  <c:v>54.440640000000002</c:v>
                </c:pt>
                <c:pt idx="3428">
                  <c:v>54.28839</c:v>
                </c:pt>
                <c:pt idx="3429">
                  <c:v>54.140419999999999</c:v>
                </c:pt>
                <c:pt idx="3430">
                  <c:v>54.019100999999999</c:v>
                </c:pt>
                <c:pt idx="3431">
                  <c:v>53.877861000000003</c:v>
                </c:pt>
                <c:pt idx="3432">
                  <c:v>53.683610999999999</c:v>
                </c:pt>
                <c:pt idx="3433">
                  <c:v>53.486747999999999</c:v>
                </c:pt>
                <c:pt idx="3434">
                  <c:v>53.331180000000003</c:v>
                </c:pt>
                <c:pt idx="3435">
                  <c:v>53.185761999999997</c:v>
                </c:pt>
                <c:pt idx="3436">
                  <c:v>53.030920000000002</c:v>
                </c:pt>
                <c:pt idx="3437">
                  <c:v>52.918846000000002</c:v>
                </c:pt>
                <c:pt idx="3438">
                  <c:v>52.882091000000003</c:v>
                </c:pt>
                <c:pt idx="3439">
                  <c:v>52.864646</c:v>
                </c:pt>
                <c:pt idx="3440">
                  <c:v>52.808028999999998</c:v>
                </c:pt>
                <c:pt idx="3441">
                  <c:v>52.726092999999999</c:v>
                </c:pt>
                <c:pt idx="3442">
                  <c:v>52.641894999999998</c:v>
                </c:pt>
                <c:pt idx="3443">
                  <c:v>52.534799</c:v>
                </c:pt>
                <c:pt idx="3444">
                  <c:v>52.404454999999999</c:v>
                </c:pt>
                <c:pt idx="3445">
                  <c:v>52.303837999999999</c:v>
                </c:pt>
                <c:pt idx="3446">
                  <c:v>52.247439</c:v>
                </c:pt>
                <c:pt idx="3447">
                  <c:v>52.168841999999998</c:v>
                </c:pt>
                <c:pt idx="3448">
                  <c:v>52.022604999999999</c:v>
                </c:pt>
                <c:pt idx="3449">
                  <c:v>51.845658999999998</c:v>
                </c:pt>
                <c:pt idx="3450">
                  <c:v>51.675908</c:v>
                </c:pt>
                <c:pt idx="3451">
                  <c:v>51.495418000000001</c:v>
                </c:pt>
                <c:pt idx="3452">
                  <c:v>51.302708000000003</c:v>
                </c:pt>
                <c:pt idx="3453">
                  <c:v>51.151096000000003</c:v>
                </c:pt>
                <c:pt idx="3454">
                  <c:v>51.056654999999999</c:v>
                </c:pt>
                <c:pt idx="3455">
                  <c:v>50.963107999999998</c:v>
                </c:pt>
                <c:pt idx="3456">
                  <c:v>50.853378999999997</c:v>
                </c:pt>
                <c:pt idx="3457">
                  <c:v>50.787756000000002</c:v>
                </c:pt>
                <c:pt idx="3458">
                  <c:v>50.782226000000001</c:v>
                </c:pt>
                <c:pt idx="3459">
                  <c:v>50.756614999999996</c:v>
                </c:pt>
                <c:pt idx="3460">
                  <c:v>50.654322999999998</c:v>
                </c:pt>
                <c:pt idx="3461">
                  <c:v>50.51979</c:v>
                </c:pt>
                <c:pt idx="3462">
                  <c:v>50.403165999999999</c:v>
                </c:pt>
                <c:pt idx="3463">
                  <c:v>50.285178999999999</c:v>
                </c:pt>
                <c:pt idx="3464">
                  <c:v>50.157705999999997</c:v>
                </c:pt>
                <c:pt idx="3465">
                  <c:v>50.077314000000001</c:v>
                </c:pt>
                <c:pt idx="3466">
                  <c:v>50.065674999999999</c:v>
                </c:pt>
                <c:pt idx="3467">
                  <c:v>50.053598000000001</c:v>
                </c:pt>
                <c:pt idx="3468">
                  <c:v>49.989673000000003</c:v>
                </c:pt>
                <c:pt idx="3469">
                  <c:v>49.911889000000002</c:v>
                </c:pt>
                <c:pt idx="3470">
                  <c:v>49.862135000000002</c:v>
                </c:pt>
                <c:pt idx="3471">
                  <c:v>49.828651999999998</c:v>
                </c:pt>
                <c:pt idx="3472">
                  <c:v>49.819310000000002</c:v>
                </c:pt>
                <c:pt idx="3473">
                  <c:v>49.885531</c:v>
                </c:pt>
                <c:pt idx="3474">
                  <c:v>49.994</c:v>
                </c:pt>
                <c:pt idx="3475">
                  <c:v>50.003312000000001</c:v>
                </c:pt>
                <c:pt idx="3476">
                  <c:v>49.884976000000002</c:v>
                </c:pt>
                <c:pt idx="3477">
                  <c:v>49.778305000000003</c:v>
                </c:pt>
                <c:pt idx="3478">
                  <c:v>49.771177999999999</c:v>
                </c:pt>
                <c:pt idx="3479">
                  <c:v>49.79569</c:v>
                </c:pt>
                <c:pt idx="3480">
                  <c:v>49.782546000000004</c:v>
                </c:pt>
                <c:pt idx="3481">
                  <c:v>49.780909000000001</c:v>
                </c:pt>
                <c:pt idx="3482">
                  <c:v>49.830170000000003</c:v>
                </c:pt>
                <c:pt idx="3483">
                  <c:v>49.809809000000001</c:v>
                </c:pt>
                <c:pt idx="3484">
                  <c:v>49.634478999999999</c:v>
                </c:pt>
                <c:pt idx="3485">
                  <c:v>49.408127</c:v>
                </c:pt>
              </c:numCache>
            </c:numRef>
          </c:val>
          <c:smooth val="0"/>
          <c:extLst>
            <c:ext xmlns:c16="http://schemas.microsoft.com/office/drawing/2014/chart" uri="{C3380CC4-5D6E-409C-BE32-E72D297353CC}">
              <c16:uniqueId val="{00000000-B9AA-4347-9235-8C3FC8299C5A}"/>
            </c:ext>
          </c:extLst>
        </c:ser>
        <c:ser>
          <c:idx val="1"/>
          <c:order val="1"/>
          <c:tx>
            <c:v>pva 6g</c:v>
          </c:tx>
          <c:spPr>
            <a:ln w="28575" cap="rnd">
              <a:solidFill>
                <a:schemeClr val="accent2"/>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C$2:$C$3487</c:f>
              <c:numCache>
                <c:formatCode>General</c:formatCode>
                <c:ptCount val="3486"/>
                <c:pt idx="0">
                  <c:v>92.159909999999996</c:v>
                </c:pt>
                <c:pt idx="1">
                  <c:v>92.173509999999993</c:v>
                </c:pt>
                <c:pt idx="2">
                  <c:v>92.187150000000003</c:v>
                </c:pt>
                <c:pt idx="3">
                  <c:v>92.189964000000003</c:v>
                </c:pt>
                <c:pt idx="4">
                  <c:v>92.176219000000003</c:v>
                </c:pt>
                <c:pt idx="5">
                  <c:v>92.150632000000002</c:v>
                </c:pt>
                <c:pt idx="6">
                  <c:v>92.143073000000001</c:v>
                </c:pt>
                <c:pt idx="7">
                  <c:v>92.138765000000006</c:v>
                </c:pt>
                <c:pt idx="8">
                  <c:v>92.147329999999997</c:v>
                </c:pt>
                <c:pt idx="9">
                  <c:v>92.160043999999999</c:v>
                </c:pt>
                <c:pt idx="10">
                  <c:v>92.172105000000002</c:v>
                </c:pt>
                <c:pt idx="11">
                  <c:v>92.185773999999995</c:v>
                </c:pt>
                <c:pt idx="12">
                  <c:v>92.202991999999995</c:v>
                </c:pt>
                <c:pt idx="13">
                  <c:v>92.221006000000003</c:v>
                </c:pt>
                <c:pt idx="14">
                  <c:v>92.235793000000001</c:v>
                </c:pt>
                <c:pt idx="15">
                  <c:v>92.245469</c:v>
                </c:pt>
                <c:pt idx="16">
                  <c:v>92.248682000000002</c:v>
                </c:pt>
                <c:pt idx="17">
                  <c:v>92.243674999999996</c:v>
                </c:pt>
                <c:pt idx="18">
                  <c:v>92.232595000000003</c:v>
                </c:pt>
                <c:pt idx="19">
                  <c:v>92.223675999999998</c:v>
                </c:pt>
                <c:pt idx="20">
                  <c:v>92.223600000000005</c:v>
                </c:pt>
                <c:pt idx="21">
                  <c:v>92.227450000000005</c:v>
                </c:pt>
                <c:pt idx="22">
                  <c:v>92.220292999999998</c:v>
                </c:pt>
                <c:pt idx="23">
                  <c:v>92.192584999999994</c:v>
                </c:pt>
                <c:pt idx="24">
                  <c:v>92.154534999999996</c:v>
                </c:pt>
                <c:pt idx="25">
                  <c:v>92.131230000000002</c:v>
                </c:pt>
                <c:pt idx="26">
                  <c:v>92.138672</c:v>
                </c:pt>
                <c:pt idx="27">
                  <c:v>92.166290000000004</c:v>
                </c:pt>
                <c:pt idx="28">
                  <c:v>92.188812999999996</c:v>
                </c:pt>
                <c:pt idx="29">
                  <c:v>92.193554000000006</c:v>
                </c:pt>
                <c:pt idx="30">
                  <c:v>92.190192999999994</c:v>
                </c:pt>
                <c:pt idx="31">
                  <c:v>92.192419999999998</c:v>
                </c:pt>
                <c:pt idx="32">
                  <c:v>92.196741000000003</c:v>
                </c:pt>
                <c:pt idx="33">
                  <c:v>92.186553000000004</c:v>
                </c:pt>
                <c:pt idx="34">
                  <c:v>92.154426000000001</c:v>
                </c:pt>
                <c:pt idx="35">
                  <c:v>92.112988999999999</c:v>
                </c:pt>
                <c:pt idx="36">
                  <c:v>92.083799999999997</c:v>
                </c:pt>
                <c:pt idx="37">
                  <c:v>92.079286999999994</c:v>
                </c:pt>
                <c:pt idx="38">
                  <c:v>92.095415000000003</c:v>
                </c:pt>
                <c:pt idx="39">
                  <c:v>92.117909999999995</c:v>
                </c:pt>
                <c:pt idx="40">
                  <c:v>92.133082999999999</c:v>
                </c:pt>
                <c:pt idx="41">
                  <c:v>92.135491000000002</c:v>
                </c:pt>
                <c:pt idx="42">
                  <c:v>92.128215999999995</c:v>
                </c:pt>
                <c:pt idx="43">
                  <c:v>92.117608000000004</c:v>
                </c:pt>
                <c:pt idx="44">
                  <c:v>92.106864999999999</c:v>
                </c:pt>
                <c:pt idx="45">
                  <c:v>92.095106999999999</c:v>
                </c:pt>
                <c:pt idx="46">
                  <c:v>92.082508000000004</c:v>
                </c:pt>
                <c:pt idx="47">
                  <c:v>92.074031000000005</c:v>
                </c:pt>
                <c:pt idx="48">
                  <c:v>92.075629000000006</c:v>
                </c:pt>
                <c:pt idx="49">
                  <c:v>92.085226000000006</c:v>
                </c:pt>
                <c:pt idx="50">
                  <c:v>92.091739000000004</c:v>
                </c:pt>
                <c:pt idx="51">
                  <c:v>92.087838000000005</c:v>
                </c:pt>
                <c:pt idx="52">
                  <c:v>92.080499000000003</c:v>
                </c:pt>
                <c:pt idx="53">
                  <c:v>92.081591000000003</c:v>
                </c:pt>
                <c:pt idx="54">
                  <c:v>92.093903999999995</c:v>
                </c:pt>
                <c:pt idx="55">
                  <c:v>92.111611999999994</c:v>
                </c:pt>
                <c:pt idx="56">
                  <c:v>92.129535000000004</c:v>
                </c:pt>
                <c:pt idx="57">
                  <c:v>92.151292999999995</c:v>
                </c:pt>
                <c:pt idx="58">
                  <c:v>92.184618999999998</c:v>
                </c:pt>
                <c:pt idx="59">
                  <c:v>92.222765999999993</c:v>
                </c:pt>
                <c:pt idx="60">
                  <c:v>92.245238000000001</c:v>
                </c:pt>
                <c:pt idx="61">
                  <c:v>92.238720000000001</c:v>
                </c:pt>
                <c:pt idx="62">
                  <c:v>92.207224999999994</c:v>
                </c:pt>
                <c:pt idx="63">
                  <c:v>92.167697000000004</c:v>
                </c:pt>
                <c:pt idx="64">
                  <c:v>92.139881000000003</c:v>
                </c:pt>
                <c:pt idx="65">
                  <c:v>92.138446000000002</c:v>
                </c:pt>
                <c:pt idx="66">
                  <c:v>92.168105999999995</c:v>
                </c:pt>
                <c:pt idx="67">
                  <c:v>92.217389999999995</c:v>
                </c:pt>
                <c:pt idx="68">
                  <c:v>92.258503000000005</c:v>
                </c:pt>
                <c:pt idx="69">
                  <c:v>92.261233000000004</c:v>
                </c:pt>
                <c:pt idx="70">
                  <c:v>92.216963000000007</c:v>
                </c:pt>
                <c:pt idx="71">
                  <c:v>92.147660999999999</c:v>
                </c:pt>
                <c:pt idx="72">
                  <c:v>92.088789000000006</c:v>
                </c:pt>
                <c:pt idx="73">
                  <c:v>92.066883000000004</c:v>
                </c:pt>
                <c:pt idx="74">
                  <c:v>92.085119000000006</c:v>
                </c:pt>
                <c:pt idx="75">
                  <c:v>92.122186999999997</c:v>
                </c:pt>
                <c:pt idx="76">
                  <c:v>92.150993999999997</c:v>
                </c:pt>
                <c:pt idx="77">
                  <c:v>92.165034000000006</c:v>
                </c:pt>
                <c:pt idx="78">
                  <c:v>92.182277999999997</c:v>
                </c:pt>
                <c:pt idx="79">
                  <c:v>92.220453000000006</c:v>
                </c:pt>
                <c:pt idx="80">
                  <c:v>92.270055999999997</c:v>
                </c:pt>
                <c:pt idx="81">
                  <c:v>92.298373999999995</c:v>
                </c:pt>
                <c:pt idx="82">
                  <c:v>92.284198000000004</c:v>
                </c:pt>
                <c:pt idx="83">
                  <c:v>92.240764999999996</c:v>
                </c:pt>
                <c:pt idx="84">
                  <c:v>92.194400999999999</c:v>
                </c:pt>
                <c:pt idx="85">
                  <c:v>92.156324999999995</c:v>
                </c:pt>
                <c:pt idx="86">
                  <c:v>92.127460999999997</c:v>
                </c:pt>
                <c:pt idx="87">
                  <c:v>92.111009999999993</c:v>
                </c:pt>
                <c:pt idx="88">
                  <c:v>92.107139000000004</c:v>
                </c:pt>
                <c:pt idx="89">
                  <c:v>92.109932999999998</c:v>
                </c:pt>
                <c:pt idx="90">
                  <c:v>92.112909000000002</c:v>
                </c:pt>
                <c:pt idx="91">
                  <c:v>92.115871999999996</c:v>
                </c:pt>
                <c:pt idx="92">
                  <c:v>92.121391000000003</c:v>
                </c:pt>
                <c:pt idx="93">
                  <c:v>92.130581000000006</c:v>
                </c:pt>
                <c:pt idx="94">
                  <c:v>92.144891000000001</c:v>
                </c:pt>
                <c:pt idx="95">
                  <c:v>92.173218000000006</c:v>
                </c:pt>
                <c:pt idx="96">
                  <c:v>92.231123999999994</c:v>
                </c:pt>
                <c:pt idx="97">
                  <c:v>92.315629000000001</c:v>
                </c:pt>
                <c:pt idx="98">
                  <c:v>92.395838999999995</c:v>
                </c:pt>
                <c:pt idx="99">
                  <c:v>92.442375999999996</c:v>
                </c:pt>
                <c:pt idx="100">
                  <c:v>92.444790999999995</c:v>
                </c:pt>
                <c:pt idx="101">
                  <c:v>92.402546999999998</c:v>
                </c:pt>
                <c:pt idx="102">
                  <c:v>92.320040000000006</c:v>
                </c:pt>
                <c:pt idx="103">
                  <c:v>92.214404000000002</c:v>
                </c:pt>
                <c:pt idx="104">
                  <c:v>92.118116000000001</c:v>
                </c:pt>
                <c:pt idx="105">
                  <c:v>92.063648000000001</c:v>
                </c:pt>
                <c:pt idx="106">
                  <c:v>92.063834999999997</c:v>
                </c:pt>
                <c:pt idx="107">
                  <c:v>92.105014999999995</c:v>
                </c:pt>
                <c:pt idx="108">
                  <c:v>92.147829000000002</c:v>
                </c:pt>
                <c:pt idx="109">
                  <c:v>92.157019000000005</c:v>
                </c:pt>
                <c:pt idx="110">
                  <c:v>92.126249000000001</c:v>
                </c:pt>
                <c:pt idx="111">
                  <c:v>92.081669000000005</c:v>
                </c:pt>
                <c:pt idx="112">
                  <c:v>92.074867999999995</c:v>
                </c:pt>
                <c:pt idx="113">
                  <c:v>92.140423999999996</c:v>
                </c:pt>
                <c:pt idx="114">
                  <c:v>92.249543000000003</c:v>
                </c:pt>
                <c:pt idx="115">
                  <c:v>92.328031999999993</c:v>
                </c:pt>
                <c:pt idx="116">
                  <c:v>92.327511000000001</c:v>
                </c:pt>
                <c:pt idx="117">
                  <c:v>92.268420000000006</c:v>
                </c:pt>
                <c:pt idx="118">
                  <c:v>92.207660000000004</c:v>
                </c:pt>
                <c:pt idx="119">
                  <c:v>92.178141999999994</c:v>
                </c:pt>
                <c:pt idx="120">
                  <c:v>92.173306999999994</c:v>
                </c:pt>
                <c:pt idx="121">
                  <c:v>92.161422999999999</c:v>
                </c:pt>
                <c:pt idx="122">
                  <c:v>92.119894000000002</c:v>
                </c:pt>
                <c:pt idx="123">
                  <c:v>92.068700000000007</c:v>
                </c:pt>
                <c:pt idx="124">
                  <c:v>92.042755</c:v>
                </c:pt>
                <c:pt idx="125">
                  <c:v>92.052824999999999</c:v>
                </c:pt>
                <c:pt idx="126">
                  <c:v>92.083905000000001</c:v>
                </c:pt>
                <c:pt idx="127">
                  <c:v>92.112187000000006</c:v>
                </c:pt>
                <c:pt idx="128">
                  <c:v>92.131191000000001</c:v>
                </c:pt>
                <c:pt idx="129">
                  <c:v>92.158135999999999</c:v>
                </c:pt>
                <c:pt idx="130">
                  <c:v>92.199961000000002</c:v>
                </c:pt>
                <c:pt idx="131">
                  <c:v>92.226772999999994</c:v>
                </c:pt>
                <c:pt idx="132">
                  <c:v>92.199922999999998</c:v>
                </c:pt>
                <c:pt idx="133">
                  <c:v>92.138165999999998</c:v>
                </c:pt>
                <c:pt idx="134">
                  <c:v>92.099622999999994</c:v>
                </c:pt>
                <c:pt idx="135">
                  <c:v>92.104566000000005</c:v>
                </c:pt>
                <c:pt idx="136">
                  <c:v>92.128022000000001</c:v>
                </c:pt>
                <c:pt idx="137">
                  <c:v>92.143540999999999</c:v>
                </c:pt>
                <c:pt idx="138">
                  <c:v>92.141062000000005</c:v>
                </c:pt>
                <c:pt idx="139">
                  <c:v>92.125598999999994</c:v>
                </c:pt>
                <c:pt idx="140">
                  <c:v>92.104766999999995</c:v>
                </c:pt>
                <c:pt idx="141">
                  <c:v>92.090723999999994</c:v>
                </c:pt>
                <c:pt idx="142">
                  <c:v>92.100240999999997</c:v>
                </c:pt>
                <c:pt idx="143">
                  <c:v>92.147077999999993</c:v>
                </c:pt>
                <c:pt idx="144">
                  <c:v>92.229408000000006</c:v>
                </c:pt>
                <c:pt idx="145">
                  <c:v>92.317083999999994</c:v>
                </c:pt>
                <c:pt idx="146">
                  <c:v>92.360533000000004</c:v>
                </c:pt>
                <c:pt idx="147">
                  <c:v>92.350851000000006</c:v>
                </c:pt>
                <c:pt idx="148">
                  <c:v>92.290806000000003</c:v>
                </c:pt>
                <c:pt idx="149">
                  <c:v>92.175062999999994</c:v>
                </c:pt>
                <c:pt idx="150">
                  <c:v>92.066497999999996</c:v>
                </c:pt>
                <c:pt idx="151">
                  <c:v>92.022294000000002</c:v>
                </c:pt>
                <c:pt idx="152">
                  <c:v>92.038476000000003</c:v>
                </c:pt>
                <c:pt idx="153">
                  <c:v>92.083010999999999</c:v>
                </c:pt>
                <c:pt idx="154">
                  <c:v>92.126457000000002</c:v>
                </c:pt>
                <c:pt idx="155">
                  <c:v>92.149904000000006</c:v>
                </c:pt>
                <c:pt idx="156">
                  <c:v>92.147481999999997</c:v>
                </c:pt>
                <c:pt idx="157">
                  <c:v>92.132611999999995</c:v>
                </c:pt>
                <c:pt idx="158">
                  <c:v>92.126142000000002</c:v>
                </c:pt>
                <c:pt idx="159">
                  <c:v>92.138446000000002</c:v>
                </c:pt>
                <c:pt idx="160">
                  <c:v>92.153460999999993</c:v>
                </c:pt>
                <c:pt idx="161">
                  <c:v>92.131611000000007</c:v>
                </c:pt>
                <c:pt idx="162">
                  <c:v>92.053325000000001</c:v>
                </c:pt>
                <c:pt idx="163">
                  <c:v>91.951835000000003</c:v>
                </c:pt>
                <c:pt idx="164">
                  <c:v>91.872018999999995</c:v>
                </c:pt>
                <c:pt idx="165">
                  <c:v>91.838885000000005</c:v>
                </c:pt>
                <c:pt idx="166">
                  <c:v>91.854930999999993</c:v>
                </c:pt>
                <c:pt idx="167">
                  <c:v>91.899574000000001</c:v>
                </c:pt>
                <c:pt idx="168">
                  <c:v>91.942203000000006</c:v>
                </c:pt>
                <c:pt idx="169">
                  <c:v>91.965864999999994</c:v>
                </c:pt>
                <c:pt idx="170">
                  <c:v>91.975836000000001</c:v>
                </c:pt>
                <c:pt idx="171">
                  <c:v>91.988144000000005</c:v>
                </c:pt>
                <c:pt idx="172">
                  <c:v>92.009732</c:v>
                </c:pt>
                <c:pt idx="173">
                  <c:v>92.031497000000002</c:v>
                </c:pt>
                <c:pt idx="174">
                  <c:v>92.039415000000005</c:v>
                </c:pt>
                <c:pt idx="175">
                  <c:v>92.029411999999994</c:v>
                </c:pt>
                <c:pt idx="176">
                  <c:v>92.012073999999998</c:v>
                </c:pt>
                <c:pt idx="177">
                  <c:v>92.002474000000007</c:v>
                </c:pt>
                <c:pt idx="178">
                  <c:v>91.995963000000003</c:v>
                </c:pt>
                <c:pt idx="179">
                  <c:v>91.990460999999996</c:v>
                </c:pt>
                <c:pt idx="180">
                  <c:v>91.992527999999993</c:v>
                </c:pt>
                <c:pt idx="181">
                  <c:v>91.982235000000003</c:v>
                </c:pt>
                <c:pt idx="182">
                  <c:v>91.968224000000006</c:v>
                </c:pt>
                <c:pt idx="183">
                  <c:v>91.980300999999997</c:v>
                </c:pt>
                <c:pt idx="184">
                  <c:v>92.023047000000005</c:v>
                </c:pt>
                <c:pt idx="185">
                  <c:v>92.070130000000006</c:v>
                </c:pt>
                <c:pt idx="186">
                  <c:v>92.084958</c:v>
                </c:pt>
                <c:pt idx="187">
                  <c:v>92.075747000000007</c:v>
                </c:pt>
                <c:pt idx="188">
                  <c:v>92.079651999999996</c:v>
                </c:pt>
                <c:pt idx="189">
                  <c:v>92.098541999999995</c:v>
                </c:pt>
                <c:pt idx="190">
                  <c:v>92.100587000000004</c:v>
                </c:pt>
                <c:pt idx="191">
                  <c:v>92.061892999999998</c:v>
                </c:pt>
                <c:pt idx="192">
                  <c:v>91.992761000000002</c:v>
                </c:pt>
                <c:pt idx="193">
                  <c:v>91.934229000000002</c:v>
                </c:pt>
                <c:pt idx="194">
                  <c:v>91.907516000000001</c:v>
                </c:pt>
                <c:pt idx="195">
                  <c:v>91.884996999999998</c:v>
                </c:pt>
                <c:pt idx="196">
                  <c:v>91.848748999999998</c:v>
                </c:pt>
                <c:pt idx="197">
                  <c:v>91.813586000000001</c:v>
                </c:pt>
                <c:pt idx="198">
                  <c:v>91.804687999999999</c:v>
                </c:pt>
                <c:pt idx="199">
                  <c:v>91.845298</c:v>
                </c:pt>
                <c:pt idx="200">
                  <c:v>91.894403999999994</c:v>
                </c:pt>
                <c:pt idx="201">
                  <c:v>91.900165999999999</c:v>
                </c:pt>
                <c:pt idx="202">
                  <c:v>91.886142000000007</c:v>
                </c:pt>
                <c:pt idx="203">
                  <c:v>91.887446999999995</c:v>
                </c:pt>
                <c:pt idx="204">
                  <c:v>91.902443000000005</c:v>
                </c:pt>
                <c:pt idx="205">
                  <c:v>91.907831000000002</c:v>
                </c:pt>
                <c:pt idx="206">
                  <c:v>91.894007000000002</c:v>
                </c:pt>
                <c:pt idx="207">
                  <c:v>91.877758999999998</c:v>
                </c:pt>
                <c:pt idx="208">
                  <c:v>91.874105</c:v>
                </c:pt>
                <c:pt idx="209">
                  <c:v>91.875325000000004</c:v>
                </c:pt>
                <c:pt idx="210">
                  <c:v>91.867039000000005</c:v>
                </c:pt>
                <c:pt idx="211">
                  <c:v>91.848907999999994</c:v>
                </c:pt>
                <c:pt idx="212">
                  <c:v>91.835280999999995</c:v>
                </c:pt>
                <c:pt idx="213">
                  <c:v>91.843097999999998</c:v>
                </c:pt>
                <c:pt idx="214">
                  <c:v>91.880194000000003</c:v>
                </c:pt>
                <c:pt idx="215">
                  <c:v>91.934577000000004</c:v>
                </c:pt>
                <c:pt idx="216">
                  <c:v>91.974446</c:v>
                </c:pt>
                <c:pt idx="217">
                  <c:v>91.970044000000001</c:v>
                </c:pt>
                <c:pt idx="218">
                  <c:v>91.917511000000005</c:v>
                </c:pt>
                <c:pt idx="219">
                  <c:v>91.841931000000002</c:v>
                </c:pt>
                <c:pt idx="220">
                  <c:v>91.783524999999997</c:v>
                </c:pt>
                <c:pt idx="221">
                  <c:v>91.776364000000001</c:v>
                </c:pt>
                <c:pt idx="222">
                  <c:v>91.816158000000001</c:v>
                </c:pt>
                <c:pt idx="223">
                  <c:v>91.869418999999994</c:v>
                </c:pt>
                <c:pt idx="224">
                  <c:v>91.912606999999994</c:v>
                </c:pt>
                <c:pt idx="225">
                  <c:v>91.934173999999999</c:v>
                </c:pt>
                <c:pt idx="226">
                  <c:v>91.919940999999994</c:v>
                </c:pt>
                <c:pt idx="227">
                  <c:v>91.863125999999994</c:v>
                </c:pt>
                <c:pt idx="228">
                  <c:v>91.780649999999994</c:v>
                </c:pt>
                <c:pt idx="229">
                  <c:v>91.706614000000002</c:v>
                </c:pt>
                <c:pt idx="230">
                  <c:v>91.665342999999993</c:v>
                </c:pt>
                <c:pt idx="231">
                  <c:v>91.654442000000003</c:v>
                </c:pt>
                <c:pt idx="232">
                  <c:v>91.662983999999994</c:v>
                </c:pt>
                <c:pt idx="233">
                  <c:v>91.69896</c:v>
                </c:pt>
                <c:pt idx="234">
                  <c:v>91.769281000000007</c:v>
                </c:pt>
                <c:pt idx="235">
                  <c:v>91.846474999999998</c:v>
                </c:pt>
                <c:pt idx="236">
                  <c:v>91.885627999999997</c:v>
                </c:pt>
                <c:pt idx="237">
                  <c:v>91.869058999999993</c:v>
                </c:pt>
                <c:pt idx="238">
                  <c:v>91.816096999999999</c:v>
                </c:pt>
                <c:pt idx="239">
                  <c:v>91.749689000000004</c:v>
                </c:pt>
                <c:pt idx="240">
                  <c:v>91.680476999999996</c:v>
                </c:pt>
                <c:pt idx="241">
                  <c:v>91.638413999999997</c:v>
                </c:pt>
                <c:pt idx="242">
                  <c:v>91.661693999999997</c:v>
                </c:pt>
                <c:pt idx="243">
                  <c:v>91.744765999999998</c:v>
                </c:pt>
                <c:pt idx="244">
                  <c:v>91.845130999999995</c:v>
                </c:pt>
                <c:pt idx="245">
                  <c:v>91.929002999999994</c:v>
                </c:pt>
                <c:pt idx="246">
                  <c:v>91.985747000000003</c:v>
                </c:pt>
                <c:pt idx="247">
                  <c:v>91.999959000000004</c:v>
                </c:pt>
                <c:pt idx="248">
                  <c:v>91.941529000000003</c:v>
                </c:pt>
                <c:pt idx="249">
                  <c:v>91.844376999999994</c:v>
                </c:pt>
                <c:pt idx="250">
                  <c:v>91.828209999999999</c:v>
                </c:pt>
                <c:pt idx="251">
                  <c:v>91.918828000000005</c:v>
                </c:pt>
                <c:pt idx="252">
                  <c:v>92.031982999999997</c:v>
                </c:pt>
                <c:pt idx="253">
                  <c:v>92.087524000000002</c:v>
                </c:pt>
                <c:pt idx="254">
                  <c:v>92.033516000000006</c:v>
                </c:pt>
                <c:pt idx="255">
                  <c:v>91.888120999999998</c:v>
                </c:pt>
                <c:pt idx="256">
                  <c:v>91.787499999999994</c:v>
                </c:pt>
                <c:pt idx="257">
                  <c:v>91.788951999999995</c:v>
                </c:pt>
                <c:pt idx="258">
                  <c:v>91.827624</c:v>
                </c:pt>
                <c:pt idx="259">
                  <c:v>91.892977999999999</c:v>
                </c:pt>
                <c:pt idx="260">
                  <c:v>91.985810000000001</c:v>
                </c:pt>
                <c:pt idx="261">
                  <c:v>92.061629999999994</c:v>
                </c:pt>
                <c:pt idx="262">
                  <c:v>92.069239999999994</c:v>
                </c:pt>
                <c:pt idx="263">
                  <c:v>91.992711999999997</c:v>
                </c:pt>
                <c:pt idx="264">
                  <c:v>91.878974999999997</c:v>
                </c:pt>
                <c:pt idx="265">
                  <c:v>91.826201999999995</c:v>
                </c:pt>
                <c:pt idx="266">
                  <c:v>91.865925000000004</c:v>
                </c:pt>
                <c:pt idx="267">
                  <c:v>91.929737000000003</c:v>
                </c:pt>
                <c:pt idx="268">
                  <c:v>91.966678999999999</c:v>
                </c:pt>
                <c:pt idx="269">
                  <c:v>91.973628000000005</c:v>
                </c:pt>
                <c:pt idx="270">
                  <c:v>91.967264999999998</c:v>
                </c:pt>
                <c:pt idx="271">
                  <c:v>91.972166000000001</c:v>
                </c:pt>
                <c:pt idx="272">
                  <c:v>92.004362</c:v>
                </c:pt>
                <c:pt idx="273">
                  <c:v>92.051620999999997</c:v>
                </c:pt>
                <c:pt idx="274">
                  <c:v>92.085728000000003</c:v>
                </c:pt>
                <c:pt idx="275">
                  <c:v>92.096222999999995</c:v>
                </c:pt>
                <c:pt idx="276">
                  <c:v>92.100533999999996</c:v>
                </c:pt>
                <c:pt idx="277">
                  <c:v>92.113765000000001</c:v>
                </c:pt>
                <c:pt idx="278">
                  <c:v>92.121277000000006</c:v>
                </c:pt>
                <c:pt idx="279">
                  <c:v>92.094052000000005</c:v>
                </c:pt>
                <c:pt idx="280">
                  <c:v>92.022289999999998</c:v>
                </c:pt>
                <c:pt idx="281">
                  <c:v>91.926649999999995</c:v>
                </c:pt>
                <c:pt idx="282">
                  <c:v>91.840333000000001</c:v>
                </c:pt>
                <c:pt idx="283">
                  <c:v>91.788751000000005</c:v>
                </c:pt>
                <c:pt idx="284">
                  <c:v>91.784974000000005</c:v>
                </c:pt>
                <c:pt idx="285">
                  <c:v>91.842985999999996</c:v>
                </c:pt>
                <c:pt idx="286">
                  <c:v>91.973039</c:v>
                </c:pt>
                <c:pt idx="287">
                  <c:v>92.144149999999996</c:v>
                </c:pt>
                <c:pt idx="288">
                  <c:v>92.266036999999997</c:v>
                </c:pt>
                <c:pt idx="289">
                  <c:v>92.267820999999998</c:v>
                </c:pt>
                <c:pt idx="290">
                  <c:v>92.186836</c:v>
                </c:pt>
                <c:pt idx="291">
                  <c:v>92.095220999999995</c:v>
                </c:pt>
                <c:pt idx="292">
                  <c:v>92.02225</c:v>
                </c:pt>
                <c:pt idx="293">
                  <c:v>91.963746999999998</c:v>
                </c:pt>
                <c:pt idx="294">
                  <c:v>91.909965</c:v>
                </c:pt>
                <c:pt idx="295">
                  <c:v>91.864710000000002</c:v>
                </c:pt>
                <c:pt idx="296">
                  <c:v>91.845147999999995</c:v>
                </c:pt>
                <c:pt idx="297">
                  <c:v>91.863086999999993</c:v>
                </c:pt>
                <c:pt idx="298">
                  <c:v>91.904196999999996</c:v>
                </c:pt>
                <c:pt idx="299">
                  <c:v>91.935821000000004</c:v>
                </c:pt>
                <c:pt idx="300">
                  <c:v>91.934589000000003</c:v>
                </c:pt>
                <c:pt idx="301">
                  <c:v>91.903178999999994</c:v>
                </c:pt>
                <c:pt idx="302">
                  <c:v>91.861092999999997</c:v>
                </c:pt>
                <c:pt idx="303">
                  <c:v>91.825953999999996</c:v>
                </c:pt>
                <c:pt idx="304">
                  <c:v>91.805381999999994</c:v>
                </c:pt>
                <c:pt idx="305">
                  <c:v>91.804891999999995</c:v>
                </c:pt>
                <c:pt idx="306">
                  <c:v>91.83493</c:v>
                </c:pt>
                <c:pt idx="307">
                  <c:v>91.902964999999995</c:v>
                </c:pt>
                <c:pt idx="308">
                  <c:v>91.998487999999995</c:v>
                </c:pt>
                <c:pt idx="309">
                  <c:v>92.083968999999996</c:v>
                </c:pt>
                <c:pt idx="310">
                  <c:v>92.100110999999998</c:v>
                </c:pt>
                <c:pt idx="311">
                  <c:v>92.018921000000006</c:v>
                </c:pt>
                <c:pt idx="312">
                  <c:v>91.888037999999995</c:v>
                </c:pt>
                <c:pt idx="313">
                  <c:v>91.764543000000003</c:v>
                </c:pt>
                <c:pt idx="314">
                  <c:v>91.677267000000001</c:v>
                </c:pt>
                <c:pt idx="315">
                  <c:v>91.636730999999997</c:v>
                </c:pt>
                <c:pt idx="316">
                  <c:v>91.628180999999998</c:v>
                </c:pt>
                <c:pt idx="317">
                  <c:v>91.622180999999998</c:v>
                </c:pt>
                <c:pt idx="318">
                  <c:v>91.609504000000001</c:v>
                </c:pt>
                <c:pt idx="319">
                  <c:v>91.614636000000004</c:v>
                </c:pt>
                <c:pt idx="320">
                  <c:v>91.660601</c:v>
                </c:pt>
                <c:pt idx="321">
                  <c:v>91.725921999999997</c:v>
                </c:pt>
                <c:pt idx="322">
                  <c:v>91.757621</c:v>
                </c:pt>
                <c:pt idx="323">
                  <c:v>91.720239000000007</c:v>
                </c:pt>
                <c:pt idx="324">
                  <c:v>91.650429000000003</c:v>
                </c:pt>
                <c:pt idx="325">
                  <c:v>91.641889000000006</c:v>
                </c:pt>
                <c:pt idx="326">
                  <c:v>91.677255000000002</c:v>
                </c:pt>
                <c:pt idx="327">
                  <c:v>91.684753000000001</c:v>
                </c:pt>
                <c:pt idx="328">
                  <c:v>91.664416000000003</c:v>
                </c:pt>
                <c:pt idx="329">
                  <c:v>91.603926999999999</c:v>
                </c:pt>
                <c:pt idx="330">
                  <c:v>91.493534999999994</c:v>
                </c:pt>
                <c:pt idx="331">
                  <c:v>91.404267000000004</c:v>
                </c:pt>
                <c:pt idx="332">
                  <c:v>91.371745000000004</c:v>
                </c:pt>
                <c:pt idx="333">
                  <c:v>91.377251999999999</c:v>
                </c:pt>
                <c:pt idx="334">
                  <c:v>91.409559999999999</c:v>
                </c:pt>
                <c:pt idx="335">
                  <c:v>91.45241</c:v>
                </c:pt>
                <c:pt idx="336">
                  <c:v>91.488061000000002</c:v>
                </c:pt>
                <c:pt idx="337">
                  <c:v>91.510120999999998</c:v>
                </c:pt>
                <c:pt idx="338">
                  <c:v>91.516214000000005</c:v>
                </c:pt>
                <c:pt idx="339">
                  <c:v>91.495620000000002</c:v>
                </c:pt>
                <c:pt idx="340">
                  <c:v>91.43562</c:v>
                </c:pt>
                <c:pt idx="341">
                  <c:v>91.340399000000005</c:v>
                </c:pt>
                <c:pt idx="342">
                  <c:v>91.244279000000006</c:v>
                </c:pt>
                <c:pt idx="343">
                  <c:v>91.199714999999998</c:v>
                </c:pt>
                <c:pt idx="344">
                  <c:v>91.233323999999996</c:v>
                </c:pt>
                <c:pt idx="345">
                  <c:v>91.304768999999993</c:v>
                </c:pt>
                <c:pt idx="346">
                  <c:v>91.359543000000002</c:v>
                </c:pt>
                <c:pt idx="347">
                  <c:v>91.390620999999996</c:v>
                </c:pt>
                <c:pt idx="348">
                  <c:v>91.403651999999994</c:v>
                </c:pt>
                <c:pt idx="349">
                  <c:v>91.366257000000004</c:v>
                </c:pt>
                <c:pt idx="350">
                  <c:v>91.267257999999998</c:v>
                </c:pt>
                <c:pt idx="351">
                  <c:v>91.219555</c:v>
                </c:pt>
                <c:pt idx="352">
                  <c:v>91.276848000000001</c:v>
                </c:pt>
                <c:pt idx="353">
                  <c:v>91.326825999999997</c:v>
                </c:pt>
                <c:pt idx="354">
                  <c:v>91.302762999999999</c:v>
                </c:pt>
                <c:pt idx="355">
                  <c:v>91.225562999999994</c:v>
                </c:pt>
                <c:pt idx="356">
                  <c:v>91.139439999999993</c:v>
                </c:pt>
                <c:pt idx="357">
                  <c:v>91.077038999999999</c:v>
                </c:pt>
                <c:pt idx="358">
                  <c:v>91.044843</c:v>
                </c:pt>
                <c:pt idx="359">
                  <c:v>91.024922000000004</c:v>
                </c:pt>
                <c:pt idx="360">
                  <c:v>90.993512999999993</c:v>
                </c:pt>
                <c:pt idx="361">
                  <c:v>90.945485000000005</c:v>
                </c:pt>
                <c:pt idx="362">
                  <c:v>90.897576000000001</c:v>
                </c:pt>
                <c:pt idx="363">
                  <c:v>90.870092</c:v>
                </c:pt>
                <c:pt idx="364">
                  <c:v>90.872950000000003</c:v>
                </c:pt>
                <c:pt idx="365">
                  <c:v>90.900437999999994</c:v>
                </c:pt>
                <c:pt idx="366">
                  <c:v>90.931089999999998</c:v>
                </c:pt>
                <c:pt idx="367">
                  <c:v>90.938408999999993</c:v>
                </c:pt>
                <c:pt idx="368">
                  <c:v>90.912598000000003</c:v>
                </c:pt>
                <c:pt idx="369">
                  <c:v>90.867351999999997</c:v>
                </c:pt>
                <c:pt idx="370">
                  <c:v>90.820887999999997</c:v>
                </c:pt>
                <c:pt idx="371">
                  <c:v>90.798308000000006</c:v>
                </c:pt>
                <c:pt idx="372">
                  <c:v>90.807490999999999</c:v>
                </c:pt>
                <c:pt idx="373">
                  <c:v>90.788974999999994</c:v>
                </c:pt>
                <c:pt idx="374">
                  <c:v>90.727115999999995</c:v>
                </c:pt>
                <c:pt idx="375">
                  <c:v>90.673992999999996</c:v>
                </c:pt>
                <c:pt idx="376">
                  <c:v>90.655223000000007</c:v>
                </c:pt>
                <c:pt idx="377">
                  <c:v>90.655108999999996</c:v>
                </c:pt>
                <c:pt idx="378">
                  <c:v>90.648777999999993</c:v>
                </c:pt>
                <c:pt idx="379">
                  <c:v>90.620966999999993</c:v>
                </c:pt>
                <c:pt idx="380">
                  <c:v>90.575348000000005</c:v>
                </c:pt>
                <c:pt idx="381">
                  <c:v>90.541467999999995</c:v>
                </c:pt>
                <c:pt idx="382">
                  <c:v>90.535753</c:v>
                </c:pt>
                <c:pt idx="383">
                  <c:v>90.527392000000006</c:v>
                </c:pt>
                <c:pt idx="384">
                  <c:v>90.482758000000004</c:v>
                </c:pt>
                <c:pt idx="385">
                  <c:v>90.395574999999994</c:v>
                </c:pt>
                <c:pt idx="386">
                  <c:v>90.287495000000007</c:v>
                </c:pt>
                <c:pt idx="387">
                  <c:v>90.198543000000001</c:v>
                </c:pt>
                <c:pt idx="388">
                  <c:v>90.146258000000003</c:v>
                </c:pt>
                <c:pt idx="389">
                  <c:v>90.110843000000003</c:v>
                </c:pt>
                <c:pt idx="390">
                  <c:v>90.073076999999998</c:v>
                </c:pt>
                <c:pt idx="391">
                  <c:v>90.039114999999995</c:v>
                </c:pt>
                <c:pt idx="392">
                  <c:v>90.028953999999999</c:v>
                </c:pt>
                <c:pt idx="393">
                  <c:v>90.041144000000003</c:v>
                </c:pt>
                <c:pt idx="394">
                  <c:v>90.050413000000006</c:v>
                </c:pt>
                <c:pt idx="395">
                  <c:v>90.049621999999999</c:v>
                </c:pt>
                <c:pt idx="396">
                  <c:v>90.056837999999999</c:v>
                </c:pt>
                <c:pt idx="397">
                  <c:v>90.084153000000001</c:v>
                </c:pt>
                <c:pt idx="398">
                  <c:v>90.115021999999996</c:v>
                </c:pt>
                <c:pt idx="399">
                  <c:v>90.111985000000004</c:v>
                </c:pt>
                <c:pt idx="400">
                  <c:v>90.053318000000004</c:v>
                </c:pt>
                <c:pt idx="401">
                  <c:v>89.960116999999997</c:v>
                </c:pt>
                <c:pt idx="402">
                  <c:v>89.877944999999997</c:v>
                </c:pt>
                <c:pt idx="403">
                  <c:v>89.832644999999999</c:v>
                </c:pt>
                <c:pt idx="404">
                  <c:v>89.810447999999994</c:v>
                </c:pt>
                <c:pt idx="405">
                  <c:v>89.775660999999999</c:v>
                </c:pt>
                <c:pt idx="406">
                  <c:v>89.711247999999998</c:v>
                </c:pt>
                <c:pt idx="407">
                  <c:v>89.632138999999995</c:v>
                </c:pt>
                <c:pt idx="408">
                  <c:v>89.566740999999993</c:v>
                </c:pt>
                <c:pt idx="409">
                  <c:v>89.537395000000004</c:v>
                </c:pt>
                <c:pt idx="410">
                  <c:v>89.552104999999997</c:v>
                </c:pt>
                <c:pt idx="411">
                  <c:v>89.595217000000005</c:v>
                </c:pt>
                <c:pt idx="412">
                  <c:v>89.628971000000007</c:v>
                </c:pt>
                <c:pt idx="413">
                  <c:v>89.617915999999994</c:v>
                </c:pt>
                <c:pt idx="414">
                  <c:v>89.546244000000002</c:v>
                </c:pt>
                <c:pt idx="415">
                  <c:v>89.423738999999998</c:v>
                </c:pt>
                <c:pt idx="416">
                  <c:v>89.288351000000006</c:v>
                </c:pt>
                <c:pt idx="417">
                  <c:v>89.177279999999996</c:v>
                </c:pt>
                <c:pt idx="418">
                  <c:v>89.100177000000002</c:v>
                </c:pt>
                <c:pt idx="419">
                  <c:v>89.043300000000002</c:v>
                </c:pt>
                <c:pt idx="420">
                  <c:v>88.989817000000002</c:v>
                </c:pt>
                <c:pt idx="421">
                  <c:v>88.934499000000002</c:v>
                </c:pt>
                <c:pt idx="422">
                  <c:v>88.882084000000006</c:v>
                </c:pt>
                <c:pt idx="423">
                  <c:v>88.837524999999999</c:v>
                </c:pt>
                <c:pt idx="424">
                  <c:v>88.804221999999996</c:v>
                </c:pt>
                <c:pt idx="425">
                  <c:v>88.788419000000005</c:v>
                </c:pt>
                <c:pt idx="426">
                  <c:v>88.795659999999998</c:v>
                </c:pt>
                <c:pt idx="427">
                  <c:v>88.819770000000005</c:v>
                </c:pt>
                <c:pt idx="428">
                  <c:v>88.842917999999997</c:v>
                </c:pt>
                <c:pt idx="429">
                  <c:v>88.84948</c:v>
                </c:pt>
                <c:pt idx="430">
                  <c:v>88.837705999999997</c:v>
                </c:pt>
                <c:pt idx="431">
                  <c:v>88.816443000000007</c:v>
                </c:pt>
                <c:pt idx="432">
                  <c:v>88.796728999999999</c:v>
                </c:pt>
                <c:pt idx="433">
                  <c:v>88.789507</c:v>
                </c:pt>
                <c:pt idx="434">
                  <c:v>88.790204000000003</c:v>
                </c:pt>
                <c:pt idx="435">
                  <c:v>88.771716999999995</c:v>
                </c:pt>
                <c:pt idx="436">
                  <c:v>88.723483999999999</c:v>
                </c:pt>
                <c:pt idx="437">
                  <c:v>88.657769999999999</c:v>
                </c:pt>
                <c:pt idx="438">
                  <c:v>88.586237999999994</c:v>
                </c:pt>
                <c:pt idx="439">
                  <c:v>88.519075000000001</c:v>
                </c:pt>
                <c:pt idx="440">
                  <c:v>88.469324</c:v>
                </c:pt>
                <c:pt idx="441">
                  <c:v>88.440275999999997</c:v>
                </c:pt>
                <c:pt idx="442">
                  <c:v>88.417141000000001</c:v>
                </c:pt>
                <c:pt idx="443">
                  <c:v>88.381788999999998</c:v>
                </c:pt>
                <c:pt idx="444">
                  <c:v>88.331365000000005</c:v>
                </c:pt>
                <c:pt idx="445">
                  <c:v>88.279510000000002</c:v>
                </c:pt>
                <c:pt idx="446">
                  <c:v>88.24194</c:v>
                </c:pt>
                <c:pt idx="447">
                  <c:v>88.221632</c:v>
                </c:pt>
                <c:pt idx="448">
                  <c:v>88.207637000000005</c:v>
                </c:pt>
                <c:pt idx="449">
                  <c:v>88.188012000000001</c:v>
                </c:pt>
                <c:pt idx="450">
                  <c:v>88.161350999999996</c:v>
                </c:pt>
                <c:pt idx="451">
                  <c:v>88.133754999999994</c:v>
                </c:pt>
                <c:pt idx="452">
                  <c:v>88.107848000000004</c:v>
                </c:pt>
                <c:pt idx="453">
                  <c:v>88.082323000000002</c:v>
                </c:pt>
                <c:pt idx="454">
                  <c:v>88.061048</c:v>
                </c:pt>
                <c:pt idx="455">
                  <c:v>88.047438999999997</c:v>
                </c:pt>
                <c:pt idx="456">
                  <c:v>88.031136000000004</c:v>
                </c:pt>
                <c:pt idx="457">
                  <c:v>87.999713999999997</c:v>
                </c:pt>
                <c:pt idx="458">
                  <c:v>87.955179999999999</c:v>
                </c:pt>
                <c:pt idx="459">
                  <c:v>87.907893000000001</c:v>
                </c:pt>
                <c:pt idx="460">
                  <c:v>87.860367999999994</c:v>
                </c:pt>
                <c:pt idx="461">
                  <c:v>87.805565000000001</c:v>
                </c:pt>
                <c:pt idx="462">
                  <c:v>87.742549999999994</c:v>
                </c:pt>
                <c:pt idx="463">
                  <c:v>87.688111000000006</c:v>
                </c:pt>
                <c:pt idx="464">
                  <c:v>87.661911000000003</c:v>
                </c:pt>
                <c:pt idx="465">
                  <c:v>87.658322999999996</c:v>
                </c:pt>
                <c:pt idx="466">
                  <c:v>87.650003999999996</c:v>
                </c:pt>
                <c:pt idx="467">
                  <c:v>87.619337999999999</c:v>
                </c:pt>
                <c:pt idx="468">
                  <c:v>87.576119000000006</c:v>
                </c:pt>
                <c:pt idx="469">
                  <c:v>87.544549000000004</c:v>
                </c:pt>
                <c:pt idx="470">
                  <c:v>87.539400999999998</c:v>
                </c:pt>
                <c:pt idx="471">
                  <c:v>87.552465999999995</c:v>
                </c:pt>
                <c:pt idx="472">
                  <c:v>87.561133999999996</c:v>
                </c:pt>
                <c:pt idx="473">
                  <c:v>87.547639000000004</c:v>
                </c:pt>
                <c:pt idx="474">
                  <c:v>87.507835999999998</c:v>
                </c:pt>
                <c:pt idx="475">
                  <c:v>87.445995999999994</c:v>
                </c:pt>
                <c:pt idx="476">
                  <c:v>87.369246000000004</c:v>
                </c:pt>
                <c:pt idx="477">
                  <c:v>87.288177000000005</c:v>
                </c:pt>
                <c:pt idx="478">
                  <c:v>87.216059000000001</c:v>
                </c:pt>
                <c:pt idx="479">
                  <c:v>87.163718000000003</c:v>
                </c:pt>
                <c:pt idx="480">
                  <c:v>87.135219000000006</c:v>
                </c:pt>
                <c:pt idx="481">
                  <c:v>87.125838999999999</c:v>
                </c:pt>
                <c:pt idx="482">
                  <c:v>87.124770999999996</c:v>
                </c:pt>
                <c:pt idx="483">
                  <c:v>87.123425999999995</c:v>
                </c:pt>
                <c:pt idx="484">
                  <c:v>87.119900999999999</c:v>
                </c:pt>
                <c:pt idx="485">
                  <c:v>87.112537000000003</c:v>
                </c:pt>
                <c:pt idx="486">
                  <c:v>87.094099</c:v>
                </c:pt>
                <c:pt idx="487">
                  <c:v>87.056839999999994</c:v>
                </c:pt>
                <c:pt idx="488">
                  <c:v>87.001338000000004</c:v>
                </c:pt>
                <c:pt idx="489">
                  <c:v>86.934867999999994</c:v>
                </c:pt>
                <c:pt idx="490">
                  <c:v>86.864503999999997</c:v>
                </c:pt>
                <c:pt idx="491">
                  <c:v>86.798497999999995</c:v>
                </c:pt>
                <c:pt idx="492">
                  <c:v>86.750853000000006</c:v>
                </c:pt>
                <c:pt idx="493">
                  <c:v>86.734752999999998</c:v>
                </c:pt>
                <c:pt idx="494">
                  <c:v>86.748739999999998</c:v>
                </c:pt>
                <c:pt idx="495">
                  <c:v>86.770100999999997</c:v>
                </c:pt>
                <c:pt idx="496">
                  <c:v>86.769593</c:v>
                </c:pt>
                <c:pt idx="497">
                  <c:v>86.742902000000001</c:v>
                </c:pt>
                <c:pt idx="498">
                  <c:v>86.715275000000005</c:v>
                </c:pt>
                <c:pt idx="499">
                  <c:v>86.706976999999995</c:v>
                </c:pt>
                <c:pt idx="500">
                  <c:v>86.713256999999999</c:v>
                </c:pt>
                <c:pt idx="501">
                  <c:v>86.716286999999994</c:v>
                </c:pt>
                <c:pt idx="502">
                  <c:v>86.700276000000002</c:v>
                </c:pt>
                <c:pt idx="503">
                  <c:v>86.656620000000004</c:v>
                </c:pt>
                <c:pt idx="504">
                  <c:v>86.584444000000005</c:v>
                </c:pt>
                <c:pt idx="505">
                  <c:v>86.490054000000001</c:v>
                </c:pt>
                <c:pt idx="506">
                  <c:v>86.386705000000006</c:v>
                </c:pt>
                <c:pt idx="507">
                  <c:v>86.294807000000006</c:v>
                </c:pt>
                <c:pt idx="508">
                  <c:v>86.238394</c:v>
                </c:pt>
                <c:pt idx="509">
                  <c:v>86.233310000000003</c:v>
                </c:pt>
                <c:pt idx="510">
                  <c:v>86.273043999999999</c:v>
                </c:pt>
                <c:pt idx="511">
                  <c:v>86.326301000000001</c:v>
                </c:pt>
                <c:pt idx="512">
                  <c:v>86.355283999999997</c:v>
                </c:pt>
                <c:pt idx="513">
                  <c:v>86.341718</c:v>
                </c:pt>
                <c:pt idx="514">
                  <c:v>86.295781000000005</c:v>
                </c:pt>
                <c:pt idx="515">
                  <c:v>86.243027999999995</c:v>
                </c:pt>
                <c:pt idx="516">
                  <c:v>86.207307999999998</c:v>
                </c:pt>
                <c:pt idx="517">
                  <c:v>86.200387000000006</c:v>
                </c:pt>
                <c:pt idx="518">
                  <c:v>86.215959999999995</c:v>
                </c:pt>
                <c:pt idx="519">
                  <c:v>86.231832999999995</c:v>
                </c:pt>
                <c:pt idx="520">
                  <c:v>86.225476999999998</c:v>
                </c:pt>
                <c:pt idx="521">
                  <c:v>86.188896999999997</c:v>
                </c:pt>
                <c:pt idx="522">
                  <c:v>86.127604000000005</c:v>
                </c:pt>
                <c:pt idx="523">
                  <c:v>86.051613000000003</c:v>
                </c:pt>
                <c:pt idx="524">
                  <c:v>85.973073999999997</c:v>
                </c:pt>
                <c:pt idx="525">
                  <c:v>85.908726000000001</c:v>
                </c:pt>
                <c:pt idx="526">
                  <c:v>85.874443999999997</c:v>
                </c:pt>
                <c:pt idx="527">
                  <c:v>85.872725000000003</c:v>
                </c:pt>
                <c:pt idx="528">
                  <c:v>85.888782000000006</c:v>
                </c:pt>
                <c:pt idx="529">
                  <c:v>85.900267999999997</c:v>
                </c:pt>
                <c:pt idx="530">
                  <c:v>85.890440999999996</c:v>
                </c:pt>
                <c:pt idx="531">
                  <c:v>85.856567999999996</c:v>
                </c:pt>
                <c:pt idx="532">
                  <c:v>85.810975999999997</c:v>
                </c:pt>
                <c:pt idx="533">
                  <c:v>85.772964999999999</c:v>
                </c:pt>
                <c:pt idx="534">
                  <c:v>85.753444000000002</c:v>
                </c:pt>
                <c:pt idx="535">
                  <c:v>85.746429000000006</c:v>
                </c:pt>
                <c:pt idx="536">
                  <c:v>85.738602999999998</c:v>
                </c:pt>
                <c:pt idx="537">
                  <c:v>85.724766000000002</c:v>
                </c:pt>
                <c:pt idx="538">
                  <c:v>85.708355999999995</c:v>
                </c:pt>
                <c:pt idx="539">
                  <c:v>85.687443999999999</c:v>
                </c:pt>
                <c:pt idx="540">
                  <c:v>85.650835999999998</c:v>
                </c:pt>
                <c:pt idx="541">
                  <c:v>85.593953999999997</c:v>
                </c:pt>
                <c:pt idx="542">
                  <c:v>85.530779999999993</c:v>
                </c:pt>
                <c:pt idx="543">
                  <c:v>85.482467999999997</c:v>
                </c:pt>
                <c:pt idx="544">
                  <c:v>85.457550999999995</c:v>
                </c:pt>
                <c:pt idx="545">
                  <c:v>85.449358000000004</c:v>
                </c:pt>
                <c:pt idx="546">
                  <c:v>85.449910000000003</c:v>
                </c:pt>
                <c:pt idx="547">
                  <c:v>85.457359999999994</c:v>
                </c:pt>
                <c:pt idx="548">
                  <c:v>85.469738000000007</c:v>
                </c:pt>
                <c:pt idx="549">
                  <c:v>85.480462000000003</c:v>
                </c:pt>
                <c:pt idx="550">
                  <c:v>85.483834999999999</c:v>
                </c:pt>
                <c:pt idx="551">
                  <c:v>85.478099</c:v>
                </c:pt>
                <c:pt idx="552">
                  <c:v>85.459232999999998</c:v>
                </c:pt>
                <c:pt idx="553">
                  <c:v>85.419527000000002</c:v>
                </c:pt>
                <c:pt idx="554">
                  <c:v>85.359521000000001</c:v>
                </c:pt>
                <c:pt idx="555">
                  <c:v>85.295878999999999</c:v>
                </c:pt>
                <c:pt idx="556">
                  <c:v>85.250642999999997</c:v>
                </c:pt>
                <c:pt idx="557">
                  <c:v>85.233919</c:v>
                </c:pt>
                <c:pt idx="558">
                  <c:v>85.238028999999997</c:v>
                </c:pt>
                <c:pt idx="559">
                  <c:v>85.247450000000001</c:v>
                </c:pt>
                <c:pt idx="560">
                  <c:v>85.252827999999994</c:v>
                </c:pt>
                <c:pt idx="561">
                  <c:v>85.255125000000007</c:v>
                </c:pt>
                <c:pt idx="562">
                  <c:v>85.259955000000005</c:v>
                </c:pt>
                <c:pt idx="563">
                  <c:v>85.270309999999995</c:v>
                </c:pt>
                <c:pt idx="564">
                  <c:v>85.28313</c:v>
                </c:pt>
                <c:pt idx="565">
                  <c:v>85.291234000000003</c:v>
                </c:pt>
                <c:pt idx="566">
                  <c:v>85.289593999999994</c:v>
                </c:pt>
                <c:pt idx="567">
                  <c:v>85.279230999999996</c:v>
                </c:pt>
                <c:pt idx="568">
                  <c:v>85.264252999999997</c:v>
                </c:pt>
                <c:pt idx="569">
                  <c:v>85.246413000000004</c:v>
                </c:pt>
                <c:pt idx="570">
                  <c:v>85.225100999999995</c:v>
                </c:pt>
                <c:pt idx="571">
                  <c:v>85.200610999999995</c:v>
                </c:pt>
                <c:pt idx="572">
                  <c:v>85.173191000000003</c:v>
                </c:pt>
                <c:pt idx="573">
                  <c:v>85.139497000000006</c:v>
                </c:pt>
                <c:pt idx="574">
                  <c:v>85.094988999999998</c:v>
                </c:pt>
                <c:pt idx="575">
                  <c:v>85.042479999999998</c:v>
                </c:pt>
                <c:pt idx="576">
                  <c:v>84.995531</c:v>
                </c:pt>
                <c:pt idx="577">
                  <c:v>84.969919000000004</c:v>
                </c:pt>
                <c:pt idx="578">
                  <c:v>84.969237000000007</c:v>
                </c:pt>
                <c:pt idx="579">
                  <c:v>84.978628</c:v>
                </c:pt>
                <c:pt idx="580">
                  <c:v>84.976482000000004</c:v>
                </c:pt>
                <c:pt idx="581">
                  <c:v>84.954168999999993</c:v>
                </c:pt>
                <c:pt idx="582">
                  <c:v>84.922053000000005</c:v>
                </c:pt>
                <c:pt idx="583">
                  <c:v>84.896727999999996</c:v>
                </c:pt>
                <c:pt idx="584">
                  <c:v>84.886277000000007</c:v>
                </c:pt>
                <c:pt idx="585">
                  <c:v>84.888780999999994</c:v>
                </c:pt>
                <c:pt idx="586">
                  <c:v>84.900407999999999</c:v>
                </c:pt>
                <c:pt idx="587">
                  <c:v>84.917603</c:v>
                </c:pt>
                <c:pt idx="588">
                  <c:v>84.930586000000005</c:v>
                </c:pt>
                <c:pt idx="589">
                  <c:v>84.924316000000005</c:v>
                </c:pt>
                <c:pt idx="590">
                  <c:v>84.895205000000004</c:v>
                </c:pt>
                <c:pt idx="591">
                  <c:v>84.863155000000006</c:v>
                </c:pt>
                <c:pt idx="592">
                  <c:v>84.856502000000006</c:v>
                </c:pt>
                <c:pt idx="593">
                  <c:v>84.882248000000004</c:v>
                </c:pt>
                <c:pt idx="594">
                  <c:v>84.917587999999995</c:v>
                </c:pt>
                <c:pt idx="595">
                  <c:v>84.934449000000001</c:v>
                </c:pt>
                <c:pt idx="596">
                  <c:v>84.927469000000002</c:v>
                </c:pt>
                <c:pt idx="597">
                  <c:v>84.913148000000007</c:v>
                </c:pt>
                <c:pt idx="598">
                  <c:v>84.905225999999999</c:v>
                </c:pt>
                <c:pt idx="599">
                  <c:v>84.898394999999994</c:v>
                </c:pt>
                <c:pt idx="600">
                  <c:v>84.877740000000003</c:v>
                </c:pt>
                <c:pt idx="601">
                  <c:v>84.837917000000004</c:v>
                </c:pt>
                <c:pt idx="602">
                  <c:v>84.788616000000005</c:v>
                </c:pt>
                <c:pt idx="603">
                  <c:v>84.743605000000002</c:v>
                </c:pt>
                <c:pt idx="604">
                  <c:v>84.709391999999994</c:v>
                </c:pt>
                <c:pt idx="605">
                  <c:v>84.686610000000002</c:v>
                </c:pt>
                <c:pt idx="606">
                  <c:v>84.678308999999999</c:v>
                </c:pt>
                <c:pt idx="607">
                  <c:v>84.690237999999994</c:v>
                </c:pt>
                <c:pt idx="608">
                  <c:v>84.720247999999998</c:v>
                </c:pt>
                <c:pt idx="609">
                  <c:v>84.750759000000002</c:v>
                </c:pt>
                <c:pt idx="610">
                  <c:v>84.756800999999996</c:v>
                </c:pt>
                <c:pt idx="611">
                  <c:v>84.723253</c:v>
                </c:pt>
                <c:pt idx="612">
                  <c:v>84.656081999999998</c:v>
                </c:pt>
                <c:pt idx="613">
                  <c:v>84.579763</c:v>
                </c:pt>
                <c:pt idx="614">
                  <c:v>84.523302999999999</c:v>
                </c:pt>
                <c:pt idx="615">
                  <c:v>84.503057999999996</c:v>
                </c:pt>
                <c:pt idx="616">
                  <c:v>84.513930000000002</c:v>
                </c:pt>
                <c:pt idx="617">
                  <c:v>84.535415999999998</c:v>
                </c:pt>
                <c:pt idx="618">
                  <c:v>84.547223000000002</c:v>
                </c:pt>
                <c:pt idx="619">
                  <c:v>84.542049000000006</c:v>
                </c:pt>
                <c:pt idx="620">
                  <c:v>84.527353000000005</c:v>
                </c:pt>
                <c:pt idx="621">
                  <c:v>84.516962000000007</c:v>
                </c:pt>
                <c:pt idx="622">
                  <c:v>84.519037999999995</c:v>
                </c:pt>
                <c:pt idx="623">
                  <c:v>84.529771999999994</c:v>
                </c:pt>
                <c:pt idx="624">
                  <c:v>84.538281999999995</c:v>
                </c:pt>
                <c:pt idx="625">
                  <c:v>84.537617999999995</c:v>
                </c:pt>
                <c:pt idx="626">
                  <c:v>84.529270999999994</c:v>
                </c:pt>
                <c:pt idx="627">
                  <c:v>84.515861000000001</c:v>
                </c:pt>
                <c:pt idx="628">
                  <c:v>84.492165999999997</c:v>
                </c:pt>
                <c:pt idx="629">
                  <c:v>84.448486000000003</c:v>
                </c:pt>
                <c:pt idx="630">
                  <c:v>84.384870000000006</c:v>
                </c:pt>
                <c:pt idx="631">
                  <c:v>84.319377000000003</c:v>
                </c:pt>
                <c:pt idx="632">
                  <c:v>84.278318999999996</c:v>
                </c:pt>
                <c:pt idx="633">
                  <c:v>84.276535999999993</c:v>
                </c:pt>
                <c:pt idx="634">
                  <c:v>84.306689000000006</c:v>
                </c:pt>
                <c:pt idx="635">
                  <c:v>84.346520999999996</c:v>
                </c:pt>
                <c:pt idx="636">
                  <c:v>84.375229000000004</c:v>
                </c:pt>
                <c:pt idx="637">
                  <c:v>84.383555999999999</c:v>
                </c:pt>
                <c:pt idx="638">
                  <c:v>84.371953000000005</c:v>
                </c:pt>
                <c:pt idx="639">
                  <c:v>84.342751000000007</c:v>
                </c:pt>
                <c:pt idx="640">
                  <c:v>84.296408</c:v>
                </c:pt>
                <c:pt idx="641">
                  <c:v>84.236266999999998</c:v>
                </c:pt>
                <c:pt idx="642">
                  <c:v>84.175066000000001</c:v>
                </c:pt>
                <c:pt idx="643">
                  <c:v>84.132186000000004</c:v>
                </c:pt>
                <c:pt idx="644">
                  <c:v>84.121161999999998</c:v>
                </c:pt>
                <c:pt idx="645">
                  <c:v>84.140145000000004</c:v>
                </c:pt>
                <c:pt idx="646">
                  <c:v>84.175039999999996</c:v>
                </c:pt>
                <c:pt idx="647">
                  <c:v>84.209080999999998</c:v>
                </c:pt>
                <c:pt idx="648">
                  <c:v>84.227588999999995</c:v>
                </c:pt>
                <c:pt idx="649">
                  <c:v>84.219857000000005</c:v>
                </c:pt>
                <c:pt idx="650">
                  <c:v>84.185288</c:v>
                </c:pt>
                <c:pt idx="651">
                  <c:v>84.138553999999999</c:v>
                </c:pt>
                <c:pt idx="652">
                  <c:v>84.102463</c:v>
                </c:pt>
                <c:pt idx="653">
                  <c:v>84.091054</c:v>
                </c:pt>
                <c:pt idx="654">
                  <c:v>84.099879000000001</c:v>
                </c:pt>
                <c:pt idx="655">
                  <c:v>84.113710999999995</c:v>
                </c:pt>
                <c:pt idx="656">
                  <c:v>84.122510000000005</c:v>
                </c:pt>
                <c:pt idx="657">
                  <c:v>84.129019</c:v>
                </c:pt>
                <c:pt idx="658">
                  <c:v>84.141332000000006</c:v>
                </c:pt>
                <c:pt idx="659">
                  <c:v>84.159008999999998</c:v>
                </c:pt>
                <c:pt idx="660">
                  <c:v>84.168330999999995</c:v>
                </c:pt>
                <c:pt idx="661">
                  <c:v>84.153587999999999</c:v>
                </c:pt>
                <c:pt idx="662">
                  <c:v>84.113645000000005</c:v>
                </c:pt>
                <c:pt idx="663">
                  <c:v>84.064819999999997</c:v>
                </c:pt>
                <c:pt idx="664">
                  <c:v>84.025491000000002</c:v>
                </c:pt>
                <c:pt idx="665">
                  <c:v>84.000377999999998</c:v>
                </c:pt>
                <c:pt idx="666">
                  <c:v>83.982619999999997</c:v>
                </c:pt>
                <c:pt idx="667">
                  <c:v>83.96651</c:v>
                </c:pt>
                <c:pt idx="668">
                  <c:v>83.952727999999993</c:v>
                </c:pt>
                <c:pt idx="669">
                  <c:v>83.944556000000006</c:v>
                </c:pt>
                <c:pt idx="670">
                  <c:v>83.945105999999996</c:v>
                </c:pt>
                <c:pt idx="671">
                  <c:v>83.956304000000003</c:v>
                </c:pt>
                <c:pt idx="672">
                  <c:v>83.973990999999998</c:v>
                </c:pt>
                <c:pt idx="673">
                  <c:v>83.984854999999996</c:v>
                </c:pt>
                <c:pt idx="674">
                  <c:v>83.975983999999997</c:v>
                </c:pt>
                <c:pt idx="675">
                  <c:v>83.949190000000002</c:v>
                </c:pt>
                <c:pt idx="676">
                  <c:v>83.920152000000002</c:v>
                </c:pt>
                <c:pt idx="677">
                  <c:v>83.902484000000001</c:v>
                </c:pt>
                <c:pt idx="678">
                  <c:v>83.898366999999993</c:v>
                </c:pt>
                <c:pt idx="679">
                  <c:v>83.904024000000007</c:v>
                </c:pt>
                <c:pt idx="680">
                  <c:v>83.914518000000001</c:v>
                </c:pt>
                <c:pt idx="681">
                  <c:v>83.919387</c:v>
                </c:pt>
                <c:pt idx="682">
                  <c:v>83.903304000000006</c:v>
                </c:pt>
                <c:pt idx="683">
                  <c:v>83.861564000000001</c:v>
                </c:pt>
                <c:pt idx="684">
                  <c:v>83.812599000000006</c:v>
                </c:pt>
                <c:pt idx="685">
                  <c:v>83.786642000000001</c:v>
                </c:pt>
                <c:pt idx="686">
                  <c:v>83.799042</c:v>
                </c:pt>
                <c:pt idx="687">
                  <c:v>83.836297999999999</c:v>
                </c:pt>
                <c:pt idx="688">
                  <c:v>83.868471999999997</c:v>
                </c:pt>
                <c:pt idx="689">
                  <c:v>83.874511999999996</c:v>
                </c:pt>
                <c:pt idx="690">
                  <c:v>83.858024999999998</c:v>
                </c:pt>
                <c:pt idx="691">
                  <c:v>83.841279999999998</c:v>
                </c:pt>
                <c:pt idx="692">
                  <c:v>83.842376000000002</c:v>
                </c:pt>
                <c:pt idx="693">
                  <c:v>83.856813000000002</c:v>
                </c:pt>
                <c:pt idx="694">
                  <c:v>83.863183000000006</c:v>
                </c:pt>
                <c:pt idx="695">
                  <c:v>83.846177999999995</c:v>
                </c:pt>
                <c:pt idx="696">
                  <c:v>83.809890999999993</c:v>
                </c:pt>
                <c:pt idx="697">
                  <c:v>83.769217999999995</c:v>
                </c:pt>
                <c:pt idx="698">
                  <c:v>83.735427000000001</c:v>
                </c:pt>
                <c:pt idx="699">
                  <c:v>83.714197999999996</c:v>
                </c:pt>
                <c:pt idx="700">
                  <c:v>83.710905999999994</c:v>
                </c:pt>
                <c:pt idx="701">
                  <c:v>83.727624000000006</c:v>
                </c:pt>
                <c:pt idx="702">
                  <c:v>83.755225999999993</c:v>
                </c:pt>
                <c:pt idx="703">
                  <c:v>83.776795000000007</c:v>
                </c:pt>
                <c:pt idx="704">
                  <c:v>83.782178999999999</c:v>
                </c:pt>
                <c:pt idx="705">
                  <c:v>83.775019999999998</c:v>
                </c:pt>
                <c:pt idx="706">
                  <c:v>83.763467000000006</c:v>
                </c:pt>
                <c:pt idx="707">
                  <c:v>83.747502999999995</c:v>
                </c:pt>
                <c:pt idx="708">
                  <c:v>83.717814000000004</c:v>
                </c:pt>
                <c:pt idx="709">
                  <c:v>83.666707000000002</c:v>
                </c:pt>
                <c:pt idx="710">
                  <c:v>83.599873000000002</c:v>
                </c:pt>
                <c:pt idx="711">
                  <c:v>83.537257999999994</c:v>
                </c:pt>
                <c:pt idx="712">
                  <c:v>83.500225</c:v>
                </c:pt>
                <c:pt idx="713">
                  <c:v>83.494939000000002</c:v>
                </c:pt>
                <c:pt idx="714">
                  <c:v>83.507893999999993</c:v>
                </c:pt>
                <c:pt idx="715">
                  <c:v>83.518063999999995</c:v>
                </c:pt>
                <c:pt idx="716">
                  <c:v>83.511960999999999</c:v>
                </c:pt>
                <c:pt idx="717">
                  <c:v>83.487840000000006</c:v>
                </c:pt>
                <c:pt idx="718">
                  <c:v>83.451713999999996</c:v>
                </c:pt>
                <c:pt idx="719">
                  <c:v>83.414654999999996</c:v>
                </c:pt>
                <c:pt idx="720">
                  <c:v>83.390462999999997</c:v>
                </c:pt>
                <c:pt idx="721">
                  <c:v>83.387683999999993</c:v>
                </c:pt>
                <c:pt idx="722">
                  <c:v>83.402150000000006</c:v>
                </c:pt>
                <c:pt idx="723">
                  <c:v>83.421790000000001</c:v>
                </c:pt>
                <c:pt idx="724">
                  <c:v>83.439690999999996</c:v>
                </c:pt>
                <c:pt idx="725">
                  <c:v>83.458188000000007</c:v>
                </c:pt>
                <c:pt idx="726">
                  <c:v>83.478853000000001</c:v>
                </c:pt>
                <c:pt idx="727">
                  <c:v>83.493889999999993</c:v>
                </c:pt>
                <c:pt idx="728">
                  <c:v>83.491645000000005</c:v>
                </c:pt>
                <c:pt idx="729">
                  <c:v>83.468531999999996</c:v>
                </c:pt>
                <c:pt idx="730">
                  <c:v>83.432629000000006</c:v>
                </c:pt>
                <c:pt idx="731">
                  <c:v>83.395634999999999</c:v>
                </c:pt>
                <c:pt idx="732">
                  <c:v>83.361714000000006</c:v>
                </c:pt>
                <c:pt idx="733">
                  <c:v>83.324309</c:v>
                </c:pt>
                <c:pt idx="734">
                  <c:v>83.275747999999993</c:v>
                </c:pt>
                <c:pt idx="735">
                  <c:v>83.220740000000006</c:v>
                </c:pt>
                <c:pt idx="736">
                  <c:v>83.176626999999996</c:v>
                </c:pt>
                <c:pt idx="737">
                  <c:v>83.156745999999998</c:v>
                </c:pt>
                <c:pt idx="738">
                  <c:v>83.156627</c:v>
                </c:pt>
                <c:pt idx="739">
                  <c:v>83.161997</c:v>
                </c:pt>
                <c:pt idx="740">
                  <c:v>83.167511000000005</c:v>
                </c:pt>
                <c:pt idx="741">
                  <c:v>83.179051000000001</c:v>
                </c:pt>
                <c:pt idx="742">
                  <c:v>83.196769000000003</c:v>
                </c:pt>
                <c:pt idx="743">
                  <c:v>83.206058999999996</c:v>
                </c:pt>
                <c:pt idx="744">
                  <c:v>83.192508000000004</c:v>
                </c:pt>
                <c:pt idx="745">
                  <c:v>83.160690000000002</c:v>
                </c:pt>
                <c:pt idx="746">
                  <c:v>83.130290000000002</c:v>
                </c:pt>
                <c:pt idx="747">
                  <c:v>83.115309999999994</c:v>
                </c:pt>
                <c:pt idx="748">
                  <c:v>83.114812000000001</c:v>
                </c:pt>
                <c:pt idx="749">
                  <c:v>83.123400000000004</c:v>
                </c:pt>
                <c:pt idx="750">
                  <c:v>83.141009999999994</c:v>
                </c:pt>
                <c:pt idx="751">
                  <c:v>83.167451</c:v>
                </c:pt>
                <c:pt idx="752">
                  <c:v>83.192582999999999</c:v>
                </c:pt>
                <c:pt idx="753">
                  <c:v>83.199009000000004</c:v>
                </c:pt>
                <c:pt idx="754">
                  <c:v>83.175871999999998</c:v>
                </c:pt>
                <c:pt idx="755">
                  <c:v>83.127414999999999</c:v>
                </c:pt>
                <c:pt idx="756">
                  <c:v>83.067581000000004</c:v>
                </c:pt>
                <c:pt idx="757">
                  <c:v>83.009808000000007</c:v>
                </c:pt>
                <c:pt idx="758">
                  <c:v>82.964015000000003</c:v>
                </c:pt>
                <c:pt idx="759">
                  <c:v>82.937738999999993</c:v>
                </c:pt>
                <c:pt idx="760">
                  <c:v>82.932505000000006</c:v>
                </c:pt>
                <c:pt idx="761">
                  <c:v>82.939487999999997</c:v>
                </c:pt>
                <c:pt idx="762">
                  <c:v>82.945274999999995</c:v>
                </c:pt>
                <c:pt idx="763">
                  <c:v>82.944376000000005</c:v>
                </c:pt>
                <c:pt idx="764">
                  <c:v>82.941969</c:v>
                </c:pt>
                <c:pt idx="765">
                  <c:v>82.942485000000005</c:v>
                </c:pt>
                <c:pt idx="766">
                  <c:v>82.940754999999996</c:v>
                </c:pt>
                <c:pt idx="767">
                  <c:v>82.928376</c:v>
                </c:pt>
                <c:pt idx="768">
                  <c:v>82.904730000000001</c:v>
                </c:pt>
                <c:pt idx="769">
                  <c:v>82.876334</c:v>
                </c:pt>
                <c:pt idx="770">
                  <c:v>82.847515999999999</c:v>
                </c:pt>
                <c:pt idx="771">
                  <c:v>82.817638000000002</c:v>
                </c:pt>
                <c:pt idx="772">
                  <c:v>82.787111999999993</c:v>
                </c:pt>
                <c:pt idx="773">
                  <c:v>82.760634999999994</c:v>
                </c:pt>
                <c:pt idx="774">
                  <c:v>82.743495999999993</c:v>
                </c:pt>
                <c:pt idx="775">
                  <c:v>82.738833</c:v>
                </c:pt>
                <c:pt idx="776">
                  <c:v>82.748585000000006</c:v>
                </c:pt>
                <c:pt idx="777">
                  <c:v>82.771767999999994</c:v>
                </c:pt>
                <c:pt idx="778">
                  <c:v>82.799340999999998</c:v>
                </c:pt>
                <c:pt idx="779">
                  <c:v>82.815240000000003</c:v>
                </c:pt>
                <c:pt idx="780">
                  <c:v>82.808544999999995</c:v>
                </c:pt>
                <c:pt idx="781">
                  <c:v>82.785619999999994</c:v>
                </c:pt>
                <c:pt idx="782">
                  <c:v>82.766796999999997</c:v>
                </c:pt>
                <c:pt idx="783">
                  <c:v>82.768668000000005</c:v>
                </c:pt>
                <c:pt idx="784">
                  <c:v>82.788208999999995</c:v>
                </c:pt>
                <c:pt idx="785">
                  <c:v>82.802221000000003</c:v>
                </c:pt>
                <c:pt idx="786">
                  <c:v>82.784447</c:v>
                </c:pt>
                <c:pt idx="787">
                  <c:v>82.728381999999996</c:v>
                </c:pt>
                <c:pt idx="788">
                  <c:v>82.654578000000001</c:v>
                </c:pt>
                <c:pt idx="789">
                  <c:v>82.595400999999995</c:v>
                </c:pt>
                <c:pt idx="790">
                  <c:v>82.572695999999993</c:v>
                </c:pt>
                <c:pt idx="791">
                  <c:v>82.586624999999998</c:v>
                </c:pt>
                <c:pt idx="792">
                  <c:v>82.620311999999998</c:v>
                </c:pt>
                <c:pt idx="793">
                  <c:v>82.65164</c:v>
                </c:pt>
                <c:pt idx="794">
                  <c:v>82.663117999999997</c:v>
                </c:pt>
                <c:pt idx="795">
                  <c:v>82.648600999999999</c:v>
                </c:pt>
                <c:pt idx="796">
                  <c:v>82.616105000000005</c:v>
                </c:pt>
                <c:pt idx="797">
                  <c:v>82.582372000000007</c:v>
                </c:pt>
                <c:pt idx="798">
                  <c:v>82.560024999999996</c:v>
                </c:pt>
                <c:pt idx="799">
                  <c:v>82.547533000000001</c:v>
                </c:pt>
                <c:pt idx="800">
                  <c:v>82.530986999999996</c:v>
                </c:pt>
                <c:pt idx="801">
                  <c:v>82.496831</c:v>
                </c:pt>
                <c:pt idx="802">
                  <c:v>82.446764000000002</c:v>
                </c:pt>
                <c:pt idx="803">
                  <c:v>82.402034999999998</c:v>
                </c:pt>
                <c:pt idx="804">
                  <c:v>82.388259000000005</c:v>
                </c:pt>
                <c:pt idx="805">
                  <c:v>82.410606000000001</c:v>
                </c:pt>
                <c:pt idx="806">
                  <c:v>82.444346999999993</c:v>
                </c:pt>
                <c:pt idx="807">
                  <c:v>82.453836999999993</c:v>
                </c:pt>
                <c:pt idx="808">
                  <c:v>82.423917000000003</c:v>
                </c:pt>
                <c:pt idx="809">
                  <c:v>82.372651000000005</c:v>
                </c:pt>
                <c:pt idx="810">
                  <c:v>82.332701999999998</c:v>
                </c:pt>
                <c:pt idx="811">
                  <c:v>82.322080999999997</c:v>
                </c:pt>
                <c:pt idx="812">
                  <c:v>82.333426000000003</c:v>
                </c:pt>
                <c:pt idx="813">
                  <c:v>82.347289000000004</c:v>
                </c:pt>
                <c:pt idx="814">
                  <c:v>82.351260999999994</c:v>
                </c:pt>
                <c:pt idx="815">
                  <c:v>82.346374999999995</c:v>
                </c:pt>
                <c:pt idx="816">
                  <c:v>82.338632000000004</c:v>
                </c:pt>
                <c:pt idx="817">
                  <c:v>82.328432000000006</c:v>
                </c:pt>
                <c:pt idx="818">
                  <c:v>82.310114999999996</c:v>
                </c:pt>
                <c:pt idx="819">
                  <c:v>82.279849999999996</c:v>
                </c:pt>
                <c:pt idx="820">
                  <c:v>82.241189000000006</c:v>
                </c:pt>
                <c:pt idx="821">
                  <c:v>82.204301999999998</c:v>
                </c:pt>
                <c:pt idx="822">
                  <c:v>82.182933000000006</c:v>
                </c:pt>
                <c:pt idx="823">
                  <c:v>82.189333000000005</c:v>
                </c:pt>
                <c:pt idx="824">
                  <c:v>82.223521000000005</c:v>
                </c:pt>
                <c:pt idx="825">
                  <c:v>82.264464000000004</c:v>
                </c:pt>
                <c:pt idx="826">
                  <c:v>82.280057999999997</c:v>
                </c:pt>
                <c:pt idx="827">
                  <c:v>82.255105</c:v>
                </c:pt>
                <c:pt idx="828">
                  <c:v>82.208049000000003</c:v>
                </c:pt>
                <c:pt idx="829">
                  <c:v>82.172657000000001</c:v>
                </c:pt>
                <c:pt idx="830">
                  <c:v>82.164750999999995</c:v>
                </c:pt>
                <c:pt idx="831">
                  <c:v>82.174432999999993</c:v>
                </c:pt>
                <c:pt idx="832">
                  <c:v>82.187329000000005</c:v>
                </c:pt>
                <c:pt idx="833">
                  <c:v>82.199904000000004</c:v>
                </c:pt>
                <c:pt idx="834">
                  <c:v>82.210779000000002</c:v>
                </c:pt>
                <c:pt idx="835">
                  <c:v>82.210493</c:v>
                </c:pt>
                <c:pt idx="836">
                  <c:v>82.190029999999993</c:v>
                </c:pt>
                <c:pt idx="837">
                  <c:v>82.152987999999993</c:v>
                </c:pt>
                <c:pt idx="838">
                  <c:v>82.109943000000001</c:v>
                </c:pt>
                <c:pt idx="839">
                  <c:v>82.064580000000007</c:v>
                </c:pt>
                <c:pt idx="840">
                  <c:v>82.014983999999998</c:v>
                </c:pt>
                <c:pt idx="841">
                  <c:v>81.967618000000002</c:v>
                </c:pt>
                <c:pt idx="842">
                  <c:v>81.940326999999996</c:v>
                </c:pt>
                <c:pt idx="843">
                  <c:v>81.947327000000001</c:v>
                </c:pt>
                <c:pt idx="844">
                  <c:v>81.984857000000005</c:v>
                </c:pt>
                <c:pt idx="845">
                  <c:v>82.033565999999993</c:v>
                </c:pt>
                <c:pt idx="846">
                  <c:v>82.072019999999995</c:v>
                </c:pt>
                <c:pt idx="847">
                  <c:v>82.087155999999993</c:v>
                </c:pt>
                <c:pt idx="848">
                  <c:v>82.077537000000007</c:v>
                </c:pt>
                <c:pt idx="849">
                  <c:v>82.052763999999996</c:v>
                </c:pt>
                <c:pt idx="850">
                  <c:v>82.029313000000002</c:v>
                </c:pt>
                <c:pt idx="851">
                  <c:v>82.020968999999994</c:v>
                </c:pt>
                <c:pt idx="852">
                  <c:v>82.027795999999995</c:v>
                </c:pt>
                <c:pt idx="853">
                  <c:v>82.033764000000005</c:v>
                </c:pt>
                <c:pt idx="854">
                  <c:v>82.019216</c:v>
                </c:pt>
                <c:pt idx="855">
                  <c:v>81.980040000000002</c:v>
                </c:pt>
                <c:pt idx="856">
                  <c:v>81.934768000000005</c:v>
                </c:pt>
                <c:pt idx="857">
                  <c:v>81.909317999999999</c:v>
                </c:pt>
                <c:pt idx="858">
                  <c:v>81.912484000000006</c:v>
                </c:pt>
                <c:pt idx="859">
                  <c:v>81.927965999999998</c:v>
                </c:pt>
                <c:pt idx="860">
                  <c:v>81.932209</c:v>
                </c:pt>
                <c:pt idx="861">
                  <c:v>81.918263999999994</c:v>
                </c:pt>
                <c:pt idx="862">
                  <c:v>81.898948000000004</c:v>
                </c:pt>
                <c:pt idx="863">
                  <c:v>81.887440999999995</c:v>
                </c:pt>
                <c:pt idx="864">
                  <c:v>81.879883000000007</c:v>
                </c:pt>
                <c:pt idx="865">
                  <c:v>81.860181999999995</c:v>
                </c:pt>
                <c:pt idx="866">
                  <c:v>81.820454999999995</c:v>
                </c:pt>
                <c:pt idx="867">
                  <c:v>81.773121000000003</c:v>
                </c:pt>
                <c:pt idx="868">
                  <c:v>81.739986999999999</c:v>
                </c:pt>
                <c:pt idx="869">
                  <c:v>81.730878000000004</c:v>
                </c:pt>
                <c:pt idx="870">
                  <c:v>81.737083999999996</c:v>
                </c:pt>
                <c:pt idx="871">
                  <c:v>81.744004000000004</c:v>
                </c:pt>
                <c:pt idx="872">
                  <c:v>81.744253</c:v>
                </c:pt>
                <c:pt idx="873">
                  <c:v>81.737836000000001</c:v>
                </c:pt>
                <c:pt idx="874">
                  <c:v>81.726410999999999</c:v>
                </c:pt>
                <c:pt idx="875">
                  <c:v>81.714110000000005</c:v>
                </c:pt>
                <c:pt idx="876">
                  <c:v>81.711763000000005</c:v>
                </c:pt>
                <c:pt idx="877">
                  <c:v>81.730939000000006</c:v>
                </c:pt>
                <c:pt idx="878">
                  <c:v>81.768808000000007</c:v>
                </c:pt>
                <c:pt idx="879">
                  <c:v>81.802989999999994</c:v>
                </c:pt>
                <c:pt idx="880">
                  <c:v>81.807231999999999</c:v>
                </c:pt>
                <c:pt idx="881">
                  <c:v>81.773319000000001</c:v>
                </c:pt>
                <c:pt idx="882">
                  <c:v>81.717433999999997</c:v>
                </c:pt>
                <c:pt idx="883">
                  <c:v>81.666875000000005</c:v>
                </c:pt>
                <c:pt idx="884">
                  <c:v>81.640827000000002</c:v>
                </c:pt>
                <c:pt idx="885">
                  <c:v>81.641080000000002</c:v>
                </c:pt>
                <c:pt idx="886">
                  <c:v>81.657143000000005</c:v>
                </c:pt>
                <c:pt idx="887">
                  <c:v>81.676900000000003</c:v>
                </c:pt>
                <c:pt idx="888">
                  <c:v>81.691214000000002</c:v>
                </c:pt>
                <c:pt idx="889">
                  <c:v>81.690968999999996</c:v>
                </c:pt>
                <c:pt idx="890">
                  <c:v>81.666060999999999</c:v>
                </c:pt>
                <c:pt idx="891">
                  <c:v>81.613150000000005</c:v>
                </c:pt>
                <c:pt idx="892">
                  <c:v>81.544655000000006</c:v>
                </c:pt>
                <c:pt idx="893">
                  <c:v>81.484887999999998</c:v>
                </c:pt>
                <c:pt idx="894">
                  <c:v>81.453653000000003</c:v>
                </c:pt>
                <c:pt idx="895">
                  <c:v>81.454227000000003</c:v>
                </c:pt>
                <c:pt idx="896">
                  <c:v>81.476817999999994</c:v>
                </c:pt>
                <c:pt idx="897">
                  <c:v>81.509624000000002</c:v>
                </c:pt>
                <c:pt idx="898">
                  <c:v>81.543295000000001</c:v>
                </c:pt>
                <c:pt idx="899">
                  <c:v>81.567204000000004</c:v>
                </c:pt>
                <c:pt idx="900">
                  <c:v>81.569119999999998</c:v>
                </c:pt>
                <c:pt idx="901">
                  <c:v>81.543826999999993</c:v>
                </c:pt>
                <c:pt idx="902">
                  <c:v>81.500484</c:v>
                </c:pt>
                <c:pt idx="903">
                  <c:v>81.457733000000005</c:v>
                </c:pt>
                <c:pt idx="904">
                  <c:v>81.430161999999996</c:v>
                </c:pt>
                <c:pt idx="905">
                  <c:v>81.420575999999997</c:v>
                </c:pt>
                <c:pt idx="906">
                  <c:v>81.425707000000003</c:v>
                </c:pt>
                <c:pt idx="907">
                  <c:v>81.444992999999997</c:v>
                </c:pt>
                <c:pt idx="908">
                  <c:v>81.477857999999998</c:v>
                </c:pt>
                <c:pt idx="909">
                  <c:v>81.513171</c:v>
                </c:pt>
                <c:pt idx="910">
                  <c:v>81.529242999999994</c:v>
                </c:pt>
                <c:pt idx="911">
                  <c:v>81.510373000000001</c:v>
                </c:pt>
                <c:pt idx="912">
                  <c:v>81.462615</c:v>
                </c:pt>
                <c:pt idx="913">
                  <c:v>81.409668999999994</c:v>
                </c:pt>
                <c:pt idx="914">
                  <c:v>81.372838000000002</c:v>
                </c:pt>
                <c:pt idx="915">
                  <c:v>81.356825999999998</c:v>
                </c:pt>
                <c:pt idx="916">
                  <c:v>81.353584999999995</c:v>
                </c:pt>
                <c:pt idx="917">
                  <c:v>81.355233999999996</c:v>
                </c:pt>
                <c:pt idx="918">
                  <c:v>81.360624000000001</c:v>
                </c:pt>
                <c:pt idx="919">
                  <c:v>81.370689999999996</c:v>
                </c:pt>
                <c:pt idx="920">
                  <c:v>81.380582000000004</c:v>
                </c:pt>
                <c:pt idx="921">
                  <c:v>81.379552000000004</c:v>
                </c:pt>
                <c:pt idx="922">
                  <c:v>81.360408000000007</c:v>
                </c:pt>
                <c:pt idx="923">
                  <c:v>81.327984000000001</c:v>
                </c:pt>
                <c:pt idx="924">
                  <c:v>81.295400999999998</c:v>
                </c:pt>
                <c:pt idx="925">
                  <c:v>81.271631999999997</c:v>
                </c:pt>
                <c:pt idx="926">
                  <c:v>81.255492000000004</c:v>
                </c:pt>
                <c:pt idx="927">
                  <c:v>81.242649999999998</c:v>
                </c:pt>
                <c:pt idx="928">
                  <c:v>81.234442000000001</c:v>
                </c:pt>
                <c:pt idx="929">
                  <c:v>81.235476000000006</c:v>
                </c:pt>
                <c:pt idx="930">
                  <c:v>81.244187999999994</c:v>
                </c:pt>
                <c:pt idx="931">
                  <c:v>81.250414000000006</c:v>
                </c:pt>
                <c:pt idx="932">
                  <c:v>81.243758</c:v>
                </c:pt>
                <c:pt idx="933">
                  <c:v>81.223044999999999</c:v>
                </c:pt>
                <c:pt idx="934">
                  <c:v>81.197793000000004</c:v>
                </c:pt>
                <c:pt idx="935">
                  <c:v>81.181505999999999</c:v>
                </c:pt>
                <c:pt idx="936">
                  <c:v>81.181489999999997</c:v>
                </c:pt>
                <c:pt idx="937">
                  <c:v>81.192089999999993</c:v>
                </c:pt>
                <c:pt idx="938">
                  <c:v>81.198296999999997</c:v>
                </c:pt>
                <c:pt idx="939">
                  <c:v>81.189145999999994</c:v>
                </c:pt>
                <c:pt idx="940">
                  <c:v>81.168409999999994</c:v>
                </c:pt>
                <c:pt idx="941">
                  <c:v>81.150132999999997</c:v>
                </c:pt>
                <c:pt idx="942">
                  <c:v>81.143930999999995</c:v>
                </c:pt>
                <c:pt idx="943">
                  <c:v>81.147357</c:v>
                </c:pt>
                <c:pt idx="944">
                  <c:v>81.152431000000007</c:v>
                </c:pt>
                <c:pt idx="945">
                  <c:v>81.154067999999995</c:v>
                </c:pt>
                <c:pt idx="946">
                  <c:v>81.148644000000004</c:v>
                </c:pt>
                <c:pt idx="947">
                  <c:v>81.129424999999998</c:v>
                </c:pt>
                <c:pt idx="948">
                  <c:v>81.090896000000001</c:v>
                </c:pt>
                <c:pt idx="949">
                  <c:v>81.039178000000007</c:v>
                </c:pt>
                <c:pt idx="950">
                  <c:v>80.994485999999995</c:v>
                </c:pt>
                <c:pt idx="951">
                  <c:v>80.978314999999995</c:v>
                </c:pt>
                <c:pt idx="952">
                  <c:v>80.994769000000005</c:v>
                </c:pt>
                <c:pt idx="953">
                  <c:v>81.023803000000001</c:v>
                </c:pt>
                <c:pt idx="954">
                  <c:v>81.034592000000004</c:v>
                </c:pt>
                <c:pt idx="955">
                  <c:v>81.009820000000005</c:v>
                </c:pt>
                <c:pt idx="956">
                  <c:v>80.960503000000003</c:v>
                </c:pt>
                <c:pt idx="957">
                  <c:v>80.917188999999993</c:v>
                </c:pt>
                <c:pt idx="958">
                  <c:v>80.904227000000006</c:v>
                </c:pt>
                <c:pt idx="959">
                  <c:v>80.921148000000002</c:v>
                </c:pt>
                <c:pt idx="960">
                  <c:v>80.948200999999997</c:v>
                </c:pt>
                <c:pt idx="961">
                  <c:v>80.966746000000001</c:v>
                </c:pt>
                <c:pt idx="962">
                  <c:v>80.971937999999994</c:v>
                </c:pt>
                <c:pt idx="963">
                  <c:v>80.967905000000002</c:v>
                </c:pt>
                <c:pt idx="964">
                  <c:v>80.956405000000004</c:v>
                </c:pt>
                <c:pt idx="965">
                  <c:v>80.934608999999995</c:v>
                </c:pt>
                <c:pt idx="966">
                  <c:v>80.903929000000005</c:v>
                </c:pt>
                <c:pt idx="967">
                  <c:v>80.877043999999998</c:v>
                </c:pt>
                <c:pt idx="968">
                  <c:v>80.870772000000002</c:v>
                </c:pt>
                <c:pt idx="969">
                  <c:v>80.888664000000006</c:v>
                </c:pt>
                <c:pt idx="970">
                  <c:v>80.913488999999998</c:v>
                </c:pt>
                <c:pt idx="971">
                  <c:v>80.921868000000003</c:v>
                </c:pt>
                <c:pt idx="972">
                  <c:v>80.905486999999994</c:v>
                </c:pt>
                <c:pt idx="973">
                  <c:v>80.875412999999995</c:v>
                </c:pt>
                <c:pt idx="974">
                  <c:v>80.848226999999994</c:v>
                </c:pt>
                <c:pt idx="975">
                  <c:v>80.832858999999999</c:v>
                </c:pt>
                <c:pt idx="976">
                  <c:v>80.830572000000004</c:v>
                </c:pt>
                <c:pt idx="977">
                  <c:v>80.840445000000003</c:v>
                </c:pt>
                <c:pt idx="978">
                  <c:v>80.858493999999993</c:v>
                </c:pt>
                <c:pt idx="979">
                  <c:v>80.875281999999999</c:v>
                </c:pt>
                <c:pt idx="980">
                  <c:v>80.882906000000006</c:v>
                </c:pt>
                <c:pt idx="981">
                  <c:v>80.884969999999996</c:v>
                </c:pt>
                <c:pt idx="982">
                  <c:v>80.893187999999995</c:v>
                </c:pt>
                <c:pt idx="983">
                  <c:v>80.911857999999995</c:v>
                </c:pt>
                <c:pt idx="984">
                  <c:v>80.931246000000002</c:v>
                </c:pt>
                <c:pt idx="985">
                  <c:v>80.939473000000007</c:v>
                </c:pt>
                <c:pt idx="986">
                  <c:v>80.935450000000003</c:v>
                </c:pt>
                <c:pt idx="987">
                  <c:v>80.925014000000004</c:v>
                </c:pt>
                <c:pt idx="988">
                  <c:v>80.908972000000006</c:v>
                </c:pt>
                <c:pt idx="989">
                  <c:v>80.882771000000005</c:v>
                </c:pt>
                <c:pt idx="990">
                  <c:v>80.846959999999996</c:v>
                </c:pt>
                <c:pt idx="991">
                  <c:v>80.810214000000002</c:v>
                </c:pt>
                <c:pt idx="992">
                  <c:v>80.780478000000002</c:v>
                </c:pt>
                <c:pt idx="993">
                  <c:v>80.759055000000004</c:v>
                </c:pt>
                <c:pt idx="994">
                  <c:v>80.745773999999997</c:v>
                </c:pt>
                <c:pt idx="995">
                  <c:v>80.744468999999995</c:v>
                </c:pt>
                <c:pt idx="996">
                  <c:v>80.758264999999994</c:v>
                </c:pt>
                <c:pt idx="997">
                  <c:v>80.782390000000007</c:v>
                </c:pt>
                <c:pt idx="998">
                  <c:v>80.807175000000001</c:v>
                </c:pt>
                <c:pt idx="999">
                  <c:v>80.827164999999994</c:v>
                </c:pt>
                <c:pt idx="1000">
                  <c:v>80.842426000000003</c:v>
                </c:pt>
                <c:pt idx="1001">
                  <c:v>80.851474999999994</c:v>
                </c:pt>
                <c:pt idx="1002">
                  <c:v>80.848692999999997</c:v>
                </c:pt>
                <c:pt idx="1003">
                  <c:v>80.831649999999996</c:v>
                </c:pt>
                <c:pt idx="1004">
                  <c:v>80.807997</c:v>
                </c:pt>
                <c:pt idx="1005">
                  <c:v>80.790788000000006</c:v>
                </c:pt>
                <c:pt idx="1006">
                  <c:v>80.784920999999997</c:v>
                </c:pt>
                <c:pt idx="1007">
                  <c:v>80.778603000000004</c:v>
                </c:pt>
                <c:pt idx="1008">
                  <c:v>80.750653</c:v>
                </c:pt>
                <c:pt idx="1009">
                  <c:v>80.689599000000001</c:v>
                </c:pt>
                <c:pt idx="1010">
                  <c:v>80.606773000000004</c:v>
                </c:pt>
                <c:pt idx="1011">
                  <c:v>80.527174000000002</c:v>
                </c:pt>
                <c:pt idx="1012">
                  <c:v>80.463414999999998</c:v>
                </c:pt>
                <c:pt idx="1013">
                  <c:v>80.400493999999995</c:v>
                </c:pt>
                <c:pt idx="1014">
                  <c:v>80.311684999999997</c:v>
                </c:pt>
                <c:pt idx="1015">
                  <c:v>80.188772</c:v>
                </c:pt>
                <c:pt idx="1016">
                  <c:v>80.050707000000003</c:v>
                </c:pt>
                <c:pt idx="1017">
                  <c:v>79.921024000000003</c:v>
                </c:pt>
                <c:pt idx="1018">
                  <c:v>79.802188999999998</c:v>
                </c:pt>
                <c:pt idx="1019">
                  <c:v>79.674194999999997</c:v>
                </c:pt>
                <c:pt idx="1020">
                  <c:v>79.513492999999997</c:v>
                </c:pt>
                <c:pt idx="1021">
                  <c:v>79.309049999999999</c:v>
                </c:pt>
                <c:pt idx="1022">
                  <c:v>79.063508999999996</c:v>
                </c:pt>
                <c:pt idx="1023">
                  <c:v>78.785190999999998</c:v>
                </c:pt>
                <c:pt idx="1024">
                  <c:v>78.480338000000003</c:v>
                </c:pt>
                <c:pt idx="1025">
                  <c:v>78.149873999999997</c:v>
                </c:pt>
                <c:pt idx="1026">
                  <c:v>77.791300000000007</c:v>
                </c:pt>
                <c:pt idx="1027">
                  <c:v>77.402811999999997</c:v>
                </c:pt>
                <c:pt idx="1028">
                  <c:v>76.984854999999996</c:v>
                </c:pt>
                <c:pt idx="1029">
                  <c:v>76.539384999999996</c:v>
                </c:pt>
                <c:pt idx="1030">
                  <c:v>76.071996999999996</c:v>
                </c:pt>
                <c:pt idx="1031">
                  <c:v>75.596680000000006</c:v>
                </c:pt>
                <c:pt idx="1032">
                  <c:v>75.134978000000004</c:v>
                </c:pt>
                <c:pt idx="1033">
                  <c:v>74.705945</c:v>
                </c:pt>
                <c:pt idx="1034">
                  <c:v>74.315583000000004</c:v>
                </c:pt>
                <c:pt idx="1035">
                  <c:v>73.955815999999999</c:v>
                </c:pt>
                <c:pt idx="1036">
                  <c:v>73.613241000000002</c:v>
                </c:pt>
                <c:pt idx="1037">
                  <c:v>73.281163000000006</c:v>
                </c:pt>
                <c:pt idx="1038">
                  <c:v>72.969027999999994</c:v>
                </c:pt>
                <c:pt idx="1039">
                  <c:v>72.702534</c:v>
                </c:pt>
                <c:pt idx="1040">
                  <c:v>72.5107</c:v>
                </c:pt>
                <c:pt idx="1041">
                  <c:v>72.408760999999998</c:v>
                </c:pt>
                <c:pt idx="1042">
                  <c:v>72.393001999999996</c:v>
                </c:pt>
                <c:pt idx="1043">
                  <c:v>72.450294999999997</c:v>
                </c:pt>
                <c:pt idx="1044">
                  <c:v>72.567083999999994</c:v>
                </c:pt>
                <c:pt idx="1045">
                  <c:v>72.728232000000006</c:v>
                </c:pt>
                <c:pt idx="1046">
                  <c:v>72.915633</c:v>
                </c:pt>
                <c:pt idx="1047">
                  <c:v>73.115384000000006</c:v>
                </c:pt>
                <c:pt idx="1048">
                  <c:v>73.322686000000004</c:v>
                </c:pt>
                <c:pt idx="1049">
                  <c:v>73.531961999999993</c:v>
                </c:pt>
                <c:pt idx="1050">
                  <c:v>73.724134000000006</c:v>
                </c:pt>
                <c:pt idx="1051">
                  <c:v>73.872024999999994</c:v>
                </c:pt>
                <c:pt idx="1052">
                  <c:v>73.959232999999998</c:v>
                </c:pt>
                <c:pt idx="1053">
                  <c:v>73.987705000000005</c:v>
                </c:pt>
                <c:pt idx="1054">
                  <c:v>73.965552000000002</c:v>
                </c:pt>
                <c:pt idx="1055">
                  <c:v>73.894164000000004</c:v>
                </c:pt>
                <c:pt idx="1056">
                  <c:v>73.771353000000005</c:v>
                </c:pt>
                <c:pt idx="1057">
                  <c:v>73.602698000000004</c:v>
                </c:pt>
                <c:pt idx="1058">
                  <c:v>73.404747</c:v>
                </c:pt>
                <c:pt idx="1059">
                  <c:v>73.196937000000005</c:v>
                </c:pt>
                <c:pt idx="1060">
                  <c:v>72.991535999999996</c:v>
                </c:pt>
                <c:pt idx="1061">
                  <c:v>72.790902000000003</c:v>
                </c:pt>
                <c:pt idx="1062">
                  <c:v>72.594151999999994</c:v>
                </c:pt>
                <c:pt idx="1063">
                  <c:v>72.406502000000003</c:v>
                </c:pt>
                <c:pt idx="1064">
                  <c:v>72.240454999999997</c:v>
                </c:pt>
                <c:pt idx="1065">
                  <c:v>72.106746000000001</c:v>
                </c:pt>
                <c:pt idx="1066">
                  <c:v>72.006851999999995</c:v>
                </c:pt>
                <c:pt idx="1067">
                  <c:v>71.936667999999997</c:v>
                </c:pt>
                <c:pt idx="1068">
                  <c:v>71.893957999999998</c:v>
                </c:pt>
                <c:pt idx="1069">
                  <c:v>71.878272999999993</c:v>
                </c:pt>
                <c:pt idx="1070">
                  <c:v>71.887443000000005</c:v>
                </c:pt>
                <c:pt idx="1071">
                  <c:v>71.921199999999999</c:v>
                </c:pt>
                <c:pt idx="1072">
                  <c:v>71.986264000000006</c:v>
                </c:pt>
                <c:pt idx="1073">
                  <c:v>72.088566</c:v>
                </c:pt>
                <c:pt idx="1074">
                  <c:v>72.218354000000005</c:v>
                </c:pt>
                <c:pt idx="1075">
                  <c:v>72.350774000000001</c:v>
                </c:pt>
                <c:pt idx="1076">
                  <c:v>72.466483999999994</c:v>
                </c:pt>
                <c:pt idx="1077">
                  <c:v>72.568259999999995</c:v>
                </c:pt>
                <c:pt idx="1078">
                  <c:v>72.674937999999997</c:v>
                </c:pt>
                <c:pt idx="1079">
                  <c:v>72.803605000000005</c:v>
                </c:pt>
                <c:pt idx="1080">
                  <c:v>72.960037</c:v>
                </c:pt>
                <c:pt idx="1081">
                  <c:v>73.139218</c:v>
                </c:pt>
                <c:pt idx="1082">
                  <c:v>73.327259999999995</c:v>
                </c:pt>
                <c:pt idx="1083">
                  <c:v>73.504699000000002</c:v>
                </c:pt>
                <c:pt idx="1084">
                  <c:v>73.655555000000007</c:v>
                </c:pt>
                <c:pt idx="1085">
                  <c:v>73.777163000000002</c:v>
                </c:pt>
                <c:pt idx="1086">
                  <c:v>73.879658000000006</c:v>
                </c:pt>
                <c:pt idx="1087">
                  <c:v>73.974551000000005</c:v>
                </c:pt>
                <c:pt idx="1088">
                  <c:v>74.064490000000006</c:v>
                </c:pt>
                <c:pt idx="1089">
                  <c:v>74.144695999999996</c:v>
                </c:pt>
                <c:pt idx="1090">
                  <c:v>74.213652999999994</c:v>
                </c:pt>
                <c:pt idx="1091">
                  <c:v>74.280165999999994</c:v>
                </c:pt>
                <c:pt idx="1092">
                  <c:v>74.357792000000003</c:v>
                </c:pt>
                <c:pt idx="1093">
                  <c:v>74.452624999999998</c:v>
                </c:pt>
                <c:pt idx="1094">
                  <c:v>74.559201000000002</c:v>
                </c:pt>
                <c:pt idx="1095">
                  <c:v>74.668924000000004</c:v>
                </c:pt>
                <c:pt idx="1096">
                  <c:v>74.778452000000001</c:v>
                </c:pt>
                <c:pt idx="1097">
                  <c:v>74.887095000000002</c:v>
                </c:pt>
                <c:pt idx="1098">
                  <c:v>74.990661000000003</c:v>
                </c:pt>
                <c:pt idx="1099">
                  <c:v>75.084621999999996</c:v>
                </c:pt>
                <c:pt idx="1100">
                  <c:v>75.171771000000007</c:v>
                </c:pt>
                <c:pt idx="1101">
                  <c:v>75.260138999999995</c:v>
                </c:pt>
                <c:pt idx="1102">
                  <c:v>75.353606999999997</c:v>
                </c:pt>
                <c:pt idx="1103">
                  <c:v>75.447958999999997</c:v>
                </c:pt>
                <c:pt idx="1104">
                  <c:v>75.536315999999999</c:v>
                </c:pt>
                <c:pt idx="1105">
                  <c:v>75.613522000000003</c:v>
                </c:pt>
                <c:pt idx="1106">
                  <c:v>75.676635000000005</c:v>
                </c:pt>
                <c:pt idx="1107">
                  <c:v>75.727999999999994</c:v>
                </c:pt>
                <c:pt idx="1108">
                  <c:v>75.777884999999998</c:v>
                </c:pt>
                <c:pt idx="1109">
                  <c:v>75.835710000000006</c:v>
                </c:pt>
                <c:pt idx="1110">
                  <c:v>75.895909000000003</c:v>
                </c:pt>
                <c:pt idx="1111">
                  <c:v>75.939756000000003</c:v>
                </c:pt>
                <c:pt idx="1112">
                  <c:v>75.954894999999993</c:v>
                </c:pt>
                <c:pt idx="1113">
                  <c:v>75.946709999999996</c:v>
                </c:pt>
                <c:pt idx="1114">
                  <c:v>75.926146000000003</c:v>
                </c:pt>
                <c:pt idx="1115">
                  <c:v>75.893137999999993</c:v>
                </c:pt>
                <c:pt idx="1116">
                  <c:v>75.837419999999995</c:v>
                </c:pt>
                <c:pt idx="1117">
                  <c:v>75.749128999999996</c:v>
                </c:pt>
                <c:pt idx="1118">
                  <c:v>75.621713</c:v>
                </c:pt>
                <c:pt idx="1119">
                  <c:v>75.450704999999999</c:v>
                </c:pt>
                <c:pt idx="1120">
                  <c:v>75.240193000000005</c:v>
                </c:pt>
                <c:pt idx="1121">
                  <c:v>75.008851000000007</c:v>
                </c:pt>
                <c:pt idx="1122">
                  <c:v>74.780547999999996</c:v>
                </c:pt>
                <c:pt idx="1123">
                  <c:v>74.569100000000006</c:v>
                </c:pt>
                <c:pt idx="1124">
                  <c:v>74.378924999999995</c:v>
                </c:pt>
                <c:pt idx="1125">
                  <c:v>74.219243000000006</c:v>
                </c:pt>
                <c:pt idx="1126">
                  <c:v>74.106979999999993</c:v>
                </c:pt>
                <c:pt idx="1127">
                  <c:v>74.051688999999996</c:v>
                </c:pt>
                <c:pt idx="1128">
                  <c:v>74.043970999999999</c:v>
                </c:pt>
                <c:pt idx="1129">
                  <c:v>74.062132000000005</c:v>
                </c:pt>
                <c:pt idx="1130">
                  <c:v>74.085014999999999</c:v>
                </c:pt>
                <c:pt idx="1131">
                  <c:v>74.096125999999998</c:v>
                </c:pt>
                <c:pt idx="1132">
                  <c:v>74.084665999999999</c:v>
                </c:pt>
                <c:pt idx="1133">
                  <c:v>74.050454999999999</c:v>
                </c:pt>
                <c:pt idx="1134">
                  <c:v>74.004005000000006</c:v>
                </c:pt>
                <c:pt idx="1135">
                  <c:v>73.953947999999997</c:v>
                </c:pt>
                <c:pt idx="1136">
                  <c:v>73.896484000000001</c:v>
                </c:pt>
                <c:pt idx="1137">
                  <c:v>73.824681999999996</c:v>
                </c:pt>
                <c:pt idx="1138">
                  <c:v>73.747124999999997</c:v>
                </c:pt>
                <c:pt idx="1139">
                  <c:v>73.688827000000003</c:v>
                </c:pt>
                <c:pt idx="1140">
                  <c:v>73.671058000000002</c:v>
                </c:pt>
                <c:pt idx="1141">
                  <c:v>73.695914999999999</c:v>
                </c:pt>
                <c:pt idx="1142">
                  <c:v>73.752770999999996</c:v>
                </c:pt>
                <c:pt idx="1143">
                  <c:v>73.834112000000005</c:v>
                </c:pt>
                <c:pt idx="1144">
                  <c:v>73.941141000000002</c:v>
                </c:pt>
                <c:pt idx="1145">
                  <c:v>74.078787000000005</c:v>
                </c:pt>
                <c:pt idx="1146">
                  <c:v>74.250495000000001</c:v>
                </c:pt>
                <c:pt idx="1147">
                  <c:v>74.455678000000006</c:v>
                </c:pt>
                <c:pt idx="1148">
                  <c:v>74.686745000000002</c:v>
                </c:pt>
                <c:pt idx="1149">
                  <c:v>74.927464000000001</c:v>
                </c:pt>
                <c:pt idx="1150">
                  <c:v>75.157571000000004</c:v>
                </c:pt>
                <c:pt idx="1151">
                  <c:v>75.361384999999999</c:v>
                </c:pt>
                <c:pt idx="1152">
                  <c:v>75.533311999999995</c:v>
                </c:pt>
                <c:pt idx="1153">
                  <c:v>75.676897999999994</c:v>
                </c:pt>
                <c:pt idx="1154">
                  <c:v>75.801108999999997</c:v>
                </c:pt>
                <c:pt idx="1155">
                  <c:v>75.917090999999999</c:v>
                </c:pt>
                <c:pt idx="1156">
                  <c:v>76.035217000000003</c:v>
                </c:pt>
                <c:pt idx="1157">
                  <c:v>76.161845999999997</c:v>
                </c:pt>
                <c:pt idx="1158">
                  <c:v>76.296367000000004</c:v>
                </c:pt>
                <c:pt idx="1159">
                  <c:v>76.429038000000006</c:v>
                </c:pt>
                <c:pt idx="1160">
                  <c:v>76.542332999999999</c:v>
                </c:pt>
                <c:pt idx="1161">
                  <c:v>76.620065999999994</c:v>
                </c:pt>
                <c:pt idx="1162">
                  <c:v>76.661135000000002</c:v>
                </c:pt>
                <c:pt idx="1163">
                  <c:v>76.683752999999996</c:v>
                </c:pt>
                <c:pt idx="1164">
                  <c:v>76.710749000000007</c:v>
                </c:pt>
                <c:pt idx="1165">
                  <c:v>76.749752999999998</c:v>
                </c:pt>
                <c:pt idx="1166">
                  <c:v>76.791325999999998</c:v>
                </c:pt>
                <c:pt idx="1167">
                  <c:v>76.826605999999998</c:v>
                </c:pt>
                <c:pt idx="1168">
                  <c:v>76.860116000000005</c:v>
                </c:pt>
                <c:pt idx="1169">
                  <c:v>76.901705000000007</c:v>
                </c:pt>
                <c:pt idx="1170">
                  <c:v>76.952301000000006</c:v>
                </c:pt>
                <c:pt idx="1171">
                  <c:v>77.004497999999998</c:v>
                </c:pt>
                <c:pt idx="1172">
                  <c:v>77.054029</c:v>
                </c:pt>
                <c:pt idx="1173">
                  <c:v>77.102631000000002</c:v>
                </c:pt>
                <c:pt idx="1174">
                  <c:v>77.149562000000003</c:v>
                </c:pt>
                <c:pt idx="1175">
                  <c:v>77.187956999999997</c:v>
                </c:pt>
                <c:pt idx="1176">
                  <c:v>77.212845000000002</c:v>
                </c:pt>
                <c:pt idx="1177">
                  <c:v>77.227997000000002</c:v>
                </c:pt>
                <c:pt idx="1178">
                  <c:v>77.241361999999995</c:v>
                </c:pt>
                <c:pt idx="1179">
                  <c:v>77.257064</c:v>
                </c:pt>
                <c:pt idx="1180">
                  <c:v>77.275260000000003</c:v>
                </c:pt>
                <c:pt idx="1181">
                  <c:v>77.297371999999996</c:v>
                </c:pt>
                <c:pt idx="1182">
                  <c:v>77.327144000000004</c:v>
                </c:pt>
                <c:pt idx="1183">
                  <c:v>77.366361999999995</c:v>
                </c:pt>
                <c:pt idx="1184">
                  <c:v>77.412009999999995</c:v>
                </c:pt>
                <c:pt idx="1185">
                  <c:v>77.458419000000006</c:v>
                </c:pt>
                <c:pt idx="1186">
                  <c:v>77.501340999999996</c:v>
                </c:pt>
                <c:pt idx="1187">
                  <c:v>77.539406</c:v>
                </c:pt>
                <c:pt idx="1188">
                  <c:v>77.572023999999999</c:v>
                </c:pt>
                <c:pt idx="1189">
                  <c:v>77.596801999999997</c:v>
                </c:pt>
                <c:pt idx="1190">
                  <c:v>77.611041</c:v>
                </c:pt>
                <c:pt idx="1191">
                  <c:v>77.617052000000001</c:v>
                </c:pt>
                <c:pt idx="1192">
                  <c:v>77.623633999999996</c:v>
                </c:pt>
                <c:pt idx="1193">
                  <c:v>77.638345999999999</c:v>
                </c:pt>
                <c:pt idx="1194">
                  <c:v>77.658457999999996</c:v>
                </c:pt>
                <c:pt idx="1195">
                  <c:v>77.674452000000002</c:v>
                </c:pt>
                <c:pt idx="1196">
                  <c:v>77.684540999999996</c:v>
                </c:pt>
                <c:pt idx="1197">
                  <c:v>77.700818999999996</c:v>
                </c:pt>
                <c:pt idx="1198">
                  <c:v>77.735207000000003</c:v>
                </c:pt>
                <c:pt idx="1199">
                  <c:v>77.780687</c:v>
                </c:pt>
                <c:pt idx="1200">
                  <c:v>77.813154999999995</c:v>
                </c:pt>
                <c:pt idx="1201">
                  <c:v>77.815085999999994</c:v>
                </c:pt>
                <c:pt idx="1202">
                  <c:v>77.794411999999994</c:v>
                </c:pt>
                <c:pt idx="1203">
                  <c:v>77.776792</c:v>
                </c:pt>
                <c:pt idx="1204">
                  <c:v>77.781588999999997</c:v>
                </c:pt>
                <c:pt idx="1205">
                  <c:v>77.808959000000002</c:v>
                </c:pt>
                <c:pt idx="1206">
                  <c:v>77.847947000000005</c:v>
                </c:pt>
                <c:pt idx="1207">
                  <c:v>77.888654000000002</c:v>
                </c:pt>
                <c:pt idx="1208">
                  <c:v>77.922574999999995</c:v>
                </c:pt>
                <c:pt idx="1209">
                  <c:v>77.938198</c:v>
                </c:pt>
                <c:pt idx="1210">
                  <c:v>77.927477999999994</c:v>
                </c:pt>
                <c:pt idx="1211">
                  <c:v>77.898966999999999</c:v>
                </c:pt>
                <c:pt idx="1212">
                  <c:v>77.876732000000004</c:v>
                </c:pt>
                <c:pt idx="1213">
                  <c:v>77.880374000000003</c:v>
                </c:pt>
                <c:pt idx="1214">
                  <c:v>77.908085999999997</c:v>
                </c:pt>
                <c:pt idx="1215">
                  <c:v>77.941899000000006</c:v>
                </c:pt>
                <c:pt idx="1216">
                  <c:v>77.96566</c:v>
                </c:pt>
                <c:pt idx="1217">
                  <c:v>77.974118000000004</c:v>
                </c:pt>
                <c:pt idx="1218">
                  <c:v>77.969258999999994</c:v>
                </c:pt>
                <c:pt idx="1219">
                  <c:v>77.956733</c:v>
                </c:pt>
                <c:pt idx="1220">
                  <c:v>77.947175999999999</c:v>
                </c:pt>
                <c:pt idx="1221">
                  <c:v>77.953942999999995</c:v>
                </c:pt>
                <c:pt idx="1222">
                  <c:v>77.984139999999996</c:v>
                </c:pt>
                <c:pt idx="1223">
                  <c:v>78.032414000000003</c:v>
                </c:pt>
                <c:pt idx="1224">
                  <c:v>78.083931000000007</c:v>
                </c:pt>
                <c:pt idx="1225">
                  <c:v>78.121251000000001</c:v>
                </c:pt>
                <c:pt idx="1226">
                  <c:v>78.129723999999996</c:v>
                </c:pt>
                <c:pt idx="1227">
                  <c:v>78.103917999999993</c:v>
                </c:pt>
                <c:pt idx="1228">
                  <c:v>78.055648000000005</c:v>
                </c:pt>
                <c:pt idx="1229">
                  <c:v>78.013054999999994</c:v>
                </c:pt>
                <c:pt idx="1230">
                  <c:v>78.003300999999993</c:v>
                </c:pt>
                <c:pt idx="1231">
                  <c:v>78.030783999999997</c:v>
                </c:pt>
                <c:pt idx="1232">
                  <c:v>78.073340999999999</c:v>
                </c:pt>
                <c:pt idx="1233">
                  <c:v>78.102934000000005</c:v>
                </c:pt>
                <c:pt idx="1234">
                  <c:v>78.110162000000003</c:v>
                </c:pt>
                <c:pt idx="1235">
                  <c:v>78.107354000000001</c:v>
                </c:pt>
                <c:pt idx="1236">
                  <c:v>78.109371999999993</c:v>
                </c:pt>
                <c:pt idx="1237">
                  <c:v>78.117334999999997</c:v>
                </c:pt>
                <c:pt idx="1238">
                  <c:v>78.124391000000003</c:v>
                </c:pt>
                <c:pt idx="1239">
                  <c:v>78.132226000000003</c:v>
                </c:pt>
                <c:pt idx="1240">
                  <c:v>78.152424999999994</c:v>
                </c:pt>
                <c:pt idx="1241">
                  <c:v>78.189158000000006</c:v>
                </c:pt>
                <c:pt idx="1242">
                  <c:v>78.228097000000005</c:v>
                </c:pt>
                <c:pt idx="1243">
                  <c:v>78.249356000000006</c:v>
                </c:pt>
                <c:pt idx="1244">
                  <c:v>78.248628999999994</c:v>
                </c:pt>
                <c:pt idx="1245">
                  <c:v>78.239192000000003</c:v>
                </c:pt>
                <c:pt idx="1246">
                  <c:v>78.234289000000004</c:v>
                </c:pt>
                <c:pt idx="1247">
                  <c:v>78.234362000000004</c:v>
                </c:pt>
                <c:pt idx="1248">
                  <c:v>78.232731000000001</c:v>
                </c:pt>
                <c:pt idx="1249">
                  <c:v>78.227016000000006</c:v>
                </c:pt>
                <c:pt idx="1250">
                  <c:v>78.220297000000002</c:v>
                </c:pt>
                <c:pt idx="1251">
                  <c:v>78.214641</c:v>
                </c:pt>
                <c:pt idx="1252">
                  <c:v>78.209387000000007</c:v>
                </c:pt>
                <c:pt idx="1253">
                  <c:v>78.206057000000001</c:v>
                </c:pt>
                <c:pt idx="1254">
                  <c:v>78.210053000000002</c:v>
                </c:pt>
                <c:pt idx="1255">
                  <c:v>78.223934</c:v>
                </c:pt>
                <c:pt idx="1256">
                  <c:v>78.240123999999994</c:v>
                </c:pt>
                <c:pt idx="1257">
                  <c:v>78.244718000000006</c:v>
                </c:pt>
                <c:pt idx="1258">
                  <c:v>78.231762000000003</c:v>
                </c:pt>
                <c:pt idx="1259">
                  <c:v>78.212407999999996</c:v>
                </c:pt>
                <c:pt idx="1260">
                  <c:v>78.205624999999998</c:v>
                </c:pt>
                <c:pt idx="1261">
                  <c:v>78.218222999999995</c:v>
                </c:pt>
                <c:pt idx="1262">
                  <c:v>78.237691999999996</c:v>
                </c:pt>
                <c:pt idx="1263">
                  <c:v>78.247163</c:v>
                </c:pt>
                <c:pt idx="1264">
                  <c:v>78.244485999999995</c:v>
                </c:pt>
                <c:pt idx="1265">
                  <c:v>78.242384000000001</c:v>
                </c:pt>
                <c:pt idx="1266">
                  <c:v>78.251678999999996</c:v>
                </c:pt>
                <c:pt idx="1267">
                  <c:v>78.270168999999996</c:v>
                </c:pt>
                <c:pt idx="1268">
                  <c:v>78.288966000000002</c:v>
                </c:pt>
                <c:pt idx="1269">
                  <c:v>78.305150999999995</c:v>
                </c:pt>
                <c:pt idx="1270">
                  <c:v>78.324082000000004</c:v>
                </c:pt>
                <c:pt idx="1271">
                  <c:v>78.350032999999996</c:v>
                </c:pt>
                <c:pt idx="1272">
                  <c:v>78.377384000000006</c:v>
                </c:pt>
                <c:pt idx="1273">
                  <c:v>78.392923999999994</c:v>
                </c:pt>
                <c:pt idx="1274">
                  <c:v>78.387703000000002</c:v>
                </c:pt>
                <c:pt idx="1275">
                  <c:v>78.366196000000002</c:v>
                </c:pt>
                <c:pt idx="1276">
                  <c:v>78.342896999999994</c:v>
                </c:pt>
                <c:pt idx="1277">
                  <c:v>78.330027999999999</c:v>
                </c:pt>
                <c:pt idx="1278">
                  <c:v>78.329836</c:v>
                </c:pt>
                <c:pt idx="1279">
                  <c:v>78.337492999999995</c:v>
                </c:pt>
                <c:pt idx="1280">
                  <c:v>78.347199000000003</c:v>
                </c:pt>
                <c:pt idx="1281">
                  <c:v>78.354228000000006</c:v>
                </c:pt>
                <c:pt idx="1282">
                  <c:v>78.355491999999998</c:v>
                </c:pt>
                <c:pt idx="1283">
                  <c:v>78.351995000000002</c:v>
                </c:pt>
                <c:pt idx="1284">
                  <c:v>78.348876000000004</c:v>
                </c:pt>
                <c:pt idx="1285">
                  <c:v>78.350452000000004</c:v>
                </c:pt>
                <c:pt idx="1286">
                  <c:v>78.357062999999997</c:v>
                </c:pt>
                <c:pt idx="1287">
                  <c:v>78.368054000000001</c:v>
                </c:pt>
                <c:pt idx="1288">
                  <c:v>78.383510000000001</c:v>
                </c:pt>
                <c:pt idx="1289">
                  <c:v>78.399927000000005</c:v>
                </c:pt>
                <c:pt idx="1290">
                  <c:v>78.409368999999998</c:v>
                </c:pt>
                <c:pt idx="1291">
                  <c:v>78.408659</c:v>
                </c:pt>
                <c:pt idx="1292">
                  <c:v>78.405319000000006</c:v>
                </c:pt>
                <c:pt idx="1293">
                  <c:v>78.407258999999996</c:v>
                </c:pt>
                <c:pt idx="1294">
                  <c:v>78.409951000000007</c:v>
                </c:pt>
                <c:pt idx="1295">
                  <c:v>78.403115999999997</c:v>
                </c:pt>
                <c:pt idx="1296">
                  <c:v>78.389578</c:v>
                </c:pt>
                <c:pt idx="1297">
                  <c:v>78.387034</c:v>
                </c:pt>
                <c:pt idx="1298">
                  <c:v>78.407584999999997</c:v>
                </c:pt>
                <c:pt idx="1299">
                  <c:v>78.442959000000002</c:v>
                </c:pt>
                <c:pt idx="1300">
                  <c:v>78.473996</c:v>
                </c:pt>
                <c:pt idx="1301">
                  <c:v>78.488821999999999</c:v>
                </c:pt>
                <c:pt idx="1302">
                  <c:v>78.487450999999993</c:v>
                </c:pt>
                <c:pt idx="1303">
                  <c:v>78.474519000000001</c:v>
                </c:pt>
                <c:pt idx="1304">
                  <c:v>78.454766000000006</c:v>
                </c:pt>
                <c:pt idx="1305">
                  <c:v>78.433840000000004</c:v>
                </c:pt>
                <c:pt idx="1306">
                  <c:v>78.417580000000001</c:v>
                </c:pt>
                <c:pt idx="1307">
                  <c:v>78.408991</c:v>
                </c:pt>
                <c:pt idx="1308">
                  <c:v>78.407183000000003</c:v>
                </c:pt>
                <c:pt idx="1309">
                  <c:v>78.408690000000007</c:v>
                </c:pt>
                <c:pt idx="1310">
                  <c:v>78.409512000000007</c:v>
                </c:pt>
                <c:pt idx="1311">
                  <c:v>78.408387000000005</c:v>
                </c:pt>
                <c:pt idx="1312">
                  <c:v>78.409177999999997</c:v>
                </c:pt>
                <c:pt idx="1313">
                  <c:v>78.417085999999998</c:v>
                </c:pt>
                <c:pt idx="1314">
                  <c:v>78.430627999999999</c:v>
                </c:pt>
                <c:pt idx="1315">
                  <c:v>78.440392000000003</c:v>
                </c:pt>
                <c:pt idx="1316">
                  <c:v>78.438547</c:v>
                </c:pt>
                <c:pt idx="1317">
                  <c:v>78.427819999999997</c:v>
                </c:pt>
                <c:pt idx="1318">
                  <c:v>78.418481</c:v>
                </c:pt>
                <c:pt idx="1319">
                  <c:v>78.417828999999998</c:v>
                </c:pt>
                <c:pt idx="1320">
                  <c:v>78.424693000000005</c:v>
                </c:pt>
                <c:pt idx="1321">
                  <c:v>78.432699999999997</c:v>
                </c:pt>
                <c:pt idx="1322">
                  <c:v>78.435912000000002</c:v>
                </c:pt>
                <c:pt idx="1323">
                  <c:v>78.431426999999999</c:v>
                </c:pt>
                <c:pt idx="1324">
                  <c:v>78.419241999999997</c:v>
                </c:pt>
                <c:pt idx="1325">
                  <c:v>78.401735000000002</c:v>
                </c:pt>
                <c:pt idx="1326">
                  <c:v>78.383762000000004</c:v>
                </c:pt>
                <c:pt idx="1327">
                  <c:v>78.371838999999994</c:v>
                </c:pt>
                <c:pt idx="1328">
                  <c:v>78.370223999999993</c:v>
                </c:pt>
                <c:pt idx="1329">
                  <c:v>78.375896999999995</c:v>
                </c:pt>
                <c:pt idx="1330">
                  <c:v>78.379233999999997</c:v>
                </c:pt>
                <c:pt idx="1331">
                  <c:v>78.372508999999994</c:v>
                </c:pt>
                <c:pt idx="1332">
                  <c:v>78.357213999999999</c:v>
                </c:pt>
                <c:pt idx="1333">
                  <c:v>78.340890999999999</c:v>
                </c:pt>
                <c:pt idx="1334">
                  <c:v>78.328203000000002</c:v>
                </c:pt>
                <c:pt idx="1335">
                  <c:v>78.318507999999994</c:v>
                </c:pt>
                <c:pt idx="1336">
                  <c:v>78.311412000000004</c:v>
                </c:pt>
                <c:pt idx="1337">
                  <c:v>78.310496000000001</c:v>
                </c:pt>
                <c:pt idx="1338">
                  <c:v>78.320414999999997</c:v>
                </c:pt>
                <c:pt idx="1339">
                  <c:v>78.342106999999999</c:v>
                </c:pt>
                <c:pt idx="1340">
                  <c:v>78.370293000000004</c:v>
                </c:pt>
                <c:pt idx="1341">
                  <c:v>78.393828999999997</c:v>
                </c:pt>
                <c:pt idx="1342">
                  <c:v>78.401489999999995</c:v>
                </c:pt>
                <c:pt idx="1343">
                  <c:v>78.392443</c:v>
                </c:pt>
                <c:pt idx="1344">
                  <c:v>78.379369999999994</c:v>
                </c:pt>
                <c:pt idx="1345">
                  <c:v>78.374955999999997</c:v>
                </c:pt>
                <c:pt idx="1346">
                  <c:v>78.375764000000004</c:v>
                </c:pt>
                <c:pt idx="1347">
                  <c:v>78.366595000000004</c:v>
                </c:pt>
                <c:pt idx="1348">
                  <c:v>78.341425000000001</c:v>
                </c:pt>
                <c:pt idx="1349">
                  <c:v>78.312275</c:v>
                </c:pt>
                <c:pt idx="1350">
                  <c:v>78.294713999999999</c:v>
                </c:pt>
                <c:pt idx="1351">
                  <c:v>78.291948000000005</c:v>
                </c:pt>
                <c:pt idx="1352">
                  <c:v>78.296616999999998</c:v>
                </c:pt>
                <c:pt idx="1353">
                  <c:v>78.300563999999994</c:v>
                </c:pt>
                <c:pt idx="1354">
                  <c:v>78.297692999999995</c:v>
                </c:pt>
                <c:pt idx="1355">
                  <c:v>78.284555999999995</c:v>
                </c:pt>
                <c:pt idx="1356">
                  <c:v>78.265946999999997</c:v>
                </c:pt>
                <c:pt idx="1357">
                  <c:v>78.255374000000003</c:v>
                </c:pt>
                <c:pt idx="1358">
                  <c:v>78.262467000000001</c:v>
                </c:pt>
                <c:pt idx="1359">
                  <c:v>78.282466999999997</c:v>
                </c:pt>
                <c:pt idx="1360">
                  <c:v>78.303312000000005</c:v>
                </c:pt>
                <c:pt idx="1361">
                  <c:v>78.318532000000005</c:v>
                </c:pt>
                <c:pt idx="1362">
                  <c:v>78.326554000000002</c:v>
                </c:pt>
                <c:pt idx="1363">
                  <c:v>78.322951000000003</c:v>
                </c:pt>
                <c:pt idx="1364">
                  <c:v>78.304132999999993</c:v>
                </c:pt>
                <c:pt idx="1365">
                  <c:v>78.276691</c:v>
                </c:pt>
                <c:pt idx="1366">
                  <c:v>78.252063000000007</c:v>
                </c:pt>
                <c:pt idx="1367">
                  <c:v>78.230951000000005</c:v>
                </c:pt>
                <c:pt idx="1368">
                  <c:v>78.203051000000002</c:v>
                </c:pt>
                <c:pt idx="1369">
                  <c:v>78.165232000000003</c:v>
                </c:pt>
                <c:pt idx="1370">
                  <c:v>78.131084999999999</c:v>
                </c:pt>
                <c:pt idx="1371">
                  <c:v>78.117012000000003</c:v>
                </c:pt>
                <c:pt idx="1372">
                  <c:v>78.124159000000006</c:v>
                </c:pt>
                <c:pt idx="1373">
                  <c:v>78.138874000000001</c:v>
                </c:pt>
                <c:pt idx="1374">
                  <c:v>78.146726999999998</c:v>
                </c:pt>
                <c:pt idx="1375">
                  <c:v>78.141741999999994</c:v>
                </c:pt>
                <c:pt idx="1376">
                  <c:v>78.126005000000006</c:v>
                </c:pt>
                <c:pt idx="1377">
                  <c:v>78.105669000000006</c:v>
                </c:pt>
                <c:pt idx="1378">
                  <c:v>78.086017999999996</c:v>
                </c:pt>
                <c:pt idx="1379">
                  <c:v>78.067010999999994</c:v>
                </c:pt>
                <c:pt idx="1380">
                  <c:v>78.045070999999993</c:v>
                </c:pt>
                <c:pt idx="1381">
                  <c:v>78.021321999999998</c:v>
                </c:pt>
                <c:pt idx="1382">
                  <c:v>78.004504999999995</c:v>
                </c:pt>
                <c:pt idx="1383">
                  <c:v>78.001427000000007</c:v>
                </c:pt>
                <c:pt idx="1384">
                  <c:v>78.007197000000005</c:v>
                </c:pt>
                <c:pt idx="1385">
                  <c:v>78.010619000000005</c:v>
                </c:pt>
                <c:pt idx="1386">
                  <c:v>78.008645999999999</c:v>
                </c:pt>
                <c:pt idx="1387">
                  <c:v>78.009681</c:v>
                </c:pt>
                <c:pt idx="1388">
                  <c:v>78.020844999999994</c:v>
                </c:pt>
                <c:pt idx="1389">
                  <c:v>78.036676</c:v>
                </c:pt>
                <c:pt idx="1390">
                  <c:v>78.043822000000006</c:v>
                </c:pt>
                <c:pt idx="1391">
                  <c:v>78.034497000000002</c:v>
                </c:pt>
                <c:pt idx="1392">
                  <c:v>78.012690000000006</c:v>
                </c:pt>
                <c:pt idx="1393">
                  <c:v>77.989362999999997</c:v>
                </c:pt>
                <c:pt idx="1394">
                  <c:v>77.975003000000001</c:v>
                </c:pt>
                <c:pt idx="1395">
                  <c:v>77.975258999999994</c:v>
                </c:pt>
                <c:pt idx="1396">
                  <c:v>77.988320999999999</c:v>
                </c:pt>
                <c:pt idx="1397">
                  <c:v>78.004424999999998</c:v>
                </c:pt>
                <c:pt idx="1398">
                  <c:v>78.011240999999998</c:v>
                </c:pt>
                <c:pt idx="1399">
                  <c:v>78.003234000000006</c:v>
                </c:pt>
                <c:pt idx="1400">
                  <c:v>77.985557</c:v>
                </c:pt>
                <c:pt idx="1401">
                  <c:v>77.967422999999997</c:v>
                </c:pt>
                <c:pt idx="1402">
                  <c:v>77.952455</c:v>
                </c:pt>
                <c:pt idx="1403">
                  <c:v>77.936892999999998</c:v>
                </c:pt>
                <c:pt idx="1404">
                  <c:v>77.916365999999996</c:v>
                </c:pt>
                <c:pt idx="1405">
                  <c:v>77.892801000000006</c:v>
                </c:pt>
                <c:pt idx="1406">
                  <c:v>77.874791999999999</c:v>
                </c:pt>
                <c:pt idx="1407">
                  <c:v>77.871701000000002</c:v>
                </c:pt>
                <c:pt idx="1408">
                  <c:v>77.886024000000006</c:v>
                </c:pt>
                <c:pt idx="1409">
                  <c:v>77.909598000000003</c:v>
                </c:pt>
                <c:pt idx="1410">
                  <c:v>77.927413999999999</c:v>
                </c:pt>
                <c:pt idx="1411">
                  <c:v>77.926956000000004</c:v>
                </c:pt>
                <c:pt idx="1412">
                  <c:v>77.906163000000006</c:v>
                </c:pt>
                <c:pt idx="1413">
                  <c:v>77.875229000000004</c:v>
                </c:pt>
                <c:pt idx="1414">
                  <c:v>77.852393000000006</c:v>
                </c:pt>
                <c:pt idx="1415">
                  <c:v>77.854204999999993</c:v>
                </c:pt>
                <c:pt idx="1416">
                  <c:v>77.882112000000006</c:v>
                </c:pt>
                <c:pt idx="1417">
                  <c:v>77.916278000000005</c:v>
                </c:pt>
                <c:pt idx="1418">
                  <c:v>77.929261999999994</c:v>
                </c:pt>
                <c:pt idx="1419">
                  <c:v>77.911744999999996</c:v>
                </c:pt>
                <c:pt idx="1420">
                  <c:v>77.881924999999995</c:v>
                </c:pt>
                <c:pt idx="1421">
                  <c:v>77.864951000000005</c:v>
                </c:pt>
                <c:pt idx="1422">
                  <c:v>77.866587999999993</c:v>
                </c:pt>
                <c:pt idx="1423">
                  <c:v>77.872299999999996</c:v>
                </c:pt>
                <c:pt idx="1424">
                  <c:v>77.868250000000003</c:v>
                </c:pt>
                <c:pt idx="1425">
                  <c:v>77.855070999999995</c:v>
                </c:pt>
                <c:pt idx="1426">
                  <c:v>77.842133000000004</c:v>
                </c:pt>
                <c:pt idx="1427">
                  <c:v>77.836547999999993</c:v>
                </c:pt>
                <c:pt idx="1428">
                  <c:v>77.838990999999993</c:v>
                </c:pt>
                <c:pt idx="1429">
                  <c:v>77.843519999999998</c:v>
                </c:pt>
                <c:pt idx="1430">
                  <c:v>77.839950000000002</c:v>
                </c:pt>
                <c:pt idx="1431">
                  <c:v>77.822839000000002</c:v>
                </c:pt>
                <c:pt idx="1432">
                  <c:v>77.800239000000005</c:v>
                </c:pt>
                <c:pt idx="1433">
                  <c:v>77.787729999999996</c:v>
                </c:pt>
                <c:pt idx="1434">
                  <c:v>77.791520000000006</c:v>
                </c:pt>
                <c:pt idx="1435">
                  <c:v>77.802366000000006</c:v>
                </c:pt>
                <c:pt idx="1436">
                  <c:v>77.807373999999996</c:v>
                </c:pt>
                <c:pt idx="1437">
                  <c:v>77.801511000000005</c:v>
                </c:pt>
                <c:pt idx="1438">
                  <c:v>77.785498000000004</c:v>
                </c:pt>
                <c:pt idx="1439">
                  <c:v>77.760130000000004</c:v>
                </c:pt>
                <c:pt idx="1440">
                  <c:v>77.728418000000005</c:v>
                </c:pt>
                <c:pt idx="1441">
                  <c:v>77.698593000000002</c:v>
                </c:pt>
                <c:pt idx="1442">
                  <c:v>77.678685000000002</c:v>
                </c:pt>
                <c:pt idx="1443">
                  <c:v>77.668982999999997</c:v>
                </c:pt>
                <c:pt idx="1444">
                  <c:v>77.662156999999993</c:v>
                </c:pt>
                <c:pt idx="1445">
                  <c:v>77.649136999999996</c:v>
                </c:pt>
                <c:pt idx="1446">
                  <c:v>77.625193999999993</c:v>
                </c:pt>
                <c:pt idx="1447">
                  <c:v>77.596005000000005</c:v>
                </c:pt>
                <c:pt idx="1448">
                  <c:v>77.579470999999998</c:v>
                </c:pt>
                <c:pt idx="1449">
                  <c:v>77.594166999999999</c:v>
                </c:pt>
                <c:pt idx="1450">
                  <c:v>77.640382000000002</c:v>
                </c:pt>
                <c:pt idx="1451">
                  <c:v>77.69623</c:v>
                </c:pt>
                <c:pt idx="1452">
                  <c:v>77.735498000000007</c:v>
                </c:pt>
                <c:pt idx="1453">
                  <c:v>77.743921999999998</c:v>
                </c:pt>
                <c:pt idx="1454">
                  <c:v>77.716610000000003</c:v>
                </c:pt>
                <c:pt idx="1455">
                  <c:v>77.653471999999994</c:v>
                </c:pt>
                <c:pt idx="1456">
                  <c:v>77.570046000000005</c:v>
                </c:pt>
                <c:pt idx="1457">
                  <c:v>77.503686000000002</c:v>
                </c:pt>
                <c:pt idx="1458">
                  <c:v>77.488958999999994</c:v>
                </c:pt>
                <c:pt idx="1459">
                  <c:v>77.521968000000001</c:v>
                </c:pt>
                <c:pt idx="1460">
                  <c:v>77.560658000000004</c:v>
                </c:pt>
                <c:pt idx="1461">
                  <c:v>77.567229999999995</c:v>
                </c:pt>
                <c:pt idx="1462">
                  <c:v>77.543626000000003</c:v>
                </c:pt>
                <c:pt idx="1463">
                  <c:v>77.520897000000005</c:v>
                </c:pt>
                <c:pt idx="1464">
                  <c:v>77.521311999999995</c:v>
                </c:pt>
                <c:pt idx="1465">
                  <c:v>77.538433999999995</c:v>
                </c:pt>
                <c:pt idx="1466">
                  <c:v>77.550786000000002</c:v>
                </c:pt>
                <c:pt idx="1467">
                  <c:v>77.546619000000007</c:v>
                </c:pt>
                <c:pt idx="1468">
                  <c:v>77.532347000000001</c:v>
                </c:pt>
                <c:pt idx="1469">
                  <c:v>77.519720000000007</c:v>
                </c:pt>
                <c:pt idx="1470">
                  <c:v>77.509962000000002</c:v>
                </c:pt>
                <c:pt idx="1471">
                  <c:v>77.495168000000007</c:v>
                </c:pt>
                <c:pt idx="1472">
                  <c:v>77.474744000000001</c:v>
                </c:pt>
                <c:pt idx="1473">
                  <c:v>77.462368999999995</c:v>
                </c:pt>
                <c:pt idx="1474">
                  <c:v>77.470584000000002</c:v>
                </c:pt>
                <c:pt idx="1475">
                  <c:v>77.494829999999993</c:v>
                </c:pt>
                <c:pt idx="1476">
                  <c:v>77.522724999999994</c:v>
                </c:pt>
                <c:pt idx="1477">
                  <c:v>77.554817</c:v>
                </c:pt>
                <c:pt idx="1478">
                  <c:v>77.601060000000004</c:v>
                </c:pt>
                <c:pt idx="1479">
                  <c:v>77.654421999999997</c:v>
                </c:pt>
                <c:pt idx="1480">
                  <c:v>77.683966999999996</c:v>
                </c:pt>
                <c:pt idx="1481">
                  <c:v>77.664586</c:v>
                </c:pt>
                <c:pt idx="1482">
                  <c:v>77.605076999999994</c:v>
                </c:pt>
                <c:pt idx="1483">
                  <c:v>77.538089999999997</c:v>
                </c:pt>
                <c:pt idx="1484">
                  <c:v>77.489108999999999</c:v>
                </c:pt>
                <c:pt idx="1485">
                  <c:v>77.461665999999994</c:v>
                </c:pt>
                <c:pt idx="1486">
                  <c:v>77.441818999999995</c:v>
                </c:pt>
                <c:pt idx="1487">
                  <c:v>77.405353000000005</c:v>
                </c:pt>
                <c:pt idx="1488">
                  <c:v>77.332435000000004</c:v>
                </c:pt>
                <c:pt idx="1489">
                  <c:v>77.234483999999995</c:v>
                </c:pt>
                <c:pt idx="1490">
                  <c:v>77.160015000000001</c:v>
                </c:pt>
                <c:pt idx="1491">
                  <c:v>77.150989999999993</c:v>
                </c:pt>
                <c:pt idx="1492">
                  <c:v>77.192421999999993</c:v>
                </c:pt>
                <c:pt idx="1493">
                  <c:v>77.227208000000005</c:v>
                </c:pt>
                <c:pt idx="1494">
                  <c:v>77.226642999999996</c:v>
                </c:pt>
                <c:pt idx="1495">
                  <c:v>77.223022</c:v>
                </c:pt>
                <c:pt idx="1496">
                  <c:v>77.260137</c:v>
                </c:pt>
                <c:pt idx="1497">
                  <c:v>77.334185000000005</c:v>
                </c:pt>
                <c:pt idx="1498">
                  <c:v>77.403555999999995</c:v>
                </c:pt>
                <c:pt idx="1499">
                  <c:v>77.440893000000003</c:v>
                </c:pt>
                <c:pt idx="1500">
                  <c:v>77.449195000000003</c:v>
                </c:pt>
                <c:pt idx="1501">
                  <c:v>77.432595000000006</c:v>
                </c:pt>
                <c:pt idx="1502">
                  <c:v>77.381780000000006</c:v>
                </c:pt>
                <c:pt idx="1503">
                  <c:v>77.297638000000006</c:v>
                </c:pt>
                <c:pt idx="1504">
                  <c:v>77.208376000000001</c:v>
                </c:pt>
                <c:pt idx="1505">
                  <c:v>77.147081999999997</c:v>
                </c:pt>
                <c:pt idx="1506">
                  <c:v>77.119325000000003</c:v>
                </c:pt>
                <c:pt idx="1507">
                  <c:v>77.103223999999997</c:v>
                </c:pt>
                <c:pt idx="1508">
                  <c:v>77.079224999999994</c:v>
                </c:pt>
                <c:pt idx="1509">
                  <c:v>77.054023000000001</c:v>
                </c:pt>
                <c:pt idx="1510">
                  <c:v>77.053201000000001</c:v>
                </c:pt>
                <c:pt idx="1511">
                  <c:v>77.087455000000006</c:v>
                </c:pt>
                <c:pt idx="1512">
                  <c:v>77.124663999999996</c:v>
                </c:pt>
                <c:pt idx="1513">
                  <c:v>77.105198000000001</c:v>
                </c:pt>
                <c:pt idx="1514">
                  <c:v>76.99915</c:v>
                </c:pt>
                <c:pt idx="1515">
                  <c:v>76.846924000000001</c:v>
                </c:pt>
                <c:pt idx="1516">
                  <c:v>76.728727000000006</c:v>
                </c:pt>
                <c:pt idx="1517">
                  <c:v>76.691821000000004</c:v>
                </c:pt>
                <c:pt idx="1518">
                  <c:v>76.719220000000007</c:v>
                </c:pt>
                <c:pt idx="1519">
                  <c:v>76.768496999999996</c:v>
                </c:pt>
                <c:pt idx="1520">
                  <c:v>76.821472999999997</c:v>
                </c:pt>
                <c:pt idx="1521">
                  <c:v>76.885756999999998</c:v>
                </c:pt>
                <c:pt idx="1522">
                  <c:v>76.963511999999994</c:v>
                </c:pt>
                <c:pt idx="1523">
                  <c:v>77.038302000000002</c:v>
                </c:pt>
                <c:pt idx="1524">
                  <c:v>77.090377000000004</c:v>
                </c:pt>
                <c:pt idx="1525">
                  <c:v>77.111552000000003</c:v>
                </c:pt>
                <c:pt idx="1526">
                  <c:v>77.105017000000004</c:v>
                </c:pt>
                <c:pt idx="1527">
                  <c:v>77.081142</c:v>
                </c:pt>
                <c:pt idx="1528">
                  <c:v>77.055007000000003</c:v>
                </c:pt>
                <c:pt idx="1529">
                  <c:v>77.038562999999996</c:v>
                </c:pt>
                <c:pt idx="1530">
                  <c:v>77.029482000000002</c:v>
                </c:pt>
                <c:pt idx="1531">
                  <c:v>77.010813999999996</c:v>
                </c:pt>
                <c:pt idx="1532">
                  <c:v>76.966228000000001</c:v>
                </c:pt>
                <c:pt idx="1533">
                  <c:v>76.897566999999995</c:v>
                </c:pt>
                <c:pt idx="1534">
                  <c:v>76.827388999999997</c:v>
                </c:pt>
                <c:pt idx="1535">
                  <c:v>76.782214999999994</c:v>
                </c:pt>
                <c:pt idx="1536">
                  <c:v>76.771150000000006</c:v>
                </c:pt>
                <c:pt idx="1537">
                  <c:v>76.781802999999996</c:v>
                </c:pt>
                <c:pt idx="1538">
                  <c:v>76.797101999999995</c:v>
                </c:pt>
                <c:pt idx="1539">
                  <c:v>76.809909000000005</c:v>
                </c:pt>
                <c:pt idx="1540">
                  <c:v>76.817424000000003</c:v>
                </c:pt>
                <c:pt idx="1541">
                  <c:v>76.811060999999995</c:v>
                </c:pt>
                <c:pt idx="1542">
                  <c:v>76.784750000000003</c:v>
                </c:pt>
                <c:pt idx="1543">
                  <c:v>76.748940000000005</c:v>
                </c:pt>
                <c:pt idx="1544">
                  <c:v>76.720549000000005</c:v>
                </c:pt>
                <c:pt idx="1545">
                  <c:v>76.698695999999998</c:v>
                </c:pt>
                <c:pt idx="1546">
                  <c:v>76.666650000000004</c:v>
                </c:pt>
                <c:pt idx="1547">
                  <c:v>76.621003999999999</c:v>
                </c:pt>
                <c:pt idx="1548">
                  <c:v>76.581230000000005</c:v>
                </c:pt>
                <c:pt idx="1549">
                  <c:v>76.562216000000006</c:v>
                </c:pt>
                <c:pt idx="1550">
                  <c:v>76.554499000000007</c:v>
                </c:pt>
                <c:pt idx="1551">
                  <c:v>76.544008000000005</c:v>
                </c:pt>
                <c:pt idx="1552">
                  <c:v>76.536136999999997</c:v>
                </c:pt>
                <c:pt idx="1553">
                  <c:v>76.544027999999997</c:v>
                </c:pt>
                <c:pt idx="1554">
                  <c:v>76.564577999999997</c:v>
                </c:pt>
                <c:pt idx="1555">
                  <c:v>76.584732000000002</c:v>
                </c:pt>
                <c:pt idx="1556">
                  <c:v>76.604648999999995</c:v>
                </c:pt>
                <c:pt idx="1557">
                  <c:v>76.634962999999999</c:v>
                </c:pt>
                <c:pt idx="1558">
                  <c:v>76.672977000000003</c:v>
                </c:pt>
                <c:pt idx="1559">
                  <c:v>76.699786000000003</c:v>
                </c:pt>
                <c:pt idx="1560">
                  <c:v>76.702993000000006</c:v>
                </c:pt>
                <c:pt idx="1561">
                  <c:v>76.687130999999994</c:v>
                </c:pt>
                <c:pt idx="1562">
                  <c:v>76.658229000000006</c:v>
                </c:pt>
                <c:pt idx="1563">
                  <c:v>76.612727000000007</c:v>
                </c:pt>
                <c:pt idx="1564">
                  <c:v>76.549193000000002</c:v>
                </c:pt>
                <c:pt idx="1565">
                  <c:v>76.481986000000006</c:v>
                </c:pt>
                <c:pt idx="1566">
                  <c:v>76.435063</c:v>
                </c:pt>
                <c:pt idx="1567">
                  <c:v>76.423287000000002</c:v>
                </c:pt>
                <c:pt idx="1568">
                  <c:v>76.440723000000006</c:v>
                </c:pt>
                <c:pt idx="1569">
                  <c:v>76.465422000000004</c:v>
                </c:pt>
                <c:pt idx="1570">
                  <c:v>76.477728999999997</c:v>
                </c:pt>
                <c:pt idx="1571">
                  <c:v>76.477080999999998</c:v>
                </c:pt>
                <c:pt idx="1572">
                  <c:v>76.477923000000004</c:v>
                </c:pt>
                <c:pt idx="1573">
                  <c:v>76.487252999999995</c:v>
                </c:pt>
                <c:pt idx="1574">
                  <c:v>76.494776999999999</c:v>
                </c:pt>
                <c:pt idx="1575">
                  <c:v>76.491546999999997</c:v>
                </c:pt>
                <c:pt idx="1576">
                  <c:v>76.486732000000003</c:v>
                </c:pt>
                <c:pt idx="1577">
                  <c:v>76.491448000000005</c:v>
                </c:pt>
                <c:pt idx="1578">
                  <c:v>76.494282999999996</c:v>
                </c:pt>
                <c:pt idx="1579">
                  <c:v>76.473589000000004</c:v>
                </c:pt>
                <c:pt idx="1580">
                  <c:v>76.433394000000007</c:v>
                </c:pt>
                <c:pt idx="1581">
                  <c:v>76.405226999999996</c:v>
                </c:pt>
                <c:pt idx="1582">
                  <c:v>76.406496000000004</c:v>
                </c:pt>
                <c:pt idx="1583">
                  <c:v>76.414805000000001</c:v>
                </c:pt>
                <c:pt idx="1584">
                  <c:v>76.396494000000004</c:v>
                </c:pt>
                <c:pt idx="1585">
                  <c:v>76.349947</c:v>
                </c:pt>
                <c:pt idx="1586">
                  <c:v>76.306873999999993</c:v>
                </c:pt>
                <c:pt idx="1587">
                  <c:v>76.295773999999994</c:v>
                </c:pt>
                <c:pt idx="1588">
                  <c:v>76.315835000000007</c:v>
                </c:pt>
                <c:pt idx="1589">
                  <c:v>76.344686999999993</c:v>
                </c:pt>
                <c:pt idx="1590">
                  <c:v>76.361358999999993</c:v>
                </c:pt>
                <c:pt idx="1591">
                  <c:v>76.359436000000002</c:v>
                </c:pt>
                <c:pt idx="1592">
                  <c:v>76.345123999999998</c:v>
                </c:pt>
                <c:pt idx="1593">
                  <c:v>76.327782999999997</c:v>
                </c:pt>
                <c:pt idx="1594">
                  <c:v>76.312034999999995</c:v>
                </c:pt>
                <c:pt idx="1595">
                  <c:v>76.297337999999996</c:v>
                </c:pt>
                <c:pt idx="1596">
                  <c:v>76.283064999999993</c:v>
                </c:pt>
                <c:pt idx="1597">
                  <c:v>76.271412999999995</c:v>
                </c:pt>
                <c:pt idx="1598">
                  <c:v>76.265174999999999</c:v>
                </c:pt>
                <c:pt idx="1599">
                  <c:v>76.265264000000002</c:v>
                </c:pt>
                <c:pt idx="1600">
                  <c:v>76.271476000000007</c:v>
                </c:pt>
                <c:pt idx="1601">
                  <c:v>76.283698000000001</c:v>
                </c:pt>
                <c:pt idx="1602">
                  <c:v>76.300897000000006</c:v>
                </c:pt>
                <c:pt idx="1603">
                  <c:v>76.319878000000003</c:v>
                </c:pt>
                <c:pt idx="1604">
                  <c:v>76.336149000000006</c:v>
                </c:pt>
                <c:pt idx="1605">
                  <c:v>76.346646000000007</c:v>
                </c:pt>
                <c:pt idx="1606">
                  <c:v>76.352435</c:v>
                </c:pt>
                <c:pt idx="1607">
                  <c:v>76.357989000000003</c:v>
                </c:pt>
                <c:pt idx="1608">
                  <c:v>76.365660000000005</c:v>
                </c:pt>
                <c:pt idx="1609">
                  <c:v>76.371380000000002</c:v>
                </c:pt>
                <c:pt idx="1610">
                  <c:v>76.369984000000002</c:v>
                </c:pt>
                <c:pt idx="1611">
                  <c:v>76.365334000000004</c:v>
                </c:pt>
                <c:pt idx="1612">
                  <c:v>76.368718000000001</c:v>
                </c:pt>
                <c:pt idx="1613">
                  <c:v>76.384107999999998</c:v>
                </c:pt>
                <c:pt idx="1614">
                  <c:v>76.401650000000004</c:v>
                </c:pt>
                <c:pt idx="1615">
                  <c:v>76.411603999999997</c:v>
                </c:pt>
                <c:pt idx="1616">
                  <c:v>76.418858999999998</c:v>
                </c:pt>
                <c:pt idx="1617">
                  <c:v>76.434790000000007</c:v>
                </c:pt>
                <c:pt idx="1618">
                  <c:v>76.457645999999997</c:v>
                </c:pt>
                <c:pt idx="1619">
                  <c:v>76.472041000000004</c:v>
                </c:pt>
                <c:pt idx="1620">
                  <c:v>76.469876999999997</c:v>
                </c:pt>
                <c:pt idx="1621">
                  <c:v>76.461245000000005</c:v>
                </c:pt>
                <c:pt idx="1622">
                  <c:v>76.460724999999996</c:v>
                </c:pt>
                <c:pt idx="1623">
                  <c:v>76.472643000000005</c:v>
                </c:pt>
                <c:pt idx="1624">
                  <c:v>76.495592000000002</c:v>
                </c:pt>
                <c:pt idx="1625">
                  <c:v>76.530116000000007</c:v>
                </c:pt>
                <c:pt idx="1626">
                  <c:v>76.566135000000003</c:v>
                </c:pt>
                <c:pt idx="1627">
                  <c:v>76.575670000000002</c:v>
                </c:pt>
                <c:pt idx="1628">
                  <c:v>76.543102000000005</c:v>
                </c:pt>
                <c:pt idx="1629">
                  <c:v>76.504818</c:v>
                </c:pt>
                <c:pt idx="1630">
                  <c:v>76.534479000000005</c:v>
                </c:pt>
                <c:pt idx="1631">
                  <c:v>76.665137000000001</c:v>
                </c:pt>
                <c:pt idx="1632">
                  <c:v>76.828068999999999</c:v>
                </c:pt>
                <c:pt idx="1633">
                  <c:v>76.893906999999999</c:v>
                </c:pt>
                <c:pt idx="1634">
                  <c:v>76.795574000000002</c:v>
                </c:pt>
                <c:pt idx="1635">
                  <c:v>76.602232999999998</c:v>
                </c:pt>
                <c:pt idx="1636">
                  <c:v>76.452179999999998</c:v>
                </c:pt>
                <c:pt idx="1637">
                  <c:v>76.431197999999995</c:v>
                </c:pt>
                <c:pt idx="1638">
                  <c:v>76.526781</c:v>
                </c:pt>
                <c:pt idx="1639">
                  <c:v>76.665081999999998</c:v>
                </c:pt>
                <c:pt idx="1640">
                  <c:v>76.783502999999996</c:v>
                </c:pt>
                <c:pt idx="1641">
                  <c:v>76.833950999999999</c:v>
                </c:pt>
                <c:pt idx="1642">
                  <c:v>76.766844000000006</c:v>
                </c:pt>
                <c:pt idx="1643">
                  <c:v>76.592220999999995</c:v>
                </c:pt>
                <c:pt idx="1644">
                  <c:v>76.395188000000005</c:v>
                </c:pt>
                <c:pt idx="1645">
                  <c:v>76.287131000000002</c:v>
                </c:pt>
                <c:pt idx="1646">
                  <c:v>76.313309000000004</c:v>
                </c:pt>
                <c:pt idx="1647">
                  <c:v>76.421295000000001</c:v>
                </c:pt>
                <c:pt idx="1648">
                  <c:v>76.521062000000001</c:v>
                </c:pt>
                <c:pt idx="1649">
                  <c:v>76.545642000000001</c:v>
                </c:pt>
                <c:pt idx="1650">
                  <c:v>76.526478999999995</c:v>
                </c:pt>
                <c:pt idx="1651">
                  <c:v>76.545613000000003</c:v>
                </c:pt>
                <c:pt idx="1652">
                  <c:v>76.653621999999999</c:v>
                </c:pt>
                <c:pt idx="1653">
                  <c:v>76.828408999999994</c:v>
                </c:pt>
                <c:pt idx="1654">
                  <c:v>76.961579</c:v>
                </c:pt>
                <c:pt idx="1655">
                  <c:v>76.977773999999997</c:v>
                </c:pt>
                <c:pt idx="1656">
                  <c:v>76.902129000000002</c:v>
                </c:pt>
                <c:pt idx="1657">
                  <c:v>76.828207000000006</c:v>
                </c:pt>
                <c:pt idx="1658">
                  <c:v>76.786832000000004</c:v>
                </c:pt>
                <c:pt idx="1659">
                  <c:v>76.717928999999998</c:v>
                </c:pt>
                <c:pt idx="1660">
                  <c:v>76.607917</c:v>
                </c:pt>
                <c:pt idx="1661">
                  <c:v>76.50112</c:v>
                </c:pt>
                <c:pt idx="1662">
                  <c:v>76.453896</c:v>
                </c:pt>
                <c:pt idx="1663">
                  <c:v>76.467482000000004</c:v>
                </c:pt>
                <c:pt idx="1664">
                  <c:v>76.511376999999996</c:v>
                </c:pt>
                <c:pt idx="1665">
                  <c:v>76.559377999999995</c:v>
                </c:pt>
                <c:pt idx="1666">
                  <c:v>76.602598999999998</c:v>
                </c:pt>
                <c:pt idx="1667">
                  <c:v>76.625552999999996</c:v>
                </c:pt>
                <c:pt idx="1668">
                  <c:v>76.603395000000006</c:v>
                </c:pt>
                <c:pt idx="1669">
                  <c:v>76.509896999999995</c:v>
                </c:pt>
                <c:pt idx="1670">
                  <c:v>76.373440000000002</c:v>
                </c:pt>
                <c:pt idx="1671">
                  <c:v>76.263272000000001</c:v>
                </c:pt>
                <c:pt idx="1672">
                  <c:v>76.226319000000004</c:v>
                </c:pt>
                <c:pt idx="1673">
                  <c:v>76.263751999999997</c:v>
                </c:pt>
                <c:pt idx="1674">
                  <c:v>76.312203999999994</c:v>
                </c:pt>
                <c:pt idx="1675">
                  <c:v>76.341766000000007</c:v>
                </c:pt>
                <c:pt idx="1676">
                  <c:v>76.344809999999995</c:v>
                </c:pt>
                <c:pt idx="1677">
                  <c:v>76.342335000000006</c:v>
                </c:pt>
                <c:pt idx="1678">
                  <c:v>76.333549000000005</c:v>
                </c:pt>
                <c:pt idx="1679">
                  <c:v>76.304530999999997</c:v>
                </c:pt>
                <c:pt idx="1680">
                  <c:v>76.269009999999994</c:v>
                </c:pt>
                <c:pt idx="1681">
                  <c:v>76.241874999999993</c:v>
                </c:pt>
                <c:pt idx="1682">
                  <c:v>76.227968000000004</c:v>
                </c:pt>
                <c:pt idx="1683">
                  <c:v>76.213560000000001</c:v>
                </c:pt>
                <c:pt idx="1684">
                  <c:v>76.214160000000007</c:v>
                </c:pt>
                <c:pt idx="1685">
                  <c:v>76.257576999999998</c:v>
                </c:pt>
                <c:pt idx="1686">
                  <c:v>76.341678000000002</c:v>
                </c:pt>
                <c:pt idx="1687">
                  <c:v>76.418422000000007</c:v>
                </c:pt>
                <c:pt idx="1688">
                  <c:v>76.439811000000006</c:v>
                </c:pt>
                <c:pt idx="1689">
                  <c:v>76.413043000000002</c:v>
                </c:pt>
                <c:pt idx="1690">
                  <c:v>76.372054000000006</c:v>
                </c:pt>
                <c:pt idx="1691">
                  <c:v>76.337262999999993</c:v>
                </c:pt>
                <c:pt idx="1692">
                  <c:v>76.293604999999999</c:v>
                </c:pt>
                <c:pt idx="1693">
                  <c:v>76.236248000000003</c:v>
                </c:pt>
                <c:pt idx="1694">
                  <c:v>76.178520000000006</c:v>
                </c:pt>
                <c:pt idx="1695">
                  <c:v>76.145048000000003</c:v>
                </c:pt>
                <c:pt idx="1696">
                  <c:v>76.137591999999998</c:v>
                </c:pt>
                <c:pt idx="1697">
                  <c:v>76.140541999999996</c:v>
                </c:pt>
                <c:pt idx="1698">
                  <c:v>76.134061000000003</c:v>
                </c:pt>
                <c:pt idx="1699">
                  <c:v>76.115375</c:v>
                </c:pt>
                <c:pt idx="1700">
                  <c:v>76.099056000000004</c:v>
                </c:pt>
                <c:pt idx="1701">
                  <c:v>76.106538999999998</c:v>
                </c:pt>
                <c:pt idx="1702">
                  <c:v>76.140145000000004</c:v>
                </c:pt>
                <c:pt idx="1703">
                  <c:v>76.177566999999996</c:v>
                </c:pt>
                <c:pt idx="1704">
                  <c:v>76.182985000000002</c:v>
                </c:pt>
                <c:pt idx="1705">
                  <c:v>76.143405000000001</c:v>
                </c:pt>
                <c:pt idx="1706">
                  <c:v>76.077400999999995</c:v>
                </c:pt>
                <c:pt idx="1707">
                  <c:v>76.023815999999997</c:v>
                </c:pt>
                <c:pt idx="1708">
                  <c:v>76.000130999999996</c:v>
                </c:pt>
                <c:pt idx="1709">
                  <c:v>75.991945999999999</c:v>
                </c:pt>
                <c:pt idx="1710">
                  <c:v>75.970264</c:v>
                </c:pt>
                <c:pt idx="1711">
                  <c:v>75.931352000000004</c:v>
                </c:pt>
                <c:pt idx="1712">
                  <c:v>75.901267000000004</c:v>
                </c:pt>
                <c:pt idx="1713">
                  <c:v>75.906901000000005</c:v>
                </c:pt>
                <c:pt idx="1714">
                  <c:v>75.943394999999995</c:v>
                </c:pt>
                <c:pt idx="1715">
                  <c:v>75.979378999999994</c:v>
                </c:pt>
                <c:pt idx="1716">
                  <c:v>75.987908000000004</c:v>
                </c:pt>
                <c:pt idx="1717">
                  <c:v>75.966185999999993</c:v>
                </c:pt>
                <c:pt idx="1718">
                  <c:v>75.929625999999999</c:v>
                </c:pt>
                <c:pt idx="1719">
                  <c:v>75.894819999999996</c:v>
                </c:pt>
                <c:pt idx="1720">
                  <c:v>75.869529</c:v>
                </c:pt>
                <c:pt idx="1721">
                  <c:v>75.848640000000003</c:v>
                </c:pt>
                <c:pt idx="1722">
                  <c:v>75.822637999999998</c:v>
                </c:pt>
                <c:pt idx="1723">
                  <c:v>75.792105000000006</c:v>
                </c:pt>
                <c:pt idx="1724">
                  <c:v>75.773820000000001</c:v>
                </c:pt>
                <c:pt idx="1725">
                  <c:v>75.781930000000003</c:v>
                </c:pt>
                <c:pt idx="1726">
                  <c:v>75.809258</c:v>
                </c:pt>
                <c:pt idx="1727">
                  <c:v>75.833202999999997</c:v>
                </c:pt>
                <c:pt idx="1728">
                  <c:v>75.834937999999994</c:v>
                </c:pt>
                <c:pt idx="1729">
                  <c:v>75.805636000000007</c:v>
                </c:pt>
                <c:pt idx="1730">
                  <c:v>75.743679</c:v>
                </c:pt>
                <c:pt idx="1731">
                  <c:v>75.666543000000004</c:v>
                </c:pt>
                <c:pt idx="1732">
                  <c:v>75.616936999999993</c:v>
                </c:pt>
                <c:pt idx="1733">
                  <c:v>75.63064</c:v>
                </c:pt>
                <c:pt idx="1734">
                  <c:v>75.692532999999997</c:v>
                </c:pt>
                <c:pt idx="1735">
                  <c:v>75.744198999999995</c:v>
                </c:pt>
                <c:pt idx="1736">
                  <c:v>75.742799000000005</c:v>
                </c:pt>
                <c:pt idx="1737">
                  <c:v>75.695262</c:v>
                </c:pt>
                <c:pt idx="1738">
                  <c:v>75.628731000000002</c:v>
                </c:pt>
                <c:pt idx="1739">
                  <c:v>75.557185000000004</c:v>
                </c:pt>
                <c:pt idx="1740">
                  <c:v>75.490245999999999</c:v>
                </c:pt>
                <c:pt idx="1741">
                  <c:v>75.449836000000005</c:v>
                </c:pt>
                <c:pt idx="1742">
                  <c:v>75.447755999999998</c:v>
                </c:pt>
                <c:pt idx="1743">
                  <c:v>75.457074000000006</c:v>
                </c:pt>
                <c:pt idx="1744">
                  <c:v>75.438490999999999</c:v>
                </c:pt>
                <c:pt idx="1745">
                  <c:v>75.396270999999999</c:v>
                </c:pt>
                <c:pt idx="1746">
                  <c:v>75.383949999999999</c:v>
                </c:pt>
                <c:pt idx="1747">
                  <c:v>75.440217000000004</c:v>
                </c:pt>
                <c:pt idx="1748">
                  <c:v>75.536716999999996</c:v>
                </c:pt>
                <c:pt idx="1749">
                  <c:v>75.603371999999993</c:v>
                </c:pt>
                <c:pt idx="1750">
                  <c:v>75.598754999999997</c:v>
                </c:pt>
                <c:pt idx="1751">
                  <c:v>75.543025</c:v>
                </c:pt>
                <c:pt idx="1752">
                  <c:v>75.482231999999996</c:v>
                </c:pt>
                <c:pt idx="1753">
                  <c:v>75.434663</c:v>
                </c:pt>
                <c:pt idx="1754">
                  <c:v>75.384401999999994</c:v>
                </c:pt>
                <c:pt idx="1755">
                  <c:v>75.324312000000006</c:v>
                </c:pt>
                <c:pt idx="1756">
                  <c:v>75.283055000000004</c:v>
                </c:pt>
                <c:pt idx="1757">
                  <c:v>75.293580000000006</c:v>
                </c:pt>
                <c:pt idx="1758">
                  <c:v>75.341904999999997</c:v>
                </c:pt>
                <c:pt idx="1759">
                  <c:v>75.369331000000003</c:v>
                </c:pt>
                <c:pt idx="1760">
                  <c:v>75.333759999999998</c:v>
                </c:pt>
                <c:pt idx="1761">
                  <c:v>75.257396999999997</c:v>
                </c:pt>
                <c:pt idx="1762">
                  <c:v>75.203280000000007</c:v>
                </c:pt>
                <c:pt idx="1763">
                  <c:v>75.211084999999997</c:v>
                </c:pt>
                <c:pt idx="1764">
                  <c:v>75.262169999999998</c:v>
                </c:pt>
                <c:pt idx="1765">
                  <c:v>75.302178999999995</c:v>
                </c:pt>
                <c:pt idx="1766">
                  <c:v>75.291944000000001</c:v>
                </c:pt>
                <c:pt idx="1767">
                  <c:v>75.240201999999996</c:v>
                </c:pt>
                <c:pt idx="1768">
                  <c:v>75.191715000000002</c:v>
                </c:pt>
                <c:pt idx="1769">
                  <c:v>75.180081000000001</c:v>
                </c:pt>
                <c:pt idx="1770">
                  <c:v>75.191657000000006</c:v>
                </c:pt>
                <c:pt idx="1771">
                  <c:v>75.181780000000003</c:v>
                </c:pt>
                <c:pt idx="1772">
                  <c:v>75.128343999999998</c:v>
                </c:pt>
                <c:pt idx="1773">
                  <c:v>75.060184000000007</c:v>
                </c:pt>
                <c:pt idx="1774">
                  <c:v>75.027959999999993</c:v>
                </c:pt>
                <c:pt idx="1775">
                  <c:v>75.056145000000001</c:v>
                </c:pt>
                <c:pt idx="1776">
                  <c:v>75.128394999999998</c:v>
                </c:pt>
                <c:pt idx="1777">
                  <c:v>75.209721999999999</c:v>
                </c:pt>
                <c:pt idx="1778">
                  <c:v>75.271010000000004</c:v>
                </c:pt>
                <c:pt idx="1779">
                  <c:v>75.296384000000003</c:v>
                </c:pt>
                <c:pt idx="1780">
                  <c:v>75.281856000000005</c:v>
                </c:pt>
                <c:pt idx="1781">
                  <c:v>75.233974000000003</c:v>
                </c:pt>
                <c:pt idx="1782">
                  <c:v>75.167872000000003</c:v>
                </c:pt>
                <c:pt idx="1783">
                  <c:v>75.102835999999996</c:v>
                </c:pt>
                <c:pt idx="1784">
                  <c:v>75.052926999999997</c:v>
                </c:pt>
                <c:pt idx="1785">
                  <c:v>75.016034000000005</c:v>
                </c:pt>
                <c:pt idx="1786">
                  <c:v>74.975285999999997</c:v>
                </c:pt>
                <c:pt idx="1787">
                  <c:v>74.919436000000005</c:v>
                </c:pt>
                <c:pt idx="1788">
                  <c:v>74.861435</c:v>
                </c:pt>
                <c:pt idx="1789">
                  <c:v>74.828654999999998</c:v>
                </c:pt>
                <c:pt idx="1790">
                  <c:v>74.835052000000005</c:v>
                </c:pt>
                <c:pt idx="1791">
                  <c:v>74.870429000000001</c:v>
                </c:pt>
                <c:pt idx="1792">
                  <c:v>74.913735000000003</c:v>
                </c:pt>
                <c:pt idx="1793">
                  <c:v>74.944328999999996</c:v>
                </c:pt>
                <c:pt idx="1794">
                  <c:v>74.941726000000003</c:v>
                </c:pt>
                <c:pt idx="1795">
                  <c:v>74.896451999999996</c:v>
                </c:pt>
                <c:pt idx="1796">
                  <c:v>74.833315999999996</c:v>
                </c:pt>
                <c:pt idx="1797">
                  <c:v>74.807181999999997</c:v>
                </c:pt>
                <c:pt idx="1798">
                  <c:v>74.858289999999997</c:v>
                </c:pt>
                <c:pt idx="1799">
                  <c:v>74.975702999999996</c:v>
                </c:pt>
                <c:pt idx="1800">
                  <c:v>75.112190999999996</c:v>
                </c:pt>
                <c:pt idx="1801">
                  <c:v>75.224681000000004</c:v>
                </c:pt>
                <c:pt idx="1802">
                  <c:v>75.286944000000005</c:v>
                </c:pt>
                <c:pt idx="1803">
                  <c:v>75.277939000000003</c:v>
                </c:pt>
                <c:pt idx="1804">
                  <c:v>75.187381000000002</c:v>
                </c:pt>
                <c:pt idx="1805">
                  <c:v>75.036371000000003</c:v>
                </c:pt>
                <c:pt idx="1806">
                  <c:v>74.874115000000003</c:v>
                </c:pt>
                <c:pt idx="1807">
                  <c:v>74.744736000000003</c:v>
                </c:pt>
                <c:pt idx="1808">
                  <c:v>74.662400000000005</c:v>
                </c:pt>
                <c:pt idx="1809">
                  <c:v>74.621791999999999</c:v>
                </c:pt>
                <c:pt idx="1810">
                  <c:v>74.621610000000004</c:v>
                </c:pt>
                <c:pt idx="1811">
                  <c:v>74.665199000000001</c:v>
                </c:pt>
                <c:pt idx="1812">
                  <c:v>74.741876000000005</c:v>
                </c:pt>
                <c:pt idx="1813">
                  <c:v>74.821076000000005</c:v>
                </c:pt>
                <c:pt idx="1814">
                  <c:v>74.871144000000001</c:v>
                </c:pt>
                <c:pt idx="1815">
                  <c:v>74.882028000000005</c:v>
                </c:pt>
                <c:pt idx="1816">
                  <c:v>74.866832000000002</c:v>
                </c:pt>
                <c:pt idx="1817">
                  <c:v>74.840909999999994</c:v>
                </c:pt>
                <c:pt idx="1818">
                  <c:v>74.804714000000004</c:v>
                </c:pt>
                <c:pt idx="1819">
                  <c:v>74.752649000000005</c:v>
                </c:pt>
                <c:pt idx="1820">
                  <c:v>74.693516000000002</c:v>
                </c:pt>
                <c:pt idx="1821">
                  <c:v>74.649196000000003</c:v>
                </c:pt>
                <c:pt idx="1822">
                  <c:v>74.630746000000002</c:v>
                </c:pt>
                <c:pt idx="1823">
                  <c:v>74.627658999999994</c:v>
                </c:pt>
                <c:pt idx="1824">
                  <c:v>74.629722999999998</c:v>
                </c:pt>
                <c:pt idx="1825">
                  <c:v>74.650683000000001</c:v>
                </c:pt>
                <c:pt idx="1826">
                  <c:v>74.710983999999996</c:v>
                </c:pt>
                <c:pt idx="1827">
                  <c:v>74.794517999999997</c:v>
                </c:pt>
                <c:pt idx="1828">
                  <c:v>74.843902999999997</c:v>
                </c:pt>
                <c:pt idx="1829">
                  <c:v>74.814160999999999</c:v>
                </c:pt>
                <c:pt idx="1830">
                  <c:v>74.720613</c:v>
                </c:pt>
                <c:pt idx="1831">
                  <c:v>74.620093999999995</c:v>
                </c:pt>
                <c:pt idx="1832">
                  <c:v>74.552004999999994</c:v>
                </c:pt>
                <c:pt idx="1833">
                  <c:v>74.517026000000001</c:v>
                </c:pt>
                <c:pt idx="1834">
                  <c:v>74.512069999999994</c:v>
                </c:pt>
                <c:pt idx="1835">
                  <c:v>74.552259000000006</c:v>
                </c:pt>
                <c:pt idx="1836">
                  <c:v>74.636572999999999</c:v>
                </c:pt>
                <c:pt idx="1837">
                  <c:v>74.718660999999997</c:v>
                </c:pt>
                <c:pt idx="1838">
                  <c:v>74.746652999999995</c:v>
                </c:pt>
                <c:pt idx="1839">
                  <c:v>74.720844</c:v>
                </c:pt>
                <c:pt idx="1840">
                  <c:v>74.676938000000007</c:v>
                </c:pt>
                <c:pt idx="1841">
                  <c:v>74.618083999999996</c:v>
                </c:pt>
                <c:pt idx="1842">
                  <c:v>74.518664000000001</c:v>
                </c:pt>
                <c:pt idx="1843">
                  <c:v>74.403554</c:v>
                </c:pt>
                <c:pt idx="1844">
                  <c:v>74.353447000000003</c:v>
                </c:pt>
                <c:pt idx="1845">
                  <c:v>74.413623999999999</c:v>
                </c:pt>
                <c:pt idx="1846">
                  <c:v>74.548423999999997</c:v>
                </c:pt>
                <c:pt idx="1847">
                  <c:v>74.690963999999994</c:v>
                </c:pt>
                <c:pt idx="1848">
                  <c:v>74.796515999999997</c:v>
                </c:pt>
                <c:pt idx="1849">
                  <c:v>74.834726000000003</c:v>
                </c:pt>
                <c:pt idx="1850">
                  <c:v>74.776504000000003</c:v>
                </c:pt>
                <c:pt idx="1851">
                  <c:v>74.637090000000001</c:v>
                </c:pt>
                <c:pt idx="1852">
                  <c:v>74.507039000000006</c:v>
                </c:pt>
                <c:pt idx="1853">
                  <c:v>74.485173000000003</c:v>
                </c:pt>
                <c:pt idx="1854">
                  <c:v>74.578879999999998</c:v>
                </c:pt>
                <c:pt idx="1855">
                  <c:v>74.700815000000006</c:v>
                </c:pt>
                <c:pt idx="1856">
                  <c:v>74.763655999999997</c:v>
                </c:pt>
                <c:pt idx="1857">
                  <c:v>74.750518</c:v>
                </c:pt>
                <c:pt idx="1858">
                  <c:v>74.694913</c:v>
                </c:pt>
                <c:pt idx="1859">
                  <c:v>74.633123999999995</c:v>
                </c:pt>
                <c:pt idx="1860">
                  <c:v>74.590130000000002</c:v>
                </c:pt>
                <c:pt idx="1861">
                  <c:v>74.582464000000002</c:v>
                </c:pt>
                <c:pt idx="1862">
                  <c:v>74.611699999999999</c:v>
                </c:pt>
                <c:pt idx="1863">
                  <c:v>74.660696999999999</c:v>
                </c:pt>
                <c:pt idx="1864">
                  <c:v>74.706900000000005</c:v>
                </c:pt>
                <c:pt idx="1865">
                  <c:v>74.737830000000002</c:v>
                </c:pt>
                <c:pt idx="1866">
                  <c:v>74.754108000000002</c:v>
                </c:pt>
                <c:pt idx="1867">
                  <c:v>74.767070000000004</c:v>
                </c:pt>
                <c:pt idx="1868">
                  <c:v>74.793074000000004</c:v>
                </c:pt>
                <c:pt idx="1869">
                  <c:v>74.838149999999999</c:v>
                </c:pt>
                <c:pt idx="1870">
                  <c:v>74.887120999999993</c:v>
                </c:pt>
                <c:pt idx="1871">
                  <c:v>74.917921000000007</c:v>
                </c:pt>
                <c:pt idx="1872">
                  <c:v>74.927103000000002</c:v>
                </c:pt>
                <c:pt idx="1873">
                  <c:v>74.930582999999999</c:v>
                </c:pt>
                <c:pt idx="1874">
                  <c:v>74.939976999999999</c:v>
                </c:pt>
                <c:pt idx="1875">
                  <c:v>74.952095</c:v>
                </c:pt>
                <c:pt idx="1876">
                  <c:v>74.963070999999999</c:v>
                </c:pt>
                <c:pt idx="1877">
                  <c:v>74.977844000000005</c:v>
                </c:pt>
                <c:pt idx="1878">
                  <c:v>75.000934999999998</c:v>
                </c:pt>
                <c:pt idx="1879">
                  <c:v>75.030186999999998</c:v>
                </c:pt>
                <c:pt idx="1880">
                  <c:v>75.063259000000002</c:v>
                </c:pt>
                <c:pt idx="1881">
                  <c:v>75.096843000000007</c:v>
                </c:pt>
                <c:pt idx="1882">
                  <c:v>75.114934000000005</c:v>
                </c:pt>
                <c:pt idx="1883">
                  <c:v>75.094627000000003</c:v>
                </c:pt>
                <c:pt idx="1884">
                  <c:v>75.035561000000001</c:v>
                </c:pt>
                <c:pt idx="1885">
                  <c:v>74.971181999999999</c:v>
                </c:pt>
                <c:pt idx="1886">
                  <c:v>74.935905000000005</c:v>
                </c:pt>
                <c:pt idx="1887">
                  <c:v>74.928483</c:v>
                </c:pt>
                <c:pt idx="1888">
                  <c:v>74.920903999999993</c:v>
                </c:pt>
                <c:pt idx="1889">
                  <c:v>74.896001999999996</c:v>
                </c:pt>
                <c:pt idx="1890">
                  <c:v>74.861152000000004</c:v>
                </c:pt>
                <c:pt idx="1891">
                  <c:v>74.830865000000003</c:v>
                </c:pt>
                <c:pt idx="1892">
                  <c:v>74.814460999999994</c:v>
                </c:pt>
                <c:pt idx="1893">
                  <c:v>74.820503000000002</c:v>
                </c:pt>
                <c:pt idx="1894">
                  <c:v>74.852659000000003</c:v>
                </c:pt>
                <c:pt idx="1895">
                  <c:v>74.891484000000005</c:v>
                </c:pt>
                <c:pt idx="1896">
                  <c:v>74.896912999999998</c:v>
                </c:pt>
                <c:pt idx="1897">
                  <c:v>74.846436999999995</c:v>
                </c:pt>
                <c:pt idx="1898">
                  <c:v>74.765826000000004</c:v>
                </c:pt>
                <c:pt idx="1899">
                  <c:v>74.707401000000004</c:v>
                </c:pt>
                <c:pt idx="1900">
                  <c:v>74.696927000000002</c:v>
                </c:pt>
                <c:pt idx="1901">
                  <c:v>74.714163999999997</c:v>
                </c:pt>
                <c:pt idx="1902">
                  <c:v>74.727934000000005</c:v>
                </c:pt>
                <c:pt idx="1903">
                  <c:v>74.735487000000006</c:v>
                </c:pt>
                <c:pt idx="1904">
                  <c:v>74.755741</c:v>
                </c:pt>
                <c:pt idx="1905">
                  <c:v>74.791694000000007</c:v>
                </c:pt>
                <c:pt idx="1906">
                  <c:v>74.817175000000006</c:v>
                </c:pt>
                <c:pt idx="1907">
                  <c:v>74.804202000000004</c:v>
                </c:pt>
                <c:pt idx="1908">
                  <c:v>74.751897999999997</c:v>
                </c:pt>
                <c:pt idx="1909">
                  <c:v>74.684798999999998</c:v>
                </c:pt>
                <c:pt idx="1910">
                  <c:v>74.632669000000007</c:v>
                </c:pt>
                <c:pt idx="1911">
                  <c:v>74.614245999999994</c:v>
                </c:pt>
                <c:pt idx="1912">
                  <c:v>74.629037999999994</c:v>
                </c:pt>
                <c:pt idx="1913">
                  <c:v>74.656699000000003</c:v>
                </c:pt>
                <c:pt idx="1914">
                  <c:v>74.669150000000002</c:v>
                </c:pt>
                <c:pt idx="1915">
                  <c:v>74.653823000000003</c:v>
                </c:pt>
                <c:pt idx="1916">
                  <c:v>74.627374000000003</c:v>
                </c:pt>
                <c:pt idx="1917">
                  <c:v>74.621315999999993</c:v>
                </c:pt>
                <c:pt idx="1918">
                  <c:v>74.653756000000001</c:v>
                </c:pt>
                <c:pt idx="1919">
                  <c:v>74.716201999999996</c:v>
                </c:pt>
                <c:pt idx="1920">
                  <c:v>74.783969999999997</c:v>
                </c:pt>
                <c:pt idx="1921">
                  <c:v>74.835166000000001</c:v>
                </c:pt>
                <c:pt idx="1922">
                  <c:v>74.859905999999995</c:v>
                </c:pt>
                <c:pt idx="1923">
                  <c:v>74.856787999999995</c:v>
                </c:pt>
                <c:pt idx="1924">
                  <c:v>74.825142</c:v>
                </c:pt>
                <c:pt idx="1925">
                  <c:v>74.764021999999997</c:v>
                </c:pt>
                <c:pt idx="1926">
                  <c:v>74.683705000000003</c:v>
                </c:pt>
                <c:pt idx="1927">
                  <c:v>74.612172999999999</c:v>
                </c:pt>
                <c:pt idx="1928">
                  <c:v>74.575295999999994</c:v>
                </c:pt>
                <c:pt idx="1929">
                  <c:v>74.570598000000004</c:v>
                </c:pt>
                <c:pt idx="1930">
                  <c:v>74.575141000000002</c:v>
                </c:pt>
                <c:pt idx="1931">
                  <c:v>74.581987999999996</c:v>
                </c:pt>
                <c:pt idx="1932">
                  <c:v>74.611348000000007</c:v>
                </c:pt>
                <c:pt idx="1933">
                  <c:v>74.676772999999997</c:v>
                </c:pt>
                <c:pt idx="1934">
                  <c:v>74.755426</c:v>
                </c:pt>
                <c:pt idx="1935">
                  <c:v>74.807473999999999</c:v>
                </c:pt>
                <c:pt idx="1936">
                  <c:v>74.816811999999999</c:v>
                </c:pt>
                <c:pt idx="1937">
                  <c:v>74.791579999999996</c:v>
                </c:pt>
                <c:pt idx="1938">
                  <c:v>74.734870999999998</c:v>
                </c:pt>
                <c:pt idx="1939">
                  <c:v>74.645573999999996</c:v>
                </c:pt>
                <c:pt idx="1940">
                  <c:v>74.544213999999997</c:v>
                </c:pt>
                <c:pt idx="1941">
                  <c:v>74.469020999999998</c:v>
                </c:pt>
                <c:pt idx="1942">
                  <c:v>74.438561000000007</c:v>
                </c:pt>
                <c:pt idx="1943">
                  <c:v>74.432829999999996</c:v>
                </c:pt>
                <c:pt idx="1944">
                  <c:v>74.415420999999995</c:v>
                </c:pt>
                <c:pt idx="1945">
                  <c:v>74.365882999999997</c:v>
                </c:pt>
                <c:pt idx="1946">
                  <c:v>74.293780999999996</c:v>
                </c:pt>
                <c:pt idx="1947">
                  <c:v>74.233283999999998</c:v>
                </c:pt>
                <c:pt idx="1948">
                  <c:v>74.221242000000004</c:v>
                </c:pt>
                <c:pt idx="1949">
                  <c:v>74.266921999999994</c:v>
                </c:pt>
                <c:pt idx="1950">
                  <c:v>74.338864000000001</c:v>
                </c:pt>
                <c:pt idx="1951">
                  <c:v>74.389955999999998</c:v>
                </c:pt>
                <c:pt idx="1952">
                  <c:v>74.401743999999994</c:v>
                </c:pt>
                <c:pt idx="1953">
                  <c:v>74.391829999999999</c:v>
                </c:pt>
                <c:pt idx="1954">
                  <c:v>74.375895</c:v>
                </c:pt>
                <c:pt idx="1955">
                  <c:v>74.347154000000003</c:v>
                </c:pt>
                <c:pt idx="1956">
                  <c:v>74.297638000000006</c:v>
                </c:pt>
                <c:pt idx="1957">
                  <c:v>74.234472999999994</c:v>
                </c:pt>
                <c:pt idx="1958">
                  <c:v>74.165362000000002</c:v>
                </c:pt>
                <c:pt idx="1959">
                  <c:v>74.087873000000002</c:v>
                </c:pt>
                <c:pt idx="1960">
                  <c:v>74.007011000000006</c:v>
                </c:pt>
                <c:pt idx="1961">
                  <c:v>73.949332999999996</c:v>
                </c:pt>
                <c:pt idx="1962">
                  <c:v>73.945475000000002</c:v>
                </c:pt>
                <c:pt idx="1963">
                  <c:v>74.001525999999998</c:v>
                </c:pt>
                <c:pt idx="1964">
                  <c:v>74.091766000000007</c:v>
                </c:pt>
                <c:pt idx="1965">
                  <c:v>74.178737999999996</c:v>
                </c:pt>
                <c:pt idx="1966">
                  <c:v>74.236936999999998</c:v>
                </c:pt>
                <c:pt idx="1967">
                  <c:v>74.259085999999996</c:v>
                </c:pt>
                <c:pt idx="1968">
                  <c:v>74.248909999999995</c:v>
                </c:pt>
                <c:pt idx="1969">
                  <c:v>74.214653999999996</c:v>
                </c:pt>
                <c:pt idx="1970">
                  <c:v>74.171762999999999</c:v>
                </c:pt>
                <c:pt idx="1971">
                  <c:v>74.142453000000003</c:v>
                </c:pt>
                <c:pt idx="1972">
                  <c:v>74.134431000000006</c:v>
                </c:pt>
                <c:pt idx="1973">
                  <c:v>74.117979000000005</c:v>
                </c:pt>
                <c:pt idx="1974">
                  <c:v>74.047329000000005</c:v>
                </c:pt>
                <c:pt idx="1975">
                  <c:v>73.920884999999998</c:v>
                </c:pt>
                <c:pt idx="1976">
                  <c:v>73.802965</c:v>
                </c:pt>
                <c:pt idx="1977">
                  <c:v>73.763227000000001</c:v>
                </c:pt>
                <c:pt idx="1978">
                  <c:v>73.803512999999995</c:v>
                </c:pt>
                <c:pt idx="1979">
                  <c:v>73.863433999999998</c:v>
                </c:pt>
                <c:pt idx="1980">
                  <c:v>73.890868999999995</c:v>
                </c:pt>
                <c:pt idx="1981">
                  <c:v>73.886218</c:v>
                </c:pt>
                <c:pt idx="1982">
                  <c:v>73.877418000000006</c:v>
                </c:pt>
                <c:pt idx="1983">
                  <c:v>73.873740999999995</c:v>
                </c:pt>
                <c:pt idx="1984">
                  <c:v>73.859627000000003</c:v>
                </c:pt>
                <c:pt idx="1985">
                  <c:v>73.827635000000001</c:v>
                </c:pt>
                <c:pt idx="1986">
                  <c:v>73.798492999999993</c:v>
                </c:pt>
                <c:pt idx="1987">
                  <c:v>73.801793000000004</c:v>
                </c:pt>
                <c:pt idx="1988">
                  <c:v>73.842212000000004</c:v>
                </c:pt>
                <c:pt idx="1989">
                  <c:v>73.893129999999999</c:v>
                </c:pt>
                <c:pt idx="1990">
                  <c:v>73.929027000000005</c:v>
                </c:pt>
                <c:pt idx="1991">
                  <c:v>73.952558999999994</c:v>
                </c:pt>
                <c:pt idx="1992">
                  <c:v>73.975069000000005</c:v>
                </c:pt>
                <c:pt idx="1993">
                  <c:v>73.981997000000007</c:v>
                </c:pt>
                <c:pt idx="1994">
                  <c:v>73.950135000000003</c:v>
                </c:pt>
                <c:pt idx="1995">
                  <c:v>73.898994000000002</c:v>
                </c:pt>
                <c:pt idx="1996">
                  <c:v>73.882885000000002</c:v>
                </c:pt>
                <c:pt idx="1997">
                  <c:v>73.920295999999993</c:v>
                </c:pt>
                <c:pt idx="1998">
                  <c:v>73.965528000000006</c:v>
                </c:pt>
                <c:pt idx="1999">
                  <c:v>73.969019000000003</c:v>
                </c:pt>
                <c:pt idx="2000">
                  <c:v>73.938252000000006</c:v>
                </c:pt>
                <c:pt idx="2001">
                  <c:v>73.915898999999996</c:v>
                </c:pt>
                <c:pt idx="2002">
                  <c:v>73.921351000000001</c:v>
                </c:pt>
                <c:pt idx="2003">
                  <c:v>73.943483000000001</c:v>
                </c:pt>
                <c:pt idx="2004">
                  <c:v>73.974577999999994</c:v>
                </c:pt>
                <c:pt idx="2005">
                  <c:v>74.014173</c:v>
                </c:pt>
                <c:pt idx="2006">
                  <c:v>74.041381000000001</c:v>
                </c:pt>
                <c:pt idx="2007">
                  <c:v>74.014365999999995</c:v>
                </c:pt>
                <c:pt idx="2008">
                  <c:v>73.919542000000007</c:v>
                </c:pt>
                <c:pt idx="2009">
                  <c:v>73.801145000000005</c:v>
                </c:pt>
                <c:pt idx="2010">
                  <c:v>73.718739999999997</c:v>
                </c:pt>
                <c:pt idx="2011">
                  <c:v>73.703311999999997</c:v>
                </c:pt>
                <c:pt idx="2012">
                  <c:v>73.752707000000001</c:v>
                </c:pt>
                <c:pt idx="2013">
                  <c:v>73.830368000000007</c:v>
                </c:pt>
                <c:pt idx="2014">
                  <c:v>73.876147000000003</c:v>
                </c:pt>
                <c:pt idx="2015">
                  <c:v>73.849435</c:v>
                </c:pt>
                <c:pt idx="2016">
                  <c:v>73.764619999999994</c:v>
                </c:pt>
                <c:pt idx="2017">
                  <c:v>73.673283999999995</c:v>
                </c:pt>
                <c:pt idx="2018">
                  <c:v>73.616247999999999</c:v>
                </c:pt>
                <c:pt idx="2019">
                  <c:v>73.607945999999998</c:v>
                </c:pt>
                <c:pt idx="2020">
                  <c:v>73.651189000000002</c:v>
                </c:pt>
                <c:pt idx="2021">
                  <c:v>73.731016999999994</c:v>
                </c:pt>
                <c:pt idx="2022">
                  <c:v>73.794712000000004</c:v>
                </c:pt>
                <c:pt idx="2023">
                  <c:v>73.781322000000003</c:v>
                </c:pt>
                <c:pt idx="2024">
                  <c:v>73.692182000000003</c:v>
                </c:pt>
                <c:pt idx="2025">
                  <c:v>73.596969999999999</c:v>
                </c:pt>
                <c:pt idx="2026">
                  <c:v>73.559422999999995</c:v>
                </c:pt>
                <c:pt idx="2027">
                  <c:v>73.588113000000007</c:v>
                </c:pt>
                <c:pt idx="2028">
                  <c:v>73.656395000000003</c:v>
                </c:pt>
                <c:pt idx="2029">
                  <c:v>73.731316000000007</c:v>
                </c:pt>
                <c:pt idx="2030">
                  <c:v>73.775637000000003</c:v>
                </c:pt>
                <c:pt idx="2031">
                  <c:v>73.757756999999998</c:v>
                </c:pt>
                <c:pt idx="2032">
                  <c:v>73.690106999999998</c:v>
                </c:pt>
                <c:pt idx="2033">
                  <c:v>73.643125999999995</c:v>
                </c:pt>
                <c:pt idx="2034">
                  <c:v>73.678619999999995</c:v>
                </c:pt>
                <c:pt idx="2035">
                  <c:v>73.780721999999997</c:v>
                </c:pt>
                <c:pt idx="2036">
                  <c:v>73.884106000000003</c:v>
                </c:pt>
                <c:pt idx="2037">
                  <c:v>73.936977999999996</c:v>
                </c:pt>
                <c:pt idx="2038">
                  <c:v>73.924367000000004</c:v>
                </c:pt>
                <c:pt idx="2039">
                  <c:v>73.866482000000005</c:v>
                </c:pt>
                <c:pt idx="2040">
                  <c:v>73.803240000000002</c:v>
                </c:pt>
                <c:pt idx="2041">
                  <c:v>73.764137000000005</c:v>
                </c:pt>
                <c:pt idx="2042">
                  <c:v>73.748001000000002</c:v>
                </c:pt>
                <c:pt idx="2043">
                  <c:v>73.739102000000003</c:v>
                </c:pt>
                <c:pt idx="2044">
                  <c:v>73.737910999999997</c:v>
                </c:pt>
                <c:pt idx="2045">
                  <c:v>73.759392000000005</c:v>
                </c:pt>
                <c:pt idx="2046">
                  <c:v>73.802509000000001</c:v>
                </c:pt>
                <c:pt idx="2047">
                  <c:v>73.840806999999998</c:v>
                </c:pt>
                <c:pt idx="2048">
                  <c:v>73.850198000000006</c:v>
                </c:pt>
                <c:pt idx="2049">
                  <c:v>73.828970999999996</c:v>
                </c:pt>
                <c:pt idx="2050">
                  <c:v>73.787205</c:v>
                </c:pt>
                <c:pt idx="2051">
                  <c:v>73.738984000000002</c:v>
                </c:pt>
                <c:pt idx="2052">
                  <c:v>73.708963999999995</c:v>
                </c:pt>
                <c:pt idx="2053">
                  <c:v>73.725283000000005</c:v>
                </c:pt>
                <c:pt idx="2054">
                  <c:v>73.791289000000006</c:v>
                </c:pt>
                <c:pt idx="2055">
                  <c:v>73.876337000000007</c:v>
                </c:pt>
                <c:pt idx="2056">
                  <c:v>73.944665000000001</c:v>
                </c:pt>
                <c:pt idx="2057">
                  <c:v>73.982999000000007</c:v>
                </c:pt>
                <c:pt idx="2058">
                  <c:v>73.995079000000004</c:v>
                </c:pt>
                <c:pt idx="2059">
                  <c:v>73.979202000000001</c:v>
                </c:pt>
                <c:pt idx="2060">
                  <c:v>73.930207999999993</c:v>
                </c:pt>
                <c:pt idx="2061">
                  <c:v>73.861311999999998</c:v>
                </c:pt>
                <c:pt idx="2062">
                  <c:v>73.804849000000004</c:v>
                </c:pt>
                <c:pt idx="2063">
                  <c:v>73.786972000000006</c:v>
                </c:pt>
                <c:pt idx="2064">
                  <c:v>73.801477000000006</c:v>
                </c:pt>
                <c:pt idx="2065">
                  <c:v>73.813361</c:v>
                </c:pt>
                <c:pt idx="2066">
                  <c:v>73.793080000000003</c:v>
                </c:pt>
                <c:pt idx="2067">
                  <c:v>73.744361999999995</c:v>
                </c:pt>
                <c:pt idx="2068">
                  <c:v>73.699527000000003</c:v>
                </c:pt>
                <c:pt idx="2069">
                  <c:v>73.687596999999997</c:v>
                </c:pt>
                <c:pt idx="2070">
                  <c:v>73.711500999999998</c:v>
                </c:pt>
                <c:pt idx="2071">
                  <c:v>73.758995999999996</c:v>
                </c:pt>
                <c:pt idx="2072">
                  <c:v>73.816336000000007</c:v>
                </c:pt>
                <c:pt idx="2073">
                  <c:v>73.869343999999998</c:v>
                </c:pt>
                <c:pt idx="2074">
                  <c:v>73.901517999999996</c:v>
                </c:pt>
                <c:pt idx="2075">
                  <c:v>73.903443999999993</c:v>
                </c:pt>
                <c:pt idx="2076">
                  <c:v>73.885186000000004</c:v>
                </c:pt>
                <c:pt idx="2077">
                  <c:v>73.867059999999995</c:v>
                </c:pt>
                <c:pt idx="2078">
                  <c:v>73.856521999999998</c:v>
                </c:pt>
                <c:pt idx="2079">
                  <c:v>73.842309</c:v>
                </c:pt>
                <c:pt idx="2080">
                  <c:v>73.817008999999999</c:v>
                </c:pt>
                <c:pt idx="2081">
                  <c:v>73.786496</c:v>
                </c:pt>
                <c:pt idx="2082">
                  <c:v>73.757617999999994</c:v>
                </c:pt>
                <c:pt idx="2083">
                  <c:v>73.733761000000001</c:v>
                </c:pt>
                <c:pt idx="2084">
                  <c:v>73.714095999999998</c:v>
                </c:pt>
                <c:pt idx="2085">
                  <c:v>73.696119999999993</c:v>
                </c:pt>
                <c:pt idx="2086">
                  <c:v>73.682927000000007</c:v>
                </c:pt>
                <c:pt idx="2087">
                  <c:v>73.682084000000003</c:v>
                </c:pt>
                <c:pt idx="2088">
                  <c:v>73.699196999999998</c:v>
                </c:pt>
                <c:pt idx="2089">
                  <c:v>73.728448999999998</c:v>
                </c:pt>
                <c:pt idx="2090">
                  <c:v>73.751076999999995</c:v>
                </c:pt>
                <c:pt idx="2091">
                  <c:v>73.755842999999999</c:v>
                </c:pt>
                <c:pt idx="2092">
                  <c:v>73.749459000000002</c:v>
                </c:pt>
                <c:pt idx="2093">
                  <c:v>73.738973999999999</c:v>
                </c:pt>
                <c:pt idx="2094">
                  <c:v>73.716981000000004</c:v>
                </c:pt>
                <c:pt idx="2095">
                  <c:v>73.678873999999993</c:v>
                </c:pt>
                <c:pt idx="2096">
                  <c:v>73.644828000000004</c:v>
                </c:pt>
                <c:pt idx="2097">
                  <c:v>73.639976000000004</c:v>
                </c:pt>
                <c:pt idx="2098">
                  <c:v>73.660201000000001</c:v>
                </c:pt>
                <c:pt idx="2099">
                  <c:v>73.675781999999998</c:v>
                </c:pt>
                <c:pt idx="2100">
                  <c:v>73.666377999999995</c:v>
                </c:pt>
                <c:pt idx="2101">
                  <c:v>73.640918999999997</c:v>
                </c:pt>
                <c:pt idx="2102">
                  <c:v>73.619663000000003</c:v>
                </c:pt>
                <c:pt idx="2103">
                  <c:v>73.612178</c:v>
                </c:pt>
                <c:pt idx="2104">
                  <c:v>73.619240000000005</c:v>
                </c:pt>
                <c:pt idx="2105">
                  <c:v>73.639160000000004</c:v>
                </c:pt>
                <c:pt idx="2106">
                  <c:v>73.665858999999998</c:v>
                </c:pt>
                <c:pt idx="2107">
                  <c:v>73.690034999999995</c:v>
                </c:pt>
                <c:pt idx="2108">
                  <c:v>73.708584999999999</c:v>
                </c:pt>
                <c:pt idx="2109">
                  <c:v>73.724185000000006</c:v>
                </c:pt>
                <c:pt idx="2110">
                  <c:v>73.733856000000003</c:v>
                </c:pt>
                <c:pt idx="2111">
                  <c:v>73.732028</c:v>
                </c:pt>
                <c:pt idx="2112">
                  <c:v>73.720119999999994</c:v>
                </c:pt>
                <c:pt idx="2113">
                  <c:v>73.702183000000005</c:v>
                </c:pt>
                <c:pt idx="2114">
                  <c:v>73.679513</c:v>
                </c:pt>
                <c:pt idx="2115">
                  <c:v>73.652561000000006</c:v>
                </c:pt>
                <c:pt idx="2116">
                  <c:v>73.627854999999997</c:v>
                </c:pt>
                <c:pt idx="2117">
                  <c:v>73.616539000000003</c:v>
                </c:pt>
                <c:pt idx="2118">
                  <c:v>73.625156000000004</c:v>
                </c:pt>
                <c:pt idx="2119">
                  <c:v>73.654161000000002</c:v>
                </c:pt>
                <c:pt idx="2120">
                  <c:v>73.696290000000005</c:v>
                </c:pt>
                <c:pt idx="2121">
                  <c:v>73.734281999999993</c:v>
                </c:pt>
                <c:pt idx="2122">
                  <c:v>73.746356000000006</c:v>
                </c:pt>
                <c:pt idx="2123">
                  <c:v>73.722511999999995</c:v>
                </c:pt>
                <c:pt idx="2124">
                  <c:v>73.680381999999994</c:v>
                </c:pt>
                <c:pt idx="2125">
                  <c:v>73.653074000000004</c:v>
                </c:pt>
                <c:pt idx="2126">
                  <c:v>73.656175000000005</c:v>
                </c:pt>
                <c:pt idx="2127">
                  <c:v>73.677357000000001</c:v>
                </c:pt>
                <c:pt idx="2128">
                  <c:v>73.696026000000003</c:v>
                </c:pt>
                <c:pt idx="2129">
                  <c:v>73.702702000000002</c:v>
                </c:pt>
                <c:pt idx="2130">
                  <c:v>73.693844999999996</c:v>
                </c:pt>
                <c:pt idx="2131">
                  <c:v>73.669577000000004</c:v>
                </c:pt>
                <c:pt idx="2132">
                  <c:v>73.649152999999998</c:v>
                </c:pt>
                <c:pt idx="2133">
                  <c:v>73.645135999999994</c:v>
                </c:pt>
                <c:pt idx="2134">
                  <c:v>73.642329000000004</c:v>
                </c:pt>
                <c:pt idx="2135">
                  <c:v>73.630343999999994</c:v>
                </c:pt>
                <c:pt idx="2136">
                  <c:v>73.617907000000002</c:v>
                </c:pt>
                <c:pt idx="2137">
                  <c:v>73.619310999999996</c:v>
                </c:pt>
                <c:pt idx="2138">
                  <c:v>73.637996000000001</c:v>
                </c:pt>
                <c:pt idx="2139">
                  <c:v>73.660948000000005</c:v>
                </c:pt>
                <c:pt idx="2140">
                  <c:v>73.672844999999995</c:v>
                </c:pt>
                <c:pt idx="2141">
                  <c:v>73.671473000000006</c:v>
                </c:pt>
                <c:pt idx="2142">
                  <c:v>73.666490999999994</c:v>
                </c:pt>
                <c:pt idx="2143">
                  <c:v>73.665102000000005</c:v>
                </c:pt>
                <c:pt idx="2144">
                  <c:v>73.661947999999995</c:v>
                </c:pt>
                <c:pt idx="2145">
                  <c:v>73.646283999999994</c:v>
                </c:pt>
                <c:pt idx="2146">
                  <c:v>73.618105</c:v>
                </c:pt>
                <c:pt idx="2147">
                  <c:v>73.597837999999996</c:v>
                </c:pt>
                <c:pt idx="2148">
                  <c:v>73.605067000000005</c:v>
                </c:pt>
                <c:pt idx="2149">
                  <c:v>73.633801000000005</c:v>
                </c:pt>
                <c:pt idx="2150">
                  <c:v>73.660929999999993</c:v>
                </c:pt>
                <c:pt idx="2151">
                  <c:v>73.668732000000006</c:v>
                </c:pt>
                <c:pt idx="2152">
                  <c:v>73.661976999999993</c:v>
                </c:pt>
                <c:pt idx="2153">
                  <c:v>73.656460999999993</c:v>
                </c:pt>
                <c:pt idx="2154">
                  <c:v>73.658603999999997</c:v>
                </c:pt>
                <c:pt idx="2155">
                  <c:v>73.656841</c:v>
                </c:pt>
                <c:pt idx="2156">
                  <c:v>73.646105000000006</c:v>
                </c:pt>
                <c:pt idx="2157">
                  <c:v>73.643662000000006</c:v>
                </c:pt>
                <c:pt idx="2158">
                  <c:v>73.651482000000001</c:v>
                </c:pt>
                <c:pt idx="2159">
                  <c:v>73.657593000000006</c:v>
                </c:pt>
                <c:pt idx="2160">
                  <c:v>73.662065999999996</c:v>
                </c:pt>
                <c:pt idx="2161">
                  <c:v>73.671678</c:v>
                </c:pt>
                <c:pt idx="2162">
                  <c:v>73.686825999999996</c:v>
                </c:pt>
                <c:pt idx="2163">
                  <c:v>73.698473000000007</c:v>
                </c:pt>
                <c:pt idx="2164">
                  <c:v>73.699793</c:v>
                </c:pt>
                <c:pt idx="2165">
                  <c:v>73.690256000000005</c:v>
                </c:pt>
                <c:pt idx="2166">
                  <c:v>73.671921999999995</c:v>
                </c:pt>
                <c:pt idx="2167">
                  <c:v>73.649500000000003</c:v>
                </c:pt>
                <c:pt idx="2168">
                  <c:v>73.631867999999997</c:v>
                </c:pt>
                <c:pt idx="2169">
                  <c:v>73.627035000000006</c:v>
                </c:pt>
                <c:pt idx="2170">
                  <c:v>73.633973999999995</c:v>
                </c:pt>
                <c:pt idx="2171">
                  <c:v>73.646562000000003</c:v>
                </c:pt>
                <c:pt idx="2172">
                  <c:v>73.659881999999996</c:v>
                </c:pt>
                <c:pt idx="2173">
                  <c:v>73.678489999999996</c:v>
                </c:pt>
                <c:pt idx="2174">
                  <c:v>73.711550000000003</c:v>
                </c:pt>
                <c:pt idx="2175">
                  <c:v>73.747765000000001</c:v>
                </c:pt>
                <c:pt idx="2176">
                  <c:v>73.766352999999995</c:v>
                </c:pt>
                <c:pt idx="2177">
                  <c:v>73.762291000000005</c:v>
                </c:pt>
                <c:pt idx="2178">
                  <c:v>73.743011999999993</c:v>
                </c:pt>
                <c:pt idx="2179">
                  <c:v>73.720344999999995</c:v>
                </c:pt>
                <c:pt idx="2180">
                  <c:v>73.707042000000001</c:v>
                </c:pt>
                <c:pt idx="2181">
                  <c:v>73.712430999999995</c:v>
                </c:pt>
                <c:pt idx="2182">
                  <c:v>73.731173999999996</c:v>
                </c:pt>
                <c:pt idx="2183">
                  <c:v>73.747890999999996</c:v>
                </c:pt>
                <c:pt idx="2184">
                  <c:v>73.759384999999995</c:v>
                </c:pt>
                <c:pt idx="2185">
                  <c:v>73.773167999999998</c:v>
                </c:pt>
                <c:pt idx="2186">
                  <c:v>73.793189999999996</c:v>
                </c:pt>
                <c:pt idx="2187">
                  <c:v>73.815049999999999</c:v>
                </c:pt>
                <c:pt idx="2188">
                  <c:v>73.834733999999997</c:v>
                </c:pt>
                <c:pt idx="2189">
                  <c:v>73.854124999999996</c:v>
                </c:pt>
                <c:pt idx="2190">
                  <c:v>73.866370000000003</c:v>
                </c:pt>
                <c:pt idx="2191">
                  <c:v>73.860608999999997</c:v>
                </c:pt>
                <c:pt idx="2192">
                  <c:v>73.843890999999999</c:v>
                </c:pt>
                <c:pt idx="2193">
                  <c:v>73.833640000000003</c:v>
                </c:pt>
                <c:pt idx="2194">
                  <c:v>73.833877999999999</c:v>
                </c:pt>
                <c:pt idx="2195">
                  <c:v>73.831700999999995</c:v>
                </c:pt>
                <c:pt idx="2196">
                  <c:v>73.817120000000003</c:v>
                </c:pt>
                <c:pt idx="2197">
                  <c:v>73.794105999999999</c:v>
                </c:pt>
                <c:pt idx="2198">
                  <c:v>73.777180999999999</c:v>
                </c:pt>
                <c:pt idx="2199">
                  <c:v>73.777683999999994</c:v>
                </c:pt>
                <c:pt idx="2200">
                  <c:v>73.793488999999994</c:v>
                </c:pt>
                <c:pt idx="2201">
                  <c:v>73.810337000000004</c:v>
                </c:pt>
                <c:pt idx="2202">
                  <c:v>73.811514000000003</c:v>
                </c:pt>
                <c:pt idx="2203">
                  <c:v>73.793565999999998</c:v>
                </c:pt>
                <c:pt idx="2204">
                  <c:v>73.768137999999993</c:v>
                </c:pt>
                <c:pt idx="2205">
                  <c:v>73.748424</c:v>
                </c:pt>
                <c:pt idx="2206">
                  <c:v>73.742615000000001</c:v>
                </c:pt>
                <c:pt idx="2207">
                  <c:v>73.749526000000003</c:v>
                </c:pt>
                <c:pt idx="2208">
                  <c:v>73.769075000000001</c:v>
                </c:pt>
                <c:pt idx="2209">
                  <c:v>73.800828999999993</c:v>
                </c:pt>
                <c:pt idx="2210">
                  <c:v>73.822331000000005</c:v>
                </c:pt>
                <c:pt idx="2211">
                  <c:v>73.817018000000004</c:v>
                </c:pt>
                <c:pt idx="2212">
                  <c:v>73.794852000000006</c:v>
                </c:pt>
                <c:pt idx="2213">
                  <c:v>73.772970000000001</c:v>
                </c:pt>
                <c:pt idx="2214">
                  <c:v>73.762111000000004</c:v>
                </c:pt>
                <c:pt idx="2215">
                  <c:v>73.762846999999994</c:v>
                </c:pt>
                <c:pt idx="2216">
                  <c:v>73.772390000000001</c:v>
                </c:pt>
                <c:pt idx="2217">
                  <c:v>73.784368999999998</c:v>
                </c:pt>
                <c:pt idx="2218">
                  <c:v>73.795489000000003</c:v>
                </c:pt>
                <c:pt idx="2219">
                  <c:v>73.80395</c:v>
                </c:pt>
                <c:pt idx="2220">
                  <c:v>73.808604000000003</c:v>
                </c:pt>
                <c:pt idx="2221">
                  <c:v>73.813585000000003</c:v>
                </c:pt>
                <c:pt idx="2222">
                  <c:v>73.818070000000006</c:v>
                </c:pt>
                <c:pt idx="2223">
                  <c:v>73.819526999999994</c:v>
                </c:pt>
                <c:pt idx="2224">
                  <c:v>73.817082999999997</c:v>
                </c:pt>
                <c:pt idx="2225">
                  <c:v>73.813933000000006</c:v>
                </c:pt>
                <c:pt idx="2226">
                  <c:v>73.822439000000003</c:v>
                </c:pt>
                <c:pt idx="2227">
                  <c:v>73.835070999999999</c:v>
                </c:pt>
                <c:pt idx="2228">
                  <c:v>73.829458000000002</c:v>
                </c:pt>
                <c:pt idx="2229">
                  <c:v>73.808049999999994</c:v>
                </c:pt>
                <c:pt idx="2230">
                  <c:v>73.770381</c:v>
                </c:pt>
                <c:pt idx="2231">
                  <c:v>73.711082000000005</c:v>
                </c:pt>
                <c:pt idx="2232">
                  <c:v>73.645778000000007</c:v>
                </c:pt>
                <c:pt idx="2233">
                  <c:v>73.594584999999995</c:v>
                </c:pt>
                <c:pt idx="2234">
                  <c:v>73.559346000000005</c:v>
                </c:pt>
                <c:pt idx="2235">
                  <c:v>73.523542000000006</c:v>
                </c:pt>
                <c:pt idx="2236">
                  <c:v>73.484550999999996</c:v>
                </c:pt>
                <c:pt idx="2237">
                  <c:v>73.457555999999997</c:v>
                </c:pt>
                <c:pt idx="2238">
                  <c:v>73.453678999999994</c:v>
                </c:pt>
                <c:pt idx="2239">
                  <c:v>73.460733000000005</c:v>
                </c:pt>
                <c:pt idx="2240">
                  <c:v>73.456765000000004</c:v>
                </c:pt>
                <c:pt idx="2241">
                  <c:v>73.436380999999997</c:v>
                </c:pt>
                <c:pt idx="2242">
                  <c:v>73.400333000000003</c:v>
                </c:pt>
                <c:pt idx="2243">
                  <c:v>73.346874999999997</c:v>
                </c:pt>
                <c:pt idx="2244">
                  <c:v>73.284128999999993</c:v>
                </c:pt>
                <c:pt idx="2245">
                  <c:v>73.226487000000006</c:v>
                </c:pt>
                <c:pt idx="2246">
                  <c:v>73.173069999999996</c:v>
                </c:pt>
                <c:pt idx="2247">
                  <c:v>73.117660999999998</c:v>
                </c:pt>
                <c:pt idx="2248">
                  <c:v>73.060162000000005</c:v>
                </c:pt>
                <c:pt idx="2249">
                  <c:v>73.014122</c:v>
                </c:pt>
                <c:pt idx="2250">
                  <c:v>72.980898999999994</c:v>
                </c:pt>
                <c:pt idx="2251">
                  <c:v>72.921543</c:v>
                </c:pt>
                <c:pt idx="2252">
                  <c:v>72.820128999999994</c:v>
                </c:pt>
                <c:pt idx="2253">
                  <c:v>72.712245999999993</c:v>
                </c:pt>
                <c:pt idx="2254">
                  <c:v>72.623018999999999</c:v>
                </c:pt>
                <c:pt idx="2255">
                  <c:v>72.535849999999996</c:v>
                </c:pt>
                <c:pt idx="2256">
                  <c:v>72.434668000000002</c:v>
                </c:pt>
                <c:pt idx="2257">
                  <c:v>72.334694999999996</c:v>
                </c:pt>
                <c:pt idx="2258">
                  <c:v>72.248913999999999</c:v>
                </c:pt>
                <c:pt idx="2259">
                  <c:v>72.159660000000002</c:v>
                </c:pt>
                <c:pt idx="2260">
                  <c:v>72.062616000000006</c:v>
                </c:pt>
                <c:pt idx="2261">
                  <c:v>71.996556999999996</c:v>
                </c:pt>
                <c:pt idx="2262">
                  <c:v>71.975672000000003</c:v>
                </c:pt>
                <c:pt idx="2263">
                  <c:v>71.959857</c:v>
                </c:pt>
                <c:pt idx="2264">
                  <c:v>71.938547</c:v>
                </c:pt>
                <c:pt idx="2265">
                  <c:v>71.935618000000005</c:v>
                </c:pt>
                <c:pt idx="2266">
                  <c:v>71.979418999999993</c:v>
                </c:pt>
                <c:pt idx="2267">
                  <c:v>72.062453000000005</c:v>
                </c:pt>
                <c:pt idx="2268">
                  <c:v>72.118602999999993</c:v>
                </c:pt>
                <c:pt idx="2269">
                  <c:v>72.122698</c:v>
                </c:pt>
                <c:pt idx="2270">
                  <c:v>72.098016000000001</c:v>
                </c:pt>
                <c:pt idx="2271">
                  <c:v>72.061555999999996</c:v>
                </c:pt>
                <c:pt idx="2272">
                  <c:v>72.020713000000001</c:v>
                </c:pt>
                <c:pt idx="2273">
                  <c:v>71.974112000000005</c:v>
                </c:pt>
                <c:pt idx="2274">
                  <c:v>71.919082000000003</c:v>
                </c:pt>
                <c:pt idx="2275">
                  <c:v>71.844797</c:v>
                </c:pt>
                <c:pt idx="2276">
                  <c:v>71.746612999999996</c:v>
                </c:pt>
                <c:pt idx="2277">
                  <c:v>71.642663999999996</c:v>
                </c:pt>
                <c:pt idx="2278">
                  <c:v>71.546090000000007</c:v>
                </c:pt>
                <c:pt idx="2279">
                  <c:v>71.453168000000005</c:v>
                </c:pt>
                <c:pt idx="2280">
                  <c:v>71.352151000000006</c:v>
                </c:pt>
                <c:pt idx="2281">
                  <c:v>71.221844000000004</c:v>
                </c:pt>
                <c:pt idx="2282">
                  <c:v>70.977638999999996</c:v>
                </c:pt>
                <c:pt idx="2283">
                  <c:v>70.568416999999997</c:v>
                </c:pt>
                <c:pt idx="2284">
                  <c:v>70.078462999999999</c:v>
                </c:pt>
                <c:pt idx="2285">
                  <c:v>69.561952000000005</c:v>
                </c:pt>
                <c:pt idx="2286">
                  <c:v>69.033719000000005</c:v>
                </c:pt>
                <c:pt idx="2287">
                  <c:v>68.519925000000001</c:v>
                </c:pt>
                <c:pt idx="2288">
                  <c:v>68.004971999999995</c:v>
                </c:pt>
                <c:pt idx="2289">
                  <c:v>67.457474000000005</c:v>
                </c:pt>
                <c:pt idx="2290">
                  <c:v>66.899716999999995</c:v>
                </c:pt>
                <c:pt idx="2291">
                  <c:v>66.417394999999999</c:v>
                </c:pt>
                <c:pt idx="2292">
                  <c:v>66.063067000000004</c:v>
                </c:pt>
                <c:pt idx="2293">
                  <c:v>65.808117999999993</c:v>
                </c:pt>
                <c:pt idx="2294">
                  <c:v>65.625934000000001</c:v>
                </c:pt>
                <c:pt idx="2295">
                  <c:v>65.560715999999999</c:v>
                </c:pt>
                <c:pt idx="2296">
                  <c:v>65.597911999999994</c:v>
                </c:pt>
                <c:pt idx="2297">
                  <c:v>65.651470000000003</c:v>
                </c:pt>
                <c:pt idx="2298">
                  <c:v>65.723804999999999</c:v>
                </c:pt>
                <c:pt idx="2299">
                  <c:v>65.952260999999993</c:v>
                </c:pt>
                <c:pt idx="2300">
                  <c:v>66.397355000000005</c:v>
                </c:pt>
                <c:pt idx="2301">
                  <c:v>66.831073000000004</c:v>
                </c:pt>
                <c:pt idx="2302">
                  <c:v>67.09778</c:v>
                </c:pt>
                <c:pt idx="2303">
                  <c:v>67.302842999999996</c:v>
                </c:pt>
                <c:pt idx="2304">
                  <c:v>67.541895999999994</c:v>
                </c:pt>
                <c:pt idx="2305">
                  <c:v>67.788388999999995</c:v>
                </c:pt>
                <c:pt idx="2306">
                  <c:v>67.980643999999998</c:v>
                </c:pt>
                <c:pt idx="2307">
                  <c:v>68.120410000000007</c:v>
                </c:pt>
                <c:pt idx="2308">
                  <c:v>68.238258999999999</c:v>
                </c:pt>
                <c:pt idx="2309">
                  <c:v>68.345395999999994</c:v>
                </c:pt>
                <c:pt idx="2310">
                  <c:v>68.437646999999998</c:v>
                </c:pt>
                <c:pt idx="2311">
                  <c:v>68.511081000000004</c:v>
                </c:pt>
                <c:pt idx="2312">
                  <c:v>68.564066999999994</c:v>
                </c:pt>
                <c:pt idx="2313">
                  <c:v>68.587902</c:v>
                </c:pt>
                <c:pt idx="2314">
                  <c:v>68.595230000000001</c:v>
                </c:pt>
                <c:pt idx="2315">
                  <c:v>68.583843999999999</c:v>
                </c:pt>
                <c:pt idx="2316">
                  <c:v>68.610393000000002</c:v>
                </c:pt>
                <c:pt idx="2317">
                  <c:v>68.722544999999997</c:v>
                </c:pt>
                <c:pt idx="2318">
                  <c:v>68.819014999999993</c:v>
                </c:pt>
                <c:pt idx="2319">
                  <c:v>68.866273000000007</c:v>
                </c:pt>
                <c:pt idx="2320">
                  <c:v>68.893906999999999</c:v>
                </c:pt>
                <c:pt idx="2321">
                  <c:v>68.908134000000004</c:v>
                </c:pt>
                <c:pt idx="2322">
                  <c:v>68.917550000000006</c:v>
                </c:pt>
                <c:pt idx="2323">
                  <c:v>68.921716000000004</c:v>
                </c:pt>
                <c:pt idx="2324">
                  <c:v>68.918971999999997</c:v>
                </c:pt>
                <c:pt idx="2325">
                  <c:v>68.912317999999999</c:v>
                </c:pt>
                <c:pt idx="2326">
                  <c:v>68.925099000000003</c:v>
                </c:pt>
                <c:pt idx="2327">
                  <c:v>68.952410999999998</c:v>
                </c:pt>
                <c:pt idx="2328">
                  <c:v>68.973112999999998</c:v>
                </c:pt>
                <c:pt idx="2329">
                  <c:v>68.975435000000004</c:v>
                </c:pt>
                <c:pt idx="2330">
                  <c:v>68.942432999999994</c:v>
                </c:pt>
                <c:pt idx="2331">
                  <c:v>68.888285999999994</c:v>
                </c:pt>
                <c:pt idx="2332">
                  <c:v>68.841960999999998</c:v>
                </c:pt>
                <c:pt idx="2333">
                  <c:v>68.807536999999996</c:v>
                </c:pt>
                <c:pt idx="2334">
                  <c:v>68.782520000000005</c:v>
                </c:pt>
                <c:pt idx="2335">
                  <c:v>68.760459999999995</c:v>
                </c:pt>
                <c:pt idx="2336">
                  <c:v>68.728711000000004</c:v>
                </c:pt>
                <c:pt idx="2337">
                  <c:v>68.679366000000002</c:v>
                </c:pt>
                <c:pt idx="2338">
                  <c:v>68.632675000000006</c:v>
                </c:pt>
                <c:pt idx="2339">
                  <c:v>68.606067999999993</c:v>
                </c:pt>
                <c:pt idx="2340">
                  <c:v>68.577353000000002</c:v>
                </c:pt>
                <c:pt idx="2341">
                  <c:v>68.547004999999999</c:v>
                </c:pt>
                <c:pt idx="2342">
                  <c:v>68.519917000000007</c:v>
                </c:pt>
                <c:pt idx="2343">
                  <c:v>68.517865999999998</c:v>
                </c:pt>
                <c:pt idx="2344">
                  <c:v>68.522114000000002</c:v>
                </c:pt>
                <c:pt idx="2345">
                  <c:v>68.564089999999993</c:v>
                </c:pt>
                <c:pt idx="2346">
                  <c:v>68.544833999999994</c:v>
                </c:pt>
                <c:pt idx="2347">
                  <c:v>68.349633999999995</c:v>
                </c:pt>
                <c:pt idx="2348">
                  <c:v>68.222757999999999</c:v>
                </c:pt>
                <c:pt idx="2349">
                  <c:v>68.211912999999996</c:v>
                </c:pt>
                <c:pt idx="2350">
                  <c:v>68.213627000000002</c:v>
                </c:pt>
                <c:pt idx="2351">
                  <c:v>68.226181999999994</c:v>
                </c:pt>
                <c:pt idx="2352">
                  <c:v>68.195947000000004</c:v>
                </c:pt>
                <c:pt idx="2353">
                  <c:v>68.078119000000001</c:v>
                </c:pt>
                <c:pt idx="2354">
                  <c:v>67.948346000000001</c:v>
                </c:pt>
                <c:pt idx="2355">
                  <c:v>67.880354999999994</c:v>
                </c:pt>
                <c:pt idx="2356">
                  <c:v>67.829948999999999</c:v>
                </c:pt>
                <c:pt idx="2357">
                  <c:v>67.765632999999994</c:v>
                </c:pt>
                <c:pt idx="2358">
                  <c:v>67.687258999999997</c:v>
                </c:pt>
                <c:pt idx="2359">
                  <c:v>67.614609999999999</c:v>
                </c:pt>
                <c:pt idx="2360">
                  <c:v>67.574465000000004</c:v>
                </c:pt>
                <c:pt idx="2361">
                  <c:v>67.569371000000004</c:v>
                </c:pt>
                <c:pt idx="2362">
                  <c:v>67.584524000000002</c:v>
                </c:pt>
                <c:pt idx="2363">
                  <c:v>67.561653000000007</c:v>
                </c:pt>
                <c:pt idx="2364">
                  <c:v>67.429377000000002</c:v>
                </c:pt>
                <c:pt idx="2365">
                  <c:v>67.276173999999997</c:v>
                </c:pt>
                <c:pt idx="2366">
                  <c:v>67.202095999999997</c:v>
                </c:pt>
                <c:pt idx="2367">
                  <c:v>67.161570999999995</c:v>
                </c:pt>
                <c:pt idx="2368">
                  <c:v>67.123292000000006</c:v>
                </c:pt>
                <c:pt idx="2369">
                  <c:v>67.085528999999994</c:v>
                </c:pt>
                <c:pt idx="2370">
                  <c:v>67.049745999999999</c:v>
                </c:pt>
                <c:pt idx="2371">
                  <c:v>67.016129000000006</c:v>
                </c:pt>
                <c:pt idx="2372">
                  <c:v>66.978793999999994</c:v>
                </c:pt>
                <c:pt idx="2373">
                  <c:v>66.942074000000005</c:v>
                </c:pt>
                <c:pt idx="2374">
                  <c:v>66.905950000000004</c:v>
                </c:pt>
                <c:pt idx="2375">
                  <c:v>66.859565000000003</c:v>
                </c:pt>
                <c:pt idx="2376">
                  <c:v>66.784880000000001</c:v>
                </c:pt>
                <c:pt idx="2377">
                  <c:v>66.701372000000006</c:v>
                </c:pt>
                <c:pt idx="2378">
                  <c:v>66.660340000000005</c:v>
                </c:pt>
                <c:pt idx="2379">
                  <c:v>66.656221000000002</c:v>
                </c:pt>
                <c:pt idx="2380">
                  <c:v>66.645971000000003</c:v>
                </c:pt>
                <c:pt idx="2381">
                  <c:v>66.617766000000003</c:v>
                </c:pt>
                <c:pt idx="2382">
                  <c:v>66.572924</c:v>
                </c:pt>
                <c:pt idx="2383">
                  <c:v>66.506857999999994</c:v>
                </c:pt>
                <c:pt idx="2384">
                  <c:v>66.437631999999994</c:v>
                </c:pt>
                <c:pt idx="2385">
                  <c:v>66.389606999999998</c:v>
                </c:pt>
                <c:pt idx="2386">
                  <c:v>66.358721000000003</c:v>
                </c:pt>
                <c:pt idx="2387">
                  <c:v>66.342140999999998</c:v>
                </c:pt>
                <c:pt idx="2388">
                  <c:v>66.339787000000001</c:v>
                </c:pt>
                <c:pt idx="2389">
                  <c:v>66.343012999999999</c:v>
                </c:pt>
                <c:pt idx="2390">
                  <c:v>66.345185000000001</c:v>
                </c:pt>
                <c:pt idx="2391">
                  <c:v>66.341821999999993</c:v>
                </c:pt>
                <c:pt idx="2392">
                  <c:v>66.330066000000002</c:v>
                </c:pt>
                <c:pt idx="2393">
                  <c:v>66.309213</c:v>
                </c:pt>
                <c:pt idx="2394">
                  <c:v>66.281923000000006</c:v>
                </c:pt>
                <c:pt idx="2395">
                  <c:v>66.245918000000003</c:v>
                </c:pt>
                <c:pt idx="2396">
                  <c:v>66.195786999999996</c:v>
                </c:pt>
                <c:pt idx="2397">
                  <c:v>66.143771000000001</c:v>
                </c:pt>
                <c:pt idx="2398">
                  <c:v>66.114521999999994</c:v>
                </c:pt>
                <c:pt idx="2399">
                  <c:v>66.112424000000004</c:v>
                </c:pt>
                <c:pt idx="2400">
                  <c:v>66.120017000000004</c:v>
                </c:pt>
                <c:pt idx="2401">
                  <c:v>66.129447999999996</c:v>
                </c:pt>
                <c:pt idx="2402">
                  <c:v>66.148401000000007</c:v>
                </c:pt>
                <c:pt idx="2403">
                  <c:v>66.175549000000004</c:v>
                </c:pt>
                <c:pt idx="2404">
                  <c:v>66.194398000000007</c:v>
                </c:pt>
                <c:pt idx="2405">
                  <c:v>66.195556999999994</c:v>
                </c:pt>
                <c:pt idx="2406">
                  <c:v>66.188811000000001</c:v>
                </c:pt>
                <c:pt idx="2407">
                  <c:v>66.183659000000006</c:v>
                </c:pt>
                <c:pt idx="2408">
                  <c:v>66.177901000000006</c:v>
                </c:pt>
                <c:pt idx="2409">
                  <c:v>66.174391</c:v>
                </c:pt>
                <c:pt idx="2410">
                  <c:v>66.187077000000002</c:v>
                </c:pt>
                <c:pt idx="2411">
                  <c:v>66.220772999999994</c:v>
                </c:pt>
                <c:pt idx="2412">
                  <c:v>66.261886000000004</c:v>
                </c:pt>
                <c:pt idx="2413">
                  <c:v>66.300033999999997</c:v>
                </c:pt>
                <c:pt idx="2414">
                  <c:v>66.338154000000003</c:v>
                </c:pt>
                <c:pt idx="2415">
                  <c:v>66.379084000000006</c:v>
                </c:pt>
                <c:pt idx="2416">
                  <c:v>66.412644999999998</c:v>
                </c:pt>
                <c:pt idx="2417">
                  <c:v>66.435547</c:v>
                </c:pt>
                <c:pt idx="2418">
                  <c:v>66.469031999999999</c:v>
                </c:pt>
                <c:pt idx="2419">
                  <c:v>66.528029000000004</c:v>
                </c:pt>
                <c:pt idx="2420">
                  <c:v>66.596778999999998</c:v>
                </c:pt>
                <c:pt idx="2421">
                  <c:v>66.651073999999994</c:v>
                </c:pt>
                <c:pt idx="2422">
                  <c:v>66.690983000000003</c:v>
                </c:pt>
                <c:pt idx="2423">
                  <c:v>66.714322999999993</c:v>
                </c:pt>
                <c:pt idx="2424">
                  <c:v>66.723590999999999</c:v>
                </c:pt>
                <c:pt idx="2425">
                  <c:v>66.747761999999994</c:v>
                </c:pt>
                <c:pt idx="2426">
                  <c:v>66.788742999999997</c:v>
                </c:pt>
                <c:pt idx="2427">
                  <c:v>66.830457999999993</c:v>
                </c:pt>
                <c:pt idx="2428">
                  <c:v>66.873823999999999</c:v>
                </c:pt>
                <c:pt idx="2429">
                  <c:v>66.920738999999998</c:v>
                </c:pt>
                <c:pt idx="2430">
                  <c:v>66.968007</c:v>
                </c:pt>
                <c:pt idx="2431">
                  <c:v>67.019632999999999</c:v>
                </c:pt>
                <c:pt idx="2432">
                  <c:v>67.062869000000006</c:v>
                </c:pt>
                <c:pt idx="2433">
                  <c:v>67.081074000000001</c:v>
                </c:pt>
                <c:pt idx="2434">
                  <c:v>67.078832000000006</c:v>
                </c:pt>
                <c:pt idx="2435">
                  <c:v>67.080896999999993</c:v>
                </c:pt>
                <c:pt idx="2436">
                  <c:v>67.086732999999995</c:v>
                </c:pt>
                <c:pt idx="2437">
                  <c:v>67.105610999999996</c:v>
                </c:pt>
                <c:pt idx="2438">
                  <c:v>67.123125999999999</c:v>
                </c:pt>
                <c:pt idx="2439">
                  <c:v>67.184618999999998</c:v>
                </c:pt>
                <c:pt idx="2440">
                  <c:v>67.2697</c:v>
                </c:pt>
                <c:pt idx="2441">
                  <c:v>67.231949999999998</c:v>
                </c:pt>
                <c:pt idx="2442">
                  <c:v>67.197507999999999</c:v>
                </c:pt>
                <c:pt idx="2443">
                  <c:v>67.260788000000005</c:v>
                </c:pt>
                <c:pt idx="2444">
                  <c:v>67.305952000000005</c:v>
                </c:pt>
                <c:pt idx="2445">
                  <c:v>67.322226999999998</c:v>
                </c:pt>
                <c:pt idx="2446">
                  <c:v>67.330309</c:v>
                </c:pt>
                <c:pt idx="2447">
                  <c:v>67.349745999999996</c:v>
                </c:pt>
                <c:pt idx="2448">
                  <c:v>67.381585000000001</c:v>
                </c:pt>
                <c:pt idx="2449">
                  <c:v>67.414491999999996</c:v>
                </c:pt>
                <c:pt idx="2450">
                  <c:v>67.450798000000006</c:v>
                </c:pt>
                <c:pt idx="2451">
                  <c:v>67.485333999999995</c:v>
                </c:pt>
                <c:pt idx="2452">
                  <c:v>67.511995999999996</c:v>
                </c:pt>
                <c:pt idx="2453">
                  <c:v>67.525065999999995</c:v>
                </c:pt>
                <c:pt idx="2454">
                  <c:v>67.533393000000004</c:v>
                </c:pt>
                <c:pt idx="2455">
                  <c:v>67.533867999999998</c:v>
                </c:pt>
                <c:pt idx="2456">
                  <c:v>67.529157999999995</c:v>
                </c:pt>
                <c:pt idx="2457">
                  <c:v>67.545159999999996</c:v>
                </c:pt>
                <c:pt idx="2458">
                  <c:v>67.630260000000007</c:v>
                </c:pt>
                <c:pt idx="2459">
                  <c:v>67.758061999999995</c:v>
                </c:pt>
                <c:pt idx="2460">
                  <c:v>67.830934999999997</c:v>
                </c:pt>
                <c:pt idx="2461">
                  <c:v>67.866352000000006</c:v>
                </c:pt>
                <c:pt idx="2462">
                  <c:v>67.905625999999998</c:v>
                </c:pt>
                <c:pt idx="2463">
                  <c:v>67.940190000000001</c:v>
                </c:pt>
                <c:pt idx="2464">
                  <c:v>67.974632999999997</c:v>
                </c:pt>
                <c:pt idx="2465">
                  <c:v>68.011741000000001</c:v>
                </c:pt>
                <c:pt idx="2466">
                  <c:v>68.053506999999996</c:v>
                </c:pt>
                <c:pt idx="2467">
                  <c:v>68.100652999999994</c:v>
                </c:pt>
                <c:pt idx="2468">
                  <c:v>68.150572999999994</c:v>
                </c:pt>
                <c:pt idx="2469">
                  <c:v>68.195415999999994</c:v>
                </c:pt>
                <c:pt idx="2470">
                  <c:v>68.239116999999993</c:v>
                </c:pt>
                <c:pt idx="2471">
                  <c:v>68.285640000000001</c:v>
                </c:pt>
                <c:pt idx="2472">
                  <c:v>68.328294999999997</c:v>
                </c:pt>
                <c:pt idx="2473">
                  <c:v>68.363941999999994</c:v>
                </c:pt>
                <c:pt idx="2474">
                  <c:v>68.404358000000002</c:v>
                </c:pt>
                <c:pt idx="2475">
                  <c:v>68.465311</c:v>
                </c:pt>
                <c:pt idx="2476">
                  <c:v>68.541518999999994</c:v>
                </c:pt>
                <c:pt idx="2477">
                  <c:v>68.617698000000004</c:v>
                </c:pt>
                <c:pt idx="2478">
                  <c:v>68.642210000000006</c:v>
                </c:pt>
                <c:pt idx="2479">
                  <c:v>68.597065000000001</c:v>
                </c:pt>
                <c:pt idx="2480">
                  <c:v>68.557586999999998</c:v>
                </c:pt>
                <c:pt idx="2481">
                  <c:v>68.559081000000006</c:v>
                </c:pt>
                <c:pt idx="2482">
                  <c:v>68.591087000000002</c:v>
                </c:pt>
                <c:pt idx="2483">
                  <c:v>68.635023000000004</c:v>
                </c:pt>
                <c:pt idx="2484">
                  <c:v>68.674537000000001</c:v>
                </c:pt>
                <c:pt idx="2485">
                  <c:v>68.711839999999995</c:v>
                </c:pt>
                <c:pt idx="2486">
                  <c:v>68.749921000000001</c:v>
                </c:pt>
                <c:pt idx="2487">
                  <c:v>68.797567000000001</c:v>
                </c:pt>
                <c:pt idx="2488">
                  <c:v>68.851347000000004</c:v>
                </c:pt>
                <c:pt idx="2489">
                  <c:v>68.918227999999999</c:v>
                </c:pt>
                <c:pt idx="2490">
                  <c:v>69.003649999999993</c:v>
                </c:pt>
                <c:pt idx="2491">
                  <c:v>69.136171000000004</c:v>
                </c:pt>
                <c:pt idx="2492">
                  <c:v>69.294441000000006</c:v>
                </c:pt>
                <c:pt idx="2493">
                  <c:v>69.359544999999997</c:v>
                </c:pt>
                <c:pt idx="2494">
                  <c:v>69.359171000000003</c:v>
                </c:pt>
                <c:pt idx="2495">
                  <c:v>69.382017000000005</c:v>
                </c:pt>
                <c:pt idx="2496">
                  <c:v>69.415496000000005</c:v>
                </c:pt>
                <c:pt idx="2497">
                  <c:v>69.450789999999998</c:v>
                </c:pt>
                <c:pt idx="2498">
                  <c:v>69.473933000000002</c:v>
                </c:pt>
                <c:pt idx="2499">
                  <c:v>69.468473000000003</c:v>
                </c:pt>
                <c:pt idx="2500">
                  <c:v>69.422156999999999</c:v>
                </c:pt>
                <c:pt idx="2501">
                  <c:v>69.336438000000001</c:v>
                </c:pt>
                <c:pt idx="2502">
                  <c:v>69.230885000000001</c:v>
                </c:pt>
                <c:pt idx="2503">
                  <c:v>69.105164000000002</c:v>
                </c:pt>
                <c:pt idx="2504">
                  <c:v>68.969971999999999</c:v>
                </c:pt>
                <c:pt idx="2505">
                  <c:v>68.858805000000004</c:v>
                </c:pt>
                <c:pt idx="2506">
                  <c:v>68.785791000000003</c:v>
                </c:pt>
                <c:pt idx="2507">
                  <c:v>68.745447999999996</c:v>
                </c:pt>
                <c:pt idx="2508">
                  <c:v>68.737909999999999</c:v>
                </c:pt>
                <c:pt idx="2509">
                  <c:v>68.768021000000005</c:v>
                </c:pt>
                <c:pt idx="2510">
                  <c:v>68.844791999999998</c:v>
                </c:pt>
                <c:pt idx="2511">
                  <c:v>68.972003999999998</c:v>
                </c:pt>
                <c:pt idx="2512">
                  <c:v>69.128585999999999</c:v>
                </c:pt>
                <c:pt idx="2513">
                  <c:v>69.289777999999998</c:v>
                </c:pt>
                <c:pt idx="2514">
                  <c:v>69.445671000000004</c:v>
                </c:pt>
                <c:pt idx="2515">
                  <c:v>69.597431999999998</c:v>
                </c:pt>
                <c:pt idx="2516">
                  <c:v>69.751365000000007</c:v>
                </c:pt>
                <c:pt idx="2517">
                  <c:v>69.920753000000005</c:v>
                </c:pt>
                <c:pt idx="2518">
                  <c:v>70.111873000000003</c:v>
                </c:pt>
                <c:pt idx="2519">
                  <c:v>70.299308999999994</c:v>
                </c:pt>
                <c:pt idx="2520">
                  <c:v>70.446211000000005</c:v>
                </c:pt>
                <c:pt idx="2521">
                  <c:v>70.546503999999999</c:v>
                </c:pt>
                <c:pt idx="2522">
                  <c:v>70.618798999999996</c:v>
                </c:pt>
                <c:pt idx="2523">
                  <c:v>70.677488999999994</c:v>
                </c:pt>
                <c:pt idx="2524">
                  <c:v>70.729320999999999</c:v>
                </c:pt>
                <c:pt idx="2525">
                  <c:v>70.760627999999997</c:v>
                </c:pt>
                <c:pt idx="2526">
                  <c:v>70.693410999999998</c:v>
                </c:pt>
                <c:pt idx="2527">
                  <c:v>70.372614999999996</c:v>
                </c:pt>
                <c:pt idx="2528">
                  <c:v>69.842912999999996</c:v>
                </c:pt>
                <c:pt idx="2529">
                  <c:v>69.338831999999996</c:v>
                </c:pt>
                <c:pt idx="2530">
                  <c:v>68.896027000000004</c:v>
                </c:pt>
                <c:pt idx="2531">
                  <c:v>68.454088999999996</c:v>
                </c:pt>
                <c:pt idx="2532">
                  <c:v>68.016418000000002</c:v>
                </c:pt>
                <c:pt idx="2533">
                  <c:v>67.603363999999999</c:v>
                </c:pt>
                <c:pt idx="2534">
                  <c:v>67.200933000000006</c:v>
                </c:pt>
                <c:pt idx="2535">
                  <c:v>66.781103999999999</c:v>
                </c:pt>
                <c:pt idx="2536">
                  <c:v>66.406326000000007</c:v>
                </c:pt>
                <c:pt idx="2537">
                  <c:v>66.147893999999994</c:v>
                </c:pt>
                <c:pt idx="2538">
                  <c:v>65.972064000000003</c:v>
                </c:pt>
                <c:pt idx="2539">
                  <c:v>65.830495999999997</c:v>
                </c:pt>
                <c:pt idx="2540">
                  <c:v>65.708438999999998</c:v>
                </c:pt>
                <c:pt idx="2541">
                  <c:v>65.619292000000002</c:v>
                </c:pt>
                <c:pt idx="2542">
                  <c:v>65.535281999999995</c:v>
                </c:pt>
                <c:pt idx="2543">
                  <c:v>65.472161</c:v>
                </c:pt>
                <c:pt idx="2544">
                  <c:v>65.555563000000006</c:v>
                </c:pt>
                <c:pt idx="2545">
                  <c:v>65.756883000000002</c:v>
                </c:pt>
                <c:pt idx="2546">
                  <c:v>65.980637999999999</c:v>
                </c:pt>
                <c:pt idx="2547">
                  <c:v>66.205290000000005</c:v>
                </c:pt>
                <c:pt idx="2548">
                  <c:v>66.421757999999997</c:v>
                </c:pt>
                <c:pt idx="2549">
                  <c:v>66.620209000000003</c:v>
                </c:pt>
                <c:pt idx="2550">
                  <c:v>66.791244000000006</c:v>
                </c:pt>
                <c:pt idx="2551">
                  <c:v>66.944901000000002</c:v>
                </c:pt>
                <c:pt idx="2552">
                  <c:v>67.097904999999997</c:v>
                </c:pt>
                <c:pt idx="2553">
                  <c:v>67.245446999999999</c:v>
                </c:pt>
                <c:pt idx="2554">
                  <c:v>67.373694999999998</c:v>
                </c:pt>
                <c:pt idx="2555">
                  <c:v>67.485462999999996</c:v>
                </c:pt>
                <c:pt idx="2556">
                  <c:v>67.594256000000001</c:v>
                </c:pt>
                <c:pt idx="2557">
                  <c:v>67.712610999999995</c:v>
                </c:pt>
                <c:pt idx="2558">
                  <c:v>67.840483000000006</c:v>
                </c:pt>
                <c:pt idx="2559">
                  <c:v>67.963890000000006</c:v>
                </c:pt>
                <c:pt idx="2560">
                  <c:v>68.065130999999994</c:v>
                </c:pt>
                <c:pt idx="2561">
                  <c:v>68.146510000000006</c:v>
                </c:pt>
                <c:pt idx="2562">
                  <c:v>68.235838000000001</c:v>
                </c:pt>
                <c:pt idx="2563">
                  <c:v>68.360431000000005</c:v>
                </c:pt>
                <c:pt idx="2564">
                  <c:v>68.507936999999998</c:v>
                </c:pt>
                <c:pt idx="2565">
                  <c:v>68.644589999999994</c:v>
                </c:pt>
                <c:pt idx="2566">
                  <c:v>68.759206000000006</c:v>
                </c:pt>
                <c:pt idx="2567">
                  <c:v>68.857525999999993</c:v>
                </c:pt>
                <c:pt idx="2568">
                  <c:v>68.939194000000001</c:v>
                </c:pt>
                <c:pt idx="2569">
                  <c:v>68.992373999999998</c:v>
                </c:pt>
                <c:pt idx="2570">
                  <c:v>69.005758</c:v>
                </c:pt>
                <c:pt idx="2571">
                  <c:v>68.984014000000002</c:v>
                </c:pt>
                <c:pt idx="2572">
                  <c:v>68.952208999999996</c:v>
                </c:pt>
                <c:pt idx="2573">
                  <c:v>68.931101999999996</c:v>
                </c:pt>
                <c:pt idx="2574">
                  <c:v>68.923878000000002</c:v>
                </c:pt>
                <c:pt idx="2575">
                  <c:v>68.913380000000004</c:v>
                </c:pt>
                <c:pt idx="2576">
                  <c:v>68.873276000000004</c:v>
                </c:pt>
                <c:pt idx="2577">
                  <c:v>68.811802999999998</c:v>
                </c:pt>
                <c:pt idx="2578">
                  <c:v>68.753335000000007</c:v>
                </c:pt>
                <c:pt idx="2579">
                  <c:v>68.698783000000006</c:v>
                </c:pt>
                <c:pt idx="2580">
                  <c:v>68.611016000000006</c:v>
                </c:pt>
                <c:pt idx="2581">
                  <c:v>68.453197000000003</c:v>
                </c:pt>
                <c:pt idx="2582">
                  <c:v>68.277450999999999</c:v>
                </c:pt>
                <c:pt idx="2583">
                  <c:v>68.149360999999999</c:v>
                </c:pt>
                <c:pt idx="2584">
                  <c:v>68.064044999999993</c:v>
                </c:pt>
                <c:pt idx="2585">
                  <c:v>68.014042000000003</c:v>
                </c:pt>
                <c:pt idx="2586">
                  <c:v>68.001492999999996</c:v>
                </c:pt>
                <c:pt idx="2587">
                  <c:v>68.012916000000004</c:v>
                </c:pt>
                <c:pt idx="2588">
                  <c:v>68.023249000000007</c:v>
                </c:pt>
                <c:pt idx="2589">
                  <c:v>68.018249999999995</c:v>
                </c:pt>
                <c:pt idx="2590">
                  <c:v>68.003918999999996</c:v>
                </c:pt>
                <c:pt idx="2591">
                  <c:v>67.986384999999999</c:v>
                </c:pt>
                <c:pt idx="2592">
                  <c:v>67.968759000000006</c:v>
                </c:pt>
                <c:pt idx="2593">
                  <c:v>67.952703999999997</c:v>
                </c:pt>
                <c:pt idx="2594">
                  <c:v>67.930599999999998</c:v>
                </c:pt>
                <c:pt idx="2595">
                  <c:v>67.880786000000001</c:v>
                </c:pt>
                <c:pt idx="2596">
                  <c:v>67.798558</c:v>
                </c:pt>
                <c:pt idx="2597">
                  <c:v>67.718840999999998</c:v>
                </c:pt>
                <c:pt idx="2598">
                  <c:v>67.665091000000004</c:v>
                </c:pt>
                <c:pt idx="2599">
                  <c:v>67.616630999999998</c:v>
                </c:pt>
                <c:pt idx="2600">
                  <c:v>67.526212000000001</c:v>
                </c:pt>
                <c:pt idx="2601">
                  <c:v>67.378579000000002</c:v>
                </c:pt>
                <c:pt idx="2602">
                  <c:v>67.220343999999997</c:v>
                </c:pt>
                <c:pt idx="2603">
                  <c:v>67.076521</c:v>
                </c:pt>
                <c:pt idx="2604">
                  <c:v>66.910568999999995</c:v>
                </c:pt>
                <c:pt idx="2605">
                  <c:v>66.705332999999996</c:v>
                </c:pt>
                <c:pt idx="2606">
                  <c:v>66.514088999999998</c:v>
                </c:pt>
                <c:pt idx="2607">
                  <c:v>66.377013000000005</c:v>
                </c:pt>
                <c:pt idx="2608">
                  <c:v>66.271615999999995</c:v>
                </c:pt>
                <c:pt idx="2609">
                  <c:v>66.167732000000001</c:v>
                </c:pt>
                <c:pt idx="2610">
                  <c:v>66.050853000000004</c:v>
                </c:pt>
                <c:pt idx="2611">
                  <c:v>65.910413000000005</c:v>
                </c:pt>
                <c:pt idx="2612">
                  <c:v>65.740882999999997</c:v>
                </c:pt>
                <c:pt idx="2613">
                  <c:v>65.567581000000004</c:v>
                </c:pt>
                <c:pt idx="2614">
                  <c:v>65.427672000000001</c:v>
                </c:pt>
                <c:pt idx="2615">
                  <c:v>65.311124000000007</c:v>
                </c:pt>
                <c:pt idx="2616">
                  <c:v>65.18168</c:v>
                </c:pt>
                <c:pt idx="2617">
                  <c:v>65.027721999999997</c:v>
                </c:pt>
                <c:pt idx="2618">
                  <c:v>64.863337000000001</c:v>
                </c:pt>
                <c:pt idx="2619">
                  <c:v>64.709344000000002</c:v>
                </c:pt>
                <c:pt idx="2620">
                  <c:v>64.585352</c:v>
                </c:pt>
                <c:pt idx="2621">
                  <c:v>64.513921999999994</c:v>
                </c:pt>
                <c:pt idx="2622">
                  <c:v>64.510311000000002</c:v>
                </c:pt>
                <c:pt idx="2623">
                  <c:v>64.570909</c:v>
                </c:pt>
                <c:pt idx="2624">
                  <c:v>64.688452999999996</c:v>
                </c:pt>
                <c:pt idx="2625">
                  <c:v>64.860054000000005</c:v>
                </c:pt>
                <c:pt idx="2626">
                  <c:v>65.059695000000005</c:v>
                </c:pt>
                <c:pt idx="2627">
                  <c:v>65.236953</c:v>
                </c:pt>
                <c:pt idx="2628">
                  <c:v>65.372456999999997</c:v>
                </c:pt>
                <c:pt idx="2629">
                  <c:v>65.481707</c:v>
                </c:pt>
                <c:pt idx="2630">
                  <c:v>65.570590999999993</c:v>
                </c:pt>
                <c:pt idx="2631">
                  <c:v>65.624859000000001</c:v>
                </c:pt>
                <c:pt idx="2632">
                  <c:v>65.637258000000003</c:v>
                </c:pt>
                <c:pt idx="2633">
                  <c:v>65.627133000000001</c:v>
                </c:pt>
                <c:pt idx="2634">
                  <c:v>65.619534999999999</c:v>
                </c:pt>
                <c:pt idx="2635">
                  <c:v>65.626163000000005</c:v>
                </c:pt>
                <c:pt idx="2636">
                  <c:v>65.648585999999995</c:v>
                </c:pt>
                <c:pt idx="2637">
                  <c:v>65.680115000000001</c:v>
                </c:pt>
                <c:pt idx="2638">
                  <c:v>65.709203000000002</c:v>
                </c:pt>
                <c:pt idx="2639">
                  <c:v>65.733440000000002</c:v>
                </c:pt>
                <c:pt idx="2640">
                  <c:v>65.763913000000002</c:v>
                </c:pt>
                <c:pt idx="2641">
                  <c:v>65.809674999999999</c:v>
                </c:pt>
                <c:pt idx="2642">
                  <c:v>65.865205000000003</c:v>
                </c:pt>
                <c:pt idx="2643">
                  <c:v>65.915504999999996</c:v>
                </c:pt>
                <c:pt idx="2644">
                  <c:v>65.949911</c:v>
                </c:pt>
                <c:pt idx="2645">
                  <c:v>65.967084</c:v>
                </c:pt>
                <c:pt idx="2646">
                  <c:v>65.970651000000004</c:v>
                </c:pt>
                <c:pt idx="2647">
                  <c:v>65.967601999999999</c:v>
                </c:pt>
                <c:pt idx="2648">
                  <c:v>65.972206</c:v>
                </c:pt>
                <c:pt idx="2649">
                  <c:v>65.997643999999994</c:v>
                </c:pt>
                <c:pt idx="2650">
                  <c:v>66.045517000000004</c:v>
                </c:pt>
                <c:pt idx="2651">
                  <c:v>66.105141000000003</c:v>
                </c:pt>
                <c:pt idx="2652">
                  <c:v>66.162655000000001</c:v>
                </c:pt>
                <c:pt idx="2653">
                  <c:v>66.210395000000005</c:v>
                </c:pt>
                <c:pt idx="2654">
                  <c:v>66.246638000000004</c:v>
                </c:pt>
                <c:pt idx="2655">
                  <c:v>66.274193999999994</c:v>
                </c:pt>
                <c:pt idx="2656">
                  <c:v>66.299678</c:v>
                </c:pt>
                <c:pt idx="2657">
                  <c:v>66.327623000000003</c:v>
                </c:pt>
                <c:pt idx="2658">
                  <c:v>66.354280000000003</c:v>
                </c:pt>
                <c:pt idx="2659">
                  <c:v>66.369384999999994</c:v>
                </c:pt>
                <c:pt idx="2660">
                  <c:v>66.367587</c:v>
                </c:pt>
                <c:pt idx="2661">
                  <c:v>66.359317000000004</c:v>
                </c:pt>
                <c:pt idx="2662">
                  <c:v>66.357236999999998</c:v>
                </c:pt>
                <c:pt idx="2663">
                  <c:v>66.359868000000006</c:v>
                </c:pt>
                <c:pt idx="2664">
                  <c:v>66.361746999999994</c:v>
                </c:pt>
                <c:pt idx="2665">
                  <c:v>66.362460999999996</c:v>
                </c:pt>
                <c:pt idx="2666">
                  <c:v>66.363769000000005</c:v>
                </c:pt>
                <c:pt idx="2667">
                  <c:v>66.367283</c:v>
                </c:pt>
                <c:pt idx="2668">
                  <c:v>66.374574999999993</c:v>
                </c:pt>
                <c:pt idx="2669">
                  <c:v>66.386771999999993</c:v>
                </c:pt>
                <c:pt idx="2670">
                  <c:v>66.404488000000001</c:v>
                </c:pt>
                <c:pt idx="2671">
                  <c:v>66.428214999999994</c:v>
                </c:pt>
                <c:pt idx="2672">
                  <c:v>66.456383000000002</c:v>
                </c:pt>
                <c:pt idx="2673">
                  <c:v>66.481838999999994</c:v>
                </c:pt>
                <c:pt idx="2674">
                  <c:v>66.496443999999997</c:v>
                </c:pt>
                <c:pt idx="2675">
                  <c:v>66.500521000000006</c:v>
                </c:pt>
                <c:pt idx="2676">
                  <c:v>66.502379000000005</c:v>
                </c:pt>
                <c:pt idx="2677">
                  <c:v>66.506592999999995</c:v>
                </c:pt>
                <c:pt idx="2678">
                  <c:v>66.506933000000004</c:v>
                </c:pt>
                <c:pt idx="2679">
                  <c:v>66.494401999999994</c:v>
                </c:pt>
                <c:pt idx="2680">
                  <c:v>66.466843999999995</c:v>
                </c:pt>
                <c:pt idx="2681">
                  <c:v>66.426075999999995</c:v>
                </c:pt>
                <c:pt idx="2682">
                  <c:v>66.370436999999995</c:v>
                </c:pt>
                <c:pt idx="2683">
                  <c:v>66.298547999999997</c:v>
                </c:pt>
                <c:pt idx="2684">
                  <c:v>66.216269999999994</c:v>
                </c:pt>
                <c:pt idx="2685">
                  <c:v>66.130488999999997</c:v>
                </c:pt>
                <c:pt idx="2686">
                  <c:v>66.039195000000007</c:v>
                </c:pt>
                <c:pt idx="2687">
                  <c:v>65.936897000000002</c:v>
                </c:pt>
                <c:pt idx="2688">
                  <c:v>65.829586000000006</c:v>
                </c:pt>
                <c:pt idx="2689">
                  <c:v>65.732877999999999</c:v>
                </c:pt>
                <c:pt idx="2690">
                  <c:v>65.653812000000002</c:v>
                </c:pt>
                <c:pt idx="2691">
                  <c:v>65.582812000000004</c:v>
                </c:pt>
                <c:pt idx="2692">
                  <c:v>65.504200999999995</c:v>
                </c:pt>
                <c:pt idx="2693">
                  <c:v>65.409481</c:v>
                </c:pt>
                <c:pt idx="2694">
                  <c:v>65.303021999999999</c:v>
                </c:pt>
                <c:pt idx="2695">
                  <c:v>65.198642000000007</c:v>
                </c:pt>
                <c:pt idx="2696">
                  <c:v>65.109460999999996</c:v>
                </c:pt>
                <c:pt idx="2697">
                  <c:v>65.035391000000004</c:v>
                </c:pt>
                <c:pt idx="2698">
                  <c:v>64.960603000000006</c:v>
                </c:pt>
                <c:pt idx="2699">
                  <c:v>64.870662999999993</c:v>
                </c:pt>
                <c:pt idx="2700">
                  <c:v>64.769981000000001</c:v>
                </c:pt>
                <c:pt idx="2701">
                  <c:v>64.674835000000002</c:v>
                </c:pt>
                <c:pt idx="2702">
                  <c:v>64.592712000000006</c:v>
                </c:pt>
                <c:pt idx="2703">
                  <c:v>64.518700999999993</c:v>
                </c:pt>
                <c:pt idx="2704">
                  <c:v>64.448184999999995</c:v>
                </c:pt>
                <c:pt idx="2705">
                  <c:v>64.378870000000006</c:v>
                </c:pt>
                <c:pt idx="2706">
                  <c:v>64.301058999999995</c:v>
                </c:pt>
                <c:pt idx="2707">
                  <c:v>64.200937999999994</c:v>
                </c:pt>
                <c:pt idx="2708">
                  <c:v>64.077038999999999</c:v>
                </c:pt>
                <c:pt idx="2709">
                  <c:v>63.942655000000002</c:v>
                </c:pt>
                <c:pt idx="2710">
                  <c:v>63.810009999999998</c:v>
                </c:pt>
                <c:pt idx="2711">
                  <c:v>63.683160000000001</c:v>
                </c:pt>
                <c:pt idx="2712">
                  <c:v>63.56765</c:v>
                </c:pt>
                <c:pt idx="2713">
                  <c:v>63.471877999999997</c:v>
                </c:pt>
                <c:pt idx="2714">
                  <c:v>63.394393999999998</c:v>
                </c:pt>
                <c:pt idx="2715">
                  <c:v>63.324654000000002</c:v>
                </c:pt>
                <c:pt idx="2716">
                  <c:v>63.259979999999999</c:v>
                </c:pt>
                <c:pt idx="2717">
                  <c:v>63.207483000000003</c:v>
                </c:pt>
                <c:pt idx="2718">
                  <c:v>63.165481</c:v>
                </c:pt>
                <c:pt idx="2719">
                  <c:v>63.117494999999998</c:v>
                </c:pt>
                <c:pt idx="2720">
                  <c:v>63.050949000000003</c:v>
                </c:pt>
                <c:pt idx="2721">
                  <c:v>62.970619999999997</c:v>
                </c:pt>
                <c:pt idx="2722">
                  <c:v>62.887269000000003</c:v>
                </c:pt>
                <c:pt idx="2723">
                  <c:v>62.803283</c:v>
                </c:pt>
                <c:pt idx="2724">
                  <c:v>62.715128</c:v>
                </c:pt>
                <c:pt idx="2725">
                  <c:v>62.619588999999998</c:v>
                </c:pt>
                <c:pt idx="2726">
                  <c:v>62.512157999999999</c:v>
                </c:pt>
                <c:pt idx="2727">
                  <c:v>62.389156999999997</c:v>
                </c:pt>
                <c:pt idx="2728">
                  <c:v>62.257935000000003</c:v>
                </c:pt>
                <c:pt idx="2729">
                  <c:v>62.136623</c:v>
                </c:pt>
                <c:pt idx="2730">
                  <c:v>62.037939999999999</c:v>
                </c:pt>
                <c:pt idx="2731">
                  <c:v>61.962294</c:v>
                </c:pt>
                <c:pt idx="2732">
                  <c:v>61.909016999999999</c:v>
                </c:pt>
                <c:pt idx="2733">
                  <c:v>61.880009000000001</c:v>
                </c:pt>
                <c:pt idx="2734">
                  <c:v>61.868175000000001</c:v>
                </c:pt>
                <c:pt idx="2735">
                  <c:v>61.857008999999998</c:v>
                </c:pt>
                <c:pt idx="2736">
                  <c:v>61.837437000000001</c:v>
                </c:pt>
                <c:pt idx="2737">
                  <c:v>61.812702000000002</c:v>
                </c:pt>
                <c:pt idx="2738">
                  <c:v>61.782294</c:v>
                </c:pt>
                <c:pt idx="2739">
                  <c:v>61.734876999999997</c:v>
                </c:pt>
                <c:pt idx="2740">
                  <c:v>61.664935999999997</c:v>
                </c:pt>
                <c:pt idx="2741">
                  <c:v>61.586750000000002</c:v>
                </c:pt>
                <c:pt idx="2742">
                  <c:v>61.523088000000001</c:v>
                </c:pt>
                <c:pt idx="2743">
                  <c:v>61.487591999999999</c:v>
                </c:pt>
                <c:pt idx="2744">
                  <c:v>61.482483999999999</c:v>
                </c:pt>
                <c:pt idx="2745">
                  <c:v>61.502248999999999</c:v>
                </c:pt>
                <c:pt idx="2746">
                  <c:v>61.535657999999998</c:v>
                </c:pt>
                <c:pt idx="2747">
                  <c:v>61.573841999999999</c:v>
                </c:pt>
                <c:pt idx="2748">
                  <c:v>61.617626000000001</c:v>
                </c:pt>
                <c:pt idx="2749">
                  <c:v>61.668308000000003</c:v>
                </c:pt>
                <c:pt idx="2750">
                  <c:v>61.713771000000001</c:v>
                </c:pt>
                <c:pt idx="2751">
                  <c:v>61.736221</c:v>
                </c:pt>
                <c:pt idx="2752">
                  <c:v>61.731949</c:v>
                </c:pt>
                <c:pt idx="2753">
                  <c:v>61.709994000000002</c:v>
                </c:pt>
                <c:pt idx="2754">
                  <c:v>61.672550999999999</c:v>
                </c:pt>
                <c:pt idx="2755">
                  <c:v>61.612856999999998</c:v>
                </c:pt>
                <c:pt idx="2756">
                  <c:v>61.534570000000002</c:v>
                </c:pt>
                <c:pt idx="2757">
                  <c:v>61.455463000000002</c:v>
                </c:pt>
                <c:pt idx="2758">
                  <c:v>61.384982999999998</c:v>
                </c:pt>
                <c:pt idx="2759">
                  <c:v>61.313318000000002</c:v>
                </c:pt>
                <c:pt idx="2760">
                  <c:v>61.229236</c:v>
                </c:pt>
                <c:pt idx="2761">
                  <c:v>61.133969</c:v>
                </c:pt>
                <c:pt idx="2762">
                  <c:v>61.031202</c:v>
                </c:pt>
                <c:pt idx="2763">
                  <c:v>60.917937000000002</c:v>
                </c:pt>
                <c:pt idx="2764">
                  <c:v>60.793312999999998</c:v>
                </c:pt>
                <c:pt idx="2765">
                  <c:v>60.663535000000003</c:v>
                </c:pt>
                <c:pt idx="2766">
                  <c:v>60.530507999999998</c:v>
                </c:pt>
                <c:pt idx="2767">
                  <c:v>60.389212000000001</c:v>
                </c:pt>
                <c:pt idx="2768">
                  <c:v>60.245294999999999</c:v>
                </c:pt>
                <c:pt idx="2769">
                  <c:v>60.122295000000001</c:v>
                </c:pt>
                <c:pt idx="2770">
                  <c:v>60.040311000000003</c:v>
                </c:pt>
                <c:pt idx="2771">
                  <c:v>59.996707000000001</c:v>
                </c:pt>
                <c:pt idx="2772">
                  <c:v>59.975715999999998</c:v>
                </c:pt>
                <c:pt idx="2773">
                  <c:v>59.967447</c:v>
                </c:pt>
                <c:pt idx="2774">
                  <c:v>59.973132</c:v>
                </c:pt>
                <c:pt idx="2775">
                  <c:v>60.002464000000003</c:v>
                </c:pt>
                <c:pt idx="2776">
                  <c:v>60.067635000000003</c:v>
                </c:pt>
                <c:pt idx="2777">
                  <c:v>60.166747000000001</c:v>
                </c:pt>
                <c:pt idx="2778">
                  <c:v>60.271760999999998</c:v>
                </c:pt>
                <c:pt idx="2779">
                  <c:v>60.348699000000003</c:v>
                </c:pt>
                <c:pt idx="2780">
                  <c:v>60.394348000000001</c:v>
                </c:pt>
                <c:pt idx="2781">
                  <c:v>60.442301999999998</c:v>
                </c:pt>
                <c:pt idx="2782">
                  <c:v>60.530258000000003</c:v>
                </c:pt>
                <c:pt idx="2783">
                  <c:v>60.671163999999997</c:v>
                </c:pt>
                <c:pt idx="2784">
                  <c:v>60.854869999999998</c:v>
                </c:pt>
                <c:pt idx="2785">
                  <c:v>61.059356999999999</c:v>
                </c:pt>
                <c:pt idx="2786">
                  <c:v>61.255750999999997</c:v>
                </c:pt>
                <c:pt idx="2787">
                  <c:v>61.418207000000002</c:v>
                </c:pt>
                <c:pt idx="2788">
                  <c:v>61.536332999999999</c:v>
                </c:pt>
                <c:pt idx="2789">
                  <c:v>61.61139</c:v>
                </c:pt>
                <c:pt idx="2790">
                  <c:v>61.641829000000001</c:v>
                </c:pt>
                <c:pt idx="2791">
                  <c:v>61.624191000000003</c:v>
                </c:pt>
                <c:pt idx="2792">
                  <c:v>61.568119000000003</c:v>
                </c:pt>
                <c:pt idx="2793">
                  <c:v>61.497562000000002</c:v>
                </c:pt>
                <c:pt idx="2794">
                  <c:v>61.433740999999998</c:v>
                </c:pt>
                <c:pt idx="2795">
                  <c:v>61.386752000000001</c:v>
                </c:pt>
                <c:pt idx="2796">
                  <c:v>61.363954999999997</c:v>
                </c:pt>
                <c:pt idx="2797">
                  <c:v>61.370990999999997</c:v>
                </c:pt>
                <c:pt idx="2798">
                  <c:v>61.400868000000003</c:v>
                </c:pt>
                <c:pt idx="2799">
                  <c:v>61.43797</c:v>
                </c:pt>
                <c:pt idx="2800">
                  <c:v>61.478318999999999</c:v>
                </c:pt>
                <c:pt idx="2801">
                  <c:v>61.532604999999997</c:v>
                </c:pt>
                <c:pt idx="2802">
                  <c:v>61.605339000000001</c:v>
                </c:pt>
                <c:pt idx="2803">
                  <c:v>61.685327000000001</c:v>
                </c:pt>
                <c:pt idx="2804">
                  <c:v>61.762365000000003</c:v>
                </c:pt>
                <c:pt idx="2805">
                  <c:v>61.840325</c:v>
                </c:pt>
                <c:pt idx="2806">
                  <c:v>61.927466000000003</c:v>
                </c:pt>
                <c:pt idx="2807">
                  <c:v>62.024014000000001</c:v>
                </c:pt>
                <c:pt idx="2808">
                  <c:v>62.124979000000003</c:v>
                </c:pt>
                <c:pt idx="2809">
                  <c:v>62.227504000000003</c:v>
                </c:pt>
                <c:pt idx="2810">
                  <c:v>62.331494999999997</c:v>
                </c:pt>
                <c:pt idx="2811">
                  <c:v>62.438766999999999</c:v>
                </c:pt>
                <c:pt idx="2812">
                  <c:v>62.552328000000003</c:v>
                </c:pt>
                <c:pt idx="2813">
                  <c:v>62.670197000000002</c:v>
                </c:pt>
                <c:pt idx="2814">
                  <c:v>62.781084</c:v>
                </c:pt>
                <c:pt idx="2815">
                  <c:v>62.874479999999998</c:v>
                </c:pt>
                <c:pt idx="2816">
                  <c:v>62.954272000000003</c:v>
                </c:pt>
                <c:pt idx="2817">
                  <c:v>63.035020000000003</c:v>
                </c:pt>
                <c:pt idx="2818">
                  <c:v>63.126553000000001</c:v>
                </c:pt>
                <c:pt idx="2819">
                  <c:v>63.228976000000003</c:v>
                </c:pt>
                <c:pt idx="2820">
                  <c:v>63.338788000000001</c:v>
                </c:pt>
                <c:pt idx="2821">
                  <c:v>63.449697</c:v>
                </c:pt>
                <c:pt idx="2822">
                  <c:v>63.549930000000003</c:v>
                </c:pt>
                <c:pt idx="2823">
                  <c:v>63.629736999999999</c:v>
                </c:pt>
                <c:pt idx="2824">
                  <c:v>63.690855999999997</c:v>
                </c:pt>
                <c:pt idx="2825">
                  <c:v>63.739952000000002</c:v>
                </c:pt>
                <c:pt idx="2826">
                  <c:v>63.775748</c:v>
                </c:pt>
                <c:pt idx="2827">
                  <c:v>63.793922000000002</c:v>
                </c:pt>
                <c:pt idx="2828">
                  <c:v>63.803804</c:v>
                </c:pt>
                <c:pt idx="2829">
                  <c:v>63.827826000000002</c:v>
                </c:pt>
                <c:pt idx="2830">
                  <c:v>63.881332</c:v>
                </c:pt>
                <c:pt idx="2831">
                  <c:v>63.961050999999998</c:v>
                </c:pt>
                <c:pt idx="2832">
                  <c:v>64.054468</c:v>
                </c:pt>
                <c:pt idx="2833">
                  <c:v>64.151071000000002</c:v>
                </c:pt>
                <c:pt idx="2834">
                  <c:v>64.242704000000003</c:v>
                </c:pt>
                <c:pt idx="2835">
                  <c:v>64.322950000000006</c:v>
                </c:pt>
                <c:pt idx="2836">
                  <c:v>64.391108000000003</c:v>
                </c:pt>
                <c:pt idx="2837">
                  <c:v>64.451881999999998</c:v>
                </c:pt>
                <c:pt idx="2838">
                  <c:v>64.508514000000005</c:v>
                </c:pt>
                <c:pt idx="2839">
                  <c:v>64.558644999999999</c:v>
                </c:pt>
                <c:pt idx="2840">
                  <c:v>64.595748</c:v>
                </c:pt>
                <c:pt idx="2841">
                  <c:v>64.611452999999997</c:v>
                </c:pt>
                <c:pt idx="2842">
                  <c:v>64.600626000000005</c:v>
                </c:pt>
                <c:pt idx="2843">
                  <c:v>64.570023000000006</c:v>
                </c:pt>
                <c:pt idx="2844">
                  <c:v>64.537762000000001</c:v>
                </c:pt>
                <c:pt idx="2845">
                  <c:v>64.516730999999993</c:v>
                </c:pt>
                <c:pt idx="2846">
                  <c:v>64.501648000000003</c:v>
                </c:pt>
                <c:pt idx="2847">
                  <c:v>64.480624000000006</c:v>
                </c:pt>
                <c:pt idx="2848">
                  <c:v>64.455404999999999</c:v>
                </c:pt>
                <c:pt idx="2849">
                  <c:v>64.439216000000002</c:v>
                </c:pt>
                <c:pt idx="2850">
                  <c:v>64.437610000000006</c:v>
                </c:pt>
                <c:pt idx="2851">
                  <c:v>64.444767999999996</c:v>
                </c:pt>
                <c:pt idx="2852">
                  <c:v>64.458679000000004</c:v>
                </c:pt>
                <c:pt idx="2853">
                  <c:v>64.486607000000006</c:v>
                </c:pt>
                <c:pt idx="2854">
                  <c:v>64.533293999999998</c:v>
                </c:pt>
                <c:pt idx="2855">
                  <c:v>64.595123000000001</c:v>
                </c:pt>
                <c:pt idx="2856">
                  <c:v>64.667562000000004</c:v>
                </c:pt>
                <c:pt idx="2857">
                  <c:v>64.746858000000003</c:v>
                </c:pt>
                <c:pt idx="2858">
                  <c:v>64.822855000000004</c:v>
                </c:pt>
                <c:pt idx="2859">
                  <c:v>64.883577000000002</c:v>
                </c:pt>
                <c:pt idx="2860">
                  <c:v>64.932481999999993</c:v>
                </c:pt>
                <c:pt idx="2861">
                  <c:v>64.991131999999993</c:v>
                </c:pt>
                <c:pt idx="2862">
                  <c:v>65.077538000000004</c:v>
                </c:pt>
                <c:pt idx="2863">
                  <c:v>65.186907000000005</c:v>
                </c:pt>
                <c:pt idx="2864">
                  <c:v>65.297645000000003</c:v>
                </c:pt>
                <c:pt idx="2865">
                  <c:v>65.391103999999999</c:v>
                </c:pt>
                <c:pt idx="2866">
                  <c:v>65.462909999999994</c:v>
                </c:pt>
                <c:pt idx="2867">
                  <c:v>65.519919999999999</c:v>
                </c:pt>
                <c:pt idx="2868">
                  <c:v>65.569659000000001</c:v>
                </c:pt>
                <c:pt idx="2869">
                  <c:v>65.611063999999999</c:v>
                </c:pt>
                <c:pt idx="2870">
                  <c:v>65.634449000000004</c:v>
                </c:pt>
                <c:pt idx="2871">
                  <c:v>65.632009999999994</c:v>
                </c:pt>
                <c:pt idx="2872">
                  <c:v>65.607398000000003</c:v>
                </c:pt>
                <c:pt idx="2873">
                  <c:v>65.572974000000002</c:v>
                </c:pt>
                <c:pt idx="2874">
                  <c:v>65.539088000000007</c:v>
                </c:pt>
                <c:pt idx="2875">
                  <c:v>65.508137000000005</c:v>
                </c:pt>
                <c:pt idx="2876">
                  <c:v>65.476359000000002</c:v>
                </c:pt>
                <c:pt idx="2877">
                  <c:v>65.437985999999995</c:v>
                </c:pt>
                <c:pt idx="2878">
                  <c:v>65.392221000000006</c:v>
                </c:pt>
                <c:pt idx="2879">
                  <c:v>65.351954000000006</c:v>
                </c:pt>
                <c:pt idx="2880">
                  <c:v>65.339641999999998</c:v>
                </c:pt>
                <c:pt idx="2881">
                  <c:v>65.363876000000005</c:v>
                </c:pt>
                <c:pt idx="2882">
                  <c:v>65.402755999999997</c:v>
                </c:pt>
                <c:pt idx="2883">
                  <c:v>65.423140000000004</c:v>
                </c:pt>
                <c:pt idx="2884">
                  <c:v>65.416421999999997</c:v>
                </c:pt>
                <c:pt idx="2885">
                  <c:v>65.404674</c:v>
                </c:pt>
                <c:pt idx="2886">
                  <c:v>65.411794</c:v>
                </c:pt>
                <c:pt idx="2887">
                  <c:v>65.440180999999995</c:v>
                </c:pt>
                <c:pt idx="2888">
                  <c:v>65.478294000000005</c:v>
                </c:pt>
                <c:pt idx="2889">
                  <c:v>65.517792999999998</c:v>
                </c:pt>
                <c:pt idx="2890">
                  <c:v>65.554849000000004</c:v>
                </c:pt>
                <c:pt idx="2891">
                  <c:v>65.580765</c:v>
                </c:pt>
                <c:pt idx="2892">
                  <c:v>65.580318000000005</c:v>
                </c:pt>
                <c:pt idx="2893">
                  <c:v>65.542766</c:v>
                </c:pt>
                <c:pt idx="2894">
                  <c:v>65.476101</c:v>
                </c:pt>
                <c:pt idx="2895">
                  <c:v>65.408861000000002</c:v>
                </c:pt>
                <c:pt idx="2896">
                  <c:v>65.370448999999994</c:v>
                </c:pt>
                <c:pt idx="2897">
                  <c:v>65.364081999999996</c:v>
                </c:pt>
                <c:pt idx="2898">
                  <c:v>65.362665000000007</c:v>
                </c:pt>
                <c:pt idx="2899">
                  <c:v>65.337214000000003</c:v>
                </c:pt>
                <c:pt idx="2900">
                  <c:v>65.285539999999997</c:v>
                </c:pt>
                <c:pt idx="2901">
                  <c:v>65.227743000000004</c:v>
                </c:pt>
                <c:pt idx="2902">
                  <c:v>65.184685000000002</c:v>
                </c:pt>
                <c:pt idx="2903">
                  <c:v>65.172265999999993</c:v>
                </c:pt>
                <c:pt idx="2904">
                  <c:v>65.205898000000005</c:v>
                </c:pt>
                <c:pt idx="2905">
                  <c:v>65.288850999999994</c:v>
                </c:pt>
                <c:pt idx="2906">
                  <c:v>65.397475999999997</c:v>
                </c:pt>
                <c:pt idx="2907">
                  <c:v>65.497297000000003</c:v>
                </c:pt>
                <c:pt idx="2908">
                  <c:v>65.574636999999996</c:v>
                </c:pt>
                <c:pt idx="2909">
                  <c:v>65.641441</c:v>
                </c:pt>
                <c:pt idx="2910">
                  <c:v>65.714376000000001</c:v>
                </c:pt>
                <c:pt idx="2911">
                  <c:v>65.799363999999997</c:v>
                </c:pt>
                <c:pt idx="2912">
                  <c:v>65.889439999999993</c:v>
                </c:pt>
                <c:pt idx="2913">
                  <c:v>65.967578000000003</c:v>
                </c:pt>
                <c:pt idx="2914">
                  <c:v>66.019340999999997</c:v>
                </c:pt>
                <c:pt idx="2915">
                  <c:v>66.051227999999995</c:v>
                </c:pt>
                <c:pt idx="2916">
                  <c:v>66.087997000000001</c:v>
                </c:pt>
                <c:pt idx="2917">
                  <c:v>66.143732</c:v>
                </c:pt>
                <c:pt idx="2918">
                  <c:v>66.204564000000005</c:v>
                </c:pt>
                <c:pt idx="2919">
                  <c:v>66.250134000000003</c:v>
                </c:pt>
                <c:pt idx="2920">
                  <c:v>66.281542999999999</c:v>
                </c:pt>
                <c:pt idx="2921">
                  <c:v>66.313782000000003</c:v>
                </c:pt>
                <c:pt idx="2922">
                  <c:v>66.350048000000001</c:v>
                </c:pt>
                <c:pt idx="2923">
                  <c:v>66.381842000000006</c:v>
                </c:pt>
                <c:pt idx="2924">
                  <c:v>66.409249000000003</c:v>
                </c:pt>
                <c:pt idx="2925">
                  <c:v>66.441637999999998</c:v>
                </c:pt>
                <c:pt idx="2926">
                  <c:v>66.479572000000005</c:v>
                </c:pt>
                <c:pt idx="2927">
                  <c:v>66.513906000000006</c:v>
                </c:pt>
                <c:pt idx="2928">
                  <c:v>66.543498999999997</c:v>
                </c:pt>
                <c:pt idx="2929">
                  <c:v>66.577399</c:v>
                </c:pt>
                <c:pt idx="2930">
                  <c:v>66.617581999999999</c:v>
                </c:pt>
                <c:pt idx="2931">
                  <c:v>66.655218000000005</c:v>
                </c:pt>
                <c:pt idx="2932">
                  <c:v>66.688137999999995</c:v>
                </c:pt>
                <c:pt idx="2933">
                  <c:v>66.728229999999996</c:v>
                </c:pt>
                <c:pt idx="2934">
                  <c:v>66.785169999999994</c:v>
                </c:pt>
                <c:pt idx="2935">
                  <c:v>66.852050000000006</c:v>
                </c:pt>
                <c:pt idx="2936">
                  <c:v>66.911631999999997</c:v>
                </c:pt>
                <c:pt idx="2937">
                  <c:v>66.950002999999995</c:v>
                </c:pt>
                <c:pt idx="2938">
                  <c:v>66.963014000000001</c:v>
                </c:pt>
                <c:pt idx="2939">
                  <c:v>66.957567999999995</c:v>
                </c:pt>
                <c:pt idx="2940">
                  <c:v>66.949363000000005</c:v>
                </c:pt>
                <c:pt idx="2941">
                  <c:v>66.953469999999996</c:v>
                </c:pt>
                <c:pt idx="2942">
                  <c:v>66.975228000000001</c:v>
                </c:pt>
                <c:pt idx="2943">
                  <c:v>67.014635999999996</c:v>
                </c:pt>
                <c:pt idx="2944">
                  <c:v>67.076007000000004</c:v>
                </c:pt>
                <c:pt idx="2945">
                  <c:v>67.162262999999996</c:v>
                </c:pt>
                <c:pt idx="2946">
                  <c:v>67.259276</c:v>
                </c:pt>
                <c:pt idx="2947">
                  <c:v>67.338255000000004</c:v>
                </c:pt>
                <c:pt idx="2948">
                  <c:v>67.380640999999997</c:v>
                </c:pt>
                <c:pt idx="2949">
                  <c:v>67.396086999999994</c:v>
                </c:pt>
                <c:pt idx="2950">
                  <c:v>67.411893000000006</c:v>
                </c:pt>
                <c:pt idx="2951">
                  <c:v>67.448159000000004</c:v>
                </c:pt>
                <c:pt idx="2952">
                  <c:v>67.504687000000004</c:v>
                </c:pt>
                <c:pt idx="2953">
                  <c:v>67.564819999999997</c:v>
                </c:pt>
                <c:pt idx="2954">
                  <c:v>67.609979999999993</c:v>
                </c:pt>
                <c:pt idx="2955">
                  <c:v>67.636930000000007</c:v>
                </c:pt>
                <c:pt idx="2956">
                  <c:v>67.661281000000002</c:v>
                </c:pt>
                <c:pt idx="2957">
                  <c:v>67.699777999999995</c:v>
                </c:pt>
                <c:pt idx="2958">
                  <c:v>67.751171999999997</c:v>
                </c:pt>
                <c:pt idx="2959">
                  <c:v>67.800917999999996</c:v>
                </c:pt>
                <c:pt idx="2960">
                  <c:v>67.841005999999993</c:v>
                </c:pt>
                <c:pt idx="2961">
                  <c:v>67.873671999999999</c:v>
                </c:pt>
                <c:pt idx="2962">
                  <c:v>67.896863999999994</c:v>
                </c:pt>
                <c:pt idx="2963">
                  <c:v>67.900486000000001</c:v>
                </c:pt>
                <c:pt idx="2964">
                  <c:v>67.882240999999993</c:v>
                </c:pt>
                <c:pt idx="2965">
                  <c:v>67.856252999999995</c:v>
                </c:pt>
                <c:pt idx="2966">
                  <c:v>67.838572999999997</c:v>
                </c:pt>
                <c:pt idx="2967">
                  <c:v>67.831988999999993</c:v>
                </c:pt>
                <c:pt idx="2968">
                  <c:v>67.832666000000003</c:v>
                </c:pt>
                <c:pt idx="2969">
                  <c:v>67.844506999999993</c:v>
                </c:pt>
                <c:pt idx="2970">
                  <c:v>67.876598000000001</c:v>
                </c:pt>
                <c:pt idx="2971">
                  <c:v>67.928179999999998</c:v>
                </c:pt>
                <c:pt idx="2972">
                  <c:v>67.983994999999993</c:v>
                </c:pt>
                <c:pt idx="2973">
                  <c:v>68.026588000000004</c:v>
                </c:pt>
                <c:pt idx="2974">
                  <c:v>68.051351999999994</c:v>
                </c:pt>
                <c:pt idx="2975">
                  <c:v>68.069032000000007</c:v>
                </c:pt>
                <c:pt idx="2976">
                  <c:v>68.093935999999999</c:v>
                </c:pt>
                <c:pt idx="2977">
                  <c:v>68.130106999999995</c:v>
                </c:pt>
                <c:pt idx="2978">
                  <c:v>68.170090999999999</c:v>
                </c:pt>
                <c:pt idx="2979">
                  <c:v>68.206622999999993</c:v>
                </c:pt>
                <c:pt idx="2980">
                  <c:v>68.239789000000002</c:v>
                </c:pt>
                <c:pt idx="2981">
                  <c:v>68.269034000000005</c:v>
                </c:pt>
                <c:pt idx="2982">
                  <c:v>68.285444999999996</c:v>
                </c:pt>
                <c:pt idx="2983">
                  <c:v>68.282205000000005</c:v>
                </c:pt>
                <c:pt idx="2984">
                  <c:v>68.270246999999998</c:v>
                </c:pt>
                <c:pt idx="2985">
                  <c:v>68.271907999999996</c:v>
                </c:pt>
                <c:pt idx="2986">
                  <c:v>68.296342999999993</c:v>
                </c:pt>
                <c:pt idx="2987">
                  <c:v>68.330423999999994</c:v>
                </c:pt>
                <c:pt idx="2988">
                  <c:v>68.357223000000005</c:v>
                </c:pt>
                <c:pt idx="2989">
                  <c:v>68.373688999999999</c:v>
                </c:pt>
                <c:pt idx="2990">
                  <c:v>68.385158000000004</c:v>
                </c:pt>
                <c:pt idx="2991">
                  <c:v>68.392486000000005</c:v>
                </c:pt>
                <c:pt idx="2992">
                  <c:v>68.394384000000002</c:v>
                </c:pt>
                <c:pt idx="2993">
                  <c:v>68.397841999999997</c:v>
                </c:pt>
                <c:pt idx="2994">
                  <c:v>68.416162</c:v>
                </c:pt>
                <c:pt idx="2995">
                  <c:v>68.455899000000002</c:v>
                </c:pt>
                <c:pt idx="2996">
                  <c:v>68.509867</c:v>
                </c:pt>
                <c:pt idx="2997">
                  <c:v>68.560580999999999</c:v>
                </c:pt>
                <c:pt idx="2998">
                  <c:v>68.587351999999996</c:v>
                </c:pt>
                <c:pt idx="2999">
                  <c:v>68.576025999999999</c:v>
                </c:pt>
                <c:pt idx="3000">
                  <c:v>68.530370000000005</c:v>
                </c:pt>
                <c:pt idx="3001">
                  <c:v>68.474063000000001</c:v>
                </c:pt>
                <c:pt idx="3002">
                  <c:v>68.434950000000001</c:v>
                </c:pt>
                <c:pt idx="3003">
                  <c:v>68.424679999999995</c:v>
                </c:pt>
                <c:pt idx="3004">
                  <c:v>68.435001999999997</c:v>
                </c:pt>
                <c:pt idx="3005">
                  <c:v>68.449549000000005</c:v>
                </c:pt>
                <c:pt idx="3006">
                  <c:v>68.453795</c:v>
                </c:pt>
                <c:pt idx="3007">
                  <c:v>68.438665999999998</c:v>
                </c:pt>
                <c:pt idx="3008">
                  <c:v>68.405389</c:v>
                </c:pt>
                <c:pt idx="3009">
                  <c:v>68.368688000000006</c:v>
                </c:pt>
                <c:pt idx="3010">
                  <c:v>68.346939000000006</c:v>
                </c:pt>
                <c:pt idx="3011">
                  <c:v>68.345197999999996</c:v>
                </c:pt>
                <c:pt idx="3012">
                  <c:v>68.352441999999996</c:v>
                </c:pt>
                <c:pt idx="3013">
                  <c:v>68.355971999999994</c:v>
                </c:pt>
                <c:pt idx="3014">
                  <c:v>68.351737999999997</c:v>
                </c:pt>
                <c:pt idx="3015">
                  <c:v>68.338797999999997</c:v>
                </c:pt>
                <c:pt idx="3016">
                  <c:v>68.312111999999999</c:v>
                </c:pt>
                <c:pt idx="3017">
                  <c:v>68.267268999999999</c:v>
                </c:pt>
                <c:pt idx="3018">
                  <c:v>68.207663999999994</c:v>
                </c:pt>
                <c:pt idx="3019">
                  <c:v>68.141658000000007</c:v>
                </c:pt>
                <c:pt idx="3020">
                  <c:v>68.077222000000006</c:v>
                </c:pt>
                <c:pt idx="3021">
                  <c:v>68.024191999999999</c:v>
                </c:pt>
                <c:pt idx="3022">
                  <c:v>67.994506999999999</c:v>
                </c:pt>
                <c:pt idx="3023">
                  <c:v>67.989990000000006</c:v>
                </c:pt>
                <c:pt idx="3024">
                  <c:v>67.992176999999998</c:v>
                </c:pt>
                <c:pt idx="3025">
                  <c:v>67.974830999999995</c:v>
                </c:pt>
                <c:pt idx="3026">
                  <c:v>67.929728999999995</c:v>
                </c:pt>
                <c:pt idx="3027">
                  <c:v>67.873694999999998</c:v>
                </c:pt>
                <c:pt idx="3028">
                  <c:v>67.828294999999997</c:v>
                </c:pt>
                <c:pt idx="3029">
                  <c:v>67.799756000000002</c:v>
                </c:pt>
                <c:pt idx="3030">
                  <c:v>67.781115</c:v>
                </c:pt>
                <c:pt idx="3031">
                  <c:v>67.765336000000005</c:v>
                </c:pt>
                <c:pt idx="3032">
                  <c:v>67.748361000000003</c:v>
                </c:pt>
                <c:pt idx="3033">
                  <c:v>67.724198999999999</c:v>
                </c:pt>
                <c:pt idx="3034">
                  <c:v>67.688039000000003</c:v>
                </c:pt>
                <c:pt idx="3035">
                  <c:v>67.645733000000007</c:v>
                </c:pt>
                <c:pt idx="3036">
                  <c:v>67.612341000000001</c:v>
                </c:pt>
                <c:pt idx="3037">
                  <c:v>67.597147000000007</c:v>
                </c:pt>
                <c:pt idx="3038">
                  <c:v>67.594116999999997</c:v>
                </c:pt>
                <c:pt idx="3039">
                  <c:v>67.590728999999996</c:v>
                </c:pt>
                <c:pt idx="3040">
                  <c:v>67.582909000000001</c:v>
                </c:pt>
                <c:pt idx="3041">
                  <c:v>67.576649000000003</c:v>
                </c:pt>
                <c:pt idx="3042">
                  <c:v>67.576204000000004</c:v>
                </c:pt>
                <c:pt idx="3043">
                  <c:v>67.575160999999994</c:v>
                </c:pt>
                <c:pt idx="3044">
                  <c:v>67.560665999999998</c:v>
                </c:pt>
                <c:pt idx="3045">
                  <c:v>67.525210000000001</c:v>
                </c:pt>
                <c:pt idx="3046">
                  <c:v>67.473995000000002</c:v>
                </c:pt>
                <c:pt idx="3047">
                  <c:v>67.421285999999995</c:v>
                </c:pt>
                <c:pt idx="3048">
                  <c:v>67.379874999999998</c:v>
                </c:pt>
                <c:pt idx="3049">
                  <c:v>67.353646999999995</c:v>
                </c:pt>
                <c:pt idx="3050">
                  <c:v>67.338324999999998</c:v>
                </c:pt>
                <c:pt idx="3051">
                  <c:v>67.326667999999998</c:v>
                </c:pt>
                <c:pt idx="3052">
                  <c:v>67.311949999999996</c:v>
                </c:pt>
                <c:pt idx="3053">
                  <c:v>67.289901999999998</c:v>
                </c:pt>
                <c:pt idx="3054">
                  <c:v>67.262440999999995</c:v>
                </c:pt>
                <c:pt idx="3055">
                  <c:v>67.239804000000007</c:v>
                </c:pt>
                <c:pt idx="3056">
                  <c:v>67.234624999999994</c:v>
                </c:pt>
                <c:pt idx="3057">
                  <c:v>67.251295999999996</c:v>
                </c:pt>
                <c:pt idx="3058">
                  <c:v>67.282319999999999</c:v>
                </c:pt>
                <c:pt idx="3059">
                  <c:v>67.315197999999995</c:v>
                </c:pt>
                <c:pt idx="3060">
                  <c:v>67.340355000000002</c:v>
                </c:pt>
                <c:pt idx="3061">
                  <c:v>67.353110000000001</c:v>
                </c:pt>
                <c:pt idx="3062">
                  <c:v>67.353620000000006</c:v>
                </c:pt>
                <c:pt idx="3063">
                  <c:v>67.347763999999998</c:v>
                </c:pt>
                <c:pt idx="3064">
                  <c:v>67.344880000000003</c:v>
                </c:pt>
                <c:pt idx="3065">
                  <c:v>67.352316999999999</c:v>
                </c:pt>
                <c:pt idx="3066">
                  <c:v>67.373682000000002</c:v>
                </c:pt>
                <c:pt idx="3067">
                  <c:v>67.412003999999996</c:v>
                </c:pt>
                <c:pt idx="3068">
                  <c:v>67.469662999999997</c:v>
                </c:pt>
                <c:pt idx="3069">
                  <c:v>67.542687000000001</c:v>
                </c:pt>
                <c:pt idx="3070">
                  <c:v>67.619319000000004</c:v>
                </c:pt>
                <c:pt idx="3071">
                  <c:v>67.688090000000003</c:v>
                </c:pt>
                <c:pt idx="3072">
                  <c:v>67.745495000000005</c:v>
                </c:pt>
                <c:pt idx="3073">
                  <c:v>67.794920000000005</c:v>
                </c:pt>
                <c:pt idx="3074">
                  <c:v>67.842054000000005</c:v>
                </c:pt>
                <c:pt idx="3075">
                  <c:v>67.892972</c:v>
                </c:pt>
                <c:pt idx="3076">
                  <c:v>67.952712000000005</c:v>
                </c:pt>
                <c:pt idx="3077">
                  <c:v>68.022221999999999</c:v>
                </c:pt>
                <c:pt idx="3078">
                  <c:v>68.097352000000001</c:v>
                </c:pt>
                <c:pt idx="3079">
                  <c:v>68.171075000000002</c:v>
                </c:pt>
                <c:pt idx="3080">
                  <c:v>68.235277999999994</c:v>
                </c:pt>
                <c:pt idx="3081">
                  <c:v>68.283120999999994</c:v>
                </c:pt>
                <c:pt idx="3082">
                  <c:v>68.315230999999997</c:v>
                </c:pt>
                <c:pt idx="3083">
                  <c:v>68.342785000000006</c:v>
                </c:pt>
                <c:pt idx="3084">
                  <c:v>68.379103000000001</c:v>
                </c:pt>
                <c:pt idx="3085">
                  <c:v>68.428342999999998</c:v>
                </c:pt>
                <c:pt idx="3086">
                  <c:v>68.486643999999998</c:v>
                </c:pt>
                <c:pt idx="3087">
                  <c:v>68.552334999999999</c:v>
                </c:pt>
                <c:pt idx="3088">
                  <c:v>68.628606000000005</c:v>
                </c:pt>
                <c:pt idx="3089">
                  <c:v>68.717850999999996</c:v>
                </c:pt>
                <c:pt idx="3090">
                  <c:v>68.820831999999996</c:v>
                </c:pt>
                <c:pt idx="3091">
                  <c:v>68.93871</c:v>
                </c:pt>
                <c:pt idx="3092">
                  <c:v>69.065100000000001</c:v>
                </c:pt>
                <c:pt idx="3093">
                  <c:v>69.177683000000002</c:v>
                </c:pt>
                <c:pt idx="3094">
                  <c:v>69.252420999999998</c:v>
                </c:pt>
                <c:pt idx="3095">
                  <c:v>69.290139999999994</c:v>
                </c:pt>
                <c:pt idx="3096">
                  <c:v>69.317890000000006</c:v>
                </c:pt>
                <c:pt idx="3097">
                  <c:v>69.360992999999993</c:v>
                </c:pt>
                <c:pt idx="3098">
                  <c:v>69.423112000000003</c:v>
                </c:pt>
                <c:pt idx="3099">
                  <c:v>69.493448000000001</c:v>
                </c:pt>
                <c:pt idx="3100">
                  <c:v>69.558909</c:v>
                </c:pt>
                <c:pt idx="3101">
                  <c:v>69.604975999999994</c:v>
                </c:pt>
                <c:pt idx="3102">
                  <c:v>69.620823999999999</c:v>
                </c:pt>
                <c:pt idx="3103">
                  <c:v>69.613797000000005</c:v>
                </c:pt>
                <c:pt idx="3104">
                  <c:v>69.608673999999993</c:v>
                </c:pt>
                <c:pt idx="3105">
                  <c:v>69.623587999999998</c:v>
                </c:pt>
                <c:pt idx="3106">
                  <c:v>69.653745999999998</c:v>
                </c:pt>
                <c:pt idx="3107">
                  <c:v>69.685277999999997</c:v>
                </c:pt>
                <c:pt idx="3108">
                  <c:v>69.715477000000007</c:v>
                </c:pt>
                <c:pt idx="3109">
                  <c:v>69.750527000000005</c:v>
                </c:pt>
                <c:pt idx="3110">
                  <c:v>69.792220999999998</c:v>
                </c:pt>
                <c:pt idx="3111">
                  <c:v>69.838104999999999</c:v>
                </c:pt>
                <c:pt idx="3112">
                  <c:v>69.889825000000002</c:v>
                </c:pt>
                <c:pt idx="3113">
                  <c:v>69.951168999999993</c:v>
                </c:pt>
                <c:pt idx="3114">
                  <c:v>70.019761000000003</c:v>
                </c:pt>
                <c:pt idx="3115">
                  <c:v>70.087706999999995</c:v>
                </c:pt>
                <c:pt idx="3116">
                  <c:v>70.148914000000005</c:v>
                </c:pt>
                <c:pt idx="3117">
                  <c:v>70.202558999999994</c:v>
                </c:pt>
                <c:pt idx="3118">
                  <c:v>70.253366999999997</c:v>
                </c:pt>
                <c:pt idx="3119">
                  <c:v>70.309886000000006</c:v>
                </c:pt>
                <c:pt idx="3120">
                  <c:v>70.375448000000006</c:v>
                </c:pt>
                <c:pt idx="3121">
                  <c:v>70.439655999999999</c:v>
                </c:pt>
                <c:pt idx="3122">
                  <c:v>70.490170000000006</c:v>
                </c:pt>
                <c:pt idx="3123">
                  <c:v>70.536404000000005</c:v>
                </c:pt>
                <c:pt idx="3124">
                  <c:v>70.607237999999995</c:v>
                </c:pt>
                <c:pt idx="3125">
                  <c:v>70.717487000000006</c:v>
                </c:pt>
                <c:pt idx="3126">
                  <c:v>70.848633000000007</c:v>
                </c:pt>
                <c:pt idx="3127">
                  <c:v>70.971402999999995</c:v>
                </c:pt>
                <c:pt idx="3128">
                  <c:v>71.076113000000007</c:v>
                </c:pt>
                <c:pt idx="3129">
                  <c:v>71.172842000000003</c:v>
                </c:pt>
                <c:pt idx="3130">
                  <c:v>71.274674000000005</c:v>
                </c:pt>
                <c:pt idx="3131">
                  <c:v>71.389396000000005</c:v>
                </c:pt>
                <c:pt idx="3132">
                  <c:v>71.514616000000004</c:v>
                </c:pt>
                <c:pt idx="3133">
                  <c:v>71.631474999999995</c:v>
                </c:pt>
                <c:pt idx="3134">
                  <c:v>71.716080000000005</c:v>
                </c:pt>
                <c:pt idx="3135">
                  <c:v>71.767698999999993</c:v>
                </c:pt>
                <c:pt idx="3136">
                  <c:v>71.813817</c:v>
                </c:pt>
                <c:pt idx="3137">
                  <c:v>71.878067999999999</c:v>
                </c:pt>
                <c:pt idx="3138">
                  <c:v>71.956715000000003</c:v>
                </c:pt>
                <c:pt idx="3139">
                  <c:v>72.038246000000001</c:v>
                </c:pt>
                <c:pt idx="3140">
                  <c:v>72.129495000000006</c:v>
                </c:pt>
                <c:pt idx="3141">
                  <c:v>72.241686999999999</c:v>
                </c:pt>
                <c:pt idx="3142">
                  <c:v>72.362093000000002</c:v>
                </c:pt>
                <c:pt idx="3143">
                  <c:v>72.464945999999998</c:v>
                </c:pt>
                <c:pt idx="3144">
                  <c:v>72.547300000000007</c:v>
                </c:pt>
                <c:pt idx="3145">
                  <c:v>72.630251000000001</c:v>
                </c:pt>
                <c:pt idx="3146">
                  <c:v>72.722334000000004</c:v>
                </c:pt>
                <c:pt idx="3147">
                  <c:v>72.805014999999997</c:v>
                </c:pt>
                <c:pt idx="3148">
                  <c:v>72.864564999999999</c:v>
                </c:pt>
                <c:pt idx="3149">
                  <c:v>72.920182999999994</c:v>
                </c:pt>
                <c:pt idx="3150">
                  <c:v>73.004187999999999</c:v>
                </c:pt>
                <c:pt idx="3151">
                  <c:v>73.121252999999996</c:v>
                </c:pt>
                <c:pt idx="3152">
                  <c:v>73.241151000000002</c:v>
                </c:pt>
                <c:pt idx="3153">
                  <c:v>73.331438000000006</c:v>
                </c:pt>
                <c:pt idx="3154">
                  <c:v>73.389235999999997</c:v>
                </c:pt>
                <c:pt idx="3155">
                  <c:v>73.438598999999996</c:v>
                </c:pt>
                <c:pt idx="3156">
                  <c:v>73.502179999999996</c:v>
                </c:pt>
                <c:pt idx="3157">
                  <c:v>73.581348000000006</c:v>
                </c:pt>
                <c:pt idx="3158">
                  <c:v>73.662814999999995</c:v>
                </c:pt>
                <c:pt idx="3159">
                  <c:v>73.737921</c:v>
                </c:pt>
                <c:pt idx="3160">
                  <c:v>73.809710999999993</c:v>
                </c:pt>
                <c:pt idx="3161">
                  <c:v>73.884478999999999</c:v>
                </c:pt>
                <c:pt idx="3162">
                  <c:v>73.965311999999997</c:v>
                </c:pt>
                <c:pt idx="3163">
                  <c:v>74.054889000000003</c:v>
                </c:pt>
                <c:pt idx="3164">
                  <c:v>74.155964999999995</c:v>
                </c:pt>
                <c:pt idx="3165">
                  <c:v>74.263800000000003</c:v>
                </c:pt>
                <c:pt idx="3166">
                  <c:v>74.363372999999996</c:v>
                </c:pt>
                <c:pt idx="3167">
                  <c:v>74.439070999999998</c:v>
                </c:pt>
                <c:pt idx="3168">
                  <c:v>74.484955999999997</c:v>
                </c:pt>
                <c:pt idx="3169">
                  <c:v>74.506403000000006</c:v>
                </c:pt>
                <c:pt idx="3170">
                  <c:v>74.519572999999994</c:v>
                </c:pt>
                <c:pt idx="3171">
                  <c:v>74.550227000000007</c:v>
                </c:pt>
                <c:pt idx="3172">
                  <c:v>74.620455000000007</c:v>
                </c:pt>
                <c:pt idx="3173">
                  <c:v>74.727181999999999</c:v>
                </c:pt>
                <c:pt idx="3174">
                  <c:v>74.841378000000006</c:v>
                </c:pt>
                <c:pt idx="3175">
                  <c:v>74.938377000000003</c:v>
                </c:pt>
                <c:pt idx="3176">
                  <c:v>75.021821000000003</c:v>
                </c:pt>
                <c:pt idx="3177">
                  <c:v>75.109953000000004</c:v>
                </c:pt>
                <c:pt idx="3178">
                  <c:v>75.210103000000004</c:v>
                </c:pt>
                <c:pt idx="3179">
                  <c:v>75.315858000000006</c:v>
                </c:pt>
                <c:pt idx="3180">
                  <c:v>75.415678999999997</c:v>
                </c:pt>
                <c:pt idx="3181">
                  <c:v>75.493048000000002</c:v>
                </c:pt>
                <c:pt idx="3182">
                  <c:v>75.529411999999994</c:v>
                </c:pt>
                <c:pt idx="3183">
                  <c:v>75.518028999999999</c:v>
                </c:pt>
                <c:pt idx="3184">
                  <c:v>75.468035999999998</c:v>
                </c:pt>
                <c:pt idx="3185">
                  <c:v>75.388576999999998</c:v>
                </c:pt>
                <c:pt idx="3186">
                  <c:v>75.278362999999999</c:v>
                </c:pt>
                <c:pt idx="3187">
                  <c:v>75.139757000000003</c:v>
                </c:pt>
                <c:pt idx="3188">
                  <c:v>74.992350999999999</c:v>
                </c:pt>
                <c:pt idx="3189">
                  <c:v>74.855234999999993</c:v>
                </c:pt>
                <c:pt idx="3190">
                  <c:v>74.718247000000005</c:v>
                </c:pt>
                <c:pt idx="3191">
                  <c:v>74.548828</c:v>
                </c:pt>
                <c:pt idx="3192">
                  <c:v>74.333588000000006</c:v>
                </c:pt>
                <c:pt idx="3193">
                  <c:v>74.102013999999997</c:v>
                </c:pt>
                <c:pt idx="3194">
                  <c:v>73.902413999999993</c:v>
                </c:pt>
                <c:pt idx="3195">
                  <c:v>73.761438999999996</c:v>
                </c:pt>
                <c:pt idx="3196">
                  <c:v>73.672285000000002</c:v>
                </c:pt>
                <c:pt idx="3197">
                  <c:v>73.616041999999993</c:v>
                </c:pt>
                <c:pt idx="3198">
                  <c:v>73.587669000000005</c:v>
                </c:pt>
                <c:pt idx="3199">
                  <c:v>73.600476</c:v>
                </c:pt>
                <c:pt idx="3200">
                  <c:v>73.665420999999995</c:v>
                </c:pt>
                <c:pt idx="3201">
                  <c:v>73.768299999999996</c:v>
                </c:pt>
                <c:pt idx="3202">
                  <c:v>73.877183000000002</c:v>
                </c:pt>
                <c:pt idx="3203">
                  <c:v>73.979020000000006</c:v>
                </c:pt>
                <c:pt idx="3204">
                  <c:v>74.096312999999995</c:v>
                </c:pt>
                <c:pt idx="3205">
                  <c:v>74.253094000000004</c:v>
                </c:pt>
                <c:pt idx="3206">
                  <c:v>74.433781999999994</c:v>
                </c:pt>
                <c:pt idx="3207">
                  <c:v>74.593520999999996</c:v>
                </c:pt>
                <c:pt idx="3208">
                  <c:v>74.703446</c:v>
                </c:pt>
                <c:pt idx="3209">
                  <c:v>74.767343999999994</c:v>
                </c:pt>
                <c:pt idx="3210">
                  <c:v>74.798604999999995</c:v>
                </c:pt>
                <c:pt idx="3211">
                  <c:v>74.804305999999997</c:v>
                </c:pt>
                <c:pt idx="3212">
                  <c:v>74.796469000000002</c:v>
                </c:pt>
                <c:pt idx="3213">
                  <c:v>74.797391000000005</c:v>
                </c:pt>
                <c:pt idx="3214">
                  <c:v>74.819957000000002</c:v>
                </c:pt>
                <c:pt idx="3215">
                  <c:v>74.853301000000002</c:v>
                </c:pt>
                <c:pt idx="3216">
                  <c:v>74.87912</c:v>
                </c:pt>
                <c:pt idx="3217">
                  <c:v>74.894600999999994</c:v>
                </c:pt>
                <c:pt idx="3218">
                  <c:v>74.909065999999996</c:v>
                </c:pt>
                <c:pt idx="3219">
                  <c:v>74.923405000000002</c:v>
                </c:pt>
                <c:pt idx="3220">
                  <c:v>74.924417000000005</c:v>
                </c:pt>
                <c:pt idx="3221">
                  <c:v>74.902099000000007</c:v>
                </c:pt>
                <c:pt idx="3222">
                  <c:v>74.868735000000001</c:v>
                </c:pt>
                <c:pt idx="3223">
                  <c:v>74.856379000000004</c:v>
                </c:pt>
                <c:pt idx="3224">
                  <c:v>74.889675999999994</c:v>
                </c:pt>
                <c:pt idx="3225">
                  <c:v>74.957752999999997</c:v>
                </c:pt>
                <c:pt idx="3226">
                  <c:v>75.018466000000004</c:v>
                </c:pt>
                <c:pt idx="3227">
                  <c:v>75.038816999999995</c:v>
                </c:pt>
                <c:pt idx="3228">
                  <c:v>75.028023000000005</c:v>
                </c:pt>
                <c:pt idx="3229">
                  <c:v>75.022542999999999</c:v>
                </c:pt>
                <c:pt idx="3230">
                  <c:v>75.043256999999997</c:v>
                </c:pt>
                <c:pt idx="3231">
                  <c:v>75.078149999999994</c:v>
                </c:pt>
                <c:pt idx="3232">
                  <c:v>75.10324</c:v>
                </c:pt>
                <c:pt idx="3233">
                  <c:v>75.106329000000002</c:v>
                </c:pt>
                <c:pt idx="3234">
                  <c:v>75.089411999999996</c:v>
                </c:pt>
                <c:pt idx="3235">
                  <c:v>75.060809000000006</c:v>
                </c:pt>
                <c:pt idx="3236">
                  <c:v>75.029683000000006</c:v>
                </c:pt>
                <c:pt idx="3237">
                  <c:v>75.000427000000002</c:v>
                </c:pt>
                <c:pt idx="3238">
                  <c:v>74.969731999999993</c:v>
                </c:pt>
                <c:pt idx="3239">
                  <c:v>74.934072999999998</c:v>
                </c:pt>
                <c:pt idx="3240">
                  <c:v>74.896958999999995</c:v>
                </c:pt>
                <c:pt idx="3241">
                  <c:v>74.860444999999999</c:v>
                </c:pt>
                <c:pt idx="3242">
                  <c:v>74.814272000000003</c:v>
                </c:pt>
                <c:pt idx="3243">
                  <c:v>74.746070000000003</c:v>
                </c:pt>
                <c:pt idx="3244">
                  <c:v>74.659375999999995</c:v>
                </c:pt>
                <c:pt idx="3245">
                  <c:v>74.568404999999998</c:v>
                </c:pt>
                <c:pt idx="3246">
                  <c:v>74.478746000000001</c:v>
                </c:pt>
                <c:pt idx="3247">
                  <c:v>74.388356999999999</c:v>
                </c:pt>
                <c:pt idx="3248">
                  <c:v>74.303583000000003</c:v>
                </c:pt>
                <c:pt idx="3249">
                  <c:v>74.235093000000006</c:v>
                </c:pt>
                <c:pt idx="3250">
                  <c:v>74.177538999999996</c:v>
                </c:pt>
                <c:pt idx="3251">
                  <c:v>74.111131999999998</c:v>
                </c:pt>
                <c:pt idx="3252">
                  <c:v>74.025194999999997</c:v>
                </c:pt>
                <c:pt idx="3253">
                  <c:v>73.924093999999997</c:v>
                </c:pt>
                <c:pt idx="3254">
                  <c:v>73.809944999999999</c:v>
                </c:pt>
                <c:pt idx="3255">
                  <c:v>73.676822999999999</c:v>
                </c:pt>
                <c:pt idx="3256">
                  <c:v>73.522499999999994</c:v>
                </c:pt>
                <c:pt idx="3257">
                  <c:v>73.348347000000004</c:v>
                </c:pt>
                <c:pt idx="3258">
                  <c:v>73.148152999999994</c:v>
                </c:pt>
                <c:pt idx="3259">
                  <c:v>72.916430000000005</c:v>
                </c:pt>
                <c:pt idx="3260">
                  <c:v>72.667109999999994</c:v>
                </c:pt>
                <c:pt idx="3261">
                  <c:v>72.422619999999995</c:v>
                </c:pt>
                <c:pt idx="3262">
                  <c:v>72.184304999999995</c:v>
                </c:pt>
                <c:pt idx="3263">
                  <c:v>71.934426000000002</c:v>
                </c:pt>
                <c:pt idx="3264">
                  <c:v>71.664679000000007</c:v>
                </c:pt>
                <c:pt idx="3265">
                  <c:v>71.378865000000005</c:v>
                </c:pt>
                <c:pt idx="3266">
                  <c:v>71.071444999999997</c:v>
                </c:pt>
                <c:pt idx="3267">
                  <c:v>70.734990999999994</c:v>
                </c:pt>
                <c:pt idx="3268">
                  <c:v>70.392222000000004</c:v>
                </c:pt>
                <c:pt idx="3269">
                  <c:v>70.088106999999994</c:v>
                </c:pt>
                <c:pt idx="3270">
                  <c:v>69.840097999999998</c:v>
                </c:pt>
                <c:pt idx="3271">
                  <c:v>69.621736999999996</c:v>
                </c:pt>
                <c:pt idx="3272">
                  <c:v>69.403066999999993</c:v>
                </c:pt>
                <c:pt idx="3273">
                  <c:v>69.180200999999997</c:v>
                </c:pt>
                <c:pt idx="3274">
                  <c:v>68.959614000000002</c:v>
                </c:pt>
                <c:pt idx="3275">
                  <c:v>68.746854999999996</c:v>
                </c:pt>
                <c:pt idx="3276">
                  <c:v>68.558125000000004</c:v>
                </c:pt>
                <c:pt idx="3277">
                  <c:v>68.407076000000004</c:v>
                </c:pt>
                <c:pt idx="3278">
                  <c:v>68.266340999999997</c:v>
                </c:pt>
                <c:pt idx="3279">
                  <c:v>68.074134999999998</c:v>
                </c:pt>
                <c:pt idx="3280">
                  <c:v>67.801969</c:v>
                </c:pt>
                <c:pt idx="3281">
                  <c:v>67.490230999999994</c:v>
                </c:pt>
                <c:pt idx="3282">
                  <c:v>67.193504000000004</c:v>
                </c:pt>
                <c:pt idx="3283">
                  <c:v>66.925336000000001</c:v>
                </c:pt>
                <c:pt idx="3284">
                  <c:v>66.674814999999995</c:v>
                </c:pt>
                <c:pt idx="3285">
                  <c:v>66.435606000000007</c:v>
                </c:pt>
                <c:pt idx="3286">
                  <c:v>66.197646000000006</c:v>
                </c:pt>
                <c:pt idx="3287">
                  <c:v>65.941903999999994</c:v>
                </c:pt>
                <c:pt idx="3288">
                  <c:v>65.664587999999995</c:v>
                </c:pt>
                <c:pt idx="3289">
                  <c:v>65.381382000000002</c:v>
                </c:pt>
                <c:pt idx="3290">
                  <c:v>65.094650000000001</c:v>
                </c:pt>
                <c:pt idx="3291">
                  <c:v>64.786614999999998</c:v>
                </c:pt>
                <c:pt idx="3292">
                  <c:v>64.457418000000004</c:v>
                </c:pt>
                <c:pt idx="3293">
                  <c:v>64.135986000000003</c:v>
                </c:pt>
                <c:pt idx="3294">
                  <c:v>63.834488999999998</c:v>
                </c:pt>
                <c:pt idx="3295">
                  <c:v>63.526456000000003</c:v>
                </c:pt>
                <c:pt idx="3296">
                  <c:v>63.192763999999997</c:v>
                </c:pt>
                <c:pt idx="3297">
                  <c:v>62.854916000000003</c:v>
                </c:pt>
                <c:pt idx="3298">
                  <c:v>62.538933</c:v>
                </c:pt>
                <c:pt idx="3299">
                  <c:v>62.237580999999999</c:v>
                </c:pt>
                <c:pt idx="3300">
                  <c:v>61.927875</c:v>
                </c:pt>
                <c:pt idx="3301">
                  <c:v>61.598399000000001</c:v>
                </c:pt>
                <c:pt idx="3302">
                  <c:v>61.242868999999999</c:v>
                </c:pt>
                <c:pt idx="3303">
                  <c:v>60.857272000000002</c:v>
                </c:pt>
                <c:pt idx="3304">
                  <c:v>60.459598</c:v>
                </c:pt>
                <c:pt idx="3305">
                  <c:v>60.079031000000001</c:v>
                </c:pt>
                <c:pt idx="3306">
                  <c:v>59.714869999999998</c:v>
                </c:pt>
                <c:pt idx="3307">
                  <c:v>59.341000999999999</c:v>
                </c:pt>
                <c:pt idx="3308">
                  <c:v>58.957374000000002</c:v>
                </c:pt>
                <c:pt idx="3309">
                  <c:v>58.594900000000003</c:v>
                </c:pt>
                <c:pt idx="3310">
                  <c:v>58.257229000000002</c:v>
                </c:pt>
                <c:pt idx="3311">
                  <c:v>57.908517000000003</c:v>
                </c:pt>
                <c:pt idx="3312">
                  <c:v>57.539811</c:v>
                </c:pt>
                <c:pt idx="3313">
                  <c:v>57.187995000000001</c:v>
                </c:pt>
                <c:pt idx="3314">
                  <c:v>56.862648</c:v>
                </c:pt>
                <c:pt idx="3315">
                  <c:v>56.522919000000002</c:v>
                </c:pt>
                <c:pt idx="3316">
                  <c:v>56.149042000000001</c:v>
                </c:pt>
                <c:pt idx="3317">
                  <c:v>55.769500999999998</c:v>
                </c:pt>
                <c:pt idx="3318">
                  <c:v>55.398592000000001</c:v>
                </c:pt>
                <c:pt idx="3319">
                  <c:v>55.012588999999998</c:v>
                </c:pt>
                <c:pt idx="3320">
                  <c:v>54.608280999999998</c:v>
                </c:pt>
                <c:pt idx="3321">
                  <c:v>54.222230000000003</c:v>
                </c:pt>
                <c:pt idx="3322">
                  <c:v>53.868630000000003</c:v>
                </c:pt>
                <c:pt idx="3323">
                  <c:v>53.519443000000003</c:v>
                </c:pt>
                <c:pt idx="3324">
                  <c:v>53.160907999999999</c:v>
                </c:pt>
                <c:pt idx="3325">
                  <c:v>52.810740000000003</c:v>
                </c:pt>
                <c:pt idx="3326">
                  <c:v>52.471978</c:v>
                </c:pt>
                <c:pt idx="3327">
                  <c:v>52.133589000000001</c:v>
                </c:pt>
                <c:pt idx="3328">
                  <c:v>51.814973999999999</c:v>
                </c:pt>
                <c:pt idx="3329">
                  <c:v>51.528750000000002</c:v>
                </c:pt>
                <c:pt idx="3330">
                  <c:v>51.213090000000001</c:v>
                </c:pt>
                <c:pt idx="3331">
                  <c:v>50.692490999999997</c:v>
                </c:pt>
                <c:pt idx="3332">
                  <c:v>49.914797</c:v>
                </c:pt>
                <c:pt idx="3333">
                  <c:v>49.303491000000001</c:v>
                </c:pt>
                <c:pt idx="3334">
                  <c:v>49.098661999999997</c:v>
                </c:pt>
                <c:pt idx="3335">
                  <c:v>49.047196999999997</c:v>
                </c:pt>
                <c:pt idx="3336">
                  <c:v>48.915149999999997</c:v>
                </c:pt>
                <c:pt idx="3337">
                  <c:v>48.671751999999998</c:v>
                </c:pt>
                <c:pt idx="3338">
                  <c:v>48.375377</c:v>
                </c:pt>
                <c:pt idx="3339">
                  <c:v>48.052405</c:v>
                </c:pt>
                <c:pt idx="3340">
                  <c:v>47.709673000000002</c:v>
                </c:pt>
                <c:pt idx="3341">
                  <c:v>47.387041000000004</c:v>
                </c:pt>
                <c:pt idx="3342">
                  <c:v>47.110937999999997</c:v>
                </c:pt>
                <c:pt idx="3343">
                  <c:v>46.849162999999997</c:v>
                </c:pt>
                <c:pt idx="3344">
                  <c:v>46.570301999999998</c:v>
                </c:pt>
                <c:pt idx="3345">
                  <c:v>46.290880999999999</c:v>
                </c:pt>
                <c:pt idx="3346">
                  <c:v>46.020532000000003</c:v>
                </c:pt>
                <c:pt idx="3347">
                  <c:v>45.730679000000002</c:v>
                </c:pt>
                <c:pt idx="3348">
                  <c:v>45.418166999999997</c:v>
                </c:pt>
                <c:pt idx="3349">
                  <c:v>45.128734999999999</c:v>
                </c:pt>
                <c:pt idx="3350">
                  <c:v>44.878185999999999</c:v>
                </c:pt>
                <c:pt idx="3351">
                  <c:v>44.622331000000003</c:v>
                </c:pt>
                <c:pt idx="3352">
                  <c:v>44.347465999999997</c:v>
                </c:pt>
                <c:pt idx="3353">
                  <c:v>44.106720000000003</c:v>
                </c:pt>
                <c:pt idx="3354">
                  <c:v>43.920119999999997</c:v>
                </c:pt>
                <c:pt idx="3355">
                  <c:v>43.725799000000002</c:v>
                </c:pt>
                <c:pt idx="3356">
                  <c:v>43.475614999999998</c:v>
                </c:pt>
                <c:pt idx="3357">
                  <c:v>43.201087000000001</c:v>
                </c:pt>
                <c:pt idx="3358">
                  <c:v>42.944642999999999</c:v>
                </c:pt>
                <c:pt idx="3359">
                  <c:v>42.697853000000002</c:v>
                </c:pt>
                <c:pt idx="3360">
                  <c:v>42.450972</c:v>
                </c:pt>
                <c:pt idx="3361">
                  <c:v>42.228448</c:v>
                </c:pt>
                <c:pt idx="3362">
                  <c:v>42.027875000000002</c:v>
                </c:pt>
                <c:pt idx="3363">
                  <c:v>41.797331</c:v>
                </c:pt>
                <c:pt idx="3364">
                  <c:v>41.520577000000003</c:v>
                </c:pt>
                <c:pt idx="3365">
                  <c:v>41.254227999999998</c:v>
                </c:pt>
                <c:pt idx="3366">
                  <c:v>41.033363999999999</c:v>
                </c:pt>
                <c:pt idx="3367">
                  <c:v>40.813622000000002</c:v>
                </c:pt>
                <c:pt idx="3368">
                  <c:v>40.558674000000003</c:v>
                </c:pt>
                <c:pt idx="3369">
                  <c:v>40.304566999999999</c:v>
                </c:pt>
                <c:pt idx="3370">
                  <c:v>40.091000999999999</c:v>
                </c:pt>
                <c:pt idx="3371">
                  <c:v>39.902507999999997</c:v>
                </c:pt>
                <c:pt idx="3372">
                  <c:v>39.719025000000002</c:v>
                </c:pt>
                <c:pt idx="3373">
                  <c:v>39.551625999999999</c:v>
                </c:pt>
                <c:pt idx="3374">
                  <c:v>39.385629000000002</c:v>
                </c:pt>
                <c:pt idx="3375">
                  <c:v>39.164608000000001</c:v>
                </c:pt>
                <c:pt idx="3376">
                  <c:v>38.880110999999999</c:v>
                </c:pt>
                <c:pt idx="3377">
                  <c:v>38.600189</c:v>
                </c:pt>
                <c:pt idx="3378">
                  <c:v>38.366588999999998</c:v>
                </c:pt>
                <c:pt idx="3379">
                  <c:v>38.144883999999998</c:v>
                </c:pt>
                <c:pt idx="3380">
                  <c:v>37.911161</c:v>
                </c:pt>
                <c:pt idx="3381">
                  <c:v>37.706032999999998</c:v>
                </c:pt>
                <c:pt idx="3382">
                  <c:v>37.559230999999997</c:v>
                </c:pt>
                <c:pt idx="3383">
                  <c:v>37.434137</c:v>
                </c:pt>
                <c:pt idx="3384">
                  <c:v>37.296030999999999</c:v>
                </c:pt>
                <c:pt idx="3385">
                  <c:v>37.153770000000002</c:v>
                </c:pt>
                <c:pt idx="3386">
                  <c:v>36.988067000000001</c:v>
                </c:pt>
                <c:pt idx="3387">
                  <c:v>36.746752999999998</c:v>
                </c:pt>
                <c:pt idx="3388">
                  <c:v>36.458613</c:v>
                </c:pt>
                <c:pt idx="3389">
                  <c:v>36.233339999999998</c:v>
                </c:pt>
                <c:pt idx="3390">
                  <c:v>36.098013000000002</c:v>
                </c:pt>
                <c:pt idx="3391">
                  <c:v>35.953766999999999</c:v>
                </c:pt>
                <c:pt idx="3392">
                  <c:v>35.744256999999998</c:v>
                </c:pt>
                <c:pt idx="3393">
                  <c:v>35.539670999999998</c:v>
                </c:pt>
                <c:pt idx="3394">
                  <c:v>35.393324999999997</c:v>
                </c:pt>
                <c:pt idx="3395">
                  <c:v>35.243215999999997</c:v>
                </c:pt>
                <c:pt idx="3396">
                  <c:v>35.03181</c:v>
                </c:pt>
                <c:pt idx="3397">
                  <c:v>34.805748999999999</c:v>
                </c:pt>
                <c:pt idx="3398">
                  <c:v>34.617797000000003</c:v>
                </c:pt>
                <c:pt idx="3399">
                  <c:v>34.438138000000002</c:v>
                </c:pt>
                <c:pt idx="3400">
                  <c:v>34.235323999999999</c:v>
                </c:pt>
                <c:pt idx="3401">
                  <c:v>34.046177</c:v>
                </c:pt>
                <c:pt idx="3402">
                  <c:v>33.895262000000002</c:v>
                </c:pt>
                <c:pt idx="3403">
                  <c:v>33.742027999999998</c:v>
                </c:pt>
                <c:pt idx="3404">
                  <c:v>33.563589999999998</c:v>
                </c:pt>
                <c:pt idx="3405">
                  <c:v>33.391737999999997</c:v>
                </c:pt>
                <c:pt idx="3406">
                  <c:v>33.224780000000003</c:v>
                </c:pt>
                <c:pt idx="3407">
                  <c:v>33.002766999999999</c:v>
                </c:pt>
                <c:pt idx="3408">
                  <c:v>32.727463</c:v>
                </c:pt>
                <c:pt idx="3409">
                  <c:v>32.499782000000003</c:v>
                </c:pt>
                <c:pt idx="3410">
                  <c:v>32.359749000000001</c:v>
                </c:pt>
                <c:pt idx="3411">
                  <c:v>32.220745999999998</c:v>
                </c:pt>
                <c:pt idx="3412">
                  <c:v>32.018714000000003</c:v>
                </c:pt>
                <c:pt idx="3413">
                  <c:v>31.790362999999999</c:v>
                </c:pt>
                <c:pt idx="3414">
                  <c:v>31.575068000000002</c:v>
                </c:pt>
                <c:pt idx="3415">
                  <c:v>31.355694</c:v>
                </c:pt>
                <c:pt idx="3416">
                  <c:v>31.145800000000001</c:v>
                </c:pt>
                <c:pt idx="3417">
                  <c:v>31.013445000000001</c:v>
                </c:pt>
                <c:pt idx="3418">
                  <c:v>30.954505999999999</c:v>
                </c:pt>
                <c:pt idx="3419">
                  <c:v>30.862954999999999</c:v>
                </c:pt>
                <c:pt idx="3420">
                  <c:v>30.692637000000001</c:v>
                </c:pt>
                <c:pt idx="3421">
                  <c:v>30.523257000000001</c:v>
                </c:pt>
                <c:pt idx="3422">
                  <c:v>30.400700000000001</c:v>
                </c:pt>
                <c:pt idx="3423">
                  <c:v>30.259257999999999</c:v>
                </c:pt>
                <c:pt idx="3424">
                  <c:v>30.061986000000001</c:v>
                </c:pt>
                <c:pt idx="3425">
                  <c:v>29.876647999999999</c:v>
                </c:pt>
                <c:pt idx="3426">
                  <c:v>29.733104000000001</c:v>
                </c:pt>
                <c:pt idx="3427">
                  <c:v>29.559895999999998</c:v>
                </c:pt>
                <c:pt idx="3428">
                  <c:v>29.338374999999999</c:v>
                </c:pt>
                <c:pt idx="3429">
                  <c:v>29.164463000000001</c:v>
                </c:pt>
                <c:pt idx="3430">
                  <c:v>29.081313000000002</c:v>
                </c:pt>
                <c:pt idx="3431">
                  <c:v>28.974837000000001</c:v>
                </c:pt>
                <c:pt idx="3432">
                  <c:v>28.748593</c:v>
                </c:pt>
                <c:pt idx="3433">
                  <c:v>28.4757</c:v>
                </c:pt>
                <c:pt idx="3434">
                  <c:v>28.258865</c:v>
                </c:pt>
                <c:pt idx="3435">
                  <c:v>28.078914999999999</c:v>
                </c:pt>
                <c:pt idx="3436">
                  <c:v>27.894054000000001</c:v>
                </c:pt>
                <c:pt idx="3437">
                  <c:v>27.749292000000001</c:v>
                </c:pt>
                <c:pt idx="3438">
                  <c:v>27.683126000000001</c:v>
                </c:pt>
                <c:pt idx="3439">
                  <c:v>27.633478</c:v>
                </c:pt>
                <c:pt idx="3440">
                  <c:v>27.532430999999999</c:v>
                </c:pt>
                <c:pt idx="3441">
                  <c:v>27.397000999999999</c:v>
                </c:pt>
                <c:pt idx="3442">
                  <c:v>27.25328</c:v>
                </c:pt>
                <c:pt idx="3443">
                  <c:v>27.069113000000002</c:v>
                </c:pt>
                <c:pt idx="3444">
                  <c:v>26.834817999999999</c:v>
                </c:pt>
                <c:pt idx="3445">
                  <c:v>26.615079000000001</c:v>
                </c:pt>
                <c:pt idx="3446">
                  <c:v>26.450434000000001</c:v>
                </c:pt>
                <c:pt idx="3447">
                  <c:v>26.300339999999998</c:v>
                </c:pt>
                <c:pt idx="3448">
                  <c:v>26.14049</c:v>
                </c:pt>
                <c:pt idx="3449">
                  <c:v>26.005714999999999</c:v>
                </c:pt>
                <c:pt idx="3450">
                  <c:v>25.891413</c:v>
                </c:pt>
                <c:pt idx="3451">
                  <c:v>25.735409000000001</c:v>
                </c:pt>
                <c:pt idx="3452">
                  <c:v>25.548185</c:v>
                </c:pt>
                <c:pt idx="3453">
                  <c:v>25.426295</c:v>
                </c:pt>
                <c:pt idx="3454">
                  <c:v>25.382653000000001</c:v>
                </c:pt>
                <c:pt idx="3455">
                  <c:v>25.306588000000001</c:v>
                </c:pt>
                <c:pt idx="3456">
                  <c:v>25.151802</c:v>
                </c:pt>
                <c:pt idx="3457">
                  <c:v>24.998107000000001</c:v>
                </c:pt>
                <c:pt idx="3458">
                  <c:v>24.879024999999999</c:v>
                </c:pt>
                <c:pt idx="3459">
                  <c:v>24.714835000000001</c:v>
                </c:pt>
                <c:pt idx="3460">
                  <c:v>24.476213000000001</c:v>
                </c:pt>
                <c:pt idx="3461">
                  <c:v>24.265699999999999</c:v>
                </c:pt>
                <c:pt idx="3462">
                  <c:v>24.157474000000001</c:v>
                </c:pt>
                <c:pt idx="3463">
                  <c:v>24.094498999999999</c:v>
                </c:pt>
                <c:pt idx="3464">
                  <c:v>24.021877</c:v>
                </c:pt>
                <c:pt idx="3465">
                  <c:v>23.972738</c:v>
                </c:pt>
                <c:pt idx="3466">
                  <c:v>23.942893000000002</c:v>
                </c:pt>
                <c:pt idx="3467">
                  <c:v>23.840548999999999</c:v>
                </c:pt>
                <c:pt idx="3468">
                  <c:v>23.648665999999999</c:v>
                </c:pt>
                <c:pt idx="3469">
                  <c:v>23.488375999999999</c:v>
                </c:pt>
                <c:pt idx="3470">
                  <c:v>23.434419999999999</c:v>
                </c:pt>
                <c:pt idx="3471">
                  <c:v>23.409654</c:v>
                </c:pt>
                <c:pt idx="3472">
                  <c:v>23.350677999999998</c:v>
                </c:pt>
                <c:pt idx="3473">
                  <c:v>23.324376000000001</c:v>
                </c:pt>
                <c:pt idx="3474">
                  <c:v>23.374655000000001</c:v>
                </c:pt>
                <c:pt idx="3475">
                  <c:v>23.401325</c:v>
                </c:pt>
                <c:pt idx="3476">
                  <c:v>23.358378999999999</c:v>
                </c:pt>
                <c:pt idx="3477">
                  <c:v>23.360503000000001</c:v>
                </c:pt>
                <c:pt idx="3478">
                  <c:v>23.458848</c:v>
                </c:pt>
                <c:pt idx="3479">
                  <c:v>23.521756</c:v>
                </c:pt>
                <c:pt idx="3480">
                  <c:v>23.429872</c:v>
                </c:pt>
                <c:pt idx="3481">
                  <c:v>23.276672000000001</c:v>
                </c:pt>
                <c:pt idx="3482">
                  <c:v>23.231165000000001</c:v>
                </c:pt>
                <c:pt idx="3483">
                  <c:v>23.279857</c:v>
                </c:pt>
                <c:pt idx="3484">
                  <c:v>23.311060999999999</c:v>
                </c:pt>
                <c:pt idx="3485">
                  <c:v>23.313423</c:v>
                </c:pt>
              </c:numCache>
            </c:numRef>
          </c:val>
          <c:smooth val="0"/>
          <c:extLst>
            <c:ext xmlns:c16="http://schemas.microsoft.com/office/drawing/2014/chart" uri="{C3380CC4-5D6E-409C-BE32-E72D297353CC}">
              <c16:uniqueId val="{00000001-B9AA-4347-9235-8C3FC8299C5A}"/>
            </c:ext>
          </c:extLst>
        </c:ser>
        <c:ser>
          <c:idx val="2"/>
          <c:order val="2"/>
          <c:tx>
            <c:v>pva 8g</c:v>
          </c:tx>
          <c:spPr>
            <a:ln w="28575" cap="rnd">
              <a:solidFill>
                <a:schemeClr val="accent3"/>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D$2:$D$3487</c:f>
              <c:numCache>
                <c:formatCode>General</c:formatCode>
                <c:ptCount val="3486"/>
                <c:pt idx="0">
                  <c:v>93.473287999999997</c:v>
                </c:pt>
                <c:pt idx="1">
                  <c:v>93.493889999999993</c:v>
                </c:pt>
                <c:pt idx="2">
                  <c:v>93.514492000000004</c:v>
                </c:pt>
                <c:pt idx="3">
                  <c:v>93.535128999999998</c:v>
                </c:pt>
                <c:pt idx="4">
                  <c:v>93.543108000000004</c:v>
                </c:pt>
                <c:pt idx="5">
                  <c:v>93.533004000000005</c:v>
                </c:pt>
                <c:pt idx="6">
                  <c:v>93.529782999999995</c:v>
                </c:pt>
                <c:pt idx="7">
                  <c:v>93.525606999999994</c:v>
                </c:pt>
                <c:pt idx="8">
                  <c:v>93.541088999999999</c:v>
                </c:pt>
                <c:pt idx="9">
                  <c:v>93.572197000000003</c:v>
                </c:pt>
                <c:pt idx="10">
                  <c:v>93.604865000000004</c:v>
                </c:pt>
                <c:pt idx="11">
                  <c:v>93.627723000000003</c:v>
                </c:pt>
                <c:pt idx="12">
                  <c:v>93.639505999999997</c:v>
                </c:pt>
                <c:pt idx="13">
                  <c:v>93.645933999999997</c:v>
                </c:pt>
                <c:pt idx="14">
                  <c:v>93.651636999999994</c:v>
                </c:pt>
                <c:pt idx="15">
                  <c:v>93.656109999999998</c:v>
                </c:pt>
                <c:pt idx="16">
                  <c:v>93.657168999999996</c:v>
                </c:pt>
                <c:pt idx="17">
                  <c:v>93.657025000000004</c:v>
                </c:pt>
                <c:pt idx="18">
                  <c:v>93.662402999999998</c:v>
                </c:pt>
                <c:pt idx="19">
                  <c:v>93.676446999999996</c:v>
                </c:pt>
                <c:pt idx="20">
                  <c:v>93.692139999999995</c:v>
                </c:pt>
                <c:pt idx="21">
                  <c:v>93.697305999999998</c:v>
                </c:pt>
                <c:pt idx="22">
                  <c:v>93.686532999999997</c:v>
                </c:pt>
                <c:pt idx="23">
                  <c:v>93.666629999999998</c:v>
                </c:pt>
                <c:pt idx="24">
                  <c:v>93.649558999999996</c:v>
                </c:pt>
                <c:pt idx="25">
                  <c:v>93.640927000000005</c:v>
                </c:pt>
                <c:pt idx="26">
                  <c:v>93.636386999999999</c:v>
                </c:pt>
                <c:pt idx="27">
                  <c:v>93.629157000000006</c:v>
                </c:pt>
                <c:pt idx="28">
                  <c:v>93.618672000000004</c:v>
                </c:pt>
                <c:pt idx="29">
                  <c:v>93.610798000000003</c:v>
                </c:pt>
                <c:pt idx="30">
                  <c:v>93.610505000000003</c:v>
                </c:pt>
                <c:pt idx="31">
                  <c:v>93.615155000000001</c:v>
                </c:pt>
                <c:pt idx="32">
                  <c:v>93.615206000000001</c:v>
                </c:pt>
                <c:pt idx="33">
                  <c:v>93.601354999999998</c:v>
                </c:pt>
                <c:pt idx="34">
                  <c:v>93.572021000000007</c:v>
                </c:pt>
                <c:pt idx="35">
                  <c:v>93.535248999999993</c:v>
                </c:pt>
                <c:pt idx="36">
                  <c:v>93.504750999999999</c:v>
                </c:pt>
                <c:pt idx="37">
                  <c:v>93.493516999999997</c:v>
                </c:pt>
                <c:pt idx="38">
                  <c:v>93.507745</c:v>
                </c:pt>
                <c:pt idx="39">
                  <c:v>93.543458999999999</c:v>
                </c:pt>
                <c:pt idx="40">
                  <c:v>93.588257999999996</c:v>
                </c:pt>
                <c:pt idx="41">
                  <c:v>93.627978999999996</c:v>
                </c:pt>
                <c:pt idx="42">
                  <c:v>93.653374999999997</c:v>
                </c:pt>
                <c:pt idx="43">
                  <c:v>93.661962000000003</c:v>
                </c:pt>
                <c:pt idx="44">
                  <c:v>93.655035999999996</c:v>
                </c:pt>
                <c:pt idx="45">
                  <c:v>93.633799999999994</c:v>
                </c:pt>
                <c:pt idx="46">
                  <c:v>93.600120000000004</c:v>
                </c:pt>
                <c:pt idx="47">
                  <c:v>93.560941</c:v>
                </c:pt>
                <c:pt idx="48">
                  <c:v>93.529123999999996</c:v>
                </c:pt>
                <c:pt idx="49">
                  <c:v>93.516495000000006</c:v>
                </c:pt>
                <c:pt idx="50">
                  <c:v>93.524261999999993</c:v>
                </c:pt>
                <c:pt idx="51">
                  <c:v>93.542052999999996</c:v>
                </c:pt>
                <c:pt idx="52">
                  <c:v>93.558507000000006</c:v>
                </c:pt>
                <c:pt idx="53">
                  <c:v>93.570121999999998</c:v>
                </c:pt>
                <c:pt idx="54">
                  <c:v>93.580301000000006</c:v>
                </c:pt>
                <c:pt idx="55">
                  <c:v>93.594740000000002</c:v>
                </c:pt>
                <c:pt idx="56">
                  <c:v>93.617422000000005</c:v>
                </c:pt>
                <c:pt idx="57">
                  <c:v>93.648120000000006</c:v>
                </c:pt>
                <c:pt idx="58">
                  <c:v>93.681606000000002</c:v>
                </c:pt>
                <c:pt idx="59">
                  <c:v>93.705806999999993</c:v>
                </c:pt>
                <c:pt idx="60">
                  <c:v>93.706602000000004</c:v>
                </c:pt>
                <c:pt idx="61">
                  <c:v>93.681492000000006</c:v>
                </c:pt>
                <c:pt idx="62">
                  <c:v>93.644278999999997</c:v>
                </c:pt>
                <c:pt idx="63">
                  <c:v>93.613238999999993</c:v>
                </c:pt>
                <c:pt idx="64">
                  <c:v>93.596782000000005</c:v>
                </c:pt>
                <c:pt idx="65">
                  <c:v>93.590807999999996</c:v>
                </c:pt>
                <c:pt idx="66">
                  <c:v>93.589391000000006</c:v>
                </c:pt>
                <c:pt idx="67">
                  <c:v>93.595487000000006</c:v>
                </c:pt>
                <c:pt idx="68">
                  <c:v>93.616674000000003</c:v>
                </c:pt>
                <c:pt idx="69">
                  <c:v>93.64667</c:v>
                </c:pt>
                <c:pt idx="70">
                  <c:v>93.660522999999998</c:v>
                </c:pt>
                <c:pt idx="71">
                  <c:v>93.638312999999997</c:v>
                </c:pt>
                <c:pt idx="72">
                  <c:v>93.586569999999995</c:v>
                </c:pt>
                <c:pt idx="73">
                  <c:v>93.533889000000002</c:v>
                </c:pt>
                <c:pt idx="74">
                  <c:v>93.510914</c:v>
                </c:pt>
                <c:pt idx="75">
                  <c:v>93.530458999999993</c:v>
                </c:pt>
                <c:pt idx="76">
                  <c:v>93.581631999999999</c:v>
                </c:pt>
                <c:pt idx="77">
                  <c:v>93.641627999999997</c:v>
                </c:pt>
                <c:pt idx="78">
                  <c:v>93.691837000000007</c:v>
                </c:pt>
                <c:pt idx="79">
                  <c:v>93.724121999999994</c:v>
                </c:pt>
                <c:pt idx="80">
                  <c:v>93.735049000000004</c:v>
                </c:pt>
                <c:pt idx="81">
                  <c:v>93.719955999999996</c:v>
                </c:pt>
                <c:pt idx="82">
                  <c:v>93.679477000000006</c:v>
                </c:pt>
                <c:pt idx="83">
                  <c:v>93.627718000000002</c:v>
                </c:pt>
                <c:pt idx="84">
                  <c:v>93.583460000000002</c:v>
                </c:pt>
                <c:pt idx="85">
                  <c:v>93.555530000000005</c:v>
                </c:pt>
                <c:pt idx="86">
                  <c:v>93.543327000000005</c:v>
                </c:pt>
                <c:pt idx="87">
                  <c:v>93.543716000000003</c:v>
                </c:pt>
                <c:pt idx="88">
                  <c:v>93.551246000000006</c:v>
                </c:pt>
                <c:pt idx="89">
                  <c:v>93.557444000000004</c:v>
                </c:pt>
                <c:pt idx="90">
                  <c:v>93.557212000000007</c:v>
                </c:pt>
                <c:pt idx="91">
                  <c:v>93.556723000000005</c:v>
                </c:pt>
                <c:pt idx="92">
                  <c:v>93.571813000000006</c:v>
                </c:pt>
                <c:pt idx="93">
                  <c:v>93.615339000000006</c:v>
                </c:pt>
                <c:pt idx="94">
                  <c:v>93.680476999999996</c:v>
                </c:pt>
                <c:pt idx="95">
                  <c:v>93.736007000000001</c:v>
                </c:pt>
                <c:pt idx="96">
                  <c:v>93.755887000000001</c:v>
                </c:pt>
                <c:pt idx="97">
                  <c:v>93.754976999999997</c:v>
                </c:pt>
                <c:pt idx="98">
                  <c:v>93.765428</c:v>
                </c:pt>
                <c:pt idx="99">
                  <c:v>93.793077999999994</c:v>
                </c:pt>
                <c:pt idx="100">
                  <c:v>93.816630000000004</c:v>
                </c:pt>
                <c:pt idx="101">
                  <c:v>93.813036999999994</c:v>
                </c:pt>
                <c:pt idx="102">
                  <c:v>93.776798999999997</c:v>
                </c:pt>
                <c:pt idx="103">
                  <c:v>93.719226000000006</c:v>
                </c:pt>
                <c:pt idx="104">
                  <c:v>93.659268999999995</c:v>
                </c:pt>
                <c:pt idx="105">
                  <c:v>93.615870999999999</c:v>
                </c:pt>
                <c:pt idx="106">
                  <c:v>93.59778</c:v>
                </c:pt>
                <c:pt idx="107">
                  <c:v>93.595866000000001</c:v>
                </c:pt>
                <c:pt idx="108">
                  <c:v>93.592269000000002</c:v>
                </c:pt>
                <c:pt idx="109">
                  <c:v>93.584637999999998</c:v>
                </c:pt>
                <c:pt idx="110">
                  <c:v>93.584142</c:v>
                </c:pt>
                <c:pt idx="111">
                  <c:v>93.598243999999994</c:v>
                </c:pt>
                <c:pt idx="112">
                  <c:v>93.635199999999998</c:v>
                </c:pt>
                <c:pt idx="113">
                  <c:v>93.696859000000003</c:v>
                </c:pt>
                <c:pt idx="114">
                  <c:v>93.761356000000006</c:v>
                </c:pt>
                <c:pt idx="115">
                  <c:v>93.800552999999994</c:v>
                </c:pt>
                <c:pt idx="116">
                  <c:v>93.808212999999995</c:v>
                </c:pt>
                <c:pt idx="117">
                  <c:v>93.790769999999995</c:v>
                </c:pt>
                <c:pt idx="118">
                  <c:v>93.758430000000004</c:v>
                </c:pt>
                <c:pt idx="119">
                  <c:v>93.731437</c:v>
                </c:pt>
                <c:pt idx="120">
                  <c:v>93.729785000000007</c:v>
                </c:pt>
                <c:pt idx="121">
                  <c:v>93.748217999999994</c:v>
                </c:pt>
                <c:pt idx="122">
                  <c:v>93.758448000000001</c:v>
                </c:pt>
                <c:pt idx="123">
                  <c:v>93.741253</c:v>
                </c:pt>
                <c:pt idx="124">
                  <c:v>93.697068000000002</c:v>
                </c:pt>
                <c:pt idx="125">
                  <c:v>93.638846999999998</c:v>
                </c:pt>
                <c:pt idx="126">
                  <c:v>93.597616000000002</c:v>
                </c:pt>
                <c:pt idx="127">
                  <c:v>93.609692999999993</c:v>
                </c:pt>
                <c:pt idx="128">
                  <c:v>93.681432000000001</c:v>
                </c:pt>
                <c:pt idx="129">
                  <c:v>93.777631</c:v>
                </c:pt>
                <c:pt idx="130">
                  <c:v>93.845907999999994</c:v>
                </c:pt>
                <c:pt idx="131">
                  <c:v>93.860172000000006</c:v>
                </c:pt>
                <c:pt idx="132">
                  <c:v>93.829423000000006</c:v>
                </c:pt>
                <c:pt idx="133">
                  <c:v>93.776095999999995</c:v>
                </c:pt>
                <c:pt idx="134">
                  <c:v>93.727486999999996</c:v>
                </c:pt>
                <c:pt idx="135">
                  <c:v>93.703308000000007</c:v>
                </c:pt>
                <c:pt idx="136">
                  <c:v>93.704160999999999</c:v>
                </c:pt>
                <c:pt idx="137">
                  <c:v>93.715954999999994</c:v>
                </c:pt>
                <c:pt idx="138">
                  <c:v>93.719436999999999</c:v>
                </c:pt>
                <c:pt idx="139">
                  <c:v>93.703702000000007</c:v>
                </c:pt>
                <c:pt idx="140">
                  <c:v>93.677384000000004</c:v>
                </c:pt>
                <c:pt idx="141">
                  <c:v>93.660494</c:v>
                </c:pt>
                <c:pt idx="142">
                  <c:v>93.670340999999993</c:v>
                </c:pt>
                <c:pt idx="143">
                  <c:v>93.717656000000005</c:v>
                </c:pt>
                <c:pt idx="144">
                  <c:v>93.805193000000003</c:v>
                </c:pt>
                <c:pt idx="145">
                  <c:v>93.912988999999996</c:v>
                </c:pt>
                <c:pt idx="146">
                  <c:v>93.991893000000005</c:v>
                </c:pt>
                <c:pt idx="147">
                  <c:v>94.023409999999998</c:v>
                </c:pt>
                <c:pt idx="148">
                  <c:v>94.031368000000001</c:v>
                </c:pt>
                <c:pt idx="149">
                  <c:v>94.002630999999994</c:v>
                </c:pt>
                <c:pt idx="150">
                  <c:v>93.926242000000002</c:v>
                </c:pt>
                <c:pt idx="151">
                  <c:v>93.831919999999997</c:v>
                </c:pt>
                <c:pt idx="152">
                  <c:v>93.754529000000005</c:v>
                </c:pt>
                <c:pt idx="153">
                  <c:v>93.709058999999996</c:v>
                </c:pt>
                <c:pt idx="154">
                  <c:v>93.689458999999999</c:v>
                </c:pt>
                <c:pt idx="155">
                  <c:v>93.679025999999993</c:v>
                </c:pt>
                <c:pt idx="156">
                  <c:v>93.666072999999997</c:v>
                </c:pt>
                <c:pt idx="157">
                  <c:v>93.652154999999993</c:v>
                </c:pt>
                <c:pt idx="158">
                  <c:v>93.647644</c:v>
                </c:pt>
                <c:pt idx="159">
                  <c:v>93.659419999999997</c:v>
                </c:pt>
                <c:pt idx="160">
                  <c:v>93.679152000000002</c:v>
                </c:pt>
                <c:pt idx="161">
                  <c:v>93.684616000000005</c:v>
                </c:pt>
                <c:pt idx="162">
                  <c:v>93.667804000000004</c:v>
                </c:pt>
                <c:pt idx="163">
                  <c:v>93.646660999999995</c:v>
                </c:pt>
                <c:pt idx="164">
                  <c:v>93.632548</c:v>
                </c:pt>
                <c:pt idx="165">
                  <c:v>93.621324000000001</c:v>
                </c:pt>
                <c:pt idx="166">
                  <c:v>93.607819000000006</c:v>
                </c:pt>
                <c:pt idx="167">
                  <c:v>93.588607999999994</c:v>
                </c:pt>
                <c:pt idx="168">
                  <c:v>93.563300999999996</c:v>
                </c:pt>
                <c:pt idx="169">
                  <c:v>93.538919000000007</c:v>
                </c:pt>
                <c:pt idx="170">
                  <c:v>93.522642000000005</c:v>
                </c:pt>
                <c:pt idx="171">
                  <c:v>93.511525000000006</c:v>
                </c:pt>
                <c:pt idx="172">
                  <c:v>93.495538999999994</c:v>
                </c:pt>
                <c:pt idx="173">
                  <c:v>93.472555999999997</c:v>
                </c:pt>
                <c:pt idx="174">
                  <c:v>93.457361000000006</c:v>
                </c:pt>
                <c:pt idx="175">
                  <c:v>93.466756000000004</c:v>
                </c:pt>
                <c:pt idx="176">
                  <c:v>93.501035000000002</c:v>
                </c:pt>
                <c:pt idx="177">
                  <c:v>93.544353000000001</c:v>
                </c:pt>
                <c:pt idx="178">
                  <c:v>93.577832999999998</c:v>
                </c:pt>
                <c:pt idx="179">
                  <c:v>93.604571000000007</c:v>
                </c:pt>
                <c:pt idx="180">
                  <c:v>93.639117999999996</c:v>
                </c:pt>
                <c:pt idx="181">
                  <c:v>93.662227000000001</c:v>
                </c:pt>
                <c:pt idx="182">
                  <c:v>93.647859999999994</c:v>
                </c:pt>
                <c:pt idx="183">
                  <c:v>93.610629000000003</c:v>
                </c:pt>
                <c:pt idx="184">
                  <c:v>93.597318999999999</c:v>
                </c:pt>
                <c:pt idx="185">
                  <c:v>93.627330000000001</c:v>
                </c:pt>
                <c:pt idx="186">
                  <c:v>93.659870999999995</c:v>
                </c:pt>
                <c:pt idx="187">
                  <c:v>93.651235999999997</c:v>
                </c:pt>
                <c:pt idx="188">
                  <c:v>93.601581999999993</c:v>
                </c:pt>
                <c:pt idx="189">
                  <c:v>93.541321999999994</c:v>
                </c:pt>
                <c:pt idx="190">
                  <c:v>93.499409</c:v>
                </c:pt>
                <c:pt idx="191">
                  <c:v>93.484069000000005</c:v>
                </c:pt>
                <c:pt idx="192">
                  <c:v>93.488417999999996</c:v>
                </c:pt>
                <c:pt idx="193">
                  <c:v>93.511769999999999</c:v>
                </c:pt>
                <c:pt idx="194">
                  <c:v>93.557768999999993</c:v>
                </c:pt>
                <c:pt idx="195">
                  <c:v>93.610585999999998</c:v>
                </c:pt>
                <c:pt idx="196">
                  <c:v>93.638538999999994</c:v>
                </c:pt>
                <c:pt idx="197">
                  <c:v>93.613129999999998</c:v>
                </c:pt>
                <c:pt idx="198">
                  <c:v>93.542599999999993</c:v>
                </c:pt>
                <c:pt idx="199">
                  <c:v>93.499958000000007</c:v>
                </c:pt>
                <c:pt idx="200">
                  <c:v>93.528171</c:v>
                </c:pt>
                <c:pt idx="201">
                  <c:v>93.580753000000001</c:v>
                </c:pt>
                <c:pt idx="202">
                  <c:v>93.612976000000003</c:v>
                </c:pt>
                <c:pt idx="203">
                  <c:v>93.622292000000002</c:v>
                </c:pt>
                <c:pt idx="204">
                  <c:v>93.620310000000003</c:v>
                </c:pt>
                <c:pt idx="205">
                  <c:v>93.609403</c:v>
                </c:pt>
                <c:pt idx="206">
                  <c:v>93.582130000000006</c:v>
                </c:pt>
                <c:pt idx="207">
                  <c:v>93.535465000000002</c:v>
                </c:pt>
                <c:pt idx="208">
                  <c:v>93.478674999999996</c:v>
                </c:pt>
                <c:pt idx="209">
                  <c:v>93.429377000000002</c:v>
                </c:pt>
                <c:pt idx="210">
                  <c:v>93.403004999999993</c:v>
                </c:pt>
                <c:pt idx="211">
                  <c:v>93.402533000000005</c:v>
                </c:pt>
                <c:pt idx="212">
                  <c:v>93.418216000000001</c:v>
                </c:pt>
                <c:pt idx="213">
                  <c:v>93.435333</c:v>
                </c:pt>
                <c:pt idx="214">
                  <c:v>93.442143000000002</c:v>
                </c:pt>
                <c:pt idx="215">
                  <c:v>93.437775999999999</c:v>
                </c:pt>
                <c:pt idx="216">
                  <c:v>93.433090000000007</c:v>
                </c:pt>
                <c:pt idx="217">
                  <c:v>93.438224000000005</c:v>
                </c:pt>
                <c:pt idx="218">
                  <c:v>93.451847000000001</c:v>
                </c:pt>
                <c:pt idx="219">
                  <c:v>93.461338999999995</c:v>
                </c:pt>
                <c:pt idx="220">
                  <c:v>93.455162999999999</c:v>
                </c:pt>
                <c:pt idx="221">
                  <c:v>93.448295999999999</c:v>
                </c:pt>
                <c:pt idx="222">
                  <c:v>93.476657000000003</c:v>
                </c:pt>
                <c:pt idx="223">
                  <c:v>93.550218999999998</c:v>
                </c:pt>
                <c:pt idx="224">
                  <c:v>93.639701000000002</c:v>
                </c:pt>
                <c:pt idx="225">
                  <c:v>93.702619999999996</c:v>
                </c:pt>
                <c:pt idx="226">
                  <c:v>93.710029000000006</c:v>
                </c:pt>
                <c:pt idx="227">
                  <c:v>93.661976999999993</c:v>
                </c:pt>
                <c:pt idx="228">
                  <c:v>93.581900000000005</c:v>
                </c:pt>
                <c:pt idx="229">
                  <c:v>93.494418999999994</c:v>
                </c:pt>
                <c:pt idx="230">
                  <c:v>93.409066999999993</c:v>
                </c:pt>
                <c:pt idx="231">
                  <c:v>93.325286000000006</c:v>
                </c:pt>
                <c:pt idx="232">
                  <c:v>93.250286000000003</c:v>
                </c:pt>
                <c:pt idx="233">
                  <c:v>93.206885999999997</c:v>
                </c:pt>
                <c:pt idx="234">
                  <c:v>93.218492999999995</c:v>
                </c:pt>
                <c:pt idx="235">
                  <c:v>93.279970000000006</c:v>
                </c:pt>
                <c:pt idx="236">
                  <c:v>93.355089000000007</c:v>
                </c:pt>
                <c:pt idx="237">
                  <c:v>93.408708000000004</c:v>
                </c:pt>
                <c:pt idx="238">
                  <c:v>93.427019000000001</c:v>
                </c:pt>
                <c:pt idx="239">
                  <c:v>93.412218999999993</c:v>
                </c:pt>
                <c:pt idx="240">
                  <c:v>93.382810000000006</c:v>
                </c:pt>
                <c:pt idx="241">
                  <c:v>93.382261</c:v>
                </c:pt>
                <c:pt idx="242">
                  <c:v>93.446197999999995</c:v>
                </c:pt>
                <c:pt idx="243">
                  <c:v>93.555840000000003</c:v>
                </c:pt>
                <c:pt idx="244">
                  <c:v>93.661216999999994</c:v>
                </c:pt>
                <c:pt idx="245">
                  <c:v>93.731505999999996</c:v>
                </c:pt>
                <c:pt idx="246">
                  <c:v>93.767384000000007</c:v>
                </c:pt>
                <c:pt idx="247">
                  <c:v>93.782666000000006</c:v>
                </c:pt>
                <c:pt idx="248">
                  <c:v>93.785932000000003</c:v>
                </c:pt>
                <c:pt idx="249">
                  <c:v>93.792841999999993</c:v>
                </c:pt>
                <c:pt idx="250">
                  <c:v>93.832111999999995</c:v>
                </c:pt>
                <c:pt idx="251">
                  <c:v>93.898059000000003</c:v>
                </c:pt>
                <c:pt idx="252">
                  <c:v>93.960212999999996</c:v>
                </c:pt>
                <c:pt idx="253">
                  <c:v>93.997394</c:v>
                </c:pt>
                <c:pt idx="254">
                  <c:v>93.971926999999994</c:v>
                </c:pt>
                <c:pt idx="255">
                  <c:v>93.857927000000004</c:v>
                </c:pt>
                <c:pt idx="256">
                  <c:v>93.732684000000006</c:v>
                </c:pt>
                <c:pt idx="257">
                  <c:v>93.684583000000003</c:v>
                </c:pt>
                <c:pt idx="258">
                  <c:v>93.693330000000003</c:v>
                </c:pt>
                <c:pt idx="259">
                  <c:v>93.713519000000005</c:v>
                </c:pt>
                <c:pt idx="260">
                  <c:v>93.734701999999999</c:v>
                </c:pt>
                <c:pt idx="261">
                  <c:v>93.763914999999997</c:v>
                </c:pt>
                <c:pt idx="262">
                  <c:v>93.788552999999993</c:v>
                </c:pt>
                <c:pt idx="263">
                  <c:v>93.768469999999994</c:v>
                </c:pt>
                <c:pt idx="264">
                  <c:v>93.713631000000007</c:v>
                </c:pt>
                <c:pt idx="265">
                  <c:v>93.738701000000006</c:v>
                </c:pt>
                <c:pt idx="266">
                  <c:v>93.889205000000004</c:v>
                </c:pt>
                <c:pt idx="267">
                  <c:v>94.030366999999998</c:v>
                </c:pt>
                <c:pt idx="268">
                  <c:v>94.040739000000002</c:v>
                </c:pt>
                <c:pt idx="269">
                  <c:v>93.945151999999993</c:v>
                </c:pt>
                <c:pt idx="270">
                  <c:v>93.839601000000002</c:v>
                </c:pt>
                <c:pt idx="271">
                  <c:v>93.784858999999997</c:v>
                </c:pt>
                <c:pt idx="272">
                  <c:v>93.774231999999998</c:v>
                </c:pt>
                <c:pt idx="273">
                  <c:v>93.760598999999999</c:v>
                </c:pt>
                <c:pt idx="274">
                  <c:v>93.714457999999993</c:v>
                </c:pt>
                <c:pt idx="275">
                  <c:v>93.659622999999996</c:v>
                </c:pt>
                <c:pt idx="276">
                  <c:v>93.631917999999999</c:v>
                </c:pt>
                <c:pt idx="277">
                  <c:v>93.627337999999995</c:v>
                </c:pt>
                <c:pt idx="278">
                  <c:v>93.615977999999998</c:v>
                </c:pt>
                <c:pt idx="279">
                  <c:v>93.584513999999999</c:v>
                </c:pt>
                <c:pt idx="280">
                  <c:v>93.544214999999994</c:v>
                </c:pt>
                <c:pt idx="281">
                  <c:v>93.507998000000001</c:v>
                </c:pt>
                <c:pt idx="282">
                  <c:v>93.477249</c:v>
                </c:pt>
                <c:pt idx="283">
                  <c:v>93.451763</c:v>
                </c:pt>
                <c:pt idx="284">
                  <c:v>93.445214000000007</c:v>
                </c:pt>
                <c:pt idx="285">
                  <c:v>93.485962000000001</c:v>
                </c:pt>
                <c:pt idx="286">
                  <c:v>93.597830000000002</c:v>
                </c:pt>
                <c:pt idx="287">
                  <c:v>93.764868000000007</c:v>
                </c:pt>
                <c:pt idx="288">
                  <c:v>93.905296000000007</c:v>
                </c:pt>
                <c:pt idx="289">
                  <c:v>93.939944999999994</c:v>
                </c:pt>
                <c:pt idx="290">
                  <c:v>93.886080000000007</c:v>
                </c:pt>
                <c:pt idx="291">
                  <c:v>93.797936000000007</c:v>
                </c:pt>
                <c:pt idx="292">
                  <c:v>93.704085000000006</c:v>
                </c:pt>
                <c:pt idx="293">
                  <c:v>93.626403999999994</c:v>
                </c:pt>
                <c:pt idx="294">
                  <c:v>93.582733000000005</c:v>
                </c:pt>
                <c:pt idx="295">
                  <c:v>93.573447999999999</c:v>
                </c:pt>
                <c:pt idx="296">
                  <c:v>93.579604000000003</c:v>
                </c:pt>
                <c:pt idx="297">
                  <c:v>93.571096999999995</c:v>
                </c:pt>
                <c:pt idx="298">
                  <c:v>93.534610999999998</c:v>
                </c:pt>
                <c:pt idx="299">
                  <c:v>93.491687999999996</c:v>
                </c:pt>
                <c:pt idx="300">
                  <c:v>93.470663999999999</c:v>
                </c:pt>
                <c:pt idx="301">
                  <c:v>93.472176000000005</c:v>
                </c:pt>
                <c:pt idx="302">
                  <c:v>93.480400000000003</c:v>
                </c:pt>
                <c:pt idx="303">
                  <c:v>93.482257000000004</c:v>
                </c:pt>
                <c:pt idx="304">
                  <c:v>93.475834000000006</c:v>
                </c:pt>
                <c:pt idx="305">
                  <c:v>93.469440000000006</c:v>
                </c:pt>
                <c:pt idx="306">
                  <c:v>93.470682999999994</c:v>
                </c:pt>
                <c:pt idx="307">
                  <c:v>93.479218000000003</c:v>
                </c:pt>
                <c:pt idx="308">
                  <c:v>93.488258999999999</c:v>
                </c:pt>
                <c:pt idx="309">
                  <c:v>93.491721999999996</c:v>
                </c:pt>
                <c:pt idx="310">
                  <c:v>93.489890000000003</c:v>
                </c:pt>
                <c:pt idx="311">
                  <c:v>93.498063000000002</c:v>
                </c:pt>
                <c:pt idx="312">
                  <c:v>93.524668000000005</c:v>
                </c:pt>
                <c:pt idx="313">
                  <c:v>93.548903999999993</c:v>
                </c:pt>
                <c:pt idx="314">
                  <c:v>93.549122999999994</c:v>
                </c:pt>
                <c:pt idx="315">
                  <c:v>93.522696999999994</c:v>
                </c:pt>
                <c:pt idx="316">
                  <c:v>93.474805000000003</c:v>
                </c:pt>
                <c:pt idx="317">
                  <c:v>93.415570000000002</c:v>
                </c:pt>
                <c:pt idx="318">
                  <c:v>93.363459000000006</c:v>
                </c:pt>
                <c:pt idx="319">
                  <c:v>93.335825</c:v>
                </c:pt>
                <c:pt idx="320">
                  <c:v>93.338730999999996</c:v>
                </c:pt>
                <c:pt idx="321">
                  <c:v>93.357680000000002</c:v>
                </c:pt>
                <c:pt idx="322">
                  <c:v>93.362206</c:v>
                </c:pt>
                <c:pt idx="323">
                  <c:v>93.327241000000001</c:v>
                </c:pt>
                <c:pt idx="324">
                  <c:v>93.289769000000007</c:v>
                </c:pt>
                <c:pt idx="325">
                  <c:v>93.331000000000003</c:v>
                </c:pt>
                <c:pt idx="326">
                  <c:v>93.420265000000001</c:v>
                </c:pt>
                <c:pt idx="327">
                  <c:v>93.453498999999994</c:v>
                </c:pt>
                <c:pt idx="328">
                  <c:v>93.391478000000006</c:v>
                </c:pt>
                <c:pt idx="329">
                  <c:v>93.263976999999997</c:v>
                </c:pt>
                <c:pt idx="330">
                  <c:v>93.158614999999998</c:v>
                </c:pt>
                <c:pt idx="331">
                  <c:v>93.153430999999998</c:v>
                </c:pt>
                <c:pt idx="332">
                  <c:v>93.197665000000001</c:v>
                </c:pt>
                <c:pt idx="333">
                  <c:v>93.203907000000001</c:v>
                </c:pt>
                <c:pt idx="334">
                  <c:v>93.164192</c:v>
                </c:pt>
                <c:pt idx="335">
                  <c:v>93.121785000000003</c:v>
                </c:pt>
                <c:pt idx="336">
                  <c:v>93.111429999999999</c:v>
                </c:pt>
                <c:pt idx="337">
                  <c:v>93.134867999999997</c:v>
                </c:pt>
                <c:pt idx="338">
                  <c:v>93.164798000000005</c:v>
                </c:pt>
                <c:pt idx="339">
                  <c:v>93.168779000000001</c:v>
                </c:pt>
                <c:pt idx="340">
                  <c:v>93.134564999999995</c:v>
                </c:pt>
                <c:pt idx="341">
                  <c:v>93.073843999999994</c:v>
                </c:pt>
                <c:pt idx="342">
                  <c:v>93.007703000000006</c:v>
                </c:pt>
                <c:pt idx="343">
                  <c:v>92.955358000000004</c:v>
                </c:pt>
                <c:pt idx="344">
                  <c:v>92.932795999999996</c:v>
                </c:pt>
                <c:pt idx="345">
                  <c:v>92.947097999999997</c:v>
                </c:pt>
                <c:pt idx="346">
                  <c:v>92.995226000000002</c:v>
                </c:pt>
                <c:pt idx="347">
                  <c:v>93.079723000000001</c:v>
                </c:pt>
                <c:pt idx="348">
                  <c:v>93.205468999999994</c:v>
                </c:pt>
                <c:pt idx="349">
                  <c:v>93.340779999999995</c:v>
                </c:pt>
                <c:pt idx="350">
                  <c:v>93.388756000000001</c:v>
                </c:pt>
                <c:pt idx="351">
                  <c:v>93.311959000000002</c:v>
                </c:pt>
                <c:pt idx="352">
                  <c:v>93.226665999999994</c:v>
                </c:pt>
                <c:pt idx="353">
                  <c:v>93.180366000000006</c:v>
                </c:pt>
                <c:pt idx="354">
                  <c:v>93.121747999999997</c:v>
                </c:pt>
                <c:pt idx="355">
                  <c:v>93.032982000000004</c:v>
                </c:pt>
                <c:pt idx="356">
                  <c:v>92.933035000000004</c:v>
                </c:pt>
                <c:pt idx="357">
                  <c:v>92.842731999999998</c:v>
                </c:pt>
                <c:pt idx="358">
                  <c:v>92.773124999999993</c:v>
                </c:pt>
                <c:pt idx="359">
                  <c:v>92.725324000000001</c:v>
                </c:pt>
                <c:pt idx="360">
                  <c:v>92.691736000000006</c:v>
                </c:pt>
                <c:pt idx="361">
                  <c:v>92.665374999999997</c:v>
                </c:pt>
                <c:pt idx="362">
                  <c:v>92.650932999999995</c:v>
                </c:pt>
                <c:pt idx="363">
                  <c:v>92.658974999999998</c:v>
                </c:pt>
                <c:pt idx="364">
                  <c:v>92.688068000000001</c:v>
                </c:pt>
                <c:pt idx="365">
                  <c:v>92.719187000000005</c:v>
                </c:pt>
                <c:pt idx="366">
                  <c:v>92.734143000000003</c:v>
                </c:pt>
                <c:pt idx="367">
                  <c:v>92.738730000000004</c:v>
                </c:pt>
                <c:pt idx="368">
                  <c:v>92.759344999999996</c:v>
                </c:pt>
                <c:pt idx="369">
                  <c:v>92.815657999999999</c:v>
                </c:pt>
                <c:pt idx="370">
                  <c:v>92.887341000000006</c:v>
                </c:pt>
                <c:pt idx="371">
                  <c:v>92.914441999999994</c:v>
                </c:pt>
                <c:pt idx="372">
                  <c:v>92.877234999999999</c:v>
                </c:pt>
                <c:pt idx="373">
                  <c:v>92.799002999999999</c:v>
                </c:pt>
                <c:pt idx="374">
                  <c:v>92.689249000000004</c:v>
                </c:pt>
                <c:pt idx="375">
                  <c:v>92.577022999999997</c:v>
                </c:pt>
                <c:pt idx="376">
                  <c:v>92.503338999999997</c:v>
                </c:pt>
                <c:pt idx="377">
                  <c:v>92.481870000000001</c:v>
                </c:pt>
                <c:pt idx="378">
                  <c:v>92.488102999999995</c:v>
                </c:pt>
                <c:pt idx="379">
                  <c:v>92.470219</c:v>
                </c:pt>
                <c:pt idx="380">
                  <c:v>92.393608</c:v>
                </c:pt>
                <c:pt idx="381">
                  <c:v>92.298486999999994</c:v>
                </c:pt>
                <c:pt idx="382">
                  <c:v>92.256174000000001</c:v>
                </c:pt>
                <c:pt idx="383">
                  <c:v>92.266520999999997</c:v>
                </c:pt>
                <c:pt idx="384">
                  <c:v>92.283141999999998</c:v>
                </c:pt>
                <c:pt idx="385">
                  <c:v>92.280756999999994</c:v>
                </c:pt>
                <c:pt idx="386">
                  <c:v>92.262494000000004</c:v>
                </c:pt>
                <c:pt idx="387">
                  <c:v>92.242492999999996</c:v>
                </c:pt>
                <c:pt idx="388">
                  <c:v>92.225768000000002</c:v>
                </c:pt>
                <c:pt idx="389">
                  <c:v>92.203646000000006</c:v>
                </c:pt>
                <c:pt idx="390">
                  <c:v>92.171989999999994</c:v>
                </c:pt>
                <c:pt idx="391">
                  <c:v>92.143039999999999</c:v>
                </c:pt>
                <c:pt idx="392">
                  <c:v>92.131369000000007</c:v>
                </c:pt>
                <c:pt idx="393">
                  <c:v>92.132497999999998</c:v>
                </c:pt>
                <c:pt idx="394">
                  <c:v>92.125979999999998</c:v>
                </c:pt>
                <c:pt idx="395">
                  <c:v>92.102535000000003</c:v>
                </c:pt>
                <c:pt idx="396">
                  <c:v>92.074894</c:v>
                </c:pt>
                <c:pt idx="397">
                  <c:v>92.056214999999995</c:v>
                </c:pt>
                <c:pt idx="398">
                  <c:v>92.039229000000006</c:v>
                </c:pt>
                <c:pt idx="399">
                  <c:v>92.002567999999997</c:v>
                </c:pt>
                <c:pt idx="400">
                  <c:v>91.939739000000003</c:v>
                </c:pt>
                <c:pt idx="401">
                  <c:v>91.870149999999995</c:v>
                </c:pt>
                <c:pt idx="402">
                  <c:v>91.819353000000007</c:v>
                </c:pt>
                <c:pt idx="403">
                  <c:v>91.798499000000007</c:v>
                </c:pt>
                <c:pt idx="404">
                  <c:v>91.800848000000002</c:v>
                </c:pt>
                <c:pt idx="405">
                  <c:v>91.811948000000001</c:v>
                </c:pt>
                <c:pt idx="406">
                  <c:v>91.824122000000003</c:v>
                </c:pt>
                <c:pt idx="407">
                  <c:v>91.839664999999997</c:v>
                </c:pt>
                <c:pt idx="408">
                  <c:v>91.860460000000003</c:v>
                </c:pt>
                <c:pt idx="409">
                  <c:v>91.885311999999999</c:v>
                </c:pt>
                <c:pt idx="410">
                  <c:v>91.905471000000006</c:v>
                </c:pt>
                <c:pt idx="411">
                  <c:v>91.896234000000007</c:v>
                </c:pt>
                <c:pt idx="412">
                  <c:v>91.833828999999994</c:v>
                </c:pt>
                <c:pt idx="413">
                  <c:v>91.741918999999996</c:v>
                </c:pt>
                <c:pt idx="414">
                  <c:v>91.661354000000003</c:v>
                </c:pt>
                <c:pt idx="415">
                  <c:v>91.589692999999997</c:v>
                </c:pt>
                <c:pt idx="416">
                  <c:v>91.518378999999996</c:v>
                </c:pt>
                <c:pt idx="417">
                  <c:v>91.460857000000004</c:v>
                </c:pt>
                <c:pt idx="418">
                  <c:v>91.421744000000004</c:v>
                </c:pt>
                <c:pt idx="419">
                  <c:v>91.381912999999997</c:v>
                </c:pt>
                <c:pt idx="420">
                  <c:v>91.321123</c:v>
                </c:pt>
                <c:pt idx="421">
                  <c:v>91.240526000000003</c:v>
                </c:pt>
                <c:pt idx="422">
                  <c:v>91.157942000000006</c:v>
                </c:pt>
                <c:pt idx="423">
                  <c:v>91.089053000000007</c:v>
                </c:pt>
                <c:pt idx="424">
                  <c:v>91.039826000000005</c:v>
                </c:pt>
                <c:pt idx="425">
                  <c:v>91.014218999999997</c:v>
                </c:pt>
                <c:pt idx="426">
                  <c:v>91.015685000000005</c:v>
                </c:pt>
                <c:pt idx="427">
                  <c:v>91.038274000000001</c:v>
                </c:pt>
                <c:pt idx="428">
                  <c:v>91.061852999999999</c:v>
                </c:pt>
                <c:pt idx="429">
                  <c:v>91.062679000000003</c:v>
                </c:pt>
                <c:pt idx="430">
                  <c:v>91.026938999999999</c:v>
                </c:pt>
                <c:pt idx="431">
                  <c:v>90.959905000000006</c:v>
                </c:pt>
                <c:pt idx="432">
                  <c:v>90.896190000000004</c:v>
                </c:pt>
                <c:pt idx="433">
                  <c:v>90.893279000000007</c:v>
                </c:pt>
                <c:pt idx="434">
                  <c:v>90.962592999999998</c:v>
                </c:pt>
                <c:pt idx="435">
                  <c:v>91.036904000000007</c:v>
                </c:pt>
                <c:pt idx="436">
                  <c:v>91.055387999999994</c:v>
                </c:pt>
                <c:pt idx="437">
                  <c:v>91.018636000000001</c:v>
                </c:pt>
                <c:pt idx="438">
                  <c:v>90.957605000000001</c:v>
                </c:pt>
                <c:pt idx="439">
                  <c:v>90.898788999999994</c:v>
                </c:pt>
                <c:pt idx="440">
                  <c:v>90.854909000000006</c:v>
                </c:pt>
                <c:pt idx="441">
                  <c:v>90.823419000000001</c:v>
                </c:pt>
                <c:pt idx="442">
                  <c:v>90.788897000000006</c:v>
                </c:pt>
                <c:pt idx="443">
                  <c:v>90.736445000000003</c:v>
                </c:pt>
                <c:pt idx="444">
                  <c:v>90.665373000000002</c:v>
                </c:pt>
                <c:pt idx="445">
                  <c:v>90.589782999999997</c:v>
                </c:pt>
                <c:pt idx="446">
                  <c:v>90.527821000000003</c:v>
                </c:pt>
                <c:pt idx="447">
                  <c:v>90.491017999999997</c:v>
                </c:pt>
                <c:pt idx="448">
                  <c:v>90.480343000000005</c:v>
                </c:pt>
                <c:pt idx="449">
                  <c:v>90.487941000000006</c:v>
                </c:pt>
                <c:pt idx="450">
                  <c:v>90.502381</c:v>
                </c:pt>
                <c:pt idx="451">
                  <c:v>90.514004999999997</c:v>
                </c:pt>
                <c:pt idx="452">
                  <c:v>90.515739999999994</c:v>
                </c:pt>
                <c:pt idx="453">
                  <c:v>90.505988000000002</c:v>
                </c:pt>
                <c:pt idx="454">
                  <c:v>90.493654000000006</c:v>
                </c:pt>
                <c:pt idx="455">
                  <c:v>90.486288000000002</c:v>
                </c:pt>
                <c:pt idx="456">
                  <c:v>90.471902999999998</c:v>
                </c:pt>
                <c:pt idx="457">
                  <c:v>90.432379999999995</c:v>
                </c:pt>
                <c:pt idx="458">
                  <c:v>90.368983</c:v>
                </c:pt>
                <c:pt idx="459">
                  <c:v>90.299378000000004</c:v>
                </c:pt>
                <c:pt idx="460">
                  <c:v>90.235478000000001</c:v>
                </c:pt>
                <c:pt idx="461">
                  <c:v>90.174824000000001</c:v>
                </c:pt>
                <c:pt idx="462">
                  <c:v>90.115346000000002</c:v>
                </c:pt>
                <c:pt idx="463">
                  <c:v>90.070750000000004</c:v>
                </c:pt>
                <c:pt idx="464">
                  <c:v>90.059123</c:v>
                </c:pt>
                <c:pt idx="465">
                  <c:v>90.074602999999996</c:v>
                </c:pt>
                <c:pt idx="466">
                  <c:v>90.086292999999998</c:v>
                </c:pt>
                <c:pt idx="467">
                  <c:v>90.069013999999996</c:v>
                </c:pt>
                <c:pt idx="468">
                  <c:v>90.025092999999998</c:v>
                </c:pt>
                <c:pt idx="469">
                  <c:v>89.97775</c:v>
                </c:pt>
                <c:pt idx="470">
                  <c:v>89.949928999999997</c:v>
                </c:pt>
                <c:pt idx="471">
                  <c:v>89.948040000000006</c:v>
                </c:pt>
                <c:pt idx="472">
                  <c:v>89.959886999999995</c:v>
                </c:pt>
                <c:pt idx="473">
                  <c:v>89.964388999999997</c:v>
                </c:pt>
                <c:pt idx="474">
                  <c:v>89.943538000000004</c:v>
                </c:pt>
                <c:pt idx="475">
                  <c:v>89.891146000000006</c:v>
                </c:pt>
                <c:pt idx="476">
                  <c:v>89.818601999999998</c:v>
                </c:pt>
                <c:pt idx="477">
                  <c:v>89.753184000000005</c:v>
                </c:pt>
                <c:pt idx="478">
                  <c:v>89.720930999999993</c:v>
                </c:pt>
                <c:pt idx="479">
                  <c:v>89.727525999999997</c:v>
                </c:pt>
                <c:pt idx="480">
                  <c:v>89.757452999999998</c:v>
                </c:pt>
                <c:pt idx="481">
                  <c:v>89.786700999999994</c:v>
                </c:pt>
                <c:pt idx="482">
                  <c:v>89.796881999999997</c:v>
                </c:pt>
                <c:pt idx="483">
                  <c:v>89.784836999999996</c:v>
                </c:pt>
                <c:pt idx="484">
                  <c:v>89.760019</c:v>
                </c:pt>
                <c:pt idx="485">
                  <c:v>89.731953000000004</c:v>
                </c:pt>
                <c:pt idx="486">
                  <c:v>89.702766999999994</c:v>
                </c:pt>
                <c:pt idx="487">
                  <c:v>89.669291999999999</c:v>
                </c:pt>
                <c:pt idx="488">
                  <c:v>89.627774000000002</c:v>
                </c:pt>
                <c:pt idx="489">
                  <c:v>89.578795</c:v>
                </c:pt>
                <c:pt idx="490">
                  <c:v>89.533900000000003</c:v>
                </c:pt>
                <c:pt idx="491">
                  <c:v>89.513587000000001</c:v>
                </c:pt>
                <c:pt idx="492">
                  <c:v>89.527638999999994</c:v>
                </c:pt>
                <c:pt idx="493">
                  <c:v>89.559999000000005</c:v>
                </c:pt>
                <c:pt idx="494">
                  <c:v>89.580201000000002</c:v>
                </c:pt>
                <c:pt idx="495">
                  <c:v>89.568123</c:v>
                </c:pt>
                <c:pt idx="496">
                  <c:v>89.530794999999998</c:v>
                </c:pt>
                <c:pt idx="497">
                  <c:v>89.496157999999994</c:v>
                </c:pt>
                <c:pt idx="498">
                  <c:v>89.480928000000006</c:v>
                </c:pt>
                <c:pt idx="499">
                  <c:v>89.473911999999999</c:v>
                </c:pt>
                <c:pt idx="500">
                  <c:v>89.457802999999998</c:v>
                </c:pt>
                <c:pt idx="501">
                  <c:v>89.429886999999994</c:v>
                </c:pt>
                <c:pt idx="502">
                  <c:v>89.396216999999993</c:v>
                </c:pt>
                <c:pt idx="503">
                  <c:v>89.358247000000006</c:v>
                </c:pt>
                <c:pt idx="504">
                  <c:v>89.311438999999993</c:v>
                </c:pt>
                <c:pt idx="505">
                  <c:v>89.252600999999999</c:v>
                </c:pt>
                <c:pt idx="506">
                  <c:v>89.183819999999997</c:v>
                </c:pt>
                <c:pt idx="507">
                  <c:v>89.112317000000004</c:v>
                </c:pt>
                <c:pt idx="508">
                  <c:v>89.049767000000003</c:v>
                </c:pt>
                <c:pt idx="509">
                  <c:v>89.008863000000005</c:v>
                </c:pt>
                <c:pt idx="510">
                  <c:v>88.997354000000001</c:v>
                </c:pt>
                <c:pt idx="511">
                  <c:v>89.014655000000005</c:v>
                </c:pt>
                <c:pt idx="512">
                  <c:v>89.052453</c:v>
                </c:pt>
                <c:pt idx="513">
                  <c:v>89.095246000000003</c:v>
                </c:pt>
                <c:pt idx="514">
                  <c:v>89.121504000000002</c:v>
                </c:pt>
                <c:pt idx="515">
                  <c:v>89.112342999999996</c:v>
                </c:pt>
                <c:pt idx="516">
                  <c:v>89.066119</c:v>
                </c:pt>
                <c:pt idx="517">
                  <c:v>89.004661999999996</c:v>
                </c:pt>
                <c:pt idx="518">
                  <c:v>88.958635999999998</c:v>
                </c:pt>
                <c:pt idx="519">
                  <c:v>88.939171999999999</c:v>
                </c:pt>
                <c:pt idx="520">
                  <c:v>88.928375000000003</c:v>
                </c:pt>
                <c:pt idx="521">
                  <c:v>88.902569</c:v>
                </c:pt>
                <c:pt idx="522">
                  <c:v>88.856979999999993</c:v>
                </c:pt>
                <c:pt idx="523">
                  <c:v>88.805235999999994</c:v>
                </c:pt>
                <c:pt idx="524">
                  <c:v>88.762452999999994</c:v>
                </c:pt>
                <c:pt idx="525">
                  <c:v>88.733603000000002</c:v>
                </c:pt>
                <c:pt idx="526">
                  <c:v>88.716085000000007</c:v>
                </c:pt>
                <c:pt idx="527">
                  <c:v>88.708247</c:v>
                </c:pt>
                <c:pt idx="528">
                  <c:v>88.711034999999995</c:v>
                </c:pt>
                <c:pt idx="529">
                  <c:v>88.721348000000006</c:v>
                </c:pt>
                <c:pt idx="530">
                  <c:v>88.727592999999999</c:v>
                </c:pt>
                <c:pt idx="531">
                  <c:v>88.716374999999999</c:v>
                </c:pt>
                <c:pt idx="532">
                  <c:v>88.685004000000006</c:v>
                </c:pt>
                <c:pt idx="533">
                  <c:v>88.645228000000003</c:v>
                </c:pt>
                <c:pt idx="534">
                  <c:v>88.611940000000004</c:v>
                </c:pt>
                <c:pt idx="535">
                  <c:v>88.589270999999997</c:v>
                </c:pt>
                <c:pt idx="536">
                  <c:v>88.570768999999999</c:v>
                </c:pt>
                <c:pt idx="537">
                  <c:v>88.551050000000004</c:v>
                </c:pt>
                <c:pt idx="538">
                  <c:v>88.532180999999994</c:v>
                </c:pt>
                <c:pt idx="539">
                  <c:v>88.516878000000005</c:v>
                </c:pt>
                <c:pt idx="540">
                  <c:v>88.500659999999996</c:v>
                </c:pt>
                <c:pt idx="541">
                  <c:v>88.477357999999995</c:v>
                </c:pt>
                <c:pt idx="542">
                  <c:v>88.450788000000003</c:v>
                </c:pt>
                <c:pt idx="543">
                  <c:v>88.434276999999994</c:v>
                </c:pt>
                <c:pt idx="544">
                  <c:v>88.436375999999996</c:v>
                </c:pt>
                <c:pt idx="545">
                  <c:v>88.451194000000001</c:v>
                </c:pt>
                <c:pt idx="546">
                  <c:v>88.466072999999994</c:v>
                </c:pt>
                <c:pt idx="547">
                  <c:v>88.475168999999994</c:v>
                </c:pt>
                <c:pt idx="548">
                  <c:v>88.480350000000001</c:v>
                </c:pt>
                <c:pt idx="549">
                  <c:v>88.481887</c:v>
                </c:pt>
                <c:pt idx="550">
                  <c:v>88.475387999999995</c:v>
                </c:pt>
                <c:pt idx="551">
                  <c:v>88.459029000000001</c:v>
                </c:pt>
                <c:pt idx="552">
                  <c:v>88.437828999999994</c:v>
                </c:pt>
                <c:pt idx="553">
                  <c:v>88.416809000000001</c:v>
                </c:pt>
                <c:pt idx="554">
                  <c:v>88.393231999999998</c:v>
                </c:pt>
                <c:pt idx="555">
                  <c:v>88.361447999999996</c:v>
                </c:pt>
                <c:pt idx="556">
                  <c:v>88.322783999999999</c:v>
                </c:pt>
                <c:pt idx="557">
                  <c:v>88.284049999999993</c:v>
                </c:pt>
                <c:pt idx="558">
                  <c:v>88.249476000000001</c:v>
                </c:pt>
                <c:pt idx="559">
                  <c:v>88.221974000000003</c:v>
                </c:pt>
                <c:pt idx="560">
                  <c:v>88.211447000000007</c:v>
                </c:pt>
                <c:pt idx="561">
                  <c:v>88.232308000000003</c:v>
                </c:pt>
                <c:pt idx="562">
                  <c:v>88.287194999999997</c:v>
                </c:pt>
                <c:pt idx="563">
                  <c:v>88.355458999999996</c:v>
                </c:pt>
                <c:pt idx="564">
                  <c:v>88.403234999999995</c:v>
                </c:pt>
                <c:pt idx="565">
                  <c:v>88.408445999999998</c:v>
                </c:pt>
                <c:pt idx="566">
                  <c:v>88.377127999999999</c:v>
                </c:pt>
                <c:pt idx="567">
                  <c:v>88.337438000000006</c:v>
                </c:pt>
                <c:pt idx="568">
                  <c:v>88.316219000000004</c:v>
                </c:pt>
                <c:pt idx="569">
                  <c:v>88.317102000000006</c:v>
                </c:pt>
                <c:pt idx="570">
                  <c:v>88.320871999999994</c:v>
                </c:pt>
                <c:pt idx="571">
                  <c:v>88.309335000000004</c:v>
                </c:pt>
                <c:pt idx="572">
                  <c:v>88.286072000000004</c:v>
                </c:pt>
                <c:pt idx="573">
                  <c:v>88.269504999999995</c:v>
                </c:pt>
                <c:pt idx="574">
                  <c:v>88.267526000000004</c:v>
                </c:pt>
                <c:pt idx="575">
                  <c:v>88.266392999999994</c:v>
                </c:pt>
                <c:pt idx="576">
                  <c:v>88.246740000000003</c:v>
                </c:pt>
                <c:pt idx="577">
                  <c:v>88.204316000000006</c:v>
                </c:pt>
                <c:pt idx="578">
                  <c:v>88.151544000000001</c:v>
                </c:pt>
                <c:pt idx="579">
                  <c:v>88.102314000000007</c:v>
                </c:pt>
                <c:pt idx="580">
                  <c:v>88.061408999999998</c:v>
                </c:pt>
                <c:pt idx="581">
                  <c:v>88.029570000000007</c:v>
                </c:pt>
                <c:pt idx="582">
                  <c:v>88.011745000000005</c:v>
                </c:pt>
                <c:pt idx="583">
                  <c:v>88.015282999999997</c:v>
                </c:pt>
                <c:pt idx="584">
                  <c:v>88.041506999999996</c:v>
                </c:pt>
                <c:pt idx="585">
                  <c:v>88.081327000000002</c:v>
                </c:pt>
                <c:pt idx="586">
                  <c:v>88.118148000000005</c:v>
                </c:pt>
                <c:pt idx="587">
                  <c:v>88.134524999999996</c:v>
                </c:pt>
                <c:pt idx="588">
                  <c:v>88.119708000000003</c:v>
                </c:pt>
                <c:pt idx="589">
                  <c:v>88.076690999999997</c:v>
                </c:pt>
                <c:pt idx="590">
                  <c:v>88.023850999999993</c:v>
                </c:pt>
                <c:pt idx="591">
                  <c:v>87.984888999999995</c:v>
                </c:pt>
                <c:pt idx="592">
                  <c:v>87.972071999999997</c:v>
                </c:pt>
                <c:pt idx="593">
                  <c:v>87.979386000000005</c:v>
                </c:pt>
                <c:pt idx="594">
                  <c:v>87.99427</c:v>
                </c:pt>
                <c:pt idx="595">
                  <c:v>88.013367000000002</c:v>
                </c:pt>
                <c:pt idx="596">
                  <c:v>88.041258999999997</c:v>
                </c:pt>
                <c:pt idx="597">
                  <c:v>88.074591999999996</c:v>
                </c:pt>
                <c:pt idx="598">
                  <c:v>88.095678000000007</c:v>
                </c:pt>
                <c:pt idx="599">
                  <c:v>88.087107000000003</c:v>
                </c:pt>
                <c:pt idx="600">
                  <c:v>88.048569000000001</c:v>
                </c:pt>
                <c:pt idx="601">
                  <c:v>87.995258000000007</c:v>
                </c:pt>
                <c:pt idx="602">
                  <c:v>87.943872999999996</c:v>
                </c:pt>
                <c:pt idx="603">
                  <c:v>87.904255000000006</c:v>
                </c:pt>
                <c:pt idx="604">
                  <c:v>87.880358999999999</c:v>
                </c:pt>
                <c:pt idx="605">
                  <c:v>87.872088000000005</c:v>
                </c:pt>
                <c:pt idx="606">
                  <c:v>87.875626999999994</c:v>
                </c:pt>
                <c:pt idx="607">
                  <c:v>87.886172999999999</c:v>
                </c:pt>
                <c:pt idx="608">
                  <c:v>87.900058000000001</c:v>
                </c:pt>
                <c:pt idx="609">
                  <c:v>87.910223000000002</c:v>
                </c:pt>
                <c:pt idx="610">
                  <c:v>87.902209999999997</c:v>
                </c:pt>
                <c:pt idx="611">
                  <c:v>87.863877000000002</c:v>
                </c:pt>
                <c:pt idx="612">
                  <c:v>87.802282000000005</c:v>
                </c:pt>
                <c:pt idx="613">
                  <c:v>87.744349</c:v>
                </c:pt>
                <c:pt idx="614">
                  <c:v>87.714867999999996</c:v>
                </c:pt>
                <c:pt idx="615">
                  <c:v>87.714920000000006</c:v>
                </c:pt>
                <c:pt idx="616">
                  <c:v>87.725493</c:v>
                </c:pt>
                <c:pt idx="617">
                  <c:v>87.729028</c:v>
                </c:pt>
                <c:pt idx="618">
                  <c:v>87.721919999999997</c:v>
                </c:pt>
                <c:pt idx="619">
                  <c:v>87.709991000000002</c:v>
                </c:pt>
                <c:pt idx="620">
                  <c:v>87.700526999999994</c:v>
                </c:pt>
                <c:pt idx="621">
                  <c:v>87.698860999999994</c:v>
                </c:pt>
                <c:pt idx="622">
                  <c:v>87.705595000000002</c:v>
                </c:pt>
                <c:pt idx="623">
                  <c:v>87.714961000000002</c:v>
                </c:pt>
                <c:pt idx="624">
                  <c:v>87.719994</c:v>
                </c:pt>
                <c:pt idx="625">
                  <c:v>87.721267999999995</c:v>
                </c:pt>
                <c:pt idx="626">
                  <c:v>87.726580999999996</c:v>
                </c:pt>
                <c:pt idx="627">
                  <c:v>87.739284999999995</c:v>
                </c:pt>
                <c:pt idx="628">
                  <c:v>87.749812000000006</c:v>
                </c:pt>
                <c:pt idx="629">
                  <c:v>87.742571999999996</c:v>
                </c:pt>
                <c:pt idx="630">
                  <c:v>87.711436000000006</c:v>
                </c:pt>
                <c:pt idx="631">
                  <c:v>87.667180999999999</c:v>
                </c:pt>
                <c:pt idx="632">
                  <c:v>87.630026000000001</c:v>
                </c:pt>
                <c:pt idx="633">
                  <c:v>87.615226000000007</c:v>
                </c:pt>
                <c:pt idx="634">
                  <c:v>87.624180999999993</c:v>
                </c:pt>
                <c:pt idx="635">
                  <c:v>87.646215999999995</c:v>
                </c:pt>
                <c:pt idx="636">
                  <c:v>87.667152000000002</c:v>
                </c:pt>
                <c:pt idx="637">
                  <c:v>87.676833999999999</c:v>
                </c:pt>
                <c:pt idx="638">
                  <c:v>87.671192000000005</c:v>
                </c:pt>
                <c:pt idx="639">
                  <c:v>87.650335999999996</c:v>
                </c:pt>
                <c:pt idx="640">
                  <c:v>87.616529999999997</c:v>
                </c:pt>
                <c:pt idx="641">
                  <c:v>87.574646999999999</c:v>
                </c:pt>
                <c:pt idx="642">
                  <c:v>87.534177</c:v>
                </c:pt>
                <c:pt idx="643">
                  <c:v>87.508401000000006</c:v>
                </c:pt>
                <c:pt idx="644">
                  <c:v>87.507463000000001</c:v>
                </c:pt>
                <c:pt idx="645">
                  <c:v>87.529481000000004</c:v>
                </c:pt>
                <c:pt idx="646">
                  <c:v>87.559608999999995</c:v>
                </c:pt>
                <c:pt idx="647">
                  <c:v>87.580466000000001</c:v>
                </c:pt>
                <c:pt idx="648">
                  <c:v>87.583933999999999</c:v>
                </c:pt>
                <c:pt idx="649">
                  <c:v>87.572990000000004</c:v>
                </c:pt>
                <c:pt idx="650">
                  <c:v>87.554315000000003</c:v>
                </c:pt>
                <c:pt idx="651">
                  <c:v>87.531662999999995</c:v>
                </c:pt>
                <c:pt idx="652">
                  <c:v>87.506084999999999</c:v>
                </c:pt>
                <c:pt idx="653">
                  <c:v>87.479427000000001</c:v>
                </c:pt>
                <c:pt idx="654">
                  <c:v>87.455792000000002</c:v>
                </c:pt>
                <c:pt idx="655">
                  <c:v>87.440386000000004</c:v>
                </c:pt>
                <c:pt idx="656">
                  <c:v>87.437186999999994</c:v>
                </c:pt>
                <c:pt idx="657">
                  <c:v>87.445334000000003</c:v>
                </c:pt>
                <c:pt idx="658">
                  <c:v>87.456006000000002</c:v>
                </c:pt>
                <c:pt idx="659">
                  <c:v>87.455254999999994</c:v>
                </c:pt>
                <c:pt idx="660">
                  <c:v>87.434032999999999</c:v>
                </c:pt>
                <c:pt idx="661">
                  <c:v>87.397518000000005</c:v>
                </c:pt>
                <c:pt idx="662">
                  <c:v>87.363468999999995</c:v>
                </c:pt>
                <c:pt idx="663">
                  <c:v>87.348885999999993</c:v>
                </c:pt>
                <c:pt idx="664">
                  <c:v>87.355970999999997</c:v>
                </c:pt>
                <c:pt idx="665">
                  <c:v>87.370625000000004</c:v>
                </c:pt>
                <c:pt idx="666">
                  <c:v>87.375074999999995</c:v>
                </c:pt>
                <c:pt idx="667">
                  <c:v>87.361565999999996</c:v>
                </c:pt>
                <c:pt idx="668">
                  <c:v>87.335120000000003</c:v>
                </c:pt>
                <c:pt idx="669">
                  <c:v>87.306963999999994</c:v>
                </c:pt>
                <c:pt idx="670">
                  <c:v>87.288160000000005</c:v>
                </c:pt>
                <c:pt idx="671">
                  <c:v>87.287173999999993</c:v>
                </c:pt>
                <c:pt idx="672">
                  <c:v>87.306622000000004</c:v>
                </c:pt>
                <c:pt idx="673">
                  <c:v>87.338037</c:v>
                </c:pt>
                <c:pt idx="674">
                  <c:v>87.363271999999995</c:v>
                </c:pt>
                <c:pt idx="675">
                  <c:v>87.367265000000003</c:v>
                </c:pt>
                <c:pt idx="676">
                  <c:v>87.350363000000002</c:v>
                </c:pt>
                <c:pt idx="677">
                  <c:v>87.325834999999998</c:v>
                </c:pt>
                <c:pt idx="678">
                  <c:v>87.306815999999998</c:v>
                </c:pt>
                <c:pt idx="679">
                  <c:v>87.298893000000007</c:v>
                </c:pt>
                <c:pt idx="680">
                  <c:v>87.302443999999994</c:v>
                </c:pt>
                <c:pt idx="681">
                  <c:v>87.314712999999998</c:v>
                </c:pt>
                <c:pt idx="682">
                  <c:v>87.327630999999997</c:v>
                </c:pt>
                <c:pt idx="683">
                  <c:v>87.330278000000007</c:v>
                </c:pt>
                <c:pt idx="684">
                  <c:v>87.31926</c:v>
                </c:pt>
                <c:pt idx="685">
                  <c:v>87.304686000000004</c:v>
                </c:pt>
                <c:pt idx="686">
                  <c:v>87.301118000000002</c:v>
                </c:pt>
                <c:pt idx="687">
                  <c:v>87.311680999999993</c:v>
                </c:pt>
                <c:pt idx="688">
                  <c:v>87.323465999999996</c:v>
                </c:pt>
                <c:pt idx="689">
                  <c:v>87.319675000000004</c:v>
                </c:pt>
                <c:pt idx="690">
                  <c:v>87.296160999999998</c:v>
                </c:pt>
                <c:pt idx="691">
                  <c:v>87.266273999999996</c:v>
                </c:pt>
                <c:pt idx="692">
                  <c:v>87.248637000000002</c:v>
                </c:pt>
                <c:pt idx="693">
                  <c:v>87.249032</c:v>
                </c:pt>
                <c:pt idx="694">
                  <c:v>87.255241999999996</c:v>
                </c:pt>
                <c:pt idx="695">
                  <c:v>87.250675000000001</c:v>
                </c:pt>
                <c:pt idx="696">
                  <c:v>87.231166000000002</c:v>
                </c:pt>
                <c:pt idx="697">
                  <c:v>87.206508999999997</c:v>
                </c:pt>
                <c:pt idx="698">
                  <c:v>87.188007999999996</c:v>
                </c:pt>
                <c:pt idx="699">
                  <c:v>87.179535000000001</c:v>
                </c:pt>
                <c:pt idx="700">
                  <c:v>87.180412000000004</c:v>
                </c:pt>
                <c:pt idx="701">
                  <c:v>87.189532999999997</c:v>
                </c:pt>
                <c:pt idx="702">
                  <c:v>87.202780000000004</c:v>
                </c:pt>
                <c:pt idx="703">
                  <c:v>87.212198000000001</c:v>
                </c:pt>
                <c:pt idx="704">
                  <c:v>87.213595999999995</c:v>
                </c:pt>
                <c:pt idx="705">
                  <c:v>87.211633000000006</c:v>
                </c:pt>
                <c:pt idx="706">
                  <c:v>87.211671999999993</c:v>
                </c:pt>
                <c:pt idx="707">
                  <c:v>87.209063999999998</c:v>
                </c:pt>
                <c:pt idx="708">
                  <c:v>87.192907000000005</c:v>
                </c:pt>
                <c:pt idx="709">
                  <c:v>87.160737999999995</c:v>
                </c:pt>
                <c:pt idx="710">
                  <c:v>87.123906000000005</c:v>
                </c:pt>
                <c:pt idx="711">
                  <c:v>87.096394000000004</c:v>
                </c:pt>
                <c:pt idx="712">
                  <c:v>87.081478000000004</c:v>
                </c:pt>
                <c:pt idx="713">
                  <c:v>87.070037999999997</c:v>
                </c:pt>
                <c:pt idx="714">
                  <c:v>87.050008000000005</c:v>
                </c:pt>
                <c:pt idx="715">
                  <c:v>87.018313000000006</c:v>
                </c:pt>
                <c:pt idx="716">
                  <c:v>86.985799999999998</c:v>
                </c:pt>
                <c:pt idx="717">
                  <c:v>86.968525999999997</c:v>
                </c:pt>
                <c:pt idx="718">
                  <c:v>86.970490999999996</c:v>
                </c:pt>
                <c:pt idx="719">
                  <c:v>86.976800999999995</c:v>
                </c:pt>
                <c:pt idx="720">
                  <c:v>86.968847999999994</c:v>
                </c:pt>
                <c:pt idx="721">
                  <c:v>86.945475999999999</c:v>
                </c:pt>
                <c:pt idx="722">
                  <c:v>86.923823999999996</c:v>
                </c:pt>
                <c:pt idx="723">
                  <c:v>86.91901</c:v>
                </c:pt>
                <c:pt idx="724">
                  <c:v>86.929064999999994</c:v>
                </c:pt>
                <c:pt idx="725">
                  <c:v>86.942639999999997</c:v>
                </c:pt>
                <c:pt idx="726">
                  <c:v>86.954896000000005</c:v>
                </c:pt>
                <c:pt idx="727">
                  <c:v>86.967868999999993</c:v>
                </c:pt>
                <c:pt idx="728">
                  <c:v>86.977834999999999</c:v>
                </c:pt>
                <c:pt idx="729">
                  <c:v>86.972097000000005</c:v>
                </c:pt>
                <c:pt idx="730">
                  <c:v>86.942426999999995</c:v>
                </c:pt>
                <c:pt idx="731">
                  <c:v>86.897811000000004</c:v>
                </c:pt>
                <c:pt idx="732">
                  <c:v>86.859030000000004</c:v>
                </c:pt>
                <c:pt idx="733">
                  <c:v>86.839327999999995</c:v>
                </c:pt>
                <c:pt idx="734">
                  <c:v>86.831868</c:v>
                </c:pt>
                <c:pt idx="735">
                  <c:v>86.817867000000007</c:v>
                </c:pt>
                <c:pt idx="736">
                  <c:v>86.787017000000006</c:v>
                </c:pt>
                <c:pt idx="737">
                  <c:v>86.748289</c:v>
                </c:pt>
                <c:pt idx="738">
                  <c:v>86.720205000000007</c:v>
                </c:pt>
                <c:pt idx="739">
                  <c:v>86.712832000000006</c:v>
                </c:pt>
                <c:pt idx="740">
                  <c:v>86.720337999999998</c:v>
                </c:pt>
                <c:pt idx="741">
                  <c:v>86.728043999999997</c:v>
                </c:pt>
                <c:pt idx="742">
                  <c:v>86.723770999999999</c:v>
                </c:pt>
                <c:pt idx="743">
                  <c:v>86.704554999999999</c:v>
                </c:pt>
                <c:pt idx="744">
                  <c:v>86.677927999999994</c:v>
                </c:pt>
                <c:pt idx="745">
                  <c:v>86.657805999999994</c:v>
                </c:pt>
                <c:pt idx="746">
                  <c:v>86.654438999999996</c:v>
                </c:pt>
                <c:pt idx="747">
                  <c:v>86.666017999999994</c:v>
                </c:pt>
                <c:pt idx="748">
                  <c:v>86.683344000000005</c:v>
                </c:pt>
                <c:pt idx="749">
                  <c:v>86.703241000000006</c:v>
                </c:pt>
                <c:pt idx="750">
                  <c:v>86.731683000000004</c:v>
                </c:pt>
                <c:pt idx="751">
                  <c:v>86.770123999999996</c:v>
                </c:pt>
                <c:pt idx="752">
                  <c:v>86.803376</c:v>
                </c:pt>
                <c:pt idx="753">
                  <c:v>86.808792999999994</c:v>
                </c:pt>
                <c:pt idx="754">
                  <c:v>86.779574999999994</c:v>
                </c:pt>
                <c:pt idx="755">
                  <c:v>86.734990999999994</c:v>
                </c:pt>
                <c:pt idx="756">
                  <c:v>86.703828000000001</c:v>
                </c:pt>
                <c:pt idx="757">
                  <c:v>86.699647999999996</c:v>
                </c:pt>
                <c:pt idx="758">
                  <c:v>86.714415000000002</c:v>
                </c:pt>
                <c:pt idx="759">
                  <c:v>86.731199000000004</c:v>
                </c:pt>
                <c:pt idx="760">
                  <c:v>86.738043000000005</c:v>
                </c:pt>
                <c:pt idx="761">
                  <c:v>86.732555000000005</c:v>
                </c:pt>
                <c:pt idx="762">
                  <c:v>86.719077999999996</c:v>
                </c:pt>
                <c:pt idx="763">
                  <c:v>86.703969999999998</c:v>
                </c:pt>
                <c:pt idx="764">
                  <c:v>86.692103000000003</c:v>
                </c:pt>
                <c:pt idx="765">
                  <c:v>86.684968999999995</c:v>
                </c:pt>
                <c:pt idx="766">
                  <c:v>86.679996000000003</c:v>
                </c:pt>
                <c:pt idx="767">
                  <c:v>86.670721</c:v>
                </c:pt>
                <c:pt idx="768">
                  <c:v>86.648809999999997</c:v>
                </c:pt>
                <c:pt idx="769">
                  <c:v>86.608999999999995</c:v>
                </c:pt>
                <c:pt idx="770">
                  <c:v>86.554648999999998</c:v>
                </c:pt>
                <c:pt idx="771">
                  <c:v>86.498506000000006</c:v>
                </c:pt>
                <c:pt idx="772">
                  <c:v>86.455776</c:v>
                </c:pt>
                <c:pt idx="773">
                  <c:v>86.434259999999995</c:v>
                </c:pt>
                <c:pt idx="774">
                  <c:v>86.431006999999994</c:v>
                </c:pt>
                <c:pt idx="775">
                  <c:v>86.438816000000003</c:v>
                </c:pt>
                <c:pt idx="776">
                  <c:v>86.454667999999998</c:v>
                </c:pt>
                <c:pt idx="777">
                  <c:v>86.479512</c:v>
                </c:pt>
                <c:pt idx="778">
                  <c:v>86.509279000000006</c:v>
                </c:pt>
                <c:pt idx="779">
                  <c:v>86.529283000000007</c:v>
                </c:pt>
                <c:pt idx="780">
                  <c:v>86.523386000000002</c:v>
                </c:pt>
                <c:pt idx="781">
                  <c:v>86.492085000000003</c:v>
                </c:pt>
                <c:pt idx="782">
                  <c:v>86.457503000000003</c:v>
                </c:pt>
                <c:pt idx="783">
                  <c:v>86.444689999999994</c:v>
                </c:pt>
                <c:pt idx="784">
                  <c:v>86.457407000000003</c:v>
                </c:pt>
                <c:pt idx="785">
                  <c:v>86.473855</c:v>
                </c:pt>
                <c:pt idx="786">
                  <c:v>86.467226999999994</c:v>
                </c:pt>
                <c:pt idx="787">
                  <c:v>86.430425</c:v>
                </c:pt>
                <c:pt idx="788">
                  <c:v>86.380591999999993</c:v>
                </c:pt>
                <c:pt idx="789">
                  <c:v>86.343592999999998</c:v>
                </c:pt>
                <c:pt idx="790">
                  <c:v>86.336405999999997</c:v>
                </c:pt>
                <c:pt idx="791">
                  <c:v>86.358185000000006</c:v>
                </c:pt>
                <c:pt idx="792">
                  <c:v>86.391630000000006</c:v>
                </c:pt>
                <c:pt idx="793">
                  <c:v>86.414062000000001</c:v>
                </c:pt>
                <c:pt idx="794">
                  <c:v>86.412672999999998</c:v>
                </c:pt>
                <c:pt idx="795">
                  <c:v>86.392364999999998</c:v>
                </c:pt>
                <c:pt idx="796">
                  <c:v>86.368385000000004</c:v>
                </c:pt>
                <c:pt idx="797">
                  <c:v>86.351293999999996</c:v>
                </c:pt>
                <c:pt idx="798">
                  <c:v>86.340767</c:v>
                </c:pt>
                <c:pt idx="799">
                  <c:v>86.332205999999999</c:v>
                </c:pt>
                <c:pt idx="800">
                  <c:v>86.323548000000002</c:v>
                </c:pt>
                <c:pt idx="801">
                  <c:v>86.313545000000005</c:v>
                </c:pt>
                <c:pt idx="802">
                  <c:v>86.299060999999995</c:v>
                </c:pt>
                <c:pt idx="803">
                  <c:v>86.27955</c:v>
                </c:pt>
                <c:pt idx="804">
                  <c:v>86.261418000000006</c:v>
                </c:pt>
                <c:pt idx="805">
                  <c:v>86.252295000000004</c:v>
                </c:pt>
                <c:pt idx="806">
                  <c:v>86.251740999999996</c:v>
                </c:pt>
                <c:pt idx="807">
                  <c:v>86.251748000000006</c:v>
                </c:pt>
                <c:pt idx="808">
                  <c:v>86.246410999999995</c:v>
                </c:pt>
                <c:pt idx="809">
                  <c:v>86.237442999999999</c:v>
                </c:pt>
                <c:pt idx="810">
                  <c:v>86.229364000000004</c:v>
                </c:pt>
                <c:pt idx="811">
                  <c:v>86.223192999999995</c:v>
                </c:pt>
                <c:pt idx="812">
                  <c:v>86.217427999999998</c:v>
                </c:pt>
                <c:pt idx="813">
                  <c:v>86.212824999999995</c:v>
                </c:pt>
                <c:pt idx="814">
                  <c:v>86.212610999999995</c:v>
                </c:pt>
                <c:pt idx="815">
                  <c:v>86.217354999999998</c:v>
                </c:pt>
                <c:pt idx="816">
                  <c:v>86.221217999999993</c:v>
                </c:pt>
                <c:pt idx="817">
                  <c:v>86.214896999999993</c:v>
                </c:pt>
                <c:pt idx="818">
                  <c:v>86.193088000000003</c:v>
                </c:pt>
                <c:pt idx="819">
                  <c:v>86.159409999999994</c:v>
                </c:pt>
                <c:pt idx="820">
                  <c:v>86.124540999999994</c:v>
                </c:pt>
                <c:pt idx="821">
                  <c:v>86.099818999999997</c:v>
                </c:pt>
                <c:pt idx="822">
                  <c:v>86.092123000000001</c:v>
                </c:pt>
                <c:pt idx="823">
                  <c:v>86.102648000000002</c:v>
                </c:pt>
                <c:pt idx="824">
                  <c:v>86.126675000000006</c:v>
                </c:pt>
                <c:pt idx="825">
                  <c:v>86.153012000000004</c:v>
                </c:pt>
                <c:pt idx="826">
                  <c:v>86.167474999999996</c:v>
                </c:pt>
                <c:pt idx="827">
                  <c:v>86.161901</c:v>
                </c:pt>
                <c:pt idx="828">
                  <c:v>86.140244999999993</c:v>
                </c:pt>
                <c:pt idx="829">
                  <c:v>86.113026000000005</c:v>
                </c:pt>
                <c:pt idx="830">
                  <c:v>86.086575999999994</c:v>
                </c:pt>
                <c:pt idx="831">
                  <c:v>86.061115999999998</c:v>
                </c:pt>
                <c:pt idx="832">
                  <c:v>86.037979000000007</c:v>
                </c:pt>
                <c:pt idx="833">
                  <c:v>86.023235999999997</c:v>
                </c:pt>
                <c:pt idx="834">
                  <c:v>86.022605999999996</c:v>
                </c:pt>
                <c:pt idx="835">
                  <c:v>86.036653999999999</c:v>
                </c:pt>
                <c:pt idx="836">
                  <c:v>86.062224000000001</c:v>
                </c:pt>
                <c:pt idx="837">
                  <c:v>86.094099</c:v>
                </c:pt>
                <c:pt idx="838">
                  <c:v>86.122743999999997</c:v>
                </c:pt>
                <c:pt idx="839">
                  <c:v>86.134918999999996</c:v>
                </c:pt>
                <c:pt idx="840">
                  <c:v>86.122421000000003</c:v>
                </c:pt>
                <c:pt idx="841">
                  <c:v>86.090354000000005</c:v>
                </c:pt>
                <c:pt idx="842">
                  <c:v>86.053949000000003</c:v>
                </c:pt>
                <c:pt idx="843">
                  <c:v>86.027372999999997</c:v>
                </c:pt>
                <c:pt idx="844">
                  <c:v>86.016492999999997</c:v>
                </c:pt>
                <c:pt idx="845">
                  <c:v>86.019463999999999</c:v>
                </c:pt>
                <c:pt idx="846">
                  <c:v>86.029909000000004</c:v>
                </c:pt>
                <c:pt idx="847">
                  <c:v>86.039931999999993</c:v>
                </c:pt>
                <c:pt idx="848">
                  <c:v>86.044994000000003</c:v>
                </c:pt>
                <c:pt idx="849">
                  <c:v>86.048647000000003</c:v>
                </c:pt>
                <c:pt idx="850">
                  <c:v>86.060248000000001</c:v>
                </c:pt>
                <c:pt idx="851">
                  <c:v>86.084603000000001</c:v>
                </c:pt>
                <c:pt idx="852">
                  <c:v>86.112932999999998</c:v>
                </c:pt>
                <c:pt idx="853">
                  <c:v>86.125630999999998</c:v>
                </c:pt>
                <c:pt idx="854">
                  <c:v>86.106924000000006</c:v>
                </c:pt>
                <c:pt idx="855">
                  <c:v>86.059995000000001</c:v>
                </c:pt>
                <c:pt idx="856">
                  <c:v>86.008475000000004</c:v>
                </c:pt>
                <c:pt idx="857">
                  <c:v>85.979873999999995</c:v>
                </c:pt>
                <c:pt idx="858">
                  <c:v>85.982692999999998</c:v>
                </c:pt>
                <c:pt idx="859">
                  <c:v>85.998059999999995</c:v>
                </c:pt>
                <c:pt idx="860">
                  <c:v>85.996172999999999</c:v>
                </c:pt>
                <c:pt idx="861">
                  <c:v>85.963892999999999</c:v>
                </c:pt>
                <c:pt idx="862">
                  <c:v>85.916461999999996</c:v>
                </c:pt>
                <c:pt idx="863">
                  <c:v>85.880961999999997</c:v>
                </c:pt>
                <c:pt idx="864">
                  <c:v>85.86891</c:v>
                </c:pt>
                <c:pt idx="865">
                  <c:v>85.866777999999996</c:v>
                </c:pt>
                <c:pt idx="866">
                  <c:v>85.853342999999995</c:v>
                </c:pt>
                <c:pt idx="867">
                  <c:v>85.824022999999997</c:v>
                </c:pt>
                <c:pt idx="868">
                  <c:v>85.794476000000003</c:v>
                </c:pt>
                <c:pt idx="869">
                  <c:v>85.780231999999998</c:v>
                </c:pt>
                <c:pt idx="870">
                  <c:v>85.779426000000001</c:v>
                </c:pt>
                <c:pt idx="871">
                  <c:v>85.779159000000007</c:v>
                </c:pt>
                <c:pt idx="872">
                  <c:v>85.773651000000001</c:v>
                </c:pt>
                <c:pt idx="873">
                  <c:v>85.770663999999996</c:v>
                </c:pt>
                <c:pt idx="874">
                  <c:v>85.780928000000003</c:v>
                </c:pt>
                <c:pt idx="875">
                  <c:v>85.806822999999994</c:v>
                </c:pt>
                <c:pt idx="876">
                  <c:v>85.843163000000004</c:v>
                </c:pt>
                <c:pt idx="877">
                  <c:v>85.883413000000004</c:v>
                </c:pt>
                <c:pt idx="878">
                  <c:v>85.920681999999999</c:v>
                </c:pt>
                <c:pt idx="879">
                  <c:v>85.945284999999998</c:v>
                </c:pt>
                <c:pt idx="880">
                  <c:v>85.946511999999998</c:v>
                </c:pt>
                <c:pt idx="881">
                  <c:v>85.918954999999997</c:v>
                </c:pt>
                <c:pt idx="882">
                  <c:v>85.868246999999997</c:v>
                </c:pt>
                <c:pt idx="883">
                  <c:v>85.812264999999996</c:v>
                </c:pt>
                <c:pt idx="884">
                  <c:v>85.774618000000004</c:v>
                </c:pt>
                <c:pt idx="885">
                  <c:v>85.769872000000007</c:v>
                </c:pt>
                <c:pt idx="886">
                  <c:v>85.790228999999997</c:v>
                </c:pt>
                <c:pt idx="887">
                  <c:v>85.809102999999993</c:v>
                </c:pt>
                <c:pt idx="888">
                  <c:v>85.80283</c:v>
                </c:pt>
                <c:pt idx="889">
                  <c:v>85.769795999999999</c:v>
                </c:pt>
                <c:pt idx="890">
                  <c:v>85.727087999999995</c:v>
                </c:pt>
                <c:pt idx="891">
                  <c:v>85.690754999999996</c:v>
                </c:pt>
                <c:pt idx="892">
                  <c:v>85.664046999999997</c:v>
                </c:pt>
                <c:pt idx="893">
                  <c:v>85.644501000000005</c:v>
                </c:pt>
                <c:pt idx="894">
                  <c:v>85.634512000000001</c:v>
                </c:pt>
                <c:pt idx="895">
                  <c:v>85.638715000000005</c:v>
                </c:pt>
                <c:pt idx="896">
                  <c:v>85.653613000000007</c:v>
                </c:pt>
                <c:pt idx="897">
                  <c:v>85.665692000000007</c:v>
                </c:pt>
                <c:pt idx="898">
                  <c:v>85.661619999999999</c:v>
                </c:pt>
                <c:pt idx="899">
                  <c:v>85.638980000000004</c:v>
                </c:pt>
                <c:pt idx="900">
                  <c:v>85.606944999999996</c:v>
                </c:pt>
                <c:pt idx="901">
                  <c:v>85.578558000000001</c:v>
                </c:pt>
                <c:pt idx="902">
                  <c:v>85.562800999999993</c:v>
                </c:pt>
                <c:pt idx="903">
                  <c:v>85.560389000000001</c:v>
                </c:pt>
                <c:pt idx="904">
                  <c:v>85.564588999999998</c:v>
                </c:pt>
                <c:pt idx="905">
                  <c:v>85.568775000000002</c:v>
                </c:pt>
                <c:pt idx="906">
                  <c:v>85.575463999999997</c:v>
                </c:pt>
                <c:pt idx="907">
                  <c:v>85.594538</c:v>
                </c:pt>
                <c:pt idx="908">
                  <c:v>85.628713000000005</c:v>
                </c:pt>
                <c:pt idx="909">
                  <c:v>85.662732000000005</c:v>
                </c:pt>
                <c:pt idx="910">
                  <c:v>85.673000999999999</c:v>
                </c:pt>
                <c:pt idx="911">
                  <c:v>85.650547000000003</c:v>
                </c:pt>
                <c:pt idx="912">
                  <c:v>85.611371000000005</c:v>
                </c:pt>
                <c:pt idx="913">
                  <c:v>85.581441999999996</c:v>
                </c:pt>
                <c:pt idx="914">
                  <c:v>85.573673999999997</c:v>
                </c:pt>
                <c:pt idx="915">
                  <c:v>85.582227000000003</c:v>
                </c:pt>
                <c:pt idx="916">
                  <c:v>85.595613999999998</c:v>
                </c:pt>
                <c:pt idx="917">
                  <c:v>85.608902</c:v>
                </c:pt>
                <c:pt idx="918">
                  <c:v>85.622294999999994</c:v>
                </c:pt>
                <c:pt idx="919">
                  <c:v>85.633007000000006</c:v>
                </c:pt>
                <c:pt idx="920">
                  <c:v>85.633072999999996</c:v>
                </c:pt>
                <c:pt idx="921">
                  <c:v>85.61506</c:v>
                </c:pt>
                <c:pt idx="922">
                  <c:v>85.578632999999996</c:v>
                </c:pt>
                <c:pt idx="923">
                  <c:v>85.532442000000003</c:v>
                </c:pt>
                <c:pt idx="924">
                  <c:v>85.490781999999996</c:v>
                </c:pt>
                <c:pt idx="925">
                  <c:v>85.466459999999998</c:v>
                </c:pt>
                <c:pt idx="926">
                  <c:v>85.462992999999997</c:v>
                </c:pt>
                <c:pt idx="927">
                  <c:v>85.471885999999998</c:v>
                </c:pt>
                <c:pt idx="928">
                  <c:v>85.479153999999994</c:v>
                </c:pt>
                <c:pt idx="929">
                  <c:v>85.476620999999994</c:v>
                </c:pt>
                <c:pt idx="930">
                  <c:v>85.467169999999996</c:v>
                </c:pt>
                <c:pt idx="931">
                  <c:v>85.459057999999999</c:v>
                </c:pt>
                <c:pt idx="932">
                  <c:v>85.456478000000004</c:v>
                </c:pt>
                <c:pt idx="933">
                  <c:v>85.457091000000005</c:v>
                </c:pt>
                <c:pt idx="934">
                  <c:v>85.457244000000003</c:v>
                </c:pt>
                <c:pt idx="935">
                  <c:v>85.455521000000005</c:v>
                </c:pt>
                <c:pt idx="936">
                  <c:v>85.449592999999993</c:v>
                </c:pt>
                <c:pt idx="937">
                  <c:v>85.433948000000001</c:v>
                </c:pt>
                <c:pt idx="938">
                  <c:v>85.405731000000003</c:v>
                </c:pt>
                <c:pt idx="939">
                  <c:v>85.371741999999998</c:v>
                </c:pt>
                <c:pt idx="940">
                  <c:v>85.344933999999995</c:v>
                </c:pt>
                <c:pt idx="941">
                  <c:v>85.332874000000004</c:v>
                </c:pt>
                <c:pt idx="942">
                  <c:v>85.332763</c:v>
                </c:pt>
                <c:pt idx="943">
                  <c:v>85.338659000000007</c:v>
                </c:pt>
                <c:pt idx="944">
                  <c:v>85.349378000000002</c:v>
                </c:pt>
                <c:pt idx="945">
                  <c:v>85.365335999999999</c:v>
                </c:pt>
                <c:pt idx="946">
                  <c:v>85.380014000000003</c:v>
                </c:pt>
                <c:pt idx="947">
                  <c:v>85.379908999999998</c:v>
                </c:pt>
                <c:pt idx="948">
                  <c:v>85.355249999999998</c:v>
                </c:pt>
                <c:pt idx="949">
                  <c:v>85.311779000000001</c:v>
                </c:pt>
                <c:pt idx="950">
                  <c:v>85.273084999999995</c:v>
                </c:pt>
                <c:pt idx="951">
                  <c:v>85.267601999999997</c:v>
                </c:pt>
                <c:pt idx="952">
                  <c:v>85.305214000000007</c:v>
                </c:pt>
                <c:pt idx="953">
                  <c:v>85.363609999999994</c:v>
                </c:pt>
                <c:pt idx="954">
                  <c:v>85.402805999999998</c:v>
                </c:pt>
                <c:pt idx="955">
                  <c:v>85.398724000000001</c:v>
                </c:pt>
                <c:pt idx="956">
                  <c:v>85.362091000000007</c:v>
                </c:pt>
                <c:pt idx="957">
                  <c:v>85.322708000000006</c:v>
                </c:pt>
                <c:pt idx="958">
                  <c:v>85.298604999999995</c:v>
                </c:pt>
                <c:pt idx="959">
                  <c:v>85.285471000000001</c:v>
                </c:pt>
                <c:pt idx="960">
                  <c:v>85.272989999999993</c:v>
                </c:pt>
                <c:pt idx="961">
                  <c:v>85.261392000000001</c:v>
                </c:pt>
                <c:pt idx="962">
                  <c:v>85.258454999999998</c:v>
                </c:pt>
                <c:pt idx="963">
                  <c:v>85.266555999999994</c:v>
                </c:pt>
                <c:pt idx="964">
                  <c:v>85.278063000000003</c:v>
                </c:pt>
                <c:pt idx="965">
                  <c:v>85.281664000000006</c:v>
                </c:pt>
                <c:pt idx="966">
                  <c:v>85.271152000000001</c:v>
                </c:pt>
                <c:pt idx="967">
                  <c:v>85.249944999999997</c:v>
                </c:pt>
                <c:pt idx="968">
                  <c:v>85.228738000000007</c:v>
                </c:pt>
                <c:pt idx="969">
                  <c:v>85.217232999999993</c:v>
                </c:pt>
                <c:pt idx="970">
                  <c:v>85.217294999999993</c:v>
                </c:pt>
                <c:pt idx="971">
                  <c:v>85.225859</c:v>
                </c:pt>
                <c:pt idx="972">
                  <c:v>85.242099999999994</c:v>
                </c:pt>
                <c:pt idx="973">
                  <c:v>85.265855000000002</c:v>
                </c:pt>
                <c:pt idx="974">
                  <c:v>85.289016000000004</c:v>
                </c:pt>
                <c:pt idx="975">
                  <c:v>85.296002999999999</c:v>
                </c:pt>
                <c:pt idx="976">
                  <c:v>85.277951000000002</c:v>
                </c:pt>
                <c:pt idx="977">
                  <c:v>85.242862000000002</c:v>
                </c:pt>
                <c:pt idx="978">
                  <c:v>85.207870999999997</c:v>
                </c:pt>
                <c:pt idx="979">
                  <c:v>85.184550999999999</c:v>
                </c:pt>
                <c:pt idx="980">
                  <c:v>85.174694000000002</c:v>
                </c:pt>
                <c:pt idx="981">
                  <c:v>85.176044000000005</c:v>
                </c:pt>
                <c:pt idx="982">
                  <c:v>85.185817</c:v>
                </c:pt>
                <c:pt idx="983">
                  <c:v>85.199539000000001</c:v>
                </c:pt>
                <c:pt idx="984">
                  <c:v>85.212145000000007</c:v>
                </c:pt>
                <c:pt idx="985">
                  <c:v>85.221481999999995</c:v>
                </c:pt>
                <c:pt idx="986">
                  <c:v>85.227716999999998</c:v>
                </c:pt>
                <c:pt idx="987">
                  <c:v>85.229286999999999</c:v>
                </c:pt>
                <c:pt idx="988">
                  <c:v>85.222887</c:v>
                </c:pt>
                <c:pt idx="989">
                  <c:v>85.20787</c:v>
                </c:pt>
                <c:pt idx="990">
                  <c:v>85.187250000000006</c:v>
                </c:pt>
                <c:pt idx="991">
                  <c:v>85.163888999999998</c:v>
                </c:pt>
                <c:pt idx="992">
                  <c:v>85.139466999999996</c:v>
                </c:pt>
                <c:pt idx="993">
                  <c:v>85.118471999999997</c:v>
                </c:pt>
                <c:pt idx="994">
                  <c:v>85.108918000000003</c:v>
                </c:pt>
                <c:pt idx="995">
                  <c:v>85.114063999999999</c:v>
                </c:pt>
                <c:pt idx="996">
                  <c:v>85.124019000000004</c:v>
                </c:pt>
                <c:pt idx="997">
                  <c:v>85.121313000000001</c:v>
                </c:pt>
                <c:pt idx="998">
                  <c:v>85.098498000000006</c:v>
                </c:pt>
                <c:pt idx="999">
                  <c:v>85.067852999999999</c:v>
                </c:pt>
                <c:pt idx="1000">
                  <c:v>85.049397999999997</c:v>
                </c:pt>
                <c:pt idx="1001">
                  <c:v>85.049445000000006</c:v>
                </c:pt>
                <c:pt idx="1002">
                  <c:v>85.055356000000003</c:v>
                </c:pt>
                <c:pt idx="1003">
                  <c:v>85.053488000000002</c:v>
                </c:pt>
                <c:pt idx="1004">
                  <c:v>85.046871999999993</c:v>
                </c:pt>
                <c:pt idx="1005">
                  <c:v>85.048608999999999</c:v>
                </c:pt>
                <c:pt idx="1006">
                  <c:v>85.059603999999993</c:v>
                </c:pt>
                <c:pt idx="1007">
                  <c:v>85.061689000000001</c:v>
                </c:pt>
                <c:pt idx="1008">
                  <c:v>85.036368999999993</c:v>
                </c:pt>
                <c:pt idx="1009">
                  <c:v>84.984111999999996</c:v>
                </c:pt>
                <c:pt idx="1010">
                  <c:v>84.921040000000005</c:v>
                </c:pt>
                <c:pt idx="1011">
                  <c:v>84.861547999999999</c:v>
                </c:pt>
                <c:pt idx="1012">
                  <c:v>84.809673000000004</c:v>
                </c:pt>
                <c:pt idx="1013">
                  <c:v>84.763482999999994</c:v>
                </c:pt>
                <c:pt idx="1014">
                  <c:v>84.719420999999997</c:v>
                </c:pt>
                <c:pt idx="1015">
                  <c:v>84.670417</c:v>
                </c:pt>
                <c:pt idx="1016">
                  <c:v>84.605221999999998</c:v>
                </c:pt>
                <c:pt idx="1017">
                  <c:v>84.513805000000005</c:v>
                </c:pt>
                <c:pt idx="1018">
                  <c:v>84.392285999999999</c:v>
                </c:pt>
                <c:pt idx="1019">
                  <c:v>84.241511000000003</c:v>
                </c:pt>
                <c:pt idx="1020">
                  <c:v>84.062927999999999</c:v>
                </c:pt>
                <c:pt idx="1021">
                  <c:v>83.858514999999997</c:v>
                </c:pt>
                <c:pt idx="1022">
                  <c:v>83.634344999999996</c:v>
                </c:pt>
                <c:pt idx="1023">
                  <c:v>83.401052000000007</c:v>
                </c:pt>
                <c:pt idx="1024">
                  <c:v>83.167241000000004</c:v>
                </c:pt>
                <c:pt idx="1025">
                  <c:v>82.929850000000002</c:v>
                </c:pt>
                <c:pt idx="1026">
                  <c:v>82.671474000000003</c:v>
                </c:pt>
                <c:pt idx="1027">
                  <c:v>82.371555999999998</c:v>
                </c:pt>
                <c:pt idx="1028">
                  <c:v>82.024529000000001</c:v>
                </c:pt>
                <c:pt idx="1029">
                  <c:v>81.647597000000005</c:v>
                </c:pt>
                <c:pt idx="1030">
                  <c:v>81.269259000000005</c:v>
                </c:pt>
                <c:pt idx="1031">
                  <c:v>80.909395000000004</c:v>
                </c:pt>
                <c:pt idx="1032">
                  <c:v>80.569738000000001</c:v>
                </c:pt>
                <c:pt idx="1033">
                  <c:v>80.240944999999996</c:v>
                </c:pt>
                <c:pt idx="1034">
                  <c:v>79.916534999999996</c:v>
                </c:pt>
                <c:pt idx="1035">
                  <c:v>79.600933999999995</c:v>
                </c:pt>
                <c:pt idx="1036">
                  <c:v>79.307631999999998</c:v>
                </c:pt>
                <c:pt idx="1037">
                  <c:v>79.051464999999993</c:v>
                </c:pt>
                <c:pt idx="1038">
                  <c:v>78.840952000000001</c:v>
                </c:pt>
                <c:pt idx="1039">
                  <c:v>78.676132999999993</c:v>
                </c:pt>
                <c:pt idx="1040">
                  <c:v>78.553201999999999</c:v>
                </c:pt>
                <c:pt idx="1041">
                  <c:v>78.471168000000006</c:v>
                </c:pt>
                <c:pt idx="1042">
                  <c:v>78.434466</c:v>
                </c:pt>
                <c:pt idx="1043">
                  <c:v>78.450682999999998</c:v>
                </c:pt>
                <c:pt idx="1044">
                  <c:v>78.526251999999999</c:v>
                </c:pt>
                <c:pt idx="1045">
                  <c:v>78.661026000000007</c:v>
                </c:pt>
                <c:pt idx="1046">
                  <c:v>78.842527000000004</c:v>
                </c:pt>
                <c:pt idx="1047">
                  <c:v>79.045889000000003</c:v>
                </c:pt>
                <c:pt idx="1048">
                  <c:v>79.244118</c:v>
                </c:pt>
                <c:pt idx="1049">
                  <c:v>79.420368999999994</c:v>
                </c:pt>
                <c:pt idx="1050">
                  <c:v>79.568713000000002</c:v>
                </c:pt>
                <c:pt idx="1051">
                  <c:v>79.683893999999995</c:v>
                </c:pt>
                <c:pt idx="1052">
                  <c:v>79.755785000000003</c:v>
                </c:pt>
                <c:pt idx="1053">
                  <c:v>79.776959000000005</c:v>
                </c:pt>
                <c:pt idx="1054">
                  <c:v>79.751637000000002</c:v>
                </c:pt>
                <c:pt idx="1055">
                  <c:v>79.691211999999993</c:v>
                </c:pt>
                <c:pt idx="1056">
                  <c:v>79.601198999999994</c:v>
                </c:pt>
                <c:pt idx="1057">
                  <c:v>79.478151999999994</c:v>
                </c:pt>
                <c:pt idx="1058">
                  <c:v>79.321501999999995</c:v>
                </c:pt>
                <c:pt idx="1059">
                  <c:v>79.143386000000007</c:v>
                </c:pt>
                <c:pt idx="1060">
                  <c:v>78.961470000000006</c:v>
                </c:pt>
                <c:pt idx="1061">
                  <c:v>78.784239999999997</c:v>
                </c:pt>
                <c:pt idx="1062">
                  <c:v>78.609955999999997</c:v>
                </c:pt>
                <c:pt idx="1063">
                  <c:v>78.441360000000003</c:v>
                </c:pt>
                <c:pt idx="1064">
                  <c:v>78.294803999999999</c:v>
                </c:pt>
                <c:pt idx="1065">
                  <c:v>78.189285999999996</c:v>
                </c:pt>
                <c:pt idx="1066">
                  <c:v>78.129056000000006</c:v>
                </c:pt>
                <c:pt idx="1067">
                  <c:v>78.102458999999996</c:v>
                </c:pt>
                <c:pt idx="1068">
                  <c:v>78.097284999999999</c:v>
                </c:pt>
                <c:pt idx="1069">
                  <c:v>78.111856000000003</c:v>
                </c:pt>
                <c:pt idx="1070">
                  <c:v>78.149286000000004</c:v>
                </c:pt>
                <c:pt idx="1071">
                  <c:v>78.205416999999997</c:v>
                </c:pt>
                <c:pt idx="1072">
                  <c:v>78.266925000000001</c:v>
                </c:pt>
                <c:pt idx="1073">
                  <c:v>78.321927000000002</c:v>
                </c:pt>
                <c:pt idx="1074">
                  <c:v>78.371995999999996</c:v>
                </c:pt>
                <c:pt idx="1075">
                  <c:v>78.433594999999997</c:v>
                </c:pt>
                <c:pt idx="1076">
                  <c:v>78.525245999999996</c:v>
                </c:pt>
                <c:pt idx="1077">
                  <c:v>78.649581999999995</c:v>
                </c:pt>
                <c:pt idx="1078">
                  <c:v>78.788566000000003</c:v>
                </c:pt>
                <c:pt idx="1079">
                  <c:v>78.920259000000001</c:v>
                </c:pt>
                <c:pt idx="1080">
                  <c:v>79.040452999999999</c:v>
                </c:pt>
                <c:pt idx="1081">
                  <c:v>79.163785000000004</c:v>
                </c:pt>
                <c:pt idx="1082">
                  <c:v>79.302961999999994</c:v>
                </c:pt>
                <c:pt idx="1083">
                  <c:v>79.452016</c:v>
                </c:pt>
                <c:pt idx="1084">
                  <c:v>79.592930999999993</c:v>
                </c:pt>
                <c:pt idx="1085">
                  <c:v>79.714136999999994</c:v>
                </c:pt>
                <c:pt idx="1086">
                  <c:v>79.818042000000005</c:v>
                </c:pt>
                <c:pt idx="1087">
                  <c:v>79.913088999999999</c:v>
                </c:pt>
                <c:pt idx="1088">
                  <c:v>80.003210999999993</c:v>
                </c:pt>
                <c:pt idx="1089">
                  <c:v>80.084567000000007</c:v>
                </c:pt>
                <c:pt idx="1090">
                  <c:v>80.150030000000001</c:v>
                </c:pt>
                <c:pt idx="1091">
                  <c:v>80.197631999999999</c:v>
                </c:pt>
                <c:pt idx="1092">
                  <c:v>80.236503999999996</c:v>
                </c:pt>
                <c:pt idx="1093">
                  <c:v>80.282914000000005</c:v>
                </c:pt>
                <c:pt idx="1094">
                  <c:v>80.348456999999996</c:v>
                </c:pt>
                <c:pt idx="1095">
                  <c:v>80.433268999999996</c:v>
                </c:pt>
                <c:pt idx="1096">
                  <c:v>80.530674000000005</c:v>
                </c:pt>
                <c:pt idx="1097">
                  <c:v>80.633729000000002</c:v>
                </c:pt>
                <c:pt idx="1098">
                  <c:v>80.734977000000001</c:v>
                </c:pt>
                <c:pt idx="1099">
                  <c:v>80.82508</c:v>
                </c:pt>
                <c:pt idx="1100">
                  <c:v>80.899360000000001</c:v>
                </c:pt>
                <c:pt idx="1101">
                  <c:v>80.962737000000004</c:v>
                </c:pt>
                <c:pt idx="1102">
                  <c:v>81.023112999999995</c:v>
                </c:pt>
                <c:pt idx="1103">
                  <c:v>81.081907000000001</c:v>
                </c:pt>
                <c:pt idx="1104">
                  <c:v>81.135587999999998</c:v>
                </c:pt>
                <c:pt idx="1105">
                  <c:v>81.185689999999994</c:v>
                </c:pt>
                <c:pt idx="1106">
                  <c:v>81.239562000000006</c:v>
                </c:pt>
                <c:pt idx="1107">
                  <c:v>81.300713999999999</c:v>
                </c:pt>
                <c:pt idx="1108">
                  <c:v>81.364501000000004</c:v>
                </c:pt>
                <c:pt idx="1109">
                  <c:v>81.424611999999996</c:v>
                </c:pt>
                <c:pt idx="1110">
                  <c:v>81.477850000000004</c:v>
                </c:pt>
                <c:pt idx="1111">
                  <c:v>81.520049</c:v>
                </c:pt>
                <c:pt idx="1112">
                  <c:v>81.542708000000005</c:v>
                </c:pt>
                <c:pt idx="1113">
                  <c:v>81.537571</c:v>
                </c:pt>
                <c:pt idx="1114">
                  <c:v>81.501885000000001</c:v>
                </c:pt>
                <c:pt idx="1115">
                  <c:v>81.437717000000006</c:v>
                </c:pt>
                <c:pt idx="1116">
                  <c:v>81.349828000000002</c:v>
                </c:pt>
                <c:pt idx="1117">
                  <c:v>81.246056999999993</c:v>
                </c:pt>
                <c:pt idx="1118">
                  <c:v>81.134924999999996</c:v>
                </c:pt>
                <c:pt idx="1119">
                  <c:v>81.018704</c:v>
                </c:pt>
                <c:pt idx="1120">
                  <c:v>80.891510999999994</c:v>
                </c:pt>
                <c:pt idx="1121">
                  <c:v>80.747251000000006</c:v>
                </c:pt>
                <c:pt idx="1122">
                  <c:v>80.587333999999998</c:v>
                </c:pt>
                <c:pt idx="1123">
                  <c:v>80.419599000000005</c:v>
                </c:pt>
                <c:pt idx="1124">
                  <c:v>80.255526000000003</c:v>
                </c:pt>
                <c:pt idx="1125">
                  <c:v>80.113214999999997</c:v>
                </c:pt>
                <c:pt idx="1126">
                  <c:v>80.016277000000002</c:v>
                </c:pt>
                <c:pt idx="1127">
                  <c:v>79.978915999999998</c:v>
                </c:pt>
                <c:pt idx="1128">
                  <c:v>79.990894999999995</c:v>
                </c:pt>
                <c:pt idx="1129">
                  <c:v>80.024591000000001</c:v>
                </c:pt>
                <c:pt idx="1130">
                  <c:v>80.058835999999999</c:v>
                </c:pt>
                <c:pt idx="1131">
                  <c:v>80.089195000000004</c:v>
                </c:pt>
                <c:pt idx="1132">
                  <c:v>80.114073000000005</c:v>
                </c:pt>
                <c:pt idx="1133">
                  <c:v>80.120624000000007</c:v>
                </c:pt>
                <c:pt idx="1134">
                  <c:v>80.093079000000003</c:v>
                </c:pt>
                <c:pt idx="1135">
                  <c:v>80.031233</c:v>
                </c:pt>
                <c:pt idx="1136">
                  <c:v>79.951638000000003</c:v>
                </c:pt>
                <c:pt idx="1137">
                  <c:v>79.870580000000004</c:v>
                </c:pt>
                <c:pt idx="1138">
                  <c:v>79.793857000000003</c:v>
                </c:pt>
                <c:pt idx="1139">
                  <c:v>79.726066000000003</c:v>
                </c:pt>
                <c:pt idx="1140">
                  <c:v>79.682254999999998</c:v>
                </c:pt>
                <c:pt idx="1141">
                  <c:v>79.682423</c:v>
                </c:pt>
                <c:pt idx="1142">
                  <c:v>79.735011</c:v>
                </c:pt>
                <c:pt idx="1143">
                  <c:v>79.830173000000002</c:v>
                </c:pt>
                <c:pt idx="1144">
                  <c:v>79.950309000000004</c:v>
                </c:pt>
                <c:pt idx="1145">
                  <c:v>80.085815999999994</c:v>
                </c:pt>
                <c:pt idx="1146">
                  <c:v>80.240206999999998</c:v>
                </c:pt>
                <c:pt idx="1147">
                  <c:v>80.421334000000002</c:v>
                </c:pt>
                <c:pt idx="1148">
                  <c:v>80.627313999999998</c:v>
                </c:pt>
                <c:pt idx="1149">
                  <c:v>80.839961000000002</c:v>
                </c:pt>
                <c:pt idx="1150">
                  <c:v>81.032989000000001</c:v>
                </c:pt>
                <c:pt idx="1151">
                  <c:v>81.189031999999997</c:v>
                </c:pt>
                <c:pt idx="1152">
                  <c:v>81.310525999999996</c:v>
                </c:pt>
                <c:pt idx="1153">
                  <c:v>81.413687999999993</c:v>
                </c:pt>
                <c:pt idx="1154">
                  <c:v>81.513019</c:v>
                </c:pt>
                <c:pt idx="1155">
                  <c:v>81.612981000000005</c:v>
                </c:pt>
                <c:pt idx="1156">
                  <c:v>81.712112000000005</c:v>
                </c:pt>
                <c:pt idx="1157">
                  <c:v>81.809633000000005</c:v>
                </c:pt>
                <c:pt idx="1158">
                  <c:v>81.904954000000004</c:v>
                </c:pt>
                <c:pt idx="1159">
                  <c:v>81.993634</c:v>
                </c:pt>
                <c:pt idx="1160">
                  <c:v>82.068651000000003</c:v>
                </c:pt>
                <c:pt idx="1161">
                  <c:v>82.127139</c:v>
                </c:pt>
                <c:pt idx="1162">
                  <c:v>82.173807999999994</c:v>
                </c:pt>
                <c:pt idx="1163">
                  <c:v>82.216093999999998</c:v>
                </c:pt>
                <c:pt idx="1164">
                  <c:v>82.256621999999993</c:v>
                </c:pt>
                <c:pt idx="1165">
                  <c:v>82.292061000000004</c:v>
                </c:pt>
                <c:pt idx="1166">
                  <c:v>82.319452999999996</c:v>
                </c:pt>
                <c:pt idx="1167">
                  <c:v>82.341736999999995</c:v>
                </c:pt>
                <c:pt idx="1168">
                  <c:v>82.365208999999993</c:v>
                </c:pt>
                <c:pt idx="1169">
                  <c:v>82.392797000000002</c:v>
                </c:pt>
                <c:pt idx="1170">
                  <c:v>82.423518999999999</c:v>
                </c:pt>
                <c:pt idx="1171">
                  <c:v>82.459114999999997</c:v>
                </c:pt>
                <c:pt idx="1172">
                  <c:v>82.505989999999997</c:v>
                </c:pt>
                <c:pt idx="1173">
                  <c:v>82.565662000000003</c:v>
                </c:pt>
                <c:pt idx="1174">
                  <c:v>82.626011000000005</c:v>
                </c:pt>
                <c:pt idx="1175">
                  <c:v>82.668846000000002</c:v>
                </c:pt>
                <c:pt idx="1176">
                  <c:v>82.687717000000006</c:v>
                </c:pt>
                <c:pt idx="1177">
                  <c:v>82.693489</c:v>
                </c:pt>
                <c:pt idx="1178">
                  <c:v>82.701103000000003</c:v>
                </c:pt>
                <c:pt idx="1179">
                  <c:v>82.716097000000005</c:v>
                </c:pt>
                <c:pt idx="1180">
                  <c:v>82.736007999999998</c:v>
                </c:pt>
                <c:pt idx="1181">
                  <c:v>82.758729000000002</c:v>
                </c:pt>
                <c:pt idx="1182">
                  <c:v>82.784184999999994</c:v>
                </c:pt>
                <c:pt idx="1183">
                  <c:v>82.811639999999997</c:v>
                </c:pt>
                <c:pt idx="1184">
                  <c:v>82.841286999999994</c:v>
                </c:pt>
                <c:pt idx="1185">
                  <c:v>82.876247000000006</c:v>
                </c:pt>
                <c:pt idx="1186">
                  <c:v>82.916928999999996</c:v>
                </c:pt>
                <c:pt idx="1187">
                  <c:v>82.954182000000003</c:v>
                </c:pt>
                <c:pt idx="1188">
                  <c:v>82.974344000000002</c:v>
                </c:pt>
                <c:pt idx="1189">
                  <c:v>82.972948000000002</c:v>
                </c:pt>
                <c:pt idx="1190">
                  <c:v>82.959776000000005</c:v>
                </c:pt>
                <c:pt idx="1191">
                  <c:v>82.949286999999998</c:v>
                </c:pt>
                <c:pt idx="1192">
                  <c:v>82.949128999999999</c:v>
                </c:pt>
                <c:pt idx="1193">
                  <c:v>82.958276999999995</c:v>
                </c:pt>
                <c:pt idx="1194">
                  <c:v>82.972105999999997</c:v>
                </c:pt>
                <c:pt idx="1195">
                  <c:v>82.987238000000005</c:v>
                </c:pt>
                <c:pt idx="1196">
                  <c:v>83.004321000000004</c:v>
                </c:pt>
                <c:pt idx="1197">
                  <c:v>83.028228999999996</c:v>
                </c:pt>
                <c:pt idx="1198">
                  <c:v>83.063417999999999</c:v>
                </c:pt>
                <c:pt idx="1199">
                  <c:v>83.106852000000003</c:v>
                </c:pt>
                <c:pt idx="1200">
                  <c:v>83.146332999999998</c:v>
                </c:pt>
                <c:pt idx="1201">
                  <c:v>83.167542999999995</c:v>
                </c:pt>
                <c:pt idx="1202">
                  <c:v>83.163863000000006</c:v>
                </c:pt>
                <c:pt idx="1203">
                  <c:v>83.141655</c:v>
                </c:pt>
                <c:pt idx="1204">
                  <c:v>83.118713</c:v>
                </c:pt>
                <c:pt idx="1205">
                  <c:v>83.115970000000004</c:v>
                </c:pt>
                <c:pt idx="1206">
                  <c:v>83.144581000000002</c:v>
                </c:pt>
                <c:pt idx="1207">
                  <c:v>83.196393</c:v>
                </c:pt>
                <c:pt idx="1208">
                  <c:v>83.247781000000003</c:v>
                </c:pt>
                <c:pt idx="1209">
                  <c:v>83.275925999999998</c:v>
                </c:pt>
                <c:pt idx="1210">
                  <c:v>83.273915000000002</c:v>
                </c:pt>
                <c:pt idx="1211">
                  <c:v>83.252889999999994</c:v>
                </c:pt>
                <c:pt idx="1212">
                  <c:v>83.232648999999995</c:v>
                </c:pt>
                <c:pt idx="1213">
                  <c:v>83.229795999999993</c:v>
                </c:pt>
                <c:pt idx="1214">
                  <c:v>83.249726999999993</c:v>
                </c:pt>
                <c:pt idx="1215">
                  <c:v>83.284737000000007</c:v>
                </c:pt>
                <c:pt idx="1216">
                  <c:v>83.318712000000005</c:v>
                </c:pt>
                <c:pt idx="1217">
                  <c:v>83.336282999999995</c:v>
                </c:pt>
                <c:pt idx="1218">
                  <c:v>83.331352999999993</c:v>
                </c:pt>
                <c:pt idx="1219">
                  <c:v>83.310471000000007</c:v>
                </c:pt>
                <c:pt idx="1220">
                  <c:v>83.289170999999996</c:v>
                </c:pt>
                <c:pt idx="1221">
                  <c:v>83.281864999999996</c:v>
                </c:pt>
                <c:pt idx="1222">
                  <c:v>83.290935000000005</c:v>
                </c:pt>
                <c:pt idx="1223">
                  <c:v>83.305384000000004</c:v>
                </c:pt>
                <c:pt idx="1224">
                  <c:v>83.312620999999993</c:v>
                </c:pt>
                <c:pt idx="1225">
                  <c:v>83.311329999999998</c:v>
                </c:pt>
                <c:pt idx="1226">
                  <c:v>83.310108</c:v>
                </c:pt>
                <c:pt idx="1227">
                  <c:v>83.314943999999997</c:v>
                </c:pt>
                <c:pt idx="1228">
                  <c:v>83.323740000000001</c:v>
                </c:pt>
                <c:pt idx="1229">
                  <c:v>83.333731</c:v>
                </c:pt>
                <c:pt idx="1230">
                  <c:v>83.347200000000001</c:v>
                </c:pt>
                <c:pt idx="1231">
                  <c:v>83.365272000000004</c:v>
                </c:pt>
                <c:pt idx="1232">
                  <c:v>83.381450000000001</c:v>
                </c:pt>
                <c:pt idx="1233">
                  <c:v>83.388769999999994</c:v>
                </c:pt>
                <c:pt idx="1234">
                  <c:v>83.391542000000001</c:v>
                </c:pt>
                <c:pt idx="1235">
                  <c:v>83.402129000000002</c:v>
                </c:pt>
                <c:pt idx="1236">
                  <c:v>83.424358999999995</c:v>
                </c:pt>
                <c:pt idx="1237">
                  <c:v>83.446766999999994</c:v>
                </c:pt>
                <c:pt idx="1238">
                  <c:v>83.456800000000001</c:v>
                </c:pt>
                <c:pt idx="1239">
                  <c:v>83.457769999999996</c:v>
                </c:pt>
                <c:pt idx="1240">
                  <c:v>83.465577999999994</c:v>
                </c:pt>
                <c:pt idx="1241">
                  <c:v>83.488804000000002</c:v>
                </c:pt>
                <c:pt idx="1242">
                  <c:v>83.517080000000007</c:v>
                </c:pt>
                <c:pt idx="1243">
                  <c:v>83.531747999999993</c:v>
                </c:pt>
                <c:pt idx="1244">
                  <c:v>83.525176999999999</c:v>
                </c:pt>
                <c:pt idx="1245">
                  <c:v>83.506377000000001</c:v>
                </c:pt>
                <c:pt idx="1246">
                  <c:v>83.489322999999999</c:v>
                </c:pt>
                <c:pt idx="1247">
                  <c:v>83.480363999999994</c:v>
                </c:pt>
                <c:pt idx="1248">
                  <c:v>83.478177000000002</c:v>
                </c:pt>
                <c:pt idx="1249">
                  <c:v>83.481328000000005</c:v>
                </c:pt>
                <c:pt idx="1250">
                  <c:v>83.490832999999995</c:v>
                </c:pt>
                <c:pt idx="1251">
                  <c:v>83.505741</c:v>
                </c:pt>
                <c:pt idx="1252">
                  <c:v>83.520778000000007</c:v>
                </c:pt>
                <c:pt idx="1253">
                  <c:v>83.530997999999997</c:v>
                </c:pt>
                <c:pt idx="1254">
                  <c:v>83.53716</c:v>
                </c:pt>
                <c:pt idx="1255">
                  <c:v>83.544498000000004</c:v>
                </c:pt>
                <c:pt idx="1256">
                  <c:v>83.556404999999998</c:v>
                </c:pt>
                <c:pt idx="1257">
                  <c:v>83.570087000000001</c:v>
                </c:pt>
                <c:pt idx="1258">
                  <c:v>83.578276000000002</c:v>
                </c:pt>
                <c:pt idx="1259">
                  <c:v>83.575433000000004</c:v>
                </c:pt>
                <c:pt idx="1260">
                  <c:v>83.563508999999996</c:v>
                </c:pt>
                <c:pt idx="1261">
                  <c:v>83.551946000000001</c:v>
                </c:pt>
                <c:pt idx="1262">
                  <c:v>83.550501999999994</c:v>
                </c:pt>
                <c:pt idx="1263">
                  <c:v>83.560866000000004</c:v>
                </c:pt>
                <c:pt idx="1264">
                  <c:v>83.575850000000003</c:v>
                </c:pt>
                <c:pt idx="1265">
                  <c:v>83.587187</c:v>
                </c:pt>
                <c:pt idx="1266">
                  <c:v>83.592584000000002</c:v>
                </c:pt>
                <c:pt idx="1267">
                  <c:v>83.594303999999994</c:v>
                </c:pt>
                <c:pt idx="1268">
                  <c:v>83.593691000000007</c:v>
                </c:pt>
                <c:pt idx="1269">
                  <c:v>83.591165000000004</c:v>
                </c:pt>
                <c:pt idx="1270">
                  <c:v>83.591437999999997</c:v>
                </c:pt>
                <c:pt idx="1271">
                  <c:v>83.603425999999999</c:v>
                </c:pt>
                <c:pt idx="1272">
                  <c:v>83.630049999999997</c:v>
                </c:pt>
                <c:pt idx="1273">
                  <c:v>83.659052000000003</c:v>
                </c:pt>
                <c:pt idx="1274">
                  <c:v>83.669613999999996</c:v>
                </c:pt>
                <c:pt idx="1275">
                  <c:v>83.651829000000006</c:v>
                </c:pt>
                <c:pt idx="1276">
                  <c:v>83.617986000000002</c:v>
                </c:pt>
                <c:pt idx="1277">
                  <c:v>83.591070000000002</c:v>
                </c:pt>
                <c:pt idx="1278">
                  <c:v>83.582792999999995</c:v>
                </c:pt>
                <c:pt idx="1279">
                  <c:v>83.586359000000002</c:v>
                </c:pt>
                <c:pt idx="1280">
                  <c:v>83.589766999999995</c:v>
                </c:pt>
                <c:pt idx="1281">
                  <c:v>83.589782999999997</c:v>
                </c:pt>
                <c:pt idx="1282">
                  <c:v>83.589364000000003</c:v>
                </c:pt>
                <c:pt idx="1283">
                  <c:v>83.587599999999995</c:v>
                </c:pt>
                <c:pt idx="1284">
                  <c:v>83.580607999999998</c:v>
                </c:pt>
                <c:pt idx="1285">
                  <c:v>83.571672000000007</c:v>
                </c:pt>
                <c:pt idx="1286">
                  <c:v>83.572232999999997</c:v>
                </c:pt>
                <c:pt idx="1287">
                  <c:v>83.589310999999995</c:v>
                </c:pt>
                <c:pt idx="1288">
                  <c:v>83.616826000000003</c:v>
                </c:pt>
                <c:pt idx="1289">
                  <c:v>83.642949000000002</c:v>
                </c:pt>
                <c:pt idx="1290">
                  <c:v>83.662531999999999</c:v>
                </c:pt>
                <c:pt idx="1291">
                  <c:v>83.678338999999994</c:v>
                </c:pt>
                <c:pt idx="1292">
                  <c:v>83.692712</c:v>
                </c:pt>
                <c:pt idx="1293">
                  <c:v>83.702640000000002</c:v>
                </c:pt>
                <c:pt idx="1294">
                  <c:v>83.702648999999994</c:v>
                </c:pt>
                <c:pt idx="1295">
                  <c:v>83.690180999999995</c:v>
                </c:pt>
                <c:pt idx="1296">
                  <c:v>83.669588000000005</c:v>
                </c:pt>
                <c:pt idx="1297">
                  <c:v>83.652897999999993</c:v>
                </c:pt>
                <c:pt idx="1298">
                  <c:v>83.653080000000003</c:v>
                </c:pt>
                <c:pt idx="1299">
                  <c:v>83.671178999999995</c:v>
                </c:pt>
                <c:pt idx="1300">
                  <c:v>83.691209999999998</c:v>
                </c:pt>
                <c:pt idx="1301">
                  <c:v>83.693909000000005</c:v>
                </c:pt>
                <c:pt idx="1302">
                  <c:v>83.676868999999996</c:v>
                </c:pt>
                <c:pt idx="1303">
                  <c:v>83.656383000000005</c:v>
                </c:pt>
                <c:pt idx="1304">
                  <c:v>83.648725999999996</c:v>
                </c:pt>
                <c:pt idx="1305">
                  <c:v>83.655058999999994</c:v>
                </c:pt>
                <c:pt idx="1306">
                  <c:v>83.666590999999997</c:v>
                </c:pt>
                <c:pt idx="1307">
                  <c:v>83.677565999999999</c:v>
                </c:pt>
                <c:pt idx="1308">
                  <c:v>83.687239000000005</c:v>
                </c:pt>
                <c:pt idx="1309">
                  <c:v>83.693974999999995</c:v>
                </c:pt>
                <c:pt idx="1310">
                  <c:v>83.696572000000003</c:v>
                </c:pt>
                <c:pt idx="1311">
                  <c:v>83.701532999999998</c:v>
                </c:pt>
                <c:pt idx="1312">
                  <c:v>83.720326999999997</c:v>
                </c:pt>
                <c:pt idx="1313">
                  <c:v>83.754152000000005</c:v>
                </c:pt>
                <c:pt idx="1314">
                  <c:v>83.785555000000002</c:v>
                </c:pt>
                <c:pt idx="1315">
                  <c:v>83.791579999999996</c:v>
                </c:pt>
                <c:pt idx="1316">
                  <c:v>83.766465999999994</c:v>
                </c:pt>
                <c:pt idx="1317">
                  <c:v>83.728902000000005</c:v>
                </c:pt>
                <c:pt idx="1318">
                  <c:v>83.705608999999995</c:v>
                </c:pt>
                <c:pt idx="1319">
                  <c:v>83.708802000000006</c:v>
                </c:pt>
                <c:pt idx="1320">
                  <c:v>83.729699999999994</c:v>
                </c:pt>
                <c:pt idx="1321">
                  <c:v>83.751513000000003</c:v>
                </c:pt>
                <c:pt idx="1322">
                  <c:v>83.764768000000004</c:v>
                </c:pt>
                <c:pt idx="1323">
                  <c:v>83.768781000000004</c:v>
                </c:pt>
                <c:pt idx="1324">
                  <c:v>83.762935999999996</c:v>
                </c:pt>
                <c:pt idx="1325">
                  <c:v>83.744169999999997</c:v>
                </c:pt>
                <c:pt idx="1326">
                  <c:v>83.715508999999997</c:v>
                </c:pt>
                <c:pt idx="1327">
                  <c:v>83.690918999999994</c:v>
                </c:pt>
                <c:pt idx="1328">
                  <c:v>83.684663999999998</c:v>
                </c:pt>
                <c:pt idx="1329">
                  <c:v>83.696483000000001</c:v>
                </c:pt>
                <c:pt idx="1330">
                  <c:v>83.712055000000007</c:v>
                </c:pt>
                <c:pt idx="1331">
                  <c:v>83.718123000000006</c:v>
                </c:pt>
                <c:pt idx="1332">
                  <c:v>83.713134999999994</c:v>
                </c:pt>
                <c:pt idx="1333">
                  <c:v>83.703736000000006</c:v>
                </c:pt>
                <c:pt idx="1334">
                  <c:v>83.696779000000006</c:v>
                </c:pt>
                <c:pt idx="1335">
                  <c:v>83.696016</c:v>
                </c:pt>
                <c:pt idx="1336">
                  <c:v>83.700574000000003</c:v>
                </c:pt>
                <c:pt idx="1337">
                  <c:v>83.703614999999999</c:v>
                </c:pt>
                <c:pt idx="1338">
                  <c:v>83.697933000000006</c:v>
                </c:pt>
                <c:pt idx="1339">
                  <c:v>83.686667</c:v>
                </c:pt>
                <c:pt idx="1340">
                  <c:v>83.683047000000002</c:v>
                </c:pt>
                <c:pt idx="1341">
                  <c:v>83.694051999999999</c:v>
                </c:pt>
                <c:pt idx="1342">
                  <c:v>83.709273999999994</c:v>
                </c:pt>
                <c:pt idx="1343">
                  <c:v>83.713571000000002</c:v>
                </c:pt>
                <c:pt idx="1344">
                  <c:v>83.707367000000005</c:v>
                </c:pt>
                <c:pt idx="1345">
                  <c:v>83.705203999999995</c:v>
                </c:pt>
                <c:pt idx="1346">
                  <c:v>83.714691999999999</c:v>
                </c:pt>
                <c:pt idx="1347">
                  <c:v>83.72654</c:v>
                </c:pt>
                <c:pt idx="1348">
                  <c:v>83.727846999999997</c:v>
                </c:pt>
                <c:pt idx="1349">
                  <c:v>83.717224000000002</c:v>
                </c:pt>
                <c:pt idx="1350">
                  <c:v>83.702787999999998</c:v>
                </c:pt>
                <c:pt idx="1351">
                  <c:v>83.691862999999998</c:v>
                </c:pt>
                <c:pt idx="1352">
                  <c:v>83.687439999999995</c:v>
                </c:pt>
                <c:pt idx="1353">
                  <c:v>83.689081999999999</c:v>
                </c:pt>
                <c:pt idx="1354">
                  <c:v>83.691884999999999</c:v>
                </c:pt>
                <c:pt idx="1355">
                  <c:v>83.689183</c:v>
                </c:pt>
                <c:pt idx="1356">
                  <c:v>83.682215999999997</c:v>
                </c:pt>
                <c:pt idx="1357">
                  <c:v>83.683423000000005</c:v>
                </c:pt>
                <c:pt idx="1358">
                  <c:v>83.703256999999994</c:v>
                </c:pt>
                <c:pt idx="1359">
                  <c:v>83.735467</c:v>
                </c:pt>
                <c:pt idx="1360">
                  <c:v>83.761803</c:v>
                </c:pt>
                <c:pt idx="1361">
                  <c:v>83.770625999999993</c:v>
                </c:pt>
                <c:pt idx="1362">
                  <c:v>83.765152999999998</c:v>
                </c:pt>
                <c:pt idx="1363">
                  <c:v>83.753497999999993</c:v>
                </c:pt>
                <c:pt idx="1364">
                  <c:v>83.737246999999996</c:v>
                </c:pt>
                <c:pt idx="1365">
                  <c:v>83.712688</c:v>
                </c:pt>
                <c:pt idx="1366">
                  <c:v>83.679497999999995</c:v>
                </c:pt>
                <c:pt idx="1367">
                  <c:v>83.645302000000001</c:v>
                </c:pt>
                <c:pt idx="1368">
                  <c:v>83.622121000000007</c:v>
                </c:pt>
                <c:pt idx="1369">
                  <c:v>83.617742000000007</c:v>
                </c:pt>
                <c:pt idx="1370">
                  <c:v>83.628309999999999</c:v>
                </c:pt>
                <c:pt idx="1371">
                  <c:v>83.640195000000006</c:v>
                </c:pt>
                <c:pt idx="1372">
                  <c:v>83.642408000000003</c:v>
                </c:pt>
                <c:pt idx="1373">
                  <c:v>83.636831000000001</c:v>
                </c:pt>
                <c:pt idx="1374">
                  <c:v>83.632936999999998</c:v>
                </c:pt>
                <c:pt idx="1375">
                  <c:v>83.633643000000006</c:v>
                </c:pt>
                <c:pt idx="1376">
                  <c:v>83.631747000000004</c:v>
                </c:pt>
                <c:pt idx="1377">
                  <c:v>83.621104000000003</c:v>
                </c:pt>
                <c:pt idx="1378">
                  <c:v>83.605108000000001</c:v>
                </c:pt>
                <c:pt idx="1379">
                  <c:v>83.590523000000005</c:v>
                </c:pt>
                <c:pt idx="1380">
                  <c:v>83.577781000000002</c:v>
                </c:pt>
                <c:pt idx="1381">
                  <c:v>83.563077000000007</c:v>
                </c:pt>
                <c:pt idx="1382">
                  <c:v>83.548157000000003</c:v>
                </c:pt>
                <c:pt idx="1383">
                  <c:v>83.542071000000007</c:v>
                </c:pt>
                <c:pt idx="1384">
                  <c:v>83.552100999999993</c:v>
                </c:pt>
                <c:pt idx="1385">
                  <c:v>83.576485000000005</c:v>
                </c:pt>
                <c:pt idx="1386">
                  <c:v>83.606961999999996</c:v>
                </c:pt>
                <c:pt idx="1387">
                  <c:v>83.635140000000007</c:v>
                </c:pt>
                <c:pt idx="1388">
                  <c:v>83.654788999999994</c:v>
                </c:pt>
                <c:pt idx="1389">
                  <c:v>83.661310999999998</c:v>
                </c:pt>
                <c:pt idx="1390">
                  <c:v>83.653049999999993</c:v>
                </c:pt>
                <c:pt idx="1391">
                  <c:v>83.633173999999997</c:v>
                </c:pt>
                <c:pt idx="1392">
                  <c:v>83.608025999999995</c:v>
                </c:pt>
                <c:pt idx="1393">
                  <c:v>83.583303999999998</c:v>
                </c:pt>
                <c:pt idx="1394">
                  <c:v>83.562865000000002</c:v>
                </c:pt>
                <c:pt idx="1395">
                  <c:v>83.549375999999995</c:v>
                </c:pt>
                <c:pt idx="1396">
                  <c:v>83.542233999999993</c:v>
                </c:pt>
                <c:pt idx="1397">
                  <c:v>83.535274999999999</c:v>
                </c:pt>
                <c:pt idx="1398">
                  <c:v>83.521983000000006</c:v>
                </c:pt>
                <c:pt idx="1399">
                  <c:v>83.505493000000001</c:v>
                </c:pt>
                <c:pt idx="1400">
                  <c:v>83.498600999999994</c:v>
                </c:pt>
                <c:pt idx="1401">
                  <c:v>83.509060000000005</c:v>
                </c:pt>
                <c:pt idx="1402">
                  <c:v>83.527800999999997</c:v>
                </c:pt>
                <c:pt idx="1403">
                  <c:v>83.537212999999994</c:v>
                </c:pt>
                <c:pt idx="1404">
                  <c:v>83.529977000000002</c:v>
                </c:pt>
                <c:pt idx="1405">
                  <c:v>83.514882999999998</c:v>
                </c:pt>
                <c:pt idx="1406">
                  <c:v>83.505087000000003</c:v>
                </c:pt>
                <c:pt idx="1407">
                  <c:v>83.505914000000004</c:v>
                </c:pt>
                <c:pt idx="1408">
                  <c:v>83.513614000000004</c:v>
                </c:pt>
                <c:pt idx="1409">
                  <c:v>83.520010999999997</c:v>
                </c:pt>
                <c:pt idx="1410">
                  <c:v>83.517662999999999</c:v>
                </c:pt>
                <c:pt idx="1411">
                  <c:v>83.505944</c:v>
                </c:pt>
                <c:pt idx="1412">
                  <c:v>83.493459000000001</c:v>
                </c:pt>
                <c:pt idx="1413">
                  <c:v>83.490003999999999</c:v>
                </c:pt>
                <c:pt idx="1414">
                  <c:v>83.495722000000001</c:v>
                </c:pt>
                <c:pt idx="1415">
                  <c:v>83.502432999999996</c:v>
                </c:pt>
                <c:pt idx="1416">
                  <c:v>83.504091000000003</c:v>
                </c:pt>
                <c:pt idx="1417">
                  <c:v>83.499332999999993</c:v>
                </c:pt>
                <c:pt idx="1418">
                  <c:v>83.486098999999996</c:v>
                </c:pt>
                <c:pt idx="1419">
                  <c:v>83.465017000000003</c:v>
                </c:pt>
                <c:pt idx="1420">
                  <c:v>83.449239000000006</c:v>
                </c:pt>
                <c:pt idx="1421">
                  <c:v>83.457451000000006</c:v>
                </c:pt>
                <c:pt idx="1422">
                  <c:v>83.490026999999998</c:v>
                </c:pt>
                <c:pt idx="1423">
                  <c:v>83.522063000000003</c:v>
                </c:pt>
                <c:pt idx="1424">
                  <c:v>83.528496000000004</c:v>
                </c:pt>
                <c:pt idx="1425">
                  <c:v>83.508499999999998</c:v>
                </c:pt>
                <c:pt idx="1426">
                  <c:v>83.477913000000001</c:v>
                </c:pt>
                <c:pt idx="1427">
                  <c:v>83.447927000000007</c:v>
                </c:pt>
                <c:pt idx="1428">
                  <c:v>83.423291000000006</c:v>
                </c:pt>
                <c:pt idx="1429">
                  <c:v>83.414035999999996</c:v>
                </c:pt>
                <c:pt idx="1430">
                  <c:v>83.432886999999994</c:v>
                </c:pt>
                <c:pt idx="1431">
                  <c:v>83.479157000000001</c:v>
                </c:pt>
                <c:pt idx="1432">
                  <c:v>83.533781000000005</c:v>
                </c:pt>
                <c:pt idx="1433">
                  <c:v>83.571647999999996</c:v>
                </c:pt>
                <c:pt idx="1434">
                  <c:v>83.575496000000001</c:v>
                </c:pt>
                <c:pt idx="1435">
                  <c:v>83.543244999999999</c:v>
                </c:pt>
                <c:pt idx="1436">
                  <c:v>83.489423000000002</c:v>
                </c:pt>
                <c:pt idx="1437">
                  <c:v>83.434820999999999</c:v>
                </c:pt>
                <c:pt idx="1438">
                  <c:v>83.387134000000003</c:v>
                </c:pt>
                <c:pt idx="1439">
                  <c:v>83.337125</c:v>
                </c:pt>
                <c:pt idx="1440">
                  <c:v>83.28134</c:v>
                </c:pt>
                <c:pt idx="1441">
                  <c:v>83.239317</c:v>
                </c:pt>
                <c:pt idx="1442">
                  <c:v>83.234335999999999</c:v>
                </c:pt>
                <c:pt idx="1443">
                  <c:v>83.262752000000006</c:v>
                </c:pt>
                <c:pt idx="1444">
                  <c:v>83.298081999999994</c:v>
                </c:pt>
                <c:pt idx="1445">
                  <c:v>83.322933000000006</c:v>
                </c:pt>
                <c:pt idx="1446">
                  <c:v>83.340990000000005</c:v>
                </c:pt>
                <c:pt idx="1447">
                  <c:v>83.358945000000006</c:v>
                </c:pt>
                <c:pt idx="1448">
                  <c:v>83.375468999999995</c:v>
                </c:pt>
                <c:pt idx="1449">
                  <c:v>83.391396</c:v>
                </c:pt>
                <c:pt idx="1450">
                  <c:v>83.412311000000003</c:v>
                </c:pt>
                <c:pt idx="1451">
                  <c:v>83.431787999999997</c:v>
                </c:pt>
                <c:pt idx="1452">
                  <c:v>83.425415000000001</c:v>
                </c:pt>
                <c:pt idx="1453">
                  <c:v>83.373513000000003</c:v>
                </c:pt>
                <c:pt idx="1454">
                  <c:v>83.285785000000004</c:v>
                </c:pt>
                <c:pt idx="1455">
                  <c:v>83.199361999999994</c:v>
                </c:pt>
                <c:pt idx="1456">
                  <c:v>83.156188</c:v>
                </c:pt>
                <c:pt idx="1457">
                  <c:v>83.178804999999997</c:v>
                </c:pt>
                <c:pt idx="1458">
                  <c:v>83.254373000000001</c:v>
                </c:pt>
                <c:pt idx="1459">
                  <c:v>83.337625000000003</c:v>
                </c:pt>
                <c:pt idx="1460">
                  <c:v>83.380972</c:v>
                </c:pt>
                <c:pt idx="1461">
                  <c:v>83.370305999999999</c:v>
                </c:pt>
                <c:pt idx="1462">
                  <c:v>83.328868999999997</c:v>
                </c:pt>
                <c:pt idx="1463">
                  <c:v>83.288579999999996</c:v>
                </c:pt>
                <c:pt idx="1464">
                  <c:v>83.266107000000005</c:v>
                </c:pt>
                <c:pt idx="1465">
                  <c:v>83.261537000000004</c:v>
                </c:pt>
                <c:pt idx="1466">
                  <c:v>83.263454999999993</c:v>
                </c:pt>
                <c:pt idx="1467">
                  <c:v>83.254149999999996</c:v>
                </c:pt>
                <c:pt idx="1468">
                  <c:v>83.226292999999998</c:v>
                </c:pt>
                <c:pt idx="1469">
                  <c:v>83.197204999999997</c:v>
                </c:pt>
                <c:pt idx="1470">
                  <c:v>83.190392000000003</c:v>
                </c:pt>
                <c:pt idx="1471">
                  <c:v>83.200542999999996</c:v>
                </c:pt>
                <c:pt idx="1472">
                  <c:v>83.196985999999995</c:v>
                </c:pt>
                <c:pt idx="1473">
                  <c:v>83.168847</c:v>
                </c:pt>
                <c:pt idx="1474">
                  <c:v>83.145782999999994</c:v>
                </c:pt>
                <c:pt idx="1475">
                  <c:v>83.16095</c:v>
                </c:pt>
                <c:pt idx="1476">
                  <c:v>83.208117999999999</c:v>
                </c:pt>
                <c:pt idx="1477">
                  <c:v>83.247246000000004</c:v>
                </c:pt>
                <c:pt idx="1478">
                  <c:v>83.241994000000005</c:v>
                </c:pt>
                <c:pt idx="1479">
                  <c:v>83.187076000000005</c:v>
                </c:pt>
                <c:pt idx="1480">
                  <c:v>83.115166000000002</c:v>
                </c:pt>
                <c:pt idx="1481">
                  <c:v>83.081470999999993</c:v>
                </c:pt>
                <c:pt idx="1482">
                  <c:v>83.119397000000006</c:v>
                </c:pt>
                <c:pt idx="1483">
                  <c:v>83.201277000000005</c:v>
                </c:pt>
                <c:pt idx="1484">
                  <c:v>83.263632000000001</c:v>
                </c:pt>
                <c:pt idx="1485">
                  <c:v>83.279723000000004</c:v>
                </c:pt>
                <c:pt idx="1486">
                  <c:v>83.279544000000001</c:v>
                </c:pt>
                <c:pt idx="1487">
                  <c:v>83.287306999999998</c:v>
                </c:pt>
                <c:pt idx="1488">
                  <c:v>83.279623999999998</c:v>
                </c:pt>
                <c:pt idx="1489">
                  <c:v>83.235648999999995</c:v>
                </c:pt>
                <c:pt idx="1490">
                  <c:v>83.189616000000001</c:v>
                </c:pt>
                <c:pt idx="1491">
                  <c:v>83.183952000000005</c:v>
                </c:pt>
                <c:pt idx="1492">
                  <c:v>83.193293999999995</c:v>
                </c:pt>
                <c:pt idx="1493">
                  <c:v>83.151995999999997</c:v>
                </c:pt>
                <c:pt idx="1494">
                  <c:v>83.053882999999999</c:v>
                </c:pt>
                <c:pt idx="1495">
                  <c:v>82.971920999999995</c:v>
                </c:pt>
                <c:pt idx="1496">
                  <c:v>82.970248999999995</c:v>
                </c:pt>
                <c:pt idx="1497">
                  <c:v>83.040239999999997</c:v>
                </c:pt>
                <c:pt idx="1498">
                  <c:v>83.131832000000003</c:v>
                </c:pt>
                <c:pt idx="1499">
                  <c:v>83.204582000000002</c:v>
                </c:pt>
                <c:pt idx="1500">
                  <c:v>83.232149000000007</c:v>
                </c:pt>
                <c:pt idx="1501">
                  <c:v>83.197839000000002</c:v>
                </c:pt>
                <c:pt idx="1502">
                  <c:v>83.115433999999993</c:v>
                </c:pt>
                <c:pt idx="1503">
                  <c:v>83.031211999999996</c:v>
                </c:pt>
                <c:pt idx="1504">
                  <c:v>82.981374000000002</c:v>
                </c:pt>
                <c:pt idx="1505">
                  <c:v>82.961926000000005</c:v>
                </c:pt>
                <c:pt idx="1506">
                  <c:v>82.951851000000005</c:v>
                </c:pt>
                <c:pt idx="1507">
                  <c:v>82.942705000000004</c:v>
                </c:pt>
                <c:pt idx="1508">
                  <c:v>82.932309000000004</c:v>
                </c:pt>
                <c:pt idx="1509">
                  <c:v>82.917022000000003</c:v>
                </c:pt>
                <c:pt idx="1510">
                  <c:v>82.909056000000007</c:v>
                </c:pt>
                <c:pt idx="1511">
                  <c:v>82.932733999999996</c:v>
                </c:pt>
                <c:pt idx="1512">
                  <c:v>82.977635000000006</c:v>
                </c:pt>
                <c:pt idx="1513">
                  <c:v>82.981408999999999</c:v>
                </c:pt>
                <c:pt idx="1514">
                  <c:v>82.894664000000006</c:v>
                </c:pt>
                <c:pt idx="1515">
                  <c:v>82.750212000000005</c:v>
                </c:pt>
                <c:pt idx="1516">
                  <c:v>82.635323999999997</c:v>
                </c:pt>
                <c:pt idx="1517">
                  <c:v>82.601856999999995</c:v>
                </c:pt>
                <c:pt idx="1518">
                  <c:v>82.630429000000007</c:v>
                </c:pt>
                <c:pt idx="1519">
                  <c:v>82.675664999999995</c:v>
                </c:pt>
                <c:pt idx="1520">
                  <c:v>82.716093000000001</c:v>
                </c:pt>
                <c:pt idx="1521">
                  <c:v>82.756536999999994</c:v>
                </c:pt>
                <c:pt idx="1522">
                  <c:v>82.805259000000007</c:v>
                </c:pt>
                <c:pt idx="1523">
                  <c:v>82.858510999999993</c:v>
                </c:pt>
                <c:pt idx="1524">
                  <c:v>82.897834000000003</c:v>
                </c:pt>
                <c:pt idx="1525">
                  <c:v>82.901129999999995</c:v>
                </c:pt>
                <c:pt idx="1526">
                  <c:v>82.864222999999996</c:v>
                </c:pt>
                <c:pt idx="1527">
                  <c:v>82.807929000000001</c:v>
                </c:pt>
                <c:pt idx="1528">
                  <c:v>82.756424999999993</c:v>
                </c:pt>
                <c:pt idx="1529">
                  <c:v>82.717123000000001</c:v>
                </c:pt>
                <c:pt idx="1530">
                  <c:v>82.690145000000001</c:v>
                </c:pt>
                <c:pt idx="1531">
                  <c:v>82.681354999999996</c:v>
                </c:pt>
                <c:pt idx="1532">
                  <c:v>82.688086999999996</c:v>
                </c:pt>
                <c:pt idx="1533">
                  <c:v>82.686864999999997</c:v>
                </c:pt>
                <c:pt idx="1534">
                  <c:v>82.660927000000001</c:v>
                </c:pt>
                <c:pt idx="1535">
                  <c:v>82.632594999999995</c:v>
                </c:pt>
                <c:pt idx="1536">
                  <c:v>82.641670000000005</c:v>
                </c:pt>
                <c:pt idx="1537">
                  <c:v>82.692834000000005</c:v>
                </c:pt>
                <c:pt idx="1538">
                  <c:v>82.748045000000005</c:v>
                </c:pt>
                <c:pt idx="1539">
                  <c:v>82.771827000000002</c:v>
                </c:pt>
                <c:pt idx="1540">
                  <c:v>82.761931000000004</c:v>
                </c:pt>
                <c:pt idx="1541">
                  <c:v>82.734521999999998</c:v>
                </c:pt>
                <c:pt idx="1542">
                  <c:v>82.703671999999997</c:v>
                </c:pt>
                <c:pt idx="1543">
                  <c:v>82.681634000000003</c:v>
                </c:pt>
                <c:pt idx="1544">
                  <c:v>82.675994000000003</c:v>
                </c:pt>
                <c:pt idx="1545">
                  <c:v>82.675179</c:v>
                </c:pt>
                <c:pt idx="1546">
                  <c:v>82.653970000000001</c:v>
                </c:pt>
                <c:pt idx="1547">
                  <c:v>82.604095999999998</c:v>
                </c:pt>
                <c:pt idx="1548">
                  <c:v>82.546841000000001</c:v>
                </c:pt>
                <c:pt idx="1549">
                  <c:v>82.508216000000004</c:v>
                </c:pt>
                <c:pt idx="1550">
                  <c:v>82.495868999999999</c:v>
                </c:pt>
                <c:pt idx="1551">
                  <c:v>82.505954000000003</c:v>
                </c:pt>
                <c:pt idx="1552">
                  <c:v>82.534014999999997</c:v>
                </c:pt>
                <c:pt idx="1553">
                  <c:v>82.567840000000004</c:v>
                </c:pt>
                <c:pt idx="1554">
                  <c:v>82.586091999999994</c:v>
                </c:pt>
                <c:pt idx="1555">
                  <c:v>82.579924000000005</c:v>
                </c:pt>
                <c:pt idx="1556">
                  <c:v>82.566211999999993</c:v>
                </c:pt>
                <c:pt idx="1557">
                  <c:v>82.565956999999997</c:v>
                </c:pt>
                <c:pt idx="1558">
                  <c:v>82.577167000000003</c:v>
                </c:pt>
                <c:pt idx="1559">
                  <c:v>82.581091000000001</c:v>
                </c:pt>
                <c:pt idx="1560">
                  <c:v>82.568470000000005</c:v>
                </c:pt>
                <c:pt idx="1561">
                  <c:v>82.547559000000007</c:v>
                </c:pt>
                <c:pt idx="1562">
                  <c:v>82.530004000000005</c:v>
                </c:pt>
                <c:pt idx="1563">
                  <c:v>82.518955000000005</c:v>
                </c:pt>
                <c:pt idx="1564">
                  <c:v>82.508758</c:v>
                </c:pt>
                <c:pt idx="1565">
                  <c:v>82.489974000000004</c:v>
                </c:pt>
                <c:pt idx="1566">
                  <c:v>82.458481000000006</c:v>
                </c:pt>
                <c:pt idx="1567">
                  <c:v>82.424656999999996</c:v>
                </c:pt>
                <c:pt idx="1568">
                  <c:v>82.407387</c:v>
                </c:pt>
                <c:pt idx="1569">
                  <c:v>82.413070000000005</c:v>
                </c:pt>
                <c:pt idx="1570">
                  <c:v>82.427429000000004</c:v>
                </c:pt>
                <c:pt idx="1571">
                  <c:v>82.434888999999998</c:v>
                </c:pt>
                <c:pt idx="1572">
                  <c:v>82.438057999999998</c:v>
                </c:pt>
                <c:pt idx="1573">
                  <c:v>82.448830999999998</c:v>
                </c:pt>
                <c:pt idx="1574">
                  <c:v>82.467658999999998</c:v>
                </c:pt>
                <c:pt idx="1575">
                  <c:v>82.483943999999994</c:v>
                </c:pt>
                <c:pt idx="1576">
                  <c:v>82.492784</c:v>
                </c:pt>
                <c:pt idx="1577">
                  <c:v>82.497583000000006</c:v>
                </c:pt>
                <c:pt idx="1578">
                  <c:v>82.496061999999995</c:v>
                </c:pt>
                <c:pt idx="1579">
                  <c:v>82.476997999999995</c:v>
                </c:pt>
                <c:pt idx="1580">
                  <c:v>82.436177999999998</c:v>
                </c:pt>
                <c:pt idx="1581">
                  <c:v>82.387258000000003</c:v>
                </c:pt>
                <c:pt idx="1582">
                  <c:v>82.350796000000003</c:v>
                </c:pt>
                <c:pt idx="1583">
                  <c:v>82.336708999999999</c:v>
                </c:pt>
                <c:pt idx="1584">
                  <c:v>82.340720000000005</c:v>
                </c:pt>
                <c:pt idx="1585">
                  <c:v>82.353198000000006</c:v>
                </c:pt>
                <c:pt idx="1586">
                  <c:v>82.366045</c:v>
                </c:pt>
                <c:pt idx="1587">
                  <c:v>82.373661999999996</c:v>
                </c:pt>
                <c:pt idx="1588">
                  <c:v>82.374277000000006</c:v>
                </c:pt>
                <c:pt idx="1589">
                  <c:v>82.372270999999998</c:v>
                </c:pt>
                <c:pt idx="1590">
                  <c:v>82.374701000000002</c:v>
                </c:pt>
                <c:pt idx="1591">
                  <c:v>82.382283000000001</c:v>
                </c:pt>
                <c:pt idx="1592">
                  <c:v>82.38646</c:v>
                </c:pt>
                <c:pt idx="1593">
                  <c:v>82.379176999999999</c:v>
                </c:pt>
                <c:pt idx="1594">
                  <c:v>82.363849999999999</c:v>
                </c:pt>
                <c:pt idx="1595">
                  <c:v>82.352029999999999</c:v>
                </c:pt>
                <c:pt idx="1596">
                  <c:v>82.350266000000005</c:v>
                </c:pt>
                <c:pt idx="1597">
                  <c:v>82.356213999999994</c:v>
                </c:pt>
                <c:pt idx="1598">
                  <c:v>82.367898999999994</c:v>
                </c:pt>
                <c:pt idx="1599">
                  <c:v>82.389202999999995</c:v>
                </c:pt>
                <c:pt idx="1600">
                  <c:v>82.422878999999995</c:v>
                </c:pt>
                <c:pt idx="1601">
                  <c:v>82.464506</c:v>
                </c:pt>
                <c:pt idx="1602">
                  <c:v>82.507194999999996</c:v>
                </c:pt>
                <c:pt idx="1603">
                  <c:v>82.545574999999999</c:v>
                </c:pt>
                <c:pt idx="1604">
                  <c:v>82.570459</c:v>
                </c:pt>
                <c:pt idx="1605">
                  <c:v>82.567863000000003</c:v>
                </c:pt>
                <c:pt idx="1606">
                  <c:v>82.532928999999996</c:v>
                </c:pt>
                <c:pt idx="1607">
                  <c:v>82.481205000000003</c:v>
                </c:pt>
                <c:pt idx="1608">
                  <c:v>82.438074</c:v>
                </c:pt>
                <c:pt idx="1609">
                  <c:v>82.419627000000006</c:v>
                </c:pt>
                <c:pt idx="1610">
                  <c:v>82.428610000000006</c:v>
                </c:pt>
                <c:pt idx="1611">
                  <c:v>82.460970000000003</c:v>
                </c:pt>
                <c:pt idx="1612">
                  <c:v>82.505880000000005</c:v>
                </c:pt>
                <c:pt idx="1613">
                  <c:v>82.545731000000004</c:v>
                </c:pt>
                <c:pt idx="1614">
                  <c:v>82.570442</c:v>
                </c:pt>
                <c:pt idx="1615">
                  <c:v>82.591019000000003</c:v>
                </c:pt>
                <c:pt idx="1616">
                  <c:v>82.626932999999994</c:v>
                </c:pt>
                <c:pt idx="1617">
                  <c:v>82.680181000000005</c:v>
                </c:pt>
                <c:pt idx="1618">
                  <c:v>82.734030000000004</c:v>
                </c:pt>
                <c:pt idx="1619">
                  <c:v>82.77758</c:v>
                </c:pt>
                <c:pt idx="1620">
                  <c:v>82.815657999999999</c:v>
                </c:pt>
                <c:pt idx="1621">
                  <c:v>82.848500999999999</c:v>
                </c:pt>
                <c:pt idx="1622">
                  <c:v>82.860088000000005</c:v>
                </c:pt>
                <c:pt idx="1623">
                  <c:v>82.842409000000004</c:v>
                </c:pt>
                <c:pt idx="1624">
                  <c:v>82.815415999999999</c:v>
                </c:pt>
                <c:pt idx="1625">
                  <c:v>82.801185000000004</c:v>
                </c:pt>
                <c:pt idx="1626">
                  <c:v>82.792827000000003</c:v>
                </c:pt>
                <c:pt idx="1627">
                  <c:v>82.773336</c:v>
                </c:pt>
                <c:pt idx="1628">
                  <c:v>82.763975000000002</c:v>
                </c:pt>
                <c:pt idx="1629">
                  <c:v>82.819816000000003</c:v>
                </c:pt>
                <c:pt idx="1630">
                  <c:v>82.972463000000005</c:v>
                </c:pt>
                <c:pt idx="1631">
                  <c:v>83.190556000000001</c:v>
                </c:pt>
                <c:pt idx="1632">
                  <c:v>83.389208999999994</c:v>
                </c:pt>
                <c:pt idx="1633">
                  <c:v>83.462952000000001</c:v>
                </c:pt>
                <c:pt idx="1634">
                  <c:v>83.348817999999994</c:v>
                </c:pt>
                <c:pt idx="1635">
                  <c:v>83.104259999999996</c:v>
                </c:pt>
                <c:pt idx="1636">
                  <c:v>82.895894999999996</c:v>
                </c:pt>
                <c:pt idx="1637">
                  <c:v>82.846481999999995</c:v>
                </c:pt>
                <c:pt idx="1638">
                  <c:v>82.928959000000006</c:v>
                </c:pt>
                <c:pt idx="1639">
                  <c:v>83.031441000000001</c:v>
                </c:pt>
                <c:pt idx="1640">
                  <c:v>83.072646000000006</c:v>
                </c:pt>
                <c:pt idx="1641">
                  <c:v>83.044712000000004</c:v>
                </c:pt>
                <c:pt idx="1642">
                  <c:v>82.952354</c:v>
                </c:pt>
                <c:pt idx="1643">
                  <c:v>82.809379000000007</c:v>
                </c:pt>
                <c:pt idx="1644">
                  <c:v>82.684674000000001</c:v>
                </c:pt>
                <c:pt idx="1645">
                  <c:v>82.627775</c:v>
                </c:pt>
                <c:pt idx="1646">
                  <c:v>82.637207000000004</c:v>
                </c:pt>
                <c:pt idx="1647">
                  <c:v>82.679430999999994</c:v>
                </c:pt>
                <c:pt idx="1648">
                  <c:v>82.742419999999996</c:v>
                </c:pt>
                <c:pt idx="1649">
                  <c:v>82.812027999999998</c:v>
                </c:pt>
                <c:pt idx="1650">
                  <c:v>82.846852999999996</c:v>
                </c:pt>
                <c:pt idx="1651">
                  <c:v>82.860495</c:v>
                </c:pt>
                <c:pt idx="1652">
                  <c:v>82.902336000000005</c:v>
                </c:pt>
                <c:pt idx="1653">
                  <c:v>83.011741999999998</c:v>
                </c:pt>
                <c:pt idx="1654">
                  <c:v>83.171193000000002</c:v>
                </c:pt>
                <c:pt idx="1655">
                  <c:v>83.289704999999998</c:v>
                </c:pt>
                <c:pt idx="1656">
                  <c:v>83.315374000000006</c:v>
                </c:pt>
                <c:pt idx="1657">
                  <c:v>83.245233999999996</c:v>
                </c:pt>
                <c:pt idx="1658">
                  <c:v>83.138261999999997</c:v>
                </c:pt>
                <c:pt idx="1659">
                  <c:v>83.019711000000001</c:v>
                </c:pt>
                <c:pt idx="1660">
                  <c:v>82.900396999999998</c:v>
                </c:pt>
                <c:pt idx="1661">
                  <c:v>82.818725999999998</c:v>
                </c:pt>
                <c:pt idx="1662">
                  <c:v>82.784237000000005</c:v>
                </c:pt>
                <c:pt idx="1663">
                  <c:v>82.783400999999998</c:v>
                </c:pt>
                <c:pt idx="1664">
                  <c:v>82.781239999999997</c:v>
                </c:pt>
                <c:pt idx="1665">
                  <c:v>82.777573000000004</c:v>
                </c:pt>
                <c:pt idx="1666">
                  <c:v>82.767450999999994</c:v>
                </c:pt>
                <c:pt idx="1667">
                  <c:v>82.758133999999998</c:v>
                </c:pt>
                <c:pt idx="1668">
                  <c:v>82.729759000000001</c:v>
                </c:pt>
                <c:pt idx="1669">
                  <c:v>82.685506000000004</c:v>
                </c:pt>
                <c:pt idx="1670">
                  <c:v>82.601371999999998</c:v>
                </c:pt>
                <c:pt idx="1671">
                  <c:v>82.518272999999994</c:v>
                </c:pt>
                <c:pt idx="1672">
                  <c:v>82.464157999999998</c:v>
                </c:pt>
                <c:pt idx="1673">
                  <c:v>82.479194000000007</c:v>
                </c:pt>
                <c:pt idx="1674">
                  <c:v>82.553085999999993</c:v>
                </c:pt>
                <c:pt idx="1675">
                  <c:v>82.643518999999998</c:v>
                </c:pt>
                <c:pt idx="1676">
                  <c:v>82.713310000000007</c:v>
                </c:pt>
                <c:pt idx="1677">
                  <c:v>82.723832000000002</c:v>
                </c:pt>
                <c:pt idx="1678">
                  <c:v>82.672585999999995</c:v>
                </c:pt>
                <c:pt idx="1679">
                  <c:v>82.576677000000004</c:v>
                </c:pt>
                <c:pt idx="1680">
                  <c:v>82.472301000000002</c:v>
                </c:pt>
                <c:pt idx="1681">
                  <c:v>82.398677000000006</c:v>
                </c:pt>
                <c:pt idx="1682">
                  <c:v>82.358406000000002</c:v>
                </c:pt>
                <c:pt idx="1683">
                  <c:v>82.362395000000006</c:v>
                </c:pt>
                <c:pt idx="1684">
                  <c:v>82.405919999999995</c:v>
                </c:pt>
                <c:pt idx="1685">
                  <c:v>82.505944</c:v>
                </c:pt>
                <c:pt idx="1686">
                  <c:v>82.628524999999996</c:v>
                </c:pt>
                <c:pt idx="1687">
                  <c:v>82.739827000000005</c:v>
                </c:pt>
                <c:pt idx="1688">
                  <c:v>82.794891000000007</c:v>
                </c:pt>
                <c:pt idx="1689">
                  <c:v>82.807226999999997</c:v>
                </c:pt>
                <c:pt idx="1690">
                  <c:v>82.790188000000001</c:v>
                </c:pt>
                <c:pt idx="1691">
                  <c:v>82.765217000000007</c:v>
                </c:pt>
                <c:pt idx="1692">
                  <c:v>82.722791000000001</c:v>
                </c:pt>
                <c:pt idx="1693">
                  <c:v>82.664615999999995</c:v>
                </c:pt>
                <c:pt idx="1694">
                  <c:v>82.589653999999996</c:v>
                </c:pt>
                <c:pt idx="1695">
                  <c:v>82.518195000000006</c:v>
                </c:pt>
                <c:pt idx="1696">
                  <c:v>82.468089000000006</c:v>
                </c:pt>
                <c:pt idx="1697">
                  <c:v>82.460875000000001</c:v>
                </c:pt>
                <c:pt idx="1698">
                  <c:v>82.488990000000001</c:v>
                </c:pt>
                <c:pt idx="1699">
                  <c:v>82.533018999999996</c:v>
                </c:pt>
                <c:pt idx="1700">
                  <c:v>82.562104000000005</c:v>
                </c:pt>
                <c:pt idx="1701">
                  <c:v>82.574776</c:v>
                </c:pt>
                <c:pt idx="1702">
                  <c:v>82.580045999999996</c:v>
                </c:pt>
                <c:pt idx="1703">
                  <c:v>82.592392000000004</c:v>
                </c:pt>
                <c:pt idx="1704">
                  <c:v>82.600599000000003</c:v>
                </c:pt>
                <c:pt idx="1705">
                  <c:v>82.588040000000007</c:v>
                </c:pt>
                <c:pt idx="1706">
                  <c:v>82.546069000000003</c:v>
                </c:pt>
                <c:pt idx="1707">
                  <c:v>82.493182000000004</c:v>
                </c:pt>
                <c:pt idx="1708">
                  <c:v>82.454234999999997</c:v>
                </c:pt>
                <c:pt idx="1709">
                  <c:v>82.432631000000001</c:v>
                </c:pt>
                <c:pt idx="1710">
                  <c:v>82.405209999999997</c:v>
                </c:pt>
                <c:pt idx="1711">
                  <c:v>82.352239999999995</c:v>
                </c:pt>
                <c:pt idx="1712">
                  <c:v>82.289390999999995</c:v>
                </c:pt>
                <c:pt idx="1713">
                  <c:v>82.251896000000002</c:v>
                </c:pt>
                <c:pt idx="1714">
                  <c:v>82.255746000000002</c:v>
                </c:pt>
                <c:pt idx="1715">
                  <c:v>82.278649000000001</c:v>
                </c:pt>
                <c:pt idx="1716">
                  <c:v>82.290058999999999</c:v>
                </c:pt>
                <c:pt idx="1717">
                  <c:v>82.279760999999993</c:v>
                </c:pt>
                <c:pt idx="1718">
                  <c:v>82.256853000000007</c:v>
                </c:pt>
                <c:pt idx="1719">
                  <c:v>82.226787000000002</c:v>
                </c:pt>
                <c:pt idx="1720">
                  <c:v>82.188905000000005</c:v>
                </c:pt>
                <c:pt idx="1721">
                  <c:v>82.148966000000001</c:v>
                </c:pt>
                <c:pt idx="1722">
                  <c:v>82.121825999999999</c:v>
                </c:pt>
                <c:pt idx="1723">
                  <c:v>82.117665000000002</c:v>
                </c:pt>
                <c:pt idx="1724">
                  <c:v>82.132932999999994</c:v>
                </c:pt>
                <c:pt idx="1725">
                  <c:v>82.159858</c:v>
                </c:pt>
                <c:pt idx="1726">
                  <c:v>82.193821</c:v>
                </c:pt>
                <c:pt idx="1727">
                  <c:v>82.232116000000005</c:v>
                </c:pt>
                <c:pt idx="1728">
                  <c:v>82.265939000000003</c:v>
                </c:pt>
                <c:pt idx="1729">
                  <c:v>82.281841</c:v>
                </c:pt>
                <c:pt idx="1730">
                  <c:v>82.268638999999993</c:v>
                </c:pt>
                <c:pt idx="1731">
                  <c:v>82.225707</c:v>
                </c:pt>
                <c:pt idx="1732">
                  <c:v>82.166529999999995</c:v>
                </c:pt>
                <c:pt idx="1733">
                  <c:v>82.113665999999995</c:v>
                </c:pt>
                <c:pt idx="1734">
                  <c:v>82.085504999999998</c:v>
                </c:pt>
                <c:pt idx="1735">
                  <c:v>82.085708999999994</c:v>
                </c:pt>
                <c:pt idx="1736">
                  <c:v>82.103639999999999</c:v>
                </c:pt>
                <c:pt idx="1737">
                  <c:v>82.124886000000004</c:v>
                </c:pt>
                <c:pt idx="1738">
                  <c:v>82.138092</c:v>
                </c:pt>
                <c:pt idx="1739">
                  <c:v>82.133362000000005</c:v>
                </c:pt>
                <c:pt idx="1740">
                  <c:v>82.103519000000006</c:v>
                </c:pt>
                <c:pt idx="1741">
                  <c:v>82.04786</c:v>
                </c:pt>
                <c:pt idx="1742">
                  <c:v>81.975876</c:v>
                </c:pt>
                <c:pt idx="1743">
                  <c:v>81.900307999999995</c:v>
                </c:pt>
                <c:pt idx="1744">
                  <c:v>81.829713999999996</c:v>
                </c:pt>
                <c:pt idx="1745">
                  <c:v>81.770227000000006</c:v>
                </c:pt>
                <c:pt idx="1746">
                  <c:v>81.732408000000007</c:v>
                </c:pt>
                <c:pt idx="1747">
                  <c:v>81.730548999999996</c:v>
                </c:pt>
                <c:pt idx="1748">
                  <c:v>81.768648999999996</c:v>
                </c:pt>
                <c:pt idx="1749">
                  <c:v>81.834101000000004</c:v>
                </c:pt>
                <c:pt idx="1750">
                  <c:v>81.904922999999997</c:v>
                </c:pt>
                <c:pt idx="1751">
                  <c:v>81.963234999999997</c:v>
                </c:pt>
                <c:pt idx="1752">
                  <c:v>81.997202000000001</c:v>
                </c:pt>
                <c:pt idx="1753">
                  <c:v>81.998159999999999</c:v>
                </c:pt>
                <c:pt idx="1754">
                  <c:v>81.964799999999997</c:v>
                </c:pt>
                <c:pt idx="1755">
                  <c:v>81.913822999999994</c:v>
                </c:pt>
                <c:pt idx="1756">
                  <c:v>81.876419999999996</c:v>
                </c:pt>
                <c:pt idx="1757">
                  <c:v>81.874315999999993</c:v>
                </c:pt>
                <c:pt idx="1758">
                  <c:v>81.898244000000005</c:v>
                </c:pt>
                <c:pt idx="1759">
                  <c:v>81.913464000000005</c:v>
                </c:pt>
                <c:pt idx="1760">
                  <c:v>81.890026000000006</c:v>
                </c:pt>
                <c:pt idx="1761">
                  <c:v>81.829170000000005</c:v>
                </c:pt>
                <c:pt idx="1762">
                  <c:v>81.760706999999996</c:v>
                </c:pt>
                <c:pt idx="1763">
                  <c:v>81.715148999999997</c:v>
                </c:pt>
                <c:pt idx="1764">
                  <c:v>81.700283999999996</c:v>
                </c:pt>
                <c:pt idx="1765">
                  <c:v>81.706620999999998</c:v>
                </c:pt>
                <c:pt idx="1766">
                  <c:v>81.731712999999999</c:v>
                </c:pt>
                <c:pt idx="1767">
                  <c:v>81.785726999999994</c:v>
                </c:pt>
                <c:pt idx="1768">
                  <c:v>81.865139999999997</c:v>
                </c:pt>
                <c:pt idx="1769">
                  <c:v>81.930940000000007</c:v>
                </c:pt>
                <c:pt idx="1770">
                  <c:v>81.930452000000002</c:v>
                </c:pt>
                <c:pt idx="1771">
                  <c:v>81.847280999999995</c:v>
                </c:pt>
                <c:pt idx="1772">
                  <c:v>81.723922000000002</c:v>
                </c:pt>
                <c:pt idx="1773">
                  <c:v>81.630685</c:v>
                </c:pt>
                <c:pt idx="1774">
                  <c:v>81.613487000000006</c:v>
                </c:pt>
                <c:pt idx="1775">
                  <c:v>81.666089999999997</c:v>
                </c:pt>
                <c:pt idx="1776">
                  <c:v>81.741191999999998</c:v>
                </c:pt>
                <c:pt idx="1777">
                  <c:v>81.790571999999997</c:v>
                </c:pt>
                <c:pt idx="1778">
                  <c:v>81.804193999999995</c:v>
                </c:pt>
                <c:pt idx="1779">
                  <c:v>81.811040000000006</c:v>
                </c:pt>
                <c:pt idx="1780">
                  <c:v>81.835673</c:v>
                </c:pt>
                <c:pt idx="1781">
                  <c:v>81.862339000000006</c:v>
                </c:pt>
                <c:pt idx="1782">
                  <c:v>81.858548999999996</c:v>
                </c:pt>
                <c:pt idx="1783">
                  <c:v>81.826336999999995</c:v>
                </c:pt>
                <c:pt idx="1784">
                  <c:v>81.800601</c:v>
                </c:pt>
                <c:pt idx="1785">
                  <c:v>81.791343999999995</c:v>
                </c:pt>
                <c:pt idx="1786">
                  <c:v>81.761747</c:v>
                </c:pt>
                <c:pt idx="1787">
                  <c:v>81.685149999999993</c:v>
                </c:pt>
                <c:pt idx="1788">
                  <c:v>81.598364000000004</c:v>
                </c:pt>
                <c:pt idx="1789">
                  <c:v>81.565749999999994</c:v>
                </c:pt>
                <c:pt idx="1790">
                  <c:v>81.601429999999993</c:v>
                </c:pt>
                <c:pt idx="1791">
                  <c:v>81.656317000000001</c:v>
                </c:pt>
                <c:pt idx="1792">
                  <c:v>81.678366999999994</c:v>
                </c:pt>
                <c:pt idx="1793">
                  <c:v>81.658665999999997</c:v>
                </c:pt>
                <c:pt idx="1794">
                  <c:v>81.615840000000006</c:v>
                </c:pt>
                <c:pt idx="1795">
                  <c:v>81.565669</c:v>
                </c:pt>
                <c:pt idx="1796">
                  <c:v>81.521548999999993</c:v>
                </c:pt>
                <c:pt idx="1797">
                  <c:v>81.506266999999994</c:v>
                </c:pt>
                <c:pt idx="1798">
                  <c:v>81.542618000000004</c:v>
                </c:pt>
                <c:pt idx="1799">
                  <c:v>81.632192000000003</c:v>
                </c:pt>
                <c:pt idx="1800">
                  <c:v>81.749256000000003</c:v>
                </c:pt>
                <c:pt idx="1801">
                  <c:v>81.853859999999997</c:v>
                </c:pt>
                <c:pt idx="1802">
                  <c:v>81.910184000000001</c:v>
                </c:pt>
                <c:pt idx="1803">
                  <c:v>81.902005000000003</c:v>
                </c:pt>
                <c:pt idx="1804">
                  <c:v>81.838706999999999</c:v>
                </c:pt>
                <c:pt idx="1805">
                  <c:v>81.743567999999996</c:v>
                </c:pt>
                <c:pt idx="1806">
                  <c:v>81.636877999999996</c:v>
                </c:pt>
                <c:pt idx="1807">
                  <c:v>81.536134000000004</c:v>
                </c:pt>
                <c:pt idx="1808">
                  <c:v>81.465292000000005</c:v>
                </c:pt>
                <c:pt idx="1809">
                  <c:v>81.445481000000001</c:v>
                </c:pt>
                <c:pt idx="1810">
                  <c:v>81.469649000000004</c:v>
                </c:pt>
                <c:pt idx="1811">
                  <c:v>81.496975000000006</c:v>
                </c:pt>
                <c:pt idx="1812">
                  <c:v>81.485264999999998</c:v>
                </c:pt>
                <c:pt idx="1813">
                  <c:v>81.430829000000003</c:v>
                </c:pt>
                <c:pt idx="1814">
                  <c:v>81.373675000000006</c:v>
                </c:pt>
                <c:pt idx="1815">
                  <c:v>81.365774999999999</c:v>
                </c:pt>
                <c:pt idx="1816">
                  <c:v>81.430621000000002</c:v>
                </c:pt>
                <c:pt idx="1817">
                  <c:v>81.542148999999995</c:v>
                </c:pt>
                <c:pt idx="1818">
                  <c:v>81.638008999999997</c:v>
                </c:pt>
                <c:pt idx="1819">
                  <c:v>81.664174000000003</c:v>
                </c:pt>
                <c:pt idx="1820">
                  <c:v>81.619114999999994</c:v>
                </c:pt>
                <c:pt idx="1821">
                  <c:v>81.548884000000001</c:v>
                </c:pt>
                <c:pt idx="1822">
                  <c:v>81.494433000000001</c:v>
                </c:pt>
                <c:pt idx="1823">
                  <c:v>81.455309999999997</c:v>
                </c:pt>
                <c:pt idx="1824">
                  <c:v>81.412824999999998</c:v>
                </c:pt>
                <c:pt idx="1825">
                  <c:v>81.375885999999994</c:v>
                </c:pt>
                <c:pt idx="1826">
                  <c:v>81.379079000000004</c:v>
                </c:pt>
                <c:pt idx="1827">
                  <c:v>81.431672000000006</c:v>
                </c:pt>
                <c:pt idx="1828">
                  <c:v>81.493202999999994</c:v>
                </c:pt>
                <c:pt idx="1829">
                  <c:v>81.516992000000002</c:v>
                </c:pt>
                <c:pt idx="1830">
                  <c:v>81.502232000000006</c:v>
                </c:pt>
                <c:pt idx="1831">
                  <c:v>81.482955000000004</c:v>
                </c:pt>
                <c:pt idx="1832">
                  <c:v>81.474430999999996</c:v>
                </c:pt>
                <c:pt idx="1833">
                  <c:v>81.456345999999996</c:v>
                </c:pt>
                <c:pt idx="1834">
                  <c:v>81.414698000000001</c:v>
                </c:pt>
                <c:pt idx="1835">
                  <c:v>81.376801999999998</c:v>
                </c:pt>
                <c:pt idx="1836">
                  <c:v>81.387054000000006</c:v>
                </c:pt>
                <c:pt idx="1837">
                  <c:v>81.460564000000005</c:v>
                </c:pt>
                <c:pt idx="1838">
                  <c:v>81.574352000000005</c:v>
                </c:pt>
                <c:pt idx="1839">
                  <c:v>81.685905000000005</c:v>
                </c:pt>
                <c:pt idx="1840">
                  <c:v>81.743433999999993</c:v>
                </c:pt>
                <c:pt idx="1841">
                  <c:v>81.703191000000004</c:v>
                </c:pt>
                <c:pt idx="1842">
                  <c:v>81.574241000000001</c:v>
                </c:pt>
                <c:pt idx="1843">
                  <c:v>81.434397000000004</c:v>
                </c:pt>
                <c:pt idx="1844">
                  <c:v>81.365503000000004</c:v>
                </c:pt>
                <c:pt idx="1845">
                  <c:v>81.383725999999996</c:v>
                </c:pt>
                <c:pt idx="1846">
                  <c:v>81.450076999999993</c:v>
                </c:pt>
                <c:pt idx="1847">
                  <c:v>81.52373</c:v>
                </c:pt>
                <c:pt idx="1848">
                  <c:v>81.582823000000005</c:v>
                </c:pt>
                <c:pt idx="1849">
                  <c:v>81.608232999999998</c:v>
                </c:pt>
                <c:pt idx="1850">
                  <c:v>81.582892999999999</c:v>
                </c:pt>
                <c:pt idx="1851">
                  <c:v>81.518257000000006</c:v>
                </c:pt>
                <c:pt idx="1852">
                  <c:v>81.456314000000006</c:v>
                </c:pt>
                <c:pt idx="1853">
                  <c:v>81.428548000000006</c:v>
                </c:pt>
                <c:pt idx="1854">
                  <c:v>81.427854999999994</c:v>
                </c:pt>
                <c:pt idx="1855">
                  <c:v>81.430974000000006</c:v>
                </c:pt>
                <c:pt idx="1856">
                  <c:v>81.433212999999995</c:v>
                </c:pt>
                <c:pt idx="1857">
                  <c:v>81.446984</c:v>
                </c:pt>
                <c:pt idx="1858">
                  <c:v>81.476388999999998</c:v>
                </c:pt>
                <c:pt idx="1859">
                  <c:v>81.509642999999997</c:v>
                </c:pt>
                <c:pt idx="1860">
                  <c:v>81.536237</c:v>
                </c:pt>
                <c:pt idx="1861">
                  <c:v>81.562679000000003</c:v>
                </c:pt>
                <c:pt idx="1862">
                  <c:v>81.607950000000002</c:v>
                </c:pt>
                <c:pt idx="1863">
                  <c:v>81.681477000000001</c:v>
                </c:pt>
                <c:pt idx="1864">
                  <c:v>81.760762999999997</c:v>
                </c:pt>
                <c:pt idx="1865">
                  <c:v>81.796858</c:v>
                </c:pt>
                <c:pt idx="1866">
                  <c:v>81.759092999999993</c:v>
                </c:pt>
                <c:pt idx="1867">
                  <c:v>81.678205000000005</c:v>
                </c:pt>
                <c:pt idx="1868">
                  <c:v>81.628005000000002</c:v>
                </c:pt>
                <c:pt idx="1869">
                  <c:v>81.653994999999995</c:v>
                </c:pt>
                <c:pt idx="1870">
                  <c:v>81.730956000000006</c:v>
                </c:pt>
                <c:pt idx="1871">
                  <c:v>81.797185999999996</c:v>
                </c:pt>
                <c:pt idx="1872">
                  <c:v>81.819843000000006</c:v>
                </c:pt>
                <c:pt idx="1873">
                  <c:v>81.814763999999997</c:v>
                </c:pt>
                <c:pt idx="1874">
                  <c:v>81.809562</c:v>
                </c:pt>
                <c:pt idx="1875">
                  <c:v>81.808949999999996</c:v>
                </c:pt>
                <c:pt idx="1876">
                  <c:v>81.802666000000002</c:v>
                </c:pt>
                <c:pt idx="1877">
                  <c:v>81.791747999999998</c:v>
                </c:pt>
                <c:pt idx="1878">
                  <c:v>81.791252</c:v>
                </c:pt>
                <c:pt idx="1879">
                  <c:v>81.809388999999996</c:v>
                </c:pt>
                <c:pt idx="1880">
                  <c:v>81.835921999999997</c:v>
                </c:pt>
                <c:pt idx="1881">
                  <c:v>81.854786000000004</c:v>
                </c:pt>
                <c:pt idx="1882">
                  <c:v>81.859858000000003</c:v>
                </c:pt>
                <c:pt idx="1883">
                  <c:v>81.852006000000003</c:v>
                </c:pt>
                <c:pt idx="1884">
                  <c:v>81.828266999999997</c:v>
                </c:pt>
                <c:pt idx="1885">
                  <c:v>81.787087</c:v>
                </c:pt>
                <c:pt idx="1886">
                  <c:v>81.743697999999995</c:v>
                </c:pt>
                <c:pt idx="1887">
                  <c:v>81.724080999999998</c:v>
                </c:pt>
                <c:pt idx="1888">
                  <c:v>81.735004000000004</c:v>
                </c:pt>
                <c:pt idx="1889">
                  <c:v>81.752362000000005</c:v>
                </c:pt>
                <c:pt idx="1890">
                  <c:v>81.751261999999997</c:v>
                </c:pt>
                <c:pt idx="1891">
                  <c:v>81.738204999999994</c:v>
                </c:pt>
                <c:pt idx="1892">
                  <c:v>81.738336000000004</c:v>
                </c:pt>
                <c:pt idx="1893">
                  <c:v>81.757086000000001</c:v>
                </c:pt>
                <c:pt idx="1894">
                  <c:v>81.772891000000001</c:v>
                </c:pt>
                <c:pt idx="1895">
                  <c:v>81.766371000000007</c:v>
                </c:pt>
                <c:pt idx="1896">
                  <c:v>81.738425000000007</c:v>
                </c:pt>
                <c:pt idx="1897">
                  <c:v>81.697794000000002</c:v>
                </c:pt>
                <c:pt idx="1898">
                  <c:v>81.651274000000001</c:v>
                </c:pt>
                <c:pt idx="1899">
                  <c:v>81.614587999999998</c:v>
                </c:pt>
                <c:pt idx="1900">
                  <c:v>81.614637000000002</c:v>
                </c:pt>
                <c:pt idx="1901">
                  <c:v>81.666331</c:v>
                </c:pt>
                <c:pt idx="1902">
                  <c:v>81.753279000000006</c:v>
                </c:pt>
                <c:pt idx="1903">
                  <c:v>81.837743000000003</c:v>
                </c:pt>
                <c:pt idx="1904">
                  <c:v>81.884055000000004</c:v>
                </c:pt>
                <c:pt idx="1905">
                  <c:v>81.871718000000001</c:v>
                </c:pt>
                <c:pt idx="1906">
                  <c:v>81.802805000000006</c:v>
                </c:pt>
                <c:pt idx="1907">
                  <c:v>81.707956999999993</c:v>
                </c:pt>
                <c:pt idx="1908">
                  <c:v>81.634345999999994</c:v>
                </c:pt>
                <c:pt idx="1909">
                  <c:v>81.614575000000002</c:v>
                </c:pt>
                <c:pt idx="1910">
                  <c:v>81.645758000000001</c:v>
                </c:pt>
                <c:pt idx="1911">
                  <c:v>81.698188000000002</c:v>
                </c:pt>
                <c:pt idx="1912">
                  <c:v>81.738919999999993</c:v>
                </c:pt>
                <c:pt idx="1913">
                  <c:v>81.746071000000001</c:v>
                </c:pt>
                <c:pt idx="1914">
                  <c:v>81.714241000000001</c:v>
                </c:pt>
                <c:pt idx="1915">
                  <c:v>81.658874999999995</c:v>
                </c:pt>
                <c:pt idx="1916">
                  <c:v>81.607968</c:v>
                </c:pt>
                <c:pt idx="1917">
                  <c:v>81.579345000000004</c:v>
                </c:pt>
                <c:pt idx="1918">
                  <c:v>81.570420999999996</c:v>
                </c:pt>
                <c:pt idx="1919">
                  <c:v>81.573660000000004</c:v>
                </c:pt>
                <c:pt idx="1920">
                  <c:v>81.592718000000005</c:v>
                </c:pt>
                <c:pt idx="1921">
                  <c:v>81.634879999999995</c:v>
                </c:pt>
                <c:pt idx="1922">
                  <c:v>81.692654000000005</c:v>
                </c:pt>
                <c:pt idx="1923">
                  <c:v>81.741279000000006</c:v>
                </c:pt>
                <c:pt idx="1924">
                  <c:v>81.756373999999994</c:v>
                </c:pt>
                <c:pt idx="1925">
                  <c:v>81.734036000000003</c:v>
                </c:pt>
                <c:pt idx="1926">
                  <c:v>81.698083999999994</c:v>
                </c:pt>
                <c:pt idx="1927">
                  <c:v>81.682945000000004</c:v>
                </c:pt>
                <c:pt idx="1928">
                  <c:v>81.695986000000005</c:v>
                </c:pt>
                <c:pt idx="1929">
                  <c:v>81.702286000000001</c:v>
                </c:pt>
                <c:pt idx="1930">
                  <c:v>81.665023000000005</c:v>
                </c:pt>
                <c:pt idx="1931">
                  <c:v>81.600352999999998</c:v>
                </c:pt>
                <c:pt idx="1932">
                  <c:v>81.567207999999994</c:v>
                </c:pt>
                <c:pt idx="1933">
                  <c:v>81.596095000000005</c:v>
                </c:pt>
                <c:pt idx="1934">
                  <c:v>81.653216</c:v>
                </c:pt>
                <c:pt idx="1935">
                  <c:v>81.689594</c:v>
                </c:pt>
                <c:pt idx="1936">
                  <c:v>81.706038000000007</c:v>
                </c:pt>
                <c:pt idx="1937">
                  <c:v>81.738440999999995</c:v>
                </c:pt>
                <c:pt idx="1938">
                  <c:v>81.792141999999998</c:v>
                </c:pt>
                <c:pt idx="1939">
                  <c:v>81.823902000000004</c:v>
                </c:pt>
                <c:pt idx="1940">
                  <c:v>81.785135999999994</c:v>
                </c:pt>
                <c:pt idx="1941">
                  <c:v>81.668167999999994</c:v>
                </c:pt>
                <c:pt idx="1942">
                  <c:v>81.515240000000006</c:v>
                </c:pt>
                <c:pt idx="1943">
                  <c:v>81.394626000000002</c:v>
                </c:pt>
                <c:pt idx="1944">
                  <c:v>81.356613999999993</c:v>
                </c:pt>
                <c:pt idx="1945">
                  <c:v>81.391592000000003</c:v>
                </c:pt>
                <c:pt idx="1946">
                  <c:v>81.436300000000003</c:v>
                </c:pt>
                <c:pt idx="1947">
                  <c:v>81.438323999999994</c:v>
                </c:pt>
                <c:pt idx="1948">
                  <c:v>81.410843</c:v>
                </c:pt>
                <c:pt idx="1949">
                  <c:v>81.409822000000005</c:v>
                </c:pt>
                <c:pt idx="1950">
                  <c:v>81.465771000000004</c:v>
                </c:pt>
                <c:pt idx="1951">
                  <c:v>81.553244000000007</c:v>
                </c:pt>
                <c:pt idx="1952">
                  <c:v>81.626661999999996</c:v>
                </c:pt>
                <c:pt idx="1953">
                  <c:v>81.668426999999994</c:v>
                </c:pt>
                <c:pt idx="1954">
                  <c:v>81.687066999999999</c:v>
                </c:pt>
                <c:pt idx="1955">
                  <c:v>81.684655000000006</c:v>
                </c:pt>
                <c:pt idx="1956">
                  <c:v>81.646563</c:v>
                </c:pt>
                <c:pt idx="1957">
                  <c:v>81.562068999999994</c:v>
                </c:pt>
                <c:pt idx="1958">
                  <c:v>81.447149999999993</c:v>
                </c:pt>
                <c:pt idx="1959">
                  <c:v>81.341049999999996</c:v>
                </c:pt>
                <c:pt idx="1960">
                  <c:v>81.272295999999997</c:v>
                </c:pt>
                <c:pt idx="1961">
                  <c:v>81.234910999999997</c:v>
                </c:pt>
                <c:pt idx="1962">
                  <c:v>81.210093000000001</c:v>
                </c:pt>
                <c:pt idx="1963">
                  <c:v>81.197074000000001</c:v>
                </c:pt>
                <c:pt idx="1964">
                  <c:v>81.203755000000001</c:v>
                </c:pt>
                <c:pt idx="1965">
                  <c:v>81.219262000000001</c:v>
                </c:pt>
                <c:pt idx="1966">
                  <c:v>81.227593999999996</c:v>
                </c:pt>
                <c:pt idx="1967">
                  <c:v>81.244795999999994</c:v>
                </c:pt>
                <c:pt idx="1968">
                  <c:v>81.300895999999995</c:v>
                </c:pt>
                <c:pt idx="1969">
                  <c:v>81.379508000000001</c:v>
                </c:pt>
                <c:pt idx="1970">
                  <c:v>81.421847999999997</c:v>
                </c:pt>
                <c:pt idx="1971">
                  <c:v>81.405776000000003</c:v>
                </c:pt>
                <c:pt idx="1972">
                  <c:v>81.377138000000002</c:v>
                </c:pt>
                <c:pt idx="1973">
                  <c:v>81.37518</c:v>
                </c:pt>
                <c:pt idx="1974">
                  <c:v>81.372259999999997</c:v>
                </c:pt>
                <c:pt idx="1975">
                  <c:v>81.328846999999996</c:v>
                </c:pt>
                <c:pt idx="1976">
                  <c:v>81.270621000000006</c:v>
                </c:pt>
                <c:pt idx="1977">
                  <c:v>81.260236000000006</c:v>
                </c:pt>
                <c:pt idx="1978">
                  <c:v>81.309061999999997</c:v>
                </c:pt>
                <c:pt idx="1979">
                  <c:v>81.364002999999997</c:v>
                </c:pt>
                <c:pt idx="1980">
                  <c:v>81.372815000000003</c:v>
                </c:pt>
                <c:pt idx="1981">
                  <c:v>81.323869000000002</c:v>
                </c:pt>
                <c:pt idx="1982">
                  <c:v>81.228165000000004</c:v>
                </c:pt>
                <c:pt idx="1983">
                  <c:v>81.105778999999998</c:v>
                </c:pt>
                <c:pt idx="1984">
                  <c:v>80.992705999999998</c:v>
                </c:pt>
                <c:pt idx="1985">
                  <c:v>80.925618999999998</c:v>
                </c:pt>
                <c:pt idx="1986">
                  <c:v>80.915965</c:v>
                </c:pt>
                <c:pt idx="1987">
                  <c:v>80.949402000000006</c:v>
                </c:pt>
                <c:pt idx="1988">
                  <c:v>81.001582999999997</c:v>
                </c:pt>
                <c:pt idx="1989">
                  <c:v>81.051195000000007</c:v>
                </c:pt>
                <c:pt idx="1990">
                  <c:v>81.087366000000003</c:v>
                </c:pt>
                <c:pt idx="1991">
                  <c:v>81.111311999999998</c:v>
                </c:pt>
                <c:pt idx="1992">
                  <c:v>81.1233</c:v>
                </c:pt>
                <c:pt idx="1993">
                  <c:v>81.105760000000004</c:v>
                </c:pt>
                <c:pt idx="1994">
                  <c:v>81.040807999999998</c:v>
                </c:pt>
                <c:pt idx="1995">
                  <c:v>80.955337999999998</c:v>
                </c:pt>
                <c:pt idx="1996">
                  <c:v>80.920142999999996</c:v>
                </c:pt>
                <c:pt idx="1997">
                  <c:v>80.985118999999997</c:v>
                </c:pt>
                <c:pt idx="1998">
                  <c:v>81.128505000000004</c:v>
                </c:pt>
                <c:pt idx="1999">
                  <c:v>81.276208999999994</c:v>
                </c:pt>
                <c:pt idx="2000">
                  <c:v>81.356425999999999</c:v>
                </c:pt>
                <c:pt idx="2001">
                  <c:v>81.336236</c:v>
                </c:pt>
                <c:pt idx="2002">
                  <c:v>81.235641000000001</c:v>
                </c:pt>
                <c:pt idx="2003">
                  <c:v>81.121092000000004</c:v>
                </c:pt>
                <c:pt idx="2004">
                  <c:v>81.061025999999998</c:v>
                </c:pt>
                <c:pt idx="2005">
                  <c:v>81.062901999999994</c:v>
                </c:pt>
                <c:pt idx="2006">
                  <c:v>81.068489999999997</c:v>
                </c:pt>
                <c:pt idx="2007">
                  <c:v>81.024531999999994</c:v>
                </c:pt>
                <c:pt idx="2008">
                  <c:v>80.956790999999996</c:v>
                </c:pt>
                <c:pt idx="2009">
                  <c:v>80.939732000000006</c:v>
                </c:pt>
                <c:pt idx="2010">
                  <c:v>80.997</c:v>
                </c:pt>
                <c:pt idx="2011">
                  <c:v>81.090079000000003</c:v>
                </c:pt>
                <c:pt idx="2012">
                  <c:v>81.177451000000005</c:v>
                </c:pt>
                <c:pt idx="2013">
                  <c:v>81.238859000000005</c:v>
                </c:pt>
                <c:pt idx="2014">
                  <c:v>81.260637000000003</c:v>
                </c:pt>
                <c:pt idx="2015">
                  <c:v>81.233448999999993</c:v>
                </c:pt>
                <c:pt idx="2016">
                  <c:v>81.166870000000003</c:v>
                </c:pt>
                <c:pt idx="2017">
                  <c:v>81.086911999999998</c:v>
                </c:pt>
                <c:pt idx="2018">
                  <c:v>81.018184000000005</c:v>
                </c:pt>
                <c:pt idx="2019">
                  <c:v>80.981204000000005</c:v>
                </c:pt>
                <c:pt idx="2020">
                  <c:v>80.994063999999995</c:v>
                </c:pt>
                <c:pt idx="2021">
                  <c:v>81.050158999999994</c:v>
                </c:pt>
                <c:pt idx="2022">
                  <c:v>81.104659999999996</c:v>
                </c:pt>
                <c:pt idx="2023">
                  <c:v>81.112227000000004</c:v>
                </c:pt>
                <c:pt idx="2024">
                  <c:v>81.079085000000006</c:v>
                </c:pt>
                <c:pt idx="2025">
                  <c:v>81.043867000000006</c:v>
                </c:pt>
                <c:pt idx="2026">
                  <c:v>81.018867</c:v>
                </c:pt>
                <c:pt idx="2027">
                  <c:v>80.988422</c:v>
                </c:pt>
                <c:pt idx="2028">
                  <c:v>80.955901999999995</c:v>
                </c:pt>
                <c:pt idx="2029">
                  <c:v>80.951547000000005</c:v>
                </c:pt>
                <c:pt idx="2030">
                  <c:v>80.991170999999994</c:v>
                </c:pt>
                <c:pt idx="2031">
                  <c:v>81.055306000000002</c:v>
                </c:pt>
                <c:pt idx="2032">
                  <c:v>81.112176000000005</c:v>
                </c:pt>
                <c:pt idx="2033">
                  <c:v>81.145801000000006</c:v>
                </c:pt>
                <c:pt idx="2034">
                  <c:v>81.157824000000005</c:v>
                </c:pt>
                <c:pt idx="2035">
                  <c:v>81.152800999999997</c:v>
                </c:pt>
                <c:pt idx="2036">
                  <c:v>81.132030999999998</c:v>
                </c:pt>
                <c:pt idx="2037">
                  <c:v>81.093969999999999</c:v>
                </c:pt>
                <c:pt idx="2038">
                  <c:v>81.037194</c:v>
                </c:pt>
                <c:pt idx="2039">
                  <c:v>80.970690000000005</c:v>
                </c:pt>
                <c:pt idx="2040">
                  <c:v>80.913865999999999</c:v>
                </c:pt>
                <c:pt idx="2041">
                  <c:v>80.877961999999997</c:v>
                </c:pt>
                <c:pt idx="2042">
                  <c:v>80.859144999999998</c:v>
                </c:pt>
                <c:pt idx="2043">
                  <c:v>80.859889999999993</c:v>
                </c:pt>
                <c:pt idx="2044">
                  <c:v>80.901785000000004</c:v>
                </c:pt>
                <c:pt idx="2045">
                  <c:v>80.999122999999997</c:v>
                </c:pt>
                <c:pt idx="2046">
                  <c:v>81.129333000000003</c:v>
                </c:pt>
                <c:pt idx="2047">
                  <c:v>81.246253999999993</c:v>
                </c:pt>
                <c:pt idx="2048">
                  <c:v>81.313548999999995</c:v>
                </c:pt>
                <c:pt idx="2049">
                  <c:v>81.311349000000007</c:v>
                </c:pt>
                <c:pt idx="2050">
                  <c:v>81.229709</c:v>
                </c:pt>
                <c:pt idx="2051">
                  <c:v>81.089066000000003</c:v>
                </c:pt>
                <c:pt idx="2052">
                  <c:v>80.953085000000002</c:v>
                </c:pt>
                <c:pt idx="2053">
                  <c:v>80.888046000000003</c:v>
                </c:pt>
                <c:pt idx="2054">
                  <c:v>80.903256999999996</c:v>
                </c:pt>
                <c:pt idx="2055">
                  <c:v>80.950569999999999</c:v>
                </c:pt>
                <c:pt idx="2056">
                  <c:v>80.983846999999997</c:v>
                </c:pt>
                <c:pt idx="2057">
                  <c:v>80.998881999999995</c:v>
                </c:pt>
                <c:pt idx="2058">
                  <c:v>81.014753999999996</c:v>
                </c:pt>
                <c:pt idx="2059">
                  <c:v>81.033811999999998</c:v>
                </c:pt>
                <c:pt idx="2060">
                  <c:v>81.041702999999998</c:v>
                </c:pt>
                <c:pt idx="2061">
                  <c:v>81.035786000000002</c:v>
                </c:pt>
                <c:pt idx="2062">
                  <c:v>81.027219000000002</c:v>
                </c:pt>
                <c:pt idx="2063">
                  <c:v>81.024906999999999</c:v>
                </c:pt>
                <c:pt idx="2064">
                  <c:v>81.024811</c:v>
                </c:pt>
                <c:pt idx="2065">
                  <c:v>81.011425000000003</c:v>
                </c:pt>
                <c:pt idx="2066">
                  <c:v>80.972226000000006</c:v>
                </c:pt>
                <c:pt idx="2067">
                  <c:v>80.914621999999994</c:v>
                </c:pt>
                <c:pt idx="2068">
                  <c:v>80.866626999999994</c:v>
                </c:pt>
                <c:pt idx="2069">
                  <c:v>80.854460000000003</c:v>
                </c:pt>
                <c:pt idx="2070">
                  <c:v>80.880448999999999</c:v>
                </c:pt>
                <c:pt idx="2071">
                  <c:v>80.930923000000007</c:v>
                </c:pt>
                <c:pt idx="2072">
                  <c:v>80.987981000000005</c:v>
                </c:pt>
                <c:pt idx="2073">
                  <c:v>81.032430000000005</c:v>
                </c:pt>
                <c:pt idx="2074">
                  <c:v>81.049786999999995</c:v>
                </c:pt>
                <c:pt idx="2075">
                  <c:v>81.039574000000002</c:v>
                </c:pt>
                <c:pt idx="2076">
                  <c:v>81.020599000000004</c:v>
                </c:pt>
                <c:pt idx="2077">
                  <c:v>81.009524999999996</c:v>
                </c:pt>
                <c:pt idx="2078">
                  <c:v>81.007129000000006</c:v>
                </c:pt>
                <c:pt idx="2079">
                  <c:v>81.009523000000002</c:v>
                </c:pt>
                <c:pt idx="2080">
                  <c:v>81.022865999999993</c:v>
                </c:pt>
                <c:pt idx="2081">
                  <c:v>81.047128999999998</c:v>
                </c:pt>
                <c:pt idx="2082">
                  <c:v>81.058404999999993</c:v>
                </c:pt>
                <c:pt idx="2083">
                  <c:v>81.044257999999999</c:v>
                </c:pt>
                <c:pt idx="2084">
                  <c:v>81.028813999999997</c:v>
                </c:pt>
                <c:pt idx="2085">
                  <c:v>81.030376000000004</c:v>
                </c:pt>
                <c:pt idx="2086">
                  <c:v>81.036088000000007</c:v>
                </c:pt>
                <c:pt idx="2087">
                  <c:v>81.020296000000002</c:v>
                </c:pt>
                <c:pt idx="2088">
                  <c:v>80.978891000000004</c:v>
                </c:pt>
                <c:pt idx="2089">
                  <c:v>80.930356000000003</c:v>
                </c:pt>
                <c:pt idx="2090">
                  <c:v>80.888581000000002</c:v>
                </c:pt>
                <c:pt idx="2091">
                  <c:v>80.860662000000005</c:v>
                </c:pt>
                <c:pt idx="2092">
                  <c:v>80.858435</c:v>
                </c:pt>
                <c:pt idx="2093">
                  <c:v>80.887636000000001</c:v>
                </c:pt>
                <c:pt idx="2094">
                  <c:v>80.931459000000004</c:v>
                </c:pt>
                <c:pt idx="2095">
                  <c:v>80.961044000000001</c:v>
                </c:pt>
                <c:pt idx="2096">
                  <c:v>80.970695000000006</c:v>
                </c:pt>
                <c:pt idx="2097">
                  <c:v>80.975234999999998</c:v>
                </c:pt>
                <c:pt idx="2098">
                  <c:v>80.980444000000006</c:v>
                </c:pt>
                <c:pt idx="2099">
                  <c:v>80.975133</c:v>
                </c:pt>
                <c:pt idx="2100">
                  <c:v>80.950461000000004</c:v>
                </c:pt>
                <c:pt idx="2101">
                  <c:v>80.912233000000001</c:v>
                </c:pt>
                <c:pt idx="2102">
                  <c:v>80.873557000000005</c:v>
                </c:pt>
                <c:pt idx="2103">
                  <c:v>80.847577999999999</c:v>
                </c:pt>
                <c:pt idx="2104">
                  <c:v>80.852189999999993</c:v>
                </c:pt>
                <c:pt idx="2105">
                  <c:v>80.894565999999998</c:v>
                </c:pt>
                <c:pt idx="2106">
                  <c:v>80.950463999999997</c:v>
                </c:pt>
                <c:pt idx="2107">
                  <c:v>80.982405</c:v>
                </c:pt>
                <c:pt idx="2108">
                  <c:v>80.979356999999993</c:v>
                </c:pt>
                <c:pt idx="2109">
                  <c:v>80.958933999999999</c:v>
                </c:pt>
                <c:pt idx="2110">
                  <c:v>80.940839999999994</c:v>
                </c:pt>
                <c:pt idx="2111">
                  <c:v>80.933198000000004</c:v>
                </c:pt>
                <c:pt idx="2112">
                  <c:v>80.931664999999995</c:v>
                </c:pt>
                <c:pt idx="2113">
                  <c:v>80.925098000000006</c:v>
                </c:pt>
                <c:pt idx="2114">
                  <c:v>80.908803000000006</c:v>
                </c:pt>
                <c:pt idx="2115">
                  <c:v>80.889618999999996</c:v>
                </c:pt>
                <c:pt idx="2116">
                  <c:v>80.884061000000003</c:v>
                </c:pt>
                <c:pt idx="2117">
                  <c:v>80.903158000000005</c:v>
                </c:pt>
                <c:pt idx="2118">
                  <c:v>80.938100000000006</c:v>
                </c:pt>
                <c:pt idx="2119">
                  <c:v>80.971924000000001</c:v>
                </c:pt>
                <c:pt idx="2120">
                  <c:v>80.995486</c:v>
                </c:pt>
                <c:pt idx="2121">
                  <c:v>81.008554000000004</c:v>
                </c:pt>
                <c:pt idx="2122">
                  <c:v>81.012493000000006</c:v>
                </c:pt>
                <c:pt idx="2123">
                  <c:v>81.009572000000006</c:v>
                </c:pt>
                <c:pt idx="2124">
                  <c:v>81.010594999999995</c:v>
                </c:pt>
                <c:pt idx="2125">
                  <c:v>81.025931</c:v>
                </c:pt>
                <c:pt idx="2126">
                  <c:v>81.046467000000007</c:v>
                </c:pt>
                <c:pt idx="2127">
                  <c:v>81.052694000000002</c:v>
                </c:pt>
                <c:pt idx="2128">
                  <c:v>81.041993000000005</c:v>
                </c:pt>
                <c:pt idx="2129">
                  <c:v>81.029453000000004</c:v>
                </c:pt>
                <c:pt idx="2130">
                  <c:v>81.019904999999994</c:v>
                </c:pt>
                <c:pt idx="2131">
                  <c:v>81.004268999999994</c:v>
                </c:pt>
                <c:pt idx="2132">
                  <c:v>81.000425000000007</c:v>
                </c:pt>
                <c:pt idx="2133">
                  <c:v>81.028167999999994</c:v>
                </c:pt>
                <c:pt idx="2134">
                  <c:v>81.062230999999997</c:v>
                </c:pt>
                <c:pt idx="2135">
                  <c:v>81.074359000000001</c:v>
                </c:pt>
                <c:pt idx="2136">
                  <c:v>81.066518000000002</c:v>
                </c:pt>
                <c:pt idx="2137">
                  <c:v>81.057523000000003</c:v>
                </c:pt>
                <c:pt idx="2138">
                  <c:v>81.053629000000001</c:v>
                </c:pt>
                <c:pt idx="2139">
                  <c:v>81.041374000000005</c:v>
                </c:pt>
                <c:pt idx="2140">
                  <c:v>81.014392000000001</c:v>
                </c:pt>
                <c:pt idx="2141">
                  <c:v>80.992866000000006</c:v>
                </c:pt>
                <c:pt idx="2142">
                  <c:v>81.002488</c:v>
                </c:pt>
                <c:pt idx="2143">
                  <c:v>81.041762000000006</c:v>
                </c:pt>
                <c:pt idx="2144">
                  <c:v>81.081648000000001</c:v>
                </c:pt>
                <c:pt idx="2145">
                  <c:v>81.095375000000004</c:v>
                </c:pt>
                <c:pt idx="2146">
                  <c:v>81.081526999999994</c:v>
                </c:pt>
                <c:pt idx="2147">
                  <c:v>81.065256000000005</c:v>
                </c:pt>
                <c:pt idx="2148">
                  <c:v>81.073435000000003</c:v>
                </c:pt>
                <c:pt idx="2149">
                  <c:v>81.104844999999997</c:v>
                </c:pt>
                <c:pt idx="2150">
                  <c:v>81.134772999999996</c:v>
                </c:pt>
                <c:pt idx="2151">
                  <c:v>81.130937000000003</c:v>
                </c:pt>
                <c:pt idx="2152">
                  <c:v>81.084382000000005</c:v>
                </c:pt>
                <c:pt idx="2153">
                  <c:v>81.018979000000002</c:v>
                </c:pt>
                <c:pt idx="2154">
                  <c:v>80.968390999999997</c:v>
                </c:pt>
                <c:pt idx="2155">
                  <c:v>80.947078000000005</c:v>
                </c:pt>
                <c:pt idx="2156">
                  <c:v>80.952573000000001</c:v>
                </c:pt>
                <c:pt idx="2157">
                  <c:v>80.981892000000002</c:v>
                </c:pt>
                <c:pt idx="2158">
                  <c:v>81.018075999999994</c:v>
                </c:pt>
                <c:pt idx="2159">
                  <c:v>81.051169999999999</c:v>
                </c:pt>
                <c:pt idx="2160">
                  <c:v>81.087301999999994</c:v>
                </c:pt>
                <c:pt idx="2161">
                  <c:v>81.126811000000004</c:v>
                </c:pt>
                <c:pt idx="2162">
                  <c:v>81.157967999999997</c:v>
                </c:pt>
                <c:pt idx="2163">
                  <c:v>81.169270999999995</c:v>
                </c:pt>
                <c:pt idx="2164">
                  <c:v>81.165537999999998</c:v>
                </c:pt>
                <c:pt idx="2165">
                  <c:v>81.154290000000003</c:v>
                </c:pt>
                <c:pt idx="2166">
                  <c:v>81.132002999999997</c:v>
                </c:pt>
                <c:pt idx="2167">
                  <c:v>81.093253000000004</c:v>
                </c:pt>
                <c:pt idx="2168">
                  <c:v>81.045186000000001</c:v>
                </c:pt>
                <c:pt idx="2169">
                  <c:v>81.007216</c:v>
                </c:pt>
                <c:pt idx="2170">
                  <c:v>81.001442999999995</c:v>
                </c:pt>
                <c:pt idx="2171">
                  <c:v>81.029330999999999</c:v>
                </c:pt>
                <c:pt idx="2172">
                  <c:v>81.058565999999999</c:v>
                </c:pt>
                <c:pt idx="2173">
                  <c:v>81.070419999999999</c:v>
                </c:pt>
                <c:pt idx="2174">
                  <c:v>81.081252000000006</c:v>
                </c:pt>
                <c:pt idx="2175">
                  <c:v>81.103523999999993</c:v>
                </c:pt>
                <c:pt idx="2176">
                  <c:v>81.135333000000003</c:v>
                </c:pt>
                <c:pt idx="2177">
                  <c:v>81.164053999999993</c:v>
                </c:pt>
                <c:pt idx="2178">
                  <c:v>81.175820999999999</c:v>
                </c:pt>
                <c:pt idx="2179">
                  <c:v>81.168465999999995</c:v>
                </c:pt>
                <c:pt idx="2180">
                  <c:v>81.151346000000004</c:v>
                </c:pt>
                <c:pt idx="2181">
                  <c:v>81.141362000000001</c:v>
                </c:pt>
                <c:pt idx="2182">
                  <c:v>81.145748999999995</c:v>
                </c:pt>
                <c:pt idx="2183">
                  <c:v>81.156146000000007</c:v>
                </c:pt>
                <c:pt idx="2184">
                  <c:v>81.168270000000007</c:v>
                </c:pt>
                <c:pt idx="2185">
                  <c:v>81.183537999999999</c:v>
                </c:pt>
                <c:pt idx="2186">
                  <c:v>81.199413000000007</c:v>
                </c:pt>
                <c:pt idx="2187">
                  <c:v>81.207634999999996</c:v>
                </c:pt>
                <c:pt idx="2188">
                  <c:v>81.2042</c:v>
                </c:pt>
                <c:pt idx="2189">
                  <c:v>81.200987999999995</c:v>
                </c:pt>
                <c:pt idx="2190">
                  <c:v>81.203520999999995</c:v>
                </c:pt>
                <c:pt idx="2191">
                  <c:v>81.201956999999993</c:v>
                </c:pt>
                <c:pt idx="2192">
                  <c:v>81.192927999999995</c:v>
                </c:pt>
                <c:pt idx="2193">
                  <c:v>81.183898999999997</c:v>
                </c:pt>
                <c:pt idx="2194">
                  <c:v>81.178286999999997</c:v>
                </c:pt>
                <c:pt idx="2195">
                  <c:v>81.172743999999994</c:v>
                </c:pt>
                <c:pt idx="2196">
                  <c:v>81.168256</c:v>
                </c:pt>
                <c:pt idx="2197">
                  <c:v>81.169213999999997</c:v>
                </c:pt>
                <c:pt idx="2198">
                  <c:v>81.174363999999997</c:v>
                </c:pt>
                <c:pt idx="2199">
                  <c:v>81.178548000000006</c:v>
                </c:pt>
                <c:pt idx="2200">
                  <c:v>81.183076999999997</c:v>
                </c:pt>
                <c:pt idx="2201">
                  <c:v>81.192811000000006</c:v>
                </c:pt>
                <c:pt idx="2202">
                  <c:v>81.193132000000006</c:v>
                </c:pt>
                <c:pt idx="2203">
                  <c:v>81.168980000000005</c:v>
                </c:pt>
                <c:pt idx="2204">
                  <c:v>81.126768999999996</c:v>
                </c:pt>
                <c:pt idx="2205">
                  <c:v>81.090343000000004</c:v>
                </c:pt>
                <c:pt idx="2206">
                  <c:v>81.079116999999997</c:v>
                </c:pt>
                <c:pt idx="2207">
                  <c:v>81.088093999999998</c:v>
                </c:pt>
                <c:pt idx="2208">
                  <c:v>81.099812999999997</c:v>
                </c:pt>
                <c:pt idx="2209">
                  <c:v>81.116251000000005</c:v>
                </c:pt>
                <c:pt idx="2210">
                  <c:v>81.126909999999995</c:v>
                </c:pt>
                <c:pt idx="2211">
                  <c:v>81.11824</c:v>
                </c:pt>
                <c:pt idx="2212">
                  <c:v>81.097547000000006</c:v>
                </c:pt>
                <c:pt idx="2213">
                  <c:v>81.077620999999994</c:v>
                </c:pt>
                <c:pt idx="2214">
                  <c:v>81.061018000000004</c:v>
                </c:pt>
                <c:pt idx="2215">
                  <c:v>81.043226000000004</c:v>
                </c:pt>
                <c:pt idx="2216">
                  <c:v>81.026075000000006</c:v>
                </c:pt>
                <c:pt idx="2217">
                  <c:v>81.014784000000006</c:v>
                </c:pt>
                <c:pt idx="2218">
                  <c:v>81.014341000000002</c:v>
                </c:pt>
                <c:pt idx="2219">
                  <c:v>81.023420999999999</c:v>
                </c:pt>
                <c:pt idx="2220">
                  <c:v>81.026480000000006</c:v>
                </c:pt>
                <c:pt idx="2221">
                  <c:v>81.018242000000001</c:v>
                </c:pt>
                <c:pt idx="2222">
                  <c:v>80.998857999999998</c:v>
                </c:pt>
                <c:pt idx="2223">
                  <c:v>80.973180999999997</c:v>
                </c:pt>
                <c:pt idx="2224">
                  <c:v>80.942772000000005</c:v>
                </c:pt>
                <c:pt idx="2225">
                  <c:v>80.912738000000004</c:v>
                </c:pt>
                <c:pt idx="2226">
                  <c:v>80.901471000000001</c:v>
                </c:pt>
                <c:pt idx="2227">
                  <c:v>80.907533999999998</c:v>
                </c:pt>
                <c:pt idx="2228">
                  <c:v>80.898827999999995</c:v>
                </c:pt>
                <c:pt idx="2229">
                  <c:v>80.867776000000006</c:v>
                </c:pt>
                <c:pt idx="2230">
                  <c:v>80.813120999999995</c:v>
                </c:pt>
                <c:pt idx="2231">
                  <c:v>80.741400999999996</c:v>
                </c:pt>
                <c:pt idx="2232">
                  <c:v>80.679260999999997</c:v>
                </c:pt>
                <c:pt idx="2233">
                  <c:v>80.641401999999999</c:v>
                </c:pt>
                <c:pt idx="2234">
                  <c:v>80.611598999999998</c:v>
                </c:pt>
                <c:pt idx="2235">
                  <c:v>80.567625000000007</c:v>
                </c:pt>
                <c:pt idx="2236">
                  <c:v>80.514331999999996</c:v>
                </c:pt>
                <c:pt idx="2237">
                  <c:v>80.472317000000004</c:v>
                </c:pt>
                <c:pt idx="2238">
                  <c:v>80.447064999999995</c:v>
                </c:pt>
                <c:pt idx="2239">
                  <c:v>80.423755999999997</c:v>
                </c:pt>
                <c:pt idx="2240">
                  <c:v>80.384462999999997</c:v>
                </c:pt>
                <c:pt idx="2241">
                  <c:v>80.336901999999995</c:v>
                </c:pt>
                <c:pt idx="2242">
                  <c:v>80.297156999999999</c:v>
                </c:pt>
                <c:pt idx="2243">
                  <c:v>80.268321999999998</c:v>
                </c:pt>
                <c:pt idx="2244">
                  <c:v>80.237999000000002</c:v>
                </c:pt>
                <c:pt idx="2245">
                  <c:v>80.194907000000001</c:v>
                </c:pt>
                <c:pt idx="2246">
                  <c:v>80.136150999999998</c:v>
                </c:pt>
                <c:pt idx="2247">
                  <c:v>80.068957999999995</c:v>
                </c:pt>
                <c:pt idx="2248">
                  <c:v>79.999093000000002</c:v>
                </c:pt>
                <c:pt idx="2249">
                  <c:v>79.938727</c:v>
                </c:pt>
                <c:pt idx="2250">
                  <c:v>79.903378000000004</c:v>
                </c:pt>
                <c:pt idx="2251">
                  <c:v>79.869560000000007</c:v>
                </c:pt>
                <c:pt idx="2252">
                  <c:v>79.807608000000002</c:v>
                </c:pt>
                <c:pt idx="2253">
                  <c:v>79.723428999999996</c:v>
                </c:pt>
                <c:pt idx="2254">
                  <c:v>79.638839000000004</c:v>
                </c:pt>
                <c:pt idx="2255">
                  <c:v>79.559980999999993</c:v>
                </c:pt>
                <c:pt idx="2256">
                  <c:v>79.487307999999999</c:v>
                </c:pt>
                <c:pt idx="2257">
                  <c:v>79.433091000000005</c:v>
                </c:pt>
                <c:pt idx="2258">
                  <c:v>79.397531999999998</c:v>
                </c:pt>
                <c:pt idx="2259">
                  <c:v>79.359061999999994</c:v>
                </c:pt>
                <c:pt idx="2260">
                  <c:v>79.303984</c:v>
                </c:pt>
                <c:pt idx="2261">
                  <c:v>79.250439999999998</c:v>
                </c:pt>
                <c:pt idx="2262">
                  <c:v>79.207103000000004</c:v>
                </c:pt>
                <c:pt idx="2263">
                  <c:v>79.164362999999994</c:v>
                </c:pt>
                <c:pt idx="2264">
                  <c:v>79.147769999999994</c:v>
                </c:pt>
                <c:pt idx="2265">
                  <c:v>79.187447000000006</c:v>
                </c:pt>
                <c:pt idx="2266">
                  <c:v>79.244865000000004</c:v>
                </c:pt>
                <c:pt idx="2267">
                  <c:v>79.277421000000004</c:v>
                </c:pt>
                <c:pt idx="2268">
                  <c:v>79.268242999999998</c:v>
                </c:pt>
                <c:pt idx="2269">
                  <c:v>79.232630999999998</c:v>
                </c:pt>
                <c:pt idx="2270">
                  <c:v>79.196881000000005</c:v>
                </c:pt>
                <c:pt idx="2271">
                  <c:v>79.167869999999994</c:v>
                </c:pt>
                <c:pt idx="2272">
                  <c:v>79.145638000000005</c:v>
                </c:pt>
                <c:pt idx="2273">
                  <c:v>79.126343000000006</c:v>
                </c:pt>
                <c:pt idx="2274">
                  <c:v>79.101414000000005</c:v>
                </c:pt>
                <c:pt idx="2275">
                  <c:v>79.048686000000004</c:v>
                </c:pt>
                <c:pt idx="2276">
                  <c:v>78.956368999999995</c:v>
                </c:pt>
                <c:pt idx="2277">
                  <c:v>78.855031999999994</c:v>
                </c:pt>
                <c:pt idx="2278">
                  <c:v>78.774285000000006</c:v>
                </c:pt>
                <c:pt idx="2279">
                  <c:v>78.711393000000001</c:v>
                </c:pt>
                <c:pt idx="2280">
                  <c:v>78.650429000000003</c:v>
                </c:pt>
                <c:pt idx="2281">
                  <c:v>78.564775999999995</c:v>
                </c:pt>
                <c:pt idx="2282">
                  <c:v>78.374706000000003</c:v>
                </c:pt>
                <c:pt idx="2283">
                  <c:v>78.035974999999993</c:v>
                </c:pt>
                <c:pt idx="2284">
                  <c:v>77.642236999999994</c:v>
                </c:pt>
                <c:pt idx="2285">
                  <c:v>77.251672999999997</c:v>
                </c:pt>
                <c:pt idx="2286">
                  <c:v>76.881496999999996</c:v>
                </c:pt>
                <c:pt idx="2287">
                  <c:v>76.540471999999994</c:v>
                </c:pt>
                <c:pt idx="2288">
                  <c:v>76.204519000000005</c:v>
                </c:pt>
                <c:pt idx="2289">
                  <c:v>75.846682000000001</c:v>
                </c:pt>
                <c:pt idx="2290">
                  <c:v>75.490177000000003</c:v>
                </c:pt>
                <c:pt idx="2291">
                  <c:v>75.205246000000002</c:v>
                </c:pt>
                <c:pt idx="2292">
                  <c:v>75.031064000000001</c:v>
                </c:pt>
                <c:pt idx="2293">
                  <c:v>74.938948999999994</c:v>
                </c:pt>
                <c:pt idx="2294">
                  <c:v>74.885138999999995</c:v>
                </c:pt>
                <c:pt idx="2295">
                  <c:v>74.869888000000003</c:v>
                </c:pt>
                <c:pt idx="2296">
                  <c:v>74.890165999999994</c:v>
                </c:pt>
                <c:pt idx="2297">
                  <c:v>74.914203000000001</c:v>
                </c:pt>
                <c:pt idx="2298">
                  <c:v>74.991015000000004</c:v>
                </c:pt>
                <c:pt idx="2299">
                  <c:v>75.250838999999999</c:v>
                </c:pt>
                <c:pt idx="2300">
                  <c:v>75.693524999999994</c:v>
                </c:pt>
                <c:pt idx="2301">
                  <c:v>76.054541999999998</c:v>
                </c:pt>
                <c:pt idx="2302">
                  <c:v>76.194085999999999</c:v>
                </c:pt>
                <c:pt idx="2303">
                  <c:v>76.243224999999995</c:v>
                </c:pt>
                <c:pt idx="2304">
                  <c:v>76.340851999999998</c:v>
                </c:pt>
                <c:pt idx="2305">
                  <c:v>76.516802999999996</c:v>
                </c:pt>
                <c:pt idx="2306">
                  <c:v>76.680453</c:v>
                </c:pt>
                <c:pt idx="2307">
                  <c:v>76.782542000000007</c:v>
                </c:pt>
                <c:pt idx="2308">
                  <c:v>76.857055000000003</c:v>
                </c:pt>
                <c:pt idx="2309">
                  <c:v>76.928152999999995</c:v>
                </c:pt>
                <c:pt idx="2310">
                  <c:v>76.994658999999999</c:v>
                </c:pt>
                <c:pt idx="2311">
                  <c:v>77.051015000000007</c:v>
                </c:pt>
                <c:pt idx="2312">
                  <c:v>77.088817000000006</c:v>
                </c:pt>
                <c:pt idx="2313">
                  <c:v>77.103570000000005</c:v>
                </c:pt>
                <c:pt idx="2314">
                  <c:v>77.111434000000003</c:v>
                </c:pt>
                <c:pt idx="2315">
                  <c:v>77.083472</c:v>
                </c:pt>
                <c:pt idx="2316">
                  <c:v>77.016339000000002</c:v>
                </c:pt>
                <c:pt idx="2317">
                  <c:v>77.043869000000001</c:v>
                </c:pt>
                <c:pt idx="2318">
                  <c:v>77.106172000000001</c:v>
                </c:pt>
                <c:pt idx="2319">
                  <c:v>77.153705000000002</c:v>
                </c:pt>
                <c:pt idx="2320">
                  <c:v>77.206388000000004</c:v>
                </c:pt>
                <c:pt idx="2321">
                  <c:v>77.256305999999995</c:v>
                </c:pt>
                <c:pt idx="2322">
                  <c:v>77.287966999999995</c:v>
                </c:pt>
                <c:pt idx="2323">
                  <c:v>77.295834999999997</c:v>
                </c:pt>
                <c:pt idx="2324">
                  <c:v>77.273983000000001</c:v>
                </c:pt>
                <c:pt idx="2325">
                  <c:v>77.230733999999998</c:v>
                </c:pt>
                <c:pt idx="2326">
                  <c:v>77.207656</c:v>
                </c:pt>
                <c:pt idx="2327">
                  <c:v>77.209789999999998</c:v>
                </c:pt>
                <c:pt idx="2328">
                  <c:v>77.221065999999993</c:v>
                </c:pt>
                <c:pt idx="2329">
                  <c:v>77.225869000000003</c:v>
                </c:pt>
                <c:pt idx="2330">
                  <c:v>77.185858999999994</c:v>
                </c:pt>
                <c:pt idx="2331">
                  <c:v>77.118441000000004</c:v>
                </c:pt>
                <c:pt idx="2332">
                  <c:v>77.071755999999993</c:v>
                </c:pt>
                <c:pt idx="2333">
                  <c:v>77.041776999999996</c:v>
                </c:pt>
                <c:pt idx="2334">
                  <c:v>77.020781999999997</c:v>
                </c:pt>
                <c:pt idx="2335">
                  <c:v>77.009710999999996</c:v>
                </c:pt>
                <c:pt idx="2336">
                  <c:v>76.998312999999996</c:v>
                </c:pt>
                <c:pt idx="2337">
                  <c:v>76.964073999999997</c:v>
                </c:pt>
                <c:pt idx="2338">
                  <c:v>76.911347000000006</c:v>
                </c:pt>
                <c:pt idx="2339">
                  <c:v>76.866112000000001</c:v>
                </c:pt>
                <c:pt idx="2340">
                  <c:v>76.823350000000005</c:v>
                </c:pt>
                <c:pt idx="2341">
                  <c:v>76.784192000000004</c:v>
                </c:pt>
                <c:pt idx="2342">
                  <c:v>76.753962000000001</c:v>
                </c:pt>
                <c:pt idx="2343">
                  <c:v>76.732885999999993</c:v>
                </c:pt>
                <c:pt idx="2344">
                  <c:v>76.712745999999996</c:v>
                </c:pt>
                <c:pt idx="2345">
                  <c:v>76.717174</c:v>
                </c:pt>
                <c:pt idx="2346">
                  <c:v>76.667563999999999</c:v>
                </c:pt>
                <c:pt idx="2347">
                  <c:v>76.455323000000007</c:v>
                </c:pt>
                <c:pt idx="2348">
                  <c:v>76.373748000000006</c:v>
                </c:pt>
                <c:pt idx="2349">
                  <c:v>76.367481999999995</c:v>
                </c:pt>
                <c:pt idx="2350">
                  <c:v>76.354544000000004</c:v>
                </c:pt>
                <c:pt idx="2351">
                  <c:v>76.355811000000003</c:v>
                </c:pt>
                <c:pt idx="2352">
                  <c:v>76.316107000000002</c:v>
                </c:pt>
                <c:pt idx="2353">
                  <c:v>76.184343999999996</c:v>
                </c:pt>
                <c:pt idx="2354">
                  <c:v>76.076463000000004</c:v>
                </c:pt>
                <c:pt idx="2355">
                  <c:v>76.050990999999996</c:v>
                </c:pt>
                <c:pt idx="2356">
                  <c:v>76.034817000000004</c:v>
                </c:pt>
                <c:pt idx="2357">
                  <c:v>76.007782000000006</c:v>
                </c:pt>
                <c:pt idx="2358">
                  <c:v>75.975038999999995</c:v>
                </c:pt>
                <c:pt idx="2359">
                  <c:v>75.943151999999998</c:v>
                </c:pt>
                <c:pt idx="2360">
                  <c:v>75.914766</c:v>
                </c:pt>
                <c:pt idx="2361">
                  <c:v>75.890296000000006</c:v>
                </c:pt>
                <c:pt idx="2362">
                  <c:v>75.870227999999997</c:v>
                </c:pt>
                <c:pt idx="2363">
                  <c:v>75.823070000000001</c:v>
                </c:pt>
                <c:pt idx="2364">
                  <c:v>75.692476999999997</c:v>
                </c:pt>
                <c:pt idx="2365">
                  <c:v>75.556782999999996</c:v>
                </c:pt>
                <c:pt idx="2366">
                  <c:v>75.488592999999995</c:v>
                </c:pt>
                <c:pt idx="2367">
                  <c:v>75.42944</c:v>
                </c:pt>
                <c:pt idx="2368">
                  <c:v>75.374523999999994</c:v>
                </c:pt>
                <c:pt idx="2369">
                  <c:v>75.337260999999998</c:v>
                </c:pt>
                <c:pt idx="2370">
                  <c:v>75.312620999999993</c:v>
                </c:pt>
                <c:pt idx="2371">
                  <c:v>75.281790000000001</c:v>
                </c:pt>
                <c:pt idx="2372">
                  <c:v>75.233779999999996</c:v>
                </c:pt>
                <c:pt idx="2373">
                  <c:v>75.187862999999993</c:v>
                </c:pt>
                <c:pt idx="2374">
                  <c:v>75.163533000000001</c:v>
                </c:pt>
                <c:pt idx="2375">
                  <c:v>75.150452000000001</c:v>
                </c:pt>
                <c:pt idx="2376">
                  <c:v>75.106164000000007</c:v>
                </c:pt>
                <c:pt idx="2377">
                  <c:v>75.013025999999996</c:v>
                </c:pt>
                <c:pt idx="2378">
                  <c:v>74.927648000000005</c:v>
                </c:pt>
                <c:pt idx="2379">
                  <c:v>74.882509999999996</c:v>
                </c:pt>
                <c:pt idx="2380">
                  <c:v>74.855671999999998</c:v>
                </c:pt>
                <c:pt idx="2381">
                  <c:v>74.837559999999996</c:v>
                </c:pt>
                <c:pt idx="2382">
                  <c:v>74.818528000000001</c:v>
                </c:pt>
                <c:pt idx="2383">
                  <c:v>74.769221000000002</c:v>
                </c:pt>
                <c:pt idx="2384">
                  <c:v>74.704960999999997</c:v>
                </c:pt>
                <c:pt idx="2385">
                  <c:v>74.669482000000002</c:v>
                </c:pt>
                <c:pt idx="2386">
                  <c:v>74.657831999999999</c:v>
                </c:pt>
                <c:pt idx="2387">
                  <c:v>74.657839999999993</c:v>
                </c:pt>
                <c:pt idx="2388">
                  <c:v>74.658420000000007</c:v>
                </c:pt>
                <c:pt idx="2389">
                  <c:v>74.643728999999993</c:v>
                </c:pt>
                <c:pt idx="2390">
                  <c:v>74.613191999999998</c:v>
                </c:pt>
                <c:pt idx="2391">
                  <c:v>74.581193999999996</c:v>
                </c:pt>
                <c:pt idx="2392">
                  <c:v>74.554715999999999</c:v>
                </c:pt>
                <c:pt idx="2393">
                  <c:v>74.530776000000003</c:v>
                </c:pt>
                <c:pt idx="2394">
                  <c:v>74.510903999999996</c:v>
                </c:pt>
                <c:pt idx="2395">
                  <c:v>74.498649</c:v>
                </c:pt>
                <c:pt idx="2396">
                  <c:v>74.486069000000001</c:v>
                </c:pt>
                <c:pt idx="2397">
                  <c:v>74.470057999999995</c:v>
                </c:pt>
                <c:pt idx="2398">
                  <c:v>74.460014000000001</c:v>
                </c:pt>
                <c:pt idx="2399">
                  <c:v>74.461374000000006</c:v>
                </c:pt>
                <c:pt idx="2400">
                  <c:v>74.466009999999997</c:v>
                </c:pt>
                <c:pt idx="2401">
                  <c:v>74.465947999999997</c:v>
                </c:pt>
                <c:pt idx="2402">
                  <c:v>74.462754000000004</c:v>
                </c:pt>
                <c:pt idx="2403">
                  <c:v>74.458252000000002</c:v>
                </c:pt>
                <c:pt idx="2404">
                  <c:v>74.451334000000003</c:v>
                </c:pt>
                <c:pt idx="2405">
                  <c:v>74.446154000000007</c:v>
                </c:pt>
                <c:pt idx="2406">
                  <c:v>74.450695999999994</c:v>
                </c:pt>
                <c:pt idx="2407">
                  <c:v>74.464260999999993</c:v>
                </c:pt>
                <c:pt idx="2408">
                  <c:v>74.479112999999998</c:v>
                </c:pt>
                <c:pt idx="2409">
                  <c:v>74.496804999999995</c:v>
                </c:pt>
                <c:pt idx="2410">
                  <c:v>74.527901999999997</c:v>
                </c:pt>
                <c:pt idx="2411">
                  <c:v>74.574652</c:v>
                </c:pt>
                <c:pt idx="2412">
                  <c:v>74.625083000000004</c:v>
                </c:pt>
                <c:pt idx="2413">
                  <c:v>74.669055</c:v>
                </c:pt>
                <c:pt idx="2414">
                  <c:v>74.706120999999996</c:v>
                </c:pt>
                <c:pt idx="2415">
                  <c:v>74.740194000000002</c:v>
                </c:pt>
                <c:pt idx="2416">
                  <c:v>74.770943000000003</c:v>
                </c:pt>
                <c:pt idx="2417">
                  <c:v>74.800461999999996</c:v>
                </c:pt>
                <c:pt idx="2418">
                  <c:v>74.842751000000007</c:v>
                </c:pt>
                <c:pt idx="2419">
                  <c:v>74.897004999999993</c:v>
                </c:pt>
                <c:pt idx="2420">
                  <c:v>74.938899000000006</c:v>
                </c:pt>
                <c:pt idx="2421">
                  <c:v>74.949321999999995</c:v>
                </c:pt>
                <c:pt idx="2422">
                  <c:v>74.939353999999994</c:v>
                </c:pt>
                <c:pt idx="2423">
                  <c:v>74.921390000000002</c:v>
                </c:pt>
                <c:pt idx="2424">
                  <c:v>74.919526000000005</c:v>
                </c:pt>
                <c:pt idx="2425">
                  <c:v>74.970020000000005</c:v>
                </c:pt>
                <c:pt idx="2426">
                  <c:v>75.039823999999996</c:v>
                </c:pt>
                <c:pt idx="2427">
                  <c:v>75.097282000000007</c:v>
                </c:pt>
                <c:pt idx="2428">
                  <c:v>75.154014000000004</c:v>
                </c:pt>
                <c:pt idx="2429">
                  <c:v>75.226162000000002</c:v>
                </c:pt>
                <c:pt idx="2430">
                  <c:v>75.311678000000001</c:v>
                </c:pt>
                <c:pt idx="2431">
                  <c:v>75.400542000000002</c:v>
                </c:pt>
                <c:pt idx="2432">
                  <c:v>75.468536</c:v>
                </c:pt>
                <c:pt idx="2433">
                  <c:v>75.502953000000005</c:v>
                </c:pt>
                <c:pt idx="2434">
                  <c:v>75.530096999999998</c:v>
                </c:pt>
                <c:pt idx="2435">
                  <c:v>75.568898000000004</c:v>
                </c:pt>
                <c:pt idx="2436">
                  <c:v>75.602993999999995</c:v>
                </c:pt>
                <c:pt idx="2437">
                  <c:v>75.614903999999996</c:v>
                </c:pt>
                <c:pt idx="2438">
                  <c:v>75.619468999999995</c:v>
                </c:pt>
                <c:pt idx="2439">
                  <c:v>75.690133000000003</c:v>
                </c:pt>
                <c:pt idx="2440">
                  <c:v>75.861427000000006</c:v>
                </c:pt>
                <c:pt idx="2441">
                  <c:v>75.913006999999993</c:v>
                </c:pt>
                <c:pt idx="2442">
                  <c:v>75.869551999999999</c:v>
                </c:pt>
                <c:pt idx="2443">
                  <c:v>75.870498999999995</c:v>
                </c:pt>
                <c:pt idx="2444">
                  <c:v>75.846957000000003</c:v>
                </c:pt>
                <c:pt idx="2445">
                  <c:v>75.818627000000006</c:v>
                </c:pt>
                <c:pt idx="2446">
                  <c:v>75.811918000000006</c:v>
                </c:pt>
                <c:pt idx="2447">
                  <c:v>75.819725000000005</c:v>
                </c:pt>
                <c:pt idx="2448">
                  <c:v>75.824100000000001</c:v>
                </c:pt>
                <c:pt idx="2449">
                  <c:v>75.820841000000001</c:v>
                </c:pt>
                <c:pt idx="2450">
                  <c:v>75.827827999999997</c:v>
                </c:pt>
                <c:pt idx="2451">
                  <c:v>75.853173999999996</c:v>
                </c:pt>
                <c:pt idx="2452">
                  <c:v>75.885326000000006</c:v>
                </c:pt>
                <c:pt idx="2453">
                  <c:v>75.909253000000007</c:v>
                </c:pt>
                <c:pt idx="2454">
                  <c:v>75.934421</c:v>
                </c:pt>
                <c:pt idx="2455">
                  <c:v>75.961960000000005</c:v>
                </c:pt>
                <c:pt idx="2456">
                  <c:v>75.998473000000004</c:v>
                </c:pt>
                <c:pt idx="2457">
                  <c:v>76.076601999999994</c:v>
                </c:pt>
                <c:pt idx="2458">
                  <c:v>76.235451999999995</c:v>
                </c:pt>
                <c:pt idx="2459">
                  <c:v>76.405180999999999</c:v>
                </c:pt>
                <c:pt idx="2460">
                  <c:v>76.439654000000004</c:v>
                </c:pt>
                <c:pt idx="2461">
                  <c:v>76.424577999999997</c:v>
                </c:pt>
                <c:pt idx="2462">
                  <c:v>76.428314999999998</c:v>
                </c:pt>
                <c:pt idx="2463">
                  <c:v>76.420640000000006</c:v>
                </c:pt>
                <c:pt idx="2464">
                  <c:v>76.423950000000005</c:v>
                </c:pt>
                <c:pt idx="2465">
                  <c:v>76.453676999999999</c:v>
                </c:pt>
                <c:pt idx="2466">
                  <c:v>76.497283999999993</c:v>
                </c:pt>
                <c:pt idx="2467">
                  <c:v>76.534482999999994</c:v>
                </c:pt>
                <c:pt idx="2468">
                  <c:v>76.563546000000002</c:v>
                </c:pt>
                <c:pt idx="2469">
                  <c:v>76.587243000000001</c:v>
                </c:pt>
                <c:pt idx="2470">
                  <c:v>76.616386000000006</c:v>
                </c:pt>
                <c:pt idx="2471">
                  <c:v>76.654021999999998</c:v>
                </c:pt>
                <c:pt idx="2472">
                  <c:v>76.684693999999993</c:v>
                </c:pt>
                <c:pt idx="2473">
                  <c:v>76.698421999999994</c:v>
                </c:pt>
                <c:pt idx="2474">
                  <c:v>76.710593000000003</c:v>
                </c:pt>
                <c:pt idx="2475">
                  <c:v>76.735759000000002</c:v>
                </c:pt>
                <c:pt idx="2476">
                  <c:v>76.762248999999997</c:v>
                </c:pt>
                <c:pt idx="2477">
                  <c:v>76.774299999999997</c:v>
                </c:pt>
                <c:pt idx="2478">
                  <c:v>76.750737999999998</c:v>
                </c:pt>
                <c:pt idx="2479">
                  <c:v>76.725793999999993</c:v>
                </c:pt>
                <c:pt idx="2480">
                  <c:v>76.760165999999998</c:v>
                </c:pt>
                <c:pt idx="2481">
                  <c:v>76.826459999999997</c:v>
                </c:pt>
                <c:pt idx="2482">
                  <c:v>76.897700999999998</c:v>
                </c:pt>
                <c:pt idx="2483">
                  <c:v>76.944326000000004</c:v>
                </c:pt>
                <c:pt idx="2484">
                  <c:v>76.956943999999993</c:v>
                </c:pt>
                <c:pt idx="2485">
                  <c:v>76.970600000000005</c:v>
                </c:pt>
                <c:pt idx="2486">
                  <c:v>77.006200000000007</c:v>
                </c:pt>
                <c:pt idx="2487">
                  <c:v>77.068645000000004</c:v>
                </c:pt>
                <c:pt idx="2488">
                  <c:v>77.139138000000003</c:v>
                </c:pt>
                <c:pt idx="2489">
                  <c:v>77.198183</c:v>
                </c:pt>
                <c:pt idx="2490">
                  <c:v>77.245829000000001</c:v>
                </c:pt>
                <c:pt idx="2491">
                  <c:v>77.323719999999994</c:v>
                </c:pt>
                <c:pt idx="2492">
                  <c:v>77.445603000000006</c:v>
                </c:pt>
                <c:pt idx="2493">
                  <c:v>77.513979000000006</c:v>
                </c:pt>
                <c:pt idx="2494">
                  <c:v>77.546289000000002</c:v>
                </c:pt>
                <c:pt idx="2495">
                  <c:v>77.582666000000003</c:v>
                </c:pt>
                <c:pt idx="2496">
                  <c:v>77.587129000000004</c:v>
                </c:pt>
                <c:pt idx="2497">
                  <c:v>77.593905000000007</c:v>
                </c:pt>
                <c:pt idx="2498">
                  <c:v>77.622615999999994</c:v>
                </c:pt>
                <c:pt idx="2499">
                  <c:v>77.660606000000001</c:v>
                </c:pt>
                <c:pt idx="2500">
                  <c:v>77.683659000000006</c:v>
                </c:pt>
                <c:pt idx="2501">
                  <c:v>77.663488999999998</c:v>
                </c:pt>
                <c:pt idx="2502">
                  <c:v>77.574169999999995</c:v>
                </c:pt>
                <c:pt idx="2503">
                  <c:v>77.397228999999996</c:v>
                </c:pt>
                <c:pt idx="2504">
                  <c:v>77.197997999999998</c:v>
                </c:pt>
                <c:pt idx="2505">
                  <c:v>77.067830999999998</c:v>
                </c:pt>
                <c:pt idx="2506">
                  <c:v>77.005989</c:v>
                </c:pt>
                <c:pt idx="2507">
                  <c:v>76.977767999999998</c:v>
                </c:pt>
                <c:pt idx="2508">
                  <c:v>76.969524000000007</c:v>
                </c:pt>
                <c:pt idx="2509">
                  <c:v>76.980046000000002</c:v>
                </c:pt>
                <c:pt idx="2510">
                  <c:v>77.018102999999996</c:v>
                </c:pt>
                <c:pt idx="2511">
                  <c:v>77.105346999999995</c:v>
                </c:pt>
                <c:pt idx="2512">
                  <c:v>77.238978000000003</c:v>
                </c:pt>
                <c:pt idx="2513">
                  <c:v>77.395021</c:v>
                </c:pt>
                <c:pt idx="2514">
                  <c:v>77.55247</c:v>
                </c:pt>
                <c:pt idx="2515">
                  <c:v>77.700605999999993</c:v>
                </c:pt>
                <c:pt idx="2516">
                  <c:v>77.836724000000004</c:v>
                </c:pt>
                <c:pt idx="2517">
                  <c:v>77.967984999999999</c:v>
                </c:pt>
                <c:pt idx="2518">
                  <c:v>78.105056000000005</c:v>
                </c:pt>
                <c:pt idx="2519">
                  <c:v>78.240690999999998</c:v>
                </c:pt>
                <c:pt idx="2520">
                  <c:v>78.36215</c:v>
                </c:pt>
                <c:pt idx="2521">
                  <c:v>78.465875999999994</c:v>
                </c:pt>
                <c:pt idx="2522">
                  <c:v>78.552570000000003</c:v>
                </c:pt>
                <c:pt idx="2523">
                  <c:v>78.607056</c:v>
                </c:pt>
                <c:pt idx="2524">
                  <c:v>78.614816000000005</c:v>
                </c:pt>
                <c:pt idx="2525">
                  <c:v>78.574409000000003</c:v>
                </c:pt>
                <c:pt idx="2526">
                  <c:v>78.441254000000001</c:v>
                </c:pt>
                <c:pt idx="2527">
                  <c:v>78.103560999999999</c:v>
                </c:pt>
                <c:pt idx="2528">
                  <c:v>77.625028999999998</c:v>
                </c:pt>
                <c:pt idx="2529">
                  <c:v>77.208302000000003</c:v>
                </c:pt>
                <c:pt idx="2530">
                  <c:v>76.850910999999996</c:v>
                </c:pt>
                <c:pt idx="2531">
                  <c:v>76.491654999999994</c:v>
                </c:pt>
                <c:pt idx="2532">
                  <c:v>76.137794</c:v>
                </c:pt>
                <c:pt idx="2533">
                  <c:v>75.809432000000001</c:v>
                </c:pt>
                <c:pt idx="2534">
                  <c:v>75.489024999999998</c:v>
                </c:pt>
                <c:pt idx="2535">
                  <c:v>75.149023999999997</c:v>
                </c:pt>
                <c:pt idx="2536">
                  <c:v>74.846303000000006</c:v>
                </c:pt>
                <c:pt idx="2537">
                  <c:v>74.647019999999998</c:v>
                </c:pt>
                <c:pt idx="2538">
                  <c:v>74.523667000000003</c:v>
                </c:pt>
                <c:pt idx="2539">
                  <c:v>74.434312000000006</c:v>
                </c:pt>
                <c:pt idx="2540">
                  <c:v>74.358919</c:v>
                </c:pt>
                <c:pt idx="2541">
                  <c:v>74.287121999999997</c:v>
                </c:pt>
                <c:pt idx="2542">
                  <c:v>74.172042000000005</c:v>
                </c:pt>
                <c:pt idx="2543">
                  <c:v>74.061048</c:v>
                </c:pt>
                <c:pt idx="2544">
                  <c:v>74.140298999999999</c:v>
                </c:pt>
                <c:pt idx="2545">
                  <c:v>74.345179999999999</c:v>
                </c:pt>
                <c:pt idx="2546">
                  <c:v>74.555083999999994</c:v>
                </c:pt>
                <c:pt idx="2547">
                  <c:v>74.760445000000004</c:v>
                </c:pt>
                <c:pt idx="2548">
                  <c:v>74.956693999999999</c:v>
                </c:pt>
                <c:pt idx="2549">
                  <c:v>75.135631000000004</c:v>
                </c:pt>
                <c:pt idx="2550">
                  <c:v>75.288489999999996</c:v>
                </c:pt>
                <c:pt idx="2551">
                  <c:v>75.419244000000006</c:v>
                </c:pt>
                <c:pt idx="2552">
                  <c:v>75.537809999999993</c:v>
                </c:pt>
                <c:pt idx="2553">
                  <c:v>75.648702</c:v>
                </c:pt>
                <c:pt idx="2554">
                  <c:v>75.751812999999999</c:v>
                </c:pt>
                <c:pt idx="2555">
                  <c:v>75.851309000000001</c:v>
                </c:pt>
                <c:pt idx="2556">
                  <c:v>75.951549</c:v>
                </c:pt>
                <c:pt idx="2557">
                  <c:v>76.060489000000004</c:v>
                </c:pt>
                <c:pt idx="2558">
                  <c:v>76.175904000000003</c:v>
                </c:pt>
                <c:pt idx="2559">
                  <c:v>76.281746999999996</c:v>
                </c:pt>
                <c:pt idx="2560">
                  <c:v>76.361982999999995</c:v>
                </c:pt>
                <c:pt idx="2561">
                  <c:v>76.426265000000001</c:v>
                </c:pt>
                <c:pt idx="2562">
                  <c:v>76.505457000000007</c:v>
                </c:pt>
                <c:pt idx="2563">
                  <c:v>76.606908000000004</c:v>
                </c:pt>
                <c:pt idx="2564">
                  <c:v>76.706253000000004</c:v>
                </c:pt>
                <c:pt idx="2565">
                  <c:v>76.791274999999999</c:v>
                </c:pt>
                <c:pt idx="2566">
                  <c:v>76.871154000000004</c:v>
                </c:pt>
                <c:pt idx="2567">
                  <c:v>76.951755000000006</c:v>
                </c:pt>
                <c:pt idx="2568">
                  <c:v>77.020240999999999</c:v>
                </c:pt>
                <c:pt idx="2569">
                  <c:v>77.053307000000004</c:v>
                </c:pt>
                <c:pt idx="2570">
                  <c:v>77.050178000000002</c:v>
                </c:pt>
                <c:pt idx="2571">
                  <c:v>77.034458000000001</c:v>
                </c:pt>
                <c:pt idx="2572">
                  <c:v>77.026909000000003</c:v>
                </c:pt>
                <c:pt idx="2573">
                  <c:v>77.026916</c:v>
                </c:pt>
                <c:pt idx="2574">
                  <c:v>77.028244000000001</c:v>
                </c:pt>
                <c:pt idx="2575">
                  <c:v>77.019101000000006</c:v>
                </c:pt>
                <c:pt idx="2576">
                  <c:v>76.977037999999993</c:v>
                </c:pt>
                <c:pt idx="2577">
                  <c:v>76.912345000000002</c:v>
                </c:pt>
                <c:pt idx="2578">
                  <c:v>76.851725000000002</c:v>
                </c:pt>
                <c:pt idx="2579">
                  <c:v>76.799362000000002</c:v>
                </c:pt>
                <c:pt idx="2580">
                  <c:v>76.717518999999996</c:v>
                </c:pt>
                <c:pt idx="2581">
                  <c:v>76.566316</c:v>
                </c:pt>
                <c:pt idx="2582">
                  <c:v>76.409255999999999</c:v>
                </c:pt>
                <c:pt idx="2583">
                  <c:v>76.316291000000007</c:v>
                </c:pt>
                <c:pt idx="2584">
                  <c:v>76.270585999999994</c:v>
                </c:pt>
                <c:pt idx="2585">
                  <c:v>76.2517</c:v>
                </c:pt>
                <c:pt idx="2586">
                  <c:v>76.254620000000003</c:v>
                </c:pt>
                <c:pt idx="2587">
                  <c:v>76.265559999999994</c:v>
                </c:pt>
                <c:pt idx="2588">
                  <c:v>76.264753999999996</c:v>
                </c:pt>
                <c:pt idx="2589">
                  <c:v>76.245830999999995</c:v>
                </c:pt>
                <c:pt idx="2590">
                  <c:v>76.220040999999995</c:v>
                </c:pt>
                <c:pt idx="2591">
                  <c:v>76.193652</c:v>
                </c:pt>
                <c:pt idx="2592">
                  <c:v>76.167406999999997</c:v>
                </c:pt>
                <c:pt idx="2593">
                  <c:v>76.142585999999994</c:v>
                </c:pt>
                <c:pt idx="2594">
                  <c:v>76.115258999999995</c:v>
                </c:pt>
                <c:pt idx="2595">
                  <c:v>76.070091000000005</c:v>
                </c:pt>
                <c:pt idx="2596">
                  <c:v>75.997815000000003</c:v>
                </c:pt>
                <c:pt idx="2597">
                  <c:v>75.919308999999998</c:v>
                </c:pt>
                <c:pt idx="2598">
                  <c:v>75.851589000000004</c:v>
                </c:pt>
                <c:pt idx="2599">
                  <c:v>75.779273000000003</c:v>
                </c:pt>
                <c:pt idx="2600">
                  <c:v>75.660520000000005</c:v>
                </c:pt>
                <c:pt idx="2601">
                  <c:v>75.483306999999996</c:v>
                </c:pt>
                <c:pt idx="2602">
                  <c:v>75.303327999999993</c:v>
                </c:pt>
                <c:pt idx="2603">
                  <c:v>75.157993000000005</c:v>
                </c:pt>
                <c:pt idx="2604">
                  <c:v>75.018770000000004</c:v>
                </c:pt>
                <c:pt idx="2605">
                  <c:v>74.855368999999996</c:v>
                </c:pt>
                <c:pt idx="2606">
                  <c:v>74.691801999999996</c:v>
                </c:pt>
                <c:pt idx="2607">
                  <c:v>74.558052000000004</c:v>
                </c:pt>
                <c:pt idx="2608">
                  <c:v>74.446462999999994</c:v>
                </c:pt>
                <c:pt idx="2609">
                  <c:v>74.344617999999997</c:v>
                </c:pt>
                <c:pt idx="2610">
                  <c:v>74.241290000000006</c:v>
                </c:pt>
                <c:pt idx="2611">
                  <c:v>74.115528999999995</c:v>
                </c:pt>
                <c:pt idx="2612">
                  <c:v>73.949378999999993</c:v>
                </c:pt>
                <c:pt idx="2613">
                  <c:v>73.768366999999998</c:v>
                </c:pt>
                <c:pt idx="2614">
                  <c:v>73.622941999999995</c:v>
                </c:pt>
                <c:pt idx="2615">
                  <c:v>73.512367999999995</c:v>
                </c:pt>
                <c:pt idx="2616">
                  <c:v>73.400822000000005</c:v>
                </c:pt>
                <c:pt idx="2617">
                  <c:v>73.274484000000001</c:v>
                </c:pt>
                <c:pt idx="2618">
                  <c:v>73.142975000000007</c:v>
                </c:pt>
                <c:pt idx="2619">
                  <c:v>73.022737000000006</c:v>
                </c:pt>
                <c:pt idx="2620">
                  <c:v>72.931865000000002</c:v>
                </c:pt>
                <c:pt idx="2621">
                  <c:v>72.887956000000003</c:v>
                </c:pt>
                <c:pt idx="2622">
                  <c:v>72.896501000000001</c:v>
                </c:pt>
                <c:pt idx="2623">
                  <c:v>72.947845999999998</c:v>
                </c:pt>
                <c:pt idx="2624">
                  <c:v>73.038298999999995</c:v>
                </c:pt>
                <c:pt idx="2625">
                  <c:v>73.175590999999997</c:v>
                </c:pt>
                <c:pt idx="2626">
                  <c:v>73.348489000000001</c:v>
                </c:pt>
                <c:pt idx="2627">
                  <c:v>73.514930000000007</c:v>
                </c:pt>
                <c:pt idx="2628">
                  <c:v>73.648437000000001</c:v>
                </c:pt>
                <c:pt idx="2629">
                  <c:v>73.755313000000001</c:v>
                </c:pt>
                <c:pt idx="2630">
                  <c:v>73.838999000000001</c:v>
                </c:pt>
                <c:pt idx="2631">
                  <c:v>73.886044999999996</c:v>
                </c:pt>
                <c:pt idx="2632">
                  <c:v>73.890206000000006</c:v>
                </c:pt>
                <c:pt idx="2633">
                  <c:v>73.873357999999996</c:v>
                </c:pt>
                <c:pt idx="2634">
                  <c:v>73.860887000000005</c:v>
                </c:pt>
                <c:pt idx="2635">
                  <c:v>73.860816999999997</c:v>
                </c:pt>
                <c:pt idx="2636">
                  <c:v>73.869125999999994</c:v>
                </c:pt>
                <c:pt idx="2637">
                  <c:v>73.881887000000006</c:v>
                </c:pt>
                <c:pt idx="2638">
                  <c:v>73.905961000000005</c:v>
                </c:pt>
                <c:pt idx="2639">
                  <c:v>73.950755000000001</c:v>
                </c:pt>
                <c:pt idx="2640">
                  <c:v>74.014936000000006</c:v>
                </c:pt>
                <c:pt idx="2641">
                  <c:v>74.089397000000005</c:v>
                </c:pt>
                <c:pt idx="2642">
                  <c:v>74.161299999999997</c:v>
                </c:pt>
                <c:pt idx="2643">
                  <c:v>74.220883999999998</c:v>
                </c:pt>
                <c:pt idx="2644">
                  <c:v>74.269401000000002</c:v>
                </c:pt>
                <c:pt idx="2645">
                  <c:v>74.312691999999998</c:v>
                </c:pt>
                <c:pt idx="2646">
                  <c:v>74.347607999999994</c:v>
                </c:pt>
                <c:pt idx="2647">
                  <c:v>74.366108999999994</c:v>
                </c:pt>
                <c:pt idx="2648">
                  <c:v>74.374354999999994</c:v>
                </c:pt>
                <c:pt idx="2649">
                  <c:v>74.391654000000003</c:v>
                </c:pt>
                <c:pt idx="2650">
                  <c:v>74.432879</c:v>
                </c:pt>
                <c:pt idx="2651">
                  <c:v>74.496347</c:v>
                </c:pt>
                <c:pt idx="2652">
                  <c:v>74.564172999999997</c:v>
                </c:pt>
                <c:pt idx="2653">
                  <c:v>74.619523000000001</c:v>
                </c:pt>
                <c:pt idx="2654">
                  <c:v>74.657500999999996</c:v>
                </c:pt>
                <c:pt idx="2655">
                  <c:v>74.686468000000005</c:v>
                </c:pt>
                <c:pt idx="2656">
                  <c:v>74.719002000000003</c:v>
                </c:pt>
                <c:pt idx="2657">
                  <c:v>74.760358999999994</c:v>
                </c:pt>
                <c:pt idx="2658">
                  <c:v>74.804012999999998</c:v>
                </c:pt>
                <c:pt idx="2659">
                  <c:v>74.836523999999997</c:v>
                </c:pt>
                <c:pt idx="2660">
                  <c:v>74.846925999999996</c:v>
                </c:pt>
                <c:pt idx="2661">
                  <c:v>74.839776000000001</c:v>
                </c:pt>
                <c:pt idx="2662">
                  <c:v>74.832080000000005</c:v>
                </c:pt>
                <c:pt idx="2663">
                  <c:v>74.836190999999999</c:v>
                </c:pt>
                <c:pt idx="2664">
                  <c:v>74.855929000000003</c:v>
                </c:pt>
                <c:pt idx="2665">
                  <c:v>74.887209999999996</c:v>
                </c:pt>
                <c:pt idx="2666">
                  <c:v>74.917980999999997</c:v>
                </c:pt>
                <c:pt idx="2667">
                  <c:v>74.938314000000005</c:v>
                </c:pt>
                <c:pt idx="2668">
                  <c:v>74.951232000000005</c:v>
                </c:pt>
                <c:pt idx="2669">
                  <c:v>74.968586999999999</c:v>
                </c:pt>
                <c:pt idx="2670">
                  <c:v>74.996381999999997</c:v>
                </c:pt>
                <c:pt idx="2671">
                  <c:v>75.028491000000002</c:v>
                </c:pt>
                <c:pt idx="2672">
                  <c:v>75.055021999999994</c:v>
                </c:pt>
                <c:pt idx="2673">
                  <c:v>75.072078000000005</c:v>
                </c:pt>
                <c:pt idx="2674">
                  <c:v>75.083419000000006</c:v>
                </c:pt>
                <c:pt idx="2675">
                  <c:v>75.094723999999999</c:v>
                </c:pt>
                <c:pt idx="2676">
                  <c:v>75.104996</c:v>
                </c:pt>
                <c:pt idx="2677">
                  <c:v>75.105242000000004</c:v>
                </c:pt>
                <c:pt idx="2678">
                  <c:v>75.085713999999996</c:v>
                </c:pt>
                <c:pt idx="2679">
                  <c:v>75.046014</c:v>
                </c:pt>
                <c:pt idx="2680">
                  <c:v>74.996441000000004</c:v>
                </c:pt>
                <c:pt idx="2681">
                  <c:v>74.948362000000003</c:v>
                </c:pt>
                <c:pt idx="2682">
                  <c:v>74.902963999999997</c:v>
                </c:pt>
                <c:pt idx="2683">
                  <c:v>74.851455000000001</c:v>
                </c:pt>
                <c:pt idx="2684">
                  <c:v>74.783624000000003</c:v>
                </c:pt>
                <c:pt idx="2685">
                  <c:v>74.692432999999994</c:v>
                </c:pt>
                <c:pt idx="2686">
                  <c:v>74.578456000000003</c:v>
                </c:pt>
                <c:pt idx="2687">
                  <c:v>74.458096999999995</c:v>
                </c:pt>
                <c:pt idx="2688">
                  <c:v>74.358024</c:v>
                </c:pt>
                <c:pt idx="2689">
                  <c:v>74.289608000000001</c:v>
                </c:pt>
                <c:pt idx="2690">
                  <c:v>74.236922000000007</c:v>
                </c:pt>
                <c:pt idx="2691">
                  <c:v>74.176462000000001</c:v>
                </c:pt>
                <c:pt idx="2692">
                  <c:v>74.101909000000006</c:v>
                </c:pt>
                <c:pt idx="2693">
                  <c:v>74.023842999999999</c:v>
                </c:pt>
                <c:pt idx="2694">
                  <c:v>73.951116999999996</c:v>
                </c:pt>
                <c:pt idx="2695">
                  <c:v>73.883161000000001</c:v>
                </c:pt>
                <c:pt idx="2696">
                  <c:v>73.817638000000002</c:v>
                </c:pt>
                <c:pt idx="2697">
                  <c:v>73.753896999999995</c:v>
                </c:pt>
                <c:pt idx="2698">
                  <c:v>73.687522000000001</c:v>
                </c:pt>
                <c:pt idx="2699">
                  <c:v>73.613750999999993</c:v>
                </c:pt>
                <c:pt idx="2700">
                  <c:v>73.536996000000002</c:v>
                </c:pt>
                <c:pt idx="2701">
                  <c:v>73.467404000000002</c:v>
                </c:pt>
                <c:pt idx="2702">
                  <c:v>73.407522</c:v>
                </c:pt>
                <c:pt idx="2703">
                  <c:v>73.352570999999998</c:v>
                </c:pt>
                <c:pt idx="2704">
                  <c:v>73.301889000000003</c:v>
                </c:pt>
                <c:pt idx="2705">
                  <c:v>73.256336000000005</c:v>
                </c:pt>
                <c:pt idx="2706">
                  <c:v>73.204819000000001</c:v>
                </c:pt>
                <c:pt idx="2707">
                  <c:v>73.128861000000001</c:v>
                </c:pt>
                <c:pt idx="2708">
                  <c:v>73.024495000000002</c:v>
                </c:pt>
                <c:pt idx="2709">
                  <c:v>72.907336999999998</c:v>
                </c:pt>
                <c:pt idx="2710">
                  <c:v>72.792511000000005</c:v>
                </c:pt>
                <c:pt idx="2711">
                  <c:v>72.681976000000006</c:v>
                </c:pt>
                <c:pt idx="2712">
                  <c:v>72.576336999999995</c:v>
                </c:pt>
                <c:pt idx="2713">
                  <c:v>72.484042000000002</c:v>
                </c:pt>
                <c:pt idx="2714">
                  <c:v>72.409996000000007</c:v>
                </c:pt>
                <c:pt idx="2715">
                  <c:v>72.347926999999999</c:v>
                </c:pt>
                <c:pt idx="2716">
                  <c:v>72.292007999999996</c:v>
                </c:pt>
                <c:pt idx="2717">
                  <c:v>72.244821999999999</c:v>
                </c:pt>
                <c:pt idx="2718">
                  <c:v>72.207865999999996</c:v>
                </c:pt>
                <c:pt idx="2719">
                  <c:v>72.174544999999995</c:v>
                </c:pt>
                <c:pt idx="2720">
                  <c:v>72.137555000000006</c:v>
                </c:pt>
                <c:pt idx="2721">
                  <c:v>72.093683999999996</c:v>
                </c:pt>
                <c:pt idx="2722">
                  <c:v>72.037524000000005</c:v>
                </c:pt>
                <c:pt idx="2723">
                  <c:v>71.961363000000006</c:v>
                </c:pt>
                <c:pt idx="2724">
                  <c:v>71.866578000000004</c:v>
                </c:pt>
                <c:pt idx="2725">
                  <c:v>71.764323000000005</c:v>
                </c:pt>
                <c:pt idx="2726">
                  <c:v>71.660426000000001</c:v>
                </c:pt>
                <c:pt idx="2727">
                  <c:v>71.551034000000001</c:v>
                </c:pt>
                <c:pt idx="2728">
                  <c:v>71.439819</c:v>
                </c:pt>
                <c:pt idx="2729">
                  <c:v>71.346057999999999</c:v>
                </c:pt>
                <c:pt idx="2730">
                  <c:v>71.283608999999998</c:v>
                </c:pt>
                <c:pt idx="2731">
                  <c:v>71.243537000000003</c:v>
                </c:pt>
                <c:pt idx="2732">
                  <c:v>71.209765000000004</c:v>
                </c:pt>
                <c:pt idx="2733">
                  <c:v>71.180515</c:v>
                </c:pt>
                <c:pt idx="2734">
                  <c:v>71.162823000000003</c:v>
                </c:pt>
                <c:pt idx="2735">
                  <c:v>71.154079999999993</c:v>
                </c:pt>
                <c:pt idx="2736">
                  <c:v>71.140259</c:v>
                </c:pt>
                <c:pt idx="2737">
                  <c:v>71.109027999999995</c:v>
                </c:pt>
                <c:pt idx="2738">
                  <c:v>71.057879</c:v>
                </c:pt>
                <c:pt idx="2739">
                  <c:v>70.993177000000003</c:v>
                </c:pt>
                <c:pt idx="2740">
                  <c:v>70.925790000000006</c:v>
                </c:pt>
                <c:pt idx="2741">
                  <c:v>70.864487999999994</c:v>
                </c:pt>
                <c:pt idx="2742">
                  <c:v>70.812088000000003</c:v>
                </c:pt>
                <c:pt idx="2743">
                  <c:v>70.771431000000007</c:v>
                </c:pt>
                <c:pt idx="2744">
                  <c:v>70.751891999999998</c:v>
                </c:pt>
                <c:pt idx="2745">
                  <c:v>70.760597000000004</c:v>
                </c:pt>
                <c:pt idx="2746">
                  <c:v>70.789576999999994</c:v>
                </c:pt>
                <c:pt idx="2747">
                  <c:v>70.823723999999999</c:v>
                </c:pt>
                <c:pt idx="2748">
                  <c:v>70.860174999999998</c:v>
                </c:pt>
                <c:pt idx="2749">
                  <c:v>70.904982000000004</c:v>
                </c:pt>
                <c:pt idx="2750">
                  <c:v>70.95026</c:v>
                </c:pt>
                <c:pt idx="2751">
                  <c:v>70.971356999999998</c:v>
                </c:pt>
                <c:pt idx="2752">
                  <c:v>70.952280999999999</c:v>
                </c:pt>
                <c:pt idx="2753">
                  <c:v>70.901555000000002</c:v>
                </c:pt>
                <c:pt idx="2754">
                  <c:v>70.837684999999993</c:v>
                </c:pt>
                <c:pt idx="2755">
                  <c:v>70.769835999999998</c:v>
                </c:pt>
                <c:pt idx="2756">
                  <c:v>70.698226000000005</c:v>
                </c:pt>
                <c:pt idx="2757">
                  <c:v>70.621184</c:v>
                </c:pt>
                <c:pt idx="2758">
                  <c:v>70.534223999999995</c:v>
                </c:pt>
                <c:pt idx="2759">
                  <c:v>70.432829999999996</c:v>
                </c:pt>
                <c:pt idx="2760">
                  <c:v>70.323046000000005</c:v>
                </c:pt>
                <c:pt idx="2761">
                  <c:v>70.218867000000003</c:v>
                </c:pt>
                <c:pt idx="2762">
                  <c:v>70.122383999999997</c:v>
                </c:pt>
                <c:pt idx="2763">
                  <c:v>70.017685</c:v>
                </c:pt>
                <c:pt idx="2764">
                  <c:v>69.892154000000005</c:v>
                </c:pt>
                <c:pt idx="2765">
                  <c:v>69.753039999999999</c:v>
                </c:pt>
                <c:pt idx="2766">
                  <c:v>69.615975000000006</c:v>
                </c:pt>
                <c:pt idx="2767">
                  <c:v>69.489080000000001</c:v>
                </c:pt>
                <c:pt idx="2768">
                  <c:v>69.377413000000004</c:v>
                </c:pt>
                <c:pt idx="2769">
                  <c:v>69.291306000000006</c:v>
                </c:pt>
                <c:pt idx="2770">
                  <c:v>69.238418999999993</c:v>
                </c:pt>
                <c:pt idx="2771">
                  <c:v>69.215473000000003</c:v>
                </c:pt>
                <c:pt idx="2772">
                  <c:v>69.216245000000001</c:v>
                </c:pt>
                <c:pt idx="2773">
                  <c:v>69.239963000000003</c:v>
                </c:pt>
                <c:pt idx="2774">
                  <c:v>69.286524999999997</c:v>
                </c:pt>
                <c:pt idx="2775">
                  <c:v>69.352196000000006</c:v>
                </c:pt>
                <c:pt idx="2776">
                  <c:v>69.433166</c:v>
                </c:pt>
                <c:pt idx="2777">
                  <c:v>69.522673999999995</c:v>
                </c:pt>
                <c:pt idx="2778">
                  <c:v>69.602380999999994</c:v>
                </c:pt>
                <c:pt idx="2779">
                  <c:v>69.650428000000005</c:v>
                </c:pt>
                <c:pt idx="2780">
                  <c:v>69.665578999999994</c:v>
                </c:pt>
                <c:pt idx="2781">
                  <c:v>69.676651000000007</c:v>
                </c:pt>
                <c:pt idx="2782">
                  <c:v>69.722309999999993</c:v>
                </c:pt>
                <c:pt idx="2783">
                  <c:v>69.823921999999996</c:v>
                </c:pt>
                <c:pt idx="2784">
                  <c:v>69.976341000000005</c:v>
                </c:pt>
                <c:pt idx="2785">
                  <c:v>70.154024000000007</c:v>
                </c:pt>
                <c:pt idx="2786">
                  <c:v>70.324286000000001</c:v>
                </c:pt>
                <c:pt idx="2787">
                  <c:v>70.464494000000002</c:v>
                </c:pt>
                <c:pt idx="2788">
                  <c:v>70.568916999999999</c:v>
                </c:pt>
                <c:pt idx="2789">
                  <c:v>70.636295000000004</c:v>
                </c:pt>
                <c:pt idx="2790">
                  <c:v>70.659092000000001</c:v>
                </c:pt>
                <c:pt idx="2791">
                  <c:v>70.635405000000006</c:v>
                </c:pt>
                <c:pt idx="2792">
                  <c:v>70.583734000000007</c:v>
                </c:pt>
                <c:pt idx="2793">
                  <c:v>70.530448000000007</c:v>
                </c:pt>
                <c:pt idx="2794">
                  <c:v>70.484443999999996</c:v>
                </c:pt>
                <c:pt idx="2795">
                  <c:v>70.439622</c:v>
                </c:pt>
                <c:pt idx="2796">
                  <c:v>70.401391000000004</c:v>
                </c:pt>
                <c:pt idx="2797">
                  <c:v>70.390764000000004</c:v>
                </c:pt>
                <c:pt idx="2798">
                  <c:v>70.417361</c:v>
                </c:pt>
                <c:pt idx="2799">
                  <c:v>70.466890000000006</c:v>
                </c:pt>
                <c:pt idx="2800">
                  <c:v>70.523073999999994</c:v>
                </c:pt>
                <c:pt idx="2801">
                  <c:v>70.586518999999996</c:v>
                </c:pt>
                <c:pt idx="2802">
                  <c:v>70.664175</c:v>
                </c:pt>
                <c:pt idx="2803">
                  <c:v>70.753332999999998</c:v>
                </c:pt>
                <c:pt idx="2804">
                  <c:v>70.845096999999996</c:v>
                </c:pt>
                <c:pt idx="2805">
                  <c:v>70.935292000000004</c:v>
                </c:pt>
                <c:pt idx="2806">
                  <c:v>71.026019000000005</c:v>
                </c:pt>
                <c:pt idx="2807">
                  <c:v>71.121840000000006</c:v>
                </c:pt>
                <c:pt idx="2808">
                  <c:v>71.225739000000004</c:v>
                </c:pt>
                <c:pt idx="2809">
                  <c:v>71.333100999999999</c:v>
                </c:pt>
                <c:pt idx="2810">
                  <c:v>71.431820000000002</c:v>
                </c:pt>
                <c:pt idx="2811">
                  <c:v>71.516745999999998</c:v>
                </c:pt>
                <c:pt idx="2812">
                  <c:v>71.600809999999996</c:v>
                </c:pt>
                <c:pt idx="2813">
                  <c:v>71.701241999999993</c:v>
                </c:pt>
                <c:pt idx="2814">
                  <c:v>71.816794999999999</c:v>
                </c:pt>
                <c:pt idx="2815">
                  <c:v>71.930569000000006</c:v>
                </c:pt>
                <c:pt idx="2816">
                  <c:v>72.033097999999995</c:v>
                </c:pt>
                <c:pt idx="2817">
                  <c:v>72.128529999999998</c:v>
                </c:pt>
                <c:pt idx="2818">
                  <c:v>72.219747999999996</c:v>
                </c:pt>
                <c:pt idx="2819">
                  <c:v>72.303137000000007</c:v>
                </c:pt>
                <c:pt idx="2820">
                  <c:v>72.380202999999995</c:v>
                </c:pt>
                <c:pt idx="2821">
                  <c:v>72.459648999999999</c:v>
                </c:pt>
                <c:pt idx="2822">
                  <c:v>72.542195000000007</c:v>
                </c:pt>
                <c:pt idx="2823">
                  <c:v>72.614425999999995</c:v>
                </c:pt>
                <c:pt idx="2824">
                  <c:v>72.663764999999998</c:v>
                </c:pt>
                <c:pt idx="2825">
                  <c:v>72.692233999999999</c:v>
                </c:pt>
                <c:pt idx="2826">
                  <c:v>72.712604999999996</c:v>
                </c:pt>
                <c:pt idx="2827">
                  <c:v>72.738360999999998</c:v>
                </c:pt>
                <c:pt idx="2828">
                  <c:v>72.779550999999998</c:v>
                </c:pt>
                <c:pt idx="2829">
                  <c:v>72.839157999999998</c:v>
                </c:pt>
                <c:pt idx="2830">
                  <c:v>72.908353000000005</c:v>
                </c:pt>
                <c:pt idx="2831">
                  <c:v>72.972618999999995</c:v>
                </c:pt>
                <c:pt idx="2832">
                  <c:v>73.026781</c:v>
                </c:pt>
                <c:pt idx="2833">
                  <c:v>73.078469999999996</c:v>
                </c:pt>
                <c:pt idx="2834">
                  <c:v>73.135571999999996</c:v>
                </c:pt>
                <c:pt idx="2835">
                  <c:v>73.197659000000002</c:v>
                </c:pt>
                <c:pt idx="2836">
                  <c:v>73.261150999999998</c:v>
                </c:pt>
                <c:pt idx="2837">
                  <c:v>73.323813999999999</c:v>
                </c:pt>
                <c:pt idx="2838">
                  <c:v>73.380607999999995</c:v>
                </c:pt>
                <c:pt idx="2839">
                  <c:v>73.422403000000003</c:v>
                </c:pt>
                <c:pt idx="2840">
                  <c:v>73.442248000000006</c:v>
                </c:pt>
                <c:pt idx="2841">
                  <c:v>73.438562000000005</c:v>
                </c:pt>
                <c:pt idx="2842">
                  <c:v>73.412779999999998</c:v>
                </c:pt>
                <c:pt idx="2843">
                  <c:v>73.371118999999993</c:v>
                </c:pt>
                <c:pt idx="2844">
                  <c:v>73.328494000000006</c:v>
                </c:pt>
                <c:pt idx="2845">
                  <c:v>73.300830000000005</c:v>
                </c:pt>
                <c:pt idx="2846">
                  <c:v>73.290535000000006</c:v>
                </c:pt>
                <c:pt idx="2847">
                  <c:v>73.288139999999999</c:v>
                </c:pt>
                <c:pt idx="2848">
                  <c:v>73.290040000000005</c:v>
                </c:pt>
                <c:pt idx="2849">
                  <c:v>73.303825000000003</c:v>
                </c:pt>
                <c:pt idx="2850">
                  <c:v>73.332944999999995</c:v>
                </c:pt>
                <c:pt idx="2851">
                  <c:v>73.367941999999999</c:v>
                </c:pt>
                <c:pt idx="2852">
                  <c:v>73.398779000000005</c:v>
                </c:pt>
                <c:pt idx="2853">
                  <c:v>73.426181999999997</c:v>
                </c:pt>
                <c:pt idx="2854">
                  <c:v>73.455250000000007</c:v>
                </c:pt>
                <c:pt idx="2855">
                  <c:v>73.487291999999997</c:v>
                </c:pt>
                <c:pt idx="2856">
                  <c:v>73.524882000000005</c:v>
                </c:pt>
                <c:pt idx="2857">
                  <c:v>73.576617999999996</c:v>
                </c:pt>
                <c:pt idx="2858">
                  <c:v>73.647659000000004</c:v>
                </c:pt>
                <c:pt idx="2859">
                  <c:v>73.729783999999995</c:v>
                </c:pt>
                <c:pt idx="2860">
                  <c:v>73.808216999999999</c:v>
                </c:pt>
                <c:pt idx="2861">
                  <c:v>73.876823000000002</c:v>
                </c:pt>
                <c:pt idx="2862">
                  <c:v>73.943423999999993</c:v>
                </c:pt>
                <c:pt idx="2863">
                  <c:v>74.021550000000005</c:v>
                </c:pt>
                <c:pt idx="2864">
                  <c:v>74.116675000000001</c:v>
                </c:pt>
                <c:pt idx="2865">
                  <c:v>74.216532000000001</c:v>
                </c:pt>
                <c:pt idx="2866">
                  <c:v>74.296141000000006</c:v>
                </c:pt>
                <c:pt idx="2867">
                  <c:v>74.338848999999996</c:v>
                </c:pt>
                <c:pt idx="2868">
                  <c:v>74.352007</c:v>
                </c:pt>
                <c:pt idx="2869">
                  <c:v>74.356004999999996</c:v>
                </c:pt>
                <c:pt idx="2870">
                  <c:v>74.358754000000005</c:v>
                </c:pt>
                <c:pt idx="2871">
                  <c:v>74.349459999999993</c:v>
                </c:pt>
                <c:pt idx="2872">
                  <c:v>74.319254000000001</c:v>
                </c:pt>
                <c:pt idx="2873">
                  <c:v>74.277894000000003</c:v>
                </c:pt>
                <c:pt idx="2874">
                  <c:v>74.243493999999998</c:v>
                </c:pt>
                <c:pt idx="2875">
                  <c:v>74.221478000000005</c:v>
                </c:pt>
                <c:pt idx="2876">
                  <c:v>74.200511000000006</c:v>
                </c:pt>
                <c:pt idx="2877">
                  <c:v>74.166893000000002</c:v>
                </c:pt>
                <c:pt idx="2878">
                  <c:v>74.119776999999999</c:v>
                </c:pt>
                <c:pt idx="2879">
                  <c:v>74.074376000000001</c:v>
                </c:pt>
                <c:pt idx="2880">
                  <c:v>74.049897000000001</c:v>
                </c:pt>
                <c:pt idx="2881">
                  <c:v>74.049088999999995</c:v>
                </c:pt>
                <c:pt idx="2882">
                  <c:v>74.051074</c:v>
                </c:pt>
                <c:pt idx="2883">
                  <c:v>74.033465000000007</c:v>
                </c:pt>
                <c:pt idx="2884">
                  <c:v>74.000197999999997</c:v>
                </c:pt>
                <c:pt idx="2885">
                  <c:v>73.976144000000005</c:v>
                </c:pt>
                <c:pt idx="2886">
                  <c:v>73.975679999999997</c:v>
                </c:pt>
                <c:pt idx="2887">
                  <c:v>73.992790999999997</c:v>
                </c:pt>
                <c:pt idx="2888">
                  <c:v>74.024068</c:v>
                </c:pt>
                <c:pt idx="2889">
                  <c:v>74.078768999999994</c:v>
                </c:pt>
                <c:pt idx="2890">
                  <c:v>74.153598000000002</c:v>
                </c:pt>
                <c:pt idx="2891">
                  <c:v>74.214962</c:v>
                </c:pt>
                <c:pt idx="2892">
                  <c:v>74.224260000000001</c:v>
                </c:pt>
                <c:pt idx="2893">
                  <c:v>74.174205999999998</c:v>
                </c:pt>
                <c:pt idx="2894">
                  <c:v>74.088896000000005</c:v>
                </c:pt>
                <c:pt idx="2895">
                  <c:v>73.995656999999994</c:v>
                </c:pt>
                <c:pt idx="2896">
                  <c:v>73.910419000000005</c:v>
                </c:pt>
                <c:pt idx="2897">
                  <c:v>73.843823</c:v>
                </c:pt>
                <c:pt idx="2898">
                  <c:v>73.801907</c:v>
                </c:pt>
                <c:pt idx="2899">
                  <c:v>73.779981000000006</c:v>
                </c:pt>
                <c:pt idx="2900">
                  <c:v>73.769789000000003</c:v>
                </c:pt>
                <c:pt idx="2901">
                  <c:v>73.773016999999996</c:v>
                </c:pt>
                <c:pt idx="2902">
                  <c:v>73.796892999999997</c:v>
                </c:pt>
                <c:pt idx="2903">
                  <c:v>73.837937999999994</c:v>
                </c:pt>
                <c:pt idx="2904">
                  <c:v>73.881411</c:v>
                </c:pt>
                <c:pt idx="2905">
                  <c:v>73.917463999999995</c:v>
                </c:pt>
                <c:pt idx="2906">
                  <c:v>73.949507999999994</c:v>
                </c:pt>
                <c:pt idx="2907">
                  <c:v>73.986779999999996</c:v>
                </c:pt>
                <c:pt idx="2908">
                  <c:v>74.036373999999995</c:v>
                </c:pt>
                <c:pt idx="2909">
                  <c:v>74.103487000000001</c:v>
                </c:pt>
                <c:pt idx="2910">
                  <c:v>74.192830999999998</c:v>
                </c:pt>
                <c:pt idx="2911">
                  <c:v>74.306363000000005</c:v>
                </c:pt>
                <c:pt idx="2912">
                  <c:v>74.439357000000001</c:v>
                </c:pt>
                <c:pt idx="2913">
                  <c:v>74.578143999999995</c:v>
                </c:pt>
                <c:pt idx="2914">
                  <c:v>74.704414</c:v>
                </c:pt>
                <c:pt idx="2915">
                  <c:v>74.805976999999999</c:v>
                </c:pt>
                <c:pt idx="2916">
                  <c:v>74.883444999999995</c:v>
                </c:pt>
                <c:pt idx="2917">
                  <c:v>74.945070999999999</c:v>
                </c:pt>
                <c:pt idx="2918">
                  <c:v>74.996523999999994</c:v>
                </c:pt>
                <c:pt idx="2919">
                  <c:v>75.037795000000003</c:v>
                </c:pt>
                <c:pt idx="2920">
                  <c:v>75.068240000000003</c:v>
                </c:pt>
                <c:pt idx="2921">
                  <c:v>75.090069999999997</c:v>
                </c:pt>
                <c:pt idx="2922">
                  <c:v>75.106657999999996</c:v>
                </c:pt>
                <c:pt idx="2923">
                  <c:v>75.121752999999998</c:v>
                </c:pt>
                <c:pt idx="2924">
                  <c:v>75.141371000000007</c:v>
                </c:pt>
                <c:pt idx="2925">
                  <c:v>75.172391000000005</c:v>
                </c:pt>
                <c:pt idx="2926">
                  <c:v>75.217543000000006</c:v>
                </c:pt>
                <c:pt idx="2927">
                  <c:v>75.274276</c:v>
                </c:pt>
                <c:pt idx="2928">
                  <c:v>75.337270000000004</c:v>
                </c:pt>
                <c:pt idx="2929">
                  <c:v>75.396715</c:v>
                </c:pt>
                <c:pt idx="2930">
                  <c:v>75.436708999999993</c:v>
                </c:pt>
                <c:pt idx="2931">
                  <c:v>75.446686</c:v>
                </c:pt>
                <c:pt idx="2932">
                  <c:v>75.438815000000005</c:v>
                </c:pt>
                <c:pt idx="2933">
                  <c:v>75.444376000000005</c:v>
                </c:pt>
                <c:pt idx="2934">
                  <c:v>75.48169</c:v>
                </c:pt>
                <c:pt idx="2935">
                  <c:v>75.531332000000006</c:v>
                </c:pt>
                <c:pt idx="2936">
                  <c:v>75.554860000000005</c:v>
                </c:pt>
                <c:pt idx="2937">
                  <c:v>75.538822999999994</c:v>
                </c:pt>
                <c:pt idx="2938">
                  <c:v>75.510892999999996</c:v>
                </c:pt>
                <c:pt idx="2939">
                  <c:v>75.509106000000003</c:v>
                </c:pt>
                <c:pt idx="2940">
                  <c:v>75.544821999999996</c:v>
                </c:pt>
                <c:pt idx="2941">
                  <c:v>75.602014999999994</c:v>
                </c:pt>
                <c:pt idx="2942">
                  <c:v>75.662762000000001</c:v>
                </c:pt>
                <c:pt idx="2943">
                  <c:v>75.720241999999999</c:v>
                </c:pt>
                <c:pt idx="2944">
                  <c:v>75.769391999999996</c:v>
                </c:pt>
                <c:pt idx="2945">
                  <c:v>75.803118999999995</c:v>
                </c:pt>
                <c:pt idx="2946">
                  <c:v>75.828273999999993</c:v>
                </c:pt>
                <c:pt idx="2947">
                  <c:v>75.872538000000006</c:v>
                </c:pt>
                <c:pt idx="2948">
                  <c:v>75.955472999999998</c:v>
                </c:pt>
                <c:pt idx="2949">
                  <c:v>76.053190999999998</c:v>
                </c:pt>
                <c:pt idx="2950">
                  <c:v>76.114600999999993</c:v>
                </c:pt>
                <c:pt idx="2951">
                  <c:v>76.121201999999997</c:v>
                </c:pt>
                <c:pt idx="2952">
                  <c:v>76.108872000000005</c:v>
                </c:pt>
                <c:pt idx="2953">
                  <c:v>76.121776999999994</c:v>
                </c:pt>
                <c:pt idx="2954">
                  <c:v>76.164777000000001</c:v>
                </c:pt>
                <c:pt idx="2955">
                  <c:v>76.209795999999997</c:v>
                </c:pt>
                <c:pt idx="2956">
                  <c:v>76.231374000000002</c:v>
                </c:pt>
                <c:pt idx="2957">
                  <c:v>76.224252000000007</c:v>
                </c:pt>
                <c:pt idx="2958">
                  <c:v>76.198894999999993</c:v>
                </c:pt>
                <c:pt idx="2959">
                  <c:v>76.174119000000005</c:v>
                </c:pt>
                <c:pt idx="2960">
                  <c:v>76.169297999999998</c:v>
                </c:pt>
                <c:pt idx="2961">
                  <c:v>76.190008000000006</c:v>
                </c:pt>
                <c:pt idx="2962">
                  <c:v>76.220393000000001</c:v>
                </c:pt>
                <c:pt idx="2963">
                  <c:v>76.240066999999996</c:v>
                </c:pt>
                <c:pt idx="2964">
                  <c:v>76.248129000000006</c:v>
                </c:pt>
                <c:pt idx="2965">
                  <c:v>76.259321</c:v>
                </c:pt>
                <c:pt idx="2966">
                  <c:v>76.277297000000004</c:v>
                </c:pt>
                <c:pt idx="2967">
                  <c:v>76.286670999999998</c:v>
                </c:pt>
                <c:pt idx="2968">
                  <c:v>76.276821999999996</c:v>
                </c:pt>
                <c:pt idx="2969">
                  <c:v>76.260705000000002</c:v>
                </c:pt>
                <c:pt idx="2970">
                  <c:v>76.260195999999993</c:v>
                </c:pt>
                <c:pt idx="2971">
                  <c:v>76.280510000000007</c:v>
                </c:pt>
                <c:pt idx="2972">
                  <c:v>76.309076000000005</c:v>
                </c:pt>
                <c:pt idx="2973">
                  <c:v>76.334243999999998</c:v>
                </c:pt>
                <c:pt idx="2974">
                  <c:v>76.354613000000001</c:v>
                </c:pt>
                <c:pt idx="2975">
                  <c:v>76.372223000000005</c:v>
                </c:pt>
                <c:pt idx="2976">
                  <c:v>76.387190000000004</c:v>
                </c:pt>
                <c:pt idx="2977">
                  <c:v>76.401250000000005</c:v>
                </c:pt>
                <c:pt idx="2978">
                  <c:v>76.418529000000007</c:v>
                </c:pt>
                <c:pt idx="2979">
                  <c:v>76.438338000000002</c:v>
                </c:pt>
                <c:pt idx="2980">
                  <c:v>76.451801000000003</c:v>
                </c:pt>
                <c:pt idx="2981">
                  <c:v>76.450457</c:v>
                </c:pt>
                <c:pt idx="2982">
                  <c:v>76.437135999999995</c:v>
                </c:pt>
                <c:pt idx="2983">
                  <c:v>76.425072</c:v>
                </c:pt>
                <c:pt idx="2984">
                  <c:v>76.426277999999996</c:v>
                </c:pt>
                <c:pt idx="2985">
                  <c:v>76.442121</c:v>
                </c:pt>
                <c:pt idx="2986">
                  <c:v>76.463903999999999</c:v>
                </c:pt>
                <c:pt idx="2987">
                  <c:v>76.480767</c:v>
                </c:pt>
                <c:pt idx="2988">
                  <c:v>76.487369000000001</c:v>
                </c:pt>
                <c:pt idx="2989">
                  <c:v>76.486448999999993</c:v>
                </c:pt>
                <c:pt idx="2990">
                  <c:v>76.486057000000002</c:v>
                </c:pt>
                <c:pt idx="2991">
                  <c:v>76.493319999999997</c:v>
                </c:pt>
                <c:pt idx="2992">
                  <c:v>76.508747</c:v>
                </c:pt>
                <c:pt idx="2993">
                  <c:v>76.526246999999998</c:v>
                </c:pt>
                <c:pt idx="2994">
                  <c:v>76.540064000000001</c:v>
                </c:pt>
                <c:pt idx="2995">
                  <c:v>76.551272999999995</c:v>
                </c:pt>
                <c:pt idx="2996">
                  <c:v>76.564589999999995</c:v>
                </c:pt>
                <c:pt idx="2997">
                  <c:v>76.578391999999994</c:v>
                </c:pt>
                <c:pt idx="2998">
                  <c:v>76.582083999999995</c:v>
                </c:pt>
                <c:pt idx="2999">
                  <c:v>76.566164000000001</c:v>
                </c:pt>
                <c:pt idx="3000">
                  <c:v>76.531891000000002</c:v>
                </c:pt>
                <c:pt idx="3001">
                  <c:v>76.488298</c:v>
                </c:pt>
                <c:pt idx="3002">
                  <c:v>76.443709999999996</c:v>
                </c:pt>
                <c:pt idx="3003">
                  <c:v>76.405326000000002</c:v>
                </c:pt>
                <c:pt idx="3004">
                  <c:v>76.382990000000007</c:v>
                </c:pt>
                <c:pt idx="3005">
                  <c:v>76.382722999999999</c:v>
                </c:pt>
                <c:pt idx="3006">
                  <c:v>76.394794000000005</c:v>
                </c:pt>
                <c:pt idx="3007">
                  <c:v>76.398184000000001</c:v>
                </c:pt>
                <c:pt idx="3008">
                  <c:v>76.382232000000002</c:v>
                </c:pt>
                <c:pt idx="3009">
                  <c:v>76.356938999999997</c:v>
                </c:pt>
                <c:pt idx="3010">
                  <c:v>76.336505000000002</c:v>
                </c:pt>
                <c:pt idx="3011">
                  <c:v>76.319917000000004</c:v>
                </c:pt>
                <c:pt idx="3012">
                  <c:v>76.296498999999997</c:v>
                </c:pt>
                <c:pt idx="3013">
                  <c:v>76.265184000000005</c:v>
                </c:pt>
                <c:pt idx="3014">
                  <c:v>76.235910000000004</c:v>
                </c:pt>
                <c:pt idx="3015">
                  <c:v>76.211217000000005</c:v>
                </c:pt>
                <c:pt idx="3016">
                  <c:v>76.177667</c:v>
                </c:pt>
                <c:pt idx="3017">
                  <c:v>76.121532000000002</c:v>
                </c:pt>
                <c:pt idx="3018">
                  <c:v>76.047610000000006</c:v>
                </c:pt>
                <c:pt idx="3019">
                  <c:v>75.977078000000006</c:v>
                </c:pt>
                <c:pt idx="3020">
                  <c:v>75.929398000000006</c:v>
                </c:pt>
                <c:pt idx="3021">
                  <c:v>75.909300999999999</c:v>
                </c:pt>
                <c:pt idx="3022">
                  <c:v>75.907323000000005</c:v>
                </c:pt>
                <c:pt idx="3023">
                  <c:v>75.907790000000006</c:v>
                </c:pt>
                <c:pt idx="3024">
                  <c:v>75.896535</c:v>
                </c:pt>
                <c:pt idx="3025">
                  <c:v>75.865821999999994</c:v>
                </c:pt>
                <c:pt idx="3026">
                  <c:v>75.816903999999994</c:v>
                </c:pt>
                <c:pt idx="3027">
                  <c:v>75.759341000000006</c:v>
                </c:pt>
                <c:pt idx="3028">
                  <c:v>75.706134000000006</c:v>
                </c:pt>
                <c:pt idx="3029">
                  <c:v>75.666302000000002</c:v>
                </c:pt>
                <c:pt idx="3030">
                  <c:v>75.639144999999999</c:v>
                </c:pt>
                <c:pt idx="3031">
                  <c:v>75.615065000000001</c:v>
                </c:pt>
                <c:pt idx="3032">
                  <c:v>75.582688000000005</c:v>
                </c:pt>
                <c:pt idx="3033">
                  <c:v>75.536320000000003</c:v>
                </c:pt>
                <c:pt idx="3034">
                  <c:v>75.479397000000006</c:v>
                </c:pt>
                <c:pt idx="3035">
                  <c:v>75.423715999999999</c:v>
                </c:pt>
                <c:pt idx="3036">
                  <c:v>75.384603999999996</c:v>
                </c:pt>
                <c:pt idx="3037">
                  <c:v>75.371796000000003</c:v>
                </c:pt>
                <c:pt idx="3038">
                  <c:v>75.381112000000002</c:v>
                </c:pt>
                <c:pt idx="3039">
                  <c:v>75.396552999999997</c:v>
                </c:pt>
                <c:pt idx="3040">
                  <c:v>75.402794</c:v>
                </c:pt>
                <c:pt idx="3041">
                  <c:v>75.395430000000005</c:v>
                </c:pt>
                <c:pt idx="3042">
                  <c:v>75.380055999999996</c:v>
                </c:pt>
                <c:pt idx="3043">
                  <c:v>75.364461000000006</c:v>
                </c:pt>
                <c:pt idx="3044">
                  <c:v>75.35239</c:v>
                </c:pt>
                <c:pt idx="3045">
                  <c:v>75.341390000000004</c:v>
                </c:pt>
                <c:pt idx="3046">
                  <c:v>75.325062000000003</c:v>
                </c:pt>
                <c:pt idx="3047">
                  <c:v>75.300867999999994</c:v>
                </c:pt>
                <c:pt idx="3048">
                  <c:v>75.277347000000006</c:v>
                </c:pt>
                <c:pt idx="3049">
                  <c:v>75.268505000000005</c:v>
                </c:pt>
                <c:pt idx="3050">
                  <c:v>75.276180999999994</c:v>
                </c:pt>
                <c:pt idx="3051">
                  <c:v>75.281925000000001</c:v>
                </c:pt>
                <c:pt idx="3052">
                  <c:v>75.263604000000001</c:v>
                </c:pt>
                <c:pt idx="3053">
                  <c:v>75.220417999999995</c:v>
                </c:pt>
                <c:pt idx="3054">
                  <c:v>75.176497999999995</c:v>
                </c:pt>
                <c:pt idx="3055">
                  <c:v>75.158372999999997</c:v>
                </c:pt>
                <c:pt idx="3056">
                  <c:v>75.172672000000006</c:v>
                </c:pt>
                <c:pt idx="3057">
                  <c:v>75.205494000000002</c:v>
                </c:pt>
                <c:pt idx="3058">
                  <c:v>75.236959999999996</c:v>
                </c:pt>
                <c:pt idx="3059">
                  <c:v>75.253501</c:v>
                </c:pt>
                <c:pt idx="3060">
                  <c:v>75.251517000000007</c:v>
                </c:pt>
                <c:pt idx="3061">
                  <c:v>75.237296999999998</c:v>
                </c:pt>
                <c:pt idx="3062">
                  <c:v>75.224970999999996</c:v>
                </c:pt>
                <c:pt idx="3063">
                  <c:v>75.228604000000004</c:v>
                </c:pt>
                <c:pt idx="3064">
                  <c:v>75.251347999999993</c:v>
                </c:pt>
                <c:pt idx="3065">
                  <c:v>75.282895999999994</c:v>
                </c:pt>
                <c:pt idx="3066">
                  <c:v>75.310316</c:v>
                </c:pt>
                <c:pt idx="3067">
                  <c:v>75.331553999999997</c:v>
                </c:pt>
                <c:pt idx="3068">
                  <c:v>75.356143000000003</c:v>
                </c:pt>
                <c:pt idx="3069">
                  <c:v>75.392923999999994</c:v>
                </c:pt>
                <c:pt idx="3070">
                  <c:v>75.440518999999995</c:v>
                </c:pt>
                <c:pt idx="3071">
                  <c:v>75.491525999999993</c:v>
                </c:pt>
                <c:pt idx="3072">
                  <c:v>75.542578000000006</c:v>
                </c:pt>
                <c:pt idx="3073">
                  <c:v>75.595686000000001</c:v>
                </c:pt>
                <c:pt idx="3074">
                  <c:v>75.650180000000006</c:v>
                </c:pt>
                <c:pt idx="3075">
                  <c:v>75.698265000000006</c:v>
                </c:pt>
                <c:pt idx="3076">
                  <c:v>75.732292999999999</c:v>
                </c:pt>
                <c:pt idx="3077">
                  <c:v>75.755425000000002</c:v>
                </c:pt>
                <c:pt idx="3078">
                  <c:v>75.780593999999994</c:v>
                </c:pt>
                <c:pt idx="3079">
                  <c:v>75.816196000000005</c:v>
                </c:pt>
                <c:pt idx="3080">
                  <c:v>75.855846999999997</c:v>
                </c:pt>
                <c:pt idx="3081">
                  <c:v>75.886921000000001</c:v>
                </c:pt>
                <c:pt idx="3082">
                  <c:v>75.907920000000004</c:v>
                </c:pt>
                <c:pt idx="3083">
                  <c:v>75.930880999999999</c:v>
                </c:pt>
                <c:pt idx="3084">
                  <c:v>75.965385999999995</c:v>
                </c:pt>
                <c:pt idx="3085">
                  <c:v>76.008004999999997</c:v>
                </c:pt>
                <c:pt idx="3086">
                  <c:v>76.052481</c:v>
                </c:pt>
                <c:pt idx="3087">
                  <c:v>76.103126000000003</c:v>
                </c:pt>
                <c:pt idx="3088">
                  <c:v>76.169103000000007</c:v>
                </c:pt>
                <c:pt idx="3089">
                  <c:v>76.249009000000001</c:v>
                </c:pt>
                <c:pt idx="3090">
                  <c:v>76.330850999999996</c:v>
                </c:pt>
                <c:pt idx="3091">
                  <c:v>76.406163000000006</c:v>
                </c:pt>
                <c:pt idx="3092">
                  <c:v>76.474815000000007</c:v>
                </c:pt>
                <c:pt idx="3093">
                  <c:v>76.536922000000004</c:v>
                </c:pt>
                <c:pt idx="3094">
                  <c:v>76.590914999999995</c:v>
                </c:pt>
                <c:pt idx="3095">
                  <c:v>76.640101999999999</c:v>
                </c:pt>
                <c:pt idx="3096">
                  <c:v>76.689862000000005</c:v>
                </c:pt>
                <c:pt idx="3097">
                  <c:v>76.735910000000004</c:v>
                </c:pt>
                <c:pt idx="3098">
                  <c:v>76.766274999999993</c:v>
                </c:pt>
                <c:pt idx="3099">
                  <c:v>76.778501000000006</c:v>
                </c:pt>
                <c:pt idx="3100">
                  <c:v>76.784267</c:v>
                </c:pt>
                <c:pt idx="3101">
                  <c:v>76.792418999999995</c:v>
                </c:pt>
                <c:pt idx="3102">
                  <c:v>76.798828</c:v>
                </c:pt>
                <c:pt idx="3103">
                  <c:v>76.800366999999994</c:v>
                </c:pt>
                <c:pt idx="3104">
                  <c:v>76.808340999999999</c:v>
                </c:pt>
                <c:pt idx="3105">
                  <c:v>76.836712000000006</c:v>
                </c:pt>
                <c:pt idx="3106">
                  <c:v>76.882879000000003</c:v>
                </c:pt>
                <c:pt idx="3107">
                  <c:v>76.931486000000007</c:v>
                </c:pt>
                <c:pt idx="3108">
                  <c:v>76.973898000000005</c:v>
                </c:pt>
                <c:pt idx="3109">
                  <c:v>77.013153000000003</c:v>
                </c:pt>
                <c:pt idx="3110">
                  <c:v>77.051255999999995</c:v>
                </c:pt>
                <c:pt idx="3111">
                  <c:v>77.082521999999997</c:v>
                </c:pt>
                <c:pt idx="3112">
                  <c:v>77.102296999999993</c:v>
                </c:pt>
                <c:pt idx="3113">
                  <c:v>77.115530000000007</c:v>
                </c:pt>
                <c:pt idx="3114">
                  <c:v>77.133165000000005</c:v>
                </c:pt>
                <c:pt idx="3115">
                  <c:v>77.163257000000002</c:v>
                </c:pt>
                <c:pt idx="3116">
                  <c:v>77.207813000000002</c:v>
                </c:pt>
                <c:pt idx="3117">
                  <c:v>77.266048999999995</c:v>
                </c:pt>
                <c:pt idx="3118">
                  <c:v>77.337112000000005</c:v>
                </c:pt>
                <c:pt idx="3119">
                  <c:v>77.416340000000005</c:v>
                </c:pt>
                <c:pt idx="3120">
                  <c:v>77.487887999999998</c:v>
                </c:pt>
                <c:pt idx="3121">
                  <c:v>77.527849000000003</c:v>
                </c:pt>
                <c:pt idx="3122">
                  <c:v>77.526902000000007</c:v>
                </c:pt>
                <c:pt idx="3123">
                  <c:v>77.511373000000006</c:v>
                </c:pt>
                <c:pt idx="3124">
                  <c:v>77.529794999999993</c:v>
                </c:pt>
                <c:pt idx="3125">
                  <c:v>77.610560000000007</c:v>
                </c:pt>
                <c:pt idx="3126">
                  <c:v>77.735996999999998</c:v>
                </c:pt>
                <c:pt idx="3127">
                  <c:v>77.861465999999993</c:v>
                </c:pt>
                <c:pt idx="3128">
                  <c:v>77.954414999999997</c:v>
                </c:pt>
                <c:pt idx="3129">
                  <c:v>78.012812999999994</c:v>
                </c:pt>
                <c:pt idx="3130">
                  <c:v>78.056518999999994</c:v>
                </c:pt>
                <c:pt idx="3131">
                  <c:v>78.107900999999998</c:v>
                </c:pt>
                <c:pt idx="3132">
                  <c:v>78.174383000000006</c:v>
                </c:pt>
                <c:pt idx="3133">
                  <c:v>78.243870999999999</c:v>
                </c:pt>
                <c:pt idx="3134">
                  <c:v>78.301894000000004</c:v>
                </c:pt>
                <c:pt idx="3135">
                  <c:v>78.355767999999998</c:v>
                </c:pt>
                <c:pt idx="3136">
                  <c:v>78.431780000000003</c:v>
                </c:pt>
                <c:pt idx="3137">
                  <c:v>78.541291000000001</c:v>
                </c:pt>
                <c:pt idx="3138">
                  <c:v>78.658507</c:v>
                </c:pt>
                <c:pt idx="3139">
                  <c:v>78.743122</c:v>
                </c:pt>
                <c:pt idx="3140">
                  <c:v>78.78125</c:v>
                </c:pt>
                <c:pt idx="3141">
                  <c:v>78.795506000000003</c:v>
                </c:pt>
                <c:pt idx="3142">
                  <c:v>78.819100000000006</c:v>
                </c:pt>
                <c:pt idx="3143">
                  <c:v>78.869352000000006</c:v>
                </c:pt>
                <c:pt idx="3144">
                  <c:v>78.943484999999995</c:v>
                </c:pt>
                <c:pt idx="3145">
                  <c:v>79.027662000000007</c:v>
                </c:pt>
                <c:pt idx="3146">
                  <c:v>79.106123999999994</c:v>
                </c:pt>
                <c:pt idx="3147">
                  <c:v>79.168998999999999</c:v>
                </c:pt>
                <c:pt idx="3148">
                  <c:v>79.217380000000006</c:v>
                </c:pt>
                <c:pt idx="3149">
                  <c:v>79.261583999999999</c:v>
                </c:pt>
                <c:pt idx="3150">
                  <c:v>79.314257999999995</c:v>
                </c:pt>
                <c:pt idx="3151">
                  <c:v>79.383161000000001</c:v>
                </c:pt>
                <c:pt idx="3152">
                  <c:v>79.464941999999994</c:v>
                </c:pt>
                <c:pt idx="3153">
                  <c:v>79.542283999999995</c:v>
                </c:pt>
                <c:pt idx="3154">
                  <c:v>79.592543000000006</c:v>
                </c:pt>
                <c:pt idx="3155">
                  <c:v>79.606909999999999</c:v>
                </c:pt>
                <c:pt idx="3156">
                  <c:v>79.601140000000001</c:v>
                </c:pt>
                <c:pt idx="3157">
                  <c:v>79.604544000000004</c:v>
                </c:pt>
                <c:pt idx="3158">
                  <c:v>79.638440000000003</c:v>
                </c:pt>
                <c:pt idx="3159">
                  <c:v>79.704842999999997</c:v>
                </c:pt>
                <c:pt idx="3160">
                  <c:v>79.790981000000002</c:v>
                </c:pt>
                <c:pt idx="3161">
                  <c:v>79.879741999999993</c:v>
                </c:pt>
                <c:pt idx="3162">
                  <c:v>79.958416999999997</c:v>
                </c:pt>
                <c:pt idx="3163">
                  <c:v>80.023568999999995</c:v>
                </c:pt>
                <c:pt idx="3164">
                  <c:v>80.080241000000001</c:v>
                </c:pt>
                <c:pt idx="3165">
                  <c:v>80.136848999999998</c:v>
                </c:pt>
                <c:pt idx="3166">
                  <c:v>80.200016000000005</c:v>
                </c:pt>
                <c:pt idx="3167">
                  <c:v>80.269733000000002</c:v>
                </c:pt>
                <c:pt idx="3168">
                  <c:v>80.334620999999999</c:v>
                </c:pt>
                <c:pt idx="3169">
                  <c:v>80.375438000000003</c:v>
                </c:pt>
                <c:pt idx="3170">
                  <c:v>80.383320999999995</c:v>
                </c:pt>
                <c:pt idx="3171">
                  <c:v>80.376559</c:v>
                </c:pt>
                <c:pt idx="3172">
                  <c:v>80.390187999999995</c:v>
                </c:pt>
                <c:pt idx="3173">
                  <c:v>80.444153999999997</c:v>
                </c:pt>
                <c:pt idx="3174">
                  <c:v>80.527272999999994</c:v>
                </c:pt>
                <c:pt idx="3175">
                  <c:v>80.614508999999998</c:v>
                </c:pt>
                <c:pt idx="3176">
                  <c:v>80.690721999999994</c:v>
                </c:pt>
                <c:pt idx="3177">
                  <c:v>80.754458</c:v>
                </c:pt>
                <c:pt idx="3178">
                  <c:v>80.811229999999995</c:v>
                </c:pt>
                <c:pt idx="3179">
                  <c:v>80.868807000000004</c:v>
                </c:pt>
                <c:pt idx="3180">
                  <c:v>80.928797000000003</c:v>
                </c:pt>
                <c:pt idx="3181">
                  <c:v>80.978441000000004</c:v>
                </c:pt>
                <c:pt idx="3182">
                  <c:v>80.998431999999994</c:v>
                </c:pt>
                <c:pt idx="3183">
                  <c:v>80.980014999999995</c:v>
                </c:pt>
                <c:pt idx="3184">
                  <c:v>80.926157000000003</c:v>
                </c:pt>
                <c:pt idx="3185">
                  <c:v>80.838127999999998</c:v>
                </c:pt>
                <c:pt idx="3186">
                  <c:v>80.715002999999996</c:v>
                </c:pt>
                <c:pt idx="3187">
                  <c:v>80.568826000000001</c:v>
                </c:pt>
                <c:pt idx="3188">
                  <c:v>80.424563000000006</c:v>
                </c:pt>
                <c:pt idx="3189">
                  <c:v>80.295204999999996</c:v>
                </c:pt>
                <c:pt idx="3190">
                  <c:v>80.166798999999997</c:v>
                </c:pt>
                <c:pt idx="3191">
                  <c:v>80.018446999999995</c:v>
                </c:pt>
                <c:pt idx="3192">
                  <c:v>79.849958999999998</c:v>
                </c:pt>
                <c:pt idx="3193">
                  <c:v>79.680079000000006</c:v>
                </c:pt>
                <c:pt idx="3194">
                  <c:v>79.524544000000006</c:v>
                </c:pt>
                <c:pt idx="3195">
                  <c:v>79.387631999999996</c:v>
                </c:pt>
                <c:pt idx="3196">
                  <c:v>79.271932000000007</c:v>
                </c:pt>
                <c:pt idx="3197">
                  <c:v>79.186062000000007</c:v>
                </c:pt>
                <c:pt idx="3198">
                  <c:v>79.142624999999995</c:v>
                </c:pt>
                <c:pt idx="3199">
                  <c:v>79.152413999999993</c:v>
                </c:pt>
                <c:pt idx="3200">
                  <c:v>79.214901999999995</c:v>
                </c:pt>
                <c:pt idx="3201">
                  <c:v>79.309237999999993</c:v>
                </c:pt>
                <c:pt idx="3202">
                  <c:v>79.405249999999995</c:v>
                </c:pt>
                <c:pt idx="3203">
                  <c:v>79.492869999999996</c:v>
                </c:pt>
                <c:pt idx="3204">
                  <c:v>79.589331999999999</c:v>
                </c:pt>
                <c:pt idx="3205">
                  <c:v>79.707837999999995</c:v>
                </c:pt>
                <c:pt idx="3206">
                  <c:v>79.833409000000003</c:v>
                </c:pt>
                <c:pt idx="3207">
                  <c:v>79.941732999999999</c:v>
                </c:pt>
                <c:pt idx="3208">
                  <c:v>80.026393999999996</c:v>
                </c:pt>
                <c:pt idx="3209">
                  <c:v>80.091353999999995</c:v>
                </c:pt>
                <c:pt idx="3210">
                  <c:v>80.131519999999995</c:v>
                </c:pt>
                <c:pt idx="3211">
                  <c:v>80.142295000000004</c:v>
                </c:pt>
                <c:pt idx="3212">
                  <c:v>80.139450999999994</c:v>
                </c:pt>
                <c:pt idx="3213">
                  <c:v>80.148446000000007</c:v>
                </c:pt>
                <c:pt idx="3214">
                  <c:v>80.176981999999995</c:v>
                </c:pt>
                <c:pt idx="3215">
                  <c:v>80.212709000000004</c:v>
                </c:pt>
                <c:pt idx="3216">
                  <c:v>80.241894000000002</c:v>
                </c:pt>
                <c:pt idx="3217">
                  <c:v>80.255430000000004</c:v>
                </c:pt>
                <c:pt idx="3218">
                  <c:v>80.245525000000001</c:v>
                </c:pt>
                <c:pt idx="3219">
                  <c:v>80.215840999999998</c:v>
                </c:pt>
                <c:pt idx="3220">
                  <c:v>80.189053999999999</c:v>
                </c:pt>
                <c:pt idx="3221">
                  <c:v>80.186312000000001</c:v>
                </c:pt>
                <c:pt idx="3222">
                  <c:v>80.204446000000004</c:v>
                </c:pt>
                <c:pt idx="3223">
                  <c:v>80.229528000000002</c:v>
                </c:pt>
                <c:pt idx="3224">
                  <c:v>80.261764999999997</c:v>
                </c:pt>
                <c:pt idx="3225">
                  <c:v>80.303668000000002</c:v>
                </c:pt>
                <c:pt idx="3226">
                  <c:v>80.334282000000002</c:v>
                </c:pt>
                <c:pt idx="3227">
                  <c:v>80.327236999999997</c:v>
                </c:pt>
                <c:pt idx="3228">
                  <c:v>80.293671000000003</c:v>
                </c:pt>
                <c:pt idx="3229">
                  <c:v>80.276764999999997</c:v>
                </c:pt>
                <c:pt idx="3230">
                  <c:v>80.298081999999994</c:v>
                </c:pt>
                <c:pt idx="3231">
                  <c:v>80.334367</c:v>
                </c:pt>
                <c:pt idx="3232">
                  <c:v>80.352942999999996</c:v>
                </c:pt>
                <c:pt idx="3233">
                  <c:v>80.344623999999996</c:v>
                </c:pt>
                <c:pt idx="3234">
                  <c:v>80.312935999999993</c:v>
                </c:pt>
                <c:pt idx="3235">
                  <c:v>80.255740000000003</c:v>
                </c:pt>
                <c:pt idx="3236">
                  <c:v>80.173468999999997</c:v>
                </c:pt>
                <c:pt idx="3237">
                  <c:v>80.080959000000007</c:v>
                </c:pt>
                <c:pt idx="3238">
                  <c:v>79.997691000000003</c:v>
                </c:pt>
                <c:pt idx="3239">
                  <c:v>79.933244999999999</c:v>
                </c:pt>
                <c:pt idx="3240">
                  <c:v>79.885960999999995</c:v>
                </c:pt>
                <c:pt idx="3241">
                  <c:v>79.845217000000005</c:v>
                </c:pt>
                <c:pt idx="3242">
                  <c:v>79.794983999999999</c:v>
                </c:pt>
                <c:pt idx="3243">
                  <c:v>79.729060000000004</c:v>
                </c:pt>
                <c:pt idx="3244">
                  <c:v>79.661897999999994</c:v>
                </c:pt>
                <c:pt idx="3245">
                  <c:v>79.610988000000006</c:v>
                </c:pt>
                <c:pt idx="3246">
                  <c:v>79.573801000000003</c:v>
                </c:pt>
                <c:pt idx="3247">
                  <c:v>79.538475000000005</c:v>
                </c:pt>
                <c:pt idx="3248">
                  <c:v>79.506713000000005</c:v>
                </c:pt>
                <c:pt idx="3249">
                  <c:v>79.480591000000004</c:v>
                </c:pt>
                <c:pt idx="3250">
                  <c:v>79.436087999999998</c:v>
                </c:pt>
                <c:pt idx="3251">
                  <c:v>79.343727999999999</c:v>
                </c:pt>
                <c:pt idx="3252">
                  <c:v>79.214309999999998</c:v>
                </c:pt>
                <c:pt idx="3253">
                  <c:v>79.090095000000005</c:v>
                </c:pt>
                <c:pt idx="3254">
                  <c:v>78.987038999999996</c:v>
                </c:pt>
                <c:pt idx="3255">
                  <c:v>78.878345999999993</c:v>
                </c:pt>
                <c:pt idx="3256">
                  <c:v>78.740803999999997</c:v>
                </c:pt>
                <c:pt idx="3257">
                  <c:v>78.582406000000006</c:v>
                </c:pt>
                <c:pt idx="3258">
                  <c:v>78.414202000000003</c:v>
                </c:pt>
                <c:pt idx="3259">
                  <c:v>78.231189000000001</c:v>
                </c:pt>
                <c:pt idx="3260">
                  <c:v>78.036563000000001</c:v>
                </c:pt>
                <c:pt idx="3261">
                  <c:v>77.851398000000003</c:v>
                </c:pt>
                <c:pt idx="3262">
                  <c:v>77.681342000000001</c:v>
                </c:pt>
                <c:pt idx="3263">
                  <c:v>77.501142999999999</c:v>
                </c:pt>
                <c:pt idx="3264">
                  <c:v>77.288788999999994</c:v>
                </c:pt>
                <c:pt idx="3265">
                  <c:v>77.050978999999998</c:v>
                </c:pt>
                <c:pt idx="3266">
                  <c:v>76.802086000000003</c:v>
                </c:pt>
                <c:pt idx="3267">
                  <c:v>76.543599</c:v>
                </c:pt>
                <c:pt idx="3268">
                  <c:v>76.278114000000002</c:v>
                </c:pt>
                <c:pt idx="3269">
                  <c:v>76.016813999999997</c:v>
                </c:pt>
                <c:pt idx="3270">
                  <c:v>75.758633000000003</c:v>
                </c:pt>
                <c:pt idx="3271">
                  <c:v>75.488532000000006</c:v>
                </c:pt>
                <c:pt idx="3272">
                  <c:v>75.211814000000004</c:v>
                </c:pt>
                <c:pt idx="3273">
                  <c:v>74.964012999999994</c:v>
                </c:pt>
                <c:pt idx="3274">
                  <c:v>74.770588000000004</c:v>
                </c:pt>
                <c:pt idx="3275">
                  <c:v>74.622697000000002</c:v>
                </c:pt>
                <c:pt idx="3276">
                  <c:v>74.502989999999997</c:v>
                </c:pt>
                <c:pt idx="3277">
                  <c:v>74.400711000000001</c:v>
                </c:pt>
                <c:pt idx="3278">
                  <c:v>74.285563999999994</c:v>
                </c:pt>
                <c:pt idx="3279">
                  <c:v>74.105113000000003</c:v>
                </c:pt>
                <c:pt idx="3280">
                  <c:v>73.844524000000007</c:v>
                </c:pt>
                <c:pt idx="3281">
                  <c:v>73.563067000000004</c:v>
                </c:pt>
                <c:pt idx="3282">
                  <c:v>73.330439999999996</c:v>
                </c:pt>
                <c:pt idx="3283">
                  <c:v>73.150837999999993</c:v>
                </c:pt>
                <c:pt idx="3284">
                  <c:v>72.976740000000007</c:v>
                </c:pt>
                <c:pt idx="3285">
                  <c:v>72.767835000000005</c:v>
                </c:pt>
                <c:pt idx="3286">
                  <c:v>72.517311000000007</c:v>
                </c:pt>
                <c:pt idx="3287">
                  <c:v>72.243087000000003</c:v>
                </c:pt>
                <c:pt idx="3288">
                  <c:v>71.973427999999998</c:v>
                </c:pt>
                <c:pt idx="3289">
                  <c:v>71.727169000000004</c:v>
                </c:pt>
                <c:pt idx="3290">
                  <c:v>71.494656000000006</c:v>
                </c:pt>
                <c:pt idx="3291">
                  <c:v>71.253032000000005</c:v>
                </c:pt>
                <c:pt idx="3292">
                  <c:v>71.002163999999993</c:v>
                </c:pt>
                <c:pt idx="3293">
                  <c:v>70.759484</c:v>
                </c:pt>
                <c:pt idx="3294">
                  <c:v>70.514928999999995</c:v>
                </c:pt>
                <c:pt idx="3295">
                  <c:v>70.229038000000003</c:v>
                </c:pt>
                <c:pt idx="3296">
                  <c:v>69.892807000000005</c:v>
                </c:pt>
                <c:pt idx="3297">
                  <c:v>69.550719000000001</c:v>
                </c:pt>
                <c:pt idx="3298">
                  <c:v>69.244185999999999</c:v>
                </c:pt>
                <c:pt idx="3299">
                  <c:v>68.967257000000004</c:v>
                </c:pt>
                <c:pt idx="3300">
                  <c:v>68.691686000000004</c:v>
                </c:pt>
                <c:pt idx="3301">
                  <c:v>68.400248000000005</c:v>
                </c:pt>
                <c:pt idx="3302">
                  <c:v>68.080952999999994</c:v>
                </c:pt>
                <c:pt idx="3303">
                  <c:v>67.726545000000002</c:v>
                </c:pt>
                <c:pt idx="3304">
                  <c:v>67.359870000000001</c:v>
                </c:pt>
                <c:pt idx="3305">
                  <c:v>67.020805999999993</c:v>
                </c:pt>
                <c:pt idx="3306">
                  <c:v>66.712120999999996</c:v>
                </c:pt>
                <c:pt idx="3307">
                  <c:v>66.398729000000003</c:v>
                </c:pt>
                <c:pt idx="3308">
                  <c:v>66.071105000000003</c:v>
                </c:pt>
                <c:pt idx="3309">
                  <c:v>65.761854</c:v>
                </c:pt>
                <c:pt idx="3310">
                  <c:v>65.480214000000004</c:v>
                </c:pt>
                <c:pt idx="3311">
                  <c:v>65.183308999999994</c:v>
                </c:pt>
                <c:pt idx="3312">
                  <c:v>64.846883000000005</c:v>
                </c:pt>
                <c:pt idx="3313">
                  <c:v>64.506767999999994</c:v>
                </c:pt>
                <c:pt idx="3314">
                  <c:v>64.188787000000005</c:v>
                </c:pt>
                <c:pt idx="3315">
                  <c:v>63.864507000000003</c:v>
                </c:pt>
                <c:pt idx="3316">
                  <c:v>63.514932000000002</c:v>
                </c:pt>
                <c:pt idx="3317">
                  <c:v>63.172308999999998</c:v>
                </c:pt>
                <c:pt idx="3318">
                  <c:v>62.862492000000003</c:v>
                </c:pt>
                <c:pt idx="3319">
                  <c:v>62.560214999999999</c:v>
                </c:pt>
                <c:pt idx="3320">
                  <c:v>62.233871000000001</c:v>
                </c:pt>
                <c:pt idx="3321">
                  <c:v>61.887949999999996</c:v>
                </c:pt>
                <c:pt idx="3322">
                  <c:v>61.534992000000003</c:v>
                </c:pt>
                <c:pt idx="3323">
                  <c:v>61.175071000000003</c:v>
                </c:pt>
                <c:pt idx="3324">
                  <c:v>60.823421000000003</c:v>
                </c:pt>
                <c:pt idx="3325">
                  <c:v>60.497945999999999</c:v>
                </c:pt>
                <c:pt idx="3326">
                  <c:v>60.185656000000002</c:v>
                </c:pt>
                <c:pt idx="3327">
                  <c:v>59.867443999999999</c:v>
                </c:pt>
                <c:pt idx="3328">
                  <c:v>59.570107999999998</c:v>
                </c:pt>
                <c:pt idx="3329">
                  <c:v>59.278592000000003</c:v>
                </c:pt>
                <c:pt idx="3330">
                  <c:v>58.881982999999998</c:v>
                </c:pt>
                <c:pt idx="3331">
                  <c:v>58.162748999999998</c:v>
                </c:pt>
                <c:pt idx="3332">
                  <c:v>57.141540999999997</c:v>
                </c:pt>
                <c:pt idx="3333">
                  <c:v>56.416003000000003</c:v>
                </c:pt>
                <c:pt idx="3334">
                  <c:v>56.333914999999998</c:v>
                </c:pt>
                <c:pt idx="3335">
                  <c:v>56.527237999999997</c:v>
                </c:pt>
                <c:pt idx="3336">
                  <c:v>56.602334999999997</c:v>
                </c:pt>
                <c:pt idx="3337">
                  <c:v>56.495379</c:v>
                </c:pt>
                <c:pt idx="3338">
                  <c:v>56.308737999999998</c:v>
                </c:pt>
                <c:pt idx="3339">
                  <c:v>56.094133999999997</c:v>
                </c:pt>
                <c:pt idx="3340">
                  <c:v>55.830297999999999</c:v>
                </c:pt>
                <c:pt idx="3341">
                  <c:v>55.526848000000001</c:v>
                </c:pt>
                <c:pt idx="3342">
                  <c:v>55.226202999999998</c:v>
                </c:pt>
                <c:pt idx="3343">
                  <c:v>54.945270000000001</c:v>
                </c:pt>
                <c:pt idx="3344">
                  <c:v>54.688778999999997</c:v>
                </c:pt>
                <c:pt idx="3345">
                  <c:v>54.478800999999997</c:v>
                </c:pt>
                <c:pt idx="3346">
                  <c:v>54.308351999999999</c:v>
                </c:pt>
                <c:pt idx="3347">
                  <c:v>54.122542000000003</c:v>
                </c:pt>
                <c:pt idx="3348">
                  <c:v>53.891756000000001</c:v>
                </c:pt>
                <c:pt idx="3349">
                  <c:v>53.651505</c:v>
                </c:pt>
                <c:pt idx="3350">
                  <c:v>53.432929000000001</c:v>
                </c:pt>
                <c:pt idx="3351">
                  <c:v>53.209876999999999</c:v>
                </c:pt>
                <c:pt idx="3352">
                  <c:v>52.959544999999999</c:v>
                </c:pt>
                <c:pt idx="3353">
                  <c:v>52.716397000000001</c:v>
                </c:pt>
                <c:pt idx="3354">
                  <c:v>52.515144999999997</c:v>
                </c:pt>
                <c:pt idx="3355">
                  <c:v>52.336210999999999</c:v>
                </c:pt>
                <c:pt idx="3356">
                  <c:v>52.148457000000001</c:v>
                </c:pt>
                <c:pt idx="3357">
                  <c:v>51.952353000000002</c:v>
                </c:pt>
                <c:pt idx="3358">
                  <c:v>51.751086999999998</c:v>
                </c:pt>
                <c:pt idx="3359">
                  <c:v>51.531993999999997</c:v>
                </c:pt>
                <c:pt idx="3360">
                  <c:v>51.304101000000003</c:v>
                </c:pt>
                <c:pt idx="3361">
                  <c:v>51.097966999999997</c:v>
                </c:pt>
                <c:pt idx="3362">
                  <c:v>50.902810000000002</c:v>
                </c:pt>
                <c:pt idx="3363">
                  <c:v>50.669215000000001</c:v>
                </c:pt>
                <c:pt idx="3364">
                  <c:v>50.402022000000002</c:v>
                </c:pt>
                <c:pt idx="3365">
                  <c:v>50.178348999999997</c:v>
                </c:pt>
                <c:pt idx="3366">
                  <c:v>50.032567</c:v>
                </c:pt>
                <c:pt idx="3367">
                  <c:v>49.898847000000004</c:v>
                </c:pt>
                <c:pt idx="3368">
                  <c:v>49.714072999999999</c:v>
                </c:pt>
                <c:pt idx="3369">
                  <c:v>49.496519999999997</c:v>
                </c:pt>
                <c:pt idx="3370">
                  <c:v>49.283104999999999</c:v>
                </c:pt>
                <c:pt idx="3371">
                  <c:v>49.066141000000002</c:v>
                </c:pt>
                <c:pt idx="3372">
                  <c:v>48.834473000000003</c:v>
                </c:pt>
                <c:pt idx="3373">
                  <c:v>48.610469000000002</c:v>
                </c:pt>
                <c:pt idx="3374">
                  <c:v>48.399749999999997</c:v>
                </c:pt>
                <c:pt idx="3375">
                  <c:v>48.167197000000002</c:v>
                </c:pt>
                <c:pt idx="3376">
                  <c:v>47.907829</c:v>
                </c:pt>
                <c:pt idx="3377">
                  <c:v>47.672930999999998</c:v>
                </c:pt>
                <c:pt idx="3378">
                  <c:v>47.485098999999998</c:v>
                </c:pt>
                <c:pt idx="3379">
                  <c:v>47.302408</c:v>
                </c:pt>
                <c:pt idx="3380">
                  <c:v>47.104436</c:v>
                </c:pt>
                <c:pt idx="3381">
                  <c:v>46.937986000000002</c:v>
                </c:pt>
                <c:pt idx="3382">
                  <c:v>46.830185</c:v>
                </c:pt>
                <c:pt idx="3383">
                  <c:v>46.725858000000002</c:v>
                </c:pt>
                <c:pt idx="3384">
                  <c:v>46.574722000000001</c:v>
                </c:pt>
                <c:pt idx="3385">
                  <c:v>46.411068</c:v>
                </c:pt>
                <c:pt idx="3386">
                  <c:v>46.275576999999998</c:v>
                </c:pt>
                <c:pt idx="3387">
                  <c:v>46.137279999999997</c:v>
                </c:pt>
                <c:pt idx="3388">
                  <c:v>45.960444000000003</c:v>
                </c:pt>
                <c:pt idx="3389">
                  <c:v>45.769260000000003</c:v>
                </c:pt>
                <c:pt idx="3390">
                  <c:v>45.591574999999999</c:v>
                </c:pt>
                <c:pt idx="3391">
                  <c:v>45.415221000000003</c:v>
                </c:pt>
                <c:pt idx="3392">
                  <c:v>45.243502999999997</c:v>
                </c:pt>
                <c:pt idx="3393">
                  <c:v>45.111047999999997</c:v>
                </c:pt>
                <c:pt idx="3394">
                  <c:v>45.001953</c:v>
                </c:pt>
                <c:pt idx="3395">
                  <c:v>44.840094000000001</c:v>
                </c:pt>
                <c:pt idx="3396">
                  <c:v>44.603563999999999</c:v>
                </c:pt>
                <c:pt idx="3397">
                  <c:v>44.361244999999997</c:v>
                </c:pt>
                <c:pt idx="3398">
                  <c:v>44.162523</c:v>
                </c:pt>
                <c:pt idx="3399">
                  <c:v>43.987493000000001</c:v>
                </c:pt>
                <c:pt idx="3400">
                  <c:v>43.833739000000001</c:v>
                </c:pt>
                <c:pt idx="3401">
                  <c:v>43.739134</c:v>
                </c:pt>
                <c:pt idx="3402">
                  <c:v>43.678873000000003</c:v>
                </c:pt>
                <c:pt idx="3403">
                  <c:v>43.556693000000003</c:v>
                </c:pt>
                <c:pt idx="3404">
                  <c:v>43.342849000000001</c:v>
                </c:pt>
                <c:pt idx="3405">
                  <c:v>43.119798000000003</c:v>
                </c:pt>
                <c:pt idx="3406">
                  <c:v>42.949818999999998</c:v>
                </c:pt>
                <c:pt idx="3407">
                  <c:v>42.789830000000002</c:v>
                </c:pt>
                <c:pt idx="3408">
                  <c:v>42.590924000000001</c:v>
                </c:pt>
                <c:pt idx="3409">
                  <c:v>42.386687000000002</c:v>
                </c:pt>
                <c:pt idx="3410">
                  <c:v>42.211713000000003</c:v>
                </c:pt>
                <c:pt idx="3411">
                  <c:v>42.038099000000003</c:v>
                </c:pt>
                <c:pt idx="3412">
                  <c:v>41.853920000000002</c:v>
                </c:pt>
                <c:pt idx="3413">
                  <c:v>41.696390000000001</c:v>
                </c:pt>
                <c:pt idx="3414">
                  <c:v>41.564829000000003</c:v>
                </c:pt>
                <c:pt idx="3415">
                  <c:v>41.400435000000002</c:v>
                </c:pt>
                <c:pt idx="3416">
                  <c:v>41.201231999999997</c:v>
                </c:pt>
                <c:pt idx="3417">
                  <c:v>41.052154999999999</c:v>
                </c:pt>
                <c:pt idx="3418">
                  <c:v>40.986780000000003</c:v>
                </c:pt>
                <c:pt idx="3419">
                  <c:v>40.926357000000003</c:v>
                </c:pt>
                <c:pt idx="3420">
                  <c:v>40.811514000000003</c:v>
                </c:pt>
                <c:pt idx="3421">
                  <c:v>40.680017999999997</c:v>
                </c:pt>
                <c:pt idx="3422">
                  <c:v>40.554824000000004</c:v>
                </c:pt>
                <c:pt idx="3423">
                  <c:v>40.383006000000002</c:v>
                </c:pt>
                <c:pt idx="3424">
                  <c:v>40.153694000000002</c:v>
                </c:pt>
                <c:pt idx="3425">
                  <c:v>39.958126999999998</c:v>
                </c:pt>
                <c:pt idx="3426">
                  <c:v>39.848258000000001</c:v>
                </c:pt>
                <c:pt idx="3427">
                  <c:v>39.761006000000002</c:v>
                </c:pt>
                <c:pt idx="3428">
                  <c:v>39.645217000000002</c:v>
                </c:pt>
                <c:pt idx="3429">
                  <c:v>39.528965999999997</c:v>
                </c:pt>
                <c:pt idx="3430">
                  <c:v>39.417606999999997</c:v>
                </c:pt>
                <c:pt idx="3431">
                  <c:v>39.244616999999998</c:v>
                </c:pt>
                <c:pt idx="3432">
                  <c:v>38.997889999999998</c:v>
                </c:pt>
                <c:pt idx="3433">
                  <c:v>38.778807</c:v>
                </c:pt>
                <c:pt idx="3434">
                  <c:v>38.650407999999999</c:v>
                </c:pt>
                <c:pt idx="3435">
                  <c:v>38.553030999999997</c:v>
                </c:pt>
                <c:pt idx="3436">
                  <c:v>38.432416000000003</c:v>
                </c:pt>
                <c:pt idx="3437">
                  <c:v>38.318679000000003</c:v>
                </c:pt>
                <c:pt idx="3438">
                  <c:v>38.227291000000001</c:v>
                </c:pt>
                <c:pt idx="3439">
                  <c:v>38.107222</c:v>
                </c:pt>
                <c:pt idx="3440">
                  <c:v>37.949666000000001</c:v>
                </c:pt>
                <c:pt idx="3441">
                  <c:v>37.826298000000001</c:v>
                </c:pt>
                <c:pt idx="3442">
                  <c:v>37.753518999999997</c:v>
                </c:pt>
                <c:pt idx="3443">
                  <c:v>37.643573000000004</c:v>
                </c:pt>
                <c:pt idx="3444">
                  <c:v>37.460647999999999</c:v>
                </c:pt>
                <c:pt idx="3445">
                  <c:v>37.297696999999999</c:v>
                </c:pt>
                <c:pt idx="3446">
                  <c:v>37.217556000000002</c:v>
                </c:pt>
                <c:pt idx="3447">
                  <c:v>37.144329999999997</c:v>
                </c:pt>
                <c:pt idx="3448">
                  <c:v>37.001810999999996</c:v>
                </c:pt>
                <c:pt idx="3449">
                  <c:v>36.836067</c:v>
                </c:pt>
                <c:pt idx="3450">
                  <c:v>36.716189999999997</c:v>
                </c:pt>
                <c:pt idx="3451">
                  <c:v>36.619295000000001</c:v>
                </c:pt>
                <c:pt idx="3452">
                  <c:v>36.502701999999999</c:v>
                </c:pt>
                <c:pt idx="3453">
                  <c:v>36.391396</c:v>
                </c:pt>
                <c:pt idx="3454">
                  <c:v>36.309569000000003</c:v>
                </c:pt>
                <c:pt idx="3455">
                  <c:v>36.223579000000001</c:v>
                </c:pt>
                <c:pt idx="3456">
                  <c:v>36.122408999999998</c:v>
                </c:pt>
                <c:pt idx="3457">
                  <c:v>36.050077999999999</c:v>
                </c:pt>
                <c:pt idx="3458">
                  <c:v>36.005799000000003</c:v>
                </c:pt>
                <c:pt idx="3459">
                  <c:v>35.921391</c:v>
                </c:pt>
                <c:pt idx="3460">
                  <c:v>35.785093000000003</c:v>
                </c:pt>
                <c:pt idx="3461">
                  <c:v>35.676043999999997</c:v>
                </c:pt>
                <c:pt idx="3462">
                  <c:v>35.621675000000003</c:v>
                </c:pt>
                <c:pt idx="3463">
                  <c:v>35.543010000000002</c:v>
                </c:pt>
                <c:pt idx="3464">
                  <c:v>35.405563999999998</c:v>
                </c:pt>
                <c:pt idx="3465">
                  <c:v>35.298425000000002</c:v>
                </c:pt>
                <c:pt idx="3466">
                  <c:v>35.285063000000001</c:v>
                </c:pt>
                <c:pt idx="3467">
                  <c:v>35.301161999999998</c:v>
                </c:pt>
                <c:pt idx="3468">
                  <c:v>35.279193999999997</c:v>
                </c:pt>
                <c:pt idx="3469">
                  <c:v>35.246671999999997</c:v>
                </c:pt>
                <c:pt idx="3470">
                  <c:v>35.229849999999999</c:v>
                </c:pt>
                <c:pt idx="3471">
                  <c:v>35.187238999999998</c:v>
                </c:pt>
                <c:pt idx="3472">
                  <c:v>35.115450000000003</c:v>
                </c:pt>
                <c:pt idx="3473">
                  <c:v>35.109285999999997</c:v>
                </c:pt>
                <c:pt idx="3474">
                  <c:v>35.212969999999999</c:v>
                </c:pt>
                <c:pt idx="3475">
                  <c:v>35.315570999999998</c:v>
                </c:pt>
                <c:pt idx="3476">
                  <c:v>35.329566999999997</c:v>
                </c:pt>
                <c:pt idx="3477">
                  <c:v>35.324809999999999</c:v>
                </c:pt>
                <c:pt idx="3478">
                  <c:v>35.359324999999998</c:v>
                </c:pt>
                <c:pt idx="3479">
                  <c:v>35.382413999999997</c:v>
                </c:pt>
                <c:pt idx="3480">
                  <c:v>35.362380000000002</c:v>
                </c:pt>
                <c:pt idx="3481">
                  <c:v>35.370503999999997</c:v>
                </c:pt>
                <c:pt idx="3482">
                  <c:v>35.445380999999998</c:v>
                </c:pt>
                <c:pt idx="3483">
                  <c:v>35.474409000000001</c:v>
                </c:pt>
                <c:pt idx="3484">
                  <c:v>35.388806000000002</c:v>
                </c:pt>
                <c:pt idx="3485">
                  <c:v>35.270071999999999</c:v>
                </c:pt>
              </c:numCache>
            </c:numRef>
          </c:val>
          <c:smooth val="0"/>
          <c:extLst>
            <c:ext xmlns:c16="http://schemas.microsoft.com/office/drawing/2014/chart" uri="{C3380CC4-5D6E-409C-BE32-E72D297353CC}">
              <c16:uniqueId val="{00000002-B9AA-4347-9235-8C3FC8299C5A}"/>
            </c:ext>
          </c:extLst>
        </c:ser>
        <c:ser>
          <c:idx val="3"/>
          <c:order val="3"/>
          <c:tx>
            <c:v>SnOct2</c:v>
          </c:tx>
          <c:spPr>
            <a:ln w="28575" cap="rnd">
              <a:solidFill>
                <a:schemeClr val="accent4"/>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J$2:$J$3487</c:f>
              <c:numCache>
                <c:formatCode>General</c:formatCode>
                <c:ptCount val="3486"/>
                <c:pt idx="0">
                  <c:v>95.218086</c:v>
                </c:pt>
                <c:pt idx="1">
                  <c:v>95.222142000000005</c:v>
                </c:pt>
                <c:pt idx="2">
                  <c:v>95.209766999999999</c:v>
                </c:pt>
                <c:pt idx="3">
                  <c:v>95.195177999999999</c:v>
                </c:pt>
                <c:pt idx="4">
                  <c:v>95.188182999999995</c:v>
                </c:pt>
                <c:pt idx="5">
                  <c:v>95.188518000000002</c:v>
                </c:pt>
                <c:pt idx="6">
                  <c:v>95.188410000000005</c:v>
                </c:pt>
                <c:pt idx="7">
                  <c:v>95.181342999999998</c:v>
                </c:pt>
                <c:pt idx="8">
                  <c:v>95.168401000000003</c:v>
                </c:pt>
                <c:pt idx="9">
                  <c:v>95.158450999999999</c:v>
                </c:pt>
                <c:pt idx="10">
                  <c:v>95.161360000000002</c:v>
                </c:pt>
                <c:pt idx="11">
                  <c:v>95.179299</c:v>
                </c:pt>
                <c:pt idx="12">
                  <c:v>95.204323000000002</c:v>
                </c:pt>
                <c:pt idx="13">
                  <c:v>95.224367999999998</c:v>
                </c:pt>
                <c:pt idx="14">
                  <c:v>95.231100999999995</c:v>
                </c:pt>
                <c:pt idx="15">
                  <c:v>95.224225000000004</c:v>
                </c:pt>
                <c:pt idx="16">
                  <c:v>95.211074999999994</c:v>
                </c:pt>
                <c:pt idx="17">
                  <c:v>95.202410999999998</c:v>
                </c:pt>
                <c:pt idx="18">
                  <c:v>95.205629999999999</c:v>
                </c:pt>
                <c:pt idx="19">
                  <c:v>95.218689999999995</c:v>
                </c:pt>
                <c:pt idx="20">
                  <c:v>95.230168000000006</c:v>
                </c:pt>
                <c:pt idx="21">
                  <c:v>95.226566000000005</c:v>
                </c:pt>
                <c:pt idx="22">
                  <c:v>95.201993999999999</c:v>
                </c:pt>
                <c:pt idx="23">
                  <c:v>95.16422</c:v>
                </c:pt>
                <c:pt idx="24">
                  <c:v>95.132222999999996</c:v>
                </c:pt>
                <c:pt idx="25">
                  <c:v>95.124638000000004</c:v>
                </c:pt>
                <c:pt idx="26">
                  <c:v>95.145619999999994</c:v>
                </c:pt>
                <c:pt idx="27">
                  <c:v>95.181546999999995</c:v>
                </c:pt>
                <c:pt idx="28">
                  <c:v>95.212941999999998</c:v>
                </c:pt>
                <c:pt idx="29">
                  <c:v>95.228764999999996</c:v>
                </c:pt>
                <c:pt idx="30">
                  <c:v>95.229980999999995</c:v>
                </c:pt>
                <c:pt idx="31">
                  <c:v>95.221300999999997</c:v>
                </c:pt>
                <c:pt idx="32">
                  <c:v>95.203590000000005</c:v>
                </c:pt>
                <c:pt idx="33">
                  <c:v>95.175864000000004</c:v>
                </c:pt>
                <c:pt idx="34">
                  <c:v>95.141870999999995</c:v>
                </c:pt>
                <c:pt idx="35">
                  <c:v>95.111485000000002</c:v>
                </c:pt>
                <c:pt idx="36">
                  <c:v>95.095337000000001</c:v>
                </c:pt>
                <c:pt idx="37">
                  <c:v>95.098286999999999</c:v>
                </c:pt>
                <c:pt idx="38">
                  <c:v>95.116825000000006</c:v>
                </c:pt>
                <c:pt idx="39">
                  <c:v>95.141645999999994</c:v>
                </c:pt>
                <c:pt idx="40">
                  <c:v>95.161990000000003</c:v>
                </c:pt>
                <c:pt idx="41">
                  <c:v>95.168723</c:v>
                </c:pt>
                <c:pt idx="42">
                  <c:v>95.157788999999994</c:v>
                </c:pt>
                <c:pt idx="43">
                  <c:v>95.133895999999993</c:v>
                </c:pt>
                <c:pt idx="44">
                  <c:v>95.110708000000002</c:v>
                </c:pt>
                <c:pt idx="45">
                  <c:v>95.102885999999998</c:v>
                </c:pt>
                <c:pt idx="46">
                  <c:v>95.114948999999996</c:v>
                </c:pt>
                <c:pt idx="47">
                  <c:v>95.137788</c:v>
                </c:pt>
                <c:pt idx="48">
                  <c:v>95.155085999999997</c:v>
                </c:pt>
                <c:pt idx="49">
                  <c:v>95.154328000000007</c:v>
                </c:pt>
                <c:pt idx="50">
                  <c:v>95.134844999999999</c:v>
                </c:pt>
                <c:pt idx="51">
                  <c:v>95.107540999999998</c:v>
                </c:pt>
                <c:pt idx="52">
                  <c:v>95.086101999999997</c:v>
                </c:pt>
                <c:pt idx="53">
                  <c:v>95.078918000000002</c:v>
                </c:pt>
                <c:pt idx="54">
                  <c:v>95.088117999999994</c:v>
                </c:pt>
                <c:pt idx="55">
                  <c:v>95.110883999999999</c:v>
                </c:pt>
                <c:pt idx="56">
                  <c:v>95.140749</c:v>
                </c:pt>
                <c:pt idx="57">
                  <c:v>95.171547000000004</c:v>
                </c:pt>
                <c:pt idx="58">
                  <c:v>95.199809000000002</c:v>
                </c:pt>
                <c:pt idx="59">
                  <c:v>95.223518999999996</c:v>
                </c:pt>
                <c:pt idx="60">
                  <c:v>95.241315</c:v>
                </c:pt>
                <c:pt idx="61">
                  <c:v>95.249583999999999</c:v>
                </c:pt>
                <c:pt idx="62">
                  <c:v>95.242996000000005</c:v>
                </c:pt>
                <c:pt idx="63">
                  <c:v>95.219562999999994</c:v>
                </c:pt>
                <c:pt idx="64">
                  <c:v>95.183369999999996</c:v>
                </c:pt>
                <c:pt idx="65">
                  <c:v>95.142213999999996</c:v>
                </c:pt>
                <c:pt idx="66">
                  <c:v>95.105259000000004</c:v>
                </c:pt>
                <c:pt idx="67">
                  <c:v>95.084075999999996</c:v>
                </c:pt>
                <c:pt idx="68">
                  <c:v>95.087350000000001</c:v>
                </c:pt>
                <c:pt idx="69">
                  <c:v>95.108390999999997</c:v>
                </c:pt>
                <c:pt idx="70">
                  <c:v>95.127268000000001</c:v>
                </c:pt>
                <c:pt idx="71">
                  <c:v>95.132626000000002</c:v>
                </c:pt>
                <c:pt idx="72">
                  <c:v>95.133330999999998</c:v>
                </c:pt>
                <c:pt idx="73">
                  <c:v>95.145944999999998</c:v>
                </c:pt>
                <c:pt idx="74">
                  <c:v>95.176336000000006</c:v>
                </c:pt>
                <c:pt idx="75">
                  <c:v>95.213909000000001</c:v>
                </c:pt>
                <c:pt idx="76">
                  <c:v>95.244444999999999</c:v>
                </c:pt>
                <c:pt idx="77">
                  <c:v>95.265439000000001</c:v>
                </c:pt>
                <c:pt idx="78">
                  <c:v>95.281114000000002</c:v>
                </c:pt>
                <c:pt idx="79">
                  <c:v>95.285837999999998</c:v>
                </c:pt>
                <c:pt idx="80">
                  <c:v>95.263039000000006</c:v>
                </c:pt>
                <c:pt idx="81">
                  <c:v>95.206847999999994</c:v>
                </c:pt>
                <c:pt idx="82">
                  <c:v>95.140566000000007</c:v>
                </c:pt>
                <c:pt idx="83">
                  <c:v>95.099243999999999</c:v>
                </c:pt>
                <c:pt idx="84">
                  <c:v>95.092509000000007</c:v>
                </c:pt>
                <c:pt idx="85">
                  <c:v>95.103187000000005</c:v>
                </c:pt>
                <c:pt idx="86">
                  <c:v>95.114642000000003</c:v>
                </c:pt>
                <c:pt idx="87">
                  <c:v>95.121898999999999</c:v>
                </c:pt>
                <c:pt idx="88">
                  <c:v>95.125365000000002</c:v>
                </c:pt>
                <c:pt idx="89">
                  <c:v>95.124022999999994</c:v>
                </c:pt>
                <c:pt idx="90">
                  <c:v>95.116266999999993</c:v>
                </c:pt>
                <c:pt idx="91">
                  <c:v>95.103444999999994</c:v>
                </c:pt>
                <c:pt idx="92">
                  <c:v>95.090147000000002</c:v>
                </c:pt>
                <c:pt idx="93">
                  <c:v>95.080224000000001</c:v>
                </c:pt>
                <c:pt idx="94">
                  <c:v>95.072991999999999</c:v>
                </c:pt>
                <c:pt idx="95">
                  <c:v>95.063411000000002</c:v>
                </c:pt>
                <c:pt idx="96">
                  <c:v>95.047088000000002</c:v>
                </c:pt>
                <c:pt idx="97">
                  <c:v>95.027828</c:v>
                </c:pt>
                <c:pt idx="98">
                  <c:v>95.021355999999997</c:v>
                </c:pt>
                <c:pt idx="99">
                  <c:v>95.044077000000001</c:v>
                </c:pt>
                <c:pt idx="100">
                  <c:v>95.091582000000002</c:v>
                </c:pt>
                <c:pt idx="101">
                  <c:v>95.135936000000001</c:v>
                </c:pt>
                <c:pt idx="102">
                  <c:v>95.152844999999999</c:v>
                </c:pt>
                <c:pt idx="103">
                  <c:v>95.144420999999994</c:v>
                </c:pt>
                <c:pt idx="104">
                  <c:v>95.128388999999999</c:v>
                </c:pt>
                <c:pt idx="105">
                  <c:v>95.118646999999996</c:v>
                </c:pt>
                <c:pt idx="106">
                  <c:v>95.121091000000007</c:v>
                </c:pt>
                <c:pt idx="107">
                  <c:v>95.132384000000002</c:v>
                </c:pt>
                <c:pt idx="108">
                  <c:v>95.137851999999995</c:v>
                </c:pt>
                <c:pt idx="109">
                  <c:v>95.119299999999996</c:v>
                </c:pt>
                <c:pt idx="110">
                  <c:v>95.082093</c:v>
                </c:pt>
                <c:pt idx="111">
                  <c:v>95.059667000000005</c:v>
                </c:pt>
                <c:pt idx="112">
                  <c:v>95.077661000000006</c:v>
                </c:pt>
                <c:pt idx="113">
                  <c:v>95.129897999999997</c:v>
                </c:pt>
                <c:pt idx="114">
                  <c:v>95.184685000000002</c:v>
                </c:pt>
                <c:pt idx="115">
                  <c:v>95.214692999999997</c:v>
                </c:pt>
                <c:pt idx="116">
                  <c:v>95.22663</c:v>
                </c:pt>
                <c:pt idx="117">
                  <c:v>95.242808999999994</c:v>
                </c:pt>
                <c:pt idx="118">
                  <c:v>95.264519000000007</c:v>
                </c:pt>
                <c:pt idx="119">
                  <c:v>95.270003000000003</c:v>
                </c:pt>
                <c:pt idx="120">
                  <c:v>95.243976000000004</c:v>
                </c:pt>
                <c:pt idx="121">
                  <c:v>95.200271000000001</c:v>
                </c:pt>
                <c:pt idx="122">
                  <c:v>95.171435000000002</c:v>
                </c:pt>
                <c:pt idx="123">
                  <c:v>95.171280999999993</c:v>
                </c:pt>
                <c:pt idx="124">
                  <c:v>95.180026999999995</c:v>
                </c:pt>
                <c:pt idx="125">
                  <c:v>95.170614</c:v>
                </c:pt>
                <c:pt idx="126">
                  <c:v>95.142013000000006</c:v>
                </c:pt>
                <c:pt idx="127">
                  <c:v>95.122529999999998</c:v>
                </c:pt>
                <c:pt idx="128">
                  <c:v>95.139219999999995</c:v>
                </c:pt>
                <c:pt idx="129">
                  <c:v>95.183886000000001</c:v>
                </c:pt>
                <c:pt idx="130">
                  <c:v>95.205409000000003</c:v>
                </c:pt>
                <c:pt idx="131">
                  <c:v>95.159751</c:v>
                </c:pt>
                <c:pt idx="132">
                  <c:v>95.066891999999996</c:v>
                </c:pt>
                <c:pt idx="133">
                  <c:v>94.978778000000005</c:v>
                </c:pt>
                <c:pt idx="134">
                  <c:v>94.923921000000007</c:v>
                </c:pt>
                <c:pt idx="135">
                  <c:v>94.913884999999993</c:v>
                </c:pt>
                <c:pt idx="136">
                  <c:v>94.959703000000005</c:v>
                </c:pt>
                <c:pt idx="137">
                  <c:v>95.038623999999999</c:v>
                </c:pt>
                <c:pt idx="138">
                  <c:v>95.096896000000001</c:v>
                </c:pt>
                <c:pt idx="139">
                  <c:v>95.109408999999999</c:v>
                </c:pt>
                <c:pt idx="140">
                  <c:v>95.094487000000001</c:v>
                </c:pt>
                <c:pt idx="141">
                  <c:v>95.084197000000003</c:v>
                </c:pt>
                <c:pt idx="142">
                  <c:v>95.098112999999998</c:v>
                </c:pt>
                <c:pt idx="143">
                  <c:v>95.132555999999994</c:v>
                </c:pt>
                <c:pt idx="144">
                  <c:v>95.167878000000002</c:v>
                </c:pt>
                <c:pt idx="145">
                  <c:v>95.180259000000007</c:v>
                </c:pt>
                <c:pt idx="146">
                  <c:v>95.162862000000004</c:v>
                </c:pt>
                <c:pt idx="147">
                  <c:v>95.133714999999995</c:v>
                </c:pt>
                <c:pt idx="148">
                  <c:v>95.093902</c:v>
                </c:pt>
                <c:pt idx="149">
                  <c:v>95.054109999999994</c:v>
                </c:pt>
                <c:pt idx="150">
                  <c:v>95.038003000000003</c:v>
                </c:pt>
                <c:pt idx="151">
                  <c:v>95.044290000000004</c:v>
                </c:pt>
                <c:pt idx="152">
                  <c:v>95.067077999999995</c:v>
                </c:pt>
                <c:pt idx="153">
                  <c:v>95.102169000000004</c:v>
                </c:pt>
                <c:pt idx="154">
                  <c:v>95.143139000000005</c:v>
                </c:pt>
                <c:pt idx="155">
                  <c:v>95.179483000000005</c:v>
                </c:pt>
                <c:pt idx="156">
                  <c:v>95.202611000000005</c:v>
                </c:pt>
                <c:pt idx="157">
                  <c:v>95.207438999999994</c:v>
                </c:pt>
                <c:pt idx="158">
                  <c:v>95.190085999999994</c:v>
                </c:pt>
                <c:pt idx="159">
                  <c:v>95.149510000000006</c:v>
                </c:pt>
                <c:pt idx="160">
                  <c:v>95.099361000000002</c:v>
                </c:pt>
                <c:pt idx="161">
                  <c:v>95.071591999999995</c:v>
                </c:pt>
                <c:pt idx="162">
                  <c:v>95.078513000000001</c:v>
                </c:pt>
                <c:pt idx="163">
                  <c:v>95.085106999999994</c:v>
                </c:pt>
                <c:pt idx="164">
                  <c:v>95.067694000000003</c:v>
                </c:pt>
                <c:pt idx="165">
                  <c:v>95.047314999999998</c:v>
                </c:pt>
                <c:pt idx="166">
                  <c:v>95.050730000000001</c:v>
                </c:pt>
                <c:pt idx="167">
                  <c:v>95.076340999999999</c:v>
                </c:pt>
                <c:pt idx="168">
                  <c:v>95.099284999999995</c:v>
                </c:pt>
                <c:pt idx="169">
                  <c:v>95.104875000000007</c:v>
                </c:pt>
                <c:pt idx="170">
                  <c:v>95.107603999999995</c:v>
                </c:pt>
                <c:pt idx="171">
                  <c:v>95.127634</c:v>
                </c:pt>
                <c:pt idx="172">
                  <c:v>95.159749000000005</c:v>
                </c:pt>
                <c:pt idx="173">
                  <c:v>95.174238000000003</c:v>
                </c:pt>
                <c:pt idx="174">
                  <c:v>95.152396999999993</c:v>
                </c:pt>
                <c:pt idx="175">
                  <c:v>95.113760999999997</c:v>
                </c:pt>
                <c:pt idx="176">
                  <c:v>95.100415999999996</c:v>
                </c:pt>
                <c:pt idx="177">
                  <c:v>95.140063999999995</c:v>
                </c:pt>
                <c:pt idx="178">
                  <c:v>95.215333999999999</c:v>
                </c:pt>
                <c:pt idx="179">
                  <c:v>95.261803999999998</c:v>
                </c:pt>
                <c:pt idx="180">
                  <c:v>95.233711999999997</c:v>
                </c:pt>
                <c:pt idx="181">
                  <c:v>95.161179000000004</c:v>
                </c:pt>
                <c:pt idx="182">
                  <c:v>95.104292999999998</c:v>
                </c:pt>
                <c:pt idx="183">
                  <c:v>95.090534000000005</c:v>
                </c:pt>
                <c:pt idx="184">
                  <c:v>95.111824999999996</c:v>
                </c:pt>
                <c:pt idx="185">
                  <c:v>95.136626000000007</c:v>
                </c:pt>
                <c:pt idx="186">
                  <c:v>95.146978000000004</c:v>
                </c:pt>
                <c:pt idx="187">
                  <c:v>95.150496000000004</c:v>
                </c:pt>
                <c:pt idx="188">
                  <c:v>95.146231</c:v>
                </c:pt>
                <c:pt idx="189">
                  <c:v>95.123142999999999</c:v>
                </c:pt>
                <c:pt idx="190">
                  <c:v>95.077882000000002</c:v>
                </c:pt>
                <c:pt idx="191">
                  <c:v>95.022084000000007</c:v>
                </c:pt>
                <c:pt idx="192">
                  <c:v>94.983502999999999</c:v>
                </c:pt>
                <c:pt idx="193">
                  <c:v>94.993088999999998</c:v>
                </c:pt>
                <c:pt idx="194">
                  <c:v>95.051570999999996</c:v>
                </c:pt>
                <c:pt idx="195">
                  <c:v>95.129531999999998</c:v>
                </c:pt>
                <c:pt idx="196">
                  <c:v>95.192836</c:v>
                </c:pt>
                <c:pt idx="197">
                  <c:v>95.202326999999997</c:v>
                </c:pt>
                <c:pt idx="198">
                  <c:v>95.148122999999998</c:v>
                </c:pt>
                <c:pt idx="199">
                  <c:v>95.082464999999999</c:v>
                </c:pt>
                <c:pt idx="200">
                  <c:v>95.048711999999995</c:v>
                </c:pt>
                <c:pt idx="201">
                  <c:v>95.054569999999998</c:v>
                </c:pt>
                <c:pt idx="202">
                  <c:v>95.093558000000002</c:v>
                </c:pt>
                <c:pt idx="203">
                  <c:v>95.140669000000003</c:v>
                </c:pt>
                <c:pt idx="204">
                  <c:v>95.162777000000006</c:v>
                </c:pt>
                <c:pt idx="205">
                  <c:v>95.139498000000003</c:v>
                </c:pt>
                <c:pt idx="206">
                  <c:v>95.079133999999996</c:v>
                </c:pt>
                <c:pt idx="207">
                  <c:v>95.005086000000006</c:v>
                </c:pt>
                <c:pt idx="208">
                  <c:v>94.938002999999995</c:v>
                </c:pt>
                <c:pt idx="209">
                  <c:v>94.894133999999994</c:v>
                </c:pt>
                <c:pt idx="210">
                  <c:v>94.880476999999999</c:v>
                </c:pt>
                <c:pt idx="211">
                  <c:v>94.889049</c:v>
                </c:pt>
                <c:pt idx="212">
                  <c:v>94.905978000000005</c:v>
                </c:pt>
                <c:pt idx="213">
                  <c:v>94.925071000000003</c:v>
                </c:pt>
                <c:pt idx="214">
                  <c:v>94.948948999999999</c:v>
                </c:pt>
                <c:pt idx="215">
                  <c:v>94.975765999999993</c:v>
                </c:pt>
                <c:pt idx="216">
                  <c:v>94.990281999999993</c:v>
                </c:pt>
                <c:pt idx="217">
                  <c:v>94.978646999999995</c:v>
                </c:pt>
                <c:pt idx="218">
                  <c:v>94.945559000000003</c:v>
                </c:pt>
                <c:pt idx="219">
                  <c:v>94.910628000000003</c:v>
                </c:pt>
                <c:pt idx="220">
                  <c:v>94.899545000000003</c:v>
                </c:pt>
                <c:pt idx="221">
                  <c:v>94.927267000000001</c:v>
                </c:pt>
                <c:pt idx="222">
                  <c:v>94.978183000000001</c:v>
                </c:pt>
                <c:pt idx="223">
                  <c:v>95.025767999999999</c:v>
                </c:pt>
                <c:pt idx="224">
                  <c:v>95.058344000000005</c:v>
                </c:pt>
                <c:pt idx="225">
                  <c:v>95.073082999999997</c:v>
                </c:pt>
                <c:pt idx="226">
                  <c:v>95.071344999999994</c:v>
                </c:pt>
                <c:pt idx="227">
                  <c:v>95.057992999999996</c:v>
                </c:pt>
                <c:pt idx="228">
                  <c:v>95.031665000000004</c:v>
                </c:pt>
                <c:pt idx="229">
                  <c:v>94.976226999999994</c:v>
                </c:pt>
                <c:pt idx="230">
                  <c:v>94.879594999999995</c:v>
                </c:pt>
                <c:pt idx="231">
                  <c:v>94.764870000000002</c:v>
                </c:pt>
                <c:pt idx="232">
                  <c:v>94.683176000000003</c:v>
                </c:pt>
                <c:pt idx="233">
                  <c:v>94.673027000000005</c:v>
                </c:pt>
                <c:pt idx="234">
                  <c:v>94.730144999999993</c:v>
                </c:pt>
                <c:pt idx="235">
                  <c:v>94.812263999999999</c:v>
                </c:pt>
                <c:pt idx="236">
                  <c:v>94.882223999999994</c:v>
                </c:pt>
                <c:pt idx="237">
                  <c:v>94.940875000000005</c:v>
                </c:pt>
                <c:pt idx="238">
                  <c:v>95.006005999999999</c:v>
                </c:pt>
                <c:pt idx="239">
                  <c:v>95.074042000000006</c:v>
                </c:pt>
                <c:pt idx="240">
                  <c:v>95.116709999999998</c:v>
                </c:pt>
                <c:pt idx="241">
                  <c:v>95.117204000000001</c:v>
                </c:pt>
                <c:pt idx="242">
                  <c:v>95.093378999999999</c:v>
                </c:pt>
                <c:pt idx="243">
                  <c:v>95.070959999999999</c:v>
                </c:pt>
                <c:pt idx="244">
                  <c:v>95.057986999999997</c:v>
                </c:pt>
                <c:pt idx="245">
                  <c:v>95.046031999999997</c:v>
                </c:pt>
                <c:pt idx="246">
                  <c:v>95.017504000000002</c:v>
                </c:pt>
                <c:pt idx="247">
                  <c:v>94.945652999999993</c:v>
                </c:pt>
                <c:pt idx="248">
                  <c:v>94.818190999999999</c:v>
                </c:pt>
                <c:pt idx="249">
                  <c:v>94.708055999999999</c:v>
                </c:pt>
                <c:pt idx="250">
                  <c:v>94.716420999999997</c:v>
                </c:pt>
                <c:pt idx="251">
                  <c:v>94.818006999999994</c:v>
                </c:pt>
                <c:pt idx="252">
                  <c:v>94.939594</c:v>
                </c:pt>
                <c:pt idx="253">
                  <c:v>95.022847999999996</c:v>
                </c:pt>
                <c:pt idx="254">
                  <c:v>95.011899</c:v>
                </c:pt>
                <c:pt idx="255">
                  <c:v>94.899193999999994</c:v>
                </c:pt>
                <c:pt idx="256">
                  <c:v>94.772070999999997</c:v>
                </c:pt>
                <c:pt idx="257">
                  <c:v>94.728697999999994</c:v>
                </c:pt>
                <c:pt idx="258">
                  <c:v>94.783698000000001</c:v>
                </c:pt>
                <c:pt idx="259">
                  <c:v>94.883247999999995</c:v>
                </c:pt>
                <c:pt idx="260">
                  <c:v>94.970624000000001</c:v>
                </c:pt>
                <c:pt idx="261">
                  <c:v>95.033085999999997</c:v>
                </c:pt>
                <c:pt idx="262">
                  <c:v>95.097656999999998</c:v>
                </c:pt>
                <c:pt idx="263">
                  <c:v>95.19717</c:v>
                </c:pt>
                <c:pt idx="264">
                  <c:v>95.330190999999999</c:v>
                </c:pt>
                <c:pt idx="265">
                  <c:v>95.447558000000001</c:v>
                </c:pt>
                <c:pt idx="266">
                  <c:v>95.482286000000002</c:v>
                </c:pt>
                <c:pt idx="267">
                  <c:v>95.410734000000005</c:v>
                </c:pt>
                <c:pt idx="268">
                  <c:v>95.272992000000002</c:v>
                </c:pt>
                <c:pt idx="269">
                  <c:v>95.137150000000005</c:v>
                </c:pt>
                <c:pt idx="270">
                  <c:v>95.055824000000001</c:v>
                </c:pt>
                <c:pt idx="271">
                  <c:v>95.038483999999997</c:v>
                </c:pt>
                <c:pt idx="272">
                  <c:v>95.049660000000003</c:v>
                </c:pt>
                <c:pt idx="273">
                  <c:v>95.033591000000001</c:v>
                </c:pt>
                <c:pt idx="274">
                  <c:v>94.969804999999994</c:v>
                </c:pt>
                <c:pt idx="275">
                  <c:v>94.909941000000003</c:v>
                </c:pt>
                <c:pt idx="276">
                  <c:v>94.919856999999993</c:v>
                </c:pt>
                <c:pt idx="277">
                  <c:v>94.997750999999994</c:v>
                </c:pt>
                <c:pt idx="278">
                  <c:v>95.077753000000001</c:v>
                </c:pt>
                <c:pt idx="279">
                  <c:v>95.102757999999994</c:v>
                </c:pt>
                <c:pt idx="280">
                  <c:v>95.071661000000006</c:v>
                </c:pt>
                <c:pt idx="281">
                  <c:v>95.013200999999995</c:v>
                </c:pt>
                <c:pt idx="282">
                  <c:v>94.945812000000004</c:v>
                </c:pt>
                <c:pt idx="283">
                  <c:v>94.875906999999998</c:v>
                </c:pt>
                <c:pt idx="284">
                  <c:v>94.818550000000002</c:v>
                </c:pt>
                <c:pt idx="285">
                  <c:v>94.802060999999995</c:v>
                </c:pt>
                <c:pt idx="286">
                  <c:v>94.850633999999999</c:v>
                </c:pt>
                <c:pt idx="287">
                  <c:v>94.958174</c:v>
                </c:pt>
                <c:pt idx="288">
                  <c:v>95.077502999999993</c:v>
                </c:pt>
                <c:pt idx="289">
                  <c:v>95.159719999999993</c:v>
                </c:pt>
                <c:pt idx="290">
                  <c:v>95.194294999999997</c:v>
                </c:pt>
                <c:pt idx="291">
                  <c:v>95.191946999999999</c:v>
                </c:pt>
                <c:pt idx="292">
                  <c:v>95.163217000000003</c:v>
                </c:pt>
                <c:pt idx="293">
                  <c:v>95.111973000000006</c:v>
                </c:pt>
                <c:pt idx="294">
                  <c:v>95.043271000000004</c:v>
                </c:pt>
                <c:pt idx="295">
                  <c:v>94.972747999999996</c:v>
                </c:pt>
                <c:pt idx="296">
                  <c:v>94.922659999999993</c:v>
                </c:pt>
                <c:pt idx="297">
                  <c:v>94.909778000000003</c:v>
                </c:pt>
                <c:pt idx="298">
                  <c:v>94.932175999999998</c:v>
                </c:pt>
                <c:pt idx="299">
                  <c:v>94.965823999999998</c:v>
                </c:pt>
                <c:pt idx="300">
                  <c:v>94.986339000000001</c:v>
                </c:pt>
                <c:pt idx="301">
                  <c:v>94.99</c:v>
                </c:pt>
                <c:pt idx="302">
                  <c:v>94.982939000000002</c:v>
                </c:pt>
                <c:pt idx="303">
                  <c:v>94.971001000000001</c:v>
                </c:pt>
                <c:pt idx="304">
                  <c:v>94.964049000000003</c:v>
                </c:pt>
                <c:pt idx="305">
                  <c:v>94.969176000000004</c:v>
                </c:pt>
                <c:pt idx="306">
                  <c:v>94.978632000000005</c:v>
                </c:pt>
                <c:pt idx="307">
                  <c:v>94.971508999999998</c:v>
                </c:pt>
                <c:pt idx="308">
                  <c:v>94.935652000000005</c:v>
                </c:pt>
                <c:pt idx="309">
                  <c:v>94.894412000000003</c:v>
                </c:pt>
                <c:pt idx="310">
                  <c:v>94.899243999999996</c:v>
                </c:pt>
                <c:pt idx="311">
                  <c:v>94.935773999999995</c:v>
                </c:pt>
                <c:pt idx="312">
                  <c:v>94.920872000000003</c:v>
                </c:pt>
                <c:pt idx="313">
                  <c:v>94.857862999999995</c:v>
                </c:pt>
                <c:pt idx="314">
                  <c:v>94.811265000000006</c:v>
                </c:pt>
                <c:pt idx="315">
                  <c:v>94.804022000000003</c:v>
                </c:pt>
                <c:pt idx="316">
                  <c:v>94.815218999999999</c:v>
                </c:pt>
                <c:pt idx="317">
                  <c:v>94.823206999999996</c:v>
                </c:pt>
                <c:pt idx="318">
                  <c:v>94.829958000000005</c:v>
                </c:pt>
                <c:pt idx="319">
                  <c:v>94.849598</c:v>
                </c:pt>
                <c:pt idx="320">
                  <c:v>94.881778999999995</c:v>
                </c:pt>
                <c:pt idx="321">
                  <c:v>94.909906000000007</c:v>
                </c:pt>
                <c:pt idx="322">
                  <c:v>94.927715000000006</c:v>
                </c:pt>
                <c:pt idx="323">
                  <c:v>94.952721999999994</c:v>
                </c:pt>
                <c:pt idx="324">
                  <c:v>94.998632999999998</c:v>
                </c:pt>
                <c:pt idx="325">
                  <c:v>95.016351999999998</c:v>
                </c:pt>
                <c:pt idx="326">
                  <c:v>94.953909999999993</c:v>
                </c:pt>
                <c:pt idx="327">
                  <c:v>94.857281</c:v>
                </c:pt>
                <c:pt idx="328">
                  <c:v>94.775593000000001</c:v>
                </c:pt>
                <c:pt idx="329">
                  <c:v>94.706126999999995</c:v>
                </c:pt>
                <c:pt idx="330">
                  <c:v>94.650394000000006</c:v>
                </c:pt>
                <c:pt idx="331">
                  <c:v>94.614975999999999</c:v>
                </c:pt>
                <c:pt idx="332">
                  <c:v>94.587902</c:v>
                </c:pt>
                <c:pt idx="333">
                  <c:v>94.574102999999994</c:v>
                </c:pt>
                <c:pt idx="334">
                  <c:v>94.576376999999994</c:v>
                </c:pt>
                <c:pt idx="335">
                  <c:v>94.581832000000006</c:v>
                </c:pt>
                <c:pt idx="336">
                  <c:v>94.581326000000004</c:v>
                </c:pt>
                <c:pt idx="337">
                  <c:v>94.576122999999995</c:v>
                </c:pt>
                <c:pt idx="338">
                  <c:v>94.568639000000005</c:v>
                </c:pt>
                <c:pt idx="339">
                  <c:v>94.554872000000003</c:v>
                </c:pt>
                <c:pt idx="340">
                  <c:v>94.528655999999998</c:v>
                </c:pt>
                <c:pt idx="341">
                  <c:v>94.489081999999996</c:v>
                </c:pt>
                <c:pt idx="342">
                  <c:v>94.442002000000002</c:v>
                </c:pt>
                <c:pt idx="343">
                  <c:v>94.401095999999995</c:v>
                </c:pt>
                <c:pt idx="344">
                  <c:v>94.384463999999994</c:v>
                </c:pt>
                <c:pt idx="345">
                  <c:v>94.404707000000002</c:v>
                </c:pt>
                <c:pt idx="346">
                  <c:v>94.466775999999996</c:v>
                </c:pt>
                <c:pt idx="347">
                  <c:v>94.564577</c:v>
                </c:pt>
                <c:pt idx="348">
                  <c:v>94.668584999999993</c:v>
                </c:pt>
                <c:pt idx="349">
                  <c:v>94.714017999999996</c:v>
                </c:pt>
                <c:pt idx="350">
                  <c:v>94.647591000000006</c:v>
                </c:pt>
                <c:pt idx="351">
                  <c:v>94.550871999999998</c:v>
                </c:pt>
                <c:pt idx="352">
                  <c:v>94.505264999999994</c:v>
                </c:pt>
                <c:pt idx="353">
                  <c:v>94.453288000000001</c:v>
                </c:pt>
                <c:pt idx="354">
                  <c:v>94.373743000000005</c:v>
                </c:pt>
                <c:pt idx="355">
                  <c:v>94.294549000000004</c:v>
                </c:pt>
                <c:pt idx="356">
                  <c:v>94.232702000000003</c:v>
                </c:pt>
                <c:pt idx="357">
                  <c:v>94.186071999999996</c:v>
                </c:pt>
                <c:pt idx="358">
                  <c:v>94.147487999999996</c:v>
                </c:pt>
                <c:pt idx="359">
                  <c:v>94.113866999999999</c:v>
                </c:pt>
                <c:pt idx="360">
                  <c:v>94.086295000000007</c:v>
                </c:pt>
                <c:pt idx="361">
                  <c:v>94.067537000000002</c:v>
                </c:pt>
                <c:pt idx="362">
                  <c:v>94.060536999999997</c:v>
                </c:pt>
                <c:pt idx="363">
                  <c:v>94.069012000000001</c:v>
                </c:pt>
                <c:pt idx="364">
                  <c:v>94.092026000000004</c:v>
                </c:pt>
                <c:pt idx="365">
                  <c:v>94.113005999999999</c:v>
                </c:pt>
                <c:pt idx="366">
                  <c:v>94.101213000000001</c:v>
                </c:pt>
                <c:pt idx="367">
                  <c:v>94.034850000000006</c:v>
                </c:pt>
                <c:pt idx="368">
                  <c:v>93.921554</c:v>
                </c:pt>
                <c:pt idx="369">
                  <c:v>93.794151999999997</c:v>
                </c:pt>
                <c:pt idx="370">
                  <c:v>93.698516999999995</c:v>
                </c:pt>
                <c:pt idx="371">
                  <c:v>93.666819000000004</c:v>
                </c:pt>
                <c:pt idx="372">
                  <c:v>93.662476999999996</c:v>
                </c:pt>
                <c:pt idx="373">
                  <c:v>93.641011000000006</c:v>
                </c:pt>
                <c:pt idx="374">
                  <c:v>93.630562999999995</c:v>
                </c:pt>
                <c:pt idx="375">
                  <c:v>93.651747</c:v>
                </c:pt>
                <c:pt idx="376">
                  <c:v>93.688511000000005</c:v>
                </c:pt>
                <c:pt idx="377">
                  <c:v>93.714223000000004</c:v>
                </c:pt>
                <c:pt idx="378">
                  <c:v>93.709198000000001</c:v>
                </c:pt>
                <c:pt idx="379">
                  <c:v>93.672216000000006</c:v>
                </c:pt>
                <c:pt idx="380">
                  <c:v>93.631467999999998</c:v>
                </c:pt>
                <c:pt idx="381">
                  <c:v>93.622856999999996</c:v>
                </c:pt>
                <c:pt idx="382">
                  <c:v>93.634411999999998</c:v>
                </c:pt>
                <c:pt idx="383">
                  <c:v>93.624796000000003</c:v>
                </c:pt>
                <c:pt idx="384">
                  <c:v>93.578653000000003</c:v>
                </c:pt>
                <c:pt idx="385">
                  <c:v>93.507023000000004</c:v>
                </c:pt>
                <c:pt idx="386">
                  <c:v>93.435564999999997</c:v>
                </c:pt>
                <c:pt idx="387">
                  <c:v>93.382598999999999</c:v>
                </c:pt>
                <c:pt idx="388">
                  <c:v>93.335791</c:v>
                </c:pt>
                <c:pt idx="389">
                  <c:v>93.277287999999999</c:v>
                </c:pt>
                <c:pt idx="390">
                  <c:v>93.215783000000002</c:v>
                </c:pt>
                <c:pt idx="391">
                  <c:v>93.182624000000004</c:v>
                </c:pt>
                <c:pt idx="392">
                  <c:v>93.197772999999998</c:v>
                </c:pt>
                <c:pt idx="393">
                  <c:v>93.234066999999996</c:v>
                </c:pt>
                <c:pt idx="394">
                  <c:v>93.246097000000006</c:v>
                </c:pt>
                <c:pt idx="395">
                  <c:v>93.221604999999997</c:v>
                </c:pt>
                <c:pt idx="396">
                  <c:v>93.177542000000003</c:v>
                </c:pt>
                <c:pt idx="397">
                  <c:v>93.134253000000001</c:v>
                </c:pt>
                <c:pt idx="398">
                  <c:v>93.103746999999998</c:v>
                </c:pt>
                <c:pt idx="399">
                  <c:v>93.089645000000004</c:v>
                </c:pt>
                <c:pt idx="400">
                  <c:v>93.088965999999999</c:v>
                </c:pt>
                <c:pt idx="401">
                  <c:v>93.093258000000006</c:v>
                </c:pt>
                <c:pt idx="402">
                  <c:v>93.091773000000003</c:v>
                </c:pt>
                <c:pt idx="403">
                  <c:v>93.073359999999994</c:v>
                </c:pt>
                <c:pt idx="404">
                  <c:v>93.029843</c:v>
                </c:pt>
                <c:pt idx="405">
                  <c:v>92.966198000000006</c:v>
                </c:pt>
                <c:pt idx="406">
                  <c:v>92.901830000000004</c:v>
                </c:pt>
                <c:pt idx="407">
                  <c:v>92.855884000000003</c:v>
                </c:pt>
                <c:pt idx="408">
                  <c:v>92.836123999999998</c:v>
                </c:pt>
                <c:pt idx="409">
                  <c:v>92.840118000000004</c:v>
                </c:pt>
                <c:pt idx="410">
                  <c:v>92.855277999999998</c:v>
                </c:pt>
                <c:pt idx="411">
                  <c:v>92.856144</c:v>
                </c:pt>
                <c:pt idx="412">
                  <c:v>92.815878999999995</c:v>
                </c:pt>
                <c:pt idx="413">
                  <c:v>92.734871999999996</c:v>
                </c:pt>
                <c:pt idx="414">
                  <c:v>92.633786000000001</c:v>
                </c:pt>
                <c:pt idx="415">
                  <c:v>92.538780000000003</c:v>
                </c:pt>
                <c:pt idx="416">
                  <c:v>92.474207000000007</c:v>
                </c:pt>
                <c:pt idx="417">
                  <c:v>92.444174000000004</c:v>
                </c:pt>
                <c:pt idx="418">
                  <c:v>92.430834000000004</c:v>
                </c:pt>
                <c:pt idx="419">
                  <c:v>92.409316000000004</c:v>
                </c:pt>
                <c:pt idx="420">
                  <c:v>92.366770000000002</c:v>
                </c:pt>
                <c:pt idx="421">
                  <c:v>92.311531000000002</c:v>
                </c:pt>
                <c:pt idx="422">
                  <c:v>92.263169000000005</c:v>
                </c:pt>
                <c:pt idx="423">
                  <c:v>92.235094000000004</c:v>
                </c:pt>
                <c:pt idx="424">
                  <c:v>92.228178999999997</c:v>
                </c:pt>
                <c:pt idx="425">
                  <c:v>92.234285</c:v>
                </c:pt>
                <c:pt idx="426">
                  <c:v>92.240572999999998</c:v>
                </c:pt>
                <c:pt idx="427">
                  <c:v>92.231978999999995</c:v>
                </c:pt>
                <c:pt idx="428">
                  <c:v>92.197929000000002</c:v>
                </c:pt>
                <c:pt idx="429">
                  <c:v>92.137890999999996</c:v>
                </c:pt>
                <c:pt idx="430">
                  <c:v>92.060376000000005</c:v>
                </c:pt>
                <c:pt idx="431">
                  <c:v>91.976146</c:v>
                </c:pt>
                <c:pt idx="432">
                  <c:v>91.900976999999997</c:v>
                </c:pt>
                <c:pt idx="433">
                  <c:v>91.864266000000001</c:v>
                </c:pt>
                <c:pt idx="434">
                  <c:v>91.875073999999998</c:v>
                </c:pt>
                <c:pt idx="435">
                  <c:v>91.903903</c:v>
                </c:pt>
                <c:pt idx="436">
                  <c:v>91.931799999999996</c:v>
                </c:pt>
                <c:pt idx="437">
                  <c:v>91.952099000000004</c:v>
                </c:pt>
                <c:pt idx="438">
                  <c:v>91.952372999999994</c:v>
                </c:pt>
                <c:pt idx="439">
                  <c:v>91.924182000000002</c:v>
                </c:pt>
                <c:pt idx="440">
                  <c:v>91.877177000000003</c:v>
                </c:pt>
                <c:pt idx="441">
                  <c:v>91.830184000000003</c:v>
                </c:pt>
                <c:pt idx="442">
                  <c:v>91.789961000000005</c:v>
                </c:pt>
                <c:pt idx="443">
                  <c:v>91.747153999999995</c:v>
                </c:pt>
                <c:pt idx="444">
                  <c:v>91.693523999999996</c:v>
                </c:pt>
                <c:pt idx="445">
                  <c:v>91.637232999999995</c:v>
                </c:pt>
                <c:pt idx="446">
                  <c:v>91.598054000000005</c:v>
                </c:pt>
                <c:pt idx="447">
                  <c:v>91.585313999999997</c:v>
                </c:pt>
                <c:pt idx="448">
                  <c:v>91.583716999999993</c:v>
                </c:pt>
                <c:pt idx="449">
                  <c:v>91.570620000000005</c:v>
                </c:pt>
                <c:pt idx="450">
                  <c:v>91.542060000000006</c:v>
                </c:pt>
                <c:pt idx="451">
                  <c:v>91.507767000000001</c:v>
                </c:pt>
                <c:pt idx="452">
                  <c:v>91.473403000000005</c:v>
                </c:pt>
                <c:pt idx="453">
                  <c:v>91.442835000000002</c:v>
                </c:pt>
                <c:pt idx="454">
                  <c:v>91.427575000000004</c:v>
                </c:pt>
                <c:pt idx="455">
                  <c:v>91.431201000000001</c:v>
                </c:pt>
                <c:pt idx="456">
                  <c:v>91.430600999999996</c:v>
                </c:pt>
                <c:pt idx="457">
                  <c:v>91.397880999999998</c:v>
                </c:pt>
                <c:pt idx="458">
                  <c:v>91.331123000000005</c:v>
                </c:pt>
                <c:pt idx="459">
                  <c:v>91.251780999999994</c:v>
                </c:pt>
                <c:pt idx="460">
                  <c:v>91.179595000000006</c:v>
                </c:pt>
                <c:pt idx="461">
                  <c:v>91.117761000000002</c:v>
                </c:pt>
                <c:pt idx="462">
                  <c:v>91.063001</c:v>
                </c:pt>
                <c:pt idx="463">
                  <c:v>91.024265999999997</c:v>
                </c:pt>
                <c:pt idx="464">
                  <c:v>91.017460999999997</c:v>
                </c:pt>
                <c:pt idx="465">
                  <c:v>91.038679999999999</c:v>
                </c:pt>
                <c:pt idx="466">
                  <c:v>91.059124999999995</c:v>
                </c:pt>
                <c:pt idx="467">
                  <c:v>91.051831000000007</c:v>
                </c:pt>
                <c:pt idx="468">
                  <c:v>91.014764999999997</c:v>
                </c:pt>
                <c:pt idx="469">
                  <c:v>90.969123999999994</c:v>
                </c:pt>
                <c:pt idx="470">
                  <c:v>90.937460999999999</c:v>
                </c:pt>
                <c:pt idx="471">
                  <c:v>90.921322000000004</c:v>
                </c:pt>
                <c:pt idx="472">
                  <c:v>90.903786999999994</c:v>
                </c:pt>
                <c:pt idx="473">
                  <c:v>90.873943999999995</c:v>
                </c:pt>
                <c:pt idx="474">
                  <c:v>90.839819000000006</c:v>
                </c:pt>
                <c:pt idx="475">
                  <c:v>90.814401000000004</c:v>
                </c:pt>
                <c:pt idx="476">
                  <c:v>90.798389</c:v>
                </c:pt>
                <c:pt idx="477">
                  <c:v>90.782250000000005</c:v>
                </c:pt>
                <c:pt idx="478">
                  <c:v>90.761576000000005</c:v>
                </c:pt>
                <c:pt idx="479">
                  <c:v>90.743121000000002</c:v>
                </c:pt>
                <c:pt idx="480">
                  <c:v>90.735611000000006</c:v>
                </c:pt>
                <c:pt idx="481">
                  <c:v>90.739176</c:v>
                </c:pt>
                <c:pt idx="482">
                  <c:v>90.744659999999996</c:v>
                </c:pt>
                <c:pt idx="483">
                  <c:v>90.741397000000006</c:v>
                </c:pt>
                <c:pt idx="484">
                  <c:v>90.723149000000006</c:v>
                </c:pt>
                <c:pt idx="485">
                  <c:v>90.688439000000002</c:v>
                </c:pt>
                <c:pt idx="486">
                  <c:v>90.638343000000006</c:v>
                </c:pt>
                <c:pt idx="487">
                  <c:v>90.575518000000002</c:v>
                </c:pt>
                <c:pt idx="488">
                  <c:v>90.504147000000003</c:v>
                </c:pt>
                <c:pt idx="489">
                  <c:v>90.432429999999997</c:v>
                </c:pt>
                <c:pt idx="490">
                  <c:v>90.375235000000004</c:v>
                </c:pt>
                <c:pt idx="491">
                  <c:v>90.347678000000002</c:v>
                </c:pt>
                <c:pt idx="492">
                  <c:v>90.352084000000005</c:v>
                </c:pt>
                <c:pt idx="493">
                  <c:v>90.374825000000001</c:v>
                </c:pt>
                <c:pt idx="494">
                  <c:v>90.393602999999999</c:v>
                </c:pt>
                <c:pt idx="495">
                  <c:v>90.387540000000001</c:v>
                </c:pt>
                <c:pt idx="496">
                  <c:v>90.351540999999997</c:v>
                </c:pt>
                <c:pt idx="497">
                  <c:v>90.304787000000005</c:v>
                </c:pt>
                <c:pt idx="498">
                  <c:v>90.271276999999998</c:v>
                </c:pt>
                <c:pt idx="499">
                  <c:v>90.255964000000006</c:v>
                </c:pt>
                <c:pt idx="500">
                  <c:v>90.249396000000004</c:v>
                </c:pt>
                <c:pt idx="501">
                  <c:v>90.243302</c:v>
                </c:pt>
                <c:pt idx="502">
                  <c:v>90.234358</c:v>
                </c:pt>
                <c:pt idx="503">
                  <c:v>90.218196000000006</c:v>
                </c:pt>
                <c:pt idx="504">
                  <c:v>90.185490000000001</c:v>
                </c:pt>
                <c:pt idx="505">
                  <c:v>90.128816999999998</c:v>
                </c:pt>
                <c:pt idx="506">
                  <c:v>90.053993000000006</c:v>
                </c:pt>
                <c:pt idx="507">
                  <c:v>89.979984000000002</c:v>
                </c:pt>
                <c:pt idx="508">
                  <c:v>89.925796000000005</c:v>
                </c:pt>
                <c:pt idx="509">
                  <c:v>89.898216000000005</c:v>
                </c:pt>
                <c:pt idx="510">
                  <c:v>89.890643999999995</c:v>
                </c:pt>
                <c:pt idx="511">
                  <c:v>89.890872000000002</c:v>
                </c:pt>
                <c:pt idx="512">
                  <c:v>89.889334000000005</c:v>
                </c:pt>
                <c:pt idx="513">
                  <c:v>89.881251000000006</c:v>
                </c:pt>
                <c:pt idx="514">
                  <c:v>89.864361000000002</c:v>
                </c:pt>
                <c:pt idx="515">
                  <c:v>89.838143000000002</c:v>
                </c:pt>
                <c:pt idx="516">
                  <c:v>89.806216000000006</c:v>
                </c:pt>
                <c:pt idx="517">
                  <c:v>89.778274999999994</c:v>
                </c:pt>
                <c:pt idx="518">
                  <c:v>89.764847000000003</c:v>
                </c:pt>
                <c:pt idx="519">
                  <c:v>89.764480000000006</c:v>
                </c:pt>
                <c:pt idx="520">
                  <c:v>89.760149999999996</c:v>
                </c:pt>
                <c:pt idx="521">
                  <c:v>89.733767</c:v>
                </c:pt>
                <c:pt idx="522">
                  <c:v>89.679851999999997</c:v>
                </c:pt>
                <c:pt idx="523">
                  <c:v>89.605728999999997</c:v>
                </c:pt>
                <c:pt idx="524">
                  <c:v>89.526651999999999</c:v>
                </c:pt>
                <c:pt idx="525">
                  <c:v>89.463009</c:v>
                </c:pt>
                <c:pt idx="526">
                  <c:v>89.434246999999999</c:v>
                </c:pt>
                <c:pt idx="527">
                  <c:v>89.446213</c:v>
                </c:pt>
                <c:pt idx="528">
                  <c:v>89.482995000000003</c:v>
                </c:pt>
                <c:pt idx="529">
                  <c:v>89.515197000000001</c:v>
                </c:pt>
                <c:pt idx="530">
                  <c:v>89.520408000000003</c:v>
                </c:pt>
                <c:pt idx="531">
                  <c:v>89.497037000000006</c:v>
                </c:pt>
                <c:pt idx="532">
                  <c:v>89.458078999999998</c:v>
                </c:pt>
                <c:pt idx="533">
                  <c:v>89.414777000000001</c:v>
                </c:pt>
                <c:pt idx="534">
                  <c:v>89.369969999999995</c:v>
                </c:pt>
                <c:pt idx="535">
                  <c:v>89.326479000000006</c:v>
                </c:pt>
                <c:pt idx="536">
                  <c:v>89.295308000000006</c:v>
                </c:pt>
                <c:pt idx="537">
                  <c:v>89.290092000000001</c:v>
                </c:pt>
                <c:pt idx="538">
                  <c:v>89.310894000000005</c:v>
                </c:pt>
                <c:pt idx="539">
                  <c:v>89.335750000000004</c:v>
                </c:pt>
                <c:pt idx="540">
                  <c:v>89.334946000000002</c:v>
                </c:pt>
                <c:pt idx="541">
                  <c:v>89.296684999999997</c:v>
                </c:pt>
                <c:pt idx="542">
                  <c:v>89.237516999999997</c:v>
                </c:pt>
                <c:pt idx="543">
                  <c:v>89.187019000000006</c:v>
                </c:pt>
                <c:pt idx="544">
                  <c:v>89.162350000000004</c:v>
                </c:pt>
                <c:pt idx="545">
                  <c:v>89.158862999999997</c:v>
                </c:pt>
                <c:pt idx="546">
                  <c:v>89.161938000000006</c:v>
                </c:pt>
                <c:pt idx="547">
                  <c:v>89.162319999999994</c:v>
                </c:pt>
                <c:pt idx="548">
                  <c:v>89.158091999999996</c:v>
                </c:pt>
                <c:pt idx="549">
                  <c:v>89.149325000000005</c:v>
                </c:pt>
                <c:pt idx="550">
                  <c:v>89.136521999999999</c:v>
                </c:pt>
                <c:pt idx="551">
                  <c:v>89.120914999999997</c:v>
                </c:pt>
                <c:pt idx="552">
                  <c:v>89.101067999999998</c:v>
                </c:pt>
                <c:pt idx="553">
                  <c:v>89.070508000000004</c:v>
                </c:pt>
                <c:pt idx="554">
                  <c:v>89.024814000000006</c:v>
                </c:pt>
                <c:pt idx="555">
                  <c:v>88.972128999999995</c:v>
                </c:pt>
                <c:pt idx="556">
                  <c:v>88.930312999999998</c:v>
                </c:pt>
                <c:pt idx="557">
                  <c:v>88.911670999999998</c:v>
                </c:pt>
                <c:pt idx="558">
                  <c:v>88.913527000000002</c:v>
                </c:pt>
                <c:pt idx="559">
                  <c:v>88.923669000000004</c:v>
                </c:pt>
                <c:pt idx="560">
                  <c:v>88.932694999999995</c:v>
                </c:pt>
                <c:pt idx="561">
                  <c:v>88.939520000000002</c:v>
                </c:pt>
                <c:pt idx="562">
                  <c:v>88.946680999999998</c:v>
                </c:pt>
                <c:pt idx="563">
                  <c:v>88.953235000000006</c:v>
                </c:pt>
                <c:pt idx="564">
                  <c:v>88.951898</c:v>
                </c:pt>
                <c:pt idx="565">
                  <c:v>88.934061</c:v>
                </c:pt>
                <c:pt idx="566">
                  <c:v>88.899882000000005</c:v>
                </c:pt>
                <c:pt idx="567">
                  <c:v>88.864058999999997</c:v>
                </c:pt>
                <c:pt idx="568">
                  <c:v>88.847271000000006</c:v>
                </c:pt>
                <c:pt idx="569">
                  <c:v>88.858348000000007</c:v>
                </c:pt>
                <c:pt idx="570">
                  <c:v>88.885789000000003</c:v>
                </c:pt>
                <c:pt idx="571">
                  <c:v>88.908694999999994</c:v>
                </c:pt>
                <c:pt idx="572">
                  <c:v>88.914035999999996</c:v>
                </c:pt>
                <c:pt idx="573">
                  <c:v>88.901223000000002</c:v>
                </c:pt>
                <c:pt idx="574">
                  <c:v>88.873816000000005</c:v>
                </c:pt>
                <c:pt idx="575">
                  <c:v>88.833960000000005</c:v>
                </c:pt>
                <c:pt idx="576">
                  <c:v>88.786567000000005</c:v>
                </c:pt>
                <c:pt idx="577">
                  <c:v>88.742902000000001</c:v>
                </c:pt>
                <c:pt idx="578">
                  <c:v>88.713887</c:v>
                </c:pt>
                <c:pt idx="579">
                  <c:v>88.699597999999995</c:v>
                </c:pt>
                <c:pt idx="580">
                  <c:v>88.690870000000004</c:v>
                </c:pt>
                <c:pt idx="581">
                  <c:v>88.682490000000001</c:v>
                </c:pt>
                <c:pt idx="582">
                  <c:v>88.678135999999995</c:v>
                </c:pt>
                <c:pt idx="583">
                  <c:v>88.680918000000005</c:v>
                </c:pt>
                <c:pt idx="584">
                  <c:v>88.686753999999993</c:v>
                </c:pt>
                <c:pt idx="585">
                  <c:v>88.691121999999993</c:v>
                </c:pt>
                <c:pt idx="586">
                  <c:v>88.696287999999996</c:v>
                </c:pt>
                <c:pt idx="587">
                  <c:v>88.704747999999995</c:v>
                </c:pt>
                <c:pt idx="588">
                  <c:v>88.708994000000004</c:v>
                </c:pt>
                <c:pt idx="589">
                  <c:v>88.697443000000007</c:v>
                </c:pt>
                <c:pt idx="590">
                  <c:v>88.671679999999995</c:v>
                </c:pt>
                <c:pt idx="591">
                  <c:v>88.648517999999996</c:v>
                </c:pt>
                <c:pt idx="592">
                  <c:v>88.640511000000004</c:v>
                </c:pt>
                <c:pt idx="593">
                  <c:v>88.640835999999993</c:v>
                </c:pt>
                <c:pt idx="594">
                  <c:v>88.634161000000006</c:v>
                </c:pt>
                <c:pt idx="595">
                  <c:v>88.618673999999999</c:v>
                </c:pt>
                <c:pt idx="596">
                  <c:v>88.608114999999998</c:v>
                </c:pt>
                <c:pt idx="597">
                  <c:v>88.611082999999994</c:v>
                </c:pt>
                <c:pt idx="598">
                  <c:v>88.615928999999994</c:v>
                </c:pt>
                <c:pt idx="599">
                  <c:v>88.601799999999997</c:v>
                </c:pt>
                <c:pt idx="600">
                  <c:v>88.560776000000004</c:v>
                </c:pt>
                <c:pt idx="601">
                  <c:v>88.503877000000003</c:v>
                </c:pt>
                <c:pt idx="602">
                  <c:v>88.448606999999996</c:v>
                </c:pt>
                <c:pt idx="603">
                  <c:v>88.406723</c:v>
                </c:pt>
                <c:pt idx="604">
                  <c:v>88.384094000000005</c:v>
                </c:pt>
                <c:pt idx="605">
                  <c:v>88.384924999999996</c:v>
                </c:pt>
                <c:pt idx="606">
                  <c:v>88.409143</c:v>
                </c:pt>
                <c:pt idx="607">
                  <c:v>88.446128000000002</c:v>
                </c:pt>
                <c:pt idx="608">
                  <c:v>88.476971000000006</c:v>
                </c:pt>
                <c:pt idx="609">
                  <c:v>88.486287000000004</c:v>
                </c:pt>
                <c:pt idx="610">
                  <c:v>88.470122000000003</c:v>
                </c:pt>
                <c:pt idx="611">
                  <c:v>88.433732000000006</c:v>
                </c:pt>
                <c:pt idx="612">
                  <c:v>88.387697000000003</c:v>
                </c:pt>
                <c:pt idx="613">
                  <c:v>88.346868000000001</c:v>
                </c:pt>
                <c:pt idx="614">
                  <c:v>88.325999999999993</c:v>
                </c:pt>
                <c:pt idx="615">
                  <c:v>88.329926999999998</c:v>
                </c:pt>
                <c:pt idx="616">
                  <c:v>88.348240000000004</c:v>
                </c:pt>
                <c:pt idx="617">
                  <c:v>88.362843999999996</c:v>
                </c:pt>
                <c:pt idx="618">
                  <c:v>88.361233999999996</c:v>
                </c:pt>
                <c:pt idx="619">
                  <c:v>88.343806000000001</c:v>
                </c:pt>
                <c:pt idx="620">
                  <c:v>88.322355000000002</c:v>
                </c:pt>
                <c:pt idx="621">
                  <c:v>88.312408000000005</c:v>
                </c:pt>
                <c:pt idx="622">
                  <c:v>88.320742999999993</c:v>
                </c:pt>
                <c:pt idx="623">
                  <c:v>88.336269999999999</c:v>
                </c:pt>
                <c:pt idx="624">
                  <c:v>88.337130999999999</c:v>
                </c:pt>
                <c:pt idx="625">
                  <c:v>88.312342000000001</c:v>
                </c:pt>
                <c:pt idx="626">
                  <c:v>88.274445999999998</c:v>
                </c:pt>
                <c:pt idx="627">
                  <c:v>88.245722999999998</c:v>
                </c:pt>
                <c:pt idx="628">
                  <c:v>88.233352999999994</c:v>
                </c:pt>
                <c:pt idx="629">
                  <c:v>88.223223000000004</c:v>
                </c:pt>
                <c:pt idx="630">
                  <c:v>88.197851</c:v>
                </c:pt>
                <c:pt idx="631">
                  <c:v>88.154606999999999</c:v>
                </c:pt>
                <c:pt idx="632">
                  <c:v>88.105547999999999</c:v>
                </c:pt>
                <c:pt idx="633">
                  <c:v>88.065422999999996</c:v>
                </c:pt>
                <c:pt idx="634">
                  <c:v>88.043712999999997</c:v>
                </c:pt>
                <c:pt idx="635">
                  <c:v>88.043694000000002</c:v>
                </c:pt>
                <c:pt idx="636">
                  <c:v>88.062877999999998</c:v>
                </c:pt>
                <c:pt idx="637">
                  <c:v>88.093551000000005</c:v>
                </c:pt>
                <c:pt idx="638">
                  <c:v>88.125478999999999</c:v>
                </c:pt>
                <c:pt idx="639">
                  <c:v>88.149721</c:v>
                </c:pt>
                <c:pt idx="640">
                  <c:v>88.160431000000003</c:v>
                </c:pt>
                <c:pt idx="641">
                  <c:v>88.154574999999994</c:v>
                </c:pt>
                <c:pt idx="642">
                  <c:v>88.131510000000006</c:v>
                </c:pt>
                <c:pt idx="643">
                  <c:v>88.093922000000006</c:v>
                </c:pt>
                <c:pt idx="644">
                  <c:v>88.050117</c:v>
                </c:pt>
                <c:pt idx="645">
                  <c:v>88.014555999999999</c:v>
                </c:pt>
                <c:pt idx="646">
                  <c:v>88.002026000000001</c:v>
                </c:pt>
                <c:pt idx="647">
                  <c:v>88.017154000000005</c:v>
                </c:pt>
                <c:pt idx="648">
                  <c:v>88.050225999999995</c:v>
                </c:pt>
                <c:pt idx="649">
                  <c:v>88.085550999999995</c:v>
                </c:pt>
                <c:pt idx="650">
                  <c:v>88.112632000000005</c:v>
                </c:pt>
                <c:pt idx="651">
                  <c:v>88.125645000000006</c:v>
                </c:pt>
                <c:pt idx="652">
                  <c:v>88.115666000000004</c:v>
                </c:pt>
                <c:pt idx="653">
                  <c:v>88.073740000000001</c:v>
                </c:pt>
                <c:pt idx="654">
                  <c:v>88.005825000000002</c:v>
                </c:pt>
                <c:pt idx="655">
                  <c:v>87.937462999999994</c:v>
                </c:pt>
                <c:pt idx="656">
                  <c:v>87.895899999999997</c:v>
                </c:pt>
                <c:pt idx="657">
                  <c:v>87.888400000000004</c:v>
                </c:pt>
                <c:pt idx="658">
                  <c:v>87.900808999999995</c:v>
                </c:pt>
                <c:pt idx="659">
                  <c:v>87.913815999999997</c:v>
                </c:pt>
                <c:pt idx="660">
                  <c:v>87.916677000000007</c:v>
                </c:pt>
                <c:pt idx="661">
                  <c:v>87.909204000000003</c:v>
                </c:pt>
                <c:pt idx="662">
                  <c:v>87.897581000000002</c:v>
                </c:pt>
                <c:pt idx="663">
                  <c:v>87.888602000000006</c:v>
                </c:pt>
                <c:pt idx="664">
                  <c:v>87.883232000000007</c:v>
                </c:pt>
                <c:pt idx="665">
                  <c:v>87.875553999999994</c:v>
                </c:pt>
                <c:pt idx="666">
                  <c:v>87.861378999999999</c:v>
                </c:pt>
                <c:pt idx="667">
                  <c:v>87.846444000000005</c:v>
                </c:pt>
                <c:pt idx="668">
                  <c:v>87.842663999999999</c:v>
                </c:pt>
                <c:pt idx="669">
                  <c:v>87.857539000000003</c:v>
                </c:pt>
                <c:pt idx="670">
                  <c:v>87.889816999999994</c:v>
                </c:pt>
                <c:pt idx="671">
                  <c:v>87.932280000000006</c:v>
                </c:pt>
                <c:pt idx="672">
                  <c:v>87.972857000000005</c:v>
                </c:pt>
                <c:pt idx="673">
                  <c:v>87.994966000000005</c:v>
                </c:pt>
                <c:pt idx="674">
                  <c:v>87.986053999999996</c:v>
                </c:pt>
                <c:pt idx="675">
                  <c:v>87.950027000000006</c:v>
                </c:pt>
                <c:pt idx="676">
                  <c:v>87.905677999999995</c:v>
                </c:pt>
                <c:pt idx="677">
                  <c:v>87.869024999999993</c:v>
                </c:pt>
                <c:pt idx="678">
                  <c:v>87.841314999999994</c:v>
                </c:pt>
                <c:pt idx="679">
                  <c:v>87.817454999999995</c:v>
                </c:pt>
                <c:pt idx="680">
                  <c:v>87.799937</c:v>
                </c:pt>
                <c:pt idx="681">
                  <c:v>87.796529000000007</c:v>
                </c:pt>
                <c:pt idx="682">
                  <c:v>87.804779999999994</c:v>
                </c:pt>
                <c:pt idx="683">
                  <c:v>87.807717999999994</c:v>
                </c:pt>
                <c:pt idx="684">
                  <c:v>87.790678999999997</c:v>
                </c:pt>
                <c:pt idx="685">
                  <c:v>87.759191999999999</c:v>
                </c:pt>
                <c:pt idx="686">
                  <c:v>87.734268</c:v>
                </c:pt>
                <c:pt idx="687">
                  <c:v>87.728752</c:v>
                </c:pt>
                <c:pt idx="688">
                  <c:v>87.733493999999993</c:v>
                </c:pt>
                <c:pt idx="689">
                  <c:v>87.731443999999996</c:v>
                </c:pt>
                <c:pt idx="690">
                  <c:v>87.722029000000006</c:v>
                </c:pt>
                <c:pt idx="691">
                  <c:v>87.723105000000004</c:v>
                </c:pt>
                <c:pt idx="692">
                  <c:v>87.745649999999998</c:v>
                </c:pt>
                <c:pt idx="693">
                  <c:v>87.774665999999996</c:v>
                </c:pt>
                <c:pt idx="694">
                  <c:v>87.783355999999998</c:v>
                </c:pt>
                <c:pt idx="695">
                  <c:v>87.762281999999999</c:v>
                </c:pt>
                <c:pt idx="696">
                  <c:v>87.726208999999997</c:v>
                </c:pt>
                <c:pt idx="697">
                  <c:v>87.693579999999997</c:v>
                </c:pt>
                <c:pt idx="698">
                  <c:v>87.668930000000003</c:v>
                </c:pt>
                <c:pt idx="699">
                  <c:v>87.649349000000001</c:v>
                </c:pt>
                <c:pt idx="700">
                  <c:v>87.638525000000001</c:v>
                </c:pt>
                <c:pt idx="701">
                  <c:v>87.642944</c:v>
                </c:pt>
                <c:pt idx="702">
                  <c:v>87.656627</c:v>
                </c:pt>
                <c:pt idx="703">
                  <c:v>87.661607000000004</c:v>
                </c:pt>
                <c:pt idx="704">
                  <c:v>87.647711999999999</c:v>
                </c:pt>
                <c:pt idx="705">
                  <c:v>87.624632000000005</c:v>
                </c:pt>
                <c:pt idx="706">
                  <c:v>87.609847000000002</c:v>
                </c:pt>
                <c:pt idx="707">
                  <c:v>87.609381999999997</c:v>
                </c:pt>
                <c:pt idx="708">
                  <c:v>87.614089000000007</c:v>
                </c:pt>
                <c:pt idx="709">
                  <c:v>87.611174000000005</c:v>
                </c:pt>
                <c:pt idx="710">
                  <c:v>87.594960999999998</c:v>
                </c:pt>
                <c:pt idx="711">
                  <c:v>87.569218000000006</c:v>
                </c:pt>
                <c:pt idx="712">
                  <c:v>87.544814000000002</c:v>
                </c:pt>
                <c:pt idx="713">
                  <c:v>87.533812999999995</c:v>
                </c:pt>
                <c:pt idx="714">
                  <c:v>87.539719000000005</c:v>
                </c:pt>
                <c:pt idx="715">
                  <c:v>87.551938000000007</c:v>
                </c:pt>
                <c:pt idx="716">
                  <c:v>87.553454000000002</c:v>
                </c:pt>
                <c:pt idx="717">
                  <c:v>87.534941000000003</c:v>
                </c:pt>
                <c:pt idx="718">
                  <c:v>87.499793999999994</c:v>
                </c:pt>
                <c:pt idx="719">
                  <c:v>87.457907000000006</c:v>
                </c:pt>
                <c:pt idx="720">
                  <c:v>87.421007000000003</c:v>
                </c:pt>
                <c:pt idx="721">
                  <c:v>87.403470999999996</c:v>
                </c:pt>
                <c:pt idx="722">
                  <c:v>87.417482000000007</c:v>
                </c:pt>
                <c:pt idx="723">
                  <c:v>87.460344000000006</c:v>
                </c:pt>
                <c:pt idx="724">
                  <c:v>87.510379999999998</c:v>
                </c:pt>
                <c:pt idx="725">
                  <c:v>87.542350999999996</c:v>
                </c:pt>
                <c:pt idx="726">
                  <c:v>87.546772000000004</c:v>
                </c:pt>
                <c:pt idx="727">
                  <c:v>87.530268000000007</c:v>
                </c:pt>
                <c:pt idx="728">
                  <c:v>87.501034000000004</c:v>
                </c:pt>
                <c:pt idx="729">
                  <c:v>87.462532999999993</c:v>
                </c:pt>
                <c:pt idx="730">
                  <c:v>87.420900000000003</c:v>
                </c:pt>
                <c:pt idx="731">
                  <c:v>87.388813999999996</c:v>
                </c:pt>
                <c:pt idx="732">
                  <c:v>87.375685000000004</c:v>
                </c:pt>
                <c:pt idx="733">
                  <c:v>87.376390999999998</c:v>
                </c:pt>
                <c:pt idx="734">
                  <c:v>87.374562999999995</c:v>
                </c:pt>
                <c:pt idx="735">
                  <c:v>87.358170999999999</c:v>
                </c:pt>
                <c:pt idx="736">
                  <c:v>87.330281999999997</c:v>
                </c:pt>
                <c:pt idx="737">
                  <c:v>87.303917999999996</c:v>
                </c:pt>
                <c:pt idx="738">
                  <c:v>87.288309999999996</c:v>
                </c:pt>
                <c:pt idx="739">
                  <c:v>87.281722000000002</c:v>
                </c:pt>
                <c:pt idx="740">
                  <c:v>87.276567</c:v>
                </c:pt>
                <c:pt idx="741">
                  <c:v>87.268394999999998</c:v>
                </c:pt>
                <c:pt idx="742">
                  <c:v>87.258073999999993</c:v>
                </c:pt>
                <c:pt idx="743">
                  <c:v>87.247397000000007</c:v>
                </c:pt>
                <c:pt idx="744">
                  <c:v>87.236468000000002</c:v>
                </c:pt>
                <c:pt idx="745">
                  <c:v>87.225596999999993</c:v>
                </c:pt>
                <c:pt idx="746">
                  <c:v>87.215710000000001</c:v>
                </c:pt>
                <c:pt idx="747">
                  <c:v>87.206322</c:v>
                </c:pt>
                <c:pt idx="748">
                  <c:v>87.197832000000005</c:v>
                </c:pt>
                <c:pt idx="749">
                  <c:v>87.197788000000003</c:v>
                </c:pt>
                <c:pt idx="750">
                  <c:v>87.218344999999999</c:v>
                </c:pt>
                <c:pt idx="751">
                  <c:v>87.260968000000005</c:v>
                </c:pt>
                <c:pt idx="752">
                  <c:v>87.306484999999995</c:v>
                </c:pt>
                <c:pt idx="753">
                  <c:v>87.327933999999999</c:v>
                </c:pt>
                <c:pt idx="754">
                  <c:v>87.315523999999996</c:v>
                </c:pt>
                <c:pt idx="755">
                  <c:v>87.284963000000005</c:v>
                </c:pt>
                <c:pt idx="756">
                  <c:v>87.259236999999999</c:v>
                </c:pt>
                <c:pt idx="757">
                  <c:v>87.247076000000007</c:v>
                </c:pt>
                <c:pt idx="758">
                  <c:v>87.241983000000005</c:v>
                </c:pt>
                <c:pt idx="759">
                  <c:v>87.235226999999995</c:v>
                </c:pt>
                <c:pt idx="760">
                  <c:v>87.223954000000006</c:v>
                </c:pt>
                <c:pt idx="761">
                  <c:v>87.209332000000003</c:v>
                </c:pt>
                <c:pt idx="762">
                  <c:v>87.191625000000002</c:v>
                </c:pt>
                <c:pt idx="763">
                  <c:v>87.168584999999993</c:v>
                </c:pt>
                <c:pt idx="764">
                  <c:v>87.138648000000003</c:v>
                </c:pt>
                <c:pt idx="765">
                  <c:v>87.105783000000002</c:v>
                </c:pt>
                <c:pt idx="766">
                  <c:v>87.079058000000003</c:v>
                </c:pt>
                <c:pt idx="767">
                  <c:v>87.064109999999999</c:v>
                </c:pt>
                <c:pt idx="768">
                  <c:v>87.055310000000006</c:v>
                </c:pt>
                <c:pt idx="769">
                  <c:v>87.040666000000002</c:v>
                </c:pt>
                <c:pt idx="770">
                  <c:v>87.015310999999997</c:v>
                </c:pt>
                <c:pt idx="771">
                  <c:v>86.986153999999999</c:v>
                </c:pt>
                <c:pt idx="772">
                  <c:v>86.962350000000001</c:v>
                </c:pt>
                <c:pt idx="773">
                  <c:v>86.946335000000005</c:v>
                </c:pt>
                <c:pt idx="774">
                  <c:v>86.937111000000002</c:v>
                </c:pt>
                <c:pt idx="775">
                  <c:v>86.936999</c:v>
                </c:pt>
                <c:pt idx="776">
                  <c:v>86.948970000000003</c:v>
                </c:pt>
                <c:pt idx="777">
                  <c:v>86.968736000000007</c:v>
                </c:pt>
                <c:pt idx="778">
                  <c:v>86.984589</c:v>
                </c:pt>
                <c:pt idx="779">
                  <c:v>86.986071999999993</c:v>
                </c:pt>
                <c:pt idx="780">
                  <c:v>86.971571999999995</c:v>
                </c:pt>
                <c:pt idx="781">
                  <c:v>86.948167999999995</c:v>
                </c:pt>
                <c:pt idx="782">
                  <c:v>86.925877999999997</c:v>
                </c:pt>
                <c:pt idx="783">
                  <c:v>86.910999000000004</c:v>
                </c:pt>
                <c:pt idx="784">
                  <c:v>86.902368999999993</c:v>
                </c:pt>
                <c:pt idx="785">
                  <c:v>86.893854000000005</c:v>
                </c:pt>
                <c:pt idx="786">
                  <c:v>86.881922000000003</c:v>
                </c:pt>
                <c:pt idx="787">
                  <c:v>86.869570999999993</c:v>
                </c:pt>
                <c:pt idx="788">
                  <c:v>86.860743999999997</c:v>
                </c:pt>
                <c:pt idx="789">
                  <c:v>86.853432999999995</c:v>
                </c:pt>
                <c:pt idx="790">
                  <c:v>86.842461</c:v>
                </c:pt>
                <c:pt idx="791">
                  <c:v>86.828584000000006</c:v>
                </c:pt>
                <c:pt idx="792">
                  <c:v>86.820690999999997</c:v>
                </c:pt>
                <c:pt idx="793">
                  <c:v>86.826972999999995</c:v>
                </c:pt>
                <c:pt idx="794">
                  <c:v>86.845645000000005</c:v>
                </c:pt>
                <c:pt idx="795">
                  <c:v>86.864902000000001</c:v>
                </c:pt>
                <c:pt idx="796">
                  <c:v>86.871274</c:v>
                </c:pt>
                <c:pt idx="797">
                  <c:v>86.859215000000006</c:v>
                </c:pt>
                <c:pt idx="798">
                  <c:v>86.834897999999995</c:v>
                </c:pt>
                <c:pt idx="799">
                  <c:v>86.810868999999997</c:v>
                </c:pt>
                <c:pt idx="800">
                  <c:v>86.79598</c:v>
                </c:pt>
                <c:pt idx="801">
                  <c:v>86.790288000000004</c:v>
                </c:pt>
                <c:pt idx="802">
                  <c:v>86.790152000000006</c:v>
                </c:pt>
                <c:pt idx="803">
                  <c:v>86.796071999999995</c:v>
                </c:pt>
                <c:pt idx="804">
                  <c:v>86.811497000000003</c:v>
                </c:pt>
                <c:pt idx="805">
                  <c:v>86.834183999999993</c:v>
                </c:pt>
                <c:pt idx="806">
                  <c:v>86.853267000000002</c:v>
                </c:pt>
                <c:pt idx="807">
                  <c:v>86.857382000000001</c:v>
                </c:pt>
                <c:pt idx="808">
                  <c:v>86.844003000000001</c:v>
                </c:pt>
                <c:pt idx="809">
                  <c:v>86.818455999999998</c:v>
                </c:pt>
                <c:pt idx="810">
                  <c:v>86.784895000000006</c:v>
                </c:pt>
                <c:pt idx="811">
                  <c:v>86.742512000000005</c:v>
                </c:pt>
                <c:pt idx="812">
                  <c:v>86.692772000000005</c:v>
                </c:pt>
                <c:pt idx="813">
                  <c:v>86.647402999999997</c:v>
                </c:pt>
                <c:pt idx="814">
                  <c:v>86.624555999999998</c:v>
                </c:pt>
                <c:pt idx="815">
                  <c:v>86.633852000000005</c:v>
                </c:pt>
                <c:pt idx="816">
                  <c:v>86.665797999999995</c:v>
                </c:pt>
                <c:pt idx="817">
                  <c:v>86.697337000000005</c:v>
                </c:pt>
                <c:pt idx="818">
                  <c:v>86.707262999999998</c:v>
                </c:pt>
                <c:pt idx="819">
                  <c:v>86.687151</c:v>
                </c:pt>
                <c:pt idx="820">
                  <c:v>86.643624000000003</c:v>
                </c:pt>
                <c:pt idx="821">
                  <c:v>86.595877000000002</c:v>
                </c:pt>
                <c:pt idx="822">
                  <c:v>86.566909999999993</c:v>
                </c:pt>
                <c:pt idx="823">
                  <c:v>86.567229999999995</c:v>
                </c:pt>
                <c:pt idx="824">
                  <c:v>86.584540000000004</c:v>
                </c:pt>
                <c:pt idx="825">
                  <c:v>86.594725999999994</c:v>
                </c:pt>
                <c:pt idx="826">
                  <c:v>86.585521</c:v>
                </c:pt>
                <c:pt idx="827">
                  <c:v>86.566899000000006</c:v>
                </c:pt>
                <c:pt idx="828">
                  <c:v>86.556583000000003</c:v>
                </c:pt>
                <c:pt idx="829">
                  <c:v>86.558746999999997</c:v>
                </c:pt>
                <c:pt idx="830">
                  <c:v>86.561130000000006</c:v>
                </c:pt>
                <c:pt idx="831">
                  <c:v>86.551302000000007</c:v>
                </c:pt>
                <c:pt idx="832">
                  <c:v>86.531204000000002</c:v>
                </c:pt>
                <c:pt idx="833">
                  <c:v>86.515396999999993</c:v>
                </c:pt>
                <c:pt idx="834">
                  <c:v>86.517827999999994</c:v>
                </c:pt>
                <c:pt idx="835">
                  <c:v>86.539642999999998</c:v>
                </c:pt>
                <c:pt idx="836">
                  <c:v>86.566578000000007</c:v>
                </c:pt>
                <c:pt idx="837">
                  <c:v>86.578151000000005</c:v>
                </c:pt>
                <c:pt idx="838">
                  <c:v>86.562768000000005</c:v>
                </c:pt>
                <c:pt idx="839">
                  <c:v>86.525632000000002</c:v>
                </c:pt>
                <c:pt idx="840">
                  <c:v>86.482535999999996</c:v>
                </c:pt>
                <c:pt idx="841">
                  <c:v>86.448201999999995</c:v>
                </c:pt>
                <c:pt idx="842">
                  <c:v>86.431793999999996</c:v>
                </c:pt>
                <c:pt idx="843">
                  <c:v>86.438571999999994</c:v>
                </c:pt>
                <c:pt idx="844">
                  <c:v>86.467556999999999</c:v>
                </c:pt>
                <c:pt idx="845">
                  <c:v>86.505780000000001</c:v>
                </c:pt>
                <c:pt idx="846">
                  <c:v>86.531508000000002</c:v>
                </c:pt>
                <c:pt idx="847">
                  <c:v>86.530083000000005</c:v>
                </c:pt>
                <c:pt idx="848">
                  <c:v>86.507631000000003</c:v>
                </c:pt>
                <c:pt idx="849">
                  <c:v>86.486509999999996</c:v>
                </c:pt>
                <c:pt idx="850">
                  <c:v>86.485303000000002</c:v>
                </c:pt>
                <c:pt idx="851">
                  <c:v>86.502482999999998</c:v>
                </c:pt>
                <c:pt idx="852">
                  <c:v>86.518625</c:v>
                </c:pt>
                <c:pt idx="853">
                  <c:v>86.514538999999999</c:v>
                </c:pt>
                <c:pt idx="854">
                  <c:v>86.489262999999994</c:v>
                </c:pt>
                <c:pt idx="855">
                  <c:v>86.462395000000001</c:v>
                </c:pt>
                <c:pt idx="856">
                  <c:v>86.458653999999996</c:v>
                </c:pt>
                <c:pt idx="857">
                  <c:v>86.487105</c:v>
                </c:pt>
                <c:pt idx="858">
                  <c:v>86.531457000000003</c:v>
                </c:pt>
                <c:pt idx="859">
                  <c:v>86.559723000000005</c:v>
                </c:pt>
                <c:pt idx="860">
                  <c:v>86.547490999999994</c:v>
                </c:pt>
                <c:pt idx="861">
                  <c:v>86.498016000000007</c:v>
                </c:pt>
                <c:pt idx="862">
                  <c:v>86.440567000000001</c:v>
                </c:pt>
                <c:pt idx="863">
                  <c:v>86.404556999999997</c:v>
                </c:pt>
                <c:pt idx="864">
                  <c:v>86.392326999999995</c:v>
                </c:pt>
                <c:pt idx="865">
                  <c:v>86.379914999999997</c:v>
                </c:pt>
                <c:pt idx="866">
                  <c:v>86.347436000000002</c:v>
                </c:pt>
                <c:pt idx="867">
                  <c:v>86.305573999999993</c:v>
                </c:pt>
                <c:pt idx="868">
                  <c:v>86.284194999999997</c:v>
                </c:pt>
                <c:pt idx="869">
                  <c:v>86.295036999999994</c:v>
                </c:pt>
                <c:pt idx="870">
                  <c:v>86.315912999999995</c:v>
                </c:pt>
                <c:pt idx="871">
                  <c:v>86.314389000000006</c:v>
                </c:pt>
                <c:pt idx="872">
                  <c:v>86.280180000000001</c:v>
                </c:pt>
                <c:pt idx="873">
                  <c:v>86.231784000000005</c:v>
                </c:pt>
                <c:pt idx="874">
                  <c:v>86.196050999999997</c:v>
                </c:pt>
                <c:pt idx="875">
                  <c:v>86.186617999999996</c:v>
                </c:pt>
                <c:pt idx="876">
                  <c:v>86.199939000000001</c:v>
                </c:pt>
                <c:pt idx="877">
                  <c:v>86.222948000000002</c:v>
                </c:pt>
                <c:pt idx="878">
                  <c:v>86.241455000000002</c:v>
                </c:pt>
                <c:pt idx="879">
                  <c:v>86.247448000000006</c:v>
                </c:pt>
                <c:pt idx="880">
                  <c:v>86.243897000000004</c:v>
                </c:pt>
                <c:pt idx="881">
                  <c:v>86.241663000000003</c:v>
                </c:pt>
                <c:pt idx="882">
                  <c:v>86.248634999999993</c:v>
                </c:pt>
                <c:pt idx="883">
                  <c:v>86.261250000000004</c:v>
                </c:pt>
                <c:pt idx="884">
                  <c:v>86.267483999999996</c:v>
                </c:pt>
                <c:pt idx="885">
                  <c:v>86.257802999999996</c:v>
                </c:pt>
                <c:pt idx="886">
                  <c:v>86.232811999999996</c:v>
                </c:pt>
                <c:pt idx="887">
                  <c:v>86.202348999999998</c:v>
                </c:pt>
                <c:pt idx="888">
                  <c:v>86.178804999999997</c:v>
                </c:pt>
                <c:pt idx="889">
                  <c:v>86.169337999999996</c:v>
                </c:pt>
                <c:pt idx="890">
                  <c:v>86.171103000000002</c:v>
                </c:pt>
                <c:pt idx="891">
                  <c:v>86.173941999999997</c:v>
                </c:pt>
                <c:pt idx="892">
                  <c:v>86.169892000000004</c:v>
                </c:pt>
                <c:pt idx="893">
                  <c:v>86.160054000000002</c:v>
                </c:pt>
                <c:pt idx="894">
                  <c:v>86.150977999999995</c:v>
                </c:pt>
                <c:pt idx="895">
                  <c:v>86.146749</c:v>
                </c:pt>
                <c:pt idx="896">
                  <c:v>86.148632000000006</c:v>
                </c:pt>
                <c:pt idx="897">
                  <c:v>86.160093000000003</c:v>
                </c:pt>
                <c:pt idx="898">
                  <c:v>86.184512999999995</c:v>
                </c:pt>
                <c:pt idx="899">
                  <c:v>86.214624999999998</c:v>
                </c:pt>
                <c:pt idx="900">
                  <c:v>86.230808999999994</c:v>
                </c:pt>
                <c:pt idx="901">
                  <c:v>86.215995000000007</c:v>
                </c:pt>
                <c:pt idx="902">
                  <c:v>86.170068999999998</c:v>
                </c:pt>
                <c:pt idx="903">
                  <c:v>86.108333000000002</c:v>
                </c:pt>
                <c:pt idx="904">
                  <c:v>86.050943000000004</c:v>
                </c:pt>
                <c:pt idx="905">
                  <c:v>86.015569999999997</c:v>
                </c:pt>
                <c:pt idx="906">
                  <c:v>86.012576999999993</c:v>
                </c:pt>
                <c:pt idx="907">
                  <c:v>86.038792000000001</c:v>
                </c:pt>
                <c:pt idx="908">
                  <c:v>86.076272000000003</c:v>
                </c:pt>
                <c:pt idx="909">
                  <c:v>86.103763999999998</c:v>
                </c:pt>
                <c:pt idx="910">
                  <c:v>86.112100999999996</c:v>
                </c:pt>
                <c:pt idx="911">
                  <c:v>86.106018000000006</c:v>
                </c:pt>
                <c:pt idx="912">
                  <c:v>86.091819999999998</c:v>
                </c:pt>
                <c:pt idx="913">
                  <c:v>86.069436999999994</c:v>
                </c:pt>
                <c:pt idx="914">
                  <c:v>86.038593000000006</c:v>
                </c:pt>
                <c:pt idx="915">
                  <c:v>86.006748000000002</c:v>
                </c:pt>
                <c:pt idx="916">
                  <c:v>85.986079000000004</c:v>
                </c:pt>
                <c:pt idx="917">
                  <c:v>85.983727999999999</c:v>
                </c:pt>
                <c:pt idx="918">
                  <c:v>85.996650000000002</c:v>
                </c:pt>
                <c:pt idx="919">
                  <c:v>86.013985000000005</c:v>
                </c:pt>
                <c:pt idx="920">
                  <c:v>86.023169999999993</c:v>
                </c:pt>
                <c:pt idx="921">
                  <c:v>86.016271000000003</c:v>
                </c:pt>
                <c:pt idx="922">
                  <c:v>85.993274</c:v>
                </c:pt>
                <c:pt idx="923">
                  <c:v>85.960334000000003</c:v>
                </c:pt>
                <c:pt idx="924">
                  <c:v>85.926047999999994</c:v>
                </c:pt>
                <c:pt idx="925">
                  <c:v>85.900240999999994</c:v>
                </c:pt>
                <c:pt idx="926">
                  <c:v>85.892224999999996</c:v>
                </c:pt>
                <c:pt idx="927">
                  <c:v>85.903647000000007</c:v>
                </c:pt>
                <c:pt idx="928">
                  <c:v>85.922389999999993</c:v>
                </c:pt>
                <c:pt idx="929">
                  <c:v>85.929850999999999</c:v>
                </c:pt>
                <c:pt idx="930">
                  <c:v>85.917738999999997</c:v>
                </c:pt>
                <c:pt idx="931">
                  <c:v>85.894508000000002</c:v>
                </c:pt>
                <c:pt idx="932">
                  <c:v>85.873392999999993</c:v>
                </c:pt>
                <c:pt idx="933">
                  <c:v>85.858818999999997</c:v>
                </c:pt>
                <c:pt idx="934">
                  <c:v>85.848256000000006</c:v>
                </c:pt>
                <c:pt idx="935">
                  <c:v>85.842055999999999</c:v>
                </c:pt>
                <c:pt idx="936">
                  <c:v>85.842714000000001</c:v>
                </c:pt>
                <c:pt idx="937">
                  <c:v>85.845073999999997</c:v>
                </c:pt>
                <c:pt idx="938">
                  <c:v>85.836387000000002</c:v>
                </c:pt>
                <c:pt idx="939">
                  <c:v>85.810587999999996</c:v>
                </c:pt>
                <c:pt idx="940">
                  <c:v>85.778648000000004</c:v>
                </c:pt>
                <c:pt idx="941">
                  <c:v>85.760160999999997</c:v>
                </c:pt>
                <c:pt idx="942">
                  <c:v>85.765355999999997</c:v>
                </c:pt>
                <c:pt idx="943">
                  <c:v>85.787952000000004</c:v>
                </c:pt>
                <c:pt idx="944">
                  <c:v>85.814183</c:v>
                </c:pt>
                <c:pt idx="945">
                  <c:v>85.833212000000003</c:v>
                </c:pt>
                <c:pt idx="946">
                  <c:v>85.836252000000002</c:v>
                </c:pt>
                <c:pt idx="947">
                  <c:v>85.813490000000002</c:v>
                </c:pt>
                <c:pt idx="948">
                  <c:v>85.762924999999996</c:v>
                </c:pt>
                <c:pt idx="949">
                  <c:v>85.70335</c:v>
                </c:pt>
                <c:pt idx="950">
                  <c:v>85.668436999999997</c:v>
                </c:pt>
                <c:pt idx="951">
                  <c:v>85.678022999999996</c:v>
                </c:pt>
                <c:pt idx="952">
                  <c:v>85.717178000000004</c:v>
                </c:pt>
                <c:pt idx="953">
                  <c:v>85.750781000000003</c:v>
                </c:pt>
                <c:pt idx="954">
                  <c:v>85.756539000000004</c:v>
                </c:pt>
                <c:pt idx="955">
                  <c:v>85.737764999999996</c:v>
                </c:pt>
                <c:pt idx="956">
                  <c:v>85.707543999999999</c:v>
                </c:pt>
                <c:pt idx="957">
                  <c:v>85.671469999999999</c:v>
                </c:pt>
                <c:pt idx="958">
                  <c:v>85.628996999999998</c:v>
                </c:pt>
                <c:pt idx="959">
                  <c:v>85.583140999999998</c:v>
                </c:pt>
                <c:pt idx="960">
                  <c:v>85.541220999999993</c:v>
                </c:pt>
                <c:pt idx="961">
                  <c:v>85.508514000000005</c:v>
                </c:pt>
                <c:pt idx="962">
                  <c:v>85.486624000000006</c:v>
                </c:pt>
                <c:pt idx="963">
                  <c:v>85.476556000000002</c:v>
                </c:pt>
                <c:pt idx="964">
                  <c:v>85.477491999999998</c:v>
                </c:pt>
                <c:pt idx="965">
                  <c:v>85.482044999999999</c:v>
                </c:pt>
                <c:pt idx="966">
                  <c:v>85.478115000000003</c:v>
                </c:pt>
                <c:pt idx="967">
                  <c:v>85.458738999999994</c:v>
                </c:pt>
                <c:pt idx="968">
                  <c:v>85.428122999999999</c:v>
                </c:pt>
                <c:pt idx="969">
                  <c:v>85.395656000000002</c:v>
                </c:pt>
                <c:pt idx="970">
                  <c:v>85.36533</c:v>
                </c:pt>
                <c:pt idx="971">
                  <c:v>85.334367999999998</c:v>
                </c:pt>
                <c:pt idx="972">
                  <c:v>85.301674000000006</c:v>
                </c:pt>
                <c:pt idx="973">
                  <c:v>85.273777999999993</c:v>
                </c:pt>
                <c:pt idx="974">
                  <c:v>85.260478000000006</c:v>
                </c:pt>
                <c:pt idx="975">
                  <c:v>85.266124000000005</c:v>
                </c:pt>
                <c:pt idx="976">
                  <c:v>85.287441999999999</c:v>
                </c:pt>
                <c:pt idx="977">
                  <c:v>85.318647999999996</c:v>
                </c:pt>
                <c:pt idx="978">
                  <c:v>85.353616000000002</c:v>
                </c:pt>
                <c:pt idx="979">
                  <c:v>85.382514</c:v>
                </c:pt>
                <c:pt idx="980">
                  <c:v>85.394024000000002</c:v>
                </c:pt>
                <c:pt idx="981">
                  <c:v>85.386511999999996</c:v>
                </c:pt>
                <c:pt idx="982">
                  <c:v>85.372727999999995</c:v>
                </c:pt>
                <c:pt idx="983">
                  <c:v>85.366425000000007</c:v>
                </c:pt>
                <c:pt idx="984">
                  <c:v>85.366749999999996</c:v>
                </c:pt>
                <c:pt idx="985">
                  <c:v>85.363343</c:v>
                </c:pt>
                <c:pt idx="986">
                  <c:v>85.354359000000002</c:v>
                </c:pt>
                <c:pt idx="987">
                  <c:v>85.348579999999998</c:v>
                </c:pt>
                <c:pt idx="988">
                  <c:v>85.348602</c:v>
                </c:pt>
                <c:pt idx="989">
                  <c:v>85.343746999999993</c:v>
                </c:pt>
                <c:pt idx="990">
                  <c:v>85.325907000000001</c:v>
                </c:pt>
                <c:pt idx="991">
                  <c:v>85.302667</c:v>
                </c:pt>
                <c:pt idx="992">
                  <c:v>85.287038999999993</c:v>
                </c:pt>
                <c:pt idx="993">
                  <c:v>85.281854999999993</c:v>
                </c:pt>
                <c:pt idx="994">
                  <c:v>85.283122000000006</c:v>
                </c:pt>
                <c:pt idx="995">
                  <c:v>85.293104999999997</c:v>
                </c:pt>
                <c:pt idx="996">
                  <c:v>85.318055000000001</c:v>
                </c:pt>
                <c:pt idx="997">
                  <c:v>85.353134999999995</c:v>
                </c:pt>
                <c:pt idx="998">
                  <c:v>85.380775999999997</c:v>
                </c:pt>
                <c:pt idx="999">
                  <c:v>85.387269000000003</c:v>
                </c:pt>
                <c:pt idx="1000">
                  <c:v>85.373686000000006</c:v>
                </c:pt>
                <c:pt idx="1001">
                  <c:v>85.348723000000007</c:v>
                </c:pt>
                <c:pt idx="1002">
                  <c:v>85.319377000000003</c:v>
                </c:pt>
                <c:pt idx="1003">
                  <c:v>85.293288000000004</c:v>
                </c:pt>
                <c:pt idx="1004">
                  <c:v>85.282013000000006</c:v>
                </c:pt>
                <c:pt idx="1005">
                  <c:v>85.291568999999996</c:v>
                </c:pt>
                <c:pt idx="1006">
                  <c:v>85.310286000000005</c:v>
                </c:pt>
                <c:pt idx="1007">
                  <c:v>85.313715000000002</c:v>
                </c:pt>
                <c:pt idx="1008">
                  <c:v>85.285354999999996</c:v>
                </c:pt>
                <c:pt idx="1009">
                  <c:v>85.231071</c:v>
                </c:pt>
                <c:pt idx="1010">
                  <c:v>85.174160000000001</c:v>
                </c:pt>
                <c:pt idx="1011">
                  <c:v>85.137131999999994</c:v>
                </c:pt>
                <c:pt idx="1012">
                  <c:v>85.123851000000002</c:v>
                </c:pt>
                <c:pt idx="1013">
                  <c:v>85.113560000000007</c:v>
                </c:pt>
                <c:pt idx="1014">
                  <c:v>85.074933999999999</c:v>
                </c:pt>
                <c:pt idx="1015">
                  <c:v>84.992829999999998</c:v>
                </c:pt>
                <c:pt idx="1016">
                  <c:v>84.883146999999994</c:v>
                </c:pt>
                <c:pt idx="1017">
                  <c:v>84.776705000000007</c:v>
                </c:pt>
                <c:pt idx="1018">
                  <c:v>84.686797999999996</c:v>
                </c:pt>
                <c:pt idx="1019">
                  <c:v>84.595285000000004</c:v>
                </c:pt>
                <c:pt idx="1020">
                  <c:v>84.471745999999996</c:v>
                </c:pt>
                <c:pt idx="1021">
                  <c:v>84.301191000000003</c:v>
                </c:pt>
                <c:pt idx="1022">
                  <c:v>84.089800999999994</c:v>
                </c:pt>
                <c:pt idx="1023">
                  <c:v>83.848817999999994</c:v>
                </c:pt>
                <c:pt idx="1024">
                  <c:v>83.579396000000003</c:v>
                </c:pt>
                <c:pt idx="1025">
                  <c:v>83.271068999999997</c:v>
                </c:pt>
                <c:pt idx="1026">
                  <c:v>82.910595999999998</c:v>
                </c:pt>
                <c:pt idx="1027">
                  <c:v>82.496460999999996</c:v>
                </c:pt>
                <c:pt idx="1028">
                  <c:v>82.053013000000007</c:v>
                </c:pt>
                <c:pt idx="1029">
                  <c:v>81.629334</c:v>
                </c:pt>
                <c:pt idx="1030">
                  <c:v>81.272964999999999</c:v>
                </c:pt>
                <c:pt idx="1031">
                  <c:v>80.997140000000002</c:v>
                </c:pt>
                <c:pt idx="1032">
                  <c:v>80.774625999999998</c:v>
                </c:pt>
                <c:pt idx="1033">
                  <c:v>80.564385999999999</c:v>
                </c:pt>
                <c:pt idx="1034">
                  <c:v>80.341328000000004</c:v>
                </c:pt>
                <c:pt idx="1035">
                  <c:v>80.103134999999995</c:v>
                </c:pt>
                <c:pt idx="1036">
                  <c:v>79.860715999999996</c:v>
                </c:pt>
                <c:pt idx="1037">
                  <c:v>79.630160000000004</c:v>
                </c:pt>
                <c:pt idx="1038">
                  <c:v>79.426525999999996</c:v>
                </c:pt>
                <c:pt idx="1039">
                  <c:v>79.255341999999999</c:v>
                </c:pt>
                <c:pt idx="1040">
                  <c:v>79.111958000000001</c:v>
                </c:pt>
                <c:pt idx="1041">
                  <c:v>78.996432999999996</c:v>
                </c:pt>
                <c:pt idx="1042">
                  <c:v>78.926571999999993</c:v>
                </c:pt>
                <c:pt idx="1043">
                  <c:v>78.927565999999999</c:v>
                </c:pt>
                <c:pt idx="1044">
                  <c:v>79.008088000000001</c:v>
                </c:pt>
                <c:pt idx="1045">
                  <c:v>79.152044000000004</c:v>
                </c:pt>
                <c:pt idx="1046">
                  <c:v>79.332301999999999</c:v>
                </c:pt>
                <c:pt idx="1047">
                  <c:v>79.525062000000005</c:v>
                </c:pt>
                <c:pt idx="1048">
                  <c:v>79.711511000000002</c:v>
                </c:pt>
                <c:pt idx="1049">
                  <c:v>79.875263000000004</c:v>
                </c:pt>
                <c:pt idx="1050">
                  <c:v>80.004060999999993</c:v>
                </c:pt>
                <c:pt idx="1051">
                  <c:v>80.091386</c:v>
                </c:pt>
                <c:pt idx="1052">
                  <c:v>80.135282000000004</c:v>
                </c:pt>
                <c:pt idx="1053">
                  <c:v>80.139111999999997</c:v>
                </c:pt>
                <c:pt idx="1054">
                  <c:v>80.112176000000005</c:v>
                </c:pt>
                <c:pt idx="1055">
                  <c:v>80.061881999999997</c:v>
                </c:pt>
                <c:pt idx="1056">
                  <c:v>79.983388000000005</c:v>
                </c:pt>
                <c:pt idx="1057">
                  <c:v>79.864699999999999</c:v>
                </c:pt>
                <c:pt idx="1058">
                  <c:v>79.706670000000003</c:v>
                </c:pt>
                <c:pt idx="1059">
                  <c:v>79.531343000000007</c:v>
                </c:pt>
                <c:pt idx="1060">
                  <c:v>79.364652000000007</c:v>
                </c:pt>
                <c:pt idx="1061">
                  <c:v>79.215559999999996</c:v>
                </c:pt>
                <c:pt idx="1062">
                  <c:v>79.077524999999994</c:v>
                </c:pt>
                <c:pt idx="1063">
                  <c:v>78.944852999999995</c:v>
                </c:pt>
                <c:pt idx="1064">
                  <c:v>78.818935999999994</c:v>
                </c:pt>
                <c:pt idx="1065">
                  <c:v>78.702157</c:v>
                </c:pt>
                <c:pt idx="1066">
                  <c:v>78.596677</c:v>
                </c:pt>
                <c:pt idx="1067">
                  <c:v>78.511240000000001</c:v>
                </c:pt>
                <c:pt idx="1068">
                  <c:v>78.460614000000007</c:v>
                </c:pt>
                <c:pt idx="1069">
                  <c:v>78.453693000000001</c:v>
                </c:pt>
                <c:pt idx="1070">
                  <c:v>78.485962999999998</c:v>
                </c:pt>
                <c:pt idx="1071">
                  <c:v>78.545587999999995</c:v>
                </c:pt>
                <c:pt idx="1072">
                  <c:v>78.622339999999994</c:v>
                </c:pt>
                <c:pt idx="1073">
                  <c:v>78.707897000000003</c:v>
                </c:pt>
                <c:pt idx="1074">
                  <c:v>78.793505999999994</c:v>
                </c:pt>
                <c:pt idx="1075">
                  <c:v>78.87473</c:v>
                </c:pt>
                <c:pt idx="1076">
                  <c:v>78.958141999999995</c:v>
                </c:pt>
                <c:pt idx="1077">
                  <c:v>79.057886999999994</c:v>
                </c:pt>
                <c:pt idx="1078">
                  <c:v>79.184048000000004</c:v>
                </c:pt>
                <c:pt idx="1079">
                  <c:v>79.335509999999999</c:v>
                </c:pt>
                <c:pt idx="1080">
                  <c:v>79.502437</c:v>
                </c:pt>
                <c:pt idx="1081">
                  <c:v>79.670368999999994</c:v>
                </c:pt>
                <c:pt idx="1082">
                  <c:v>79.821595000000002</c:v>
                </c:pt>
                <c:pt idx="1083">
                  <c:v>79.940662000000003</c:v>
                </c:pt>
                <c:pt idx="1084">
                  <c:v>80.026234000000002</c:v>
                </c:pt>
                <c:pt idx="1085">
                  <c:v>80.096767</c:v>
                </c:pt>
                <c:pt idx="1086">
                  <c:v>80.177631000000005</c:v>
                </c:pt>
                <c:pt idx="1087">
                  <c:v>80.280122000000006</c:v>
                </c:pt>
                <c:pt idx="1088">
                  <c:v>80.395407000000006</c:v>
                </c:pt>
                <c:pt idx="1089">
                  <c:v>80.509179000000003</c:v>
                </c:pt>
                <c:pt idx="1090">
                  <c:v>80.617168000000007</c:v>
                </c:pt>
                <c:pt idx="1091">
                  <c:v>80.723398000000003</c:v>
                </c:pt>
                <c:pt idx="1092">
                  <c:v>80.828327000000002</c:v>
                </c:pt>
                <c:pt idx="1093">
                  <c:v>80.926271</c:v>
                </c:pt>
                <c:pt idx="1094">
                  <c:v>81.015021000000004</c:v>
                </c:pt>
                <c:pt idx="1095">
                  <c:v>81.101883000000001</c:v>
                </c:pt>
                <c:pt idx="1096">
                  <c:v>81.195490000000007</c:v>
                </c:pt>
                <c:pt idx="1097">
                  <c:v>81.293627000000001</c:v>
                </c:pt>
                <c:pt idx="1098">
                  <c:v>81.383422999999993</c:v>
                </c:pt>
                <c:pt idx="1099">
                  <c:v>81.455724000000004</c:v>
                </c:pt>
                <c:pt idx="1100">
                  <c:v>81.514531000000005</c:v>
                </c:pt>
                <c:pt idx="1101">
                  <c:v>81.571888999999999</c:v>
                </c:pt>
                <c:pt idx="1102">
                  <c:v>81.633379000000005</c:v>
                </c:pt>
                <c:pt idx="1103">
                  <c:v>81.694590000000005</c:v>
                </c:pt>
                <c:pt idx="1104">
                  <c:v>81.753122000000005</c:v>
                </c:pt>
                <c:pt idx="1105">
                  <c:v>81.818326999999996</c:v>
                </c:pt>
                <c:pt idx="1106">
                  <c:v>81.901521000000002</c:v>
                </c:pt>
                <c:pt idx="1107">
                  <c:v>81.996733000000006</c:v>
                </c:pt>
                <c:pt idx="1108">
                  <c:v>82.079060999999996</c:v>
                </c:pt>
                <c:pt idx="1109">
                  <c:v>82.126737000000006</c:v>
                </c:pt>
                <c:pt idx="1110">
                  <c:v>82.142138000000003</c:v>
                </c:pt>
                <c:pt idx="1111">
                  <c:v>82.146617000000006</c:v>
                </c:pt>
                <c:pt idx="1112">
                  <c:v>82.156245999999996</c:v>
                </c:pt>
                <c:pt idx="1113">
                  <c:v>82.165271000000004</c:v>
                </c:pt>
                <c:pt idx="1114">
                  <c:v>82.152649999999994</c:v>
                </c:pt>
                <c:pt idx="1115">
                  <c:v>82.101992999999993</c:v>
                </c:pt>
                <c:pt idx="1116">
                  <c:v>82.015900000000002</c:v>
                </c:pt>
                <c:pt idx="1117">
                  <c:v>81.912606999999994</c:v>
                </c:pt>
                <c:pt idx="1118">
                  <c:v>81.808239999999998</c:v>
                </c:pt>
                <c:pt idx="1119">
                  <c:v>81.701167999999996</c:v>
                </c:pt>
                <c:pt idx="1120">
                  <c:v>81.575275000000005</c:v>
                </c:pt>
                <c:pt idx="1121">
                  <c:v>81.419135999999995</c:v>
                </c:pt>
                <c:pt idx="1122">
                  <c:v>81.239627999999996</c:v>
                </c:pt>
                <c:pt idx="1123">
                  <c:v>81.056295000000006</c:v>
                </c:pt>
                <c:pt idx="1124">
                  <c:v>80.887730000000005</c:v>
                </c:pt>
                <c:pt idx="1125">
                  <c:v>80.748052000000001</c:v>
                </c:pt>
                <c:pt idx="1126">
                  <c:v>80.651430000000005</c:v>
                </c:pt>
                <c:pt idx="1127">
                  <c:v>80.610080999999994</c:v>
                </c:pt>
                <c:pt idx="1128">
                  <c:v>80.623896999999999</c:v>
                </c:pt>
                <c:pt idx="1129">
                  <c:v>80.675207999999998</c:v>
                </c:pt>
                <c:pt idx="1130">
                  <c:v>80.736350000000002</c:v>
                </c:pt>
                <c:pt idx="1131">
                  <c:v>80.781679999999994</c:v>
                </c:pt>
                <c:pt idx="1132">
                  <c:v>80.795821000000004</c:v>
                </c:pt>
                <c:pt idx="1133">
                  <c:v>80.775304000000006</c:v>
                </c:pt>
                <c:pt idx="1134">
                  <c:v>80.724870999999993</c:v>
                </c:pt>
                <c:pt idx="1135">
                  <c:v>80.650615000000002</c:v>
                </c:pt>
                <c:pt idx="1136">
                  <c:v>80.557672999999994</c:v>
                </c:pt>
                <c:pt idx="1137">
                  <c:v>80.456294999999997</c:v>
                </c:pt>
                <c:pt idx="1138">
                  <c:v>80.366802000000007</c:v>
                </c:pt>
                <c:pt idx="1139">
                  <c:v>80.312357000000006</c:v>
                </c:pt>
                <c:pt idx="1140">
                  <c:v>80.305625000000006</c:v>
                </c:pt>
                <c:pt idx="1141">
                  <c:v>80.345011</c:v>
                </c:pt>
                <c:pt idx="1142">
                  <c:v>80.421391999999997</c:v>
                </c:pt>
                <c:pt idx="1143">
                  <c:v>80.523583000000002</c:v>
                </c:pt>
                <c:pt idx="1144">
                  <c:v>80.639741000000001</c:v>
                </c:pt>
                <c:pt idx="1145">
                  <c:v>80.763099999999994</c:v>
                </c:pt>
                <c:pt idx="1146">
                  <c:v>80.899146000000002</c:v>
                </c:pt>
                <c:pt idx="1147">
                  <c:v>81.061058000000003</c:v>
                </c:pt>
                <c:pt idx="1148">
                  <c:v>81.253136999999995</c:v>
                </c:pt>
                <c:pt idx="1149">
                  <c:v>81.460126000000002</c:v>
                </c:pt>
                <c:pt idx="1150">
                  <c:v>81.654877999999997</c:v>
                </c:pt>
                <c:pt idx="1151">
                  <c:v>81.815545999999998</c:v>
                </c:pt>
                <c:pt idx="1152">
                  <c:v>81.937976000000006</c:v>
                </c:pt>
                <c:pt idx="1153">
                  <c:v>82.036135000000002</c:v>
                </c:pt>
                <c:pt idx="1154">
                  <c:v>82.131960000000007</c:v>
                </c:pt>
                <c:pt idx="1155">
                  <c:v>82.239922000000007</c:v>
                </c:pt>
                <c:pt idx="1156">
                  <c:v>82.358013</c:v>
                </c:pt>
                <c:pt idx="1157">
                  <c:v>82.474355000000003</c:v>
                </c:pt>
                <c:pt idx="1158">
                  <c:v>82.581298000000004</c:v>
                </c:pt>
                <c:pt idx="1159">
                  <c:v>82.679308000000006</c:v>
                </c:pt>
                <c:pt idx="1160">
                  <c:v>82.768249999999995</c:v>
                </c:pt>
                <c:pt idx="1161">
                  <c:v>82.842851999999993</c:v>
                </c:pt>
                <c:pt idx="1162">
                  <c:v>82.900565999999998</c:v>
                </c:pt>
                <c:pt idx="1163">
                  <c:v>82.948168999999993</c:v>
                </c:pt>
                <c:pt idx="1164">
                  <c:v>82.994864000000007</c:v>
                </c:pt>
                <c:pt idx="1165">
                  <c:v>83.041751000000005</c:v>
                </c:pt>
                <c:pt idx="1166">
                  <c:v>83.082457000000005</c:v>
                </c:pt>
                <c:pt idx="1167">
                  <c:v>83.111772999999999</c:v>
                </c:pt>
                <c:pt idx="1168">
                  <c:v>83.129827000000006</c:v>
                </c:pt>
                <c:pt idx="1169">
                  <c:v>83.141026999999994</c:v>
                </c:pt>
                <c:pt idx="1170">
                  <c:v>83.154953000000006</c:v>
                </c:pt>
                <c:pt idx="1171">
                  <c:v>83.185913999999997</c:v>
                </c:pt>
                <c:pt idx="1172">
                  <c:v>83.243125000000006</c:v>
                </c:pt>
                <c:pt idx="1173">
                  <c:v>83.317531000000002</c:v>
                </c:pt>
                <c:pt idx="1174">
                  <c:v>83.383656999999999</c:v>
                </c:pt>
                <c:pt idx="1175">
                  <c:v>83.419998000000007</c:v>
                </c:pt>
                <c:pt idx="1176">
                  <c:v>83.427970999999999</c:v>
                </c:pt>
                <c:pt idx="1177">
                  <c:v>83.428854000000001</c:v>
                </c:pt>
                <c:pt idx="1178">
                  <c:v>83.442498999999998</c:v>
                </c:pt>
                <c:pt idx="1179">
                  <c:v>83.470770999999999</c:v>
                </c:pt>
                <c:pt idx="1180">
                  <c:v>83.500450999999998</c:v>
                </c:pt>
                <c:pt idx="1181">
                  <c:v>83.519408999999996</c:v>
                </c:pt>
                <c:pt idx="1182">
                  <c:v>83.528654000000003</c:v>
                </c:pt>
                <c:pt idx="1183">
                  <c:v>83.540619000000007</c:v>
                </c:pt>
                <c:pt idx="1184">
                  <c:v>83.567997000000005</c:v>
                </c:pt>
                <c:pt idx="1185">
                  <c:v>83.613833</c:v>
                </c:pt>
                <c:pt idx="1186">
                  <c:v>83.669015000000002</c:v>
                </c:pt>
                <c:pt idx="1187">
                  <c:v>83.717147999999995</c:v>
                </c:pt>
                <c:pt idx="1188">
                  <c:v>83.743915000000001</c:v>
                </c:pt>
                <c:pt idx="1189">
                  <c:v>83.746313999999998</c:v>
                </c:pt>
                <c:pt idx="1190">
                  <c:v>83.735342000000003</c:v>
                </c:pt>
                <c:pt idx="1191">
                  <c:v>83.728652999999994</c:v>
                </c:pt>
                <c:pt idx="1192">
                  <c:v>83.738491999999994</c:v>
                </c:pt>
                <c:pt idx="1193">
                  <c:v>83.765168000000003</c:v>
                </c:pt>
                <c:pt idx="1194">
                  <c:v>83.800381999999999</c:v>
                </c:pt>
                <c:pt idx="1195">
                  <c:v>83.835147000000006</c:v>
                </c:pt>
                <c:pt idx="1196">
                  <c:v>83.864783000000003</c:v>
                </c:pt>
                <c:pt idx="1197">
                  <c:v>83.888795999999999</c:v>
                </c:pt>
                <c:pt idx="1198">
                  <c:v>83.908264000000003</c:v>
                </c:pt>
                <c:pt idx="1199">
                  <c:v>83.923839999999998</c:v>
                </c:pt>
                <c:pt idx="1200">
                  <c:v>83.935602000000003</c:v>
                </c:pt>
                <c:pt idx="1201">
                  <c:v>83.944096999999999</c:v>
                </c:pt>
                <c:pt idx="1202">
                  <c:v>83.951210000000003</c:v>
                </c:pt>
                <c:pt idx="1203">
                  <c:v>83.960335000000001</c:v>
                </c:pt>
                <c:pt idx="1204">
                  <c:v>83.976122000000004</c:v>
                </c:pt>
                <c:pt idx="1205">
                  <c:v>84.002962999999994</c:v>
                </c:pt>
                <c:pt idx="1206">
                  <c:v>84.041274000000001</c:v>
                </c:pt>
                <c:pt idx="1207">
                  <c:v>84.084074999999999</c:v>
                </c:pt>
                <c:pt idx="1208">
                  <c:v>84.119009000000005</c:v>
                </c:pt>
                <c:pt idx="1209">
                  <c:v>84.135840000000002</c:v>
                </c:pt>
                <c:pt idx="1210">
                  <c:v>84.132717</c:v>
                </c:pt>
                <c:pt idx="1211">
                  <c:v>84.116193999999993</c:v>
                </c:pt>
                <c:pt idx="1212">
                  <c:v>84.097538</c:v>
                </c:pt>
                <c:pt idx="1213">
                  <c:v>84.088992000000005</c:v>
                </c:pt>
                <c:pt idx="1214">
                  <c:v>84.098580999999996</c:v>
                </c:pt>
                <c:pt idx="1215">
                  <c:v>84.123851999999999</c:v>
                </c:pt>
                <c:pt idx="1216">
                  <c:v>84.151424000000006</c:v>
                </c:pt>
                <c:pt idx="1217">
                  <c:v>84.166674999999998</c:v>
                </c:pt>
                <c:pt idx="1218">
                  <c:v>84.164705999999995</c:v>
                </c:pt>
                <c:pt idx="1219">
                  <c:v>84.150987000000001</c:v>
                </c:pt>
                <c:pt idx="1220">
                  <c:v>84.133476000000002</c:v>
                </c:pt>
                <c:pt idx="1221">
                  <c:v>84.117965999999996</c:v>
                </c:pt>
                <c:pt idx="1222">
                  <c:v>84.110247999999999</c:v>
                </c:pt>
                <c:pt idx="1223">
                  <c:v>84.117332000000005</c:v>
                </c:pt>
                <c:pt idx="1224">
                  <c:v>84.142543000000003</c:v>
                </c:pt>
                <c:pt idx="1225">
                  <c:v>84.179978000000006</c:v>
                </c:pt>
                <c:pt idx="1226">
                  <c:v>84.215958000000001</c:v>
                </c:pt>
                <c:pt idx="1227">
                  <c:v>84.237887999999998</c:v>
                </c:pt>
                <c:pt idx="1228">
                  <c:v>84.244029999999995</c:v>
                </c:pt>
                <c:pt idx="1229">
                  <c:v>84.245609000000002</c:v>
                </c:pt>
                <c:pt idx="1230">
                  <c:v>84.257198000000002</c:v>
                </c:pt>
                <c:pt idx="1231">
                  <c:v>84.282617000000002</c:v>
                </c:pt>
                <c:pt idx="1232">
                  <c:v>84.310731000000004</c:v>
                </c:pt>
                <c:pt idx="1233">
                  <c:v>84.326447999999999</c:v>
                </c:pt>
                <c:pt idx="1234">
                  <c:v>84.324106999999998</c:v>
                </c:pt>
                <c:pt idx="1235">
                  <c:v>84.309376999999998</c:v>
                </c:pt>
                <c:pt idx="1236">
                  <c:v>84.292162000000005</c:v>
                </c:pt>
                <c:pt idx="1237">
                  <c:v>84.282195000000002</c:v>
                </c:pt>
                <c:pt idx="1238">
                  <c:v>84.288290000000003</c:v>
                </c:pt>
                <c:pt idx="1239">
                  <c:v>84.314046000000005</c:v>
                </c:pt>
                <c:pt idx="1240">
                  <c:v>84.351941999999994</c:v>
                </c:pt>
                <c:pt idx="1241">
                  <c:v>84.385442999999995</c:v>
                </c:pt>
                <c:pt idx="1242">
                  <c:v>84.400154000000001</c:v>
                </c:pt>
                <c:pt idx="1243">
                  <c:v>84.393812999999994</c:v>
                </c:pt>
                <c:pt idx="1244">
                  <c:v>84.378083000000004</c:v>
                </c:pt>
                <c:pt idx="1245">
                  <c:v>84.372591999999997</c:v>
                </c:pt>
                <c:pt idx="1246">
                  <c:v>84.392494999999997</c:v>
                </c:pt>
                <c:pt idx="1247">
                  <c:v>84.434652</c:v>
                </c:pt>
                <c:pt idx="1248">
                  <c:v>84.475993000000003</c:v>
                </c:pt>
                <c:pt idx="1249">
                  <c:v>84.491972000000004</c:v>
                </c:pt>
                <c:pt idx="1250">
                  <c:v>84.478239000000002</c:v>
                </c:pt>
                <c:pt idx="1251">
                  <c:v>84.45102</c:v>
                </c:pt>
                <c:pt idx="1252">
                  <c:v>84.428544000000002</c:v>
                </c:pt>
                <c:pt idx="1253">
                  <c:v>84.419132000000005</c:v>
                </c:pt>
                <c:pt idx="1254">
                  <c:v>84.425574999999995</c:v>
                </c:pt>
                <c:pt idx="1255">
                  <c:v>84.448750000000004</c:v>
                </c:pt>
                <c:pt idx="1256">
                  <c:v>84.480906000000004</c:v>
                </c:pt>
                <c:pt idx="1257">
                  <c:v>84.503934999999998</c:v>
                </c:pt>
                <c:pt idx="1258">
                  <c:v>84.503202999999999</c:v>
                </c:pt>
                <c:pt idx="1259">
                  <c:v>84.480457000000001</c:v>
                </c:pt>
                <c:pt idx="1260">
                  <c:v>84.448856000000006</c:v>
                </c:pt>
                <c:pt idx="1261">
                  <c:v>84.419908000000007</c:v>
                </c:pt>
                <c:pt idx="1262">
                  <c:v>84.400779999999997</c:v>
                </c:pt>
                <c:pt idx="1263">
                  <c:v>84.397800000000004</c:v>
                </c:pt>
                <c:pt idx="1264">
                  <c:v>84.412242000000006</c:v>
                </c:pt>
                <c:pt idx="1265">
                  <c:v>84.433503999999999</c:v>
                </c:pt>
                <c:pt idx="1266">
                  <c:v>84.445815999999994</c:v>
                </c:pt>
                <c:pt idx="1267">
                  <c:v>84.444226999999998</c:v>
                </c:pt>
                <c:pt idx="1268">
                  <c:v>84.439385000000001</c:v>
                </c:pt>
                <c:pt idx="1269">
                  <c:v>84.445234999999997</c:v>
                </c:pt>
                <c:pt idx="1270">
                  <c:v>84.466458000000003</c:v>
                </c:pt>
                <c:pt idx="1271">
                  <c:v>84.497879999999995</c:v>
                </c:pt>
                <c:pt idx="1272">
                  <c:v>84.530263000000005</c:v>
                </c:pt>
                <c:pt idx="1273">
                  <c:v>84.554143999999994</c:v>
                </c:pt>
                <c:pt idx="1274">
                  <c:v>84.563061000000005</c:v>
                </c:pt>
                <c:pt idx="1275">
                  <c:v>84.558115999999998</c:v>
                </c:pt>
                <c:pt idx="1276">
                  <c:v>84.549238000000003</c:v>
                </c:pt>
                <c:pt idx="1277">
                  <c:v>84.549498</c:v>
                </c:pt>
                <c:pt idx="1278">
                  <c:v>84.566430999999994</c:v>
                </c:pt>
                <c:pt idx="1279">
                  <c:v>84.596262999999993</c:v>
                </c:pt>
                <c:pt idx="1280">
                  <c:v>84.624577000000002</c:v>
                </c:pt>
                <c:pt idx="1281">
                  <c:v>84.635152000000005</c:v>
                </c:pt>
                <c:pt idx="1282">
                  <c:v>84.623347999999993</c:v>
                </c:pt>
                <c:pt idx="1283">
                  <c:v>84.601267000000007</c:v>
                </c:pt>
                <c:pt idx="1284">
                  <c:v>84.586607999999998</c:v>
                </c:pt>
                <c:pt idx="1285">
                  <c:v>84.586500000000001</c:v>
                </c:pt>
                <c:pt idx="1286">
                  <c:v>84.595848000000004</c:v>
                </c:pt>
                <c:pt idx="1287">
                  <c:v>84.609695000000002</c:v>
                </c:pt>
                <c:pt idx="1288">
                  <c:v>84.628889999999998</c:v>
                </c:pt>
                <c:pt idx="1289">
                  <c:v>84.651162999999997</c:v>
                </c:pt>
                <c:pt idx="1290">
                  <c:v>84.665593000000001</c:v>
                </c:pt>
                <c:pt idx="1291">
                  <c:v>84.664180000000002</c:v>
                </c:pt>
                <c:pt idx="1292">
                  <c:v>84.654483999999997</c:v>
                </c:pt>
                <c:pt idx="1293">
                  <c:v>84.650977999999995</c:v>
                </c:pt>
                <c:pt idx="1294">
                  <c:v>84.654987000000006</c:v>
                </c:pt>
                <c:pt idx="1295">
                  <c:v>84.653349000000006</c:v>
                </c:pt>
                <c:pt idx="1296">
                  <c:v>84.640468999999996</c:v>
                </c:pt>
                <c:pt idx="1297">
                  <c:v>84.631778999999995</c:v>
                </c:pt>
                <c:pt idx="1298">
                  <c:v>84.646276999999998</c:v>
                </c:pt>
                <c:pt idx="1299">
                  <c:v>84.679678999999993</c:v>
                </c:pt>
                <c:pt idx="1300">
                  <c:v>84.704856000000007</c:v>
                </c:pt>
                <c:pt idx="1301">
                  <c:v>84.700536999999997</c:v>
                </c:pt>
                <c:pt idx="1302">
                  <c:v>84.672698999999994</c:v>
                </c:pt>
                <c:pt idx="1303">
                  <c:v>84.644374999999997</c:v>
                </c:pt>
                <c:pt idx="1304">
                  <c:v>84.631241000000003</c:v>
                </c:pt>
                <c:pt idx="1305">
                  <c:v>84.633317000000005</c:v>
                </c:pt>
                <c:pt idx="1306">
                  <c:v>84.646062999999998</c:v>
                </c:pt>
                <c:pt idx="1307">
                  <c:v>84.669002000000006</c:v>
                </c:pt>
                <c:pt idx="1308">
                  <c:v>84.700564999999997</c:v>
                </c:pt>
                <c:pt idx="1309">
                  <c:v>84.732605000000007</c:v>
                </c:pt>
                <c:pt idx="1310">
                  <c:v>84.757638</c:v>
                </c:pt>
                <c:pt idx="1311">
                  <c:v>84.778999999999996</c:v>
                </c:pt>
                <c:pt idx="1312">
                  <c:v>84.805895000000007</c:v>
                </c:pt>
                <c:pt idx="1313">
                  <c:v>84.836708999999999</c:v>
                </c:pt>
                <c:pt idx="1314">
                  <c:v>84.853785000000002</c:v>
                </c:pt>
                <c:pt idx="1315">
                  <c:v>84.840254000000002</c:v>
                </c:pt>
                <c:pt idx="1316">
                  <c:v>84.799800000000005</c:v>
                </c:pt>
                <c:pt idx="1317">
                  <c:v>84.755133000000001</c:v>
                </c:pt>
                <c:pt idx="1318">
                  <c:v>84.727219000000005</c:v>
                </c:pt>
                <c:pt idx="1319">
                  <c:v>84.720231999999996</c:v>
                </c:pt>
                <c:pt idx="1320">
                  <c:v>84.726079999999996</c:v>
                </c:pt>
                <c:pt idx="1321">
                  <c:v>84.736967000000007</c:v>
                </c:pt>
                <c:pt idx="1322">
                  <c:v>84.748650999999995</c:v>
                </c:pt>
                <c:pt idx="1323">
                  <c:v>84.755454999999998</c:v>
                </c:pt>
                <c:pt idx="1324">
                  <c:v>84.750269000000003</c:v>
                </c:pt>
                <c:pt idx="1325">
                  <c:v>84.732844</c:v>
                </c:pt>
                <c:pt idx="1326">
                  <c:v>84.714515000000006</c:v>
                </c:pt>
                <c:pt idx="1327">
                  <c:v>84.710036000000002</c:v>
                </c:pt>
                <c:pt idx="1328">
                  <c:v>84.723546999999996</c:v>
                </c:pt>
                <c:pt idx="1329">
                  <c:v>84.743977999999998</c:v>
                </c:pt>
                <c:pt idx="1330">
                  <c:v>84.754903999999996</c:v>
                </c:pt>
                <c:pt idx="1331">
                  <c:v>84.748667999999995</c:v>
                </c:pt>
                <c:pt idx="1332">
                  <c:v>84.731134999999995</c:v>
                </c:pt>
                <c:pt idx="1333">
                  <c:v>84.714680000000001</c:v>
                </c:pt>
                <c:pt idx="1334">
                  <c:v>84.708354999999997</c:v>
                </c:pt>
                <c:pt idx="1335">
                  <c:v>84.713875999999999</c:v>
                </c:pt>
                <c:pt idx="1336">
                  <c:v>84.727082999999993</c:v>
                </c:pt>
                <c:pt idx="1337">
                  <c:v>84.740575000000007</c:v>
                </c:pt>
                <c:pt idx="1338">
                  <c:v>84.747264000000001</c:v>
                </c:pt>
                <c:pt idx="1339">
                  <c:v>84.745599999999996</c:v>
                </c:pt>
                <c:pt idx="1340">
                  <c:v>84.741512</c:v>
                </c:pt>
                <c:pt idx="1341">
                  <c:v>84.741857999999993</c:v>
                </c:pt>
                <c:pt idx="1342">
                  <c:v>84.745600999999994</c:v>
                </c:pt>
                <c:pt idx="1343">
                  <c:v>84.745317999999997</c:v>
                </c:pt>
                <c:pt idx="1344">
                  <c:v>84.737914000000004</c:v>
                </c:pt>
                <c:pt idx="1345">
                  <c:v>84.728455999999994</c:v>
                </c:pt>
                <c:pt idx="1346">
                  <c:v>84.720695000000006</c:v>
                </c:pt>
                <c:pt idx="1347">
                  <c:v>84.709981999999997</c:v>
                </c:pt>
                <c:pt idx="1348">
                  <c:v>84.691845999999998</c:v>
                </c:pt>
                <c:pt idx="1349">
                  <c:v>84.673912000000001</c:v>
                </c:pt>
                <c:pt idx="1350">
                  <c:v>84.670950000000005</c:v>
                </c:pt>
                <c:pt idx="1351">
                  <c:v>84.687427</c:v>
                </c:pt>
                <c:pt idx="1352">
                  <c:v>84.710802999999999</c:v>
                </c:pt>
                <c:pt idx="1353">
                  <c:v>84.723389999999995</c:v>
                </c:pt>
                <c:pt idx="1354">
                  <c:v>84.717095</c:v>
                </c:pt>
                <c:pt idx="1355">
                  <c:v>84.697049000000007</c:v>
                </c:pt>
                <c:pt idx="1356">
                  <c:v>84.676261999999994</c:v>
                </c:pt>
                <c:pt idx="1357">
                  <c:v>84.667068999999998</c:v>
                </c:pt>
                <c:pt idx="1358">
                  <c:v>84.672230999999996</c:v>
                </c:pt>
                <c:pt idx="1359">
                  <c:v>84.683068000000006</c:v>
                </c:pt>
                <c:pt idx="1360">
                  <c:v>84.690325000000001</c:v>
                </c:pt>
                <c:pt idx="1361">
                  <c:v>84.696033</c:v>
                </c:pt>
                <c:pt idx="1362">
                  <c:v>84.708256000000006</c:v>
                </c:pt>
                <c:pt idx="1363">
                  <c:v>84.724705</c:v>
                </c:pt>
                <c:pt idx="1364">
                  <c:v>84.731184999999996</c:v>
                </c:pt>
                <c:pt idx="1365">
                  <c:v>84.718998999999997</c:v>
                </c:pt>
                <c:pt idx="1366">
                  <c:v>84.695081000000002</c:v>
                </c:pt>
                <c:pt idx="1367">
                  <c:v>84.670946000000001</c:v>
                </c:pt>
                <c:pt idx="1368">
                  <c:v>84.651043999999999</c:v>
                </c:pt>
                <c:pt idx="1369">
                  <c:v>84.638188</c:v>
                </c:pt>
                <c:pt idx="1370">
                  <c:v>84.640507999999997</c:v>
                </c:pt>
                <c:pt idx="1371">
                  <c:v>84.661541</c:v>
                </c:pt>
                <c:pt idx="1372">
                  <c:v>84.687478999999996</c:v>
                </c:pt>
                <c:pt idx="1373">
                  <c:v>84.695190999999994</c:v>
                </c:pt>
                <c:pt idx="1374">
                  <c:v>84.673513999999997</c:v>
                </c:pt>
                <c:pt idx="1375">
                  <c:v>84.631713000000005</c:v>
                </c:pt>
                <c:pt idx="1376">
                  <c:v>84.589571000000007</c:v>
                </c:pt>
                <c:pt idx="1377">
                  <c:v>84.563762999999994</c:v>
                </c:pt>
                <c:pt idx="1378">
                  <c:v>84.558617999999996</c:v>
                </c:pt>
                <c:pt idx="1379">
                  <c:v>84.562072999999998</c:v>
                </c:pt>
                <c:pt idx="1380">
                  <c:v>84.554516000000007</c:v>
                </c:pt>
                <c:pt idx="1381">
                  <c:v>84.530709999999999</c:v>
                </c:pt>
                <c:pt idx="1382">
                  <c:v>84.510503</c:v>
                </c:pt>
                <c:pt idx="1383">
                  <c:v>84.518674000000004</c:v>
                </c:pt>
                <c:pt idx="1384">
                  <c:v>84.555735999999996</c:v>
                </c:pt>
                <c:pt idx="1385">
                  <c:v>84.597361000000006</c:v>
                </c:pt>
                <c:pt idx="1386">
                  <c:v>84.620706999999996</c:v>
                </c:pt>
                <c:pt idx="1387">
                  <c:v>84.622105000000005</c:v>
                </c:pt>
                <c:pt idx="1388">
                  <c:v>84.611203000000003</c:v>
                </c:pt>
                <c:pt idx="1389">
                  <c:v>84.600455999999994</c:v>
                </c:pt>
                <c:pt idx="1390">
                  <c:v>84.601752000000005</c:v>
                </c:pt>
                <c:pt idx="1391">
                  <c:v>84.620279999999994</c:v>
                </c:pt>
                <c:pt idx="1392">
                  <c:v>84.645553000000007</c:v>
                </c:pt>
                <c:pt idx="1393">
                  <c:v>84.656951000000007</c:v>
                </c:pt>
                <c:pt idx="1394">
                  <c:v>84.643732999999997</c:v>
                </c:pt>
                <c:pt idx="1395">
                  <c:v>84.613731000000001</c:v>
                </c:pt>
                <c:pt idx="1396">
                  <c:v>84.580163999999996</c:v>
                </c:pt>
                <c:pt idx="1397">
                  <c:v>84.549051000000006</c:v>
                </c:pt>
                <c:pt idx="1398">
                  <c:v>84.524390999999994</c:v>
                </c:pt>
                <c:pt idx="1399">
                  <c:v>84.516144999999995</c:v>
                </c:pt>
                <c:pt idx="1400">
                  <c:v>84.533181999999996</c:v>
                </c:pt>
                <c:pt idx="1401">
                  <c:v>84.570933999999994</c:v>
                </c:pt>
                <c:pt idx="1402">
                  <c:v>84.611334999999997</c:v>
                </c:pt>
                <c:pt idx="1403">
                  <c:v>84.632953999999998</c:v>
                </c:pt>
                <c:pt idx="1404">
                  <c:v>84.620957000000004</c:v>
                </c:pt>
                <c:pt idx="1405">
                  <c:v>84.576181000000005</c:v>
                </c:pt>
                <c:pt idx="1406">
                  <c:v>84.520674999999997</c:v>
                </c:pt>
                <c:pt idx="1407">
                  <c:v>84.486845000000002</c:v>
                </c:pt>
                <c:pt idx="1408">
                  <c:v>84.490669999999994</c:v>
                </c:pt>
                <c:pt idx="1409">
                  <c:v>84.517117999999996</c:v>
                </c:pt>
                <c:pt idx="1410">
                  <c:v>84.538404999999997</c:v>
                </c:pt>
                <c:pt idx="1411">
                  <c:v>84.543946000000005</c:v>
                </c:pt>
                <c:pt idx="1412">
                  <c:v>84.546171999999999</c:v>
                </c:pt>
                <c:pt idx="1413">
                  <c:v>84.560654999999997</c:v>
                </c:pt>
                <c:pt idx="1414">
                  <c:v>84.589738999999994</c:v>
                </c:pt>
                <c:pt idx="1415">
                  <c:v>84.624448999999998</c:v>
                </c:pt>
                <c:pt idx="1416">
                  <c:v>84.652251000000007</c:v>
                </c:pt>
                <c:pt idx="1417">
                  <c:v>84.660734000000005</c:v>
                </c:pt>
                <c:pt idx="1418">
                  <c:v>84.643192999999997</c:v>
                </c:pt>
                <c:pt idx="1419">
                  <c:v>84.607066000000003</c:v>
                </c:pt>
                <c:pt idx="1420">
                  <c:v>84.572029999999998</c:v>
                </c:pt>
                <c:pt idx="1421">
                  <c:v>84.553860999999998</c:v>
                </c:pt>
                <c:pt idx="1422">
                  <c:v>84.551570999999996</c:v>
                </c:pt>
                <c:pt idx="1423">
                  <c:v>84.552308999999994</c:v>
                </c:pt>
                <c:pt idx="1424">
                  <c:v>84.544910999999999</c:v>
                </c:pt>
                <c:pt idx="1425">
                  <c:v>84.526019000000005</c:v>
                </c:pt>
                <c:pt idx="1426">
                  <c:v>84.499264999999994</c:v>
                </c:pt>
                <c:pt idx="1427">
                  <c:v>84.475808000000001</c:v>
                </c:pt>
                <c:pt idx="1428">
                  <c:v>84.471956000000006</c:v>
                </c:pt>
                <c:pt idx="1429">
                  <c:v>84.496364</c:v>
                </c:pt>
                <c:pt idx="1430">
                  <c:v>84.537672000000001</c:v>
                </c:pt>
                <c:pt idx="1431">
                  <c:v>84.570741999999996</c:v>
                </c:pt>
                <c:pt idx="1432">
                  <c:v>84.576814999999996</c:v>
                </c:pt>
                <c:pt idx="1433">
                  <c:v>84.554277999999996</c:v>
                </c:pt>
                <c:pt idx="1434">
                  <c:v>84.513604000000001</c:v>
                </c:pt>
                <c:pt idx="1435">
                  <c:v>84.472178999999997</c:v>
                </c:pt>
                <c:pt idx="1436">
                  <c:v>84.452188000000007</c:v>
                </c:pt>
                <c:pt idx="1437">
                  <c:v>84.466381999999996</c:v>
                </c:pt>
                <c:pt idx="1438">
                  <c:v>84.498042999999996</c:v>
                </c:pt>
                <c:pt idx="1439">
                  <c:v>84.509338</c:v>
                </c:pt>
                <c:pt idx="1440">
                  <c:v>84.482472000000001</c:v>
                </c:pt>
                <c:pt idx="1441">
                  <c:v>84.442029000000005</c:v>
                </c:pt>
                <c:pt idx="1442">
                  <c:v>84.422577000000004</c:v>
                </c:pt>
                <c:pt idx="1443">
                  <c:v>84.425004000000001</c:v>
                </c:pt>
                <c:pt idx="1444">
                  <c:v>84.423416000000003</c:v>
                </c:pt>
                <c:pt idx="1445">
                  <c:v>84.407123999999996</c:v>
                </c:pt>
                <c:pt idx="1446">
                  <c:v>84.392246</c:v>
                </c:pt>
                <c:pt idx="1447">
                  <c:v>84.393584000000004</c:v>
                </c:pt>
                <c:pt idx="1448">
                  <c:v>84.409170000000003</c:v>
                </c:pt>
                <c:pt idx="1449">
                  <c:v>84.435057</c:v>
                </c:pt>
                <c:pt idx="1450">
                  <c:v>84.470388</c:v>
                </c:pt>
                <c:pt idx="1451">
                  <c:v>84.500314000000003</c:v>
                </c:pt>
                <c:pt idx="1452">
                  <c:v>84.498658000000006</c:v>
                </c:pt>
                <c:pt idx="1453">
                  <c:v>84.460863000000003</c:v>
                </c:pt>
                <c:pt idx="1454">
                  <c:v>84.413708999999997</c:v>
                </c:pt>
                <c:pt idx="1455">
                  <c:v>84.379178999999993</c:v>
                </c:pt>
                <c:pt idx="1456">
                  <c:v>84.350048999999999</c:v>
                </c:pt>
                <c:pt idx="1457">
                  <c:v>84.317482999999996</c:v>
                </c:pt>
                <c:pt idx="1458">
                  <c:v>84.299503000000001</c:v>
                </c:pt>
                <c:pt idx="1459">
                  <c:v>84.316203000000002</c:v>
                </c:pt>
                <c:pt idx="1460">
                  <c:v>84.351534000000001</c:v>
                </c:pt>
                <c:pt idx="1461">
                  <c:v>84.367930999999999</c:v>
                </c:pt>
                <c:pt idx="1462">
                  <c:v>84.352344000000002</c:v>
                </c:pt>
                <c:pt idx="1463">
                  <c:v>84.323950999999994</c:v>
                </c:pt>
                <c:pt idx="1464">
                  <c:v>84.302848999999995</c:v>
                </c:pt>
                <c:pt idx="1465">
                  <c:v>84.296195999999995</c:v>
                </c:pt>
                <c:pt idx="1466">
                  <c:v>84.312245000000004</c:v>
                </c:pt>
                <c:pt idx="1467">
                  <c:v>84.361275000000006</c:v>
                </c:pt>
                <c:pt idx="1468">
                  <c:v>84.435986999999997</c:v>
                </c:pt>
                <c:pt idx="1469">
                  <c:v>84.506889999999999</c:v>
                </c:pt>
                <c:pt idx="1470">
                  <c:v>84.540344000000005</c:v>
                </c:pt>
                <c:pt idx="1471">
                  <c:v>84.512429999999995</c:v>
                </c:pt>
                <c:pt idx="1472">
                  <c:v>84.415021999999993</c:v>
                </c:pt>
                <c:pt idx="1473">
                  <c:v>84.268929999999997</c:v>
                </c:pt>
                <c:pt idx="1474">
                  <c:v>84.127178999999998</c:v>
                </c:pt>
                <c:pt idx="1475">
                  <c:v>84.042136999999997</c:v>
                </c:pt>
                <c:pt idx="1476">
                  <c:v>84.023910999999998</c:v>
                </c:pt>
                <c:pt idx="1477">
                  <c:v>84.043656999999996</c:v>
                </c:pt>
                <c:pt idx="1478">
                  <c:v>84.073109000000002</c:v>
                </c:pt>
                <c:pt idx="1479">
                  <c:v>84.102024999999998</c:v>
                </c:pt>
                <c:pt idx="1480">
                  <c:v>84.123608000000004</c:v>
                </c:pt>
                <c:pt idx="1481">
                  <c:v>84.131989000000004</c:v>
                </c:pt>
                <c:pt idx="1482">
                  <c:v>84.139058000000006</c:v>
                </c:pt>
                <c:pt idx="1483">
                  <c:v>84.169656000000003</c:v>
                </c:pt>
                <c:pt idx="1484">
                  <c:v>84.230700999999996</c:v>
                </c:pt>
                <c:pt idx="1485">
                  <c:v>84.299726000000007</c:v>
                </c:pt>
                <c:pt idx="1486">
                  <c:v>84.345191999999997</c:v>
                </c:pt>
                <c:pt idx="1487">
                  <c:v>84.343486999999996</c:v>
                </c:pt>
                <c:pt idx="1488">
                  <c:v>84.285659999999993</c:v>
                </c:pt>
                <c:pt idx="1489">
                  <c:v>84.196422999999996</c:v>
                </c:pt>
                <c:pt idx="1490">
                  <c:v>84.140508999999994</c:v>
                </c:pt>
                <c:pt idx="1491">
                  <c:v>84.168346</c:v>
                </c:pt>
                <c:pt idx="1492">
                  <c:v>84.244915000000006</c:v>
                </c:pt>
                <c:pt idx="1493">
                  <c:v>84.272053</c:v>
                </c:pt>
                <c:pt idx="1494">
                  <c:v>84.203726000000003</c:v>
                </c:pt>
                <c:pt idx="1495">
                  <c:v>84.106037000000001</c:v>
                </c:pt>
                <c:pt idx="1496">
                  <c:v>84.076291999999995</c:v>
                </c:pt>
                <c:pt idx="1497">
                  <c:v>84.132450000000006</c:v>
                </c:pt>
                <c:pt idx="1498">
                  <c:v>84.213244000000003</c:v>
                </c:pt>
                <c:pt idx="1499">
                  <c:v>84.262786000000006</c:v>
                </c:pt>
                <c:pt idx="1500">
                  <c:v>84.276933</c:v>
                </c:pt>
                <c:pt idx="1501">
                  <c:v>84.276532000000003</c:v>
                </c:pt>
                <c:pt idx="1502">
                  <c:v>84.274473999999998</c:v>
                </c:pt>
                <c:pt idx="1503">
                  <c:v>84.274214000000001</c:v>
                </c:pt>
                <c:pt idx="1504">
                  <c:v>84.274513999999996</c:v>
                </c:pt>
                <c:pt idx="1505">
                  <c:v>84.269169000000005</c:v>
                </c:pt>
                <c:pt idx="1506">
                  <c:v>84.257384999999999</c:v>
                </c:pt>
                <c:pt idx="1507">
                  <c:v>84.252891000000005</c:v>
                </c:pt>
                <c:pt idx="1508">
                  <c:v>84.266113000000004</c:v>
                </c:pt>
                <c:pt idx="1509">
                  <c:v>84.281478000000007</c:v>
                </c:pt>
                <c:pt idx="1510">
                  <c:v>84.272377000000006</c:v>
                </c:pt>
                <c:pt idx="1511">
                  <c:v>84.234994999999998</c:v>
                </c:pt>
                <c:pt idx="1512">
                  <c:v>84.184582000000006</c:v>
                </c:pt>
                <c:pt idx="1513">
                  <c:v>84.119907999999995</c:v>
                </c:pt>
                <c:pt idx="1514">
                  <c:v>84.020696999999998</c:v>
                </c:pt>
                <c:pt idx="1515">
                  <c:v>83.891833000000005</c:v>
                </c:pt>
                <c:pt idx="1516">
                  <c:v>83.785472999999996</c:v>
                </c:pt>
                <c:pt idx="1517">
                  <c:v>83.755651</c:v>
                </c:pt>
                <c:pt idx="1518">
                  <c:v>83.796903999999998</c:v>
                </c:pt>
                <c:pt idx="1519">
                  <c:v>83.846597000000003</c:v>
                </c:pt>
                <c:pt idx="1520">
                  <c:v>83.853465</c:v>
                </c:pt>
                <c:pt idx="1521">
                  <c:v>83.833281999999997</c:v>
                </c:pt>
                <c:pt idx="1522">
                  <c:v>83.845864000000006</c:v>
                </c:pt>
                <c:pt idx="1523">
                  <c:v>83.91995</c:v>
                </c:pt>
                <c:pt idx="1524">
                  <c:v>84.015870000000007</c:v>
                </c:pt>
                <c:pt idx="1525">
                  <c:v>84.070261000000002</c:v>
                </c:pt>
                <c:pt idx="1526">
                  <c:v>84.063703000000004</c:v>
                </c:pt>
                <c:pt idx="1527">
                  <c:v>84.025593000000001</c:v>
                </c:pt>
                <c:pt idx="1528">
                  <c:v>83.981925000000004</c:v>
                </c:pt>
                <c:pt idx="1529">
                  <c:v>83.929765000000003</c:v>
                </c:pt>
                <c:pt idx="1530">
                  <c:v>83.868615000000005</c:v>
                </c:pt>
                <c:pt idx="1531">
                  <c:v>83.823171000000002</c:v>
                </c:pt>
                <c:pt idx="1532">
                  <c:v>83.812657000000002</c:v>
                </c:pt>
                <c:pt idx="1533">
                  <c:v>83.819796999999994</c:v>
                </c:pt>
                <c:pt idx="1534">
                  <c:v>83.815196999999998</c:v>
                </c:pt>
                <c:pt idx="1535">
                  <c:v>83.798098999999993</c:v>
                </c:pt>
                <c:pt idx="1536">
                  <c:v>83.789253000000002</c:v>
                </c:pt>
                <c:pt idx="1537">
                  <c:v>83.795597000000001</c:v>
                </c:pt>
                <c:pt idx="1538">
                  <c:v>83.806144000000003</c:v>
                </c:pt>
                <c:pt idx="1539">
                  <c:v>83.813022000000004</c:v>
                </c:pt>
                <c:pt idx="1540">
                  <c:v>83.811877999999993</c:v>
                </c:pt>
                <c:pt idx="1541">
                  <c:v>83.790546000000006</c:v>
                </c:pt>
                <c:pt idx="1542">
                  <c:v>83.744990000000001</c:v>
                </c:pt>
                <c:pt idx="1543">
                  <c:v>83.700450000000004</c:v>
                </c:pt>
                <c:pt idx="1544">
                  <c:v>83.686750000000004</c:v>
                </c:pt>
                <c:pt idx="1545">
                  <c:v>83.694263000000007</c:v>
                </c:pt>
                <c:pt idx="1546">
                  <c:v>83.685750999999996</c:v>
                </c:pt>
                <c:pt idx="1547">
                  <c:v>83.653910999999994</c:v>
                </c:pt>
                <c:pt idx="1548">
                  <c:v>83.634501</c:v>
                </c:pt>
                <c:pt idx="1549">
                  <c:v>83.652671999999995</c:v>
                </c:pt>
                <c:pt idx="1550">
                  <c:v>83.687644000000006</c:v>
                </c:pt>
                <c:pt idx="1551">
                  <c:v>83.705139000000003</c:v>
                </c:pt>
                <c:pt idx="1552">
                  <c:v>83.697215</c:v>
                </c:pt>
                <c:pt idx="1553">
                  <c:v>83.671964000000003</c:v>
                </c:pt>
                <c:pt idx="1554">
                  <c:v>83.630022999999994</c:v>
                </c:pt>
                <c:pt idx="1555">
                  <c:v>83.576233000000002</c:v>
                </c:pt>
                <c:pt idx="1556">
                  <c:v>83.536634000000006</c:v>
                </c:pt>
                <c:pt idx="1557">
                  <c:v>83.536844000000002</c:v>
                </c:pt>
                <c:pt idx="1558">
                  <c:v>83.570599000000001</c:v>
                </c:pt>
                <c:pt idx="1559">
                  <c:v>83.608810000000005</c:v>
                </c:pt>
                <c:pt idx="1560">
                  <c:v>83.632262999999995</c:v>
                </c:pt>
                <c:pt idx="1561">
                  <c:v>83.638833000000005</c:v>
                </c:pt>
                <c:pt idx="1562">
                  <c:v>83.627382999999995</c:v>
                </c:pt>
                <c:pt idx="1563">
                  <c:v>83.595996999999997</c:v>
                </c:pt>
                <c:pt idx="1564">
                  <c:v>83.553638000000007</c:v>
                </c:pt>
                <c:pt idx="1565">
                  <c:v>83.515844000000001</c:v>
                </c:pt>
                <c:pt idx="1566">
                  <c:v>83.489295999999996</c:v>
                </c:pt>
                <c:pt idx="1567">
                  <c:v>83.473956000000001</c:v>
                </c:pt>
                <c:pt idx="1568">
                  <c:v>83.477478000000005</c:v>
                </c:pt>
                <c:pt idx="1569">
                  <c:v>83.511092000000005</c:v>
                </c:pt>
                <c:pt idx="1570">
                  <c:v>83.568725000000001</c:v>
                </c:pt>
                <c:pt idx="1571">
                  <c:v>83.622753000000003</c:v>
                </c:pt>
                <c:pt idx="1572">
                  <c:v>83.645111</c:v>
                </c:pt>
                <c:pt idx="1573">
                  <c:v>83.627376999999996</c:v>
                </c:pt>
                <c:pt idx="1574">
                  <c:v>83.582082</c:v>
                </c:pt>
                <c:pt idx="1575">
                  <c:v>83.533663000000004</c:v>
                </c:pt>
                <c:pt idx="1576">
                  <c:v>83.505657999999997</c:v>
                </c:pt>
                <c:pt idx="1577">
                  <c:v>83.504375999999993</c:v>
                </c:pt>
                <c:pt idx="1578">
                  <c:v>83.512454000000005</c:v>
                </c:pt>
                <c:pt idx="1579">
                  <c:v>83.506715</c:v>
                </c:pt>
                <c:pt idx="1580">
                  <c:v>83.483480999999998</c:v>
                </c:pt>
                <c:pt idx="1581">
                  <c:v>83.458523</c:v>
                </c:pt>
                <c:pt idx="1582">
                  <c:v>83.442567999999994</c:v>
                </c:pt>
                <c:pt idx="1583">
                  <c:v>83.428791000000004</c:v>
                </c:pt>
                <c:pt idx="1584">
                  <c:v>83.408734999999993</c:v>
                </c:pt>
                <c:pt idx="1585">
                  <c:v>83.390023999999997</c:v>
                </c:pt>
                <c:pt idx="1586">
                  <c:v>83.389055999999997</c:v>
                </c:pt>
                <c:pt idx="1587">
                  <c:v>83.410008000000005</c:v>
                </c:pt>
                <c:pt idx="1588">
                  <c:v>83.438523000000004</c:v>
                </c:pt>
                <c:pt idx="1589">
                  <c:v>83.455962</c:v>
                </c:pt>
                <c:pt idx="1590">
                  <c:v>83.455956</c:v>
                </c:pt>
                <c:pt idx="1591">
                  <c:v>83.447149999999993</c:v>
                </c:pt>
                <c:pt idx="1592">
                  <c:v>83.442732000000007</c:v>
                </c:pt>
                <c:pt idx="1593">
                  <c:v>83.447989000000007</c:v>
                </c:pt>
                <c:pt idx="1594">
                  <c:v>83.457162999999994</c:v>
                </c:pt>
                <c:pt idx="1595">
                  <c:v>83.462012999999999</c:v>
                </c:pt>
                <c:pt idx="1596">
                  <c:v>83.462120999999996</c:v>
                </c:pt>
                <c:pt idx="1597">
                  <c:v>83.464948000000007</c:v>
                </c:pt>
                <c:pt idx="1598">
                  <c:v>83.476455999999999</c:v>
                </c:pt>
                <c:pt idx="1599">
                  <c:v>83.494512</c:v>
                </c:pt>
                <c:pt idx="1600">
                  <c:v>83.512236999999999</c:v>
                </c:pt>
                <c:pt idx="1601">
                  <c:v>83.525308999999993</c:v>
                </c:pt>
                <c:pt idx="1602">
                  <c:v>83.534042999999997</c:v>
                </c:pt>
                <c:pt idx="1603">
                  <c:v>83.539586</c:v>
                </c:pt>
                <c:pt idx="1604">
                  <c:v>83.540763999999996</c:v>
                </c:pt>
                <c:pt idx="1605">
                  <c:v>83.535954000000004</c:v>
                </c:pt>
                <c:pt idx="1606">
                  <c:v>83.527064999999993</c:v>
                </c:pt>
                <c:pt idx="1607">
                  <c:v>83.519368999999998</c:v>
                </c:pt>
                <c:pt idx="1608">
                  <c:v>83.515991</c:v>
                </c:pt>
                <c:pt idx="1609">
                  <c:v>83.514579999999995</c:v>
                </c:pt>
                <c:pt idx="1610">
                  <c:v>83.512977000000006</c:v>
                </c:pt>
                <c:pt idx="1611">
                  <c:v>83.517169999999993</c:v>
                </c:pt>
                <c:pt idx="1612">
                  <c:v>83.537942000000001</c:v>
                </c:pt>
                <c:pt idx="1613">
                  <c:v>83.577023999999994</c:v>
                </c:pt>
                <c:pt idx="1614">
                  <c:v>83.620935000000003</c:v>
                </c:pt>
                <c:pt idx="1615">
                  <c:v>83.652467000000001</c:v>
                </c:pt>
                <c:pt idx="1616">
                  <c:v>83.665650999999997</c:v>
                </c:pt>
                <c:pt idx="1617">
                  <c:v>83.665137999999999</c:v>
                </c:pt>
                <c:pt idx="1618">
                  <c:v>83.653895000000006</c:v>
                </c:pt>
                <c:pt idx="1619">
                  <c:v>83.629195999999993</c:v>
                </c:pt>
                <c:pt idx="1620">
                  <c:v>83.591504</c:v>
                </c:pt>
                <c:pt idx="1621">
                  <c:v>83.549587000000002</c:v>
                </c:pt>
                <c:pt idx="1622">
                  <c:v>83.512662000000006</c:v>
                </c:pt>
                <c:pt idx="1623">
                  <c:v>83.484791000000001</c:v>
                </c:pt>
                <c:pt idx="1624">
                  <c:v>83.475437999999997</c:v>
                </c:pt>
                <c:pt idx="1625">
                  <c:v>83.503299999999996</c:v>
                </c:pt>
                <c:pt idx="1626">
                  <c:v>83.572142999999997</c:v>
                </c:pt>
                <c:pt idx="1627">
                  <c:v>83.645936000000006</c:v>
                </c:pt>
                <c:pt idx="1628">
                  <c:v>83.673803000000007</c:v>
                </c:pt>
                <c:pt idx="1629">
                  <c:v>83.652698000000001</c:v>
                </c:pt>
                <c:pt idx="1630">
                  <c:v>83.642010999999997</c:v>
                </c:pt>
                <c:pt idx="1631">
                  <c:v>83.693081000000006</c:v>
                </c:pt>
                <c:pt idx="1632">
                  <c:v>83.777275000000003</c:v>
                </c:pt>
                <c:pt idx="1633">
                  <c:v>83.809135999999995</c:v>
                </c:pt>
                <c:pt idx="1634">
                  <c:v>83.736414999999994</c:v>
                </c:pt>
                <c:pt idx="1635">
                  <c:v>83.588803999999996</c:v>
                </c:pt>
                <c:pt idx="1636">
                  <c:v>83.459277999999998</c:v>
                </c:pt>
                <c:pt idx="1637">
                  <c:v>83.452826000000002</c:v>
                </c:pt>
                <c:pt idx="1638">
                  <c:v>83.608967000000007</c:v>
                </c:pt>
                <c:pt idx="1639">
                  <c:v>83.857000999999997</c:v>
                </c:pt>
                <c:pt idx="1640">
                  <c:v>84.050000999999995</c:v>
                </c:pt>
                <c:pt idx="1641">
                  <c:v>84.069151000000005</c:v>
                </c:pt>
                <c:pt idx="1642">
                  <c:v>83.927064999999999</c:v>
                </c:pt>
                <c:pt idx="1643">
                  <c:v>83.731102000000007</c:v>
                </c:pt>
                <c:pt idx="1644">
                  <c:v>83.589639000000005</c:v>
                </c:pt>
                <c:pt idx="1645">
                  <c:v>83.550562999999997</c:v>
                </c:pt>
                <c:pt idx="1646">
                  <c:v>83.592770000000002</c:v>
                </c:pt>
                <c:pt idx="1647">
                  <c:v>83.663236999999995</c:v>
                </c:pt>
                <c:pt idx="1648">
                  <c:v>83.703304000000003</c:v>
                </c:pt>
                <c:pt idx="1649">
                  <c:v>83.705524999999994</c:v>
                </c:pt>
                <c:pt idx="1650">
                  <c:v>83.703433000000004</c:v>
                </c:pt>
                <c:pt idx="1651">
                  <c:v>83.719633000000002</c:v>
                </c:pt>
                <c:pt idx="1652">
                  <c:v>83.752538999999999</c:v>
                </c:pt>
                <c:pt idx="1653">
                  <c:v>83.766571999999996</c:v>
                </c:pt>
                <c:pt idx="1654">
                  <c:v>83.740745000000004</c:v>
                </c:pt>
                <c:pt idx="1655">
                  <c:v>83.685528000000005</c:v>
                </c:pt>
                <c:pt idx="1656">
                  <c:v>83.652133000000006</c:v>
                </c:pt>
                <c:pt idx="1657">
                  <c:v>83.680830999999998</c:v>
                </c:pt>
                <c:pt idx="1658">
                  <c:v>83.737387999999996</c:v>
                </c:pt>
                <c:pt idx="1659">
                  <c:v>83.776848000000001</c:v>
                </c:pt>
                <c:pt idx="1660">
                  <c:v>83.777856999999997</c:v>
                </c:pt>
                <c:pt idx="1661">
                  <c:v>83.755127999999999</c:v>
                </c:pt>
                <c:pt idx="1662">
                  <c:v>83.727425999999994</c:v>
                </c:pt>
                <c:pt idx="1663">
                  <c:v>83.71311</c:v>
                </c:pt>
                <c:pt idx="1664">
                  <c:v>83.715933000000007</c:v>
                </c:pt>
                <c:pt idx="1665">
                  <c:v>83.722077999999996</c:v>
                </c:pt>
                <c:pt idx="1666">
                  <c:v>83.708811999999995</c:v>
                </c:pt>
                <c:pt idx="1667">
                  <c:v>83.682506000000004</c:v>
                </c:pt>
                <c:pt idx="1668">
                  <c:v>83.665136000000004</c:v>
                </c:pt>
                <c:pt idx="1669">
                  <c:v>83.671878000000007</c:v>
                </c:pt>
                <c:pt idx="1670">
                  <c:v>83.691505000000006</c:v>
                </c:pt>
                <c:pt idx="1671">
                  <c:v>83.700622999999993</c:v>
                </c:pt>
                <c:pt idx="1672">
                  <c:v>83.706855000000004</c:v>
                </c:pt>
                <c:pt idx="1673">
                  <c:v>83.710192000000006</c:v>
                </c:pt>
                <c:pt idx="1674">
                  <c:v>83.717229000000003</c:v>
                </c:pt>
                <c:pt idx="1675">
                  <c:v>83.726264</c:v>
                </c:pt>
                <c:pt idx="1676">
                  <c:v>83.748855000000006</c:v>
                </c:pt>
                <c:pt idx="1677">
                  <c:v>83.790533999999994</c:v>
                </c:pt>
                <c:pt idx="1678">
                  <c:v>83.828981999999996</c:v>
                </c:pt>
                <c:pt idx="1679">
                  <c:v>83.844102000000007</c:v>
                </c:pt>
                <c:pt idx="1680">
                  <c:v>83.829069000000004</c:v>
                </c:pt>
                <c:pt idx="1681">
                  <c:v>83.800708999999998</c:v>
                </c:pt>
                <c:pt idx="1682">
                  <c:v>83.766889000000006</c:v>
                </c:pt>
                <c:pt idx="1683">
                  <c:v>83.735557999999997</c:v>
                </c:pt>
                <c:pt idx="1684">
                  <c:v>83.718395000000001</c:v>
                </c:pt>
                <c:pt idx="1685">
                  <c:v>83.727722</c:v>
                </c:pt>
                <c:pt idx="1686">
                  <c:v>83.761870000000002</c:v>
                </c:pt>
                <c:pt idx="1687">
                  <c:v>83.803531000000007</c:v>
                </c:pt>
                <c:pt idx="1688">
                  <c:v>83.842068999999995</c:v>
                </c:pt>
                <c:pt idx="1689">
                  <c:v>83.873875999999996</c:v>
                </c:pt>
                <c:pt idx="1690">
                  <c:v>83.896400999999997</c:v>
                </c:pt>
                <c:pt idx="1691">
                  <c:v>83.892568999999995</c:v>
                </c:pt>
                <c:pt idx="1692">
                  <c:v>83.852552000000003</c:v>
                </c:pt>
                <c:pt idx="1693">
                  <c:v>83.786057</c:v>
                </c:pt>
                <c:pt idx="1694">
                  <c:v>83.726759999999999</c:v>
                </c:pt>
                <c:pt idx="1695">
                  <c:v>83.704481000000001</c:v>
                </c:pt>
                <c:pt idx="1696">
                  <c:v>83.723498000000006</c:v>
                </c:pt>
                <c:pt idx="1697">
                  <c:v>83.755334000000005</c:v>
                </c:pt>
                <c:pt idx="1698">
                  <c:v>83.761003000000002</c:v>
                </c:pt>
                <c:pt idx="1699">
                  <c:v>83.722284000000002</c:v>
                </c:pt>
                <c:pt idx="1700">
                  <c:v>83.662132999999997</c:v>
                </c:pt>
                <c:pt idx="1701">
                  <c:v>83.625343000000001</c:v>
                </c:pt>
                <c:pt idx="1702">
                  <c:v>83.642291</c:v>
                </c:pt>
                <c:pt idx="1703">
                  <c:v>83.698746999999997</c:v>
                </c:pt>
                <c:pt idx="1704">
                  <c:v>83.750701000000007</c:v>
                </c:pt>
                <c:pt idx="1705">
                  <c:v>83.757093999999995</c:v>
                </c:pt>
                <c:pt idx="1706">
                  <c:v>83.715219000000005</c:v>
                </c:pt>
                <c:pt idx="1707">
                  <c:v>83.653893999999994</c:v>
                </c:pt>
                <c:pt idx="1708">
                  <c:v>83.604866999999999</c:v>
                </c:pt>
                <c:pt idx="1709">
                  <c:v>83.570335</c:v>
                </c:pt>
                <c:pt idx="1710">
                  <c:v>83.530901</c:v>
                </c:pt>
                <c:pt idx="1711">
                  <c:v>83.478697999999994</c:v>
                </c:pt>
                <c:pt idx="1712">
                  <c:v>83.439456000000007</c:v>
                </c:pt>
                <c:pt idx="1713">
                  <c:v>83.448239000000001</c:v>
                </c:pt>
                <c:pt idx="1714">
                  <c:v>83.506107</c:v>
                </c:pt>
                <c:pt idx="1715">
                  <c:v>83.569950000000006</c:v>
                </c:pt>
                <c:pt idx="1716">
                  <c:v>83.590602000000004</c:v>
                </c:pt>
                <c:pt idx="1717">
                  <c:v>83.557018999999997</c:v>
                </c:pt>
                <c:pt idx="1718">
                  <c:v>83.498334999999997</c:v>
                </c:pt>
                <c:pt idx="1719">
                  <c:v>83.451661000000001</c:v>
                </c:pt>
                <c:pt idx="1720">
                  <c:v>83.431759999999997</c:v>
                </c:pt>
                <c:pt idx="1721">
                  <c:v>83.428140999999997</c:v>
                </c:pt>
                <c:pt idx="1722">
                  <c:v>83.419434999999993</c:v>
                </c:pt>
                <c:pt idx="1723">
                  <c:v>83.393265</c:v>
                </c:pt>
                <c:pt idx="1724">
                  <c:v>83.358705</c:v>
                </c:pt>
                <c:pt idx="1725">
                  <c:v>83.342252999999999</c:v>
                </c:pt>
                <c:pt idx="1726">
                  <c:v>83.364382000000006</c:v>
                </c:pt>
                <c:pt idx="1727">
                  <c:v>83.416331999999997</c:v>
                </c:pt>
                <c:pt idx="1728">
                  <c:v>83.462969000000001</c:v>
                </c:pt>
                <c:pt idx="1729">
                  <c:v>83.468356</c:v>
                </c:pt>
                <c:pt idx="1730">
                  <c:v>83.419077000000001</c:v>
                </c:pt>
                <c:pt idx="1731">
                  <c:v>83.330274000000003</c:v>
                </c:pt>
                <c:pt idx="1732">
                  <c:v>83.239559</c:v>
                </c:pt>
                <c:pt idx="1733">
                  <c:v>83.189774999999997</c:v>
                </c:pt>
                <c:pt idx="1734">
                  <c:v>83.201559000000003</c:v>
                </c:pt>
                <c:pt idx="1735">
                  <c:v>83.253973999999999</c:v>
                </c:pt>
                <c:pt idx="1736">
                  <c:v>83.299931000000001</c:v>
                </c:pt>
                <c:pt idx="1737">
                  <c:v>83.305604000000002</c:v>
                </c:pt>
                <c:pt idx="1738">
                  <c:v>83.272113000000004</c:v>
                </c:pt>
                <c:pt idx="1739">
                  <c:v>83.221367000000001</c:v>
                </c:pt>
                <c:pt idx="1740">
                  <c:v>83.175538000000003</c:v>
                </c:pt>
                <c:pt idx="1741">
                  <c:v>83.152154999999993</c:v>
                </c:pt>
                <c:pt idx="1742">
                  <c:v>83.160191999999995</c:v>
                </c:pt>
                <c:pt idx="1743">
                  <c:v>83.188513999999998</c:v>
                </c:pt>
                <c:pt idx="1744">
                  <c:v>83.207035000000005</c:v>
                </c:pt>
                <c:pt idx="1745">
                  <c:v>83.196472</c:v>
                </c:pt>
                <c:pt idx="1746">
                  <c:v>83.170883000000003</c:v>
                </c:pt>
                <c:pt idx="1747">
                  <c:v>83.160908000000006</c:v>
                </c:pt>
                <c:pt idx="1748">
                  <c:v>83.179851999999997</c:v>
                </c:pt>
                <c:pt idx="1749">
                  <c:v>83.217040999999995</c:v>
                </c:pt>
                <c:pt idx="1750">
                  <c:v>83.256095000000002</c:v>
                </c:pt>
                <c:pt idx="1751">
                  <c:v>83.282604000000006</c:v>
                </c:pt>
                <c:pt idx="1752">
                  <c:v>83.279640000000001</c:v>
                </c:pt>
                <c:pt idx="1753">
                  <c:v>83.235082000000006</c:v>
                </c:pt>
                <c:pt idx="1754">
                  <c:v>83.158140000000003</c:v>
                </c:pt>
                <c:pt idx="1755">
                  <c:v>83.077444999999997</c:v>
                </c:pt>
                <c:pt idx="1756">
                  <c:v>83.019347999999994</c:v>
                </c:pt>
                <c:pt idx="1757">
                  <c:v>82.993326999999994</c:v>
                </c:pt>
                <c:pt idx="1758">
                  <c:v>82.994258000000002</c:v>
                </c:pt>
                <c:pt idx="1759">
                  <c:v>83.004168000000007</c:v>
                </c:pt>
                <c:pt idx="1760">
                  <c:v>82.994816</c:v>
                </c:pt>
                <c:pt idx="1761">
                  <c:v>82.949539000000001</c:v>
                </c:pt>
                <c:pt idx="1762">
                  <c:v>82.888923000000005</c:v>
                </c:pt>
                <c:pt idx="1763">
                  <c:v>82.858739999999997</c:v>
                </c:pt>
                <c:pt idx="1764">
                  <c:v>82.881826000000004</c:v>
                </c:pt>
                <c:pt idx="1765">
                  <c:v>82.932514999999995</c:v>
                </c:pt>
                <c:pt idx="1766">
                  <c:v>82.966994999999997</c:v>
                </c:pt>
                <c:pt idx="1767">
                  <c:v>82.969065000000001</c:v>
                </c:pt>
                <c:pt idx="1768">
                  <c:v>82.956844000000004</c:v>
                </c:pt>
                <c:pt idx="1769">
                  <c:v>82.951800000000006</c:v>
                </c:pt>
                <c:pt idx="1770">
                  <c:v>82.952619999999996</c:v>
                </c:pt>
                <c:pt idx="1771">
                  <c:v>82.939995999999994</c:v>
                </c:pt>
                <c:pt idx="1772">
                  <c:v>82.903675000000007</c:v>
                </c:pt>
                <c:pt idx="1773">
                  <c:v>82.863433000000001</c:v>
                </c:pt>
                <c:pt idx="1774">
                  <c:v>82.856926999999999</c:v>
                </c:pt>
                <c:pt idx="1775">
                  <c:v>82.898818000000006</c:v>
                </c:pt>
                <c:pt idx="1776">
                  <c:v>82.957440000000005</c:v>
                </c:pt>
                <c:pt idx="1777">
                  <c:v>82.988038000000003</c:v>
                </c:pt>
                <c:pt idx="1778">
                  <c:v>82.987397000000001</c:v>
                </c:pt>
                <c:pt idx="1779">
                  <c:v>82.995305999999999</c:v>
                </c:pt>
                <c:pt idx="1780">
                  <c:v>83.036745999999994</c:v>
                </c:pt>
                <c:pt idx="1781">
                  <c:v>83.083845999999994</c:v>
                </c:pt>
                <c:pt idx="1782">
                  <c:v>83.088435000000004</c:v>
                </c:pt>
                <c:pt idx="1783">
                  <c:v>83.035960000000003</c:v>
                </c:pt>
                <c:pt idx="1784">
                  <c:v>82.952504000000005</c:v>
                </c:pt>
                <c:pt idx="1785">
                  <c:v>82.872016000000002</c:v>
                </c:pt>
                <c:pt idx="1786">
                  <c:v>82.816564</c:v>
                </c:pt>
                <c:pt idx="1787">
                  <c:v>82.798800999999997</c:v>
                </c:pt>
                <c:pt idx="1788">
                  <c:v>82.818804</c:v>
                </c:pt>
                <c:pt idx="1789">
                  <c:v>82.856898000000001</c:v>
                </c:pt>
                <c:pt idx="1790">
                  <c:v>82.886632000000006</c:v>
                </c:pt>
                <c:pt idx="1791">
                  <c:v>82.900231000000005</c:v>
                </c:pt>
                <c:pt idx="1792">
                  <c:v>82.912254000000004</c:v>
                </c:pt>
                <c:pt idx="1793">
                  <c:v>82.934546999999995</c:v>
                </c:pt>
                <c:pt idx="1794">
                  <c:v>82.956243999999998</c:v>
                </c:pt>
                <c:pt idx="1795">
                  <c:v>82.954992000000004</c:v>
                </c:pt>
                <c:pt idx="1796">
                  <c:v>82.925268000000003</c:v>
                </c:pt>
                <c:pt idx="1797">
                  <c:v>82.890012999999996</c:v>
                </c:pt>
                <c:pt idx="1798">
                  <c:v>82.882238999999998</c:v>
                </c:pt>
                <c:pt idx="1799">
                  <c:v>82.916137000000006</c:v>
                </c:pt>
                <c:pt idx="1800">
                  <c:v>82.977534000000006</c:v>
                </c:pt>
                <c:pt idx="1801">
                  <c:v>83.041567999999998</c:v>
                </c:pt>
                <c:pt idx="1802">
                  <c:v>83.091487000000001</c:v>
                </c:pt>
                <c:pt idx="1803">
                  <c:v>83.116220999999996</c:v>
                </c:pt>
                <c:pt idx="1804">
                  <c:v>83.104366999999996</c:v>
                </c:pt>
                <c:pt idx="1805">
                  <c:v>83.058238000000003</c:v>
                </c:pt>
                <c:pt idx="1806">
                  <c:v>83.007362999999998</c:v>
                </c:pt>
                <c:pt idx="1807">
                  <c:v>82.984099000000001</c:v>
                </c:pt>
                <c:pt idx="1808">
                  <c:v>82.981160000000003</c:v>
                </c:pt>
                <c:pt idx="1809">
                  <c:v>82.957241999999994</c:v>
                </c:pt>
                <c:pt idx="1810">
                  <c:v>82.896361999999996</c:v>
                </c:pt>
                <c:pt idx="1811">
                  <c:v>82.840209999999999</c:v>
                </c:pt>
                <c:pt idx="1812">
                  <c:v>82.841301000000001</c:v>
                </c:pt>
                <c:pt idx="1813">
                  <c:v>82.893960000000007</c:v>
                </c:pt>
                <c:pt idx="1814">
                  <c:v>82.931372999999994</c:v>
                </c:pt>
                <c:pt idx="1815">
                  <c:v>82.888593999999998</c:v>
                </c:pt>
                <c:pt idx="1816">
                  <c:v>82.760743000000005</c:v>
                </c:pt>
                <c:pt idx="1817">
                  <c:v>82.606470999999999</c:v>
                </c:pt>
                <c:pt idx="1818">
                  <c:v>82.504091000000003</c:v>
                </c:pt>
                <c:pt idx="1819">
                  <c:v>82.493598000000006</c:v>
                </c:pt>
                <c:pt idx="1820">
                  <c:v>82.545299999999997</c:v>
                </c:pt>
                <c:pt idx="1821">
                  <c:v>82.590511000000006</c:v>
                </c:pt>
                <c:pt idx="1822">
                  <c:v>82.588060999999996</c:v>
                </c:pt>
                <c:pt idx="1823">
                  <c:v>82.555638000000002</c:v>
                </c:pt>
                <c:pt idx="1824">
                  <c:v>82.541931000000005</c:v>
                </c:pt>
                <c:pt idx="1825">
                  <c:v>82.582991000000007</c:v>
                </c:pt>
                <c:pt idx="1826">
                  <c:v>82.683274999999995</c:v>
                </c:pt>
                <c:pt idx="1827">
                  <c:v>82.811345000000003</c:v>
                </c:pt>
                <c:pt idx="1828">
                  <c:v>82.904031000000003</c:v>
                </c:pt>
                <c:pt idx="1829">
                  <c:v>82.904617000000002</c:v>
                </c:pt>
                <c:pt idx="1830">
                  <c:v>82.819479000000001</c:v>
                </c:pt>
                <c:pt idx="1831">
                  <c:v>82.721159</c:v>
                </c:pt>
                <c:pt idx="1832">
                  <c:v>82.674226000000004</c:v>
                </c:pt>
                <c:pt idx="1833">
                  <c:v>82.672793999999996</c:v>
                </c:pt>
                <c:pt idx="1834">
                  <c:v>82.675343999999996</c:v>
                </c:pt>
                <c:pt idx="1835">
                  <c:v>82.681217000000004</c:v>
                </c:pt>
                <c:pt idx="1836">
                  <c:v>82.732372999999995</c:v>
                </c:pt>
                <c:pt idx="1837">
                  <c:v>82.842634000000004</c:v>
                </c:pt>
                <c:pt idx="1838">
                  <c:v>82.964682999999994</c:v>
                </c:pt>
                <c:pt idx="1839">
                  <c:v>83.03501</c:v>
                </c:pt>
                <c:pt idx="1840">
                  <c:v>83.027811</c:v>
                </c:pt>
                <c:pt idx="1841">
                  <c:v>82.962427000000005</c:v>
                </c:pt>
                <c:pt idx="1842">
                  <c:v>82.881994000000006</c:v>
                </c:pt>
                <c:pt idx="1843">
                  <c:v>82.828005000000005</c:v>
                </c:pt>
                <c:pt idx="1844">
                  <c:v>82.813157000000004</c:v>
                </c:pt>
                <c:pt idx="1845">
                  <c:v>82.818402000000006</c:v>
                </c:pt>
                <c:pt idx="1846">
                  <c:v>82.827454000000003</c:v>
                </c:pt>
                <c:pt idx="1847">
                  <c:v>82.851450999999997</c:v>
                </c:pt>
                <c:pt idx="1848">
                  <c:v>82.900058999999999</c:v>
                </c:pt>
                <c:pt idx="1849">
                  <c:v>82.940550999999999</c:v>
                </c:pt>
                <c:pt idx="1850">
                  <c:v>82.920430999999994</c:v>
                </c:pt>
                <c:pt idx="1851">
                  <c:v>82.835515000000001</c:v>
                </c:pt>
                <c:pt idx="1852">
                  <c:v>82.745506000000006</c:v>
                </c:pt>
                <c:pt idx="1853">
                  <c:v>82.708792000000003</c:v>
                </c:pt>
                <c:pt idx="1854">
                  <c:v>82.726830000000007</c:v>
                </c:pt>
                <c:pt idx="1855">
                  <c:v>82.764245000000003</c:v>
                </c:pt>
                <c:pt idx="1856">
                  <c:v>82.799398999999994</c:v>
                </c:pt>
                <c:pt idx="1857">
                  <c:v>82.835739000000004</c:v>
                </c:pt>
                <c:pt idx="1858">
                  <c:v>82.877707999999998</c:v>
                </c:pt>
                <c:pt idx="1859">
                  <c:v>82.918356000000003</c:v>
                </c:pt>
                <c:pt idx="1860">
                  <c:v>82.950142</c:v>
                </c:pt>
                <c:pt idx="1861">
                  <c:v>82.975828000000007</c:v>
                </c:pt>
                <c:pt idx="1862">
                  <c:v>83.006488000000004</c:v>
                </c:pt>
                <c:pt idx="1863">
                  <c:v>83.050657999999999</c:v>
                </c:pt>
                <c:pt idx="1864">
                  <c:v>83.100838999999993</c:v>
                </c:pt>
                <c:pt idx="1865">
                  <c:v>83.132023000000004</c:v>
                </c:pt>
                <c:pt idx="1866">
                  <c:v>83.125922000000003</c:v>
                </c:pt>
                <c:pt idx="1867">
                  <c:v>83.098916000000003</c:v>
                </c:pt>
                <c:pt idx="1868">
                  <c:v>83.090449000000007</c:v>
                </c:pt>
                <c:pt idx="1869">
                  <c:v>83.117204000000001</c:v>
                </c:pt>
                <c:pt idx="1870">
                  <c:v>83.154287999999994</c:v>
                </c:pt>
                <c:pt idx="1871">
                  <c:v>83.170849000000004</c:v>
                </c:pt>
                <c:pt idx="1872">
                  <c:v>83.169572000000002</c:v>
                </c:pt>
                <c:pt idx="1873">
                  <c:v>83.173877000000005</c:v>
                </c:pt>
                <c:pt idx="1874">
                  <c:v>83.185748000000004</c:v>
                </c:pt>
                <c:pt idx="1875">
                  <c:v>83.181089999999998</c:v>
                </c:pt>
                <c:pt idx="1876">
                  <c:v>83.149235000000004</c:v>
                </c:pt>
                <c:pt idx="1877">
                  <c:v>83.114363999999995</c:v>
                </c:pt>
                <c:pt idx="1878">
                  <c:v>83.105581000000001</c:v>
                </c:pt>
                <c:pt idx="1879">
                  <c:v>83.120462000000003</c:v>
                </c:pt>
                <c:pt idx="1880">
                  <c:v>83.131917999999999</c:v>
                </c:pt>
                <c:pt idx="1881">
                  <c:v>83.121781999999996</c:v>
                </c:pt>
                <c:pt idx="1882">
                  <c:v>83.092511999999999</c:v>
                </c:pt>
                <c:pt idx="1883">
                  <c:v>83.052138999999997</c:v>
                </c:pt>
                <c:pt idx="1884">
                  <c:v>83.007631000000003</c:v>
                </c:pt>
                <c:pt idx="1885">
                  <c:v>82.976224999999999</c:v>
                </c:pt>
                <c:pt idx="1886">
                  <c:v>82.984684999999999</c:v>
                </c:pt>
                <c:pt idx="1887">
                  <c:v>83.042933000000005</c:v>
                </c:pt>
                <c:pt idx="1888">
                  <c:v>83.125134000000003</c:v>
                </c:pt>
                <c:pt idx="1889">
                  <c:v>83.188906000000003</c:v>
                </c:pt>
                <c:pt idx="1890">
                  <c:v>83.212091999999998</c:v>
                </c:pt>
                <c:pt idx="1891">
                  <c:v>83.205927000000003</c:v>
                </c:pt>
                <c:pt idx="1892">
                  <c:v>83.197652000000005</c:v>
                </c:pt>
                <c:pt idx="1893">
                  <c:v>83.207396000000003</c:v>
                </c:pt>
                <c:pt idx="1894">
                  <c:v>83.235443000000004</c:v>
                </c:pt>
                <c:pt idx="1895">
                  <c:v>83.258420000000001</c:v>
                </c:pt>
                <c:pt idx="1896">
                  <c:v>83.239465999999993</c:v>
                </c:pt>
                <c:pt idx="1897">
                  <c:v>83.158299</c:v>
                </c:pt>
                <c:pt idx="1898">
                  <c:v>83.038549000000003</c:v>
                </c:pt>
                <c:pt idx="1899">
                  <c:v>82.936020999999997</c:v>
                </c:pt>
                <c:pt idx="1900">
                  <c:v>82.891547000000003</c:v>
                </c:pt>
                <c:pt idx="1901">
                  <c:v>82.900751</c:v>
                </c:pt>
                <c:pt idx="1902">
                  <c:v>82.934134</c:v>
                </c:pt>
                <c:pt idx="1903">
                  <c:v>82.975609000000006</c:v>
                </c:pt>
                <c:pt idx="1904">
                  <c:v>83.029510000000002</c:v>
                </c:pt>
                <c:pt idx="1905">
                  <c:v>83.095048000000006</c:v>
                </c:pt>
                <c:pt idx="1906">
                  <c:v>83.149714000000003</c:v>
                </c:pt>
                <c:pt idx="1907">
                  <c:v>83.165131000000002</c:v>
                </c:pt>
                <c:pt idx="1908">
                  <c:v>83.135354000000007</c:v>
                </c:pt>
                <c:pt idx="1909">
                  <c:v>83.086995999999999</c:v>
                </c:pt>
                <c:pt idx="1910">
                  <c:v>83.062659999999994</c:v>
                </c:pt>
                <c:pt idx="1911">
                  <c:v>83.088408000000001</c:v>
                </c:pt>
                <c:pt idx="1912">
                  <c:v>83.149849000000003</c:v>
                </c:pt>
                <c:pt idx="1913">
                  <c:v>83.201431999999997</c:v>
                </c:pt>
                <c:pt idx="1914">
                  <c:v>83.203117000000006</c:v>
                </c:pt>
                <c:pt idx="1915">
                  <c:v>83.153030999999999</c:v>
                </c:pt>
                <c:pt idx="1916">
                  <c:v>83.088041000000004</c:v>
                </c:pt>
                <c:pt idx="1917">
                  <c:v>83.053202999999996</c:v>
                </c:pt>
                <c:pt idx="1918">
                  <c:v>83.070121</c:v>
                </c:pt>
                <c:pt idx="1919">
                  <c:v>83.127758999999998</c:v>
                </c:pt>
                <c:pt idx="1920">
                  <c:v>83.197777000000002</c:v>
                </c:pt>
                <c:pt idx="1921">
                  <c:v>83.259033000000002</c:v>
                </c:pt>
                <c:pt idx="1922">
                  <c:v>83.306787999999997</c:v>
                </c:pt>
                <c:pt idx="1923">
                  <c:v>83.339271999999994</c:v>
                </c:pt>
                <c:pt idx="1924">
                  <c:v>83.343528000000006</c:v>
                </c:pt>
                <c:pt idx="1925">
                  <c:v>83.306186999999994</c:v>
                </c:pt>
                <c:pt idx="1926">
                  <c:v>83.238758000000004</c:v>
                </c:pt>
                <c:pt idx="1927">
                  <c:v>83.178157999999996</c:v>
                </c:pt>
                <c:pt idx="1928">
                  <c:v>83.151784000000006</c:v>
                </c:pt>
                <c:pt idx="1929">
                  <c:v>83.151218</c:v>
                </c:pt>
                <c:pt idx="1930">
                  <c:v>83.150751999999997</c:v>
                </c:pt>
                <c:pt idx="1931">
                  <c:v>83.142328000000006</c:v>
                </c:pt>
                <c:pt idx="1932">
                  <c:v>83.139632000000006</c:v>
                </c:pt>
                <c:pt idx="1933">
                  <c:v>83.154043000000001</c:v>
                </c:pt>
                <c:pt idx="1934">
                  <c:v>83.181185999999997</c:v>
                </c:pt>
                <c:pt idx="1935">
                  <c:v>83.209138999999993</c:v>
                </c:pt>
                <c:pt idx="1936">
                  <c:v>83.226898000000006</c:v>
                </c:pt>
                <c:pt idx="1937">
                  <c:v>83.223012999999995</c:v>
                </c:pt>
                <c:pt idx="1938">
                  <c:v>83.187190999999999</c:v>
                </c:pt>
                <c:pt idx="1939">
                  <c:v>83.118658999999994</c:v>
                </c:pt>
                <c:pt idx="1940">
                  <c:v>83.029437999999999</c:v>
                </c:pt>
                <c:pt idx="1941">
                  <c:v>82.939374999999998</c:v>
                </c:pt>
                <c:pt idx="1942">
                  <c:v>82.872038000000003</c:v>
                </c:pt>
                <c:pt idx="1943">
                  <c:v>82.848110000000005</c:v>
                </c:pt>
                <c:pt idx="1944">
                  <c:v>82.866467999999998</c:v>
                </c:pt>
                <c:pt idx="1945">
                  <c:v>82.89246</c:v>
                </c:pt>
                <c:pt idx="1946">
                  <c:v>82.883909000000003</c:v>
                </c:pt>
                <c:pt idx="1947">
                  <c:v>82.838031999999998</c:v>
                </c:pt>
                <c:pt idx="1948">
                  <c:v>82.801422000000002</c:v>
                </c:pt>
                <c:pt idx="1949">
                  <c:v>82.824451999999994</c:v>
                </c:pt>
                <c:pt idx="1950">
                  <c:v>82.912209000000004</c:v>
                </c:pt>
                <c:pt idx="1951">
                  <c:v>83.022009999999995</c:v>
                </c:pt>
                <c:pt idx="1952">
                  <c:v>83.105418999999998</c:v>
                </c:pt>
                <c:pt idx="1953">
                  <c:v>83.145917999999995</c:v>
                </c:pt>
                <c:pt idx="1954">
                  <c:v>83.153343000000007</c:v>
                </c:pt>
                <c:pt idx="1955">
                  <c:v>83.138260000000002</c:v>
                </c:pt>
                <c:pt idx="1956">
                  <c:v>83.102914999999996</c:v>
                </c:pt>
                <c:pt idx="1957">
                  <c:v>83.045614</c:v>
                </c:pt>
                <c:pt idx="1958">
                  <c:v>82.961927000000003</c:v>
                </c:pt>
                <c:pt idx="1959">
                  <c:v>82.848281</c:v>
                </c:pt>
                <c:pt idx="1960">
                  <c:v>82.719050999999993</c:v>
                </c:pt>
                <c:pt idx="1961">
                  <c:v>82.619281999999998</c:v>
                </c:pt>
                <c:pt idx="1962">
                  <c:v>82.601676999999995</c:v>
                </c:pt>
                <c:pt idx="1963">
                  <c:v>82.673002999999994</c:v>
                </c:pt>
                <c:pt idx="1964">
                  <c:v>82.770067999999995</c:v>
                </c:pt>
                <c:pt idx="1965">
                  <c:v>82.820187000000004</c:v>
                </c:pt>
                <c:pt idx="1966">
                  <c:v>82.825252000000006</c:v>
                </c:pt>
                <c:pt idx="1967">
                  <c:v>82.849003999999994</c:v>
                </c:pt>
                <c:pt idx="1968">
                  <c:v>82.916347000000002</c:v>
                </c:pt>
                <c:pt idx="1969">
                  <c:v>82.973708999999999</c:v>
                </c:pt>
                <c:pt idx="1970">
                  <c:v>82.972217000000001</c:v>
                </c:pt>
                <c:pt idx="1971">
                  <c:v>82.943504000000004</c:v>
                </c:pt>
                <c:pt idx="1972">
                  <c:v>82.949859000000004</c:v>
                </c:pt>
                <c:pt idx="1973">
                  <c:v>82.984900999999994</c:v>
                </c:pt>
                <c:pt idx="1974">
                  <c:v>82.980673999999993</c:v>
                </c:pt>
                <c:pt idx="1975">
                  <c:v>82.910166000000004</c:v>
                </c:pt>
                <c:pt idx="1976">
                  <c:v>82.833267000000006</c:v>
                </c:pt>
                <c:pt idx="1977">
                  <c:v>82.822586000000001</c:v>
                </c:pt>
                <c:pt idx="1978">
                  <c:v>82.876041999999998</c:v>
                </c:pt>
                <c:pt idx="1979">
                  <c:v>82.919099000000003</c:v>
                </c:pt>
                <c:pt idx="1980">
                  <c:v>82.874615000000006</c:v>
                </c:pt>
                <c:pt idx="1981">
                  <c:v>82.726375000000004</c:v>
                </c:pt>
                <c:pt idx="1982">
                  <c:v>82.541110000000003</c:v>
                </c:pt>
                <c:pt idx="1983">
                  <c:v>82.433404999999993</c:v>
                </c:pt>
                <c:pt idx="1984">
                  <c:v>82.465259000000003</c:v>
                </c:pt>
                <c:pt idx="1985">
                  <c:v>82.582223999999997</c:v>
                </c:pt>
                <c:pt idx="1986">
                  <c:v>82.678037000000003</c:v>
                </c:pt>
                <c:pt idx="1987">
                  <c:v>82.696202999999997</c:v>
                </c:pt>
                <c:pt idx="1988">
                  <c:v>82.657674999999998</c:v>
                </c:pt>
                <c:pt idx="1989">
                  <c:v>82.612217999999999</c:v>
                </c:pt>
                <c:pt idx="1990">
                  <c:v>82.590902999999997</c:v>
                </c:pt>
                <c:pt idx="1991">
                  <c:v>82.608373999999998</c:v>
                </c:pt>
                <c:pt idx="1992">
                  <c:v>82.671422000000007</c:v>
                </c:pt>
                <c:pt idx="1993">
                  <c:v>82.758246</c:v>
                </c:pt>
                <c:pt idx="1994">
                  <c:v>82.815813000000006</c:v>
                </c:pt>
                <c:pt idx="1995">
                  <c:v>82.810407999999995</c:v>
                </c:pt>
                <c:pt idx="1996">
                  <c:v>82.771181999999996</c:v>
                </c:pt>
                <c:pt idx="1997">
                  <c:v>82.758088999999998</c:v>
                </c:pt>
                <c:pt idx="1998">
                  <c:v>82.793436999999997</c:v>
                </c:pt>
                <c:pt idx="1999">
                  <c:v>82.842547999999994</c:v>
                </c:pt>
                <c:pt idx="2000">
                  <c:v>82.857972000000004</c:v>
                </c:pt>
                <c:pt idx="2001">
                  <c:v>82.830956999999998</c:v>
                </c:pt>
                <c:pt idx="2002">
                  <c:v>82.793469000000002</c:v>
                </c:pt>
                <c:pt idx="2003">
                  <c:v>82.778418000000002</c:v>
                </c:pt>
                <c:pt idx="2004">
                  <c:v>82.787677000000002</c:v>
                </c:pt>
                <c:pt idx="2005">
                  <c:v>82.799235999999993</c:v>
                </c:pt>
                <c:pt idx="2006">
                  <c:v>82.796598000000003</c:v>
                </c:pt>
                <c:pt idx="2007">
                  <c:v>82.785549000000003</c:v>
                </c:pt>
                <c:pt idx="2008">
                  <c:v>82.782437999999999</c:v>
                </c:pt>
                <c:pt idx="2009">
                  <c:v>82.788088000000002</c:v>
                </c:pt>
                <c:pt idx="2010">
                  <c:v>82.790104999999997</c:v>
                </c:pt>
                <c:pt idx="2011">
                  <c:v>82.788248999999993</c:v>
                </c:pt>
                <c:pt idx="2012">
                  <c:v>82.793777000000006</c:v>
                </c:pt>
                <c:pt idx="2013">
                  <c:v>82.805126999999999</c:v>
                </c:pt>
                <c:pt idx="2014">
                  <c:v>82.802070000000001</c:v>
                </c:pt>
                <c:pt idx="2015">
                  <c:v>82.770539999999997</c:v>
                </c:pt>
                <c:pt idx="2016">
                  <c:v>82.722358999999997</c:v>
                </c:pt>
                <c:pt idx="2017">
                  <c:v>82.686086000000003</c:v>
                </c:pt>
                <c:pt idx="2018">
                  <c:v>82.686757</c:v>
                </c:pt>
                <c:pt idx="2019">
                  <c:v>82.734808000000001</c:v>
                </c:pt>
                <c:pt idx="2020">
                  <c:v>82.818124999999995</c:v>
                </c:pt>
                <c:pt idx="2021">
                  <c:v>82.896298999999999</c:v>
                </c:pt>
                <c:pt idx="2022">
                  <c:v>82.919554000000005</c:v>
                </c:pt>
                <c:pt idx="2023">
                  <c:v>82.873564000000002</c:v>
                </c:pt>
                <c:pt idx="2024">
                  <c:v>82.796020999999996</c:v>
                </c:pt>
                <c:pt idx="2025">
                  <c:v>82.733384000000001</c:v>
                </c:pt>
                <c:pt idx="2026">
                  <c:v>82.700222999999994</c:v>
                </c:pt>
                <c:pt idx="2027">
                  <c:v>82.693359999999998</c:v>
                </c:pt>
                <c:pt idx="2028">
                  <c:v>82.717226999999994</c:v>
                </c:pt>
                <c:pt idx="2029">
                  <c:v>82.769962000000007</c:v>
                </c:pt>
                <c:pt idx="2030">
                  <c:v>82.821827999999996</c:v>
                </c:pt>
                <c:pt idx="2031">
                  <c:v>82.836132000000006</c:v>
                </c:pt>
                <c:pt idx="2032">
                  <c:v>82.813175999999999</c:v>
                </c:pt>
                <c:pt idx="2033">
                  <c:v>82.793854999999994</c:v>
                </c:pt>
                <c:pt idx="2034">
                  <c:v>82.805091000000004</c:v>
                </c:pt>
                <c:pt idx="2035">
                  <c:v>82.829453999999998</c:v>
                </c:pt>
                <c:pt idx="2036">
                  <c:v>82.843271000000001</c:v>
                </c:pt>
                <c:pt idx="2037">
                  <c:v>82.846114999999998</c:v>
                </c:pt>
                <c:pt idx="2038">
                  <c:v>82.844684999999998</c:v>
                </c:pt>
                <c:pt idx="2039">
                  <c:v>82.833136999999994</c:v>
                </c:pt>
                <c:pt idx="2040">
                  <c:v>82.801803000000007</c:v>
                </c:pt>
                <c:pt idx="2041">
                  <c:v>82.756433999999999</c:v>
                </c:pt>
                <c:pt idx="2042">
                  <c:v>82.717862999999994</c:v>
                </c:pt>
                <c:pt idx="2043">
                  <c:v>82.707066999999995</c:v>
                </c:pt>
                <c:pt idx="2044">
                  <c:v>82.734514000000004</c:v>
                </c:pt>
                <c:pt idx="2045">
                  <c:v>82.795925999999994</c:v>
                </c:pt>
                <c:pt idx="2046">
                  <c:v>82.872208999999998</c:v>
                </c:pt>
                <c:pt idx="2047">
                  <c:v>82.937387999999999</c:v>
                </c:pt>
                <c:pt idx="2048">
                  <c:v>82.969864000000001</c:v>
                </c:pt>
                <c:pt idx="2049">
                  <c:v>82.955827999999997</c:v>
                </c:pt>
                <c:pt idx="2050">
                  <c:v>82.893966000000006</c:v>
                </c:pt>
                <c:pt idx="2051">
                  <c:v>82.808205999999998</c:v>
                </c:pt>
                <c:pt idx="2052">
                  <c:v>82.746409999999997</c:v>
                </c:pt>
                <c:pt idx="2053">
                  <c:v>82.746870000000001</c:v>
                </c:pt>
                <c:pt idx="2054">
                  <c:v>82.799563000000006</c:v>
                </c:pt>
                <c:pt idx="2055">
                  <c:v>82.852939000000006</c:v>
                </c:pt>
                <c:pt idx="2056">
                  <c:v>82.864292000000006</c:v>
                </c:pt>
                <c:pt idx="2057">
                  <c:v>82.836589000000004</c:v>
                </c:pt>
                <c:pt idx="2058">
                  <c:v>82.804438000000005</c:v>
                </c:pt>
                <c:pt idx="2059">
                  <c:v>82.789983000000007</c:v>
                </c:pt>
                <c:pt idx="2060">
                  <c:v>82.796754000000007</c:v>
                </c:pt>
                <c:pt idx="2061">
                  <c:v>82.830425000000005</c:v>
                </c:pt>
                <c:pt idx="2062">
                  <c:v>82.888322000000002</c:v>
                </c:pt>
                <c:pt idx="2063">
                  <c:v>82.942897000000002</c:v>
                </c:pt>
                <c:pt idx="2064">
                  <c:v>82.963077999999996</c:v>
                </c:pt>
                <c:pt idx="2065">
                  <c:v>82.950574000000003</c:v>
                </c:pt>
                <c:pt idx="2066">
                  <c:v>82.934483999999998</c:v>
                </c:pt>
                <c:pt idx="2067">
                  <c:v>82.931269</c:v>
                </c:pt>
                <c:pt idx="2068">
                  <c:v>82.930030000000002</c:v>
                </c:pt>
                <c:pt idx="2069">
                  <c:v>82.919691999999998</c:v>
                </c:pt>
                <c:pt idx="2070">
                  <c:v>82.9114</c:v>
                </c:pt>
                <c:pt idx="2071">
                  <c:v>82.921715000000006</c:v>
                </c:pt>
                <c:pt idx="2072">
                  <c:v>82.945899999999995</c:v>
                </c:pt>
                <c:pt idx="2073">
                  <c:v>82.965412999999998</c:v>
                </c:pt>
                <c:pt idx="2074">
                  <c:v>82.972896000000006</c:v>
                </c:pt>
                <c:pt idx="2075">
                  <c:v>82.974911000000006</c:v>
                </c:pt>
                <c:pt idx="2076">
                  <c:v>82.975003000000001</c:v>
                </c:pt>
                <c:pt idx="2077">
                  <c:v>82.971369999999993</c:v>
                </c:pt>
                <c:pt idx="2078">
                  <c:v>82.970630999999997</c:v>
                </c:pt>
                <c:pt idx="2079">
                  <c:v>82.983654999999999</c:v>
                </c:pt>
                <c:pt idx="2080">
                  <c:v>83.010368999999997</c:v>
                </c:pt>
                <c:pt idx="2081">
                  <c:v>83.035514000000006</c:v>
                </c:pt>
                <c:pt idx="2082">
                  <c:v>83.042494000000005</c:v>
                </c:pt>
                <c:pt idx="2083">
                  <c:v>83.037137999999999</c:v>
                </c:pt>
                <c:pt idx="2084">
                  <c:v>83.033990000000003</c:v>
                </c:pt>
                <c:pt idx="2085">
                  <c:v>83.029717000000005</c:v>
                </c:pt>
                <c:pt idx="2086">
                  <c:v>83.010239999999996</c:v>
                </c:pt>
                <c:pt idx="2087">
                  <c:v>82.969691999999995</c:v>
                </c:pt>
                <c:pt idx="2088">
                  <c:v>82.916673000000003</c:v>
                </c:pt>
                <c:pt idx="2089">
                  <c:v>82.865905999999995</c:v>
                </c:pt>
                <c:pt idx="2090">
                  <c:v>82.835626000000005</c:v>
                </c:pt>
                <c:pt idx="2091">
                  <c:v>82.845208999999997</c:v>
                </c:pt>
                <c:pt idx="2092">
                  <c:v>82.893109999999993</c:v>
                </c:pt>
                <c:pt idx="2093">
                  <c:v>82.947968000000003</c:v>
                </c:pt>
                <c:pt idx="2094">
                  <c:v>82.973536999999993</c:v>
                </c:pt>
                <c:pt idx="2095">
                  <c:v>82.959389999999999</c:v>
                </c:pt>
                <c:pt idx="2096">
                  <c:v>82.928510000000003</c:v>
                </c:pt>
                <c:pt idx="2097">
                  <c:v>82.912056000000007</c:v>
                </c:pt>
                <c:pt idx="2098">
                  <c:v>82.918610000000001</c:v>
                </c:pt>
                <c:pt idx="2099">
                  <c:v>82.92944</c:v>
                </c:pt>
                <c:pt idx="2100">
                  <c:v>82.921497000000002</c:v>
                </c:pt>
                <c:pt idx="2101">
                  <c:v>82.893462999999997</c:v>
                </c:pt>
                <c:pt idx="2102">
                  <c:v>82.867358999999993</c:v>
                </c:pt>
                <c:pt idx="2103">
                  <c:v>82.869508999999994</c:v>
                </c:pt>
                <c:pt idx="2104">
                  <c:v>82.907398999999998</c:v>
                </c:pt>
                <c:pt idx="2105">
                  <c:v>82.959855000000005</c:v>
                </c:pt>
                <c:pt idx="2106">
                  <c:v>82.994624000000002</c:v>
                </c:pt>
                <c:pt idx="2107">
                  <c:v>82.997465000000005</c:v>
                </c:pt>
                <c:pt idx="2108">
                  <c:v>82.977366000000004</c:v>
                </c:pt>
                <c:pt idx="2109">
                  <c:v>82.950343000000004</c:v>
                </c:pt>
                <c:pt idx="2110">
                  <c:v>82.932439000000002</c:v>
                </c:pt>
                <c:pt idx="2111">
                  <c:v>82.936685999999995</c:v>
                </c:pt>
                <c:pt idx="2112">
                  <c:v>82.956563000000003</c:v>
                </c:pt>
                <c:pt idx="2113">
                  <c:v>82.973174999999998</c:v>
                </c:pt>
                <c:pt idx="2114">
                  <c:v>82.979026000000005</c:v>
                </c:pt>
                <c:pt idx="2115">
                  <c:v>82.982095999999999</c:v>
                </c:pt>
                <c:pt idx="2116">
                  <c:v>82.996599000000003</c:v>
                </c:pt>
                <c:pt idx="2117">
                  <c:v>83.025617999999994</c:v>
                </c:pt>
                <c:pt idx="2118">
                  <c:v>83.056421</c:v>
                </c:pt>
                <c:pt idx="2119">
                  <c:v>83.074421000000001</c:v>
                </c:pt>
                <c:pt idx="2120">
                  <c:v>83.077164999999994</c:v>
                </c:pt>
                <c:pt idx="2121">
                  <c:v>83.075372999999999</c:v>
                </c:pt>
                <c:pt idx="2122">
                  <c:v>83.081503999999995</c:v>
                </c:pt>
                <c:pt idx="2123">
                  <c:v>83.099340999999995</c:v>
                </c:pt>
                <c:pt idx="2124">
                  <c:v>83.123110999999994</c:v>
                </c:pt>
                <c:pt idx="2125">
                  <c:v>83.141788000000005</c:v>
                </c:pt>
                <c:pt idx="2126">
                  <c:v>83.144097000000002</c:v>
                </c:pt>
                <c:pt idx="2127">
                  <c:v>83.124100999999996</c:v>
                </c:pt>
                <c:pt idx="2128">
                  <c:v>83.082897000000003</c:v>
                </c:pt>
                <c:pt idx="2129">
                  <c:v>83.024287999999999</c:v>
                </c:pt>
                <c:pt idx="2130">
                  <c:v>82.955922000000001</c:v>
                </c:pt>
                <c:pt idx="2131">
                  <c:v>82.909007000000003</c:v>
                </c:pt>
                <c:pt idx="2132">
                  <c:v>82.926079999999999</c:v>
                </c:pt>
                <c:pt idx="2133">
                  <c:v>82.988938000000005</c:v>
                </c:pt>
                <c:pt idx="2134">
                  <c:v>83.043077999999994</c:v>
                </c:pt>
                <c:pt idx="2135">
                  <c:v>83.064756000000003</c:v>
                </c:pt>
                <c:pt idx="2136">
                  <c:v>83.060782000000003</c:v>
                </c:pt>
                <c:pt idx="2137">
                  <c:v>83.050678000000005</c:v>
                </c:pt>
                <c:pt idx="2138">
                  <c:v>83.053196999999997</c:v>
                </c:pt>
                <c:pt idx="2139">
                  <c:v>83.074770000000001</c:v>
                </c:pt>
                <c:pt idx="2140">
                  <c:v>83.103492000000003</c:v>
                </c:pt>
                <c:pt idx="2141">
                  <c:v>83.119589000000005</c:v>
                </c:pt>
                <c:pt idx="2142">
                  <c:v>83.115497000000005</c:v>
                </c:pt>
                <c:pt idx="2143">
                  <c:v>83.101004000000003</c:v>
                </c:pt>
                <c:pt idx="2144">
                  <c:v>83.086776</c:v>
                </c:pt>
                <c:pt idx="2145">
                  <c:v>83.071950000000001</c:v>
                </c:pt>
                <c:pt idx="2146">
                  <c:v>83.054436999999993</c:v>
                </c:pt>
                <c:pt idx="2147">
                  <c:v>83.046323999999998</c:v>
                </c:pt>
                <c:pt idx="2148">
                  <c:v>83.063284999999993</c:v>
                </c:pt>
                <c:pt idx="2149">
                  <c:v>83.101511000000002</c:v>
                </c:pt>
                <c:pt idx="2150">
                  <c:v>83.134574000000001</c:v>
                </c:pt>
                <c:pt idx="2151">
                  <c:v>83.134056000000001</c:v>
                </c:pt>
                <c:pt idx="2152">
                  <c:v>83.094620000000006</c:v>
                </c:pt>
                <c:pt idx="2153">
                  <c:v>83.035804999999996</c:v>
                </c:pt>
                <c:pt idx="2154">
                  <c:v>82.982417999999996</c:v>
                </c:pt>
                <c:pt idx="2155">
                  <c:v>82.953406999999999</c:v>
                </c:pt>
                <c:pt idx="2156">
                  <c:v>82.961371999999997</c:v>
                </c:pt>
                <c:pt idx="2157">
                  <c:v>83.001985000000005</c:v>
                </c:pt>
                <c:pt idx="2158">
                  <c:v>83.053782999999996</c:v>
                </c:pt>
                <c:pt idx="2159">
                  <c:v>83.104012999999995</c:v>
                </c:pt>
                <c:pt idx="2160">
                  <c:v>83.149944000000005</c:v>
                </c:pt>
                <c:pt idx="2161">
                  <c:v>83.186751000000001</c:v>
                </c:pt>
                <c:pt idx="2162">
                  <c:v>83.204275999999993</c:v>
                </c:pt>
                <c:pt idx="2163">
                  <c:v>83.200461000000004</c:v>
                </c:pt>
                <c:pt idx="2164">
                  <c:v>83.187811999999994</c:v>
                </c:pt>
                <c:pt idx="2165">
                  <c:v>83.177564000000004</c:v>
                </c:pt>
                <c:pt idx="2166">
                  <c:v>83.168330999999995</c:v>
                </c:pt>
                <c:pt idx="2167">
                  <c:v>83.155839</c:v>
                </c:pt>
                <c:pt idx="2168">
                  <c:v>83.145867999999993</c:v>
                </c:pt>
                <c:pt idx="2169">
                  <c:v>83.150835000000001</c:v>
                </c:pt>
                <c:pt idx="2170">
                  <c:v>83.172912999999994</c:v>
                </c:pt>
                <c:pt idx="2171">
                  <c:v>83.192701999999997</c:v>
                </c:pt>
                <c:pt idx="2172">
                  <c:v>83.185873000000001</c:v>
                </c:pt>
                <c:pt idx="2173">
                  <c:v>83.159727000000004</c:v>
                </c:pt>
                <c:pt idx="2174">
                  <c:v>83.140764000000004</c:v>
                </c:pt>
                <c:pt idx="2175">
                  <c:v>83.147030000000001</c:v>
                </c:pt>
                <c:pt idx="2176">
                  <c:v>83.177730999999994</c:v>
                </c:pt>
                <c:pt idx="2177">
                  <c:v>83.213632000000004</c:v>
                </c:pt>
                <c:pt idx="2178">
                  <c:v>83.236667999999995</c:v>
                </c:pt>
                <c:pt idx="2179">
                  <c:v>83.239963000000003</c:v>
                </c:pt>
                <c:pt idx="2180">
                  <c:v>83.228442999999999</c:v>
                </c:pt>
                <c:pt idx="2181">
                  <c:v>83.216145999999995</c:v>
                </c:pt>
                <c:pt idx="2182">
                  <c:v>83.213980000000006</c:v>
                </c:pt>
                <c:pt idx="2183">
                  <c:v>83.224395000000001</c:v>
                </c:pt>
                <c:pt idx="2184">
                  <c:v>83.245706999999996</c:v>
                </c:pt>
                <c:pt idx="2185">
                  <c:v>83.274647999999999</c:v>
                </c:pt>
                <c:pt idx="2186">
                  <c:v>83.306047000000007</c:v>
                </c:pt>
                <c:pt idx="2187">
                  <c:v>83.330742000000001</c:v>
                </c:pt>
                <c:pt idx="2188">
                  <c:v>83.339681999999996</c:v>
                </c:pt>
                <c:pt idx="2189">
                  <c:v>83.329143999999999</c:v>
                </c:pt>
                <c:pt idx="2190">
                  <c:v>83.300022999999996</c:v>
                </c:pt>
                <c:pt idx="2191">
                  <c:v>83.261663999999996</c:v>
                </c:pt>
                <c:pt idx="2192">
                  <c:v>83.230866000000006</c:v>
                </c:pt>
                <c:pt idx="2193">
                  <c:v>83.216982000000002</c:v>
                </c:pt>
                <c:pt idx="2194">
                  <c:v>83.212674000000007</c:v>
                </c:pt>
                <c:pt idx="2195">
                  <c:v>83.201741999999996</c:v>
                </c:pt>
                <c:pt idx="2196">
                  <c:v>83.173743999999999</c:v>
                </c:pt>
                <c:pt idx="2197">
                  <c:v>83.130498000000003</c:v>
                </c:pt>
                <c:pt idx="2198">
                  <c:v>83.086533000000003</c:v>
                </c:pt>
                <c:pt idx="2199">
                  <c:v>83.063738999999998</c:v>
                </c:pt>
                <c:pt idx="2200">
                  <c:v>83.068899999999999</c:v>
                </c:pt>
                <c:pt idx="2201">
                  <c:v>83.074380000000005</c:v>
                </c:pt>
                <c:pt idx="2202">
                  <c:v>83.050461999999996</c:v>
                </c:pt>
                <c:pt idx="2203">
                  <c:v>82.999448000000001</c:v>
                </c:pt>
                <c:pt idx="2204">
                  <c:v>82.946734000000006</c:v>
                </c:pt>
                <c:pt idx="2205">
                  <c:v>82.911101000000002</c:v>
                </c:pt>
                <c:pt idx="2206">
                  <c:v>82.888192000000004</c:v>
                </c:pt>
                <c:pt idx="2207">
                  <c:v>82.863782</c:v>
                </c:pt>
                <c:pt idx="2208">
                  <c:v>82.851776000000001</c:v>
                </c:pt>
                <c:pt idx="2209">
                  <c:v>82.875152999999997</c:v>
                </c:pt>
                <c:pt idx="2210">
                  <c:v>82.902867999999998</c:v>
                </c:pt>
                <c:pt idx="2211">
                  <c:v>82.898487000000003</c:v>
                </c:pt>
                <c:pt idx="2212">
                  <c:v>82.859818000000004</c:v>
                </c:pt>
                <c:pt idx="2213">
                  <c:v>82.805003999999997</c:v>
                </c:pt>
                <c:pt idx="2214">
                  <c:v>82.754604</c:v>
                </c:pt>
                <c:pt idx="2215">
                  <c:v>82.720280000000002</c:v>
                </c:pt>
                <c:pt idx="2216">
                  <c:v>82.700689999999994</c:v>
                </c:pt>
                <c:pt idx="2217">
                  <c:v>82.685389999999998</c:v>
                </c:pt>
                <c:pt idx="2218">
                  <c:v>82.663937000000004</c:v>
                </c:pt>
                <c:pt idx="2219">
                  <c:v>82.628656000000007</c:v>
                </c:pt>
                <c:pt idx="2220">
                  <c:v>82.582575000000006</c:v>
                </c:pt>
                <c:pt idx="2221">
                  <c:v>82.532123999999996</c:v>
                </c:pt>
                <c:pt idx="2222">
                  <c:v>82.472961999999995</c:v>
                </c:pt>
                <c:pt idx="2223">
                  <c:v>82.398227000000006</c:v>
                </c:pt>
                <c:pt idx="2224">
                  <c:v>82.310505000000006</c:v>
                </c:pt>
                <c:pt idx="2225">
                  <c:v>82.226939999999999</c:v>
                </c:pt>
                <c:pt idx="2226">
                  <c:v>82.158243999999996</c:v>
                </c:pt>
                <c:pt idx="2227">
                  <c:v>82.082144999999997</c:v>
                </c:pt>
                <c:pt idx="2228">
                  <c:v>81.980982999999995</c:v>
                </c:pt>
                <c:pt idx="2229">
                  <c:v>81.883358000000001</c:v>
                </c:pt>
                <c:pt idx="2230">
                  <c:v>81.783382000000003</c:v>
                </c:pt>
                <c:pt idx="2231">
                  <c:v>81.653272000000001</c:v>
                </c:pt>
                <c:pt idx="2232">
                  <c:v>81.490337999999994</c:v>
                </c:pt>
                <c:pt idx="2233">
                  <c:v>81.324596999999997</c:v>
                </c:pt>
                <c:pt idx="2234">
                  <c:v>81.179765000000003</c:v>
                </c:pt>
                <c:pt idx="2235">
                  <c:v>81.044112999999996</c:v>
                </c:pt>
                <c:pt idx="2236">
                  <c:v>80.897186000000005</c:v>
                </c:pt>
                <c:pt idx="2237">
                  <c:v>80.735256000000007</c:v>
                </c:pt>
                <c:pt idx="2238">
                  <c:v>80.575191000000004</c:v>
                </c:pt>
                <c:pt idx="2239">
                  <c:v>80.433043999999995</c:v>
                </c:pt>
                <c:pt idx="2240">
                  <c:v>80.300560000000004</c:v>
                </c:pt>
                <c:pt idx="2241">
                  <c:v>80.159256999999997</c:v>
                </c:pt>
                <c:pt idx="2242">
                  <c:v>79.993913000000006</c:v>
                </c:pt>
                <c:pt idx="2243">
                  <c:v>79.802659000000006</c:v>
                </c:pt>
                <c:pt idx="2244">
                  <c:v>79.612572999999998</c:v>
                </c:pt>
                <c:pt idx="2245">
                  <c:v>79.448188000000002</c:v>
                </c:pt>
                <c:pt idx="2246">
                  <c:v>79.296063000000004</c:v>
                </c:pt>
                <c:pt idx="2247">
                  <c:v>79.127881000000002</c:v>
                </c:pt>
                <c:pt idx="2248">
                  <c:v>78.933837999999994</c:v>
                </c:pt>
                <c:pt idx="2249">
                  <c:v>78.743876</c:v>
                </c:pt>
                <c:pt idx="2250">
                  <c:v>78.587731000000005</c:v>
                </c:pt>
                <c:pt idx="2251">
                  <c:v>78.434669</c:v>
                </c:pt>
                <c:pt idx="2252">
                  <c:v>78.258357000000004</c:v>
                </c:pt>
                <c:pt idx="2253">
                  <c:v>78.087740999999994</c:v>
                </c:pt>
                <c:pt idx="2254">
                  <c:v>77.947525999999996</c:v>
                </c:pt>
                <c:pt idx="2255">
                  <c:v>77.830636999999996</c:v>
                </c:pt>
                <c:pt idx="2256">
                  <c:v>77.727226000000002</c:v>
                </c:pt>
                <c:pt idx="2257">
                  <c:v>77.635312999999996</c:v>
                </c:pt>
                <c:pt idx="2258">
                  <c:v>77.537633999999997</c:v>
                </c:pt>
                <c:pt idx="2259">
                  <c:v>77.407172000000003</c:v>
                </c:pt>
                <c:pt idx="2260">
                  <c:v>77.255600000000001</c:v>
                </c:pt>
                <c:pt idx="2261">
                  <c:v>77.143162000000004</c:v>
                </c:pt>
                <c:pt idx="2262">
                  <c:v>77.090294</c:v>
                </c:pt>
                <c:pt idx="2263">
                  <c:v>77.063085000000001</c:v>
                </c:pt>
                <c:pt idx="2264">
                  <c:v>77.076078999999993</c:v>
                </c:pt>
                <c:pt idx="2265">
                  <c:v>77.237667999999999</c:v>
                </c:pt>
                <c:pt idx="2266">
                  <c:v>77.620256999999995</c:v>
                </c:pt>
                <c:pt idx="2267">
                  <c:v>78.001337000000007</c:v>
                </c:pt>
                <c:pt idx="2268">
                  <c:v>78.179314000000005</c:v>
                </c:pt>
                <c:pt idx="2269">
                  <c:v>78.210395000000005</c:v>
                </c:pt>
                <c:pt idx="2270">
                  <c:v>78.177471999999995</c:v>
                </c:pt>
                <c:pt idx="2271">
                  <c:v>78.133803999999998</c:v>
                </c:pt>
                <c:pt idx="2272">
                  <c:v>78.106297999999995</c:v>
                </c:pt>
                <c:pt idx="2273">
                  <c:v>78.093367000000001</c:v>
                </c:pt>
                <c:pt idx="2274">
                  <c:v>78.078795999999997</c:v>
                </c:pt>
                <c:pt idx="2275">
                  <c:v>78.051983000000007</c:v>
                </c:pt>
                <c:pt idx="2276">
                  <c:v>78.023559000000006</c:v>
                </c:pt>
                <c:pt idx="2277">
                  <c:v>78.012075999999993</c:v>
                </c:pt>
                <c:pt idx="2278">
                  <c:v>78.016323</c:v>
                </c:pt>
                <c:pt idx="2279">
                  <c:v>78.023390000000006</c:v>
                </c:pt>
                <c:pt idx="2280">
                  <c:v>78.029385000000005</c:v>
                </c:pt>
                <c:pt idx="2281">
                  <c:v>78.014498000000003</c:v>
                </c:pt>
                <c:pt idx="2282">
                  <c:v>77.905553999999995</c:v>
                </c:pt>
                <c:pt idx="2283">
                  <c:v>77.702117000000001</c:v>
                </c:pt>
                <c:pt idx="2284">
                  <c:v>77.523116000000002</c:v>
                </c:pt>
                <c:pt idx="2285">
                  <c:v>77.368683000000004</c:v>
                </c:pt>
                <c:pt idx="2286">
                  <c:v>77.194586000000001</c:v>
                </c:pt>
                <c:pt idx="2287">
                  <c:v>76.994297000000003</c:v>
                </c:pt>
                <c:pt idx="2288">
                  <c:v>76.767921000000001</c:v>
                </c:pt>
                <c:pt idx="2289">
                  <c:v>76.511500999999996</c:v>
                </c:pt>
                <c:pt idx="2290">
                  <c:v>76.252600999999999</c:v>
                </c:pt>
                <c:pt idx="2291">
                  <c:v>76.058383000000006</c:v>
                </c:pt>
                <c:pt idx="2292">
                  <c:v>75.975307999999998</c:v>
                </c:pt>
                <c:pt idx="2293">
                  <c:v>75.988133000000005</c:v>
                </c:pt>
                <c:pt idx="2294">
                  <c:v>76.061845000000005</c:v>
                </c:pt>
                <c:pt idx="2295">
                  <c:v>76.185197000000002</c:v>
                </c:pt>
                <c:pt idx="2296">
                  <c:v>76.326913000000005</c:v>
                </c:pt>
                <c:pt idx="2297">
                  <c:v>76.447868</c:v>
                </c:pt>
                <c:pt idx="2298">
                  <c:v>76.582993000000002</c:v>
                </c:pt>
                <c:pt idx="2299">
                  <c:v>76.853012000000007</c:v>
                </c:pt>
                <c:pt idx="2300">
                  <c:v>77.286287999999999</c:v>
                </c:pt>
                <c:pt idx="2301">
                  <c:v>77.673236000000003</c:v>
                </c:pt>
                <c:pt idx="2302">
                  <c:v>77.915105999999994</c:v>
                </c:pt>
                <c:pt idx="2303">
                  <c:v>78.112016999999994</c:v>
                </c:pt>
                <c:pt idx="2304">
                  <c:v>78.341307</c:v>
                </c:pt>
                <c:pt idx="2305">
                  <c:v>78.547613999999996</c:v>
                </c:pt>
                <c:pt idx="2306">
                  <c:v>78.680080000000004</c:v>
                </c:pt>
                <c:pt idx="2307">
                  <c:v>78.771456999999998</c:v>
                </c:pt>
                <c:pt idx="2308">
                  <c:v>78.849225000000004</c:v>
                </c:pt>
                <c:pt idx="2309">
                  <c:v>78.918154999999999</c:v>
                </c:pt>
                <c:pt idx="2310">
                  <c:v>78.970119999999994</c:v>
                </c:pt>
                <c:pt idx="2311">
                  <c:v>79.003034999999997</c:v>
                </c:pt>
                <c:pt idx="2312">
                  <c:v>79.024805999999998</c:v>
                </c:pt>
                <c:pt idx="2313">
                  <c:v>79.041695000000004</c:v>
                </c:pt>
                <c:pt idx="2314">
                  <c:v>79.052807000000001</c:v>
                </c:pt>
                <c:pt idx="2315">
                  <c:v>79.048672999999994</c:v>
                </c:pt>
                <c:pt idx="2316">
                  <c:v>79.058114000000003</c:v>
                </c:pt>
                <c:pt idx="2317">
                  <c:v>79.115735000000001</c:v>
                </c:pt>
                <c:pt idx="2318">
                  <c:v>79.140421000000003</c:v>
                </c:pt>
                <c:pt idx="2319">
                  <c:v>79.141855000000007</c:v>
                </c:pt>
                <c:pt idx="2320">
                  <c:v>79.136256000000003</c:v>
                </c:pt>
                <c:pt idx="2321">
                  <c:v>79.125895999999997</c:v>
                </c:pt>
                <c:pt idx="2322">
                  <c:v>79.103514000000004</c:v>
                </c:pt>
                <c:pt idx="2323">
                  <c:v>79.065723000000006</c:v>
                </c:pt>
                <c:pt idx="2324">
                  <c:v>79.017371999999995</c:v>
                </c:pt>
                <c:pt idx="2325">
                  <c:v>78.977982999999995</c:v>
                </c:pt>
                <c:pt idx="2326">
                  <c:v>78.966604000000004</c:v>
                </c:pt>
                <c:pt idx="2327">
                  <c:v>78.961968999999996</c:v>
                </c:pt>
                <c:pt idx="2328">
                  <c:v>78.937179</c:v>
                </c:pt>
                <c:pt idx="2329">
                  <c:v>78.883745000000005</c:v>
                </c:pt>
                <c:pt idx="2330">
                  <c:v>78.821239000000006</c:v>
                </c:pt>
                <c:pt idx="2331">
                  <c:v>78.789503999999994</c:v>
                </c:pt>
                <c:pt idx="2332">
                  <c:v>78.780681000000001</c:v>
                </c:pt>
                <c:pt idx="2333">
                  <c:v>78.767257000000001</c:v>
                </c:pt>
                <c:pt idx="2334">
                  <c:v>78.741446999999994</c:v>
                </c:pt>
                <c:pt idx="2335">
                  <c:v>78.694029999999998</c:v>
                </c:pt>
                <c:pt idx="2336">
                  <c:v>78.618110999999999</c:v>
                </c:pt>
                <c:pt idx="2337">
                  <c:v>78.530692000000002</c:v>
                </c:pt>
                <c:pt idx="2338">
                  <c:v>78.479575999999994</c:v>
                </c:pt>
                <c:pt idx="2339">
                  <c:v>78.463437999999996</c:v>
                </c:pt>
                <c:pt idx="2340">
                  <c:v>78.436577999999997</c:v>
                </c:pt>
                <c:pt idx="2341">
                  <c:v>78.384506000000002</c:v>
                </c:pt>
                <c:pt idx="2342">
                  <c:v>78.324967000000001</c:v>
                </c:pt>
                <c:pt idx="2343">
                  <c:v>78.275927999999993</c:v>
                </c:pt>
                <c:pt idx="2344">
                  <c:v>78.250181999999995</c:v>
                </c:pt>
                <c:pt idx="2345">
                  <c:v>78.252928999999995</c:v>
                </c:pt>
                <c:pt idx="2346">
                  <c:v>78.221367999999998</c:v>
                </c:pt>
                <c:pt idx="2347">
                  <c:v>78.049700000000001</c:v>
                </c:pt>
                <c:pt idx="2348">
                  <c:v>77.922413000000006</c:v>
                </c:pt>
                <c:pt idx="2349">
                  <c:v>77.876181000000003</c:v>
                </c:pt>
                <c:pt idx="2350">
                  <c:v>77.869203999999996</c:v>
                </c:pt>
                <c:pt idx="2351">
                  <c:v>77.835361000000006</c:v>
                </c:pt>
                <c:pt idx="2352">
                  <c:v>77.731966</c:v>
                </c:pt>
                <c:pt idx="2353">
                  <c:v>77.588859999999997</c:v>
                </c:pt>
                <c:pt idx="2354">
                  <c:v>77.543339000000003</c:v>
                </c:pt>
                <c:pt idx="2355">
                  <c:v>77.547897000000006</c:v>
                </c:pt>
                <c:pt idx="2356">
                  <c:v>77.535534999999996</c:v>
                </c:pt>
                <c:pt idx="2357">
                  <c:v>77.504223999999994</c:v>
                </c:pt>
                <c:pt idx="2358">
                  <c:v>77.457993000000002</c:v>
                </c:pt>
                <c:pt idx="2359">
                  <c:v>77.410030000000006</c:v>
                </c:pt>
                <c:pt idx="2360">
                  <c:v>77.373002</c:v>
                </c:pt>
                <c:pt idx="2361">
                  <c:v>77.346097</c:v>
                </c:pt>
                <c:pt idx="2362">
                  <c:v>77.308922999999993</c:v>
                </c:pt>
                <c:pt idx="2363">
                  <c:v>77.22099</c:v>
                </c:pt>
                <c:pt idx="2364">
                  <c:v>77.079324</c:v>
                </c:pt>
                <c:pt idx="2365">
                  <c:v>76.984171000000003</c:v>
                </c:pt>
                <c:pt idx="2366">
                  <c:v>76.945049999999995</c:v>
                </c:pt>
                <c:pt idx="2367">
                  <c:v>76.921919000000003</c:v>
                </c:pt>
                <c:pt idx="2368">
                  <c:v>76.903943999999996</c:v>
                </c:pt>
                <c:pt idx="2369">
                  <c:v>76.888571999999996</c:v>
                </c:pt>
                <c:pt idx="2370">
                  <c:v>76.877482999999998</c:v>
                </c:pt>
                <c:pt idx="2371">
                  <c:v>76.863760999999997</c:v>
                </c:pt>
                <c:pt idx="2372">
                  <c:v>76.839357000000007</c:v>
                </c:pt>
                <c:pt idx="2373">
                  <c:v>76.807658000000004</c:v>
                </c:pt>
                <c:pt idx="2374">
                  <c:v>76.770399999999995</c:v>
                </c:pt>
                <c:pt idx="2375">
                  <c:v>76.713661999999999</c:v>
                </c:pt>
                <c:pt idx="2376">
                  <c:v>76.623123000000007</c:v>
                </c:pt>
                <c:pt idx="2377">
                  <c:v>76.530372999999997</c:v>
                </c:pt>
                <c:pt idx="2378">
                  <c:v>76.493915999999999</c:v>
                </c:pt>
                <c:pt idx="2379">
                  <c:v>76.499692999999994</c:v>
                </c:pt>
                <c:pt idx="2380">
                  <c:v>76.508173999999997</c:v>
                </c:pt>
                <c:pt idx="2381">
                  <c:v>76.507278999999997</c:v>
                </c:pt>
                <c:pt idx="2382">
                  <c:v>76.497082000000006</c:v>
                </c:pt>
                <c:pt idx="2383">
                  <c:v>76.481475000000003</c:v>
                </c:pt>
                <c:pt idx="2384">
                  <c:v>76.478363999999999</c:v>
                </c:pt>
                <c:pt idx="2385">
                  <c:v>76.486525</c:v>
                </c:pt>
                <c:pt idx="2386">
                  <c:v>76.487820999999997</c:v>
                </c:pt>
                <c:pt idx="2387">
                  <c:v>76.478307000000001</c:v>
                </c:pt>
                <c:pt idx="2388">
                  <c:v>76.462706999999995</c:v>
                </c:pt>
                <c:pt idx="2389">
                  <c:v>76.454053999999999</c:v>
                </c:pt>
                <c:pt idx="2390">
                  <c:v>76.464241999999999</c:v>
                </c:pt>
                <c:pt idx="2391">
                  <c:v>76.484281999999993</c:v>
                </c:pt>
                <c:pt idx="2392">
                  <c:v>76.488769000000005</c:v>
                </c:pt>
                <c:pt idx="2393">
                  <c:v>76.471845999999999</c:v>
                </c:pt>
                <c:pt idx="2394">
                  <c:v>76.454303999999993</c:v>
                </c:pt>
                <c:pt idx="2395">
                  <c:v>76.450146000000004</c:v>
                </c:pt>
                <c:pt idx="2396">
                  <c:v>76.452988000000005</c:v>
                </c:pt>
                <c:pt idx="2397">
                  <c:v>76.457181000000006</c:v>
                </c:pt>
                <c:pt idx="2398">
                  <c:v>76.469533999999996</c:v>
                </c:pt>
                <c:pt idx="2399">
                  <c:v>76.492092999999997</c:v>
                </c:pt>
                <c:pt idx="2400">
                  <c:v>76.513406000000003</c:v>
                </c:pt>
                <c:pt idx="2401">
                  <c:v>76.524790999999993</c:v>
                </c:pt>
                <c:pt idx="2402">
                  <c:v>76.527372999999997</c:v>
                </c:pt>
                <c:pt idx="2403">
                  <c:v>76.523767000000007</c:v>
                </c:pt>
                <c:pt idx="2404">
                  <c:v>76.517144000000002</c:v>
                </c:pt>
                <c:pt idx="2405">
                  <c:v>76.518698999999998</c:v>
                </c:pt>
                <c:pt idx="2406">
                  <c:v>76.540965</c:v>
                </c:pt>
                <c:pt idx="2407">
                  <c:v>76.578412</c:v>
                </c:pt>
                <c:pt idx="2408">
                  <c:v>76.615151999999995</c:v>
                </c:pt>
                <c:pt idx="2409">
                  <c:v>76.649683999999993</c:v>
                </c:pt>
                <c:pt idx="2410">
                  <c:v>76.695902000000004</c:v>
                </c:pt>
                <c:pt idx="2411">
                  <c:v>76.759598999999994</c:v>
                </c:pt>
                <c:pt idx="2412">
                  <c:v>76.828901000000002</c:v>
                </c:pt>
                <c:pt idx="2413">
                  <c:v>76.891347999999994</c:v>
                </c:pt>
                <c:pt idx="2414">
                  <c:v>76.94314</c:v>
                </c:pt>
                <c:pt idx="2415">
                  <c:v>76.981723000000002</c:v>
                </c:pt>
                <c:pt idx="2416">
                  <c:v>77.003403000000006</c:v>
                </c:pt>
                <c:pt idx="2417">
                  <c:v>77.017882</c:v>
                </c:pt>
                <c:pt idx="2418">
                  <c:v>77.049693000000005</c:v>
                </c:pt>
                <c:pt idx="2419">
                  <c:v>77.109148000000005</c:v>
                </c:pt>
                <c:pt idx="2420">
                  <c:v>77.175368000000006</c:v>
                </c:pt>
                <c:pt idx="2421">
                  <c:v>77.222622000000001</c:v>
                </c:pt>
                <c:pt idx="2422">
                  <c:v>77.239948999999996</c:v>
                </c:pt>
                <c:pt idx="2423">
                  <c:v>77.226248999999996</c:v>
                </c:pt>
                <c:pt idx="2424">
                  <c:v>77.211596999999998</c:v>
                </c:pt>
                <c:pt idx="2425">
                  <c:v>77.240020999999999</c:v>
                </c:pt>
                <c:pt idx="2426">
                  <c:v>77.294314</c:v>
                </c:pt>
                <c:pt idx="2427">
                  <c:v>77.352677999999997</c:v>
                </c:pt>
                <c:pt idx="2428">
                  <c:v>77.405364000000006</c:v>
                </c:pt>
                <c:pt idx="2429">
                  <c:v>77.444770000000005</c:v>
                </c:pt>
                <c:pt idx="2430">
                  <c:v>77.473584000000002</c:v>
                </c:pt>
                <c:pt idx="2431">
                  <c:v>77.523186999999993</c:v>
                </c:pt>
                <c:pt idx="2432">
                  <c:v>77.588519000000005</c:v>
                </c:pt>
                <c:pt idx="2433">
                  <c:v>77.641615999999999</c:v>
                </c:pt>
                <c:pt idx="2434">
                  <c:v>77.684319000000002</c:v>
                </c:pt>
                <c:pt idx="2435">
                  <c:v>77.721297000000007</c:v>
                </c:pt>
                <c:pt idx="2436">
                  <c:v>77.748407999999998</c:v>
                </c:pt>
                <c:pt idx="2437">
                  <c:v>77.758656000000002</c:v>
                </c:pt>
                <c:pt idx="2438">
                  <c:v>77.758324000000002</c:v>
                </c:pt>
                <c:pt idx="2439">
                  <c:v>77.778340999999998</c:v>
                </c:pt>
                <c:pt idx="2440">
                  <c:v>77.800860999999998</c:v>
                </c:pt>
                <c:pt idx="2441">
                  <c:v>77.685764000000006</c:v>
                </c:pt>
                <c:pt idx="2442">
                  <c:v>77.659913000000003</c:v>
                </c:pt>
                <c:pt idx="2443">
                  <c:v>77.666413000000006</c:v>
                </c:pt>
                <c:pt idx="2444">
                  <c:v>77.655407999999994</c:v>
                </c:pt>
                <c:pt idx="2445">
                  <c:v>77.647673999999995</c:v>
                </c:pt>
                <c:pt idx="2446">
                  <c:v>77.658828999999997</c:v>
                </c:pt>
                <c:pt idx="2447">
                  <c:v>77.685524999999998</c:v>
                </c:pt>
                <c:pt idx="2448">
                  <c:v>77.707189</c:v>
                </c:pt>
                <c:pt idx="2449">
                  <c:v>77.707437999999996</c:v>
                </c:pt>
                <c:pt idx="2450">
                  <c:v>77.691702000000006</c:v>
                </c:pt>
                <c:pt idx="2451">
                  <c:v>77.680672999999999</c:v>
                </c:pt>
                <c:pt idx="2452">
                  <c:v>77.673304999999999</c:v>
                </c:pt>
                <c:pt idx="2453">
                  <c:v>77.655815000000004</c:v>
                </c:pt>
                <c:pt idx="2454">
                  <c:v>77.615756000000005</c:v>
                </c:pt>
                <c:pt idx="2455">
                  <c:v>77.544712000000004</c:v>
                </c:pt>
                <c:pt idx="2456">
                  <c:v>77.468863999999996</c:v>
                </c:pt>
                <c:pt idx="2457">
                  <c:v>77.450175000000002</c:v>
                </c:pt>
                <c:pt idx="2458">
                  <c:v>77.509262000000007</c:v>
                </c:pt>
                <c:pt idx="2459">
                  <c:v>77.631073999999998</c:v>
                </c:pt>
                <c:pt idx="2460">
                  <c:v>77.810965999999993</c:v>
                </c:pt>
                <c:pt idx="2461">
                  <c:v>77.936031</c:v>
                </c:pt>
                <c:pt idx="2462">
                  <c:v>77.946477000000002</c:v>
                </c:pt>
                <c:pt idx="2463">
                  <c:v>77.938377000000003</c:v>
                </c:pt>
                <c:pt idx="2464">
                  <c:v>77.941845999999998</c:v>
                </c:pt>
                <c:pt idx="2465">
                  <c:v>77.956885</c:v>
                </c:pt>
                <c:pt idx="2466">
                  <c:v>77.991262000000006</c:v>
                </c:pt>
                <c:pt idx="2467">
                  <c:v>78.055941000000004</c:v>
                </c:pt>
                <c:pt idx="2468">
                  <c:v>78.126317999999998</c:v>
                </c:pt>
                <c:pt idx="2469">
                  <c:v>78.172950999999998</c:v>
                </c:pt>
                <c:pt idx="2470">
                  <c:v>78.211766999999995</c:v>
                </c:pt>
                <c:pt idx="2471">
                  <c:v>78.254626999999999</c:v>
                </c:pt>
                <c:pt idx="2472">
                  <c:v>78.295412999999996</c:v>
                </c:pt>
                <c:pt idx="2473">
                  <c:v>78.327275999999998</c:v>
                </c:pt>
                <c:pt idx="2474">
                  <c:v>78.366939000000002</c:v>
                </c:pt>
                <c:pt idx="2475">
                  <c:v>78.435412999999997</c:v>
                </c:pt>
                <c:pt idx="2476">
                  <c:v>78.528671000000003</c:v>
                </c:pt>
                <c:pt idx="2477">
                  <c:v>78.628726999999998</c:v>
                </c:pt>
                <c:pt idx="2478">
                  <c:v>78.724305000000001</c:v>
                </c:pt>
                <c:pt idx="2479">
                  <c:v>78.819151000000005</c:v>
                </c:pt>
                <c:pt idx="2480">
                  <c:v>78.899226999999996</c:v>
                </c:pt>
                <c:pt idx="2481">
                  <c:v>78.959823</c:v>
                </c:pt>
                <c:pt idx="2482">
                  <c:v>79.019278999999997</c:v>
                </c:pt>
                <c:pt idx="2483">
                  <c:v>79.076650000000001</c:v>
                </c:pt>
                <c:pt idx="2484">
                  <c:v>79.128912</c:v>
                </c:pt>
                <c:pt idx="2485">
                  <c:v>79.173845999999998</c:v>
                </c:pt>
                <c:pt idx="2486">
                  <c:v>79.223945000000001</c:v>
                </c:pt>
                <c:pt idx="2487">
                  <c:v>79.290443999999994</c:v>
                </c:pt>
                <c:pt idx="2488">
                  <c:v>79.366958999999994</c:v>
                </c:pt>
                <c:pt idx="2489">
                  <c:v>79.442592000000005</c:v>
                </c:pt>
                <c:pt idx="2490">
                  <c:v>79.518028000000001</c:v>
                </c:pt>
                <c:pt idx="2491">
                  <c:v>79.613929999999996</c:v>
                </c:pt>
                <c:pt idx="2492">
                  <c:v>79.76867</c:v>
                </c:pt>
                <c:pt idx="2493">
                  <c:v>80.051366000000002</c:v>
                </c:pt>
                <c:pt idx="2494">
                  <c:v>80.280737000000002</c:v>
                </c:pt>
                <c:pt idx="2495">
                  <c:v>80.289169000000001</c:v>
                </c:pt>
                <c:pt idx="2496">
                  <c:v>80.265592999999996</c:v>
                </c:pt>
                <c:pt idx="2497">
                  <c:v>80.270736999999997</c:v>
                </c:pt>
                <c:pt idx="2498">
                  <c:v>80.287125000000003</c:v>
                </c:pt>
                <c:pt idx="2499">
                  <c:v>80.297358000000003</c:v>
                </c:pt>
                <c:pt idx="2500">
                  <c:v>80.279238000000007</c:v>
                </c:pt>
                <c:pt idx="2501">
                  <c:v>80.212456000000003</c:v>
                </c:pt>
                <c:pt idx="2502">
                  <c:v>80.085558000000006</c:v>
                </c:pt>
                <c:pt idx="2503">
                  <c:v>79.918936000000002</c:v>
                </c:pt>
                <c:pt idx="2504">
                  <c:v>79.778581000000003</c:v>
                </c:pt>
                <c:pt idx="2505">
                  <c:v>79.695267999999999</c:v>
                </c:pt>
                <c:pt idx="2506">
                  <c:v>79.640977000000007</c:v>
                </c:pt>
                <c:pt idx="2507">
                  <c:v>79.590090000000004</c:v>
                </c:pt>
                <c:pt idx="2508">
                  <c:v>79.542291000000006</c:v>
                </c:pt>
                <c:pt idx="2509">
                  <c:v>79.524268000000006</c:v>
                </c:pt>
                <c:pt idx="2510">
                  <c:v>79.590924000000001</c:v>
                </c:pt>
                <c:pt idx="2511">
                  <c:v>79.771185000000003</c:v>
                </c:pt>
                <c:pt idx="2512">
                  <c:v>79.989463999999998</c:v>
                </c:pt>
                <c:pt idx="2513">
                  <c:v>80.183053999999998</c:v>
                </c:pt>
                <c:pt idx="2514">
                  <c:v>80.349977999999993</c:v>
                </c:pt>
                <c:pt idx="2515">
                  <c:v>80.495092999999997</c:v>
                </c:pt>
                <c:pt idx="2516">
                  <c:v>80.623057000000003</c:v>
                </c:pt>
                <c:pt idx="2517">
                  <c:v>80.749016999999995</c:v>
                </c:pt>
                <c:pt idx="2518">
                  <c:v>80.885762</c:v>
                </c:pt>
                <c:pt idx="2519">
                  <c:v>81.024131999999994</c:v>
                </c:pt>
                <c:pt idx="2520">
                  <c:v>81.140570999999994</c:v>
                </c:pt>
                <c:pt idx="2521">
                  <c:v>81.222425999999999</c:v>
                </c:pt>
                <c:pt idx="2522">
                  <c:v>81.266103999999999</c:v>
                </c:pt>
                <c:pt idx="2523">
                  <c:v>81.260971999999995</c:v>
                </c:pt>
                <c:pt idx="2524">
                  <c:v>81.206408999999994</c:v>
                </c:pt>
                <c:pt idx="2525">
                  <c:v>81.110480999999993</c:v>
                </c:pt>
                <c:pt idx="2526">
                  <c:v>80.919538000000003</c:v>
                </c:pt>
                <c:pt idx="2527">
                  <c:v>80.524140000000003</c:v>
                </c:pt>
                <c:pt idx="2528">
                  <c:v>80.002814000000001</c:v>
                </c:pt>
                <c:pt idx="2529">
                  <c:v>79.538872999999995</c:v>
                </c:pt>
                <c:pt idx="2530">
                  <c:v>79.125636</c:v>
                </c:pt>
                <c:pt idx="2531">
                  <c:v>78.715091999999999</c:v>
                </c:pt>
                <c:pt idx="2532">
                  <c:v>78.308893999999995</c:v>
                </c:pt>
                <c:pt idx="2533">
                  <c:v>77.924197000000007</c:v>
                </c:pt>
                <c:pt idx="2534">
                  <c:v>77.542272999999994</c:v>
                </c:pt>
                <c:pt idx="2535">
                  <c:v>77.145750000000007</c:v>
                </c:pt>
                <c:pt idx="2536">
                  <c:v>76.804478000000003</c:v>
                </c:pt>
                <c:pt idx="2537">
                  <c:v>76.578486999999996</c:v>
                </c:pt>
                <c:pt idx="2538">
                  <c:v>76.432173000000006</c:v>
                </c:pt>
                <c:pt idx="2539">
                  <c:v>76.316260999999997</c:v>
                </c:pt>
                <c:pt idx="2540">
                  <c:v>76.206343000000004</c:v>
                </c:pt>
                <c:pt idx="2541">
                  <c:v>76.076892999999998</c:v>
                </c:pt>
                <c:pt idx="2542">
                  <c:v>75.895335000000003</c:v>
                </c:pt>
                <c:pt idx="2543">
                  <c:v>75.801948999999993</c:v>
                </c:pt>
                <c:pt idx="2544">
                  <c:v>75.977260000000001</c:v>
                </c:pt>
                <c:pt idx="2545">
                  <c:v>76.245773999999997</c:v>
                </c:pt>
                <c:pt idx="2546">
                  <c:v>76.496668</c:v>
                </c:pt>
                <c:pt idx="2547">
                  <c:v>76.718449000000007</c:v>
                </c:pt>
                <c:pt idx="2548">
                  <c:v>76.914692000000002</c:v>
                </c:pt>
                <c:pt idx="2549">
                  <c:v>77.077409000000003</c:v>
                </c:pt>
                <c:pt idx="2550">
                  <c:v>77.201559000000003</c:v>
                </c:pt>
                <c:pt idx="2551">
                  <c:v>77.304218000000006</c:v>
                </c:pt>
                <c:pt idx="2552">
                  <c:v>77.416949000000002</c:v>
                </c:pt>
                <c:pt idx="2553">
                  <c:v>77.545338999999998</c:v>
                </c:pt>
                <c:pt idx="2554">
                  <c:v>77.665273999999997</c:v>
                </c:pt>
                <c:pt idx="2555">
                  <c:v>77.768838000000002</c:v>
                </c:pt>
                <c:pt idx="2556">
                  <c:v>77.869062999999997</c:v>
                </c:pt>
                <c:pt idx="2557">
                  <c:v>77.978249000000005</c:v>
                </c:pt>
                <c:pt idx="2558">
                  <c:v>78.096442999999994</c:v>
                </c:pt>
                <c:pt idx="2559">
                  <c:v>78.209598999999997</c:v>
                </c:pt>
                <c:pt idx="2560">
                  <c:v>78.297559000000007</c:v>
                </c:pt>
                <c:pt idx="2561">
                  <c:v>78.352926999999994</c:v>
                </c:pt>
                <c:pt idx="2562">
                  <c:v>78.389036000000004</c:v>
                </c:pt>
                <c:pt idx="2563">
                  <c:v>78.437071000000003</c:v>
                </c:pt>
                <c:pt idx="2564">
                  <c:v>78.525794000000005</c:v>
                </c:pt>
                <c:pt idx="2565">
                  <c:v>78.643490999999997</c:v>
                </c:pt>
                <c:pt idx="2566">
                  <c:v>78.755269999999996</c:v>
                </c:pt>
                <c:pt idx="2567">
                  <c:v>78.844789000000006</c:v>
                </c:pt>
                <c:pt idx="2568">
                  <c:v>78.902428999999998</c:v>
                </c:pt>
                <c:pt idx="2569">
                  <c:v>78.919741999999999</c:v>
                </c:pt>
                <c:pt idx="2570">
                  <c:v>78.898965000000004</c:v>
                </c:pt>
                <c:pt idx="2571">
                  <c:v>78.858087999999995</c:v>
                </c:pt>
                <c:pt idx="2572">
                  <c:v>78.816457999999997</c:v>
                </c:pt>
                <c:pt idx="2573">
                  <c:v>78.781210000000002</c:v>
                </c:pt>
                <c:pt idx="2574">
                  <c:v>78.747147999999996</c:v>
                </c:pt>
                <c:pt idx="2575">
                  <c:v>78.699202</c:v>
                </c:pt>
                <c:pt idx="2576">
                  <c:v>78.631894000000003</c:v>
                </c:pt>
                <c:pt idx="2577">
                  <c:v>78.567440000000005</c:v>
                </c:pt>
                <c:pt idx="2578">
                  <c:v>78.518017</c:v>
                </c:pt>
                <c:pt idx="2579">
                  <c:v>78.469823000000005</c:v>
                </c:pt>
                <c:pt idx="2580">
                  <c:v>78.394897</c:v>
                </c:pt>
                <c:pt idx="2581">
                  <c:v>78.283904000000007</c:v>
                </c:pt>
                <c:pt idx="2582">
                  <c:v>78.198329000000001</c:v>
                </c:pt>
                <c:pt idx="2583">
                  <c:v>78.168150999999995</c:v>
                </c:pt>
                <c:pt idx="2584">
                  <c:v>78.163991999999993</c:v>
                </c:pt>
                <c:pt idx="2585">
                  <c:v>78.172978999999998</c:v>
                </c:pt>
                <c:pt idx="2586">
                  <c:v>78.197186000000002</c:v>
                </c:pt>
                <c:pt idx="2587">
                  <c:v>78.231863000000004</c:v>
                </c:pt>
                <c:pt idx="2588">
                  <c:v>78.262848000000005</c:v>
                </c:pt>
                <c:pt idx="2589">
                  <c:v>78.283169999999998</c:v>
                </c:pt>
                <c:pt idx="2590">
                  <c:v>78.297276999999994</c:v>
                </c:pt>
                <c:pt idx="2591">
                  <c:v>78.307912000000002</c:v>
                </c:pt>
                <c:pt idx="2592">
                  <c:v>78.312062999999995</c:v>
                </c:pt>
                <c:pt idx="2593">
                  <c:v>78.304277999999996</c:v>
                </c:pt>
                <c:pt idx="2594">
                  <c:v>78.278453999999996</c:v>
                </c:pt>
                <c:pt idx="2595">
                  <c:v>78.230950000000007</c:v>
                </c:pt>
                <c:pt idx="2596">
                  <c:v>78.169724000000002</c:v>
                </c:pt>
                <c:pt idx="2597">
                  <c:v>78.109927999999996</c:v>
                </c:pt>
                <c:pt idx="2598">
                  <c:v>78.051813999999993</c:v>
                </c:pt>
                <c:pt idx="2599">
                  <c:v>77.972561999999996</c:v>
                </c:pt>
                <c:pt idx="2600">
                  <c:v>77.840625000000003</c:v>
                </c:pt>
                <c:pt idx="2601">
                  <c:v>77.665699000000004</c:v>
                </c:pt>
                <c:pt idx="2602">
                  <c:v>77.504689999999997</c:v>
                </c:pt>
                <c:pt idx="2603">
                  <c:v>77.364594999999994</c:v>
                </c:pt>
                <c:pt idx="2604">
                  <c:v>77.196254999999994</c:v>
                </c:pt>
                <c:pt idx="2605">
                  <c:v>76.986712999999995</c:v>
                </c:pt>
                <c:pt idx="2606">
                  <c:v>76.789664999999999</c:v>
                </c:pt>
                <c:pt idx="2607">
                  <c:v>76.633902000000006</c:v>
                </c:pt>
                <c:pt idx="2608">
                  <c:v>76.495724999999993</c:v>
                </c:pt>
                <c:pt idx="2609">
                  <c:v>76.349209000000002</c:v>
                </c:pt>
                <c:pt idx="2610">
                  <c:v>76.180569000000006</c:v>
                </c:pt>
                <c:pt idx="2611">
                  <c:v>75.972076999999999</c:v>
                </c:pt>
                <c:pt idx="2612">
                  <c:v>75.704252999999994</c:v>
                </c:pt>
                <c:pt idx="2613">
                  <c:v>75.403701999999996</c:v>
                </c:pt>
                <c:pt idx="2614">
                  <c:v>75.131737999999999</c:v>
                </c:pt>
                <c:pt idx="2615">
                  <c:v>74.889801000000006</c:v>
                </c:pt>
                <c:pt idx="2616">
                  <c:v>74.635632999999999</c:v>
                </c:pt>
                <c:pt idx="2617">
                  <c:v>74.351639000000006</c:v>
                </c:pt>
                <c:pt idx="2618">
                  <c:v>74.057339999999996</c:v>
                </c:pt>
                <c:pt idx="2619">
                  <c:v>73.784132</c:v>
                </c:pt>
                <c:pt idx="2620">
                  <c:v>73.558948000000001</c:v>
                </c:pt>
                <c:pt idx="2621">
                  <c:v>73.408288999999996</c:v>
                </c:pt>
                <c:pt idx="2622">
                  <c:v>73.344116999999997</c:v>
                </c:pt>
                <c:pt idx="2623">
                  <c:v>73.346270000000004</c:v>
                </c:pt>
                <c:pt idx="2624">
                  <c:v>73.389394999999993</c:v>
                </c:pt>
                <c:pt idx="2625">
                  <c:v>73.476568</c:v>
                </c:pt>
                <c:pt idx="2626">
                  <c:v>73.616148999999993</c:v>
                </c:pt>
                <c:pt idx="2627">
                  <c:v>73.767714999999995</c:v>
                </c:pt>
                <c:pt idx="2628">
                  <c:v>73.885143999999997</c:v>
                </c:pt>
                <c:pt idx="2629">
                  <c:v>73.971853999999993</c:v>
                </c:pt>
                <c:pt idx="2630">
                  <c:v>74.038494</c:v>
                </c:pt>
                <c:pt idx="2631">
                  <c:v>74.062971000000005</c:v>
                </c:pt>
                <c:pt idx="2632">
                  <c:v>74.017731999999995</c:v>
                </c:pt>
                <c:pt idx="2633">
                  <c:v>73.926022000000003</c:v>
                </c:pt>
                <c:pt idx="2634">
                  <c:v>73.855537999999996</c:v>
                </c:pt>
                <c:pt idx="2635">
                  <c:v>73.867238999999998</c:v>
                </c:pt>
                <c:pt idx="2636">
                  <c:v>73.984477999999996</c:v>
                </c:pt>
                <c:pt idx="2637">
                  <c:v>74.176387000000005</c:v>
                </c:pt>
                <c:pt idx="2638">
                  <c:v>74.369540999999998</c:v>
                </c:pt>
                <c:pt idx="2639">
                  <c:v>74.517441000000005</c:v>
                </c:pt>
                <c:pt idx="2640">
                  <c:v>74.629740999999996</c:v>
                </c:pt>
                <c:pt idx="2641">
                  <c:v>74.718822000000003</c:v>
                </c:pt>
                <c:pt idx="2642">
                  <c:v>74.777129000000002</c:v>
                </c:pt>
                <c:pt idx="2643">
                  <c:v>74.804219000000003</c:v>
                </c:pt>
                <c:pt idx="2644">
                  <c:v>74.821160000000006</c:v>
                </c:pt>
                <c:pt idx="2645">
                  <c:v>74.848050000000001</c:v>
                </c:pt>
                <c:pt idx="2646">
                  <c:v>74.884111000000004</c:v>
                </c:pt>
                <c:pt idx="2647">
                  <c:v>74.923428000000001</c:v>
                </c:pt>
                <c:pt idx="2648">
                  <c:v>74.975774999999999</c:v>
                </c:pt>
                <c:pt idx="2649">
                  <c:v>75.056327999999993</c:v>
                </c:pt>
                <c:pt idx="2650">
                  <c:v>75.170056000000002</c:v>
                </c:pt>
                <c:pt idx="2651">
                  <c:v>75.309731999999997</c:v>
                </c:pt>
                <c:pt idx="2652">
                  <c:v>75.462815000000006</c:v>
                </c:pt>
                <c:pt idx="2653">
                  <c:v>75.617110999999994</c:v>
                </c:pt>
                <c:pt idx="2654">
                  <c:v>75.764996999999994</c:v>
                </c:pt>
                <c:pt idx="2655">
                  <c:v>75.906829000000002</c:v>
                </c:pt>
                <c:pt idx="2656">
                  <c:v>76.045974000000001</c:v>
                </c:pt>
                <c:pt idx="2657">
                  <c:v>76.177919000000003</c:v>
                </c:pt>
                <c:pt idx="2658">
                  <c:v>76.289837000000006</c:v>
                </c:pt>
                <c:pt idx="2659">
                  <c:v>76.373569000000003</c:v>
                </c:pt>
                <c:pt idx="2660">
                  <c:v>76.441057000000001</c:v>
                </c:pt>
                <c:pt idx="2661">
                  <c:v>76.516554999999997</c:v>
                </c:pt>
                <c:pt idx="2662">
                  <c:v>76.602259000000004</c:v>
                </c:pt>
                <c:pt idx="2663">
                  <c:v>76.686055999999994</c:v>
                </c:pt>
                <c:pt idx="2664">
                  <c:v>76.769084000000007</c:v>
                </c:pt>
                <c:pt idx="2665">
                  <c:v>76.853560000000002</c:v>
                </c:pt>
                <c:pt idx="2666">
                  <c:v>76.929890999999998</c:v>
                </c:pt>
                <c:pt idx="2667">
                  <c:v>76.987058000000005</c:v>
                </c:pt>
                <c:pt idx="2668">
                  <c:v>77.024359000000004</c:v>
                </c:pt>
                <c:pt idx="2669">
                  <c:v>77.048671999999996</c:v>
                </c:pt>
                <c:pt idx="2670">
                  <c:v>77.067723999999998</c:v>
                </c:pt>
                <c:pt idx="2671">
                  <c:v>77.088284999999999</c:v>
                </c:pt>
                <c:pt idx="2672">
                  <c:v>77.114982999999995</c:v>
                </c:pt>
                <c:pt idx="2673">
                  <c:v>77.147794000000005</c:v>
                </c:pt>
                <c:pt idx="2674">
                  <c:v>77.185676999999998</c:v>
                </c:pt>
                <c:pt idx="2675">
                  <c:v>77.229406999999995</c:v>
                </c:pt>
                <c:pt idx="2676">
                  <c:v>77.27431</c:v>
                </c:pt>
                <c:pt idx="2677">
                  <c:v>77.302493999999996</c:v>
                </c:pt>
                <c:pt idx="2678">
                  <c:v>77.294105999999999</c:v>
                </c:pt>
                <c:pt idx="2679">
                  <c:v>77.250007999999994</c:v>
                </c:pt>
                <c:pt idx="2680">
                  <c:v>77.195695000000001</c:v>
                </c:pt>
                <c:pt idx="2681">
                  <c:v>77.157776999999996</c:v>
                </c:pt>
                <c:pt idx="2682">
                  <c:v>77.137844000000001</c:v>
                </c:pt>
                <c:pt idx="2683">
                  <c:v>77.116273000000007</c:v>
                </c:pt>
                <c:pt idx="2684">
                  <c:v>77.074938000000003</c:v>
                </c:pt>
                <c:pt idx="2685">
                  <c:v>77.004883000000007</c:v>
                </c:pt>
                <c:pt idx="2686">
                  <c:v>76.906384000000003</c:v>
                </c:pt>
                <c:pt idx="2687">
                  <c:v>76.795675000000003</c:v>
                </c:pt>
                <c:pt idx="2688">
                  <c:v>76.698324</c:v>
                </c:pt>
                <c:pt idx="2689">
                  <c:v>76.624319</c:v>
                </c:pt>
                <c:pt idx="2690">
                  <c:v>76.561616999999998</c:v>
                </c:pt>
                <c:pt idx="2691">
                  <c:v>76.497138000000007</c:v>
                </c:pt>
                <c:pt idx="2692">
                  <c:v>76.431415999999999</c:v>
                </c:pt>
                <c:pt idx="2693">
                  <c:v>76.368622999999999</c:v>
                </c:pt>
                <c:pt idx="2694">
                  <c:v>76.305749000000006</c:v>
                </c:pt>
                <c:pt idx="2695">
                  <c:v>76.240410999999995</c:v>
                </c:pt>
                <c:pt idx="2696">
                  <c:v>76.179668000000007</c:v>
                </c:pt>
                <c:pt idx="2697">
                  <c:v>76.128873999999996</c:v>
                </c:pt>
                <c:pt idx="2698">
                  <c:v>76.079452000000003</c:v>
                </c:pt>
                <c:pt idx="2699">
                  <c:v>76.019606999999993</c:v>
                </c:pt>
                <c:pt idx="2700">
                  <c:v>75.950575000000001</c:v>
                </c:pt>
                <c:pt idx="2701">
                  <c:v>75.881585000000001</c:v>
                </c:pt>
                <c:pt idx="2702">
                  <c:v>75.816215999999997</c:v>
                </c:pt>
                <c:pt idx="2703">
                  <c:v>75.755064000000004</c:v>
                </c:pt>
                <c:pt idx="2704">
                  <c:v>75.702828999999994</c:v>
                </c:pt>
                <c:pt idx="2705">
                  <c:v>75.658378999999996</c:v>
                </c:pt>
                <c:pt idx="2706">
                  <c:v>75.604393000000002</c:v>
                </c:pt>
                <c:pt idx="2707">
                  <c:v>75.522792999999993</c:v>
                </c:pt>
                <c:pt idx="2708">
                  <c:v>75.417320000000004</c:v>
                </c:pt>
                <c:pt idx="2709">
                  <c:v>75.308282000000005</c:v>
                </c:pt>
                <c:pt idx="2710">
                  <c:v>75.207875999999999</c:v>
                </c:pt>
                <c:pt idx="2711">
                  <c:v>75.113619999999997</c:v>
                </c:pt>
                <c:pt idx="2712">
                  <c:v>75.023623999999998</c:v>
                </c:pt>
                <c:pt idx="2713">
                  <c:v>74.942323999999999</c:v>
                </c:pt>
                <c:pt idx="2714">
                  <c:v>74.870340999999996</c:v>
                </c:pt>
                <c:pt idx="2715">
                  <c:v>74.804201000000006</c:v>
                </c:pt>
                <c:pt idx="2716">
                  <c:v>74.747366</c:v>
                </c:pt>
                <c:pt idx="2717">
                  <c:v>74.707848999999996</c:v>
                </c:pt>
                <c:pt idx="2718">
                  <c:v>74.683291999999994</c:v>
                </c:pt>
                <c:pt idx="2719">
                  <c:v>74.659830999999997</c:v>
                </c:pt>
                <c:pt idx="2720">
                  <c:v>74.627063000000007</c:v>
                </c:pt>
                <c:pt idx="2721">
                  <c:v>74.584438000000006</c:v>
                </c:pt>
                <c:pt idx="2722">
                  <c:v>74.531953999999999</c:v>
                </c:pt>
                <c:pt idx="2723">
                  <c:v>74.464894999999999</c:v>
                </c:pt>
                <c:pt idx="2724">
                  <c:v>74.379621999999998</c:v>
                </c:pt>
                <c:pt idx="2725">
                  <c:v>74.277272999999994</c:v>
                </c:pt>
                <c:pt idx="2726">
                  <c:v>74.162142000000003</c:v>
                </c:pt>
                <c:pt idx="2727">
                  <c:v>74.044021000000001</c:v>
                </c:pt>
                <c:pt idx="2728">
                  <c:v>73.940832</c:v>
                </c:pt>
                <c:pt idx="2729">
                  <c:v>73.868100999999996</c:v>
                </c:pt>
                <c:pt idx="2730">
                  <c:v>73.824494000000001</c:v>
                </c:pt>
                <c:pt idx="2731">
                  <c:v>73.797820000000002</c:v>
                </c:pt>
                <c:pt idx="2732">
                  <c:v>73.782246999999998</c:v>
                </c:pt>
                <c:pt idx="2733">
                  <c:v>73.776871999999997</c:v>
                </c:pt>
                <c:pt idx="2734">
                  <c:v>73.771506000000002</c:v>
                </c:pt>
                <c:pt idx="2735">
                  <c:v>73.749424000000005</c:v>
                </c:pt>
                <c:pt idx="2736">
                  <c:v>73.704437999999996</c:v>
                </c:pt>
                <c:pt idx="2737">
                  <c:v>73.643299999999996</c:v>
                </c:pt>
                <c:pt idx="2738">
                  <c:v>73.572199999999995</c:v>
                </c:pt>
                <c:pt idx="2739">
                  <c:v>73.493094999999997</c:v>
                </c:pt>
                <c:pt idx="2740">
                  <c:v>73.413481000000004</c:v>
                </c:pt>
                <c:pt idx="2741">
                  <c:v>73.347795000000005</c:v>
                </c:pt>
                <c:pt idx="2742">
                  <c:v>73.305873000000005</c:v>
                </c:pt>
                <c:pt idx="2743">
                  <c:v>73.289337000000003</c:v>
                </c:pt>
                <c:pt idx="2744">
                  <c:v>73.297543000000005</c:v>
                </c:pt>
                <c:pt idx="2745">
                  <c:v>73.326162999999994</c:v>
                </c:pt>
                <c:pt idx="2746">
                  <c:v>73.362979999999993</c:v>
                </c:pt>
                <c:pt idx="2747">
                  <c:v>73.397329999999997</c:v>
                </c:pt>
                <c:pt idx="2748">
                  <c:v>73.431447000000006</c:v>
                </c:pt>
                <c:pt idx="2749">
                  <c:v>73.471136000000001</c:v>
                </c:pt>
                <c:pt idx="2750">
                  <c:v>73.507529000000005</c:v>
                </c:pt>
                <c:pt idx="2751">
                  <c:v>73.519513000000003</c:v>
                </c:pt>
                <c:pt idx="2752">
                  <c:v>73.492767000000001</c:v>
                </c:pt>
                <c:pt idx="2753">
                  <c:v>73.426919999999996</c:v>
                </c:pt>
                <c:pt idx="2754">
                  <c:v>73.327329000000006</c:v>
                </c:pt>
                <c:pt idx="2755">
                  <c:v>73.200996000000004</c:v>
                </c:pt>
                <c:pt idx="2756">
                  <c:v>73.058222999999998</c:v>
                </c:pt>
                <c:pt idx="2757">
                  <c:v>72.905750999999995</c:v>
                </c:pt>
                <c:pt idx="2758">
                  <c:v>72.738187999999994</c:v>
                </c:pt>
                <c:pt idx="2759">
                  <c:v>72.547083999999998</c:v>
                </c:pt>
                <c:pt idx="2760">
                  <c:v>72.335954000000001</c:v>
                </c:pt>
                <c:pt idx="2761">
                  <c:v>72.113512</c:v>
                </c:pt>
                <c:pt idx="2762">
                  <c:v>71.874611999999999</c:v>
                </c:pt>
                <c:pt idx="2763">
                  <c:v>71.604242999999997</c:v>
                </c:pt>
                <c:pt idx="2764">
                  <c:v>71.301786000000007</c:v>
                </c:pt>
                <c:pt idx="2765">
                  <c:v>70.986096000000003</c:v>
                </c:pt>
                <c:pt idx="2766">
                  <c:v>70.675816999999995</c:v>
                </c:pt>
                <c:pt idx="2767">
                  <c:v>70.382217999999995</c:v>
                </c:pt>
                <c:pt idx="2768">
                  <c:v>70.124402000000003</c:v>
                </c:pt>
                <c:pt idx="2769">
                  <c:v>69.930648000000005</c:v>
                </c:pt>
                <c:pt idx="2770">
                  <c:v>69.815618999999998</c:v>
                </c:pt>
                <c:pt idx="2771">
                  <c:v>69.772126</c:v>
                </c:pt>
                <c:pt idx="2772">
                  <c:v>69.790098</c:v>
                </c:pt>
                <c:pt idx="2773">
                  <c:v>69.866512999999998</c:v>
                </c:pt>
                <c:pt idx="2774">
                  <c:v>69.995604</c:v>
                </c:pt>
                <c:pt idx="2775">
                  <c:v>70.166976000000005</c:v>
                </c:pt>
                <c:pt idx="2776">
                  <c:v>70.368217999999999</c:v>
                </c:pt>
                <c:pt idx="2777">
                  <c:v>70.563603000000001</c:v>
                </c:pt>
                <c:pt idx="2778">
                  <c:v>70.674766000000005</c:v>
                </c:pt>
                <c:pt idx="2779">
                  <c:v>70.620159000000001</c:v>
                </c:pt>
                <c:pt idx="2780">
                  <c:v>70.396106000000003</c:v>
                </c:pt>
                <c:pt idx="2781">
                  <c:v>70.112690999999998</c:v>
                </c:pt>
                <c:pt idx="2782">
                  <c:v>69.933708999999993</c:v>
                </c:pt>
                <c:pt idx="2783">
                  <c:v>69.971558999999999</c:v>
                </c:pt>
                <c:pt idx="2784">
                  <c:v>70.229561000000004</c:v>
                </c:pt>
                <c:pt idx="2785">
                  <c:v>70.618585999999993</c:v>
                </c:pt>
                <c:pt idx="2786">
                  <c:v>71.018107999999998</c:v>
                </c:pt>
                <c:pt idx="2787">
                  <c:v>71.341446000000005</c:v>
                </c:pt>
                <c:pt idx="2788">
                  <c:v>71.559657000000001</c:v>
                </c:pt>
                <c:pt idx="2789">
                  <c:v>71.675213999999997</c:v>
                </c:pt>
                <c:pt idx="2790">
                  <c:v>71.693842000000004</c:v>
                </c:pt>
                <c:pt idx="2791">
                  <c:v>71.631669000000002</c:v>
                </c:pt>
                <c:pt idx="2792">
                  <c:v>71.530112000000003</c:v>
                </c:pt>
                <c:pt idx="2793">
                  <c:v>71.438479000000001</c:v>
                </c:pt>
                <c:pt idx="2794">
                  <c:v>71.382095000000007</c:v>
                </c:pt>
                <c:pt idx="2795">
                  <c:v>71.362952000000007</c:v>
                </c:pt>
                <c:pt idx="2796">
                  <c:v>71.385876999999994</c:v>
                </c:pt>
                <c:pt idx="2797">
                  <c:v>71.460381999999996</c:v>
                </c:pt>
                <c:pt idx="2798">
                  <c:v>71.578541999999999</c:v>
                </c:pt>
                <c:pt idx="2799">
                  <c:v>71.717350999999994</c:v>
                </c:pt>
                <c:pt idx="2800">
                  <c:v>71.867849000000007</c:v>
                </c:pt>
                <c:pt idx="2801">
                  <c:v>72.042242000000002</c:v>
                </c:pt>
                <c:pt idx="2802">
                  <c:v>72.248780999999994</c:v>
                </c:pt>
                <c:pt idx="2803">
                  <c:v>72.476892000000007</c:v>
                </c:pt>
                <c:pt idx="2804">
                  <c:v>72.710766000000007</c:v>
                </c:pt>
                <c:pt idx="2805">
                  <c:v>72.943185999999997</c:v>
                </c:pt>
                <c:pt idx="2806">
                  <c:v>73.173464999999993</c:v>
                </c:pt>
                <c:pt idx="2807">
                  <c:v>73.402017999999998</c:v>
                </c:pt>
                <c:pt idx="2808">
                  <c:v>73.627744000000007</c:v>
                </c:pt>
                <c:pt idx="2809">
                  <c:v>73.844714999999994</c:v>
                </c:pt>
                <c:pt idx="2810">
                  <c:v>74.045120999999995</c:v>
                </c:pt>
                <c:pt idx="2811">
                  <c:v>74.230524000000003</c:v>
                </c:pt>
                <c:pt idx="2812">
                  <c:v>74.411874999999995</c:v>
                </c:pt>
                <c:pt idx="2813">
                  <c:v>74.591404999999995</c:v>
                </c:pt>
                <c:pt idx="2814">
                  <c:v>74.754913999999999</c:v>
                </c:pt>
                <c:pt idx="2815">
                  <c:v>74.892556999999996</c:v>
                </c:pt>
                <c:pt idx="2816">
                  <c:v>75.016744000000003</c:v>
                </c:pt>
                <c:pt idx="2817">
                  <c:v>75.146923000000001</c:v>
                </c:pt>
                <c:pt idx="2818">
                  <c:v>75.285032999999999</c:v>
                </c:pt>
                <c:pt idx="2819">
                  <c:v>75.417983000000007</c:v>
                </c:pt>
                <c:pt idx="2820">
                  <c:v>75.536654999999996</c:v>
                </c:pt>
                <c:pt idx="2821">
                  <c:v>75.639364</c:v>
                </c:pt>
                <c:pt idx="2822">
                  <c:v>75.723831000000004</c:v>
                </c:pt>
                <c:pt idx="2823">
                  <c:v>75.790474000000003</c:v>
                </c:pt>
                <c:pt idx="2824">
                  <c:v>75.849964</c:v>
                </c:pt>
                <c:pt idx="2825">
                  <c:v>75.914394999999999</c:v>
                </c:pt>
                <c:pt idx="2826">
                  <c:v>75.982552999999996</c:v>
                </c:pt>
                <c:pt idx="2827">
                  <c:v>76.044424000000006</c:v>
                </c:pt>
                <c:pt idx="2828">
                  <c:v>76.097755000000006</c:v>
                </c:pt>
                <c:pt idx="2829">
                  <c:v>76.149628000000007</c:v>
                </c:pt>
                <c:pt idx="2830">
                  <c:v>76.205293999999995</c:v>
                </c:pt>
                <c:pt idx="2831">
                  <c:v>76.266406000000003</c:v>
                </c:pt>
                <c:pt idx="2832">
                  <c:v>76.337030999999996</c:v>
                </c:pt>
                <c:pt idx="2833">
                  <c:v>76.419500999999997</c:v>
                </c:pt>
                <c:pt idx="2834">
                  <c:v>76.505196999999995</c:v>
                </c:pt>
                <c:pt idx="2835">
                  <c:v>76.579902000000004</c:v>
                </c:pt>
                <c:pt idx="2836">
                  <c:v>76.637990000000002</c:v>
                </c:pt>
                <c:pt idx="2837">
                  <c:v>76.683291999999994</c:v>
                </c:pt>
                <c:pt idx="2838">
                  <c:v>76.718704000000002</c:v>
                </c:pt>
                <c:pt idx="2839">
                  <c:v>76.743815999999995</c:v>
                </c:pt>
                <c:pt idx="2840">
                  <c:v>76.760337000000007</c:v>
                </c:pt>
                <c:pt idx="2841">
                  <c:v>76.770576000000005</c:v>
                </c:pt>
                <c:pt idx="2842">
                  <c:v>76.772002000000001</c:v>
                </c:pt>
                <c:pt idx="2843">
                  <c:v>76.762227999999993</c:v>
                </c:pt>
                <c:pt idx="2844">
                  <c:v>76.747906</c:v>
                </c:pt>
                <c:pt idx="2845">
                  <c:v>76.739859999999993</c:v>
                </c:pt>
                <c:pt idx="2846">
                  <c:v>76.740802000000002</c:v>
                </c:pt>
                <c:pt idx="2847">
                  <c:v>76.746655000000004</c:v>
                </c:pt>
                <c:pt idx="2848">
                  <c:v>76.757827000000006</c:v>
                </c:pt>
                <c:pt idx="2849">
                  <c:v>76.777827000000002</c:v>
                </c:pt>
                <c:pt idx="2850">
                  <c:v>76.800976000000006</c:v>
                </c:pt>
                <c:pt idx="2851">
                  <c:v>76.814187000000004</c:v>
                </c:pt>
                <c:pt idx="2852">
                  <c:v>76.815055000000001</c:v>
                </c:pt>
                <c:pt idx="2853">
                  <c:v>76.818966000000003</c:v>
                </c:pt>
                <c:pt idx="2854">
                  <c:v>76.843350000000001</c:v>
                </c:pt>
                <c:pt idx="2855">
                  <c:v>76.890880999999993</c:v>
                </c:pt>
                <c:pt idx="2856">
                  <c:v>76.951716000000005</c:v>
                </c:pt>
                <c:pt idx="2857">
                  <c:v>77.016209000000003</c:v>
                </c:pt>
                <c:pt idx="2858">
                  <c:v>77.080965000000006</c:v>
                </c:pt>
                <c:pt idx="2859">
                  <c:v>77.146272999999994</c:v>
                </c:pt>
                <c:pt idx="2860">
                  <c:v>77.212952999999999</c:v>
                </c:pt>
                <c:pt idx="2861">
                  <c:v>77.283051</c:v>
                </c:pt>
                <c:pt idx="2862">
                  <c:v>77.361547000000002</c:v>
                </c:pt>
                <c:pt idx="2863">
                  <c:v>77.452394999999996</c:v>
                </c:pt>
                <c:pt idx="2864">
                  <c:v>77.547807000000006</c:v>
                </c:pt>
                <c:pt idx="2865">
                  <c:v>77.624379000000005</c:v>
                </c:pt>
                <c:pt idx="2866">
                  <c:v>77.660413000000005</c:v>
                </c:pt>
                <c:pt idx="2867">
                  <c:v>77.659983999999994</c:v>
                </c:pt>
                <c:pt idx="2868">
                  <c:v>77.650409999999994</c:v>
                </c:pt>
                <c:pt idx="2869">
                  <c:v>77.651000999999994</c:v>
                </c:pt>
                <c:pt idx="2870">
                  <c:v>77.651272000000006</c:v>
                </c:pt>
                <c:pt idx="2871">
                  <c:v>77.625967000000003</c:v>
                </c:pt>
                <c:pt idx="2872">
                  <c:v>77.564891000000003</c:v>
                </c:pt>
                <c:pt idx="2873">
                  <c:v>77.480417000000003</c:v>
                </c:pt>
                <c:pt idx="2874">
                  <c:v>77.391239999999996</c:v>
                </c:pt>
                <c:pt idx="2875">
                  <c:v>77.308121999999997</c:v>
                </c:pt>
                <c:pt idx="2876">
                  <c:v>77.234392</c:v>
                </c:pt>
                <c:pt idx="2877">
                  <c:v>77.171364999999994</c:v>
                </c:pt>
                <c:pt idx="2878">
                  <c:v>77.120901000000003</c:v>
                </c:pt>
                <c:pt idx="2879">
                  <c:v>77.087680000000006</c:v>
                </c:pt>
                <c:pt idx="2880">
                  <c:v>77.078259000000003</c:v>
                </c:pt>
                <c:pt idx="2881">
                  <c:v>77.091860999999994</c:v>
                </c:pt>
                <c:pt idx="2882">
                  <c:v>77.114521999999994</c:v>
                </c:pt>
                <c:pt idx="2883">
                  <c:v>77.131144000000006</c:v>
                </c:pt>
                <c:pt idx="2884">
                  <c:v>77.141457000000003</c:v>
                </c:pt>
                <c:pt idx="2885">
                  <c:v>77.154477999999997</c:v>
                </c:pt>
                <c:pt idx="2886">
                  <c:v>77.168052000000003</c:v>
                </c:pt>
                <c:pt idx="2887">
                  <c:v>77.165655000000001</c:v>
                </c:pt>
                <c:pt idx="2888">
                  <c:v>77.138801000000001</c:v>
                </c:pt>
                <c:pt idx="2889">
                  <c:v>77.105170999999999</c:v>
                </c:pt>
                <c:pt idx="2890">
                  <c:v>77.096262999999993</c:v>
                </c:pt>
                <c:pt idx="2891">
                  <c:v>77.125322999999995</c:v>
                </c:pt>
                <c:pt idx="2892">
                  <c:v>77.170205999999993</c:v>
                </c:pt>
                <c:pt idx="2893">
                  <c:v>77.188631999999998</c:v>
                </c:pt>
                <c:pt idx="2894">
                  <c:v>77.153986000000003</c:v>
                </c:pt>
                <c:pt idx="2895">
                  <c:v>77.079037</c:v>
                </c:pt>
                <c:pt idx="2896">
                  <c:v>77.002786</c:v>
                </c:pt>
                <c:pt idx="2897">
                  <c:v>76.955179000000001</c:v>
                </c:pt>
                <c:pt idx="2898">
                  <c:v>76.936638000000002</c:v>
                </c:pt>
                <c:pt idx="2899">
                  <c:v>76.929450000000003</c:v>
                </c:pt>
                <c:pt idx="2900">
                  <c:v>76.9221</c:v>
                </c:pt>
                <c:pt idx="2901">
                  <c:v>76.915609000000003</c:v>
                </c:pt>
                <c:pt idx="2902">
                  <c:v>76.916691</c:v>
                </c:pt>
                <c:pt idx="2903">
                  <c:v>76.929957999999999</c:v>
                </c:pt>
                <c:pt idx="2904">
                  <c:v>76.952900999999997</c:v>
                </c:pt>
                <c:pt idx="2905">
                  <c:v>76.972835000000003</c:v>
                </c:pt>
                <c:pt idx="2906">
                  <c:v>76.975902000000005</c:v>
                </c:pt>
                <c:pt idx="2907">
                  <c:v>76.965374999999995</c:v>
                </c:pt>
                <c:pt idx="2908">
                  <c:v>76.962845000000002</c:v>
                </c:pt>
                <c:pt idx="2909">
                  <c:v>76.985149000000007</c:v>
                </c:pt>
                <c:pt idx="2910">
                  <c:v>77.028169000000005</c:v>
                </c:pt>
                <c:pt idx="2911">
                  <c:v>77.078616999999994</c:v>
                </c:pt>
                <c:pt idx="2912">
                  <c:v>77.129510999999994</c:v>
                </c:pt>
                <c:pt idx="2913">
                  <c:v>77.175430000000006</c:v>
                </c:pt>
                <c:pt idx="2914">
                  <c:v>77.204913000000005</c:v>
                </c:pt>
                <c:pt idx="2915">
                  <c:v>77.210696999999996</c:v>
                </c:pt>
                <c:pt idx="2916">
                  <c:v>77.203935000000001</c:v>
                </c:pt>
                <c:pt idx="2917">
                  <c:v>77.209271999999999</c:v>
                </c:pt>
                <c:pt idx="2918">
                  <c:v>77.244285000000005</c:v>
                </c:pt>
                <c:pt idx="2919">
                  <c:v>77.30565</c:v>
                </c:pt>
                <c:pt idx="2920">
                  <c:v>77.372146999999998</c:v>
                </c:pt>
                <c:pt idx="2921">
                  <c:v>77.417353000000006</c:v>
                </c:pt>
                <c:pt idx="2922">
                  <c:v>77.426586999999998</c:v>
                </c:pt>
                <c:pt idx="2923">
                  <c:v>77.410859000000002</c:v>
                </c:pt>
                <c:pt idx="2924">
                  <c:v>77.402180000000001</c:v>
                </c:pt>
                <c:pt idx="2925">
                  <c:v>77.427929000000006</c:v>
                </c:pt>
                <c:pt idx="2926">
                  <c:v>77.487376999999995</c:v>
                </c:pt>
                <c:pt idx="2927">
                  <c:v>77.554939000000005</c:v>
                </c:pt>
                <c:pt idx="2928">
                  <c:v>77.604545999999999</c:v>
                </c:pt>
                <c:pt idx="2929">
                  <c:v>77.627352999999999</c:v>
                </c:pt>
                <c:pt idx="2930">
                  <c:v>77.630026999999998</c:v>
                </c:pt>
                <c:pt idx="2931">
                  <c:v>77.624853999999999</c:v>
                </c:pt>
                <c:pt idx="2932">
                  <c:v>77.625157000000002</c:v>
                </c:pt>
                <c:pt idx="2933">
                  <c:v>77.644381999999993</c:v>
                </c:pt>
                <c:pt idx="2934">
                  <c:v>77.689608000000007</c:v>
                </c:pt>
                <c:pt idx="2935">
                  <c:v>77.751812999999999</c:v>
                </c:pt>
                <c:pt idx="2936">
                  <c:v>77.807754000000003</c:v>
                </c:pt>
                <c:pt idx="2937">
                  <c:v>77.839146999999997</c:v>
                </c:pt>
                <c:pt idx="2938">
                  <c:v>77.850601999999995</c:v>
                </c:pt>
                <c:pt idx="2939">
                  <c:v>77.861573000000007</c:v>
                </c:pt>
                <c:pt idx="2940">
                  <c:v>77.880410999999995</c:v>
                </c:pt>
                <c:pt idx="2941">
                  <c:v>77.897309000000007</c:v>
                </c:pt>
                <c:pt idx="2942">
                  <c:v>77.906602000000007</c:v>
                </c:pt>
                <c:pt idx="2943">
                  <c:v>77.922430000000006</c:v>
                </c:pt>
                <c:pt idx="2944">
                  <c:v>77.960536000000005</c:v>
                </c:pt>
                <c:pt idx="2945">
                  <c:v>78.014436000000003</c:v>
                </c:pt>
                <c:pt idx="2946">
                  <c:v>78.065601999999998</c:v>
                </c:pt>
                <c:pt idx="2947">
                  <c:v>78.113195000000005</c:v>
                </c:pt>
                <c:pt idx="2948">
                  <c:v>78.174036000000001</c:v>
                </c:pt>
                <c:pt idx="2949">
                  <c:v>78.250129000000001</c:v>
                </c:pt>
                <c:pt idx="2950">
                  <c:v>78.317823000000004</c:v>
                </c:pt>
                <c:pt idx="2951">
                  <c:v>78.359498000000002</c:v>
                </c:pt>
                <c:pt idx="2952">
                  <c:v>78.385914</c:v>
                </c:pt>
                <c:pt idx="2953">
                  <c:v>78.417080999999996</c:v>
                </c:pt>
                <c:pt idx="2954">
                  <c:v>78.459271999999999</c:v>
                </c:pt>
                <c:pt idx="2955">
                  <c:v>78.508302999999998</c:v>
                </c:pt>
                <c:pt idx="2956">
                  <c:v>78.558993999999998</c:v>
                </c:pt>
                <c:pt idx="2957">
                  <c:v>78.603095999999994</c:v>
                </c:pt>
                <c:pt idx="2958">
                  <c:v>78.630978999999996</c:v>
                </c:pt>
                <c:pt idx="2959">
                  <c:v>78.645148000000006</c:v>
                </c:pt>
                <c:pt idx="2960">
                  <c:v>78.663174999999995</c:v>
                </c:pt>
                <c:pt idx="2961">
                  <c:v>78.698014000000001</c:v>
                </c:pt>
                <c:pt idx="2962">
                  <c:v>78.740741</c:v>
                </c:pt>
                <c:pt idx="2963">
                  <c:v>78.770245000000003</c:v>
                </c:pt>
                <c:pt idx="2964">
                  <c:v>78.775174000000007</c:v>
                </c:pt>
                <c:pt idx="2965">
                  <c:v>78.759958999999995</c:v>
                </c:pt>
                <c:pt idx="2966">
                  <c:v>78.735664</c:v>
                </c:pt>
                <c:pt idx="2967">
                  <c:v>78.713712999999998</c:v>
                </c:pt>
                <c:pt idx="2968">
                  <c:v>78.705551</c:v>
                </c:pt>
                <c:pt idx="2969">
                  <c:v>78.718954999999994</c:v>
                </c:pt>
                <c:pt idx="2970">
                  <c:v>78.751547000000002</c:v>
                </c:pt>
                <c:pt idx="2971">
                  <c:v>78.791409000000002</c:v>
                </c:pt>
                <c:pt idx="2972">
                  <c:v>78.825203000000002</c:v>
                </c:pt>
                <c:pt idx="2973">
                  <c:v>78.845000999999996</c:v>
                </c:pt>
                <c:pt idx="2974">
                  <c:v>78.850222000000002</c:v>
                </c:pt>
                <c:pt idx="2975">
                  <c:v>78.847128999999995</c:v>
                </c:pt>
                <c:pt idx="2976">
                  <c:v>78.847506999999993</c:v>
                </c:pt>
                <c:pt idx="2977">
                  <c:v>78.865055999999996</c:v>
                </c:pt>
                <c:pt idx="2978">
                  <c:v>78.907475000000005</c:v>
                </c:pt>
                <c:pt idx="2979">
                  <c:v>78.967302000000004</c:v>
                </c:pt>
                <c:pt idx="2980">
                  <c:v>79.021753000000004</c:v>
                </c:pt>
                <c:pt idx="2981">
                  <c:v>79.048880999999994</c:v>
                </c:pt>
                <c:pt idx="2982">
                  <c:v>79.048754000000002</c:v>
                </c:pt>
                <c:pt idx="2983">
                  <c:v>79.043937</c:v>
                </c:pt>
                <c:pt idx="2984">
                  <c:v>79.054676000000001</c:v>
                </c:pt>
                <c:pt idx="2985">
                  <c:v>79.078761999999998</c:v>
                </c:pt>
                <c:pt idx="2986">
                  <c:v>79.099751999999995</c:v>
                </c:pt>
                <c:pt idx="2987">
                  <c:v>79.108170000000001</c:v>
                </c:pt>
                <c:pt idx="2988">
                  <c:v>79.107251000000005</c:v>
                </c:pt>
                <c:pt idx="2989">
                  <c:v>79.10445</c:v>
                </c:pt>
                <c:pt idx="2990">
                  <c:v>79.107902999999993</c:v>
                </c:pt>
                <c:pt idx="2991">
                  <c:v>79.126825999999994</c:v>
                </c:pt>
                <c:pt idx="2992">
                  <c:v>79.162981000000002</c:v>
                </c:pt>
                <c:pt idx="2993">
                  <c:v>79.202269000000001</c:v>
                </c:pt>
                <c:pt idx="2994">
                  <c:v>79.225998000000004</c:v>
                </c:pt>
                <c:pt idx="2995">
                  <c:v>79.232118999999997</c:v>
                </c:pt>
                <c:pt idx="2996">
                  <c:v>79.236369999999994</c:v>
                </c:pt>
                <c:pt idx="2997">
                  <c:v>79.251523000000006</c:v>
                </c:pt>
                <c:pt idx="2998">
                  <c:v>79.273499999999999</c:v>
                </c:pt>
                <c:pt idx="2999">
                  <c:v>79.288612999999998</c:v>
                </c:pt>
                <c:pt idx="3000">
                  <c:v>79.286641000000003</c:v>
                </c:pt>
                <c:pt idx="3001">
                  <c:v>79.266307999999995</c:v>
                </c:pt>
                <c:pt idx="3002">
                  <c:v>79.236592999999999</c:v>
                </c:pt>
                <c:pt idx="3003">
                  <c:v>79.214138000000005</c:v>
                </c:pt>
                <c:pt idx="3004">
                  <c:v>79.211197999999996</c:v>
                </c:pt>
                <c:pt idx="3005">
                  <c:v>79.222613999999993</c:v>
                </c:pt>
                <c:pt idx="3006">
                  <c:v>79.229487000000006</c:v>
                </c:pt>
                <c:pt idx="3007">
                  <c:v>79.217639000000005</c:v>
                </c:pt>
                <c:pt idx="3008">
                  <c:v>79.188434999999998</c:v>
                </c:pt>
                <c:pt idx="3009">
                  <c:v>79.152951999999999</c:v>
                </c:pt>
                <c:pt idx="3010">
                  <c:v>79.122669000000002</c:v>
                </c:pt>
                <c:pt idx="3011">
                  <c:v>79.105734999999996</c:v>
                </c:pt>
                <c:pt idx="3012">
                  <c:v>79.104194000000007</c:v>
                </c:pt>
                <c:pt idx="3013">
                  <c:v>79.111311999999998</c:v>
                </c:pt>
                <c:pt idx="3014">
                  <c:v>79.115570000000005</c:v>
                </c:pt>
                <c:pt idx="3015">
                  <c:v>79.108412999999999</c:v>
                </c:pt>
                <c:pt idx="3016">
                  <c:v>79.085429000000005</c:v>
                </c:pt>
                <c:pt idx="3017">
                  <c:v>79.044396000000006</c:v>
                </c:pt>
                <c:pt idx="3018">
                  <c:v>78.990326999999994</c:v>
                </c:pt>
                <c:pt idx="3019">
                  <c:v>78.939144999999996</c:v>
                </c:pt>
                <c:pt idx="3020">
                  <c:v>78.905790999999994</c:v>
                </c:pt>
                <c:pt idx="3021">
                  <c:v>78.888081999999997</c:v>
                </c:pt>
                <c:pt idx="3022">
                  <c:v>78.871106999999995</c:v>
                </c:pt>
                <c:pt idx="3023">
                  <c:v>78.848461</c:v>
                </c:pt>
                <c:pt idx="3024">
                  <c:v>78.829339000000004</c:v>
                </c:pt>
                <c:pt idx="3025">
                  <c:v>78.822648999999998</c:v>
                </c:pt>
                <c:pt idx="3026">
                  <c:v>78.824335000000005</c:v>
                </c:pt>
                <c:pt idx="3027">
                  <c:v>78.823892999999998</c:v>
                </c:pt>
                <c:pt idx="3028">
                  <c:v>78.813691000000006</c:v>
                </c:pt>
                <c:pt idx="3029">
                  <c:v>78.788252</c:v>
                </c:pt>
                <c:pt idx="3030">
                  <c:v>78.745461000000006</c:v>
                </c:pt>
                <c:pt idx="3031">
                  <c:v>78.694931999999994</c:v>
                </c:pt>
                <c:pt idx="3032">
                  <c:v>78.655742000000004</c:v>
                </c:pt>
                <c:pt idx="3033">
                  <c:v>78.637392000000006</c:v>
                </c:pt>
                <c:pt idx="3034">
                  <c:v>78.629270000000005</c:v>
                </c:pt>
                <c:pt idx="3035">
                  <c:v>78.616473999999997</c:v>
                </c:pt>
                <c:pt idx="3036">
                  <c:v>78.599422000000004</c:v>
                </c:pt>
                <c:pt idx="3037">
                  <c:v>78.589015000000003</c:v>
                </c:pt>
                <c:pt idx="3038">
                  <c:v>78.587947999999997</c:v>
                </c:pt>
                <c:pt idx="3039">
                  <c:v>78.587481999999994</c:v>
                </c:pt>
                <c:pt idx="3040">
                  <c:v>78.581045000000003</c:v>
                </c:pt>
                <c:pt idx="3041">
                  <c:v>78.571151</c:v>
                </c:pt>
                <c:pt idx="3042">
                  <c:v>78.561588999999998</c:v>
                </c:pt>
                <c:pt idx="3043">
                  <c:v>78.550347000000002</c:v>
                </c:pt>
                <c:pt idx="3044">
                  <c:v>78.533546999999999</c:v>
                </c:pt>
                <c:pt idx="3045">
                  <c:v>78.511865</c:v>
                </c:pt>
                <c:pt idx="3046">
                  <c:v>78.489616999999996</c:v>
                </c:pt>
                <c:pt idx="3047">
                  <c:v>78.469605999999999</c:v>
                </c:pt>
                <c:pt idx="3048">
                  <c:v>78.452132000000006</c:v>
                </c:pt>
                <c:pt idx="3049">
                  <c:v>78.438862</c:v>
                </c:pt>
                <c:pt idx="3050">
                  <c:v>78.434150000000002</c:v>
                </c:pt>
                <c:pt idx="3051">
                  <c:v>78.439528999999993</c:v>
                </c:pt>
                <c:pt idx="3052">
                  <c:v>78.448196999999993</c:v>
                </c:pt>
                <c:pt idx="3053">
                  <c:v>78.449894999999998</c:v>
                </c:pt>
                <c:pt idx="3054">
                  <c:v>78.443036000000006</c:v>
                </c:pt>
                <c:pt idx="3055">
                  <c:v>78.436797999999996</c:v>
                </c:pt>
                <c:pt idx="3056">
                  <c:v>78.437709999999996</c:v>
                </c:pt>
                <c:pt idx="3057">
                  <c:v>78.439936000000003</c:v>
                </c:pt>
                <c:pt idx="3058">
                  <c:v>78.434717000000006</c:v>
                </c:pt>
                <c:pt idx="3059">
                  <c:v>78.424103000000002</c:v>
                </c:pt>
                <c:pt idx="3060">
                  <c:v>78.416562999999996</c:v>
                </c:pt>
                <c:pt idx="3061">
                  <c:v>78.412210999999999</c:v>
                </c:pt>
                <c:pt idx="3062">
                  <c:v>78.402390999999994</c:v>
                </c:pt>
                <c:pt idx="3063">
                  <c:v>78.383514000000005</c:v>
                </c:pt>
                <c:pt idx="3064">
                  <c:v>78.362311000000005</c:v>
                </c:pt>
                <c:pt idx="3065">
                  <c:v>78.347481999999999</c:v>
                </c:pt>
                <c:pt idx="3066">
                  <c:v>78.344752999999997</c:v>
                </c:pt>
                <c:pt idx="3067">
                  <c:v>78.359894999999995</c:v>
                </c:pt>
                <c:pt idx="3068">
                  <c:v>78.396494000000004</c:v>
                </c:pt>
                <c:pt idx="3069">
                  <c:v>78.447822000000002</c:v>
                </c:pt>
                <c:pt idx="3070">
                  <c:v>78.498925</c:v>
                </c:pt>
                <c:pt idx="3071">
                  <c:v>78.539574000000002</c:v>
                </c:pt>
                <c:pt idx="3072">
                  <c:v>78.569006000000002</c:v>
                </c:pt>
                <c:pt idx="3073">
                  <c:v>78.588901000000007</c:v>
                </c:pt>
                <c:pt idx="3074">
                  <c:v>78.600792999999996</c:v>
                </c:pt>
                <c:pt idx="3075">
                  <c:v>78.609555</c:v>
                </c:pt>
                <c:pt idx="3076">
                  <c:v>78.618764999999996</c:v>
                </c:pt>
                <c:pt idx="3077">
                  <c:v>78.622247999999999</c:v>
                </c:pt>
                <c:pt idx="3078">
                  <c:v>78.611318999999995</c:v>
                </c:pt>
                <c:pt idx="3079">
                  <c:v>78.591211000000001</c:v>
                </c:pt>
                <c:pt idx="3080">
                  <c:v>78.577713000000003</c:v>
                </c:pt>
                <c:pt idx="3081">
                  <c:v>78.575096000000002</c:v>
                </c:pt>
                <c:pt idx="3082">
                  <c:v>78.570868000000004</c:v>
                </c:pt>
                <c:pt idx="3083">
                  <c:v>78.558238000000003</c:v>
                </c:pt>
                <c:pt idx="3084">
                  <c:v>78.552359999999993</c:v>
                </c:pt>
                <c:pt idx="3085">
                  <c:v>78.577191999999997</c:v>
                </c:pt>
                <c:pt idx="3086">
                  <c:v>78.643611000000007</c:v>
                </c:pt>
                <c:pt idx="3087">
                  <c:v>78.743886000000003</c:v>
                </c:pt>
                <c:pt idx="3088">
                  <c:v>78.858079000000004</c:v>
                </c:pt>
                <c:pt idx="3089">
                  <c:v>78.962496000000002</c:v>
                </c:pt>
                <c:pt idx="3090">
                  <c:v>79.044820999999999</c:v>
                </c:pt>
                <c:pt idx="3091">
                  <c:v>79.116992999999994</c:v>
                </c:pt>
                <c:pt idx="3092">
                  <c:v>79.201279</c:v>
                </c:pt>
                <c:pt idx="3093">
                  <c:v>79.298871000000005</c:v>
                </c:pt>
                <c:pt idx="3094">
                  <c:v>79.385358999999994</c:v>
                </c:pt>
                <c:pt idx="3095">
                  <c:v>79.443009000000004</c:v>
                </c:pt>
                <c:pt idx="3096">
                  <c:v>79.482280000000003</c:v>
                </c:pt>
                <c:pt idx="3097">
                  <c:v>79.522713999999993</c:v>
                </c:pt>
                <c:pt idx="3098">
                  <c:v>79.565950999999998</c:v>
                </c:pt>
                <c:pt idx="3099">
                  <c:v>79.597397999999998</c:v>
                </c:pt>
                <c:pt idx="3100">
                  <c:v>79.603652999999994</c:v>
                </c:pt>
                <c:pt idx="3101">
                  <c:v>79.579549</c:v>
                </c:pt>
                <c:pt idx="3102">
                  <c:v>79.530268000000007</c:v>
                </c:pt>
                <c:pt idx="3103">
                  <c:v>79.476488000000003</c:v>
                </c:pt>
                <c:pt idx="3104">
                  <c:v>79.447851999999997</c:v>
                </c:pt>
                <c:pt idx="3105">
                  <c:v>79.459549999999993</c:v>
                </c:pt>
                <c:pt idx="3106">
                  <c:v>79.500131999999994</c:v>
                </c:pt>
                <c:pt idx="3107">
                  <c:v>79.549150999999995</c:v>
                </c:pt>
                <c:pt idx="3108">
                  <c:v>79.598095999999998</c:v>
                </c:pt>
                <c:pt idx="3109">
                  <c:v>79.646938000000006</c:v>
                </c:pt>
                <c:pt idx="3110">
                  <c:v>79.692819999999998</c:v>
                </c:pt>
                <c:pt idx="3111">
                  <c:v>79.734134999999995</c:v>
                </c:pt>
                <c:pt idx="3112">
                  <c:v>79.776371999999995</c:v>
                </c:pt>
                <c:pt idx="3113">
                  <c:v>79.821787</c:v>
                </c:pt>
                <c:pt idx="3114">
                  <c:v>79.860750999999993</c:v>
                </c:pt>
                <c:pt idx="3115">
                  <c:v>79.884855999999999</c:v>
                </c:pt>
                <c:pt idx="3116">
                  <c:v>79.901446000000007</c:v>
                </c:pt>
                <c:pt idx="3117">
                  <c:v>79.923907999999997</c:v>
                </c:pt>
                <c:pt idx="3118">
                  <c:v>79.954823000000005</c:v>
                </c:pt>
                <c:pt idx="3119">
                  <c:v>79.990576000000004</c:v>
                </c:pt>
                <c:pt idx="3120">
                  <c:v>80.034552000000005</c:v>
                </c:pt>
                <c:pt idx="3121">
                  <c:v>80.089995999999999</c:v>
                </c:pt>
                <c:pt idx="3122">
                  <c:v>80.145211000000003</c:v>
                </c:pt>
                <c:pt idx="3123">
                  <c:v>80.184044</c:v>
                </c:pt>
                <c:pt idx="3124">
                  <c:v>80.211073999999996</c:v>
                </c:pt>
                <c:pt idx="3125">
                  <c:v>80.251686000000007</c:v>
                </c:pt>
                <c:pt idx="3126">
                  <c:v>80.324827999999997</c:v>
                </c:pt>
                <c:pt idx="3127">
                  <c:v>80.425576000000007</c:v>
                </c:pt>
                <c:pt idx="3128">
                  <c:v>80.535084999999995</c:v>
                </c:pt>
                <c:pt idx="3129">
                  <c:v>80.637944000000005</c:v>
                </c:pt>
                <c:pt idx="3130">
                  <c:v>80.729128000000003</c:v>
                </c:pt>
                <c:pt idx="3131">
                  <c:v>80.811065999999997</c:v>
                </c:pt>
                <c:pt idx="3132">
                  <c:v>80.88579</c:v>
                </c:pt>
                <c:pt idx="3133">
                  <c:v>80.949907999999994</c:v>
                </c:pt>
                <c:pt idx="3134">
                  <c:v>81.001439000000005</c:v>
                </c:pt>
                <c:pt idx="3135">
                  <c:v>81.050780000000003</c:v>
                </c:pt>
                <c:pt idx="3136">
                  <c:v>81.114615000000001</c:v>
                </c:pt>
                <c:pt idx="3137">
                  <c:v>81.194747000000007</c:v>
                </c:pt>
                <c:pt idx="3138">
                  <c:v>81.273871</c:v>
                </c:pt>
                <c:pt idx="3139">
                  <c:v>81.340868999999998</c:v>
                </c:pt>
                <c:pt idx="3140">
                  <c:v>81.409647000000007</c:v>
                </c:pt>
                <c:pt idx="3141">
                  <c:v>81.499534999999995</c:v>
                </c:pt>
                <c:pt idx="3142">
                  <c:v>81.603340000000003</c:v>
                </c:pt>
                <c:pt idx="3143">
                  <c:v>81.689998000000003</c:v>
                </c:pt>
                <c:pt idx="3144">
                  <c:v>81.738783999999995</c:v>
                </c:pt>
                <c:pt idx="3145">
                  <c:v>81.759770000000003</c:v>
                </c:pt>
                <c:pt idx="3146">
                  <c:v>81.778852000000001</c:v>
                </c:pt>
                <c:pt idx="3147">
                  <c:v>81.810863999999995</c:v>
                </c:pt>
                <c:pt idx="3148">
                  <c:v>81.851483999999999</c:v>
                </c:pt>
                <c:pt idx="3149">
                  <c:v>81.890851999999995</c:v>
                </c:pt>
                <c:pt idx="3150">
                  <c:v>81.930385000000001</c:v>
                </c:pt>
                <c:pt idx="3151">
                  <c:v>81.983698000000004</c:v>
                </c:pt>
                <c:pt idx="3152">
                  <c:v>82.057794000000001</c:v>
                </c:pt>
                <c:pt idx="3153">
                  <c:v>82.134728999999993</c:v>
                </c:pt>
                <c:pt idx="3154">
                  <c:v>82.181895999999995</c:v>
                </c:pt>
                <c:pt idx="3155">
                  <c:v>82.187025000000006</c:v>
                </c:pt>
                <c:pt idx="3156">
                  <c:v>82.174942999999999</c:v>
                </c:pt>
                <c:pt idx="3157">
                  <c:v>82.180952000000005</c:v>
                </c:pt>
                <c:pt idx="3158">
                  <c:v>82.212554999999995</c:v>
                </c:pt>
                <c:pt idx="3159">
                  <c:v>82.247878999999998</c:v>
                </c:pt>
                <c:pt idx="3160">
                  <c:v>82.270044999999996</c:v>
                </c:pt>
                <c:pt idx="3161">
                  <c:v>82.290993999999998</c:v>
                </c:pt>
                <c:pt idx="3162">
                  <c:v>82.337076999999994</c:v>
                </c:pt>
                <c:pt idx="3163">
                  <c:v>82.417794999999998</c:v>
                </c:pt>
                <c:pt idx="3164">
                  <c:v>82.513918000000004</c:v>
                </c:pt>
                <c:pt idx="3165">
                  <c:v>82.593607000000006</c:v>
                </c:pt>
                <c:pt idx="3166">
                  <c:v>82.637922000000003</c:v>
                </c:pt>
                <c:pt idx="3167">
                  <c:v>82.652733999999995</c:v>
                </c:pt>
                <c:pt idx="3168">
                  <c:v>82.658023</c:v>
                </c:pt>
                <c:pt idx="3169">
                  <c:v>82.666850999999994</c:v>
                </c:pt>
                <c:pt idx="3170">
                  <c:v>82.676006999999998</c:v>
                </c:pt>
                <c:pt idx="3171">
                  <c:v>82.677920999999998</c:v>
                </c:pt>
                <c:pt idx="3172">
                  <c:v>82.678353000000001</c:v>
                </c:pt>
                <c:pt idx="3173">
                  <c:v>82.696358000000004</c:v>
                </c:pt>
                <c:pt idx="3174">
                  <c:v>82.744383999999997</c:v>
                </c:pt>
                <c:pt idx="3175">
                  <c:v>82.812522000000001</c:v>
                </c:pt>
                <c:pt idx="3176">
                  <c:v>82.878940999999998</c:v>
                </c:pt>
                <c:pt idx="3177">
                  <c:v>82.936201999999994</c:v>
                </c:pt>
                <c:pt idx="3178">
                  <c:v>83.000056999999998</c:v>
                </c:pt>
                <c:pt idx="3179">
                  <c:v>83.085807000000003</c:v>
                </c:pt>
                <c:pt idx="3180">
                  <c:v>83.178860999999998</c:v>
                </c:pt>
                <c:pt idx="3181">
                  <c:v>83.236759000000006</c:v>
                </c:pt>
                <c:pt idx="3182">
                  <c:v>83.224604999999997</c:v>
                </c:pt>
                <c:pt idx="3183">
                  <c:v>83.145222000000004</c:v>
                </c:pt>
                <c:pt idx="3184">
                  <c:v>83.029966999999999</c:v>
                </c:pt>
                <c:pt idx="3185">
                  <c:v>82.904752000000002</c:v>
                </c:pt>
                <c:pt idx="3186">
                  <c:v>82.772861000000006</c:v>
                </c:pt>
                <c:pt idx="3187">
                  <c:v>82.629272999999998</c:v>
                </c:pt>
                <c:pt idx="3188">
                  <c:v>82.478956999999994</c:v>
                </c:pt>
                <c:pt idx="3189">
                  <c:v>82.330422999999996</c:v>
                </c:pt>
                <c:pt idx="3190">
                  <c:v>82.174946000000006</c:v>
                </c:pt>
                <c:pt idx="3191">
                  <c:v>81.984487999999999</c:v>
                </c:pt>
                <c:pt idx="3192">
                  <c:v>81.737605000000002</c:v>
                </c:pt>
                <c:pt idx="3193">
                  <c:v>81.446348</c:v>
                </c:pt>
                <c:pt idx="3194">
                  <c:v>81.155361999999997</c:v>
                </c:pt>
                <c:pt idx="3195">
                  <c:v>80.914899000000005</c:v>
                </c:pt>
                <c:pt idx="3196">
                  <c:v>80.753803000000005</c:v>
                </c:pt>
                <c:pt idx="3197">
                  <c:v>80.672996999999995</c:v>
                </c:pt>
                <c:pt idx="3198">
                  <c:v>80.658316999999997</c:v>
                </c:pt>
                <c:pt idx="3199">
                  <c:v>80.696365999999998</c:v>
                </c:pt>
                <c:pt idx="3200">
                  <c:v>80.776571000000004</c:v>
                </c:pt>
                <c:pt idx="3201">
                  <c:v>80.881406999999996</c:v>
                </c:pt>
                <c:pt idx="3202">
                  <c:v>80.984440000000006</c:v>
                </c:pt>
                <c:pt idx="3203">
                  <c:v>81.064721000000006</c:v>
                </c:pt>
                <c:pt idx="3204">
                  <c:v>81.120693000000003</c:v>
                </c:pt>
                <c:pt idx="3205">
                  <c:v>81.167814000000007</c:v>
                </c:pt>
                <c:pt idx="3206">
                  <c:v>81.225840000000005</c:v>
                </c:pt>
                <c:pt idx="3207">
                  <c:v>81.306501999999995</c:v>
                </c:pt>
                <c:pt idx="3208">
                  <c:v>81.403797999999995</c:v>
                </c:pt>
                <c:pt idx="3209">
                  <c:v>81.492343000000005</c:v>
                </c:pt>
                <c:pt idx="3210">
                  <c:v>81.543442999999996</c:v>
                </c:pt>
                <c:pt idx="3211">
                  <c:v>81.548489000000004</c:v>
                </c:pt>
                <c:pt idx="3212">
                  <c:v>81.520957999999993</c:v>
                </c:pt>
                <c:pt idx="3213">
                  <c:v>81.475104999999999</c:v>
                </c:pt>
                <c:pt idx="3214">
                  <c:v>81.414687000000001</c:v>
                </c:pt>
                <c:pt idx="3215">
                  <c:v>81.347514000000004</c:v>
                </c:pt>
                <c:pt idx="3216">
                  <c:v>81.296135000000007</c:v>
                </c:pt>
                <c:pt idx="3217">
                  <c:v>81.278183999999996</c:v>
                </c:pt>
                <c:pt idx="3218">
                  <c:v>81.280969999999996</c:v>
                </c:pt>
                <c:pt idx="3219">
                  <c:v>81.270386000000002</c:v>
                </c:pt>
                <c:pt idx="3220">
                  <c:v>81.225702999999996</c:v>
                </c:pt>
                <c:pt idx="3221">
                  <c:v>81.157859999999999</c:v>
                </c:pt>
                <c:pt idx="3222">
                  <c:v>81.096528000000006</c:v>
                </c:pt>
                <c:pt idx="3223">
                  <c:v>81.066394000000003</c:v>
                </c:pt>
                <c:pt idx="3224">
                  <c:v>81.070849999999993</c:v>
                </c:pt>
                <c:pt idx="3225">
                  <c:v>81.087112000000005</c:v>
                </c:pt>
                <c:pt idx="3226">
                  <c:v>81.079616999999999</c:v>
                </c:pt>
                <c:pt idx="3227">
                  <c:v>81.031361000000004</c:v>
                </c:pt>
                <c:pt idx="3228">
                  <c:v>80.962862000000001</c:v>
                </c:pt>
                <c:pt idx="3229">
                  <c:v>80.910011999999995</c:v>
                </c:pt>
                <c:pt idx="3230">
                  <c:v>80.882678999999996</c:v>
                </c:pt>
                <c:pt idx="3231">
                  <c:v>80.854995000000002</c:v>
                </c:pt>
                <c:pt idx="3232">
                  <c:v>80.797737999999995</c:v>
                </c:pt>
                <c:pt idx="3233">
                  <c:v>80.710072999999994</c:v>
                </c:pt>
                <c:pt idx="3234">
                  <c:v>80.615592000000007</c:v>
                </c:pt>
                <c:pt idx="3235">
                  <c:v>80.534221000000002</c:v>
                </c:pt>
                <c:pt idx="3236">
                  <c:v>80.463269999999994</c:v>
                </c:pt>
                <c:pt idx="3237">
                  <c:v>80.384142999999995</c:v>
                </c:pt>
                <c:pt idx="3238">
                  <c:v>80.286058999999995</c:v>
                </c:pt>
                <c:pt idx="3239">
                  <c:v>80.182203000000001</c:v>
                </c:pt>
                <c:pt idx="3240">
                  <c:v>80.097013000000004</c:v>
                </c:pt>
                <c:pt idx="3241">
                  <c:v>80.035342</c:v>
                </c:pt>
                <c:pt idx="3242">
                  <c:v>79.97287</c:v>
                </c:pt>
                <c:pt idx="3243">
                  <c:v>79.884016000000003</c:v>
                </c:pt>
                <c:pt idx="3244">
                  <c:v>79.770750000000007</c:v>
                </c:pt>
                <c:pt idx="3245">
                  <c:v>79.655337000000003</c:v>
                </c:pt>
                <c:pt idx="3246">
                  <c:v>79.554702000000006</c:v>
                </c:pt>
                <c:pt idx="3247">
                  <c:v>79.472611999999998</c:v>
                </c:pt>
                <c:pt idx="3248">
                  <c:v>79.405285000000006</c:v>
                </c:pt>
                <c:pt idx="3249">
                  <c:v>79.338616999999999</c:v>
                </c:pt>
                <c:pt idx="3250">
                  <c:v>79.250076000000007</c:v>
                </c:pt>
                <c:pt idx="3251">
                  <c:v>79.132057000000003</c:v>
                </c:pt>
                <c:pt idx="3252">
                  <c:v>79.006701000000007</c:v>
                </c:pt>
                <c:pt idx="3253">
                  <c:v>78.900530000000003</c:v>
                </c:pt>
                <c:pt idx="3254">
                  <c:v>78.811563000000007</c:v>
                </c:pt>
                <c:pt idx="3255">
                  <c:v>78.717741000000004</c:v>
                </c:pt>
                <c:pt idx="3256">
                  <c:v>78.605669000000006</c:v>
                </c:pt>
                <c:pt idx="3257">
                  <c:v>78.467436000000006</c:v>
                </c:pt>
                <c:pt idx="3258">
                  <c:v>78.282432</c:v>
                </c:pt>
                <c:pt idx="3259">
                  <c:v>78.037910999999994</c:v>
                </c:pt>
                <c:pt idx="3260">
                  <c:v>77.765026000000006</c:v>
                </c:pt>
                <c:pt idx="3261">
                  <c:v>77.518863999999994</c:v>
                </c:pt>
                <c:pt idx="3262">
                  <c:v>77.317778000000004</c:v>
                </c:pt>
                <c:pt idx="3263">
                  <c:v>77.131732</c:v>
                </c:pt>
                <c:pt idx="3264">
                  <c:v>76.932259999999999</c:v>
                </c:pt>
                <c:pt idx="3265">
                  <c:v>76.721153000000001</c:v>
                </c:pt>
                <c:pt idx="3266">
                  <c:v>76.504080999999999</c:v>
                </c:pt>
                <c:pt idx="3267">
                  <c:v>76.271445999999997</c:v>
                </c:pt>
                <c:pt idx="3268">
                  <c:v>76.022114000000002</c:v>
                </c:pt>
                <c:pt idx="3269">
                  <c:v>75.777506000000002</c:v>
                </c:pt>
                <c:pt idx="3270">
                  <c:v>75.553414000000004</c:v>
                </c:pt>
                <c:pt idx="3271">
                  <c:v>75.339898000000005</c:v>
                </c:pt>
                <c:pt idx="3272">
                  <c:v>75.124339000000006</c:v>
                </c:pt>
                <c:pt idx="3273">
                  <c:v>74.914297000000005</c:v>
                </c:pt>
                <c:pt idx="3274">
                  <c:v>74.724126999999996</c:v>
                </c:pt>
                <c:pt idx="3275">
                  <c:v>74.557603999999998</c:v>
                </c:pt>
                <c:pt idx="3276">
                  <c:v>74.414398000000006</c:v>
                </c:pt>
                <c:pt idx="3277">
                  <c:v>74.292625000000001</c:v>
                </c:pt>
                <c:pt idx="3278">
                  <c:v>74.172144000000003</c:v>
                </c:pt>
                <c:pt idx="3279">
                  <c:v>74.016221999999999</c:v>
                </c:pt>
                <c:pt idx="3280">
                  <c:v>73.810107000000002</c:v>
                </c:pt>
                <c:pt idx="3281">
                  <c:v>73.583944000000002</c:v>
                </c:pt>
                <c:pt idx="3282">
                  <c:v>73.375831000000005</c:v>
                </c:pt>
                <c:pt idx="3283">
                  <c:v>73.189425</c:v>
                </c:pt>
                <c:pt idx="3284">
                  <c:v>73.003240000000005</c:v>
                </c:pt>
                <c:pt idx="3285">
                  <c:v>72.800004999999999</c:v>
                </c:pt>
                <c:pt idx="3286">
                  <c:v>72.576179999999994</c:v>
                </c:pt>
                <c:pt idx="3287">
                  <c:v>72.339557999999997</c:v>
                </c:pt>
                <c:pt idx="3288">
                  <c:v>72.105754000000005</c:v>
                </c:pt>
                <c:pt idx="3289">
                  <c:v>71.882778000000002</c:v>
                </c:pt>
                <c:pt idx="3290">
                  <c:v>71.654752000000002</c:v>
                </c:pt>
                <c:pt idx="3291">
                  <c:v>71.398050999999995</c:v>
                </c:pt>
                <c:pt idx="3292">
                  <c:v>71.115224999999995</c:v>
                </c:pt>
                <c:pt idx="3293">
                  <c:v>70.832447000000002</c:v>
                </c:pt>
                <c:pt idx="3294">
                  <c:v>70.562396000000007</c:v>
                </c:pt>
                <c:pt idx="3295">
                  <c:v>70.294120000000007</c:v>
                </c:pt>
                <c:pt idx="3296">
                  <c:v>70.023635999999996</c:v>
                </c:pt>
                <c:pt idx="3297">
                  <c:v>69.765720999999999</c:v>
                </c:pt>
                <c:pt idx="3298">
                  <c:v>69.524726000000001</c:v>
                </c:pt>
                <c:pt idx="3299">
                  <c:v>69.280542999999994</c:v>
                </c:pt>
                <c:pt idx="3300">
                  <c:v>69.013266999999999</c:v>
                </c:pt>
                <c:pt idx="3301">
                  <c:v>68.718852999999996</c:v>
                </c:pt>
                <c:pt idx="3302">
                  <c:v>68.397879000000003</c:v>
                </c:pt>
                <c:pt idx="3303">
                  <c:v>68.054573000000005</c:v>
                </c:pt>
                <c:pt idx="3304">
                  <c:v>67.710147000000006</c:v>
                </c:pt>
                <c:pt idx="3305">
                  <c:v>67.388606999999993</c:v>
                </c:pt>
                <c:pt idx="3306">
                  <c:v>67.085116999999997</c:v>
                </c:pt>
                <c:pt idx="3307">
                  <c:v>66.778784999999999</c:v>
                </c:pt>
                <c:pt idx="3308">
                  <c:v>66.475116</c:v>
                </c:pt>
                <c:pt idx="3309">
                  <c:v>66.196897000000007</c:v>
                </c:pt>
                <c:pt idx="3310">
                  <c:v>65.934488000000002</c:v>
                </c:pt>
                <c:pt idx="3311">
                  <c:v>65.650745999999998</c:v>
                </c:pt>
                <c:pt idx="3312">
                  <c:v>65.344960999999998</c:v>
                </c:pt>
                <c:pt idx="3313">
                  <c:v>65.057057999999998</c:v>
                </c:pt>
                <c:pt idx="3314">
                  <c:v>64.790564000000003</c:v>
                </c:pt>
                <c:pt idx="3315">
                  <c:v>64.499747999999997</c:v>
                </c:pt>
                <c:pt idx="3316">
                  <c:v>64.168611999999996</c:v>
                </c:pt>
                <c:pt idx="3317">
                  <c:v>63.838662999999997</c:v>
                </c:pt>
                <c:pt idx="3318">
                  <c:v>63.543816999999997</c:v>
                </c:pt>
                <c:pt idx="3319">
                  <c:v>63.270529000000003</c:v>
                </c:pt>
                <c:pt idx="3320">
                  <c:v>62.996307999999999</c:v>
                </c:pt>
                <c:pt idx="3321">
                  <c:v>62.719707999999997</c:v>
                </c:pt>
                <c:pt idx="3322">
                  <c:v>62.440235999999999</c:v>
                </c:pt>
                <c:pt idx="3323">
                  <c:v>62.154640999999998</c:v>
                </c:pt>
                <c:pt idx="3324">
                  <c:v>61.872928999999999</c:v>
                </c:pt>
                <c:pt idx="3325">
                  <c:v>61.600855000000003</c:v>
                </c:pt>
                <c:pt idx="3326">
                  <c:v>61.308999999999997</c:v>
                </c:pt>
                <c:pt idx="3327">
                  <c:v>60.969886000000002</c:v>
                </c:pt>
                <c:pt idx="3328">
                  <c:v>60.600113999999998</c:v>
                </c:pt>
                <c:pt idx="3329">
                  <c:v>60.213853999999998</c:v>
                </c:pt>
                <c:pt idx="3330">
                  <c:v>59.756297000000004</c:v>
                </c:pt>
                <c:pt idx="3331">
                  <c:v>59.125447999999999</c:v>
                </c:pt>
                <c:pt idx="3332">
                  <c:v>58.418944000000003</c:v>
                </c:pt>
                <c:pt idx="3333">
                  <c:v>58.091980999999997</c:v>
                </c:pt>
                <c:pt idx="3334">
                  <c:v>58.144565</c:v>
                </c:pt>
                <c:pt idx="3335">
                  <c:v>58.209398999999998</c:v>
                </c:pt>
                <c:pt idx="3336">
                  <c:v>58.129562999999997</c:v>
                </c:pt>
                <c:pt idx="3337">
                  <c:v>57.936053000000001</c:v>
                </c:pt>
                <c:pt idx="3338">
                  <c:v>57.698208000000001</c:v>
                </c:pt>
                <c:pt idx="3339">
                  <c:v>57.442025999999998</c:v>
                </c:pt>
                <c:pt idx="3340">
                  <c:v>57.18045</c:v>
                </c:pt>
                <c:pt idx="3341">
                  <c:v>56.952683999999998</c:v>
                </c:pt>
                <c:pt idx="3342">
                  <c:v>56.775894999999998</c:v>
                </c:pt>
                <c:pt idx="3343">
                  <c:v>56.611463000000001</c:v>
                </c:pt>
                <c:pt idx="3344">
                  <c:v>56.420597999999998</c:v>
                </c:pt>
                <c:pt idx="3345">
                  <c:v>56.208244999999998</c:v>
                </c:pt>
                <c:pt idx="3346">
                  <c:v>55.986362</c:v>
                </c:pt>
                <c:pt idx="3347">
                  <c:v>55.748747999999999</c:v>
                </c:pt>
                <c:pt idx="3348">
                  <c:v>55.504885999999999</c:v>
                </c:pt>
                <c:pt idx="3349">
                  <c:v>55.286014000000002</c:v>
                </c:pt>
                <c:pt idx="3350">
                  <c:v>55.091346999999999</c:v>
                </c:pt>
                <c:pt idx="3351">
                  <c:v>54.882050999999997</c:v>
                </c:pt>
                <c:pt idx="3352">
                  <c:v>54.651389999999999</c:v>
                </c:pt>
                <c:pt idx="3353">
                  <c:v>54.440514</c:v>
                </c:pt>
                <c:pt idx="3354">
                  <c:v>54.262971999999998</c:v>
                </c:pt>
                <c:pt idx="3355">
                  <c:v>54.079236999999999</c:v>
                </c:pt>
                <c:pt idx="3356">
                  <c:v>53.869822999999997</c:v>
                </c:pt>
                <c:pt idx="3357">
                  <c:v>53.668387000000003</c:v>
                </c:pt>
                <c:pt idx="3358">
                  <c:v>53.497233999999999</c:v>
                </c:pt>
                <c:pt idx="3359">
                  <c:v>53.331131999999997</c:v>
                </c:pt>
                <c:pt idx="3360">
                  <c:v>53.151260000000001</c:v>
                </c:pt>
                <c:pt idx="3361">
                  <c:v>52.975178999999997</c:v>
                </c:pt>
                <c:pt idx="3362">
                  <c:v>52.810819000000002</c:v>
                </c:pt>
                <c:pt idx="3363">
                  <c:v>52.639538000000002</c:v>
                </c:pt>
                <c:pt idx="3364">
                  <c:v>52.467038000000002</c:v>
                </c:pt>
                <c:pt idx="3365">
                  <c:v>52.329555999999997</c:v>
                </c:pt>
                <c:pt idx="3366">
                  <c:v>52.221984999999997</c:v>
                </c:pt>
                <c:pt idx="3367">
                  <c:v>52.085717000000002</c:v>
                </c:pt>
                <c:pt idx="3368">
                  <c:v>51.895521000000002</c:v>
                </c:pt>
                <c:pt idx="3369">
                  <c:v>51.689945999999999</c:v>
                </c:pt>
                <c:pt idx="3370">
                  <c:v>51.500038000000004</c:v>
                </c:pt>
                <c:pt idx="3371">
                  <c:v>51.313808999999999</c:v>
                </c:pt>
                <c:pt idx="3372">
                  <c:v>51.128286000000003</c:v>
                </c:pt>
                <c:pt idx="3373">
                  <c:v>50.968859000000002</c:v>
                </c:pt>
                <c:pt idx="3374">
                  <c:v>50.833025999999997</c:v>
                </c:pt>
                <c:pt idx="3375">
                  <c:v>50.679324000000001</c:v>
                </c:pt>
                <c:pt idx="3376">
                  <c:v>50.499920000000003</c:v>
                </c:pt>
                <c:pt idx="3377">
                  <c:v>50.33473</c:v>
                </c:pt>
                <c:pt idx="3378">
                  <c:v>50.191735999999999</c:v>
                </c:pt>
                <c:pt idx="3379">
                  <c:v>50.028565999999998</c:v>
                </c:pt>
                <c:pt idx="3380">
                  <c:v>49.832200999999998</c:v>
                </c:pt>
                <c:pt idx="3381">
                  <c:v>49.644334999999998</c:v>
                </c:pt>
                <c:pt idx="3382">
                  <c:v>49.487603999999997</c:v>
                </c:pt>
                <c:pt idx="3383">
                  <c:v>49.341844000000002</c:v>
                </c:pt>
                <c:pt idx="3384">
                  <c:v>49.218831999999999</c:v>
                </c:pt>
                <c:pt idx="3385">
                  <c:v>49.164118999999999</c:v>
                </c:pt>
                <c:pt idx="3386">
                  <c:v>49.148259000000003</c:v>
                </c:pt>
                <c:pt idx="3387">
                  <c:v>49.068061</c:v>
                </c:pt>
                <c:pt idx="3388">
                  <c:v>48.890383</c:v>
                </c:pt>
                <c:pt idx="3389">
                  <c:v>48.686743999999997</c:v>
                </c:pt>
                <c:pt idx="3390">
                  <c:v>48.501637000000002</c:v>
                </c:pt>
                <c:pt idx="3391">
                  <c:v>48.301732999999999</c:v>
                </c:pt>
                <c:pt idx="3392">
                  <c:v>48.084676999999999</c:v>
                </c:pt>
                <c:pt idx="3393">
                  <c:v>47.913310000000003</c:v>
                </c:pt>
                <c:pt idx="3394">
                  <c:v>47.794488999999999</c:v>
                </c:pt>
                <c:pt idx="3395">
                  <c:v>47.643315000000001</c:v>
                </c:pt>
                <c:pt idx="3396">
                  <c:v>47.420828999999998</c:v>
                </c:pt>
                <c:pt idx="3397">
                  <c:v>47.192717000000002</c:v>
                </c:pt>
                <c:pt idx="3398">
                  <c:v>47.003360999999998</c:v>
                </c:pt>
                <c:pt idx="3399">
                  <c:v>46.811692999999998</c:v>
                </c:pt>
                <c:pt idx="3400">
                  <c:v>46.600059000000002</c:v>
                </c:pt>
                <c:pt idx="3401">
                  <c:v>46.426853999999999</c:v>
                </c:pt>
                <c:pt idx="3402">
                  <c:v>46.308214</c:v>
                </c:pt>
                <c:pt idx="3403">
                  <c:v>46.168633999999997</c:v>
                </c:pt>
                <c:pt idx="3404">
                  <c:v>45.965795</c:v>
                </c:pt>
                <c:pt idx="3405">
                  <c:v>45.751945999999997</c:v>
                </c:pt>
                <c:pt idx="3406">
                  <c:v>45.561943999999997</c:v>
                </c:pt>
                <c:pt idx="3407">
                  <c:v>45.346825000000003</c:v>
                </c:pt>
                <c:pt idx="3408">
                  <c:v>45.089391999999997</c:v>
                </c:pt>
                <c:pt idx="3409">
                  <c:v>44.875948000000001</c:v>
                </c:pt>
                <c:pt idx="3410">
                  <c:v>44.751840999999999</c:v>
                </c:pt>
                <c:pt idx="3411">
                  <c:v>44.633023000000001</c:v>
                </c:pt>
                <c:pt idx="3412">
                  <c:v>44.448008000000002</c:v>
                </c:pt>
                <c:pt idx="3413">
                  <c:v>44.241255000000002</c:v>
                </c:pt>
                <c:pt idx="3414">
                  <c:v>44.080074000000003</c:v>
                </c:pt>
                <c:pt idx="3415">
                  <c:v>43.945478999999999</c:v>
                </c:pt>
                <c:pt idx="3416">
                  <c:v>43.787559999999999</c:v>
                </c:pt>
                <c:pt idx="3417">
                  <c:v>43.614635999999997</c:v>
                </c:pt>
                <c:pt idx="3418">
                  <c:v>43.452964000000001</c:v>
                </c:pt>
                <c:pt idx="3419">
                  <c:v>43.293962000000001</c:v>
                </c:pt>
                <c:pt idx="3420">
                  <c:v>43.143048999999998</c:v>
                </c:pt>
                <c:pt idx="3421">
                  <c:v>43.037151000000001</c:v>
                </c:pt>
                <c:pt idx="3422">
                  <c:v>42.956175999999999</c:v>
                </c:pt>
                <c:pt idx="3423">
                  <c:v>42.80941</c:v>
                </c:pt>
                <c:pt idx="3424">
                  <c:v>42.563004999999997</c:v>
                </c:pt>
                <c:pt idx="3425">
                  <c:v>42.302861</c:v>
                </c:pt>
                <c:pt idx="3426">
                  <c:v>42.100979000000002</c:v>
                </c:pt>
                <c:pt idx="3427">
                  <c:v>41.922364000000002</c:v>
                </c:pt>
                <c:pt idx="3428">
                  <c:v>41.728431</c:v>
                </c:pt>
                <c:pt idx="3429">
                  <c:v>41.549062999999997</c:v>
                </c:pt>
                <c:pt idx="3430">
                  <c:v>41.402225000000001</c:v>
                </c:pt>
                <c:pt idx="3431">
                  <c:v>41.23724</c:v>
                </c:pt>
                <c:pt idx="3432">
                  <c:v>41.027709999999999</c:v>
                </c:pt>
                <c:pt idx="3433">
                  <c:v>40.827759999999998</c:v>
                </c:pt>
                <c:pt idx="3434">
                  <c:v>40.671137999999999</c:v>
                </c:pt>
                <c:pt idx="3435">
                  <c:v>40.51878</c:v>
                </c:pt>
                <c:pt idx="3436">
                  <c:v>40.353850000000001</c:v>
                </c:pt>
                <c:pt idx="3437">
                  <c:v>40.220042999999997</c:v>
                </c:pt>
                <c:pt idx="3438">
                  <c:v>40.125269000000003</c:v>
                </c:pt>
                <c:pt idx="3439">
                  <c:v>40.008192999999999</c:v>
                </c:pt>
                <c:pt idx="3440">
                  <c:v>39.842609000000003</c:v>
                </c:pt>
                <c:pt idx="3441">
                  <c:v>39.671624000000001</c:v>
                </c:pt>
                <c:pt idx="3442">
                  <c:v>39.506900999999999</c:v>
                </c:pt>
                <c:pt idx="3443">
                  <c:v>39.304845999999998</c:v>
                </c:pt>
                <c:pt idx="3444">
                  <c:v>39.077398000000002</c:v>
                </c:pt>
                <c:pt idx="3445">
                  <c:v>38.904801999999997</c:v>
                </c:pt>
                <c:pt idx="3446">
                  <c:v>38.794220000000003</c:v>
                </c:pt>
                <c:pt idx="3447">
                  <c:v>38.651439000000003</c:v>
                </c:pt>
                <c:pt idx="3448">
                  <c:v>38.438763000000002</c:v>
                </c:pt>
                <c:pt idx="3449">
                  <c:v>38.227607999999996</c:v>
                </c:pt>
                <c:pt idx="3450">
                  <c:v>38.057105999999997</c:v>
                </c:pt>
                <c:pt idx="3451">
                  <c:v>37.875141999999997</c:v>
                </c:pt>
                <c:pt idx="3452">
                  <c:v>37.679499999999997</c:v>
                </c:pt>
                <c:pt idx="3453">
                  <c:v>37.565432000000001</c:v>
                </c:pt>
                <c:pt idx="3454">
                  <c:v>37.553902999999998</c:v>
                </c:pt>
                <c:pt idx="3455">
                  <c:v>37.517873999999999</c:v>
                </c:pt>
                <c:pt idx="3456">
                  <c:v>37.372517000000002</c:v>
                </c:pt>
                <c:pt idx="3457">
                  <c:v>37.186743999999997</c:v>
                </c:pt>
                <c:pt idx="3458">
                  <c:v>37.035406999999999</c:v>
                </c:pt>
                <c:pt idx="3459">
                  <c:v>36.88552</c:v>
                </c:pt>
                <c:pt idx="3460">
                  <c:v>36.698931000000002</c:v>
                </c:pt>
                <c:pt idx="3461">
                  <c:v>36.527585000000002</c:v>
                </c:pt>
                <c:pt idx="3462">
                  <c:v>36.425449</c:v>
                </c:pt>
                <c:pt idx="3463">
                  <c:v>36.368616000000003</c:v>
                </c:pt>
                <c:pt idx="3464">
                  <c:v>36.331051000000002</c:v>
                </c:pt>
                <c:pt idx="3465">
                  <c:v>36.330761000000003</c:v>
                </c:pt>
                <c:pt idx="3466">
                  <c:v>36.339212000000003</c:v>
                </c:pt>
                <c:pt idx="3467">
                  <c:v>36.267918999999999</c:v>
                </c:pt>
                <c:pt idx="3468">
                  <c:v>36.105249999999998</c:v>
                </c:pt>
                <c:pt idx="3469">
                  <c:v>35.951259999999998</c:v>
                </c:pt>
                <c:pt idx="3470">
                  <c:v>35.864649999999997</c:v>
                </c:pt>
                <c:pt idx="3471">
                  <c:v>35.791201999999998</c:v>
                </c:pt>
                <c:pt idx="3472">
                  <c:v>35.699717</c:v>
                </c:pt>
                <c:pt idx="3473">
                  <c:v>35.656993999999997</c:v>
                </c:pt>
                <c:pt idx="3474">
                  <c:v>35.690052000000001</c:v>
                </c:pt>
                <c:pt idx="3475">
                  <c:v>35.700690999999999</c:v>
                </c:pt>
                <c:pt idx="3476">
                  <c:v>35.646664000000001</c:v>
                </c:pt>
                <c:pt idx="3477">
                  <c:v>35.618437999999998</c:v>
                </c:pt>
                <c:pt idx="3478">
                  <c:v>35.643165000000003</c:v>
                </c:pt>
                <c:pt idx="3479">
                  <c:v>35.636633000000003</c:v>
                </c:pt>
                <c:pt idx="3480">
                  <c:v>35.540379999999999</c:v>
                </c:pt>
                <c:pt idx="3481">
                  <c:v>35.452390999999999</c:v>
                </c:pt>
                <c:pt idx="3482">
                  <c:v>35.450257000000001</c:v>
                </c:pt>
                <c:pt idx="3483">
                  <c:v>35.442155</c:v>
                </c:pt>
                <c:pt idx="3484">
                  <c:v>35.355550999999998</c:v>
                </c:pt>
                <c:pt idx="3485">
                  <c:v>35.272235999999999</c:v>
                </c:pt>
              </c:numCache>
            </c:numRef>
          </c:val>
          <c:smooth val="0"/>
          <c:extLst>
            <c:ext xmlns:c16="http://schemas.microsoft.com/office/drawing/2014/chart" uri="{C3380CC4-5D6E-409C-BE32-E72D297353CC}">
              <c16:uniqueId val="{00000003-B9AA-4347-9235-8C3FC8299C5A}"/>
            </c:ext>
          </c:extLst>
        </c:ser>
        <c:dLbls>
          <c:showLegendKey val="0"/>
          <c:showVal val="0"/>
          <c:showCatName val="0"/>
          <c:showSerName val="0"/>
          <c:showPercent val="0"/>
          <c:showBubbleSize val="0"/>
        </c:dLbls>
        <c:smooth val="0"/>
        <c:axId val="513482752"/>
        <c:axId val="513484288"/>
      </c:lineChart>
      <c:catAx>
        <c:axId val="5134827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3484288"/>
        <c:crosses val="autoZero"/>
        <c:auto val="1"/>
        <c:lblAlgn val="ctr"/>
        <c:lblOffset val="100"/>
        <c:noMultiLvlLbl val="0"/>
      </c:catAx>
      <c:valAx>
        <c:axId val="5134842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34827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0" cap="flat" cmpd="sng" algn="ctr">
      <a:solidFill>
        <a:schemeClr val="tx1">
          <a:lumMod val="15000"/>
          <a:lumOff val="85000"/>
        </a:schemeClr>
      </a:solidFill>
      <a:round/>
    </a:ln>
    <a:effectLst/>
  </c:spPr>
  <c:txPr>
    <a:bodyPr/>
    <a:lstStyle/>
    <a:p>
      <a:pPr>
        <a:defRPr/>
      </a:pPr>
      <a:endParaRPr lang="en-US"/>
    </a:p>
  </c:tx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248000355887716"/>
          <c:y val="3.143072781138409E-2"/>
          <c:w val="0.83052021887094618"/>
          <c:h val="0.64015500208396692"/>
        </c:manualLayout>
      </c:layout>
      <c:lineChart>
        <c:grouping val="standard"/>
        <c:varyColors val="0"/>
        <c:ser>
          <c:idx val="0"/>
          <c:order val="0"/>
          <c:tx>
            <c:v>pva 4g</c:v>
          </c:tx>
          <c:spPr>
            <a:ln w="28575" cap="rnd">
              <a:solidFill>
                <a:schemeClr val="accent1"/>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B$2:$B$3487</c:f>
              <c:numCache>
                <c:formatCode>General</c:formatCode>
                <c:ptCount val="3486"/>
                <c:pt idx="0">
                  <c:v>96.036057</c:v>
                </c:pt>
                <c:pt idx="1">
                  <c:v>96.015777</c:v>
                </c:pt>
                <c:pt idx="2">
                  <c:v>95.998480000000001</c:v>
                </c:pt>
                <c:pt idx="3">
                  <c:v>95.997842000000006</c:v>
                </c:pt>
                <c:pt idx="4">
                  <c:v>96.011994000000001</c:v>
                </c:pt>
                <c:pt idx="5">
                  <c:v>96.028700999999998</c:v>
                </c:pt>
                <c:pt idx="6">
                  <c:v>96.038180999999994</c:v>
                </c:pt>
                <c:pt idx="7">
                  <c:v>96.039261999999994</c:v>
                </c:pt>
                <c:pt idx="8">
                  <c:v>96.035996999999995</c:v>
                </c:pt>
                <c:pt idx="9">
                  <c:v>96.032577000000003</c:v>
                </c:pt>
                <c:pt idx="10">
                  <c:v>96.030732</c:v>
                </c:pt>
                <c:pt idx="11">
                  <c:v>96.028356000000002</c:v>
                </c:pt>
                <c:pt idx="12">
                  <c:v>96.020797000000002</c:v>
                </c:pt>
                <c:pt idx="13">
                  <c:v>96.006039999999999</c:v>
                </c:pt>
                <c:pt idx="14">
                  <c:v>95.988750999999993</c:v>
                </c:pt>
                <c:pt idx="15">
                  <c:v>95.977514999999997</c:v>
                </c:pt>
                <c:pt idx="16">
                  <c:v>95.977536999999998</c:v>
                </c:pt>
                <c:pt idx="17">
                  <c:v>95.987367000000006</c:v>
                </c:pt>
                <c:pt idx="18">
                  <c:v>96.002387999999996</c:v>
                </c:pt>
                <c:pt idx="19">
                  <c:v>96.018478999999999</c:v>
                </c:pt>
                <c:pt idx="20">
                  <c:v>96.031227999999999</c:v>
                </c:pt>
                <c:pt idx="21">
                  <c:v>96.034650999999997</c:v>
                </c:pt>
                <c:pt idx="22">
                  <c:v>96.023774000000003</c:v>
                </c:pt>
                <c:pt idx="23">
                  <c:v>95.999654000000007</c:v>
                </c:pt>
                <c:pt idx="24">
                  <c:v>95.971507000000003</c:v>
                </c:pt>
                <c:pt idx="25">
                  <c:v>95.952440999999993</c:v>
                </c:pt>
                <c:pt idx="26">
                  <c:v>95.950515999999993</c:v>
                </c:pt>
                <c:pt idx="27">
                  <c:v>95.962930999999998</c:v>
                </c:pt>
                <c:pt idx="28">
                  <c:v>95.979776000000001</c:v>
                </c:pt>
                <c:pt idx="29">
                  <c:v>95.992493999999994</c:v>
                </c:pt>
                <c:pt idx="30">
                  <c:v>95.997679000000005</c:v>
                </c:pt>
                <c:pt idx="31">
                  <c:v>95.993471999999997</c:v>
                </c:pt>
                <c:pt idx="32">
                  <c:v>95.976495</c:v>
                </c:pt>
                <c:pt idx="33">
                  <c:v>95.946010000000001</c:v>
                </c:pt>
                <c:pt idx="34">
                  <c:v>95.909486000000001</c:v>
                </c:pt>
                <c:pt idx="35">
                  <c:v>95.879852</c:v>
                </c:pt>
                <c:pt idx="36">
                  <c:v>95.866141999999996</c:v>
                </c:pt>
                <c:pt idx="37">
                  <c:v>95.868307999999999</c:v>
                </c:pt>
                <c:pt idx="38">
                  <c:v>95.881630000000001</c:v>
                </c:pt>
                <c:pt idx="39">
                  <c:v>95.903194999999997</c:v>
                </c:pt>
                <c:pt idx="40">
                  <c:v>95.931888999999998</c:v>
                </c:pt>
                <c:pt idx="41">
                  <c:v>95.963587000000004</c:v>
                </c:pt>
                <c:pt idx="42">
                  <c:v>95.989490000000004</c:v>
                </c:pt>
                <c:pt idx="43">
                  <c:v>95.999671000000006</c:v>
                </c:pt>
                <c:pt idx="44">
                  <c:v>95.987904</c:v>
                </c:pt>
                <c:pt idx="45">
                  <c:v>95.954631000000006</c:v>
                </c:pt>
                <c:pt idx="46">
                  <c:v>95.906893999999994</c:v>
                </c:pt>
                <c:pt idx="47">
                  <c:v>95.856232000000006</c:v>
                </c:pt>
                <c:pt idx="48">
                  <c:v>95.814567999999994</c:v>
                </c:pt>
                <c:pt idx="49">
                  <c:v>95.788314</c:v>
                </c:pt>
                <c:pt idx="50">
                  <c:v>95.774538000000007</c:v>
                </c:pt>
                <c:pt idx="51">
                  <c:v>95.763790999999998</c:v>
                </c:pt>
                <c:pt idx="52">
                  <c:v>95.748727000000002</c:v>
                </c:pt>
                <c:pt idx="53">
                  <c:v>95.731573999999995</c:v>
                </c:pt>
                <c:pt idx="54">
                  <c:v>95.723703</c:v>
                </c:pt>
                <c:pt idx="55">
                  <c:v>95.736491999999998</c:v>
                </c:pt>
                <c:pt idx="56">
                  <c:v>95.771958999999995</c:v>
                </c:pt>
                <c:pt idx="57">
                  <c:v>95.823364999999995</c:v>
                </c:pt>
                <c:pt idx="58">
                  <c:v>95.880885000000006</c:v>
                </c:pt>
                <c:pt idx="59">
                  <c:v>95.933085000000005</c:v>
                </c:pt>
                <c:pt idx="60">
                  <c:v>95.968441999999996</c:v>
                </c:pt>
                <c:pt idx="61">
                  <c:v>95.978864999999999</c:v>
                </c:pt>
                <c:pt idx="62">
                  <c:v>95.963693000000006</c:v>
                </c:pt>
                <c:pt idx="63">
                  <c:v>95.930531000000002</c:v>
                </c:pt>
                <c:pt idx="64">
                  <c:v>95.889914000000005</c:v>
                </c:pt>
                <c:pt idx="65">
                  <c:v>95.849784</c:v>
                </c:pt>
                <c:pt idx="66">
                  <c:v>95.815475000000006</c:v>
                </c:pt>
                <c:pt idx="67">
                  <c:v>95.794017999999994</c:v>
                </c:pt>
                <c:pt idx="68">
                  <c:v>95.792477000000005</c:v>
                </c:pt>
                <c:pt idx="69">
                  <c:v>95.806192999999993</c:v>
                </c:pt>
                <c:pt idx="70">
                  <c:v>95.819812999999996</c:v>
                </c:pt>
                <c:pt idx="71">
                  <c:v>95.827089000000001</c:v>
                </c:pt>
                <c:pt idx="72">
                  <c:v>95.839258999999998</c:v>
                </c:pt>
                <c:pt idx="73">
                  <c:v>95.868955</c:v>
                </c:pt>
                <c:pt idx="74">
                  <c:v>95.910870000000003</c:v>
                </c:pt>
                <c:pt idx="75">
                  <c:v>95.944856999999999</c:v>
                </c:pt>
                <c:pt idx="76">
                  <c:v>95.959909999999994</c:v>
                </c:pt>
                <c:pt idx="77">
                  <c:v>95.966994999999997</c:v>
                </c:pt>
                <c:pt idx="78">
                  <c:v>95.983949999999993</c:v>
                </c:pt>
                <c:pt idx="79">
                  <c:v>96.015022999999999</c:v>
                </c:pt>
                <c:pt idx="80">
                  <c:v>96.044391000000005</c:v>
                </c:pt>
                <c:pt idx="81">
                  <c:v>96.044824000000006</c:v>
                </c:pt>
                <c:pt idx="82">
                  <c:v>96.000414000000006</c:v>
                </c:pt>
                <c:pt idx="83">
                  <c:v>95.925220999999993</c:v>
                </c:pt>
                <c:pt idx="84">
                  <c:v>95.851547999999994</c:v>
                </c:pt>
                <c:pt idx="85">
                  <c:v>95.802915999999996</c:v>
                </c:pt>
                <c:pt idx="86">
                  <c:v>95.785884999999993</c:v>
                </c:pt>
                <c:pt idx="87">
                  <c:v>95.794464000000005</c:v>
                </c:pt>
                <c:pt idx="88">
                  <c:v>95.814476999999997</c:v>
                </c:pt>
                <c:pt idx="89">
                  <c:v>95.827214999999995</c:v>
                </c:pt>
                <c:pt idx="90">
                  <c:v>95.818471000000002</c:v>
                </c:pt>
                <c:pt idx="91">
                  <c:v>95.789991000000001</c:v>
                </c:pt>
                <c:pt idx="92">
                  <c:v>95.760934000000006</c:v>
                </c:pt>
                <c:pt idx="93">
                  <c:v>95.755322000000007</c:v>
                </c:pt>
                <c:pt idx="94">
                  <c:v>95.781412000000003</c:v>
                </c:pt>
                <c:pt idx="95">
                  <c:v>95.823474000000004</c:v>
                </c:pt>
                <c:pt idx="96">
                  <c:v>95.861092999999997</c:v>
                </c:pt>
                <c:pt idx="97">
                  <c:v>95.889821999999995</c:v>
                </c:pt>
                <c:pt idx="98">
                  <c:v>95.910482000000002</c:v>
                </c:pt>
                <c:pt idx="99">
                  <c:v>95.912935000000004</c:v>
                </c:pt>
                <c:pt idx="100">
                  <c:v>95.890099000000006</c:v>
                </c:pt>
                <c:pt idx="101">
                  <c:v>95.856485000000006</c:v>
                </c:pt>
                <c:pt idx="102">
                  <c:v>95.831800000000001</c:v>
                </c:pt>
                <c:pt idx="103">
                  <c:v>95.817914999999999</c:v>
                </c:pt>
                <c:pt idx="104">
                  <c:v>95.809030000000007</c:v>
                </c:pt>
                <c:pt idx="105">
                  <c:v>95.808179999999993</c:v>
                </c:pt>
                <c:pt idx="106">
                  <c:v>95.821629000000001</c:v>
                </c:pt>
                <c:pt idx="107">
                  <c:v>95.837858999999995</c:v>
                </c:pt>
                <c:pt idx="108">
                  <c:v>95.832353999999995</c:v>
                </c:pt>
                <c:pt idx="109">
                  <c:v>95.799312</c:v>
                </c:pt>
                <c:pt idx="110">
                  <c:v>95.760919000000001</c:v>
                </c:pt>
                <c:pt idx="111">
                  <c:v>95.750681999999998</c:v>
                </c:pt>
                <c:pt idx="112">
                  <c:v>95.787116999999995</c:v>
                </c:pt>
                <c:pt idx="113">
                  <c:v>95.845202</c:v>
                </c:pt>
                <c:pt idx="114">
                  <c:v>95.870919999999998</c:v>
                </c:pt>
                <c:pt idx="115">
                  <c:v>95.846286000000006</c:v>
                </c:pt>
                <c:pt idx="116">
                  <c:v>95.813332000000003</c:v>
                </c:pt>
                <c:pt idx="117">
                  <c:v>95.816044000000005</c:v>
                </c:pt>
                <c:pt idx="118">
                  <c:v>95.847042999999999</c:v>
                </c:pt>
                <c:pt idx="119">
                  <c:v>95.862178999999998</c:v>
                </c:pt>
                <c:pt idx="120">
                  <c:v>95.844023000000007</c:v>
                </c:pt>
                <c:pt idx="121">
                  <c:v>95.816989000000007</c:v>
                </c:pt>
                <c:pt idx="122">
                  <c:v>95.803915000000003</c:v>
                </c:pt>
                <c:pt idx="123">
                  <c:v>95.804624000000004</c:v>
                </c:pt>
                <c:pt idx="124">
                  <c:v>95.796790999999999</c:v>
                </c:pt>
                <c:pt idx="125">
                  <c:v>95.755422999999993</c:v>
                </c:pt>
                <c:pt idx="126">
                  <c:v>95.692661999999999</c:v>
                </c:pt>
                <c:pt idx="127">
                  <c:v>95.658642</c:v>
                </c:pt>
                <c:pt idx="128">
                  <c:v>95.682287000000002</c:v>
                </c:pt>
                <c:pt idx="129">
                  <c:v>95.732938000000004</c:v>
                </c:pt>
                <c:pt idx="130">
                  <c:v>95.765636999999998</c:v>
                </c:pt>
                <c:pt idx="131">
                  <c:v>95.777771000000001</c:v>
                </c:pt>
                <c:pt idx="132">
                  <c:v>95.792888000000005</c:v>
                </c:pt>
                <c:pt idx="133">
                  <c:v>95.821434999999994</c:v>
                </c:pt>
                <c:pt idx="134">
                  <c:v>95.844513000000006</c:v>
                </c:pt>
                <c:pt idx="135">
                  <c:v>95.832030000000003</c:v>
                </c:pt>
                <c:pt idx="136">
                  <c:v>95.792775000000006</c:v>
                </c:pt>
                <c:pt idx="137">
                  <c:v>95.770366999999993</c:v>
                </c:pt>
                <c:pt idx="138">
                  <c:v>95.773351000000005</c:v>
                </c:pt>
                <c:pt idx="139">
                  <c:v>95.764409999999998</c:v>
                </c:pt>
                <c:pt idx="140">
                  <c:v>95.708726999999996</c:v>
                </c:pt>
                <c:pt idx="141">
                  <c:v>95.605771000000004</c:v>
                </c:pt>
                <c:pt idx="142">
                  <c:v>95.495213000000007</c:v>
                </c:pt>
                <c:pt idx="143">
                  <c:v>95.446141999999995</c:v>
                </c:pt>
                <c:pt idx="144">
                  <c:v>95.519130000000004</c:v>
                </c:pt>
                <c:pt idx="145">
                  <c:v>95.684721999999994</c:v>
                </c:pt>
                <c:pt idx="146">
                  <c:v>95.805001000000004</c:v>
                </c:pt>
                <c:pt idx="147">
                  <c:v>95.806545</c:v>
                </c:pt>
                <c:pt idx="148">
                  <c:v>95.777023</c:v>
                </c:pt>
                <c:pt idx="149">
                  <c:v>95.781643000000003</c:v>
                </c:pt>
                <c:pt idx="150">
                  <c:v>95.815017999999995</c:v>
                </c:pt>
                <c:pt idx="151">
                  <c:v>95.857712000000006</c:v>
                </c:pt>
                <c:pt idx="152">
                  <c:v>95.895161999999999</c:v>
                </c:pt>
                <c:pt idx="153">
                  <c:v>95.917832000000004</c:v>
                </c:pt>
                <c:pt idx="154">
                  <c:v>95.918143999999998</c:v>
                </c:pt>
                <c:pt idx="155">
                  <c:v>95.890131999999994</c:v>
                </c:pt>
                <c:pt idx="156">
                  <c:v>95.836214999999996</c:v>
                </c:pt>
                <c:pt idx="157">
                  <c:v>95.771519999999995</c:v>
                </c:pt>
                <c:pt idx="158">
                  <c:v>95.716134999999994</c:v>
                </c:pt>
                <c:pt idx="159">
                  <c:v>95.676756999999995</c:v>
                </c:pt>
                <c:pt idx="160">
                  <c:v>95.637055000000004</c:v>
                </c:pt>
                <c:pt idx="161">
                  <c:v>95.581689999999995</c:v>
                </c:pt>
                <c:pt idx="162">
                  <c:v>95.530597</c:v>
                </c:pt>
                <c:pt idx="163">
                  <c:v>95.517944999999997</c:v>
                </c:pt>
                <c:pt idx="164">
                  <c:v>95.552153000000004</c:v>
                </c:pt>
                <c:pt idx="165">
                  <c:v>95.622551999999999</c:v>
                </c:pt>
                <c:pt idx="166">
                  <c:v>95.710057000000006</c:v>
                </c:pt>
                <c:pt idx="167">
                  <c:v>95.784488999999994</c:v>
                </c:pt>
                <c:pt idx="168">
                  <c:v>95.818145000000001</c:v>
                </c:pt>
                <c:pt idx="169">
                  <c:v>95.811333000000005</c:v>
                </c:pt>
                <c:pt idx="170">
                  <c:v>95.791225999999995</c:v>
                </c:pt>
                <c:pt idx="171">
                  <c:v>95.780028999999999</c:v>
                </c:pt>
                <c:pt idx="172">
                  <c:v>95.771231999999998</c:v>
                </c:pt>
                <c:pt idx="173">
                  <c:v>95.740907000000007</c:v>
                </c:pt>
                <c:pt idx="174">
                  <c:v>95.683407000000003</c:v>
                </c:pt>
                <c:pt idx="175">
                  <c:v>95.625380000000007</c:v>
                </c:pt>
                <c:pt idx="176">
                  <c:v>95.600513000000007</c:v>
                </c:pt>
                <c:pt idx="177">
                  <c:v>95.605474999999998</c:v>
                </c:pt>
                <c:pt idx="178">
                  <c:v>95.595571000000007</c:v>
                </c:pt>
                <c:pt idx="179">
                  <c:v>95.564142000000004</c:v>
                </c:pt>
                <c:pt idx="180">
                  <c:v>95.558425</c:v>
                </c:pt>
                <c:pt idx="181">
                  <c:v>95.598498000000006</c:v>
                </c:pt>
                <c:pt idx="182">
                  <c:v>95.663854000000001</c:v>
                </c:pt>
                <c:pt idx="183">
                  <c:v>95.718647000000004</c:v>
                </c:pt>
                <c:pt idx="184">
                  <c:v>95.755449999999996</c:v>
                </c:pt>
                <c:pt idx="185">
                  <c:v>95.799340999999998</c:v>
                </c:pt>
                <c:pt idx="186">
                  <c:v>95.852237000000002</c:v>
                </c:pt>
                <c:pt idx="187">
                  <c:v>95.889094999999998</c:v>
                </c:pt>
                <c:pt idx="188">
                  <c:v>95.892223999999999</c:v>
                </c:pt>
                <c:pt idx="189">
                  <c:v>95.868500999999995</c:v>
                </c:pt>
                <c:pt idx="190">
                  <c:v>95.840001999999998</c:v>
                </c:pt>
                <c:pt idx="191">
                  <c:v>95.812813000000006</c:v>
                </c:pt>
                <c:pt idx="192">
                  <c:v>95.765984000000003</c:v>
                </c:pt>
                <c:pt idx="193">
                  <c:v>95.694027000000006</c:v>
                </c:pt>
                <c:pt idx="194">
                  <c:v>95.632306999999997</c:v>
                </c:pt>
                <c:pt idx="195">
                  <c:v>95.620345999999998</c:v>
                </c:pt>
                <c:pt idx="196">
                  <c:v>95.669893999999999</c:v>
                </c:pt>
                <c:pt idx="197">
                  <c:v>95.742537999999996</c:v>
                </c:pt>
                <c:pt idx="198">
                  <c:v>95.776892000000004</c:v>
                </c:pt>
                <c:pt idx="199">
                  <c:v>95.774305999999996</c:v>
                </c:pt>
                <c:pt idx="200">
                  <c:v>95.784827000000007</c:v>
                </c:pt>
                <c:pt idx="201">
                  <c:v>95.828813999999994</c:v>
                </c:pt>
                <c:pt idx="202">
                  <c:v>95.892351000000005</c:v>
                </c:pt>
                <c:pt idx="203">
                  <c:v>95.949956999999998</c:v>
                </c:pt>
                <c:pt idx="204">
                  <c:v>95.984335999999999</c:v>
                </c:pt>
                <c:pt idx="205">
                  <c:v>95.995941000000002</c:v>
                </c:pt>
                <c:pt idx="206">
                  <c:v>95.994895</c:v>
                </c:pt>
                <c:pt idx="207">
                  <c:v>95.98751</c:v>
                </c:pt>
                <c:pt idx="208">
                  <c:v>95.969410999999994</c:v>
                </c:pt>
                <c:pt idx="209">
                  <c:v>95.928787999999997</c:v>
                </c:pt>
                <c:pt idx="210">
                  <c:v>95.858423999999999</c:v>
                </c:pt>
                <c:pt idx="211">
                  <c:v>95.768208000000001</c:v>
                </c:pt>
                <c:pt idx="212">
                  <c:v>95.685657000000006</c:v>
                </c:pt>
                <c:pt idx="213">
                  <c:v>95.642217000000002</c:v>
                </c:pt>
                <c:pt idx="214">
                  <c:v>95.654380000000003</c:v>
                </c:pt>
                <c:pt idx="215">
                  <c:v>95.708326</c:v>
                </c:pt>
                <c:pt idx="216">
                  <c:v>95.765921000000006</c:v>
                </c:pt>
                <c:pt idx="217">
                  <c:v>95.794684000000004</c:v>
                </c:pt>
                <c:pt idx="218">
                  <c:v>95.785967999999997</c:v>
                </c:pt>
                <c:pt idx="219">
                  <c:v>95.746561</c:v>
                </c:pt>
                <c:pt idx="220">
                  <c:v>95.696475000000007</c:v>
                </c:pt>
                <c:pt idx="221">
                  <c:v>95.671665000000004</c:v>
                </c:pt>
                <c:pt idx="222">
                  <c:v>95.697299999999998</c:v>
                </c:pt>
                <c:pt idx="223">
                  <c:v>95.765731000000002</c:v>
                </c:pt>
                <c:pt idx="224">
                  <c:v>95.849365000000006</c:v>
                </c:pt>
                <c:pt idx="225">
                  <c:v>95.916813000000005</c:v>
                </c:pt>
                <c:pt idx="226">
                  <c:v>95.943200000000004</c:v>
                </c:pt>
                <c:pt idx="227">
                  <c:v>95.918531999999999</c:v>
                </c:pt>
                <c:pt idx="228">
                  <c:v>95.847174999999993</c:v>
                </c:pt>
                <c:pt idx="229">
                  <c:v>95.747343000000001</c:v>
                </c:pt>
                <c:pt idx="230">
                  <c:v>95.656127999999995</c:v>
                </c:pt>
                <c:pt idx="231">
                  <c:v>95.610569999999996</c:v>
                </c:pt>
                <c:pt idx="232">
                  <c:v>95.622247999999999</c:v>
                </c:pt>
                <c:pt idx="233">
                  <c:v>95.678753999999998</c:v>
                </c:pt>
                <c:pt idx="234">
                  <c:v>95.748600999999994</c:v>
                </c:pt>
                <c:pt idx="235">
                  <c:v>95.791157999999996</c:v>
                </c:pt>
                <c:pt idx="236">
                  <c:v>95.784805000000006</c:v>
                </c:pt>
                <c:pt idx="237">
                  <c:v>95.742418000000001</c:v>
                </c:pt>
                <c:pt idx="238">
                  <c:v>95.694040999999999</c:v>
                </c:pt>
                <c:pt idx="239">
                  <c:v>95.660338999999993</c:v>
                </c:pt>
                <c:pt idx="240">
                  <c:v>95.647626000000002</c:v>
                </c:pt>
                <c:pt idx="241">
                  <c:v>95.659191000000007</c:v>
                </c:pt>
                <c:pt idx="242">
                  <c:v>95.690595000000002</c:v>
                </c:pt>
                <c:pt idx="243">
                  <c:v>95.721208000000004</c:v>
                </c:pt>
                <c:pt idx="244">
                  <c:v>95.730575999999999</c:v>
                </c:pt>
                <c:pt idx="245">
                  <c:v>95.719455999999994</c:v>
                </c:pt>
                <c:pt idx="246">
                  <c:v>95.709601000000006</c:v>
                </c:pt>
                <c:pt idx="247">
                  <c:v>95.716395000000006</c:v>
                </c:pt>
                <c:pt idx="248">
                  <c:v>95.712909999999994</c:v>
                </c:pt>
                <c:pt idx="249">
                  <c:v>95.651878999999994</c:v>
                </c:pt>
                <c:pt idx="250">
                  <c:v>95.545737000000003</c:v>
                </c:pt>
                <c:pt idx="251">
                  <c:v>95.452786000000003</c:v>
                </c:pt>
                <c:pt idx="252">
                  <c:v>95.411130999999997</c:v>
                </c:pt>
                <c:pt idx="253">
                  <c:v>95.424017000000006</c:v>
                </c:pt>
                <c:pt idx="254">
                  <c:v>95.428989000000001</c:v>
                </c:pt>
                <c:pt idx="255">
                  <c:v>95.368114000000006</c:v>
                </c:pt>
                <c:pt idx="256">
                  <c:v>95.325201000000007</c:v>
                </c:pt>
                <c:pt idx="257">
                  <c:v>95.394750999999999</c:v>
                </c:pt>
                <c:pt idx="258">
                  <c:v>95.538353999999998</c:v>
                </c:pt>
                <c:pt idx="259">
                  <c:v>95.672897000000006</c:v>
                </c:pt>
                <c:pt idx="260">
                  <c:v>95.749841000000004</c:v>
                </c:pt>
                <c:pt idx="261">
                  <c:v>95.768033000000003</c:v>
                </c:pt>
                <c:pt idx="262">
                  <c:v>95.747112999999999</c:v>
                </c:pt>
                <c:pt idx="263">
                  <c:v>95.687996999999996</c:v>
                </c:pt>
                <c:pt idx="264">
                  <c:v>95.593582999999995</c:v>
                </c:pt>
                <c:pt idx="265">
                  <c:v>95.532151999999996</c:v>
                </c:pt>
                <c:pt idx="266">
                  <c:v>95.570622999999998</c:v>
                </c:pt>
                <c:pt idx="267">
                  <c:v>95.671987000000001</c:v>
                </c:pt>
                <c:pt idx="268">
                  <c:v>95.757881999999995</c:v>
                </c:pt>
                <c:pt idx="269">
                  <c:v>95.798169999999999</c:v>
                </c:pt>
                <c:pt idx="270">
                  <c:v>95.814850000000007</c:v>
                </c:pt>
                <c:pt idx="271">
                  <c:v>95.839603999999994</c:v>
                </c:pt>
                <c:pt idx="272">
                  <c:v>95.875187999999994</c:v>
                </c:pt>
                <c:pt idx="273">
                  <c:v>95.892723000000004</c:v>
                </c:pt>
                <c:pt idx="274">
                  <c:v>95.870992999999999</c:v>
                </c:pt>
                <c:pt idx="275">
                  <c:v>95.828643</c:v>
                </c:pt>
                <c:pt idx="276">
                  <c:v>95.797805999999994</c:v>
                </c:pt>
                <c:pt idx="277">
                  <c:v>95.785435000000007</c:v>
                </c:pt>
                <c:pt idx="278">
                  <c:v>95.780466000000004</c:v>
                </c:pt>
                <c:pt idx="279">
                  <c:v>95.777040999999997</c:v>
                </c:pt>
                <c:pt idx="280">
                  <c:v>95.774595000000005</c:v>
                </c:pt>
                <c:pt idx="281">
                  <c:v>95.766158000000004</c:v>
                </c:pt>
                <c:pt idx="282">
                  <c:v>95.741704999999996</c:v>
                </c:pt>
                <c:pt idx="283">
                  <c:v>95.704032999999995</c:v>
                </c:pt>
                <c:pt idx="284">
                  <c:v>95.674385000000001</c:v>
                </c:pt>
                <c:pt idx="285">
                  <c:v>95.679277999999996</c:v>
                </c:pt>
                <c:pt idx="286">
                  <c:v>95.728267000000002</c:v>
                </c:pt>
                <c:pt idx="287">
                  <c:v>95.794745000000006</c:v>
                </c:pt>
                <c:pt idx="288">
                  <c:v>95.835843999999994</c:v>
                </c:pt>
                <c:pt idx="289">
                  <c:v>95.848455000000001</c:v>
                </c:pt>
                <c:pt idx="290">
                  <c:v>95.858984000000007</c:v>
                </c:pt>
                <c:pt idx="291">
                  <c:v>95.867726000000005</c:v>
                </c:pt>
                <c:pt idx="292">
                  <c:v>95.859954000000002</c:v>
                </c:pt>
                <c:pt idx="293">
                  <c:v>95.835407000000004</c:v>
                </c:pt>
                <c:pt idx="294">
                  <c:v>95.810111000000006</c:v>
                </c:pt>
                <c:pt idx="295">
                  <c:v>95.805715000000006</c:v>
                </c:pt>
                <c:pt idx="296">
                  <c:v>95.832417000000007</c:v>
                </c:pt>
                <c:pt idx="297">
                  <c:v>95.876096000000004</c:v>
                </c:pt>
                <c:pt idx="298">
                  <c:v>95.909085000000005</c:v>
                </c:pt>
                <c:pt idx="299">
                  <c:v>95.919236999999995</c:v>
                </c:pt>
                <c:pt idx="300">
                  <c:v>95.915595999999994</c:v>
                </c:pt>
                <c:pt idx="301">
                  <c:v>95.906983999999994</c:v>
                </c:pt>
                <c:pt idx="302">
                  <c:v>95.887907999999996</c:v>
                </c:pt>
                <c:pt idx="303">
                  <c:v>95.845825000000005</c:v>
                </c:pt>
                <c:pt idx="304">
                  <c:v>95.779447000000005</c:v>
                </c:pt>
                <c:pt idx="305">
                  <c:v>95.704616999999999</c:v>
                </c:pt>
                <c:pt idx="306">
                  <c:v>95.646593999999993</c:v>
                </c:pt>
                <c:pt idx="307">
                  <c:v>95.632947000000001</c:v>
                </c:pt>
                <c:pt idx="308">
                  <c:v>95.684119999999993</c:v>
                </c:pt>
                <c:pt idx="309">
                  <c:v>95.781234999999995</c:v>
                </c:pt>
                <c:pt idx="310">
                  <c:v>95.845151000000001</c:v>
                </c:pt>
                <c:pt idx="311">
                  <c:v>95.817131000000003</c:v>
                </c:pt>
                <c:pt idx="312">
                  <c:v>95.738551000000001</c:v>
                </c:pt>
                <c:pt idx="313">
                  <c:v>95.676936999999995</c:v>
                </c:pt>
                <c:pt idx="314">
                  <c:v>95.654814999999999</c:v>
                </c:pt>
                <c:pt idx="315">
                  <c:v>95.660627000000005</c:v>
                </c:pt>
                <c:pt idx="316">
                  <c:v>95.671075000000002</c:v>
                </c:pt>
                <c:pt idx="317">
                  <c:v>95.670100000000005</c:v>
                </c:pt>
                <c:pt idx="318">
                  <c:v>95.656903999999997</c:v>
                </c:pt>
                <c:pt idx="319">
                  <c:v>95.639807000000005</c:v>
                </c:pt>
                <c:pt idx="320">
                  <c:v>95.629507000000004</c:v>
                </c:pt>
                <c:pt idx="321">
                  <c:v>95.636814999999999</c:v>
                </c:pt>
                <c:pt idx="322">
                  <c:v>95.660331999999997</c:v>
                </c:pt>
                <c:pt idx="323">
                  <c:v>95.647643000000002</c:v>
                </c:pt>
                <c:pt idx="324">
                  <c:v>95.555400000000006</c:v>
                </c:pt>
                <c:pt idx="325">
                  <c:v>95.459095000000005</c:v>
                </c:pt>
                <c:pt idx="326">
                  <c:v>95.433818000000002</c:v>
                </c:pt>
                <c:pt idx="327">
                  <c:v>95.468560999999994</c:v>
                </c:pt>
                <c:pt idx="328">
                  <c:v>95.528103000000002</c:v>
                </c:pt>
                <c:pt idx="329">
                  <c:v>95.556531000000007</c:v>
                </c:pt>
                <c:pt idx="330">
                  <c:v>95.535786999999999</c:v>
                </c:pt>
                <c:pt idx="331">
                  <c:v>95.530007999999995</c:v>
                </c:pt>
                <c:pt idx="332">
                  <c:v>95.572057000000001</c:v>
                </c:pt>
                <c:pt idx="333">
                  <c:v>95.628964999999994</c:v>
                </c:pt>
                <c:pt idx="334">
                  <c:v>95.666459000000003</c:v>
                </c:pt>
                <c:pt idx="335">
                  <c:v>95.672860999999997</c:v>
                </c:pt>
                <c:pt idx="336">
                  <c:v>95.657319999999999</c:v>
                </c:pt>
                <c:pt idx="337">
                  <c:v>95.636297999999996</c:v>
                </c:pt>
                <c:pt idx="338">
                  <c:v>95.614752999999993</c:v>
                </c:pt>
                <c:pt idx="339">
                  <c:v>95.584023999999999</c:v>
                </c:pt>
                <c:pt idx="340">
                  <c:v>95.538624999999996</c:v>
                </c:pt>
                <c:pt idx="341">
                  <c:v>95.487554000000003</c:v>
                </c:pt>
                <c:pt idx="342">
                  <c:v>95.440617000000003</c:v>
                </c:pt>
                <c:pt idx="343">
                  <c:v>95.39931</c:v>
                </c:pt>
                <c:pt idx="344">
                  <c:v>95.364953999999997</c:v>
                </c:pt>
                <c:pt idx="345">
                  <c:v>95.333667000000005</c:v>
                </c:pt>
                <c:pt idx="346">
                  <c:v>95.299603000000005</c:v>
                </c:pt>
                <c:pt idx="347">
                  <c:v>95.271017000000001</c:v>
                </c:pt>
                <c:pt idx="348">
                  <c:v>95.262011999999999</c:v>
                </c:pt>
                <c:pt idx="349">
                  <c:v>95.261283000000006</c:v>
                </c:pt>
                <c:pt idx="350">
                  <c:v>95.246419000000003</c:v>
                </c:pt>
                <c:pt idx="351">
                  <c:v>95.241556000000003</c:v>
                </c:pt>
                <c:pt idx="352">
                  <c:v>95.266189999999995</c:v>
                </c:pt>
                <c:pt idx="353">
                  <c:v>95.290300999999999</c:v>
                </c:pt>
                <c:pt idx="354">
                  <c:v>95.302358999999996</c:v>
                </c:pt>
                <c:pt idx="355">
                  <c:v>95.316512000000003</c:v>
                </c:pt>
                <c:pt idx="356">
                  <c:v>95.341498999999999</c:v>
                </c:pt>
                <c:pt idx="357">
                  <c:v>95.372011000000001</c:v>
                </c:pt>
                <c:pt idx="358">
                  <c:v>95.393849000000003</c:v>
                </c:pt>
                <c:pt idx="359">
                  <c:v>95.394063000000003</c:v>
                </c:pt>
                <c:pt idx="360">
                  <c:v>95.363996999999998</c:v>
                </c:pt>
                <c:pt idx="361">
                  <c:v>95.304044000000005</c:v>
                </c:pt>
                <c:pt idx="362">
                  <c:v>95.230412000000001</c:v>
                </c:pt>
                <c:pt idx="363">
                  <c:v>95.169770999999997</c:v>
                </c:pt>
                <c:pt idx="364">
                  <c:v>95.136899999999997</c:v>
                </c:pt>
                <c:pt idx="365">
                  <c:v>95.118843999999996</c:v>
                </c:pt>
                <c:pt idx="366">
                  <c:v>95.088442000000001</c:v>
                </c:pt>
                <c:pt idx="367">
                  <c:v>95.036778999999996</c:v>
                </c:pt>
                <c:pt idx="368">
                  <c:v>94.987719999999996</c:v>
                </c:pt>
                <c:pt idx="369">
                  <c:v>94.965333000000001</c:v>
                </c:pt>
                <c:pt idx="370">
                  <c:v>94.947333</c:v>
                </c:pt>
                <c:pt idx="371">
                  <c:v>94.924467000000007</c:v>
                </c:pt>
                <c:pt idx="372">
                  <c:v>94.934822999999994</c:v>
                </c:pt>
                <c:pt idx="373">
                  <c:v>94.967693999999995</c:v>
                </c:pt>
                <c:pt idx="374">
                  <c:v>94.982482000000005</c:v>
                </c:pt>
                <c:pt idx="375">
                  <c:v>94.970907999999994</c:v>
                </c:pt>
                <c:pt idx="376">
                  <c:v>94.949698999999995</c:v>
                </c:pt>
                <c:pt idx="377">
                  <c:v>94.943928</c:v>
                </c:pt>
                <c:pt idx="378">
                  <c:v>94.966977999999997</c:v>
                </c:pt>
                <c:pt idx="379">
                  <c:v>94.996859000000001</c:v>
                </c:pt>
                <c:pt idx="380">
                  <c:v>94.978875000000002</c:v>
                </c:pt>
                <c:pt idx="381">
                  <c:v>94.892411999999993</c:v>
                </c:pt>
                <c:pt idx="382">
                  <c:v>94.784841999999998</c:v>
                </c:pt>
                <c:pt idx="383">
                  <c:v>94.704937000000001</c:v>
                </c:pt>
                <c:pt idx="384">
                  <c:v>94.660876999999999</c:v>
                </c:pt>
                <c:pt idx="385">
                  <c:v>94.634591999999998</c:v>
                </c:pt>
                <c:pt idx="386">
                  <c:v>94.604676999999995</c:v>
                </c:pt>
                <c:pt idx="387">
                  <c:v>94.569339999999997</c:v>
                </c:pt>
                <c:pt idx="388">
                  <c:v>94.545181999999997</c:v>
                </c:pt>
                <c:pt idx="389">
                  <c:v>94.545440999999997</c:v>
                </c:pt>
                <c:pt idx="390">
                  <c:v>94.567702999999995</c:v>
                </c:pt>
                <c:pt idx="391">
                  <c:v>94.597385000000003</c:v>
                </c:pt>
                <c:pt idx="392">
                  <c:v>94.620876999999993</c:v>
                </c:pt>
                <c:pt idx="393">
                  <c:v>94.632017000000005</c:v>
                </c:pt>
                <c:pt idx="394">
                  <c:v>94.629576</c:v>
                </c:pt>
                <c:pt idx="395">
                  <c:v>94.620711</c:v>
                </c:pt>
                <c:pt idx="396">
                  <c:v>94.619466000000003</c:v>
                </c:pt>
                <c:pt idx="397">
                  <c:v>94.632412000000002</c:v>
                </c:pt>
                <c:pt idx="398">
                  <c:v>94.644197000000005</c:v>
                </c:pt>
                <c:pt idx="399">
                  <c:v>94.626559999999998</c:v>
                </c:pt>
                <c:pt idx="400">
                  <c:v>94.570936000000003</c:v>
                </c:pt>
                <c:pt idx="401">
                  <c:v>94.503218000000004</c:v>
                </c:pt>
                <c:pt idx="402">
                  <c:v>94.458207999999999</c:v>
                </c:pt>
                <c:pt idx="403">
                  <c:v>94.448819</c:v>
                </c:pt>
                <c:pt idx="404">
                  <c:v>94.459765000000004</c:v>
                </c:pt>
                <c:pt idx="405">
                  <c:v>94.463836000000001</c:v>
                </c:pt>
                <c:pt idx="406">
                  <c:v>94.445367000000005</c:v>
                </c:pt>
                <c:pt idx="407">
                  <c:v>94.405826000000005</c:v>
                </c:pt>
                <c:pt idx="408">
                  <c:v>94.357932000000005</c:v>
                </c:pt>
                <c:pt idx="409">
                  <c:v>94.325546000000003</c:v>
                </c:pt>
                <c:pt idx="410">
                  <c:v>94.333556000000002</c:v>
                </c:pt>
                <c:pt idx="411">
                  <c:v>94.374521000000001</c:v>
                </c:pt>
                <c:pt idx="412">
                  <c:v>94.396062999999998</c:v>
                </c:pt>
                <c:pt idx="413">
                  <c:v>94.360011</c:v>
                </c:pt>
                <c:pt idx="414">
                  <c:v>94.288649000000007</c:v>
                </c:pt>
                <c:pt idx="415">
                  <c:v>94.223461</c:v>
                </c:pt>
                <c:pt idx="416">
                  <c:v>94.185708000000005</c:v>
                </c:pt>
                <c:pt idx="417">
                  <c:v>94.174791999999997</c:v>
                </c:pt>
                <c:pt idx="418">
                  <c:v>94.172769000000002</c:v>
                </c:pt>
                <c:pt idx="419">
                  <c:v>94.157848999999999</c:v>
                </c:pt>
                <c:pt idx="420">
                  <c:v>94.123795999999999</c:v>
                </c:pt>
                <c:pt idx="421">
                  <c:v>94.083455999999998</c:v>
                </c:pt>
                <c:pt idx="422">
                  <c:v>94.050898000000004</c:v>
                </c:pt>
                <c:pt idx="423">
                  <c:v>94.026123999999996</c:v>
                </c:pt>
                <c:pt idx="424">
                  <c:v>94.001576999999997</c:v>
                </c:pt>
                <c:pt idx="425">
                  <c:v>93.975393999999994</c:v>
                </c:pt>
                <c:pt idx="426">
                  <c:v>93.949000999999996</c:v>
                </c:pt>
                <c:pt idx="427">
                  <c:v>93.914388000000002</c:v>
                </c:pt>
                <c:pt idx="428">
                  <c:v>93.856959000000003</c:v>
                </c:pt>
                <c:pt idx="429">
                  <c:v>93.776266000000007</c:v>
                </c:pt>
                <c:pt idx="430">
                  <c:v>93.696741000000003</c:v>
                </c:pt>
                <c:pt idx="431">
                  <c:v>93.647531999999998</c:v>
                </c:pt>
                <c:pt idx="432">
                  <c:v>93.636304999999993</c:v>
                </c:pt>
                <c:pt idx="433">
                  <c:v>93.658126999999993</c:v>
                </c:pt>
                <c:pt idx="434">
                  <c:v>93.709757999999994</c:v>
                </c:pt>
                <c:pt idx="435">
                  <c:v>93.780120999999994</c:v>
                </c:pt>
                <c:pt idx="436">
                  <c:v>93.850429000000005</c:v>
                </c:pt>
                <c:pt idx="437">
                  <c:v>93.900339000000002</c:v>
                </c:pt>
                <c:pt idx="438">
                  <c:v>93.911794999999998</c:v>
                </c:pt>
                <c:pt idx="439">
                  <c:v>93.881898000000007</c:v>
                </c:pt>
                <c:pt idx="440">
                  <c:v>93.830101999999997</c:v>
                </c:pt>
                <c:pt idx="441">
                  <c:v>93.781751</c:v>
                </c:pt>
                <c:pt idx="442">
                  <c:v>93.745881999999995</c:v>
                </c:pt>
                <c:pt idx="443">
                  <c:v>93.716121000000001</c:v>
                </c:pt>
                <c:pt idx="444">
                  <c:v>93.686694000000003</c:v>
                </c:pt>
                <c:pt idx="445">
                  <c:v>93.657584999999997</c:v>
                </c:pt>
                <c:pt idx="446">
                  <c:v>93.625049000000004</c:v>
                </c:pt>
                <c:pt idx="447">
                  <c:v>93.579624999999993</c:v>
                </c:pt>
                <c:pt idx="448">
                  <c:v>93.521861999999999</c:v>
                </c:pt>
                <c:pt idx="449">
                  <c:v>93.469249000000005</c:v>
                </c:pt>
                <c:pt idx="450">
                  <c:v>93.439487</c:v>
                </c:pt>
                <c:pt idx="451">
                  <c:v>93.432018999999997</c:v>
                </c:pt>
                <c:pt idx="452">
                  <c:v>93.425314999999998</c:v>
                </c:pt>
                <c:pt idx="453">
                  <c:v>93.397077999999993</c:v>
                </c:pt>
                <c:pt idx="454">
                  <c:v>93.357892000000007</c:v>
                </c:pt>
                <c:pt idx="455">
                  <c:v>93.346112000000005</c:v>
                </c:pt>
                <c:pt idx="456">
                  <c:v>93.376018000000002</c:v>
                </c:pt>
                <c:pt idx="457">
                  <c:v>93.420147</c:v>
                </c:pt>
                <c:pt idx="458">
                  <c:v>93.445173999999994</c:v>
                </c:pt>
                <c:pt idx="459">
                  <c:v>93.441681000000003</c:v>
                </c:pt>
                <c:pt idx="460">
                  <c:v>93.419584</c:v>
                </c:pt>
                <c:pt idx="461">
                  <c:v>93.387929999999997</c:v>
                </c:pt>
                <c:pt idx="462">
                  <c:v>93.345896999999994</c:v>
                </c:pt>
                <c:pt idx="463">
                  <c:v>93.294920000000005</c:v>
                </c:pt>
                <c:pt idx="464">
                  <c:v>93.250343000000001</c:v>
                </c:pt>
                <c:pt idx="465">
                  <c:v>93.227592000000001</c:v>
                </c:pt>
                <c:pt idx="466">
                  <c:v>93.221740999999994</c:v>
                </c:pt>
                <c:pt idx="467">
                  <c:v>93.213295000000002</c:v>
                </c:pt>
                <c:pt idx="468">
                  <c:v>93.190911</c:v>
                </c:pt>
                <c:pt idx="469">
                  <c:v>93.162059999999997</c:v>
                </c:pt>
                <c:pt idx="470">
                  <c:v>93.142758000000001</c:v>
                </c:pt>
                <c:pt idx="471">
                  <c:v>93.140077000000005</c:v>
                </c:pt>
                <c:pt idx="472">
                  <c:v>93.148529999999994</c:v>
                </c:pt>
                <c:pt idx="473">
                  <c:v>93.159975000000003</c:v>
                </c:pt>
                <c:pt idx="474">
                  <c:v>93.166645000000003</c:v>
                </c:pt>
                <c:pt idx="475">
                  <c:v>93.154348999999996</c:v>
                </c:pt>
                <c:pt idx="476">
                  <c:v>93.107083000000003</c:v>
                </c:pt>
                <c:pt idx="477">
                  <c:v>93.029551999999995</c:v>
                </c:pt>
                <c:pt idx="478">
                  <c:v>92.954770999999994</c:v>
                </c:pt>
                <c:pt idx="479">
                  <c:v>92.917231000000001</c:v>
                </c:pt>
                <c:pt idx="480">
                  <c:v>92.924031999999997</c:v>
                </c:pt>
                <c:pt idx="481">
                  <c:v>92.953871000000007</c:v>
                </c:pt>
                <c:pt idx="482">
                  <c:v>92.978256000000002</c:v>
                </c:pt>
                <c:pt idx="483">
                  <c:v>92.984258999999994</c:v>
                </c:pt>
                <c:pt idx="484">
                  <c:v>92.977517000000006</c:v>
                </c:pt>
                <c:pt idx="485">
                  <c:v>92.965671</c:v>
                </c:pt>
                <c:pt idx="486">
                  <c:v>92.946318000000005</c:v>
                </c:pt>
                <c:pt idx="487">
                  <c:v>92.912591000000006</c:v>
                </c:pt>
                <c:pt idx="488">
                  <c:v>92.865016999999995</c:v>
                </c:pt>
                <c:pt idx="489">
                  <c:v>92.814787999999993</c:v>
                </c:pt>
                <c:pt idx="490">
                  <c:v>92.777664000000001</c:v>
                </c:pt>
                <c:pt idx="491">
                  <c:v>92.763439000000005</c:v>
                </c:pt>
                <c:pt idx="492">
                  <c:v>92.767759999999996</c:v>
                </c:pt>
                <c:pt idx="493">
                  <c:v>92.774332000000001</c:v>
                </c:pt>
                <c:pt idx="494">
                  <c:v>92.765765000000002</c:v>
                </c:pt>
                <c:pt idx="495">
                  <c:v>92.735196999999999</c:v>
                </c:pt>
                <c:pt idx="496">
                  <c:v>92.695937999999998</c:v>
                </c:pt>
                <c:pt idx="497">
                  <c:v>92.676034000000001</c:v>
                </c:pt>
                <c:pt idx="498">
                  <c:v>92.688734999999994</c:v>
                </c:pt>
                <c:pt idx="499">
                  <c:v>92.717569999999995</c:v>
                </c:pt>
                <c:pt idx="500">
                  <c:v>92.738850999999997</c:v>
                </c:pt>
                <c:pt idx="501">
                  <c:v>92.742885999999999</c:v>
                </c:pt>
                <c:pt idx="502">
                  <c:v>92.729933000000003</c:v>
                </c:pt>
                <c:pt idx="503">
                  <c:v>92.698549999999997</c:v>
                </c:pt>
                <c:pt idx="504">
                  <c:v>92.645362000000006</c:v>
                </c:pt>
                <c:pt idx="505">
                  <c:v>92.574057999999994</c:v>
                </c:pt>
                <c:pt idx="506">
                  <c:v>92.498739</c:v>
                </c:pt>
                <c:pt idx="507">
                  <c:v>92.438008999999994</c:v>
                </c:pt>
                <c:pt idx="508">
                  <c:v>92.407433999999995</c:v>
                </c:pt>
                <c:pt idx="509">
                  <c:v>92.413481000000004</c:v>
                </c:pt>
                <c:pt idx="510">
                  <c:v>92.448689999999999</c:v>
                </c:pt>
                <c:pt idx="511">
                  <c:v>92.492737000000005</c:v>
                </c:pt>
                <c:pt idx="512">
                  <c:v>92.524113</c:v>
                </c:pt>
                <c:pt idx="513">
                  <c:v>92.533918</c:v>
                </c:pt>
                <c:pt idx="514">
                  <c:v>92.527214000000001</c:v>
                </c:pt>
                <c:pt idx="515">
                  <c:v>92.513566999999995</c:v>
                </c:pt>
                <c:pt idx="516">
                  <c:v>92.500594000000007</c:v>
                </c:pt>
                <c:pt idx="517">
                  <c:v>92.493892000000002</c:v>
                </c:pt>
                <c:pt idx="518">
                  <c:v>92.495897999999997</c:v>
                </c:pt>
                <c:pt idx="519">
                  <c:v>92.501311000000001</c:v>
                </c:pt>
                <c:pt idx="520">
                  <c:v>92.497427000000002</c:v>
                </c:pt>
                <c:pt idx="521">
                  <c:v>92.472481999999999</c:v>
                </c:pt>
                <c:pt idx="522">
                  <c:v>92.422822999999994</c:v>
                </c:pt>
                <c:pt idx="523">
                  <c:v>92.354253</c:v>
                </c:pt>
                <c:pt idx="524">
                  <c:v>92.281549999999996</c:v>
                </c:pt>
                <c:pt idx="525">
                  <c:v>92.225899999999996</c:v>
                </c:pt>
                <c:pt idx="526">
                  <c:v>92.205270999999996</c:v>
                </c:pt>
                <c:pt idx="527">
                  <c:v>92.222409999999996</c:v>
                </c:pt>
                <c:pt idx="528">
                  <c:v>92.262559999999993</c:v>
                </c:pt>
                <c:pt idx="529">
                  <c:v>92.302103000000002</c:v>
                </c:pt>
                <c:pt idx="530">
                  <c:v>92.319895000000002</c:v>
                </c:pt>
                <c:pt idx="531">
                  <c:v>92.305752999999996</c:v>
                </c:pt>
                <c:pt idx="532">
                  <c:v>92.264618999999996</c:v>
                </c:pt>
                <c:pt idx="533">
                  <c:v>92.214403000000004</c:v>
                </c:pt>
                <c:pt idx="534">
                  <c:v>92.175117</c:v>
                </c:pt>
                <c:pt idx="535">
                  <c:v>92.156549999999996</c:v>
                </c:pt>
                <c:pt idx="536">
                  <c:v>92.156360000000006</c:v>
                </c:pt>
                <c:pt idx="537">
                  <c:v>92.167010000000005</c:v>
                </c:pt>
                <c:pt idx="538">
                  <c:v>92.179738</c:v>
                </c:pt>
                <c:pt idx="539">
                  <c:v>92.182343000000003</c:v>
                </c:pt>
                <c:pt idx="540">
                  <c:v>92.161412999999996</c:v>
                </c:pt>
                <c:pt idx="541">
                  <c:v>92.114733000000001</c:v>
                </c:pt>
                <c:pt idx="542">
                  <c:v>92.060468</c:v>
                </c:pt>
                <c:pt idx="543">
                  <c:v>92.027614</c:v>
                </c:pt>
                <c:pt idx="544">
                  <c:v>92.032118999999994</c:v>
                </c:pt>
                <c:pt idx="545">
                  <c:v>92.061850000000007</c:v>
                </c:pt>
                <c:pt idx="546">
                  <c:v>92.086205000000007</c:v>
                </c:pt>
                <c:pt idx="547">
                  <c:v>92.081052999999997</c:v>
                </c:pt>
                <c:pt idx="548">
                  <c:v>92.045823999999996</c:v>
                </c:pt>
                <c:pt idx="549">
                  <c:v>91.999527999999998</c:v>
                </c:pt>
                <c:pt idx="550">
                  <c:v>91.963217999999998</c:v>
                </c:pt>
                <c:pt idx="551">
                  <c:v>91.944771000000003</c:v>
                </c:pt>
                <c:pt idx="552">
                  <c:v>91.936699000000004</c:v>
                </c:pt>
                <c:pt idx="553">
                  <c:v>91.927402999999998</c:v>
                </c:pt>
                <c:pt idx="554">
                  <c:v>91.913899999999998</c:v>
                </c:pt>
                <c:pt idx="555">
                  <c:v>91.902393000000004</c:v>
                </c:pt>
                <c:pt idx="556">
                  <c:v>91.899084000000002</c:v>
                </c:pt>
                <c:pt idx="557">
                  <c:v>91.903491000000002</c:v>
                </c:pt>
                <c:pt idx="558">
                  <c:v>91.909567999999993</c:v>
                </c:pt>
                <c:pt idx="559">
                  <c:v>91.912011000000007</c:v>
                </c:pt>
                <c:pt idx="560">
                  <c:v>91.911295999999993</c:v>
                </c:pt>
                <c:pt idx="561">
                  <c:v>91.912628999999995</c:v>
                </c:pt>
                <c:pt idx="562">
                  <c:v>91.920108999999997</c:v>
                </c:pt>
                <c:pt idx="563">
                  <c:v>91.9315</c:v>
                </c:pt>
                <c:pt idx="564">
                  <c:v>91.938103999999996</c:v>
                </c:pt>
                <c:pt idx="565">
                  <c:v>91.930616999999998</c:v>
                </c:pt>
                <c:pt idx="566">
                  <c:v>91.906571</c:v>
                </c:pt>
                <c:pt idx="567">
                  <c:v>91.872933000000003</c:v>
                </c:pt>
                <c:pt idx="568">
                  <c:v>91.841279</c:v>
                </c:pt>
                <c:pt idx="569">
                  <c:v>91.819113000000002</c:v>
                </c:pt>
                <c:pt idx="570">
                  <c:v>91.805453999999997</c:v>
                </c:pt>
                <c:pt idx="571">
                  <c:v>91.794656000000003</c:v>
                </c:pt>
                <c:pt idx="572">
                  <c:v>91.782404999999997</c:v>
                </c:pt>
                <c:pt idx="573">
                  <c:v>91.766345999999999</c:v>
                </c:pt>
                <c:pt idx="574">
                  <c:v>91.743216000000004</c:v>
                </c:pt>
                <c:pt idx="575">
                  <c:v>91.710920999999999</c:v>
                </c:pt>
                <c:pt idx="576">
                  <c:v>91.675336000000001</c:v>
                </c:pt>
                <c:pt idx="577">
                  <c:v>91.650621000000001</c:v>
                </c:pt>
                <c:pt idx="578">
                  <c:v>91.646879999999996</c:v>
                </c:pt>
                <c:pt idx="579">
                  <c:v>91.656567999999993</c:v>
                </c:pt>
                <c:pt idx="580">
                  <c:v>91.659045000000006</c:v>
                </c:pt>
                <c:pt idx="581">
                  <c:v>91.641626000000002</c:v>
                </c:pt>
                <c:pt idx="582">
                  <c:v>91.611768999999995</c:v>
                </c:pt>
                <c:pt idx="583">
                  <c:v>91.587947</c:v>
                </c:pt>
                <c:pt idx="584">
                  <c:v>91.582998000000003</c:v>
                </c:pt>
                <c:pt idx="585">
                  <c:v>91.595653999999996</c:v>
                </c:pt>
                <c:pt idx="586">
                  <c:v>91.613361999999995</c:v>
                </c:pt>
                <c:pt idx="587">
                  <c:v>91.621596999999994</c:v>
                </c:pt>
                <c:pt idx="588">
                  <c:v>91.613797000000005</c:v>
                </c:pt>
                <c:pt idx="589">
                  <c:v>91.595738999999995</c:v>
                </c:pt>
                <c:pt idx="590">
                  <c:v>91.580055999999999</c:v>
                </c:pt>
                <c:pt idx="591">
                  <c:v>91.574301000000006</c:v>
                </c:pt>
                <c:pt idx="592">
                  <c:v>91.573868000000004</c:v>
                </c:pt>
                <c:pt idx="593">
                  <c:v>91.568298999999996</c:v>
                </c:pt>
                <c:pt idx="594">
                  <c:v>91.555064999999999</c:v>
                </c:pt>
                <c:pt idx="595">
                  <c:v>91.545243999999997</c:v>
                </c:pt>
                <c:pt idx="596">
                  <c:v>91.553132000000005</c:v>
                </c:pt>
                <c:pt idx="597">
                  <c:v>91.579611999999997</c:v>
                </c:pt>
                <c:pt idx="598">
                  <c:v>91.606988000000001</c:v>
                </c:pt>
                <c:pt idx="599">
                  <c:v>91.611994999999993</c:v>
                </c:pt>
                <c:pt idx="600">
                  <c:v>91.584585000000004</c:v>
                </c:pt>
                <c:pt idx="601">
                  <c:v>91.534644999999998</c:v>
                </c:pt>
                <c:pt idx="602">
                  <c:v>91.482924999999994</c:v>
                </c:pt>
                <c:pt idx="603">
                  <c:v>91.445924000000005</c:v>
                </c:pt>
                <c:pt idx="604">
                  <c:v>91.427153000000004</c:v>
                </c:pt>
                <c:pt idx="605">
                  <c:v>91.420418999999995</c:v>
                </c:pt>
                <c:pt idx="606">
                  <c:v>91.419734000000005</c:v>
                </c:pt>
                <c:pt idx="607">
                  <c:v>91.426051000000001</c:v>
                </c:pt>
                <c:pt idx="608">
                  <c:v>91.444415000000006</c:v>
                </c:pt>
                <c:pt idx="609">
                  <c:v>91.473419000000007</c:v>
                </c:pt>
                <c:pt idx="610">
                  <c:v>91.498718999999994</c:v>
                </c:pt>
                <c:pt idx="611">
                  <c:v>91.500765999999999</c:v>
                </c:pt>
                <c:pt idx="612">
                  <c:v>91.471659000000002</c:v>
                </c:pt>
                <c:pt idx="613">
                  <c:v>91.424312999999998</c:v>
                </c:pt>
                <c:pt idx="614">
                  <c:v>91.382705000000001</c:v>
                </c:pt>
                <c:pt idx="615">
                  <c:v>91.361389000000003</c:v>
                </c:pt>
                <c:pt idx="616">
                  <c:v>91.355500000000006</c:v>
                </c:pt>
                <c:pt idx="617">
                  <c:v>91.350616000000002</c:v>
                </c:pt>
                <c:pt idx="618">
                  <c:v>91.338672000000003</c:v>
                </c:pt>
                <c:pt idx="619">
                  <c:v>91.322890999999998</c:v>
                </c:pt>
                <c:pt idx="620">
                  <c:v>91.311706999999998</c:v>
                </c:pt>
                <c:pt idx="621">
                  <c:v>91.311706999999998</c:v>
                </c:pt>
                <c:pt idx="622">
                  <c:v>91.324224999999998</c:v>
                </c:pt>
                <c:pt idx="623">
                  <c:v>91.344156999999996</c:v>
                </c:pt>
                <c:pt idx="624">
                  <c:v>91.360414000000006</c:v>
                </c:pt>
                <c:pt idx="625">
                  <c:v>91.360254999999995</c:v>
                </c:pt>
                <c:pt idx="626">
                  <c:v>91.337305000000001</c:v>
                </c:pt>
                <c:pt idx="627">
                  <c:v>91.297655000000006</c:v>
                </c:pt>
                <c:pt idx="628">
                  <c:v>91.257435000000001</c:v>
                </c:pt>
                <c:pt idx="629">
                  <c:v>91.231199000000004</c:v>
                </c:pt>
                <c:pt idx="630">
                  <c:v>91.219915</c:v>
                </c:pt>
                <c:pt idx="631">
                  <c:v>91.210459999999998</c:v>
                </c:pt>
                <c:pt idx="632">
                  <c:v>91.189588000000001</c:v>
                </c:pt>
                <c:pt idx="633">
                  <c:v>91.159167999999994</c:v>
                </c:pt>
                <c:pt idx="634">
                  <c:v>91.135479000000004</c:v>
                </c:pt>
                <c:pt idx="635">
                  <c:v>91.132660999999999</c:v>
                </c:pt>
                <c:pt idx="636">
                  <c:v>91.149235000000004</c:v>
                </c:pt>
                <c:pt idx="637">
                  <c:v>91.171503000000001</c:v>
                </c:pt>
                <c:pt idx="638">
                  <c:v>91.186170000000004</c:v>
                </c:pt>
                <c:pt idx="639">
                  <c:v>91.187830000000005</c:v>
                </c:pt>
                <c:pt idx="640">
                  <c:v>91.178201000000001</c:v>
                </c:pt>
                <c:pt idx="641">
                  <c:v>91.163049000000001</c:v>
                </c:pt>
                <c:pt idx="642">
                  <c:v>91.149567000000005</c:v>
                </c:pt>
                <c:pt idx="643">
                  <c:v>91.142773000000005</c:v>
                </c:pt>
                <c:pt idx="644">
                  <c:v>91.142787999999996</c:v>
                </c:pt>
                <c:pt idx="645">
                  <c:v>91.146896999999996</c:v>
                </c:pt>
                <c:pt idx="646">
                  <c:v>91.154256000000004</c:v>
                </c:pt>
                <c:pt idx="647">
                  <c:v>91.166066000000001</c:v>
                </c:pt>
                <c:pt idx="648">
                  <c:v>91.180617999999996</c:v>
                </c:pt>
                <c:pt idx="649">
                  <c:v>91.191014999999993</c:v>
                </c:pt>
                <c:pt idx="650">
                  <c:v>91.189732000000006</c:v>
                </c:pt>
                <c:pt idx="651">
                  <c:v>91.174715000000006</c:v>
                </c:pt>
                <c:pt idx="652">
                  <c:v>91.150167999999994</c:v>
                </c:pt>
                <c:pt idx="653">
                  <c:v>91.122354999999999</c:v>
                </c:pt>
                <c:pt idx="654">
                  <c:v>91.095411999999996</c:v>
                </c:pt>
                <c:pt idx="655">
                  <c:v>91.070455999999993</c:v>
                </c:pt>
                <c:pt idx="656">
                  <c:v>91.048126999999994</c:v>
                </c:pt>
                <c:pt idx="657">
                  <c:v>91.031823000000003</c:v>
                </c:pt>
                <c:pt idx="658">
                  <c:v>91.026504000000003</c:v>
                </c:pt>
                <c:pt idx="659">
                  <c:v>91.031706999999997</c:v>
                </c:pt>
                <c:pt idx="660">
                  <c:v>91.036824999999993</c:v>
                </c:pt>
                <c:pt idx="661">
                  <c:v>91.028094999999993</c:v>
                </c:pt>
                <c:pt idx="662">
                  <c:v>91.002919000000006</c:v>
                </c:pt>
                <c:pt idx="663">
                  <c:v>90.974701999999994</c:v>
                </c:pt>
                <c:pt idx="664">
                  <c:v>90.960171000000003</c:v>
                </c:pt>
                <c:pt idx="665">
                  <c:v>90.962980000000002</c:v>
                </c:pt>
                <c:pt idx="666">
                  <c:v>90.972841000000003</c:v>
                </c:pt>
                <c:pt idx="667">
                  <c:v>90.978654000000006</c:v>
                </c:pt>
                <c:pt idx="668">
                  <c:v>90.978483999999995</c:v>
                </c:pt>
                <c:pt idx="669">
                  <c:v>90.978413000000003</c:v>
                </c:pt>
                <c:pt idx="670">
                  <c:v>90.985562999999999</c:v>
                </c:pt>
                <c:pt idx="671">
                  <c:v>91.001420999999993</c:v>
                </c:pt>
                <c:pt idx="672">
                  <c:v>91.017876000000001</c:v>
                </c:pt>
                <c:pt idx="673">
                  <c:v>91.019958000000003</c:v>
                </c:pt>
                <c:pt idx="674">
                  <c:v>90.997722999999993</c:v>
                </c:pt>
                <c:pt idx="675">
                  <c:v>90.958043000000004</c:v>
                </c:pt>
                <c:pt idx="676">
                  <c:v>90.921802999999997</c:v>
                </c:pt>
                <c:pt idx="677">
                  <c:v>90.906880999999998</c:v>
                </c:pt>
                <c:pt idx="678">
                  <c:v>90.914606000000006</c:v>
                </c:pt>
                <c:pt idx="679">
                  <c:v>90.932495000000003</c:v>
                </c:pt>
                <c:pt idx="680">
                  <c:v>90.946535999999995</c:v>
                </c:pt>
                <c:pt idx="681">
                  <c:v>90.949363000000005</c:v>
                </c:pt>
                <c:pt idx="682">
                  <c:v>90.940494000000001</c:v>
                </c:pt>
                <c:pt idx="683">
                  <c:v>90.924138999999997</c:v>
                </c:pt>
                <c:pt idx="684">
                  <c:v>90.908090999999999</c:v>
                </c:pt>
                <c:pt idx="685">
                  <c:v>90.901480000000006</c:v>
                </c:pt>
                <c:pt idx="686">
                  <c:v>90.909139999999994</c:v>
                </c:pt>
                <c:pt idx="687">
                  <c:v>90.925123999999997</c:v>
                </c:pt>
                <c:pt idx="688">
                  <c:v>90.932991000000001</c:v>
                </c:pt>
                <c:pt idx="689">
                  <c:v>90.917682999999997</c:v>
                </c:pt>
                <c:pt idx="690">
                  <c:v>90.881507999999997</c:v>
                </c:pt>
                <c:pt idx="691">
                  <c:v>90.846620000000001</c:v>
                </c:pt>
                <c:pt idx="692">
                  <c:v>90.835746999999998</c:v>
                </c:pt>
                <c:pt idx="693">
                  <c:v>90.849973000000006</c:v>
                </c:pt>
                <c:pt idx="694">
                  <c:v>90.870064999999997</c:v>
                </c:pt>
                <c:pt idx="695">
                  <c:v>90.878370000000004</c:v>
                </c:pt>
                <c:pt idx="696">
                  <c:v>90.872788</c:v>
                </c:pt>
                <c:pt idx="697">
                  <c:v>90.859790000000004</c:v>
                </c:pt>
                <c:pt idx="698">
                  <c:v>90.843346999999994</c:v>
                </c:pt>
                <c:pt idx="699">
                  <c:v>90.826665000000006</c:v>
                </c:pt>
                <c:pt idx="700">
                  <c:v>90.817957000000007</c:v>
                </c:pt>
                <c:pt idx="701">
                  <c:v>90.823820999999995</c:v>
                </c:pt>
                <c:pt idx="702">
                  <c:v>90.837136000000001</c:v>
                </c:pt>
                <c:pt idx="703">
                  <c:v>90.839904000000004</c:v>
                </c:pt>
                <c:pt idx="704">
                  <c:v>90.821231999999995</c:v>
                </c:pt>
                <c:pt idx="705">
                  <c:v>90.788469000000006</c:v>
                </c:pt>
                <c:pt idx="706">
                  <c:v>90.759692000000001</c:v>
                </c:pt>
                <c:pt idx="707">
                  <c:v>90.748632999999998</c:v>
                </c:pt>
                <c:pt idx="708">
                  <c:v>90.755290000000002</c:v>
                </c:pt>
                <c:pt idx="709">
                  <c:v>90.766048999999995</c:v>
                </c:pt>
                <c:pt idx="710">
                  <c:v>90.763493999999994</c:v>
                </c:pt>
                <c:pt idx="711">
                  <c:v>90.741349999999997</c:v>
                </c:pt>
                <c:pt idx="712">
                  <c:v>90.710819999999998</c:v>
                </c:pt>
                <c:pt idx="713">
                  <c:v>90.688239999999993</c:v>
                </c:pt>
                <c:pt idx="714">
                  <c:v>90.676394000000002</c:v>
                </c:pt>
                <c:pt idx="715">
                  <c:v>90.66337</c:v>
                </c:pt>
                <c:pt idx="716">
                  <c:v>90.640525999999994</c:v>
                </c:pt>
                <c:pt idx="717">
                  <c:v>90.614151000000007</c:v>
                </c:pt>
                <c:pt idx="718">
                  <c:v>90.595860000000002</c:v>
                </c:pt>
                <c:pt idx="719">
                  <c:v>90.589170999999993</c:v>
                </c:pt>
                <c:pt idx="720">
                  <c:v>90.592584000000002</c:v>
                </c:pt>
                <c:pt idx="721">
                  <c:v>90.609700000000004</c:v>
                </c:pt>
                <c:pt idx="722">
                  <c:v>90.645089999999996</c:v>
                </c:pt>
                <c:pt idx="723">
                  <c:v>90.689924000000005</c:v>
                </c:pt>
                <c:pt idx="724">
                  <c:v>90.721587</c:v>
                </c:pt>
                <c:pt idx="725">
                  <c:v>90.724177999999995</c:v>
                </c:pt>
                <c:pt idx="726">
                  <c:v>90.705793999999997</c:v>
                </c:pt>
                <c:pt idx="727">
                  <c:v>90.689066999999994</c:v>
                </c:pt>
                <c:pt idx="728">
                  <c:v>90.685415000000006</c:v>
                </c:pt>
                <c:pt idx="729">
                  <c:v>90.684269999999998</c:v>
                </c:pt>
                <c:pt idx="730">
                  <c:v>90.668998000000002</c:v>
                </c:pt>
                <c:pt idx="731">
                  <c:v>90.638942</c:v>
                </c:pt>
                <c:pt idx="732">
                  <c:v>90.610555000000005</c:v>
                </c:pt>
                <c:pt idx="733">
                  <c:v>90.596410000000006</c:v>
                </c:pt>
                <c:pt idx="734">
                  <c:v>90.589274000000003</c:v>
                </c:pt>
                <c:pt idx="735">
                  <c:v>90.572742000000005</c:v>
                </c:pt>
                <c:pt idx="736">
                  <c:v>90.544554000000005</c:v>
                </c:pt>
                <c:pt idx="737">
                  <c:v>90.520267000000004</c:v>
                </c:pt>
                <c:pt idx="738">
                  <c:v>90.512327999999997</c:v>
                </c:pt>
                <c:pt idx="739">
                  <c:v>90.514587000000006</c:v>
                </c:pt>
                <c:pt idx="740">
                  <c:v>90.512071000000006</c:v>
                </c:pt>
                <c:pt idx="741">
                  <c:v>90.49897</c:v>
                </c:pt>
                <c:pt idx="742">
                  <c:v>90.480406000000002</c:v>
                </c:pt>
                <c:pt idx="743">
                  <c:v>90.462350999999998</c:v>
                </c:pt>
                <c:pt idx="744">
                  <c:v>90.449550000000002</c:v>
                </c:pt>
                <c:pt idx="745">
                  <c:v>90.450235000000006</c:v>
                </c:pt>
                <c:pt idx="746">
                  <c:v>90.470657000000003</c:v>
                </c:pt>
                <c:pt idx="747">
                  <c:v>90.502647999999994</c:v>
                </c:pt>
                <c:pt idx="748">
                  <c:v>90.526944</c:v>
                </c:pt>
                <c:pt idx="749">
                  <c:v>90.533792000000005</c:v>
                </c:pt>
                <c:pt idx="750">
                  <c:v>90.533586</c:v>
                </c:pt>
                <c:pt idx="751">
                  <c:v>90.542066000000005</c:v>
                </c:pt>
                <c:pt idx="752">
                  <c:v>90.559809999999999</c:v>
                </c:pt>
                <c:pt idx="753">
                  <c:v>90.572421000000006</c:v>
                </c:pt>
                <c:pt idx="754">
                  <c:v>90.568501999999995</c:v>
                </c:pt>
                <c:pt idx="755">
                  <c:v>90.550376999999997</c:v>
                </c:pt>
                <c:pt idx="756">
                  <c:v>90.525825999999995</c:v>
                </c:pt>
                <c:pt idx="757">
                  <c:v>90.496521999999999</c:v>
                </c:pt>
                <c:pt idx="758">
                  <c:v>90.461005999999998</c:v>
                </c:pt>
                <c:pt idx="759">
                  <c:v>90.425731999999996</c:v>
                </c:pt>
                <c:pt idx="760">
                  <c:v>90.405394000000001</c:v>
                </c:pt>
                <c:pt idx="761">
                  <c:v>90.408951999999999</c:v>
                </c:pt>
                <c:pt idx="762">
                  <c:v>90.427818000000002</c:v>
                </c:pt>
                <c:pt idx="763">
                  <c:v>90.441982999999993</c:v>
                </c:pt>
                <c:pt idx="764">
                  <c:v>90.438256999999993</c:v>
                </c:pt>
                <c:pt idx="765">
                  <c:v>90.420168000000004</c:v>
                </c:pt>
                <c:pt idx="766">
                  <c:v>90.399910000000006</c:v>
                </c:pt>
                <c:pt idx="767">
                  <c:v>90.384095000000002</c:v>
                </c:pt>
                <c:pt idx="768">
                  <c:v>90.369033999999999</c:v>
                </c:pt>
                <c:pt idx="769">
                  <c:v>90.346762999999996</c:v>
                </c:pt>
                <c:pt idx="770">
                  <c:v>90.313232999999997</c:v>
                </c:pt>
                <c:pt idx="771">
                  <c:v>90.273968999999994</c:v>
                </c:pt>
                <c:pt idx="772">
                  <c:v>90.245527999999993</c:v>
                </c:pt>
                <c:pt idx="773">
                  <c:v>90.247653999999997</c:v>
                </c:pt>
                <c:pt idx="774">
                  <c:v>90.286634000000006</c:v>
                </c:pt>
                <c:pt idx="775">
                  <c:v>90.345979999999997</c:v>
                </c:pt>
                <c:pt idx="776">
                  <c:v>90.398747999999998</c:v>
                </c:pt>
                <c:pt idx="777">
                  <c:v>90.429948999999993</c:v>
                </c:pt>
                <c:pt idx="778">
                  <c:v>90.442860999999994</c:v>
                </c:pt>
                <c:pt idx="779">
                  <c:v>90.443932000000004</c:v>
                </c:pt>
                <c:pt idx="780">
                  <c:v>90.430531999999999</c:v>
                </c:pt>
                <c:pt idx="781">
                  <c:v>90.400022000000007</c:v>
                </c:pt>
                <c:pt idx="782">
                  <c:v>90.363480999999993</c:v>
                </c:pt>
                <c:pt idx="783">
                  <c:v>90.338837999999996</c:v>
                </c:pt>
                <c:pt idx="784">
                  <c:v>90.330911999999998</c:v>
                </c:pt>
                <c:pt idx="785">
                  <c:v>90.326346999999998</c:v>
                </c:pt>
                <c:pt idx="786">
                  <c:v>90.310406999999998</c:v>
                </c:pt>
                <c:pt idx="787">
                  <c:v>90.283278999999993</c:v>
                </c:pt>
                <c:pt idx="788">
                  <c:v>90.256569999999996</c:v>
                </c:pt>
                <c:pt idx="789">
                  <c:v>90.239917000000005</c:v>
                </c:pt>
                <c:pt idx="790">
                  <c:v>90.236772999999999</c:v>
                </c:pt>
                <c:pt idx="791">
                  <c:v>90.248422000000005</c:v>
                </c:pt>
                <c:pt idx="792">
                  <c:v>90.273617000000002</c:v>
                </c:pt>
                <c:pt idx="793">
                  <c:v>90.303138000000004</c:v>
                </c:pt>
                <c:pt idx="794">
                  <c:v>90.320913000000004</c:v>
                </c:pt>
                <c:pt idx="795">
                  <c:v>90.315354999999997</c:v>
                </c:pt>
                <c:pt idx="796">
                  <c:v>90.288916999999998</c:v>
                </c:pt>
                <c:pt idx="797">
                  <c:v>90.254141000000004</c:v>
                </c:pt>
                <c:pt idx="798">
                  <c:v>90.220794999999995</c:v>
                </c:pt>
                <c:pt idx="799">
                  <c:v>90.189498</c:v>
                </c:pt>
                <c:pt idx="800">
                  <c:v>90.157805999999994</c:v>
                </c:pt>
                <c:pt idx="801">
                  <c:v>90.128985999999998</c:v>
                </c:pt>
                <c:pt idx="802">
                  <c:v>90.112039999999993</c:v>
                </c:pt>
                <c:pt idx="803">
                  <c:v>90.113602</c:v>
                </c:pt>
                <c:pt idx="804">
                  <c:v>90.131586999999996</c:v>
                </c:pt>
                <c:pt idx="805">
                  <c:v>90.156774999999996</c:v>
                </c:pt>
                <c:pt idx="806">
                  <c:v>90.178937000000005</c:v>
                </c:pt>
                <c:pt idx="807">
                  <c:v>90.192179999999993</c:v>
                </c:pt>
                <c:pt idx="808">
                  <c:v>90.197626999999997</c:v>
                </c:pt>
                <c:pt idx="809">
                  <c:v>90.201125000000005</c:v>
                </c:pt>
                <c:pt idx="810">
                  <c:v>90.205368000000007</c:v>
                </c:pt>
                <c:pt idx="811">
                  <c:v>90.20393</c:v>
                </c:pt>
                <c:pt idx="812">
                  <c:v>90.187314000000001</c:v>
                </c:pt>
                <c:pt idx="813">
                  <c:v>90.157824000000005</c:v>
                </c:pt>
                <c:pt idx="814">
                  <c:v>90.134692999999999</c:v>
                </c:pt>
                <c:pt idx="815">
                  <c:v>90.137798000000004</c:v>
                </c:pt>
                <c:pt idx="816">
                  <c:v>90.164983000000007</c:v>
                </c:pt>
                <c:pt idx="817">
                  <c:v>90.190437000000003</c:v>
                </c:pt>
                <c:pt idx="818">
                  <c:v>90.187511999999998</c:v>
                </c:pt>
                <c:pt idx="819">
                  <c:v>90.150424000000001</c:v>
                </c:pt>
                <c:pt idx="820">
                  <c:v>90.095423999999994</c:v>
                </c:pt>
                <c:pt idx="821">
                  <c:v>90.047871999999998</c:v>
                </c:pt>
                <c:pt idx="822">
                  <c:v>90.029458000000005</c:v>
                </c:pt>
                <c:pt idx="823">
                  <c:v>90.048962000000003</c:v>
                </c:pt>
                <c:pt idx="824">
                  <c:v>90.095684000000006</c:v>
                </c:pt>
                <c:pt idx="825">
                  <c:v>90.142188000000004</c:v>
                </c:pt>
                <c:pt idx="826">
                  <c:v>90.161710999999997</c:v>
                </c:pt>
                <c:pt idx="827">
                  <c:v>90.148604000000006</c:v>
                </c:pt>
                <c:pt idx="828">
                  <c:v>90.120498999999995</c:v>
                </c:pt>
                <c:pt idx="829">
                  <c:v>90.098277999999993</c:v>
                </c:pt>
                <c:pt idx="830">
                  <c:v>90.086906999999997</c:v>
                </c:pt>
                <c:pt idx="831">
                  <c:v>90.077967999999998</c:v>
                </c:pt>
                <c:pt idx="832">
                  <c:v>90.065332999999995</c:v>
                </c:pt>
                <c:pt idx="833">
                  <c:v>90.051901999999998</c:v>
                </c:pt>
                <c:pt idx="834">
                  <c:v>90.043544999999995</c:v>
                </c:pt>
                <c:pt idx="835">
                  <c:v>90.043951000000007</c:v>
                </c:pt>
                <c:pt idx="836">
                  <c:v>90.055271000000005</c:v>
                </c:pt>
                <c:pt idx="837">
                  <c:v>90.075936999999996</c:v>
                </c:pt>
                <c:pt idx="838">
                  <c:v>90.094965999999999</c:v>
                </c:pt>
                <c:pt idx="839">
                  <c:v>90.095871000000002</c:v>
                </c:pt>
                <c:pt idx="840">
                  <c:v>90.073560000000001</c:v>
                </c:pt>
                <c:pt idx="841">
                  <c:v>90.044387</c:v>
                </c:pt>
                <c:pt idx="842">
                  <c:v>90.031993999999997</c:v>
                </c:pt>
                <c:pt idx="843">
                  <c:v>90.042411999999999</c:v>
                </c:pt>
                <c:pt idx="844">
                  <c:v>90.057619000000003</c:v>
                </c:pt>
                <c:pt idx="845">
                  <c:v>90.054534000000004</c:v>
                </c:pt>
                <c:pt idx="846">
                  <c:v>90.026910000000001</c:v>
                </c:pt>
                <c:pt idx="847">
                  <c:v>89.988606000000004</c:v>
                </c:pt>
                <c:pt idx="848">
                  <c:v>89.961022999999997</c:v>
                </c:pt>
                <c:pt idx="849">
                  <c:v>89.959857999999997</c:v>
                </c:pt>
                <c:pt idx="850">
                  <c:v>89.988248999999996</c:v>
                </c:pt>
                <c:pt idx="851">
                  <c:v>90.035015000000001</c:v>
                </c:pt>
                <c:pt idx="852">
                  <c:v>90.078671</c:v>
                </c:pt>
                <c:pt idx="853">
                  <c:v>90.098887000000005</c:v>
                </c:pt>
                <c:pt idx="854">
                  <c:v>90.089415000000002</c:v>
                </c:pt>
                <c:pt idx="855">
                  <c:v>90.061713999999995</c:v>
                </c:pt>
                <c:pt idx="856">
                  <c:v>90.035949000000002</c:v>
                </c:pt>
                <c:pt idx="857">
                  <c:v>90.026944</c:v>
                </c:pt>
                <c:pt idx="858">
                  <c:v>90.035207999999997</c:v>
                </c:pt>
                <c:pt idx="859">
                  <c:v>90.048036999999994</c:v>
                </c:pt>
                <c:pt idx="860">
                  <c:v>90.049323999999999</c:v>
                </c:pt>
                <c:pt idx="861">
                  <c:v>90.031278999999998</c:v>
                </c:pt>
                <c:pt idx="862">
                  <c:v>89.998686000000006</c:v>
                </c:pt>
                <c:pt idx="863">
                  <c:v>89.962063000000001</c:v>
                </c:pt>
                <c:pt idx="864">
                  <c:v>89.927762000000001</c:v>
                </c:pt>
                <c:pt idx="865">
                  <c:v>89.896127000000007</c:v>
                </c:pt>
                <c:pt idx="866">
                  <c:v>89.867656999999994</c:v>
                </c:pt>
                <c:pt idx="867">
                  <c:v>89.846487999999994</c:v>
                </c:pt>
                <c:pt idx="868">
                  <c:v>89.835668999999996</c:v>
                </c:pt>
                <c:pt idx="869">
                  <c:v>89.832643000000004</c:v>
                </c:pt>
                <c:pt idx="870">
                  <c:v>89.833296000000004</c:v>
                </c:pt>
                <c:pt idx="871">
                  <c:v>89.837950000000006</c:v>
                </c:pt>
                <c:pt idx="872">
                  <c:v>89.849163000000004</c:v>
                </c:pt>
                <c:pt idx="873">
                  <c:v>89.865037999999998</c:v>
                </c:pt>
                <c:pt idx="874">
                  <c:v>89.879874000000001</c:v>
                </c:pt>
                <c:pt idx="875">
                  <c:v>89.892362000000006</c:v>
                </c:pt>
                <c:pt idx="876">
                  <c:v>89.907833999999994</c:v>
                </c:pt>
                <c:pt idx="877">
                  <c:v>89.929409000000007</c:v>
                </c:pt>
                <c:pt idx="878">
                  <c:v>89.951068000000006</c:v>
                </c:pt>
                <c:pt idx="879">
                  <c:v>89.963717000000003</c:v>
                </c:pt>
                <c:pt idx="880">
                  <c:v>89.964978000000002</c:v>
                </c:pt>
                <c:pt idx="881">
                  <c:v>89.957969000000006</c:v>
                </c:pt>
                <c:pt idx="882">
                  <c:v>89.943089000000001</c:v>
                </c:pt>
                <c:pt idx="883">
                  <c:v>89.918035000000003</c:v>
                </c:pt>
                <c:pt idx="884">
                  <c:v>89.886392000000001</c:v>
                </c:pt>
                <c:pt idx="885">
                  <c:v>89.859217000000001</c:v>
                </c:pt>
                <c:pt idx="886">
                  <c:v>89.844374999999999</c:v>
                </c:pt>
                <c:pt idx="887">
                  <c:v>89.838515999999998</c:v>
                </c:pt>
                <c:pt idx="888">
                  <c:v>89.832988</c:v>
                </c:pt>
                <c:pt idx="889">
                  <c:v>89.824528000000001</c:v>
                </c:pt>
                <c:pt idx="890">
                  <c:v>89.816732999999999</c:v>
                </c:pt>
                <c:pt idx="891">
                  <c:v>89.813265000000001</c:v>
                </c:pt>
                <c:pt idx="892">
                  <c:v>89.813598999999996</c:v>
                </c:pt>
                <c:pt idx="893">
                  <c:v>89.814656999999997</c:v>
                </c:pt>
                <c:pt idx="894">
                  <c:v>89.813070999999994</c:v>
                </c:pt>
                <c:pt idx="895">
                  <c:v>89.806201999999999</c:v>
                </c:pt>
                <c:pt idx="896">
                  <c:v>89.794414000000003</c:v>
                </c:pt>
                <c:pt idx="897">
                  <c:v>89.783096999999998</c:v>
                </c:pt>
                <c:pt idx="898">
                  <c:v>89.780049000000005</c:v>
                </c:pt>
                <c:pt idx="899">
                  <c:v>89.789713000000006</c:v>
                </c:pt>
                <c:pt idx="900">
                  <c:v>89.810525999999996</c:v>
                </c:pt>
                <c:pt idx="901">
                  <c:v>89.836386000000005</c:v>
                </c:pt>
                <c:pt idx="902">
                  <c:v>89.857855000000001</c:v>
                </c:pt>
                <c:pt idx="903">
                  <c:v>89.863738999999995</c:v>
                </c:pt>
                <c:pt idx="904">
                  <c:v>89.847949</c:v>
                </c:pt>
                <c:pt idx="905">
                  <c:v>89.817819999999998</c:v>
                </c:pt>
                <c:pt idx="906">
                  <c:v>89.791703999999996</c:v>
                </c:pt>
                <c:pt idx="907">
                  <c:v>89.784816000000006</c:v>
                </c:pt>
                <c:pt idx="908">
                  <c:v>89.797708999999998</c:v>
                </c:pt>
                <c:pt idx="909">
                  <c:v>89.817618999999993</c:v>
                </c:pt>
                <c:pt idx="910">
                  <c:v>89.828468999999998</c:v>
                </c:pt>
                <c:pt idx="911">
                  <c:v>89.820429000000004</c:v>
                </c:pt>
                <c:pt idx="912">
                  <c:v>89.794804999999997</c:v>
                </c:pt>
                <c:pt idx="913">
                  <c:v>89.763357999999997</c:v>
                </c:pt>
                <c:pt idx="914">
                  <c:v>89.741336000000004</c:v>
                </c:pt>
                <c:pt idx="915">
                  <c:v>89.737468000000007</c:v>
                </c:pt>
                <c:pt idx="916">
                  <c:v>89.748971999999995</c:v>
                </c:pt>
                <c:pt idx="917">
                  <c:v>89.765573000000003</c:v>
                </c:pt>
                <c:pt idx="918">
                  <c:v>89.777502999999996</c:v>
                </c:pt>
                <c:pt idx="919">
                  <c:v>89.780321000000001</c:v>
                </c:pt>
                <c:pt idx="920">
                  <c:v>89.774809000000005</c:v>
                </c:pt>
                <c:pt idx="921">
                  <c:v>89.764228000000003</c:v>
                </c:pt>
                <c:pt idx="922">
                  <c:v>89.750889000000001</c:v>
                </c:pt>
                <c:pt idx="923">
                  <c:v>89.734416999999993</c:v>
                </c:pt>
                <c:pt idx="924">
                  <c:v>89.714376999999999</c:v>
                </c:pt>
                <c:pt idx="925">
                  <c:v>89.695166999999998</c:v>
                </c:pt>
                <c:pt idx="926">
                  <c:v>89.686190999999994</c:v>
                </c:pt>
                <c:pt idx="927">
                  <c:v>89.694339999999997</c:v>
                </c:pt>
                <c:pt idx="928">
                  <c:v>89.715980000000002</c:v>
                </c:pt>
                <c:pt idx="929">
                  <c:v>89.737707999999998</c:v>
                </c:pt>
                <c:pt idx="930">
                  <c:v>89.745461000000006</c:v>
                </c:pt>
                <c:pt idx="931">
                  <c:v>89.733341999999993</c:v>
                </c:pt>
                <c:pt idx="932">
                  <c:v>89.706086999999997</c:v>
                </c:pt>
                <c:pt idx="933">
                  <c:v>89.676012999999998</c:v>
                </c:pt>
                <c:pt idx="934">
                  <c:v>89.657210000000006</c:v>
                </c:pt>
                <c:pt idx="935">
                  <c:v>89.658303000000004</c:v>
                </c:pt>
                <c:pt idx="936">
                  <c:v>89.676513999999997</c:v>
                </c:pt>
                <c:pt idx="937">
                  <c:v>89.697958</c:v>
                </c:pt>
                <c:pt idx="938">
                  <c:v>89.706366000000003</c:v>
                </c:pt>
                <c:pt idx="939">
                  <c:v>89.695497000000003</c:v>
                </c:pt>
                <c:pt idx="940">
                  <c:v>89.674925000000002</c:v>
                </c:pt>
                <c:pt idx="941">
                  <c:v>89.661952999999997</c:v>
                </c:pt>
                <c:pt idx="942">
                  <c:v>89.665678</c:v>
                </c:pt>
                <c:pt idx="943">
                  <c:v>89.679230000000004</c:v>
                </c:pt>
                <c:pt idx="944">
                  <c:v>89.688759000000005</c:v>
                </c:pt>
                <c:pt idx="945">
                  <c:v>89.687064000000007</c:v>
                </c:pt>
                <c:pt idx="946">
                  <c:v>89.674124000000006</c:v>
                </c:pt>
                <c:pt idx="947">
                  <c:v>89.648104000000004</c:v>
                </c:pt>
                <c:pt idx="948">
                  <c:v>89.605953</c:v>
                </c:pt>
                <c:pt idx="949">
                  <c:v>89.556269999999998</c:v>
                </c:pt>
                <c:pt idx="950">
                  <c:v>89.523557999999994</c:v>
                </c:pt>
                <c:pt idx="951">
                  <c:v>89.529213999999996</c:v>
                </c:pt>
                <c:pt idx="952">
                  <c:v>89.567115000000001</c:v>
                </c:pt>
                <c:pt idx="953">
                  <c:v>89.605187000000001</c:v>
                </c:pt>
                <c:pt idx="954">
                  <c:v>89.614572999999993</c:v>
                </c:pt>
                <c:pt idx="955">
                  <c:v>89.594898999999998</c:v>
                </c:pt>
                <c:pt idx="956">
                  <c:v>89.569976999999994</c:v>
                </c:pt>
                <c:pt idx="957">
                  <c:v>89.561854999999994</c:v>
                </c:pt>
                <c:pt idx="958">
                  <c:v>89.571218999999999</c:v>
                </c:pt>
                <c:pt idx="959">
                  <c:v>89.581900000000005</c:v>
                </c:pt>
                <c:pt idx="960">
                  <c:v>89.581352999999993</c:v>
                </c:pt>
                <c:pt idx="961">
                  <c:v>89.574415000000002</c:v>
                </c:pt>
                <c:pt idx="962">
                  <c:v>89.577545999999998</c:v>
                </c:pt>
                <c:pt idx="963">
                  <c:v>89.601241000000002</c:v>
                </c:pt>
                <c:pt idx="964">
                  <c:v>89.638470999999996</c:v>
                </c:pt>
                <c:pt idx="965">
                  <c:v>89.668974000000006</c:v>
                </c:pt>
                <c:pt idx="966">
                  <c:v>89.675039999999996</c:v>
                </c:pt>
                <c:pt idx="967">
                  <c:v>89.655834999999996</c:v>
                </c:pt>
                <c:pt idx="968">
                  <c:v>89.628934999999998</c:v>
                </c:pt>
                <c:pt idx="969">
                  <c:v>89.616754</c:v>
                </c:pt>
                <c:pt idx="970">
                  <c:v>89.627818000000005</c:v>
                </c:pt>
                <c:pt idx="971">
                  <c:v>89.650733000000002</c:v>
                </c:pt>
                <c:pt idx="972">
                  <c:v>89.666726999999995</c:v>
                </c:pt>
                <c:pt idx="973">
                  <c:v>89.665947000000003</c:v>
                </c:pt>
                <c:pt idx="974">
                  <c:v>89.651210000000006</c:v>
                </c:pt>
                <c:pt idx="975">
                  <c:v>89.630448000000001</c:v>
                </c:pt>
                <c:pt idx="976">
                  <c:v>89.610814000000005</c:v>
                </c:pt>
                <c:pt idx="977">
                  <c:v>89.599275000000006</c:v>
                </c:pt>
                <c:pt idx="978">
                  <c:v>89.601141999999996</c:v>
                </c:pt>
                <c:pt idx="979">
                  <c:v>89.613489000000001</c:v>
                </c:pt>
                <c:pt idx="980">
                  <c:v>89.624459000000002</c:v>
                </c:pt>
                <c:pt idx="981">
                  <c:v>89.624014000000003</c:v>
                </c:pt>
                <c:pt idx="982">
                  <c:v>89.613569999999996</c:v>
                </c:pt>
                <c:pt idx="983">
                  <c:v>89.602445000000003</c:v>
                </c:pt>
                <c:pt idx="984">
                  <c:v>89.597814</c:v>
                </c:pt>
                <c:pt idx="985">
                  <c:v>89.601293999999996</c:v>
                </c:pt>
                <c:pt idx="986">
                  <c:v>89.611238</c:v>
                </c:pt>
                <c:pt idx="987">
                  <c:v>89.623103</c:v>
                </c:pt>
                <c:pt idx="988">
                  <c:v>89.629968000000005</c:v>
                </c:pt>
                <c:pt idx="989">
                  <c:v>89.628248999999997</c:v>
                </c:pt>
                <c:pt idx="990">
                  <c:v>89.621701000000002</c:v>
                </c:pt>
                <c:pt idx="991">
                  <c:v>89.615583999999998</c:v>
                </c:pt>
                <c:pt idx="992">
                  <c:v>89.609549999999999</c:v>
                </c:pt>
                <c:pt idx="993">
                  <c:v>89.601382999999998</c:v>
                </c:pt>
                <c:pt idx="994">
                  <c:v>89.595027999999999</c:v>
                </c:pt>
                <c:pt idx="995">
                  <c:v>89.597511999999995</c:v>
                </c:pt>
                <c:pt idx="996">
                  <c:v>89.607364000000004</c:v>
                </c:pt>
                <c:pt idx="997">
                  <c:v>89.613236000000001</c:v>
                </c:pt>
                <c:pt idx="998">
                  <c:v>89.606414000000001</c:v>
                </c:pt>
                <c:pt idx="999">
                  <c:v>89.589731</c:v>
                </c:pt>
                <c:pt idx="1000">
                  <c:v>89.572826000000006</c:v>
                </c:pt>
                <c:pt idx="1001">
                  <c:v>89.564195999999995</c:v>
                </c:pt>
                <c:pt idx="1002">
                  <c:v>89.569186999999999</c:v>
                </c:pt>
                <c:pt idx="1003">
                  <c:v>89.588802000000001</c:v>
                </c:pt>
                <c:pt idx="1004">
                  <c:v>89.615879000000007</c:v>
                </c:pt>
                <c:pt idx="1005">
                  <c:v>89.63682</c:v>
                </c:pt>
                <c:pt idx="1006">
                  <c:v>89.641593999999998</c:v>
                </c:pt>
                <c:pt idx="1007">
                  <c:v>89.628923999999998</c:v>
                </c:pt>
                <c:pt idx="1008">
                  <c:v>89.598909000000006</c:v>
                </c:pt>
                <c:pt idx="1009">
                  <c:v>89.547312000000005</c:v>
                </c:pt>
                <c:pt idx="1010">
                  <c:v>89.474587999999997</c:v>
                </c:pt>
                <c:pt idx="1011">
                  <c:v>89.396997999999996</c:v>
                </c:pt>
                <c:pt idx="1012">
                  <c:v>89.338665000000006</c:v>
                </c:pt>
                <c:pt idx="1013">
                  <c:v>89.309454000000002</c:v>
                </c:pt>
                <c:pt idx="1014">
                  <c:v>89.295597000000001</c:v>
                </c:pt>
                <c:pt idx="1015">
                  <c:v>89.273803999999998</c:v>
                </c:pt>
                <c:pt idx="1016">
                  <c:v>89.230428000000003</c:v>
                </c:pt>
                <c:pt idx="1017">
                  <c:v>89.165856000000005</c:v>
                </c:pt>
                <c:pt idx="1018">
                  <c:v>89.086555000000004</c:v>
                </c:pt>
                <c:pt idx="1019">
                  <c:v>88.997934000000001</c:v>
                </c:pt>
                <c:pt idx="1020">
                  <c:v>88.902551000000003</c:v>
                </c:pt>
                <c:pt idx="1021">
                  <c:v>88.799878000000007</c:v>
                </c:pt>
                <c:pt idx="1022">
                  <c:v>88.686115000000001</c:v>
                </c:pt>
                <c:pt idx="1023">
                  <c:v>88.556667000000004</c:v>
                </c:pt>
                <c:pt idx="1024">
                  <c:v>88.410787999999997</c:v>
                </c:pt>
                <c:pt idx="1025">
                  <c:v>88.253123000000002</c:v>
                </c:pt>
                <c:pt idx="1026">
                  <c:v>88.088487000000001</c:v>
                </c:pt>
                <c:pt idx="1027">
                  <c:v>87.914373999999995</c:v>
                </c:pt>
                <c:pt idx="1028">
                  <c:v>87.720819000000006</c:v>
                </c:pt>
                <c:pt idx="1029">
                  <c:v>87.500536999999994</c:v>
                </c:pt>
                <c:pt idx="1030">
                  <c:v>87.259646000000004</c:v>
                </c:pt>
                <c:pt idx="1031">
                  <c:v>87.015938000000006</c:v>
                </c:pt>
                <c:pt idx="1032">
                  <c:v>86.785027999999997</c:v>
                </c:pt>
                <c:pt idx="1033">
                  <c:v>86.568589000000003</c:v>
                </c:pt>
                <c:pt idx="1034">
                  <c:v>86.357026000000005</c:v>
                </c:pt>
                <c:pt idx="1035">
                  <c:v>86.143401999999995</c:v>
                </c:pt>
                <c:pt idx="1036">
                  <c:v>85.934849</c:v>
                </c:pt>
                <c:pt idx="1037">
                  <c:v>85.751732000000004</c:v>
                </c:pt>
                <c:pt idx="1038">
                  <c:v>85.615127999999999</c:v>
                </c:pt>
                <c:pt idx="1039">
                  <c:v>85.532043000000002</c:v>
                </c:pt>
                <c:pt idx="1040">
                  <c:v>85.490939999999995</c:v>
                </c:pt>
                <c:pt idx="1041">
                  <c:v>85.472741999999997</c:v>
                </c:pt>
                <c:pt idx="1042">
                  <c:v>85.467256000000006</c:v>
                </c:pt>
                <c:pt idx="1043">
                  <c:v>85.478702999999996</c:v>
                </c:pt>
                <c:pt idx="1044">
                  <c:v>85.516204999999999</c:v>
                </c:pt>
                <c:pt idx="1045">
                  <c:v>85.582296999999997</c:v>
                </c:pt>
                <c:pt idx="1046">
                  <c:v>85.671544999999995</c:v>
                </c:pt>
                <c:pt idx="1047">
                  <c:v>85.776505999999998</c:v>
                </c:pt>
                <c:pt idx="1048">
                  <c:v>85.891101000000006</c:v>
                </c:pt>
                <c:pt idx="1049">
                  <c:v>86.008561999999998</c:v>
                </c:pt>
                <c:pt idx="1050">
                  <c:v>86.118469000000005</c:v>
                </c:pt>
                <c:pt idx="1051">
                  <c:v>86.206852999999995</c:v>
                </c:pt>
                <c:pt idx="1052">
                  <c:v>86.260430999999997</c:v>
                </c:pt>
                <c:pt idx="1053">
                  <c:v>86.273323000000005</c:v>
                </c:pt>
                <c:pt idx="1054">
                  <c:v>86.250029999999995</c:v>
                </c:pt>
                <c:pt idx="1055">
                  <c:v>86.199577000000005</c:v>
                </c:pt>
                <c:pt idx="1056">
                  <c:v>86.127037000000001</c:v>
                </c:pt>
                <c:pt idx="1057">
                  <c:v>86.034547000000003</c:v>
                </c:pt>
                <c:pt idx="1058">
                  <c:v>85.929743999999999</c:v>
                </c:pt>
                <c:pt idx="1059">
                  <c:v>85.825186000000002</c:v>
                </c:pt>
                <c:pt idx="1060">
                  <c:v>85.725438999999994</c:v>
                </c:pt>
                <c:pt idx="1061">
                  <c:v>85.622793999999999</c:v>
                </c:pt>
                <c:pt idx="1062">
                  <c:v>85.514415999999997</c:v>
                </c:pt>
                <c:pt idx="1063">
                  <c:v>85.417839000000001</c:v>
                </c:pt>
                <c:pt idx="1064">
                  <c:v>85.356801000000004</c:v>
                </c:pt>
                <c:pt idx="1065">
                  <c:v>85.331531999999996</c:v>
                </c:pt>
                <c:pt idx="1066">
                  <c:v>85.315596999999997</c:v>
                </c:pt>
                <c:pt idx="1067">
                  <c:v>85.286602000000002</c:v>
                </c:pt>
                <c:pt idx="1068">
                  <c:v>85.250217000000006</c:v>
                </c:pt>
                <c:pt idx="1069">
                  <c:v>85.227834000000001</c:v>
                </c:pt>
                <c:pt idx="1070">
                  <c:v>85.229320999999999</c:v>
                </c:pt>
                <c:pt idx="1071">
                  <c:v>85.247917000000001</c:v>
                </c:pt>
                <c:pt idx="1072">
                  <c:v>85.276528999999996</c:v>
                </c:pt>
                <c:pt idx="1073">
                  <c:v>85.316727</c:v>
                </c:pt>
                <c:pt idx="1074">
                  <c:v>85.369945000000001</c:v>
                </c:pt>
                <c:pt idx="1075">
                  <c:v>85.428901999999994</c:v>
                </c:pt>
                <c:pt idx="1076">
                  <c:v>85.482619</c:v>
                </c:pt>
                <c:pt idx="1077">
                  <c:v>85.526448000000002</c:v>
                </c:pt>
                <c:pt idx="1078">
                  <c:v>85.565100999999999</c:v>
                </c:pt>
                <c:pt idx="1079">
                  <c:v>85.609637000000006</c:v>
                </c:pt>
                <c:pt idx="1080">
                  <c:v>85.672933999999998</c:v>
                </c:pt>
                <c:pt idx="1081">
                  <c:v>85.762220999999997</c:v>
                </c:pt>
                <c:pt idx="1082">
                  <c:v>85.870130000000003</c:v>
                </c:pt>
                <c:pt idx="1083">
                  <c:v>85.974976999999996</c:v>
                </c:pt>
                <c:pt idx="1084">
                  <c:v>86.055696999999995</c:v>
                </c:pt>
                <c:pt idx="1085">
                  <c:v>86.108293000000003</c:v>
                </c:pt>
                <c:pt idx="1086">
                  <c:v>86.144897999999998</c:v>
                </c:pt>
                <c:pt idx="1087">
                  <c:v>86.176891999999995</c:v>
                </c:pt>
                <c:pt idx="1088">
                  <c:v>86.203704999999999</c:v>
                </c:pt>
                <c:pt idx="1089">
                  <c:v>86.220517999999998</c:v>
                </c:pt>
                <c:pt idx="1090">
                  <c:v>86.232787000000002</c:v>
                </c:pt>
                <c:pt idx="1091">
                  <c:v>86.256949000000006</c:v>
                </c:pt>
                <c:pt idx="1092">
                  <c:v>86.305961999999994</c:v>
                </c:pt>
                <c:pt idx="1093">
                  <c:v>86.378411</c:v>
                </c:pt>
                <c:pt idx="1094">
                  <c:v>86.463228999999998</c:v>
                </c:pt>
                <c:pt idx="1095">
                  <c:v>86.551109999999994</c:v>
                </c:pt>
                <c:pt idx="1096">
                  <c:v>86.637165999999993</c:v>
                </c:pt>
                <c:pt idx="1097">
                  <c:v>86.714847000000006</c:v>
                </c:pt>
                <c:pt idx="1098">
                  <c:v>86.774752000000007</c:v>
                </c:pt>
                <c:pt idx="1099">
                  <c:v>86.811674999999994</c:v>
                </c:pt>
                <c:pt idx="1100">
                  <c:v>86.831760000000003</c:v>
                </c:pt>
                <c:pt idx="1101">
                  <c:v>86.849468999999999</c:v>
                </c:pt>
                <c:pt idx="1102">
                  <c:v>86.877771999999993</c:v>
                </c:pt>
                <c:pt idx="1103">
                  <c:v>86.921619000000007</c:v>
                </c:pt>
                <c:pt idx="1104">
                  <c:v>86.978269999999995</c:v>
                </c:pt>
                <c:pt idx="1105">
                  <c:v>87.040604000000002</c:v>
                </c:pt>
                <c:pt idx="1106">
                  <c:v>87.099393000000006</c:v>
                </c:pt>
                <c:pt idx="1107">
                  <c:v>87.145083999999997</c:v>
                </c:pt>
                <c:pt idx="1108">
                  <c:v>87.171030000000002</c:v>
                </c:pt>
                <c:pt idx="1109">
                  <c:v>87.177440000000004</c:v>
                </c:pt>
                <c:pt idx="1110">
                  <c:v>87.172408000000004</c:v>
                </c:pt>
                <c:pt idx="1111">
                  <c:v>87.167036999999993</c:v>
                </c:pt>
                <c:pt idx="1112">
                  <c:v>87.166797000000003</c:v>
                </c:pt>
                <c:pt idx="1113">
                  <c:v>87.166247999999996</c:v>
                </c:pt>
                <c:pt idx="1114">
                  <c:v>87.153447999999997</c:v>
                </c:pt>
                <c:pt idx="1115">
                  <c:v>87.121193000000005</c:v>
                </c:pt>
                <c:pt idx="1116">
                  <c:v>87.073896000000005</c:v>
                </c:pt>
                <c:pt idx="1117">
                  <c:v>87.021788000000001</c:v>
                </c:pt>
                <c:pt idx="1118">
                  <c:v>86.967885999999993</c:v>
                </c:pt>
                <c:pt idx="1119">
                  <c:v>86.902717999999993</c:v>
                </c:pt>
                <c:pt idx="1120">
                  <c:v>86.814460999999994</c:v>
                </c:pt>
                <c:pt idx="1121">
                  <c:v>86.704065</c:v>
                </c:pt>
                <c:pt idx="1122">
                  <c:v>86.587652000000006</c:v>
                </c:pt>
                <c:pt idx="1123">
                  <c:v>86.483468999999999</c:v>
                </c:pt>
                <c:pt idx="1124">
                  <c:v>86.399299999999997</c:v>
                </c:pt>
                <c:pt idx="1125">
                  <c:v>86.334601000000006</c:v>
                </c:pt>
                <c:pt idx="1126">
                  <c:v>86.290423000000004</c:v>
                </c:pt>
                <c:pt idx="1127">
                  <c:v>86.270715999999993</c:v>
                </c:pt>
                <c:pt idx="1128">
                  <c:v>86.273977000000002</c:v>
                </c:pt>
                <c:pt idx="1129">
                  <c:v>86.290322000000003</c:v>
                </c:pt>
                <c:pt idx="1130">
                  <c:v>86.309864000000005</c:v>
                </c:pt>
                <c:pt idx="1131">
                  <c:v>86.328757999999993</c:v>
                </c:pt>
                <c:pt idx="1132">
                  <c:v>86.343557000000004</c:v>
                </c:pt>
                <c:pt idx="1133">
                  <c:v>86.344598000000005</c:v>
                </c:pt>
                <c:pt idx="1134">
                  <c:v>86.321445999999995</c:v>
                </c:pt>
                <c:pt idx="1135">
                  <c:v>86.272741999999994</c:v>
                </c:pt>
                <c:pt idx="1136">
                  <c:v>86.205562</c:v>
                </c:pt>
                <c:pt idx="1137">
                  <c:v>86.128220999999996</c:v>
                </c:pt>
                <c:pt idx="1138">
                  <c:v>86.051783</c:v>
                </c:pt>
                <c:pt idx="1139">
                  <c:v>85.997134000000003</c:v>
                </c:pt>
                <c:pt idx="1140">
                  <c:v>85.988435999999993</c:v>
                </c:pt>
                <c:pt idx="1141">
                  <c:v>86.032708999999997</c:v>
                </c:pt>
                <c:pt idx="1142">
                  <c:v>86.110653999999997</c:v>
                </c:pt>
                <c:pt idx="1143">
                  <c:v>86.193397000000004</c:v>
                </c:pt>
                <c:pt idx="1144">
                  <c:v>86.266435000000001</c:v>
                </c:pt>
                <c:pt idx="1145">
                  <c:v>86.336230999999998</c:v>
                </c:pt>
                <c:pt idx="1146">
                  <c:v>86.417547999999996</c:v>
                </c:pt>
                <c:pt idx="1147">
                  <c:v>86.518051999999997</c:v>
                </c:pt>
                <c:pt idx="1148">
                  <c:v>86.632272</c:v>
                </c:pt>
                <c:pt idx="1149">
                  <c:v>86.745921999999993</c:v>
                </c:pt>
                <c:pt idx="1150">
                  <c:v>86.846846999999997</c:v>
                </c:pt>
                <c:pt idx="1151">
                  <c:v>86.933920000000001</c:v>
                </c:pt>
                <c:pt idx="1152">
                  <c:v>87.015011999999999</c:v>
                </c:pt>
                <c:pt idx="1153">
                  <c:v>87.095868999999993</c:v>
                </c:pt>
                <c:pt idx="1154">
                  <c:v>87.173908999999995</c:v>
                </c:pt>
                <c:pt idx="1155">
                  <c:v>87.243975000000006</c:v>
                </c:pt>
                <c:pt idx="1156">
                  <c:v>87.305819999999997</c:v>
                </c:pt>
                <c:pt idx="1157">
                  <c:v>87.362964000000005</c:v>
                </c:pt>
                <c:pt idx="1158">
                  <c:v>87.417627999999993</c:v>
                </c:pt>
                <c:pt idx="1159">
                  <c:v>87.470752000000005</c:v>
                </c:pt>
                <c:pt idx="1160">
                  <c:v>87.524373999999995</c:v>
                </c:pt>
                <c:pt idx="1161">
                  <c:v>87.579509000000002</c:v>
                </c:pt>
                <c:pt idx="1162">
                  <c:v>87.633307000000002</c:v>
                </c:pt>
                <c:pt idx="1163">
                  <c:v>87.682320000000004</c:v>
                </c:pt>
                <c:pt idx="1164">
                  <c:v>87.726899000000003</c:v>
                </c:pt>
                <c:pt idx="1165">
                  <c:v>87.767735000000002</c:v>
                </c:pt>
                <c:pt idx="1166">
                  <c:v>87.799650999999997</c:v>
                </c:pt>
                <c:pt idx="1167">
                  <c:v>87.814902000000004</c:v>
                </c:pt>
                <c:pt idx="1168">
                  <c:v>87.813668000000007</c:v>
                </c:pt>
                <c:pt idx="1169">
                  <c:v>87.806884999999994</c:v>
                </c:pt>
                <c:pt idx="1170">
                  <c:v>87.807716999999997</c:v>
                </c:pt>
                <c:pt idx="1171">
                  <c:v>87.823059999999998</c:v>
                </c:pt>
                <c:pt idx="1172">
                  <c:v>87.852643999999998</c:v>
                </c:pt>
                <c:pt idx="1173">
                  <c:v>87.890863999999993</c:v>
                </c:pt>
                <c:pt idx="1174">
                  <c:v>87.928191999999996</c:v>
                </c:pt>
                <c:pt idx="1175">
                  <c:v>87.955425000000005</c:v>
                </c:pt>
                <c:pt idx="1176">
                  <c:v>87.969246999999996</c:v>
                </c:pt>
                <c:pt idx="1177">
                  <c:v>87.971693000000002</c:v>
                </c:pt>
                <c:pt idx="1178">
                  <c:v>87.965014999999994</c:v>
                </c:pt>
                <c:pt idx="1179">
                  <c:v>87.952456999999995</c:v>
                </c:pt>
                <c:pt idx="1180">
                  <c:v>87.944181999999998</c:v>
                </c:pt>
                <c:pt idx="1181">
                  <c:v>87.954508000000004</c:v>
                </c:pt>
                <c:pt idx="1182">
                  <c:v>87.988315</c:v>
                </c:pt>
                <c:pt idx="1183">
                  <c:v>88.034229999999994</c:v>
                </c:pt>
                <c:pt idx="1184">
                  <c:v>88.075554999999994</c:v>
                </c:pt>
                <c:pt idx="1185">
                  <c:v>88.104409000000004</c:v>
                </c:pt>
                <c:pt idx="1186">
                  <c:v>88.122212000000005</c:v>
                </c:pt>
                <c:pt idx="1187">
                  <c:v>88.131741000000005</c:v>
                </c:pt>
                <c:pt idx="1188">
                  <c:v>88.135587000000001</c:v>
                </c:pt>
                <c:pt idx="1189">
                  <c:v>88.139572999999999</c:v>
                </c:pt>
                <c:pt idx="1190">
                  <c:v>88.150067000000007</c:v>
                </c:pt>
                <c:pt idx="1191">
                  <c:v>88.166955999999999</c:v>
                </c:pt>
                <c:pt idx="1192">
                  <c:v>88.183418000000003</c:v>
                </c:pt>
                <c:pt idx="1193">
                  <c:v>88.192631000000006</c:v>
                </c:pt>
                <c:pt idx="1194">
                  <c:v>88.192211999999998</c:v>
                </c:pt>
                <c:pt idx="1195">
                  <c:v>88.184759</c:v>
                </c:pt>
                <c:pt idx="1196">
                  <c:v>88.179102</c:v>
                </c:pt>
                <c:pt idx="1197">
                  <c:v>88.188153</c:v>
                </c:pt>
                <c:pt idx="1198">
                  <c:v>88.217832999999999</c:v>
                </c:pt>
                <c:pt idx="1199">
                  <c:v>88.257131999999999</c:v>
                </c:pt>
                <c:pt idx="1200">
                  <c:v>88.285646</c:v>
                </c:pt>
                <c:pt idx="1201">
                  <c:v>88.292935</c:v>
                </c:pt>
                <c:pt idx="1202">
                  <c:v>88.285892000000004</c:v>
                </c:pt>
                <c:pt idx="1203">
                  <c:v>88.276636999999994</c:v>
                </c:pt>
                <c:pt idx="1204">
                  <c:v>88.270937000000004</c:v>
                </c:pt>
                <c:pt idx="1205">
                  <c:v>88.271681000000001</c:v>
                </c:pt>
                <c:pt idx="1206">
                  <c:v>88.285342999999997</c:v>
                </c:pt>
                <c:pt idx="1207">
                  <c:v>88.315830000000005</c:v>
                </c:pt>
                <c:pt idx="1208">
                  <c:v>88.353686999999994</c:v>
                </c:pt>
                <c:pt idx="1209">
                  <c:v>88.379192000000003</c:v>
                </c:pt>
                <c:pt idx="1210">
                  <c:v>88.378883999999999</c:v>
                </c:pt>
                <c:pt idx="1211">
                  <c:v>88.357315</c:v>
                </c:pt>
                <c:pt idx="1212">
                  <c:v>88.332618999999994</c:v>
                </c:pt>
                <c:pt idx="1213">
                  <c:v>88.322284999999994</c:v>
                </c:pt>
                <c:pt idx="1214">
                  <c:v>88.331068000000002</c:v>
                </c:pt>
                <c:pt idx="1215">
                  <c:v>88.348309999999998</c:v>
                </c:pt>
                <c:pt idx="1216">
                  <c:v>88.355815000000007</c:v>
                </c:pt>
                <c:pt idx="1217">
                  <c:v>88.341657999999995</c:v>
                </c:pt>
                <c:pt idx="1218">
                  <c:v>88.309385000000006</c:v>
                </c:pt>
                <c:pt idx="1219">
                  <c:v>88.275226000000004</c:v>
                </c:pt>
                <c:pt idx="1220">
                  <c:v>88.256522000000004</c:v>
                </c:pt>
                <c:pt idx="1221">
                  <c:v>88.261593000000005</c:v>
                </c:pt>
                <c:pt idx="1222">
                  <c:v>88.286945000000003</c:v>
                </c:pt>
                <c:pt idx="1223">
                  <c:v>88.321566000000004</c:v>
                </c:pt>
                <c:pt idx="1224">
                  <c:v>88.354262000000006</c:v>
                </c:pt>
                <c:pt idx="1225">
                  <c:v>88.378635000000003</c:v>
                </c:pt>
                <c:pt idx="1226">
                  <c:v>88.392200000000003</c:v>
                </c:pt>
                <c:pt idx="1227">
                  <c:v>88.393252000000004</c:v>
                </c:pt>
                <c:pt idx="1228">
                  <c:v>88.383058000000005</c:v>
                </c:pt>
                <c:pt idx="1229">
                  <c:v>88.371257999999997</c:v>
                </c:pt>
                <c:pt idx="1230">
                  <c:v>88.372810000000001</c:v>
                </c:pt>
                <c:pt idx="1231">
                  <c:v>88.394132999999997</c:v>
                </c:pt>
                <c:pt idx="1232">
                  <c:v>88.424069000000003</c:v>
                </c:pt>
                <c:pt idx="1233">
                  <c:v>88.443445999999994</c:v>
                </c:pt>
                <c:pt idx="1234">
                  <c:v>88.443021000000002</c:v>
                </c:pt>
                <c:pt idx="1235">
                  <c:v>88.429066000000006</c:v>
                </c:pt>
                <c:pt idx="1236">
                  <c:v>88.413548000000006</c:v>
                </c:pt>
                <c:pt idx="1237">
                  <c:v>88.405596000000003</c:v>
                </c:pt>
                <c:pt idx="1238">
                  <c:v>88.412870999999996</c:v>
                </c:pt>
                <c:pt idx="1239">
                  <c:v>88.442640999999995</c:v>
                </c:pt>
                <c:pt idx="1240">
                  <c:v>88.493791999999999</c:v>
                </c:pt>
                <c:pt idx="1241">
                  <c:v>88.549094999999994</c:v>
                </c:pt>
                <c:pt idx="1242">
                  <c:v>88.582288000000005</c:v>
                </c:pt>
                <c:pt idx="1243">
                  <c:v>88.577442000000005</c:v>
                </c:pt>
                <c:pt idx="1244">
                  <c:v>88.542075999999994</c:v>
                </c:pt>
                <c:pt idx="1245">
                  <c:v>88.501255999999998</c:v>
                </c:pt>
                <c:pt idx="1246">
                  <c:v>88.479045999999997</c:v>
                </c:pt>
                <c:pt idx="1247">
                  <c:v>88.484032999999997</c:v>
                </c:pt>
                <c:pt idx="1248">
                  <c:v>88.508266000000006</c:v>
                </c:pt>
                <c:pt idx="1249">
                  <c:v>88.535998000000006</c:v>
                </c:pt>
                <c:pt idx="1250">
                  <c:v>88.553511</c:v>
                </c:pt>
                <c:pt idx="1251">
                  <c:v>88.555218999999994</c:v>
                </c:pt>
                <c:pt idx="1252">
                  <c:v>88.545400999999998</c:v>
                </c:pt>
                <c:pt idx="1253">
                  <c:v>88.534960999999996</c:v>
                </c:pt>
                <c:pt idx="1254">
                  <c:v>88.53349</c:v>
                </c:pt>
                <c:pt idx="1255">
                  <c:v>88.542597999999998</c:v>
                </c:pt>
                <c:pt idx="1256">
                  <c:v>88.556505999999999</c:v>
                </c:pt>
                <c:pt idx="1257">
                  <c:v>88.567531000000002</c:v>
                </c:pt>
                <c:pt idx="1258">
                  <c:v>88.568944000000002</c:v>
                </c:pt>
                <c:pt idx="1259">
                  <c:v>88.555297999999993</c:v>
                </c:pt>
                <c:pt idx="1260">
                  <c:v>88.526972000000001</c:v>
                </c:pt>
                <c:pt idx="1261">
                  <c:v>88.496353999999997</c:v>
                </c:pt>
                <c:pt idx="1262">
                  <c:v>88.482764000000003</c:v>
                </c:pt>
                <c:pt idx="1263">
                  <c:v>88.494849000000002</c:v>
                </c:pt>
                <c:pt idx="1264">
                  <c:v>88.520222000000004</c:v>
                </c:pt>
                <c:pt idx="1265">
                  <c:v>88.537848999999994</c:v>
                </c:pt>
                <c:pt idx="1266">
                  <c:v>88.539546999999999</c:v>
                </c:pt>
                <c:pt idx="1267">
                  <c:v>88.534818999999999</c:v>
                </c:pt>
                <c:pt idx="1268">
                  <c:v>88.536824999999993</c:v>
                </c:pt>
                <c:pt idx="1269">
                  <c:v>88.549919000000003</c:v>
                </c:pt>
                <c:pt idx="1270">
                  <c:v>88.571332999999996</c:v>
                </c:pt>
                <c:pt idx="1271">
                  <c:v>88.597793999999993</c:v>
                </c:pt>
                <c:pt idx="1272">
                  <c:v>88.626322000000002</c:v>
                </c:pt>
                <c:pt idx="1273">
                  <c:v>88.651714999999996</c:v>
                </c:pt>
                <c:pt idx="1274">
                  <c:v>88.667378999999997</c:v>
                </c:pt>
                <c:pt idx="1275">
                  <c:v>88.669049000000001</c:v>
                </c:pt>
                <c:pt idx="1276">
                  <c:v>88.657757000000004</c:v>
                </c:pt>
                <c:pt idx="1277">
                  <c:v>88.640552999999997</c:v>
                </c:pt>
                <c:pt idx="1278">
                  <c:v>88.627522999999997</c:v>
                </c:pt>
                <c:pt idx="1279">
                  <c:v>88.624652999999995</c:v>
                </c:pt>
                <c:pt idx="1280">
                  <c:v>88.628865000000005</c:v>
                </c:pt>
                <c:pt idx="1281">
                  <c:v>88.632453999999996</c:v>
                </c:pt>
                <c:pt idx="1282">
                  <c:v>88.632429000000002</c:v>
                </c:pt>
                <c:pt idx="1283">
                  <c:v>88.631894000000003</c:v>
                </c:pt>
                <c:pt idx="1284">
                  <c:v>88.632253000000006</c:v>
                </c:pt>
                <c:pt idx="1285">
                  <c:v>88.629305000000002</c:v>
                </c:pt>
                <c:pt idx="1286">
                  <c:v>88.619956000000002</c:v>
                </c:pt>
                <c:pt idx="1287">
                  <c:v>88.609164000000007</c:v>
                </c:pt>
                <c:pt idx="1288">
                  <c:v>88.606132000000002</c:v>
                </c:pt>
                <c:pt idx="1289">
                  <c:v>88.614880999999997</c:v>
                </c:pt>
                <c:pt idx="1290">
                  <c:v>88.631153999999995</c:v>
                </c:pt>
                <c:pt idx="1291">
                  <c:v>88.647824999999997</c:v>
                </c:pt>
                <c:pt idx="1292">
                  <c:v>88.661240000000006</c:v>
                </c:pt>
                <c:pt idx="1293">
                  <c:v>88.672321999999994</c:v>
                </c:pt>
                <c:pt idx="1294">
                  <c:v>88.682653999999999</c:v>
                </c:pt>
                <c:pt idx="1295">
                  <c:v>88.690376000000001</c:v>
                </c:pt>
                <c:pt idx="1296">
                  <c:v>88.691539000000006</c:v>
                </c:pt>
                <c:pt idx="1297">
                  <c:v>88.686514000000003</c:v>
                </c:pt>
                <c:pt idx="1298">
                  <c:v>88.682193999999996</c:v>
                </c:pt>
                <c:pt idx="1299">
                  <c:v>88.683886000000001</c:v>
                </c:pt>
                <c:pt idx="1300">
                  <c:v>88.686831999999995</c:v>
                </c:pt>
                <c:pt idx="1301">
                  <c:v>88.68159</c:v>
                </c:pt>
                <c:pt idx="1302">
                  <c:v>88.668111999999994</c:v>
                </c:pt>
                <c:pt idx="1303">
                  <c:v>88.657604000000006</c:v>
                </c:pt>
                <c:pt idx="1304">
                  <c:v>88.658253999999999</c:v>
                </c:pt>
                <c:pt idx="1305">
                  <c:v>88.665976999999998</c:v>
                </c:pt>
                <c:pt idx="1306">
                  <c:v>88.673837000000006</c:v>
                </c:pt>
                <c:pt idx="1307">
                  <c:v>88.684219999999996</c:v>
                </c:pt>
                <c:pt idx="1308">
                  <c:v>88.703680000000006</c:v>
                </c:pt>
                <c:pt idx="1309">
                  <c:v>88.728630999999993</c:v>
                </c:pt>
                <c:pt idx="1310">
                  <c:v>88.744686999999999</c:v>
                </c:pt>
                <c:pt idx="1311">
                  <c:v>88.741997999999995</c:v>
                </c:pt>
                <c:pt idx="1312">
                  <c:v>88.726130999999995</c:v>
                </c:pt>
                <c:pt idx="1313">
                  <c:v>88.711748</c:v>
                </c:pt>
                <c:pt idx="1314">
                  <c:v>88.708303999999998</c:v>
                </c:pt>
                <c:pt idx="1315">
                  <c:v>88.713507000000007</c:v>
                </c:pt>
                <c:pt idx="1316">
                  <c:v>88.718547000000001</c:v>
                </c:pt>
                <c:pt idx="1317">
                  <c:v>88.718129000000005</c:v>
                </c:pt>
                <c:pt idx="1318">
                  <c:v>88.715584000000007</c:v>
                </c:pt>
                <c:pt idx="1319">
                  <c:v>88.718664000000004</c:v>
                </c:pt>
                <c:pt idx="1320">
                  <c:v>88.731258999999994</c:v>
                </c:pt>
                <c:pt idx="1321">
                  <c:v>88.750578000000004</c:v>
                </c:pt>
                <c:pt idx="1322">
                  <c:v>88.770948000000004</c:v>
                </c:pt>
                <c:pt idx="1323">
                  <c:v>88.786265</c:v>
                </c:pt>
                <c:pt idx="1324">
                  <c:v>88.789150000000006</c:v>
                </c:pt>
                <c:pt idx="1325">
                  <c:v>88.774880999999993</c:v>
                </c:pt>
                <c:pt idx="1326">
                  <c:v>88.750405000000001</c:v>
                </c:pt>
                <c:pt idx="1327">
                  <c:v>88.733687000000003</c:v>
                </c:pt>
                <c:pt idx="1328">
                  <c:v>88.736844000000005</c:v>
                </c:pt>
                <c:pt idx="1329">
                  <c:v>88.752044999999995</c:v>
                </c:pt>
                <c:pt idx="1330">
                  <c:v>88.759472000000002</c:v>
                </c:pt>
                <c:pt idx="1331">
                  <c:v>88.747513999999995</c:v>
                </c:pt>
                <c:pt idx="1332">
                  <c:v>88.720292000000001</c:v>
                </c:pt>
                <c:pt idx="1333">
                  <c:v>88.689328000000003</c:v>
                </c:pt>
                <c:pt idx="1334">
                  <c:v>88.666106999999997</c:v>
                </c:pt>
                <c:pt idx="1335">
                  <c:v>88.660944000000001</c:v>
                </c:pt>
                <c:pt idx="1336">
                  <c:v>88.677943999999997</c:v>
                </c:pt>
                <c:pt idx="1337">
                  <c:v>88.707340000000002</c:v>
                </c:pt>
                <c:pt idx="1338">
                  <c:v>88.730819999999994</c:v>
                </c:pt>
                <c:pt idx="1339">
                  <c:v>88.739666999999997</c:v>
                </c:pt>
                <c:pt idx="1340">
                  <c:v>88.742469</c:v>
                </c:pt>
                <c:pt idx="1341">
                  <c:v>88.750878</c:v>
                </c:pt>
                <c:pt idx="1342">
                  <c:v>88.763490000000004</c:v>
                </c:pt>
                <c:pt idx="1343">
                  <c:v>88.770026000000001</c:v>
                </c:pt>
                <c:pt idx="1344">
                  <c:v>88.766840000000002</c:v>
                </c:pt>
                <c:pt idx="1345">
                  <c:v>88.760420999999994</c:v>
                </c:pt>
                <c:pt idx="1346">
                  <c:v>88.756792000000004</c:v>
                </c:pt>
                <c:pt idx="1347">
                  <c:v>88.755049</c:v>
                </c:pt>
                <c:pt idx="1348">
                  <c:v>88.752992000000006</c:v>
                </c:pt>
                <c:pt idx="1349">
                  <c:v>88.753448000000006</c:v>
                </c:pt>
                <c:pt idx="1350">
                  <c:v>88.761094999999997</c:v>
                </c:pt>
                <c:pt idx="1351">
                  <c:v>88.774794</c:v>
                </c:pt>
                <c:pt idx="1352">
                  <c:v>88.785764</c:v>
                </c:pt>
                <c:pt idx="1353">
                  <c:v>88.783845999999997</c:v>
                </c:pt>
                <c:pt idx="1354">
                  <c:v>88.765939000000003</c:v>
                </c:pt>
                <c:pt idx="1355">
                  <c:v>88.739276000000004</c:v>
                </c:pt>
                <c:pt idx="1356">
                  <c:v>88.716507000000007</c:v>
                </c:pt>
                <c:pt idx="1357">
                  <c:v>88.706771000000003</c:v>
                </c:pt>
                <c:pt idx="1358">
                  <c:v>88.711113999999995</c:v>
                </c:pt>
                <c:pt idx="1359">
                  <c:v>88.725244000000004</c:v>
                </c:pt>
                <c:pt idx="1360">
                  <c:v>88.743436000000003</c:v>
                </c:pt>
                <c:pt idx="1361">
                  <c:v>88.758352000000002</c:v>
                </c:pt>
                <c:pt idx="1362">
                  <c:v>88.761037999999999</c:v>
                </c:pt>
                <c:pt idx="1363">
                  <c:v>88.746981000000005</c:v>
                </c:pt>
                <c:pt idx="1364">
                  <c:v>88.722864999999999</c:v>
                </c:pt>
                <c:pt idx="1365">
                  <c:v>88.702667000000005</c:v>
                </c:pt>
                <c:pt idx="1366">
                  <c:v>88.693968999999996</c:v>
                </c:pt>
                <c:pt idx="1367">
                  <c:v>88.690084999999996</c:v>
                </c:pt>
                <c:pt idx="1368">
                  <c:v>88.678759999999997</c:v>
                </c:pt>
                <c:pt idx="1369">
                  <c:v>88.657797000000002</c:v>
                </c:pt>
                <c:pt idx="1370">
                  <c:v>88.638525000000001</c:v>
                </c:pt>
                <c:pt idx="1371">
                  <c:v>88.632361000000003</c:v>
                </c:pt>
                <c:pt idx="1372">
                  <c:v>88.636482999999998</c:v>
                </c:pt>
                <c:pt idx="1373">
                  <c:v>88.636514000000005</c:v>
                </c:pt>
                <c:pt idx="1374">
                  <c:v>88.623754000000005</c:v>
                </c:pt>
                <c:pt idx="1375">
                  <c:v>88.606453999999999</c:v>
                </c:pt>
                <c:pt idx="1376">
                  <c:v>88.601344999999995</c:v>
                </c:pt>
                <c:pt idx="1377">
                  <c:v>88.614913999999999</c:v>
                </c:pt>
                <c:pt idx="1378">
                  <c:v>88.635688000000002</c:v>
                </c:pt>
                <c:pt idx="1379">
                  <c:v>88.645132000000004</c:v>
                </c:pt>
                <c:pt idx="1380">
                  <c:v>88.634095000000002</c:v>
                </c:pt>
                <c:pt idx="1381">
                  <c:v>88.608466000000007</c:v>
                </c:pt>
                <c:pt idx="1382">
                  <c:v>88.581787000000006</c:v>
                </c:pt>
                <c:pt idx="1383">
                  <c:v>88.565185999999997</c:v>
                </c:pt>
                <c:pt idx="1384">
                  <c:v>88.562815000000001</c:v>
                </c:pt>
                <c:pt idx="1385">
                  <c:v>88.572024999999996</c:v>
                </c:pt>
                <c:pt idx="1386">
                  <c:v>88.584844000000004</c:v>
                </c:pt>
                <c:pt idx="1387">
                  <c:v>88.591376999999994</c:v>
                </c:pt>
                <c:pt idx="1388">
                  <c:v>88.586526000000006</c:v>
                </c:pt>
                <c:pt idx="1389">
                  <c:v>88.575166999999993</c:v>
                </c:pt>
                <c:pt idx="1390">
                  <c:v>88.568240000000003</c:v>
                </c:pt>
                <c:pt idx="1391">
                  <c:v>88.571769000000003</c:v>
                </c:pt>
                <c:pt idx="1392">
                  <c:v>88.581604999999996</c:v>
                </c:pt>
                <c:pt idx="1393">
                  <c:v>88.590704000000002</c:v>
                </c:pt>
                <c:pt idx="1394">
                  <c:v>88.598084999999998</c:v>
                </c:pt>
                <c:pt idx="1395">
                  <c:v>88.605710000000002</c:v>
                </c:pt>
                <c:pt idx="1396">
                  <c:v>88.608835999999997</c:v>
                </c:pt>
                <c:pt idx="1397">
                  <c:v>88.597840000000005</c:v>
                </c:pt>
                <c:pt idx="1398">
                  <c:v>88.572736000000006</c:v>
                </c:pt>
                <c:pt idx="1399">
                  <c:v>88.549452000000002</c:v>
                </c:pt>
                <c:pt idx="1400">
                  <c:v>88.544981000000007</c:v>
                </c:pt>
                <c:pt idx="1401">
                  <c:v>88.558079000000006</c:v>
                </c:pt>
                <c:pt idx="1402">
                  <c:v>88.570080000000004</c:v>
                </c:pt>
                <c:pt idx="1403">
                  <c:v>88.564859999999996</c:v>
                </c:pt>
                <c:pt idx="1404">
                  <c:v>88.544085999999993</c:v>
                </c:pt>
                <c:pt idx="1405">
                  <c:v>88.522088999999994</c:v>
                </c:pt>
                <c:pt idx="1406">
                  <c:v>88.509409000000005</c:v>
                </c:pt>
                <c:pt idx="1407">
                  <c:v>88.504667999999995</c:v>
                </c:pt>
                <c:pt idx="1408">
                  <c:v>88.502651999999998</c:v>
                </c:pt>
                <c:pt idx="1409">
                  <c:v>88.507409999999993</c:v>
                </c:pt>
                <c:pt idx="1410">
                  <c:v>88.531989999999993</c:v>
                </c:pt>
                <c:pt idx="1411">
                  <c:v>88.580994000000004</c:v>
                </c:pt>
                <c:pt idx="1412">
                  <c:v>88.635971999999995</c:v>
                </c:pt>
                <c:pt idx="1413">
                  <c:v>88.666207999999997</c:v>
                </c:pt>
                <c:pt idx="1414">
                  <c:v>88.657955999999999</c:v>
                </c:pt>
                <c:pt idx="1415">
                  <c:v>88.628883000000002</c:v>
                </c:pt>
                <c:pt idx="1416">
                  <c:v>88.609573999999995</c:v>
                </c:pt>
                <c:pt idx="1417">
                  <c:v>88.612938</c:v>
                </c:pt>
                <c:pt idx="1418">
                  <c:v>88.624666000000005</c:v>
                </c:pt>
                <c:pt idx="1419">
                  <c:v>88.621225999999993</c:v>
                </c:pt>
                <c:pt idx="1420">
                  <c:v>88.594256000000001</c:v>
                </c:pt>
                <c:pt idx="1421">
                  <c:v>88.559589000000003</c:v>
                </c:pt>
                <c:pt idx="1422">
                  <c:v>88.545165999999995</c:v>
                </c:pt>
                <c:pt idx="1423">
                  <c:v>88.567274999999995</c:v>
                </c:pt>
                <c:pt idx="1424">
                  <c:v>88.614457999999999</c:v>
                </c:pt>
                <c:pt idx="1425">
                  <c:v>88.656014999999996</c:v>
                </c:pt>
                <c:pt idx="1426">
                  <c:v>88.668953000000002</c:v>
                </c:pt>
                <c:pt idx="1427">
                  <c:v>88.655276999999998</c:v>
                </c:pt>
                <c:pt idx="1428">
                  <c:v>88.632889000000006</c:v>
                </c:pt>
                <c:pt idx="1429">
                  <c:v>88.615341000000001</c:v>
                </c:pt>
                <c:pt idx="1430">
                  <c:v>88.604123999999999</c:v>
                </c:pt>
                <c:pt idx="1431">
                  <c:v>88.594465</c:v>
                </c:pt>
                <c:pt idx="1432">
                  <c:v>88.580934999999997</c:v>
                </c:pt>
                <c:pt idx="1433">
                  <c:v>88.560203999999999</c:v>
                </c:pt>
                <c:pt idx="1434">
                  <c:v>88.536368999999993</c:v>
                </c:pt>
                <c:pt idx="1435">
                  <c:v>88.523550999999998</c:v>
                </c:pt>
                <c:pt idx="1436">
                  <c:v>88.536001999999996</c:v>
                </c:pt>
                <c:pt idx="1437">
                  <c:v>88.572269000000006</c:v>
                </c:pt>
                <c:pt idx="1438">
                  <c:v>88.610904000000005</c:v>
                </c:pt>
                <c:pt idx="1439">
                  <c:v>88.622895</c:v>
                </c:pt>
                <c:pt idx="1440">
                  <c:v>88.590072000000006</c:v>
                </c:pt>
                <c:pt idx="1441">
                  <c:v>88.516846000000001</c:v>
                </c:pt>
                <c:pt idx="1442">
                  <c:v>88.427914999999999</c:v>
                </c:pt>
                <c:pt idx="1443">
                  <c:v>88.351748999999998</c:v>
                </c:pt>
                <c:pt idx="1444">
                  <c:v>88.302657999999994</c:v>
                </c:pt>
                <c:pt idx="1445">
                  <c:v>88.280531999999994</c:v>
                </c:pt>
                <c:pt idx="1446">
                  <c:v>88.286596000000003</c:v>
                </c:pt>
                <c:pt idx="1447">
                  <c:v>88.327783999999994</c:v>
                </c:pt>
                <c:pt idx="1448">
                  <c:v>88.398086000000006</c:v>
                </c:pt>
                <c:pt idx="1449">
                  <c:v>88.465873000000002</c:v>
                </c:pt>
                <c:pt idx="1450">
                  <c:v>88.494613999999999</c:v>
                </c:pt>
                <c:pt idx="1451">
                  <c:v>88.475913000000006</c:v>
                </c:pt>
                <c:pt idx="1452">
                  <c:v>88.433197000000007</c:v>
                </c:pt>
                <c:pt idx="1453">
                  <c:v>88.394666999999998</c:v>
                </c:pt>
                <c:pt idx="1454">
                  <c:v>88.372174000000001</c:v>
                </c:pt>
                <c:pt idx="1455">
                  <c:v>88.364140000000006</c:v>
                </c:pt>
                <c:pt idx="1456">
                  <c:v>88.364973000000006</c:v>
                </c:pt>
                <c:pt idx="1457">
                  <c:v>88.366952999999995</c:v>
                </c:pt>
                <c:pt idx="1458">
                  <c:v>88.362386000000001</c:v>
                </c:pt>
                <c:pt idx="1459">
                  <c:v>88.350593000000003</c:v>
                </c:pt>
                <c:pt idx="1460">
                  <c:v>88.340306999999996</c:v>
                </c:pt>
                <c:pt idx="1461">
                  <c:v>88.343836999999994</c:v>
                </c:pt>
                <c:pt idx="1462">
                  <c:v>88.370997000000003</c:v>
                </c:pt>
                <c:pt idx="1463">
                  <c:v>88.424436</c:v>
                </c:pt>
                <c:pt idx="1464">
                  <c:v>88.493595999999997</c:v>
                </c:pt>
                <c:pt idx="1465">
                  <c:v>88.556946999999994</c:v>
                </c:pt>
                <c:pt idx="1466">
                  <c:v>88.600459999999998</c:v>
                </c:pt>
                <c:pt idx="1467">
                  <c:v>88.632315000000006</c:v>
                </c:pt>
                <c:pt idx="1468">
                  <c:v>88.668093999999996</c:v>
                </c:pt>
                <c:pt idx="1469">
                  <c:v>88.701848999999996</c:v>
                </c:pt>
                <c:pt idx="1470">
                  <c:v>88.705274000000003</c:v>
                </c:pt>
                <c:pt idx="1471">
                  <c:v>88.658743000000001</c:v>
                </c:pt>
                <c:pt idx="1472">
                  <c:v>88.571675999999997</c:v>
                </c:pt>
                <c:pt idx="1473">
                  <c:v>88.469565000000003</c:v>
                </c:pt>
                <c:pt idx="1474">
                  <c:v>88.376026999999993</c:v>
                </c:pt>
                <c:pt idx="1475">
                  <c:v>88.314387999999994</c:v>
                </c:pt>
                <c:pt idx="1476">
                  <c:v>88.309027999999998</c:v>
                </c:pt>
                <c:pt idx="1477">
                  <c:v>88.366557</c:v>
                </c:pt>
                <c:pt idx="1478">
                  <c:v>88.45993</c:v>
                </c:pt>
                <c:pt idx="1479">
                  <c:v>88.545055000000005</c:v>
                </c:pt>
                <c:pt idx="1480">
                  <c:v>88.594665000000006</c:v>
                </c:pt>
                <c:pt idx="1481">
                  <c:v>88.610292000000001</c:v>
                </c:pt>
                <c:pt idx="1482">
                  <c:v>88.605350000000001</c:v>
                </c:pt>
                <c:pt idx="1483">
                  <c:v>88.587783000000002</c:v>
                </c:pt>
                <c:pt idx="1484">
                  <c:v>88.560257000000007</c:v>
                </c:pt>
                <c:pt idx="1485">
                  <c:v>88.527647999999999</c:v>
                </c:pt>
                <c:pt idx="1486">
                  <c:v>88.498307999999994</c:v>
                </c:pt>
                <c:pt idx="1487">
                  <c:v>88.479602</c:v>
                </c:pt>
                <c:pt idx="1488">
                  <c:v>88.473581999999993</c:v>
                </c:pt>
                <c:pt idx="1489">
                  <c:v>88.474740999999995</c:v>
                </c:pt>
                <c:pt idx="1490">
                  <c:v>88.469250000000002</c:v>
                </c:pt>
                <c:pt idx="1491">
                  <c:v>88.437905999999998</c:v>
                </c:pt>
                <c:pt idx="1492">
                  <c:v>88.367148</c:v>
                </c:pt>
                <c:pt idx="1493">
                  <c:v>88.265991</c:v>
                </c:pt>
                <c:pt idx="1494">
                  <c:v>88.174173999999994</c:v>
                </c:pt>
                <c:pt idx="1495">
                  <c:v>88.144144999999995</c:v>
                </c:pt>
                <c:pt idx="1496">
                  <c:v>88.201231000000007</c:v>
                </c:pt>
                <c:pt idx="1497">
                  <c:v>88.315270999999996</c:v>
                </c:pt>
                <c:pt idx="1498">
                  <c:v>88.415362000000002</c:v>
                </c:pt>
                <c:pt idx="1499">
                  <c:v>88.440302000000003</c:v>
                </c:pt>
                <c:pt idx="1500">
                  <c:v>88.381280000000004</c:v>
                </c:pt>
                <c:pt idx="1501">
                  <c:v>88.281745999999998</c:v>
                </c:pt>
                <c:pt idx="1502">
                  <c:v>88.201093999999998</c:v>
                </c:pt>
                <c:pt idx="1503">
                  <c:v>88.175252999999998</c:v>
                </c:pt>
                <c:pt idx="1504">
                  <c:v>88.201093</c:v>
                </c:pt>
                <c:pt idx="1505">
                  <c:v>88.251551000000006</c:v>
                </c:pt>
                <c:pt idx="1506">
                  <c:v>88.304103999999995</c:v>
                </c:pt>
                <c:pt idx="1507">
                  <c:v>88.352436999999995</c:v>
                </c:pt>
                <c:pt idx="1508">
                  <c:v>88.392796000000004</c:v>
                </c:pt>
                <c:pt idx="1509">
                  <c:v>88.411980999999997</c:v>
                </c:pt>
                <c:pt idx="1510">
                  <c:v>88.400092999999998</c:v>
                </c:pt>
                <c:pt idx="1511">
                  <c:v>88.366951</c:v>
                </c:pt>
                <c:pt idx="1512">
                  <c:v>88.329228000000001</c:v>
                </c:pt>
                <c:pt idx="1513">
                  <c:v>88.283924999999996</c:v>
                </c:pt>
                <c:pt idx="1514">
                  <c:v>88.213772000000006</c:v>
                </c:pt>
                <c:pt idx="1515">
                  <c:v>88.123020999999994</c:v>
                </c:pt>
                <c:pt idx="1516">
                  <c:v>88.049484000000007</c:v>
                </c:pt>
                <c:pt idx="1517">
                  <c:v>88.030507</c:v>
                </c:pt>
                <c:pt idx="1518">
                  <c:v>88.067037999999997</c:v>
                </c:pt>
                <c:pt idx="1519">
                  <c:v>88.127511999999996</c:v>
                </c:pt>
                <c:pt idx="1520">
                  <c:v>88.176917000000003</c:v>
                </c:pt>
                <c:pt idx="1521">
                  <c:v>88.197445000000002</c:v>
                </c:pt>
                <c:pt idx="1522">
                  <c:v>88.195561999999995</c:v>
                </c:pt>
                <c:pt idx="1523">
                  <c:v>88.200438000000005</c:v>
                </c:pt>
                <c:pt idx="1524">
                  <c:v>88.244033999999999</c:v>
                </c:pt>
                <c:pt idx="1525">
                  <c:v>88.328273999999993</c:v>
                </c:pt>
                <c:pt idx="1526">
                  <c:v>88.417114999999995</c:v>
                </c:pt>
                <c:pt idx="1527">
                  <c:v>88.470798000000002</c:v>
                </c:pt>
                <c:pt idx="1528">
                  <c:v>88.480179000000007</c:v>
                </c:pt>
                <c:pt idx="1529">
                  <c:v>88.457612999999995</c:v>
                </c:pt>
                <c:pt idx="1530">
                  <c:v>88.407348999999996</c:v>
                </c:pt>
                <c:pt idx="1531">
                  <c:v>88.325417999999999</c:v>
                </c:pt>
                <c:pt idx="1532">
                  <c:v>88.224073000000004</c:v>
                </c:pt>
                <c:pt idx="1533">
                  <c:v>88.134313000000006</c:v>
                </c:pt>
                <c:pt idx="1534">
                  <c:v>88.078667999999993</c:v>
                </c:pt>
                <c:pt idx="1535">
                  <c:v>88.054382000000004</c:v>
                </c:pt>
                <c:pt idx="1536">
                  <c:v>88.047190000000001</c:v>
                </c:pt>
                <c:pt idx="1537">
                  <c:v>88.049693000000005</c:v>
                </c:pt>
                <c:pt idx="1538">
                  <c:v>88.059791000000004</c:v>
                </c:pt>
                <c:pt idx="1539">
                  <c:v>88.069601000000006</c:v>
                </c:pt>
                <c:pt idx="1540">
                  <c:v>88.064746</c:v>
                </c:pt>
                <c:pt idx="1541">
                  <c:v>88.034769999999995</c:v>
                </c:pt>
                <c:pt idx="1542">
                  <c:v>87.984126000000003</c:v>
                </c:pt>
                <c:pt idx="1543">
                  <c:v>87.934426000000002</c:v>
                </c:pt>
                <c:pt idx="1544">
                  <c:v>87.911122000000006</c:v>
                </c:pt>
                <c:pt idx="1545">
                  <c:v>87.920546999999999</c:v>
                </c:pt>
                <c:pt idx="1546">
                  <c:v>87.942815999999993</c:v>
                </c:pt>
                <c:pt idx="1547">
                  <c:v>87.955680000000001</c:v>
                </c:pt>
                <c:pt idx="1548">
                  <c:v>87.963515000000001</c:v>
                </c:pt>
                <c:pt idx="1549">
                  <c:v>87.990938</c:v>
                </c:pt>
                <c:pt idx="1550">
                  <c:v>88.045553999999996</c:v>
                </c:pt>
                <c:pt idx="1551">
                  <c:v>88.098656000000005</c:v>
                </c:pt>
                <c:pt idx="1552">
                  <c:v>88.110084999999998</c:v>
                </c:pt>
                <c:pt idx="1553">
                  <c:v>88.066619000000003</c:v>
                </c:pt>
                <c:pt idx="1554">
                  <c:v>87.992143999999996</c:v>
                </c:pt>
                <c:pt idx="1555">
                  <c:v>87.927002999999999</c:v>
                </c:pt>
                <c:pt idx="1556">
                  <c:v>87.902225000000001</c:v>
                </c:pt>
                <c:pt idx="1557">
                  <c:v>87.926164999999997</c:v>
                </c:pt>
                <c:pt idx="1558">
                  <c:v>87.983832000000007</c:v>
                </c:pt>
                <c:pt idx="1559">
                  <c:v>88.044921000000002</c:v>
                </c:pt>
                <c:pt idx="1560">
                  <c:v>88.077303000000001</c:v>
                </c:pt>
                <c:pt idx="1561">
                  <c:v>88.060944000000006</c:v>
                </c:pt>
                <c:pt idx="1562">
                  <c:v>87.996127000000001</c:v>
                </c:pt>
                <c:pt idx="1563">
                  <c:v>87.903034000000005</c:v>
                </c:pt>
                <c:pt idx="1564">
                  <c:v>87.811704000000006</c:v>
                </c:pt>
                <c:pt idx="1565">
                  <c:v>87.746717000000004</c:v>
                </c:pt>
                <c:pt idx="1566">
                  <c:v>87.718344999999999</c:v>
                </c:pt>
                <c:pt idx="1567">
                  <c:v>87.725266000000005</c:v>
                </c:pt>
                <c:pt idx="1568">
                  <c:v>87.759621999999993</c:v>
                </c:pt>
                <c:pt idx="1569">
                  <c:v>87.806482000000003</c:v>
                </c:pt>
                <c:pt idx="1570">
                  <c:v>87.845692999999997</c:v>
                </c:pt>
                <c:pt idx="1571">
                  <c:v>87.863878</c:v>
                </c:pt>
                <c:pt idx="1572">
                  <c:v>87.863856999999996</c:v>
                </c:pt>
                <c:pt idx="1573">
                  <c:v>87.855920999999995</c:v>
                </c:pt>
                <c:pt idx="1574">
                  <c:v>87.843300999999997</c:v>
                </c:pt>
                <c:pt idx="1575">
                  <c:v>87.825902999999997</c:v>
                </c:pt>
                <c:pt idx="1576">
                  <c:v>87.814791999999997</c:v>
                </c:pt>
                <c:pt idx="1577">
                  <c:v>87.826556999999994</c:v>
                </c:pt>
                <c:pt idx="1578">
                  <c:v>87.858276000000004</c:v>
                </c:pt>
                <c:pt idx="1579">
                  <c:v>87.882295999999997</c:v>
                </c:pt>
                <c:pt idx="1580">
                  <c:v>87.876180000000005</c:v>
                </c:pt>
                <c:pt idx="1581">
                  <c:v>87.848214999999996</c:v>
                </c:pt>
                <c:pt idx="1582">
                  <c:v>87.821956</c:v>
                </c:pt>
                <c:pt idx="1583">
                  <c:v>87.804862</c:v>
                </c:pt>
                <c:pt idx="1584">
                  <c:v>87.787919000000002</c:v>
                </c:pt>
                <c:pt idx="1585">
                  <c:v>87.771610999999993</c:v>
                </c:pt>
                <c:pt idx="1586">
                  <c:v>87.772323999999998</c:v>
                </c:pt>
                <c:pt idx="1587">
                  <c:v>87.797861999999995</c:v>
                </c:pt>
                <c:pt idx="1588">
                  <c:v>87.832420999999997</c:v>
                </c:pt>
                <c:pt idx="1589">
                  <c:v>87.856008000000003</c:v>
                </c:pt>
                <c:pt idx="1590">
                  <c:v>87.868285999999998</c:v>
                </c:pt>
                <c:pt idx="1591">
                  <c:v>87.881249999999994</c:v>
                </c:pt>
                <c:pt idx="1592">
                  <c:v>87.895132000000004</c:v>
                </c:pt>
                <c:pt idx="1593">
                  <c:v>87.895690999999999</c:v>
                </c:pt>
                <c:pt idx="1594">
                  <c:v>87.874751000000003</c:v>
                </c:pt>
                <c:pt idx="1595">
                  <c:v>87.841686999999993</c:v>
                </c:pt>
                <c:pt idx="1596">
                  <c:v>87.812646000000001</c:v>
                </c:pt>
                <c:pt idx="1597">
                  <c:v>87.797918999999993</c:v>
                </c:pt>
                <c:pt idx="1598">
                  <c:v>87.801816000000002</c:v>
                </c:pt>
                <c:pt idx="1599">
                  <c:v>87.823314999999994</c:v>
                </c:pt>
                <c:pt idx="1600">
                  <c:v>87.850451000000007</c:v>
                </c:pt>
                <c:pt idx="1601">
                  <c:v>87.863620999999995</c:v>
                </c:pt>
                <c:pt idx="1602">
                  <c:v>87.854686000000001</c:v>
                </c:pt>
                <c:pt idx="1603">
                  <c:v>87.838520000000003</c:v>
                </c:pt>
                <c:pt idx="1604">
                  <c:v>87.836327999999995</c:v>
                </c:pt>
                <c:pt idx="1605">
                  <c:v>87.849036999999996</c:v>
                </c:pt>
                <c:pt idx="1606">
                  <c:v>87.855397999999994</c:v>
                </c:pt>
                <c:pt idx="1607">
                  <c:v>87.836577000000005</c:v>
                </c:pt>
                <c:pt idx="1608">
                  <c:v>87.796012000000005</c:v>
                </c:pt>
                <c:pt idx="1609">
                  <c:v>87.755128999999997</c:v>
                </c:pt>
                <c:pt idx="1610">
                  <c:v>87.736107000000004</c:v>
                </c:pt>
                <c:pt idx="1611">
                  <c:v>87.748874000000001</c:v>
                </c:pt>
                <c:pt idx="1612">
                  <c:v>87.786860000000004</c:v>
                </c:pt>
                <c:pt idx="1613">
                  <c:v>87.831084000000004</c:v>
                </c:pt>
                <c:pt idx="1614">
                  <c:v>87.862188000000003</c:v>
                </c:pt>
                <c:pt idx="1615">
                  <c:v>87.871780000000001</c:v>
                </c:pt>
                <c:pt idx="1616">
                  <c:v>87.861508000000001</c:v>
                </c:pt>
                <c:pt idx="1617">
                  <c:v>87.833280999999999</c:v>
                </c:pt>
                <c:pt idx="1618">
                  <c:v>87.786143999999993</c:v>
                </c:pt>
                <c:pt idx="1619">
                  <c:v>87.722497000000004</c:v>
                </c:pt>
                <c:pt idx="1620">
                  <c:v>87.649218000000005</c:v>
                </c:pt>
                <c:pt idx="1621">
                  <c:v>87.569773999999995</c:v>
                </c:pt>
                <c:pt idx="1622">
                  <c:v>87.486941000000002</c:v>
                </c:pt>
                <c:pt idx="1623">
                  <c:v>87.422803999999999</c:v>
                </c:pt>
                <c:pt idx="1624">
                  <c:v>87.421473000000006</c:v>
                </c:pt>
                <c:pt idx="1625">
                  <c:v>87.507881999999995</c:v>
                </c:pt>
                <c:pt idx="1626">
                  <c:v>87.641273999999996</c:v>
                </c:pt>
                <c:pt idx="1627">
                  <c:v>87.735741000000004</c:v>
                </c:pt>
                <c:pt idx="1628">
                  <c:v>87.746831999999998</c:v>
                </c:pt>
                <c:pt idx="1629">
                  <c:v>87.726365999999999</c:v>
                </c:pt>
                <c:pt idx="1630">
                  <c:v>87.766683999999998</c:v>
                </c:pt>
                <c:pt idx="1631">
                  <c:v>87.890190000000004</c:v>
                </c:pt>
                <c:pt idx="1632">
                  <c:v>88.012082000000007</c:v>
                </c:pt>
                <c:pt idx="1633">
                  <c:v>88.024732</c:v>
                </c:pt>
                <c:pt idx="1634">
                  <c:v>87.912644</c:v>
                </c:pt>
                <c:pt idx="1635">
                  <c:v>87.772763999999995</c:v>
                </c:pt>
                <c:pt idx="1636">
                  <c:v>87.707288000000005</c:v>
                </c:pt>
                <c:pt idx="1637">
                  <c:v>87.713177999999999</c:v>
                </c:pt>
                <c:pt idx="1638">
                  <c:v>87.711957999999996</c:v>
                </c:pt>
                <c:pt idx="1639">
                  <c:v>87.664715999999999</c:v>
                </c:pt>
                <c:pt idx="1640">
                  <c:v>87.618954000000002</c:v>
                </c:pt>
                <c:pt idx="1641">
                  <c:v>87.624618999999996</c:v>
                </c:pt>
                <c:pt idx="1642">
                  <c:v>87.648264999999995</c:v>
                </c:pt>
                <c:pt idx="1643">
                  <c:v>87.632458999999997</c:v>
                </c:pt>
                <c:pt idx="1644">
                  <c:v>87.584671999999998</c:v>
                </c:pt>
                <c:pt idx="1645">
                  <c:v>87.564708999999993</c:v>
                </c:pt>
                <c:pt idx="1646">
                  <c:v>87.595144000000005</c:v>
                </c:pt>
                <c:pt idx="1647">
                  <c:v>87.641986000000003</c:v>
                </c:pt>
                <c:pt idx="1648">
                  <c:v>87.679828000000001</c:v>
                </c:pt>
                <c:pt idx="1649">
                  <c:v>87.713188000000002</c:v>
                </c:pt>
                <c:pt idx="1650">
                  <c:v>87.758525000000006</c:v>
                </c:pt>
                <c:pt idx="1651">
                  <c:v>87.816021000000006</c:v>
                </c:pt>
                <c:pt idx="1652">
                  <c:v>87.861661999999995</c:v>
                </c:pt>
                <c:pt idx="1653">
                  <c:v>87.864007000000001</c:v>
                </c:pt>
                <c:pt idx="1654">
                  <c:v>87.798815000000005</c:v>
                </c:pt>
                <c:pt idx="1655">
                  <c:v>87.698907000000005</c:v>
                </c:pt>
                <c:pt idx="1656">
                  <c:v>87.634136999999996</c:v>
                </c:pt>
                <c:pt idx="1657">
                  <c:v>87.636088999999998</c:v>
                </c:pt>
                <c:pt idx="1658">
                  <c:v>87.654685999999998</c:v>
                </c:pt>
                <c:pt idx="1659">
                  <c:v>87.616681</c:v>
                </c:pt>
                <c:pt idx="1660">
                  <c:v>87.522341999999995</c:v>
                </c:pt>
                <c:pt idx="1661">
                  <c:v>87.444338999999999</c:v>
                </c:pt>
                <c:pt idx="1662">
                  <c:v>87.451581000000004</c:v>
                </c:pt>
                <c:pt idx="1663">
                  <c:v>87.535869000000005</c:v>
                </c:pt>
                <c:pt idx="1664">
                  <c:v>87.630752999999999</c:v>
                </c:pt>
                <c:pt idx="1665">
                  <c:v>87.671415999999994</c:v>
                </c:pt>
                <c:pt idx="1666">
                  <c:v>87.647594999999995</c:v>
                </c:pt>
                <c:pt idx="1667">
                  <c:v>87.584266</c:v>
                </c:pt>
                <c:pt idx="1668">
                  <c:v>87.520242999999994</c:v>
                </c:pt>
                <c:pt idx="1669">
                  <c:v>87.461883</c:v>
                </c:pt>
                <c:pt idx="1670">
                  <c:v>87.407383999999993</c:v>
                </c:pt>
                <c:pt idx="1671">
                  <c:v>87.367009999999993</c:v>
                </c:pt>
                <c:pt idx="1672">
                  <c:v>87.369679000000005</c:v>
                </c:pt>
                <c:pt idx="1673">
                  <c:v>87.433618999999993</c:v>
                </c:pt>
                <c:pt idx="1674">
                  <c:v>87.539095000000003</c:v>
                </c:pt>
                <c:pt idx="1675">
                  <c:v>87.650797999999995</c:v>
                </c:pt>
                <c:pt idx="1676">
                  <c:v>87.734330999999997</c:v>
                </c:pt>
                <c:pt idx="1677">
                  <c:v>87.768435999999994</c:v>
                </c:pt>
                <c:pt idx="1678">
                  <c:v>87.745316000000003</c:v>
                </c:pt>
                <c:pt idx="1679">
                  <c:v>87.678314</c:v>
                </c:pt>
                <c:pt idx="1680">
                  <c:v>87.611620000000002</c:v>
                </c:pt>
                <c:pt idx="1681">
                  <c:v>87.585415999999995</c:v>
                </c:pt>
                <c:pt idx="1682">
                  <c:v>87.612600999999998</c:v>
                </c:pt>
                <c:pt idx="1683">
                  <c:v>87.670669000000004</c:v>
                </c:pt>
                <c:pt idx="1684">
                  <c:v>87.740545999999995</c:v>
                </c:pt>
                <c:pt idx="1685">
                  <c:v>87.811139999999995</c:v>
                </c:pt>
                <c:pt idx="1686">
                  <c:v>87.873998999999998</c:v>
                </c:pt>
                <c:pt idx="1687">
                  <c:v>87.904098000000005</c:v>
                </c:pt>
                <c:pt idx="1688">
                  <c:v>87.884979000000001</c:v>
                </c:pt>
                <c:pt idx="1689">
                  <c:v>87.827556000000001</c:v>
                </c:pt>
                <c:pt idx="1690">
                  <c:v>87.769090000000006</c:v>
                </c:pt>
                <c:pt idx="1691">
                  <c:v>87.736385999999996</c:v>
                </c:pt>
                <c:pt idx="1692">
                  <c:v>87.728847999999999</c:v>
                </c:pt>
                <c:pt idx="1693">
                  <c:v>87.728260000000006</c:v>
                </c:pt>
                <c:pt idx="1694">
                  <c:v>87.726493000000005</c:v>
                </c:pt>
                <c:pt idx="1695">
                  <c:v>87.728842</c:v>
                </c:pt>
                <c:pt idx="1696">
                  <c:v>87.740731999999994</c:v>
                </c:pt>
                <c:pt idx="1697">
                  <c:v>87.751638</c:v>
                </c:pt>
                <c:pt idx="1698">
                  <c:v>87.747810999999999</c:v>
                </c:pt>
                <c:pt idx="1699">
                  <c:v>87.728883999999994</c:v>
                </c:pt>
                <c:pt idx="1700">
                  <c:v>87.714080999999993</c:v>
                </c:pt>
                <c:pt idx="1701">
                  <c:v>87.720145000000002</c:v>
                </c:pt>
                <c:pt idx="1702">
                  <c:v>87.745377000000005</c:v>
                </c:pt>
                <c:pt idx="1703">
                  <c:v>87.771722999999994</c:v>
                </c:pt>
                <c:pt idx="1704">
                  <c:v>87.784203000000005</c:v>
                </c:pt>
                <c:pt idx="1705">
                  <c:v>87.781831999999994</c:v>
                </c:pt>
                <c:pt idx="1706">
                  <c:v>87.773291</c:v>
                </c:pt>
                <c:pt idx="1707">
                  <c:v>87.764825999999999</c:v>
                </c:pt>
                <c:pt idx="1708">
                  <c:v>87.750591</c:v>
                </c:pt>
                <c:pt idx="1709">
                  <c:v>87.716784000000004</c:v>
                </c:pt>
                <c:pt idx="1710">
                  <c:v>87.658822000000001</c:v>
                </c:pt>
                <c:pt idx="1711">
                  <c:v>87.598845999999995</c:v>
                </c:pt>
                <c:pt idx="1712">
                  <c:v>87.575683999999995</c:v>
                </c:pt>
                <c:pt idx="1713">
                  <c:v>87.610992999999993</c:v>
                </c:pt>
                <c:pt idx="1714">
                  <c:v>87.686671000000004</c:v>
                </c:pt>
                <c:pt idx="1715">
                  <c:v>87.763025999999996</c:v>
                </c:pt>
                <c:pt idx="1716">
                  <c:v>87.814644999999999</c:v>
                </c:pt>
                <c:pt idx="1717">
                  <c:v>87.842045999999996</c:v>
                </c:pt>
                <c:pt idx="1718">
                  <c:v>87.852750999999998</c:v>
                </c:pt>
                <c:pt idx="1719">
                  <c:v>87.846091999999999</c:v>
                </c:pt>
                <c:pt idx="1720">
                  <c:v>87.819378</c:v>
                </c:pt>
                <c:pt idx="1721">
                  <c:v>87.776518999999993</c:v>
                </c:pt>
                <c:pt idx="1722">
                  <c:v>87.725434000000007</c:v>
                </c:pt>
                <c:pt idx="1723">
                  <c:v>87.675005999999996</c:v>
                </c:pt>
                <c:pt idx="1724">
                  <c:v>87.640146999999999</c:v>
                </c:pt>
                <c:pt idx="1725">
                  <c:v>87.637611000000007</c:v>
                </c:pt>
                <c:pt idx="1726">
                  <c:v>87.667817999999997</c:v>
                </c:pt>
                <c:pt idx="1727">
                  <c:v>87.705752000000004</c:v>
                </c:pt>
                <c:pt idx="1728">
                  <c:v>87.718571999999995</c:v>
                </c:pt>
                <c:pt idx="1729">
                  <c:v>87.690359999999998</c:v>
                </c:pt>
                <c:pt idx="1730">
                  <c:v>87.627095999999995</c:v>
                </c:pt>
                <c:pt idx="1731">
                  <c:v>87.548334999999994</c:v>
                </c:pt>
                <c:pt idx="1732">
                  <c:v>87.482881000000006</c:v>
                </c:pt>
                <c:pt idx="1733">
                  <c:v>87.460537000000002</c:v>
                </c:pt>
                <c:pt idx="1734">
                  <c:v>87.490021999999996</c:v>
                </c:pt>
                <c:pt idx="1735">
                  <c:v>87.543937999999997</c:v>
                </c:pt>
                <c:pt idx="1736">
                  <c:v>87.579595999999995</c:v>
                </c:pt>
                <c:pt idx="1737">
                  <c:v>87.579106999999993</c:v>
                </c:pt>
                <c:pt idx="1738">
                  <c:v>87.558494999999994</c:v>
                </c:pt>
                <c:pt idx="1739">
                  <c:v>87.539231999999998</c:v>
                </c:pt>
                <c:pt idx="1740">
                  <c:v>87.524122000000006</c:v>
                </c:pt>
                <c:pt idx="1741">
                  <c:v>87.505362000000005</c:v>
                </c:pt>
                <c:pt idx="1742">
                  <c:v>87.481508000000005</c:v>
                </c:pt>
                <c:pt idx="1743">
                  <c:v>87.456063999999998</c:v>
                </c:pt>
                <c:pt idx="1744">
                  <c:v>87.430251999999996</c:v>
                </c:pt>
                <c:pt idx="1745">
                  <c:v>87.409987999999998</c:v>
                </c:pt>
                <c:pt idx="1746">
                  <c:v>87.414401999999995</c:v>
                </c:pt>
                <c:pt idx="1747">
                  <c:v>87.459632999999997</c:v>
                </c:pt>
                <c:pt idx="1748">
                  <c:v>87.532312000000005</c:v>
                </c:pt>
                <c:pt idx="1749">
                  <c:v>87.591615000000004</c:v>
                </c:pt>
                <c:pt idx="1750">
                  <c:v>87.604207000000002</c:v>
                </c:pt>
                <c:pt idx="1751">
                  <c:v>87.570729999999998</c:v>
                </c:pt>
                <c:pt idx="1752">
                  <c:v>87.514797999999999</c:v>
                </c:pt>
                <c:pt idx="1753">
                  <c:v>87.454650999999998</c:v>
                </c:pt>
                <c:pt idx="1754">
                  <c:v>87.396538000000007</c:v>
                </c:pt>
                <c:pt idx="1755">
                  <c:v>87.352988999999994</c:v>
                </c:pt>
                <c:pt idx="1756">
                  <c:v>87.351622000000006</c:v>
                </c:pt>
                <c:pt idx="1757">
                  <c:v>87.412582999999998</c:v>
                </c:pt>
                <c:pt idx="1758">
                  <c:v>87.516135000000006</c:v>
                </c:pt>
                <c:pt idx="1759">
                  <c:v>87.603299000000007</c:v>
                </c:pt>
                <c:pt idx="1760">
                  <c:v>87.622951999999998</c:v>
                </c:pt>
                <c:pt idx="1761">
                  <c:v>87.581695999999994</c:v>
                </c:pt>
                <c:pt idx="1762">
                  <c:v>87.536418999999995</c:v>
                </c:pt>
                <c:pt idx="1763">
                  <c:v>87.531583999999995</c:v>
                </c:pt>
                <c:pt idx="1764">
                  <c:v>87.552333000000004</c:v>
                </c:pt>
                <c:pt idx="1765">
                  <c:v>87.550075000000007</c:v>
                </c:pt>
                <c:pt idx="1766">
                  <c:v>87.507673999999994</c:v>
                </c:pt>
                <c:pt idx="1767">
                  <c:v>87.461285000000004</c:v>
                </c:pt>
                <c:pt idx="1768">
                  <c:v>87.454459</c:v>
                </c:pt>
                <c:pt idx="1769">
                  <c:v>87.486986000000002</c:v>
                </c:pt>
                <c:pt idx="1770">
                  <c:v>87.519403999999994</c:v>
                </c:pt>
                <c:pt idx="1771">
                  <c:v>87.516687000000005</c:v>
                </c:pt>
                <c:pt idx="1772">
                  <c:v>87.476777999999996</c:v>
                </c:pt>
                <c:pt idx="1773">
                  <c:v>87.423951000000002</c:v>
                </c:pt>
                <c:pt idx="1774">
                  <c:v>87.386977000000002</c:v>
                </c:pt>
                <c:pt idx="1775">
                  <c:v>87.38073</c:v>
                </c:pt>
                <c:pt idx="1776">
                  <c:v>87.397704000000004</c:v>
                </c:pt>
                <c:pt idx="1777">
                  <c:v>87.418931000000001</c:v>
                </c:pt>
                <c:pt idx="1778">
                  <c:v>87.439552000000006</c:v>
                </c:pt>
                <c:pt idx="1779">
                  <c:v>87.476005000000001</c:v>
                </c:pt>
                <c:pt idx="1780">
                  <c:v>87.536434</c:v>
                </c:pt>
                <c:pt idx="1781">
                  <c:v>87.592268000000004</c:v>
                </c:pt>
                <c:pt idx="1782">
                  <c:v>87.598102999999995</c:v>
                </c:pt>
                <c:pt idx="1783">
                  <c:v>87.540076999999997</c:v>
                </c:pt>
                <c:pt idx="1784">
                  <c:v>87.447445000000002</c:v>
                </c:pt>
                <c:pt idx="1785">
                  <c:v>87.353665000000007</c:v>
                </c:pt>
                <c:pt idx="1786">
                  <c:v>87.266953000000001</c:v>
                </c:pt>
                <c:pt idx="1787">
                  <c:v>87.187496999999993</c:v>
                </c:pt>
                <c:pt idx="1788">
                  <c:v>87.131490999999997</c:v>
                </c:pt>
                <c:pt idx="1789">
                  <c:v>87.118378000000007</c:v>
                </c:pt>
                <c:pt idx="1790">
                  <c:v>87.143438000000003</c:v>
                </c:pt>
                <c:pt idx="1791">
                  <c:v>87.179685000000006</c:v>
                </c:pt>
                <c:pt idx="1792">
                  <c:v>87.204500999999993</c:v>
                </c:pt>
                <c:pt idx="1793">
                  <c:v>87.212536</c:v>
                </c:pt>
                <c:pt idx="1794">
                  <c:v>87.206022000000004</c:v>
                </c:pt>
                <c:pt idx="1795">
                  <c:v>87.189712999999998</c:v>
                </c:pt>
                <c:pt idx="1796">
                  <c:v>87.177918000000005</c:v>
                </c:pt>
                <c:pt idx="1797">
                  <c:v>87.189787999999993</c:v>
                </c:pt>
                <c:pt idx="1798">
                  <c:v>87.229207000000002</c:v>
                </c:pt>
                <c:pt idx="1799">
                  <c:v>87.279905999999997</c:v>
                </c:pt>
                <c:pt idx="1800">
                  <c:v>87.328570999999997</c:v>
                </c:pt>
                <c:pt idx="1801">
                  <c:v>87.381608</c:v>
                </c:pt>
                <c:pt idx="1802">
                  <c:v>87.444316999999998</c:v>
                </c:pt>
                <c:pt idx="1803">
                  <c:v>87.490550999999996</c:v>
                </c:pt>
                <c:pt idx="1804">
                  <c:v>87.475917999999993</c:v>
                </c:pt>
                <c:pt idx="1805">
                  <c:v>87.388597000000004</c:v>
                </c:pt>
                <c:pt idx="1806">
                  <c:v>87.272422000000006</c:v>
                </c:pt>
                <c:pt idx="1807">
                  <c:v>87.188557000000003</c:v>
                </c:pt>
                <c:pt idx="1808">
                  <c:v>87.160174999999995</c:v>
                </c:pt>
                <c:pt idx="1809">
                  <c:v>87.164546999999999</c:v>
                </c:pt>
                <c:pt idx="1810">
                  <c:v>87.172820999999999</c:v>
                </c:pt>
                <c:pt idx="1811">
                  <c:v>87.180475000000001</c:v>
                </c:pt>
                <c:pt idx="1812">
                  <c:v>87.196535999999995</c:v>
                </c:pt>
                <c:pt idx="1813">
                  <c:v>87.217252000000002</c:v>
                </c:pt>
                <c:pt idx="1814">
                  <c:v>87.222357000000002</c:v>
                </c:pt>
                <c:pt idx="1815">
                  <c:v>87.197080999999997</c:v>
                </c:pt>
                <c:pt idx="1816">
                  <c:v>87.151506999999995</c:v>
                </c:pt>
                <c:pt idx="1817">
                  <c:v>87.112347999999997</c:v>
                </c:pt>
                <c:pt idx="1818">
                  <c:v>87.093963000000002</c:v>
                </c:pt>
                <c:pt idx="1819">
                  <c:v>87.082846000000004</c:v>
                </c:pt>
                <c:pt idx="1820">
                  <c:v>87.059501999999995</c:v>
                </c:pt>
                <c:pt idx="1821">
                  <c:v>87.032190999999997</c:v>
                </c:pt>
                <c:pt idx="1822">
                  <c:v>87.031948999999997</c:v>
                </c:pt>
                <c:pt idx="1823">
                  <c:v>87.070521999999997</c:v>
                </c:pt>
                <c:pt idx="1824">
                  <c:v>87.123706999999996</c:v>
                </c:pt>
                <c:pt idx="1825">
                  <c:v>87.169565000000006</c:v>
                </c:pt>
                <c:pt idx="1826">
                  <c:v>87.218689999999995</c:v>
                </c:pt>
                <c:pt idx="1827">
                  <c:v>87.279658999999995</c:v>
                </c:pt>
                <c:pt idx="1828">
                  <c:v>87.318263999999999</c:v>
                </c:pt>
                <c:pt idx="1829">
                  <c:v>87.293257999999994</c:v>
                </c:pt>
                <c:pt idx="1830">
                  <c:v>87.223196000000002</c:v>
                </c:pt>
                <c:pt idx="1831">
                  <c:v>87.173029999999997</c:v>
                </c:pt>
                <c:pt idx="1832">
                  <c:v>87.168859999999995</c:v>
                </c:pt>
                <c:pt idx="1833">
                  <c:v>87.169588000000005</c:v>
                </c:pt>
                <c:pt idx="1834">
                  <c:v>87.140192999999996</c:v>
                </c:pt>
                <c:pt idx="1835">
                  <c:v>87.109307000000001</c:v>
                </c:pt>
                <c:pt idx="1836">
                  <c:v>87.123018999999999</c:v>
                </c:pt>
                <c:pt idx="1837">
                  <c:v>87.179032000000007</c:v>
                </c:pt>
                <c:pt idx="1838">
                  <c:v>87.243305000000007</c:v>
                </c:pt>
                <c:pt idx="1839">
                  <c:v>87.294709999999995</c:v>
                </c:pt>
                <c:pt idx="1840">
                  <c:v>87.310301999999993</c:v>
                </c:pt>
                <c:pt idx="1841">
                  <c:v>87.247981999999993</c:v>
                </c:pt>
                <c:pt idx="1842">
                  <c:v>87.111159999999998</c:v>
                </c:pt>
                <c:pt idx="1843">
                  <c:v>86.994387000000003</c:v>
                </c:pt>
                <c:pt idx="1844">
                  <c:v>86.989536999999999</c:v>
                </c:pt>
                <c:pt idx="1845">
                  <c:v>87.082537000000002</c:v>
                </c:pt>
                <c:pt idx="1846">
                  <c:v>87.195463000000004</c:v>
                </c:pt>
                <c:pt idx="1847">
                  <c:v>87.288612999999998</c:v>
                </c:pt>
                <c:pt idx="1848">
                  <c:v>87.368933999999996</c:v>
                </c:pt>
                <c:pt idx="1849">
                  <c:v>87.422246000000001</c:v>
                </c:pt>
                <c:pt idx="1850">
                  <c:v>87.406681000000006</c:v>
                </c:pt>
                <c:pt idx="1851">
                  <c:v>87.324605000000005</c:v>
                </c:pt>
                <c:pt idx="1852">
                  <c:v>87.241620999999995</c:v>
                </c:pt>
                <c:pt idx="1853">
                  <c:v>87.207419999999999</c:v>
                </c:pt>
                <c:pt idx="1854">
                  <c:v>87.201096000000007</c:v>
                </c:pt>
                <c:pt idx="1855">
                  <c:v>87.181031000000004</c:v>
                </c:pt>
                <c:pt idx="1856">
                  <c:v>87.152141</c:v>
                </c:pt>
                <c:pt idx="1857">
                  <c:v>87.151331999999996</c:v>
                </c:pt>
                <c:pt idx="1858">
                  <c:v>87.191051000000002</c:v>
                </c:pt>
                <c:pt idx="1859">
                  <c:v>87.249801000000005</c:v>
                </c:pt>
                <c:pt idx="1860">
                  <c:v>87.305743000000007</c:v>
                </c:pt>
                <c:pt idx="1861">
                  <c:v>87.352974000000003</c:v>
                </c:pt>
                <c:pt idx="1862">
                  <c:v>87.388514000000001</c:v>
                </c:pt>
                <c:pt idx="1863">
                  <c:v>87.404861999999994</c:v>
                </c:pt>
                <c:pt idx="1864">
                  <c:v>87.398026999999999</c:v>
                </c:pt>
                <c:pt idx="1865">
                  <c:v>87.370928000000006</c:v>
                </c:pt>
                <c:pt idx="1866">
                  <c:v>87.329480000000004</c:v>
                </c:pt>
                <c:pt idx="1867">
                  <c:v>87.283641000000003</c:v>
                </c:pt>
                <c:pt idx="1868">
                  <c:v>87.248056000000005</c:v>
                </c:pt>
                <c:pt idx="1869">
                  <c:v>87.233048999999994</c:v>
                </c:pt>
                <c:pt idx="1870">
                  <c:v>87.237954999999999</c:v>
                </c:pt>
                <c:pt idx="1871">
                  <c:v>87.257970999999998</c:v>
                </c:pt>
                <c:pt idx="1872">
                  <c:v>87.292537999999993</c:v>
                </c:pt>
                <c:pt idx="1873">
                  <c:v>87.341313</c:v>
                </c:pt>
                <c:pt idx="1874">
                  <c:v>87.396215999999995</c:v>
                </c:pt>
                <c:pt idx="1875">
                  <c:v>87.445803999999995</c:v>
                </c:pt>
                <c:pt idx="1876">
                  <c:v>87.488011999999998</c:v>
                </c:pt>
                <c:pt idx="1877">
                  <c:v>87.531722000000002</c:v>
                </c:pt>
                <c:pt idx="1878">
                  <c:v>87.581663000000006</c:v>
                </c:pt>
                <c:pt idx="1879">
                  <c:v>87.624638000000004</c:v>
                </c:pt>
                <c:pt idx="1880">
                  <c:v>87.636092000000005</c:v>
                </c:pt>
                <c:pt idx="1881">
                  <c:v>87.603167999999997</c:v>
                </c:pt>
                <c:pt idx="1882">
                  <c:v>87.539655999999994</c:v>
                </c:pt>
                <c:pt idx="1883">
                  <c:v>87.475201999999996</c:v>
                </c:pt>
                <c:pt idx="1884">
                  <c:v>87.430566999999996</c:v>
                </c:pt>
                <c:pt idx="1885">
                  <c:v>87.408106000000004</c:v>
                </c:pt>
                <c:pt idx="1886">
                  <c:v>87.405060000000006</c:v>
                </c:pt>
                <c:pt idx="1887">
                  <c:v>87.423439000000002</c:v>
                </c:pt>
                <c:pt idx="1888">
                  <c:v>87.458865000000003</c:v>
                </c:pt>
                <c:pt idx="1889">
                  <c:v>87.490772000000007</c:v>
                </c:pt>
                <c:pt idx="1890">
                  <c:v>87.498158000000004</c:v>
                </c:pt>
                <c:pt idx="1891">
                  <c:v>87.482539000000003</c:v>
                </c:pt>
                <c:pt idx="1892">
                  <c:v>87.464292</c:v>
                </c:pt>
                <c:pt idx="1893">
                  <c:v>87.457984999999994</c:v>
                </c:pt>
                <c:pt idx="1894">
                  <c:v>87.460325999999995</c:v>
                </c:pt>
                <c:pt idx="1895">
                  <c:v>87.458631999999994</c:v>
                </c:pt>
                <c:pt idx="1896">
                  <c:v>87.440861999999996</c:v>
                </c:pt>
                <c:pt idx="1897">
                  <c:v>87.401854</c:v>
                </c:pt>
                <c:pt idx="1898">
                  <c:v>87.353463000000005</c:v>
                </c:pt>
                <c:pt idx="1899">
                  <c:v>87.325531999999995</c:v>
                </c:pt>
                <c:pt idx="1900">
                  <c:v>87.342089000000001</c:v>
                </c:pt>
                <c:pt idx="1901">
                  <c:v>87.396271999999996</c:v>
                </c:pt>
                <c:pt idx="1902">
                  <c:v>87.459993999999995</c:v>
                </c:pt>
                <c:pt idx="1903">
                  <c:v>87.514968999999994</c:v>
                </c:pt>
                <c:pt idx="1904">
                  <c:v>87.559133000000003</c:v>
                </c:pt>
                <c:pt idx="1905">
                  <c:v>87.586960000000005</c:v>
                </c:pt>
                <c:pt idx="1906">
                  <c:v>87.585189999999997</c:v>
                </c:pt>
                <c:pt idx="1907">
                  <c:v>87.551376000000005</c:v>
                </c:pt>
                <c:pt idx="1908">
                  <c:v>87.499103000000005</c:v>
                </c:pt>
                <c:pt idx="1909">
                  <c:v>87.442348999999993</c:v>
                </c:pt>
                <c:pt idx="1910">
                  <c:v>87.390548999999993</c:v>
                </c:pt>
                <c:pt idx="1911">
                  <c:v>87.356926999999999</c:v>
                </c:pt>
                <c:pt idx="1912">
                  <c:v>87.348642999999996</c:v>
                </c:pt>
                <c:pt idx="1913">
                  <c:v>87.345411999999996</c:v>
                </c:pt>
                <c:pt idx="1914">
                  <c:v>87.312347000000003</c:v>
                </c:pt>
                <c:pt idx="1915">
                  <c:v>87.246594000000002</c:v>
                </c:pt>
                <c:pt idx="1916">
                  <c:v>87.193307000000004</c:v>
                </c:pt>
                <c:pt idx="1917">
                  <c:v>87.199185999999997</c:v>
                </c:pt>
                <c:pt idx="1918">
                  <c:v>87.261319999999998</c:v>
                </c:pt>
                <c:pt idx="1919">
                  <c:v>87.332393999999994</c:v>
                </c:pt>
                <c:pt idx="1920">
                  <c:v>87.367797999999993</c:v>
                </c:pt>
                <c:pt idx="1921">
                  <c:v>87.359033999999994</c:v>
                </c:pt>
                <c:pt idx="1922">
                  <c:v>87.330763000000005</c:v>
                </c:pt>
                <c:pt idx="1923">
                  <c:v>87.318657999999999</c:v>
                </c:pt>
                <c:pt idx="1924">
                  <c:v>87.342108999999994</c:v>
                </c:pt>
                <c:pt idx="1925">
                  <c:v>87.389156999999997</c:v>
                </c:pt>
                <c:pt idx="1926">
                  <c:v>87.430036999999999</c:v>
                </c:pt>
                <c:pt idx="1927">
                  <c:v>87.444890000000001</c:v>
                </c:pt>
                <c:pt idx="1928">
                  <c:v>87.431331</c:v>
                </c:pt>
                <c:pt idx="1929">
                  <c:v>87.388705000000002</c:v>
                </c:pt>
                <c:pt idx="1930">
                  <c:v>87.318860999999998</c:v>
                </c:pt>
                <c:pt idx="1931">
                  <c:v>87.249517999999995</c:v>
                </c:pt>
                <c:pt idx="1932">
                  <c:v>87.228880000000004</c:v>
                </c:pt>
                <c:pt idx="1933">
                  <c:v>87.278666999999999</c:v>
                </c:pt>
                <c:pt idx="1934">
                  <c:v>87.367260000000002</c:v>
                </c:pt>
                <c:pt idx="1935">
                  <c:v>87.446163999999996</c:v>
                </c:pt>
                <c:pt idx="1936">
                  <c:v>87.502791000000002</c:v>
                </c:pt>
                <c:pt idx="1937">
                  <c:v>87.552423000000005</c:v>
                </c:pt>
                <c:pt idx="1938">
                  <c:v>87.588821999999993</c:v>
                </c:pt>
                <c:pt idx="1939">
                  <c:v>87.576644000000002</c:v>
                </c:pt>
                <c:pt idx="1940">
                  <c:v>87.494594000000006</c:v>
                </c:pt>
                <c:pt idx="1941">
                  <c:v>87.365871999999996</c:v>
                </c:pt>
                <c:pt idx="1942">
                  <c:v>87.239233999999996</c:v>
                </c:pt>
                <c:pt idx="1943">
                  <c:v>87.150098</c:v>
                </c:pt>
                <c:pt idx="1944">
                  <c:v>87.100342999999995</c:v>
                </c:pt>
                <c:pt idx="1945">
                  <c:v>87.067059</c:v>
                </c:pt>
                <c:pt idx="1946">
                  <c:v>87.031183999999996</c:v>
                </c:pt>
                <c:pt idx="1947">
                  <c:v>87.001717999999997</c:v>
                </c:pt>
                <c:pt idx="1948">
                  <c:v>87.009038000000004</c:v>
                </c:pt>
                <c:pt idx="1949">
                  <c:v>87.071952999999993</c:v>
                </c:pt>
                <c:pt idx="1950">
                  <c:v>87.175449</c:v>
                </c:pt>
                <c:pt idx="1951">
                  <c:v>87.281564000000003</c:v>
                </c:pt>
                <c:pt idx="1952">
                  <c:v>87.357811999999996</c:v>
                </c:pt>
                <c:pt idx="1953">
                  <c:v>87.390243999999996</c:v>
                </c:pt>
                <c:pt idx="1954">
                  <c:v>87.375782000000001</c:v>
                </c:pt>
                <c:pt idx="1955">
                  <c:v>87.317648000000005</c:v>
                </c:pt>
                <c:pt idx="1956">
                  <c:v>87.228583999999998</c:v>
                </c:pt>
                <c:pt idx="1957">
                  <c:v>87.128822999999997</c:v>
                </c:pt>
                <c:pt idx="1958">
                  <c:v>87.041431000000003</c:v>
                </c:pt>
                <c:pt idx="1959">
                  <c:v>86.986941000000002</c:v>
                </c:pt>
                <c:pt idx="1960">
                  <c:v>86.969318999999999</c:v>
                </c:pt>
                <c:pt idx="1961">
                  <c:v>86.970078000000001</c:v>
                </c:pt>
                <c:pt idx="1962">
                  <c:v>86.970225999999997</c:v>
                </c:pt>
                <c:pt idx="1963">
                  <c:v>86.973157999999998</c:v>
                </c:pt>
                <c:pt idx="1964">
                  <c:v>86.992200999999994</c:v>
                </c:pt>
                <c:pt idx="1965">
                  <c:v>87.024343000000002</c:v>
                </c:pt>
                <c:pt idx="1966">
                  <c:v>87.061644000000001</c:v>
                </c:pt>
                <c:pt idx="1967">
                  <c:v>87.122257000000005</c:v>
                </c:pt>
                <c:pt idx="1968">
                  <c:v>87.228969000000006</c:v>
                </c:pt>
                <c:pt idx="1969">
                  <c:v>87.353768000000002</c:v>
                </c:pt>
                <c:pt idx="1970">
                  <c:v>87.425807000000006</c:v>
                </c:pt>
                <c:pt idx="1971">
                  <c:v>87.412128999999993</c:v>
                </c:pt>
                <c:pt idx="1972">
                  <c:v>87.354112999999998</c:v>
                </c:pt>
                <c:pt idx="1973">
                  <c:v>87.300388999999996</c:v>
                </c:pt>
                <c:pt idx="1974">
                  <c:v>87.243269999999995</c:v>
                </c:pt>
                <c:pt idx="1975">
                  <c:v>87.155798000000004</c:v>
                </c:pt>
                <c:pt idx="1976">
                  <c:v>87.060916000000006</c:v>
                </c:pt>
                <c:pt idx="1977">
                  <c:v>87.016471999999993</c:v>
                </c:pt>
                <c:pt idx="1978">
                  <c:v>87.041150999999999</c:v>
                </c:pt>
                <c:pt idx="1979">
                  <c:v>87.088510999999997</c:v>
                </c:pt>
                <c:pt idx="1980">
                  <c:v>87.093957000000003</c:v>
                </c:pt>
                <c:pt idx="1981">
                  <c:v>87.032602999999995</c:v>
                </c:pt>
                <c:pt idx="1982">
                  <c:v>86.938907999999998</c:v>
                </c:pt>
                <c:pt idx="1983">
                  <c:v>86.881079999999997</c:v>
                </c:pt>
                <c:pt idx="1984">
                  <c:v>86.896120999999994</c:v>
                </c:pt>
                <c:pt idx="1985">
                  <c:v>86.949843999999999</c:v>
                </c:pt>
                <c:pt idx="1986">
                  <c:v>86.981026999999997</c:v>
                </c:pt>
                <c:pt idx="1987">
                  <c:v>86.970123000000001</c:v>
                </c:pt>
                <c:pt idx="1988">
                  <c:v>86.946578000000002</c:v>
                </c:pt>
                <c:pt idx="1989">
                  <c:v>86.938999999999993</c:v>
                </c:pt>
                <c:pt idx="1990">
                  <c:v>86.944795999999997</c:v>
                </c:pt>
                <c:pt idx="1991">
                  <c:v>86.955184000000003</c:v>
                </c:pt>
                <c:pt idx="1992">
                  <c:v>86.975088</c:v>
                </c:pt>
                <c:pt idx="1993">
                  <c:v>87.000091999999995</c:v>
                </c:pt>
                <c:pt idx="1994">
                  <c:v>87.006951999999998</c:v>
                </c:pt>
                <c:pt idx="1995">
                  <c:v>86.991459000000006</c:v>
                </c:pt>
                <c:pt idx="1996">
                  <c:v>86.992058999999998</c:v>
                </c:pt>
                <c:pt idx="1997">
                  <c:v>87.045948999999993</c:v>
                </c:pt>
                <c:pt idx="1998">
                  <c:v>87.138897</c:v>
                </c:pt>
                <c:pt idx="1999">
                  <c:v>87.212637000000001</c:v>
                </c:pt>
                <c:pt idx="2000">
                  <c:v>87.212743000000003</c:v>
                </c:pt>
                <c:pt idx="2001">
                  <c:v>87.133692999999994</c:v>
                </c:pt>
                <c:pt idx="2002">
                  <c:v>87.028913000000003</c:v>
                </c:pt>
                <c:pt idx="2003">
                  <c:v>86.979896999999994</c:v>
                </c:pt>
                <c:pt idx="2004">
                  <c:v>87.030450999999999</c:v>
                </c:pt>
                <c:pt idx="2005">
                  <c:v>87.141487999999995</c:v>
                </c:pt>
                <c:pt idx="2006">
                  <c:v>87.223116000000005</c:v>
                </c:pt>
                <c:pt idx="2007">
                  <c:v>87.217393999999999</c:v>
                </c:pt>
                <c:pt idx="2008">
                  <c:v>87.153949999999995</c:v>
                </c:pt>
                <c:pt idx="2009">
                  <c:v>87.103297999999995</c:v>
                </c:pt>
                <c:pt idx="2010">
                  <c:v>87.092678000000006</c:v>
                </c:pt>
                <c:pt idx="2011">
                  <c:v>87.112544999999997</c:v>
                </c:pt>
                <c:pt idx="2012">
                  <c:v>87.159599999999998</c:v>
                </c:pt>
                <c:pt idx="2013">
                  <c:v>87.224345999999997</c:v>
                </c:pt>
                <c:pt idx="2014">
                  <c:v>87.270414000000002</c:v>
                </c:pt>
                <c:pt idx="2015">
                  <c:v>87.263448999999994</c:v>
                </c:pt>
                <c:pt idx="2016">
                  <c:v>87.208838999999998</c:v>
                </c:pt>
                <c:pt idx="2017">
                  <c:v>87.137827000000001</c:v>
                </c:pt>
                <c:pt idx="2018">
                  <c:v>87.076840000000004</c:v>
                </c:pt>
                <c:pt idx="2019">
                  <c:v>87.049301999999997</c:v>
                </c:pt>
                <c:pt idx="2020">
                  <c:v>87.078203999999999</c:v>
                </c:pt>
                <c:pt idx="2021">
                  <c:v>87.152563000000001</c:v>
                </c:pt>
                <c:pt idx="2022">
                  <c:v>87.206754000000004</c:v>
                </c:pt>
                <c:pt idx="2023">
                  <c:v>87.183507000000006</c:v>
                </c:pt>
                <c:pt idx="2024">
                  <c:v>87.107831000000004</c:v>
                </c:pt>
                <c:pt idx="2025">
                  <c:v>87.047775999999999</c:v>
                </c:pt>
                <c:pt idx="2026">
                  <c:v>87.023167999999998</c:v>
                </c:pt>
                <c:pt idx="2027">
                  <c:v>87.006451999999996</c:v>
                </c:pt>
                <c:pt idx="2028">
                  <c:v>86.989665000000002</c:v>
                </c:pt>
                <c:pt idx="2029">
                  <c:v>86.992075</c:v>
                </c:pt>
                <c:pt idx="2030">
                  <c:v>87.011364999999998</c:v>
                </c:pt>
                <c:pt idx="2031">
                  <c:v>87.019952000000004</c:v>
                </c:pt>
                <c:pt idx="2032">
                  <c:v>87.015555000000006</c:v>
                </c:pt>
                <c:pt idx="2033">
                  <c:v>87.034828000000005</c:v>
                </c:pt>
                <c:pt idx="2034">
                  <c:v>87.095726999999997</c:v>
                </c:pt>
                <c:pt idx="2035">
                  <c:v>87.165784000000002</c:v>
                </c:pt>
                <c:pt idx="2036">
                  <c:v>87.205032000000003</c:v>
                </c:pt>
                <c:pt idx="2037">
                  <c:v>87.197080999999997</c:v>
                </c:pt>
                <c:pt idx="2038">
                  <c:v>87.140119999999996</c:v>
                </c:pt>
                <c:pt idx="2039">
                  <c:v>87.049254000000005</c:v>
                </c:pt>
                <c:pt idx="2040">
                  <c:v>86.968036999999995</c:v>
                </c:pt>
                <c:pt idx="2041">
                  <c:v>86.943066999999999</c:v>
                </c:pt>
                <c:pt idx="2042">
                  <c:v>86.977767</c:v>
                </c:pt>
                <c:pt idx="2043">
                  <c:v>87.033418999999995</c:v>
                </c:pt>
                <c:pt idx="2044">
                  <c:v>87.073454999999996</c:v>
                </c:pt>
                <c:pt idx="2045">
                  <c:v>87.088589999999996</c:v>
                </c:pt>
                <c:pt idx="2046">
                  <c:v>87.083185999999998</c:v>
                </c:pt>
                <c:pt idx="2047">
                  <c:v>87.065577000000005</c:v>
                </c:pt>
                <c:pt idx="2048">
                  <c:v>87.055977999999996</c:v>
                </c:pt>
                <c:pt idx="2049">
                  <c:v>87.071297999999999</c:v>
                </c:pt>
                <c:pt idx="2050">
                  <c:v>87.098062999999996</c:v>
                </c:pt>
                <c:pt idx="2051">
                  <c:v>87.102879000000001</c:v>
                </c:pt>
                <c:pt idx="2052">
                  <c:v>87.075357999999994</c:v>
                </c:pt>
                <c:pt idx="2053">
                  <c:v>87.044501999999994</c:v>
                </c:pt>
                <c:pt idx="2054">
                  <c:v>87.041618</c:v>
                </c:pt>
                <c:pt idx="2055">
                  <c:v>87.062584999999999</c:v>
                </c:pt>
                <c:pt idx="2056">
                  <c:v>87.077280000000002</c:v>
                </c:pt>
                <c:pt idx="2057">
                  <c:v>87.065251000000004</c:v>
                </c:pt>
                <c:pt idx="2058">
                  <c:v>87.036602000000002</c:v>
                </c:pt>
                <c:pt idx="2059">
                  <c:v>87.012962000000002</c:v>
                </c:pt>
                <c:pt idx="2060">
                  <c:v>87.001277999999999</c:v>
                </c:pt>
                <c:pt idx="2061">
                  <c:v>87.000844000000001</c:v>
                </c:pt>
                <c:pt idx="2062">
                  <c:v>87.013199</c:v>
                </c:pt>
                <c:pt idx="2063">
                  <c:v>87.038726999999994</c:v>
                </c:pt>
                <c:pt idx="2064">
                  <c:v>87.071855999999997</c:v>
                </c:pt>
                <c:pt idx="2065">
                  <c:v>87.099277000000001</c:v>
                </c:pt>
                <c:pt idx="2066">
                  <c:v>87.103155000000001</c:v>
                </c:pt>
                <c:pt idx="2067">
                  <c:v>87.075954999999993</c:v>
                </c:pt>
                <c:pt idx="2068">
                  <c:v>87.035256000000004</c:v>
                </c:pt>
                <c:pt idx="2069">
                  <c:v>87.007374999999996</c:v>
                </c:pt>
                <c:pt idx="2070">
                  <c:v>87.007561999999993</c:v>
                </c:pt>
                <c:pt idx="2071">
                  <c:v>87.031985000000006</c:v>
                </c:pt>
                <c:pt idx="2072">
                  <c:v>87.064071999999996</c:v>
                </c:pt>
                <c:pt idx="2073">
                  <c:v>87.087674000000007</c:v>
                </c:pt>
                <c:pt idx="2074">
                  <c:v>87.092332999999996</c:v>
                </c:pt>
                <c:pt idx="2075">
                  <c:v>87.082710000000006</c:v>
                </c:pt>
                <c:pt idx="2076">
                  <c:v>87.071295000000006</c:v>
                </c:pt>
                <c:pt idx="2077">
                  <c:v>87.064246999999995</c:v>
                </c:pt>
                <c:pt idx="2078">
                  <c:v>87.064417000000006</c:v>
                </c:pt>
                <c:pt idx="2079">
                  <c:v>87.074877999999998</c:v>
                </c:pt>
                <c:pt idx="2080">
                  <c:v>87.098837000000003</c:v>
                </c:pt>
                <c:pt idx="2081">
                  <c:v>87.127390000000005</c:v>
                </c:pt>
                <c:pt idx="2082">
                  <c:v>87.136217000000002</c:v>
                </c:pt>
                <c:pt idx="2083">
                  <c:v>87.125647999999998</c:v>
                </c:pt>
                <c:pt idx="2084">
                  <c:v>87.123078000000007</c:v>
                </c:pt>
                <c:pt idx="2085">
                  <c:v>87.139798999999996</c:v>
                </c:pt>
                <c:pt idx="2086">
                  <c:v>87.160737999999995</c:v>
                </c:pt>
                <c:pt idx="2087">
                  <c:v>87.166576000000006</c:v>
                </c:pt>
                <c:pt idx="2088">
                  <c:v>87.157661000000004</c:v>
                </c:pt>
                <c:pt idx="2089">
                  <c:v>87.146469999999994</c:v>
                </c:pt>
                <c:pt idx="2090">
                  <c:v>87.139353</c:v>
                </c:pt>
                <c:pt idx="2091">
                  <c:v>87.135878000000005</c:v>
                </c:pt>
                <c:pt idx="2092">
                  <c:v>87.138531999999998</c:v>
                </c:pt>
                <c:pt idx="2093">
                  <c:v>87.145356000000007</c:v>
                </c:pt>
                <c:pt idx="2094">
                  <c:v>87.137383999999997</c:v>
                </c:pt>
                <c:pt idx="2095">
                  <c:v>87.102463</c:v>
                </c:pt>
                <c:pt idx="2096">
                  <c:v>87.054379999999995</c:v>
                </c:pt>
                <c:pt idx="2097">
                  <c:v>87.017122000000001</c:v>
                </c:pt>
                <c:pt idx="2098">
                  <c:v>87.002931000000004</c:v>
                </c:pt>
                <c:pt idx="2099">
                  <c:v>87.005086000000006</c:v>
                </c:pt>
                <c:pt idx="2100">
                  <c:v>87.008510999999999</c:v>
                </c:pt>
                <c:pt idx="2101">
                  <c:v>87.001470999999995</c:v>
                </c:pt>
                <c:pt idx="2102">
                  <c:v>86.979152999999997</c:v>
                </c:pt>
                <c:pt idx="2103">
                  <c:v>86.954933999999994</c:v>
                </c:pt>
                <c:pt idx="2104">
                  <c:v>86.957808</c:v>
                </c:pt>
                <c:pt idx="2105">
                  <c:v>87.001388000000006</c:v>
                </c:pt>
                <c:pt idx="2106">
                  <c:v>87.063479000000001</c:v>
                </c:pt>
                <c:pt idx="2107">
                  <c:v>87.111976999999996</c:v>
                </c:pt>
                <c:pt idx="2108">
                  <c:v>87.140738999999996</c:v>
                </c:pt>
                <c:pt idx="2109">
                  <c:v>87.161519999999996</c:v>
                </c:pt>
                <c:pt idx="2110">
                  <c:v>87.173606000000007</c:v>
                </c:pt>
                <c:pt idx="2111">
                  <c:v>87.168953999999999</c:v>
                </c:pt>
                <c:pt idx="2112">
                  <c:v>87.150266999999999</c:v>
                </c:pt>
                <c:pt idx="2113">
                  <c:v>87.120194999999995</c:v>
                </c:pt>
                <c:pt idx="2114">
                  <c:v>87.073715000000007</c:v>
                </c:pt>
                <c:pt idx="2115">
                  <c:v>87.014718999999999</c:v>
                </c:pt>
                <c:pt idx="2116">
                  <c:v>86.970915000000005</c:v>
                </c:pt>
                <c:pt idx="2117">
                  <c:v>86.972352000000001</c:v>
                </c:pt>
                <c:pt idx="2118">
                  <c:v>87.017987000000005</c:v>
                </c:pt>
                <c:pt idx="2119">
                  <c:v>87.075145000000006</c:v>
                </c:pt>
                <c:pt idx="2120">
                  <c:v>87.111052999999998</c:v>
                </c:pt>
                <c:pt idx="2121">
                  <c:v>87.120457999999999</c:v>
                </c:pt>
                <c:pt idx="2122">
                  <c:v>87.114687000000004</c:v>
                </c:pt>
                <c:pt idx="2123">
                  <c:v>87.102053999999995</c:v>
                </c:pt>
                <c:pt idx="2124">
                  <c:v>87.088305000000005</c:v>
                </c:pt>
                <c:pt idx="2125">
                  <c:v>87.077005</c:v>
                </c:pt>
                <c:pt idx="2126">
                  <c:v>87.066428999999999</c:v>
                </c:pt>
                <c:pt idx="2127">
                  <c:v>87.057321999999999</c:v>
                </c:pt>
                <c:pt idx="2128">
                  <c:v>87.061852999999999</c:v>
                </c:pt>
                <c:pt idx="2129">
                  <c:v>87.095671999999993</c:v>
                </c:pt>
                <c:pt idx="2130">
                  <c:v>87.148178000000001</c:v>
                </c:pt>
                <c:pt idx="2131">
                  <c:v>87.172529999999995</c:v>
                </c:pt>
                <c:pt idx="2132">
                  <c:v>87.150144999999995</c:v>
                </c:pt>
                <c:pt idx="2133">
                  <c:v>87.116780000000006</c:v>
                </c:pt>
                <c:pt idx="2134">
                  <c:v>87.098572000000004</c:v>
                </c:pt>
                <c:pt idx="2135">
                  <c:v>87.092787000000001</c:v>
                </c:pt>
                <c:pt idx="2136">
                  <c:v>87.090238999999997</c:v>
                </c:pt>
                <c:pt idx="2137">
                  <c:v>87.086303999999998</c:v>
                </c:pt>
                <c:pt idx="2138">
                  <c:v>87.083220999999995</c:v>
                </c:pt>
                <c:pt idx="2139">
                  <c:v>87.084316000000001</c:v>
                </c:pt>
                <c:pt idx="2140">
                  <c:v>87.090292000000005</c:v>
                </c:pt>
                <c:pt idx="2141">
                  <c:v>87.099936</c:v>
                </c:pt>
                <c:pt idx="2142">
                  <c:v>87.113127000000006</c:v>
                </c:pt>
                <c:pt idx="2143">
                  <c:v>87.128057999999996</c:v>
                </c:pt>
                <c:pt idx="2144">
                  <c:v>87.139082999999999</c:v>
                </c:pt>
                <c:pt idx="2145">
                  <c:v>87.136381999999998</c:v>
                </c:pt>
                <c:pt idx="2146">
                  <c:v>87.118830000000003</c:v>
                </c:pt>
                <c:pt idx="2147">
                  <c:v>87.101383999999996</c:v>
                </c:pt>
                <c:pt idx="2148">
                  <c:v>87.098753000000002</c:v>
                </c:pt>
                <c:pt idx="2149">
                  <c:v>87.117962000000006</c:v>
                </c:pt>
                <c:pt idx="2150">
                  <c:v>87.150120999999999</c:v>
                </c:pt>
                <c:pt idx="2151">
                  <c:v>87.172929999999994</c:v>
                </c:pt>
                <c:pt idx="2152">
                  <c:v>87.171113000000005</c:v>
                </c:pt>
                <c:pt idx="2153">
                  <c:v>87.152241000000004</c:v>
                </c:pt>
                <c:pt idx="2154">
                  <c:v>87.138637000000003</c:v>
                </c:pt>
                <c:pt idx="2155">
                  <c:v>87.135041000000001</c:v>
                </c:pt>
                <c:pt idx="2156">
                  <c:v>87.133104000000003</c:v>
                </c:pt>
                <c:pt idx="2157">
                  <c:v>87.135403999999994</c:v>
                </c:pt>
                <c:pt idx="2158">
                  <c:v>87.138058999999998</c:v>
                </c:pt>
                <c:pt idx="2159">
                  <c:v>87.135355000000004</c:v>
                </c:pt>
                <c:pt idx="2160">
                  <c:v>87.137974</c:v>
                </c:pt>
                <c:pt idx="2161">
                  <c:v>87.153845000000004</c:v>
                </c:pt>
                <c:pt idx="2162">
                  <c:v>87.176610999999994</c:v>
                </c:pt>
                <c:pt idx="2163">
                  <c:v>87.200688</c:v>
                </c:pt>
                <c:pt idx="2164">
                  <c:v>87.222921999999997</c:v>
                </c:pt>
                <c:pt idx="2165">
                  <c:v>87.230287000000004</c:v>
                </c:pt>
                <c:pt idx="2166">
                  <c:v>87.207639999999998</c:v>
                </c:pt>
                <c:pt idx="2167">
                  <c:v>87.153458999999998</c:v>
                </c:pt>
                <c:pt idx="2168">
                  <c:v>87.089212000000003</c:v>
                </c:pt>
                <c:pt idx="2169">
                  <c:v>87.049706999999998</c:v>
                </c:pt>
                <c:pt idx="2170">
                  <c:v>87.049591000000007</c:v>
                </c:pt>
                <c:pt idx="2171">
                  <c:v>87.077189000000004</c:v>
                </c:pt>
                <c:pt idx="2172">
                  <c:v>87.108953</c:v>
                </c:pt>
                <c:pt idx="2173">
                  <c:v>87.137992999999994</c:v>
                </c:pt>
                <c:pt idx="2174">
                  <c:v>87.169998000000007</c:v>
                </c:pt>
                <c:pt idx="2175">
                  <c:v>87.190562999999997</c:v>
                </c:pt>
                <c:pt idx="2176">
                  <c:v>87.191405000000003</c:v>
                </c:pt>
                <c:pt idx="2177">
                  <c:v>87.186993999999999</c:v>
                </c:pt>
                <c:pt idx="2178">
                  <c:v>87.188058999999996</c:v>
                </c:pt>
                <c:pt idx="2179">
                  <c:v>87.191274000000007</c:v>
                </c:pt>
                <c:pt idx="2180">
                  <c:v>87.193759999999997</c:v>
                </c:pt>
                <c:pt idx="2181">
                  <c:v>87.202414000000005</c:v>
                </c:pt>
                <c:pt idx="2182">
                  <c:v>87.217887000000005</c:v>
                </c:pt>
                <c:pt idx="2183">
                  <c:v>87.233151000000007</c:v>
                </c:pt>
                <c:pt idx="2184">
                  <c:v>87.245240999999993</c:v>
                </c:pt>
                <c:pt idx="2185">
                  <c:v>87.260405000000006</c:v>
                </c:pt>
                <c:pt idx="2186">
                  <c:v>87.283326000000002</c:v>
                </c:pt>
                <c:pt idx="2187">
                  <c:v>87.302344000000005</c:v>
                </c:pt>
                <c:pt idx="2188">
                  <c:v>87.302665000000005</c:v>
                </c:pt>
                <c:pt idx="2189">
                  <c:v>87.280902999999995</c:v>
                </c:pt>
                <c:pt idx="2190">
                  <c:v>87.249320999999995</c:v>
                </c:pt>
                <c:pt idx="2191">
                  <c:v>87.228987000000004</c:v>
                </c:pt>
                <c:pt idx="2192">
                  <c:v>87.232928999999999</c:v>
                </c:pt>
                <c:pt idx="2193">
                  <c:v>87.259332000000001</c:v>
                </c:pt>
                <c:pt idx="2194">
                  <c:v>87.292809000000005</c:v>
                </c:pt>
                <c:pt idx="2195">
                  <c:v>87.316643999999997</c:v>
                </c:pt>
                <c:pt idx="2196">
                  <c:v>87.319406999999998</c:v>
                </c:pt>
                <c:pt idx="2197">
                  <c:v>87.299870999999996</c:v>
                </c:pt>
                <c:pt idx="2198">
                  <c:v>87.271580999999998</c:v>
                </c:pt>
                <c:pt idx="2199">
                  <c:v>87.254271000000003</c:v>
                </c:pt>
                <c:pt idx="2200">
                  <c:v>87.262561000000005</c:v>
                </c:pt>
                <c:pt idx="2201">
                  <c:v>87.280844000000002</c:v>
                </c:pt>
                <c:pt idx="2202">
                  <c:v>87.279262000000003</c:v>
                </c:pt>
                <c:pt idx="2203">
                  <c:v>87.252328000000006</c:v>
                </c:pt>
                <c:pt idx="2204">
                  <c:v>87.219942000000003</c:v>
                </c:pt>
                <c:pt idx="2205">
                  <c:v>87.207496000000006</c:v>
                </c:pt>
                <c:pt idx="2206">
                  <c:v>87.226495</c:v>
                </c:pt>
                <c:pt idx="2207">
                  <c:v>87.256321</c:v>
                </c:pt>
                <c:pt idx="2208">
                  <c:v>87.277710999999996</c:v>
                </c:pt>
                <c:pt idx="2209">
                  <c:v>87.298913999999996</c:v>
                </c:pt>
                <c:pt idx="2210">
                  <c:v>87.314094999999995</c:v>
                </c:pt>
                <c:pt idx="2211">
                  <c:v>87.309713000000002</c:v>
                </c:pt>
                <c:pt idx="2212">
                  <c:v>87.295006999999998</c:v>
                </c:pt>
                <c:pt idx="2213">
                  <c:v>87.286911000000003</c:v>
                </c:pt>
                <c:pt idx="2214">
                  <c:v>87.288982000000004</c:v>
                </c:pt>
                <c:pt idx="2215">
                  <c:v>87.294786000000002</c:v>
                </c:pt>
                <c:pt idx="2216">
                  <c:v>87.294781999999998</c:v>
                </c:pt>
                <c:pt idx="2217">
                  <c:v>87.287970999999999</c:v>
                </c:pt>
                <c:pt idx="2218">
                  <c:v>87.290347999999994</c:v>
                </c:pt>
                <c:pt idx="2219">
                  <c:v>87.304435999999995</c:v>
                </c:pt>
                <c:pt idx="2220">
                  <c:v>87.323915</c:v>
                </c:pt>
                <c:pt idx="2221">
                  <c:v>87.344341999999997</c:v>
                </c:pt>
                <c:pt idx="2222">
                  <c:v>87.361123000000006</c:v>
                </c:pt>
                <c:pt idx="2223">
                  <c:v>87.364018999999999</c:v>
                </c:pt>
                <c:pt idx="2224">
                  <c:v>87.341902000000005</c:v>
                </c:pt>
                <c:pt idx="2225">
                  <c:v>87.312111999999999</c:v>
                </c:pt>
                <c:pt idx="2226">
                  <c:v>87.318393999999998</c:v>
                </c:pt>
                <c:pt idx="2227">
                  <c:v>87.353802000000002</c:v>
                </c:pt>
                <c:pt idx="2228">
                  <c:v>87.368728000000004</c:v>
                </c:pt>
                <c:pt idx="2229">
                  <c:v>87.366226999999995</c:v>
                </c:pt>
                <c:pt idx="2230">
                  <c:v>87.357933000000003</c:v>
                </c:pt>
                <c:pt idx="2231">
                  <c:v>87.343227999999996</c:v>
                </c:pt>
                <c:pt idx="2232">
                  <c:v>87.328446</c:v>
                </c:pt>
                <c:pt idx="2233">
                  <c:v>87.312087000000005</c:v>
                </c:pt>
                <c:pt idx="2234">
                  <c:v>87.290464999999998</c:v>
                </c:pt>
                <c:pt idx="2235">
                  <c:v>87.265377000000001</c:v>
                </c:pt>
                <c:pt idx="2236">
                  <c:v>87.254918000000004</c:v>
                </c:pt>
                <c:pt idx="2237">
                  <c:v>87.273236999999995</c:v>
                </c:pt>
                <c:pt idx="2238">
                  <c:v>87.303860999999998</c:v>
                </c:pt>
                <c:pt idx="2239">
                  <c:v>87.318980999999994</c:v>
                </c:pt>
                <c:pt idx="2240">
                  <c:v>87.312696000000003</c:v>
                </c:pt>
                <c:pt idx="2241">
                  <c:v>87.295062000000001</c:v>
                </c:pt>
                <c:pt idx="2242">
                  <c:v>87.288002000000006</c:v>
                </c:pt>
                <c:pt idx="2243">
                  <c:v>87.290153000000004</c:v>
                </c:pt>
                <c:pt idx="2244">
                  <c:v>87.280439999999999</c:v>
                </c:pt>
                <c:pt idx="2245">
                  <c:v>87.257527999999994</c:v>
                </c:pt>
                <c:pt idx="2246">
                  <c:v>87.238778999999994</c:v>
                </c:pt>
                <c:pt idx="2247">
                  <c:v>87.246440000000007</c:v>
                </c:pt>
                <c:pt idx="2248">
                  <c:v>87.272672999999998</c:v>
                </c:pt>
                <c:pt idx="2249">
                  <c:v>87.275621999999998</c:v>
                </c:pt>
                <c:pt idx="2250">
                  <c:v>87.230594999999994</c:v>
                </c:pt>
                <c:pt idx="2251">
                  <c:v>87.153271000000004</c:v>
                </c:pt>
                <c:pt idx="2252">
                  <c:v>87.06953</c:v>
                </c:pt>
                <c:pt idx="2253">
                  <c:v>87.008758999999998</c:v>
                </c:pt>
                <c:pt idx="2254">
                  <c:v>86.984092000000004</c:v>
                </c:pt>
                <c:pt idx="2255">
                  <c:v>86.978836000000001</c:v>
                </c:pt>
                <c:pt idx="2256">
                  <c:v>86.974805000000003</c:v>
                </c:pt>
                <c:pt idx="2257">
                  <c:v>86.963873000000007</c:v>
                </c:pt>
                <c:pt idx="2258">
                  <c:v>86.943692999999996</c:v>
                </c:pt>
                <c:pt idx="2259">
                  <c:v>86.916559000000007</c:v>
                </c:pt>
                <c:pt idx="2260">
                  <c:v>86.888963000000004</c:v>
                </c:pt>
                <c:pt idx="2261">
                  <c:v>86.859666000000004</c:v>
                </c:pt>
                <c:pt idx="2262">
                  <c:v>86.819023000000001</c:v>
                </c:pt>
                <c:pt idx="2263">
                  <c:v>86.757514999999998</c:v>
                </c:pt>
                <c:pt idx="2264">
                  <c:v>86.723134000000002</c:v>
                </c:pt>
                <c:pt idx="2265">
                  <c:v>86.735714999999999</c:v>
                </c:pt>
                <c:pt idx="2266">
                  <c:v>86.716176000000004</c:v>
                </c:pt>
                <c:pt idx="2267">
                  <c:v>86.673537999999994</c:v>
                </c:pt>
                <c:pt idx="2268">
                  <c:v>86.649370000000005</c:v>
                </c:pt>
                <c:pt idx="2269">
                  <c:v>86.631197</c:v>
                </c:pt>
                <c:pt idx="2270">
                  <c:v>86.622230999999999</c:v>
                </c:pt>
                <c:pt idx="2271">
                  <c:v>86.614103999999998</c:v>
                </c:pt>
                <c:pt idx="2272">
                  <c:v>86.587500000000006</c:v>
                </c:pt>
                <c:pt idx="2273">
                  <c:v>86.542760999999999</c:v>
                </c:pt>
                <c:pt idx="2274">
                  <c:v>86.487690000000001</c:v>
                </c:pt>
                <c:pt idx="2275">
                  <c:v>86.416697999999997</c:v>
                </c:pt>
                <c:pt idx="2276">
                  <c:v>86.337042999999994</c:v>
                </c:pt>
                <c:pt idx="2277">
                  <c:v>86.268376000000004</c:v>
                </c:pt>
                <c:pt idx="2278">
                  <c:v>86.210244000000003</c:v>
                </c:pt>
                <c:pt idx="2279">
                  <c:v>86.142816999999994</c:v>
                </c:pt>
                <c:pt idx="2280">
                  <c:v>86.064464000000001</c:v>
                </c:pt>
                <c:pt idx="2281">
                  <c:v>85.984423000000007</c:v>
                </c:pt>
                <c:pt idx="2282">
                  <c:v>85.826459999999997</c:v>
                </c:pt>
                <c:pt idx="2283">
                  <c:v>85.539113999999998</c:v>
                </c:pt>
                <c:pt idx="2284">
                  <c:v>85.223775000000003</c:v>
                </c:pt>
                <c:pt idx="2285">
                  <c:v>84.939081000000002</c:v>
                </c:pt>
                <c:pt idx="2286">
                  <c:v>84.675757000000004</c:v>
                </c:pt>
                <c:pt idx="2287">
                  <c:v>84.428967</c:v>
                </c:pt>
                <c:pt idx="2288">
                  <c:v>84.179918000000001</c:v>
                </c:pt>
                <c:pt idx="2289">
                  <c:v>83.913512999999995</c:v>
                </c:pt>
                <c:pt idx="2290">
                  <c:v>83.649551000000002</c:v>
                </c:pt>
                <c:pt idx="2291">
                  <c:v>83.431689000000006</c:v>
                </c:pt>
                <c:pt idx="2292">
                  <c:v>83.281865999999994</c:v>
                </c:pt>
                <c:pt idx="2293">
                  <c:v>83.194745999999995</c:v>
                </c:pt>
                <c:pt idx="2294">
                  <c:v>83.150396000000001</c:v>
                </c:pt>
                <c:pt idx="2295">
                  <c:v>83.138127999999995</c:v>
                </c:pt>
                <c:pt idx="2296">
                  <c:v>83.141597000000004</c:v>
                </c:pt>
                <c:pt idx="2297">
                  <c:v>83.145056999999994</c:v>
                </c:pt>
                <c:pt idx="2298">
                  <c:v>83.216649000000004</c:v>
                </c:pt>
                <c:pt idx="2299">
                  <c:v>83.404036000000005</c:v>
                </c:pt>
                <c:pt idx="2300">
                  <c:v>83.602181999999999</c:v>
                </c:pt>
                <c:pt idx="2301">
                  <c:v>83.704856000000007</c:v>
                </c:pt>
                <c:pt idx="2302">
                  <c:v>83.726969999999994</c:v>
                </c:pt>
                <c:pt idx="2303">
                  <c:v>83.775653000000005</c:v>
                </c:pt>
                <c:pt idx="2304">
                  <c:v>83.907540999999995</c:v>
                </c:pt>
                <c:pt idx="2305">
                  <c:v>84.059111999999999</c:v>
                </c:pt>
                <c:pt idx="2306">
                  <c:v>84.159013999999999</c:v>
                </c:pt>
                <c:pt idx="2307">
                  <c:v>84.201138999999998</c:v>
                </c:pt>
                <c:pt idx="2308">
                  <c:v>84.230226999999999</c:v>
                </c:pt>
                <c:pt idx="2309">
                  <c:v>84.272343000000006</c:v>
                </c:pt>
                <c:pt idx="2310">
                  <c:v>84.312821</c:v>
                </c:pt>
                <c:pt idx="2311">
                  <c:v>84.323417000000006</c:v>
                </c:pt>
                <c:pt idx="2312">
                  <c:v>84.296856000000005</c:v>
                </c:pt>
                <c:pt idx="2313">
                  <c:v>84.255619999999993</c:v>
                </c:pt>
                <c:pt idx="2314">
                  <c:v>84.249702999999997</c:v>
                </c:pt>
                <c:pt idx="2315">
                  <c:v>84.240491000000006</c:v>
                </c:pt>
                <c:pt idx="2316">
                  <c:v>84.167259999999999</c:v>
                </c:pt>
                <c:pt idx="2317">
                  <c:v>84.157741000000001</c:v>
                </c:pt>
                <c:pt idx="2318">
                  <c:v>84.204663999999994</c:v>
                </c:pt>
                <c:pt idx="2319">
                  <c:v>84.243544</c:v>
                </c:pt>
                <c:pt idx="2320">
                  <c:v>84.286202000000003</c:v>
                </c:pt>
                <c:pt idx="2321">
                  <c:v>84.322880999999995</c:v>
                </c:pt>
                <c:pt idx="2322">
                  <c:v>84.344267000000002</c:v>
                </c:pt>
                <c:pt idx="2323">
                  <c:v>84.357149000000007</c:v>
                </c:pt>
                <c:pt idx="2324">
                  <c:v>84.354124999999996</c:v>
                </c:pt>
                <c:pt idx="2325">
                  <c:v>84.318517</c:v>
                </c:pt>
                <c:pt idx="2326">
                  <c:v>84.283741000000006</c:v>
                </c:pt>
                <c:pt idx="2327">
                  <c:v>84.260738000000003</c:v>
                </c:pt>
                <c:pt idx="2328">
                  <c:v>84.239571999999995</c:v>
                </c:pt>
                <c:pt idx="2329">
                  <c:v>84.209630000000004</c:v>
                </c:pt>
                <c:pt idx="2330">
                  <c:v>84.146086999999994</c:v>
                </c:pt>
                <c:pt idx="2331">
                  <c:v>84.073048</c:v>
                </c:pt>
                <c:pt idx="2332">
                  <c:v>84.032773000000006</c:v>
                </c:pt>
                <c:pt idx="2333">
                  <c:v>84.014139</c:v>
                </c:pt>
                <c:pt idx="2334">
                  <c:v>83.996938</c:v>
                </c:pt>
                <c:pt idx="2335">
                  <c:v>83.980196000000007</c:v>
                </c:pt>
                <c:pt idx="2336">
                  <c:v>83.959475999999995</c:v>
                </c:pt>
                <c:pt idx="2337">
                  <c:v>83.911563000000001</c:v>
                </c:pt>
                <c:pt idx="2338">
                  <c:v>83.854737</c:v>
                </c:pt>
                <c:pt idx="2339">
                  <c:v>83.820899999999995</c:v>
                </c:pt>
                <c:pt idx="2340">
                  <c:v>83.800030000000007</c:v>
                </c:pt>
                <c:pt idx="2341">
                  <c:v>83.791813000000005</c:v>
                </c:pt>
                <c:pt idx="2342">
                  <c:v>83.787143999999998</c:v>
                </c:pt>
                <c:pt idx="2343">
                  <c:v>83.763099999999994</c:v>
                </c:pt>
                <c:pt idx="2344">
                  <c:v>83.702918999999994</c:v>
                </c:pt>
                <c:pt idx="2345">
                  <c:v>83.694291000000007</c:v>
                </c:pt>
                <c:pt idx="2346">
                  <c:v>83.720263000000003</c:v>
                </c:pt>
                <c:pt idx="2347">
                  <c:v>83.612922999999995</c:v>
                </c:pt>
                <c:pt idx="2348">
                  <c:v>83.549499999999995</c:v>
                </c:pt>
                <c:pt idx="2349">
                  <c:v>83.543970999999999</c:v>
                </c:pt>
                <c:pt idx="2350">
                  <c:v>83.486044000000007</c:v>
                </c:pt>
                <c:pt idx="2351">
                  <c:v>83.409811000000005</c:v>
                </c:pt>
                <c:pt idx="2352">
                  <c:v>83.337706999999995</c:v>
                </c:pt>
                <c:pt idx="2353">
                  <c:v>83.262477000000004</c:v>
                </c:pt>
                <c:pt idx="2354">
                  <c:v>83.234154000000004</c:v>
                </c:pt>
                <c:pt idx="2355">
                  <c:v>83.254470999999995</c:v>
                </c:pt>
                <c:pt idx="2356">
                  <c:v>83.251535000000004</c:v>
                </c:pt>
                <c:pt idx="2357">
                  <c:v>83.209451999999999</c:v>
                </c:pt>
                <c:pt idx="2358">
                  <c:v>83.161287000000002</c:v>
                </c:pt>
                <c:pt idx="2359">
                  <c:v>83.127759999999995</c:v>
                </c:pt>
                <c:pt idx="2360">
                  <c:v>83.100700000000003</c:v>
                </c:pt>
                <c:pt idx="2361">
                  <c:v>83.068329000000006</c:v>
                </c:pt>
                <c:pt idx="2362">
                  <c:v>83.044481000000005</c:v>
                </c:pt>
                <c:pt idx="2363">
                  <c:v>83.031383000000005</c:v>
                </c:pt>
                <c:pt idx="2364">
                  <c:v>82.961786000000004</c:v>
                </c:pt>
                <c:pt idx="2365">
                  <c:v>82.871324999999999</c:v>
                </c:pt>
                <c:pt idx="2366">
                  <c:v>82.831605999999994</c:v>
                </c:pt>
                <c:pt idx="2367">
                  <c:v>82.808351999999999</c:v>
                </c:pt>
                <c:pt idx="2368">
                  <c:v>82.785186999999993</c:v>
                </c:pt>
                <c:pt idx="2369">
                  <c:v>82.769810000000007</c:v>
                </c:pt>
                <c:pt idx="2370">
                  <c:v>82.758521000000002</c:v>
                </c:pt>
                <c:pt idx="2371">
                  <c:v>82.741246000000004</c:v>
                </c:pt>
                <c:pt idx="2372">
                  <c:v>82.713220000000007</c:v>
                </c:pt>
                <c:pt idx="2373">
                  <c:v>82.682711999999995</c:v>
                </c:pt>
                <c:pt idx="2374">
                  <c:v>82.654471999999998</c:v>
                </c:pt>
                <c:pt idx="2375">
                  <c:v>82.617963000000003</c:v>
                </c:pt>
                <c:pt idx="2376">
                  <c:v>82.561622999999997</c:v>
                </c:pt>
                <c:pt idx="2377">
                  <c:v>82.506922000000003</c:v>
                </c:pt>
                <c:pt idx="2378">
                  <c:v>82.502272000000005</c:v>
                </c:pt>
                <c:pt idx="2379">
                  <c:v>82.524238999999994</c:v>
                </c:pt>
                <c:pt idx="2380">
                  <c:v>82.518471000000005</c:v>
                </c:pt>
                <c:pt idx="2381">
                  <c:v>82.490858000000003</c:v>
                </c:pt>
                <c:pt idx="2382">
                  <c:v>82.472962999999993</c:v>
                </c:pt>
                <c:pt idx="2383">
                  <c:v>82.453356999999997</c:v>
                </c:pt>
                <c:pt idx="2384">
                  <c:v>82.421880000000002</c:v>
                </c:pt>
                <c:pt idx="2385">
                  <c:v>82.403228999999996</c:v>
                </c:pt>
                <c:pt idx="2386">
                  <c:v>82.396107000000001</c:v>
                </c:pt>
                <c:pt idx="2387">
                  <c:v>82.402102999999997</c:v>
                </c:pt>
                <c:pt idx="2388">
                  <c:v>82.424122999999994</c:v>
                </c:pt>
                <c:pt idx="2389">
                  <c:v>82.443066999999999</c:v>
                </c:pt>
                <c:pt idx="2390">
                  <c:v>82.447714000000005</c:v>
                </c:pt>
                <c:pt idx="2391">
                  <c:v>82.445884000000007</c:v>
                </c:pt>
                <c:pt idx="2392">
                  <c:v>82.442075000000003</c:v>
                </c:pt>
                <c:pt idx="2393">
                  <c:v>82.429584000000006</c:v>
                </c:pt>
                <c:pt idx="2394">
                  <c:v>82.411927000000006</c:v>
                </c:pt>
                <c:pt idx="2395">
                  <c:v>82.392325999999997</c:v>
                </c:pt>
                <c:pt idx="2396">
                  <c:v>82.370787000000007</c:v>
                </c:pt>
                <c:pt idx="2397">
                  <c:v>82.360625999999996</c:v>
                </c:pt>
                <c:pt idx="2398">
                  <c:v>82.377967999999996</c:v>
                </c:pt>
                <c:pt idx="2399">
                  <c:v>82.415301999999997</c:v>
                </c:pt>
                <c:pt idx="2400">
                  <c:v>82.445999999999998</c:v>
                </c:pt>
                <c:pt idx="2401">
                  <c:v>82.458890999999994</c:v>
                </c:pt>
                <c:pt idx="2402">
                  <c:v>82.463475000000003</c:v>
                </c:pt>
                <c:pt idx="2403">
                  <c:v>82.464686</c:v>
                </c:pt>
                <c:pt idx="2404">
                  <c:v>82.455406999999994</c:v>
                </c:pt>
                <c:pt idx="2405">
                  <c:v>82.437516000000002</c:v>
                </c:pt>
                <c:pt idx="2406">
                  <c:v>82.433920999999998</c:v>
                </c:pt>
                <c:pt idx="2407">
                  <c:v>82.458696000000003</c:v>
                </c:pt>
                <c:pt idx="2408">
                  <c:v>82.496351000000004</c:v>
                </c:pt>
                <c:pt idx="2409">
                  <c:v>82.524995000000004</c:v>
                </c:pt>
                <c:pt idx="2410">
                  <c:v>82.542708000000005</c:v>
                </c:pt>
                <c:pt idx="2411">
                  <c:v>82.560451999999998</c:v>
                </c:pt>
                <c:pt idx="2412">
                  <c:v>82.584052</c:v>
                </c:pt>
                <c:pt idx="2413">
                  <c:v>82.613146</c:v>
                </c:pt>
                <c:pt idx="2414">
                  <c:v>82.650328999999999</c:v>
                </c:pt>
                <c:pt idx="2415">
                  <c:v>82.695571000000001</c:v>
                </c:pt>
                <c:pt idx="2416">
                  <c:v>82.729810000000001</c:v>
                </c:pt>
                <c:pt idx="2417">
                  <c:v>82.748251999999994</c:v>
                </c:pt>
                <c:pt idx="2418">
                  <c:v>82.773529999999994</c:v>
                </c:pt>
                <c:pt idx="2419">
                  <c:v>82.813184000000007</c:v>
                </c:pt>
                <c:pt idx="2420">
                  <c:v>82.835026999999997</c:v>
                </c:pt>
                <c:pt idx="2421">
                  <c:v>82.818298999999996</c:v>
                </c:pt>
                <c:pt idx="2422">
                  <c:v>82.793357</c:v>
                </c:pt>
                <c:pt idx="2423">
                  <c:v>82.795841999999993</c:v>
                </c:pt>
                <c:pt idx="2424">
                  <c:v>82.828119000000001</c:v>
                </c:pt>
                <c:pt idx="2425">
                  <c:v>82.887753000000004</c:v>
                </c:pt>
                <c:pt idx="2426">
                  <c:v>82.941272999999995</c:v>
                </c:pt>
                <c:pt idx="2427">
                  <c:v>82.961055000000002</c:v>
                </c:pt>
                <c:pt idx="2428">
                  <c:v>82.969644000000002</c:v>
                </c:pt>
                <c:pt idx="2429">
                  <c:v>82.990457000000006</c:v>
                </c:pt>
                <c:pt idx="2430">
                  <c:v>83.023681999999994</c:v>
                </c:pt>
                <c:pt idx="2431">
                  <c:v>83.080997999999994</c:v>
                </c:pt>
                <c:pt idx="2432">
                  <c:v>83.143580999999998</c:v>
                </c:pt>
                <c:pt idx="2433">
                  <c:v>83.174773000000002</c:v>
                </c:pt>
                <c:pt idx="2434">
                  <c:v>83.177695999999997</c:v>
                </c:pt>
                <c:pt idx="2435">
                  <c:v>83.178240000000002</c:v>
                </c:pt>
                <c:pt idx="2436">
                  <c:v>83.174055999999993</c:v>
                </c:pt>
                <c:pt idx="2437">
                  <c:v>83.162861000000007</c:v>
                </c:pt>
                <c:pt idx="2438">
                  <c:v>83.161145000000005</c:v>
                </c:pt>
                <c:pt idx="2439">
                  <c:v>83.237454999999997</c:v>
                </c:pt>
                <c:pt idx="2440">
                  <c:v>83.370264000000006</c:v>
                </c:pt>
                <c:pt idx="2441">
                  <c:v>83.292176999999995</c:v>
                </c:pt>
                <c:pt idx="2442">
                  <c:v>83.165504999999996</c:v>
                </c:pt>
                <c:pt idx="2443">
                  <c:v>83.164253000000002</c:v>
                </c:pt>
                <c:pt idx="2444">
                  <c:v>83.144475</c:v>
                </c:pt>
                <c:pt idx="2445">
                  <c:v>83.128151000000003</c:v>
                </c:pt>
                <c:pt idx="2446">
                  <c:v>83.160174999999995</c:v>
                </c:pt>
                <c:pt idx="2447">
                  <c:v>83.209502999999998</c:v>
                </c:pt>
                <c:pt idx="2448">
                  <c:v>83.238529999999997</c:v>
                </c:pt>
                <c:pt idx="2449">
                  <c:v>83.251704000000004</c:v>
                </c:pt>
                <c:pt idx="2450">
                  <c:v>83.266613000000007</c:v>
                </c:pt>
                <c:pt idx="2451">
                  <c:v>83.290509</c:v>
                </c:pt>
                <c:pt idx="2452">
                  <c:v>83.312524999999994</c:v>
                </c:pt>
                <c:pt idx="2453">
                  <c:v>83.323035000000004</c:v>
                </c:pt>
                <c:pt idx="2454">
                  <c:v>83.326286999999994</c:v>
                </c:pt>
                <c:pt idx="2455">
                  <c:v>83.320048</c:v>
                </c:pt>
                <c:pt idx="2456">
                  <c:v>83.318996999999996</c:v>
                </c:pt>
                <c:pt idx="2457">
                  <c:v>83.362560000000002</c:v>
                </c:pt>
                <c:pt idx="2458">
                  <c:v>83.445432999999994</c:v>
                </c:pt>
                <c:pt idx="2459">
                  <c:v>83.463513000000006</c:v>
                </c:pt>
                <c:pt idx="2460">
                  <c:v>83.363101</c:v>
                </c:pt>
                <c:pt idx="2461">
                  <c:v>83.365689000000003</c:v>
                </c:pt>
                <c:pt idx="2462">
                  <c:v>83.467151000000001</c:v>
                </c:pt>
                <c:pt idx="2463">
                  <c:v>83.534105999999994</c:v>
                </c:pt>
                <c:pt idx="2464">
                  <c:v>83.549396000000002</c:v>
                </c:pt>
                <c:pt idx="2465">
                  <c:v>83.545925999999994</c:v>
                </c:pt>
                <c:pt idx="2466">
                  <c:v>83.542531999999994</c:v>
                </c:pt>
                <c:pt idx="2467">
                  <c:v>83.552441999999999</c:v>
                </c:pt>
                <c:pt idx="2468">
                  <c:v>83.598676999999995</c:v>
                </c:pt>
                <c:pt idx="2469">
                  <c:v>83.656047000000001</c:v>
                </c:pt>
                <c:pt idx="2470">
                  <c:v>83.705275999999998</c:v>
                </c:pt>
                <c:pt idx="2471">
                  <c:v>83.747444000000002</c:v>
                </c:pt>
                <c:pt idx="2472">
                  <c:v>83.785956999999996</c:v>
                </c:pt>
                <c:pt idx="2473">
                  <c:v>83.830456999999996</c:v>
                </c:pt>
                <c:pt idx="2474">
                  <c:v>83.890748000000002</c:v>
                </c:pt>
                <c:pt idx="2475">
                  <c:v>83.950907000000001</c:v>
                </c:pt>
                <c:pt idx="2476">
                  <c:v>83.986749000000003</c:v>
                </c:pt>
                <c:pt idx="2477">
                  <c:v>84.004239999999996</c:v>
                </c:pt>
                <c:pt idx="2478">
                  <c:v>84.003729000000007</c:v>
                </c:pt>
                <c:pt idx="2479">
                  <c:v>83.997801999999993</c:v>
                </c:pt>
                <c:pt idx="2480">
                  <c:v>84.020962999999995</c:v>
                </c:pt>
                <c:pt idx="2481">
                  <c:v>84.038525000000007</c:v>
                </c:pt>
                <c:pt idx="2482">
                  <c:v>84.038488000000001</c:v>
                </c:pt>
                <c:pt idx="2483">
                  <c:v>84.040581000000003</c:v>
                </c:pt>
                <c:pt idx="2484">
                  <c:v>84.065162999999998</c:v>
                </c:pt>
                <c:pt idx="2485">
                  <c:v>84.116821000000002</c:v>
                </c:pt>
                <c:pt idx="2486">
                  <c:v>84.186982999999998</c:v>
                </c:pt>
                <c:pt idx="2487">
                  <c:v>84.274565999999993</c:v>
                </c:pt>
                <c:pt idx="2488">
                  <c:v>84.365148000000005</c:v>
                </c:pt>
                <c:pt idx="2489">
                  <c:v>84.422021000000001</c:v>
                </c:pt>
                <c:pt idx="2490">
                  <c:v>84.429222999999993</c:v>
                </c:pt>
                <c:pt idx="2491">
                  <c:v>84.421648000000005</c:v>
                </c:pt>
                <c:pt idx="2492">
                  <c:v>84.452380000000005</c:v>
                </c:pt>
                <c:pt idx="2493">
                  <c:v>84.500977000000006</c:v>
                </c:pt>
                <c:pt idx="2494">
                  <c:v>84.592793999999998</c:v>
                </c:pt>
                <c:pt idx="2495">
                  <c:v>84.684849</c:v>
                </c:pt>
                <c:pt idx="2496">
                  <c:v>84.722932</c:v>
                </c:pt>
                <c:pt idx="2497">
                  <c:v>84.736301999999995</c:v>
                </c:pt>
                <c:pt idx="2498">
                  <c:v>84.763555999999994</c:v>
                </c:pt>
                <c:pt idx="2499">
                  <c:v>84.808653000000007</c:v>
                </c:pt>
                <c:pt idx="2500">
                  <c:v>84.836799999999997</c:v>
                </c:pt>
                <c:pt idx="2501">
                  <c:v>84.815336000000002</c:v>
                </c:pt>
                <c:pt idx="2502">
                  <c:v>84.726406999999995</c:v>
                </c:pt>
                <c:pt idx="2503">
                  <c:v>84.568647999999996</c:v>
                </c:pt>
                <c:pt idx="2504">
                  <c:v>84.410116000000002</c:v>
                </c:pt>
                <c:pt idx="2505">
                  <c:v>84.319883000000004</c:v>
                </c:pt>
                <c:pt idx="2506">
                  <c:v>84.281211999999996</c:v>
                </c:pt>
                <c:pt idx="2507">
                  <c:v>84.260074000000003</c:v>
                </c:pt>
                <c:pt idx="2508">
                  <c:v>84.250264000000001</c:v>
                </c:pt>
                <c:pt idx="2509">
                  <c:v>84.247451999999996</c:v>
                </c:pt>
                <c:pt idx="2510">
                  <c:v>84.254728999999998</c:v>
                </c:pt>
                <c:pt idx="2511">
                  <c:v>84.307604999999995</c:v>
                </c:pt>
                <c:pt idx="2512">
                  <c:v>84.415111999999993</c:v>
                </c:pt>
                <c:pt idx="2513">
                  <c:v>84.541922</c:v>
                </c:pt>
                <c:pt idx="2514">
                  <c:v>84.666521000000003</c:v>
                </c:pt>
                <c:pt idx="2515">
                  <c:v>84.789043000000007</c:v>
                </c:pt>
                <c:pt idx="2516">
                  <c:v>84.903041999999999</c:v>
                </c:pt>
                <c:pt idx="2517">
                  <c:v>85.012608999999998</c:v>
                </c:pt>
                <c:pt idx="2518">
                  <c:v>85.122567000000004</c:v>
                </c:pt>
                <c:pt idx="2519">
                  <c:v>85.228786999999997</c:v>
                </c:pt>
                <c:pt idx="2520">
                  <c:v>85.322875999999994</c:v>
                </c:pt>
                <c:pt idx="2521">
                  <c:v>85.400082999999995</c:v>
                </c:pt>
                <c:pt idx="2522">
                  <c:v>85.454516999999996</c:v>
                </c:pt>
                <c:pt idx="2523">
                  <c:v>85.473491999999993</c:v>
                </c:pt>
                <c:pt idx="2524">
                  <c:v>85.459084000000004</c:v>
                </c:pt>
                <c:pt idx="2525">
                  <c:v>85.422393</c:v>
                </c:pt>
                <c:pt idx="2526">
                  <c:v>85.332053999999999</c:v>
                </c:pt>
                <c:pt idx="2527">
                  <c:v>85.088863000000003</c:v>
                </c:pt>
                <c:pt idx="2528">
                  <c:v>84.739682000000002</c:v>
                </c:pt>
                <c:pt idx="2529">
                  <c:v>84.446465000000003</c:v>
                </c:pt>
                <c:pt idx="2530">
                  <c:v>84.198603000000006</c:v>
                </c:pt>
                <c:pt idx="2531">
                  <c:v>83.948476999999997</c:v>
                </c:pt>
                <c:pt idx="2532">
                  <c:v>83.705157</c:v>
                </c:pt>
                <c:pt idx="2533">
                  <c:v>83.482026000000005</c:v>
                </c:pt>
                <c:pt idx="2534">
                  <c:v>83.262589000000006</c:v>
                </c:pt>
                <c:pt idx="2535">
                  <c:v>83.022566999999995</c:v>
                </c:pt>
                <c:pt idx="2536">
                  <c:v>82.805710000000005</c:v>
                </c:pt>
                <c:pt idx="2537">
                  <c:v>82.667471000000006</c:v>
                </c:pt>
                <c:pt idx="2538">
                  <c:v>82.582492000000002</c:v>
                </c:pt>
                <c:pt idx="2539">
                  <c:v>82.514094</c:v>
                </c:pt>
                <c:pt idx="2540">
                  <c:v>82.453259000000003</c:v>
                </c:pt>
                <c:pt idx="2541">
                  <c:v>82.419004000000001</c:v>
                </c:pt>
                <c:pt idx="2542">
                  <c:v>82.404404999999997</c:v>
                </c:pt>
                <c:pt idx="2543">
                  <c:v>82.397064999999998</c:v>
                </c:pt>
                <c:pt idx="2544">
                  <c:v>82.485755999999995</c:v>
                </c:pt>
                <c:pt idx="2545">
                  <c:v>82.625794999999997</c:v>
                </c:pt>
                <c:pt idx="2546">
                  <c:v>82.750506999999999</c:v>
                </c:pt>
                <c:pt idx="2547">
                  <c:v>82.869155000000006</c:v>
                </c:pt>
                <c:pt idx="2548">
                  <c:v>82.991373999999993</c:v>
                </c:pt>
                <c:pt idx="2549">
                  <c:v>83.100595999999996</c:v>
                </c:pt>
                <c:pt idx="2550">
                  <c:v>83.186166</c:v>
                </c:pt>
                <c:pt idx="2551">
                  <c:v>83.264961999999997</c:v>
                </c:pt>
                <c:pt idx="2552">
                  <c:v>83.358922000000007</c:v>
                </c:pt>
                <c:pt idx="2553">
                  <c:v>83.454802999999998</c:v>
                </c:pt>
                <c:pt idx="2554">
                  <c:v>83.535297</c:v>
                </c:pt>
                <c:pt idx="2555">
                  <c:v>83.597837999999996</c:v>
                </c:pt>
                <c:pt idx="2556">
                  <c:v>83.655609999999996</c:v>
                </c:pt>
                <c:pt idx="2557">
                  <c:v>83.724779999999996</c:v>
                </c:pt>
                <c:pt idx="2558">
                  <c:v>83.806250000000006</c:v>
                </c:pt>
                <c:pt idx="2559">
                  <c:v>83.888324999999995</c:v>
                </c:pt>
                <c:pt idx="2560">
                  <c:v>83.961116000000004</c:v>
                </c:pt>
                <c:pt idx="2561">
                  <c:v>84.034447999999998</c:v>
                </c:pt>
                <c:pt idx="2562">
                  <c:v>84.109177000000003</c:v>
                </c:pt>
                <c:pt idx="2563">
                  <c:v>84.150137999999998</c:v>
                </c:pt>
                <c:pt idx="2564">
                  <c:v>84.148262000000003</c:v>
                </c:pt>
                <c:pt idx="2565">
                  <c:v>84.155997999999997</c:v>
                </c:pt>
                <c:pt idx="2566">
                  <c:v>84.187678000000005</c:v>
                </c:pt>
                <c:pt idx="2567">
                  <c:v>84.236266000000001</c:v>
                </c:pt>
                <c:pt idx="2568">
                  <c:v>84.289720000000003</c:v>
                </c:pt>
                <c:pt idx="2569">
                  <c:v>84.321189000000004</c:v>
                </c:pt>
                <c:pt idx="2570">
                  <c:v>84.310123000000004</c:v>
                </c:pt>
                <c:pt idx="2571">
                  <c:v>84.270439999999994</c:v>
                </c:pt>
                <c:pt idx="2572">
                  <c:v>84.234579999999994</c:v>
                </c:pt>
                <c:pt idx="2573">
                  <c:v>84.210042999999999</c:v>
                </c:pt>
                <c:pt idx="2574">
                  <c:v>84.194629000000006</c:v>
                </c:pt>
                <c:pt idx="2575">
                  <c:v>84.177387999999993</c:v>
                </c:pt>
                <c:pt idx="2576">
                  <c:v>84.144183999999996</c:v>
                </c:pt>
                <c:pt idx="2577">
                  <c:v>84.106240999999997</c:v>
                </c:pt>
                <c:pt idx="2578">
                  <c:v>84.078616999999994</c:v>
                </c:pt>
                <c:pt idx="2579">
                  <c:v>84.057931999999994</c:v>
                </c:pt>
                <c:pt idx="2580">
                  <c:v>84.010560999999996</c:v>
                </c:pt>
                <c:pt idx="2581">
                  <c:v>83.903661</c:v>
                </c:pt>
                <c:pt idx="2582">
                  <c:v>83.792075999999994</c:v>
                </c:pt>
                <c:pt idx="2583">
                  <c:v>83.728102000000007</c:v>
                </c:pt>
                <c:pt idx="2584">
                  <c:v>83.698024000000004</c:v>
                </c:pt>
                <c:pt idx="2585">
                  <c:v>83.693816999999996</c:v>
                </c:pt>
                <c:pt idx="2586">
                  <c:v>83.709282999999999</c:v>
                </c:pt>
                <c:pt idx="2587">
                  <c:v>83.725972999999996</c:v>
                </c:pt>
                <c:pt idx="2588">
                  <c:v>83.732220999999996</c:v>
                </c:pt>
                <c:pt idx="2589">
                  <c:v>83.735337000000001</c:v>
                </c:pt>
                <c:pt idx="2590">
                  <c:v>83.741482000000005</c:v>
                </c:pt>
                <c:pt idx="2591">
                  <c:v>83.743184999999997</c:v>
                </c:pt>
                <c:pt idx="2592">
                  <c:v>83.737461999999994</c:v>
                </c:pt>
                <c:pt idx="2593">
                  <c:v>83.725430000000003</c:v>
                </c:pt>
                <c:pt idx="2594">
                  <c:v>83.706044000000006</c:v>
                </c:pt>
                <c:pt idx="2595">
                  <c:v>83.666222000000005</c:v>
                </c:pt>
                <c:pt idx="2596">
                  <c:v>83.604804000000001</c:v>
                </c:pt>
                <c:pt idx="2597">
                  <c:v>83.547610000000006</c:v>
                </c:pt>
                <c:pt idx="2598">
                  <c:v>83.507267999999996</c:v>
                </c:pt>
                <c:pt idx="2599">
                  <c:v>83.471315000000004</c:v>
                </c:pt>
                <c:pt idx="2600">
                  <c:v>83.413820999999999</c:v>
                </c:pt>
                <c:pt idx="2601">
                  <c:v>83.327343999999997</c:v>
                </c:pt>
                <c:pt idx="2602">
                  <c:v>83.239176999999998</c:v>
                </c:pt>
                <c:pt idx="2603">
                  <c:v>83.159869</c:v>
                </c:pt>
                <c:pt idx="2604">
                  <c:v>83.070542000000003</c:v>
                </c:pt>
                <c:pt idx="2605">
                  <c:v>82.964979</c:v>
                </c:pt>
                <c:pt idx="2606">
                  <c:v>82.872592999999995</c:v>
                </c:pt>
                <c:pt idx="2607">
                  <c:v>82.805511999999993</c:v>
                </c:pt>
                <c:pt idx="2608">
                  <c:v>82.747909000000007</c:v>
                </c:pt>
                <c:pt idx="2609">
                  <c:v>82.692837999999995</c:v>
                </c:pt>
                <c:pt idx="2610">
                  <c:v>82.639560000000003</c:v>
                </c:pt>
                <c:pt idx="2611">
                  <c:v>82.575787000000005</c:v>
                </c:pt>
                <c:pt idx="2612">
                  <c:v>82.484752999999998</c:v>
                </c:pt>
                <c:pt idx="2613">
                  <c:v>82.377020999999999</c:v>
                </c:pt>
                <c:pt idx="2614">
                  <c:v>82.288756000000006</c:v>
                </c:pt>
                <c:pt idx="2615">
                  <c:v>82.224159999999998</c:v>
                </c:pt>
                <c:pt idx="2616">
                  <c:v>82.163719999999998</c:v>
                </c:pt>
                <c:pt idx="2617">
                  <c:v>82.100352999999998</c:v>
                </c:pt>
                <c:pt idx="2618">
                  <c:v>82.034002999999998</c:v>
                </c:pt>
                <c:pt idx="2619">
                  <c:v>81.968898999999993</c:v>
                </c:pt>
                <c:pt idx="2620">
                  <c:v>81.916494</c:v>
                </c:pt>
                <c:pt idx="2621">
                  <c:v>81.891655</c:v>
                </c:pt>
                <c:pt idx="2622">
                  <c:v>81.899788000000001</c:v>
                </c:pt>
                <c:pt idx="2623">
                  <c:v>81.934078999999997</c:v>
                </c:pt>
                <c:pt idx="2624">
                  <c:v>81.991380000000007</c:v>
                </c:pt>
                <c:pt idx="2625">
                  <c:v>82.079297999999994</c:v>
                </c:pt>
                <c:pt idx="2626">
                  <c:v>82.200160999999994</c:v>
                </c:pt>
                <c:pt idx="2627">
                  <c:v>82.331515999999993</c:v>
                </c:pt>
                <c:pt idx="2628">
                  <c:v>82.445195999999996</c:v>
                </c:pt>
                <c:pt idx="2629">
                  <c:v>82.527754000000002</c:v>
                </c:pt>
                <c:pt idx="2630">
                  <c:v>82.578091000000001</c:v>
                </c:pt>
                <c:pt idx="2631">
                  <c:v>82.598659999999995</c:v>
                </c:pt>
                <c:pt idx="2632">
                  <c:v>82.601663000000002</c:v>
                </c:pt>
                <c:pt idx="2633">
                  <c:v>82.603189999999998</c:v>
                </c:pt>
                <c:pt idx="2634">
                  <c:v>82.603847999999999</c:v>
                </c:pt>
                <c:pt idx="2635">
                  <c:v>82.595072000000002</c:v>
                </c:pt>
                <c:pt idx="2636">
                  <c:v>82.576659000000006</c:v>
                </c:pt>
                <c:pt idx="2637">
                  <c:v>82.560840999999996</c:v>
                </c:pt>
                <c:pt idx="2638">
                  <c:v>82.559368000000006</c:v>
                </c:pt>
                <c:pt idx="2639">
                  <c:v>82.566886999999994</c:v>
                </c:pt>
                <c:pt idx="2640">
                  <c:v>82.573554000000001</c:v>
                </c:pt>
                <c:pt idx="2641">
                  <c:v>82.583287999999996</c:v>
                </c:pt>
                <c:pt idx="2642">
                  <c:v>82.605787000000007</c:v>
                </c:pt>
                <c:pt idx="2643">
                  <c:v>82.642703999999995</c:v>
                </c:pt>
                <c:pt idx="2644">
                  <c:v>82.684535999999994</c:v>
                </c:pt>
                <c:pt idx="2645">
                  <c:v>82.714797000000004</c:v>
                </c:pt>
                <c:pt idx="2646">
                  <c:v>82.719967999999994</c:v>
                </c:pt>
                <c:pt idx="2647">
                  <c:v>82.702951999999996</c:v>
                </c:pt>
                <c:pt idx="2648">
                  <c:v>82.686783000000005</c:v>
                </c:pt>
                <c:pt idx="2649">
                  <c:v>82.690979999999996</c:v>
                </c:pt>
                <c:pt idx="2650">
                  <c:v>82.717684000000006</c:v>
                </c:pt>
                <c:pt idx="2651">
                  <c:v>82.749922999999995</c:v>
                </c:pt>
                <c:pt idx="2652">
                  <c:v>82.768749</c:v>
                </c:pt>
                <c:pt idx="2653">
                  <c:v>82.769182999999998</c:v>
                </c:pt>
                <c:pt idx="2654">
                  <c:v>82.760487999999995</c:v>
                </c:pt>
                <c:pt idx="2655">
                  <c:v>82.757842999999994</c:v>
                </c:pt>
                <c:pt idx="2656">
                  <c:v>82.771665999999996</c:v>
                </c:pt>
                <c:pt idx="2657">
                  <c:v>82.798327999999998</c:v>
                </c:pt>
                <c:pt idx="2658">
                  <c:v>82.820357999999999</c:v>
                </c:pt>
                <c:pt idx="2659">
                  <c:v>82.816417999999999</c:v>
                </c:pt>
                <c:pt idx="2660">
                  <c:v>82.778623999999994</c:v>
                </c:pt>
                <c:pt idx="2661">
                  <c:v>82.730384000000001</c:v>
                </c:pt>
                <c:pt idx="2662">
                  <c:v>82.705673000000004</c:v>
                </c:pt>
                <c:pt idx="2663">
                  <c:v>82.710893999999996</c:v>
                </c:pt>
                <c:pt idx="2664">
                  <c:v>82.732094000000004</c:v>
                </c:pt>
                <c:pt idx="2665">
                  <c:v>82.753338999999997</c:v>
                </c:pt>
                <c:pt idx="2666">
                  <c:v>82.762551999999999</c:v>
                </c:pt>
                <c:pt idx="2667">
                  <c:v>82.757475999999997</c:v>
                </c:pt>
                <c:pt idx="2668">
                  <c:v>82.747428999999997</c:v>
                </c:pt>
                <c:pt idx="2669">
                  <c:v>82.742255999999998</c:v>
                </c:pt>
                <c:pt idx="2670">
                  <c:v>82.741299999999995</c:v>
                </c:pt>
                <c:pt idx="2671">
                  <c:v>82.737020000000001</c:v>
                </c:pt>
                <c:pt idx="2672">
                  <c:v>82.728022999999993</c:v>
                </c:pt>
                <c:pt idx="2673">
                  <c:v>82.719943999999998</c:v>
                </c:pt>
                <c:pt idx="2674">
                  <c:v>82.718196000000006</c:v>
                </c:pt>
                <c:pt idx="2675">
                  <c:v>82.72287</c:v>
                </c:pt>
                <c:pt idx="2676">
                  <c:v>82.731589999999997</c:v>
                </c:pt>
                <c:pt idx="2677">
                  <c:v>82.741333999999995</c:v>
                </c:pt>
                <c:pt idx="2678">
                  <c:v>82.745706999999996</c:v>
                </c:pt>
                <c:pt idx="2679">
                  <c:v>82.736020999999994</c:v>
                </c:pt>
                <c:pt idx="2680">
                  <c:v>82.707567999999995</c:v>
                </c:pt>
                <c:pt idx="2681">
                  <c:v>82.664270000000002</c:v>
                </c:pt>
                <c:pt idx="2682">
                  <c:v>82.615864000000002</c:v>
                </c:pt>
                <c:pt idx="2683">
                  <c:v>82.570279999999997</c:v>
                </c:pt>
                <c:pt idx="2684">
                  <c:v>82.528219000000007</c:v>
                </c:pt>
                <c:pt idx="2685">
                  <c:v>82.483577999999994</c:v>
                </c:pt>
                <c:pt idx="2686">
                  <c:v>82.428822999999994</c:v>
                </c:pt>
                <c:pt idx="2687">
                  <c:v>82.364652000000007</c:v>
                </c:pt>
                <c:pt idx="2688">
                  <c:v>82.302341999999996</c:v>
                </c:pt>
                <c:pt idx="2689">
                  <c:v>82.249728000000005</c:v>
                </c:pt>
                <c:pt idx="2690">
                  <c:v>82.201511999999994</c:v>
                </c:pt>
                <c:pt idx="2691">
                  <c:v>82.149224000000004</c:v>
                </c:pt>
                <c:pt idx="2692">
                  <c:v>82.094549999999998</c:v>
                </c:pt>
                <c:pt idx="2693">
                  <c:v>82.043626000000003</c:v>
                </c:pt>
                <c:pt idx="2694">
                  <c:v>81.995416000000006</c:v>
                </c:pt>
                <c:pt idx="2695">
                  <c:v>81.944102000000001</c:v>
                </c:pt>
                <c:pt idx="2696">
                  <c:v>81.891254000000004</c:v>
                </c:pt>
                <c:pt idx="2697">
                  <c:v>81.843675000000005</c:v>
                </c:pt>
                <c:pt idx="2698">
                  <c:v>81.800387999999998</c:v>
                </c:pt>
                <c:pt idx="2699">
                  <c:v>81.753095999999999</c:v>
                </c:pt>
                <c:pt idx="2700">
                  <c:v>81.699309999999997</c:v>
                </c:pt>
                <c:pt idx="2701">
                  <c:v>81.644796999999997</c:v>
                </c:pt>
                <c:pt idx="2702">
                  <c:v>81.593563000000003</c:v>
                </c:pt>
                <c:pt idx="2703">
                  <c:v>81.546848999999995</c:v>
                </c:pt>
                <c:pt idx="2704">
                  <c:v>81.509651000000005</c:v>
                </c:pt>
                <c:pt idx="2705">
                  <c:v>81.484933999999996</c:v>
                </c:pt>
                <c:pt idx="2706">
                  <c:v>81.460830000000001</c:v>
                </c:pt>
                <c:pt idx="2707">
                  <c:v>81.417056000000002</c:v>
                </c:pt>
                <c:pt idx="2708">
                  <c:v>81.346007999999998</c:v>
                </c:pt>
                <c:pt idx="2709">
                  <c:v>81.257228999999995</c:v>
                </c:pt>
                <c:pt idx="2710">
                  <c:v>81.161818999999994</c:v>
                </c:pt>
                <c:pt idx="2711">
                  <c:v>81.065839999999994</c:v>
                </c:pt>
                <c:pt idx="2712">
                  <c:v>80.980052000000001</c:v>
                </c:pt>
                <c:pt idx="2713">
                  <c:v>80.918280999999993</c:v>
                </c:pt>
                <c:pt idx="2714">
                  <c:v>80.879233999999997</c:v>
                </c:pt>
                <c:pt idx="2715">
                  <c:v>80.845500000000001</c:v>
                </c:pt>
                <c:pt idx="2716">
                  <c:v>80.806146999999996</c:v>
                </c:pt>
                <c:pt idx="2717">
                  <c:v>80.767090999999994</c:v>
                </c:pt>
                <c:pt idx="2718">
                  <c:v>80.735991999999996</c:v>
                </c:pt>
                <c:pt idx="2719">
                  <c:v>80.710691999999995</c:v>
                </c:pt>
                <c:pt idx="2720">
                  <c:v>80.686730999999995</c:v>
                </c:pt>
                <c:pt idx="2721">
                  <c:v>80.663514000000006</c:v>
                </c:pt>
                <c:pt idx="2722">
                  <c:v>80.636054999999999</c:v>
                </c:pt>
                <c:pt idx="2723">
                  <c:v>80.593633999999994</c:v>
                </c:pt>
                <c:pt idx="2724">
                  <c:v>80.534008999999998</c:v>
                </c:pt>
                <c:pt idx="2725">
                  <c:v>80.468692000000004</c:v>
                </c:pt>
                <c:pt idx="2726">
                  <c:v>80.407353999999998</c:v>
                </c:pt>
                <c:pt idx="2727">
                  <c:v>80.346446999999998</c:v>
                </c:pt>
                <c:pt idx="2728">
                  <c:v>80.280089000000004</c:v>
                </c:pt>
                <c:pt idx="2729">
                  <c:v>80.212766000000002</c:v>
                </c:pt>
                <c:pt idx="2730">
                  <c:v>80.153358999999995</c:v>
                </c:pt>
                <c:pt idx="2731">
                  <c:v>80.105512000000004</c:v>
                </c:pt>
                <c:pt idx="2732">
                  <c:v>80.071213</c:v>
                </c:pt>
                <c:pt idx="2733">
                  <c:v>80.053533000000002</c:v>
                </c:pt>
                <c:pt idx="2734">
                  <c:v>80.047008000000005</c:v>
                </c:pt>
                <c:pt idx="2735">
                  <c:v>80.034936000000002</c:v>
                </c:pt>
                <c:pt idx="2736">
                  <c:v>80.004778999999999</c:v>
                </c:pt>
                <c:pt idx="2737">
                  <c:v>79.959367</c:v>
                </c:pt>
                <c:pt idx="2738">
                  <c:v>79.907974999999993</c:v>
                </c:pt>
                <c:pt idx="2739">
                  <c:v>79.855348000000006</c:v>
                </c:pt>
                <c:pt idx="2740">
                  <c:v>79.804520999999994</c:v>
                </c:pt>
                <c:pt idx="2741">
                  <c:v>79.762590000000003</c:v>
                </c:pt>
                <c:pt idx="2742">
                  <c:v>79.735923999999997</c:v>
                </c:pt>
                <c:pt idx="2743">
                  <c:v>79.725703999999993</c:v>
                </c:pt>
                <c:pt idx="2744">
                  <c:v>79.731786</c:v>
                </c:pt>
                <c:pt idx="2745">
                  <c:v>79.753707000000006</c:v>
                </c:pt>
                <c:pt idx="2746">
                  <c:v>79.786248000000001</c:v>
                </c:pt>
                <c:pt idx="2747">
                  <c:v>79.822230000000005</c:v>
                </c:pt>
                <c:pt idx="2748">
                  <c:v>79.859593000000004</c:v>
                </c:pt>
                <c:pt idx="2749">
                  <c:v>79.896281000000002</c:v>
                </c:pt>
                <c:pt idx="2750">
                  <c:v>79.919936000000007</c:v>
                </c:pt>
                <c:pt idx="2751">
                  <c:v>79.916593000000006</c:v>
                </c:pt>
                <c:pt idx="2752">
                  <c:v>79.890759000000003</c:v>
                </c:pt>
                <c:pt idx="2753">
                  <c:v>79.862983999999997</c:v>
                </c:pt>
                <c:pt idx="2754">
                  <c:v>79.843163000000004</c:v>
                </c:pt>
                <c:pt idx="2755">
                  <c:v>79.819647000000003</c:v>
                </c:pt>
                <c:pt idx="2756">
                  <c:v>79.779954000000004</c:v>
                </c:pt>
                <c:pt idx="2757">
                  <c:v>79.727722</c:v>
                </c:pt>
                <c:pt idx="2758">
                  <c:v>79.672402000000005</c:v>
                </c:pt>
                <c:pt idx="2759">
                  <c:v>79.617502000000002</c:v>
                </c:pt>
                <c:pt idx="2760">
                  <c:v>79.568370000000002</c:v>
                </c:pt>
                <c:pt idx="2761">
                  <c:v>79.535717000000005</c:v>
                </c:pt>
                <c:pt idx="2762">
                  <c:v>79.518298999999999</c:v>
                </c:pt>
                <c:pt idx="2763">
                  <c:v>79.494607000000002</c:v>
                </c:pt>
                <c:pt idx="2764">
                  <c:v>79.445789000000005</c:v>
                </c:pt>
                <c:pt idx="2765">
                  <c:v>79.378563999999997</c:v>
                </c:pt>
                <c:pt idx="2766">
                  <c:v>79.314914999999999</c:v>
                </c:pt>
                <c:pt idx="2767">
                  <c:v>79.267301000000003</c:v>
                </c:pt>
                <c:pt idx="2768">
                  <c:v>79.234652999999994</c:v>
                </c:pt>
                <c:pt idx="2769">
                  <c:v>79.213627000000002</c:v>
                </c:pt>
                <c:pt idx="2770">
                  <c:v>79.200901999999999</c:v>
                </c:pt>
                <c:pt idx="2771">
                  <c:v>79.190702999999999</c:v>
                </c:pt>
                <c:pt idx="2772">
                  <c:v>79.181602999999996</c:v>
                </c:pt>
                <c:pt idx="2773">
                  <c:v>79.181832</c:v>
                </c:pt>
                <c:pt idx="2774">
                  <c:v>79.199290000000005</c:v>
                </c:pt>
                <c:pt idx="2775">
                  <c:v>79.229994000000005</c:v>
                </c:pt>
                <c:pt idx="2776">
                  <c:v>79.263401999999999</c:v>
                </c:pt>
                <c:pt idx="2777">
                  <c:v>79.295188999999993</c:v>
                </c:pt>
                <c:pt idx="2778">
                  <c:v>79.329239000000001</c:v>
                </c:pt>
                <c:pt idx="2779">
                  <c:v>79.371465000000001</c:v>
                </c:pt>
                <c:pt idx="2780">
                  <c:v>79.426085999999998</c:v>
                </c:pt>
                <c:pt idx="2781">
                  <c:v>79.493606999999997</c:v>
                </c:pt>
                <c:pt idx="2782">
                  <c:v>79.569106000000005</c:v>
                </c:pt>
                <c:pt idx="2783">
                  <c:v>79.646882000000005</c:v>
                </c:pt>
                <c:pt idx="2784">
                  <c:v>79.728069000000005</c:v>
                </c:pt>
                <c:pt idx="2785">
                  <c:v>79.817926</c:v>
                </c:pt>
                <c:pt idx="2786">
                  <c:v>79.914597999999998</c:v>
                </c:pt>
                <c:pt idx="2787">
                  <c:v>80.006074999999996</c:v>
                </c:pt>
                <c:pt idx="2788">
                  <c:v>80.078924000000001</c:v>
                </c:pt>
                <c:pt idx="2789">
                  <c:v>80.124645999999998</c:v>
                </c:pt>
                <c:pt idx="2790">
                  <c:v>80.139268000000001</c:v>
                </c:pt>
                <c:pt idx="2791">
                  <c:v>80.125034999999997</c:v>
                </c:pt>
                <c:pt idx="2792">
                  <c:v>80.093269000000006</c:v>
                </c:pt>
                <c:pt idx="2793">
                  <c:v>80.057844000000003</c:v>
                </c:pt>
                <c:pt idx="2794">
                  <c:v>80.023752000000002</c:v>
                </c:pt>
                <c:pt idx="2795">
                  <c:v>79.989087999999995</c:v>
                </c:pt>
                <c:pt idx="2796">
                  <c:v>79.958203999999995</c:v>
                </c:pt>
                <c:pt idx="2797">
                  <c:v>79.941799000000003</c:v>
                </c:pt>
                <c:pt idx="2798">
                  <c:v>79.941514999999995</c:v>
                </c:pt>
                <c:pt idx="2799">
                  <c:v>79.947029000000001</c:v>
                </c:pt>
                <c:pt idx="2800">
                  <c:v>79.954267999999999</c:v>
                </c:pt>
                <c:pt idx="2801">
                  <c:v>79.975368000000003</c:v>
                </c:pt>
                <c:pt idx="2802">
                  <c:v>80.022046000000003</c:v>
                </c:pt>
                <c:pt idx="2803">
                  <c:v>80.086540999999997</c:v>
                </c:pt>
                <c:pt idx="2804">
                  <c:v>80.147880000000001</c:v>
                </c:pt>
                <c:pt idx="2805">
                  <c:v>80.193746000000004</c:v>
                </c:pt>
                <c:pt idx="2806">
                  <c:v>80.231566000000001</c:v>
                </c:pt>
                <c:pt idx="2807">
                  <c:v>80.279668000000001</c:v>
                </c:pt>
                <c:pt idx="2808">
                  <c:v>80.349379999999996</c:v>
                </c:pt>
                <c:pt idx="2809">
                  <c:v>80.434303999999997</c:v>
                </c:pt>
                <c:pt idx="2810">
                  <c:v>80.517121000000003</c:v>
                </c:pt>
                <c:pt idx="2811">
                  <c:v>80.587807999999995</c:v>
                </c:pt>
                <c:pt idx="2812">
                  <c:v>80.650881999999996</c:v>
                </c:pt>
                <c:pt idx="2813">
                  <c:v>80.712793000000005</c:v>
                </c:pt>
                <c:pt idx="2814">
                  <c:v>80.770351000000005</c:v>
                </c:pt>
                <c:pt idx="2815">
                  <c:v>80.818951999999996</c:v>
                </c:pt>
                <c:pt idx="2816">
                  <c:v>80.864395000000002</c:v>
                </c:pt>
                <c:pt idx="2817">
                  <c:v>80.915226000000004</c:v>
                </c:pt>
                <c:pt idx="2818">
                  <c:v>80.968575999999999</c:v>
                </c:pt>
                <c:pt idx="2819">
                  <c:v>81.015946999999997</c:v>
                </c:pt>
                <c:pt idx="2820">
                  <c:v>81.059531000000007</c:v>
                </c:pt>
                <c:pt idx="2821">
                  <c:v>81.108812999999998</c:v>
                </c:pt>
                <c:pt idx="2822">
                  <c:v>81.161760000000001</c:v>
                </c:pt>
                <c:pt idx="2823">
                  <c:v>81.203770000000006</c:v>
                </c:pt>
                <c:pt idx="2824">
                  <c:v>81.227664000000004</c:v>
                </c:pt>
                <c:pt idx="2825">
                  <c:v>81.242112000000006</c:v>
                </c:pt>
                <c:pt idx="2826">
                  <c:v>81.257074000000003</c:v>
                </c:pt>
                <c:pt idx="2827">
                  <c:v>81.272424999999998</c:v>
                </c:pt>
                <c:pt idx="2828">
                  <c:v>81.286313000000007</c:v>
                </c:pt>
                <c:pt idx="2829">
                  <c:v>81.304597999999999</c:v>
                </c:pt>
                <c:pt idx="2830">
                  <c:v>81.335728000000003</c:v>
                </c:pt>
                <c:pt idx="2831">
                  <c:v>81.383488999999997</c:v>
                </c:pt>
                <c:pt idx="2832">
                  <c:v>81.448418000000004</c:v>
                </c:pt>
                <c:pt idx="2833">
                  <c:v>81.527578000000005</c:v>
                </c:pt>
                <c:pt idx="2834">
                  <c:v>81.608119000000002</c:v>
                </c:pt>
                <c:pt idx="2835">
                  <c:v>81.669931000000005</c:v>
                </c:pt>
                <c:pt idx="2836">
                  <c:v>81.702141999999995</c:v>
                </c:pt>
                <c:pt idx="2837">
                  <c:v>81.713403</c:v>
                </c:pt>
                <c:pt idx="2838">
                  <c:v>81.722204000000005</c:v>
                </c:pt>
                <c:pt idx="2839">
                  <c:v>81.740089999999995</c:v>
                </c:pt>
                <c:pt idx="2840">
                  <c:v>81.765445</c:v>
                </c:pt>
                <c:pt idx="2841">
                  <c:v>81.788027</c:v>
                </c:pt>
                <c:pt idx="2842">
                  <c:v>81.797687999999994</c:v>
                </c:pt>
                <c:pt idx="2843">
                  <c:v>81.794250000000005</c:v>
                </c:pt>
                <c:pt idx="2844">
                  <c:v>81.789860000000004</c:v>
                </c:pt>
                <c:pt idx="2845">
                  <c:v>81.795736000000005</c:v>
                </c:pt>
                <c:pt idx="2846">
                  <c:v>81.806676999999993</c:v>
                </c:pt>
                <c:pt idx="2847">
                  <c:v>81.807303000000005</c:v>
                </c:pt>
                <c:pt idx="2848">
                  <c:v>81.795025999999993</c:v>
                </c:pt>
                <c:pt idx="2849">
                  <c:v>81.786441999999994</c:v>
                </c:pt>
                <c:pt idx="2850">
                  <c:v>81.796441000000002</c:v>
                </c:pt>
                <c:pt idx="2851">
                  <c:v>81.820415999999994</c:v>
                </c:pt>
                <c:pt idx="2852">
                  <c:v>81.843699000000001</c:v>
                </c:pt>
                <c:pt idx="2853">
                  <c:v>81.860422999999997</c:v>
                </c:pt>
                <c:pt idx="2854">
                  <c:v>81.875506999999999</c:v>
                </c:pt>
                <c:pt idx="2855">
                  <c:v>81.894357999999997</c:v>
                </c:pt>
                <c:pt idx="2856">
                  <c:v>81.919404</c:v>
                </c:pt>
                <c:pt idx="2857">
                  <c:v>81.953941999999998</c:v>
                </c:pt>
                <c:pt idx="2858">
                  <c:v>82.001283999999998</c:v>
                </c:pt>
                <c:pt idx="2859">
                  <c:v>82.059617000000003</c:v>
                </c:pt>
                <c:pt idx="2860">
                  <c:v>82.121996999999993</c:v>
                </c:pt>
                <c:pt idx="2861">
                  <c:v>82.181309999999996</c:v>
                </c:pt>
                <c:pt idx="2862">
                  <c:v>82.232701000000006</c:v>
                </c:pt>
                <c:pt idx="2863">
                  <c:v>82.272148999999999</c:v>
                </c:pt>
                <c:pt idx="2864">
                  <c:v>82.296340000000001</c:v>
                </c:pt>
                <c:pt idx="2865">
                  <c:v>82.306482000000003</c:v>
                </c:pt>
                <c:pt idx="2866">
                  <c:v>82.311509999999998</c:v>
                </c:pt>
                <c:pt idx="2867">
                  <c:v>82.324135999999996</c:v>
                </c:pt>
                <c:pt idx="2868">
                  <c:v>82.350482</c:v>
                </c:pt>
                <c:pt idx="2869">
                  <c:v>82.383022999999994</c:v>
                </c:pt>
                <c:pt idx="2870">
                  <c:v>82.405834999999996</c:v>
                </c:pt>
                <c:pt idx="2871">
                  <c:v>82.40719</c:v>
                </c:pt>
                <c:pt idx="2872">
                  <c:v>82.384670999999997</c:v>
                </c:pt>
                <c:pt idx="2873">
                  <c:v>82.340917000000005</c:v>
                </c:pt>
                <c:pt idx="2874">
                  <c:v>82.282425000000003</c:v>
                </c:pt>
                <c:pt idx="2875">
                  <c:v>82.223482000000004</c:v>
                </c:pt>
                <c:pt idx="2876">
                  <c:v>82.18141</c:v>
                </c:pt>
                <c:pt idx="2877">
                  <c:v>82.161103999999995</c:v>
                </c:pt>
                <c:pt idx="2878">
                  <c:v>82.150243000000003</c:v>
                </c:pt>
                <c:pt idx="2879">
                  <c:v>82.136630999999994</c:v>
                </c:pt>
                <c:pt idx="2880">
                  <c:v>82.123124000000004</c:v>
                </c:pt>
                <c:pt idx="2881">
                  <c:v>82.116964999999993</c:v>
                </c:pt>
                <c:pt idx="2882">
                  <c:v>82.113517000000002</c:v>
                </c:pt>
                <c:pt idx="2883">
                  <c:v>82.104297000000003</c:v>
                </c:pt>
                <c:pt idx="2884">
                  <c:v>82.095119999999994</c:v>
                </c:pt>
                <c:pt idx="2885">
                  <c:v>82.099928000000006</c:v>
                </c:pt>
                <c:pt idx="2886">
                  <c:v>82.117756999999997</c:v>
                </c:pt>
                <c:pt idx="2887">
                  <c:v>82.131069999999994</c:v>
                </c:pt>
                <c:pt idx="2888">
                  <c:v>82.129389000000003</c:v>
                </c:pt>
                <c:pt idx="2889">
                  <c:v>82.122566000000006</c:v>
                </c:pt>
                <c:pt idx="2890">
                  <c:v>82.128287999999998</c:v>
                </c:pt>
                <c:pt idx="2891">
                  <c:v>82.153716000000003</c:v>
                </c:pt>
                <c:pt idx="2892">
                  <c:v>82.189266000000003</c:v>
                </c:pt>
                <c:pt idx="2893">
                  <c:v>82.211995000000002</c:v>
                </c:pt>
                <c:pt idx="2894">
                  <c:v>82.198616000000001</c:v>
                </c:pt>
                <c:pt idx="2895">
                  <c:v>82.146789999999996</c:v>
                </c:pt>
                <c:pt idx="2896">
                  <c:v>82.081720000000004</c:v>
                </c:pt>
                <c:pt idx="2897">
                  <c:v>82.032931000000005</c:v>
                </c:pt>
                <c:pt idx="2898">
                  <c:v>82.007591000000005</c:v>
                </c:pt>
                <c:pt idx="2899">
                  <c:v>81.995430999999996</c:v>
                </c:pt>
                <c:pt idx="2900">
                  <c:v>81.992211999999995</c:v>
                </c:pt>
                <c:pt idx="2901">
                  <c:v>81.999669999999995</c:v>
                </c:pt>
                <c:pt idx="2902">
                  <c:v>82.007092999999998</c:v>
                </c:pt>
                <c:pt idx="2903">
                  <c:v>81.996431000000001</c:v>
                </c:pt>
                <c:pt idx="2904">
                  <c:v>81.968256999999994</c:v>
                </c:pt>
                <c:pt idx="2905">
                  <c:v>81.94359</c:v>
                </c:pt>
                <c:pt idx="2906">
                  <c:v>81.937281999999996</c:v>
                </c:pt>
                <c:pt idx="2907">
                  <c:v>81.946296000000004</c:v>
                </c:pt>
                <c:pt idx="2908">
                  <c:v>81.964295000000007</c:v>
                </c:pt>
                <c:pt idx="2909">
                  <c:v>81.989380999999995</c:v>
                </c:pt>
                <c:pt idx="2910">
                  <c:v>82.018681000000001</c:v>
                </c:pt>
                <c:pt idx="2911">
                  <c:v>82.052852999999999</c:v>
                </c:pt>
                <c:pt idx="2912">
                  <c:v>82.102005000000005</c:v>
                </c:pt>
                <c:pt idx="2913">
                  <c:v>82.170108999999997</c:v>
                </c:pt>
                <c:pt idx="2914">
                  <c:v>82.238454000000004</c:v>
                </c:pt>
                <c:pt idx="2915">
                  <c:v>82.281684999999996</c:v>
                </c:pt>
                <c:pt idx="2916">
                  <c:v>82.297315999999995</c:v>
                </c:pt>
                <c:pt idx="2917">
                  <c:v>82.305120000000002</c:v>
                </c:pt>
                <c:pt idx="2918">
                  <c:v>82.320447999999999</c:v>
                </c:pt>
                <c:pt idx="2919">
                  <c:v>82.343158000000003</c:v>
                </c:pt>
                <c:pt idx="2920">
                  <c:v>82.371505999999997</c:v>
                </c:pt>
                <c:pt idx="2921">
                  <c:v>82.408991999999998</c:v>
                </c:pt>
                <c:pt idx="2922">
                  <c:v>82.454075000000003</c:v>
                </c:pt>
                <c:pt idx="2923">
                  <c:v>82.497630000000001</c:v>
                </c:pt>
                <c:pt idx="2924">
                  <c:v>82.532835000000006</c:v>
                </c:pt>
                <c:pt idx="2925">
                  <c:v>82.555586000000005</c:v>
                </c:pt>
                <c:pt idx="2926">
                  <c:v>82.558064999999999</c:v>
                </c:pt>
                <c:pt idx="2927">
                  <c:v>82.53886</c:v>
                </c:pt>
                <c:pt idx="2928">
                  <c:v>82.518344999999997</c:v>
                </c:pt>
                <c:pt idx="2929">
                  <c:v>82.523921999999999</c:v>
                </c:pt>
                <c:pt idx="2930">
                  <c:v>82.556100000000001</c:v>
                </c:pt>
                <c:pt idx="2931">
                  <c:v>82.588168999999994</c:v>
                </c:pt>
                <c:pt idx="2932">
                  <c:v>82.604258000000002</c:v>
                </c:pt>
                <c:pt idx="2933">
                  <c:v>82.617841999999996</c:v>
                </c:pt>
                <c:pt idx="2934">
                  <c:v>82.644920999999997</c:v>
                </c:pt>
                <c:pt idx="2935">
                  <c:v>82.678252999999998</c:v>
                </c:pt>
                <c:pt idx="2936">
                  <c:v>82.700745999999995</c:v>
                </c:pt>
                <c:pt idx="2937">
                  <c:v>82.709232</c:v>
                </c:pt>
                <c:pt idx="2938">
                  <c:v>82.711523999999997</c:v>
                </c:pt>
                <c:pt idx="2939">
                  <c:v>82.711940999999996</c:v>
                </c:pt>
                <c:pt idx="2940">
                  <c:v>82.714729000000005</c:v>
                </c:pt>
                <c:pt idx="2941">
                  <c:v>82.733131999999998</c:v>
                </c:pt>
                <c:pt idx="2942">
                  <c:v>82.778396000000001</c:v>
                </c:pt>
                <c:pt idx="2943">
                  <c:v>82.841920000000002</c:v>
                </c:pt>
                <c:pt idx="2944">
                  <c:v>82.900727000000003</c:v>
                </c:pt>
                <c:pt idx="2945">
                  <c:v>82.941762999999995</c:v>
                </c:pt>
                <c:pt idx="2946">
                  <c:v>82.974089000000006</c:v>
                </c:pt>
                <c:pt idx="2947">
                  <c:v>83.014634000000001</c:v>
                </c:pt>
                <c:pt idx="2948">
                  <c:v>83.064702999999994</c:v>
                </c:pt>
                <c:pt idx="2949">
                  <c:v>83.104629000000003</c:v>
                </c:pt>
                <c:pt idx="2950">
                  <c:v>83.115696</c:v>
                </c:pt>
                <c:pt idx="2951">
                  <c:v>83.106026</c:v>
                </c:pt>
                <c:pt idx="2952">
                  <c:v>83.106172000000001</c:v>
                </c:pt>
                <c:pt idx="2953">
                  <c:v>83.136460999999997</c:v>
                </c:pt>
                <c:pt idx="2954">
                  <c:v>83.186108000000004</c:v>
                </c:pt>
                <c:pt idx="2955">
                  <c:v>83.227698000000004</c:v>
                </c:pt>
                <c:pt idx="2956">
                  <c:v>83.243956999999995</c:v>
                </c:pt>
                <c:pt idx="2957">
                  <c:v>83.236535000000003</c:v>
                </c:pt>
                <c:pt idx="2958">
                  <c:v>83.219741999999997</c:v>
                </c:pt>
                <c:pt idx="2959">
                  <c:v>83.214967000000001</c:v>
                </c:pt>
                <c:pt idx="2960">
                  <c:v>83.242247000000006</c:v>
                </c:pt>
                <c:pt idx="2961">
                  <c:v>83.301197999999999</c:v>
                </c:pt>
                <c:pt idx="2962">
                  <c:v>83.361648000000002</c:v>
                </c:pt>
                <c:pt idx="2963">
                  <c:v>83.388668999999993</c:v>
                </c:pt>
                <c:pt idx="2964">
                  <c:v>83.378229000000005</c:v>
                </c:pt>
                <c:pt idx="2965">
                  <c:v>83.355456000000004</c:v>
                </c:pt>
                <c:pt idx="2966">
                  <c:v>83.338729000000001</c:v>
                </c:pt>
                <c:pt idx="2967">
                  <c:v>83.321973</c:v>
                </c:pt>
                <c:pt idx="2968">
                  <c:v>83.296203000000006</c:v>
                </c:pt>
                <c:pt idx="2969">
                  <c:v>83.271277999999995</c:v>
                </c:pt>
                <c:pt idx="2970">
                  <c:v>83.265707000000006</c:v>
                </c:pt>
                <c:pt idx="2971">
                  <c:v>83.284841999999998</c:v>
                </c:pt>
                <c:pt idx="2972">
                  <c:v>83.317485000000005</c:v>
                </c:pt>
                <c:pt idx="2973">
                  <c:v>83.346459999999993</c:v>
                </c:pt>
                <c:pt idx="2974">
                  <c:v>83.357467</c:v>
                </c:pt>
                <c:pt idx="2975">
                  <c:v>83.347272000000004</c:v>
                </c:pt>
                <c:pt idx="2976">
                  <c:v>83.330281999999997</c:v>
                </c:pt>
                <c:pt idx="2977">
                  <c:v>83.329576000000003</c:v>
                </c:pt>
                <c:pt idx="2978">
                  <c:v>83.354212000000004</c:v>
                </c:pt>
                <c:pt idx="2979">
                  <c:v>83.390715999999998</c:v>
                </c:pt>
                <c:pt idx="2980">
                  <c:v>83.420907</c:v>
                </c:pt>
                <c:pt idx="2981">
                  <c:v>83.440061</c:v>
                </c:pt>
                <c:pt idx="2982">
                  <c:v>83.453400999999999</c:v>
                </c:pt>
                <c:pt idx="2983">
                  <c:v>83.464513999999994</c:v>
                </c:pt>
                <c:pt idx="2984">
                  <c:v>83.475184999999996</c:v>
                </c:pt>
                <c:pt idx="2985">
                  <c:v>83.489053999999996</c:v>
                </c:pt>
                <c:pt idx="2986">
                  <c:v>83.506040999999996</c:v>
                </c:pt>
                <c:pt idx="2987">
                  <c:v>83.517629999999997</c:v>
                </c:pt>
                <c:pt idx="2988">
                  <c:v>83.515733999999995</c:v>
                </c:pt>
                <c:pt idx="2989">
                  <c:v>83.503788999999998</c:v>
                </c:pt>
                <c:pt idx="2990">
                  <c:v>83.493969000000007</c:v>
                </c:pt>
                <c:pt idx="2991">
                  <c:v>83.496579999999994</c:v>
                </c:pt>
                <c:pt idx="2992">
                  <c:v>83.515889000000001</c:v>
                </c:pt>
                <c:pt idx="2993">
                  <c:v>83.550269</c:v>
                </c:pt>
                <c:pt idx="2994">
                  <c:v>83.589854000000003</c:v>
                </c:pt>
                <c:pt idx="2995">
                  <c:v>83.619102999999996</c:v>
                </c:pt>
                <c:pt idx="2996">
                  <c:v>83.629369999999994</c:v>
                </c:pt>
                <c:pt idx="2997">
                  <c:v>83.626895000000005</c:v>
                </c:pt>
                <c:pt idx="2998">
                  <c:v>83.623033000000007</c:v>
                </c:pt>
                <c:pt idx="2999">
                  <c:v>83.618913000000006</c:v>
                </c:pt>
                <c:pt idx="3000">
                  <c:v>83.605836999999994</c:v>
                </c:pt>
                <c:pt idx="3001">
                  <c:v>83.579645999999997</c:v>
                </c:pt>
                <c:pt idx="3002">
                  <c:v>83.547922999999997</c:v>
                </c:pt>
                <c:pt idx="3003">
                  <c:v>83.520899</c:v>
                </c:pt>
                <c:pt idx="3004">
                  <c:v>83.499452000000005</c:v>
                </c:pt>
                <c:pt idx="3005">
                  <c:v>83.475346999999999</c:v>
                </c:pt>
                <c:pt idx="3006">
                  <c:v>83.442920999999998</c:v>
                </c:pt>
                <c:pt idx="3007">
                  <c:v>83.408717999999993</c:v>
                </c:pt>
                <c:pt idx="3008">
                  <c:v>83.386954000000003</c:v>
                </c:pt>
                <c:pt idx="3009">
                  <c:v>83.384107</c:v>
                </c:pt>
                <c:pt idx="3010">
                  <c:v>83.391053999999997</c:v>
                </c:pt>
                <c:pt idx="3011">
                  <c:v>83.394593</c:v>
                </c:pt>
                <c:pt idx="3012">
                  <c:v>83.393548999999993</c:v>
                </c:pt>
                <c:pt idx="3013">
                  <c:v>83.396161000000006</c:v>
                </c:pt>
                <c:pt idx="3014">
                  <c:v>83.402714000000003</c:v>
                </c:pt>
                <c:pt idx="3015">
                  <c:v>83.400184999999993</c:v>
                </c:pt>
                <c:pt idx="3016">
                  <c:v>83.377016999999995</c:v>
                </c:pt>
                <c:pt idx="3017">
                  <c:v>83.335803999999996</c:v>
                </c:pt>
                <c:pt idx="3018">
                  <c:v>83.287920999999997</c:v>
                </c:pt>
                <c:pt idx="3019">
                  <c:v>83.242784</c:v>
                </c:pt>
                <c:pt idx="3020">
                  <c:v>83.207600999999997</c:v>
                </c:pt>
                <c:pt idx="3021">
                  <c:v>83.190400999999994</c:v>
                </c:pt>
                <c:pt idx="3022">
                  <c:v>83.193816999999996</c:v>
                </c:pt>
                <c:pt idx="3023">
                  <c:v>83.207661999999999</c:v>
                </c:pt>
                <c:pt idx="3024">
                  <c:v>83.214887000000004</c:v>
                </c:pt>
                <c:pt idx="3025">
                  <c:v>83.205674000000002</c:v>
                </c:pt>
                <c:pt idx="3026">
                  <c:v>83.182855000000004</c:v>
                </c:pt>
                <c:pt idx="3027">
                  <c:v>83.155068</c:v>
                </c:pt>
                <c:pt idx="3028">
                  <c:v>83.129199999999997</c:v>
                </c:pt>
                <c:pt idx="3029">
                  <c:v>83.109809999999996</c:v>
                </c:pt>
                <c:pt idx="3030">
                  <c:v>83.100672000000003</c:v>
                </c:pt>
                <c:pt idx="3031">
                  <c:v>83.102096000000003</c:v>
                </c:pt>
                <c:pt idx="3032">
                  <c:v>83.106245000000001</c:v>
                </c:pt>
                <c:pt idx="3033">
                  <c:v>83.099215999999998</c:v>
                </c:pt>
                <c:pt idx="3034">
                  <c:v>83.073852000000002</c:v>
                </c:pt>
                <c:pt idx="3035">
                  <c:v>83.041545999999997</c:v>
                </c:pt>
                <c:pt idx="3036">
                  <c:v>83.024855000000002</c:v>
                </c:pt>
                <c:pt idx="3037">
                  <c:v>83.032961999999998</c:v>
                </c:pt>
                <c:pt idx="3038">
                  <c:v>83.048038000000005</c:v>
                </c:pt>
                <c:pt idx="3039">
                  <c:v>83.042664000000002</c:v>
                </c:pt>
                <c:pt idx="3040">
                  <c:v>83.009247000000002</c:v>
                </c:pt>
                <c:pt idx="3041">
                  <c:v>82.966735999999997</c:v>
                </c:pt>
                <c:pt idx="3042">
                  <c:v>82.940635</c:v>
                </c:pt>
                <c:pt idx="3043">
                  <c:v>82.942483999999993</c:v>
                </c:pt>
                <c:pt idx="3044">
                  <c:v>82.965885999999998</c:v>
                </c:pt>
                <c:pt idx="3045">
                  <c:v>82.992418999999998</c:v>
                </c:pt>
                <c:pt idx="3046">
                  <c:v>83.000889999999998</c:v>
                </c:pt>
                <c:pt idx="3047">
                  <c:v>82.981145999999995</c:v>
                </c:pt>
                <c:pt idx="3048">
                  <c:v>82.943819000000005</c:v>
                </c:pt>
                <c:pt idx="3049">
                  <c:v>82.912226000000004</c:v>
                </c:pt>
                <c:pt idx="3050">
                  <c:v>82.901580999999993</c:v>
                </c:pt>
                <c:pt idx="3051">
                  <c:v>82.907617999999999</c:v>
                </c:pt>
                <c:pt idx="3052">
                  <c:v>82.913770999999997</c:v>
                </c:pt>
                <c:pt idx="3053">
                  <c:v>82.905128000000005</c:v>
                </c:pt>
                <c:pt idx="3054">
                  <c:v>82.879310000000004</c:v>
                </c:pt>
                <c:pt idx="3055">
                  <c:v>82.851879999999994</c:v>
                </c:pt>
                <c:pt idx="3056">
                  <c:v>82.848772999999994</c:v>
                </c:pt>
                <c:pt idx="3057">
                  <c:v>82.882812999999999</c:v>
                </c:pt>
                <c:pt idx="3058">
                  <c:v>82.936096000000006</c:v>
                </c:pt>
                <c:pt idx="3059">
                  <c:v>82.974414999999993</c:v>
                </c:pt>
                <c:pt idx="3060">
                  <c:v>82.979893000000004</c:v>
                </c:pt>
                <c:pt idx="3061">
                  <c:v>82.960915999999997</c:v>
                </c:pt>
                <c:pt idx="3062">
                  <c:v>82.931999000000005</c:v>
                </c:pt>
                <c:pt idx="3063">
                  <c:v>82.898537000000005</c:v>
                </c:pt>
                <c:pt idx="3064">
                  <c:v>82.866454000000004</c:v>
                </c:pt>
                <c:pt idx="3065">
                  <c:v>82.852833000000004</c:v>
                </c:pt>
                <c:pt idx="3066">
                  <c:v>82.873570000000001</c:v>
                </c:pt>
                <c:pt idx="3067">
                  <c:v>82.924385000000001</c:v>
                </c:pt>
                <c:pt idx="3068">
                  <c:v>82.982910000000004</c:v>
                </c:pt>
                <c:pt idx="3069">
                  <c:v>83.028272999999999</c:v>
                </c:pt>
                <c:pt idx="3070">
                  <c:v>83.054569999999998</c:v>
                </c:pt>
                <c:pt idx="3071">
                  <c:v>83.068449000000001</c:v>
                </c:pt>
                <c:pt idx="3072">
                  <c:v>83.079415999999995</c:v>
                </c:pt>
                <c:pt idx="3073">
                  <c:v>83.093256999999994</c:v>
                </c:pt>
                <c:pt idx="3074">
                  <c:v>83.111530999999999</c:v>
                </c:pt>
                <c:pt idx="3075">
                  <c:v>83.134265999999997</c:v>
                </c:pt>
                <c:pt idx="3076">
                  <c:v>83.160487000000003</c:v>
                </c:pt>
                <c:pt idx="3077">
                  <c:v>83.185616999999993</c:v>
                </c:pt>
                <c:pt idx="3078">
                  <c:v>83.202827999999997</c:v>
                </c:pt>
                <c:pt idx="3079">
                  <c:v>83.210452000000004</c:v>
                </c:pt>
                <c:pt idx="3080">
                  <c:v>83.214027000000002</c:v>
                </c:pt>
                <c:pt idx="3081">
                  <c:v>83.217389999999995</c:v>
                </c:pt>
                <c:pt idx="3082">
                  <c:v>83.217888000000002</c:v>
                </c:pt>
                <c:pt idx="3083">
                  <c:v>83.217149000000006</c:v>
                </c:pt>
                <c:pt idx="3084">
                  <c:v>83.229902999999993</c:v>
                </c:pt>
                <c:pt idx="3085">
                  <c:v>83.270555999999999</c:v>
                </c:pt>
                <c:pt idx="3086">
                  <c:v>83.333044000000001</c:v>
                </c:pt>
                <c:pt idx="3087">
                  <c:v>83.395178999999999</c:v>
                </c:pt>
                <c:pt idx="3088">
                  <c:v>83.443343999999996</c:v>
                </c:pt>
                <c:pt idx="3089">
                  <c:v>83.484459000000001</c:v>
                </c:pt>
                <c:pt idx="3090">
                  <c:v>83.534993999999998</c:v>
                </c:pt>
                <c:pt idx="3091">
                  <c:v>83.606132000000002</c:v>
                </c:pt>
                <c:pt idx="3092">
                  <c:v>83.696093000000005</c:v>
                </c:pt>
                <c:pt idx="3093">
                  <c:v>83.785995999999997</c:v>
                </c:pt>
                <c:pt idx="3094">
                  <c:v>83.846862999999999</c:v>
                </c:pt>
                <c:pt idx="3095">
                  <c:v>83.864734999999996</c:v>
                </c:pt>
                <c:pt idx="3096">
                  <c:v>83.858271999999999</c:v>
                </c:pt>
                <c:pt idx="3097">
                  <c:v>83.859803999999997</c:v>
                </c:pt>
                <c:pt idx="3098">
                  <c:v>83.880300000000005</c:v>
                </c:pt>
                <c:pt idx="3099">
                  <c:v>83.905535</c:v>
                </c:pt>
                <c:pt idx="3100">
                  <c:v>83.924127999999996</c:v>
                </c:pt>
                <c:pt idx="3101">
                  <c:v>83.941288</c:v>
                </c:pt>
                <c:pt idx="3102">
                  <c:v>83.962823</c:v>
                </c:pt>
                <c:pt idx="3103">
                  <c:v>83.983716000000001</c:v>
                </c:pt>
                <c:pt idx="3104">
                  <c:v>83.998986000000002</c:v>
                </c:pt>
                <c:pt idx="3105">
                  <c:v>84.011334000000005</c:v>
                </c:pt>
                <c:pt idx="3106">
                  <c:v>84.022176000000002</c:v>
                </c:pt>
                <c:pt idx="3107">
                  <c:v>84.029383999999993</c:v>
                </c:pt>
                <c:pt idx="3108">
                  <c:v>84.039418999999995</c:v>
                </c:pt>
                <c:pt idx="3109">
                  <c:v>84.065207000000001</c:v>
                </c:pt>
                <c:pt idx="3110">
                  <c:v>84.102759000000006</c:v>
                </c:pt>
                <c:pt idx="3111">
                  <c:v>84.125804000000002</c:v>
                </c:pt>
                <c:pt idx="3112">
                  <c:v>84.117075</c:v>
                </c:pt>
                <c:pt idx="3113">
                  <c:v>84.093536</c:v>
                </c:pt>
                <c:pt idx="3114">
                  <c:v>84.086933000000002</c:v>
                </c:pt>
                <c:pt idx="3115">
                  <c:v>84.108070999999995</c:v>
                </c:pt>
                <c:pt idx="3116">
                  <c:v>84.143697000000003</c:v>
                </c:pt>
                <c:pt idx="3117">
                  <c:v>84.180036000000001</c:v>
                </c:pt>
                <c:pt idx="3118">
                  <c:v>84.212676999999999</c:v>
                </c:pt>
                <c:pt idx="3119">
                  <c:v>84.236806000000001</c:v>
                </c:pt>
                <c:pt idx="3120">
                  <c:v>84.244916000000003</c:v>
                </c:pt>
                <c:pt idx="3121">
                  <c:v>84.239069999999998</c:v>
                </c:pt>
                <c:pt idx="3122">
                  <c:v>84.236742000000007</c:v>
                </c:pt>
                <c:pt idx="3123">
                  <c:v>84.260424999999998</c:v>
                </c:pt>
                <c:pt idx="3124">
                  <c:v>84.323700000000002</c:v>
                </c:pt>
                <c:pt idx="3125">
                  <c:v>84.423050000000003</c:v>
                </c:pt>
                <c:pt idx="3126">
                  <c:v>84.535802000000004</c:v>
                </c:pt>
                <c:pt idx="3127">
                  <c:v>84.629919999999998</c:v>
                </c:pt>
                <c:pt idx="3128">
                  <c:v>84.685873999999998</c:v>
                </c:pt>
                <c:pt idx="3129">
                  <c:v>84.712394000000003</c:v>
                </c:pt>
                <c:pt idx="3130">
                  <c:v>84.738471000000004</c:v>
                </c:pt>
                <c:pt idx="3131">
                  <c:v>84.787262999999996</c:v>
                </c:pt>
                <c:pt idx="3132">
                  <c:v>84.855959999999996</c:v>
                </c:pt>
                <c:pt idx="3133">
                  <c:v>84.919490999999994</c:v>
                </c:pt>
                <c:pt idx="3134">
                  <c:v>84.956316999999999</c:v>
                </c:pt>
                <c:pt idx="3135">
                  <c:v>84.973904000000005</c:v>
                </c:pt>
                <c:pt idx="3136">
                  <c:v>85.004463999999999</c:v>
                </c:pt>
                <c:pt idx="3137">
                  <c:v>85.069857999999996</c:v>
                </c:pt>
                <c:pt idx="3138">
                  <c:v>85.155906000000002</c:v>
                </c:pt>
                <c:pt idx="3139">
                  <c:v>85.231120000000004</c:v>
                </c:pt>
                <c:pt idx="3140">
                  <c:v>85.285304999999994</c:v>
                </c:pt>
                <c:pt idx="3141">
                  <c:v>85.33323</c:v>
                </c:pt>
                <c:pt idx="3142">
                  <c:v>85.381454000000005</c:v>
                </c:pt>
                <c:pt idx="3143">
                  <c:v>85.413801000000007</c:v>
                </c:pt>
                <c:pt idx="3144">
                  <c:v>85.420124000000001</c:v>
                </c:pt>
                <c:pt idx="3145">
                  <c:v>85.421661999999998</c:v>
                </c:pt>
                <c:pt idx="3146">
                  <c:v>85.448864999999998</c:v>
                </c:pt>
                <c:pt idx="3147">
                  <c:v>85.501093999999995</c:v>
                </c:pt>
                <c:pt idx="3148">
                  <c:v>85.546636000000007</c:v>
                </c:pt>
                <c:pt idx="3149">
                  <c:v>85.562979999999996</c:v>
                </c:pt>
                <c:pt idx="3150">
                  <c:v>85.564031999999997</c:v>
                </c:pt>
                <c:pt idx="3151">
                  <c:v>85.583792000000003</c:v>
                </c:pt>
                <c:pt idx="3152">
                  <c:v>85.640602000000001</c:v>
                </c:pt>
                <c:pt idx="3153">
                  <c:v>85.720218000000003</c:v>
                </c:pt>
                <c:pt idx="3154">
                  <c:v>85.789109999999994</c:v>
                </c:pt>
                <c:pt idx="3155">
                  <c:v>85.822720000000004</c:v>
                </c:pt>
                <c:pt idx="3156">
                  <c:v>85.823032999999995</c:v>
                </c:pt>
                <c:pt idx="3157">
                  <c:v>85.811171000000002</c:v>
                </c:pt>
                <c:pt idx="3158">
                  <c:v>85.805930000000004</c:v>
                </c:pt>
                <c:pt idx="3159">
                  <c:v>85.812399999999997</c:v>
                </c:pt>
                <c:pt idx="3160">
                  <c:v>85.829295000000002</c:v>
                </c:pt>
                <c:pt idx="3161">
                  <c:v>85.859257999999997</c:v>
                </c:pt>
                <c:pt idx="3162">
                  <c:v>85.907002000000006</c:v>
                </c:pt>
                <c:pt idx="3163">
                  <c:v>85.97099</c:v>
                </c:pt>
                <c:pt idx="3164">
                  <c:v>86.041555000000002</c:v>
                </c:pt>
                <c:pt idx="3165">
                  <c:v>86.106223</c:v>
                </c:pt>
                <c:pt idx="3166">
                  <c:v>86.155775000000006</c:v>
                </c:pt>
                <c:pt idx="3167">
                  <c:v>86.187282999999994</c:v>
                </c:pt>
                <c:pt idx="3168">
                  <c:v>86.202703</c:v>
                </c:pt>
                <c:pt idx="3169">
                  <c:v>86.204682000000005</c:v>
                </c:pt>
                <c:pt idx="3170">
                  <c:v>86.196000999999995</c:v>
                </c:pt>
                <c:pt idx="3171">
                  <c:v>86.185193999999996</c:v>
                </c:pt>
                <c:pt idx="3172">
                  <c:v>86.187197999999995</c:v>
                </c:pt>
                <c:pt idx="3173">
                  <c:v>86.209080999999998</c:v>
                </c:pt>
                <c:pt idx="3174">
                  <c:v>86.236378000000002</c:v>
                </c:pt>
                <c:pt idx="3175">
                  <c:v>86.245855000000006</c:v>
                </c:pt>
                <c:pt idx="3176">
                  <c:v>86.235916000000003</c:v>
                </c:pt>
                <c:pt idx="3177">
                  <c:v>86.235099000000005</c:v>
                </c:pt>
                <c:pt idx="3178">
                  <c:v>86.276392000000001</c:v>
                </c:pt>
                <c:pt idx="3179">
                  <c:v>86.367917000000006</c:v>
                </c:pt>
                <c:pt idx="3180">
                  <c:v>86.485028999999997</c:v>
                </c:pt>
                <c:pt idx="3181">
                  <c:v>86.581913</c:v>
                </c:pt>
                <c:pt idx="3182">
                  <c:v>86.617840999999999</c:v>
                </c:pt>
                <c:pt idx="3183">
                  <c:v>86.586510000000004</c:v>
                </c:pt>
                <c:pt idx="3184">
                  <c:v>86.518651000000006</c:v>
                </c:pt>
                <c:pt idx="3185">
                  <c:v>86.447248000000002</c:v>
                </c:pt>
                <c:pt idx="3186">
                  <c:v>86.374035000000006</c:v>
                </c:pt>
                <c:pt idx="3187">
                  <c:v>86.280952999999997</c:v>
                </c:pt>
                <c:pt idx="3188">
                  <c:v>86.167564999999996</c:v>
                </c:pt>
                <c:pt idx="3189">
                  <c:v>86.055948999999998</c:v>
                </c:pt>
                <c:pt idx="3190">
                  <c:v>85.957170000000005</c:v>
                </c:pt>
                <c:pt idx="3191">
                  <c:v>85.855068000000003</c:v>
                </c:pt>
                <c:pt idx="3192">
                  <c:v>85.732938000000004</c:v>
                </c:pt>
                <c:pt idx="3193">
                  <c:v>85.598737999999997</c:v>
                </c:pt>
                <c:pt idx="3194">
                  <c:v>85.471943999999993</c:v>
                </c:pt>
                <c:pt idx="3195">
                  <c:v>85.360979999999998</c:v>
                </c:pt>
                <c:pt idx="3196">
                  <c:v>85.268566000000007</c:v>
                </c:pt>
                <c:pt idx="3197">
                  <c:v>85.207463000000004</c:v>
                </c:pt>
                <c:pt idx="3198">
                  <c:v>85.192260000000005</c:v>
                </c:pt>
                <c:pt idx="3199">
                  <c:v>85.218947</c:v>
                </c:pt>
                <c:pt idx="3200">
                  <c:v>85.264999000000003</c:v>
                </c:pt>
                <c:pt idx="3201">
                  <c:v>85.307946999999999</c:v>
                </c:pt>
                <c:pt idx="3202">
                  <c:v>85.339399</c:v>
                </c:pt>
                <c:pt idx="3203">
                  <c:v>85.367092</c:v>
                </c:pt>
                <c:pt idx="3204">
                  <c:v>85.408500000000004</c:v>
                </c:pt>
                <c:pt idx="3205">
                  <c:v>85.475756000000004</c:v>
                </c:pt>
                <c:pt idx="3206">
                  <c:v>85.559794999999994</c:v>
                </c:pt>
                <c:pt idx="3207">
                  <c:v>85.633887999999999</c:v>
                </c:pt>
                <c:pt idx="3208">
                  <c:v>85.677565000000001</c:v>
                </c:pt>
                <c:pt idx="3209">
                  <c:v>85.69332</c:v>
                </c:pt>
                <c:pt idx="3210">
                  <c:v>85.698598000000004</c:v>
                </c:pt>
                <c:pt idx="3211">
                  <c:v>85.708129</c:v>
                </c:pt>
                <c:pt idx="3212">
                  <c:v>85.726456999999996</c:v>
                </c:pt>
                <c:pt idx="3213">
                  <c:v>85.749297999999996</c:v>
                </c:pt>
                <c:pt idx="3214">
                  <c:v>85.766318999999996</c:v>
                </c:pt>
                <c:pt idx="3215">
                  <c:v>85.767807000000005</c:v>
                </c:pt>
                <c:pt idx="3216">
                  <c:v>85.753477000000004</c:v>
                </c:pt>
                <c:pt idx="3217">
                  <c:v>85.732365999999999</c:v>
                </c:pt>
                <c:pt idx="3218">
                  <c:v>85.712682000000001</c:v>
                </c:pt>
                <c:pt idx="3219">
                  <c:v>85.694067000000004</c:v>
                </c:pt>
                <c:pt idx="3220">
                  <c:v>85.668222999999998</c:v>
                </c:pt>
                <c:pt idx="3221">
                  <c:v>85.623581999999999</c:v>
                </c:pt>
                <c:pt idx="3222">
                  <c:v>85.555431999999996</c:v>
                </c:pt>
                <c:pt idx="3223">
                  <c:v>85.479984999999999</c:v>
                </c:pt>
                <c:pt idx="3224">
                  <c:v>85.431206000000003</c:v>
                </c:pt>
                <c:pt idx="3225">
                  <c:v>85.429053999999994</c:v>
                </c:pt>
                <c:pt idx="3226">
                  <c:v>85.453767999999997</c:v>
                </c:pt>
                <c:pt idx="3227">
                  <c:v>85.467495</c:v>
                </c:pt>
                <c:pt idx="3228">
                  <c:v>85.459406999999999</c:v>
                </c:pt>
                <c:pt idx="3229">
                  <c:v>85.450667999999993</c:v>
                </c:pt>
                <c:pt idx="3230">
                  <c:v>85.455054000000004</c:v>
                </c:pt>
                <c:pt idx="3231">
                  <c:v>85.457319999999996</c:v>
                </c:pt>
                <c:pt idx="3232">
                  <c:v>85.437487000000004</c:v>
                </c:pt>
                <c:pt idx="3233">
                  <c:v>85.396905000000004</c:v>
                </c:pt>
                <c:pt idx="3234">
                  <c:v>85.349592000000001</c:v>
                </c:pt>
                <c:pt idx="3235">
                  <c:v>85.302259000000006</c:v>
                </c:pt>
                <c:pt idx="3236">
                  <c:v>85.253270999999998</c:v>
                </c:pt>
                <c:pt idx="3237">
                  <c:v>85.199430000000007</c:v>
                </c:pt>
                <c:pt idx="3238">
                  <c:v>85.134844999999999</c:v>
                </c:pt>
                <c:pt idx="3239">
                  <c:v>85.054427000000004</c:v>
                </c:pt>
                <c:pt idx="3240">
                  <c:v>84.966189</c:v>
                </c:pt>
                <c:pt idx="3241">
                  <c:v>84.888209000000003</c:v>
                </c:pt>
                <c:pt idx="3242">
                  <c:v>84.824513999999994</c:v>
                </c:pt>
                <c:pt idx="3243">
                  <c:v>84.755516999999998</c:v>
                </c:pt>
                <c:pt idx="3244">
                  <c:v>84.663383999999994</c:v>
                </c:pt>
                <c:pt idx="3245">
                  <c:v>84.559697999999997</c:v>
                </c:pt>
                <c:pt idx="3246">
                  <c:v>84.478960999999998</c:v>
                </c:pt>
                <c:pt idx="3247">
                  <c:v>84.445823000000004</c:v>
                </c:pt>
                <c:pt idx="3248">
                  <c:v>84.448586000000006</c:v>
                </c:pt>
                <c:pt idx="3249">
                  <c:v>84.440353000000002</c:v>
                </c:pt>
                <c:pt idx="3250">
                  <c:v>84.372501999999997</c:v>
                </c:pt>
                <c:pt idx="3251">
                  <c:v>84.240216000000004</c:v>
                </c:pt>
                <c:pt idx="3252">
                  <c:v>84.091127</c:v>
                </c:pt>
                <c:pt idx="3253">
                  <c:v>83.976479999999995</c:v>
                </c:pt>
                <c:pt idx="3254">
                  <c:v>83.899827999999999</c:v>
                </c:pt>
                <c:pt idx="3255">
                  <c:v>83.827010000000001</c:v>
                </c:pt>
                <c:pt idx="3256">
                  <c:v>83.733492999999996</c:v>
                </c:pt>
                <c:pt idx="3257">
                  <c:v>83.615959000000004</c:v>
                </c:pt>
                <c:pt idx="3258">
                  <c:v>83.468149999999994</c:v>
                </c:pt>
                <c:pt idx="3259">
                  <c:v>83.284578999999994</c:v>
                </c:pt>
                <c:pt idx="3260">
                  <c:v>83.091014999999999</c:v>
                </c:pt>
                <c:pt idx="3261">
                  <c:v>82.932682999999997</c:v>
                </c:pt>
                <c:pt idx="3262">
                  <c:v>82.819202000000004</c:v>
                </c:pt>
                <c:pt idx="3263">
                  <c:v>82.710082999999997</c:v>
                </c:pt>
                <c:pt idx="3264">
                  <c:v>82.565584999999999</c:v>
                </c:pt>
                <c:pt idx="3265">
                  <c:v>82.386258999999995</c:v>
                </c:pt>
                <c:pt idx="3266">
                  <c:v>82.193678000000006</c:v>
                </c:pt>
                <c:pt idx="3267">
                  <c:v>82.000112000000001</c:v>
                </c:pt>
                <c:pt idx="3268">
                  <c:v>81.809558999999993</c:v>
                </c:pt>
                <c:pt idx="3269">
                  <c:v>81.622735000000006</c:v>
                </c:pt>
                <c:pt idx="3270">
                  <c:v>81.428216000000006</c:v>
                </c:pt>
                <c:pt idx="3271">
                  <c:v>81.213353999999995</c:v>
                </c:pt>
                <c:pt idx="3272">
                  <c:v>80.995067000000006</c:v>
                </c:pt>
                <c:pt idx="3273">
                  <c:v>80.813096000000002</c:v>
                </c:pt>
                <c:pt idx="3274">
                  <c:v>80.681533000000002</c:v>
                </c:pt>
                <c:pt idx="3275">
                  <c:v>80.573533999999995</c:v>
                </c:pt>
                <c:pt idx="3276">
                  <c:v>80.461791000000005</c:v>
                </c:pt>
                <c:pt idx="3277">
                  <c:v>80.341942000000003</c:v>
                </c:pt>
                <c:pt idx="3278">
                  <c:v>80.206040000000002</c:v>
                </c:pt>
                <c:pt idx="3279">
                  <c:v>80.031396000000001</c:v>
                </c:pt>
                <c:pt idx="3280">
                  <c:v>79.820796000000001</c:v>
                </c:pt>
                <c:pt idx="3281">
                  <c:v>79.619665999999995</c:v>
                </c:pt>
                <c:pt idx="3282">
                  <c:v>79.461478</c:v>
                </c:pt>
                <c:pt idx="3283">
                  <c:v>79.328543999999994</c:v>
                </c:pt>
                <c:pt idx="3284">
                  <c:v>79.189183999999997</c:v>
                </c:pt>
                <c:pt idx="3285">
                  <c:v>79.038580999999994</c:v>
                </c:pt>
                <c:pt idx="3286">
                  <c:v>78.881606000000005</c:v>
                </c:pt>
                <c:pt idx="3287">
                  <c:v>78.705017999999995</c:v>
                </c:pt>
                <c:pt idx="3288">
                  <c:v>78.496435000000005</c:v>
                </c:pt>
                <c:pt idx="3289">
                  <c:v>78.271265</c:v>
                </c:pt>
                <c:pt idx="3290">
                  <c:v>78.053318000000004</c:v>
                </c:pt>
                <c:pt idx="3291">
                  <c:v>77.844525000000004</c:v>
                </c:pt>
                <c:pt idx="3292">
                  <c:v>77.634904000000006</c:v>
                </c:pt>
                <c:pt idx="3293">
                  <c:v>77.425194000000005</c:v>
                </c:pt>
                <c:pt idx="3294">
                  <c:v>77.219860999999995</c:v>
                </c:pt>
                <c:pt idx="3295">
                  <c:v>77.015456</c:v>
                </c:pt>
                <c:pt idx="3296">
                  <c:v>76.814235999999994</c:v>
                </c:pt>
                <c:pt idx="3297">
                  <c:v>76.629902000000001</c:v>
                </c:pt>
                <c:pt idx="3298">
                  <c:v>76.461408000000006</c:v>
                </c:pt>
                <c:pt idx="3299">
                  <c:v>76.280170999999996</c:v>
                </c:pt>
                <c:pt idx="3300">
                  <c:v>76.060182999999995</c:v>
                </c:pt>
                <c:pt idx="3301">
                  <c:v>75.803791000000004</c:v>
                </c:pt>
                <c:pt idx="3302">
                  <c:v>75.526822999999993</c:v>
                </c:pt>
                <c:pt idx="3303">
                  <c:v>75.240313</c:v>
                </c:pt>
                <c:pt idx="3304">
                  <c:v>74.957886999999999</c:v>
                </c:pt>
                <c:pt idx="3305">
                  <c:v>74.695041000000003</c:v>
                </c:pt>
                <c:pt idx="3306">
                  <c:v>74.446821</c:v>
                </c:pt>
                <c:pt idx="3307">
                  <c:v>74.191614000000001</c:v>
                </c:pt>
                <c:pt idx="3308">
                  <c:v>73.930170000000004</c:v>
                </c:pt>
                <c:pt idx="3309">
                  <c:v>73.692550999999995</c:v>
                </c:pt>
                <c:pt idx="3310">
                  <c:v>73.493340000000003</c:v>
                </c:pt>
                <c:pt idx="3311">
                  <c:v>73.308515999999997</c:v>
                </c:pt>
                <c:pt idx="3312">
                  <c:v>73.111169000000004</c:v>
                </c:pt>
                <c:pt idx="3313">
                  <c:v>72.898678000000004</c:v>
                </c:pt>
                <c:pt idx="3314">
                  <c:v>72.668921999999995</c:v>
                </c:pt>
                <c:pt idx="3315">
                  <c:v>72.412548999999999</c:v>
                </c:pt>
                <c:pt idx="3316">
                  <c:v>72.144537999999997</c:v>
                </c:pt>
                <c:pt idx="3317">
                  <c:v>71.897372000000004</c:v>
                </c:pt>
                <c:pt idx="3318">
                  <c:v>71.670879999999997</c:v>
                </c:pt>
                <c:pt idx="3319">
                  <c:v>71.432237999999998</c:v>
                </c:pt>
                <c:pt idx="3320">
                  <c:v>71.175596999999996</c:v>
                </c:pt>
                <c:pt idx="3321">
                  <c:v>70.935561000000007</c:v>
                </c:pt>
                <c:pt idx="3322">
                  <c:v>70.728494999999995</c:v>
                </c:pt>
                <c:pt idx="3323">
                  <c:v>70.529117999999997</c:v>
                </c:pt>
                <c:pt idx="3324">
                  <c:v>70.310910000000007</c:v>
                </c:pt>
                <c:pt idx="3325">
                  <c:v>70.067871999999994</c:v>
                </c:pt>
                <c:pt idx="3326">
                  <c:v>69.799976999999998</c:v>
                </c:pt>
                <c:pt idx="3327">
                  <c:v>69.504789000000002</c:v>
                </c:pt>
                <c:pt idx="3328">
                  <c:v>69.201423000000005</c:v>
                </c:pt>
                <c:pt idx="3329">
                  <c:v>68.882586000000003</c:v>
                </c:pt>
                <c:pt idx="3330">
                  <c:v>68.511581000000007</c:v>
                </c:pt>
                <c:pt idx="3331">
                  <c:v>67.998599999999996</c:v>
                </c:pt>
                <c:pt idx="3332">
                  <c:v>67.456408999999994</c:v>
                </c:pt>
                <c:pt idx="3333">
                  <c:v>67.26379</c:v>
                </c:pt>
                <c:pt idx="3334">
                  <c:v>67.371610000000004</c:v>
                </c:pt>
                <c:pt idx="3335">
                  <c:v>67.435543999999993</c:v>
                </c:pt>
                <c:pt idx="3336">
                  <c:v>67.337228999999994</c:v>
                </c:pt>
                <c:pt idx="3337">
                  <c:v>67.134337000000002</c:v>
                </c:pt>
                <c:pt idx="3338">
                  <c:v>66.934220999999994</c:v>
                </c:pt>
                <c:pt idx="3339">
                  <c:v>66.764953000000006</c:v>
                </c:pt>
                <c:pt idx="3340">
                  <c:v>66.599846999999997</c:v>
                </c:pt>
                <c:pt idx="3341">
                  <c:v>66.429171999999994</c:v>
                </c:pt>
                <c:pt idx="3342">
                  <c:v>66.254696999999993</c:v>
                </c:pt>
                <c:pt idx="3343">
                  <c:v>66.066935000000001</c:v>
                </c:pt>
                <c:pt idx="3344">
                  <c:v>65.871279999999999</c:v>
                </c:pt>
                <c:pt idx="3345">
                  <c:v>65.700862999999998</c:v>
                </c:pt>
                <c:pt idx="3346">
                  <c:v>65.568184000000002</c:v>
                </c:pt>
                <c:pt idx="3347">
                  <c:v>65.441188999999994</c:v>
                </c:pt>
                <c:pt idx="3348">
                  <c:v>65.294227000000006</c:v>
                </c:pt>
                <c:pt idx="3349">
                  <c:v>65.135873000000004</c:v>
                </c:pt>
                <c:pt idx="3350">
                  <c:v>64.963513000000006</c:v>
                </c:pt>
                <c:pt idx="3351">
                  <c:v>64.747851999999995</c:v>
                </c:pt>
                <c:pt idx="3352">
                  <c:v>64.494832000000002</c:v>
                </c:pt>
                <c:pt idx="3353">
                  <c:v>64.266005000000007</c:v>
                </c:pt>
                <c:pt idx="3354">
                  <c:v>64.102535000000003</c:v>
                </c:pt>
                <c:pt idx="3355">
                  <c:v>63.983587999999997</c:v>
                </c:pt>
                <c:pt idx="3356">
                  <c:v>63.882696000000003</c:v>
                </c:pt>
                <c:pt idx="3357">
                  <c:v>63.799678999999998</c:v>
                </c:pt>
                <c:pt idx="3358">
                  <c:v>63.712912000000003</c:v>
                </c:pt>
                <c:pt idx="3359">
                  <c:v>63.569819000000003</c:v>
                </c:pt>
                <c:pt idx="3360">
                  <c:v>63.362051000000001</c:v>
                </c:pt>
                <c:pt idx="3361">
                  <c:v>63.154373999999997</c:v>
                </c:pt>
                <c:pt idx="3362">
                  <c:v>63.000476999999997</c:v>
                </c:pt>
                <c:pt idx="3363">
                  <c:v>62.881203999999997</c:v>
                </c:pt>
                <c:pt idx="3364">
                  <c:v>62.759833999999998</c:v>
                </c:pt>
                <c:pt idx="3365">
                  <c:v>62.640366999999998</c:v>
                </c:pt>
                <c:pt idx="3366">
                  <c:v>62.533771000000002</c:v>
                </c:pt>
                <c:pt idx="3367">
                  <c:v>62.423307000000001</c:v>
                </c:pt>
                <c:pt idx="3368">
                  <c:v>62.301267000000003</c:v>
                </c:pt>
                <c:pt idx="3369">
                  <c:v>62.185012</c:v>
                </c:pt>
                <c:pt idx="3370">
                  <c:v>62.065693000000003</c:v>
                </c:pt>
                <c:pt idx="3371">
                  <c:v>61.900207999999999</c:v>
                </c:pt>
                <c:pt idx="3372">
                  <c:v>61.684154999999997</c:v>
                </c:pt>
                <c:pt idx="3373">
                  <c:v>61.478862999999997</c:v>
                </c:pt>
                <c:pt idx="3374">
                  <c:v>61.332760999999998</c:v>
                </c:pt>
                <c:pt idx="3375">
                  <c:v>61.223058999999999</c:v>
                </c:pt>
                <c:pt idx="3376">
                  <c:v>61.111331999999997</c:v>
                </c:pt>
                <c:pt idx="3377">
                  <c:v>60.999796000000003</c:v>
                </c:pt>
                <c:pt idx="3378">
                  <c:v>60.891973999999998</c:v>
                </c:pt>
                <c:pt idx="3379">
                  <c:v>60.759495000000001</c:v>
                </c:pt>
                <c:pt idx="3380">
                  <c:v>60.588031999999998</c:v>
                </c:pt>
                <c:pt idx="3381">
                  <c:v>60.407834999999999</c:v>
                </c:pt>
                <c:pt idx="3382">
                  <c:v>60.248589000000003</c:v>
                </c:pt>
                <c:pt idx="3383">
                  <c:v>60.109473999999999</c:v>
                </c:pt>
                <c:pt idx="3384">
                  <c:v>59.995913999999999</c:v>
                </c:pt>
                <c:pt idx="3385">
                  <c:v>59.918677000000002</c:v>
                </c:pt>
                <c:pt idx="3386">
                  <c:v>59.833233</c:v>
                </c:pt>
                <c:pt idx="3387">
                  <c:v>59.670085</c:v>
                </c:pt>
                <c:pt idx="3388">
                  <c:v>59.451639</c:v>
                </c:pt>
                <c:pt idx="3389">
                  <c:v>59.281219999999998</c:v>
                </c:pt>
                <c:pt idx="3390">
                  <c:v>59.186556000000003</c:v>
                </c:pt>
                <c:pt idx="3391">
                  <c:v>59.077798000000001</c:v>
                </c:pt>
                <c:pt idx="3392">
                  <c:v>58.898124000000003</c:v>
                </c:pt>
                <c:pt idx="3393">
                  <c:v>58.708607999999998</c:v>
                </c:pt>
                <c:pt idx="3394">
                  <c:v>58.574402999999997</c:v>
                </c:pt>
                <c:pt idx="3395">
                  <c:v>58.470652000000001</c:v>
                </c:pt>
                <c:pt idx="3396">
                  <c:v>58.35924</c:v>
                </c:pt>
                <c:pt idx="3397">
                  <c:v>58.255960000000002</c:v>
                </c:pt>
                <c:pt idx="3398">
                  <c:v>58.159700999999998</c:v>
                </c:pt>
                <c:pt idx="3399">
                  <c:v>58.012256000000001</c:v>
                </c:pt>
                <c:pt idx="3400">
                  <c:v>57.796286000000002</c:v>
                </c:pt>
                <c:pt idx="3401">
                  <c:v>57.589472999999998</c:v>
                </c:pt>
                <c:pt idx="3402">
                  <c:v>57.452129999999997</c:v>
                </c:pt>
                <c:pt idx="3403">
                  <c:v>57.346449999999997</c:v>
                </c:pt>
                <c:pt idx="3404">
                  <c:v>57.223923999999997</c:v>
                </c:pt>
                <c:pt idx="3405">
                  <c:v>57.098391999999997</c:v>
                </c:pt>
                <c:pt idx="3406">
                  <c:v>56.982028999999997</c:v>
                </c:pt>
                <c:pt idx="3407">
                  <c:v>56.834972999999998</c:v>
                </c:pt>
                <c:pt idx="3408">
                  <c:v>56.647854000000002</c:v>
                </c:pt>
                <c:pt idx="3409">
                  <c:v>56.499941999999997</c:v>
                </c:pt>
                <c:pt idx="3410">
                  <c:v>56.446894</c:v>
                </c:pt>
                <c:pt idx="3411">
                  <c:v>56.432192999999998</c:v>
                </c:pt>
                <c:pt idx="3412">
                  <c:v>56.372183999999997</c:v>
                </c:pt>
                <c:pt idx="3413">
                  <c:v>56.239198999999999</c:v>
                </c:pt>
                <c:pt idx="3414">
                  <c:v>56.038088000000002</c:v>
                </c:pt>
                <c:pt idx="3415">
                  <c:v>55.786867999999998</c:v>
                </c:pt>
                <c:pt idx="3416">
                  <c:v>55.550179999999997</c:v>
                </c:pt>
                <c:pt idx="3417">
                  <c:v>55.407158000000003</c:v>
                </c:pt>
                <c:pt idx="3418">
                  <c:v>55.340643</c:v>
                </c:pt>
                <c:pt idx="3419">
                  <c:v>55.243492000000003</c:v>
                </c:pt>
                <c:pt idx="3420">
                  <c:v>55.083516000000003</c:v>
                </c:pt>
                <c:pt idx="3421">
                  <c:v>54.957354000000002</c:v>
                </c:pt>
                <c:pt idx="3422">
                  <c:v>54.924695</c:v>
                </c:pt>
                <c:pt idx="3423">
                  <c:v>54.909235000000002</c:v>
                </c:pt>
                <c:pt idx="3424">
                  <c:v>54.822809999999997</c:v>
                </c:pt>
                <c:pt idx="3425">
                  <c:v>54.688868999999997</c:v>
                </c:pt>
                <c:pt idx="3426">
                  <c:v>54.565758000000002</c:v>
                </c:pt>
                <c:pt idx="3427">
                  <c:v>54.440640000000002</c:v>
                </c:pt>
                <c:pt idx="3428">
                  <c:v>54.28839</c:v>
                </c:pt>
                <c:pt idx="3429">
                  <c:v>54.140419999999999</c:v>
                </c:pt>
                <c:pt idx="3430">
                  <c:v>54.019100999999999</c:v>
                </c:pt>
                <c:pt idx="3431">
                  <c:v>53.877861000000003</c:v>
                </c:pt>
                <c:pt idx="3432">
                  <c:v>53.683610999999999</c:v>
                </c:pt>
                <c:pt idx="3433">
                  <c:v>53.486747999999999</c:v>
                </c:pt>
                <c:pt idx="3434">
                  <c:v>53.331180000000003</c:v>
                </c:pt>
                <c:pt idx="3435">
                  <c:v>53.185761999999997</c:v>
                </c:pt>
                <c:pt idx="3436">
                  <c:v>53.030920000000002</c:v>
                </c:pt>
                <c:pt idx="3437">
                  <c:v>52.918846000000002</c:v>
                </c:pt>
                <c:pt idx="3438">
                  <c:v>52.882091000000003</c:v>
                </c:pt>
                <c:pt idx="3439">
                  <c:v>52.864646</c:v>
                </c:pt>
                <c:pt idx="3440">
                  <c:v>52.808028999999998</c:v>
                </c:pt>
                <c:pt idx="3441">
                  <c:v>52.726092999999999</c:v>
                </c:pt>
                <c:pt idx="3442">
                  <c:v>52.641894999999998</c:v>
                </c:pt>
                <c:pt idx="3443">
                  <c:v>52.534799</c:v>
                </c:pt>
                <c:pt idx="3444">
                  <c:v>52.404454999999999</c:v>
                </c:pt>
                <c:pt idx="3445">
                  <c:v>52.303837999999999</c:v>
                </c:pt>
                <c:pt idx="3446">
                  <c:v>52.247439</c:v>
                </c:pt>
                <c:pt idx="3447">
                  <c:v>52.168841999999998</c:v>
                </c:pt>
                <c:pt idx="3448">
                  <c:v>52.022604999999999</c:v>
                </c:pt>
                <c:pt idx="3449">
                  <c:v>51.845658999999998</c:v>
                </c:pt>
                <c:pt idx="3450">
                  <c:v>51.675908</c:v>
                </c:pt>
                <c:pt idx="3451">
                  <c:v>51.495418000000001</c:v>
                </c:pt>
                <c:pt idx="3452">
                  <c:v>51.302708000000003</c:v>
                </c:pt>
                <c:pt idx="3453">
                  <c:v>51.151096000000003</c:v>
                </c:pt>
                <c:pt idx="3454">
                  <c:v>51.056654999999999</c:v>
                </c:pt>
                <c:pt idx="3455">
                  <c:v>50.963107999999998</c:v>
                </c:pt>
                <c:pt idx="3456">
                  <c:v>50.853378999999997</c:v>
                </c:pt>
                <c:pt idx="3457">
                  <c:v>50.787756000000002</c:v>
                </c:pt>
                <c:pt idx="3458">
                  <c:v>50.782226000000001</c:v>
                </c:pt>
                <c:pt idx="3459">
                  <c:v>50.756614999999996</c:v>
                </c:pt>
                <c:pt idx="3460">
                  <c:v>50.654322999999998</c:v>
                </c:pt>
                <c:pt idx="3461">
                  <c:v>50.51979</c:v>
                </c:pt>
                <c:pt idx="3462">
                  <c:v>50.403165999999999</c:v>
                </c:pt>
                <c:pt idx="3463">
                  <c:v>50.285178999999999</c:v>
                </c:pt>
                <c:pt idx="3464">
                  <c:v>50.157705999999997</c:v>
                </c:pt>
                <c:pt idx="3465">
                  <c:v>50.077314000000001</c:v>
                </c:pt>
                <c:pt idx="3466">
                  <c:v>50.065674999999999</c:v>
                </c:pt>
                <c:pt idx="3467">
                  <c:v>50.053598000000001</c:v>
                </c:pt>
                <c:pt idx="3468">
                  <c:v>49.989673000000003</c:v>
                </c:pt>
                <c:pt idx="3469">
                  <c:v>49.911889000000002</c:v>
                </c:pt>
                <c:pt idx="3470">
                  <c:v>49.862135000000002</c:v>
                </c:pt>
                <c:pt idx="3471">
                  <c:v>49.828651999999998</c:v>
                </c:pt>
                <c:pt idx="3472">
                  <c:v>49.819310000000002</c:v>
                </c:pt>
                <c:pt idx="3473">
                  <c:v>49.885531</c:v>
                </c:pt>
                <c:pt idx="3474">
                  <c:v>49.994</c:v>
                </c:pt>
                <c:pt idx="3475">
                  <c:v>50.003312000000001</c:v>
                </c:pt>
                <c:pt idx="3476">
                  <c:v>49.884976000000002</c:v>
                </c:pt>
                <c:pt idx="3477">
                  <c:v>49.778305000000003</c:v>
                </c:pt>
                <c:pt idx="3478">
                  <c:v>49.771177999999999</c:v>
                </c:pt>
                <c:pt idx="3479">
                  <c:v>49.79569</c:v>
                </c:pt>
                <c:pt idx="3480">
                  <c:v>49.782546000000004</c:v>
                </c:pt>
                <c:pt idx="3481">
                  <c:v>49.780909000000001</c:v>
                </c:pt>
                <c:pt idx="3482">
                  <c:v>49.830170000000003</c:v>
                </c:pt>
                <c:pt idx="3483">
                  <c:v>49.809809000000001</c:v>
                </c:pt>
                <c:pt idx="3484">
                  <c:v>49.634478999999999</c:v>
                </c:pt>
                <c:pt idx="3485">
                  <c:v>49.408127</c:v>
                </c:pt>
              </c:numCache>
            </c:numRef>
          </c:val>
          <c:smooth val="0"/>
          <c:extLst>
            <c:ext xmlns:c16="http://schemas.microsoft.com/office/drawing/2014/chart" uri="{C3380CC4-5D6E-409C-BE32-E72D297353CC}">
              <c16:uniqueId val="{00000000-26EB-4935-BDFF-902A28D34784}"/>
            </c:ext>
          </c:extLst>
        </c:ser>
        <c:ser>
          <c:idx val="1"/>
          <c:order val="1"/>
          <c:tx>
            <c:v>pva 6g</c:v>
          </c:tx>
          <c:spPr>
            <a:ln w="28575" cap="rnd">
              <a:solidFill>
                <a:schemeClr val="accent2"/>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C$2:$C$3487</c:f>
              <c:numCache>
                <c:formatCode>General</c:formatCode>
                <c:ptCount val="3486"/>
                <c:pt idx="0">
                  <c:v>92.159909999999996</c:v>
                </c:pt>
                <c:pt idx="1">
                  <c:v>92.173509999999993</c:v>
                </c:pt>
                <c:pt idx="2">
                  <c:v>92.187150000000003</c:v>
                </c:pt>
                <c:pt idx="3">
                  <c:v>92.189964000000003</c:v>
                </c:pt>
                <c:pt idx="4">
                  <c:v>92.176219000000003</c:v>
                </c:pt>
                <c:pt idx="5">
                  <c:v>92.150632000000002</c:v>
                </c:pt>
                <c:pt idx="6">
                  <c:v>92.143073000000001</c:v>
                </c:pt>
                <c:pt idx="7">
                  <c:v>92.138765000000006</c:v>
                </c:pt>
                <c:pt idx="8">
                  <c:v>92.147329999999997</c:v>
                </c:pt>
                <c:pt idx="9">
                  <c:v>92.160043999999999</c:v>
                </c:pt>
                <c:pt idx="10">
                  <c:v>92.172105000000002</c:v>
                </c:pt>
                <c:pt idx="11">
                  <c:v>92.185773999999995</c:v>
                </c:pt>
                <c:pt idx="12">
                  <c:v>92.202991999999995</c:v>
                </c:pt>
                <c:pt idx="13">
                  <c:v>92.221006000000003</c:v>
                </c:pt>
                <c:pt idx="14">
                  <c:v>92.235793000000001</c:v>
                </c:pt>
                <c:pt idx="15">
                  <c:v>92.245469</c:v>
                </c:pt>
                <c:pt idx="16">
                  <c:v>92.248682000000002</c:v>
                </c:pt>
                <c:pt idx="17">
                  <c:v>92.243674999999996</c:v>
                </c:pt>
                <c:pt idx="18">
                  <c:v>92.232595000000003</c:v>
                </c:pt>
                <c:pt idx="19">
                  <c:v>92.223675999999998</c:v>
                </c:pt>
                <c:pt idx="20">
                  <c:v>92.223600000000005</c:v>
                </c:pt>
                <c:pt idx="21">
                  <c:v>92.227450000000005</c:v>
                </c:pt>
                <c:pt idx="22">
                  <c:v>92.220292999999998</c:v>
                </c:pt>
                <c:pt idx="23">
                  <c:v>92.192584999999994</c:v>
                </c:pt>
                <c:pt idx="24">
                  <c:v>92.154534999999996</c:v>
                </c:pt>
                <c:pt idx="25">
                  <c:v>92.131230000000002</c:v>
                </c:pt>
                <c:pt idx="26">
                  <c:v>92.138672</c:v>
                </c:pt>
                <c:pt idx="27">
                  <c:v>92.166290000000004</c:v>
                </c:pt>
                <c:pt idx="28">
                  <c:v>92.188812999999996</c:v>
                </c:pt>
                <c:pt idx="29">
                  <c:v>92.193554000000006</c:v>
                </c:pt>
                <c:pt idx="30">
                  <c:v>92.190192999999994</c:v>
                </c:pt>
                <c:pt idx="31">
                  <c:v>92.192419999999998</c:v>
                </c:pt>
                <c:pt idx="32">
                  <c:v>92.196741000000003</c:v>
                </c:pt>
                <c:pt idx="33">
                  <c:v>92.186553000000004</c:v>
                </c:pt>
                <c:pt idx="34">
                  <c:v>92.154426000000001</c:v>
                </c:pt>
                <c:pt idx="35">
                  <c:v>92.112988999999999</c:v>
                </c:pt>
                <c:pt idx="36">
                  <c:v>92.083799999999997</c:v>
                </c:pt>
                <c:pt idx="37">
                  <c:v>92.079286999999994</c:v>
                </c:pt>
                <c:pt idx="38">
                  <c:v>92.095415000000003</c:v>
                </c:pt>
                <c:pt idx="39">
                  <c:v>92.117909999999995</c:v>
                </c:pt>
                <c:pt idx="40">
                  <c:v>92.133082999999999</c:v>
                </c:pt>
                <c:pt idx="41">
                  <c:v>92.135491000000002</c:v>
                </c:pt>
                <c:pt idx="42">
                  <c:v>92.128215999999995</c:v>
                </c:pt>
                <c:pt idx="43">
                  <c:v>92.117608000000004</c:v>
                </c:pt>
                <c:pt idx="44">
                  <c:v>92.106864999999999</c:v>
                </c:pt>
                <c:pt idx="45">
                  <c:v>92.095106999999999</c:v>
                </c:pt>
                <c:pt idx="46">
                  <c:v>92.082508000000004</c:v>
                </c:pt>
                <c:pt idx="47">
                  <c:v>92.074031000000005</c:v>
                </c:pt>
                <c:pt idx="48">
                  <c:v>92.075629000000006</c:v>
                </c:pt>
                <c:pt idx="49">
                  <c:v>92.085226000000006</c:v>
                </c:pt>
                <c:pt idx="50">
                  <c:v>92.091739000000004</c:v>
                </c:pt>
                <c:pt idx="51">
                  <c:v>92.087838000000005</c:v>
                </c:pt>
                <c:pt idx="52">
                  <c:v>92.080499000000003</c:v>
                </c:pt>
                <c:pt idx="53">
                  <c:v>92.081591000000003</c:v>
                </c:pt>
                <c:pt idx="54">
                  <c:v>92.093903999999995</c:v>
                </c:pt>
                <c:pt idx="55">
                  <c:v>92.111611999999994</c:v>
                </c:pt>
                <c:pt idx="56">
                  <c:v>92.129535000000004</c:v>
                </c:pt>
                <c:pt idx="57">
                  <c:v>92.151292999999995</c:v>
                </c:pt>
                <c:pt idx="58">
                  <c:v>92.184618999999998</c:v>
                </c:pt>
                <c:pt idx="59">
                  <c:v>92.222765999999993</c:v>
                </c:pt>
                <c:pt idx="60">
                  <c:v>92.245238000000001</c:v>
                </c:pt>
                <c:pt idx="61">
                  <c:v>92.238720000000001</c:v>
                </c:pt>
                <c:pt idx="62">
                  <c:v>92.207224999999994</c:v>
                </c:pt>
                <c:pt idx="63">
                  <c:v>92.167697000000004</c:v>
                </c:pt>
                <c:pt idx="64">
                  <c:v>92.139881000000003</c:v>
                </c:pt>
                <c:pt idx="65">
                  <c:v>92.138446000000002</c:v>
                </c:pt>
                <c:pt idx="66">
                  <c:v>92.168105999999995</c:v>
                </c:pt>
                <c:pt idx="67">
                  <c:v>92.217389999999995</c:v>
                </c:pt>
                <c:pt idx="68">
                  <c:v>92.258503000000005</c:v>
                </c:pt>
                <c:pt idx="69">
                  <c:v>92.261233000000004</c:v>
                </c:pt>
                <c:pt idx="70">
                  <c:v>92.216963000000007</c:v>
                </c:pt>
                <c:pt idx="71">
                  <c:v>92.147660999999999</c:v>
                </c:pt>
                <c:pt idx="72">
                  <c:v>92.088789000000006</c:v>
                </c:pt>
                <c:pt idx="73">
                  <c:v>92.066883000000004</c:v>
                </c:pt>
                <c:pt idx="74">
                  <c:v>92.085119000000006</c:v>
                </c:pt>
                <c:pt idx="75">
                  <c:v>92.122186999999997</c:v>
                </c:pt>
                <c:pt idx="76">
                  <c:v>92.150993999999997</c:v>
                </c:pt>
                <c:pt idx="77">
                  <c:v>92.165034000000006</c:v>
                </c:pt>
                <c:pt idx="78">
                  <c:v>92.182277999999997</c:v>
                </c:pt>
                <c:pt idx="79">
                  <c:v>92.220453000000006</c:v>
                </c:pt>
                <c:pt idx="80">
                  <c:v>92.270055999999997</c:v>
                </c:pt>
                <c:pt idx="81">
                  <c:v>92.298373999999995</c:v>
                </c:pt>
                <c:pt idx="82">
                  <c:v>92.284198000000004</c:v>
                </c:pt>
                <c:pt idx="83">
                  <c:v>92.240764999999996</c:v>
                </c:pt>
                <c:pt idx="84">
                  <c:v>92.194400999999999</c:v>
                </c:pt>
                <c:pt idx="85">
                  <c:v>92.156324999999995</c:v>
                </c:pt>
                <c:pt idx="86">
                  <c:v>92.127460999999997</c:v>
                </c:pt>
                <c:pt idx="87">
                  <c:v>92.111009999999993</c:v>
                </c:pt>
                <c:pt idx="88">
                  <c:v>92.107139000000004</c:v>
                </c:pt>
                <c:pt idx="89">
                  <c:v>92.109932999999998</c:v>
                </c:pt>
                <c:pt idx="90">
                  <c:v>92.112909000000002</c:v>
                </c:pt>
                <c:pt idx="91">
                  <c:v>92.115871999999996</c:v>
                </c:pt>
                <c:pt idx="92">
                  <c:v>92.121391000000003</c:v>
                </c:pt>
                <c:pt idx="93">
                  <c:v>92.130581000000006</c:v>
                </c:pt>
                <c:pt idx="94">
                  <c:v>92.144891000000001</c:v>
                </c:pt>
                <c:pt idx="95">
                  <c:v>92.173218000000006</c:v>
                </c:pt>
                <c:pt idx="96">
                  <c:v>92.231123999999994</c:v>
                </c:pt>
                <c:pt idx="97">
                  <c:v>92.315629000000001</c:v>
                </c:pt>
                <c:pt idx="98">
                  <c:v>92.395838999999995</c:v>
                </c:pt>
                <c:pt idx="99">
                  <c:v>92.442375999999996</c:v>
                </c:pt>
                <c:pt idx="100">
                  <c:v>92.444790999999995</c:v>
                </c:pt>
                <c:pt idx="101">
                  <c:v>92.402546999999998</c:v>
                </c:pt>
                <c:pt idx="102">
                  <c:v>92.320040000000006</c:v>
                </c:pt>
                <c:pt idx="103">
                  <c:v>92.214404000000002</c:v>
                </c:pt>
                <c:pt idx="104">
                  <c:v>92.118116000000001</c:v>
                </c:pt>
                <c:pt idx="105">
                  <c:v>92.063648000000001</c:v>
                </c:pt>
                <c:pt idx="106">
                  <c:v>92.063834999999997</c:v>
                </c:pt>
                <c:pt idx="107">
                  <c:v>92.105014999999995</c:v>
                </c:pt>
                <c:pt idx="108">
                  <c:v>92.147829000000002</c:v>
                </c:pt>
                <c:pt idx="109">
                  <c:v>92.157019000000005</c:v>
                </c:pt>
                <c:pt idx="110">
                  <c:v>92.126249000000001</c:v>
                </c:pt>
                <c:pt idx="111">
                  <c:v>92.081669000000005</c:v>
                </c:pt>
                <c:pt idx="112">
                  <c:v>92.074867999999995</c:v>
                </c:pt>
                <c:pt idx="113">
                  <c:v>92.140423999999996</c:v>
                </c:pt>
                <c:pt idx="114">
                  <c:v>92.249543000000003</c:v>
                </c:pt>
                <c:pt idx="115">
                  <c:v>92.328031999999993</c:v>
                </c:pt>
                <c:pt idx="116">
                  <c:v>92.327511000000001</c:v>
                </c:pt>
                <c:pt idx="117">
                  <c:v>92.268420000000006</c:v>
                </c:pt>
                <c:pt idx="118">
                  <c:v>92.207660000000004</c:v>
                </c:pt>
                <c:pt idx="119">
                  <c:v>92.178141999999994</c:v>
                </c:pt>
                <c:pt idx="120">
                  <c:v>92.173306999999994</c:v>
                </c:pt>
                <c:pt idx="121">
                  <c:v>92.161422999999999</c:v>
                </c:pt>
                <c:pt idx="122">
                  <c:v>92.119894000000002</c:v>
                </c:pt>
                <c:pt idx="123">
                  <c:v>92.068700000000007</c:v>
                </c:pt>
                <c:pt idx="124">
                  <c:v>92.042755</c:v>
                </c:pt>
                <c:pt idx="125">
                  <c:v>92.052824999999999</c:v>
                </c:pt>
                <c:pt idx="126">
                  <c:v>92.083905000000001</c:v>
                </c:pt>
                <c:pt idx="127">
                  <c:v>92.112187000000006</c:v>
                </c:pt>
                <c:pt idx="128">
                  <c:v>92.131191000000001</c:v>
                </c:pt>
                <c:pt idx="129">
                  <c:v>92.158135999999999</c:v>
                </c:pt>
                <c:pt idx="130">
                  <c:v>92.199961000000002</c:v>
                </c:pt>
                <c:pt idx="131">
                  <c:v>92.226772999999994</c:v>
                </c:pt>
                <c:pt idx="132">
                  <c:v>92.199922999999998</c:v>
                </c:pt>
                <c:pt idx="133">
                  <c:v>92.138165999999998</c:v>
                </c:pt>
                <c:pt idx="134">
                  <c:v>92.099622999999994</c:v>
                </c:pt>
                <c:pt idx="135">
                  <c:v>92.104566000000005</c:v>
                </c:pt>
                <c:pt idx="136">
                  <c:v>92.128022000000001</c:v>
                </c:pt>
                <c:pt idx="137">
                  <c:v>92.143540999999999</c:v>
                </c:pt>
                <c:pt idx="138">
                  <c:v>92.141062000000005</c:v>
                </c:pt>
                <c:pt idx="139">
                  <c:v>92.125598999999994</c:v>
                </c:pt>
                <c:pt idx="140">
                  <c:v>92.104766999999995</c:v>
                </c:pt>
                <c:pt idx="141">
                  <c:v>92.090723999999994</c:v>
                </c:pt>
                <c:pt idx="142">
                  <c:v>92.100240999999997</c:v>
                </c:pt>
                <c:pt idx="143">
                  <c:v>92.147077999999993</c:v>
                </c:pt>
                <c:pt idx="144">
                  <c:v>92.229408000000006</c:v>
                </c:pt>
                <c:pt idx="145">
                  <c:v>92.317083999999994</c:v>
                </c:pt>
                <c:pt idx="146">
                  <c:v>92.360533000000004</c:v>
                </c:pt>
                <c:pt idx="147">
                  <c:v>92.350851000000006</c:v>
                </c:pt>
                <c:pt idx="148">
                  <c:v>92.290806000000003</c:v>
                </c:pt>
                <c:pt idx="149">
                  <c:v>92.175062999999994</c:v>
                </c:pt>
                <c:pt idx="150">
                  <c:v>92.066497999999996</c:v>
                </c:pt>
                <c:pt idx="151">
                  <c:v>92.022294000000002</c:v>
                </c:pt>
                <c:pt idx="152">
                  <c:v>92.038476000000003</c:v>
                </c:pt>
                <c:pt idx="153">
                  <c:v>92.083010999999999</c:v>
                </c:pt>
                <c:pt idx="154">
                  <c:v>92.126457000000002</c:v>
                </c:pt>
                <c:pt idx="155">
                  <c:v>92.149904000000006</c:v>
                </c:pt>
                <c:pt idx="156">
                  <c:v>92.147481999999997</c:v>
                </c:pt>
                <c:pt idx="157">
                  <c:v>92.132611999999995</c:v>
                </c:pt>
                <c:pt idx="158">
                  <c:v>92.126142000000002</c:v>
                </c:pt>
                <c:pt idx="159">
                  <c:v>92.138446000000002</c:v>
                </c:pt>
                <c:pt idx="160">
                  <c:v>92.153460999999993</c:v>
                </c:pt>
                <c:pt idx="161">
                  <c:v>92.131611000000007</c:v>
                </c:pt>
                <c:pt idx="162">
                  <c:v>92.053325000000001</c:v>
                </c:pt>
                <c:pt idx="163">
                  <c:v>91.951835000000003</c:v>
                </c:pt>
                <c:pt idx="164">
                  <c:v>91.872018999999995</c:v>
                </c:pt>
                <c:pt idx="165">
                  <c:v>91.838885000000005</c:v>
                </c:pt>
                <c:pt idx="166">
                  <c:v>91.854930999999993</c:v>
                </c:pt>
                <c:pt idx="167">
                  <c:v>91.899574000000001</c:v>
                </c:pt>
                <c:pt idx="168">
                  <c:v>91.942203000000006</c:v>
                </c:pt>
                <c:pt idx="169">
                  <c:v>91.965864999999994</c:v>
                </c:pt>
                <c:pt idx="170">
                  <c:v>91.975836000000001</c:v>
                </c:pt>
                <c:pt idx="171">
                  <c:v>91.988144000000005</c:v>
                </c:pt>
                <c:pt idx="172">
                  <c:v>92.009732</c:v>
                </c:pt>
                <c:pt idx="173">
                  <c:v>92.031497000000002</c:v>
                </c:pt>
                <c:pt idx="174">
                  <c:v>92.039415000000005</c:v>
                </c:pt>
                <c:pt idx="175">
                  <c:v>92.029411999999994</c:v>
                </c:pt>
                <c:pt idx="176">
                  <c:v>92.012073999999998</c:v>
                </c:pt>
                <c:pt idx="177">
                  <c:v>92.002474000000007</c:v>
                </c:pt>
                <c:pt idx="178">
                  <c:v>91.995963000000003</c:v>
                </c:pt>
                <c:pt idx="179">
                  <c:v>91.990460999999996</c:v>
                </c:pt>
                <c:pt idx="180">
                  <c:v>91.992527999999993</c:v>
                </c:pt>
                <c:pt idx="181">
                  <c:v>91.982235000000003</c:v>
                </c:pt>
                <c:pt idx="182">
                  <c:v>91.968224000000006</c:v>
                </c:pt>
                <c:pt idx="183">
                  <c:v>91.980300999999997</c:v>
                </c:pt>
                <c:pt idx="184">
                  <c:v>92.023047000000005</c:v>
                </c:pt>
                <c:pt idx="185">
                  <c:v>92.070130000000006</c:v>
                </c:pt>
                <c:pt idx="186">
                  <c:v>92.084958</c:v>
                </c:pt>
                <c:pt idx="187">
                  <c:v>92.075747000000007</c:v>
                </c:pt>
                <c:pt idx="188">
                  <c:v>92.079651999999996</c:v>
                </c:pt>
                <c:pt idx="189">
                  <c:v>92.098541999999995</c:v>
                </c:pt>
                <c:pt idx="190">
                  <c:v>92.100587000000004</c:v>
                </c:pt>
                <c:pt idx="191">
                  <c:v>92.061892999999998</c:v>
                </c:pt>
                <c:pt idx="192">
                  <c:v>91.992761000000002</c:v>
                </c:pt>
                <c:pt idx="193">
                  <c:v>91.934229000000002</c:v>
                </c:pt>
                <c:pt idx="194">
                  <c:v>91.907516000000001</c:v>
                </c:pt>
                <c:pt idx="195">
                  <c:v>91.884996999999998</c:v>
                </c:pt>
                <c:pt idx="196">
                  <c:v>91.848748999999998</c:v>
                </c:pt>
                <c:pt idx="197">
                  <c:v>91.813586000000001</c:v>
                </c:pt>
                <c:pt idx="198">
                  <c:v>91.804687999999999</c:v>
                </c:pt>
                <c:pt idx="199">
                  <c:v>91.845298</c:v>
                </c:pt>
                <c:pt idx="200">
                  <c:v>91.894403999999994</c:v>
                </c:pt>
                <c:pt idx="201">
                  <c:v>91.900165999999999</c:v>
                </c:pt>
                <c:pt idx="202">
                  <c:v>91.886142000000007</c:v>
                </c:pt>
                <c:pt idx="203">
                  <c:v>91.887446999999995</c:v>
                </c:pt>
                <c:pt idx="204">
                  <c:v>91.902443000000005</c:v>
                </c:pt>
                <c:pt idx="205">
                  <c:v>91.907831000000002</c:v>
                </c:pt>
                <c:pt idx="206">
                  <c:v>91.894007000000002</c:v>
                </c:pt>
                <c:pt idx="207">
                  <c:v>91.877758999999998</c:v>
                </c:pt>
                <c:pt idx="208">
                  <c:v>91.874105</c:v>
                </c:pt>
                <c:pt idx="209">
                  <c:v>91.875325000000004</c:v>
                </c:pt>
                <c:pt idx="210">
                  <c:v>91.867039000000005</c:v>
                </c:pt>
                <c:pt idx="211">
                  <c:v>91.848907999999994</c:v>
                </c:pt>
                <c:pt idx="212">
                  <c:v>91.835280999999995</c:v>
                </c:pt>
                <c:pt idx="213">
                  <c:v>91.843097999999998</c:v>
                </c:pt>
                <c:pt idx="214">
                  <c:v>91.880194000000003</c:v>
                </c:pt>
                <c:pt idx="215">
                  <c:v>91.934577000000004</c:v>
                </c:pt>
                <c:pt idx="216">
                  <c:v>91.974446</c:v>
                </c:pt>
                <c:pt idx="217">
                  <c:v>91.970044000000001</c:v>
                </c:pt>
                <c:pt idx="218">
                  <c:v>91.917511000000005</c:v>
                </c:pt>
                <c:pt idx="219">
                  <c:v>91.841931000000002</c:v>
                </c:pt>
                <c:pt idx="220">
                  <c:v>91.783524999999997</c:v>
                </c:pt>
                <c:pt idx="221">
                  <c:v>91.776364000000001</c:v>
                </c:pt>
                <c:pt idx="222">
                  <c:v>91.816158000000001</c:v>
                </c:pt>
                <c:pt idx="223">
                  <c:v>91.869418999999994</c:v>
                </c:pt>
                <c:pt idx="224">
                  <c:v>91.912606999999994</c:v>
                </c:pt>
                <c:pt idx="225">
                  <c:v>91.934173999999999</c:v>
                </c:pt>
                <c:pt idx="226">
                  <c:v>91.919940999999994</c:v>
                </c:pt>
                <c:pt idx="227">
                  <c:v>91.863125999999994</c:v>
                </c:pt>
                <c:pt idx="228">
                  <c:v>91.780649999999994</c:v>
                </c:pt>
                <c:pt idx="229">
                  <c:v>91.706614000000002</c:v>
                </c:pt>
                <c:pt idx="230">
                  <c:v>91.665342999999993</c:v>
                </c:pt>
                <c:pt idx="231">
                  <c:v>91.654442000000003</c:v>
                </c:pt>
                <c:pt idx="232">
                  <c:v>91.662983999999994</c:v>
                </c:pt>
                <c:pt idx="233">
                  <c:v>91.69896</c:v>
                </c:pt>
                <c:pt idx="234">
                  <c:v>91.769281000000007</c:v>
                </c:pt>
                <c:pt idx="235">
                  <c:v>91.846474999999998</c:v>
                </c:pt>
                <c:pt idx="236">
                  <c:v>91.885627999999997</c:v>
                </c:pt>
                <c:pt idx="237">
                  <c:v>91.869058999999993</c:v>
                </c:pt>
                <c:pt idx="238">
                  <c:v>91.816096999999999</c:v>
                </c:pt>
                <c:pt idx="239">
                  <c:v>91.749689000000004</c:v>
                </c:pt>
                <c:pt idx="240">
                  <c:v>91.680476999999996</c:v>
                </c:pt>
                <c:pt idx="241">
                  <c:v>91.638413999999997</c:v>
                </c:pt>
                <c:pt idx="242">
                  <c:v>91.661693999999997</c:v>
                </c:pt>
                <c:pt idx="243">
                  <c:v>91.744765999999998</c:v>
                </c:pt>
                <c:pt idx="244">
                  <c:v>91.845130999999995</c:v>
                </c:pt>
                <c:pt idx="245">
                  <c:v>91.929002999999994</c:v>
                </c:pt>
                <c:pt idx="246">
                  <c:v>91.985747000000003</c:v>
                </c:pt>
                <c:pt idx="247">
                  <c:v>91.999959000000004</c:v>
                </c:pt>
                <c:pt idx="248">
                  <c:v>91.941529000000003</c:v>
                </c:pt>
                <c:pt idx="249">
                  <c:v>91.844376999999994</c:v>
                </c:pt>
                <c:pt idx="250">
                  <c:v>91.828209999999999</c:v>
                </c:pt>
                <c:pt idx="251">
                  <c:v>91.918828000000005</c:v>
                </c:pt>
                <c:pt idx="252">
                  <c:v>92.031982999999997</c:v>
                </c:pt>
                <c:pt idx="253">
                  <c:v>92.087524000000002</c:v>
                </c:pt>
                <c:pt idx="254">
                  <c:v>92.033516000000006</c:v>
                </c:pt>
                <c:pt idx="255">
                  <c:v>91.888120999999998</c:v>
                </c:pt>
                <c:pt idx="256">
                  <c:v>91.787499999999994</c:v>
                </c:pt>
                <c:pt idx="257">
                  <c:v>91.788951999999995</c:v>
                </c:pt>
                <c:pt idx="258">
                  <c:v>91.827624</c:v>
                </c:pt>
                <c:pt idx="259">
                  <c:v>91.892977999999999</c:v>
                </c:pt>
                <c:pt idx="260">
                  <c:v>91.985810000000001</c:v>
                </c:pt>
                <c:pt idx="261">
                  <c:v>92.061629999999994</c:v>
                </c:pt>
                <c:pt idx="262">
                  <c:v>92.069239999999994</c:v>
                </c:pt>
                <c:pt idx="263">
                  <c:v>91.992711999999997</c:v>
                </c:pt>
                <c:pt idx="264">
                  <c:v>91.878974999999997</c:v>
                </c:pt>
                <c:pt idx="265">
                  <c:v>91.826201999999995</c:v>
                </c:pt>
                <c:pt idx="266">
                  <c:v>91.865925000000004</c:v>
                </c:pt>
                <c:pt idx="267">
                  <c:v>91.929737000000003</c:v>
                </c:pt>
                <c:pt idx="268">
                  <c:v>91.966678999999999</c:v>
                </c:pt>
                <c:pt idx="269">
                  <c:v>91.973628000000005</c:v>
                </c:pt>
                <c:pt idx="270">
                  <c:v>91.967264999999998</c:v>
                </c:pt>
                <c:pt idx="271">
                  <c:v>91.972166000000001</c:v>
                </c:pt>
                <c:pt idx="272">
                  <c:v>92.004362</c:v>
                </c:pt>
                <c:pt idx="273">
                  <c:v>92.051620999999997</c:v>
                </c:pt>
                <c:pt idx="274">
                  <c:v>92.085728000000003</c:v>
                </c:pt>
                <c:pt idx="275">
                  <c:v>92.096222999999995</c:v>
                </c:pt>
                <c:pt idx="276">
                  <c:v>92.100533999999996</c:v>
                </c:pt>
                <c:pt idx="277">
                  <c:v>92.113765000000001</c:v>
                </c:pt>
                <c:pt idx="278">
                  <c:v>92.121277000000006</c:v>
                </c:pt>
                <c:pt idx="279">
                  <c:v>92.094052000000005</c:v>
                </c:pt>
                <c:pt idx="280">
                  <c:v>92.022289999999998</c:v>
                </c:pt>
                <c:pt idx="281">
                  <c:v>91.926649999999995</c:v>
                </c:pt>
                <c:pt idx="282">
                  <c:v>91.840333000000001</c:v>
                </c:pt>
                <c:pt idx="283">
                  <c:v>91.788751000000005</c:v>
                </c:pt>
                <c:pt idx="284">
                  <c:v>91.784974000000005</c:v>
                </c:pt>
                <c:pt idx="285">
                  <c:v>91.842985999999996</c:v>
                </c:pt>
                <c:pt idx="286">
                  <c:v>91.973039</c:v>
                </c:pt>
                <c:pt idx="287">
                  <c:v>92.144149999999996</c:v>
                </c:pt>
                <c:pt idx="288">
                  <c:v>92.266036999999997</c:v>
                </c:pt>
                <c:pt idx="289">
                  <c:v>92.267820999999998</c:v>
                </c:pt>
                <c:pt idx="290">
                  <c:v>92.186836</c:v>
                </c:pt>
                <c:pt idx="291">
                  <c:v>92.095220999999995</c:v>
                </c:pt>
                <c:pt idx="292">
                  <c:v>92.02225</c:v>
                </c:pt>
                <c:pt idx="293">
                  <c:v>91.963746999999998</c:v>
                </c:pt>
                <c:pt idx="294">
                  <c:v>91.909965</c:v>
                </c:pt>
                <c:pt idx="295">
                  <c:v>91.864710000000002</c:v>
                </c:pt>
                <c:pt idx="296">
                  <c:v>91.845147999999995</c:v>
                </c:pt>
                <c:pt idx="297">
                  <c:v>91.863086999999993</c:v>
                </c:pt>
                <c:pt idx="298">
                  <c:v>91.904196999999996</c:v>
                </c:pt>
                <c:pt idx="299">
                  <c:v>91.935821000000004</c:v>
                </c:pt>
                <c:pt idx="300">
                  <c:v>91.934589000000003</c:v>
                </c:pt>
                <c:pt idx="301">
                  <c:v>91.903178999999994</c:v>
                </c:pt>
                <c:pt idx="302">
                  <c:v>91.861092999999997</c:v>
                </c:pt>
                <c:pt idx="303">
                  <c:v>91.825953999999996</c:v>
                </c:pt>
                <c:pt idx="304">
                  <c:v>91.805381999999994</c:v>
                </c:pt>
                <c:pt idx="305">
                  <c:v>91.804891999999995</c:v>
                </c:pt>
                <c:pt idx="306">
                  <c:v>91.83493</c:v>
                </c:pt>
                <c:pt idx="307">
                  <c:v>91.902964999999995</c:v>
                </c:pt>
                <c:pt idx="308">
                  <c:v>91.998487999999995</c:v>
                </c:pt>
                <c:pt idx="309">
                  <c:v>92.083968999999996</c:v>
                </c:pt>
                <c:pt idx="310">
                  <c:v>92.100110999999998</c:v>
                </c:pt>
                <c:pt idx="311">
                  <c:v>92.018921000000006</c:v>
                </c:pt>
                <c:pt idx="312">
                  <c:v>91.888037999999995</c:v>
                </c:pt>
                <c:pt idx="313">
                  <c:v>91.764543000000003</c:v>
                </c:pt>
                <c:pt idx="314">
                  <c:v>91.677267000000001</c:v>
                </c:pt>
                <c:pt idx="315">
                  <c:v>91.636730999999997</c:v>
                </c:pt>
                <c:pt idx="316">
                  <c:v>91.628180999999998</c:v>
                </c:pt>
                <c:pt idx="317">
                  <c:v>91.622180999999998</c:v>
                </c:pt>
                <c:pt idx="318">
                  <c:v>91.609504000000001</c:v>
                </c:pt>
                <c:pt idx="319">
                  <c:v>91.614636000000004</c:v>
                </c:pt>
                <c:pt idx="320">
                  <c:v>91.660601</c:v>
                </c:pt>
                <c:pt idx="321">
                  <c:v>91.725921999999997</c:v>
                </c:pt>
                <c:pt idx="322">
                  <c:v>91.757621</c:v>
                </c:pt>
                <c:pt idx="323">
                  <c:v>91.720239000000007</c:v>
                </c:pt>
                <c:pt idx="324">
                  <c:v>91.650429000000003</c:v>
                </c:pt>
                <c:pt idx="325">
                  <c:v>91.641889000000006</c:v>
                </c:pt>
                <c:pt idx="326">
                  <c:v>91.677255000000002</c:v>
                </c:pt>
                <c:pt idx="327">
                  <c:v>91.684753000000001</c:v>
                </c:pt>
                <c:pt idx="328">
                  <c:v>91.664416000000003</c:v>
                </c:pt>
                <c:pt idx="329">
                  <c:v>91.603926999999999</c:v>
                </c:pt>
                <c:pt idx="330">
                  <c:v>91.493534999999994</c:v>
                </c:pt>
                <c:pt idx="331">
                  <c:v>91.404267000000004</c:v>
                </c:pt>
                <c:pt idx="332">
                  <c:v>91.371745000000004</c:v>
                </c:pt>
                <c:pt idx="333">
                  <c:v>91.377251999999999</c:v>
                </c:pt>
                <c:pt idx="334">
                  <c:v>91.409559999999999</c:v>
                </c:pt>
                <c:pt idx="335">
                  <c:v>91.45241</c:v>
                </c:pt>
                <c:pt idx="336">
                  <c:v>91.488061000000002</c:v>
                </c:pt>
                <c:pt idx="337">
                  <c:v>91.510120999999998</c:v>
                </c:pt>
                <c:pt idx="338">
                  <c:v>91.516214000000005</c:v>
                </c:pt>
                <c:pt idx="339">
                  <c:v>91.495620000000002</c:v>
                </c:pt>
                <c:pt idx="340">
                  <c:v>91.43562</c:v>
                </c:pt>
                <c:pt idx="341">
                  <c:v>91.340399000000005</c:v>
                </c:pt>
                <c:pt idx="342">
                  <c:v>91.244279000000006</c:v>
                </c:pt>
                <c:pt idx="343">
                  <c:v>91.199714999999998</c:v>
                </c:pt>
                <c:pt idx="344">
                  <c:v>91.233323999999996</c:v>
                </c:pt>
                <c:pt idx="345">
                  <c:v>91.304768999999993</c:v>
                </c:pt>
                <c:pt idx="346">
                  <c:v>91.359543000000002</c:v>
                </c:pt>
                <c:pt idx="347">
                  <c:v>91.390620999999996</c:v>
                </c:pt>
                <c:pt idx="348">
                  <c:v>91.403651999999994</c:v>
                </c:pt>
                <c:pt idx="349">
                  <c:v>91.366257000000004</c:v>
                </c:pt>
                <c:pt idx="350">
                  <c:v>91.267257999999998</c:v>
                </c:pt>
                <c:pt idx="351">
                  <c:v>91.219555</c:v>
                </c:pt>
                <c:pt idx="352">
                  <c:v>91.276848000000001</c:v>
                </c:pt>
                <c:pt idx="353">
                  <c:v>91.326825999999997</c:v>
                </c:pt>
                <c:pt idx="354">
                  <c:v>91.302762999999999</c:v>
                </c:pt>
                <c:pt idx="355">
                  <c:v>91.225562999999994</c:v>
                </c:pt>
                <c:pt idx="356">
                  <c:v>91.139439999999993</c:v>
                </c:pt>
                <c:pt idx="357">
                  <c:v>91.077038999999999</c:v>
                </c:pt>
                <c:pt idx="358">
                  <c:v>91.044843</c:v>
                </c:pt>
                <c:pt idx="359">
                  <c:v>91.024922000000004</c:v>
                </c:pt>
                <c:pt idx="360">
                  <c:v>90.993512999999993</c:v>
                </c:pt>
                <c:pt idx="361">
                  <c:v>90.945485000000005</c:v>
                </c:pt>
                <c:pt idx="362">
                  <c:v>90.897576000000001</c:v>
                </c:pt>
                <c:pt idx="363">
                  <c:v>90.870092</c:v>
                </c:pt>
                <c:pt idx="364">
                  <c:v>90.872950000000003</c:v>
                </c:pt>
                <c:pt idx="365">
                  <c:v>90.900437999999994</c:v>
                </c:pt>
                <c:pt idx="366">
                  <c:v>90.931089999999998</c:v>
                </c:pt>
                <c:pt idx="367">
                  <c:v>90.938408999999993</c:v>
                </c:pt>
                <c:pt idx="368">
                  <c:v>90.912598000000003</c:v>
                </c:pt>
                <c:pt idx="369">
                  <c:v>90.867351999999997</c:v>
                </c:pt>
                <c:pt idx="370">
                  <c:v>90.820887999999997</c:v>
                </c:pt>
                <c:pt idx="371">
                  <c:v>90.798308000000006</c:v>
                </c:pt>
                <c:pt idx="372">
                  <c:v>90.807490999999999</c:v>
                </c:pt>
                <c:pt idx="373">
                  <c:v>90.788974999999994</c:v>
                </c:pt>
                <c:pt idx="374">
                  <c:v>90.727115999999995</c:v>
                </c:pt>
                <c:pt idx="375">
                  <c:v>90.673992999999996</c:v>
                </c:pt>
                <c:pt idx="376">
                  <c:v>90.655223000000007</c:v>
                </c:pt>
                <c:pt idx="377">
                  <c:v>90.655108999999996</c:v>
                </c:pt>
                <c:pt idx="378">
                  <c:v>90.648777999999993</c:v>
                </c:pt>
                <c:pt idx="379">
                  <c:v>90.620966999999993</c:v>
                </c:pt>
                <c:pt idx="380">
                  <c:v>90.575348000000005</c:v>
                </c:pt>
                <c:pt idx="381">
                  <c:v>90.541467999999995</c:v>
                </c:pt>
                <c:pt idx="382">
                  <c:v>90.535753</c:v>
                </c:pt>
                <c:pt idx="383">
                  <c:v>90.527392000000006</c:v>
                </c:pt>
                <c:pt idx="384">
                  <c:v>90.482758000000004</c:v>
                </c:pt>
                <c:pt idx="385">
                  <c:v>90.395574999999994</c:v>
                </c:pt>
                <c:pt idx="386">
                  <c:v>90.287495000000007</c:v>
                </c:pt>
                <c:pt idx="387">
                  <c:v>90.198543000000001</c:v>
                </c:pt>
                <c:pt idx="388">
                  <c:v>90.146258000000003</c:v>
                </c:pt>
                <c:pt idx="389">
                  <c:v>90.110843000000003</c:v>
                </c:pt>
                <c:pt idx="390">
                  <c:v>90.073076999999998</c:v>
                </c:pt>
                <c:pt idx="391">
                  <c:v>90.039114999999995</c:v>
                </c:pt>
                <c:pt idx="392">
                  <c:v>90.028953999999999</c:v>
                </c:pt>
                <c:pt idx="393">
                  <c:v>90.041144000000003</c:v>
                </c:pt>
                <c:pt idx="394">
                  <c:v>90.050413000000006</c:v>
                </c:pt>
                <c:pt idx="395">
                  <c:v>90.049621999999999</c:v>
                </c:pt>
                <c:pt idx="396">
                  <c:v>90.056837999999999</c:v>
                </c:pt>
                <c:pt idx="397">
                  <c:v>90.084153000000001</c:v>
                </c:pt>
                <c:pt idx="398">
                  <c:v>90.115021999999996</c:v>
                </c:pt>
                <c:pt idx="399">
                  <c:v>90.111985000000004</c:v>
                </c:pt>
                <c:pt idx="400">
                  <c:v>90.053318000000004</c:v>
                </c:pt>
                <c:pt idx="401">
                  <c:v>89.960116999999997</c:v>
                </c:pt>
                <c:pt idx="402">
                  <c:v>89.877944999999997</c:v>
                </c:pt>
                <c:pt idx="403">
                  <c:v>89.832644999999999</c:v>
                </c:pt>
                <c:pt idx="404">
                  <c:v>89.810447999999994</c:v>
                </c:pt>
                <c:pt idx="405">
                  <c:v>89.775660999999999</c:v>
                </c:pt>
                <c:pt idx="406">
                  <c:v>89.711247999999998</c:v>
                </c:pt>
                <c:pt idx="407">
                  <c:v>89.632138999999995</c:v>
                </c:pt>
                <c:pt idx="408">
                  <c:v>89.566740999999993</c:v>
                </c:pt>
                <c:pt idx="409">
                  <c:v>89.537395000000004</c:v>
                </c:pt>
                <c:pt idx="410">
                  <c:v>89.552104999999997</c:v>
                </c:pt>
                <c:pt idx="411">
                  <c:v>89.595217000000005</c:v>
                </c:pt>
                <c:pt idx="412">
                  <c:v>89.628971000000007</c:v>
                </c:pt>
                <c:pt idx="413">
                  <c:v>89.617915999999994</c:v>
                </c:pt>
                <c:pt idx="414">
                  <c:v>89.546244000000002</c:v>
                </c:pt>
                <c:pt idx="415">
                  <c:v>89.423738999999998</c:v>
                </c:pt>
                <c:pt idx="416">
                  <c:v>89.288351000000006</c:v>
                </c:pt>
                <c:pt idx="417">
                  <c:v>89.177279999999996</c:v>
                </c:pt>
                <c:pt idx="418">
                  <c:v>89.100177000000002</c:v>
                </c:pt>
                <c:pt idx="419">
                  <c:v>89.043300000000002</c:v>
                </c:pt>
                <c:pt idx="420">
                  <c:v>88.989817000000002</c:v>
                </c:pt>
                <c:pt idx="421">
                  <c:v>88.934499000000002</c:v>
                </c:pt>
                <c:pt idx="422">
                  <c:v>88.882084000000006</c:v>
                </c:pt>
                <c:pt idx="423">
                  <c:v>88.837524999999999</c:v>
                </c:pt>
                <c:pt idx="424">
                  <c:v>88.804221999999996</c:v>
                </c:pt>
                <c:pt idx="425">
                  <c:v>88.788419000000005</c:v>
                </c:pt>
                <c:pt idx="426">
                  <c:v>88.795659999999998</c:v>
                </c:pt>
                <c:pt idx="427">
                  <c:v>88.819770000000005</c:v>
                </c:pt>
                <c:pt idx="428">
                  <c:v>88.842917999999997</c:v>
                </c:pt>
                <c:pt idx="429">
                  <c:v>88.84948</c:v>
                </c:pt>
                <c:pt idx="430">
                  <c:v>88.837705999999997</c:v>
                </c:pt>
                <c:pt idx="431">
                  <c:v>88.816443000000007</c:v>
                </c:pt>
                <c:pt idx="432">
                  <c:v>88.796728999999999</c:v>
                </c:pt>
                <c:pt idx="433">
                  <c:v>88.789507</c:v>
                </c:pt>
                <c:pt idx="434">
                  <c:v>88.790204000000003</c:v>
                </c:pt>
                <c:pt idx="435">
                  <c:v>88.771716999999995</c:v>
                </c:pt>
                <c:pt idx="436">
                  <c:v>88.723483999999999</c:v>
                </c:pt>
                <c:pt idx="437">
                  <c:v>88.657769999999999</c:v>
                </c:pt>
                <c:pt idx="438">
                  <c:v>88.586237999999994</c:v>
                </c:pt>
                <c:pt idx="439">
                  <c:v>88.519075000000001</c:v>
                </c:pt>
                <c:pt idx="440">
                  <c:v>88.469324</c:v>
                </c:pt>
                <c:pt idx="441">
                  <c:v>88.440275999999997</c:v>
                </c:pt>
                <c:pt idx="442">
                  <c:v>88.417141000000001</c:v>
                </c:pt>
                <c:pt idx="443">
                  <c:v>88.381788999999998</c:v>
                </c:pt>
                <c:pt idx="444">
                  <c:v>88.331365000000005</c:v>
                </c:pt>
                <c:pt idx="445">
                  <c:v>88.279510000000002</c:v>
                </c:pt>
                <c:pt idx="446">
                  <c:v>88.24194</c:v>
                </c:pt>
                <c:pt idx="447">
                  <c:v>88.221632</c:v>
                </c:pt>
                <c:pt idx="448">
                  <c:v>88.207637000000005</c:v>
                </c:pt>
                <c:pt idx="449">
                  <c:v>88.188012000000001</c:v>
                </c:pt>
                <c:pt idx="450">
                  <c:v>88.161350999999996</c:v>
                </c:pt>
                <c:pt idx="451">
                  <c:v>88.133754999999994</c:v>
                </c:pt>
                <c:pt idx="452">
                  <c:v>88.107848000000004</c:v>
                </c:pt>
                <c:pt idx="453">
                  <c:v>88.082323000000002</c:v>
                </c:pt>
                <c:pt idx="454">
                  <c:v>88.061048</c:v>
                </c:pt>
                <c:pt idx="455">
                  <c:v>88.047438999999997</c:v>
                </c:pt>
                <c:pt idx="456">
                  <c:v>88.031136000000004</c:v>
                </c:pt>
                <c:pt idx="457">
                  <c:v>87.999713999999997</c:v>
                </c:pt>
                <c:pt idx="458">
                  <c:v>87.955179999999999</c:v>
                </c:pt>
                <c:pt idx="459">
                  <c:v>87.907893000000001</c:v>
                </c:pt>
                <c:pt idx="460">
                  <c:v>87.860367999999994</c:v>
                </c:pt>
                <c:pt idx="461">
                  <c:v>87.805565000000001</c:v>
                </c:pt>
                <c:pt idx="462">
                  <c:v>87.742549999999994</c:v>
                </c:pt>
                <c:pt idx="463">
                  <c:v>87.688111000000006</c:v>
                </c:pt>
                <c:pt idx="464">
                  <c:v>87.661911000000003</c:v>
                </c:pt>
                <c:pt idx="465">
                  <c:v>87.658322999999996</c:v>
                </c:pt>
                <c:pt idx="466">
                  <c:v>87.650003999999996</c:v>
                </c:pt>
                <c:pt idx="467">
                  <c:v>87.619337999999999</c:v>
                </c:pt>
                <c:pt idx="468">
                  <c:v>87.576119000000006</c:v>
                </c:pt>
                <c:pt idx="469">
                  <c:v>87.544549000000004</c:v>
                </c:pt>
                <c:pt idx="470">
                  <c:v>87.539400999999998</c:v>
                </c:pt>
                <c:pt idx="471">
                  <c:v>87.552465999999995</c:v>
                </c:pt>
                <c:pt idx="472">
                  <c:v>87.561133999999996</c:v>
                </c:pt>
                <c:pt idx="473">
                  <c:v>87.547639000000004</c:v>
                </c:pt>
                <c:pt idx="474">
                  <c:v>87.507835999999998</c:v>
                </c:pt>
                <c:pt idx="475">
                  <c:v>87.445995999999994</c:v>
                </c:pt>
                <c:pt idx="476">
                  <c:v>87.369246000000004</c:v>
                </c:pt>
                <c:pt idx="477">
                  <c:v>87.288177000000005</c:v>
                </c:pt>
                <c:pt idx="478">
                  <c:v>87.216059000000001</c:v>
                </c:pt>
                <c:pt idx="479">
                  <c:v>87.163718000000003</c:v>
                </c:pt>
                <c:pt idx="480">
                  <c:v>87.135219000000006</c:v>
                </c:pt>
                <c:pt idx="481">
                  <c:v>87.125838999999999</c:v>
                </c:pt>
                <c:pt idx="482">
                  <c:v>87.124770999999996</c:v>
                </c:pt>
                <c:pt idx="483">
                  <c:v>87.123425999999995</c:v>
                </c:pt>
                <c:pt idx="484">
                  <c:v>87.119900999999999</c:v>
                </c:pt>
                <c:pt idx="485">
                  <c:v>87.112537000000003</c:v>
                </c:pt>
                <c:pt idx="486">
                  <c:v>87.094099</c:v>
                </c:pt>
                <c:pt idx="487">
                  <c:v>87.056839999999994</c:v>
                </c:pt>
                <c:pt idx="488">
                  <c:v>87.001338000000004</c:v>
                </c:pt>
                <c:pt idx="489">
                  <c:v>86.934867999999994</c:v>
                </c:pt>
                <c:pt idx="490">
                  <c:v>86.864503999999997</c:v>
                </c:pt>
                <c:pt idx="491">
                  <c:v>86.798497999999995</c:v>
                </c:pt>
                <c:pt idx="492">
                  <c:v>86.750853000000006</c:v>
                </c:pt>
                <c:pt idx="493">
                  <c:v>86.734752999999998</c:v>
                </c:pt>
                <c:pt idx="494">
                  <c:v>86.748739999999998</c:v>
                </c:pt>
                <c:pt idx="495">
                  <c:v>86.770100999999997</c:v>
                </c:pt>
                <c:pt idx="496">
                  <c:v>86.769593</c:v>
                </c:pt>
                <c:pt idx="497">
                  <c:v>86.742902000000001</c:v>
                </c:pt>
                <c:pt idx="498">
                  <c:v>86.715275000000005</c:v>
                </c:pt>
                <c:pt idx="499">
                  <c:v>86.706976999999995</c:v>
                </c:pt>
                <c:pt idx="500">
                  <c:v>86.713256999999999</c:v>
                </c:pt>
                <c:pt idx="501">
                  <c:v>86.716286999999994</c:v>
                </c:pt>
                <c:pt idx="502">
                  <c:v>86.700276000000002</c:v>
                </c:pt>
                <c:pt idx="503">
                  <c:v>86.656620000000004</c:v>
                </c:pt>
                <c:pt idx="504">
                  <c:v>86.584444000000005</c:v>
                </c:pt>
                <c:pt idx="505">
                  <c:v>86.490054000000001</c:v>
                </c:pt>
                <c:pt idx="506">
                  <c:v>86.386705000000006</c:v>
                </c:pt>
                <c:pt idx="507">
                  <c:v>86.294807000000006</c:v>
                </c:pt>
                <c:pt idx="508">
                  <c:v>86.238394</c:v>
                </c:pt>
                <c:pt idx="509">
                  <c:v>86.233310000000003</c:v>
                </c:pt>
                <c:pt idx="510">
                  <c:v>86.273043999999999</c:v>
                </c:pt>
                <c:pt idx="511">
                  <c:v>86.326301000000001</c:v>
                </c:pt>
                <c:pt idx="512">
                  <c:v>86.355283999999997</c:v>
                </c:pt>
                <c:pt idx="513">
                  <c:v>86.341718</c:v>
                </c:pt>
                <c:pt idx="514">
                  <c:v>86.295781000000005</c:v>
                </c:pt>
                <c:pt idx="515">
                  <c:v>86.243027999999995</c:v>
                </c:pt>
                <c:pt idx="516">
                  <c:v>86.207307999999998</c:v>
                </c:pt>
                <c:pt idx="517">
                  <c:v>86.200387000000006</c:v>
                </c:pt>
                <c:pt idx="518">
                  <c:v>86.215959999999995</c:v>
                </c:pt>
                <c:pt idx="519">
                  <c:v>86.231832999999995</c:v>
                </c:pt>
                <c:pt idx="520">
                  <c:v>86.225476999999998</c:v>
                </c:pt>
                <c:pt idx="521">
                  <c:v>86.188896999999997</c:v>
                </c:pt>
                <c:pt idx="522">
                  <c:v>86.127604000000005</c:v>
                </c:pt>
                <c:pt idx="523">
                  <c:v>86.051613000000003</c:v>
                </c:pt>
                <c:pt idx="524">
                  <c:v>85.973073999999997</c:v>
                </c:pt>
                <c:pt idx="525">
                  <c:v>85.908726000000001</c:v>
                </c:pt>
                <c:pt idx="526">
                  <c:v>85.874443999999997</c:v>
                </c:pt>
                <c:pt idx="527">
                  <c:v>85.872725000000003</c:v>
                </c:pt>
                <c:pt idx="528">
                  <c:v>85.888782000000006</c:v>
                </c:pt>
                <c:pt idx="529">
                  <c:v>85.900267999999997</c:v>
                </c:pt>
                <c:pt idx="530">
                  <c:v>85.890440999999996</c:v>
                </c:pt>
                <c:pt idx="531">
                  <c:v>85.856567999999996</c:v>
                </c:pt>
                <c:pt idx="532">
                  <c:v>85.810975999999997</c:v>
                </c:pt>
                <c:pt idx="533">
                  <c:v>85.772964999999999</c:v>
                </c:pt>
                <c:pt idx="534">
                  <c:v>85.753444000000002</c:v>
                </c:pt>
                <c:pt idx="535">
                  <c:v>85.746429000000006</c:v>
                </c:pt>
                <c:pt idx="536">
                  <c:v>85.738602999999998</c:v>
                </c:pt>
                <c:pt idx="537">
                  <c:v>85.724766000000002</c:v>
                </c:pt>
                <c:pt idx="538">
                  <c:v>85.708355999999995</c:v>
                </c:pt>
                <c:pt idx="539">
                  <c:v>85.687443999999999</c:v>
                </c:pt>
                <c:pt idx="540">
                  <c:v>85.650835999999998</c:v>
                </c:pt>
                <c:pt idx="541">
                  <c:v>85.593953999999997</c:v>
                </c:pt>
                <c:pt idx="542">
                  <c:v>85.530779999999993</c:v>
                </c:pt>
                <c:pt idx="543">
                  <c:v>85.482467999999997</c:v>
                </c:pt>
                <c:pt idx="544">
                  <c:v>85.457550999999995</c:v>
                </c:pt>
                <c:pt idx="545">
                  <c:v>85.449358000000004</c:v>
                </c:pt>
                <c:pt idx="546">
                  <c:v>85.449910000000003</c:v>
                </c:pt>
                <c:pt idx="547">
                  <c:v>85.457359999999994</c:v>
                </c:pt>
                <c:pt idx="548">
                  <c:v>85.469738000000007</c:v>
                </c:pt>
                <c:pt idx="549">
                  <c:v>85.480462000000003</c:v>
                </c:pt>
                <c:pt idx="550">
                  <c:v>85.483834999999999</c:v>
                </c:pt>
                <c:pt idx="551">
                  <c:v>85.478099</c:v>
                </c:pt>
                <c:pt idx="552">
                  <c:v>85.459232999999998</c:v>
                </c:pt>
                <c:pt idx="553">
                  <c:v>85.419527000000002</c:v>
                </c:pt>
                <c:pt idx="554">
                  <c:v>85.359521000000001</c:v>
                </c:pt>
                <c:pt idx="555">
                  <c:v>85.295878999999999</c:v>
                </c:pt>
                <c:pt idx="556">
                  <c:v>85.250642999999997</c:v>
                </c:pt>
                <c:pt idx="557">
                  <c:v>85.233919</c:v>
                </c:pt>
                <c:pt idx="558">
                  <c:v>85.238028999999997</c:v>
                </c:pt>
                <c:pt idx="559">
                  <c:v>85.247450000000001</c:v>
                </c:pt>
                <c:pt idx="560">
                  <c:v>85.252827999999994</c:v>
                </c:pt>
                <c:pt idx="561">
                  <c:v>85.255125000000007</c:v>
                </c:pt>
                <c:pt idx="562">
                  <c:v>85.259955000000005</c:v>
                </c:pt>
                <c:pt idx="563">
                  <c:v>85.270309999999995</c:v>
                </c:pt>
                <c:pt idx="564">
                  <c:v>85.28313</c:v>
                </c:pt>
                <c:pt idx="565">
                  <c:v>85.291234000000003</c:v>
                </c:pt>
                <c:pt idx="566">
                  <c:v>85.289593999999994</c:v>
                </c:pt>
                <c:pt idx="567">
                  <c:v>85.279230999999996</c:v>
                </c:pt>
                <c:pt idx="568">
                  <c:v>85.264252999999997</c:v>
                </c:pt>
                <c:pt idx="569">
                  <c:v>85.246413000000004</c:v>
                </c:pt>
                <c:pt idx="570">
                  <c:v>85.225100999999995</c:v>
                </c:pt>
                <c:pt idx="571">
                  <c:v>85.200610999999995</c:v>
                </c:pt>
                <c:pt idx="572">
                  <c:v>85.173191000000003</c:v>
                </c:pt>
                <c:pt idx="573">
                  <c:v>85.139497000000006</c:v>
                </c:pt>
                <c:pt idx="574">
                  <c:v>85.094988999999998</c:v>
                </c:pt>
                <c:pt idx="575">
                  <c:v>85.042479999999998</c:v>
                </c:pt>
                <c:pt idx="576">
                  <c:v>84.995531</c:v>
                </c:pt>
                <c:pt idx="577">
                  <c:v>84.969919000000004</c:v>
                </c:pt>
                <c:pt idx="578">
                  <c:v>84.969237000000007</c:v>
                </c:pt>
                <c:pt idx="579">
                  <c:v>84.978628</c:v>
                </c:pt>
                <c:pt idx="580">
                  <c:v>84.976482000000004</c:v>
                </c:pt>
                <c:pt idx="581">
                  <c:v>84.954168999999993</c:v>
                </c:pt>
                <c:pt idx="582">
                  <c:v>84.922053000000005</c:v>
                </c:pt>
                <c:pt idx="583">
                  <c:v>84.896727999999996</c:v>
                </c:pt>
                <c:pt idx="584">
                  <c:v>84.886277000000007</c:v>
                </c:pt>
                <c:pt idx="585">
                  <c:v>84.888780999999994</c:v>
                </c:pt>
                <c:pt idx="586">
                  <c:v>84.900407999999999</c:v>
                </c:pt>
                <c:pt idx="587">
                  <c:v>84.917603</c:v>
                </c:pt>
                <c:pt idx="588">
                  <c:v>84.930586000000005</c:v>
                </c:pt>
                <c:pt idx="589">
                  <c:v>84.924316000000005</c:v>
                </c:pt>
                <c:pt idx="590">
                  <c:v>84.895205000000004</c:v>
                </c:pt>
                <c:pt idx="591">
                  <c:v>84.863155000000006</c:v>
                </c:pt>
                <c:pt idx="592">
                  <c:v>84.856502000000006</c:v>
                </c:pt>
                <c:pt idx="593">
                  <c:v>84.882248000000004</c:v>
                </c:pt>
                <c:pt idx="594">
                  <c:v>84.917587999999995</c:v>
                </c:pt>
                <c:pt idx="595">
                  <c:v>84.934449000000001</c:v>
                </c:pt>
                <c:pt idx="596">
                  <c:v>84.927469000000002</c:v>
                </c:pt>
                <c:pt idx="597">
                  <c:v>84.913148000000007</c:v>
                </c:pt>
                <c:pt idx="598">
                  <c:v>84.905225999999999</c:v>
                </c:pt>
                <c:pt idx="599">
                  <c:v>84.898394999999994</c:v>
                </c:pt>
                <c:pt idx="600">
                  <c:v>84.877740000000003</c:v>
                </c:pt>
                <c:pt idx="601">
                  <c:v>84.837917000000004</c:v>
                </c:pt>
                <c:pt idx="602">
                  <c:v>84.788616000000005</c:v>
                </c:pt>
                <c:pt idx="603">
                  <c:v>84.743605000000002</c:v>
                </c:pt>
                <c:pt idx="604">
                  <c:v>84.709391999999994</c:v>
                </c:pt>
                <c:pt idx="605">
                  <c:v>84.686610000000002</c:v>
                </c:pt>
                <c:pt idx="606">
                  <c:v>84.678308999999999</c:v>
                </c:pt>
                <c:pt idx="607">
                  <c:v>84.690237999999994</c:v>
                </c:pt>
                <c:pt idx="608">
                  <c:v>84.720247999999998</c:v>
                </c:pt>
                <c:pt idx="609">
                  <c:v>84.750759000000002</c:v>
                </c:pt>
                <c:pt idx="610">
                  <c:v>84.756800999999996</c:v>
                </c:pt>
                <c:pt idx="611">
                  <c:v>84.723253</c:v>
                </c:pt>
                <c:pt idx="612">
                  <c:v>84.656081999999998</c:v>
                </c:pt>
                <c:pt idx="613">
                  <c:v>84.579763</c:v>
                </c:pt>
                <c:pt idx="614">
                  <c:v>84.523302999999999</c:v>
                </c:pt>
                <c:pt idx="615">
                  <c:v>84.503057999999996</c:v>
                </c:pt>
                <c:pt idx="616">
                  <c:v>84.513930000000002</c:v>
                </c:pt>
                <c:pt idx="617">
                  <c:v>84.535415999999998</c:v>
                </c:pt>
                <c:pt idx="618">
                  <c:v>84.547223000000002</c:v>
                </c:pt>
                <c:pt idx="619">
                  <c:v>84.542049000000006</c:v>
                </c:pt>
                <c:pt idx="620">
                  <c:v>84.527353000000005</c:v>
                </c:pt>
                <c:pt idx="621">
                  <c:v>84.516962000000007</c:v>
                </c:pt>
                <c:pt idx="622">
                  <c:v>84.519037999999995</c:v>
                </c:pt>
                <c:pt idx="623">
                  <c:v>84.529771999999994</c:v>
                </c:pt>
                <c:pt idx="624">
                  <c:v>84.538281999999995</c:v>
                </c:pt>
                <c:pt idx="625">
                  <c:v>84.537617999999995</c:v>
                </c:pt>
                <c:pt idx="626">
                  <c:v>84.529270999999994</c:v>
                </c:pt>
                <c:pt idx="627">
                  <c:v>84.515861000000001</c:v>
                </c:pt>
                <c:pt idx="628">
                  <c:v>84.492165999999997</c:v>
                </c:pt>
                <c:pt idx="629">
                  <c:v>84.448486000000003</c:v>
                </c:pt>
                <c:pt idx="630">
                  <c:v>84.384870000000006</c:v>
                </c:pt>
                <c:pt idx="631">
                  <c:v>84.319377000000003</c:v>
                </c:pt>
                <c:pt idx="632">
                  <c:v>84.278318999999996</c:v>
                </c:pt>
                <c:pt idx="633">
                  <c:v>84.276535999999993</c:v>
                </c:pt>
                <c:pt idx="634">
                  <c:v>84.306689000000006</c:v>
                </c:pt>
                <c:pt idx="635">
                  <c:v>84.346520999999996</c:v>
                </c:pt>
                <c:pt idx="636">
                  <c:v>84.375229000000004</c:v>
                </c:pt>
                <c:pt idx="637">
                  <c:v>84.383555999999999</c:v>
                </c:pt>
                <c:pt idx="638">
                  <c:v>84.371953000000005</c:v>
                </c:pt>
                <c:pt idx="639">
                  <c:v>84.342751000000007</c:v>
                </c:pt>
                <c:pt idx="640">
                  <c:v>84.296408</c:v>
                </c:pt>
                <c:pt idx="641">
                  <c:v>84.236266999999998</c:v>
                </c:pt>
                <c:pt idx="642">
                  <c:v>84.175066000000001</c:v>
                </c:pt>
                <c:pt idx="643">
                  <c:v>84.132186000000004</c:v>
                </c:pt>
                <c:pt idx="644">
                  <c:v>84.121161999999998</c:v>
                </c:pt>
                <c:pt idx="645">
                  <c:v>84.140145000000004</c:v>
                </c:pt>
                <c:pt idx="646">
                  <c:v>84.175039999999996</c:v>
                </c:pt>
                <c:pt idx="647">
                  <c:v>84.209080999999998</c:v>
                </c:pt>
                <c:pt idx="648">
                  <c:v>84.227588999999995</c:v>
                </c:pt>
                <c:pt idx="649">
                  <c:v>84.219857000000005</c:v>
                </c:pt>
                <c:pt idx="650">
                  <c:v>84.185288</c:v>
                </c:pt>
                <c:pt idx="651">
                  <c:v>84.138553999999999</c:v>
                </c:pt>
                <c:pt idx="652">
                  <c:v>84.102463</c:v>
                </c:pt>
                <c:pt idx="653">
                  <c:v>84.091054</c:v>
                </c:pt>
                <c:pt idx="654">
                  <c:v>84.099879000000001</c:v>
                </c:pt>
                <c:pt idx="655">
                  <c:v>84.113710999999995</c:v>
                </c:pt>
                <c:pt idx="656">
                  <c:v>84.122510000000005</c:v>
                </c:pt>
                <c:pt idx="657">
                  <c:v>84.129019</c:v>
                </c:pt>
                <c:pt idx="658">
                  <c:v>84.141332000000006</c:v>
                </c:pt>
                <c:pt idx="659">
                  <c:v>84.159008999999998</c:v>
                </c:pt>
                <c:pt idx="660">
                  <c:v>84.168330999999995</c:v>
                </c:pt>
                <c:pt idx="661">
                  <c:v>84.153587999999999</c:v>
                </c:pt>
                <c:pt idx="662">
                  <c:v>84.113645000000005</c:v>
                </c:pt>
                <c:pt idx="663">
                  <c:v>84.064819999999997</c:v>
                </c:pt>
                <c:pt idx="664">
                  <c:v>84.025491000000002</c:v>
                </c:pt>
                <c:pt idx="665">
                  <c:v>84.000377999999998</c:v>
                </c:pt>
                <c:pt idx="666">
                  <c:v>83.982619999999997</c:v>
                </c:pt>
                <c:pt idx="667">
                  <c:v>83.96651</c:v>
                </c:pt>
                <c:pt idx="668">
                  <c:v>83.952727999999993</c:v>
                </c:pt>
                <c:pt idx="669">
                  <c:v>83.944556000000006</c:v>
                </c:pt>
                <c:pt idx="670">
                  <c:v>83.945105999999996</c:v>
                </c:pt>
                <c:pt idx="671">
                  <c:v>83.956304000000003</c:v>
                </c:pt>
                <c:pt idx="672">
                  <c:v>83.973990999999998</c:v>
                </c:pt>
                <c:pt idx="673">
                  <c:v>83.984854999999996</c:v>
                </c:pt>
                <c:pt idx="674">
                  <c:v>83.975983999999997</c:v>
                </c:pt>
                <c:pt idx="675">
                  <c:v>83.949190000000002</c:v>
                </c:pt>
                <c:pt idx="676">
                  <c:v>83.920152000000002</c:v>
                </c:pt>
                <c:pt idx="677">
                  <c:v>83.902484000000001</c:v>
                </c:pt>
                <c:pt idx="678">
                  <c:v>83.898366999999993</c:v>
                </c:pt>
                <c:pt idx="679">
                  <c:v>83.904024000000007</c:v>
                </c:pt>
                <c:pt idx="680">
                  <c:v>83.914518000000001</c:v>
                </c:pt>
                <c:pt idx="681">
                  <c:v>83.919387</c:v>
                </c:pt>
                <c:pt idx="682">
                  <c:v>83.903304000000006</c:v>
                </c:pt>
                <c:pt idx="683">
                  <c:v>83.861564000000001</c:v>
                </c:pt>
                <c:pt idx="684">
                  <c:v>83.812599000000006</c:v>
                </c:pt>
                <c:pt idx="685">
                  <c:v>83.786642000000001</c:v>
                </c:pt>
                <c:pt idx="686">
                  <c:v>83.799042</c:v>
                </c:pt>
                <c:pt idx="687">
                  <c:v>83.836297999999999</c:v>
                </c:pt>
                <c:pt idx="688">
                  <c:v>83.868471999999997</c:v>
                </c:pt>
                <c:pt idx="689">
                  <c:v>83.874511999999996</c:v>
                </c:pt>
                <c:pt idx="690">
                  <c:v>83.858024999999998</c:v>
                </c:pt>
                <c:pt idx="691">
                  <c:v>83.841279999999998</c:v>
                </c:pt>
                <c:pt idx="692">
                  <c:v>83.842376000000002</c:v>
                </c:pt>
                <c:pt idx="693">
                  <c:v>83.856813000000002</c:v>
                </c:pt>
                <c:pt idx="694">
                  <c:v>83.863183000000006</c:v>
                </c:pt>
                <c:pt idx="695">
                  <c:v>83.846177999999995</c:v>
                </c:pt>
                <c:pt idx="696">
                  <c:v>83.809890999999993</c:v>
                </c:pt>
                <c:pt idx="697">
                  <c:v>83.769217999999995</c:v>
                </c:pt>
                <c:pt idx="698">
                  <c:v>83.735427000000001</c:v>
                </c:pt>
                <c:pt idx="699">
                  <c:v>83.714197999999996</c:v>
                </c:pt>
                <c:pt idx="700">
                  <c:v>83.710905999999994</c:v>
                </c:pt>
                <c:pt idx="701">
                  <c:v>83.727624000000006</c:v>
                </c:pt>
                <c:pt idx="702">
                  <c:v>83.755225999999993</c:v>
                </c:pt>
                <c:pt idx="703">
                  <c:v>83.776795000000007</c:v>
                </c:pt>
                <c:pt idx="704">
                  <c:v>83.782178999999999</c:v>
                </c:pt>
                <c:pt idx="705">
                  <c:v>83.775019999999998</c:v>
                </c:pt>
                <c:pt idx="706">
                  <c:v>83.763467000000006</c:v>
                </c:pt>
                <c:pt idx="707">
                  <c:v>83.747502999999995</c:v>
                </c:pt>
                <c:pt idx="708">
                  <c:v>83.717814000000004</c:v>
                </c:pt>
                <c:pt idx="709">
                  <c:v>83.666707000000002</c:v>
                </c:pt>
                <c:pt idx="710">
                  <c:v>83.599873000000002</c:v>
                </c:pt>
                <c:pt idx="711">
                  <c:v>83.537257999999994</c:v>
                </c:pt>
                <c:pt idx="712">
                  <c:v>83.500225</c:v>
                </c:pt>
                <c:pt idx="713">
                  <c:v>83.494939000000002</c:v>
                </c:pt>
                <c:pt idx="714">
                  <c:v>83.507893999999993</c:v>
                </c:pt>
                <c:pt idx="715">
                  <c:v>83.518063999999995</c:v>
                </c:pt>
                <c:pt idx="716">
                  <c:v>83.511960999999999</c:v>
                </c:pt>
                <c:pt idx="717">
                  <c:v>83.487840000000006</c:v>
                </c:pt>
                <c:pt idx="718">
                  <c:v>83.451713999999996</c:v>
                </c:pt>
                <c:pt idx="719">
                  <c:v>83.414654999999996</c:v>
                </c:pt>
                <c:pt idx="720">
                  <c:v>83.390462999999997</c:v>
                </c:pt>
                <c:pt idx="721">
                  <c:v>83.387683999999993</c:v>
                </c:pt>
                <c:pt idx="722">
                  <c:v>83.402150000000006</c:v>
                </c:pt>
                <c:pt idx="723">
                  <c:v>83.421790000000001</c:v>
                </c:pt>
                <c:pt idx="724">
                  <c:v>83.439690999999996</c:v>
                </c:pt>
                <c:pt idx="725">
                  <c:v>83.458188000000007</c:v>
                </c:pt>
                <c:pt idx="726">
                  <c:v>83.478853000000001</c:v>
                </c:pt>
                <c:pt idx="727">
                  <c:v>83.493889999999993</c:v>
                </c:pt>
                <c:pt idx="728">
                  <c:v>83.491645000000005</c:v>
                </c:pt>
                <c:pt idx="729">
                  <c:v>83.468531999999996</c:v>
                </c:pt>
                <c:pt idx="730">
                  <c:v>83.432629000000006</c:v>
                </c:pt>
                <c:pt idx="731">
                  <c:v>83.395634999999999</c:v>
                </c:pt>
                <c:pt idx="732">
                  <c:v>83.361714000000006</c:v>
                </c:pt>
                <c:pt idx="733">
                  <c:v>83.324309</c:v>
                </c:pt>
                <c:pt idx="734">
                  <c:v>83.275747999999993</c:v>
                </c:pt>
                <c:pt idx="735">
                  <c:v>83.220740000000006</c:v>
                </c:pt>
                <c:pt idx="736">
                  <c:v>83.176626999999996</c:v>
                </c:pt>
                <c:pt idx="737">
                  <c:v>83.156745999999998</c:v>
                </c:pt>
                <c:pt idx="738">
                  <c:v>83.156627</c:v>
                </c:pt>
                <c:pt idx="739">
                  <c:v>83.161997</c:v>
                </c:pt>
                <c:pt idx="740">
                  <c:v>83.167511000000005</c:v>
                </c:pt>
                <c:pt idx="741">
                  <c:v>83.179051000000001</c:v>
                </c:pt>
                <c:pt idx="742">
                  <c:v>83.196769000000003</c:v>
                </c:pt>
                <c:pt idx="743">
                  <c:v>83.206058999999996</c:v>
                </c:pt>
                <c:pt idx="744">
                  <c:v>83.192508000000004</c:v>
                </c:pt>
                <c:pt idx="745">
                  <c:v>83.160690000000002</c:v>
                </c:pt>
                <c:pt idx="746">
                  <c:v>83.130290000000002</c:v>
                </c:pt>
                <c:pt idx="747">
                  <c:v>83.115309999999994</c:v>
                </c:pt>
                <c:pt idx="748">
                  <c:v>83.114812000000001</c:v>
                </c:pt>
                <c:pt idx="749">
                  <c:v>83.123400000000004</c:v>
                </c:pt>
                <c:pt idx="750">
                  <c:v>83.141009999999994</c:v>
                </c:pt>
                <c:pt idx="751">
                  <c:v>83.167451</c:v>
                </c:pt>
                <c:pt idx="752">
                  <c:v>83.192582999999999</c:v>
                </c:pt>
                <c:pt idx="753">
                  <c:v>83.199009000000004</c:v>
                </c:pt>
                <c:pt idx="754">
                  <c:v>83.175871999999998</c:v>
                </c:pt>
                <c:pt idx="755">
                  <c:v>83.127414999999999</c:v>
                </c:pt>
                <c:pt idx="756">
                  <c:v>83.067581000000004</c:v>
                </c:pt>
                <c:pt idx="757">
                  <c:v>83.009808000000007</c:v>
                </c:pt>
                <c:pt idx="758">
                  <c:v>82.964015000000003</c:v>
                </c:pt>
                <c:pt idx="759">
                  <c:v>82.937738999999993</c:v>
                </c:pt>
                <c:pt idx="760">
                  <c:v>82.932505000000006</c:v>
                </c:pt>
                <c:pt idx="761">
                  <c:v>82.939487999999997</c:v>
                </c:pt>
                <c:pt idx="762">
                  <c:v>82.945274999999995</c:v>
                </c:pt>
                <c:pt idx="763">
                  <c:v>82.944376000000005</c:v>
                </c:pt>
                <c:pt idx="764">
                  <c:v>82.941969</c:v>
                </c:pt>
                <c:pt idx="765">
                  <c:v>82.942485000000005</c:v>
                </c:pt>
                <c:pt idx="766">
                  <c:v>82.940754999999996</c:v>
                </c:pt>
                <c:pt idx="767">
                  <c:v>82.928376</c:v>
                </c:pt>
                <c:pt idx="768">
                  <c:v>82.904730000000001</c:v>
                </c:pt>
                <c:pt idx="769">
                  <c:v>82.876334</c:v>
                </c:pt>
                <c:pt idx="770">
                  <c:v>82.847515999999999</c:v>
                </c:pt>
                <c:pt idx="771">
                  <c:v>82.817638000000002</c:v>
                </c:pt>
                <c:pt idx="772">
                  <c:v>82.787111999999993</c:v>
                </c:pt>
                <c:pt idx="773">
                  <c:v>82.760634999999994</c:v>
                </c:pt>
                <c:pt idx="774">
                  <c:v>82.743495999999993</c:v>
                </c:pt>
                <c:pt idx="775">
                  <c:v>82.738833</c:v>
                </c:pt>
                <c:pt idx="776">
                  <c:v>82.748585000000006</c:v>
                </c:pt>
                <c:pt idx="777">
                  <c:v>82.771767999999994</c:v>
                </c:pt>
                <c:pt idx="778">
                  <c:v>82.799340999999998</c:v>
                </c:pt>
                <c:pt idx="779">
                  <c:v>82.815240000000003</c:v>
                </c:pt>
                <c:pt idx="780">
                  <c:v>82.808544999999995</c:v>
                </c:pt>
                <c:pt idx="781">
                  <c:v>82.785619999999994</c:v>
                </c:pt>
                <c:pt idx="782">
                  <c:v>82.766796999999997</c:v>
                </c:pt>
                <c:pt idx="783">
                  <c:v>82.768668000000005</c:v>
                </c:pt>
                <c:pt idx="784">
                  <c:v>82.788208999999995</c:v>
                </c:pt>
                <c:pt idx="785">
                  <c:v>82.802221000000003</c:v>
                </c:pt>
                <c:pt idx="786">
                  <c:v>82.784447</c:v>
                </c:pt>
                <c:pt idx="787">
                  <c:v>82.728381999999996</c:v>
                </c:pt>
                <c:pt idx="788">
                  <c:v>82.654578000000001</c:v>
                </c:pt>
                <c:pt idx="789">
                  <c:v>82.595400999999995</c:v>
                </c:pt>
                <c:pt idx="790">
                  <c:v>82.572695999999993</c:v>
                </c:pt>
                <c:pt idx="791">
                  <c:v>82.586624999999998</c:v>
                </c:pt>
                <c:pt idx="792">
                  <c:v>82.620311999999998</c:v>
                </c:pt>
                <c:pt idx="793">
                  <c:v>82.65164</c:v>
                </c:pt>
                <c:pt idx="794">
                  <c:v>82.663117999999997</c:v>
                </c:pt>
                <c:pt idx="795">
                  <c:v>82.648600999999999</c:v>
                </c:pt>
                <c:pt idx="796">
                  <c:v>82.616105000000005</c:v>
                </c:pt>
                <c:pt idx="797">
                  <c:v>82.582372000000007</c:v>
                </c:pt>
                <c:pt idx="798">
                  <c:v>82.560024999999996</c:v>
                </c:pt>
                <c:pt idx="799">
                  <c:v>82.547533000000001</c:v>
                </c:pt>
                <c:pt idx="800">
                  <c:v>82.530986999999996</c:v>
                </c:pt>
                <c:pt idx="801">
                  <c:v>82.496831</c:v>
                </c:pt>
                <c:pt idx="802">
                  <c:v>82.446764000000002</c:v>
                </c:pt>
                <c:pt idx="803">
                  <c:v>82.402034999999998</c:v>
                </c:pt>
                <c:pt idx="804">
                  <c:v>82.388259000000005</c:v>
                </c:pt>
                <c:pt idx="805">
                  <c:v>82.410606000000001</c:v>
                </c:pt>
                <c:pt idx="806">
                  <c:v>82.444346999999993</c:v>
                </c:pt>
                <c:pt idx="807">
                  <c:v>82.453836999999993</c:v>
                </c:pt>
                <c:pt idx="808">
                  <c:v>82.423917000000003</c:v>
                </c:pt>
                <c:pt idx="809">
                  <c:v>82.372651000000005</c:v>
                </c:pt>
                <c:pt idx="810">
                  <c:v>82.332701999999998</c:v>
                </c:pt>
                <c:pt idx="811">
                  <c:v>82.322080999999997</c:v>
                </c:pt>
                <c:pt idx="812">
                  <c:v>82.333426000000003</c:v>
                </c:pt>
                <c:pt idx="813">
                  <c:v>82.347289000000004</c:v>
                </c:pt>
                <c:pt idx="814">
                  <c:v>82.351260999999994</c:v>
                </c:pt>
                <c:pt idx="815">
                  <c:v>82.346374999999995</c:v>
                </c:pt>
                <c:pt idx="816">
                  <c:v>82.338632000000004</c:v>
                </c:pt>
                <c:pt idx="817">
                  <c:v>82.328432000000006</c:v>
                </c:pt>
                <c:pt idx="818">
                  <c:v>82.310114999999996</c:v>
                </c:pt>
                <c:pt idx="819">
                  <c:v>82.279849999999996</c:v>
                </c:pt>
                <c:pt idx="820">
                  <c:v>82.241189000000006</c:v>
                </c:pt>
                <c:pt idx="821">
                  <c:v>82.204301999999998</c:v>
                </c:pt>
                <c:pt idx="822">
                  <c:v>82.182933000000006</c:v>
                </c:pt>
                <c:pt idx="823">
                  <c:v>82.189333000000005</c:v>
                </c:pt>
                <c:pt idx="824">
                  <c:v>82.223521000000005</c:v>
                </c:pt>
                <c:pt idx="825">
                  <c:v>82.264464000000004</c:v>
                </c:pt>
                <c:pt idx="826">
                  <c:v>82.280057999999997</c:v>
                </c:pt>
                <c:pt idx="827">
                  <c:v>82.255105</c:v>
                </c:pt>
                <c:pt idx="828">
                  <c:v>82.208049000000003</c:v>
                </c:pt>
                <c:pt idx="829">
                  <c:v>82.172657000000001</c:v>
                </c:pt>
                <c:pt idx="830">
                  <c:v>82.164750999999995</c:v>
                </c:pt>
                <c:pt idx="831">
                  <c:v>82.174432999999993</c:v>
                </c:pt>
                <c:pt idx="832">
                  <c:v>82.187329000000005</c:v>
                </c:pt>
                <c:pt idx="833">
                  <c:v>82.199904000000004</c:v>
                </c:pt>
                <c:pt idx="834">
                  <c:v>82.210779000000002</c:v>
                </c:pt>
                <c:pt idx="835">
                  <c:v>82.210493</c:v>
                </c:pt>
                <c:pt idx="836">
                  <c:v>82.190029999999993</c:v>
                </c:pt>
                <c:pt idx="837">
                  <c:v>82.152987999999993</c:v>
                </c:pt>
                <c:pt idx="838">
                  <c:v>82.109943000000001</c:v>
                </c:pt>
                <c:pt idx="839">
                  <c:v>82.064580000000007</c:v>
                </c:pt>
                <c:pt idx="840">
                  <c:v>82.014983999999998</c:v>
                </c:pt>
                <c:pt idx="841">
                  <c:v>81.967618000000002</c:v>
                </c:pt>
                <c:pt idx="842">
                  <c:v>81.940326999999996</c:v>
                </c:pt>
                <c:pt idx="843">
                  <c:v>81.947327000000001</c:v>
                </c:pt>
                <c:pt idx="844">
                  <c:v>81.984857000000005</c:v>
                </c:pt>
                <c:pt idx="845">
                  <c:v>82.033565999999993</c:v>
                </c:pt>
                <c:pt idx="846">
                  <c:v>82.072019999999995</c:v>
                </c:pt>
                <c:pt idx="847">
                  <c:v>82.087155999999993</c:v>
                </c:pt>
                <c:pt idx="848">
                  <c:v>82.077537000000007</c:v>
                </c:pt>
                <c:pt idx="849">
                  <c:v>82.052763999999996</c:v>
                </c:pt>
                <c:pt idx="850">
                  <c:v>82.029313000000002</c:v>
                </c:pt>
                <c:pt idx="851">
                  <c:v>82.020968999999994</c:v>
                </c:pt>
                <c:pt idx="852">
                  <c:v>82.027795999999995</c:v>
                </c:pt>
                <c:pt idx="853">
                  <c:v>82.033764000000005</c:v>
                </c:pt>
                <c:pt idx="854">
                  <c:v>82.019216</c:v>
                </c:pt>
                <c:pt idx="855">
                  <c:v>81.980040000000002</c:v>
                </c:pt>
                <c:pt idx="856">
                  <c:v>81.934768000000005</c:v>
                </c:pt>
                <c:pt idx="857">
                  <c:v>81.909317999999999</c:v>
                </c:pt>
                <c:pt idx="858">
                  <c:v>81.912484000000006</c:v>
                </c:pt>
                <c:pt idx="859">
                  <c:v>81.927965999999998</c:v>
                </c:pt>
                <c:pt idx="860">
                  <c:v>81.932209</c:v>
                </c:pt>
                <c:pt idx="861">
                  <c:v>81.918263999999994</c:v>
                </c:pt>
                <c:pt idx="862">
                  <c:v>81.898948000000004</c:v>
                </c:pt>
                <c:pt idx="863">
                  <c:v>81.887440999999995</c:v>
                </c:pt>
                <c:pt idx="864">
                  <c:v>81.879883000000007</c:v>
                </c:pt>
                <c:pt idx="865">
                  <c:v>81.860181999999995</c:v>
                </c:pt>
                <c:pt idx="866">
                  <c:v>81.820454999999995</c:v>
                </c:pt>
                <c:pt idx="867">
                  <c:v>81.773121000000003</c:v>
                </c:pt>
                <c:pt idx="868">
                  <c:v>81.739986999999999</c:v>
                </c:pt>
                <c:pt idx="869">
                  <c:v>81.730878000000004</c:v>
                </c:pt>
                <c:pt idx="870">
                  <c:v>81.737083999999996</c:v>
                </c:pt>
                <c:pt idx="871">
                  <c:v>81.744004000000004</c:v>
                </c:pt>
                <c:pt idx="872">
                  <c:v>81.744253</c:v>
                </c:pt>
                <c:pt idx="873">
                  <c:v>81.737836000000001</c:v>
                </c:pt>
                <c:pt idx="874">
                  <c:v>81.726410999999999</c:v>
                </c:pt>
                <c:pt idx="875">
                  <c:v>81.714110000000005</c:v>
                </c:pt>
                <c:pt idx="876">
                  <c:v>81.711763000000005</c:v>
                </c:pt>
                <c:pt idx="877">
                  <c:v>81.730939000000006</c:v>
                </c:pt>
                <c:pt idx="878">
                  <c:v>81.768808000000007</c:v>
                </c:pt>
                <c:pt idx="879">
                  <c:v>81.802989999999994</c:v>
                </c:pt>
                <c:pt idx="880">
                  <c:v>81.807231999999999</c:v>
                </c:pt>
                <c:pt idx="881">
                  <c:v>81.773319000000001</c:v>
                </c:pt>
                <c:pt idx="882">
                  <c:v>81.717433999999997</c:v>
                </c:pt>
                <c:pt idx="883">
                  <c:v>81.666875000000005</c:v>
                </c:pt>
                <c:pt idx="884">
                  <c:v>81.640827000000002</c:v>
                </c:pt>
                <c:pt idx="885">
                  <c:v>81.641080000000002</c:v>
                </c:pt>
                <c:pt idx="886">
                  <c:v>81.657143000000005</c:v>
                </c:pt>
                <c:pt idx="887">
                  <c:v>81.676900000000003</c:v>
                </c:pt>
                <c:pt idx="888">
                  <c:v>81.691214000000002</c:v>
                </c:pt>
                <c:pt idx="889">
                  <c:v>81.690968999999996</c:v>
                </c:pt>
                <c:pt idx="890">
                  <c:v>81.666060999999999</c:v>
                </c:pt>
                <c:pt idx="891">
                  <c:v>81.613150000000005</c:v>
                </c:pt>
                <c:pt idx="892">
                  <c:v>81.544655000000006</c:v>
                </c:pt>
                <c:pt idx="893">
                  <c:v>81.484887999999998</c:v>
                </c:pt>
                <c:pt idx="894">
                  <c:v>81.453653000000003</c:v>
                </c:pt>
                <c:pt idx="895">
                  <c:v>81.454227000000003</c:v>
                </c:pt>
                <c:pt idx="896">
                  <c:v>81.476817999999994</c:v>
                </c:pt>
                <c:pt idx="897">
                  <c:v>81.509624000000002</c:v>
                </c:pt>
                <c:pt idx="898">
                  <c:v>81.543295000000001</c:v>
                </c:pt>
                <c:pt idx="899">
                  <c:v>81.567204000000004</c:v>
                </c:pt>
                <c:pt idx="900">
                  <c:v>81.569119999999998</c:v>
                </c:pt>
                <c:pt idx="901">
                  <c:v>81.543826999999993</c:v>
                </c:pt>
                <c:pt idx="902">
                  <c:v>81.500484</c:v>
                </c:pt>
                <c:pt idx="903">
                  <c:v>81.457733000000005</c:v>
                </c:pt>
                <c:pt idx="904">
                  <c:v>81.430161999999996</c:v>
                </c:pt>
                <c:pt idx="905">
                  <c:v>81.420575999999997</c:v>
                </c:pt>
                <c:pt idx="906">
                  <c:v>81.425707000000003</c:v>
                </c:pt>
                <c:pt idx="907">
                  <c:v>81.444992999999997</c:v>
                </c:pt>
                <c:pt idx="908">
                  <c:v>81.477857999999998</c:v>
                </c:pt>
                <c:pt idx="909">
                  <c:v>81.513171</c:v>
                </c:pt>
                <c:pt idx="910">
                  <c:v>81.529242999999994</c:v>
                </c:pt>
                <c:pt idx="911">
                  <c:v>81.510373000000001</c:v>
                </c:pt>
                <c:pt idx="912">
                  <c:v>81.462615</c:v>
                </c:pt>
                <c:pt idx="913">
                  <c:v>81.409668999999994</c:v>
                </c:pt>
                <c:pt idx="914">
                  <c:v>81.372838000000002</c:v>
                </c:pt>
                <c:pt idx="915">
                  <c:v>81.356825999999998</c:v>
                </c:pt>
                <c:pt idx="916">
                  <c:v>81.353584999999995</c:v>
                </c:pt>
                <c:pt idx="917">
                  <c:v>81.355233999999996</c:v>
                </c:pt>
                <c:pt idx="918">
                  <c:v>81.360624000000001</c:v>
                </c:pt>
                <c:pt idx="919">
                  <c:v>81.370689999999996</c:v>
                </c:pt>
                <c:pt idx="920">
                  <c:v>81.380582000000004</c:v>
                </c:pt>
                <c:pt idx="921">
                  <c:v>81.379552000000004</c:v>
                </c:pt>
                <c:pt idx="922">
                  <c:v>81.360408000000007</c:v>
                </c:pt>
                <c:pt idx="923">
                  <c:v>81.327984000000001</c:v>
                </c:pt>
                <c:pt idx="924">
                  <c:v>81.295400999999998</c:v>
                </c:pt>
                <c:pt idx="925">
                  <c:v>81.271631999999997</c:v>
                </c:pt>
                <c:pt idx="926">
                  <c:v>81.255492000000004</c:v>
                </c:pt>
                <c:pt idx="927">
                  <c:v>81.242649999999998</c:v>
                </c:pt>
                <c:pt idx="928">
                  <c:v>81.234442000000001</c:v>
                </c:pt>
                <c:pt idx="929">
                  <c:v>81.235476000000006</c:v>
                </c:pt>
                <c:pt idx="930">
                  <c:v>81.244187999999994</c:v>
                </c:pt>
                <c:pt idx="931">
                  <c:v>81.250414000000006</c:v>
                </c:pt>
                <c:pt idx="932">
                  <c:v>81.243758</c:v>
                </c:pt>
                <c:pt idx="933">
                  <c:v>81.223044999999999</c:v>
                </c:pt>
                <c:pt idx="934">
                  <c:v>81.197793000000004</c:v>
                </c:pt>
                <c:pt idx="935">
                  <c:v>81.181505999999999</c:v>
                </c:pt>
                <c:pt idx="936">
                  <c:v>81.181489999999997</c:v>
                </c:pt>
                <c:pt idx="937">
                  <c:v>81.192089999999993</c:v>
                </c:pt>
                <c:pt idx="938">
                  <c:v>81.198296999999997</c:v>
                </c:pt>
                <c:pt idx="939">
                  <c:v>81.189145999999994</c:v>
                </c:pt>
                <c:pt idx="940">
                  <c:v>81.168409999999994</c:v>
                </c:pt>
                <c:pt idx="941">
                  <c:v>81.150132999999997</c:v>
                </c:pt>
                <c:pt idx="942">
                  <c:v>81.143930999999995</c:v>
                </c:pt>
                <c:pt idx="943">
                  <c:v>81.147357</c:v>
                </c:pt>
                <c:pt idx="944">
                  <c:v>81.152431000000007</c:v>
                </c:pt>
                <c:pt idx="945">
                  <c:v>81.154067999999995</c:v>
                </c:pt>
                <c:pt idx="946">
                  <c:v>81.148644000000004</c:v>
                </c:pt>
                <c:pt idx="947">
                  <c:v>81.129424999999998</c:v>
                </c:pt>
                <c:pt idx="948">
                  <c:v>81.090896000000001</c:v>
                </c:pt>
                <c:pt idx="949">
                  <c:v>81.039178000000007</c:v>
                </c:pt>
                <c:pt idx="950">
                  <c:v>80.994485999999995</c:v>
                </c:pt>
                <c:pt idx="951">
                  <c:v>80.978314999999995</c:v>
                </c:pt>
                <c:pt idx="952">
                  <c:v>80.994769000000005</c:v>
                </c:pt>
                <c:pt idx="953">
                  <c:v>81.023803000000001</c:v>
                </c:pt>
                <c:pt idx="954">
                  <c:v>81.034592000000004</c:v>
                </c:pt>
                <c:pt idx="955">
                  <c:v>81.009820000000005</c:v>
                </c:pt>
                <c:pt idx="956">
                  <c:v>80.960503000000003</c:v>
                </c:pt>
                <c:pt idx="957">
                  <c:v>80.917188999999993</c:v>
                </c:pt>
                <c:pt idx="958">
                  <c:v>80.904227000000006</c:v>
                </c:pt>
                <c:pt idx="959">
                  <c:v>80.921148000000002</c:v>
                </c:pt>
                <c:pt idx="960">
                  <c:v>80.948200999999997</c:v>
                </c:pt>
                <c:pt idx="961">
                  <c:v>80.966746000000001</c:v>
                </c:pt>
                <c:pt idx="962">
                  <c:v>80.971937999999994</c:v>
                </c:pt>
                <c:pt idx="963">
                  <c:v>80.967905000000002</c:v>
                </c:pt>
                <c:pt idx="964">
                  <c:v>80.956405000000004</c:v>
                </c:pt>
                <c:pt idx="965">
                  <c:v>80.934608999999995</c:v>
                </c:pt>
                <c:pt idx="966">
                  <c:v>80.903929000000005</c:v>
                </c:pt>
                <c:pt idx="967">
                  <c:v>80.877043999999998</c:v>
                </c:pt>
                <c:pt idx="968">
                  <c:v>80.870772000000002</c:v>
                </c:pt>
                <c:pt idx="969">
                  <c:v>80.888664000000006</c:v>
                </c:pt>
                <c:pt idx="970">
                  <c:v>80.913488999999998</c:v>
                </c:pt>
                <c:pt idx="971">
                  <c:v>80.921868000000003</c:v>
                </c:pt>
                <c:pt idx="972">
                  <c:v>80.905486999999994</c:v>
                </c:pt>
                <c:pt idx="973">
                  <c:v>80.875412999999995</c:v>
                </c:pt>
                <c:pt idx="974">
                  <c:v>80.848226999999994</c:v>
                </c:pt>
                <c:pt idx="975">
                  <c:v>80.832858999999999</c:v>
                </c:pt>
                <c:pt idx="976">
                  <c:v>80.830572000000004</c:v>
                </c:pt>
                <c:pt idx="977">
                  <c:v>80.840445000000003</c:v>
                </c:pt>
                <c:pt idx="978">
                  <c:v>80.858493999999993</c:v>
                </c:pt>
                <c:pt idx="979">
                  <c:v>80.875281999999999</c:v>
                </c:pt>
                <c:pt idx="980">
                  <c:v>80.882906000000006</c:v>
                </c:pt>
                <c:pt idx="981">
                  <c:v>80.884969999999996</c:v>
                </c:pt>
                <c:pt idx="982">
                  <c:v>80.893187999999995</c:v>
                </c:pt>
                <c:pt idx="983">
                  <c:v>80.911857999999995</c:v>
                </c:pt>
                <c:pt idx="984">
                  <c:v>80.931246000000002</c:v>
                </c:pt>
                <c:pt idx="985">
                  <c:v>80.939473000000007</c:v>
                </c:pt>
                <c:pt idx="986">
                  <c:v>80.935450000000003</c:v>
                </c:pt>
                <c:pt idx="987">
                  <c:v>80.925014000000004</c:v>
                </c:pt>
                <c:pt idx="988">
                  <c:v>80.908972000000006</c:v>
                </c:pt>
                <c:pt idx="989">
                  <c:v>80.882771000000005</c:v>
                </c:pt>
                <c:pt idx="990">
                  <c:v>80.846959999999996</c:v>
                </c:pt>
                <c:pt idx="991">
                  <c:v>80.810214000000002</c:v>
                </c:pt>
                <c:pt idx="992">
                  <c:v>80.780478000000002</c:v>
                </c:pt>
                <c:pt idx="993">
                  <c:v>80.759055000000004</c:v>
                </c:pt>
                <c:pt idx="994">
                  <c:v>80.745773999999997</c:v>
                </c:pt>
                <c:pt idx="995">
                  <c:v>80.744468999999995</c:v>
                </c:pt>
                <c:pt idx="996">
                  <c:v>80.758264999999994</c:v>
                </c:pt>
                <c:pt idx="997">
                  <c:v>80.782390000000007</c:v>
                </c:pt>
                <c:pt idx="998">
                  <c:v>80.807175000000001</c:v>
                </c:pt>
                <c:pt idx="999">
                  <c:v>80.827164999999994</c:v>
                </c:pt>
                <c:pt idx="1000">
                  <c:v>80.842426000000003</c:v>
                </c:pt>
                <c:pt idx="1001">
                  <c:v>80.851474999999994</c:v>
                </c:pt>
                <c:pt idx="1002">
                  <c:v>80.848692999999997</c:v>
                </c:pt>
                <c:pt idx="1003">
                  <c:v>80.831649999999996</c:v>
                </c:pt>
                <c:pt idx="1004">
                  <c:v>80.807997</c:v>
                </c:pt>
                <c:pt idx="1005">
                  <c:v>80.790788000000006</c:v>
                </c:pt>
                <c:pt idx="1006">
                  <c:v>80.784920999999997</c:v>
                </c:pt>
                <c:pt idx="1007">
                  <c:v>80.778603000000004</c:v>
                </c:pt>
                <c:pt idx="1008">
                  <c:v>80.750653</c:v>
                </c:pt>
                <c:pt idx="1009">
                  <c:v>80.689599000000001</c:v>
                </c:pt>
                <c:pt idx="1010">
                  <c:v>80.606773000000004</c:v>
                </c:pt>
                <c:pt idx="1011">
                  <c:v>80.527174000000002</c:v>
                </c:pt>
                <c:pt idx="1012">
                  <c:v>80.463414999999998</c:v>
                </c:pt>
                <c:pt idx="1013">
                  <c:v>80.400493999999995</c:v>
                </c:pt>
                <c:pt idx="1014">
                  <c:v>80.311684999999997</c:v>
                </c:pt>
                <c:pt idx="1015">
                  <c:v>80.188772</c:v>
                </c:pt>
                <c:pt idx="1016">
                  <c:v>80.050707000000003</c:v>
                </c:pt>
                <c:pt idx="1017">
                  <c:v>79.921024000000003</c:v>
                </c:pt>
                <c:pt idx="1018">
                  <c:v>79.802188999999998</c:v>
                </c:pt>
                <c:pt idx="1019">
                  <c:v>79.674194999999997</c:v>
                </c:pt>
                <c:pt idx="1020">
                  <c:v>79.513492999999997</c:v>
                </c:pt>
                <c:pt idx="1021">
                  <c:v>79.309049999999999</c:v>
                </c:pt>
                <c:pt idx="1022">
                  <c:v>79.063508999999996</c:v>
                </c:pt>
                <c:pt idx="1023">
                  <c:v>78.785190999999998</c:v>
                </c:pt>
                <c:pt idx="1024">
                  <c:v>78.480338000000003</c:v>
                </c:pt>
                <c:pt idx="1025">
                  <c:v>78.149873999999997</c:v>
                </c:pt>
                <c:pt idx="1026">
                  <c:v>77.791300000000007</c:v>
                </c:pt>
                <c:pt idx="1027">
                  <c:v>77.402811999999997</c:v>
                </c:pt>
                <c:pt idx="1028">
                  <c:v>76.984854999999996</c:v>
                </c:pt>
                <c:pt idx="1029">
                  <c:v>76.539384999999996</c:v>
                </c:pt>
                <c:pt idx="1030">
                  <c:v>76.071996999999996</c:v>
                </c:pt>
                <c:pt idx="1031">
                  <c:v>75.596680000000006</c:v>
                </c:pt>
                <c:pt idx="1032">
                  <c:v>75.134978000000004</c:v>
                </c:pt>
                <c:pt idx="1033">
                  <c:v>74.705945</c:v>
                </c:pt>
                <c:pt idx="1034">
                  <c:v>74.315583000000004</c:v>
                </c:pt>
                <c:pt idx="1035">
                  <c:v>73.955815999999999</c:v>
                </c:pt>
                <c:pt idx="1036">
                  <c:v>73.613241000000002</c:v>
                </c:pt>
                <c:pt idx="1037">
                  <c:v>73.281163000000006</c:v>
                </c:pt>
                <c:pt idx="1038">
                  <c:v>72.969027999999994</c:v>
                </c:pt>
                <c:pt idx="1039">
                  <c:v>72.702534</c:v>
                </c:pt>
                <c:pt idx="1040">
                  <c:v>72.5107</c:v>
                </c:pt>
                <c:pt idx="1041">
                  <c:v>72.408760999999998</c:v>
                </c:pt>
                <c:pt idx="1042">
                  <c:v>72.393001999999996</c:v>
                </c:pt>
                <c:pt idx="1043">
                  <c:v>72.450294999999997</c:v>
                </c:pt>
                <c:pt idx="1044">
                  <c:v>72.567083999999994</c:v>
                </c:pt>
                <c:pt idx="1045">
                  <c:v>72.728232000000006</c:v>
                </c:pt>
                <c:pt idx="1046">
                  <c:v>72.915633</c:v>
                </c:pt>
                <c:pt idx="1047">
                  <c:v>73.115384000000006</c:v>
                </c:pt>
                <c:pt idx="1048">
                  <c:v>73.322686000000004</c:v>
                </c:pt>
                <c:pt idx="1049">
                  <c:v>73.531961999999993</c:v>
                </c:pt>
                <c:pt idx="1050">
                  <c:v>73.724134000000006</c:v>
                </c:pt>
                <c:pt idx="1051">
                  <c:v>73.872024999999994</c:v>
                </c:pt>
                <c:pt idx="1052">
                  <c:v>73.959232999999998</c:v>
                </c:pt>
                <c:pt idx="1053">
                  <c:v>73.987705000000005</c:v>
                </c:pt>
                <c:pt idx="1054">
                  <c:v>73.965552000000002</c:v>
                </c:pt>
                <c:pt idx="1055">
                  <c:v>73.894164000000004</c:v>
                </c:pt>
                <c:pt idx="1056">
                  <c:v>73.771353000000005</c:v>
                </c:pt>
                <c:pt idx="1057">
                  <c:v>73.602698000000004</c:v>
                </c:pt>
                <c:pt idx="1058">
                  <c:v>73.404747</c:v>
                </c:pt>
                <c:pt idx="1059">
                  <c:v>73.196937000000005</c:v>
                </c:pt>
                <c:pt idx="1060">
                  <c:v>72.991535999999996</c:v>
                </c:pt>
                <c:pt idx="1061">
                  <c:v>72.790902000000003</c:v>
                </c:pt>
                <c:pt idx="1062">
                  <c:v>72.594151999999994</c:v>
                </c:pt>
                <c:pt idx="1063">
                  <c:v>72.406502000000003</c:v>
                </c:pt>
                <c:pt idx="1064">
                  <c:v>72.240454999999997</c:v>
                </c:pt>
                <c:pt idx="1065">
                  <c:v>72.106746000000001</c:v>
                </c:pt>
                <c:pt idx="1066">
                  <c:v>72.006851999999995</c:v>
                </c:pt>
                <c:pt idx="1067">
                  <c:v>71.936667999999997</c:v>
                </c:pt>
                <c:pt idx="1068">
                  <c:v>71.893957999999998</c:v>
                </c:pt>
                <c:pt idx="1069">
                  <c:v>71.878272999999993</c:v>
                </c:pt>
                <c:pt idx="1070">
                  <c:v>71.887443000000005</c:v>
                </c:pt>
                <c:pt idx="1071">
                  <c:v>71.921199999999999</c:v>
                </c:pt>
                <c:pt idx="1072">
                  <c:v>71.986264000000006</c:v>
                </c:pt>
                <c:pt idx="1073">
                  <c:v>72.088566</c:v>
                </c:pt>
                <c:pt idx="1074">
                  <c:v>72.218354000000005</c:v>
                </c:pt>
                <c:pt idx="1075">
                  <c:v>72.350774000000001</c:v>
                </c:pt>
                <c:pt idx="1076">
                  <c:v>72.466483999999994</c:v>
                </c:pt>
                <c:pt idx="1077">
                  <c:v>72.568259999999995</c:v>
                </c:pt>
                <c:pt idx="1078">
                  <c:v>72.674937999999997</c:v>
                </c:pt>
                <c:pt idx="1079">
                  <c:v>72.803605000000005</c:v>
                </c:pt>
                <c:pt idx="1080">
                  <c:v>72.960037</c:v>
                </c:pt>
                <c:pt idx="1081">
                  <c:v>73.139218</c:v>
                </c:pt>
                <c:pt idx="1082">
                  <c:v>73.327259999999995</c:v>
                </c:pt>
                <c:pt idx="1083">
                  <c:v>73.504699000000002</c:v>
                </c:pt>
                <c:pt idx="1084">
                  <c:v>73.655555000000007</c:v>
                </c:pt>
                <c:pt idx="1085">
                  <c:v>73.777163000000002</c:v>
                </c:pt>
                <c:pt idx="1086">
                  <c:v>73.879658000000006</c:v>
                </c:pt>
                <c:pt idx="1087">
                  <c:v>73.974551000000005</c:v>
                </c:pt>
                <c:pt idx="1088">
                  <c:v>74.064490000000006</c:v>
                </c:pt>
                <c:pt idx="1089">
                  <c:v>74.144695999999996</c:v>
                </c:pt>
                <c:pt idx="1090">
                  <c:v>74.213652999999994</c:v>
                </c:pt>
                <c:pt idx="1091">
                  <c:v>74.280165999999994</c:v>
                </c:pt>
                <c:pt idx="1092">
                  <c:v>74.357792000000003</c:v>
                </c:pt>
                <c:pt idx="1093">
                  <c:v>74.452624999999998</c:v>
                </c:pt>
                <c:pt idx="1094">
                  <c:v>74.559201000000002</c:v>
                </c:pt>
                <c:pt idx="1095">
                  <c:v>74.668924000000004</c:v>
                </c:pt>
                <c:pt idx="1096">
                  <c:v>74.778452000000001</c:v>
                </c:pt>
                <c:pt idx="1097">
                  <c:v>74.887095000000002</c:v>
                </c:pt>
                <c:pt idx="1098">
                  <c:v>74.990661000000003</c:v>
                </c:pt>
                <c:pt idx="1099">
                  <c:v>75.084621999999996</c:v>
                </c:pt>
                <c:pt idx="1100">
                  <c:v>75.171771000000007</c:v>
                </c:pt>
                <c:pt idx="1101">
                  <c:v>75.260138999999995</c:v>
                </c:pt>
                <c:pt idx="1102">
                  <c:v>75.353606999999997</c:v>
                </c:pt>
                <c:pt idx="1103">
                  <c:v>75.447958999999997</c:v>
                </c:pt>
                <c:pt idx="1104">
                  <c:v>75.536315999999999</c:v>
                </c:pt>
                <c:pt idx="1105">
                  <c:v>75.613522000000003</c:v>
                </c:pt>
                <c:pt idx="1106">
                  <c:v>75.676635000000005</c:v>
                </c:pt>
                <c:pt idx="1107">
                  <c:v>75.727999999999994</c:v>
                </c:pt>
                <c:pt idx="1108">
                  <c:v>75.777884999999998</c:v>
                </c:pt>
                <c:pt idx="1109">
                  <c:v>75.835710000000006</c:v>
                </c:pt>
                <c:pt idx="1110">
                  <c:v>75.895909000000003</c:v>
                </c:pt>
                <c:pt idx="1111">
                  <c:v>75.939756000000003</c:v>
                </c:pt>
                <c:pt idx="1112">
                  <c:v>75.954894999999993</c:v>
                </c:pt>
                <c:pt idx="1113">
                  <c:v>75.946709999999996</c:v>
                </c:pt>
                <c:pt idx="1114">
                  <c:v>75.926146000000003</c:v>
                </c:pt>
                <c:pt idx="1115">
                  <c:v>75.893137999999993</c:v>
                </c:pt>
                <c:pt idx="1116">
                  <c:v>75.837419999999995</c:v>
                </c:pt>
                <c:pt idx="1117">
                  <c:v>75.749128999999996</c:v>
                </c:pt>
                <c:pt idx="1118">
                  <c:v>75.621713</c:v>
                </c:pt>
                <c:pt idx="1119">
                  <c:v>75.450704999999999</c:v>
                </c:pt>
                <c:pt idx="1120">
                  <c:v>75.240193000000005</c:v>
                </c:pt>
                <c:pt idx="1121">
                  <c:v>75.008851000000007</c:v>
                </c:pt>
                <c:pt idx="1122">
                  <c:v>74.780547999999996</c:v>
                </c:pt>
                <c:pt idx="1123">
                  <c:v>74.569100000000006</c:v>
                </c:pt>
                <c:pt idx="1124">
                  <c:v>74.378924999999995</c:v>
                </c:pt>
                <c:pt idx="1125">
                  <c:v>74.219243000000006</c:v>
                </c:pt>
                <c:pt idx="1126">
                  <c:v>74.106979999999993</c:v>
                </c:pt>
                <c:pt idx="1127">
                  <c:v>74.051688999999996</c:v>
                </c:pt>
                <c:pt idx="1128">
                  <c:v>74.043970999999999</c:v>
                </c:pt>
                <c:pt idx="1129">
                  <c:v>74.062132000000005</c:v>
                </c:pt>
                <c:pt idx="1130">
                  <c:v>74.085014999999999</c:v>
                </c:pt>
                <c:pt idx="1131">
                  <c:v>74.096125999999998</c:v>
                </c:pt>
                <c:pt idx="1132">
                  <c:v>74.084665999999999</c:v>
                </c:pt>
                <c:pt idx="1133">
                  <c:v>74.050454999999999</c:v>
                </c:pt>
                <c:pt idx="1134">
                  <c:v>74.004005000000006</c:v>
                </c:pt>
                <c:pt idx="1135">
                  <c:v>73.953947999999997</c:v>
                </c:pt>
                <c:pt idx="1136">
                  <c:v>73.896484000000001</c:v>
                </c:pt>
                <c:pt idx="1137">
                  <c:v>73.824681999999996</c:v>
                </c:pt>
                <c:pt idx="1138">
                  <c:v>73.747124999999997</c:v>
                </c:pt>
                <c:pt idx="1139">
                  <c:v>73.688827000000003</c:v>
                </c:pt>
                <c:pt idx="1140">
                  <c:v>73.671058000000002</c:v>
                </c:pt>
                <c:pt idx="1141">
                  <c:v>73.695914999999999</c:v>
                </c:pt>
                <c:pt idx="1142">
                  <c:v>73.752770999999996</c:v>
                </c:pt>
                <c:pt idx="1143">
                  <c:v>73.834112000000005</c:v>
                </c:pt>
                <c:pt idx="1144">
                  <c:v>73.941141000000002</c:v>
                </c:pt>
                <c:pt idx="1145">
                  <c:v>74.078787000000005</c:v>
                </c:pt>
                <c:pt idx="1146">
                  <c:v>74.250495000000001</c:v>
                </c:pt>
                <c:pt idx="1147">
                  <c:v>74.455678000000006</c:v>
                </c:pt>
                <c:pt idx="1148">
                  <c:v>74.686745000000002</c:v>
                </c:pt>
                <c:pt idx="1149">
                  <c:v>74.927464000000001</c:v>
                </c:pt>
                <c:pt idx="1150">
                  <c:v>75.157571000000004</c:v>
                </c:pt>
                <c:pt idx="1151">
                  <c:v>75.361384999999999</c:v>
                </c:pt>
                <c:pt idx="1152">
                  <c:v>75.533311999999995</c:v>
                </c:pt>
                <c:pt idx="1153">
                  <c:v>75.676897999999994</c:v>
                </c:pt>
                <c:pt idx="1154">
                  <c:v>75.801108999999997</c:v>
                </c:pt>
                <c:pt idx="1155">
                  <c:v>75.917090999999999</c:v>
                </c:pt>
                <c:pt idx="1156">
                  <c:v>76.035217000000003</c:v>
                </c:pt>
                <c:pt idx="1157">
                  <c:v>76.161845999999997</c:v>
                </c:pt>
                <c:pt idx="1158">
                  <c:v>76.296367000000004</c:v>
                </c:pt>
                <c:pt idx="1159">
                  <c:v>76.429038000000006</c:v>
                </c:pt>
                <c:pt idx="1160">
                  <c:v>76.542332999999999</c:v>
                </c:pt>
                <c:pt idx="1161">
                  <c:v>76.620065999999994</c:v>
                </c:pt>
                <c:pt idx="1162">
                  <c:v>76.661135000000002</c:v>
                </c:pt>
                <c:pt idx="1163">
                  <c:v>76.683752999999996</c:v>
                </c:pt>
                <c:pt idx="1164">
                  <c:v>76.710749000000007</c:v>
                </c:pt>
                <c:pt idx="1165">
                  <c:v>76.749752999999998</c:v>
                </c:pt>
                <c:pt idx="1166">
                  <c:v>76.791325999999998</c:v>
                </c:pt>
                <c:pt idx="1167">
                  <c:v>76.826605999999998</c:v>
                </c:pt>
                <c:pt idx="1168">
                  <c:v>76.860116000000005</c:v>
                </c:pt>
                <c:pt idx="1169">
                  <c:v>76.901705000000007</c:v>
                </c:pt>
                <c:pt idx="1170">
                  <c:v>76.952301000000006</c:v>
                </c:pt>
                <c:pt idx="1171">
                  <c:v>77.004497999999998</c:v>
                </c:pt>
                <c:pt idx="1172">
                  <c:v>77.054029</c:v>
                </c:pt>
                <c:pt idx="1173">
                  <c:v>77.102631000000002</c:v>
                </c:pt>
                <c:pt idx="1174">
                  <c:v>77.149562000000003</c:v>
                </c:pt>
                <c:pt idx="1175">
                  <c:v>77.187956999999997</c:v>
                </c:pt>
                <c:pt idx="1176">
                  <c:v>77.212845000000002</c:v>
                </c:pt>
                <c:pt idx="1177">
                  <c:v>77.227997000000002</c:v>
                </c:pt>
                <c:pt idx="1178">
                  <c:v>77.241361999999995</c:v>
                </c:pt>
                <c:pt idx="1179">
                  <c:v>77.257064</c:v>
                </c:pt>
                <c:pt idx="1180">
                  <c:v>77.275260000000003</c:v>
                </c:pt>
                <c:pt idx="1181">
                  <c:v>77.297371999999996</c:v>
                </c:pt>
                <c:pt idx="1182">
                  <c:v>77.327144000000004</c:v>
                </c:pt>
                <c:pt idx="1183">
                  <c:v>77.366361999999995</c:v>
                </c:pt>
                <c:pt idx="1184">
                  <c:v>77.412009999999995</c:v>
                </c:pt>
                <c:pt idx="1185">
                  <c:v>77.458419000000006</c:v>
                </c:pt>
                <c:pt idx="1186">
                  <c:v>77.501340999999996</c:v>
                </c:pt>
                <c:pt idx="1187">
                  <c:v>77.539406</c:v>
                </c:pt>
                <c:pt idx="1188">
                  <c:v>77.572023999999999</c:v>
                </c:pt>
                <c:pt idx="1189">
                  <c:v>77.596801999999997</c:v>
                </c:pt>
                <c:pt idx="1190">
                  <c:v>77.611041</c:v>
                </c:pt>
                <c:pt idx="1191">
                  <c:v>77.617052000000001</c:v>
                </c:pt>
                <c:pt idx="1192">
                  <c:v>77.623633999999996</c:v>
                </c:pt>
                <c:pt idx="1193">
                  <c:v>77.638345999999999</c:v>
                </c:pt>
                <c:pt idx="1194">
                  <c:v>77.658457999999996</c:v>
                </c:pt>
                <c:pt idx="1195">
                  <c:v>77.674452000000002</c:v>
                </c:pt>
                <c:pt idx="1196">
                  <c:v>77.684540999999996</c:v>
                </c:pt>
                <c:pt idx="1197">
                  <c:v>77.700818999999996</c:v>
                </c:pt>
                <c:pt idx="1198">
                  <c:v>77.735207000000003</c:v>
                </c:pt>
                <c:pt idx="1199">
                  <c:v>77.780687</c:v>
                </c:pt>
                <c:pt idx="1200">
                  <c:v>77.813154999999995</c:v>
                </c:pt>
                <c:pt idx="1201">
                  <c:v>77.815085999999994</c:v>
                </c:pt>
                <c:pt idx="1202">
                  <c:v>77.794411999999994</c:v>
                </c:pt>
                <c:pt idx="1203">
                  <c:v>77.776792</c:v>
                </c:pt>
                <c:pt idx="1204">
                  <c:v>77.781588999999997</c:v>
                </c:pt>
                <c:pt idx="1205">
                  <c:v>77.808959000000002</c:v>
                </c:pt>
                <c:pt idx="1206">
                  <c:v>77.847947000000005</c:v>
                </c:pt>
                <c:pt idx="1207">
                  <c:v>77.888654000000002</c:v>
                </c:pt>
                <c:pt idx="1208">
                  <c:v>77.922574999999995</c:v>
                </c:pt>
                <c:pt idx="1209">
                  <c:v>77.938198</c:v>
                </c:pt>
                <c:pt idx="1210">
                  <c:v>77.927477999999994</c:v>
                </c:pt>
                <c:pt idx="1211">
                  <c:v>77.898966999999999</c:v>
                </c:pt>
                <c:pt idx="1212">
                  <c:v>77.876732000000004</c:v>
                </c:pt>
                <c:pt idx="1213">
                  <c:v>77.880374000000003</c:v>
                </c:pt>
                <c:pt idx="1214">
                  <c:v>77.908085999999997</c:v>
                </c:pt>
                <c:pt idx="1215">
                  <c:v>77.941899000000006</c:v>
                </c:pt>
                <c:pt idx="1216">
                  <c:v>77.96566</c:v>
                </c:pt>
                <c:pt idx="1217">
                  <c:v>77.974118000000004</c:v>
                </c:pt>
                <c:pt idx="1218">
                  <c:v>77.969258999999994</c:v>
                </c:pt>
                <c:pt idx="1219">
                  <c:v>77.956733</c:v>
                </c:pt>
                <c:pt idx="1220">
                  <c:v>77.947175999999999</c:v>
                </c:pt>
                <c:pt idx="1221">
                  <c:v>77.953942999999995</c:v>
                </c:pt>
                <c:pt idx="1222">
                  <c:v>77.984139999999996</c:v>
                </c:pt>
                <c:pt idx="1223">
                  <c:v>78.032414000000003</c:v>
                </c:pt>
                <c:pt idx="1224">
                  <c:v>78.083931000000007</c:v>
                </c:pt>
                <c:pt idx="1225">
                  <c:v>78.121251000000001</c:v>
                </c:pt>
                <c:pt idx="1226">
                  <c:v>78.129723999999996</c:v>
                </c:pt>
                <c:pt idx="1227">
                  <c:v>78.103917999999993</c:v>
                </c:pt>
                <c:pt idx="1228">
                  <c:v>78.055648000000005</c:v>
                </c:pt>
                <c:pt idx="1229">
                  <c:v>78.013054999999994</c:v>
                </c:pt>
                <c:pt idx="1230">
                  <c:v>78.003300999999993</c:v>
                </c:pt>
                <c:pt idx="1231">
                  <c:v>78.030783999999997</c:v>
                </c:pt>
                <c:pt idx="1232">
                  <c:v>78.073340999999999</c:v>
                </c:pt>
                <c:pt idx="1233">
                  <c:v>78.102934000000005</c:v>
                </c:pt>
                <c:pt idx="1234">
                  <c:v>78.110162000000003</c:v>
                </c:pt>
                <c:pt idx="1235">
                  <c:v>78.107354000000001</c:v>
                </c:pt>
                <c:pt idx="1236">
                  <c:v>78.109371999999993</c:v>
                </c:pt>
                <c:pt idx="1237">
                  <c:v>78.117334999999997</c:v>
                </c:pt>
                <c:pt idx="1238">
                  <c:v>78.124391000000003</c:v>
                </c:pt>
                <c:pt idx="1239">
                  <c:v>78.132226000000003</c:v>
                </c:pt>
                <c:pt idx="1240">
                  <c:v>78.152424999999994</c:v>
                </c:pt>
                <c:pt idx="1241">
                  <c:v>78.189158000000006</c:v>
                </c:pt>
                <c:pt idx="1242">
                  <c:v>78.228097000000005</c:v>
                </c:pt>
                <c:pt idx="1243">
                  <c:v>78.249356000000006</c:v>
                </c:pt>
                <c:pt idx="1244">
                  <c:v>78.248628999999994</c:v>
                </c:pt>
                <c:pt idx="1245">
                  <c:v>78.239192000000003</c:v>
                </c:pt>
                <c:pt idx="1246">
                  <c:v>78.234289000000004</c:v>
                </c:pt>
                <c:pt idx="1247">
                  <c:v>78.234362000000004</c:v>
                </c:pt>
                <c:pt idx="1248">
                  <c:v>78.232731000000001</c:v>
                </c:pt>
                <c:pt idx="1249">
                  <c:v>78.227016000000006</c:v>
                </c:pt>
                <c:pt idx="1250">
                  <c:v>78.220297000000002</c:v>
                </c:pt>
                <c:pt idx="1251">
                  <c:v>78.214641</c:v>
                </c:pt>
                <c:pt idx="1252">
                  <c:v>78.209387000000007</c:v>
                </c:pt>
                <c:pt idx="1253">
                  <c:v>78.206057000000001</c:v>
                </c:pt>
                <c:pt idx="1254">
                  <c:v>78.210053000000002</c:v>
                </c:pt>
                <c:pt idx="1255">
                  <c:v>78.223934</c:v>
                </c:pt>
                <c:pt idx="1256">
                  <c:v>78.240123999999994</c:v>
                </c:pt>
                <c:pt idx="1257">
                  <c:v>78.244718000000006</c:v>
                </c:pt>
                <c:pt idx="1258">
                  <c:v>78.231762000000003</c:v>
                </c:pt>
                <c:pt idx="1259">
                  <c:v>78.212407999999996</c:v>
                </c:pt>
                <c:pt idx="1260">
                  <c:v>78.205624999999998</c:v>
                </c:pt>
                <c:pt idx="1261">
                  <c:v>78.218222999999995</c:v>
                </c:pt>
                <c:pt idx="1262">
                  <c:v>78.237691999999996</c:v>
                </c:pt>
                <c:pt idx="1263">
                  <c:v>78.247163</c:v>
                </c:pt>
                <c:pt idx="1264">
                  <c:v>78.244485999999995</c:v>
                </c:pt>
                <c:pt idx="1265">
                  <c:v>78.242384000000001</c:v>
                </c:pt>
                <c:pt idx="1266">
                  <c:v>78.251678999999996</c:v>
                </c:pt>
                <c:pt idx="1267">
                  <c:v>78.270168999999996</c:v>
                </c:pt>
                <c:pt idx="1268">
                  <c:v>78.288966000000002</c:v>
                </c:pt>
                <c:pt idx="1269">
                  <c:v>78.305150999999995</c:v>
                </c:pt>
                <c:pt idx="1270">
                  <c:v>78.324082000000004</c:v>
                </c:pt>
                <c:pt idx="1271">
                  <c:v>78.350032999999996</c:v>
                </c:pt>
                <c:pt idx="1272">
                  <c:v>78.377384000000006</c:v>
                </c:pt>
                <c:pt idx="1273">
                  <c:v>78.392923999999994</c:v>
                </c:pt>
                <c:pt idx="1274">
                  <c:v>78.387703000000002</c:v>
                </c:pt>
                <c:pt idx="1275">
                  <c:v>78.366196000000002</c:v>
                </c:pt>
                <c:pt idx="1276">
                  <c:v>78.342896999999994</c:v>
                </c:pt>
                <c:pt idx="1277">
                  <c:v>78.330027999999999</c:v>
                </c:pt>
                <c:pt idx="1278">
                  <c:v>78.329836</c:v>
                </c:pt>
                <c:pt idx="1279">
                  <c:v>78.337492999999995</c:v>
                </c:pt>
                <c:pt idx="1280">
                  <c:v>78.347199000000003</c:v>
                </c:pt>
                <c:pt idx="1281">
                  <c:v>78.354228000000006</c:v>
                </c:pt>
                <c:pt idx="1282">
                  <c:v>78.355491999999998</c:v>
                </c:pt>
                <c:pt idx="1283">
                  <c:v>78.351995000000002</c:v>
                </c:pt>
                <c:pt idx="1284">
                  <c:v>78.348876000000004</c:v>
                </c:pt>
                <c:pt idx="1285">
                  <c:v>78.350452000000004</c:v>
                </c:pt>
                <c:pt idx="1286">
                  <c:v>78.357062999999997</c:v>
                </c:pt>
                <c:pt idx="1287">
                  <c:v>78.368054000000001</c:v>
                </c:pt>
                <c:pt idx="1288">
                  <c:v>78.383510000000001</c:v>
                </c:pt>
                <c:pt idx="1289">
                  <c:v>78.399927000000005</c:v>
                </c:pt>
                <c:pt idx="1290">
                  <c:v>78.409368999999998</c:v>
                </c:pt>
                <c:pt idx="1291">
                  <c:v>78.408659</c:v>
                </c:pt>
                <c:pt idx="1292">
                  <c:v>78.405319000000006</c:v>
                </c:pt>
                <c:pt idx="1293">
                  <c:v>78.407258999999996</c:v>
                </c:pt>
                <c:pt idx="1294">
                  <c:v>78.409951000000007</c:v>
                </c:pt>
                <c:pt idx="1295">
                  <c:v>78.403115999999997</c:v>
                </c:pt>
                <c:pt idx="1296">
                  <c:v>78.389578</c:v>
                </c:pt>
                <c:pt idx="1297">
                  <c:v>78.387034</c:v>
                </c:pt>
                <c:pt idx="1298">
                  <c:v>78.407584999999997</c:v>
                </c:pt>
                <c:pt idx="1299">
                  <c:v>78.442959000000002</c:v>
                </c:pt>
                <c:pt idx="1300">
                  <c:v>78.473996</c:v>
                </c:pt>
                <c:pt idx="1301">
                  <c:v>78.488821999999999</c:v>
                </c:pt>
                <c:pt idx="1302">
                  <c:v>78.487450999999993</c:v>
                </c:pt>
                <c:pt idx="1303">
                  <c:v>78.474519000000001</c:v>
                </c:pt>
                <c:pt idx="1304">
                  <c:v>78.454766000000006</c:v>
                </c:pt>
                <c:pt idx="1305">
                  <c:v>78.433840000000004</c:v>
                </c:pt>
                <c:pt idx="1306">
                  <c:v>78.417580000000001</c:v>
                </c:pt>
                <c:pt idx="1307">
                  <c:v>78.408991</c:v>
                </c:pt>
                <c:pt idx="1308">
                  <c:v>78.407183000000003</c:v>
                </c:pt>
                <c:pt idx="1309">
                  <c:v>78.408690000000007</c:v>
                </c:pt>
                <c:pt idx="1310">
                  <c:v>78.409512000000007</c:v>
                </c:pt>
                <c:pt idx="1311">
                  <c:v>78.408387000000005</c:v>
                </c:pt>
                <c:pt idx="1312">
                  <c:v>78.409177999999997</c:v>
                </c:pt>
                <c:pt idx="1313">
                  <c:v>78.417085999999998</c:v>
                </c:pt>
                <c:pt idx="1314">
                  <c:v>78.430627999999999</c:v>
                </c:pt>
                <c:pt idx="1315">
                  <c:v>78.440392000000003</c:v>
                </c:pt>
                <c:pt idx="1316">
                  <c:v>78.438547</c:v>
                </c:pt>
                <c:pt idx="1317">
                  <c:v>78.427819999999997</c:v>
                </c:pt>
                <c:pt idx="1318">
                  <c:v>78.418481</c:v>
                </c:pt>
                <c:pt idx="1319">
                  <c:v>78.417828999999998</c:v>
                </c:pt>
                <c:pt idx="1320">
                  <c:v>78.424693000000005</c:v>
                </c:pt>
                <c:pt idx="1321">
                  <c:v>78.432699999999997</c:v>
                </c:pt>
                <c:pt idx="1322">
                  <c:v>78.435912000000002</c:v>
                </c:pt>
                <c:pt idx="1323">
                  <c:v>78.431426999999999</c:v>
                </c:pt>
                <c:pt idx="1324">
                  <c:v>78.419241999999997</c:v>
                </c:pt>
                <c:pt idx="1325">
                  <c:v>78.401735000000002</c:v>
                </c:pt>
                <c:pt idx="1326">
                  <c:v>78.383762000000004</c:v>
                </c:pt>
                <c:pt idx="1327">
                  <c:v>78.371838999999994</c:v>
                </c:pt>
                <c:pt idx="1328">
                  <c:v>78.370223999999993</c:v>
                </c:pt>
                <c:pt idx="1329">
                  <c:v>78.375896999999995</c:v>
                </c:pt>
                <c:pt idx="1330">
                  <c:v>78.379233999999997</c:v>
                </c:pt>
                <c:pt idx="1331">
                  <c:v>78.372508999999994</c:v>
                </c:pt>
                <c:pt idx="1332">
                  <c:v>78.357213999999999</c:v>
                </c:pt>
                <c:pt idx="1333">
                  <c:v>78.340890999999999</c:v>
                </c:pt>
                <c:pt idx="1334">
                  <c:v>78.328203000000002</c:v>
                </c:pt>
                <c:pt idx="1335">
                  <c:v>78.318507999999994</c:v>
                </c:pt>
                <c:pt idx="1336">
                  <c:v>78.311412000000004</c:v>
                </c:pt>
                <c:pt idx="1337">
                  <c:v>78.310496000000001</c:v>
                </c:pt>
                <c:pt idx="1338">
                  <c:v>78.320414999999997</c:v>
                </c:pt>
                <c:pt idx="1339">
                  <c:v>78.342106999999999</c:v>
                </c:pt>
                <c:pt idx="1340">
                  <c:v>78.370293000000004</c:v>
                </c:pt>
                <c:pt idx="1341">
                  <c:v>78.393828999999997</c:v>
                </c:pt>
                <c:pt idx="1342">
                  <c:v>78.401489999999995</c:v>
                </c:pt>
                <c:pt idx="1343">
                  <c:v>78.392443</c:v>
                </c:pt>
                <c:pt idx="1344">
                  <c:v>78.379369999999994</c:v>
                </c:pt>
                <c:pt idx="1345">
                  <c:v>78.374955999999997</c:v>
                </c:pt>
                <c:pt idx="1346">
                  <c:v>78.375764000000004</c:v>
                </c:pt>
                <c:pt idx="1347">
                  <c:v>78.366595000000004</c:v>
                </c:pt>
                <c:pt idx="1348">
                  <c:v>78.341425000000001</c:v>
                </c:pt>
                <c:pt idx="1349">
                  <c:v>78.312275</c:v>
                </c:pt>
                <c:pt idx="1350">
                  <c:v>78.294713999999999</c:v>
                </c:pt>
                <c:pt idx="1351">
                  <c:v>78.291948000000005</c:v>
                </c:pt>
                <c:pt idx="1352">
                  <c:v>78.296616999999998</c:v>
                </c:pt>
                <c:pt idx="1353">
                  <c:v>78.300563999999994</c:v>
                </c:pt>
                <c:pt idx="1354">
                  <c:v>78.297692999999995</c:v>
                </c:pt>
                <c:pt idx="1355">
                  <c:v>78.284555999999995</c:v>
                </c:pt>
                <c:pt idx="1356">
                  <c:v>78.265946999999997</c:v>
                </c:pt>
                <c:pt idx="1357">
                  <c:v>78.255374000000003</c:v>
                </c:pt>
                <c:pt idx="1358">
                  <c:v>78.262467000000001</c:v>
                </c:pt>
                <c:pt idx="1359">
                  <c:v>78.282466999999997</c:v>
                </c:pt>
                <c:pt idx="1360">
                  <c:v>78.303312000000005</c:v>
                </c:pt>
                <c:pt idx="1361">
                  <c:v>78.318532000000005</c:v>
                </c:pt>
                <c:pt idx="1362">
                  <c:v>78.326554000000002</c:v>
                </c:pt>
                <c:pt idx="1363">
                  <c:v>78.322951000000003</c:v>
                </c:pt>
                <c:pt idx="1364">
                  <c:v>78.304132999999993</c:v>
                </c:pt>
                <c:pt idx="1365">
                  <c:v>78.276691</c:v>
                </c:pt>
                <c:pt idx="1366">
                  <c:v>78.252063000000007</c:v>
                </c:pt>
                <c:pt idx="1367">
                  <c:v>78.230951000000005</c:v>
                </c:pt>
                <c:pt idx="1368">
                  <c:v>78.203051000000002</c:v>
                </c:pt>
                <c:pt idx="1369">
                  <c:v>78.165232000000003</c:v>
                </c:pt>
                <c:pt idx="1370">
                  <c:v>78.131084999999999</c:v>
                </c:pt>
                <c:pt idx="1371">
                  <c:v>78.117012000000003</c:v>
                </c:pt>
                <c:pt idx="1372">
                  <c:v>78.124159000000006</c:v>
                </c:pt>
                <c:pt idx="1373">
                  <c:v>78.138874000000001</c:v>
                </c:pt>
                <c:pt idx="1374">
                  <c:v>78.146726999999998</c:v>
                </c:pt>
                <c:pt idx="1375">
                  <c:v>78.141741999999994</c:v>
                </c:pt>
                <c:pt idx="1376">
                  <c:v>78.126005000000006</c:v>
                </c:pt>
                <c:pt idx="1377">
                  <c:v>78.105669000000006</c:v>
                </c:pt>
                <c:pt idx="1378">
                  <c:v>78.086017999999996</c:v>
                </c:pt>
                <c:pt idx="1379">
                  <c:v>78.067010999999994</c:v>
                </c:pt>
                <c:pt idx="1380">
                  <c:v>78.045070999999993</c:v>
                </c:pt>
                <c:pt idx="1381">
                  <c:v>78.021321999999998</c:v>
                </c:pt>
                <c:pt idx="1382">
                  <c:v>78.004504999999995</c:v>
                </c:pt>
                <c:pt idx="1383">
                  <c:v>78.001427000000007</c:v>
                </c:pt>
                <c:pt idx="1384">
                  <c:v>78.007197000000005</c:v>
                </c:pt>
                <c:pt idx="1385">
                  <c:v>78.010619000000005</c:v>
                </c:pt>
                <c:pt idx="1386">
                  <c:v>78.008645999999999</c:v>
                </c:pt>
                <c:pt idx="1387">
                  <c:v>78.009681</c:v>
                </c:pt>
                <c:pt idx="1388">
                  <c:v>78.020844999999994</c:v>
                </c:pt>
                <c:pt idx="1389">
                  <c:v>78.036676</c:v>
                </c:pt>
                <c:pt idx="1390">
                  <c:v>78.043822000000006</c:v>
                </c:pt>
                <c:pt idx="1391">
                  <c:v>78.034497000000002</c:v>
                </c:pt>
                <c:pt idx="1392">
                  <c:v>78.012690000000006</c:v>
                </c:pt>
                <c:pt idx="1393">
                  <c:v>77.989362999999997</c:v>
                </c:pt>
                <c:pt idx="1394">
                  <c:v>77.975003000000001</c:v>
                </c:pt>
                <c:pt idx="1395">
                  <c:v>77.975258999999994</c:v>
                </c:pt>
                <c:pt idx="1396">
                  <c:v>77.988320999999999</c:v>
                </c:pt>
                <c:pt idx="1397">
                  <c:v>78.004424999999998</c:v>
                </c:pt>
                <c:pt idx="1398">
                  <c:v>78.011240999999998</c:v>
                </c:pt>
                <c:pt idx="1399">
                  <c:v>78.003234000000006</c:v>
                </c:pt>
                <c:pt idx="1400">
                  <c:v>77.985557</c:v>
                </c:pt>
                <c:pt idx="1401">
                  <c:v>77.967422999999997</c:v>
                </c:pt>
                <c:pt idx="1402">
                  <c:v>77.952455</c:v>
                </c:pt>
                <c:pt idx="1403">
                  <c:v>77.936892999999998</c:v>
                </c:pt>
                <c:pt idx="1404">
                  <c:v>77.916365999999996</c:v>
                </c:pt>
                <c:pt idx="1405">
                  <c:v>77.892801000000006</c:v>
                </c:pt>
                <c:pt idx="1406">
                  <c:v>77.874791999999999</c:v>
                </c:pt>
                <c:pt idx="1407">
                  <c:v>77.871701000000002</c:v>
                </c:pt>
                <c:pt idx="1408">
                  <c:v>77.886024000000006</c:v>
                </c:pt>
                <c:pt idx="1409">
                  <c:v>77.909598000000003</c:v>
                </c:pt>
                <c:pt idx="1410">
                  <c:v>77.927413999999999</c:v>
                </c:pt>
                <c:pt idx="1411">
                  <c:v>77.926956000000004</c:v>
                </c:pt>
                <c:pt idx="1412">
                  <c:v>77.906163000000006</c:v>
                </c:pt>
                <c:pt idx="1413">
                  <c:v>77.875229000000004</c:v>
                </c:pt>
                <c:pt idx="1414">
                  <c:v>77.852393000000006</c:v>
                </c:pt>
                <c:pt idx="1415">
                  <c:v>77.854204999999993</c:v>
                </c:pt>
                <c:pt idx="1416">
                  <c:v>77.882112000000006</c:v>
                </c:pt>
                <c:pt idx="1417">
                  <c:v>77.916278000000005</c:v>
                </c:pt>
                <c:pt idx="1418">
                  <c:v>77.929261999999994</c:v>
                </c:pt>
                <c:pt idx="1419">
                  <c:v>77.911744999999996</c:v>
                </c:pt>
                <c:pt idx="1420">
                  <c:v>77.881924999999995</c:v>
                </c:pt>
                <c:pt idx="1421">
                  <c:v>77.864951000000005</c:v>
                </c:pt>
                <c:pt idx="1422">
                  <c:v>77.866587999999993</c:v>
                </c:pt>
                <c:pt idx="1423">
                  <c:v>77.872299999999996</c:v>
                </c:pt>
                <c:pt idx="1424">
                  <c:v>77.868250000000003</c:v>
                </c:pt>
                <c:pt idx="1425">
                  <c:v>77.855070999999995</c:v>
                </c:pt>
                <c:pt idx="1426">
                  <c:v>77.842133000000004</c:v>
                </c:pt>
                <c:pt idx="1427">
                  <c:v>77.836547999999993</c:v>
                </c:pt>
                <c:pt idx="1428">
                  <c:v>77.838990999999993</c:v>
                </c:pt>
                <c:pt idx="1429">
                  <c:v>77.843519999999998</c:v>
                </c:pt>
                <c:pt idx="1430">
                  <c:v>77.839950000000002</c:v>
                </c:pt>
                <c:pt idx="1431">
                  <c:v>77.822839000000002</c:v>
                </c:pt>
                <c:pt idx="1432">
                  <c:v>77.800239000000005</c:v>
                </c:pt>
                <c:pt idx="1433">
                  <c:v>77.787729999999996</c:v>
                </c:pt>
                <c:pt idx="1434">
                  <c:v>77.791520000000006</c:v>
                </c:pt>
                <c:pt idx="1435">
                  <c:v>77.802366000000006</c:v>
                </c:pt>
                <c:pt idx="1436">
                  <c:v>77.807373999999996</c:v>
                </c:pt>
                <c:pt idx="1437">
                  <c:v>77.801511000000005</c:v>
                </c:pt>
                <c:pt idx="1438">
                  <c:v>77.785498000000004</c:v>
                </c:pt>
                <c:pt idx="1439">
                  <c:v>77.760130000000004</c:v>
                </c:pt>
                <c:pt idx="1440">
                  <c:v>77.728418000000005</c:v>
                </c:pt>
                <c:pt idx="1441">
                  <c:v>77.698593000000002</c:v>
                </c:pt>
                <c:pt idx="1442">
                  <c:v>77.678685000000002</c:v>
                </c:pt>
                <c:pt idx="1443">
                  <c:v>77.668982999999997</c:v>
                </c:pt>
                <c:pt idx="1444">
                  <c:v>77.662156999999993</c:v>
                </c:pt>
                <c:pt idx="1445">
                  <c:v>77.649136999999996</c:v>
                </c:pt>
                <c:pt idx="1446">
                  <c:v>77.625193999999993</c:v>
                </c:pt>
                <c:pt idx="1447">
                  <c:v>77.596005000000005</c:v>
                </c:pt>
                <c:pt idx="1448">
                  <c:v>77.579470999999998</c:v>
                </c:pt>
                <c:pt idx="1449">
                  <c:v>77.594166999999999</c:v>
                </c:pt>
                <c:pt idx="1450">
                  <c:v>77.640382000000002</c:v>
                </c:pt>
                <c:pt idx="1451">
                  <c:v>77.69623</c:v>
                </c:pt>
                <c:pt idx="1452">
                  <c:v>77.735498000000007</c:v>
                </c:pt>
                <c:pt idx="1453">
                  <c:v>77.743921999999998</c:v>
                </c:pt>
                <c:pt idx="1454">
                  <c:v>77.716610000000003</c:v>
                </c:pt>
                <c:pt idx="1455">
                  <c:v>77.653471999999994</c:v>
                </c:pt>
                <c:pt idx="1456">
                  <c:v>77.570046000000005</c:v>
                </c:pt>
                <c:pt idx="1457">
                  <c:v>77.503686000000002</c:v>
                </c:pt>
                <c:pt idx="1458">
                  <c:v>77.488958999999994</c:v>
                </c:pt>
                <c:pt idx="1459">
                  <c:v>77.521968000000001</c:v>
                </c:pt>
                <c:pt idx="1460">
                  <c:v>77.560658000000004</c:v>
                </c:pt>
                <c:pt idx="1461">
                  <c:v>77.567229999999995</c:v>
                </c:pt>
                <c:pt idx="1462">
                  <c:v>77.543626000000003</c:v>
                </c:pt>
                <c:pt idx="1463">
                  <c:v>77.520897000000005</c:v>
                </c:pt>
                <c:pt idx="1464">
                  <c:v>77.521311999999995</c:v>
                </c:pt>
                <c:pt idx="1465">
                  <c:v>77.538433999999995</c:v>
                </c:pt>
                <c:pt idx="1466">
                  <c:v>77.550786000000002</c:v>
                </c:pt>
                <c:pt idx="1467">
                  <c:v>77.546619000000007</c:v>
                </c:pt>
                <c:pt idx="1468">
                  <c:v>77.532347000000001</c:v>
                </c:pt>
                <c:pt idx="1469">
                  <c:v>77.519720000000007</c:v>
                </c:pt>
                <c:pt idx="1470">
                  <c:v>77.509962000000002</c:v>
                </c:pt>
                <c:pt idx="1471">
                  <c:v>77.495168000000007</c:v>
                </c:pt>
                <c:pt idx="1472">
                  <c:v>77.474744000000001</c:v>
                </c:pt>
                <c:pt idx="1473">
                  <c:v>77.462368999999995</c:v>
                </c:pt>
                <c:pt idx="1474">
                  <c:v>77.470584000000002</c:v>
                </c:pt>
                <c:pt idx="1475">
                  <c:v>77.494829999999993</c:v>
                </c:pt>
                <c:pt idx="1476">
                  <c:v>77.522724999999994</c:v>
                </c:pt>
                <c:pt idx="1477">
                  <c:v>77.554817</c:v>
                </c:pt>
                <c:pt idx="1478">
                  <c:v>77.601060000000004</c:v>
                </c:pt>
                <c:pt idx="1479">
                  <c:v>77.654421999999997</c:v>
                </c:pt>
                <c:pt idx="1480">
                  <c:v>77.683966999999996</c:v>
                </c:pt>
                <c:pt idx="1481">
                  <c:v>77.664586</c:v>
                </c:pt>
                <c:pt idx="1482">
                  <c:v>77.605076999999994</c:v>
                </c:pt>
                <c:pt idx="1483">
                  <c:v>77.538089999999997</c:v>
                </c:pt>
                <c:pt idx="1484">
                  <c:v>77.489108999999999</c:v>
                </c:pt>
                <c:pt idx="1485">
                  <c:v>77.461665999999994</c:v>
                </c:pt>
                <c:pt idx="1486">
                  <c:v>77.441818999999995</c:v>
                </c:pt>
                <c:pt idx="1487">
                  <c:v>77.405353000000005</c:v>
                </c:pt>
                <c:pt idx="1488">
                  <c:v>77.332435000000004</c:v>
                </c:pt>
                <c:pt idx="1489">
                  <c:v>77.234483999999995</c:v>
                </c:pt>
                <c:pt idx="1490">
                  <c:v>77.160015000000001</c:v>
                </c:pt>
                <c:pt idx="1491">
                  <c:v>77.150989999999993</c:v>
                </c:pt>
                <c:pt idx="1492">
                  <c:v>77.192421999999993</c:v>
                </c:pt>
                <c:pt idx="1493">
                  <c:v>77.227208000000005</c:v>
                </c:pt>
                <c:pt idx="1494">
                  <c:v>77.226642999999996</c:v>
                </c:pt>
                <c:pt idx="1495">
                  <c:v>77.223022</c:v>
                </c:pt>
                <c:pt idx="1496">
                  <c:v>77.260137</c:v>
                </c:pt>
                <c:pt idx="1497">
                  <c:v>77.334185000000005</c:v>
                </c:pt>
                <c:pt idx="1498">
                  <c:v>77.403555999999995</c:v>
                </c:pt>
                <c:pt idx="1499">
                  <c:v>77.440893000000003</c:v>
                </c:pt>
                <c:pt idx="1500">
                  <c:v>77.449195000000003</c:v>
                </c:pt>
                <c:pt idx="1501">
                  <c:v>77.432595000000006</c:v>
                </c:pt>
                <c:pt idx="1502">
                  <c:v>77.381780000000006</c:v>
                </c:pt>
                <c:pt idx="1503">
                  <c:v>77.297638000000006</c:v>
                </c:pt>
                <c:pt idx="1504">
                  <c:v>77.208376000000001</c:v>
                </c:pt>
                <c:pt idx="1505">
                  <c:v>77.147081999999997</c:v>
                </c:pt>
                <c:pt idx="1506">
                  <c:v>77.119325000000003</c:v>
                </c:pt>
                <c:pt idx="1507">
                  <c:v>77.103223999999997</c:v>
                </c:pt>
                <c:pt idx="1508">
                  <c:v>77.079224999999994</c:v>
                </c:pt>
                <c:pt idx="1509">
                  <c:v>77.054023000000001</c:v>
                </c:pt>
                <c:pt idx="1510">
                  <c:v>77.053201000000001</c:v>
                </c:pt>
                <c:pt idx="1511">
                  <c:v>77.087455000000006</c:v>
                </c:pt>
                <c:pt idx="1512">
                  <c:v>77.124663999999996</c:v>
                </c:pt>
                <c:pt idx="1513">
                  <c:v>77.105198000000001</c:v>
                </c:pt>
                <c:pt idx="1514">
                  <c:v>76.99915</c:v>
                </c:pt>
                <c:pt idx="1515">
                  <c:v>76.846924000000001</c:v>
                </c:pt>
                <c:pt idx="1516">
                  <c:v>76.728727000000006</c:v>
                </c:pt>
                <c:pt idx="1517">
                  <c:v>76.691821000000004</c:v>
                </c:pt>
                <c:pt idx="1518">
                  <c:v>76.719220000000007</c:v>
                </c:pt>
                <c:pt idx="1519">
                  <c:v>76.768496999999996</c:v>
                </c:pt>
                <c:pt idx="1520">
                  <c:v>76.821472999999997</c:v>
                </c:pt>
                <c:pt idx="1521">
                  <c:v>76.885756999999998</c:v>
                </c:pt>
                <c:pt idx="1522">
                  <c:v>76.963511999999994</c:v>
                </c:pt>
                <c:pt idx="1523">
                  <c:v>77.038302000000002</c:v>
                </c:pt>
                <c:pt idx="1524">
                  <c:v>77.090377000000004</c:v>
                </c:pt>
                <c:pt idx="1525">
                  <c:v>77.111552000000003</c:v>
                </c:pt>
                <c:pt idx="1526">
                  <c:v>77.105017000000004</c:v>
                </c:pt>
                <c:pt idx="1527">
                  <c:v>77.081142</c:v>
                </c:pt>
                <c:pt idx="1528">
                  <c:v>77.055007000000003</c:v>
                </c:pt>
                <c:pt idx="1529">
                  <c:v>77.038562999999996</c:v>
                </c:pt>
                <c:pt idx="1530">
                  <c:v>77.029482000000002</c:v>
                </c:pt>
                <c:pt idx="1531">
                  <c:v>77.010813999999996</c:v>
                </c:pt>
                <c:pt idx="1532">
                  <c:v>76.966228000000001</c:v>
                </c:pt>
                <c:pt idx="1533">
                  <c:v>76.897566999999995</c:v>
                </c:pt>
                <c:pt idx="1534">
                  <c:v>76.827388999999997</c:v>
                </c:pt>
                <c:pt idx="1535">
                  <c:v>76.782214999999994</c:v>
                </c:pt>
                <c:pt idx="1536">
                  <c:v>76.771150000000006</c:v>
                </c:pt>
                <c:pt idx="1537">
                  <c:v>76.781802999999996</c:v>
                </c:pt>
                <c:pt idx="1538">
                  <c:v>76.797101999999995</c:v>
                </c:pt>
                <c:pt idx="1539">
                  <c:v>76.809909000000005</c:v>
                </c:pt>
                <c:pt idx="1540">
                  <c:v>76.817424000000003</c:v>
                </c:pt>
                <c:pt idx="1541">
                  <c:v>76.811060999999995</c:v>
                </c:pt>
                <c:pt idx="1542">
                  <c:v>76.784750000000003</c:v>
                </c:pt>
                <c:pt idx="1543">
                  <c:v>76.748940000000005</c:v>
                </c:pt>
                <c:pt idx="1544">
                  <c:v>76.720549000000005</c:v>
                </c:pt>
                <c:pt idx="1545">
                  <c:v>76.698695999999998</c:v>
                </c:pt>
                <c:pt idx="1546">
                  <c:v>76.666650000000004</c:v>
                </c:pt>
                <c:pt idx="1547">
                  <c:v>76.621003999999999</c:v>
                </c:pt>
                <c:pt idx="1548">
                  <c:v>76.581230000000005</c:v>
                </c:pt>
                <c:pt idx="1549">
                  <c:v>76.562216000000006</c:v>
                </c:pt>
                <c:pt idx="1550">
                  <c:v>76.554499000000007</c:v>
                </c:pt>
                <c:pt idx="1551">
                  <c:v>76.544008000000005</c:v>
                </c:pt>
                <c:pt idx="1552">
                  <c:v>76.536136999999997</c:v>
                </c:pt>
                <c:pt idx="1553">
                  <c:v>76.544027999999997</c:v>
                </c:pt>
                <c:pt idx="1554">
                  <c:v>76.564577999999997</c:v>
                </c:pt>
                <c:pt idx="1555">
                  <c:v>76.584732000000002</c:v>
                </c:pt>
                <c:pt idx="1556">
                  <c:v>76.604648999999995</c:v>
                </c:pt>
                <c:pt idx="1557">
                  <c:v>76.634962999999999</c:v>
                </c:pt>
                <c:pt idx="1558">
                  <c:v>76.672977000000003</c:v>
                </c:pt>
                <c:pt idx="1559">
                  <c:v>76.699786000000003</c:v>
                </c:pt>
                <c:pt idx="1560">
                  <c:v>76.702993000000006</c:v>
                </c:pt>
                <c:pt idx="1561">
                  <c:v>76.687130999999994</c:v>
                </c:pt>
                <c:pt idx="1562">
                  <c:v>76.658229000000006</c:v>
                </c:pt>
                <c:pt idx="1563">
                  <c:v>76.612727000000007</c:v>
                </c:pt>
                <c:pt idx="1564">
                  <c:v>76.549193000000002</c:v>
                </c:pt>
                <c:pt idx="1565">
                  <c:v>76.481986000000006</c:v>
                </c:pt>
                <c:pt idx="1566">
                  <c:v>76.435063</c:v>
                </c:pt>
                <c:pt idx="1567">
                  <c:v>76.423287000000002</c:v>
                </c:pt>
                <c:pt idx="1568">
                  <c:v>76.440723000000006</c:v>
                </c:pt>
                <c:pt idx="1569">
                  <c:v>76.465422000000004</c:v>
                </c:pt>
                <c:pt idx="1570">
                  <c:v>76.477728999999997</c:v>
                </c:pt>
                <c:pt idx="1571">
                  <c:v>76.477080999999998</c:v>
                </c:pt>
                <c:pt idx="1572">
                  <c:v>76.477923000000004</c:v>
                </c:pt>
                <c:pt idx="1573">
                  <c:v>76.487252999999995</c:v>
                </c:pt>
                <c:pt idx="1574">
                  <c:v>76.494776999999999</c:v>
                </c:pt>
                <c:pt idx="1575">
                  <c:v>76.491546999999997</c:v>
                </c:pt>
                <c:pt idx="1576">
                  <c:v>76.486732000000003</c:v>
                </c:pt>
                <c:pt idx="1577">
                  <c:v>76.491448000000005</c:v>
                </c:pt>
                <c:pt idx="1578">
                  <c:v>76.494282999999996</c:v>
                </c:pt>
                <c:pt idx="1579">
                  <c:v>76.473589000000004</c:v>
                </c:pt>
                <c:pt idx="1580">
                  <c:v>76.433394000000007</c:v>
                </c:pt>
                <c:pt idx="1581">
                  <c:v>76.405226999999996</c:v>
                </c:pt>
                <c:pt idx="1582">
                  <c:v>76.406496000000004</c:v>
                </c:pt>
                <c:pt idx="1583">
                  <c:v>76.414805000000001</c:v>
                </c:pt>
                <c:pt idx="1584">
                  <c:v>76.396494000000004</c:v>
                </c:pt>
                <c:pt idx="1585">
                  <c:v>76.349947</c:v>
                </c:pt>
                <c:pt idx="1586">
                  <c:v>76.306873999999993</c:v>
                </c:pt>
                <c:pt idx="1587">
                  <c:v>76.295773999999994</c:v>
                </c:pt>
                <c:pt idx="1588">
                  <c:v>76.315835000000007</c:v>
                </c:pt>
                <c:pt idx="1589">
                  <c:v>76.344686999999993</c:v>
                </c:pt>
                <c:pt idx="1590">
                  <c:v>76.361358999999993</c:v>
                </c:pt>
                <c:pt idx="1591">
                  <c:v>76.359436000000002</c:v>
                </c:pt>
                <c:pt idx="1592">
                  <c:v>76.345123999999998</c:v>
                </c:pt>
                <c:pt idx="1593">
                  <c:v>76.327782999999997</c:v>
                </c:pt>
                <c:pt idx="1594">
                  <c:v>76.312034999999995</c:v>
                </c:pt>
                <c:pt idx="1595">
                  <c:v>76.297337999999996</c:v>
                </c:pt>
                <c:pt idx="1596">
                  <c:v>76.283064999999993</c:v>
                </c:pt>
                <c:pt idx="1597">
                  <c:v>76.271412999999995</c:v>
                </c:pt>
                <c:pt idx="1598">
                  <c:v>76.265174999999999</c:v>
                </c:pt>
                <c:pt idx="1599">
                  <c:v>76.265264000000002</c:v>
                </c:pt>
                <c:pt idx="1600">
                  <c:v>76.271476000000007</c:v>
                </c:pt>
                <c:pt idx="1601">
                  <c:v>76.283698000000001</c:v>
                </c:pt>
                <c:pt idx="1602">
                  <c:v>76.300897000000006</c:v>
                </c:pt>
                <c:pt idx="1603">
                  <c:v>76.319878000000003</c:v>
                </c:pt>
                <c:pt idx="1604">
                  <c:v>76.336149000000006</c:v>
                </c:pt>
                <c:pt idx="1605">
                  <c:v>76.346646000000007</c:v>
                </c:pt>
                <c:pt idx="1606">
                  <c:v>76.352435</c:v>
                </c:pt>
                <c:pt idx="1607">
                  <c:v>76.357989000000003</c:v>
                </c:pt>
                <c:pt idx="1608">
                  <c:v>76.365660000000005</c:v>
                </c:pt>
                <c:pt idx="1609">
                  <c:v>76.371380000000002</c:v>
                </c:pt>
                <c:pt idx="1610">
                  <c:v>76.369984000000002</c:v>
                </c:pt>
                <c:pt idx="1611">
                  <c:v>76.365334000000004</c:v>
                </c:pt>
                <c:pt idx="1612">
                  <c:v>76.368718000000001</c:v>
                </c:pt>
                <c:pt idx="1613">
                  <c:v>76.384107999999998</c:v>
                </c:pt>
                <c:pt idx="1614">
                  <c:v>76.401650000000004</c:v>
                </c:pt>
                <c:pt idx="1615">
                  <c:v>76.411603999999997</c:v>
                </c:pt>
                <c:pt idx="1616">
                  <c:v>76.418858999999998</c:v>
                </c:pt>
                <c:pt idx="1617">
                  <c:v>76.434790000000007</c:v>
                </c:pt>
                <c:pt idx="1618">
                  <c:v>76.457645999999997</c:v>
                </c:pt>
                <c:pt idx="1619">
                  <c:v>76.472041000000004</c:v>
                </c:pt>
                <c:pt idx="1620">
                  <c:v>76.469876999999997</c:v>
                </c:pt>
                <c:pt idx="1621">
                  <c:v>76.461245000000005</c:v>
                </c:pt>
                <c:pt idx="1622">
                  <c:v>76.460724999999996</c:v>
                </c:pt>
                <c:pt idx="1623">
                  <c:v>76.472643000000005</c:v>
                </c:pt>
                <c:pt idx="1624">
                  <c:v>76.495592000000002</c:v>
                </c:pt>
                <c:pt idx="1625">
                  <c:v>76.530116000000007</c:v>
                </c:pt>
                <c:pt idx="1626">
                  <c:v>76.566135000000003</c:v>
                </c:pt>
                <c:pt idx="1627">
                  <c:v>76.575670000000002</c:v>
                </c:pt>
                <c:pt idx="1628">
                  <c:v>76.543102000000005</c:v>
                </c:pt>
                <c:pt idx="1629">
                  <c:v>76.504818</c:v>
                </c:pt>
                <c:pt idx="1630">
                  <c:v>76.534479000000005</c:v>
                </c:pt>
                <c:pt idx="1631">
                  <c:v>76.665137000000001</c:v>
                </c:pt>
                <c:pt idx="1632">
                  <c:v>76.828068999999999</c:v>
                </c:pt>
                <c:pt idx="1633">
                  <c:v>76.893906999999999</c:v>
                </c:pt>
                <c:pt idx="1634">
                  <c:v>76.795574000000002</c:v>
                </c:pt>
                <c:pt idx="1635">
                  <c:v>76.602232999999998</c:v>
                </c:pt>
                <c:pt idx="1636">
                  <c:v>76.452179999999998</c:v>
                </c:pt>
                <c:pt idx="1637">
                  <c:v>76.431197999999995</c:v>
                </c:pt>
                <c:pt idx="1638">
                  <c:v>76.526781</c:v>
                </c:pt>
                <c:pt idx="1639">
                  <c:v>76.665081999999998</c:v>
                </c:pt>
                <c:pt idx="1640">
                  <c:v>76.783502999999996</c:v>
                </c:pt>
                <c:pt idx="1641">
                  <c:v>76.833950999999999</c:v>
                </c:pt>
                <c:pt idx="1642">
                  <c:v>76.766844000000006</c:v>
                </c:pt>
                <c:pt idx="1643">
                  <c:v>76.592220999999995</c:v>
                </c:pt>
                <c:pt idx="1644">
                  <c:v>76.395188000000005</c:v>
                </c:pt>
                <c:pt idx="1645">
                  <c:v>76.287131000000002</c:v>
                </c:pt>
                <c:pt idx="1646">
                  <c:v>76.313309000000004</c:v>
                </c:pt>
                <c:pt idx="1647">
                  <c:v>76.421295000000001</c:v>
                </c:pt>
                <c:pt idx="1648">
                  <c:v>76.521062000000001</c:v>
                </c:pt>
                <c:pt idx="1649">
                  <c:v>76.545642000000001</c:v>
                </c:pt>
                <c:pt idx="1650">
                  <c:v>76.526478999999995</c:v>
                </c:pt>
                <c:pt idx="1651">
                  <c:v>76.545613000000003</c:v>
                </c:pt>
                <c:pt idx="1652">
                  <c:v>76.653621999999999</c:v>
                </c:pt>
                <c:pt idx="1653">
                  <c:v>76.828408999999994</c:v>
                </c:pt>
                <c:pt idx="1654">
                  <c:v>76.961579</c:v>
                </c:pt>
                <c:pt idx="1655">
                  <c:v>76.977773999999997</c:v>
                </c:pt>
                <c:pt idx="1656">
                  <c:v>76.902129000000002</c:v>
                </c:pt>
                <c:pt idx="1657">
                  <c:v>76.828207000000006</c:v>
                </c:pt>
                <c:pt idx="1658">
                  <c:v>76.786832000000004</c:v>
                </c:pt>
                <c:pt idx="1659">
                  <c:v>76.717928999999998</c:v>
                </c:pt>
                <c:pt idx="1660">
                  <c:v>76.607917</c:v>
                </c:pt>
                <c:pt idx="1661">
                  <c:v>76.50112</c:v>
                </c:pt>
                <c:pt idx="1662">
                  <c:v>76.453896</c:v>
                </c:pt>
                <c:pt idx="1663">
                  <c:v>76.467482000000004</c:v>
                </c:pt>
                <c:pt idx="1664">
                  <c:v>76.511376999999996</c:v>
                </c:pt>
                <c:pt idx="1665">
                  <c:v>76.559377999999995</c:v>
                </c:pt>
                <c:pt idx="1666">
                  <c:v>76.602598999999998</c:v>
                </c:pt>
                <c:pt idx="1667">
                  <c:v>76.625552999999996</c:v>
                </c:pt>
                <c:pt idx="1668">
                  <c:v>76.603395000000006</c:v>
                </c:pt>
                <c:pt idx="1669">
                  <c:v>76.509896999999995</c:v>
                </c:pt>
                <c:pt idx="1670">
                  <c:v>76.373440000000002</c:v>
                </c:pt>
                <c:pt idx="1671">
                  <c:v>76.263272000000001</c:v>
                </c:pt>
                <c:pt idx="1672">
                  <c:v>76.226319000000004</c:v>
                </c:pt>
                <c:pt idx="1673">
                  <c:v>76.263751999999997</c:v>
                </c:pt>
                <c:pt idx="1674">
                  <c:v>76.312203999999994</c:v>
                </c:pt>
                <c:pt idx="1675">
                  <c:v>76.341766000000007</c:v>
                </c:pt>
                <c:pt idx="1676">
                  <c:v>76.344809999999995</c:v>
                </c:pt>
                <c:pt idx="1677">
                  <c:v>76.342335000000006</c:v>
                </c:pt>
                <c:pt idx="1678">
                  <c:v>76.333549000000005</c:v>
                </c:pt>
                <c:pt idx="1679">
                  <c:v>76.304530999999997</c:v>
                </c:pt>
                <c:pt idx="1680">
                  <c:v>76.269009999999994</c:v>
                </c:pt>
                <c:pt idx="1681">
                  <c:v>76.241874999999993</c:v>
                </c:pt>
                <c:pt idx="1682">
                  <c:v>76.227968000000004</c:v>
                </c:pt>
                <c:pt idx="1683">
                  <c:v>76.213560000000001</c:v>
                </c:pt>
                <c:pt idx="1684">
                  <c:v>76.214160000000007</c:v>
                </c:pt>
                <c:pt idx="1685">
                  <c:v>76.257576999999998</c:v>
                </c:pt>
                <c:pt idx="1686">
                  <c:v>76.341678000000002</c:v>
                </c:pt>
                <c:pt idx="1687">
                  <c:v>76.418422000000007</c:v>
                </c:pt>
                <c:pt idx="1688">
                  <c:v>76.439811000000006</c:v>
                </c:pt>
                <c:pt idx="1689">
                  <c:v>76.413043000000002</c:v>
                </c:pt>
                <c:pt idx="1690">
                  <c:v>76.372054000000006</c:v>
                </c:pt>
                <c:pt idx="1691">
                  <c:v>76.337262999999993</c:v>
                </c:pt>
                <c:pt idx="1692">
                  <c:v>76.293604999999999</c:v>
                </c:pt>
                <c:pt idx="1693">
                  <c:v>76.236248000000003</c:v>
                </c:pt>
                <c:pt idx="1694">
                  <c:v>76.178520000000006</c:v>
                </c:pt>
                <c:pt idx="1695">
                  <c:v>76.145048000000003</c:v>
                </c:pt>
                <c:pt idx="1696">
                  <c:v>76.137591999999998</c:v>
                </c:pt>
                <c:pt idx="1697">
                  <c:v>76.140541999999996</c:v>
                </c:pt>
                <c:pt idx="1698">
                  <c:v>76.134061000000003</c:v>
                </c:pt>
                <c:pt idx="1699">
                  <c:v>76.115375</c:v>
                </c:pt>
                <c:pt idx="1700">
                  <c:v>76.099056000000004</c:v>
                </c:pt>
                <c:pt idx="1701">
                  <c:v>76.106538999999998</c:v>
                </c:pt>
                <c:pt idx="1702">
                  <c:v>76.140145000000004</c:v>
                </c:pt>
                <c:pt idx="1703">
                  <c:v>76.177566999999996</c:v>
                </c:pt>
                <c:pt idx="1704">
                  <c:v>76.182985000000002</c:v>
                </c:pt>
                <c:pt idx="1705">
                  <c:v>76.143405000000001</c:v>
                </c:pt>
                <c:pt idx="1706">
                  <c:v>76.077400999999995</c:v>
                </c:pt>
                <c:pt idx="1707">
                  <c:v>76.023815999999997</c:v>
                </c:pt>
                <c:pt idx="1708">
                  <c:v>76.000130999999996</c:v>
                </c:pt>
                <c:pt idx="1709">
                  <c:v>75.991945999999999</c:v>
                </c:pt>
                <c:pt idx="1710">
                  <c:v>75.970264</c:v>
                </c:pt>
                <c:pt idx="1711">
                  <c:v>75.931352000000004</c:v>
                </c:pt>
                <c:pt idx="1712">
                  <c:v>75.901267000000004</c:v>
                </c:pt>
                <c:pt idx="1713">
                  <c:v>75.906901000000005</c:v>
                </c:pt>
                <c:pt idx="1714">
                  <c:v>75.943394999999995</c:v>
                </c:pt>
                <c:pt idx="1715">
                  <c:v>75.979378999999994</c:v>
                </c:pt>
                <c:pt idx="1716">
                  <c:v>75.987908000000004</c:v>
                </c:pt>
                <c:pt idx="1717">
                  <c:v>75.966185999999993</c:v>
                </c:pt>
                <c:pt idx="1718">
                  <c:v>75.929625999999999</c:v>
                </c:pt>
                <c:pt idx="1719">
                  <c:v>75.894819999999996</c:v>
                </c:pt>
                <c:pt idx="1720">
                  <c:v>75.869529</c:v>
                </c:pt>
                <c:pt idx="1721">
                  <c:v>75.848640000000003</c:v>
                </c:pt>
                <c:pt idx="1722">
                  <c:v>75.822637999999998</c:v>
                </c:pt>
                <c:pt idx="1723">
                  <c:v>75.792105000000006</c:v>
                </c:pt>
                <c:pt idx="1724">
                  <c:v>75.773820000000001</c:v>
                </c:pt>
                <c:pt idx="1725">
                  <c:v>75.781930000000003</c:v>
                </c:pt>
                <c:pt idx="1726">
                  <c:v>75.809258</c:v>
                </c:pt>
                <c:pt idx="1727">
                  <c:v>75.833202999999997</c:v>
                </c:pt>
                <c:pt idx="1728">
                  <c:v>75.834937999999994</c:v>
                </c:pt>
                <c:pt idx="1729">
                  <c:v>75.805636000000007</c:v>
                </c:pt>
                <c:pt idx="1730">
                  <c:v>75.743679</c:v>
                </c:pt>
                <c:pt idx="1731">
                  <c:v>75.666543000000004</c:v>
                </c:pt>
                <c:pt idx="1732">
                  <c:v>75.616936999999993</c:v>
                </c:pt>
                <c:pt idx="1733">
                  <c:v>75.63064</c:v>
                </c:pt>
                <c:pt idx="1734">
                  <c:v>75.692532999999997</c:v>
                </c:pt>
                <c:pt idx="1735">
                  <c:v>75.744198999999995</c:v>
                </c:pt>
                <c:pt idx="1736">
                  <c:v>75.742799000000005</c:v>
                </c:pt>
                <c:pt idx="1737">
                  <c:v>75.695262</c:v>
                </c:pt>
                <c:pt idx="1738">
                  <c:v>75.628731000000002</c:v>
                </c:pt>
                <c:pt idx="1739">
                  <c:v>75.557185000000004</c:v>
                </c:pt>
                <c:pt idx="1740">
                  <c:v>75.490245999999999</c:v>
                </c:pt>
                <c:pt idx="1741">
                  <c:v>75.449836000000005</c:v>
                </c:pt>
                <c:pt idx="1742">
                  <c:v>75.447755999999998</c:v>
                </c:pt>
                <c:pt idx="1743">
                  <c:v>75.457074000000006</c:v>
                </c:pt>
                <c:pt idx="1744">
                  <c:v>75.438490999999999</c:v>
                </c:pt>
                <c:pt idx="1745">
                  <c:v>75.396270999999999</c:v>
                </c:pt>
                <c:pt idx="1746">
                  <c:v>75.383949999999999</c:v>
                </c:pt>
                <c:pt idx="1747">
                  <c:v>75.440217000000004</c:v>
                </c:pt>
                <c:pt idx="1748">
                  <c:v>75.536716999999996</c:v>
                </c:pt>
                <c:pt idx="1749">
                  <c:v>75.603371999999993</c:v>
                </c:pt>
                <c:pt idx="1750">
                  <c:v>75.598754999999997</c:v>
                </c:pt>
                <c:pt idx="1751">
                  <c:v>75.543025</c:v>
                </c:pt>
                <c:pt idx="1752">
                  <c:v>75.482231999999996</c:v>
                </c:pt>
                <c:pt idx="1753">
                  <c:v>75.434663</c:v>
                </c:pt>
                <c:pt idx="1754">
                  <c:v>75.384401999999994</c:v>
                </c:pt>
                <c:pt idx="1755">
                  <c:v>75.324312000000006</c:v>
                </c:pt>
                <c:pt idx="1756">
                  <c:v>75.283055000000004</c:v>
                </c:pt>
                <c:pt idx="1757">
                  <c:v>75.293580000000006</c:v>
                </c:pt>
                <c:pt idx="1758">
                  <c:v>75.341904999999997</c:v>
                </c:pt>
                <c:pt idx="1759">
                  <c:v>75.369331000000003</c:v>
                </c:pt>
                <c:pt idx="1760">
                  <c:v>75.333759999999998</c:v>
                </c:pt>
                <c:pt idx="1761">
                  <c:v>75.257396999999997</c:v>
                </c:pt>
                <c:pt idx="1762">
                  <c:v>75.203280000000007</c:v>
                </c:pt>
                <c:pt idx="1763">
                  <c:v>75.211084999999997</c:v>
                </c:pt>
                <c:pt idx="1764">
                  <c:v>75.262169999999998</c:v>
                </c:pt>
                <c:pt idx="1765">
                  <c:v>75.302178999999995</c:v>
                </c:pt>
                <c:pt idx="1766">
                  <c:v>75.291944000000001</c:v>
                </c:pt>
                <c:pt idx="1767">
                  <c:v>75.240201999999996</c:v>
                </c:pt>
                <c:pt idx="1768">
                  <c:v>75.191715000000002</c:v>
                </c:pt>
                <c:pt idx="1769">
                  <c:v>75.180081000000001</c:v>
                </c:pt>
                <c:pt idx="1770">
                  <c:v>75.191657000000006</c:v>
                </c:pt>
                <c:pt idx="1771">
                  <c:v>75.181780000000003</c:v>
                </c:pt>
                <c:pt idx="1772">
                  <c:v>75.128343999999998</c:v>
                </c:pt>
                <c:pt idx="1773">
                  <c:v>75.060184000000007</c:v>
                </c:pt>
                <c:pt idx="1774">
                  <c:v>75.027959999999993</c:v>
                </c:pt>
                <c:pt idx="1775">
                  <c:v>75.056145000000001</c:v>
                </c:pt>
                <c:pt idx="1776">
                  <c:v>75.128394999999998</c:v>
                </c:pt>
                <c:pt idx="1777">
                  <c:v>75.209721999999999</c:v>
                </c:pt>
                <c:pt idx="1778">
                  <c:v>75.271010000000004</c:v>
                </c:pt>
                <c:pt idx="1779">
                  <c:v>75.296384000000003</c:v>
                </c:pt>
                <c:pt idx="1780">
                  <c:v>75.281856000000005</c:v>
                </c:pt>
                <c:pt idx="1781">
                  <c:v>75.233974000000003</c:v>
                </c:pt>
                <c:pt idx="1782">
                  <c:v>75.167872000000003</c:v>
                </c:pt>
                <c:pt idx="1783">
                  <c:v>75.102835999999996</c:v>
                </c:pt>
                <c:pt idx="1784">
                  <c:v>75.052926999999997</c:v>
                </c:pt>
                <c:pt idx="1785">
                  <c:v>75.016034000000005</c:v>
                </c:pt>
                <c:pt idx="1786">
                  <c:v>74.975285999999997</c:v>
                </c:pt>
                <c:pt idx="1787">
                  <c:v>74.919436000000005</c:v>
                </c:pt>
                <c:pt idx="1788">
                  <c:v>74.861435</c:v>
                </c:pt>
                <c:pt idx="1789">
                  <c:v>74.828654999999998</c:v>
                </c:pt>
                <c:pt idx="1790">
                  <c:v>74.835052000000005</c:v>
                </c:pt>
                <c:pt idx="1791">
                  <c:v>74.870429000000001</c:v>
                </c:pt>
                <c:pt idx="1792">
                  <c:v>74.913735000000003</c:v>
                </c:pt>
                <c:pt idx="1793">
                  <c:v>74.944328999999996</c:v>
                </c:pt>
                <c:pt idx="1794">
                  <c:v>74.941726000000003</c:v>
                </c:pt>
                <c:pt idx="1795">
                  <c:v>74.896451999999996</c:v>
                </c:pt>
                <c:pt idx="1796">
                  <c:v>74.833315999999996</c:v>
                </c:pt>
                <c:pt idx="1797">
                  <c:v>74.807181999999997</c:v>
                </c:pt>
                <c:pt idx="1798">
                  <c:v>74.858289999999997</c:v>
                </c:pt>
                <c:pt idx="1799">
                  <c:v>74.975702999999996</c:v>
                </c:pt>
                <c:pt idx="1800">
                  <c:v>75.112190999999996</c:v>
                </c:pt>
                <c:pt idx="1801">
                  <c:v>75.224681000000004</c:v>
                </c:pt>
                <c:pt idx="1802">
                  <c:v>75.286944000000005</c:v>
                </c:pt>
                <c:pt idx="1803">
                  <c:v>75.277939000000003</c:v>
                </c:pt>
                <c:pt idx="1804">
                  <c:v>75.187381000000002</c:v>
                </c:pt>
                <c:pt idx="1805">
                  <c:v>75.036371000000003</c:v>
                </c:pt>
                <c:pt idx="1806">
                  <c:v>74.874115000000003</c:v>
                </c:pt>
                <c:pt idx="1807">
                  <c:v>74.744736000000003</c:v>
                </c:pt>
                <c:pt idx="1808">
                  <c:v>74.662400000000005</c:v>
                </c:pt>
                <c:pt idx="1809">
                  <c:v>74.621791999999999</c:v>
                </c:pt>
                <c:pt idx="1810">
                  <c:v>74.621610000000004</c:v>
                </c:pt>
                <c:pt idx="1811">
                  <c:v>74.665199000000001</c:v>
                </c:pt>
                <c:pt idx="1812">
                  <c:v>74.741876000000005</c:v>
                </c:pt>
                <c:pt idx="1813">
                  <c:v>74.821076000000005</c:v>
                </c:pt>
                <c:pt idx="1814">
                  <c:v>74.871144000000001</c:v>
                </c:pt>
                <c:pt idx="1815">
                  <c:v>74.882028000000005</c:v>
                </c:pt>
                <c:pt idx="1816">
                  <c:v>74.866832000000002</c:v>
                </c:pt>
                <c:pt idx="1817">
                  <c:v>74.840909999999994</c:v>
                </c:pt>
                <c:pt idx="1818">
                  <c:v>74.804714000000004</c:v>
                </c:pt>
                <c:pt idx="1819">
                  <c:v>74.752649000000005</c:v>
                </c:pt>
                <c:pt idx="1820">
                  <c:v>74.693516000000002</c:v>
                </c:pt>
                <c:pt idx="1821">
                  <c:v>74.649196000000003</c:v>
                </c:pt>
                <c:pt idx="1822">
                  <c:v>74.630746000000002</c:v>
                </c:pt>
                <c:pt idx="1823">
                  <c:v>74.627658999999994</c:v>
                </c:pt>
                <c:pt idx="1824">
                  <c:v>74.629722999999998</c:v>
                </c:pt>
                <c:pt idx="1825">
                  <c:v>74.650683000000001</c:v>
                </c:pt>
                <c:pt idx="1826">
                  <c:v>74.710983999999996</c:v>
                </c:pt>
                <c:pt idx="1827">
                  <c:v>74.794517999999997</c:v>
                </c:pt>
                <c:pt idx="1828">
                  <c:v>74.843902999999997</c:v>
                </c:pt>
                <c:pt idx="1829">
                  <c:v>74.814160999999999</c:v>
                </c:pt>
                <c:pt idx="1830">
                  <c:v>74.720613</c:v>
                </c:pt>
                <c:pt idx="1831">
                  <c:v>74.620093999999995</c:v>
                </c:pt>
                <c:pt idx="1832">
                  <c:v>74.552004999999994</c:v>
                </c:pt>
                <c:pt idx="1833">
                  <c:v>74.517026000000001</c:v>
                </c:pt>
                <c:pt idx="1834">
                  <c:v>74.512069999999994</c:v>
                </c:pt>
                <c:pt idx="1835">
                  <c:v>74.552259000000006</c:v>
                </c:pt>
                <c:pt idx="1836">
                  <c:v>74.636572999999999</c:v>
                </c:pt>
                <c:pt idx="1837">
                  <c:v>74.718660999999997</c:v>
                </c:pt>
                <c:pt idx="1838">
                  <c:v>74.746652999999995</c:v>
                </c:pt>
                <c:pt idx="1839">
                  <c:v>74.720844</c:v>
                </c:pt>
                <c:pt idx="1840">
                  <c:v>74.676938000000007</c:v>
                </c:pt>
                <c:pt idx="1841">
                  <c:v>74.618083999999996</c:v>
                </c:pt>
                <c:pt idx="1842">
                  <c:v>74.518664000000001</c:v>
                </c:pt>
                <c:pt idx="1843">
                  <c:v>74.403554</c:v>
                </c:pt>
                <c:pt idx="1844">
                  <c:v>74.353447000000003</c:v>
                </c:pt>
                <c:pt idx="1845">
                  <c:v>74.413623999999999</c:v>
                </c:pt>
                <c:pt idx="1846">
                  <c:v>74.548423999999997</c:v>
                </c:pt>
                <c:pt idx="1847">
                  <c:v>74.690963999999994</c:v>
                </c:pt>
                <c:pt idx="1848">
                  <c:v>74.796515999999997</c:v>
                </c:pt>
                <c:pt idx="1849">
                  <c:v>74.834726000000003</c:v>
                </c:pt>
                <c:pt idx="1850">
                  <c:v>74.776504000000003</c:v>
                </c:pt>
                <c:pt idx="1851">
                  <c:v>74.637090000000001</c:v>
                </c:pt>
                <c:pt idx="1852">
                  <c:v>74.507039000000006</c:v>
                </c:pt>
                <c:pt idx="1853">
                  <c:v>74.485173000000003</c:v>
                </c:pt>
                <c:pt idx="1854">
                  <c:v>74.578879999999998</c:v>
                </c:pt>
                <c:pt idx="1855">
                  <c:v>74.700815000000006</c:v>
                </c:pt>
                <c:pt idx="1856">
                  <c:v>74.763655999999997</c:v>
                </c:pt>
                <c:pt idx="1857">
                  <c:v>74.750518</c:v>
                </c:pt>
                <c:pt idx="1858">
                  <c:v>74.694913</c:v>
                </c:pt>
                <c:pt idx="1859">
                  <c:v>74.633123999999995</c:v>
                </c:pt>
                <c:pt idx="1860">
                  <c:v>74.590130000000002</c:v>
                </c:pt>
                <c:pt idx="1861">
                  <c:v>74.582464000000002</c:v>
                </c:pt>
                <c:pt idx="1862">
                  <c:v>74.611699999999999</c:v>
                </c:pt>
                <c:pt idx="1863">
                  <c:v>74.660696999999999</c:v>
                </c:pt>
                <c:pt idx="1864">
                  <c:v>74.706900000000005</c:v>
                </c:pt>
                <c:pt idx="1865">
                  <c:v>74.737830000000002</c:v>
                </c:pt>
                <c:pt idx="1866">
                  <c:v>74.754108000000002</c:v>
                </c:pt>
                <c:pt idx="1867">
                  <c:v>74.767070000000004</c:v>
                </c:pt>
                <c:pt idx="1868">
                  <c:v>74.793074000000004</c:v>
                </c:pt>
                <c:pt idx="1869">
                  <c:v>74.838149999999999</c:v>
                </c:pt>
                <c:pt idx="1870">
                  <c:v>74.887120999999993</c:v>
                </c:pt>
                <c:pt idx="1871">
                  <c:v>74.917921000000007</c:v>
                </c:pt>
                <c:pt idx="1872">
                  <c:v>74.927103000000002</c:v>
                </c:pt>
                <c:pt idx="1873">
                  <c:v>74.930582999999999</c:v>
                </c:pt>
                <c:pt idx="1874">
                  <c:v>74.939976999999999</c:v>
                </c:pt>
                <c:pt idx="1875">
                  <c:v>74.952095</c:v>
                </c:pt>
                <c:pt idx="1876">
                  <c:v>74.963070999999999</c:v>
                </c:pt>
                <c:pt idx="1877">
                  <c:v>74.977844000000005</c:v>
                </c:pt>
                <c:pt idx="1878">
                  <c:v>75.000934999999998</c:v>
                </c:pt>
                <c:pt idx="1879">
                  <c:v>75.030186999999998</c:v>
                </c:pt>
                <c:pt idx="1880">
                  <c:v>75.063259000000002</c:v>
                </c:pt>
                <c:pt idx="1881">
                  <c:v>75.096843000000007</c:v>
                </c:pt>
                <c:pt idx="1882">
                  <c:v>75.114934000000005</c:v>
                </c:pt>
                <c:pt idx="1883">
                  <c:v>75.094627000000003</c:v>
                </c:pt>
                <c:pt idx="1884">
                  <c:v>75.035561000000001</c:v>
                </c:pt>
                <c:pt idx="1885">
                  <c:v>74.971181999999999</c:v>
                </c:pt>
                <c:pt idx="1886">
                  <c:v>74.935905000000005</c:v>
                </c:pt>
                <c:pt idx="1887">
                  <c:v>74.928483</c:v>
                </c:pt>
                <c:pt idx="1888">
                  <c:v>74.920903999999993</c:v>
                </c:pt>
                <c:pt idx="1889">
                  <c:v>74.896001999999996</c:v>
                </c:pt>
                <c:pt idx="1890">
                  <c:v>74.861152000000004</c:v>
                </c:pt>
                <c:pt idx="1891">
                  <c:v>74.830865000000003</c:v>
                </c:pt>
                <c:pt idx="1892">
                  <c:v>74.814460999999994</c:v>
                </c:pt>
                <c:pt idx="1893">
                  <c:v>74.820503000000002</c:v>
                </c:pt>
                <c:pt idx="1894">
                  <c:v>74.852659000000003</c:v>
                </c:pt>
                <c:pt idx="1895">
                  <c:v>74.891484000000005</c:v>
                </c:pt>
                <c:pt idx="1896">
                  <c:v>74.896912999999998</c:v>
                </c:pt>
                <c:pt idx="1897">
                  <c:v>74.846436999999995</c:v>
                </c:pt>
                <c:pt idx="1898">
                  <c:v>74.765826000000004</c:v>
                </c:pt>
                <c:pt idx="1899">
                  <c:v>74.707401000000004</c:v>
                </c:pt>
                <c:pt idx="1900">
                  <c:v>74.696927000000002</c:v>
                </c:pt>
                <c:pt idx="1901">
                  <c:v>74.714163999999997</c:v>
                </c:pt>
                <c:pt idx="1902">
                  <c:v>74.727934000000005</c:v>
                </c:pt>
                <c:pt idx="1903">
                  <c:v>74.735487000000006</c:v>
                </c:pt>
                <c:pt idx="1904">
                  <c:v>74.755741</c:v>
                </c:pt>
                <c:pt idx="1905">
                  <c:v>74.791694000000007</c:v>
                </c:pt>
                <c:pt idx="1906">
                  <c:v>74.817175000000006</c:v>
                </c:pt>
                <c:pt idx="1907">
                  <c:v>74.804202000000004</c:v>
                </c:pt>
                <c:pt idx="1908">
                  <c:v>74.751897999999997</c:v>
                </c:pt>
                <c:pt idx="1909">
                  <c:v>74.684798999999998</c:v>
                </c:pt>
                <c:pt idx="1910">
                  <c:v>74.632669000000007</c:v>
                </c:pt>
                <c:pt idx="1911">
                  <c:v>74.614245999999994</c:v>
                </c:pt>
                <c:pt idx="1912">
                  <c:v>74.629037999999994</c:v>
                </c:pt>
                <c:pt idx="1913">
                  <c:v>74.656699000000003</c:v>
                </c:pt>
                <c:pt idx="1914">
                  <c:v>74.669150000000002</c:v>
                </c:pt>
                <c:pt idx="1915">
                  <c:v>74.653823000000003</c:v>
                </c:pt>
                <c:pt idx="1916">
                  <c:v>74.627374000000003</c:v>
                </c:pt>
                <c:pt idx="1917">
                  <c:v>74.621315999999993</c:v>
                </c:pt>
                <c:pt idx="1918">
                  <c:v>74.653756000000001</c:v>
                </c:pt>
                <c:pt idx="1919">
                  <c:v>74.716201999999996</c:v>
                </c:pt>
                <c:pt idx="1920">
                  <c:v>74.783969999999997</c:v>
                </c:pt>
                <c:pt idx="1921">
                  <c:v>74.835166000000001</c:v>
                </c:pt>
                <c:pt idx="1922">
                  <c:v>74.859905999999995</c:v>
                </c:pt>
                <c:pt idx="1923">
                  <c:v>74.856787999999995</c:v>
                </c:pt>
                <c:pt idx="1924">
                  <c:v>74.825142</c:v>
                </c:pt>
                <c:pt idx="1925">
                  <c:v>74.764021999999997</c:v>
                </c:pt>
                <c:pt idx="1926">
                  <c:v>74.683705000000003</c:v>
                </c:pt>
                <c:pt idx="1927">
                  <c:v>74.612172999999999</c:v>
                </c:pt>
                <c:pt idx="1928">
                  <c:v>74.575295999999994</c:v>
                </c:pt>
                <c:pt idx="1929">
                  <c:v>74.570598000000004</c:v>
                </c:pt>
                <c:pt idx="1930">
                  <c:v>74.575141000000002</c:v>
                </c:pt>
                <c:pt idx="1931">
                  <c:v>74.581987999999996</c:v>
                </c:pt>
                <c:pt idx="1932">
                  <c:v>74.611348000000007</c:v>
                </c:pt>
                <c:pt idx="1933">
                  <c:v>74.676772999999997</c:v>
                </c:pt>
                <c:pt idx="1934">
                  <c:v>74.755426</c:v>
                </c:pt>
                <c:pt idx="1935">
                  <c:v>74.807473999999999</c:v>
                </c:pt>
                <c:pt idx="1936">
                  <c:v>74.816811999999999</c:v>
                </c:pt>
                <c:pt idx="1937">
                  <c:v>74.791579999999996</c:v>
                </c:pt>
                <c:pt idx="1938">
                  <c:v>74.734870999999998</c:v>
                </c:pt>
                <c:pt idx="1939">
                  <c:v>74.645573999999996</c:v>
                </c:pt>
                <c:pt idx="1940">
                  <c:v>74.544213999999997</c:v>
                </c:pt>
                <c:pt idx="1941">
                  <c:v>74.469020999999998</c:v>
                </c:pt>
                <c:pt idx="1942">
                  <c:v>74.438561000000007</c:v>
                </c:pt>
                <c:pt idx="1943">
                  <c:v>74.432829999999996</c:v>
                </c:pt>
                <c:pt idx="1944">
                  <c:v>74.415420999999995</c:v>
                </c:pt>
                <c:pt idx="1945">
                  <c:v>74.365882999999997</c:v>
                </c:pt>
                <c:pt idx="1946">
                  <c:v>74.293780999999996</c:v>
                </c:pt>
                <c:pt idx="1947">
                  <c:v>74.233283999999998</c:v>
                </c:pt>
                <c:pt idx="1948">
                  <c:v>74.221242000000004</c:v>
                </c:pt>
                <c:pt idx="1949">
                  <c:v>74.266921999999994</c:v>
                </c:pt>
                <c:pt idx="1950">
                  <c:v>74.338864000000001</c:v>
                </c:pt>
                <c:pt idx="1951">
                  <c:v>74.389955999999998</c:v>
                </c:pt>
                <c:pt idx="1952">
                  <c:v>74.401743999999994</c:v>
                </c:pt>
                <c:pt idx="1953">
                  <c:v>74.391829999999999</c:v>
                </c:pt>
                <c:pt idx="1954">
                  <c:v>74.375895</c:v>
                </c:pt>
                <c:pt idx="1955">
                  <c:v>74.347154000000003</c:v>
                </c:pt>
                <c:pt idx="1956">
                  <c:v>74.297638000000006</c:v>
                </c:pt>
                <c:pt idx="1957">
                  <c:v>74.234472999999994</c:v>
                </c:pt>
                <c:pt idx="1958">
                  <c:v>74.165362000000002</c:v>
                </c:pt>
                <c:pt idx="1959">
                  <c:v>74.087873000000002</c:v>
                </c:pt>
                <c:pt idx="1960">
                  <c:v>74.007011000000006</c:v>
                </c:pt>
                <c:pt idx="1961">
                  <c:v>73.949332999999996</c:v>
                </c:pt>
                <c:pt idx="1962">
                  <c:v>73.945475000000002</c:v>
                </c:pt>
                <c:pt idx="1963">
                  <c:v>74.001525999999998</c:v>
                </c:pt>
                <c:pt idx="1964">
                  <c:v>74.091766000000007</c:v>
                </c:pt>
                <c:pt idx="1965">
                  <c:v>74.178737999999996</c:v>
                </c:pt>
                <c:pt idx="1966">
                  <c:v>74.236936999999998</c:v>
                </c:pt>
                <c:pt idx="1967">
                  <c:v>74.259085999999996</c:v>
                </c:pt>
                <c:pt idx="1968">
                  <c:v>74.248909999999995</c:v>
                </c:pt>
                <c:pt idx="1969">
                  <c:v>74.214653999999996</c:v>
                </c:pt>
                <c:pt idx="1970">
                  <c:v>74.171762999999999</c:v>
                </c:pt>
                <c:pt idx="1971">
                  <c:v>74.142453000000003</c:v>
                </c:pt>
                <c:pt idx="1972">
                  <c:v>74.134431000000006</c:v>
                </c:pt>
                <c:pt idx="1973">
                  <c:v>74.117979000000005</c:v>
                </c:pt>
                <c:pt idx="1974">
                  <c:v>74.047329000000005</c:v>
                </c:pt>
                <c:pt idx="1975">
                  <c:v>73.920884999999998</c:v>
                </c:pt>
                <c:pt idx="1976">
                  <c:v>73.802965</c:v>
                </c:pt>
                <c:pt idx="1977">
                  <c:v>73.763227000000001</c:v>
                </c:pt>
                <c:pt idx="1978">
                  <c:v>73.803512999999995</c:v>
                </c:pt>
                <c:pt idx="1979">
                  <c:v>73.863433999999998</c:v>
                </c:pt>
                <c:pt idx="1980">
                  <c:v>73.890868999999995</c:v>
                </c:pt>
                <c:pt idx="1981">
                  <c:v>73.886218</c:v>
                </c:pt>
                <c:pt idx="1982">
                  <c:v>73.877418000000006</c:v>
                </c:pt>
                <c:pt idx="1983">
                  <c:v>73.873740999999995</c:v>
                </c:pt>
                <c:pt idx="1984">
                  <c:v>73.859627000000003</c:v>
                </c:pt>
                <c:pt idx="1985">
                  <c:v>73.827635000000001</c:v>
                </c:pt>
                <c:pt idx="1986">
                  <c:v>73.798492999999993</c:v>
                </c:pt>
                <c:pt idx="1987">
                  <c:v>73.801793000000004</c:v>
                </c:pt>
                <c:pt idx="1988">
                  <c:v>73.842212000000004</c:v>
                </c:pt>
                <c:pt idx="1989">
                  <c:v>73.893129999999999</c:v>
                </c:pt>
                <c:pt idx="1990">
                  <c:v>73.929027000000005</c:v>
                </c:pt>
                <c:pt idx="1991">
                  <c:v>73.952558999999994</c:v>
                </c:pt>
                <c:pt idx="1992">
                  <c:v>73.975069000000005</c:v>
                </c:pt>
                <c:pt idx="1993">
                  <c:v>73.981997000000007</c:v>
                </c:pt>
                <c:pt idx="1994">
                  <c:v>73.950135000000003</c:v>
                </c:pt>
                <c:pt idx="1995">
                  <c:v>73.898994000000002</c:v>
                </c:pt>
                <c:pt idx="1996">
                  <c:v>73.882885000000002</c:v>
                </c:pt>
                <c:pt idx="1997">
                  <c:v>73.920295999999993</c:v>
                </c:pt>
                <c:pt idx="1998">
                  <c:v>73.965528000000006</c:v>
                </c:pt>
                <c:pt idx="1999">
                  <c:v>73.969019000000003</c:v>
                </c:pt>
                <c:pt idx="2000">
                  <c:v>73.938252000000006</c:v>
                </c:pt>
                <c:pt idx="2001">
                  <c:v>73.915898999999996</c:v>
                </c:pt>
                <c:pt idx="2002">
                  <c:v>73.921351000000001</c:v>
                </c:pt>
                <c:pt idx="2003">
                  <c:v>73.943483000000001</c:v>
                </c:pt>
                <c:pt idx="2004">
                  <c:v>73.974577999999994</c:v>
                </c:pt>
                <c:pt idx="2005">
                  <c:v>74.014173</c:v>
                </c:pt>
                <c:pt idx="2006">
                  <c:v>74.041381000000001</c:v>
                </c:pt>
                <c:pt idx="2007">
                  <c:v>74.014365999999995</c:v>
                </c:pt>
                <c:pt idx="2008">
                  <c:v>73.919542000000007</c:v>
                </c:pt>
                <c:pt idx="2009">
                  <c:v>73.801145000000005</c:v>
                </c:pt>
                <c:pt idx="2010">
                  <c:v>73.718739999999997</c:v>
                </c:pt>
                <c:pt idx="2011">
                  <c:v>73.703311999999997</c:v>
                </c:pt>
                <c:pt idx="2012">
                  <c:v>73.752707000000001</c:v>
                </c:pt>
                <c:pt idx="2013">
                  <c:v>73.830368000000007</c:v>
                </c:pt>
                <c:pt idx="2014">
                  <c:v>73.876147000000003</c:v>
                </c:pt>
                <c:pt idx="2015">
                  <c:v>73.849435</c:v>
                </c:pt>
                <c:pt idx="2016">
                  <c:v>73.764619999999994</c:v>
                </c:pt>
                <c:pt idx="2017">
                  <c:v>73.673283999999995</c:v>
                </c:pt>
                <c:pt idx="2018">
                  <c:v>73.616247999999999</c:v>
                </c:pt>
                <c:pt idx="2019">
                  <c:v>73.607945999999998</c:v>
                </c:pt>
                <c:pt idx="2020">
                  <c:v>73.651189000000002</c:v>
                </c:pt>
                <c:pt idx="2021">
                  <c:v>73.731016999999994</c:v>
                </c:pt>
                <c:pt idx="2022">
                  <c:v>73.794712000000004</c:v>
                </c:pt>
                <c:pt idx="2023">
                  <c:v>73.781322000000003</c:v>
                </c:pt>
                <c:pt idx="2024">
                  <c:v>73.692182000000003</c:v>
                </c:pt>
                <c:pt idx="2025">
                  <c:v>73.596969999999999</c:v>
                </c:pt>
                <c:pt idx="2026">
                  <c:v>73.559422999999995</c:v>
                </c:pt>
                <c:pt idx="2027">
                  <c:v>73.588113000000007</c:v>
                </c:pt>
                <c:pt idx="2028">
                  <c:v>73.656395000000003</c:v>
                </c:pt>
                <c:pt idx="2029">
                  <c:v>73.731316000000007</c:v>
                </c:pt>
                <c:pt idx="2030">
                  <c:v>73.775637000000003</c:v>
                </c:pt>
                <c:pt idx="2031">
                  <c:v>73.757756999999998</c:v>
                </c:pt>
                <c:pt idx="2032">
                  <c:v>73.690106999999998</c:v>
                </c:pt>
                <c:pt idx="2033">
                  <c:v>73.643125999999995</c:v>
                </c:pt>
                <c:pt idx="2034">
                  <c:v>73.678619999999995</c:v>
                </c:pt>
                <c:pt idx="2035">
                  <c:v>73.780721999999997</c:v>
                </c:pt>
                <c:pt idx="2036">
                  <c:v>73.884106000000003</c:v>
                </c:pt>
                <c:pt idx="2037">
                  <c:v>73.936977999999996</c:v>
                </c:pt>
                <c:pt idx="2038">
                  <c:v>73.924367000000004</c:v>
                </c:pt>
                <c:pt idx="2039">
                  <c:v>73.866482000000005</c:v>
                </c:pt>
                <c:pt idx="2040">
                  <c:v>73.803240000000002</c:v>
                </c:pt>
                <c:pt idx="2041">
                  <c:v>73.764137000000005</c:v>
                </c:pt>
                <c:pt idx="2042">
                  <c:v>73.748001000000002</c:v>
                </c:pt>
                <c:pt idx="2043">
                  <c:v>73.739102000000003</c:v>
                </c:pt>
                <c:pt idx="2044">
                  <c:v>73.737910999999997</c:v>
                </c:pt>
                <c:pt idx="2045">
                  <c:v>73.759392000000005</c:v>
                </c:pt>
                <c:pt idx="2046">
                  <c:v>73.802509000000001</c:v>
                </c:pt>
                <c:pt idx="2047">
                  <c:v>73.840806999999998</c:v>
                </c:pt>
                <c:pt idx="2048">
                  <c:v>73.850198000000006</c:v>
                </c:pt>
                <c:pt idx="2049">
                  <c:v>73.828970999999996</c:v>
                </c:pt>
                <c:pt idx="2050">
                  <c:v>73.787205</c:v>
                </c:pt>
                <c:pt idx="2051">
                  <c:v>73.738984000000002</c:v>
                </c:pt>
                <c:pt idx="2052">
                  <c:v>73.708963999999995</c:v>
                </c:pt>
                <c:pt idx="2053">
                  <c:v>73.725283000000005</c:v>
                </c:pt>
                <c:pt idx="2054">
                  <c:v>73.791289000000006</c:v>
                </c:pt>
                <c:pt idx="2055">
                  <c:v>73.876337000000007</c:v>
                </c:pt>
                <c:pt idx="2056">
                  <c:v>73.944665000000001</c:v>
                </c:pt>
                <c:pt idx="2057">
                  <c:v>73.982999000000007</c:v>
                </c:pt>
                <c:pt idx="2058">
                  <c:v>73.995079000000004</c:v>
                </c:pt>
                <c:pt idx="2059">
                  <c:v>73.979202000000001</c:v>
                </c:pt>
                <c:pt idx="2060">
                  <c:v>73.930207999999993</c:v>
                </c:pt>
                <c:pt idx="2061">
                  <c:v>73.861311999999998</c:v>
                </c:pt>
                <c:pt idx="2062">
                  <c:v>73.804849000000004</c:v>
                </c:pt>
                <c:pt idx="2063">
                  <c:v>73.786972000000006</c:v>
                </c:pt>
                <c:pt idx="2064">
                  <c:v>73.801477000000006</c:v>
                </c:pt>
                <c:pt idx="2065">
                  <c:v>73.813361</c:v>
                </c:pt>
                <c:pt idx="2066">
                  <c:v>73.793080000000003</c:v>
                </c:pt>
                <c:pt idx="2067">
                  <c:v>73.744361999999995</c:v>
                </c:pt>
                <c:pt idx="2068">
                  <c:v>73.699527000000003</c:v>
                </c:pt>
                <c:pt idx="2069">
                  <c:v>73.687596999999997</c:v>
                </c:pt>
                <c:pt idx="2070">
                  <c:v>73.711500999999998</c:v>
                </c:pt>
                <c:pt idx="2071">
                  <c:v>73.758995999999996</c:v>
                </c:pt>
                <c:pt idx="2072">
                  <c:v>73.816336000000007</c:v>
                </c:pt>
                <c:pt idx="2073">
                  <c:v>73.869343999999998</c:v>
                </c:pt>
                <c:pt idx="2074">
                  <c:v>73.901517999999996</c:v>
                </c:pt>
                <c:pt idx="2075">
                  <c:v>73.903443999999993</c:v>
                </c:pt>
                <c:pt idx="2076">
                  <c:v>73.885186000000004</c:v>
                </c:pt>
                <c:pt idx="2077">
                  <c:v>73.867059999999995</c:v>
                </c:pt>
                <c:pt idx="2078">
                  <c:v>73.856521999999998</c:v>
                </c:pt>
                <c:pt idx="2079">
                  <c:v>73.842309</c:v>
                </c:pt>
                <c:pt idx="2080">
                  <c:v>73.817008999999999</c:v>
                </c:pt>
                <c:pt idx="2081">
                  <c:v>73.786496</c:v>
                </c:pt>
                <c:pt idx="2082">
                  <c:v>73.757617999999994</c:v>
                </c:pt>
                <c:pt idx="2083">
                  <c:v>73.733761000000001</c:v>
                </c:pt>
                <c:pt idx="2084">
                  <c:v>73.714095999999998</c:v>
                </c:pt>
                <c:pt idx="2085">
                  <c:v>73.696119999999993</c:v>
                </c:pt>
                <c:pt idx="2086">
                  <c:v>73.682927000000007</c:v>
                </c:pt>
                <c:pt idx="2087">
                  <c:v>73.682084000000003</c:v>
                </c:pt>
                <c:pt idx="2088">
                  <c:v>73.699196999999998</c:v>
                </c:pt>
                <c:pt idx="2089">
                  <c:v>73.728448999999998</c:v>
                </c:pt>
                <c:pt idx="2090">
                  <c:v>73.751076999999995</c:v>
                </c:pt>
                <c:pt idx="2091">
                  <c:v>73.755842999999999</c:v>
                </c:pt>
                <c:pt idx="2092">
                  <c:v>73.749459000000002</c:v>
                </c:pt>
                <c:pt idx="2093">
                  <c:v>73.738973999999999</c:v>
                </c:pt>
                <c:pt idx="2094">
                  <c:v>73.716981000000004</c:v>
                </c:pt>
                <c:pt idx="2095">
                  <c:v>73.678873999999993</c:v>
                </c:pt>
                <c:pt idx="2096">
                  <c:v>73.644828000000004</c:v>
                </c:pt>
                <c:pt idx="2097">
                  <c:v>73.639976000000004</c:v>
                </c:pt>
                <c:pt idx="2098">
                  <c:v>73.660201000000001</c:v>
                </c:pt>
                <c:pt idx="2099">
                  <c:v>73.675781999999998</c:v>
                </c:pt>
                <c:pt idx="2100">
                  <c:v>73.666377999999995</c:v>
                </c:pt>
                <c:pt idx="2101">
                  <c:v>73.640918999999997</c:v>
                </c:pt>
                <c:pt idx="2102">
                  <c:v>73.619663000000003</c:v>
                </c:pt>
                <c:pt idx="2103">
                  <c:v>73.612178</c:v>
                </c:pt>
                <c:pt idx="2104">
                  <c:v>73.619240000000005</c:v>
                </c:pt>
                <c:pt idx="2105">
                  <c:v>73.639160000000004</c:v>
                </c:pt>
                <c:pt idx="2106">
                  <c:v>73.665858999999998</c:v>
                </c:pt>
                <c:pt idx="2107">
                  <c:v>73.690034999999995</c:v>
                </c:pt>
                <c:pt idx="2108">
                  <c:v>73.708584999999999</c:v>
                </c:pt>
                <c:pt idx="2109">
                  <c:v>73.724185000000006</c:v>
                </c:pt>
                <c:pt idx="2110">
                  <c:v>73.733856000000003</c:v>
                </c:pt>
                <c:pt idx="2111">
                  <c:v>73.732028</c:v>
                </c:pt>
                <c:pt idx="2112">
                  <c:v>73.720119999999994</c:v>
                </c:pt>
                <c:pt idx="2113">
                  <c:v>73.702183000000005</c:v>
                </c:pt>
                <c:pt idx="2114">
                  <c:v>73.679513</c:v>
                </c:pt>
                <c:pt idx="2115">
                  <c:v>73.652561000000006</c:v>
                </c:pt>
                <c:pt idx="2116">
                  <c:v>73.627854999999997</c:v>
                </c:pt>
                <c:pt idx="2117">
                  <c:v>73.616539000000003</c:v>
                </c:pt>
                <c:pt idx="2118">
                  <c:v>73.625156000000004</c:v>
                </c:pt>
                <c:pt idx="2119">
                  <c:v>73.654161000000002</c:v>
                </c:pt>
                <c:pt idx="2120">
                  <c:v>73.696290000000005</c:v>
                </c:pt>
                <c:pt idx="2121">
                  <c:v>73.734281999999993</c:v>
                </c:pt>
                <c:pt idx="2122">
                  <c:v>73.746356000000006</c:v>
                </c:pt>
                <c:pt idx="2123">
                  <c:v>73.722511999999995</c:v>
                </c:pt>
                <c:pt idx="2124">
                  <c:v>73.680381999999994</c:v>
                </c:pt>
                <c:pt idx="2125">
                  <c:v>73.653074000000004</c:v>
                </c:pt>
                <c:pt idx="2126">
                  <c:v>73.656175000000005</c:v>
                </c:pt>
                <c:pt idx="2127">
                  <c:v>73.677357000000001</c:v>
                </c:pt>
                <c:pt idx="2128">
                  <c:v>73.696026000000003</c:v>
                </c:pt>
                <c:pt idx="2129">
                  <c:v>73.702702000000002</c:v>
                </c:pt>
                <c:pt idx="2130">
                  <c:v>73.693844999999996</c:v>
                </c:pt>
                <c:pt idx="2131">
                  <c:v>73.669577000000004</c:v>
                </c:pt>
                <c:pt idx="2132">
                  <c:v>73.649152999999998</c:v>
                </c:pt>
                <c:pt idx="2133">
                  <c:v>73.645135999999994</c:v>
                </c:pt>
                <c:pt idx="2134">
                  <c:v>73.642329000000004</c:v>
                </c:pt>
                <c:pt idx="2135">
                  <c:v>73.630343999999994</c:v>
                </c:pt>
                <c:pt idx="2136">
                  <c:v>73.617907000000002</c:v>
                </c:pt>
                <c:pt idx="2137">
                  <c:v>73.619310999999996</c:v>
                </c:pt>
                <c:pt idx="2138">
                  <c:v>73.637996000000001</c:v>
                </c:pt>
                <c:pt idx="2139">
                  <c:v>73.660948000000005</c:v>
                </c:pt>
                <c:pt idx="2140">
                  <c:v>73.672844999999995</c:v>
                </c:pt>
                <c:pt idx="2141">
                  <c:v>73.671473000000006</c:v>
                </c:pt>
                <c:pt idx="2142">
                  <c:v>73.666490999999994</c:v>
                </c:pt>
                <c:pt idx="2143">
                  <c:v>73.665102000000005</c:v>
                </c:pt>
                <c:pt idx="2144">
                  <c:v>73.661947999999995</c:v>
                </c:pt>
                <c:pt idx="2145">
                  <c:v>73.646283999999994</c:v>
                </c:pt>
                <c:pt idx="2146">
                  <c:v>73.618105</c:v>
                </c:pt>
                <c:pt idx="2147">
                  <c:v>73.597837999999996</c:v>
                </c:pt>
                <c:pt idx="2148">
                  <c:v>73.605067000000005</c:v>
                </c:pt>
                <c:pt idx="2149">
                  <c:v>73.633801000000005</c:v>
                </c:pt>
                <c:pt idx="2150">
                  <c:v>73.660929999999993</c:v>
                </c:pt>
                <c:pt idx="2151">
                  <c:v>73.668732000000006</c:v>
                </c:pt>
                <c:pt idx="2152">
                  <c:v>73.661976999999993</c:v>
                </c:pt>
                <c:pt idx="2153">
                  <c:v>73.656460999999993</c:v>
                </c:pt>
                <c:pt idx="2154">
                  <c:v>73.658603999999997</c:v>
                </c:pt>
                <c:pt idx="2155">
                  <c:v>73.656841</c:v>
                </c:pt>
                <c:pt idx="2156">
                  <c:v>73.646105000000006</c:v>
                </c:pt>
                <c:pt idx="2157">
                  <c:v>73.643662000000006</c:v>
                </c:pt>
                <c:pt idx="2158">
                  <c:v>73.651482000000001</c:v>
                </c:pt>
                <c:pt idx="2159">
                  <c:v>73.657593000000006</c:v>
                </c:pt>
                <c:pt idx="2160">
                  <c:v>73.662065999999996</c:v>
                </c:pt>
                <c:pt idx="2161">
                  <c:v>73.671678</c:v>
                </c:pt>
                <c:pt idx="2162">
                  <c:v>73.686825999999996</c:v>
                </c:pt>
                <c:pt idx="2163">
                  <c:v>73.698473000000007</c:v>
                </c:pt>
                <c:pt idx="2164">
                  <c:v>73.699793</c:v>
                </c:pt>
                <c:pt idx="2165">
                  <c:v>73.690256000000005</c:v>
                </c:pt>
                <c:pt idx="2166">
                  <c:v>73.671921999999995</c:v>
                </c:pt>
                <c:pt idx="2167">
                  <c:v>73.649500000000003</c:v>
                </c:pt>
                <c:pt idx="2168">
                  <c:v>73.631867999999997</c:v>
                </c:pt>
                <c:pt idx="2169">
                  <c:v>73.627035000000006</c:v>
                </c:pt>
                <c:pt idx="2170">
                  <c:v>73.633973999999995</c:v>
                </c:pt>
                <c:pt idx="2171">
                  <c:v>73.646562000000003</c:v>
                </c:pt>
                <c:pt idx="2172">
                  <c:v>73.659881999999996</c:v>
                </c:pt>
                <c:pt idx="2173">
                  <c:v>73.678489999999996</c:v>
                </c:pt>
                <c:pt idx="2174">
                  <c:v>73.711550000000003</c:v>
                </c:pt>
                <c:pt idx="2175">
                  <c:v>73.747765000000001</c:v>
                </c:pt>
                <c:pt idx="2176">
                  <c:v>73.766352999999995</c:v>
                </c:pt>
                <c:pt idx="2177">
                  <c:v>73.762291000000005</c:v>
                </c:pt>
                <c:pt idx="2178">
                  <c:v>73.743011999999993</c:v>
                </c:pt>
                <c:pt idx="2179">
                  <c:v>73.720344999999995</c:v>
                </c:pt>
                <c:pt idx="2180">
                  <c:v>73.707042000000001</c:v>
                </c:pt>
                <c:pt idx="2181">
                  <c:v>73.712430999999995</c:v>
                </c:pt>
                <c:pt idx="2182">
                  <c:v>73.731173999999996</c:v>
                </c:pt>
                <c:pt idx="2183">
                  <c:v>73.747890999999996</c:v>
                </c:pt>
                <c:pt idx="2184">
                  <c:v>73.759384999999995</c:v>
                </c:pt>
                <c:pt idx="2185">
                  <c:v>73.773167999999998</c:v>
                </c:pt>
                <c:pt idx="2186">
                  <c:v>73.793189999999996</c:v>
                </c:pt>
                <c:pt idx="2187">
                  <c:v>73.815049999999999</c:v>
                </c:pt>
                <c:pt idx="2188">
                  <c:v>73.834733999999997</c:v>
                </c:pt>
                <c:pt idx="2189">
                  <c:v>73.854124999999996</c:v>
                </c:pt>
                <c:pt idx="2190">
                  <c:v>73.866370000000003</c:v>
                </c:pt>
                <c:pt idx="2191">
                  <c:v>73.860608999999997</c:v>
                </c:pt>
                <c:pt idx="2192">
                  <c:v>73.843890999999999</c:v>
                </c:pt>
                <c:pt idx="2193">
                  <c:v>73.833640000000003</c:v>
                </c:pt>
                <c:pt idx="2194">
                  <c:v>73.833877999999999</c:v>
                </c:pt>
                <c:pt idx="2195">
                  <c:v>73.831700999999995</c:v>
                </c:pt>
                <c:pt idx="2196">
                  <c:v>73.817120000000003</c:v>
                </c:pt>
                <c:pt idx="2197">
                  <c:v>73.794105999999999</c:v>
                </c:pt>
                <c:pt idx="2198">
                  <c:v>73.777180999999999</c:v>
                </c:pt>
                <c:pt idx="2199">
                  <c:v>73.777683999999994</c:v>
                </c:pt>
                <c:pt idx="2200">
                  <c:v>73.793488999999994</c:v>
                </c:pt>
                <c:pt idx="2201">
                  <c:v>73.810337000000004</c:v>
                </c:pt>
                <c:pt idx="2202">
                  <c:v>73.811514000000003</c:v>
                </c:pt>
                <c:pt idx="2203">
                  <c:v>73.793565999999998</c:v>
                </c:pt>
                <c:pt idx="2204">
                  <c:v>73.768137999999993</c:v>
                </c:pt>
                <c:pt idx="2205">
                  <c:v>73.748424</c:v>
                </c:pt>
                <c:pt idx="2206">
                  <c:v>73.742615000000001</c:v>
                </c:pt>
                <c:pt idx="2207">
                  <c:v>73.749526000000003</c:v>
                </c:pt>
                <c:pt idx="2208">
                  <c:v>73.769075000000001</c:v>
                </c:pt>
                <c:pt idx="2209">
                  <c:v>73.800828999999993</c:v>
                </c:pt>
                <c:pt idx="2210">
                  <c:v>73.822331000000005</c:v>
                </c:pt>
                <c:pt idx="2211">
                  <c:v>73.817018000000004</c:v>
                </c:pt>
                <c:pt idx="2212">
                  <c:v>73.794852000000006</c:v>
                </c:pt>
                <c:pt idx="2213">
                  <c:v>73.772970000000001</c:v>
                </c:pt>
                <c:pt idx="2214">
                  <c:v>73.762111000000004</c:v>
                </c:pt>
                <c:pt idx="2215">
                  <c:v>73.762846999999994</c:v>
                </c:pt>
                <c:pt idx="2216">
                  <c:v>73.772390000000001</c:v>
                </c:pt>
                <c:pt idx="2217">
                  <c:v>73.784368999999998</c:v>
                </c:pt>
                <c:pt idx="2218">
                  <c:v>73.795489000000003</c:v>
                </c:pt>
                <c:pt idx="2219">
                  <c:v>73.80395</c:v>
                </c:pt>
                <c:pt idx="2220">
                  <c:v>73.808604000000003</c:v>
                </c:pt>
                <c:pt idx="2221">
                  <c:v>73.813585000000003</c:v>
                </c:pt>
                <c:pt idx="2222">
                  <c:v>73.818070000000006</c:v>
                </c:pt>
                <c:pt idx="2223">
                  <c:v>73.819526999999994</c:v>
                </c:pt>
                <c:pt idx="2224">
                  <c:v>73.817082999999997</c:v>
                </c:pt>
                <c:pt idx="2225">
                  <c:v>73.813933000000006</c:v>
                </c:pt>
                <c:pt idx="2226">
                  <c:v>73.822439000000003</c:v>
                </c:pt>
                <c:pt idx="2227">
                  <c:v>73.835070999999999</c:v>
                </c:pt>
                <c:pt idx="2228">
                  <c:v>73.829458000000002</c:v>
                </c:pt>
                <c:pt idx="2229">
                  <c:v>73.808049999999994</c:v>
                </c:pt>
                <c:pt idx="2230">
                  <c:v>73.770381</c:v>
                </c:pt>
                <c:pt idx="2231">
                  <c:v>73.711082000000005</c:v>
                </c:pt>
                <c:pt idx="2232">
                  <c:v>73.645778000000007</c:v>
                </c:pt>
                <c:pt idx="2233">
                  <c:v>73.594584999999995</c:v>
                </c:pt>
                <c:pt idx="2234">
                  <c:v>73.559346000000005</c:v>
                </c:pt>
                <c:pt idx="2235">
                  <c:v>73.523542000000006</c:v>
                </c:pt>
                <c:pt idx="2236">
                  <c:v>73.484550999999996</c:v>
                </c:pt>
                <c:pt idx="2237">
                  <c:v>73.457555999999997</c:v>
                </c:pt>
                <c:pt idx="2238">
                  <c:v>73.453678999999994</c:v>
                </c:pt>
                <c:pt idx="2239">
                  <c:v>73.460733000000005</c:v>
                </c:pt>
                <c:pt idx="2240">
                  <c:v>73.456765000000004</c:v>
                </c:pt>
                <c:pt idx="2241">
                  <c:v>73.436380999999997</c:v>
                </c:pt>
                <c:pt idx="2242">
                  <c:v>73.400333000000003</c:v>
                </c:pt>
                <c:pt idx="2243">
                  <c:v>73.346874999999997</c:v>
                </c:pt>
                <c:pt idx="2244">
                  <c:v>73.284128999999993</c:v>
                </c:pt>
                <c:pt idx="2245">
                  <c:v>73.226487000000006</c:v>
                </c:pt>
                <c:pt idx="2246">
                  <c:v>73.173069999999996</c:v>
                </c:pt>
                <c:pt idx="2247">
                  <c:v>73.117660999999998</c:v>
                </c:pt>
                <c:pt idx="2248">
                  <c:v>73.060162000000005</c:v>
                </c:pt>
                <c:pt idx="2249">
                  <c:v>73.014122</c:v>
                </c:pt>
                <c:pt idx="2250">
                  <c:v>72.980898999999994</c:v>
                </c:pt>
                <c:pt idx="2251">
                  <c:v>72.921543</c:v>
                </c:pt>
                <c:pt idx="2252">
                  <c:v>72.820128999999994</c:v>
                </c:pt>
                <c:pt idx="2253">
                  <c:v>72.712245999999993</c:v>
                </c:pt>
                <c:pt idx="2254">
                  <c:v>72.623018999999999</c:v>
                </c:pt>
                <c:pt idx="2255">
                  <c:v>72.535849999999996</c:v>
                </c:pt>
                <c:pt idx="2256">
                  <c:v>72.434668000000002</c:v>
                </c:pt>
                <c:pt idx="2257">
                  <c:v>72.334694999999996</c:v>
                </c:pt>
                <c:pt idx="2258">
                  <c:v>72.248913999999999</c:v>
                </c:pt>
                <c:pt idx="2259">
                  <c:v>72.159660000000002</c:v>
                </c:pt>
                <c:pt idx="2260">
                  <c:v>72.062616000000006</c:v>
                </c:pt>
                <c:pt idx="2261">
                  <c:v>71.996556999999996</c:v>
                </c:pt>
                <c:pt idx="2262">
                  <c:v>71.975672000000003</c:v>
                </c:pt>
                <c:pt idx="2263">
                  <c:v>71.959857</c:v>
                </c:pt>
                <c:pt idx="2264">
                  <c:v>71.938547</c:v>
                </c:pt>
                <c:pt idx="2265">
                  <c:v>71.935618000000005</c:v>
                </c:pt>
                <c:pt idx="2266">
                  <c:v>71.979418999999993</c:v>
                </c:pt>
                <c:pt idx="2267">
                  <c:v>72.062453000000005</c:v>
                </c:pt>
                <c:pt idx="2268">
                  <c:v>72.118602999999993</c:v>
                </c:pt>
                <c:pt idx="2269">
                  <c:v>72.122698</c:v>
                </c:pt>
                <c:pt idx="2270">
                  <c:v>72.098016000000001</c:v>
                </c:pt>
                <c:pt idx="2271">
                  <c:v>72.061555999999996</c:v>
                </c:pt>
                <c:pt idx="2272">
                  <c:v>72.020713000000001</c:v>
                </c:pt>
                <c:pt idx="2273">
                  <c:v>71.974112000000005</c:v>
                </c:pt>
                <c:pt idx="2274">
                  <c:v>71.919082000000003</c:v>
                </c:pt>
                <c:pt idx="2275">
                  <c:v>71.844797</c:v>
                </c:pt>
                <c:pt idx="2276">
                  <c:v>71.746612999999996</c:v>
                </c:pt>
                <c:pt idx="2277">
                  <c:v>71.642663999999996</c:v>
                </c:pt>
                <c:pt idx="2278">
                  <c:v>71.546090000000007</c:v>
                </c:pt>
                <c:pt idx="2279">
                  <c:v>71.453168000000005</c:v>
                </c:pt>
                <c:pt idx="2280">
                  <c:v>71.352151000000006</c:v>
                </c:pt>
                <c:pt idx="2281">
                  <c:v>71.221844000000004</c:v>
                </c:pt>
                <c:pt idx="2282">
                  <c:v>70.977638999999996</c:v>
                </c:pt>
                <c:pt idx="2283">
                  <c:v>70.568416999999997</c:v>
                </c:pt>
                <c:pt idx="2284">
                  <c:v>70.078462999999999</c:v>
                </c:pt>
                <c:pt idx="2285">
                  <c:v>69.561952000000005</c:v>
                </c:pt>
                <c:pt idx="2286">
                  <c:v>69.033719000000005</c:v>
                </c:pt>
                <c:pt idx="2287">
                  <c:v>68.519925000000001</c:v>
                </c:pt>
                <c:pt idx="2288">
                  <c:v>68.004971999999995</c:v>
                </c:pt>
                <c:pt idx="2289">
                  <c:v>67.457474000000005</c:v>
                </c:pt>
                <c:pt idx="2290">
                  <c:v>66.899716999999995</c:v>
                </c:pt>
                <c:pt idx="2291">
                  <c:v>66.417394999999999</c:v>
                </c:pt>
                <c:pt idx="2292">
                  <c:v>66.063067000000004</c:v>
                </c:pt>
                <c:pt idx="2293">
                  <c:v>65.808117999999993</c:v>
                </c:pt>
                <c:pt idx="2294">
                  <c:v>65.625934000000001</c:v>
                </c:pt>
                <c:pt idx="2295">
                  <c:v>65.560715999999999</c:v>
                </c:pt>
                <c:pt idx="2296">
                  <c:v>65.597911999999994</c:v>
                </c:pt>
                <c:pt idx="2297">
                  <c:v>65.651470000000003</c:v>
                </c:pt>
                <c:pt idx="2298">
                  <c:v>65.723804999999999</c:v>
                </c:pt>
                <c:pt idx="2299">
                  <c:v>65.952260999999993</c:v>
                </c:pt>
                <c:pt idx="2300">
                  <c:v>66.397355000000005</c:v>
                </c:pt>
                <c:pt idx="2301">
                  <c:v>66.831073000000004</c:v>
                </c:pt>
                <c:pt idx="2302">
                  <c:v>67.09778</c:v>
                </c:pt>
                <c:pt idx="2303">
                  <c:v>67.302842999999996</c:v>
                </c:pt>
                <c:pt idx="2304">
                  <c:v>67.541895999999994</c:v>
                </c:pt>
                <c:pt idx="2305">
                  <c:v>67.788388999999995</c:v>
                </c:pt>
                <c:pt idx="2306">
                  <c:v>67.980643999999998</c:v>
                </c:pt>
                <c:pt idx="2307">
                  <c:v>68.120410000000007</c:v>
                </c:pt>
                <c:pt idx="2308">
                  <c:v>68.238258999999999</c:v>
                </c:pt>
                <c:pt idx="2309">
                  <c:v>68.345395999999994</c:v>
                </c:pt>
                <c:pt idx="2310">
                  <c:v>68.437646999999998</c:v>
                </c:pt>
                <c:pt idx="2311">
                  <c:v>68.511081000000004</c:v>
                </c:pt>
                <c:pt idx="2312">
                  <c:v>68.564066999999994</c:v>
                </c:pt>
                <c:pt idx="2313">
                  <c:v>68.587902</c:v>
                </c:pt>
                <c:pt idx="2314">
                  <c:v>68.595230000000001</c:v>
                </c:pt>
                <c:pt idx="2315">
                  <c:v>68.583843999999999</c:v>
                </c:pt>
                <c:pt idx="2316">
                  <c:v>68.610393000000002</c:v>
                </c:pt>
                <c:pt idx="2317">
                  <c:v>68.722544999999997</c:v>
                </c:pt>
                <c:pt idx="2318">
                  <c:v>68.819014999999993</c:v>
                </c:pt>
                <c:pt idx="2319">
                  <c:v>68.866273000000007</c:v>
                </c:pt>
                <c:pt idx="2320">
                  <c:v>68.893906999999999</c:v>
                </c:pt>
                <c:pt idx="2321">
                  <c:v>68.908134000000004</c:v>
                </c:pt>
                <c:pt idx="2322">
                  <c:v>68.917550000000006</c:v>
                </c:pt>
                <c:pt idx="2323">
                  <c:v>68.921716000000004</c:v>
                </c:pt>
                <c:pt idx="2324">
                  <c:v>68.918971999999997</c:v>
                </c:pt>
                <c:pt idx="2325">
                  <c:v>68.912317999999999</c:v>
                </c:pt>
                <c:pt idx="2326">
                  <c:v>68.925099000000003</c:v>
                </c:pt>
                <c:pt idx="2327">
                  <c:v>68.952410999999998</c:v>
                </c:pt>
                <c:pt idx="2328">
                  <c:v>68.973112999999998</c:v>
                </c:pt>
                <c:pt idx="2329">
                  <c:v>68.975435000000004</c:v>
                </c:pt>
                <c:pt idx="2330">
                  <c:v>68.942432999999994</c:v>
                </c:pt>
                <c:pt idx="2331">
                  <c:v>68.888285999999994</c:v>
                </c:pt>
                <c:pt idx="2332">
                  <c:v>68.841960999999998</c:v>
                </c:pt>
                <c:pt idx="2333">
                  <c:v>68.807536999999996</c:v>
                </c:pt>
                <c:pt idx="2334">
                  <c:v>68.782520000000005</c:v>
                </c:pt>
                <c:pt idx="2335">
                  <c:v>68.760459999999995</c:v>
                </c:pt>
                <c:pt idx="2336">
                  <c:v>68.728711000000004</c:v>
                </c:pt>
                <c:pt idx="2337">
                  <c:v>68.679366000000002</c:v>
                </c:pt>
                <c:pt idx="2338">
                  <c:v>68.632675000000006</c:v>
                </c:pt>
                <c:pt idx="2339">
                  <c:v>68.606067999999993</c:v>
                </c:pt>
                <c:pt idx="2340">
                  <c:v>68.577353000000002</c:v>
                </c:pt>
                <c:pt idx="2341">
                  <c:v>68.547004999999999</c:v>
                </c:pt>
                <c:pt idx="2342">
                  <c:v>68.519917000000007</c:v>
                </c:pt>
                <c:pt idx="2343">
                  <c:v>68.517865999999998</c:v>
                </c:pt>
                <c:pt idx="2344">
                  <c:v>68.522114000000002</c:v>
                </c:pt>
                <c:pt idx="2345">
                  <c:v>68.564089999999993</c:v>
                </c:pt>
                <c:pt idx="2346">
                  <c:v>68.544833999999994</c:v>
                </c:pt>
                <c:pt idx="2347">
                  <c:v>68.349633999999995</c:v>
                </c:pt>
                <c:pt idx="2348">
                  <c:v>68.222757999999999</c:v>
                </c:pt>
                <c:pt idx="2349">
                  <c:v>68.211912999999996</c:v>
                </c:pt>
                <c:pt idx="2350">
                  <c:v>68.213627000000002</c:v>
                </c:pt>
                <c:pt idx="2351">
                  <c:v>68.226181999999994</c:v>
                </c:pt>
                <c:pt idx="2352">
                  <c:v>68.195947000000004</c:v>
                </c:pt>
                <c:pt idx="2353">
                  <c:v>68.078119000000001</c:v>
                </c:pt>
                <c:pt idx="2354">
                  <c:v>67.948346000000001</c:v>
                </c:pt>
                <c:pt idx="2355">
                  <c:v>67.880354999999994</c:v>
                </c:pt>
                <c:pt idx="2356">
                  <c:v>67.829948999999999</c:v>
                </c:pt>
                <c:pt idx="2357">
                  <c:v>67.765632999999994</c:v>
                </c:pt>
                <c:pt idx="2358">
                  <c:v>67.687258999999997</c:v>
                </c:pt>
                <c:pt idx="2359">
                  <c:v>67.614609999999999</c:v>
                </c:pt>
                <c:pt idx="2360">
                  <c:v>67.574465000000004</c:v>
                </c:pt>
                <c:pt idx="2361">
                  <c:v>67.569371000000004</c:v>
                </c:pt>
                <c:pt idx="2362">
                  <c:v>67.584524000000002</c:v>
                </c:pt>
                <c:pt idx="2363">
                  <c:v>67.561653000000007</c:v>
                </c:pt>
                <c:pt idx="2364">
                  <c:v>67.429377000000002</c:v>
                </c:pt>
                <c:pt idx="2365">
                  <c:v>67.276173999999997</c:v>
                </c:pt>
                <c:pt idx="2366">
                  <c:v>67.202095999999997</c:v>
                </c:pt>
                <c:pt idx="2367">
                  <c:v>67.161570999999995</c:v>
                </c:pt>
                <c:pt idx="2368">
                  <c:v>67.123292000000006</c:v>
                </c:pt>
                <c:pt idx="2369">
                  <c:v>67.085528999999994</c:v>
                </c:pt>
                <c:pt idx="2370">
                  <c:v>67.049745999999999</c:v>
                </c:pt>
                <c:pt idx="2371">
                  <c:v>67.016129000000006</c:v>
                </c:pt>
                <c:pt idx="2372">
                  <c:v>66.978793999999994</c:v>
                </c:pt>
                <c:pt idx="2373">
                  <c:v>66.942074000000005</c:v>
                </c:pt>
                <c:pt idx="2374">
                  <c:v>66.905950000000004</c:v>
                </c:pt>
                <c:pt idx="2375">
                  <c:v>66.859565000000003</c:v>
                </c:pt>
                <c:pt idx="2376">
                  <c:v>66.784880000000001</c:v>
                </c:pt>
                <c:pt idx="2377">
                  <c:v>66.701372000000006</c:v>
                </c:pt>
                <c:pt idx="2378">
                  <c:v>66.660340000000005</c:v>
                </c:pt>
                <c:pt idx="2379">
                  <c:v>66.656221000000002</c:v>
                </c:pt>
                <c:pt idx="2380">
                  <c:v>66.645971000000003</c:v>
                </c:pt>
                <c:pt idx="2381">
                  <c:v>66.617766000000003</c:v>
                </c:pt>
                <c:pt idx="2382">
                  <c:v>66.572924</c:v>
                </c:pt>
                <c:pt idx="2383">
                  <c:v>66.506857999999994</c:v>
                </c:pt>
                <c:pt idx="2384">
                  <c:v>66.437631999999994</c:v>
                </c:pt>
                <c:pt idx="2385">
                  <c:v>66.389606999999998</c:v>
                </c:pt>
                <c:pt idx="2386">
                  <c:v>66.358721000000003</c:v>
                </c:pt>
                <c:pt idx="2387">
                  <c:v>66.342140999999998</c:v>
                </c:pt>
                <c:pt idx="2388">
                  <c:v>66.339787000000001</c:v>
                </c:pt>
                <c:pt idx="2389">
                  <c:v>66.343012999999999</c:v>
                </c:pt>
                <c:pt idx="2390">
                  <c:v>66.345185000000001</c:v>
                </c:pt>
                <c:pt idx="2391">
                  <c:v>66.341821999999993</c:v>
                </c:pt>
                <c:pt idx="2392">
                  <c:v>66.330066000000002</c:v>
                </c:pt>
                <c:pt idx="2393">
                  <c:v>66.309213</c:v>
                </c:pt>
                <c:pt idx="2394">
                  <c:v>66.281923000000006</c:v>
                </c:pt>
                <c:pt idx="2395">
                  <c:v>66.245918000000003</c:v>
                </c:pt>
                <c:pt idx="2396">
                  <c:v>66.195786999999996</c:v>
                </c:pt>
                <c:pt idx="2397">
                  <c:v>66.143771000000001</c:v>
                </c:pt>
                <c:pt idx="2398">
                  <c:v>66.114521999999994</c:v>
                </c:pt>
                <c:pt idx="2399">
                  <c:v>66.112424000000004</c:v>
                </c:pt>
                <c:pt idx="2400">
                  <c:v>66.120017000000004</c:v>
                </c:pt>
                <c:pt idx="2401">
                  <c:v>66.129447999999996</c:v>
                </c:pt>
                <c:pt idx="2402">
                  <c:v>66.148401000000007</c:v>
                </c:pt>
                <c:pt idx="2403">
                  <c:v>66.175549000000004</c:v>
                </c:pt>
                <c:pt idx="2404">
                  <c:v>66.194398000000007</c:v>
                </c:pt>
                <c:pt idx="2405">
                  <c:v>66.195556999999994</c:v>
                </c:pt>
                <c:pt idx="2406">
                  <c:v>66.188811000000001</c:v>
                </c:pt>
                <c:pt idx="2407">
                  <c:v>66.183659000000006</c:v>
                </c:pt>
                <c:pt idx="2408">
                  <c:v>66.177901000000006</c:v>
                </c:pt>
                <c:pt idx="2409">
                  <c:v>66.174391</c:v>
                </c:pt>
                <c:pt idx="2410">
                  <c:v>66.187077000000002</c:v>
                </c:pt>
                <c:pt idx="2411">
                  <c:v>66.220772999999994</c:v>
                </c:pt>
                <c:pt idx="2412">
                  <c:v>66.261886000000004</c:v>
                </c:pt>
                <c:pt idx="2413">
                  <c:v>66.300033999999997</c:v>
                </c:pt>
                <c:pt idx="2414">
                  <c:v>66.338154000000003</c:v>
                </c:pt>
                <c:pt idx="2415">
                  <c:v>66.379084000000006</c:v>
                </c:pt>
                <c:pt idx="2416">
                  <c:v>66.412644999999998</c:v>
                </c:pt>
                <c:pt idx="2417">
                  <c:v>66.435547</c:v>
                </c:pt>
                <c:pt idx="2418">
                  <c:v>66.469031999999999</c:v>
                </c:pt>
                <c:pt idx="2419">
                  <c:v>66.528029000000004</c:v>
                </c:pt>
                <c:pt idx="2420">
                  <c:v>66.596778999999998</c:v>
                </c:pt>
                <c:pt idx="2421">
                  <c:v>66.651073999999994</c:v>
                </c:pt>
                <c:pt idx="2422">
                  <c:v>66.690983000000003</c:v>
                </c:pt>
                <c:pt idx="2423">
                  <c:v>66.714322999999993</c:v>
                </c:pt>
                <c:pt idx="2424">
                  <c:v>66.723590999999999</c:v>
                </c:pt>
                <c:pt idx="2425">
                  <c:v>66.747761999999994</c:v>
                </c:pt>
                <c:pt idx="2426">
                  <c:v>66.788742999999997</c:v>
                </c:pt>
                <c:pt idx="2427">
                  <c:v>66.830457999999993</c:v>
                </c:pt>
                <c:pt idx="2428">
                  <c:v>66.873823999999999</c:v>
                </c:pt>
                <c:pt idx="2429">
                  <c:v>66.920738999999998</c:v>
                </c:pt>
                <c:pt idx="2430">
                  <c:v>66.968007</c:v>
                </c:pt>
                <c:pt idx="2431">
                  <c:v>67.019632999999999</c:v>
                </c:pt>
                <c:pt idx="2432">
                  <c:v>67.062869000000006</c:v>
                </c:pt>
                <c:pt idx="2433">
                  <c:v>67.081074000000001</c:v>
                </c:pt>
                <c:pt idx="2434">
                  <c:v>67.078832000000006</c:v>
                </c:pt>
                <c:pt idx="2435">
                  <c:v>67.080896999999993</c:v>
                </c:pt>
                <c:pt idx="2436">
                  <c:v>67.086732999999995</c:v>
                </c:pt>
                <c:pt idx="2437">
                  <c:v>67.105610999999996</c:v>
                </c:pt>
                <c:pt idx="2438">
                  <c:v>67.123125999999999</c:v>
                </c:pt>
                <c:pt idx="2439">
                  <c:v>67.184618999999998</c:v>
                </c:pt>
                <c:pt idx="2440">
                  <c:v>67.2697</c:v>
                </c:pt>
                <c:pt idx="2441">
                  <c:v>67.231949999999998</c:v>
                </c:pt>
                <c:pt idx="2442">
                  <c:v>67.197507999999999</c:v>
                </c:pt>
                <c:pt idx="2443">
                  <c:v>67.260788000000005</c:v>
                </c:pt>
                <c:pt idx="2444">
                  <c:v>67.305952000000005</c:v>
                </c:pt>
                <c:pt idx="2445">
                  <c:v>67.322226999999998</c:v>
                </c:pt>
                <c:pt idx="2446">
                  <c:v>67.330309</c:v>
                </c:pt>
                <c:pt idx="2447">
                  <c:v>67.349745999999996</c:v>
                </c:pt>
                <c:pt idx="2448">
                  <c:v>67.381585000000001</c:v>
                </c:pt>
                <c:pt idx="2449">
                  <c:v>67.414491999999996</c:v>
                </c:pt>
                <c:pt idx="2450">
                  <c:v>67.450798000000006</c:v>
                </c:pt>
                <c:pt idx="2451">
                  <c:v>67.485333999999995</c:v>
                </c:pt>
                <c:pt idx="2452">
                  <c:v>67.511995999999996</c:v>
                </c:pt>
                <c:pt idx="2453">
                  <c:v>67.525065999999995</c:v>
                </c:pt>
                <c:pt idx="2454">
                  <c:v>67.533393000000004</c:v>
                </c:pt>
                <c:pt idx="2455">
                  <c:v>67.533867999999998</c:v>
                </c:pt>
                <c:pt idx="2456">
                  <c:v>67.529157999999995</c:v>
                </c:pt>
                <c:pt idx="2457">
                  <c:v>67.545159999999996</c:v>
                </c:pt>
                <c:pt idx="2458">
                  <c:v>67.630260000000007</c:v>
                </c:pt>
                <c:pt idx="2459">
                  <c:v>67.758061999999995</c:v>
                </c:pt>
                <c:pt idx="2460">
                  <c:v>67.830934999999997</c:v>
                </c:pt>
                <c:pt idx="2461">
                  <c:v>67.866352000000006</c:v>
                </c:pt>
                <c:pt idx="2462">
                  <c:v>67.905625999999998</c:v>
                </c:pt>
                <c:pt idx="2463">
                  <c:v>67.940190000000001</c:v>
                </c:pt>
                <c:pt idx="2464">
                  <c:v>67.974632999999997</c:v>
                </c:pt>
                <c:pt idx="2465">
                  <c:v>68.011741000000001</c:v>
                </c:pt>
                <c:pt idx="2466">
                  <c:v>68.053506999999996</c:v>
                </c:pt>
                <c:pt idx="2467">
                  <c:v>68.100652999999994</c:v>
                </c:pt>
                <c:pt idx="2468">
                  <c:v>68.150572999999994</c:v>
                </c:pt>
                <c:pt idx="2469">
                  <c:v>68.195415999999994</c:v>
                </c:pt>
                <c:pt idx="2470">
                  <c:v>68.239116999999993</c:v>
                </c:pt>
                <c:pt idx="2471">
                  <c:v>68.285640000000001</c:v>
                </c:pt>
                <c:pt idx="2472">
                  <c:v>68.328294999999997</c:v>
                </c:pt>
                <c:pt idx="2473">
                  <c:v>68.363941999999994</c:v>
                </c:pt>
                <c:pt idx="2474">
                  <c:v>68.404358000000002</c:v>
                </c:pt>
                <c:pt idx="2475">
                  <c:v>68.465311</c:v>
                </c:pt>
                <c:pt idx="2476">
                  <c:v>68.541518999999994</c:v>
                </c:pt>
                <c:pt idx="2477">
                  <c:v>68.617698000000004</c:v>
                </c:pt>
                <c:pt idx="2478">
                  <c:v>68.642210000000006</c:v>
                </c:pt>
                <c:pt idx="2479">
                  <c:v>68.597065000000001</c:v>
                </c:pt>
                <c:pt idx="2480">
                  <c:v>68.557586999999998</c:v>
                </c:pt>
                <c:pt idx="2481">
                  <c:v>68.559081000000006</c:v>
                </c:pt>
                <c:pt idx="2482">
                  <c:v>68.591087000000002</c:v>
                </c:pt>
                <c:pt idx="2483">
                  <c:v>68.635023000000004</c:v>
                </c:pt>
                <c:pt idx="2484">
                  <c:v>68.674537000000001</c:v>
                </c:pt>
                <c:pt idx="2485">
                  <c:v>68.711839999999995</c:v>
                </c:pt>
                <c:pt idx="2486">
                  <c:v>68.749921000000001</c:v>
                </c:pt>
                <c:pt idx="2487">
                  <c:v>68.797567000000001</c:v>
                </c:pt>
                <c:pt idx="2488">
                  <c:v>68.851347000000004</c:v>
                </c:pt>
                <c:pt idx="2489">
                  <c:v>68.918227999999999</c:v>
                </c:pt>
                <c:pt idx="2490">
                  <c:v>69.003649999999993</c:v>
                </c:pt>
                <c:pt idx="2491">
                  <c:v>69.136171000000004</c:v>
                </c:pt>
                <c:pt idx="2492">
                  <c:v>69.294441000000006</c:v>
                </c:pt>
                <c:pt idx="2493">
                  <c:v>69.359544999999997</c:v>
                </c:pt>
                <c:pt idx="2494">
                  <c:v>69.359171000000003</c:v>
                </c:pt>
                <c:pt idx="2495">
                  <c:v>69.382017000000005</c:v>
                </c:pt>
                <c:pt idx="2496">
                  <c:v>69.415496000000005</c:v>
                </c:pt>
                <c:pt idx="2497">
                  <c:v>69.450789999999998</c:v>
                </c:pt>
                <c:pt idx="2498">
                  <c:v>69.473933000000002</c:v>
                </c:pt>
                <c:pt idx="2499">
                  <c:v>69.468473000000003</c:v>
                </c:pt>
                <c:pt idx="2500">
                  <c:v>69.422156999999999</c:v>
                </c:pt>
                <c:pt idx="2501">
                  <c:v>69.336438000000001</c:v>
                </c:pt>
                <c:pt idx="2502">
                  <c:v>69.230885000000001</c:v>
                </c:pt>
                <c:pt idx="2503">
                  <c:v>69.105164000000002</c:v>
                </c:pt>
                <c:pt idx="2504">
                  <c:v>68.969971999999999</c:v>
                </c:pt>
                <c:pt idx="2505">
                  <c:v>68.858805000000004</c:v>
                </c:pt>
                <c:pt idx="2506">
                  <c:v>68.785791000000003</c:v>
                </c:pt>
                <c:pt idx="2507">
                  <c:v>68.745447999999996</c:v>
                </c:pt>
                <c:pt idx="2508">
                  <c:v>68.737909999999999</c:v>
                </c:pt>
                <c:pt idx="2509">
                  <c:v>68.768021000000005</c:v>
                </c:pt>
                <c:pt idx="2510">
                  <c:v>68.844791999999998</c:v>
                </c:pt>
                <c:pt idx="2511">
                  <c:v>68.972003999999998</c:v>
                </c:pt>
                <c:pt idx="2512">
                  <c:v>69.128585999999999</c:v>
                </c:pt>
                <c:pt idx="2513">
                  <c:v>69.289777999999998</c:v>
                </c:pt>
                <c:pt idx="2514">
                  <c:v>69.445671000000004</c:v>
                </c:pt>
                <c:pt idx="2515">
                  <c:v>69.597431999999998</c:v>
                </c:pt>
                <c:pt idx="2516">
                  <c:v>69.751365000000007</c:v>
                </c:pt>
                <c:pt idx="2517">
                  <c:v>69.920753000000005</c:v>
                </c:pt>
                <c:pt idx="2518">
                  <c:v>70.111873000000003</c:v>
                </c:pt>
                <c:pt idx="2519">
                  <c:v>70.299308999999994</c:v>
                </c:pt>
                <c:pt idx="2520">
                  <c:v>70.446211000000005</c:v>
                </c:pt>
                <c:pt idx="2521">
                  <c:v>70.546503999999999</c:v>
                </c:pt>
                <c:pt idx="2522">
                  <c:v>70.618798999999996</c:v>
                </c:pt>
                <c:pt idx="2523">
                  <c:v>70.677488999999994</c:v>
                </c:pt>
                <c:pt idx="2524">
                  <c:v>70.729320999999999</c:v>
                </c:pt>
                <c:pt idx="2525">
                  <c:v>70.760627999999997</c:v>
                </c:pt>
                <c:pt idx="2526">
                  <c:v>70.693410999999998</c:v>
                </c:pt>
                <c:pt idx="2527">
                  <c:v>70.372614999999996</c:v>
                </c:pt>
                <c:pt idx="2528">
                  <c:v>69.842912999999996</c:v>
                </c:pt>
                <c:pt idx="2529">
                  <c:v>69.338831999999996</c:v>
                </c:pt>
                <c:pt idx="2530">
                  <c:v>68.896027000000004</c:v>
                </c:pt>
                <c:pt idx="2531">
                  <c:v>68.454088999999996</c:v>
                </c:pt>
                <c:pt idx="2532">
                  <c:v>68.016418000000002</c:v>
                </c:pt>
                <c:pt idx="2533">
                  <c:v>67.603363999999999</c:v>
                </c:pt>
                <c:pt idx="2534">
                  <c:v>67.200933000000006</c:v>
                </c:pt>
                <c:pt idx="2535">
                  <c:v>66.781103999999999</c:v>
                </c:pt>
                <c:pt idx="2536">
                  <c:v>66.406326000000007</c:v>
                </c:pt>
                <c:pt idx="2537">
                  <c:v>66.147893999999994</c:v>
                </c:pt>
                <c:pt idx="2538">
                  <c:v>65.972064000000003</c:v>
                </c:pt>
                <c:pt idx="2539">
                  <c:v>65.830495999999997</c:v>
                </c:pt>
                <c:pt idx="2540">
                  <c:v>65.708438999999998</c:v>
                </c:pt>
                <c:pt idx="2541">
                  <c:v>65.619292000000002</c:v>
                </c:pt>
                <c:pt idx="2542">
                  <c:v>65.535281999999995</c:v>
                </c:pt>
                <c:pt idx="2543">
                  <c:v>65.472161</c:v>
                </c:pt>
                <c:pt idx="2544">
                  <c:v>65.555563000000006</c:v>
                </c:pt>
                <c:pt idx="2545">
                  <c:v>65.756883000000002</c:v>
                </c:pt>
                <c:pt idx="2546">
                  <c:v>65.980637999999999</c:v>
                </c:pt>
                <c:pt idx="2547">
                  <c:v>66.205290000000005</c:v>
                </c:pt>
                <c:pt idx="2548">
                  <c:v>66.421757999999997</c:v>
                </c:pt>
                <c:pt idx="2549">
                  <c:v>66.620209000000003</c:v>
                </c:pt>
                <c:pt idx="2550">
                  <c:v>66.791244000000006</c:v>
                </c:pt>
                <c:pt idx="2551">
                  <c:v>66.944901000000002</c:v>
                </c:pt>
                <c:pt idx="2552">
                  <c:v>67.097904999999997</c:v>
                </c:pt>
                <c:pt idx="2553">
                  <c:v>67.245446999999999</c:v>
                </c:pt>
                <c:pt idx="2554">
                  <c:v>67.373694999999998</c:v>
                </c:pt>
                <c:pt idx="2555">
                  <c:v>67.485462999999996</c:v>
                </c:pt>
                <c:pt idx="2556">
                  <c:v>67.594256000000001</c:v>
                </c:pt>
                <c:pt idx="2557">
                  <c:v>67.712610999999995</c:v>
                </c:pt>
                <c:pt idx="2558">
                  <c:v>67.840483000000006</c:v>
                </c:pt>
                <c:pt idx="2559">
                  <c:v>67.963890000000006</c:v>
                </c:pt>
                <c:pt idx="2560">
                  <c:v>68.065130999999994</c:v>
                </c:pt>
                <c:pt idx="2561">
                  <c:v>68.146510000000006</c:v>
                </c:pt>
                <c:pt idx="2562">
                  <c:v>68.235838000000001</c:v>
                </c:pt>
                <c:pt idx="2563">
                  <c:v>68.360431000000005</c:v>
                </c:pt>
                <c:pt idx="2564">
                  <c:v>68.507936999999998</c:v>
                </c:pt>
                <c:pt idx="2565">
                  <c:v>68.644589999999994</c:v>
                </c:pt>
                <c:pt idx="2566">
                  <c:v>68.759206000000006</c:v>
                </c:pt>
                <c:pt idx="2567">
                  <c:v>68.857525999999993</c:v>
                </c:pt>
                <c:pt idx="2568">
                  <c:v>68.939194000000001</c:v>
                </c:pt>
                <c:pt idx="2569">
                  <c:v>68.992373999999998</c:v>
                </c:pt>
                <c:pt idx="2570">
                  <c:v>69.005758</c:v>
                </c:pt>
                <c:pt idx="2571">
                  <c:v>68.984014000000002</c:v>
                </c:pt>
                <c:pt idx="2572">
                  <c:v>68.952208999999996</c:v>
                </c:pt>
                <c:pt idx="2573">
                  <c:v>68.931101999999996</c:v>
                </c:pt>
                <c:pt idx="2574">
                  <c:v>68.923878000000002</c:v>
                </c:pt>
                <c:pt idx="2575">
                  <c:v>68.913380000000004</c:v>
                </c:pt>
                <c:pt idx="2576">
                  <c:v>68.873276000000004</c:v>
                </c:pt>
                <c:pt idx="2577">
                  <c:v>68.811802999999998</c:v>
                </c:pt>
                <c:pt idx="2578">
                  <c:v>68.753335000000007</c:v>
                </c:pt>
                <c:pt idx="2579">
                  <c:v>68.698783000000006</c:v>
                </c:pt>
                <c:pt idx="2580">
                  <c:v>68.611016000000006</c:v>
                </c:pt>
                <c:pt idx="2581">
                  <c:v>68.453197000000003</c:v>
                </c:pt>
                <c:pt idx="2582">
                  <c:v>68.277450999999999</c:v>
                </c:pt>
                <c:pt idx="2583">
                  <c:v>68.149360999999999</c:v>
                </c:pt>
                <c:pt idx="2584">
                  <c:v>68.064044999999993</c:v>
                </c:pt>
                <c:pt idx="2585">
                  <c:v>68.014042000000003</c:v>
                </c:pt>
                <c:pt idx="2586">
                  <c:v>68.001492999999996</c:v>
                </c:pt>
                <c:pt idx="2587">
                  <c:v>68.012916000000004</c:v>
                </c:pt>
                <c:pt idx="2588">
                  <c:v>68.023249000000007</c:v>
                </c:pt>
                <c:pt idx="2589">
                  <c:v>68.018249999999995</c:v>
                </c:pt>
                <c:pt idx="2590">
                  <c:v>68.003918999999996</c:v>
                </c:pt>
                <c:pt idx="2591">
                  <c:v>67.986384999999999</c:v>
                </c:pt>
                <c:pt idx="2592">
                  <c:v>67.968759000000006</c:v>
                </c:pt>
                <c:pt idx="2593">
                  <c:v>67.952703999999997</c:v>
                </c:pt>
                <c:pt idx="2594">
                  <c:v>67.930599999999998</c:v>
                </c:pt>
                <c:pt idx="2595">
                  <c:v>67.880786000000001</c:v>
                </c:pt>
                <c:pt idx="2596">
                  <c:v>67.798558</c:v>
                </c:pt>
                <c:pt idx="2597">
                  <c:v>67.718840999999998</c:v>
                </c:pt>
                <c:pt idx="2598">
                  <c:v>67.665091000000004</c:v>
                </c:pt>
                <c:pt idx="2599">
                  <c:v>67.616630999999998</c:v>
                </c:pt>
                <c:pt idx="2600">
                  <c:v>67.526212000000001</c:v>
                </c:pt>
                <c:pt idx="2601">
                  <c:v>67.378579000000002</c:v>
                </c:pt>
                <c:pt idx="2602">
                  <c:v>67.220343999999997</c:v>
                </c:pt>
                <c:pt idx="2603">
                  <c:v>67.076521</c:v>
                </c:pt>
                <c:pt idx="2604">
                  <c:v>66.910568999999995</c:v>
                </c:pt>
                <c:pt idx="2605">
                  <c:v>66.705332999999996</c:v>
                </c:pt>
                <c:pt idx="2606">
                  <c:v>66.514088999999998</c:v>
                </c:pt>
                <c:pt idx="2607">
                  <c:v>66.377013000000005</c:v>
                </c:pt>
                <c:pt idx="2608">
                  <c:v>66.271615999999995</c:v>
                </c:pt>
                <c:pt idx="2609">
                  <c:v>66.167732000000001</c:v>
                </c:pt>
                <c:pt idx="2610">
                  <c:v>66.050853000000004</c:v>
                </c:pt>
                <c:pt idx="2611">
                  <c:v>65.910413000000005</c:v>
                </c:pt>
                <c:pt idx="2612">
                  <c:v>65.740882999999997</c:v>
                </c:pt>
                <c:pt idx="2613">
                  <c:v>65.567581000000004</c:v>
                </c:pt>
                <c:pt idx="2614">
                  <c:v>65.427672000000001</c:v>
                </c:pt>
                <c:pt idx="2615">
                  <c:v>65.311124000000007</c:v>
                </c:pt>
                <c:pt idx="2616">
                  <c:v>65.18168</c:v>
                </c:pt>
                <c:pt idx="2617">
                  <c:v>65.027721999999997</c:v>
                </c:pt>
                <c:pt idx="2618">
                  <c:v>64.863337000000001</c:v>
                </c:pt>
                <c:pt idx="2619">
                  <c:v>64.709344000000002</c:v>
                </c:pt>
                <c:pt idx="2620">
                  <c:v>64.585352</c:v>
                </c:pt>
                <c:pt idx="2621">
                  <c:v>64.513921999999994</c:v>
                </c:pt>
                <c:pt idx="2622">
                  <c:v>64.510311000000002</c:v>
                </c:pt>
                <c:pt idx="2623">
                  <c:v>64.570909</c:v>
                </c:pt>
                <c:pt idx="2624">
                  <c:v>64.688452999999996</c:v>
                </c:pt>
                <c:pt idx="2625">
                  <c:v>64.860054000000005</c:v>
                </c:pt>
                <c:pt idx="2626">
                  <c:v>65.059695000000005</c:v>
                </c:pt>
                <c:pt idx="2627">
                  <c:v>65.236953</c:v>
                </c:pt>
                <c:pt idx="2628">
                  <c:v>65.372456999999997</c:v>
                </c:pt>
                <c:pt idx="2629">
                  <c:v>65.481707</c:v>
                </c:pt>
                <c:pt idx="2630">
                  <c:v>65.570590999999993</c:v>
                </c:pt>
                <c:pt idx="2631">
                  <c:v>65.624859000000001</c:v>
                </c:pt>
                <c:pt idx="2632">
                  <c:v>65.637258000000003</c:v>
                </c:pt>
                <c:pt idx="2633">
                  <c:v>65.627133000000001</c:v>
                </c:pt>
                <c:pt idx="2634">
                  <c:v>65.619534999999999</c:v>
                </c:pt>
                <c:pt idx="2635">
                  <c:v>65.626163000000005</c:v>
                </c:pt>
                <c:pt idx="2636">
                  <c:v>65.648585999999995</c:v>
                </c:pt>
                <c:pt idx="2637">
                  <c:v>65.680115000000001</c:v>
                </c:pt>
                <c:pt idx="2638">
                  <c:v>65.709203000000002</c:v>
                </c:pt>
                <c:pt idx="2639">
                  <c:v>65.733440000000002</c:v>
                </c:pt>
                <c:pt idx="2640">
                  <c:v>65.763913000000002</c:v>
                </c:pt>
                <c:pt idx="2641">
                  <c:v>65.809674999999999</c:v>
                </c:pt>
                <c:pt idx="2642">
                  <c:v>65.865205000000003</c:v>
                </c:pt>
                <c:pt idx="2643">
                  <c:v>65.915504999999996</c:v>
                </c:pt>
                <c:pt idx="2644">
                  <c:v>65.949911</c:v>
                </c:pt>
                <c:pt idx="2645">
                  <c:v>65.967084</c:v>
                </c:pt>
                <c:pt idx="2646">
                  <c:v>65.970651000000004</c:v>
                </c:pt>
                <c:pt idx="2647">
                  <c:v>65.967601999999999</c:v>
                </c:pt>
                <c:pt idx="2648">
                  <c:v>65.972206</c:v>
                </c:pt>
                <c:pt idx="2649">
                  <c:v>65.997643999999994</c:v>
                </c:pt>
                <c:pt idx="2650">
                  <c:v>66.045517000000004</c:v>
                </c:pt>
                <c:pt idx="2651">
                  <c:v>66.105141000000003</c:v>
                </c:pt>
                <c:pt idx="2652">
                  <c:v>66.162655000000001</c:v>
                </c:pt>
                <c:pt idx="2653">
                  <c:v>66.210395000000005</c:v>
                </c:pt>
                <c:pt idx="2654">
                  <c:v>66.246638000000004</c:v>
                </c:pt>
                <c:pt idx="2655">
                  <c:v>66.274193999999994</c:v>
                </c:pt>
                <c:pt idx="2656">
                  <c:v>66.299678</c:v>
                </c:pt>
                <c:pt idx="2657">
                  <c:v>66.327623000000003</c:v>
                </c:pt>
                <c:pt idx="2658">
                  <c:v>66.354280000000003</c:v>
                </c:pt>
                <c:pt idx="2659">
                  <c:v>66.369384999999994</c:v>
                </c:pt>
                <c:pt idx="2660">
                  <c:v>66.367587</c:v>
                </c:pt>
                <c:pt idx="2661">
                  <c:v>66.359317000000004</c:v>
                </c:pt>
                <c:pt idx="2662">
                  <c:v>66.357236999999998</c:v>
                </c:pt>
                <c:pt idx="2663">
                  <c:v>66.359868000000006</c:v>
                </c:pt>
                <c:pt idx="2664">
                  <c:v>66.361746999999994</c:v>
                </c:pt>
                <c:pt idx="2665">
                  <c:v>66.362460999999996</c:v>
                </c:pt>
                <c:pt idx="2666">
                  <c:v>66.363769000000005</c:v>
                </c:pt>
                <c:pt idx="2667">
                  <c:v>66.367283</c:v>
                </c:pt>
                <c:pt idx="2668">
                  <c:v>66.374574999999993</c:v>
                </c:pt>
                <c:pt idx="2669">
                  <c:v>66.386771999999993</c:v>
                </c:pt>
                <c:pt idx="2670">
                  <c:v>66.404488000000001</c:v>
                </c:pt>
                <c:pt idx="2671">
                  <c:v>66.428214999999994</c:v>
                </c:pt>
                <c:pt idx="2672">
                  <c:v>66.456383000000002</c:v>
                </c:pt>
                <c:pt idx="2673">
                  <c:v>66.481838999999994</c:v>
                </c:pt>
                <c:pt idx="2674">
                  <c:v>66.496443999999997</c:v>
                </c:pt>
                <c:pt idx="2675">
                  <c:v>66.500521000000006</c:v>
                </c:pt>
                <c:pt idx="2676">
                  <c:v>66.502379000000005</c:v>
                </c:pt>
                <c:pt idx="2677">
                  <c:v>66.506592999999995</c:v>
                </c:pt>
                <c:pt idx="2678">
                  <c:v>66.506933000000004</c:v>
                </c:pt>
                <c:pt idx="2679">
                  <c:v>66.494401999999994</c:v>
                </c:pt>
                <c:pt idx="2680">
                  <c:v>66.466843999999995</c:v>
                </c:pt>
                <c:pt idx="2681">
                  <c:v>66.426075999999995</c:v>
                </c:pt>
                <c:pt idx="2682">
                  <c:v>66.370436999999995</c:v>
                </c:pt>
                <c:pt idx="2683">
                  <c:v>66.298547999999997</c:v>
                </c:pt>
                <c:pt idx="2684">
                  <c:v>66.216269999999994</c:v>
                </c:pt>
                <c:pt idx="2685">
                  <c:v>66.130488999999997</c:v>
                </c:pt>
                <c:pt idx="2686">
                  <c:v>66.039195000000007</c:v>
                </c:pt>
                <c:pt idx="2687">
                  <c:v>65.936897000000002</c:v>
                </c:pt>
                <c:pt idx="2688">
                  <c:v>65.829586000000006</c:v>
                </c:pt>
                <c:pt idx="2689">
                  <c:v>65.732877999999999</c:v>
                </c:pt>
                <c:pt idx="2690">
                  <c:v>65.653812000000002</c:v>
                </c:pt>
                <c:pt idx="2691">
                  <c:v>65.582812000000004</c:v>
                </c:pt>
                <c:pt idx="2692">
                  <c:v>65.504200999999995</c:v>
                </c:pt>
                <c:pt idx="2693">
                  <c:v>65.409481</c:v>
                </c:pt>
                <c:pt idx="2694">
                  <c:v>65.303021999999999</c:v>
                </c:pt>
                <c:pt idx="2695">
                  <c:v>65.198642000000007</c:v>
                </c:pt>
                <c:pt idx="2696">
                  <c:v>65.109460999999996</c:v>
                </c:pt>
                <c:pt idx="2697">
                  <c:v>65.035391000000004</c:v>
                </c:pt>
                <c:pt idx="2698">
                  <c:v>64.960603000000006</c:v>
                </c:pt>
                <c:pt idx="2699">
                  <c:v>64.870662999999993</c:v>
                </c:pt>
                <c:pt idx="2700">
                  <c:v>64.769981000000001</c:v>
                </c:pt>
                <c:pt idx="2701">
                  <c:v>64.674835000000002</c:v>
                </c:pt>
                <c:pt idx="2702">
                  <c:v>64.592712000000006</c:v>
                </c:pt>
                <c:pt idx="2703">
                  <c:v>64.518700999999993</c:v>
                </c:pt>
                <c:pt idx="2704">
                  <c:v>64.448184999999995</c:v>
                </c:pt>
                <c:pt idx="2705">
                  <c:v>64.378870000000006</c:v>
                </c:pt>
                <c:pt idx="2706">
                  <c:v>64.301058999999995</c:v>
                </c:pt>
                <c:pt idx="2707">
                  <c:v>64.200937999999994</c:v>
                </c:pt>
                <c:pt idx="2708">
                  <c:v>64.077038999999999</c:v>
                </c:pt>
                <c:pt idx="2709">
                  <c:v>63.942655000000002</c:v>
                </c:pt>
                <c:pt idx="2710">
                  <c:v>63.810009999999998</c:v>
                </c:pt>
                <c:pt idx="2711">
                  <c:v>63.683160000000001</c:v>
                </c:pt>
                <c:pt idx="2712">
                  <c:v>63.56765</c:v>
                </c:pt>
                <c:pt idx="2713">
                  <c:v>63.471877999999997</c:v>
                </c:pt>
                <c:pt idx="2714">
                  <c:v>63.394393999999998</c:v>
                </c:pt>
                <c:pt idx="2715">
                  <c:v>63.324654000000002</c:v>
                </c:pt>
                <c:pt idx="2716">
                  <c:v>63.259979999999999</c:v>
                </c:pt>
                <c:pt idx="2717">
                  <c:v>63.207483000000003</c:v>
                </c:pt>
                <c:pt idx="2718">
                  <c:v>63.165481</c:v>
                </c:pt>
                <c:pt idx="2719">
                  <c:v>63.117494999999998</c:v>
                </c:pt>
                <c:pt idx="2720">
                  <c:v>63.050949000000003</c:v>
                </c:pt>
                <c:pt idx="2721">
                  <c:v>62.970619999999997</c:v>
                </c:pt>
                <c:pt idx="2722">
                  <c:v>62.887269000000003</c:v>
                </c:pt>
                <c:pt idx="2723">
                  <c:v>62.803283</c:v>
                </c:pt>
                <c:pt idx="2724">
                  <c:v>62.715128</c:v>
                </c:pt>
                <c:pt idx="2725">
                  <c:v>62.619588999999998</c:v>
                </c:pt>
                <c:pt idx="2726">
                  <c:v>62.512157999999999</c:v>
                </c:pt>
                <c:pt idx="2727">
                  <c:v>62.389156999999997</c:v>
                </c:pt>
                <c:pt idx="2728">
                  <c:v>62.257935000000003</c:v>
                </c:pt>
                <c:pt idx="2729">
                  <c:v>62.136623</c:v>
                </c:pt>
                <c:pt idx="2730">
                  <c:v>62.037939999999999</c:v>
                </c:pt>
                <c:pt idx="2731">
                  <c:v>61.962294</c:v>
                </c:pt>
                <c:pt idx="2732">
                  <c:v>61.909016999999999</c:v>
                </c:pt>
                <c:pt idx="2733">
                  <c:v>61.880009000000001</c:v>
                </c:pt>
                <c:pt idx="2734">
                  <c:v>61.868175000000001</c:v>
                </c:pt>
                <c:pt idx="2735">
                  <c:v>61.857008999999998</c:v>
                </c:pt>
                <c:pt idx="2736">
                  <c:v>61.837437000000001</c:v>
                </c:pt>
                <c:pt idx="2737">
                  <c:v>61.812702000000002</c:v>
                </c:pt>
                <c:pt idx="2738">
                  <c:v>61.782294</c:v>
                </c:pt>
                <c:pt idx="2739">
                  <c:v>61.734876999999997</c:v>
                </c:pt>
                <c:pt idx="2740">
                  <c:v>61.664935999999997</c:v>
                </c:pt>
                <c:pt idx="2741">
                  <c:v>61.586750000000002</c:v>
                </c:pt>
                <c:pt idx="2742">
                  <c:v>61.523088000000001</c:v>
                </c:pt>
                <c:pt idx="2743">
                  <c:v>61.487591999999999</c:v>
                </c:pt>
                <c:pt idx="2744">
                  <c:v>61.482483999999999</c:v>
                </c:pt>
                <c:pt idx="2745">
                  <c:v>61.502248999999999</c:v>
                </c:pt>
                <c:pt idx="2746">
                  <c:v>61.535657999999998</c:v>
                </c:pt>
                <c:pt idx="2747">
                  <c:v>61.573841999999999</c:v>
                </c:pt>
                <c:pt idx="2748">
                  <c:v>61.617626000000001</c:v>
                </c:pt>
                <c:pt idx="2749">
                  <c:v>61.668308000000003</c:v>
                </c:pt>
                <c:pt idx="2750">
                  <c:v>61.713771000000001</c:v>
                </c:pt>
                <c:pt idx="2751">
                  <c:v>61.736221</c:v>
                </c:pt>
                <c:pt idx="2752">
                  <c:v>61.731949</c:v>
                </c:pt>
                <c:pt idx="2753">
                  <c:v>61.709994000000002</c:v>
                </c:pt>
                <c:pt idx="2754">
                  <c:v>61.672550999999999</c:v>
                </c:pt>
                <c:pt idx="2755">
                  <c:v>61.612856999999998</c:v>
                </c:pt>
                <c:pt idx="2756">
                  <c:v>61.534570000000002</c:v>
                </c:pt>
                <c:pt idx="2757">
                  <c:v>61.455463000000002</c:v>
                </c:pt>
                <c:pt idx="2758">
                  <c:v>61.384982999999998</c:v>
                </c:pt>
                <c:pt idx="2759">
                  <c:v>61.313318000000002</c:v>
                </c:pt>
                <c:pt idx="2760">
                  <c:v>61.229236</c:v>
                </c:pt>
                <c:pt idx="2761">
                  <c:v>61.133969</c:v>
                </c:pt>
                <c:pt idx="2762">
                  <c:v>61.031202</c:v>
                </c:pt>
                <c:pt idx="2763">
                  <c:v>60.917937000000002</c:v>
                </c:pt>
                <c:pt idx="2764">
                  <c:v>60.793312999999998</c:v>
                </c:pt>
                <c:pt idx="2765">
                  <c:v>60.663535000000003</c:v>
                </c:pt>
                <c:pt idx="2766">
                  <c:v>60.530507999999998</c:v>
                </c:pt>
                <c:pt idx="2767">
                  <c:v>60.389212000000001</c:v>
                </c:pt>
                <c:pt idx="2768">
                  <c:v>60.245294999999999</c:v>
                </c:pt>
                <c:pt idx="2769">
                  <c:v>60.122295000000001</c:v>
                </c:pt>
                <c:pt idx="2770">
                  <c:v>60.040311000000003</c:v>
                </c:pt>
                <c:pt idx="2771">
                  <c:v>59.996707000000001</c:v>
                </c:pt>
                <c:pt idx="2772">
                  <c:v>59.975715999999998</c:v>
                </c:pt>
                <c:pt idx="2773">
                  <c:v>59.967447</c:v>
                </c:pt>
                <c:pt idx="2774">
                  <c:v>59.973132</c:v>
                </c:pt>
                <c:pt idx="2775">
                  <c:v>60.002464000000003</c:v>
                </c:pt>
                <c:pt idx="2776">
                  <c:v>60.067635000000003</c:v>
                </c:pt>
                <c:pt idx="2777">
                  <c:v>60.166747000000001</c:v>
                </c:pt>
                <c:pt idx="2778">
                  <c:v>60.271760999999998</c:v>
                </c:pt>
                <c:pt idx="2779">
                  <c:v>60.348699000000003</c:v>
                </c:pt>
                <c:pt idx="2780">
                  <c:v>60.394348000000001</c:v>
                </c:pt>
                <c:pt idx="2781">
                  <c:v>60.442301999999998</c:v>
                </c:pt>
                <c:pt idx="2782">
                  <c:v>60.530258000000003</c:v>
                </c:pt>
                <c:pt idx="2783">
                  <c:v>60.671163999999997</c:v>
                </c:pt>
                <c:pt idx="2784">
                  <c:v>60.854869999999998</c:v>
                </c:pt>
                <c:pt idx="2785">
                  <c:v>61.059356999999999</c:v>
                </c:pt>
                <c:pt idx="2786">
                  <c:v>61.255750999999997</c:v>
                </c:pt>
                <c:pt idx="2787">
                  <c:v>61.418207000000002</c:v>
                </c:pt>
                <c:pt idx="2788">
                  <c:v>61.536332999999999</c:v>
                </c:pt>
                <c:pt idx="2789">
                  <c:v>61.61139</c:v>
                </c:pt>
                <c:pt idx="2790">
                  <c:v>61.641829000000001</c:v>
                </c:pt>
                <c:pt idx="2791">
                  <c:v>61.624191000000003</c:v>
                </c:pt>
                <c:pt idx="2792">
                  <c:v>61.568119000000003</c:v>
                </c:pt>
                <c:pt idx="2793">
                  <c:v>61.497562000000002</c:v>
                </c:pt>
                <c:pt idx="2794">
                  <c:v>61.433740999999998</c:v>
                </c:pt>
                <c:pt idx="2795">
                  <c:v>61.386752000000001</c:v>
                </c:pt>
                <c:pt idx="2796">
                  <c:v>61.363954999999997</c:v>
                </c:pt>
                <c:pt idx="2797">
                  <c:v>61.370990999999997</c:v>
                </c:pt>
                <c:pt idx="2798">
                  <c:v>61.400868000000003</c:v>
                </c:pt>
                <c:pt idx="2799">
                  <c:v>61.43797</c:v>
                </c:pt>
                <c:pt idx="2800">
                  <c:v>61.478318999999999</c:v>
                </c:pt>
                <c:pt idx="2801">
                  <c:v>61.532604999999997</c:v>
                </c:pt>
                <c:pt idx="2802">
                  <c:v>61.605339000000001</c:v>
                </c:pt>
                <c:pt idx="2803">
                  <c:v>61.685327000000001</c:v>
                </c:pt>
                <c:pt idx="2804">
                  <c:v>61.762365000000003</c:v>
                </c:pt>
                <c:pt idx="2805">
                  <c:v>61.840325</c:v>
                </c:pt>
                <c:pt idx="2806">
                  <c:v>61.927466000000003</c:v>
                </c:pt>
                <c:pt idx="2807">
                  <c:v>62.024014000000001</c:v>
                </c:pt>
                <c:pt idx="2808">
                  <c:v>62.124979000000003</c:v>
                </c:pt>
                <c:pt idx="2809">
                  <c:v>62.227504000000003</c:v>
                </c:pt>
                <c:pt idx="2810">
                  <c:v>62.331494999999997</c:v>
                </c:pt>
                <c:pt idx="2811">
                  <c:v>62.438766999999999</c:v>
                </c:pt>
                <c:pt idx="2812">
                  <c:v>62.552328000000003</c:v>
                </c:pt>
                <c:pt idx="2813">
                  <c:v>62.670197000000002</c:v>
                </c:pt>
                <c:pt idx="2814">
                  <c:v>62.781084</c:v>
                </c:pt>
                <c:pt idx="2815">
                  <c:v>62.874479999999998</c:v>
                </c:pt>
                <c:pt idx="2816">
                  <c:v>62.954272000000003</c:v>
                </c:pt>
                <c:pt idx="2817">
                  <c:v>63.035020000000003</c:v>
                </c:pt>
                <c:pt idx="2818">
                  <c:v>63.126553000000001</c:v>
                </c:pt>
                <c:pt idx="2819">
                  <c:v>63.228976000000003</c:v>
                </c:pt>
                <c:pt idx="2820">
                  <c:v>63.338788000000001</c:v>
                </c:pt>
                <c:pt idx="2821">
                  <c:v>63.449697</c:v>
                </c:pt>
                <c:pt idx="2822">
                  <c:v>63.549930000000003</c:v>
                </c:pt>
                <c:pt idx="2823">
                  <c:v>63.629736999999999</c:v>
                </c:pt>
                <c:pt idx="2824">
                  <c:v>63.690855999999997</c:v>
                </c:pt>
                <c:pt idx="2825">
                  <c:v>63.739952000000002</c:v>
                </c:pt>
                <c:pt idx="2826">
                  <c:v>63.775748</c:v>
                </c:pt>
                <c:pt idx="2827">
                  <c:v>63.793922000000002</c:v>
                </c:pt>
                <c:pt idx="2828">
                  <c:v>63.803804</c:v>
                </c:pt>
                <c:pt idx="2829">
                  <c:v>63.827826000000002</c:v>
                </c:pt>
                <c:pt idx="2830">
                  <c:v>63.881332</c:v>
                </c:pt>
                <c:pt idx="2831">
                  <c:v>63.961050999999998</c:v>
                </c:pt>
                <c:pt idx="2832">
                  <c:v>64.054468</c:v>
                </c:pt>
                <c:pt idx="2833">
                  <c:v>64.151071000000002</c:v>
                </c:pt>
                <c:pt idx="2834">
                  <c:v>64.242704000000003</c:v>
                </c:pt>
                <c:pt idx="2835">
                  <c:v>64.322950000000006</c:v>
                </c:pt>
                <c:pt idx="2836">
                  <c:v>64.391108000000003</c:v>
                </c:pt>
                <c:pt idx="2837">
                  <c:v>64.451881999999998</c:v>
                </c:pt>
                <c:pt idx="2838">
                  <c:v>64.508514000000005</c:v>
                </c:pt>
                <c:pt idx="2839">
                  <c:v>64.558644999999999</c:v>
                </c:pt>
                <c:pt idx="2840">
                  <c:v>64.595748</c:v>
                </c:pt>
                <c:pt idx="2841">
                  <c:v>64.611452999999997</c:v>
                </c:pt>
                <c:pt idx="2842">
                  <c:v>64.600626000000005</c:v>
                </c:pt>
                <c:pt idx="2843">
                  <c:v>64.570023000000006</c:v>
                </c:pt>
                <c:pt idx="2844">
                  <c:v>64.537762000000001</c:v>
                </c:pt>
                <c:pt idx="2845">
                  <c:v>64.516730999999993</c:v>
                </c:pt>
                <c:pt idx="2846">
                  <c:v>64.501648000000003</c:v>
                </c:pt>
                <c:pt idx="2847">
                  <c:v>64.480624000000006</c:v>
                </c:pt>
                <c:pt idx="2848">
                  <c:v>64.455404999999999</c:v>
                </c:pt>
                <c:pt idx="2849">
                  <c:v>64.439216000000002</c:v>
                </c:pt>
                <c:pt idx="2850">
                  <c:v>64.437610000000006</c:v>
                </c:pt>
                <c:pt idx="2851">
                  <c:v>64.444767999999996</c:v>
                </c:pt>
                <c:pt idx="2852">
                  <c:v>64.458679000000004</c:v>
                </c:pt>
                <c:pt idx="2853">
                  <c:v>64.486607000000006</c:v>
                </c:pt>
                <c:pt idx="2854">
                  <c:v>64.533293999999998</c:v>
                </c:pt>
                <c:pt idx="2855">
                  <c:v>64.595123000000001</c:v>
                </c:pt>
                <c:pt idx="2856">
                  <c:v>64.667562000000004</c:v>
                </c:pt>
                <c:pt idx="2857">
                  <c:v>64.746858000000003</c:v>
                </c:pt>
                <c:pt idx="2858">
                  <c:v>64.822855000000004</c:v>
                </c:pt>
                <c:pt idx="2859">
                  <c:v>64.883577000000002</c:v>
                </c:pt>
                <c:pt idx="2860">
                  <c:v>64.932481999999993</c:v>
                </c:pt>
                <c:pt idx="2861">
                  <c:v>64.991131999999993</c:v>
                </c:pt>
                <c:pt idx="2862">
                  <c:v>65.077538000000004</c:v>
                </c:pt>
                <c:pt idx="2863">
                  <c:v>65.186907000000005</c:v>
                </c:pt>
                <c:pt idx="2864">
                  <c:v>65.297645000000003</c:v>
                </c:pt>
                <c:pt idx="2865">
                  <c:v>65.391103999999999</c:v>
                </c:pt>
                <c:pt idx="2866">
                  <c:v>65.462909999999994</c:v>
                </c:pt>
                <c:pt idx="2867">
                  <c:v>65.519919999999999</c:v>
                </c:pt>
                <c:pt idx="2868">
                  <c:v>65.569659000000001</c:v>
                </c:pt>
                <c:pt idx="2869">
                  <c:v>65.611063999999999</c:v>
                </c:pt>
                <c:pt idx="2870">
                  <c:v>65.634449000000004</c:v>
                </c:pt>
                <c:pt idx="2871">
                  <c:v>65.632009999999994</c:v>
                </c:pt>
                <c:pt idx="2872">
                  <c:v>65.607398000000003</c:v>
                </c:pt>
                <c:pt idx="2873">
                  <c:v>65.572974000000002</c:v>
                </c:pt>
                <c:pt idx="2874">
                  <c:v>65.539088000000007</c:v>
                </c:pt>
                <c:pt idx="2875">
                  <c:v>65.508137000000005</c:v>
                </c:pt>
                <c:pt idx="2876">
                  <c:v>65.476359000000002</c:v>
                </c:pt>
                <c:pt idx="2877">
                  <c:v>65.437985999999995</c:v>
                </c:pt>
                <c:pt idx="2878">
                  <c:v>65.392221000000006</c:v>
                </c:pt>
                <c:pt idx="2879">
                  <c:v>65.351954000000006</c:v>
                </c:pt>
                <c:pt idx="2880">
                  <c:v>65.339641999999998</c:v>
                </c:pt>
                <c:pt idx="2881">
                  <c:v>65.363876000000005</c:v>
                </c:pt>
                <c:pt idx="2882">
                  <c:v>65.402755999999997</c:v>
                </c:pt>
                <c:pt idx="2883">
                  <c:v>65.423140000000004</c:v>
                </c:pt>
                <c:pt idx="2884">
                  <c:v>65.416421999999997</c:v>
                </c:pt>
                <c:pt idx="2885">
                  <c:v>65.404674</c:v>
                </c:pt>
                <c:pt idx="2886">
                  <c:v>65.411794</c:v>
                </c:pt>
                <c:pt idx="2887">
                  <c:v>65.440180999999995</c:v>
                </c:pt>
                <c:pt idx="2888">
                  <c:v>65.478294000000005</c:v>
                </c:pt>
                <c:pt idx="2889">
                  <c:v>65.517792999999998</c:v>
                </c:pt>
                <c:pt idx="2890">
                  <c:v>65.554849000000004</c:v>
                </c:pt>
                <c:pt idx="2891">
                  <c:v>65.580765</c:v>
                </c:pt>
                <c:pt idx="2892">
                  <c:v>65.580318000000005</c:v>
                </c:pt>
                <c:pt idx="2893">
                  <c:v>65.542766</c:v>
                </c:pt>
                <c:pt idx="2894">
                  <c:v>65.476101</c:v>
                </c:pt>
                <c:pt idx="2895">
                  <c:v>65.408861000000002</c:v>
                </c:pt>
                <c:pt idx="2896">
                  <c:v>65.370448999999994</c:v>
                </c:pt>
                <c:pt idx="2897">
                  <c:v>65.364081999999996</c:v>
                </c:pt>
                <c:pt idx="2898">
                  <c:v>65.362665000000007</c:v>
                </c:pt>
                <c:pt idx="2899">
                  <c:v>65.337214000000003</c:v>
                </c:pt>
                <c:pt idx="2900">
                  <c:v>65.285539999999997</c:v>
                </c:pt>
                <c:pt idx="2901">
                  <c:v>65.227743000000004</c:v>
                </c:pt>
                <c:pt idx="2902">
                  <c:v>65.184685000000002</c:v>
                </c:pt>
                <c:pt idx="2903">
                  <c:v>65.172265999999993</c:v>
                </c:pt>
                <c:pt idx="2904">
                  <c:v>65.205898000000005</c:v>
                </c:pt>
                <c:pt idx="2905">
                  <c:v>65.288850999999994</c:v>
                </c:pt>
                <c:pt idx="2906">
                  <c:v>65.397475999999997</c:v>
                </c:pt>
                <c:pt idx="2907">
                  <c:v>65.497297000000003</c:v>
                </c:pt>
                <c:pt idx="2908">
                  <c:v>65.574636999999996</c:v>
                </c:pt>
                <c:pt idx="2909">
                  <c:v>65.641441</c:v>
                </c:pt>
                <c:pt idx="2910">
                  <c:v>65.714376000000001</c:v>
                </c:pt>
                <c:pt idx="2911">
                  <c:v>65.799363999999997</c:v>
                </c:pt>
                <c:pt idx="2912">
                  <c:v>65.889439999999993</c:v>
                </c:pt>
                <c:pt idx="2913">
                  <c:v>65.967578000000003</c:v>
                </c:pt>
                <c:pt idx="2914">
                  <c:v>66.019340999999997</c:v>
                </c:pt>
                <c:pt idx="2915">
                  <c:v>66.051227999999995</c:v>
                </c:pt>
                <c:pt idx="2916">
                  <c:v>66.087997000000001</c:v>
                </c:pt>
                <c:pt idx="2917">
                  <c:v>66.143732</c:v>
                </c:pt>
                <c:pt idx="2918">
                  <c:v>66.204564000000005</c:v>
                </c:pt>
                <c:pt idx="2919">
                  <c:v>66.250134000000003</c:v>
                </c:pt>
                <c:pt idx="2920">
                  <c:v>66.281542999999999</c:v>
                </c:pt>
                <c:pt idx="2921">
                  <c:v>66.313782000000003</c:v>
                </c:pt>
                <c:pt idx="2922">
                  <c:v>66.350048000000001</c:v>
                </c:pt>
                <c:pt idx="2923">
                  <c:v>66.381842000000006</c:v>
                </c:pt>
                <c:pt idx="2924">
                  <c:v>66.409249000000003</c:v>
                </c:pt>
                <c:pt idx="2925">
                  <c:v>66.441637999999998</c:v>
                </c:pt>
                <c:pt idx="2926">
                  <c:v>66.479572000000005</c:v>
                </c:pt>
                <c:pt idx="2927">
                  <c:v>66.513906000000006</c:v>
                </c:pt>
                <c:pt idx="2928">
                  <c:v>66.543498999999997</c:v>
                </c:pt>
                <c:pt idx="2929">
                  <c:v>66.577399</c:v>
                </c:pt>
                <c:pt idx="2930">
                  <c:v>66.617581999999999</c:v>
                </c:pt>
                <c:pt idx="2931">
                  <c:v>66.655218000000005</c:v>
                </c:pt>
                <c:pt idx="2932">
                  <c:v>66.688137999999995</c:v>
                </c:pt>
                <c:pt idx="2933">
                  <c:v>66.728229999999996</c:v>
                </c:pt>
                <c:pt idx="2934">
                  <c:v>66.785169999999994</c:v>
                </c:pt>
                <c:pt idx="2935">
                  <c:v>66.852050000000006</c:v>
                </c:pt>
                <c:pt idx="2936">
                  <c:v>66.911631999999997</c:v>
                </c:pt>
                <c:pt idx="2937">
                  <c:v>66.950002999999995</c:v>
                </c:pt>
                <c:pt idx="2938">
                  <c:v>66.963014000000001</c:v>
                </c:pt>
                <c:pt idx="2939">
                  <c:v>66.957567999999995</c:v>
                </c:pt>
                <c:pt idx="2940">
                  <c:v>66.949363000000005</c:v>
                </c:pt>
                <c:pt idx="2941">
                  <c:v>66.953469999999996</c:v>
                </c:pt>
                <c:pt idx="2942">
                  <c:v>66.975228000000001</c:v>
                </c:pt>
                <c:pt idx="2943">
                  <c:v>67.014635999999996</c:v>
                </c:pt>
                <c:pt idx="2944">
                  <c:v>67.076007000000004</c:v>
                </c:pt>
                <c:pt idx="2945">
                  <c:v>67.162262999999996</c:v>
                </c:pt>
                <c:pt idx="2946">
                  <c:v>67.259276</c:v>
                </c:pt>
                <c:pt idx="2947">
                  <c:v>67.338255000000004</c:v>
                </c:pt>
                <c:pt idx="2948">
                  <c:v>67.380640999999997</c:v>
                </c:pt>
                <c:pt idx="2949">
                  <c:v>67.396086999999994</c:v>
                </c:pt>
                <c:pt idx="2950">
                  <c:v>67.411893000000006</c:v>
                </c:pt>
                <c:pt idx="2951">
                  <c:v>67.448159000000004</c:v>
                </c:pt>
                <c:pt idx="2952">
                  <c:v>67.504687000000004</c:v>
                </c:pt>
                <c:pt idx="2953">
                  <c:v>67.564819999999997</c:v>
                </c:pt>
                <c:pt idx="2954">
                  <c:v>67.609979999999993</c:v>
                </c:pt>
                <c:pt idx="2955">
                  <c:v>67.636930000000007</c:v>
                </c:pt>
                <c:pt idx="2956">
                  <c:v>67.661281000000002</c:v>
                </c:pt>
                <c:pt idx="2957">
                  <c:v>67.699777999999995</c:v>
                </c:pt>
                <c:pt idx="2958">
                  <c:v>67.751171999999997</c:v>
                </c:pt>
                <c:pt idx="2959">
                  <c:v>67.800917999999996</c:v>
                </c:pt>
                <c:pt idx="2960">
                  <c:v>67.841005999999993</c:v>
                </c:pt>
                <c:pt idx="2961">
                  <c:v>67.873671999999999</c:v>
                </c:pt>
                <c:pt idx="2962">
                  <c:v>67.896863999999994</c:v>
                </c:pt>
                <c:pt idx="2963">
                  <c:v>67.900486000000001</c:v>
                </c:pt>
                <c:pt idx="2964">
                  <c:v>67.882240999999993</c:v>
                </c:pt>
                <c:pt idx="2965">
                  <c:v>67.856252999999995</c:v>
                </c:pt>
                <c:pt idx="2966">
                  <c:v>67.838572999999997</c:v>
                </c:pt>
                <c:pt idx="2967">
                  <c:v>67.831988999999993</c:v>
                </c:pt>
                <c:pt idx="2968">
                  <c:v>67.832666000000003</c:v>
                </c:pt>
                <c:pt idx="2969">
                  <c:v>67.844506999999993</c:v>
                </c:pt>
                <c:pt idx="2970">
                  <c:v>67.876598000000001</c:v>
                </c:pt>
                <c:pt idx="2971">
                  <c:v>67.928179999999998</c:v>
                </c:pt>
                <c:pt idx="2972">
                  <c:v>67.983994999999993</c:v>
                </c:pt>
                <c:pt idx="2973">
                  <c:v>68.026588000000004</c:v>
                </c:pt>
                <c:pt idx="2974">
                  <c:v>68.051351999999994</c:v>
                </c:pt>
                <c:pt idx="2975">
                  <c:v>68.069032000000007</c:v>
                </c:pt>
                <c:pt idx="2976">
                  <c:v>68.093935999999999</c:v>
                </c:pt>
                <c:pt idx="2977">
                  <c:v>68.130106999999995</c:v>
                </c:pt>
                <c:pt idx="2978">
                  <c:v>68.170090999999999</c:v>
                </c:pt>
                <c:pt idx="2979">
                  <c:v>68.206622999999993</c:v>
                </c:pt>
                <c:pt idx="2980">
                  <c:v>68.239789000000002</c:v>
                </c:pt>
                <c:pt idx="2981">
                  <c:v>68.269034000000005</c:v>
                </c:pt>
                <c:pt idx="2982">
                  <c:v>68.285444999999996</c:v>
                </c:pt>
                <c:pt idx="2983">
                  <c:v>68.282205000000005</c:v>
                </c:pt>
                <c:pt idx="2984">
                  <c:v>68.270246999999998</c:v>
                </c:pt>
                <c:pt idx="2985">
                  <c:v>68.271907999999996</c:v>
                </c:pt>
                <c:pt idx="2986">
                  <c:v>68.296342999999993</c:v>
                </c:pt>
                <c:pt idx="2987">
                  <c:v>68.330423999999994</c:v>
                </c:pt>
                <c:pt idx="2988">
                  <c:v>68.357223000000005</c:v>
                </c:pt>
                <c:pt idx="2989">
                  <c:v>68.373688999999999</c:v>
                </c:pt>
                <c:pt idx="2990">
                  <c:v>68.385158000000004</c:v>
                </c:pt>
                <c:pt idx="2991">
                  <c:v>68.392486000000005</c:v>
                </c:pt>
                <c:pt idx="2992">
                  <c:v>68.394384000000002</c:v>
                </c:pt>
                <c:pt idx="2993">
                  <c:v>68.397841999999997</c:v>
                </c:pt>
                <c:pt idx="2994">
                  <c:v>68.416162</c:v>
                </c:pt>
                <c:pt idx="2995">
                  <c:v>68.455899000000002</c:v>
                </c:pt>
                <c:pt idx="2996">
                  <c:v>68.509867</c:v>
                </c:pt>
                <c:pt idx="2997">
                  <c:v>68.560580999999999</c:v>
                </c:pt>
                <c:pt idx="2998">
                  <c:v>68.587351999999996</c:v>
                </c:pt>
                <c:pt idx="2999">
                  <c:v>68.576025999999999</c:v>
                </c:pt>
                <c:pt idx="3000">
                  <c:v>68.530370000000005</c:v>
                </c:pt>
                <c:pt idx="3001">
                  <c:v>68.474063000000001</c:v>
                </c:pt>
                <c:pt idx="3002">
                  <c:v>68.434950000000001</c:v>
                </c:pt>
                <c:pt idx="3003">
                  <c:v>68.424679999999995</c:v>
                </c:pt>
                <c:pt idx="3004">
                  <c:v>68.435001999999997</c:v>
                </c:pt>
                <c:pt idx="3005">
                  <c:v>68.449549000000005</c:v>
                </c:pt>
                <c:pt idx="3006">
                  <c:v>68.453795</c:v>
                </c:pt>
                <c:pt idx="3007">
                  <c:v>68.438665999999998</c:v>
                </c:pt>
                <c:pt idx="3008">
                  <c:v>68.405389</c:v>
                </c:pt>
                <c:pt idx="3009">
                  <c:v>68.368688000000006</c:v>
                </c:pt>
                <c:pt idx="3010">
                  <c:v>68.346939000000006</c:v>
                </c:pt>
                <c:pt idx="3011">
                  <c:v>68.345197999999996</c:v>
                </c:pt>
                <c:pt idx="3012">
                  <c:v>68.352441999999996</c:v>
                </c:pt>
                <c:pt idx="3013">
                  <c:v>68.355971999999994</c:v>
                </c:pt>
                <c:pt idx="3014">
                  <c:v>68.351737999999997</c:v>
                </c:pt>
                <c:pt idx="3015">
                  <c:v>68.338797999999997</c:v>
                </c:pt>
                <c:pt idx="3016">
                  <c:v>68.312111999999999</c:v>
                </c:pt>
                <c:pt idx="3017">
                  <c:v>68.267268999999999</c:v>
                </c:pt>
                <c:pt idx="3018">
                  <c:v>68.207663999999994</c:v>
                </c:pt>
                <c:pt idx="3019">
                  <c:v>68.141658000000007</c:v>
                </c:pt>
                <c:pt idx="3020">
                  <c:v>68.077222000000006</c:v>
                </c:pt>
                <c:pt idx="3021">
                  <c:v>68.024191999999999</c:v>
                </c:pt>
                <c:pt idx="3022">
                  <c:v>67.994506999999999</c:v>
                </c:pt>
                <c:pt idx="3023">
                  <c:v>67.989990000000006</c:v>
                </c:pt>
                <c:pt idx="3024">
                  <c:v>67.992176999999998</c:v>
                </c:pt>
                <c:pt idx="3025">
                  <c:v>67.974830999999995</c:v>
                </c:pt>
                <c:pt idx="3026">
                  <c:v>67.929728999999995</c:v>
                </c:pt>
                <c:pt idx="3027">
                  <c:v>67.873694999999998</c:v>
                </c:pt>
                <c:pt idx="3028">
                  <c:v>67.828294999999997</c:v>
                </c:pt>
                <c:pt idx="3029">
                  <c:v>67.799756000000002</c:v>
                </c:pt>
                <c:pt idx="3030">
                  <c:v>67.781115</c:v>
                </c:pt>
                <c:pt idx="3031">
                  <c:v>67.765336000000005</c:v>
                </c:pt>
                <c:pt idx="3032">
                  <c:v>67.748361000000003</c:v>
                </c:pt>
                <c:pt idx="3033">
                  <c:v>67.724198999999999</c:v>
                </c:pt>
                <c:pt idx="3034">
                  <c:v>67.688039000000003</c:v>
                </c:pt>
                <c:pt idx="3035">
                  <c:v>67.645733000000007</c:v>
                </c:pt>
                <c:pt idx="3036">
                  <c:v>67.612341000000001</c:v>
                </c:pt>
                <c:pt idx="3037">
                  <c:v>67.597147000000007</c:v>
                </c:pt>
                <c:pt idx="3038">
                  <c:v>67.594116999999997</c:v>
                </c:pt>
                <c:pt idx="3039">
                  <c:v>67.590728999999996</c:v>
                </c:pt>
                <c:pt idx="3040">
                  <c:v>67.582909000000001</c:v>
                </c:pt>
                <c:pt idx="3041">
                  <c:v>67.576649000000003</c:v>
                </c:pt>
                <c:pt idx="3042">
                  <c:v>67.576204000000004</c:v>
                </c:pt>
                <c:pt idx="3043">
                  <c:v>67.575160999999994</c:v>
                </c:pt>
                <c:pt idx="3044">
                  <c:v>67.560665999999998</c:v>
                </c:pt>
                <c:pt idx="3045">
                  <c:v>67.525210000000001</c:v>
                </c:pt>
                <c:pt idx="3046">
                  <c:v>67.473995000000002</c:v>
                </c:pt>
                <c:pt idx="3047">
                  <c:v>67.421285999999995</c:v>
                </c:pt>
                <c:pt idx="3048">
                  <c:v>67.379874999999998</c:v>
                </c:pt>
                <c:pt idx="3049">
                  <c:v>67.353646999999995</c:v>
                </c:pt>
                <c:pt idx="3050">
                  <c:v>67.338324999999998</c:v>
                </c:pt>
                <c:pt idx="3051">
                  <c:v>67.326667999999998</c:v>
                </c:pt>
                <c:pt idx="3052">
                  <c:v>67.311949999999996</c:v>
                </c:pt>
                <c:pt idx="3053">
                  <c:v>67.289901999999998</c:v>
                </c:pt>
                <c:pt idx="3054">
                  <c:v>67.262440999999995</c:v>
                </c:pt>
                <c:pt idx="3055">
                  <c:v>67.239804000000007</c:v>
                </c:pt>
                <c:pt idx="3056">
                  <c:v>67.234624999999994</c:v>
                </c:pt>
                <c:pt idx="3057">
                  <c:v>67.251295999999996</c:v>
                </c:pt>
                <c:pt idx="3058">
                  <c:v>67.282319999999999</c:v>
                </c:pt>
                <c:pt idx="3059">
                  <c:v>67.315197999999995</c:v>
                </c:pt>
                <c:pt idx="3060">
                  <c:v>67.340355000000002</c:v>
                </c:pt>
                <c:pt idx="3061">
                  <c:v>67.353110000000001</c:v>
                </c:pt>
                <c:pt idx="3062">
                  <c:v>67.353620000000006</c:v>
                </c:pt>
                <c:pt idx="3063">
                  <c:v>67.347763999999998</c:v>
                </c:pt>
                <c:pt idx="3064">
                  <c:v>67.344880000000003</c:v>
                </c:pt>
                <c:pt idx="3065">
                  <c:v>67.352316999999999</c:v>
                </c:pt>
                <c:pt idx="3066">
                  <c:v>67.373682000000002</c:v>
                </c:pt>
                <c:pt idx="3067">
                  <c:v>67.412003999999996</c:v>
                </c:pt>
                <c:pt idx="3068">
                  <c:v>67.469662999999997</c:v>
                </c:pt>
                <c:pt idx="3069">
                  <c:v>67.542687000000001</c:v>
                </c:pt>
                <c:pt idx="3070">
                  <c:v>67.619319000000004</c:v>
                </c:pt>
                <c:pt idx="3071">
                  <c:v>67.688090000000003</c:v>
                </c:pt>
                <c:pt idx="3072">
                  <c:v>67.745495000000005</c:v>
                </c:pt>
                <c:pt idx="3073">
                  <c:v>67.794920000000005</c:v>
                </c:pt>
                <c:pt idx="3074">
                  <c:v>67.842054000000005</c:v>
                </c:pt>
                <c:pt idx="3075">
                  <c:v>67.892972</c:v>
                </c:pt>
                <c:pt idx="3076">
                  <c:v>67.952712000000005</c:v>
                </c:pt>
                <c:pt idx="3077">
                  <c:v>68.022221999999999</c:v>
                </c:pt>
                <c:pt idx="3078">
                  <c:v>68.097352000000001</c:v>
                </c:pt>
                <c:pt idx="3079">
                  <c:v>68.171075000000002</c:v>
                </c:pt>
                <c:pt idx="3080">
                  <c:v>68.235277999999994</c:v>
                </c:pt>
                <c:pt idx="3081">
                  <c:v>68.283120999999994</c:v>
                </c:pt>
                <c:pt idx="3082">
                  <c:v>68.315230999999997</c:v>
                </c:pt>
                <c:pt idx="3083">
                  <c:v>68.342785000000006</c:v>
                </c:pt>
                <c:pt idx="3084">
                  <c:v>68.379103000000001</c:v>
                </c:pt>
                <c:pt idx="3085">
                  <c:v>68.428342999999998</c:v>
                </c:pt>
                <c:pt idx="3086">
                  <c:v>68.486643999999998</c:v>
                </c:pt>
                <c:pt idx="3087">
                  <c:v>68.552334999999999</c:v>
                </c:pt>
                <c:pt idx="3088">
                  <c:v>68.628606000000005</c:v>
                </c:pt>
                <c:pt idx="3089">
                  <c:v>68.717850999999996</c:v>
                </c:pt>
                <c:pt idx="3090">
                  <c:v>68.820831999999996</c:v>
                </c:pt>
                <c:pt idx="3091">
                  <c:v>68.93871</c:v>
                </c:pt>
                <c:pt idx="3092">
                  <c:v>69.065100000000001</c:v>
                </c:pt>
                <c:pt idx="3093">
                  <c:v>69.177683000000002</c:v>
                </c:pt>
                <c:pt idx="3094">
                  <c:v>69.252420999999998</c:v>
                </c:pt>
                <c:pt idx="3095">
                  <c:v>69.290139999999994</c:v>
                </c:pt>
                <c:pt idx="3096">
                  <c:v>69.317890000000006</c:v>
                </c:pt>
                <c:pt idx="3097">
                  <c:v>69.360992999999993</c:v>
                </c:pt>
                <c:pt idx="3098">
                  <c:v>69.423112000000003</c:v>
                </c:pt>
                <c:pt idx="3099">
                  <c:v>69.493448000000001</c:v>
                </c:pt>
                <c:pt idx="3100">
                  <c:v>69.558909</c:v>
                </c:pt>
                <c:pt idx="3101">
                  <c:v>69.604975999999994</c:v>
                </c:pt>
                <c:pt idx="3102">
                  <c:v>69.620823999999999</c:v>
                </c:pt>
                <c:pt idx="3103">
                  <c:v>69.613797000000005</c:v>
                </c:pt>
                <c:pt idx="3104">
                  <c:v>69.608673999999993</c:v>
                </c:pt>
                <c:pt idx="3105">
                  <c:v>69.623587999999998</c:v>
                </c:pt>
                <c:pt idx="3106">
                  <c:v>69.653745999999998</c:v>
                </c:pt>
                <c:pt idx="3107">
                  <c:v>69.685277999999997</c:v>
                </c:pt>
                <c:pt idx="3108">
                  <c:v>69.715477000000007</c:v>
                </c:pt>
                <c:pt idx="3109">
                  <c:v>69.750527000000005</c:v>
                </c:pt>
                <c:pt idx="3110">
                  <c:v>69.792220999999998</c:v>
                </c:pt>
                <c:pt idx="3111">
                  <c:v>69.838104999999999</c:v>
                </c:pt>
                <c:pt idx="3112">
                  <c:v>69.889825000000002</c:v>
                </c:pt>
                <c:pt idx="3113">
                  <c:v>69.951168999999993</c:v>
                </c:pt>
                <c:pt idx="3114">
                  <c:v>70.019761000000003</c:v>
                </c:pt>
                <c:pt idx="3115">
                  <c:v>70.087706999999995</c:v>
                </c:pt>
                <c:pt idx="3116">
                  <c:v>70.148914000000005</c:v>
                </c:pt>
                <c:pt idx="3117">
                  <c:v>70.202558999999994</c:v>
                </c:pt>
                <c:pt idx="3118">
                  <c:v>70.253366999999997</c:v>
                </c:pt>
                <c:pt idx="3119">
                  <c:v>70.309886000000006</c:v>
                </c:pt>
                <c:pt idx="3120">
                  <c:v>70.375448000000006</c:v>
                </c:pt>
                <c:pt idx="3121">
                  <c:v>70.439655999999999</c:v>
                </c:pt>
                <c:pt idx="3122">
                  <c:v>70.490170000000006</c:v>
                </c:pt>
                <c:pt idx="3123">
                  <c:v>70.536404000000005</c:v>
                </c:pt>
                <c:pt idx="3124">
                  <c:v>70.607237999999995</c:v>
                </c:pt>
                <c:pt idx="3125">
                  <c:v>70.717487000000006</c:v>
                </c:pt>
                <c:pt idx="3126">
                  <c:v>70.848633000000007</c:v>
                </c:pt>
                <c:pt idx="3127">
                  <c:v>70.971402999999995</c:v>
                </c:pt>
                <c:pt idx="3128">
                  <c:v>71.076113000000007</c:v>
                </c:pt>
                <c:pt idx="3129">
                  <c:v>71.172842000000003</c:v>
                </c:pt>
                <c:pt idx="3130">
                  <c:v>71.274674000000005</c:v>
                </c:pt>
                <c:pt idx="3131">
                  <c:v>71.389396000000005</c:v>
                </c:pt>
                <c:pt idx="3132">
                  <c:v>71.514616000000004</c:v>
                </c:pt>
                <c:pt idx="3133">
                  <c:v>71.631474999999995</c:v>
                </c:pt>
                <c:pt idx="3134">
                  <c:v>71.716080000000005</c:v>
                </c:pt>
                <c:pt idx="3135">
                  <c:v>71.767698999999993</c:v>
                </c:pt>
                <c:pt idx="3136">
                  <c:v>71.813817</c:v>
                </c:pt>
                <c:pt idx="3137">
                  <c:v>71.878067999999999</c:v>
                </c:pt>
                <c:pt idx="3138">
                  <c:v>71.956715000000003</c:v>
                </c:pt>
                <c:pt idx="3139">
                  <c:v>72.038246000000001</c:v>
                </c:pt>
                <c:pt idx="3140">
                  <c:v>72.129495000000006</c:v>
                </c:pt>
                <c:pt idx="3141">
                  <c:v>72.241686999999999</c:v>
                </c:pt>
                <c:pt idx="3142">
                  <c:v>72.362093000000002</c:v>
                </c:pt>
                <c:pt idx="3143">
                  <c:v>72.464945999999998</c:v>
                </c:pt>
                <c:pt idx="3144">
                  <c:v>72.547300000000007</c:v>
                </c:pt>
                <c:pt idx="3145">
                  <c:v>72.630251000000001</c:v>
                </c:pt>
                <c:pt idx="3146">
                  <c:v>72.722334000000004</c:v>
                </c:pt>
                <c:pt idx="3147">
                  <c:v>72.805014999999997</c:v>
                </c:pt>
                <c:pt idx="3148">
                  <c:v>72.864564999999999</c:v>
                </c:pt>
                <c:pt idx="3149">
                  <c:v>72.920182999999994</c:v>
                </c:pt>
                <c:pt idx="3150">
                  <c:v>73.004187999999999</c:v>
                </c:pt>
                <c:pt idx="3151">
                  <c:v>73.121252999999996</c:v>
                </c:pt>
                <c:pt idx="3152">
                  <c:v>73.241151000000002</c:v>
                </c:pt>
                <c:pt idx="3153">
                  <c:v>73.331438000000006</c:v>
                </c:pt>
                <c:pt idx="3154">
                  <c:v>73.389235999999997</c:v>
                </c:pt>
                <c:pt idx="3155">
                  <c:v>73.438598999999996</c:v>
                </c:pt>
                <c:pt idx="3156">
                  <c:v>73.502179999999996</c:v>
                </c:pt>
                <c:pt idx="3157">
                  <c:v>73.581348000000006</c:v>
                </c:pt>
                <c:pt idx="3158">
                  <c:v>73.662814999999995</c:v>
                </c:pt>
                <c:pt idx="3159">
                  <c:v>73.737921</c:v>
                </c:pt>
                <c:pt idx="3160">
                  <c:v>73.809710999999993</c:v>
                </c:pt>
                <c:pt idx="3161">
                  <c:v>73.884478999999999</c:v>
                </c:pt>
                <c:pt idx="3162">
                  <c:v>73.965311999999997</c:v>
                </c:pt>
                <c:pt idx="3163">
                  <c:v>74.054889000000003</c:v>
                </c:pt>
                <c:pt idx="3164">
                  <c:v>74.155964999999995</c:v>
                </c:pt>
                <c:pt idx="3165">
                  <c:v>74.263800000000003</c:v>
                </c:pt>
                <c:pt idx="3166">
                  <c:v>74.363372999999996</c:v>
                </c:pt>
                <c:pt idx="3167">
                  <c:v>74.439070999999998</c:v>
                </c:pt>
                <c:pt idx="3168">
                  <c:v>74.484955999999997</c:v>
                </c:pt>
                <c:pt idx="3169">
                  <c:v>74.506403000000006</c:v>
                </c:pt>
                <c:pt idx="3170">
                  <c:v>74.519572999999994</c:v>
                </c:pt>
                <c:pt idx="3171">
                  <c:v>74.550227000000007</c:v>
                </c:pt>
                <c:pt idx="3172">
                  <c:v>74.620455000000007</c:v>
                </c:pt>
                <c:pt idx="3173">
                  <c:v>74.727181999999999</c:v>
                </c:pt>
                <c:pt idx="3174">
                  <c:v>74.841378000000006</c:v>
                </c:pt>
                <c:pt idx="3175">
                  <c:v>74.938377000000003</c:v>
                </c:pt>
                <c:pt idx="3176">
                  <c:v>75.021821000000003</c:v>
                </c:pt>
                <c:pt idx="3177">
                  <c:v>75.109953000000004</c:v>
                </c:pt>
                <c:pt idx="3178">
                  <c:v>75.210103000000004</c:v>
                </c:pt>
                <c:pt idx="3179">
                  <c:v>75.315858000000006</c:v>
                </c:pt>
                <c:pt idx="3180">
                  <c:v>75.415678999999997</c:v>
                </c:pt>
                <c:pt idx="3181">
                  <c:v>75.493048000000002</c:v>
                </c:pt>
                <c:pt idx="3182">
                  <c:v>75.529411999999994</c:v>
                </c:pt>
                <c:pt idx="3183">
                  <c:v>75.518028999999999</c:v>
                </c:pt>
                <c:pt idx="3184">
                  <c:v>75.468035999999998</c:v>
                </c:pt>
                <c:pt idx="3185">
                  <c:v>75.388576999999998</c:v>
                </c:pt>
                <c:pt idx="3186">
                  <c:v>75.278362999999999</c:v>
                </c:pt>
                <c:pt idx="3187">
                  <c:v>75.139757000000003</c:v>
                </c:pt>
                <c:pt idx="3188">
                  <c:v>74.992350999999999</c:v>
                </c:pt>
                <c:pt idx="3189">
                  <c:v>74.855234999999993</c:v>
                </c:pt>
                <c:pt idx="3190">
                  <c:v>74.718247000000005</c:v>
                </c:pt>
                <c:pt idx="3191">
                  <c:v>74.548828</c:v>
                </c:pt>
                <c:pt idx="3192">
                  <c:v>74.333588000000006</c:v>
                </c:pt>
                <c:pt idx="3193">
                  <c:v>74.102013999999997</c:v>
                </c:pt>
                <c:pt idx="3194">
                  <c:v>73.902413999999993</c:v>
                </c:pt>
                <c:pt idx="3195">
                  <c:v>73.761438999999996</c:v>
                </c:pt>
                <c:pt idx="3196">
                  <c:v>73.672285000000002</c:v>
                </c:pt>
                <c:pt idx="3197">
                  <c:v>73.616041999999993</c:v>
                </c:pt>
                <c:pt idx="3198">
                  <c:v>73.587669000000005</c:v>
                </c:pt>
                <c:pt idx="3199">
                  <c:v>73.600476</c:v>
                </c:pt>
                <c:pt idx="3200">
                  <c:v>73.665420999999995</c:v>
                </c:pt>
                <c:pt idx="3201">
                  <c:v>73.768299999999996</c:v>
                </c:pt>
                <c:pt idx="3202">
                  <c:v>73.877183000000002</c:v>
                </c:pt>
                <c:pt idx="3203">
                  <c:v>73.979020000000006</c:v>
                </c:pt>
                <c:pt idx="3204">
                  <c:v>74.096312999999995</c:v>
                </c:pt>
                <c:pt idx="3205">
                  <c:v>74.253094000000004</c:v>
                </c:pt>
                <c:pt idx="3206">
                  <c:v>74.433781999999994</c:v>
                </c:pt>
                <c:pt idx="3207">
                  <c:v>74.593520999999996</c:v>
                </c:pt>
                <c:pt idx="3208">
                  <c:v>74.703446</c:v>
                </c:pt>
                <c:pt idx="3209">
                  <c:v>74.767343999999994</c:v>
                </c:pt>
                <c:pt idx="3210">
                  <c:v>74.798604999999995</c:v>
                </c:pt>
                <c:pt idx="3211">
                  <c:v>74.804305999999997</c:v>
                </c:pt>
                <c:pt idx="3212">
                  <c:v>74.796469000000002</c:v>
                </c:pt>
                <c:pt idx="3213">
                  <c:v>74.797391000000005</c:v>
                </c:pt>
                <c:pt idx="3214">
                  <c:v>74.819957000000002</c:v>
                </c:pt>
                <c:pt idx="3215">
                  <c:v>74.853301000000002</c:v>
                </c:pt>
                <c:pt idx="3216">
                  <c:v>74.87912</c:v>
                </c:pt>
                <c:pt idx="3217">
                  <c:v>74.894600999999994</c:v>
                </c:pt>
                <c:pt idx="3218">
                  <c:v>74.909065999999996</c:v>
                </c:pt>
                <c:pt idx="3219">
                  <c:v>74.923405000000002</c:v>
                </c:pt>
                <c:pt idx="3220">
                  <c:v>74.924417000000005</c:v>
                </c:pt>
                <c:pt idx="3221">
                  <c:v>74.902099000000007</c:v>
                </c:pt>
                <c:pt idx="3222">
                  <c:v>74.868735000000001</c:v>
                </c:pt>
                <c:pt idx="3223">
                  <c:v>74.856379000000004</c:v>
                </c:pt>
                <c:pt idx="3224">
                  <c:v>74.889675999999994</c:v>
                </c:pt>
                <c:pt idx="3225">
                  <c:v>74.957752999999997</c:v>
                </c:pt>
                <c:pt idx="3226">
                  <c:v>75.018466000000004</c:v>
                </c:pt>
                <c:pt idx="3227">
                  <c:v>75.038816999999995</c:v>
                </c:pt>
                <c:pt idx="3228">
                  <c:v>75.028023000000005</c:v>
                </c:pt>
                <c:pt idx="3229">
                  <c:v>75.022542999999999</c:v>
                </c:pt>
                <c:pt idx="3230">
                  <c:v>75.043256999999997</c:v>
                </c:pt>
                <c:pt idx="3231">
                  <c:v>75.078149999999994</c:v>
                </c:pt>
                <c:pt idx="3232">
                  <c:v>75.10324</c:v>
                </c:pt>
                <c:pt idx="3233">
                  <c:v>75.106329000000002</c:v>
                </c:pt>
                <c:pt idx="3234">
                  <c:v>75.089411999999996</c:v>
                </c:pt>
                <c:pt idx="3235">
                  <c:v>75.060809000000006</c:v>
                </c:pt>
                <c:pt idx="3236">
                  <c:v>75.029683000000006</c:v>
                </c:pt>
                <c:pt idx="3237">
                  <c:v>75.000427000000002</c:v>
                </c:pt>
                <c:pt idx="3238">
                  <c:v>74.969731999999993</c:v>
                </c:pt>
                <c:pt idx="3239">
                  <c:v>74.934072999999998</c:v>
                </c:pt>
                <c:pt idx="3240">
                  <c:v>74.896958999999995</c:v>
                </c:pt>
                <c:pt idx="3241">
                  <c:v>74.860444999999999</c:v>
                </c:pt>
                <c:pt idx="3242">
                  <c:v>74.814272000000003</c:v>
                </c:pt>
                <c:pt idx="3243">
                  <c:v>74.746070000000003</c:v>
                </c:pt>
                <c:pt idx="3244">
                  <c:v>74.659375999999995</c:v>
                </c:pt>
                <c:pt idx="3245">
                  <c:v>74.568404999999998</c:v>
                </c:pt>
                <c:pt idx="3246">
                  <c:v>74.478746000000001</c:v>
                </c:pt>
                <c:pt idx="3247">
                  <c:v>74.388356999999999</c:v>
                </c:pt>
                <c:pt idx="3248">
                  <c:v>74.303583000000003</c:v>
                </c:pt>
                <c:pt idx="3249">
                  <c:v>74.235093000000006</c:v>
                </c:pt>
                <c:pt idx="3250">
                  <c:v>74.177538999999996</c:v>
                </c:pt>
                <c:pt idx="3251">
                  <c:v>74.111131999999998</c:v>
                </c:pt>
                <c:pt idx="3252">
                  <c:v>74.025194999999997</c:v>
                </c:pt>
                <c:pt idx="3253">
                  <c:v>73.924093999999997</c:v>
                </c:pt>
                <c:pt idx="3254">
                  <c:v>73.809944999999999</c:v>
                </c:pt>
                <c:pt idx="3255">
                  <c:v>73.676822999999999</c:v>
                </c:pt>
                <c:pt idx="3256">
                  <c:v>73.522499999999994</c:v>
                </c:pt>
                <c:pt idx="3257">
                  <c:v>73.348347000000004</c:v>
                </c:pt>
                <c:pt idx="3258">
                  <c:v>73.148152999999994</c:v>
                </c:pt>
                <c:pt idx="3259">
                  <c:v>72.916430000000005</c:v>
                </c:pt>
                <c:pt idx="3260">
                  <c:v>72.667109999999994</c:v>
                </c:pt>
                <c:pt idx="3261">
                  <c:v>72.422619999999995</c:v>
                </c:pt>
                <c:pt idx="3262">
                  <c:v>72.184304999999995</c:v>
                </c:pt>
                <c:pt idx="3263">
                  <c:v>71.934426000000002</c:v>
                </c:pt>
                <c:pt idx="3264">
                  <c:v>71.664679000000007</c:v>
                </c:pt>
                <c:pt idx="3265">
                  <c:v>71.378865000000005</c:v>
                </c:pt>
                <c:pt idx="3266">
                  <c:v>71.071444999999997</c:v>
                </c:pt>
                <c:pt idx="3267">
                  <c:v>70.734990999999994</c:v>
                </c:pt>
                <c:pt idx="3268">
                  <c:v>70.392222000000004</c:v>
                </c:pt>
                <c:pt idx="3269">
                  <c:v>70.088106999999994</c:v>
                </c:pt>
                <c:pt idx="3270">
                  <c:v>69.840097999999998</c:v>
                </c:pt>
                <c:pt idx="3271">
                  <c:v>69.621736999999996</c:v>
                </c:pt>
                <c:pt idx="3272">
                  <c:v>69.403066999999993</c:v>
                </c:pt>
                <c:pt idx="3273">
                  <c:v>69.180200999999997</c:v>
                </c:pt>
                <c:pt idx="3274">
                  <c:v>68.959614000000002</c:v>
                </c:pt>
                <c:pt idx="3275">
                  <c:v>68.746854999999996</c:v>
                </c:pt>
                <c:pt idx="3276">
                  <c:v>68.558125000000004</c:v>
                </c:pt>
                <c:pt idx="3277">
                  <c:v>68.407076000000004</c:v>
                </c:pt>
                <c:pt idx="3278">
                  <c:v>68.266340999999997</c:v>
                </c:pt>
                <c:pt idx="3279">
                  <c:v>68.074134999999998</c:v>
                </c:pt>
                <c:pt idx="3280">
                  <c:v>67.801969</c:v>
                </c:pt>
                <c:pt idx="3281">
                  <c:v>67.490230999999994</c:v>
                </c:pt>
                <c:pt idx="3282">
                  <c:v>67.193504000000004</c:v>
                </c:pt>
                <c:pt idx="3283">
                  <c:v>66.925336000000001</c:v>
                </c:pt>
                <c:pt idx="3284">
                  <c:v>66.674814999999995</c:v>
                </c:pt>
                <c:pt idx="3285">
                  <c:v>66.435606000000007</c:v>
                </c:pt>
                <c:pt idx="3286">
                  <c:v>66.197646000000006</c:v>
                </c:pt>
                <c:pt idx="3287">
                  <c:v>65.941903999999994</c:v>
                </c:pt>
                <c:pt idx="3288">
                  <c:v>65.664587999999995</c:v>
                </c:pt>
                <c:pt idx="3289">
                  <c:v>65.381382000000002</c:v>
                </c:pt>
                <c:pt idx="3290">
                  <c:v>65.094650000000001</c:v>
                </c:pt>
                <c:pt idx="3291">
                  <c:v>64.786614999999998</c:v>
                </c:pt>
                <c:pt idx="3292">
                  <c:v>64.457418000000004</c:v>
                </c:pt>
                <c:pt idx="3293">
                  <c:v>64.135986000000003</c:v>
                </c:pt>
                <c:pt idx="3294">
                  <c:v>63.834488999999998</c:v>
                </c:pt>
                <c:pt idx="3295">
                  <c:v>63.526456000000003</c:v>
                </c:pt>
                <c:pt idx="3296">
                  <c:v>63.192763999999997</c:v>
                </c:pt>
                <c:pt idx="3297">
                  <c:v>62.854916000000003</c:v>
                </c:pt>
                <c:pt idx="3298">
                  <c:v>62.538933</c:v>
                </c:pt>
                <c:pt idx="3299">
                  <c:v>62.237580999999999</c:v>
                </c:pt>
                <c:pt idx="3300">
                  <c:v>61.927875</c:v>
                </c:pt>
                <c:pt idx="3301">
                  <c:v>61.598399000000001</c:v>
                </c:pt>
                <c:pt idx="3302">
                  <c:v>61.242868999999999</c:v>
                </c:pt>
                <c:pt idx="3303">
                  <c:v>60.857272000000002</c:v>
                </c:pt>
                <c:pt idx="3304">
                  <c:v>60.459598</c:v>
                </c:pt>
                <c:pt idx="3305">
                  <c:v>60.079031000000001</c:v>
                </c:pt>
                <c:pt idx="3306">
                  <c:v>59.714869999999998</c:v>
                </c:pt>
                <c:pt idx="3307">
                  <c:v>59.341000999999999</c:v>
                </c:pt>
                <c:pt idx="3308">
                  <c:v>58.957374000000002</c:v>
                </c:pt>
                <c:pt idx="3309">
                  <c:v>58.594900000000003</c:v>
                </c:pt>
                <c:pt idx="3310">
                  <c:v>58.257229000000002</c:v>
                </c:pt>
                <c:pt idx="3311">
                  <c:v>57.908517000000003</c:v>
                </c:pt>
                <c:pt idx="3312">
                  <c:v>57.539811</c:v>
                </c:pt>
                <c:pt idx="3313">
                  <c:v>57.187995000000001</c:v>
                </c:pt>
                <c:pt idx="3314">
                  <c:v>56.862648</c:v>
                </c:pt>
                <c:pt idx="3315">
                  <c:v>56.522919000000002</c:v>
                </c:pt>
                <c:pt idx="3316">
                  <c:v>56.149042000000001</c:v>
                </c:pt>
                <c:pt idx="3317">
                  <c:v>55.769500999999998</c:v>
                </c:pt>
                <c:pt idx="3318">
                  <c:v>55.398592000000001</c:v>
                </c:pt>
                <c:pt idx="3319">
                  <c:v>55.012588999999998</c:v>
                </c:pt>
                <c:pt idx="3320">
                  <c:v>54.608280999999998</c:v>
                </c:pt>
                <c:pt idx="3321">
                  <c:v>54.222230000000003</c:v>
                </c:pt>
                <c:pt idx="3322">
                  <c:v>53.868630000000003</c:v>
                </c:pt>
                <c:pt idx="3323">
                  <c:v>53.519443000000003</c:v>
                </c:pt>
                <c:pt idx="3324">
                  <c:v>53.160907999999999</c:v>
                </c:pt>
                <c:pt idx="3325">
                  <c:v>52.810740000000003</c:v>
                </c:pt>
                <c:pt idx="3326">
                  <c:v>52.471978</c:v>
                </c:pt>
                <c:pt idx="3327">
                  <c:v>52.133589000000001</c:v>
                </c:pt>
                <c:pt idx="3328">
                  <c:v>51.814973999999999</c:v>
                </c:pt>
                <c:pt idx="3329">
                  <c:v>51.528750000000002</c:v>
                </c:pt>
                <c:pt idx="3330">
                  <c:v>51.213090000000001</c:v>
                </c:pt>
                <c:pt idx="3331">
                  <c:v>50.692490999999997</c:v>
                </c:pt>
                <c:pt idx="3332">
                  <c:v>49.914797</c:v>
                </c:pt>
                <c:pt idx="3333">
                  <c:v>49.303491000000001</c:v>
                </c:pt>
                <c:pt idx="3334">
                  <c:v>49.098661999999997</c:v>
                </c:pt>
                <c:pt idx="3335">
                  <c:v>49.047196999999997</c:v>
                </c:pt>
                <c:pt idx="3336">
                  <c:v>48.915149999999997</c:v>
                </c:pt>
                <c:pt idx="3337">
                  <c:v>48.671751999999998</c:v>
                </c:pt>
                <c:pt idx="3338">
                  <c:v>48.375377</c:v>
                </c:pt>
                <c:pt idx="3339">
                  <c:v>48.052405</c:v>
                </c:pt>
                <c:pt idx="3340">
                  <c:v>47.709673000000002</c:v>
                </c:pt>
                <c:pt idx="3341">
                  <c:v>47.387041000000004</c:v>
                </c:pt>
                <c:pt idx="3342">
                  <c:v>47.110937999999997</c:v>
                </c:pt>
                <c:pt idx="3343">
                  <c:v>46.849162999999997</c:v>
                </c:pt>
                <c:pt idx="3344">
                  <c:v>46.570301999999998</c:v>
                </c:pt>
                <c:pt idx="3345">
                  <c:v>46.290880999999999</c:v>
                </c:pt>
                <c:pt idx="3346">
                  <c:v>46.020532000000003</c:v>
                </c:pt>
                <c:pt idx="3347">
                  <c:v>45.730679000000002</c:v>
                </c:pt>
                <c:pt idx="3348">
                  <c:v>45.418166999999997</c:v>
                </c:pt>
                <c:pt idx="3349">
                  <c:v>45.128734999999999</c:v>
                </c:pt>
                <c:pt idx="3350">
                  <c:v>44.878185999999999</c:v>
                </c:pt>
                <c:pt idx="3351">
                  <c:v>44.622331000000003</c:v>
                </c:pt>
                <c:pt idx="3352">
                  <c:v>44.347465999999997</c:v>
                </c:pt>
                <c:pt idx="3353">
                  <c:v>44.106720000000003</c:v>
                </c:pt>
                <c:pt idx="3354">
                  <c:v>43.920119999999997</c:v>
                </c:pt>
                <c:pt idx="3355">
                  <c:v>43.725799000000002</c:v>
                </c:pt>
                <c:pt idx="3356">
                  <c:v>43.475614999999998</c:v>
                </c:pt>
                <c:pt idx="3357">
                  <c:v>43.201087000000001</c:v>
                </c:pt>
                <c:pt idx="3358">
                  <c:v>42.944642999999999</c:v>
                </c:pt>
                <c:pt idx="3359">
                  <c:v>42.697853000000002</c:v>
                </c:pt>
                <c:pt idx="3360">
                  <c:v>42.450972</c:v>
                </c:pt>
                <c:pt idx="3361">
                  <c:v>42.228448</c:v>
                </c:pt>
                <c:pt idx="3362">
                  <c:v>42.027875000000002</c:v>
                </c:pt>
                <c:pt idx="3363">
                  <c:v>41.797331</c:v>
                </c:pt>
                <c:pt idx="3364">
                  <c:v>41.520577000000003</c:v>
                </c:pt>
                <c:pt idx="3365">
                  <c:v>41.254227999999998</c:v>
                </c:pt>
                <c:pt idx="3366">
                  <c:v>41.033363999999999</c:v>
                </c:pt>
                <c:pt idx="3367">
                  <c:v>40.813622000000002</c:v>
                </c:pt>
                <c:pt idx="3368">
                  <c:v>40.558674000000003</c:v>
                </c:pt>
                <c:pt idx="3369">
                  <c:v>40.304566999999999</c:v>
                </c:pt>
                <c:pt idx="3370">
                  <c:v>40.091000999999999</c:v>
                </c:pt>
                <c:pt idx="3371">
                  <c:v>39.902507999999997</c:v>
                </c:pt>
                <c:pt idx="3372">
                  <c:v>39.719025000000002</c:v>
                </c:pt>
                <c:pt idx="3373">
                  <c:v>39.551625999999999</c:v>
                </c:pt>
                <c:pt idx="3374">
                  <c:v>39.385629000000002</c:v>
                </c:pt>
                <c:pt idx="3375">
                  <c:v>39.164608000000001</c:v>
                </c:pt>
                <c:pt idx="3376">
                  <c:v>38.880110999999999</c:v>
                </c:pt>
                <c:pt idx="3377">
                  <c:v>38.600189</c:v>
                </c:pt>
                <c:pt idx="3378">
                  <c:v>38.366588999999998</c:v>
                </c:pt>
                <c:pt idx="3379">
                  <c:v>38.144883999999998</c:v>
                </c:pt>
                <c:pt idx="3380">
                  <c:v>37.911161</c:v>
                </c:pt>
                <c:pt idx="3381">
                  <c:v>37.706032999999998</c:v>
                </c:pt>
                <c:pt idx="3382">
                  <c:v>37.559230999999997</c:v>
                </c:pt>
                <c:pt idx="3383">
                  <c:v>37.434137</c:v>
                </c:pt>
                <c:pt idx="3384">
                  <c:v>37.296030999999999</c:v>
                </c:pt>
                <c:pt idx="3385">
                  <c:v>37.153770000000002</c:v>
                </c:pt>
                <c:pt idx="3386">
                  <c:v>36.988067000000001</c:v>
                </c:pt>
                <c:pt idx="3387">
                  <c:v>36.746752999999998</c:v>
                </c:pt>
                <c:pt idx="3388">
                  <c:v>36.458613</c:v>
                </c:pt>
                <c:pt idx="3389">
                  <c:v>36.233339999999998</c:v>
                </c:pt>
                <c:pt idx="3390">
                  <c:v>36.098013000000002</c:v>
                </c:pt>
                <c:pt idx="3391">
                  <c:v>35.953766999999999</c:v>
                </c:pt>
                <c:pt idx="3392">
                  <c:v>35.744256999999998</c:v>
                </c:pt>
                <c:pt idx="3393">
                  <c:v>35.539670999999998</c:v>
                </c:pt>
                <c:pt idx="3394">
                  <c:v>35.393324999999997</c:v>
                </c:pt>
                <c:pt idx="3395">
                  <c:v>35.243215999999997</c:v>
                </c:pt>
                <c:pt idx="3396">
                  <c:v>35.03181</c:v>
                </c:pt>
                <c:pt idx="3397">
                  <c:v>34.805748999999999</c:v>
                </c:pt>
                <c:pt idx="3398">
                  <c:v>34.617797000000003</c:v>
                </c:pt>
                <c:pt idx="3399">
                  <c:v>34.438138000000002</c:v>
                </c:pt>
                <c:pt idx="3400">
                  <c:v>34.235323999999999</c:v>
                </c:pt>
                <c:pt idx="3401">
                  <c:v>34.046177</c:v>
                </c:pt>
                <c:pt idx="3402">
                  <c:v>33.895262000000002</c:v>
                </c:pt>
                <c:pt idx="3403">
                  <c:v>33.742027999999998</c:v>
                </c:pt>
                <c:pt idx="3404">
                  <c:v>33.563589999999998</c:v>
                </c:pt>
                <c:pt idx="3405">
                  <c:v>33.391737999999997</c:v>
                </c:pt>
                <c:pt idx="3406">
                  <c:v>33.224780000000003</c:v>
                </c:pt>
                <c:pt idx="3407">
                  <c:v>33.002766999999999</c:v>
                </c:pt>
                <c:pt idx="3408">
                  <c:v>32.727463</c:v>
                </c:pt>
                <c:pt idx="3409">
                  <c:v>32.499782000000003</c:v>
                </c:pt>
                <c:pt idx="3410">
                  <c:v>32.359749000000001</c:v>
                </c:pt>
                <c:pt idx="3411">
                  <c:v>32.220745999999998</c:v>
                </c:pt>
                <c:pt idx="3412">
                  <c:v>32.018714000000003</c:v>
                </c:pt>
                <c:pt idx="3413">
                  <c:v>31.790362999999999</c:v>
                </c:pt>
                <c:pt idx="3414">
                  <c:v>31.575068000000002</c:v>
                </c:pt>
                <c:pt idx="3415">
                  <c:v>31.355694</c:v>
                </c:pt>
                <c:pt idx="3416">
                  <c:v>31.145800000000001</c:v>
                </c:pt>
                <c:pt idx="3417">
                  <c:v>31.013445000000001</c:v>
                </c:pt>
                <c:pt idx="3418">
                  <c:v>30.954505999999999</c:v>
                </c:pt>
                <c:pt idx="3419">
                  <c:v>30.862954999999999</c:v>
                </c:pt>
                <c:pt idx="3420">
                  <c:v>30.692637000000001</c:v>
                </c:pt>
                <c:pt idx="3421">
                  <c:v>30.523257000000001</c:v>
                </c:pt>
                <c:pt idx="3422">
                  <c:v>30.400700000000001</c:v>
                </c:pt>
                <c:pt idx="3423">
                  <c:v>30.259257999999999</c:v>
                </c:pt>
                <c:pt idx="3424">
                  <c:v>30.061986000000001</c:v>
                </c:pt>
                <c:pt idx="3425">
                  <c:v>29.876647999999999</c:v>
                </c:pt>
                <c:pt idx="3426">
                  <c:v>29.733104000000001</c:v>
                </c:pt>
                <c:pt idx="3427">
                  <c:v>29.559895999999998</c:v>
                </c:pt>
                <c:pt idx="3428">
                  <c:v>29.338374999999999</c:v>
                </c:pt>
                <c:pt idx="3429">
                  <c:v>29.164463000000001</c:v>
                </c:pt>
                <c:pt idx="3430">
                  <c:v>29.081313000000002</c:v>
                </c:pt>
                <c:pt idx="3431">
                  <c:v>28.974837000000001</c:v>
                </c:pt>
                <c:pt idx="3432">
                  <c:v>28.748593</c:v>
                </c:pt>
                <c:pt idx="3433">
                  <c:v>28.4757</c:v>
                </c:pt>
                <c:pt idx="3434">
                  <c:v>28.258865</c:v>
                </c:pt>
                <c:pt idx="3435">
                  <c:v>28.078914999999999</c:v>
                </c:pt>
                <c:pt idx="3436">
                  <c:v>27.894054000000001</c:v>
                </c:pt>
                <c:pt idx="3437">
                  <c:v>27.749292000000001</c:v>
                </c:pt>
                <c:pt idx="3438">
                  <c:v>27.683126000000001</c:v>
                </c:pt>
                <c:pt idx="3439">
                  <c:v>27.633478</c:v>
                </c:pt>
                <c:pt idx="3440">
                  <c:v>27.532430999999999</c:v>
                </c:pt>
                <c:pt idx="3441">
                  <c:v>27.397000999999999</c:v>
                </c:pt>
                <c:pt idx="3442">
                  <c:v>27.25328</c:v>
                </c:pt>
                <c:pt idx="3443">
                  <c:v>27.069113000000002</c:v>
                </c:pt>
                <c:pt idx="3444">
                  <c:v>26.834817999999999</c:v>
                </c:pt>
                <c:pt idx="3445">
                  <c:v>26.615079000000001</c:v>
                </c:pt>
                <c:pt idx="3446">
                  <c:v>26.450434000000001</c:v>
                </c:pt>
                <c:pt idx="3447">
                  <c:v>26.300339999999998</c:v>
                </c:pt>
                <c:pt idx="3448">
                  <c:v>26.14049</c:v>
                </c:pt>
                <c:pt idx="3449">
                  <c:v>26.005714999999999</c:v>
                </c:pt>
                <c:pt idx="3450">
                  <c:v>25.891413</c:v>
                </c:pt>
                <c:pt idx="3451">
                  <c:v>25.735409000000001</c:v>
                </c:pt>
                <c:pt idx="3452">
                  <c:v>25.548185</c:v>
                </c:pt>
                <c:pt idx="3453">
                  <c:v>25.426295</c:v>
                </c:pt>
                <c:pt idx="3454">
                  <c:v>25.382653000000001</c:v>
                </c:pt>
                <c:pt idx="3455">
                  <c:v>25.306588000000001</c:v>
                </c:pt>
                <c:pt idx="3456">
                  <c:v>25.151802</c:v>
                </c:pt>
                <c:pt idx="3457">
                  <c:v>24.998107000000001</c:v>
                </c:pt>
                <c:pt idx="3458">
                  <c:v>24.879024999999999</c:v>
                </c:pt>
                <c:pt idx="3459">
                  <c:v>24.714835000000001</c:v>
                </c:pt>
                <c:pt idx="3460">
                  <c:v>24.476213000000001</c:v>
                </c:pt>
                <c:pt idx="3461">
                  <c:v>24.265699999999999</c:v>
                </c:pt>
                <c:pt idx="3462">
                  <c:v>24.157474000000001</c:v>
                </c:pt>
                <c:pt idx="3463">
                  <c:v>24.094498999999999</c:v>
                </c:pt>
                <c:pt idx="3464">
                  <c:v>24.021877</c:v>
                </c:pt>
                <c:pt idx="3465">
                  <c:v>23.972738</c:v>
                </c:pt>
                <c:pt idx="3466">
                  <c:v>23.942893000000002</c:v>
                </c:pt>
                <c:pt idx="3467">
                  <c:v>23.840548999999999</c:v>
                </c:pt>
                <c:pt idx="3468">
                  <c:v>23.648665999999999</c:v>
                </c:pt>
                <c:pt idx="3469">
                  <c:v>23.488375999999999</c:v>
                </c:pt>
                <c:pt idx="3470">
                  <c:v>23.434419999999999</c:v>
                </c:pt>
                <c:pt idx="3471">
                  <c:v>23.409654</c:v>
                </c:pt>
                <c:pt idx="3472">
                  <c:v>23.350677999999998</c:v>
                </c:pt>
                <c:pt idx="3473">
                  <c:v>23.324376000000001</c:v>
                </c:pt>
                <c:pt idx="3474">
                  <c:v>23.374655000000001</c:v>
                </c:pt>
                <c:pt idx="3475">
                  <c:v>23.401325</c:v>
                </c:pt>
                <c:pt idx="3476">
                  <c:v>23.358378999999999</c:v>
                </c:pt>
                <c:pt idx="3477">
                  <c:v>23.360503000000001</c:v>
                </c:pt>
                <c:pt idx="3478">
                  <c:v>23.458848</c:v>
                </c:pt>
                <c:pt idx="3479">
                  <c:v>23.521756</c:v>
                </c:pt>
                <c:pt idx="3480">
                  <c:v>23.429872</c:v>
                </c:pt>
                <c:pt idx="3481">
                  <c:v>23.276672000000001</c:v>
                </c:pt>
                <c:pt idx="3482">
                  <c:v>23.231165000000001</c:v>
                </c:pt>
                <c:pt idx="3483">
                  <c:v>23.279857</c:v>
                </c:pt>
                <c:pt idx="3484">
                  <c:v>23.311060999999999</c:v>
                </c:pt>
                <c:pt idx="3485">
                  <c:v>23.313423</c:v>
                </c:pt>
              </c:numCache>
            </c:numRef>
          </c:val>
          <c:smooth val="0"/>
          <c:extLst>
            <c:ext xmlns:c16="http://schemas.microsoft.com/office/drawing/2014/chart" uri="{C3380CC4-5D6E-409C-BE32-E72D297353CC}">
              <c16:uniqueId val="{00000001-26EB-4935-BDFF-902A28D34784}"/>
            </c:ext>
          </c:extLst>
        </c:ser>
        <c:ser>
          <c:idx val="2"/>
          <c:order val="2"/>
          <c:tx>
            <c:v>pva 8g</c:v>
          </c:tx>
          <c:spPr>
            <a:ln w="28575" cap="rnd">
              <a:solidFill>
                <a:schemeClr val="accent3"/>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D$2:$D$3487</c:f>
              <c:numCache>
                <c:formatCode>General</c:formatCode>
                <c:ptCount val="3486"/>
                <c:pt idx="0">
                  <c:v>93.473287999999997</c:v>
                </c:pt>
                <c:pt idx="1">
                  <c:v>93.493889999999993</c:v>
                </c:pt>
                <c:pt idx="2">
                  <c:v>93.514492000000004</c:v>
                </c:pt>
                <c:pt idx="3">
                  <c:v>93.535128999999998</c:v>
                </c:pt>
                <c:pt idx="4">
                  <c:v>93.543108000000004</c:v>
                </c:pt>
                <c:pt idx="5">
                  <c:v>93.533004000000005</c:v>
                </c:pt>
                <c:pt idx="6">
                  <c:v>93.529782999999995</c:v>
                </c:pt>
                <c:pt idx="7">
                  <c:v>93.525606999999994</c:v>
                </c:pt>
                <c:pt idx="8">
                  <c:v>93.541088999999999</c:v>
                </c:pt>
                <c:pt idx="9">
                  <c:v>93.572197000000003</c:v>
                </c:pt>
                <c:pt idx="10">
                  <c:v>93.604865000000004</c:v>
                </c:pt>
                <c:pt idx="11">
                  <c:v>93.627723000000003</c:v>
                </c:pt>
                <c:pt idx="12">
                  <c:v>93.639505999999997</c:v>
                </c:pt>
                <c:pt idx="13">
                  <c:v>93.645933999999997</c:v>
                </c:pt>
                <c:pt idx="14">
                  <c:v>93.651636999999994</c:v>
                </c:pt>
                <c:pt idx="15">
                  <c:v>93.656109999999998</c:v>
                </c:pt>
                <c:pt idx="16">
                  <c:v>93.657168999999996</c:v>
                </c:pt>
                <c:pt idx="17">
                  <c:v>93.657025000000004</c:v>
                </c:pt>
                <c:pt idx="18">
                  <c:v>93.662402999999998</c:v>
                </c:pt>
                <c:pt idx="19">
                  <c:v>93.676446999999996</c:v>
                </c:pt>
                <c:pt idx="20">
                  <c:v>93.692139999999995</c:v>
                </c:pt>
                <c:pt idx="21">
                  <c:v>93.697305999999998</c:v>
                </c:pt>
                <c:pt idx="22">
                  <c:v>93.686532999999997</c:v>
                </c:pt>
                <c:pt idx="23">
                  <c:v>93.666629999999998</c:v>
                </c:pt>
                <c:pt idx="24">
                  <c:v>93.649558999999996</c:v>
                </c:pt>
                <c:pt idx="25">
                  <c:v>93.640927000000005</c:v>
                </c:pt>
                <c:pt idx="26">
                  <c:v>93.636386999999999</c:v>
                </c:pt>
                <c:pt idx="27">
                  <c:v>93.629157000000006</c:v>
                </c:pt>
                <c:pt idx="28">
                  <c:v>93.618672000000004</c:v>
                </c:pt>
                <c:pt idx="29">
                  <c:v>93.610798000000003</c:v>
                </c:pt>
                <c:pt idx="30">
                  <c:v>93.610505000000003</c:v>
                </c:pt>
                <c:pt idx="31">
                  <c:v>93.615155000000001</c:v>
                </c:pt>
                <c:pt idx="32">
                  <c:v>93.615206000000001</c:v>
                </c:pt>
                <c:pt idx="33">
                  <c:v>93.601354999999998</c:v>
                </c:pt>
                <c:pt idx="34">
                  <c:v>93.572021000000007</c:v>
                </c:pt>
                <c:pt idx="35">
                  <c:v>93.535248999999993</c:v>
                </c:pt>
                <c:pt idx="36">
                  <c:v>93.504750999999999</c:v>
                </c:pt>
                <c:pt idx="37">
                  <c:v>93.493516999999997</c:v>
                </c:pt>
                <c:pt idx="38">
                  <c:v>93.507745</c:v>
                </c:pt>
                <c:pt idx="39">
                  <c:v>93.543458999999999</c:v>
                </c:pt>
                <c:pt idx="40">
                  <c:v>93.588257999999996</c:v>
                </c:pt>
                <c:pt idx="41">
                  <c:v>93.627978999999996</c:v>
                </c:pt>
                <c:pt idx="42">
                  <c:v>93.653374999999997</c:v>
                </c:pt>
                <c:pt idx="43">
                  <c:v>93.661962000000003</c:v>
                </c:pt>
                <c:pt idx="44">
                  <c:v>93.655035999999996</c:v>
                </c:pt>
                <c:pt idx="45">
                  <c:v>93.633799999999994</c:v>
                </c:pt>
                <c:pt idx="46">
                  <c:v>93.600120000000004</c:v>
                </c:pt>
                <c:pt idx="47">
                  <c:v>93.560941</c:v>
                </c:pt>
                <c:pt idx="48">
                  <c:v>93.529123999999996</c:v>
                </c:pt>
                <c:pt idx="49">
                  <c:v>93.516495000000006</c:v>
                </c:pt>
                <c:pt idx="50">
                  <c:v>93.524261999999993</c:v>
                </c:pt>
                <c:pt idx="51">
                  <c:v>93.542052999999996</c:v>
                </c:pt>
                <c:pt idx="52">
                  <c:v>93.558507000000006</c:v>
                </c:pt>
                <c:pt idx="53">
                  <c:v>93.570121999999998</c:v>
                </c:pt>
                <c:pt idx="54">
                  <c:v>93.580301000000006</c:v>
                </c:pt>
                <c:pt idx="55">
                  <c:v>93.594740000000002</c:v>
                </c:pt>
                <c:pt idx="56">
                  <c:v>93.617422000000005</c:v>
                </c:pt>
                <c:pt idx="57">
                  <c:v>93.648120000000006</c:v>
                </c:pt>
                <c:pt idx="58">
                  <c:v>93.681606000000002</c:v>
                </c:pt>
                <c:pt idx="59">
                  <c:v>93.705806999999993</c:v>
                </c:pt>
                <c:pt idx="60">
                  <c:v>93.706602000000004</c:v>
                </c:pt>
                <c:pt idx="61">
                  <c:v>93.681492000000006</c:v>
                </c:pt>
                <c:pt idx="62">
                  <c:v>93.644278999999997</c:v>
                </c:pt>
                <c:pt idx="63">
                  <c:v>93.613238999999993</c:v>
                </c:pt>
                <c:pt idx="64">
                  <c:v>93.596782000000005</c:v>
                </c:pt>
                <c:pt idx="65">
                  <c:v>93.590807999999996</c:v>
                </c:pt>
                <c:pt idx="66">
                  <c:v>93.589391000000006</c:v>
                </c:pt>
                <c:pt idx="67">
                  <c:v>93.595487000000006</c:v>
                </c:pt>
                <c:pt idx="68">
                  <c:v>93.616674000000003</c:v>
                </c:pt>
                <c:pt idx="69">
                  <c:v>93.64667</c:v>
                </c:pt>
                <c:pt idx="70">
                  <c:v>93.660522999999998</c:v>
                </c:pt>
                <c:pt idx="71">
                  <c:v>93.638312999999997</c:v>
                </c:pt>
                <c:pt idx="72">
                  <c:v>93.586569999999995</c:v>
                </c:pt>
                <c:pt idx="73">
                  <c:v>93.533889000000002</c:v>
                </c:pt>
                <c:pt idx="74">
                  <c:v>93.510914</c:v>
                </c:pt>
                <c:pt idx="75">
                  <c:v>93.530458999999993</c:v>
                </c:pt>
                <c:pt idx="76">
                  <c:v>93.581631999999999</c:v>
                </c:pt>
                <c:pt idx="77">
                  <c:v>93.641627999999997</c:v>
                </c:pt>
                <c:pt idx="78">
                  <c:v>93.691837000000007</c:v>
                </c:pt>
                <c:pt idx="79">
                  <c:v>93.724121999999994</c:v>
                </c:pt>
                <c:pt idx="80">
                  <c:v>93.735049000000004</c:v>
                </c:pt>
                <c:pt idx="81">
                  <c:v>93.719955999999996</c:v>
                </c:pt>
                <c:pt idx="82">
                  <c:v>93.679477000000006</c:v>
                </c:pt>
                <c:pt idx="83">
                  <c:v>93.627718000000002</c:v>
                </c:pt>
                <c:pt idx="84">
                  <c:v>93.583460000000002</c:v>
                </c:pt>
                <c:pt idx="85">
                  <c:v>93.555530000000005</c:v>
                </c:pt>
                <c:pt idx="86">
                  <c:v>93.543327000000005</c:v>
                </c:pt>
                <c:pt idx="87">
                  <c:v>93.543716000000003</c:v>
                </c:pt>
                <c:pt idx="88">
                  <c:v>93.551246000000006</c:v>
                </c:pt>
                <c:pt idx="89">
                  <c:v>93.557444000000004</c:v>
                </c:pt>
                <c:pt idx="90">
                  <c:v>93.557212000000007</c:v>
                </c:pt>
                <c:pt idx="91">
                  <c:v>93.556723000000005</c:v>
                </c:pt>
                <c:pt idx="92">
                  <c:v>93.571813000000006</c:v>
                </c:pt>
                <c:pt idx="93">
                  <c:v>93.615339000000006</c:v>
                </c:pt>
                <c:pt idx="94">
                  <c:v>93.680476999999996</c:v>
                </c:pt>
                <c:pt idx="95">
                  <c:v>93.736007000000001</c:v>
                </c:pt>
                <c:pt idx="96">
                  <c:v>93.755887000000001</c:v>
                </c:pt>
                <c:pt idx="97">
                  <c:v>93.754976999999997</c:v>
                </c:pt>
                <c:pt idx="98">
                  <c:v>93.765428</c:v>
                </c:pt>
                <c:pt idx="99">
                  <c:v>93.793077999999994</c:v>
                </c:pt>
                <c:pt idx="100">
                  <c:v>93.816630000000004</c:v>
                </c:pt>
                <c:pt idx="101">
                  <c:v>93.813036999999994</c:v>
                </c:pt>
                <c:pt idx="102">
                  <c:v>93.776798999999997</c:v>
                </c:pt>
                <c:pt idx="103">
                  <c:v>93.719226000000006</c:v>
                </c:pt>
                <c:pt idx="104">
                  <c:v>93.659268999999995</c:v>
                </c:pt>
                <c:pt idx="105">
                  <c:v>93.615870999999999</c:v>
                </c:pt>
                <c:pt idx="106">
                  <c:v>93.59778</c:v>
                </c:pt>
                <c:pt idx="107">
                  <c:v>93.595866000000001</c:v>
                </c:pt>
                <c:pt idx="108">
                  <c:v>93.592269000000002</c:v>
                </c:pt>
                <c:pt idx="109">
                  <c:v>93.584637999999998</c:v>
                </c:pt>
                <c:pt idx="110">
                  <c:v>93.584142</c:v>
                </c:pt>
                <c:pt idx="111">
                  <c:v>93.598243999999994</c:v>
                </c:pt>
                <c:pt idx="112">
                  <c:v>93.635199999999998</c:v>
                </c:pt>
                <c:pt idx="113">
                  <c:v>93.696859000000003</c:v>
                </c:pt>
                <c:pt idx="114">
                  <c:v>93.761356000000006</c:v>
                </c:pt>
                <c:pt idx="115">
                  <c:v>93.800552999999994</c:v>
                </c:pt>
                <c:pt idx="116">
                  <c:v>93.808212999999995</c:v>
                </c:pt>
                <c:pt idx="117">
                  <c:v>93.790769999999995</c:v>
                </c:pt>
                <c:pt idx="118">
                  <c:v>93.758430000000004</c:v>
                </c:pt>
                <c:pt idx="119">
                  <c:v>93.731437</c:v>
                </c:pt>
                <c:pt idx="120">
                  <c:v>93.729785000000007</c:v>
                </c:pt>
                <c:pt idx="121">
                  <c:v>93.748217999999994</c:v>
                </c:pt>
                <c:pt idx="122">
                  <c:v>93.758448000000001</c:v>
                </c:pt>
                <c:pt idx="123">
                  <c:v>93.741253</c:v>
                </c:pt>
                <c:pt idx="124">
                  <c:v>93.697068000000002</c:v>
                </c:pt>
                <c:pt idx="125">
                  <c:v>93.638846999999998</c:v>
                </c:pt>
                <c:pt idx="126">
                  <c:v>93.597616000000002</c:v>
                </c:pt>
                <c:pt idx="127">
                  <c:v>93.609692999999993</c:v>
                </c:pt>
                <c:pt idx="128">
                  <c:v>93.681432000000001</c:v>
                </c:pt>
                <c:pt idx="129">
                  <c:v>93.777631</c:v>
                </c:pt>
                <c:pt idx="130">
                  <c:v>93.845907999999994</c:v>
                </c:pt>
                <c:pt idx="131">
                  <c:v>93.860172000000006</c:v>
                </c:pt>
                <c:pt idx="132">
                  <c:v>93.829423000000006</c:v>
                </c:pt>
                <c:pt idx="133">
                  <c:v>93.776095999999995</c:v>
                </c:pt>
                <c:pt idx="134">
                  <c:v>93.727486999999996</c:v>
                </c:pt>
                <c:pt idx="135">
                  <c:v>93.703308000000007</c:v>
                </c:pt>
                <c:pt idx="136">
                  <c:v>93.704160999999999</c:v>
                </c:pt>
                <c:pt idx="137">
                  <c:v>93.715954999999994</c:v>
                </c:pt>
                <c:pt idx="138">
                  <c:v>93.719436999999999</c:v>
                </c:pt>
                <c:pt idx="139">
                  <c:v>93.703702000000007</c:v>
                </c:pt>
                <c:pt idx="140">
                  <c:v>93.677384000000004</c:v>
                </c:pt>
                <c:pt idx="141">
                  <c:v>93.660494</c:v>
                </c:pt>
                <c:pt idx="142">
                  <c:v>93.670340999999993</c:v>
                </c:pt>
                <c:pt idx="143">
                  <c:v>93.717656000000005</c:v>
                </c:pt>
                <c:pt idx="144">
                  <c:v>93.805193000000003</c:v>
                </c:pt>
                <c:pt idx="145">
                  <c:v>93.912988999999996</c:v>
                </c:pt>
                <c:pt idx="146">
                  <c:v>93.991893000000005</c:v>
                </c:pt>
                <c:pt idx="147">
                  <c:v>94.023409999999998</c:v>
                </c:pt>
                <c:pt idx="148">
                  <c:v>94.031368000000001</c:v>
                </c:pt>
                <c:pt idx="149">
                  <c:v>94.002630999999994</c:v>
                </c:pt>
                <c:pt idx="150">
                  <c:v>93.926242000000002</c:v>
                </c:pt>
                <c:pt idx="151">
                  <c:v>93.831919999999997</c:v>
                </c:pt>
                <c:pt idx="152">
                  <c:v>93.754529000000005</c:v>
                </c:pt>
                <c:pt idx="153">
                  <c:v>93.709058999999996</c:v>
                </c:pt>
                <c:pt idx="154">
                  <c:v>93.689458999999999</c:v>
                </c:pt>
                <c:pt idx="155">
                  <c:v>93.679025999999993</c:v>
                </c:pt>
                <c:pt idx="156">
                  <c:v>93.666072999999997</c:v>
                </c:pt>
                <c:pt idx="157">
                  <c:v>93.652154999999993</c:v>
                </c:pt>
                <c:pt idx="158">
                  <c:v>93.647644</c:v>
                </c:pt>
                <c:pt idx="159">
                  <c:v>93.659419999999997</c:v>
                </c:pt>
                <c:pt idx="160">
                  <c:v>93.679152000000002</c:v>
                </c:pt>
                <c:pt idx="161">
                  <c:v>93.684616000000005</c:v>
                </c:pt>
                <c:pt idx="162">
                  <c:v>93.667804000000004</c:v>
                </c:pt>
                <c:pt idx="163">
                  <c:v>93.646660999999995</c:v>
                </c:pt>
                <c:pt idx="164">
                  <c:v>93.632548</c:v>
                </c:pt>
                <c:pt idx="165">
                  <c:v>93.621324000000001</c:v>
                </c:pt>
                <c:pt idx="166">
                  <c:v>93.607819000000006</c:v>
                </c:pt>
                <c:pt idx="167">
                  <c:v>93.588607999999994</c:v>
                </c:pt>
                <c:pt idx="168">
                  <c:v>93.563300999999996</c:v>
                </c:pt>
                <c:pt idx="169">
                  <c:v>93.538919000000007</c:v>
                </c:pt>
                <c:pt idx="170">
                  <c:v>93.522642000000005</c:v>
                </c:pt>
                <c:pt idx="171">
                  <c:v>93.511525000000006</c:v>
                </c:pt>
                <c:pt idx="172">
                  <c:v>93.495538999999994</c:v>
                </c:pt>
                <c:pt idx="173">
                  <c:v>93.472555999999997</c:v>
                </c:pt>
                <c:pt idx="174">
                  <c:v>93.457361000000006</c:v>
                </c:pt>
                <c:pt idx="175">
                  <c:v>93.466756000000004</c:v>
                </c:pt>
                <c:pt idx="176">
                  <c:v>93.501035000000002</c:v>
                </c:pt>
                <c:pt idx="177">
                  <c:v>93.544353000000001</c:v>
                </c:pt>
                <c:pt idx="178">
                  <c:v>93.577832999999998</c:v>
                </c:pt>
                <c:pt idx="179">
                  <c:v>93.604571000000007</c:v>
                </c:pt>
                <c:pt idx="180">
                  <c:v>93.639117999999996</c:v>
                </c:pt>
                <c:pt idx="181">
                  <c:v>93.662227000000001</c:v>
                </c:pt>
                <c:pt idx="182">
                  <c:v>93.647859999999994</c:v>
                </c:pt>
                <c:pt idx="183">
                  <c:v>93.610629000000003</c:v>
                </c:pt>
                <c:pt idx="184">
                  <c:v>93.597318999999999</c:v>
                </c:pt>
                <c:pt idx="185">
                  <c:v>93.627330000000001</c:v>
                </c:pt>
                <c:pt idx="186">
                  <c:v>93.659870999999995</c:v>
                </c:pt>
                <c:pt idx="187">
                  <c:v>93.651235999999997</c:v>
                </c:pt>
                <c:pt idx="188">
                  <c:v>93.601581999999993</c:v>
                </c:pt>
                <c:pt idx="189">
                  <c:v>93.541321999999994</c:v>
                </c:pt>
                <c:pt idx="190">
                  <c:v>93.499409</c:v>
                </c:pt>
                <c:pt idx="191">
                  <c:v>93.484069000000005</c:v>
                </c:pt>
                <c:pt idx="192">
                  <c:v>93.488417999999996</c:v>
                </c:pt>
                <c:pt idx="193">
                  <c:v>93.511769999999999</c:v>
                </c:pt>
                <c:pt idx="194">
                  <c:v>93.557768999999993</c:v>
                </c:pt>
                <c:pt idx="195">
                  <c:v>93.610585999999998</c:v>
                </c:pt>
                <c:pt idx="196">
                  <c:v>93.638538999999994</c:v>
                </c:pt>
                <c:pt idx="197">
                  <c:v>93.613129999999998</c:v>
                </c:pt>
                <c:pt idx="198">
                  <c:v>93.542599999999993</c:v>
                </c:pt>
                <c:pt idx="199">
                  <c:v>93.499958000000007</c:v>
                </c:pt>
                <c:pt idx="200">
                  <c:v>93.528171</c:v>
                </c:pt>
                <c:pt idx="201">
                  <c:v>93.580753000000001</c:v>
                </c:pt>
                <c:pt idx="202">
                  <c:v>93.612976000000003</c:v>
                </c:pt>
                <c:pt idx="203">
                  <c:v>93.622292000000002</c:v>
                </c:pt>
                <c:pt idx="204">
                  <c:v>93.620310000000003</c:v>
                </c:pt>
                <c:pt idx="205">
                  <c:v>93.609403</c:v>
                </c:pt>
                <c:pt idx="206">
                  <c:v>93.582130000000006</c:v>
                </c:pt>
                <c:pt idx="207">
                  <c:v>93.535465000000002</c:v>
                </c:pt>
                <c:pt idx="208">
                  <c:v>93.478674999999996</c:v>
                </c:pt>
                <c:pt idx="209">
                  <c:v>93.429377000000002</c:v>
                </c:pt>
                <c:pt idx="210">
                  <c:v>93.403004999999993</c:v>
                </c:pt>
                <c:pt idx="211">
                  <c:v>93.402533000000005</c:v>
                </c:pt>
                <c:pt idx="212">
                  <c:v>93.418216000000001</c:v>
                </c:pt>
                <c:pt idx="213">
                  <c:v>93.435333</c:v>
                </c:pt>
                <c:pt idx="214">
                  <c:v>93.442143000000002</c:v>
                </c:pt>
                <c:pt idx="215">
                  <c:v>93.437775999999999</c:v>
                </c:pt>
                <c:pt idx="216">
                  <c:v>93.433090000000007</c:v>
                </c:pt>
                <c:pt idx="217">
                  <c:v>93.438224000000005</c:v>
                </c:pt>
                <c:pt idx="218">
                  <c:v>93.451847000000001</c:v>
                </c:pt>
                <c:pt idx="219">
                  <c:v>93.461338999999995</c:v>
                </c:pt>
                <c:pt idx="220">
                  <c:v>93.455162999999999</c:v>
                </c:pt>
                <c:pt idx="221">
                  <c:v>93.448295999999999</c:v>
                </c:pt>
                <c:pt idx="222">
                  <c:v>93.476657000000003</c:v>
                </c:pt>
                <c:pt idx="223">
                  <c:v>93.550218999999998</c:v>
                </c:pt>
                <c:pt idx="224">
                  <c:v>93.639701000000002</c:v>
                </c:pt>
                <c:pt idx="225">
                  <c:v>93.702619999999996</c:v>
                </c:pt>
                <c:pt idx="226">
                  <c:v>93.710029000000006</c:v>
                </c:pt>
                <c:pt idx="227">
                  <c:v>93.661976999999993</c:v>
                </c:pt>
                <c:pt idx="228">
                  <c:v>93.581900000000005</c:v>
                </c:pt>
                <c:pt idx="229">
                  <c:v>93.494418999999994</c:v>
                </c:pt>
                <c:pt idx="230">
                  <c:v>93.409066999999993</c:v>
                </c:pt>
                <c:pt idx="231">
                  <c:v>93.325286000000006</c:v>
                </c:pt>
                <c:pt idx="232">
                  <c:v>93.250286000000003</c:v>
                </c:pt>
                <c:pt idx="233">
                  <c:v>93.206885999999997</c:v>
                </c:pt>
                <c:pt idx="234">
                  <c:v>93.218492999999995</c:v>
                </c:pt>
                <c:pt idx="235">
                  <c:v>93.279970000000006</c:v>
                </c:pt>
                <c:pt idx="236">
                  <c:v>93.355089000000007</c:v>
                </c:pt>
                <c:pt idx="237">
                  <c:v>93.408708000000004</c:v>
                </c:pt>
                <c:pt idx="238">
                  <c:v>93.427019000000001</c:v>
                </c:pt>
                <c:pt idx="239">
                  <c:v>93.412218999999993</c:v>
                </c:pt>
                <c:pt idx="240">
                  <c:v>93.382810000000006</c:v>
                </c:pt>
                <c:pt idx="241">
                  <c:v>93.382261</c:v>
                </c:pt>
                <c:pt idx="242">
                  <c:v>93.446197999999995</c:v>
                </c:pt>
                <c:pt idx="243">
                  <c:v>93.555840000000003</c:v>
                </c:pt>
                <c:pt idx="244">
                  <c:v>93.661216999999994</c:v>
                </c:pt>
                <c:pt idx="245">
                  <c:v>93.731505999999996</c:v>
                </c:pt>
                <c:pt idx="246">
                  <c:v>93.767384000000007</c:v>
                </c:pt>
                <c:pt idx="247">
                  <c:v>93.782666000000006</c:v>
                </c:pt>
                <c:pt idx="248">
                  <c:v>93.785932000000003</c:v>
                </c:pt>
                <c:pt idx="249">
                  <c:v>93.792841999999993</c:v>
                </c:pt>
                <c:pt idx="250">
                  <c:v>93.832111999999995</c:v>
                </c:pt>
                <c:pt idx="251">
                  <c:v>93.898059000000003</c:v>
                </c:pt>
                <c:pt idx="252">
                  <c:v>93.960212999999996</c:v>
                </c:pt>
                <c:pt idx="253">
                  <c:v>93.997394</c:v>
                </c:pt>
                <c:pt idx="254">
                  <c:v>93.971926999999994</c:v>
                </c:pt>
                <c:pt idx="255">
                  <c:v>93.857927000000004</c:v>
                </c:pt>
                <c:pt idx="256">
                  <c:v>93.732684000000006</c:v>
                </c:pt>
                <c:pt idx="257">
                  <c:v>93.684583000000003</c:v>
                </c:pt>
                <c:pt idx="258">
                  <c:v>93.693330000000003</c:v>
                </c:pt>
                <c:pt idx="259">
                  <c:v>93.713519000000005</c:v>
                </c:pt>
                <c:pt idx="260">
                  <c:v>93.734701999999999</c:v>
                </c:pt>
                <c:pt idx="261">
                  <c:v>93.763914999999997</c:v>
                </c:pt>
                <c:pt idx="262">
                  <c:v>93.788552999999993</c:v>
                </c:pt>
                <c:pt idx="263">
                  <c:v>93.768469999999994</c:v>
                </c:pt>
                <c:pt idx="264">
                  <c:v>93.713631000000007</c:v>
                </c:pt>
                <c:pt idx="265">
                  <c:v>93.738701000000006</c:v>
                </c:pt>
                <c:pt idx="266">
                  <c:v>93.889205000000004</c:v>
                </c:pt>
                <c:pt idx="267">
                  <c:v>94.030366999999998</c:v>
                </c:pt>
                <c:pt idx="268">
                  <c:v>94.040739000000002</c:v>
                </c:pt>
                <c:pt idx="269">
                  <c:v>93.945151999999993</c:v>
                </c:pt>
                <c:pt idx="270">
                  <c:v>93.839601000000002</c:v>
                </c:pt>
                <c:pt idx="271">
                  <c:v>93.784858999999997</c:v>
                </c:pt>
                <c:pt idx="272">
                  <c:v>93.774231999999998</c:v>
                </c:pt>
                <c:pt idx="273">
                  <c:v>93.760598999999999</c:v>
                </c:pt>
                <c:pt idx="274">
                  <c:v>93.714457999999993</c:v>
                </c:pt>
                <c:pt idx="275">
                  <c:v>93.659622999999996</c:v>
                </c:pt>
                <c:pt idx="276">
                  <c:v>93.631917999999999</c:v>
                </c:pt>
                <c:pt idx="277">
                  <c:v>93.627337999999995</c:v>
                </c:pt>
                <c:pt idx="278">
                  <c:v>93.615977999999998</c:v>
                </c:pt>
                <c:pt idx="279">
                  <c:v>93.584513999999999</c:v>
                </c:pt>
                <c:pt idx="280">
                  <c:v>93.544214999999994</c:v>
                </c:pt>
                <c:pt idx="281">
                  <c:v>93.507998000000001</c:v>
                </c:pt>
                <c:pt idx="282">
                  <c:v>93.477249</c:v>
                </c:pt>
                <c:pt idx="283">
                  <c:v>93.451763</c:v>
                </c:pt>
                <c:pt idx="284">
                  <c:v>93.445214000000007</c:v>
                </c:pt>
                <c:pt idx="285">
                  <c:v>93.485962000000001</c:v>
                </c:pt>
                <c:pt idx="286">
                  <c:v>93.597830000000002</c:v>
                </c:pt>
                <c:pt idx="287">
                  <c:v>93.764868000000007</c:v>
                </c:pt>
                <c:pt idx="288">
                  <c:v>93.905296000000007</c:v>
                </c:pt>
                <c:pt idx="289">
                  <c:v>93.939944999999994</c:v>
                </c:pt>
                <c:pt idx="290">
                  <c:v>93.886080000000007</c:v>
                </c:pt>
                <c:pt idx="291">
                  <c:v>93.797936000000007</c:v>
                </c:pt>
                <c:pt idx="292">
                  <c:v>93.704085000000006</c:v>
                </c:pt>
                <c:pt idx="293">
                  <c:v>93.626403999999994</c:v>
                </c:pt>
                <c:pt idx="294">
                  <c:v>93.582733000000005</c:v>
                </c:pt>
                <c:pt idx="295">
                  <c:v>93.573447999999999</c:v>
                </c:pt>
                <c:pt idx="296">
                  <c:v>93.579604000000003</c:v>
                </c:pt>
                <c:pt idx="297">
                  <c:v>93.571096999999995</c:v>
                </c:pt>
                <c:pt idx="298">
                  <c:v>93.534610999999998</c:v>
                </c:pt>
                <c:pt idx="299">
                  <c:v>93.491687999999996</c:v>
                </c:pt>
                <c:pt idx="300">
                  <c:v>93.470663999999999</c:v>
                </c:pt>
                <c:pt idx="301">
                  <c:v>93.472176000000005</c:v>
                </c:pt>
                <c:pt idx="302">
                  <c:v>93.480400000000003</c:v>
                </c:pt>
                <c:pt idx="303">
                  <c:v>93.482257000000004</c:v>
                </c:pt>
                <c:pt idx="304">
                  <c:v>93.475834000000006</c:v>
                </c:pt>
                <c:pt idx="305">
                  <c:v>93.469440000000006</c:v>
                </c:pt>
                <c:pt idx="306">
                  <c:v>93.470682999999994</c:v>
                </c:pt>
                <c:pt idx="307">
                  <c:v>93.479218000000003</c:v>
                </c:pt>
                <c:pt idx="308">
                  <c:v>93.488258999999999</c:v>
                </c:pt>
                <c:pt idx="309">
                  <c:v>93.491721999999996</c:v>
                </c:pt>
                <c:pt idx="310">
                  <c:v>93.489890000000003</c:v>
                </c:pt>
                <c:pt idx="311">
                  <c:v>93.498063000000002</c:v>
                </c:pt>
                <c:pt idx="312">
                  <c:v>93.524668000000005</c:v>
                </c:pt>
                <c:pt idx="313">
                  <c:v>93.548903999999993</c:v>
                </c:pt>
                <c:pt idx="314">
                  <c:v>93.549122999999994</c:v>
                </c:pt>
                <c:pt idx="315">
                  <c:v>93.522696999999994</c:v>
                </c:pt>
                <c:pt idx="316">
                  <c:v>93.474805000000003</c:v>
                </c:pt>
                <c:pt idx="317">
                  <c:v>93.415570000000002</c:v>
                </c:pt>
                <c:pt idx="318">
                  <c:v>93.363459000000006</c:v>
                </c:pt>
                <c:pt idx="319">
                  <c:v>93.335825</c:v>
                </c:pt>
                <c:pt idx="320">
                  <c:v>93.338730999999996</c:v>
                </c:pt>
                <c:pt idx="321">
                  <c:v>93.357680000000002</c:v>
                </c:pt>
                <c:pt idx="322">
                  <c:v>93.362206</c:v>
                </c:pt>
                <c:pt idx="323">
                  <c:v>93.327241000000001</c:v>
                </c:pt>
                <c:pt idx="324">
                  <c:v>93.289769000000007</c:v>
                </c:pt>
                <c:pt idx="325">
                  <c:v>93.331000000000003</c:v>
                </c:pt>
                <c:pt idx="326">
                  <c:v>93.420265000000001</c:v>
                </c:pt>
                <c:pt idx="327">
                  <c:v>93.453498999999994</c:v>
                </c:pt>
                <c:pt idx="328">
                  <c:v>93.391478000000006</c:v>
                </c:pt>
                <c:pt idx="329">
                  <c:v>93.263976999999997</c:v>
                </c:pt>
                <c:pt idx="330">
                  <c:v>93.158614999999998</c:v>
                </c:pt>
                <c:pt idx="331">
                  <c:v>93.153430999999998</c:v>
                </c:pt>
                <c:pt idx="332">
                  <c:v>93.197665000000001</c:v>
                </c:pt>
                <c:pt idx="333">
                  <c:v>93.203907000000001</c:v>
                </c:pt>
                <c:pt idx="334">
                  <c:v>93.164192</c:v>
                </c:pt>
                <c:pt idx="335">
                  <c:v>93.121785000000003</c:v>
                </c:pt>
                <c:pt idx="336">
                  <c:v>93.111429999999999</c:v>
                </c:pt>
                <c:pt idx="337">
                  <c:v>93.134867999999997</c:v>
                </c:pt>
                <c:pt idx="338">
                  <c:v>93.164798000000005</c:v>
                </c:pt>
                <c:pt idx="339">
                  <c:v>93.168779000000001</c:v>
                </c:pt>
                <c:pt idx="340">
                  <c:v>93.134564999999995</c:v>
                </c:pt>
                <c:pt idx="341">
                  <c:v>93.073843999999994</c:v>
                </c:pt>
                <c:pt idx="342">
                  <c:v>93.007703000000006</c:v>
                </c:pt>
                <c:pt idx="343">
                  <c:v>92.955358000000004</c:v>
                </c:pt>
                <c:pt idx="344">
                  <c:v>92.932795999999996</c:v>
                </c:pt>
                <c:pt idx="345">
                  <c:v>92.947097999999997</c:v>
                </c:pt>
                <c:pt idx="346">
                  <c:v>92.995226000000002</c:v>
                </c:pt>
                <c:pt idx="347">
                  <c:v>93.079723000000001</c:v>
                </c:pt>
                <c:pt idx="348">
                  <c:v>93.205468999999994</c:v>
                </c:pt>
                <c:pt idx="349">
                  <c:v>93.340779999999995</c:v>
                </c:pt>
                <c:pt idx="350">
                  <c:v>93.388756000000001</c:v>
                </c:pt>
                <c:pt idx="351">
                  <c:v>93.311959000000002</c:v>
                </c:pt>
                <c:pt idx="352">
                  <c:v>93.226665999999994</c:v>
                </c:pt>
                <c:pt idx="353">
                  <c:v>93.180366000000006</c:v>
                </c:pt>
                <c:pt idx="354">
                  <c:v>93.121747999999997</c:v>
                </c:pt>
                <c:pt idx="355">
                  <c:v>93.032982000000004</c:v>
                </c:pt>
                <c:pt idx="356">
                  <c:v>92.933035000000004</c:v>
                </c:pt>
                <c:pt idx="357">
                  <c:v>92.842731999999998</c:v>
                </c:pt>
                <c:pt idx="358">
                  <c:v>92.773124999999993</c:v>
                </c:pt>
                <c:pt idx="359">
                  <c:v>92.725324000000001</c:v>
                </c:pt>
                <c:pt idx="360">
                  <c:v>92.691736000000006</c:v>
                </c:pt>
                <c:pt idx="361">
                  <c:v>92.665374999999997</c:v>
                </c:pt>
                <c:pt idx="362">
                  <c:v>92.650932999999995</c:v>
                </c:pt>
                <c:pt idx="363">
                  <c:v>92.658974999999998</c:v>
                </c:pt>
                <c:pt idx="364">
                  <c:v>92.688068000000001</c:v>
                </c:pt>
                <c:pt idx="365">
                  <c:v>92.719187000000005</c:v>
                </c:pt>
                <c:pt idx="366">
                  <c:v>92.734143000000003</c:v>
                </c:pt>
                <c:pt idx="367">
                  <c:v>92.738730000000004</c:v>
                </c:pt>
                <c:pt idx="368">
                  <c:v>92.759344999999996</c:v>
                </c:pt>
                <c:pt idx="369">
                  <c:v>92.815657999999999</c:v>
                </c:pt>
                <c:pt idx="370">
                  <c:v>92.887341000000006</c:v>
                </c:pt>
                <c:pt idx="371">
                  <c:v>92.914441999999994</c:v>
                </c:pt>
                <c:pt idx="372">
                  <c:v>92.877234999999999</c:v>
                </c:pt>
                <c:pt idx="373">
                  <c:v>92.799002999999999</c:v>
                </c:pt>
                <c:pt idx="374">
                  <c:v>92.689249000000004</c:v>
                </c:pt>
                <c:pt idx="375">
                  <c:v>92.577022999999997</c:v>
                </c:pt>
                <c:pt idx="376">
                  <c:v>92.503338999999997</c:v>
                </c:pt>
                <c:pt idx="377">
                  <c:v>92.481870000000001</c:v>
                </c:pt>
                <c:pt idx="378">
                  <c:v>92.488102999999995</c:v>
                </c:pt>
                <c:pt idx="379">
                  <c:v>92.470219</c:v>
                </c:pt>
                <c:pt idx="380">
                  <c:v>92.393608</c:v>
                </c:pt>
                <c:pt idx="381">
                  <c:v>92.298486999999994</c:v>
                </c:pt>
                <c:pt idx="382">
                  <c:v>92.256174000000001</c:v>
                </c:pt>
                <c:pt idx="383">
                  <c:v>92.266520999999997</c:v>
                </c:pt>
                <c:pt idx="384">
                  <c:v>92.283141999999998</c:v>
                </c:pt>
                <c:pt idx="385">
                  <c:v>92.280756999999994</c:v>
                </c:pt>
                <c:pt idx="386">
                  <c:v>92.262494000000004</c:v>
                </c:pt>
                <c:pt idx="387">
                  <c:v>92.242492999999996</c:v>
                </c:pt>
                <c:pt idx="388">
                  <c:v>92.225768000000002</c:v>
                </c:pt>
                <c:pt idx="389">
                  <c:v>92.203646000000006</c:v>
                </c:pt>
                <c:pt idx="390">
                  <c:v>92.171989999999994</c:v>
                </c:pt>
                <c:pt idx="391">
                  <c:v>92.143039999999999</c:v>
                </c:pt>
                <c:pt idx="392">
                  <c:v>92.131369000000007</c:v>
                </c:pt>
                <c:pt idx="393">
                  <c:v>92.132497999999998</c:v>
                </c:pt>
                <c:pt idx="394">
                  <c:v>92.125979999999998</c:v>
                </c:pt>
                <c:pt idx="395">
                  <c:v>92.102535000000003</c:v>
                </c:pt>
                <c:pt idx="396">
                  <c:v>92.074894</c:v>
                </c:pt>
                <c:pt idx="397">
                  <c:v>92.056214999999995</c:v>
                </c:pt>
                <c:pt idx="398">
                  <c:v>92.039229000000006</c:v>
                </c:pt>
                <c:pt idx="399">
                  <c:v>92.002567999999997</c:v>
                </c:pt>
                <c:pt idx="400">
                  <c:v>91.939739000000003</c:v>
                </c:pt>
                <c:pt idx="401">
                  <c:v>91.870149999999995</c:v>
                </c:pt>
                <c:pt idx="402">
                  <c:v>91.819353000000007</c:v>
                </c:pt>
                <c:pt idx="403">
                  <c:v>91.798499000000007</c:v>
                </c:pt>
                <c:pt idx="404">
                  <c:v>91.800848000000002</c:v>
                </c:pt>
                <c:pt idx="405">
                  <c:v>91.811948000000001</c:v>
                </c:pt>
                <c:pt idx="406">
                  <c:v>91.824122000000003</c:v>
                </c:pt>
                <c:pt idx="407">
                  <c:v>91.839664999999997</c:v>
                </c:pt>
                <c:pt idx="408">
                  <c:v>91.860460000000003</c:v>
                </c:pt>
                <c:pt idx="409">
                  <c:v>91.885311999999999</c:v>
                </c:pt>
                <c:pt idx="410">
                  <c:v>91.905471000000006</c:v>
                </c:pt>
                <c:pt idx="411">
                  <c:v>91.896234000000007</c:v>
                </c:pt>
                <c:pt idx="412">
                  <c:v>91.833828999999994</c:v>
                </c:pt>
                <c:pt idx="413">
                  <c:v>91.741918999999996</c:v>
                </c:pt>
                <c:pt idx="414">
                  <c:v>91.661354000000003</c:v>
                </c:pt>
                <c:pt idx="415">
                  <c:v>91.589692999999997</c:v>
                </c:pt>
                <c:pt idx="416">
                  <c:v>91.518378999999996</c:v>
                </c:pt>
                <c:pt idx="417">
                  <c:v>91.460857000000004</c:v>
                </c:pt>
                <c:pt idx="418">
                  <c:v>91.421744000000004</c:v>
                </c:pt>
                <c:pt idx="419">
                  <c:v>91.381912999999997</c:v>
                </c:pt>
                <c:pt idx="420">
                  <c:v>91.321123</c:v>
                </c:pt>
                <c:pt idx="421">
                  <c:v>91.240526000000003</c:v>
                </c:pt>
                <c:pt idx="422">
                  <c:v>91.157942000000006</c:v>
                </c:pt>
                <c:pt idx="423">
                  <c:v>91.089053000000007</c:v>
                </c:pt>
                <c:pt idx="424">
                  <c:v>91.039826000000005</c:v>
                </c:pt>
                <c:pt idx="425">
                  <c:v>91.014218999999997</c:v>
                </c:pt>
                <c:pt idx="426">
                  <c:v>91.015685000000005</c:v>
                </c:pt>
                <c:pt idx="427">
                  <c:v>91.038274000000001</c:v>
                </c:pt>
                <c:pt idx="428">
                  <c:v>91.061852999999999</c:v>
                </c:pt>
                <c:pt idx="429">
                  <c:v>91.062679000000003</c:v>
                </c:pt>
                <c:pt idx="430">
                  <c:v>91.026938999999999</c:v>
                </c:pt>
                <c:pt idx="431">
                  <c:v>90.959905000000006</c:v>
                </c:pt>
                <c:pt idx="432">
                  <c:v>90.896190000000004</c:v>
                </c:pt>
                <c:pt idx="433">
                  <c:v>90.893279000000007</c:v>
                </c:pt>
                <c:pt idx="434">
                  <c:v>90.962592999999998</c:v>
                </c:pt>
                <c:pt idx="435">
                  <c:v>91.036904000000007</c:v>
                </c:pt>
                <c:pt idx="436">
                  <c:v>91.055387999999994</c:v>
                </c:pt>
                <c:pt idx="437">
                  <c:v>91.018636000000001</c:v>
                </c:pt>
                <c:pt idx="438">
                  <c:v>90.957605000000001</c:v>
                </c:pt>
                <c:pt idx="439">
                  <c:v>90.898788999999994</c:v>
                </c:pt>
                <c:pt idx="440">
                  <c:v>90.854909000000006</c:v>
                </c:pt>
                <c:pt idx="441">
                  <c:v>90.823419000000001</c:v>
                </c:pt>
                <c:pt idx="442">
                  <c:v>90.788897000000006</c:v>
                </c:pt>
                <c:pt idx="443">
                  <c:v>90.736445000000003</c:v>
                </c:pt>
                <c:pt idx="444">
                  <c:v>90.665373000000002</c:v>
                </c:pt>
                <c:pt idx="445">
                  <c:v>90.589782999999997</c:v>
                </c:pt>
                <c:pt idx="446">
                  <c:v>90.527821000000003</c:v>
                </c:pt>
                <c:pt idx="447">
                  <c:v>90.491017999999997</c:v>
                </c:pt>
                <c:pt idx="448">
                  <c:v>90.480343000000005</c:v>
                </c:pt>
                <c:pt idx="449">
                  <c:v>90.487941000000006</c:v>
                </c:pt>
                <c:pt idx="450">
                  <c:v>90.502381</c:v>
                </c:pt>
                <c:pt idx="451">
                  <c:v>90.514004999999997</c:v>
                </c:pt>
                <c:pt idx="452">
                  <c:v>90.515739999999994</c:v>
                </c:pt>
                <c:pt idx="453">
                  <c:v>90.505988000000002</c:v>
                </c:pt>
                <c:pt idx="454">
                  <c:v>90.493654000000006</c:v>
                </c:pt>
                <c:pt idx="455">
                  <c:v>90.486288000000002</c:v>
                </c:pt>
                <c:pt idx="456">
                  <c:v>90.471902999999998</c:v>
                </c:pt>
                <c:pt idx="457">
                  <c:v>90.432379999999995</c:v>
                </c:pt>
                <c:pt idx="458">
                  <c:v>90.368983</c:v>
                </c:pt>
                <c:pt idx="459">
                  <c:v>90.299378000000004</c:v>
                </c:pt>
                <c:pt idx="460">
                  <c:v>90.235478000000001</c:v>
                </c:pt>
                <c:pt idx="461">
                  <c:v>90.174824000000001</c:v>
                </c:pt>
                <c:pt idx="462">
                  <c:v>90.115346000000002</c:v>
                </c:pt>
                <c:pt idx="463">
                  <c:v>90.070750000000004</c:v>
                </c:pt>
                <c:pt idx="464">
                  <c:v>90.059123</c:v>
                </c:pt>
                <c:pt idx="465">
                  <c:v>90.074602999999996</c:v>
                </c:pt>
                <c:pt idx="466">
                  <c:v>90.086292999999998</c:v>
                </c:pt>
                <c:pt idx="467">
                  <c:v>90.069013999999996</c:v>
                </c:pt>
                <c:pt idx="468">
                  <c:v>90.025092999999998</c:v>
                </c:pt>
                <c:pt idx="469">
                  <c:v>89.97775</c:v>
                </c:pt>
                <c:pt idx="470">
                  <c:v>89.949928999999997</c:v>
                </c:pt>
                <c:pt idx="471">
                  <c:v>89.948040000000006</c:v>
                </c:pt>
                <c:pt idx="472">
                  <c:v>89.959886999999995</c:v>
                </c:pt>
                <c:pt idx="473">
                  <c:v>89.964388999999997</c:v>
                </c:pt>
                <c:pt idx="474">
                  <c:v>89.943538000000004</c:v>
                </c:pt>
                <c:pt idx="475">
                  <c:v>89.891146000000006</c:v>
                </c:pt>
                <c:pt idx="476">
                  <c:v>89.818601999999998</c:v>
                </c:pt>
                <c:pt idx="477">
                  <c:v>89.753184000000005</c:v>
                </c:pt>
                <c:pt idx="478">
                  <c:v>89.720930999999993</c:v>
                </c:pt>
                <c:pt idx="479">
                  <c:v>89.727525999999997</c:v>
                </c:pt>
                <c:pt idx="480">
                  <c:v>89.757452999999998</c:v>
                </c:pt>
                <c:pt idx="481">
                  <c:v>89.786700999999994</c:v>
                </c:pt>
                <c:pt idx="482">
                  <c:v>89.796881999999997</c:v>
                </c:pt>
                <c:pt idx="483">
                  <c:v>89.784836999999996</c:v>
                </c:pt>
                <c:pt idx="484">
                  <c:v>89.760019</c:v>
                </c:pt>
                <c:pt idx="485">
                  <c:v>89.731953000000004</c:v>
                </c:pt>
                <c:pt idx="486">
                  <c:v>89.702766999999994</c:v>
                </c:pt>
                <c:pt idx="487">
                  <c:v>89.669291999999999</c:v>
                </c:pt>
                <c:pt idx="488">
                  <c:v>89.627774000000002</c:v>
                </c:pt>
                <c:pt idx="489">
                  <c:v>89.578795</c:v>
                </c:pt>
                <c:pt idx="490">
                  <c:v>89.533900000000003</c:v>
                </c:pt>
                <c:pt idx="491">
                  <c:v>89.513587000000001</c:v>
                </c:pt>
                <c:pt idx="492">
                  <c:v>89.527638999999994</c:v>
                </c:pt>
                <c:pt idx="493">
                  <c:v>89.559999000000005</c:v>
                </c:pt>
                <c:pt idx="494">
                  <c:v>89.580201000000002</c:v>
                </c:pt>
                <c:pt idx="495">
                  <c:v>89.568123</c:v>
                </c:pt>
                <c:pt idx="496">
                  <c:v>89.530794999999998</c:v>
                </c:pt>
                <c:pt idx="497">
                  <c:v>89.496157999999994</c:v>
                </c:pt>
                <c:pt idx="498">
                  <c:v>89.480928000000006</c:v>
                </c:pt>
                <c:pt idx="499">
                  <c:v>89.473911999999999</c:v>
                </c:pt>
                <c:pt idx="500">
                  <c:v>89.457802999999998</c:v>
                </c:pt>
                <c:pt idx="501">
                  <c:v>89.429886999999994</c:v>
                </c:pt>
                <c:pt idx="502">
                  <c:v>89.396216999999993</c:v>
                </c:pt>
                <c:pt idx="503">
                  <c:v>89.358247000000006</c:v>
                </c:pt>
                <c:pt idx="504">
                  <c:v>89.311438999999993</c:v>
                </c:pt>
                <c:pt idx="505">
                  <c:v>89.252600999999999</c:v>
                </c:pt>
                <c:pt idx="506">
                  <c:v>89.183819999999997</c:v>
                </c:pt>
                <c:pt idx="507">
                  <c:v>89.112317000000004</c:v>
                </c:pt>
                <c:pt idx="508">
                  <c:v>89.049767000000003</c:v>
                </c:pt>
                <c:pt idx="509">
                  <c:v>89.008863000000005</c:v>
                </c:pt>
                <c:pt idx="510">
                  <c:v>88.997354000000001</c:v>
                </c:pt>
                <c:pt idx="511">
                  <c:v>89.014655000000005</c:v>
                </c:pt>
                <c:pt idx="512">
                  <c:v>89.052453</c:v>
                </c:pt>
                <c:pt idx="513">
                  <c:v>89.095246000000003</c:v>
                </c:pt>
                <c:pt idx="514">
                  <c:v>89.121504000000002</c:v>
                </c:pt>
                <c:pt idx="515">
                  <c:v>89.112342999999996</c:v>
                </c:pt>
                <c:pt idx="516">
                  <c:v>89.066119</c:v>
                </c:pt>
                <c:pt idx="517">
                  <c:v>89.004661999999996</c:v>
                </c:pt>
                <c:pt idx="518">
                  <c:v>88.958635999999998</c:v>
                </c:pt>
                <c:pt idx="519">
                  <c:v>88.939171999999999</c:v>
                </c:pt>
                <c:pt idx="520">
                  <c:v>88.928375000000003</c:v>
                </c:pt>
                <c:pt idx="521">
                  <c:v>88.902569</c:v>
                </c:pt>
                <c:pt idx="522">
                  <c:v>88.856979999999993</c:v>
                </c:pt>
                <c:pt idx="523">
                  <c:v>88.805235999999994</c:v>
                </c:pt>
                <c:pt idx="524">
                  <c:v>88.762452999999994</c:v>
                </c:pt>
                <c:pt idx="525">
                  <c:v>88.733603000000002</c:v>
                </c:pt>
                <c:pt idx="526">
                  <c:v>88.716085000000007</c:v>
                </c:pt>
                <c:pt idx="527">
                  <c:v>88.708247</c:v>
                </c:pt>
                <c:pt idx="528">
                  <c:v>88.711034999999995</c:v>
                </c:pt>
                <c:pt idx="529">
                  <c:v>88.721348000000006</c:v>
                </c:pt>
                <c:pt idx="530">
                  <c:v>88.727592999999999</c:v>
                </c:pt>
                <c:pt idx="531">
                  <c:v>88.716374999999999</c:v>
                </c:pt>
                <c:pt idx="532">
                  <c:v>88.685004000000006</c:v>
                </c:pt>
                <c:pt idx="533">
                  <c:v>88.645228000000003</c:v>
                </c:pt>
                <c:pt idx="534">
                  <c:v>88.611940000000004</c:v>
                </c:pt>
                <c:pt idx="535">
                  <c:v>88.589270999999997</c:v>
                </c:pt>
                <c:pt idx="536">
                  <c:v>88.570768999999999</c:v>
                </c:pt>
                <c:pt idx="537">
                  <c:v>88.551050000000004</c:v>
                </c:pt>
                <c:pt idx="538">
                  <c:v>88.532180999999994</c:v>
                </c:pt>
                <c:pt idx="539">
                  <c:v>88.516878000000005</c:v>
                </c:pt>
                <c:pt idx="540">
                  <c:v>88.500659999999996</c:v>
                </c:pt>
                <c:pt idx="541">
                  <c:v>88.477357999999995</c:v>
                </c:pt>
                <c:pt idx="542">
                  <c:v>88.450788000000003</c:v>
                </c:pt>
                <c:pt idx="543">
                  <c:v>88.434276999999994</c:v>
                </c:pt>
                <c:pt idx="544">
                  <c:v>88.436375999999996</c:v>
                </c:pt>
                <c:pt idx="545">
                  <c:v>88.451194000000001</c:v>
                </c:pt>
                <c:pt idx="546">
                  <c:v>88.466072999999994</c:v>
                </c:pt>
                <c:pt idx="547">
                  <c:v>88.475168999999994</c:v>
                </c:pt>
                <c:pt idx="548">
                  <c:v>88.480350000000001</c:v>
                </c:pt>
                <c:pt idx="549">
                  <c:v>88.481887</c:v>
                </c:pt>
                <c:pt idx="550">
                  <c:v>88.475387999999995</c:v>
                </c:pt>
                <c:pt idx="551">
                  <c:v>88.459029000000001</c:v>
                </c:pt>
                <c:pt idx="552">
                  <c:v>88.437828999999994</c:v>
                </c:pt>
                <c:pt idx="553">
                  <c:v>88.416809000000001</c:v>
                </c:pt>
                <c:pt idx="554">
                  <c:v>88.393231999999998</c:v>
                </c:pt>
                <c:pt idx="555">
                  <c:v>88.361447999999996</c:v>
                </c:pt>
                <c:pt idx="556">
                  <c:v>88.322783999999999</c:v>
                </c:pt>
                <c:pt idx="557">
                  <c:v>88.284049999999993</c:v>
                </c:pt>
                <c:pt idx="558">
                  <c:v>88.249476000000001</c:v>
                </c:pt>
                <c:pt idx="559">
                  <c:v>88.221974000000003</c:v>
                </c:pt>
                <c:pt idx="560">
                  <c:v>88.211447000000007</c:v>
                </c:pt>
                <c:pt idx="561">
                  <c:v>88.232308000000003</c:v>
                </c:pt>
                <c:pt idx="562">
                  <c:v>88.287194999999997</c:v>
                </c:pt>
                <c:pt idx="563">
                  <c:v>88.355458999999996</c:v>
                </c:pt>
                <c:pt idx="564">
                  <c:v>88.403234999999995</c:v>
                </c:pt>
                <c:pt idx="565">
                  <c:v>88.408445999999998</c:v>
                </c:pt>
                <c:pt idx="566">
                  <c:v>88.377127999999999</c:v>
                </c:pt>
                <c:pt idx="567">
                  <c:v>88.337438000000006</c:v>
                </c:pt>
                <c:pt idx="568">
                  <c:v>88.316219000000004</c:v>
                </c:pt>
                <c:pt idx="569">
                  <c:v>88.317102000000006</c:v>
                </c:pt>
                <c:pt idx="570">
                  <c:v>88.320871999999994</c:v>
                </c:pt>
                <c:pt idx="571">
                  <c:v>88.309335000000004</c:v>
                </c:pt>
                <c:pt idx="572">
                  <c:v>88.286072000000004</c:v>
                </c:pt>
                <c:pt idx="573">
                  <c:v>88.269504999999995</c:v>
                </c:pt>
                <c:pt idx="574">
                  <c:v>88.267526000000004</c:v>
                </c:pt>
                <c:pt idx="575">
                  <c:v>88.266392999999994</c:v>
                </c:pt>
                <c:pt idx="576">
                  <c:v>88.246740000000003</c:v>
                </c:pt>
                <c:pt idx="577">
                  <c:v>88.204316000000006</c:v>
                </c:pt>
                <c:pt idx="578">
                  <c:v>88.151544000000001</c:v>
                </c:pt>
                <c:pt idx="579">
                  <c:v>88.102314000000007</c:v>
                </c:pt>
                <c:pt idx="580">
                  <c:v>88.061408999999998</c:v>
                </c:pt>
                <c:pt idx="581">
                  <c:v>88.029570000000007</c:v>
                </c:pt>
                <c:pt idx="582">
                  <c:v>88.011745000000005</c:v>
                </c:pt>
                <c:pt idx="583">
                  <c:v>88.015282999999997</c:v>
                </c:pt>
                <c:pt idx="584">
                  <c:v>88.041506999999996</c:v>
                </c:pt>
                <c:pt idx="585">
                  <c:v>88.081327000000002</c:v>
                </c:pt>
                <c:pt idx="586">
                  <c:v>88.118148000000005</c:v>
                </c:pt>
                <c:pt idx="587">
                  <c:v>88.134524999999996</c:v>
                </c:pt>
                <c:pt idx="588">
                  <c:v>88.119708000000003</c:v>
                </c:pt>
                <c:pt idx="589">
                  <c:v>88.076690999999997</c:v>
                </c:pt>
                <c:pt idx="590">
                  <c:v>88.023850999999993</c:v>
                </c:pt>
                <c:pt idx="591">
                  <c:v>87.984888999999995</c:v>
                </c:pt>
                <c:pt idx="592">
                  <c:v>87.972071999999997</c:v>
                </c:pt>
                <c:pt idx="593">
                  <c:v>87.979386000000005</c:v>
                </c:pt>
                <c:pt idx="594">
                  <c:v>87.99427</c:v>
                </c:pt>
                <c:pt idx="595">
                  <c:v>88.013367000000002</c:v>
                </c:pt>
                <c:pt idx="596">
                  <c:v>88.041258999999997</c:v>
                </c:pt>
                <c:pt idx="597">
                  <c:v>88.074591999999996</c:v>
                </c:pt>
                <c:pt idx="598">
                  <c:v>88.095678000000007</c:v>
                </c:pt>
                <c:pt idx="599">
                  <c:v>88.087107000000003</c:v>
                </c:pt>
                <c:pt idx="600">
                  <c:v>88.048569000000001</c:v>
                </c:pt>
                <c:pt idx="601">
                  <c:v>87.995258000000007</c:v>
                </c:pt>
                <c:pt idx="602">
                  <c:v>87.943872999999996</c:v>
                </c:pt>
                <c:pt idx="603">
                  <c:v>87.904255000000006</c:v>
                </c:pt>
                <c:pt idx="604">
                  <c:v>87.880358999999999</c:v>
                </c:pt>
                <c:pt idx="605">
                  <c:v>87.872088000000005</c:v>
                </c:pt>
                <c:pt idx="606">
                  <c:v>87.875626999999994</c:v>
                </c:pt>
                <c:pt idx="607">
                  <c:v>87.886172999999999</c:v>
                </c:pt>
                <c:pt idx="608">
                  <c:v>87.900058000000001</c:v>
                </c:pt>
                <c:pt idx="609">
                  <c:v>87.910223000000002</c:v>
                </c:pt>
                <c:pt idx="610">
                  <c:v>87.902209999999997</c:v>
                </c:pt>
                <c:pt idx="611">
                  <c:v>87.863877000000002</c:v>
                </c:pt>
                <c:pt idx="612">
                  <c:v>87.802282000000005</c:v>
                </c:pt>
                <c:pt idx="613">
                  <c:v>87.744349</c:v>
                </c:pt>
                <c:pt idx="614">
                  <c:v>87.714867999999996</c:v>
                </c:pt>
                <c:pt idx="615">
                  <c:v>87.714920000000006</c:v>
                </c:pt>
                <c:pt idx="616">
                  <c:v>87.725493</c:v>
                </c:pt>
                <c:pt idx="617">
                  <c:v>87.729028</c:v>
                </c:pt>
                <c:pt idx="618">
                  <c:v>87.721919999999997</c:v>
                </c:pt>
                <c:pt idx="619">
                  <c:v>87.709991000000002</c:v>
                </c:pt>
                <c:pt idx="620">
                  <c:v>87.700526999999994</c:v>
                </c:pt>
                <c:pt idx="621">
                  <c:v>87.698860999999994</c:v>
                </c:pt>
                <c:pt idx="622">
                  <c:v>87.705595000000002</c:v>
                </c:pt>
                <c:pt idx="623">
                  <c:v>87.714961000000002</c:v>
                </c:pt>
                <c:pt idx="624">
                  <c:v>87.719994</c:v>
                </c:pt>
                <c:pt idx="625">
                  <c:v>87.721267999999995</c:v>
                </c:pt>
                <c:pt idx="626">
                  <c:v>87.726580999999996</c:v>
                </c:pt>
                <c:pt idx="627">
                  <c:v>87.739284999999995</c:v>
                </c:pt>
                <c:pt idx="628">
                  <c:v>87.749812000000006</c:v>
                </c:pt>
                <c:pt idx="629">
                  <c:v>87.742571999999996</c:v>
                </c:pt>
                <c:pt idx="630">
                  <c:v>87.711436000000006</c:v>
                </c:pt>
                <c:pt idx="631">
                  <c:v>87.667180999999999</c:v>
                </c:pt>
                <c:pt idx="632">
                  <c:v>87.630026000000001</c:v>
                </c:pt>
                <c:pt idx="633">
                  <c:v>87.615226000000007</c:v>
                </c:pt>
                <c:pt idx="634">
                  <c:v>87.624180999999993</c:v>
                </c:pt>
                <c:pt idx="635">
                  <c:v>87.646215999999995</c:v>
                </c:pt>
                <c:pt idx="636">
                  <c:v>87.667152000000002</c:v>
                </c:pt>
                <c:pt idx="637">
                  <c:v>87.676833999999999</c:v>
                </c:pt>
                <c:pt idx="638">
                  <c:v>87.671192000000005</c:v>
                </c:pt>
                <c:pt idx="639">
                  <c:v>87.650335999999996</c:v>
                </c:pt>
                <c:pt idx="640">
                  <c:v>87.616529999999997</c:v>
                </c:pt>
                <c:pt idx="641">
                  <c:v>87.574646999999999</c:v>
                </c:pt>
                <c:pt idx="642">
                  <c:v>87.534177</c:v>
                </c:pt>
                <c:pt idx="643">
                  <c:v>87.508401000000006</c:v>
                </c:pt>
                <c:pt idx="644">
                  <c:v>87.507463000000001</c:v>
                </c:pt>
                <c:pt idx="645">
                  <c:v>87.529481000000004</c:v>
                </c:pt>
                <c:pt idx="646">
                  <c:v>87.559608999999995</c:v>
                </c:pt>
                <c:pt idx="647">
                  <c:v>87.580466000000001</c:v>
                </c:pt>
                <c:pt idx="648">
                  <c:v>87.583933999999999</c:v>
                </c:pt>
                <c:pt idx="649">
                  <c:v>87.572990000000004</c:v>
                </c:pt>
                <c:pt idx="650">
                  <c:v>87.554315000000003</c:v>
                </c:pt>
                <c:pt idx="651">
                  <c:v>87.531662999999995</c:v>
                </c:pt>
                <c:pt idx="652">
                  <c:v>87.506084999999999</c:v>
                </c:pt>
                <c:pt idx="653">
                  <c:v>87.479427000000001</c:v>
                </c:pt>
                <c:pt idx="654">
                  <c:v>87.455792000000002</c:v>
                </c:pt>
                <c:pt idx="655">
                  <c:v>87.440386000000004</c:v>
                </c:pt>
                <c:pt idx="656">
                  <c:v>87.437186999999994</c:v>
                </c:pt>
                <c:pt idx="657">
                  <c:v>87.445334000000003</c:v>
                </c:pt>
                <c:pt idx="658">
                  <c:v>87.456006000000002</c:v>
                </c:pt>
                <c:pt idx="659">
                  <c:v>87.455254999999994</c:v>
                </c:pt>
                <c:pt idx="660">
                  <c:v>87.434032999999999</c:v>
                </c:pt>
                <c:pt idx="661">
                  <c:v>87.397518000000005</c:v>
                </c:pt>
                <c:pt idx="662">
                  <c:v>87.363468999999995</c:v>
                </c:pt>
                <c:pt idx="663">
                  <c:v>87.348885999999993</c:v>
                </c:pt>
                <c:pt idx="664">
                  <c:v>87.355970999999997</c:v>
                </c:pt>
                <c:pt idx="665">
                  <c:v>87.370625000000004</c:v>
                </c:pt>
                <c:pt idx="666">
                  <c:v>87.375074999999995</c:v>
                </c:pt>
                <c:pt idx="667">
                  <c:v>87.361565999999996</c:v>
                </c:pt>
                <c:pt idx="668">
                  <c:v>87.335120000000003</c:v>
                </c:pt>
                <c:pt idx="669">
                  <c:v>87.306963999999994</c:v>
                </c:pt>
                <c:pt idx="670">
                  <c:v>87.288160000000005</c:v>
                </c:pt>
                <c:pt idx="671">
                  <c:v>87.287173999999993</c:v>
                </c:pt>
                <c:pt idx="672">
                  <c:v>87.306622000000004</c:v>
                </c:pt>
                <c:pt idx="673">
                  <c:v>87.338037</c:v>
                </c:pt>
                <c:pt idx="674">
                  <c:v>87.363271999999995</c:v>
                </c:pt>
                <c:pt idx="675">
                  <c:v>87.367265000000003</c:v>
                </c:pt>
                <c:pt idx="676">
                  <c:v>87.350363000000002</c:v>
                </c:pt>
                <c:pt idx="677">
                  <c:v>87.325834999999998</c:v>
                </c:pt>
                <c:pt idx="678">
                  <c:v>87.306815999999998</c:v>
                </c:pt>
                <c:pt idx="679">
                  <c:v>87.298893000000007</c:v>
                </c:pt>
                <c:pt idx="680">
                  <c:v>87.302443999999994</c:v>
                </c:pt>
                <c:pt idx="681">
                  <c:v>87.314712999999998</c:v>
                </c:pt>
                <c:pt idx="682">
                  <c:v>87.327630999999997</c:v>
                </c:pt>
                <c:pt idx="683">
                  <c:v>87.330278000000007</c:v>
                </c:pt>
                <c:pt idx="684">
                  <c:v>87.31926</c:v>
                </c:pt>
                <c:pt idx="685">
                  <c:v>87.304686000000004</c:v>
                </c:pt>
                <c:pt idx="686">
                  <c:v>87.301118000000002</c:v>
                </c:pt>
                <c:pt idx="687">
                  <c:v>87.311680999999993</c:v>
                </c:pt>
                <c:pt idx="688">
                  <c:v>87.323465999999996</c:v>
                </c:pt>
                <c:pt idx="689">
                  <c:v>87.319675000000004</c:v>
                </c:pt>
                <c:pt idx="690">
                  <c:v>87.296160999999998</c:v>
                </c:pt>
                <c:pt idx="691">
                  <c:v>87.266273999999996</c:v>
                </c:pt>
                <c:pt idx="692">
                  <c:v>87.248637000000002</c:v>
                </c:pt>
                <c:pt idx="693">
                  <c:v>87.249032</c:v>
                </c:pt>
                <c:pt idx="694">
                  <c:v>87.255241999999996</c:v>
                </c:pt>
                <c:pt idx="695">
                  <c:v>87.250675000000001</c:v>
                </c:pt>
                <c:pt idx="696">
                  <c:v>87.231166000000002</c:v>
                </c:pt>
                <c:pt idx="697">
                  <c:v>87.206508999999997</c:v>
                </c:pt>
                <c:pt idx="698">
                  <c:v>87.188007999999996</c:v>
                </c:pt>
                <c:pt idx="699">
                  <c:v>87.179535000000001</c:v>
                </c:pt>
                <c:pt idx="700">
                  <c:v>87.180412000000004</c:v>
                </c:pt>
                <c:pt idx="701">
                  <c:v>87.189532999999997</c:v>
                </c:pt>
                <c:pt idx="702">
                  <c:v>87.202780000000004</c:v>
                </c:pt>
                <c:pt idx="703">
                  <c:v>87.212198000000001</c:v>
                </c:pt>
                <c:pt idx="704">
                  <c:v>87.213595999999995</c:v>
                </c:pt>
                <c:pt idx="705">
                  <c:v>87.211633000000006</c:v>
                </c:pt>
                <c:pt idx="706">
                  <c:v>87.211671999999993</c:v>
                </c:pt>
                <c:pt idx="707">
                  <c:v>87.209063999999998</c:v>
                </c:pt>
                <c:pt idx="708">
                  <c:v>87.192907000000005</c:v>
                </c:pt>
                <c:pt idx="709">
                  <c:v>87.160737999999995</c:v>
                </c:pt>
                <c:pt idx="710">
                  <c:v>87.123906000000005</c:v>
                </c:pt>
                <c:pt idx="711">
                  <c:v>87.096394000000004</c:v>
                </c:pt>
                <c:pt idx="712">
                  <c:v>87.081478000000004</c:v>
                </c:pt>
                <c:pt idx="713">
                  <c:v>87.070037999999997</c:v>
                </c:pt>
                <c:pt idx="714">
                  <c:v>87.050008000000005</c:v>
                </c:pt>
                <c:pt idx="715">
                  <c:v>87.018313000000006</c:v>
                </c:pt>
                <c:pt idx="716">
                  <c:v>86.985799999999998</c:v>
                </c:pt>
                <c:pt idx="717">
                  <c:v>86.968525999999997</c:v>
                </c:pt>
                <c:pt idx="718">
                  <c:v>86.970490999999996</c:v>
                </c:pt>
                <c:pt idx="719">
                  <c:v>86.976800999999995</c:v>
                </c:pt>
                <c:pt idx="720">
                  <c:v>86.968847999999994</c:v>
                </c:pt>
                <c:pt idx="721">
                  <c:v>86.945475999999999</c:v>
                </c:pt>
                <c:pt idx="722">
                  <c:v>86.923823999999996</c:v>
                </c:pt>
                <c:pt idx="723">
                  <c:v>86.91901</c:v>
                </c:pt>
                <c:pt idx="724">
                  <c:v>86.929064999999994</c:v>
                </c:pt>
                <c:pt idx="725">
                  <c:v>86.942639999999997</c:v>
                </c:pt>
                <c:pt idx="726">
                  <c:v>86.954896000000005</c:v>
                </c:pt>
                <c:pt idx="727">
                  <c:v>86.967868999999993</c:v>
                </c:pt>
                <c:pt idx="728">
                  <c:v>86.977834999999999</c:v>
                </c:pt>
                <c:pt idx="729">
                  <c:v>86.972097000000005</c:v>
                </c:pt>
                <c:pt idx="730">
                  <c:v>86.942426999999995</c:v>
                </c:pt>
                <c:pt idx="731">
                  <c:v>86.897811000000004</c:v>
                </c:pt>
                <c:pt idx="732">
                  <c:v>86.859030000000004</c:v>
                </c:pt>
                <c:pt idx="733">
                  <c:v>86.839327999999995</c:v>
                </c:pt>
                <c:pt idx="734">
                  <c:v>86.831868</c:v>
                </c:pt>
                <c:pt idx="735">
                  <c:v>86.817867000000007</c:v>
                </c:pt>
                <c:pt idx="736">
                  <c:v>86.787017000000006</c:v>
                </c:pt>
                <c:pt idx="737">
                  <c:v>86.748289</c:v>
                </c:pt>
                <c:pt idx="738">
                  <c:v>86.720205000000007</c:v>
                </c:pt>
                <c:pt idx="739">
                  <c:v>86.712832000000006</c:v>
                </c:pt>
                <c:pt idx="740">
                  <c:v>86.720337999999998</c:v>
                </c:pt>
                <c:pt idx="741">
                  <c:v>86.728043999999997</c:v>
                </c:pt>
                <c:pt idx="742">
                  <c:v>86.723770999999999</c:v>
                </c:pt>
                <c:pt idx="743">
                  <c:v>86.704554999999999</c:v>
                </c:pt>
                <c:pt idx="744">
                  <c:v>86.677927999999994</c:v>
                </c:pt>
                <c:pt idx="745">
                  <c:v>86.657805999999994</c:v>
                </c:pt>
                <c:pt idx="746">
                  <c:v>86.654438999999996</c:v>
                </c:pt>
                <c:pt idx="747">
                  <c:v>86.666017999999994</c:v>
                </c:pt>
                <c:pt idx="748">
                  <c:v>86.683344000000005</c:v>
                </c:pt>
                <c:pt idx="749">
                  <c:v>86.703241000000006</c:v>
                </c:pt>
                <c:pt idx="750">
                  <c:v>86.731683000000004</c:v>
                </c:pt>
                <c:pt idx="751">
                  <c:v>86.770123999999996</c:v>
                </c:pt>
                <c:pt idx="752">
                  <c:v>86.803376</c:v>
                </c:pt>
                <c:pt idx="753">
                  <c:v>86.808792999999994</c:v>
                </c:pt>
                <c:pt idx="754">
                  <c:v>86.779574999999994</c:v>
                </c:pt>
                <c:pt idx="755">
                  <c:v>86.734990999999994</c:v>
                </c:pt>
                <c:pt idx="756">
                  <c:v>86.703828000000001</c:v>
                </c:pt>
                <c:pt idx="757">
                  <c:v>86.699647999999996</c:v>
                </c:pt>
                <c:pt idx="758">
                  <c:v>86.714415000000002</c:v>
                </c:pt>
                <c:pt idx="759">
                  <c:v>86.731199000000004</c:v>
                </c:pt>
                <c:pt idx="760">
                  <c:v>86.738043000000005</c:v>
                </c:pt>
                <c:pt idx="761">
                  <c:v>86.732555000000005</c:v>
                </c:pt>
                <c:pt idx="762">
                  <c:v>86.719077999999996</c:v>
                </c:pt>
                <c:pt idx="763">
                  <c:v>86.703969999999998</c:v>
                </c:pt>
                <c:pt idx="764">
                  <c:v>86.692103000000003</c:v>
                </c:pt>
                <c:pt idx="765">
                  <c:v>86.684968999999995</c:v>
                </c:pt>
                <c:pt idx="766">
                  <c:v>86.679996000000003</c:v>
                </c:pt>
                <c:pt idx="767">
                  <c:v>86.670721</c:v>
                </c:pt>
                <c:pt idx="768">
                  <c:v>86.648809999999997</c:v>
                </c:pt>
                <c:pt idx="769">
                  <c:v>86.608999999999995</c:v>
                </c:pt>
                <c:pt idx="770">
                  <c:v>86.554648999999998</c:v>
                </c:pt>
                <c:pt idx="771">
                  <c:v>86.498506000000006</c:v>
                </c:pt>
                <c:pt idx="772">
                  <c:v>86.455776</c:v>
                </c:pt>
                <c:pt idx="773">
                  <c:v>86.434259999999995</c:v>
                </c:pt>
                <c:pt idx="774">
                  <c:v>86.431006999999994</c:v>
                </c:pt>
                <c:pt idx="775">
                  <c:v>86.438816000000003</c:v>
                </c:pt>
                <c:pt idx="776">
                  <c:v>86.454667999999998</c:v>
                </c:pt>
                <c:pt idx="777">
                  <c:v>86.479512</c:v>
                </c:pt>
                <c:pt idx="778">
                  <c:v>86.509279000000006</c:v>
                </c:pt>
                <c:pt idx="779">
                  <c:v>86.529283000000007</c:v>
                </c:pt>
                <c:pt idx="780">
                  <c:v>86.523386000000002</c:v>
                </c:pt>
                <c:pt idx="781">
                  <c:v>86.492085000000003</c:v>
                </c:pt>
                <c:pt idx="782">
                  <c:v>86.457503000000003</c:v>
                </c:pt>
                <c:pt idx="783">
                  <c:v>86.444689999999994</c:v>
                </c:pt>
                <c:pt idx="784">
                  <c:v>86.457407000000003</c:v>
                </c:pt>
                <c:pt idx="785">
                  <c:v>86.473855</c:v>
                </c:pt>
                <c:pt idx="786">
                  <c:v>86.467226999999994</c:v>
                </c:pt>
                <c:pt idx="787">
                  <c:v>86.430425</c:v>
                </c:pt>
                <c:pt idx="788">
                  <c:v>86.380591999999993</c:v>
                </c:pt>
                <c:pt idx="789">
                  <c:v>86.343592999999998</c:v>
                </c:pt>
                <c:pt idx="790">
                  <c:v>86.336405999999997</c:v>
                </c:pt>
                <c:pt idx="791">
                  <c:v>86.358185000000006</c:v>
                </c:pt>
                <c:pt idx="792">
                  <c:v>86.391630000000006</c:v>
                </c:pt>
                <c:pt idx="793">
                  <c:v>86.414062000000001</c:v>
                </c:pt>
                <c:pt idx="794">
                  <c:v>86.412672999999998</c:v>
                </c:pt>
                <c:pt idx="795">
                  <c:v>86.392364999999998</c:v>
                </c:pt>
                <c:pt idx="796">
                  <c:v>86.368385000000004</c:v>
                </c:pt>
                <c:pt idx="797">
                  <c:v>86.351293999999996</c:v>
                </c:pt>
                <c:pt idx="798">
                  <c:v>86.340767</c:v>
                </c:pt>
                <c:pt idx="799">
                  <c:v>86.332205999999999</c:v>
                </c:pt>
                <c:pt idx="800">
                  <c:v>86.323548000000002</c:v>
                </c:pt>
                <c:pt idx="801">
                  <c:v>86.313545000000005</c:v>
                </c:pt>
                <c:pt idx="802">
                  <c:v>86.299060999999995</c:v>
                </c:pt>
                <c:pt idx="803">
                  <c:v>86.27955</c:v>
                </c:pt>
                <c:pt idx="804">
                  <c:v>86.261418000000006</c:v>
                </c:pt>
                <c:pt idx="805">
                  <c:v>86.252295000000004</c:v>
                </c:pt>
                <c:pt idx="806">
                  <c:v>86.251740999999996</c:v>
                </c:pt>
                <c:pt idx="807">
                  <c:v>86.251748000000006</c:v>
                </c:pt>
                <c:pt idx="808">
                  <c:v>86.246410999999995</c:v>
                </c:pt>
                <c:pt idx="809">
                  <c:v>86.237442999999999</c:v>
                </c:pt>
                <c:pt idx="810">
                  <c:v>86.229364000000004</c:v>
                </c:pt>
                <c:pt idx="811">
                  <c:v>86.223192999999995</c:v>
                </c:pt>
                <c:pt idx="812">
                  <c:v>86.217427999999998</c:v>
                </c:pt>
                <c:pt idx="813">
                  <c:v>86.212824999999995</c:v>
                </c:pt>
                <c:pt idx="814">
                  <c:v>86.212610999999995</c:v>
                </c:pt>
                <c:pt idx="815">
                  <c:v>86.217354999999998</c:v>
                </c:pt>
                <c:pt idx="816">
                  <c:v>86.221217999999993</c:v>
                </c:pt>
                <c:pt idx="817">
                  <c:v>86.214896999999993</c:v>
                </c:pt>
                <c:pt idx="818">
                  <c:v>86.193088000000003</c:v>
                </c:pt>
                <c:pt idx="819">
                  <c:v>86.159409999999994</c:v>
                </c:pt>
                <c:pt idx="820">
                  <c:v>86.124540999999994</c:v>
                </c:pt>
                <c:pt idx="821">
                  <c:v>86.099818999999997</c:v>
                </c:pt>
                <c:pt idx="822">
                  <c:v>86.092123000000001</c:v>
                </c:pt>
                <c:pt idx="823">
                  <c:v>86.102648000000002</c:v>
                </c:pt>
                <c:pt idx="824">
                  <c:v>86.126675000000006</c:v>
                </c:pt>
                <c:pt idx="825">
                  <c:v>86.153012000000004</c:v>
                </c:pt>
                <c:pt idx="826">
                  <c:v>86.167474999999996</c:v>
                </c:pt>
                <c:pt idx="827">
                  <c:v>86.161901</c:v>
                </c:pt>
                <c:pt idx="828">
                  <c:v>86.140244999999993</c:v>
                </c:pt>
                <c:pt idx="829">
                  <c:v>86.113026000000005</c:v>
                </c:pt>
                <c:pt idx="830">
                  <c:v>86.086575999999994</c:v>
                </c:pt>
                <c:pt idx="831">
                  <c:v>86.061115999999998</c:v>
                </c:pt>
                <c:pt idx="832">
                  <c:v>86.037979000000007</c:v>
                </c:pt>
                <c:pt idx="833">
                  <c:v>86.023235999999997</c:v>
                </c:pt>
                <c:pt idx="834">
                  <c:v>86.022605999999996</c:v>
                </c:pt>
                <c:pt idx="835">
                  <c:v>86.036653999999999</c:v>
                </c:pt>
                <c:pt idx="836">
                  <c:v>86.062224000000001</c:v>
                </c:pt>
                <c:pt idx="837">
                  <c:v>86.094099</c:v>
                </c:pt>
                <c:pt idx="838">
                  <c:v>86.122743999999997</c:v>
                </c:pt>
                <c:pt idx="839">
                  <c:v>86.134918999999996</c:v>
                </c:pt>
                <c:pt idx="840">
                  <c:v>86.122421000000003</c:v>
                </c:pt>
                <c:pt idx="841">
                  <c:v>86.090354000000005</c:v>
                </c:pt>
                <c:pt idx="842">
                  <c:v>86.053949000000003</c:v>
                </c:pt>
                <c:pt idx="843">
                  <c:v>86.027372999999997</c:v>
                </c:pt>
                <c:pt idx="844">
                  <c:v>86.016492999999997</c:v>
                </c:pt>
                <c:pt idx="845">
                  <c:v>86.019463999999999</c:v>
                </c:pt>
                <c:pt idx="846">
                  <c:v>86.029909000000004</c:v>
                </c:pt>
                <c:pt idx="847">
                  <c:v>86.039931999999993</c:v>
                </c:pt>
                <c:pt idx="848">
                  <c:v>86.044994000000003</c:v>
                </c:pt>
                <c:pt idx="849">
                  <c:v>86.048647000000003</c:v>
                </c:pt>
                <c:pt idx="850">
                  <c:v>86.060248000000001</c:v>
                </c:pt>
                <c:pt idx="851">
                  <c:v>86.084603000000001</c:v>
                </c:pt>
                <c:pt idx="852">
                  <c:v>86.112932999999998</c:v>
                </c:pt>
                <c:pt idx="853">
                  <c:v>86.125630999999998</c:v>
                </c:pt>
                <c:pt idx="854">
                  <c:v>86.106924000000006</c:v>
                </c:pt>
                <c:pt idx="855">
                  <c:v>86.059995000000001</c:v>
                </c:pt>
                <c:pt idx="856">
                  <c:v>86.008475000000004</c:v>
                </c:pt>
                <c:pt idx="857">
                  <c:v>85.979873999999995</c:v>
                </c:pt>
                <c:pt idx="858">
                  <c:v>85.982692999999998</c:v>
                </c:pt>
                <c:pt idx="859">
                  <c:v>85.998059999999995</c:v>
                </c:pt>
                <c:pt idx="860">
                  <c:v>85.996172999999999</c:v>
                </c:pt>
                <c:pt idx="861">
                  <c:v>85.963892999999999</c:v>
                </c:pt>
                <c:pt idx="862">
                  <c:v>85.916461999999996</c:v>
                </c:pt>
                <c:pt idx="863">
                  <c:v>85.880961999999997</c:v>
                </c:pt>
                <c:pt idx="864">
                  <c:v>85.86891</c:v>
                </c:pt>
                <c:pt idx="865">
                  <c:v>85.866777999999996</c:v>
                </c:pt>
                <c:pt idx="866">
                  <c:v>85.853342999999995</c:v>
                </c:pt>
                <c:pt idx="867">
                  <c:v>85.824022999999997</c:v>
                </c:pt>
                <c:pt idx="868">
                  <c:v>85.794476000000003</c:v>
                </c:pt>
                <c:pt idx="869">
                  <c:v>85.780231999999998</c:v>
                </c:pt>
                <c:pt idx="870">
                  <c:v>85.779426000000001</c:v>
                </c:pt>
                <c:pt idx="871">
                  <c:v>85.779159000000007</c:v>
                </c:pt>
                <c:pt idx="872">
                  <c:v>85.773651000000001</c:v>
                </c:pt>
                <c:pt idx="873">
                  <c:v>85.770663999999996</c:v>
                </c:pt>
                <c:pt idx="874">
                  <c:v>85.780928000000003</c:v>
                </c:pt>
                <c:pt idx="875">
                  <c:v>85.806822999999994</c:v>
                </c:pt>
                <c:pt idx="876">
                  <c:v>85.843163000000004</c:v>
                </c:pt>
                <c:pt idx="877">
                  <c:v>85.883413000000004</c:v>
                </c:pt>
                <c:pt idx="878">
                  <c:v>85.920681999999999</c:v>
                </c:pt>
                <c:pt idx="879">
                  <c:v>85.945284999999998</c:v>
                </c:pt>
                <c:pt idx="880">
                  <c:v>85.946511999999998</c:v>
                </c:pt>
                <c:pt idx="881">
                  <c:v>85.918954999999997</c:v>
                </c:pt>
                <c:pt idx="882">
                  <c:v>85.868246999999997</c:v>
                </c:pt>
                <c:pt idx="883">
                  <c:v>85.812264999999996</c:v>
                </c:pt>
                <c:pt idx="884">
                  <c:v>85.774618000000004</c:v>
                </c:pt>
                <c:pt idx="885">
                  <c:v>85.769872000000007</c:v>
                </c:pt>
                <c:pt idx="886">
                  <c:v>85.790228999999997</c:v>
                </c:pt>
                <c:pt idx="887">
                  <c:v>85.809102999999993</c:v>
                </c:pt>
                <c:pt idx="888">
                  <c:v>85.80283</c:v>
                </c:pt>
                <c:pt idx="889">
                  <c:v>85.769795999999999</c:v>
                </c:pt>
                <c:pt idx="890">
                  <c:v>85.727087999999995</c:v>
                </c:pt>
                <c:pt idx="891">
                  <c:v>85.690754999999996</c:v>
                </c:pt>
                <c:pt idx="892">
                  <c:v>85.664046999999997</c:v>
                </c:pt>
                <c:pt idx="893">
                  <c:v>85.644501000000005</c:v>
                </c:pt>
                <c:pt idx="894">
                  <c:v>85.634512000000001</c:v>
                </c:pt>
                <c:pt idx="895">
                  <c:v>85.638715000000005</c:v>
                </c:pt>
                <c:pt idx="896">
                  <c:v>85.653613000000007</c:v>
                </c:pt>
                <c:pt idx="897">
                  <c:v>85.665692000000007</c:v>
                </c:pt>
                <c:pt idx="898">
                  <c:v>85.661619999999999</c:v>
                </c:pt>
                <c:pt idx="899">
                  <c:v>85.638980000000004</c:v>
                </c:pt>
                <c:pt idx="900">
                  <c:v>85.606944999999996</c:v>
                </c:pt>
                <c:pt idx="901">
                  <c:v>85.578558000000001</c:v>
                </c:pt>
                <c:pt idx="902">
                  <c:v>85.562800999999993</c:v>
                </c:pt>
                <c:pt idx="903">
                  <c:v>85.560389000000001</c:v>
                </c:pt>
                <c:pt idx="904">
                  <c:v>85.564588999999998</c:v>
                </c:pt>
                <c:pt idx="905">
                  <c:v>85.568775000000002</c:v>
                </c:pt>
                <c:pt idx="906">
                  <c:v>85.575463999999997</c:v>
                </c:pt>
                <c:pt idx="907">
                  <c:v>85.594538</c:v>
                </c:pt>
                <c:pt idx="908">
                  <c:v>85.628713000000005</c:v>
                </c:pt>
                <c:pt idx="909">
                  <c:v>85.662732000000005</c:v>
                </c:pt>
                <c:pt idx="910">
                  <c:v>85.673000999999999</c:v>
                </c:pt>
                <c:pt idx="911">
                  <c:v>85.650547000000003</c:v>
                </c:pt>
                <c:pt idx="912">
                  <c:v>85.611371000000005</c:v>
                </c:pt>
                <c:pt idx="913">
                  <c:v>85.581441999999996</c:v>
                </c:pt>
                <c:pt idx="914">
                  <c:v>85.573673999999997</c:v>
                </c:pt>
                <c:pt idx="915">
                  <c:v>85.582227000000003</c:v>
                </c:pt>
                <c:pt idx="916">
                  <c:v>85.595613999999998</c:v>
                </c:pt>
                <c:pt idx="917">
                  <c:v>85.608902</c:v>
                </c:pt>
                <c:pt idx="918">
                  <c:v>85.622294999999994</c:v>
                </c:pt>
                <c:pt idx="919">
                  <c:v>85.633007000000006</c:v>
                </c:pt>
                <c:pt idx="920">
                  <c:v>85.633072999999996</c:v>
                </c:pt>
                <c:pt idx="921">
                  <c:v>85.61506</c:v>
                </c:pt>
                <c:pt idx="922">
                  <c:v>85.578632999999996</c:v>
                </c:pt>
                <c:pt idx="923">
                  <c:v>85.532442000000003</c:v>
                </c:pt>
                <c:pt idx="924">
                  <c:v>85.490781999999996</c:v>
                </c:pt>
                <c:pt idx="925">
                  <c:v>85.466459999999998</c:v>
                </c:pt>
                <c:pt idx="926">
                  <c:v>85.462992999999997</c:v>
                </c:pt>
                <c:pt idx="927">
                  <c:v>85.471885999999998</c:v>
                </c:pt>
                <c:pt idx="928">
                  <c:v>85.479153999999994</c:v>
                </c:pt>
                <c:pt idx="929">
                  <c:v>85.476620999999994</c:v>
                </c:pt>
                <c:pt idx="930">
                  <c:v>85.467169999999996</c:v>
                </c:pt>
                <c:pt idx="931">
                  <c:v>85.459057999999999</c:v>
                </c:pt>
                <c:pt idx="932">
                  <c:v>85.456478000000004</c:v>
                </c:pt>
                <c:pt idx="933">
                  <c:v>85.457091000000005</c:v>
                </c:pt>
                <c:pt idx="934">
                  <c:v>85.457244000000003</c:v>
                </c:pt>
                <c:pt idx="935">
                  <c:v>85.455521000000005</c:v>
                </c:pt>
                <c:pt idx="936">
                  <c:v>85.449592999999993</c:v>
                </c:pt>
                <c:pt idx="937">
                  <c:v>85.433948000000001</c:v>
                </c:pt>
                <c:pt idx="938">
                  <c:v>85.405731000000003</c:v>
                </c:pt>
                <c:pt idx="939">
                  <c:v>85.371741999999998</c:v>
                </c:pt>
                <c:pt idx="940">
                  <c:v>85.344933999999995</c:v>
                </c:pt>
                <c:pt idx="941">
                  <c:v>85.332874000000004</c:v>
                </c:pt>
                <c:pt idx="942">
                  <c:v>85.332763</c:v>
                </c:pt>
                <c:pt idx="943">
                  <c:v>85.338659000000007</c:v>
                </c:pt>
                <c:pt idx="944">
                  <c:v>85.349378000000002</c:v>
                </c:pt>
                <c:pt idx="945">
                  <c:v>85.365335999999999</c:v>
                </c:pt>
                <c:pt idx="946">
                  <c:v>85.380014000000003</c:v>
                </c:pt>
                <c:pt idx="947">
                  <c:v>85.379908999999998</c:v>
                </c:pt>
                <c:pt idx="948">
                  <c:v>85.355249999999998</c:v>
                </c:pt>
                <c:pt idx="949">
                  <c:v>85.311779000000001</c:v>
                </c:pt>
                <c:pt idx="950">
                  <c:v>85.273084999999995</c:v>
                </c:pt>
                <c:pt idx="951">
                  <c:v>85.267601999999997</c:v>
                </c:pt>
                <c:pt idx="952">
                  <c:v>85.305214000000007</c:v>
                </c:pt>
                <c:pt idx="953">
                  <c:v>85.363609999999994</c:v>
                </c:pt>
                <c:pt idx="954">
                  <c:v>85.402805999999998</c:v>
                </c:pt>
                <c:pt idx="955">
                  <c:v>85.398724000000001</c:v>
                </c:pt>
                <c:pt idx="956">
                  <c:v>85.362091000000007</c:v>
                </c:pt>
                <c:pt idx="957">
                  <c:v>85.322708000000006</c:v>
                </c:pt>
                <c:pt idx="958">
                  <c:v>85.298604999999995</c:v>
                </c:pt>
                <c:pt idx="959">
                  <c:v>85.285471000000001</c:v>
                </c:pt>
                <c:pt idx="960">
                  <c:v>85.272989999999993</c:v>
                </c:pt>
                <c:pt idx="961">
                  <c:v>85.261392000000001</c:v>
                </c:pt>
                <c:pt idx="962">
                  <c:v>85.258454999999998</c:v>
                </c:pt>
                <c:pt idx="963">
                  <c:v>85.266555999999994</c:v>
                </c:pt>
                <c:pt idx="964">
                  <c:v>85.278063000000003</c:v>
                </c:pt>
                <c:pt idx="965">
                  <c:v>85.281664000000006</c:v>
                </c:pt>
                <c:pt idx="966">
                  <c:v>85.271152000000001</c:v>
                </c:pt>
                <c:pt idx="967">
                  <c:v>85.249944999999997</c:v>
                </c:pt>
                <c:pt idx="968">
                  <c:v>85.228738000000007</c:v>
                </c:pt>
                <c:pt idx="969">
                  <c:v>85.217232999999993</c:v>
                </c:pt>
                <c:pt idx="970">
                  <c:v>85.217294999999993</c:v>
                </c:pt>
                <c:pt idx="971">
                  <c:v>85.225859</c:v>
                </c:pt>
                <c:pt idx="972">
                  <c:v>85.242099999999994</c:v>
                </c:pt>
                <c:pt idx="973">
                  <c:v>85.265855000000002</c:v>
                </c:pt>
                <c:pt idx="974">
                  <c:v>85.289016000000004</c:v>
                </c:pt>
                <c:pt idx="975">
                  <c:v>85.296002999999999</c:v>
                </c:pt>
                <c:pt idx="976">
                  <c:v>85.277951000000002</c:v>
                </c:pt>
                <c:pt idx="977">
                  <c:v>85.242862000000002</c:v>
                </c:pt>
                <c:pt idx="978">
                  <c:v>85.207870999999997</c:v>
                </c:pt>
                <c:pt idx="979">
                  <c:v>85.184550999999999</c:v>
                </c:pt>
                <c:pt idx="980">
                  <c:v>85.174694000000002</c:v>
                </c:pt>
                <c:pt idx="981">
                  <c:v>85.176044000000005</c:v>
                </c:pt>
                <c:pt idx="982">
                  <c:v>85.185817</c:v>
                </c:pt>
                <c:pt idx="983">
                  <c:v>85.199539000000001</c:v>
                </c:pt>
                <c:pt idx="984">
                  <c:v>85.212145000000007</c:v>
                </c:pt>
                <c:pt idx="985">
                  <c:v>85.221481999999995</c:v>
                </c:pt>
                <c:pt idx="986">
                  <c:v>85.227716999999998</c:v>
                </c:pt>
                <c:pt idx="987">
                  <c:v>85.229286999999999</c:v>
                </c:pt>
                <c:pt idx="988">
                  <c:v>85.222887</c:v>
                </c:pt>
                <c:pt idx="989">
                  <c:v>85.20787</c:v>
                </c:pt>
                <c:pt idx="990">
                  <c:v>85.187250000000006</c:v>
                </c:pt>
                <c:pt idx="991">
                  <c:v>85.163888999999998</c:v>
                </c:pt>
                <c:pt idx="992">
                  <c:v>85.139466999999996</c:v>
                </c:pt>
                <c:pt idx="993">
                  <c:v>85.118471999999997</c:v>
                </c:pt>
                <c:pt idx="994">
                  <c:v>85.108918000000003</c:v>
                </c:pt>
                <c:pt idx="995">
                  <c:v>85.114063999999999</c:v>
                </c:pt>
                <c:pt idx="996">
                  <c:v>85.124019000000004</c:v>
                </c:pt>
                <c:pt idx="997">
                  <c:v>85.121313000000001</c:v>
                </c:pt>
                <c:pt idx="998">
                  <c:v>85.098498000000006</c:v>
                </c:pt>
                <c:pt idx="999">
                  <c:v>85.067852999999999</c:v>
                </c:pt>
                <c:pt idx="1000">
                  <c:v>85.049397999999997</c:v>
                </c:pt>
                <c:pt idx="1001">
                  <c:v>85.049445000000006</c:v>
                </c:pt>
                <c:pt idx="1002">
                  <c:v>85.055356000000003</c:v>
                </c:pt>
                <c:pt idx="1003">
                  <c:v>85.053488000000002</c:v>
                </c:pt>
                <c:pt idx="1004">
                  <c:v>85.046871999999993</c:v>
                </c:pt>
                <c:pt idx="1005">
                  <c:v>85.048608999999999</c:v>
                </c:pt>
                <c:pt idx="1006">
                  <c:v>85.059603999999993</c:v>
                </c:pt>
                <c:pt idx="1007">
                  <c:v>85.061689000000001</c:v>
                </c:pt>
                <c:pt idx="1008">
                  <c:v>85.036368999999993</c:v>
                </c:pt>
                <c:pt idx="1009">
                  <c:v>84.984111999999996</c:v>
                </c:pt>
                <c:pt idx="1010">
                  <c:v>84.921040000000005</c:v>
                </c:pt>
                <c:pt idx="1011">
                  <c:v>84.861547999999999</c:v>
                </c:pt>
                <c:pt idx="1012">
                  <c:v>84.809673000000004</c:v>
                </c:pt>
                <c:pt idx="1013">
                  <c:v>84.763482999999994</c:v>
                </c:pt>
                <c:pt idx="1014">
                  <c:v>84.719420999999997</c:v>
                </c:pt>
                <c:pt idx="1015">
                  <c:v>84.670417</c:v>
                </c:pt>
                <c:pt idx="1016">
                  <c:v>84.605221999999998</c:v>
                </c:pt>
                <c:pt idx="1017">
                  <c:v>84.513805000000005</c:v>
                </c:pt>
                <c:pt idx="1018">
                  <c:v>84.392285999999999</c:v>
                </c:pt>
                <c:pt idx="1019">
                  <c:v>84.241511000000003</c:v>
                </c:pt>
                <c:pt idx="1020">
                  <c:v>84.062927999999999</c:v>
                </c:pt>
                <c:pt idx="1021">
                  <c:v>83.858514999999997</c:v>
                </c:pt>
                <c:pt idx="1022">
                  <c:v>83.634344999999996</c:v>
                </c:pt>
                <c:pt idx="1023">
                  <c:v>83.401052000000007</c:v>
                </c:pt>
                <c:pt idx="1024">
                  <c:v>83.167241000000004</c:v>
                </c:pt>
                <c:pt idx="1025">
                  <c:v>82.929850000000002</c:v>
                </c:pt>
                <c:pt idx="1026">
                  <c:v>82.671474000000003</c:v>
                </c:pt>
                <c:pt idx="1027">
                  <c:v>82.371555999999998</c:v>
                </c:pt>
                <c:pt idx="1028">
                  <c:v>82.024529000000001</c:v>
                </c:pt>
                <c:pt idx="1029">
                  <c:v>81.647597000000005</c:v>
                </c:pt>
                <c:pt idx="1030">
                  <c:v>81.269259000000005</c:v>
                </c:pt>
                <c:pt idx="1031">
                  <c:v>80.909395000000004</c:v>
                </c:pt>
                <c:pt idx="1032">
                  <c:v>80.569738000000001</c:v>
                </c:pt>
                <c:pt idx="1033">
                  <c:v>80.240944999999996</c:v>
                </c:pt>
                <c:pt idx="1034">
                  <c:v>79.916534999999996</c:v>
                </c:pt>
                <c:pt idx="1035">
                  <c:v>79.600933999999995</c:v>
                </c:pt>
                <c:pt idx="1036">
                  <c:v>79.307631999999998</c:v>
                </c:pt>
                <c:pt idx="1037">
                  <c:v>79.051464999999993</c:v>
                </c:pt>
                <c:pt idx="1038">
                  <c:v>78.840952000000001</c:v>
                </c:pt>
                <c:pt idx="1039">
                  <c:v>78.676132999999993</c:v>
                </c:pt>
                <c:pt idx="1040">
                  <c:v>78.553201999999999</c:v>
                </c:pt>
                <c:pt idx="1041">
                  <c:v>78.471168000000006</c:v>
                </c:pt>
                <c:pt idx="1042">
                  <c:v>78.434466</c:v>
                </c:pt>
                <c:pt idx="1043">
                  <c:v>78.450682999999998</c:v>
                </c:pt>
                <c:pt idx="1044">
                  <c:v>78.526251999999999</c:v>
                </c:pt>
                <c:pt idx="1045">
                  <c:v>78.661026000000007</c:v>
                </c:pt>
                <c:pt idx="1046">
                  <c:v>78.842527000000004</c:v>
                </c:pt>
                <c:pt idx="1047">
                  <c:v>79.045889000000003</c:v>
                </c:pt>
                <c:pt idx="1048">
                  <c:v>79.244118</c:v>
                </c:pt>
                <c:pt idx="1049">
                  <c:v>79.420368999999994</c:v>
                </c:pt>
                <c:pt idx="1050">
                  <c:v>79.568713000000002</c:v>
                </c:pt>
                <c:pt idx="1051">
                  <c:v>79.683893999999995</c:v>
                </c:pt>
                <c:pt idx="1052">
                  <c:v>79.755785000000003</c:v>
                </c:pt>
                <c:pt idx="1053">
                  <c:v>79.776959000000005</c:v>
                </c:pt>
                <c:pt idx="1054">
                  <c:v>79.751637000000002</c:v>
                </c:pt>
                <c:pt idx="1055">
                  <c:v>79.691211999999993</c:v>
                </c:pt>
                <c:pt idx="1056">
                  <c:v>79.601198999999994</c:v>
                </c:pt>
                <c:pt idx="1057">
                  <c:v>79.478151999999994</c:v>
                </c:pt>
                <c:pt idx="1058">
                  <c:v>79.321501999999995</c:v>
                </c:pt>
                <c:pt idx="1059">
                  <c:v>79.143386000000007</c:v>
                </c:pt>
                <c:pt idx="1060">
                  <c:v>78.961470000000006</c:v>
                </c:pt>
                <c:pt idx="1061">
                  <c:v>78.784239999999997</c:v>
                </c:pt>
                <c:pt idx="1062">
                  <c:v>78.609955999999997</c:v>
                </c:pt>
                <c:pt idx="1063">
                  <c:v>78.441360000000003</c:v>
                </c:pt>
                <c:pt idx="1064">
                  <c:v>78.294803999999999</c:v>
                </c:pt>
                <c:pt idx="1065">
                  <c:v>78.189285999999996</c:v>
                </c:pt>
                <c:pt idx="1066">
                  <c:v>78.129056000000006</c:v>
                </c:pt>
                <c:pt idx="1067">
                  <c:v>78.102458999999996</c:v>
                </c:pt>
                <c:pt idx="1068">
                  <c:v>78.097284999999999</c:v>
                </c:pt>
                <c:pt idx="1069">
                  <c:v>78.111856000000003</c:v>
                </c:pt>
                <c:pt idx="1070">
                  <c:v>78.149286000000004</c:v>
                </c:pt>
                <c:pt idx="1071">
                  <c:v>78.205416999999997</c:v>
                </c:pt>
                <c:pt idx="1072">
                  <c:v>78.266925000000001</c:v>
                </c:pt>
                <c:pt idx="1073">
                  <c:v>78.321927000000002</c:v>
                </c:pt>
                <c:pt idx="1074">
                  <c:v>78.371995999999996</c:v>
                </c:pt>
                <c:pt idx="1075">
                  <c:v>78.433594999999997</c:v>
                </c:pt>
                <c:pt idx="1076">
                  <c:v>78.525245999999996</c:v>
                </c:pt>
                <c:pt idx="1077">
                  <c:v>78.649581999999995</c:v>
                </c:pt>
                <c:pt idx="1078">
                  <c:v>78.788566000000003</c:v>
                </c:pt>
                <c:pt idx="1079">
                  <c:v>78.920259000000001</c:v>
                </c:pt>
                <c:pt idx="1080">
                  <c:v>79.040452999999999</c:v>
                </c:pt>
                <c:pt idx="1081">
                  <c:v>79.163785000000004</c:v>
                </c:pt>
                <c:pt idx="1082">
                  <c:v>79.302961999999994</c:v>
                </c:pt>
                <c:pt idx="1083">
                  <c:v>79.452016</c:v>
                </c:pt>
                <c:pt idx="1084">
                  <c:v>79.592930999999993</c:v>
                </c:pt>
                <c:pt idx="1085">
                  <c:v>79.714136999999994</c:v>
                </c:pt>
                <c:pt idx="1086">
                  <c:v>79.818042000000005</c:v>
                </c:pt>
                <c:pt idx="1087">
                  <c:v>79.913088999999999</c:v>
                </c:pt>
                <c:pt idx="1088">
                  <c:v>80.003210999999993</c:v>
                </c:pt>
                <c:pt idx="1089">
                  <c:v>80.084567000000007</c:v>
                </c:pt>
                <c:pt idx="1090">
                  <c:v>80.150030000000001</c:v>
                </c:pt>
                <c:pt idx="1091">
                  <c:v>80.197631999999999</c:v>
                </c:pt>
                <c:pt idx="1092">
                  <c:v>80.236503999999996</c:v>
                </c:pt>
                <c:pt idx="1093">
                  <c:v>80.282914000000005</c:v>
                </c:pt>
                <c:pt idx="1094">
                  <c:v>80.348456999999996</c:v>
                </c:pt>
                <c:pt idx="1095">
                  <c:v>80.433268999999996</c:v>
                </c:pt>
                <c:pt idx="1096">
                  <c:v>80.530674000000005</c:v>
                </c:pt>
                <c:pt idx="1097">
                  <c:v>80.633729000000002</c:v>
                </c:pt>
                <c:pt idx="1098">
                  <c:v>80.734977000000001</c:v>
                </c:pt>
                <c:pt idx="1099">
                  <c:v>80.82508</c:v>
                </c:pt>
                <c:pt idx="1100">
                  <c:v>80.899360000000001</c:v>
                </c:pt>
                <c:pt idx="1101">
                  <c:v>80.962737000000004</c:v>
                </c:pt>
                <c:pt idx="1102">
                  <c:v>81.023112999999995</c:v>
                </c:pt>
                <c:pt idx="1103">
                  <c:v>81.081907000000001</c:v>
                </c:pt>
                <c:pt idx="1104">
                  <c:v>81.135587999999998</c:v>
                </c:pt>
                <c:pt idx="1105">
                  <c:v>81.185689999999994</c:v>
                </c:pt>
                <c:pt idx="1106">
                  <c:v>81.239562000000006</c:v>
                </c:pt>
                <c:pt idx="1107">
                  <c:v>81.300713999999999</c:v>
                </c:pt>
                <c:pt idx="1108">
                  <c:v>81.364501000000004</c:v>
                </c:pt>
                <c:pt idx="1109">
                  <c:v>81.424611999999996</c:v>
                </c:pt>
                <c:pt idx="1110">
                  <c:v>81.477850000000004</c:v>
                </c:pt>
                <c:pt idx="1111">
                  <c:v>81.520049</c:v>
                </c:pt>
                <c:pt idx="1112">
                  <c:v>81.542708000000005</c:v>
                </c:pt>
                <c:pt idx="1113">
                  <c:v>81.537571</c:v>
                </c:pt>
                <c:pt idx="1114">
                  <c:v>81.501885000000001</c:v>
                </c:pt>
                <c:pt idx="1115">
                  <c:v>81.437717000000006</c:v>
                </c:pt>
                <c:pt idx="1116">
                  <c:v>81.349828000000002</c:v>
                </c:pt>
                <c:pt idx="1117">
                  <c:v>81.246056999999993</c:v>
                </c:pt>
                <c:pt idx="1118">
                  <c:v>81.134924999999996</c:v>
                </c:pt>
                <c:pt idx="1119">
                  <c:v>81.018704</c:v>
                </c:pt>
                <c:pt idx="1120">
                  <c:v>80.891510999999994</c:v>
                </c:pt>
                <c:pt idx="1121">
                  <c:v>80.747251000000006</c:v>
                </c:pt>
                <c:pt idx="1122">
                  <c:v>80.587333999999998</c:v>
                </c:pt>
                <c:pt idx="1123">
                  <c:v>80.419599000000005</c:v>
                </c:pt>
                <c:pt idx="1124">
                  <c:v>80.255526000000003</c:v>
                </c:pt>
                <c:pt idx="1125">
                  <c:v>80.113214999999997</c:v>
                </c:pt>
                <c:pt idx="1126">
                  <c:v>80.016277000000002</c:v>
                </c:pt>
                <c:pt idx="1127">
                  <c:v>79.978915999999998</c:v>
                </c:pt>
                <c:pt idx="1128">
                  <c:v>79.990894999999995</c:v>
                </c:pt>
                <c:pt idx="1129">
                  <c:v>80.024591000000001</c:v>
                </c:pt>
                <c:pt idx="1130">
                  <c:v>80.058835999999999</c:v>
                </c:pt>
                <c:pt idx="1131">
                  <c:v>80.089195000000004</c:v>
                </c:pt>
                <c:pt idx="1132">
                  <c:v>80.114073000000005</c:v>
                </c:pt>
                <c:pt idx="1133">
                  <c:v>80.120624000000007</c:v>
                </c:pt>
                <c:pt idx="1134">
                  <c:v>80.093079000000003</c:v>
                </c:pt>
                <c:pt idx="1135">
                  <c:v>80.031233</c:v>
                </c:pt>
                <c:pt idx="1136">
                  <c:v>79.951638000000003</c:v>
                </c:pt>
                <c:pt idx="1137">
                  <c:v>79.870580000000004</c:v>
                </c:pt>
                <c:pt idx="1138">
                  <c:v>79.793857000000003</c:v>
                </c:pt>
                <c:pt idx="1139">
                  <c:v>79.726066000000003</c:v>
                </c:pt>
                <c:pt idx="1140">
                  <c:v>79.682254999999998</c:v>
                </c:pt>
                <c:pt idx="1141">
                  <c:v>79.682423</c:v>
                </c:pt>
                <c:pt idx="1142">
                  <c:v>79.735011</c:v>
                </c:pt>
                <c:pt idx="1143">
                  <c:v>79.830173000000002</c:v>
                </c:pt>
                <c:pt idx="1144">
                  <c:v>79.950309000000004</c:v>
                </c:pt>
                <c:pt idx="1145">
                  <c:v>80.085815999999994</c:v>
                </c:pt>
                <c:pt idx="1146">
                  <c:v>80.240206999999998</c:v>
                </c:pt>
                <c:pt idx="1147">
                  <c:v>80.421334000000002</c:v>
                </c:pt>
                <c:pt idx="1148">
                  <c:v>80.627313999999998</c:v>
                </c:pt>
                <c:pt idx="1149">
                  <c:v>80.839961000000002</c:v>
                </c:pt>
                <c:pt idx="1150">
                  <c:v>81.032989000000001</c:v>
                </c:pt>
                <c:pt idx="1151">
                  <c:v>81.189031999999997</c:v>
                </c:pt>
                <c:pt idx="1152">
                  <c:v>81.310525999999996</c:v>
                </c:pt>
                <c:pt idx="1153">
                  <c:v>81.413687999999993</c:v>
                </c:pt>
                <c:pt idx="1154">
                  <c:v>81.513019</c:v>
                </c:pt>
                <c:pt idx="1155">
                  <c:v>81.612981000000005</c:v>
                </c:pt>
                <c:pt idx="1156">
                  <c:v>81.712112000000005</c:v>
                </c:pt>
                <c:pt idx="1157">
                  <c:v>81.809633000000005</c:v>
                </c:pt>
                <c:pt idx="1158">
                  <c:v>81.904954000000004</c:v>
                </c:pt>
                <c:pt idx="1159">
                  <c:v>81.993634</c:v>
                </c:pt>
                <c:pt idx="1160">
                  <c:v>82.068651000000003</c:v>
                </c:pt>
                <c:pt idx="1161">
                  <c:v>82.127139</c:v>
                </c:pt>
                <c:pt idx="1162">
                  <c:v>82.173807999999994</c:v>
                </c:pt>
                <c:pt idx="1163">
                  <c:v>82.216093999999998</c:v>
                </c:pt>
                <c:pt idx="1164">
                  <c:v>82.256621999999993</c:v>
                </c:pt>
                <c:pt idx="1165">
                  <c:v>82.292061000000004</c:v>
                </c:pt>
                <c:pt idx="1166">
                  <c:v>82.319452999999996</c:v>
                </c:pt>
                <c:pt idx="1167">
                  <c:v>82.341736999999995</c:v>
                </c:pt>
                <c:pt idx="1168">
                  <c:v>82.365208999999993</c:v>
                </c:pt>
                <c:pt idx="1169">
                  <c:v>82.392797000000002</c:v>
                </c:pt>
                <c:pt idx="1170">
                  <c:v>82.423518999999999</c:v>
                </c:pt>
                <c:pt idx="1171">
                  <c:v>82.459114999999997</c:v>
                </c:pt>
                <c:pt idx="1172">
                  <c:v>82.505989999999997</c:v>
                </c:pt>
                <c:pt idx="1173">
                  <c:v>82.565662000000003</c:v>
                </c:pt>
                <c:pt idx="1174">
                  <c:v>82.626011000000005</c:v>
                </c:pt>
                <c:pt idx="1175">
                  <c:v>82.668846000000002</c:v>
                </c:pt>
                <c:pt idx="1176">
                  <c:v>82.687717000000006</c:v>
                </c:pt>
                <c:pt idx="1177">
                  <c:v>82.693489</c:v>
                </c:pt>
                <c:pt idx="1178">
                  <c:v>82.701103000000003</c:v>
                </c:pt>
                <c:pt idx="1179">
                  <c:v>82.716097000000005</c:v>
                </c:pt>
                <c:pt idx="1180">
                  <c:v>82.736007999999998</c:v>
                </c:pt>
                <c:pt idx="1181">
                  <c:v>82.758729000000002</c:v>
                </c:pt>
                <c:pt idx="1182">
                  <c:v>82.784184999999994</c:v>
                </c:pt>
                <c:pt idx="1183">
                  <c:v>82.811639999999997</c:v>
                </c:pt>
                <c:pt idx="1184">
                  <c:v>82.841286999999994</c:v>
                </c:pt>
                <c:pt idx="1185">
                  <c:v>82.876247000000006</c:v>
                </c:pt>
                <c:pt idx="1186">
                  <c:v>82.916928999999996</c:v>
                </c:pt>
                <c:pt idx="1187">
                  <c:v>82.954182000000003</c:v>
                </c:pt>
                <c:pt idx="1188">
                  <c:v>82.974344000000002</c:v>
                </c:pt>
                <c:pt idx="1189">
                  <c:v>82.972948000000002</c:v>
                </c:pt>
                <c:pt idx="1190">
                  <c:v>82.959776000000005</c:v>
                </c:pt>
                <c:pt idx="1191">
                  <c:v>82.949286999999998</c:v>
                </c:pt>
                <c:pt idx="1192">
                  <c:v>82.949128999999999</c:v>
                </c:pt>
                <c:pt idx="1193">
                  <c:v>82.958276999999995</c:v>
                </c:pt>
                <c:pt idx="1194">
                  <c:v>82.972105999999997</c:v>
                </c:pt>
                <c:pt idx="1195">
                  <c:v>82.987238000000005</c:v>
                </c:pt>
                <c:pt idx="1196">
                  <c:v>83.004321000000004</c:v>
                </c:pt>
                <c:pt idx="1197">
                  <c:v>83.028228999999996</c:v>
                </c:pt>
                <c:pt idx="1198">
                  <c:v>83.063417999999999</c:v>
                </c:pt>
                <c:pt idx="1199">
                  <c:v>83.106852000000003</c:v>
                </c:pt>
                <c:pt idx="1200">
                  <c:v>83.146332999999998</c:v>
                </c:pt>
                <c:pt idx="1201">
                  <c:v>83.167542999999995</c:v>
                </c:pt>
                <c:pt idx="1202">
                  <c:v>83.163863000000006</c:v>
                </c:pt>
                <c:pt idx="1203">
                  <c:v>83.141655</c:v>
                </c:pt>
                <c:pt idx="1204">
                  <c:v>83.118713</c:v>
                </c:pt>
                <c:pt idx="1205">
                  <c:v>83.115970000000004</c:v>
                </c:pt>
                <c:pt idx="1206">
                  <c:v>83.144581000000002</c:v>
                </c:pt>
                <c:pt idx="1207">
                  <c:v>83.196393</c:v>
                </c:pt>
                <c:pt idx="1208">
                  <c:v>83.247781000000003</c:v>
                </c:pt>
                <c:pt idx="1209">
                  <c:v>83.275925999999998</c:v>
                </c:pt>
                <c:pt idx="1210">
                  <c:v>83.273915000000002</c:v>
                </c:pt>
                <c:pt idx="1211">
                  <c:v>83.252889999999994</c:v>
                </c:pt>
                <c:pt idx="1212">
                  <c:v>83.232648999999995</c:v>
                </c:pt>
                <c:pt idx="1213">
                  <c:v>83.229795999999993</c:v>
                </c:pt>
                <c:pt idx="1214">
                  <c:v>83.249726999999993</c:v>
                </c:pt>
                <c:pt idx="1215">
                  <c:v>83.284737000000007</c:v>
                </c:pt>
                <c:pt idx="1216">
                  <c:v>83.318712000000005</c:v>
                </c:pt>
                <c:pt idx="1217">
                  <c:v>83.336282999999995</c:v>
                </c:pt>
                <c:pt idx="1218">
                  <c:v>83.331352999999993</c:v>
                </c:pt>
                <c:pt idx="1219">
                  <c:v>83.310471000000007</c:v>
                </c:pt>
                <c:pt idx="1220">
                  <c:v>83.289170999999996</c:v>
                </c:pt>
                <c:pt idx="1221">
                  <c:v>83.281864999999996</c:v>
                </c:pt>
                <c:pt idx="1222">
                  <c:v>83.290935000000005</c:v>
                </c:pt>
                <c:pt idx="1223">
                  <c:v>83.305384000000004</c:v>
                </c:pt>
                <c:pt idx="1224">
                  <c:v>83.312620999999993</c:v>
                </c:pt>
                <c:pt idx="1225">
                  <c:v>83.311329999999998</c:v>
                </c:pt>
                <c:pt idx="1226">
                  <c:v>83.310108</c:v>
                </c:pt>
                <c:pt idx="1227">
                  <c:v>83.314943999999997</c:v>
                </c:pt>
                <c:pt idx="1228">
                  <c:v>83.323740000000001</c:v>
                </c:pt>
                <c:pt idx="1229">
                  <c:v>83.333731</c:v>
                </c:pt>
                <c:pt idx="1230">
                  <c:v>83.347200000000001</c:v>
                </c:pt>
                <c:pt idx="1231">
                  <c:v>83.365272000000004</c:v>
                </c:pt>
                <c:pt idx="1232">
                  <c:v>83.381450000000001</c:v>
                </c:pt>
                <c:pt idx="1233">
                  <c:v>83.388769999999994</c:v>
                </c:pt>
                <c:pt idx="1234">
                  <c:v>83.391542000000001</c:v>
                </c:pt>
                <c:pt idx="1235">
                  <c:v>83.402129000000002</c:v>
                </c:pt>
                <c:pt idx="1236">
                  <c:v>83.424358999999995</c:v>
                </c:pt>
                <c:pt idx="1237">
                  <c:v>83.446766999999994</c:v>
                </c:pt>
                <c:pt idx="1238">
                  <c:v>83.456800000000001</c:v>
                </c:pt>
                <c:pt idx="1239">
                  <c:v>83.457769999999996</c:v>
                </c:pt>
                <c:pt idx="1240">
                  <c:v>83.465577999999994</c:v>
                </c:pt>
                <c:pt idx="1241">
                  <c:v>83.488804000000002</c:v>
                </c:pt>
                <c:pt idx="1242">
                  <c:v>83.517080000000007</c:v>
                </c:pt>
                <c:pt idx="1243">
                  <c:v>83.531747999999993</c:v>
                </c:pt>
                <c:pt idx="1244">
                  <c:v>83.525176999999999</c:v>
                </c:pt>
                <c:pt idx="1245">
                  <c:v>83.506377000000001</c:v>
                </c:pt>
                <c:pt idx="1246">
                  <c:v>83.489322999999999</c:v>
                </c:pt>
                <c:pt idx="1247">
                  <c:v>83.480363999999994</c:v>
                </c:pt>
                <c:pt idx="1248">
                  <c:v>83.478177000000002</c:v>
                </c:pt>
                <c:pt idx="1249">
                  <c:v>83.481328000000005</c:v>
                </c:pt>
                <c:pt idx="1250">
                  <c:v>83.490832999999995</c:v>
                </c:pt>
                <c:pt idx="1251">
                  <c:v>83.505741</c:v>
                </c:pt>
                <c:pt idx="1252">
                  <c:v>83.520778000000007</c:v>
                </c:pt>
                <c:pt idx="1253">
                  <c:v>83.530997999999997</c:v>
                </c:pt>
                <c:pt idx="1254">
                  <c:v>83.53716</c:v>
                </c:pt>
                <c:pt idx="1255">
                  <c:v>83.544498000000004</c:v>
                </c:pt>
                <c:pt idx="1256">
                  <c:v>83.556404999999998</c:v>
                </c:pt>
                <c:pt idx="1257">
                  <c:v>83.570087000000001</c:v>
                </c:pt>
                <c:pt idx="1258">
                  <c:v>83.578276000000002</c:v>
                </c:pt>
                <c:pt idx="1259">
                  <c:v>83.575433000000004</c:v>
                </c:pt>
                <c:pt idx="1260">
                  <c:v>83.563508999999996</c:v>
                </c:pt>
                <c:pt idx="1261">
                  <c:v>83.551946000000001</c:v>
                </c:pt>
                <c:pt idx="1262">
                  <c:v>83.550501999999994</c:v>
                </c:pt>
                <c:pt idx="1263">
                  <c:v>83.560866000000004</c:v>
                </c:pt>
                <c:pt idx="1264">
                  <c:v>83.575850000000003</c:v>
                </c:pt>
                <c:pt idx="1265">
                  <c:v>83.587187</c:v>
                </c:pt>
                <c:pt idx="1266">
                  <c:v>83.592584000000002</c:v>
                </c:pt>
                <c:pt idx="1267">
                  <c:v>83.594303999999994</c:v>
                </c:pt>
                <c:pt idx="1268">
                  <c:v>83.593691000000007</c:v>
                </c:pt>
                <c:pt idx="1269">
                  <c:v>83.591165000000004</c:v>
                </c:pt>
                <c:pt idx="1270">
                  <c:v>83.591437999999997</c:v>
                </c:pt>
                <c:pt idx="1271">
                  <c:v>83.603425999999999</c:v>
                </c:pt>
                <c:pt idx="1272">
                  <c:v>83.630049999999997</c:v>
                </c:pt>
                <c:pt idx="1273">
                  <c:v>83.659052000000003</c:v>
                </c:pt>
                <c:pt idx="1274">
                  <c:v>83.669613999999996</c:v>
                </c:pt>
                <c:pt idx="1275">
                  <c:v>83.651829000000006</c:v>
                </c:pt>
                <c:pt idx="1276">
                  <c:v>83.617986000000002</c:v>
                </c:pt>
                <c:pt idx="1277">
                  <c:v>83.591070000000002</c:v>
                </c:pt>
                <c:pt idx="1278">
                  <c:v>83.582792999999995</c:v>
                </c:pt>
                <c:pt idx="1279">
                  <c:v>83.586359000000002</c:v>
                </c:pt>
                <c:pt idx="1280">
                  <c:v>83.589766999999995</c:v>
                </c:pt>
                <c:pt idx="1281">
                  <c:v>83.589782999999997</c:v>
                </c:pt>
                <c:pt idx="1282">
                  <c:v>83.589364000000003</c:v>
                </c:pt>
                <c:pt idx="1283">
                  <c:v>83.587599999999995</c:v>
                </c:pt>
                <c:pt idx="1284">
                  <c:v>83.580607999999998</c:v>
                </c:pt>
                <c:pt idx="1285">
                  <c:v>83.571672000000007</c:v>
                </c:pt>
                <c:pt idx="1286">
                  <c:v>83.572232999999997</c:v>
                </c:pt>
                <c:pt idx="1287">
                  <c:v>83.589310999999995</c:v>
                </c:pt>
                <c:pt idx="1288">
                  <c:v>83.616826000000003</c:v>
                </c:pt>
                <c:pt idx="1289">
                  <c:v>83.642949000000002</c:v>
                </c:pt>
                <c:pt idx="1290">
                  <c:v>83.662531999999999</c:v>
                </c:pt>
                <c:pt idx="1291">
                  <c:v>83.678338999999994</c:v>
                </c:pt>
                <c:pt idx="1292">
                  <c:v>83.692712</c:v>
                </c:pt>
                <c:pt idx="1293">
                  <c:v>83.702640000000002</c:v>
                </c:pt>
                <c:pt idx="1294">
                  <c:v>83.702648999999994</c:v>
                </c:pt>
                <c:pt idx="1295">
                  <c:v>83.690180999999995</c:v>
                </c:pt>
                <c:pt idx="1296">
                  <c:v>83.669588000000005</c:v>
                </c:pt>
                <c:pt idx="1297">
                  <c:v>83.652897999999993</c:v>
                </c:pt>
                <c:pt idx="1298">
                  <c:v>83.653080000000003</c:v>
                </c:pt>
                <c:pt idx="1299">
                  <c:v>83.671178999999995</c:v>
                </c:pt>
                <c:pt idx="1300">
                  <c:v>83.691209999999998</c:v>
                </c:pt>
                <c:pt idx="1301">
                  <c:v>83.693909000000005</c:v>
                </c:pt>
                <c:pt idx="1302">
                  <c:v>83.676868999999996</c:v>
                </c:pt>
                <c:pt idx="1303">
                  <c:v>83.656383000000005</c:v>
                </c:pt>
                <c:pt idx="1304">
                  <c:v>83.648725999999996</c:v>
                </c:pt>
                <c:pt idx="1305">
                  <c:v>83.655058999999994</c:v>
                </c:pt>
                <c:pt idx="1306">
                  <c:v>83.666590999999997</c:v>
                </c:pt>
                <c:pt idx="1307">
                  <c:v>83.677565999999999</c:v>
                </c:pt>
                <c:pt idx="1308">
                  <c:v>83.687239000000005</c:v>
                </c:pt>
                <c:pt idx="1309">
                  <c:v>83.693974999999995</c:v>
                </c:pt>
                <c:pt idx="1310">
                  <c:v>83.696572000000003</c:v>
                </c:pt>
                <c:pt idx="1311">
                  <c:v>83.701532999999998</c:v>
                </c:pt>
                <c:pt idx="1312">
                  <c:v>83.720326999999997</c:v>
                </c:pt>
                <c:pt idx="1313">
                  <c:v>83.754152000000005</c:v>
                </c:pt>
                <c:pt idx="1314">
                  <c:v>83.785555000000002</c:v>
                </c:pt>
                <c:pt idx="1315">
                  <c:v>83.791579999999996</c:v>
                </c:pt>
                <c:pt idx="1316">
                  <c:v>83.766465999999994</c:v>
                </c:pt>
                <c:pt idx="1317">
                  <c:v>83.728902000000005</c:v>
                </c:pt>
                <c:pt idx="1318">
                  <c:v>83.705608999999995</c:v>
                </c:pt>
                <c:pt idx="1319">
                  <c:v>83.708802000000006</c:v>
                </c:pt>
                <c:pt idx="1320">
                  <c:v>83.729699999999994</c:v>
                </c:pt>
                <c:pt idx="1321">
                  <c:v>83.751513000000003</c:v>
                </c:pt>
                <c:pt idx="1322">
                  <c:v>83.764768000000004</c:v>
                </c:pt>
                <c:pt idx="1323">
                  <c:v>83.768781000000004</c:v>
                </c:pt>
                <c:pt idx="1324">
                  <c:v>83.762935999999996</c:v>
                </c:pt>
                <c:pt idx="1325">
                  <c:v>83.744169999999997</c:v>
                </c:pt>
                <c:pt idx="1326">
                  <c:v>83.715508999999997</c:v>
                </c:pt>
                <c:pt idx="1327">
                  <c:v>83.690918999999994</c:v>
                </c:pt>
                <c:pt idx="1328">
                  <c:v>83.684663999999998</c:v>
                </c:pt>
                <c:pt idx="1329">
                  <c:v>83.696483000000001</c:v>
                </c:pt>
                <c:pt idx="1330">
                  <c:v>83.712055000000007</c:v>
                </c:pt>
                <c:pt idx="1331">
                  <c:v>83.718123000000006</c:v>
                </c:pt>
                <c:pt idx="1332">
                  <c:v>83.713134999999994</c:v>
                </c:pt>
                <c:pt idx="1333">
                  <c:v>83.703736000000006</c:v>
                </c:pt>
                <c:pt idx="1334">
                  <c:v>83.696779000000006</c:v>
                </c:pt>
                <c:pt idx="1335">
                  <c:v>83.696016</c:v>
                </c:pt>
                <c:pt idx="1336">
                  <c:v>83.700574000000003</c:v>
                </c:pt>
                <c:pt idx="1337">
                  <c:v>83.703614999999999</c:v>
                </c:pt>
                <c:pt idx="1338">
                  <c:v>83.697933000000006</c:v>
                </c:pt>
                <c:pt idx="1339">
                  <c:v>83.686667</c:v>
                </c:pt>
                <c:pt idx="1340">
                  <c:v>83.683047000000002</c:v>
                </c:pt>
                <c:pt idx="1341">
                  <c:v>83.694051999999999</c:v>
                </c:pt>
                <c:pt idx="1342">
                  <c:v>83.709273999999994</c:v>
                </c:pt>
                <c:pt idx="1343">
                  <c:v>83.713571000000002</c:v>
                </c:pt>
                <c:pt idx="1344">
                  <c:v>83.707367000000005</c:v>
                </c:pt>
                <c:pt idx="1345">
                  <c:v>83.705203999999995</c:v>
                </c:pt>
                <c:pt idx="1346">
                  <c:v>83.714691999999999</c:v>
                </c:pt>
                <c:pt idx="1347">
                  <c:v>83.72654</c:v>
                </c:pt>
                <c:pt idx="1348">
                  <c:v>83.727846999999997</c:v>
                </c:pt>
                <c:pt idx="1349">
                  <c:v>83.717224000000002</c:v>
                </c:pt>
                <c:pt idx="1350">
                  <c:v>83.702787999999998</c:v>
                </c:pt>
                <c:pt idx="1351">
                  <c:v>83.691862999999998</c:v>
                </c:pt>
                <c:pt idx="1352">
                  <c:v>83.687439999999995</c:v>
                </c:pt>
                <c:pt idx="1353">
                  <c:v>83.689081999999999</c:v>
                </c:pt>
                <c:pt idx="1354">
                  <c:v>83.691884999999999</c:v>
                </c:pt>
                <c:pt idx="1355">
                  <c:v>83.689183</c:v>
                </c:pt>
                <c:pt idx="1356">
                  <c:v>83.682215999999997</c:v>
                </c:pt>
                <c:pt idx="1357">
                  <c:v>83.683423000000005</c:v>
                </c:pt>
                <c:pt idx="1358">
                  <c:v>83.703256999999994</c:v>
                </c:pt>
                <c:pt idx="1359">
                  <c:v>83.735467</c:v>
                </c:pt>
                <c:pt idx="1360">
                  <c:v>83.761803</c:v>
                </c:pt>
                <c:pt idx="1361">
                  <c:v>83.770625999999993</c:v>
                </c:pt>
                <c:pt idx="1362">
                  <c:v>83.765152999999998</c:v>
                </c:pt>
                <c:pt idx="1363">
                  <c:v>83.753497999999993</c:v>
                </c:pt>
                <c:pt idx="1364">
                  <c:v>83.737246999999996</c:v>
                </c:pt>
                <c:pt idx="1365">
                  <c:v>83.712688</c:v>
                </c:pt>
                <c:pt idx="1366">
                  <c:v>83.679497999999995</c:v>
                </c:pt>
                <c:pt idx="1367">
                  <c:v>83.645302000000001</c:v>
                </c:pt>
                <c:pt idx="1368">
                  <c:v>83.622121000000007</c:v>
                </c:pt>
                <c:pt idx="1369">
                  <c:v>83.617742000000007</c:v>
                </c:pt>
                <c:pt idx="1370">
                  <c:v>83.628309999999999</c:v>
                </c:pt>
                <c:pt idx="1371">
                  <c:v>83.640195000000006</c:v>
                </c:pt>
                <c:pt idx="1372">
                  <c:v>83.642408000000003</c:v>
                </c:pt>
                <c:pt idx="1373">
                  <c:v>83.636831000000001</c:v>
                </c:pt>
                <c:pt idx="1374">
                  <c:v>83.632936999999998</c:v>
                </c:pt>
                <c:pt idx="1375">
                  <c:v>83.633643000000006</c:v>
                </c:pt>
                <c:pt idx="1376">
                  <c:v>83.631747000000004</c:v>
                </c:pt>
                <c:pt idx="1377">
                  <c:v>83.621104000000003</c:v>
                </c:pt>
                <c:pt idx="1378">
                  <c:v>83.605108000000001</c:v>
                </c:pt>
                <c:pt idx="1379">
                  <c:v>83.590523000000005</c:v>
                </c:pt>
                <c:pt idx="1380">
                  <c:v>83.577781000000002</c:v>
                </c:pt>
                <c:pt idx="1381">
                  <c:v>83.563077000000007</c:v>
                </c:pt>
                <c:pt idx="1382">
                  <c:v>83.548157000000003</c:v>
                </c:pt>
                <c:pt idx="1383">
                  <c:v>83.542071000000007</c:v>
                </c:pt>
                <c:pt idx="1384">
                  <c:v>83.552100999999993</c:v>
                </c:pt>
                <c:pt idx="1385">
                  <c:v>83.576485000000005</c:v>
                </c:pt>
                <c:pt idx="1386">
                  <c:v>83.606961999999996</c:v>
                </c:pt>
                <c:pt idx="1387">
                  <c:v>83.635140000000007</c:v>
                </c:pt>
                <c:pt idx="1388">
                  <c:v>83.654788999999994</c:v>
                </c:pt>
                <c:pt idx="1389">
                  <c:v>83.661310999999998</c:v>
                </c:pt>
                <c:pt idx="1390">
                  <c:v>83.653049999999993</c:v>
                </c:pt>
                <c:pt idx="1391">
                  <c:v>83.633173999999997</c:v>
                </c:pt>
                <c:pt idx="1392">
                  <c:v>83.608025999999995</c:v>
                </c:pt>
                <c:pt idx="1393">
                  <c:v>83.583303999999998</c:v>
                </c:pt>
                <c:pt idx="1394">
                  <c:v>83.562865000000002</c:v>
                </c:pt>
                <c:pt idx="1395">
                  <c:v>83.549375999999995</c:v>
                </c:pt>
                <c:pt idx="1396">
                  <c:v>83.542233999999993</c:v>
                </c:pt>
                <c:pt idx="1397">
                  <c:v>83.535274999999999</c:v>
                </c:pt>
                <c:pt idx="1398">
                  <c:v>83.521983000000006</c:v>
                </c:pt>
                <c:pt idx="1399">
                  <c:v>83.505493000000001</c:v>
                </c:pt>
                <c:pt idx="1400">
                  <c:v>83.498600999999994</c:v>
                </c:pt>
                <c:pt idx="1401">
                  <c:v>83.509060000000005</c:v>
                </c:pt>
                <c:pt idx="1402">
                  <c:v>83.527800999999997</c:v>
                </c:pt>
                <c:pt idx="1403">
                  <c:v>83.537212999999994</c:v>
                </c:pt>
                <c:pt idx="1404">
                  <c:v>83.529977000000002</c:v>
                </c:pt>
                <c:pt idx="1405">
                  <c:v>83.514882999999998</c:v>
                </c:pt>
                <c:pt idx="1406">
                  <c:v>83.505087000000003</c:v>
                </c:pt>
                <c:pt idx="1407">
                  <c:v>83.505914000000004</c:v>
                </c:pt>
                <c:pt idx="1408">
                  <c:v>83.513614000000004</c:v>
                </c:pt>
                <c:pt idx="1409">
                  <c:v>83.520010999999997</c:v>
                </c:pt>
                <c:pt idx="1410">
                  <c:v>83.517662999999999</c:v>
                </c:pt>
                <c:pt idx="1411">
                  <c:v>83.505944</c:v>
                </c:pt>
                <c:pt idx="1412">
                  <c:v>83.493459000000001</c:v>
                </c:pt>
                <c:pt idx="1413">
                  <c:v>83.490003999999999</c:v>
                </c:pt>
                <c:pt idx="1414">
                  <c:v>83.495722000000001</c:v>
                </c:pt>
                <c:pt idx="1415">
                  <c:v>83.502432999999996</c:v>
                </c:pt>
                <c:pt idx="1416">
                  <c:v>83.504091000000003</c:v>
                </c:pt>
                <c:pt idx="1417">
                  <c:v>83.499332999999993</c:v>
                </c:pt>
                <c:pt idx="1418">
                  <c:v>83.486098999999996</c:v>
                </c:pt>
                <c:pt idx="1419">
                  <c:v>83.465017000000003</c:v>
                </c:pt>
                <c:pt idx="1420">
                  <c:v>83.449239000000006</c:v>
                </c:pt>
                <c:pt idx="1421">
                  <c:v>83.457451000000006</c:v>
                </c:pt>
                <c:pt idx="1422">
                  <c:v>83.490026999999998</c:v>
                </c:pt>
                <c:pt idx="1423">
                  <c:v>83.522063000000003</c:v>
                </c:pt>
                <c:pt idx="1424">
                  <c:v>83.528496000000004</c:v>
                </c:pt>
                <c:pt idx="1425">
                  <c:v>83.508499999999998</c:v>
                </c:pt>
                <c:pt idx="1426">
                  <c:v>83.477913000000001</c:v>
                </c:pt>
                <c:pt idx="1427">
                  <c:v>83.447927000000007</c:v>
                </c:pt>
                <c:pt idx="1428">
                  <c:v>83.423291000000006</c:v>
                </c:pt>
                <c:pt idx="1429">
                  <c:v>83.414035999999996</c:v>
                </c:pt>
                <c:pt idx="1430">
                  <c:v>83.432886999999994</c:v>
                </c:pt>
                <c:pt idx="1431">
                  <c:v>83.479157000000001</c:v>
                </c:pt>
                <c:pt idx="1432">
                  <c:v>83.533781000000005</c:v>
                </c:pt>
                <c:pt idx="1433">
                  <c:v>83.571647999999996</c:v>
                </c:pt>
                <c:pt idx="1434">
                  <c:v>83.575496000000001</c:v>
                </c:pt>
                <c:pt idx="1435">
                  <c:v>83.543244999999999</c:v>
                </c:pt>
                <c:pt idx="1436">
                  <c:v>83.489423000000002</c:v>
                </c:pt>
                <c:pt idx="1437">
                  <c:v>83.434820999999999</c:v>
                </c:pt>
                <c:pt idx="1438">
                  <c:v>83.387134000000003</c:v>
                </c:pt>
                <c:pt idx="1439">
                  <c:v>83.337125</c:v>
                </c:pt>
                <c:pt idx="1440">
                  <c:v>83.28134</c:v>
                </c:pt>
                <c:pt idx="1441">
                  <c:v>83.239317</c:v>
                </c:pt>
                <c:pt idx="1442">
                  <c:v>83.234335999999999</c:v>
                </c:pt>
                <c:pt idx="1443">
                  <c:v>83.262752000000006</c:v>
                </c:pt>
                <c:pt idx="1444">
                  <c:v>83.298081999999994</c:v>
                </c:pt>
                <c:pt idx="1445">
                  <c:v>83.322933000000006</c:v>
                </c:pt>
                <c:pt idx="1446">
                  <c:v>83.340990000000005</c:v>
                </c:pt>
                <c:pt idx="1447">
                  <c:v>83.358945000000006</c:v>
                </c:pt>
                <c:pt idx="1448">
                  <c:v>83.375468999999995</c:v>
                </c:pt>
                <c:pt idx="1449">
                  <c:v>83.391396</c:v>
                </c:pt>
                <c:pt idx="1450">
                  <c:v>83.412311000000003</c:v>
                </c:pt>
                <c:pt idx="1451">
                  <c:v>83.431787999999997</c:v>
                </c:pt>
                <c:pt idx="1452">
                  <c:v>83.425415000000001</c:v>
                </c:pt>
                <c:pt idx="1453">
                  <c:v>83.373513000000003</c:v>
                </c:pt>
                <c:pt idx="1454">
                  <c:v>83.285785000000004</c:v>
                </c:pt>
                <c:pt idx="1455">
                  <c:v>83.199361999999994</c:v>
                </c:pt>
                <c:pt idx="1456">
                  <c:v>83.156188</c:v>
                </c:pt>
                <c:pt idx="1457">
                  <c:v>83.178804999999997</c:v>
                </c:pt>
                <c:pt idx="1458">
                  <c:v>83.254373000000001</c:v>
                </c:pt>
                <c:pt idx="1459">
                  <c:v>83.337625000000003</c:v>
                </c:pt>
                <c:pt idx="1460">
                  <c:v>83.380972</c:v>
                </c:pt>
                <c:pt idx="1461">
                  <c:v>83.370305999999999</c:v>
                </c:pt>
                <c:pt idx="1462">
                  <c:v>83.328868999999997</c:v>
                </c:pt>
                <c:pt idx="1463">
                  <c:v>83.288579999999996</c:v>
                </c:pt>
                <c:pt idx="1464">
                  <c:v>83.266107000000005</c:v>
                </c:pt>
                <c:pt idx="1465">
                  <c:v>83.261537000000004</c:v>
                </c:pt>
                <c:pt idx="1466">
                  <c:v>83.263454999999993</c:v>
                </c:pt>
                <c:pt idx="1467">
                  <c:v>83.254149999999996</c:v>
                </c:pt>
                <c:pt idx="1468">
                  <c:v>83.226292999999998</c:v>
                </c:pt>
                <c:pt idx="1469">
                  <c:v>83.197204999999997</c:v>
                </c:pt>
                <c:pt idx="1470">
                  <c:v>83.190392000000003</c:v>
                </c:pt>
                <c:pt idx="1471">
                  <c:v>83.200542999999996</c:v>
                </c:pt>
                <c:pt idx="1472">
                  <c:v>83.196985999999995</c:v>
                </c:pt>
                <c:pt idx="1473">
                  <c:v>83.168847</c:v>
                </c:pt>
                <c:pt idx="1474">
                  <c:v>83.145782999999994</c:v>
                </c:pt>
                <c:pt idx="1475">
                  <c:v>83.16095</c:v>
                </c:pt>
                <c:pt idx="1476">
                  <c:v>83.208117999999999</c:v>
                </c:pt>
                <c:pt idx="1477">
                  <c:v>83.247246000000004</c:v>
                </c:pt>
                <c:pt idx="1478">
                  <c:v>83.241994000000005</c:v>
                </c:pt>
                <c:pt idx="1479">
                  <c:v>83.187076000000005</c:v>
                </c:pt>
                <c:pt idx="1480">
                  <c:v>83.115166000000002</c:v>
                </c:pt>
                <c:pt idx="1481">
                  <c:v>83.081470999999993</c:v>
                </c:pt>
                <c:pt idx="1482">
                  <c:v>83.119397000000006</c:v>
                </c:pt>
                <c:pt idx="1483">
                  <c:v>83.201277000000005</c:v>
                </c:pt>
                <c:pt idx="1484">
                  <c:v>83.263632000000001</c:v>
                </c:pt>
                <c:pt idx="1485">
                  <c:v>83.279723000000004</c:v>
                </c:pt>
                <c:pt idx="1486">
                  <c:v>83.279544000000001</c:v>
                </c:pt>
                <c:pt idx="1487">
                  <c:v>83.287306999999998</c:v>
                </c:pt>
                <c:pt idx="1488">
                  <c:v>83.279623999999998</c:v>
                </c:pt>
                <c:pt idx="1489">
                  <c:v>83.235648999999995</c:v>
                </c:pt>
                <c:pt idx="1490">
                  <c:v>83.189616000000001</c:v>
                </c:pt>
                <c:pt idx="1491">
                  <c:v>83.183952000000005</c:v>
                </c:pt>
                <c:pt idx="1492">
                  <c:v>83.193293999999995</c:v>
                </c:pt>
                <c:pt idx="1493">
                  <c:v>83.151995999999997</c:v>
                </c:pt>
                <c:pt idx="1494">
                  <c:v>83.053882999999999</c:v>
                </c:pt>
                <c:pt idx="1495">
                  <c:v>82.971920999999995</c:v>
                </c:pt>
                <c:pt idx="1496">
                  <c:v>82.970248999999995</c:v>
                </c:pt>
                <c:pt idx="1497">
                  <c:v>83.040239999999997</c:v>
                </c:pt>
                <c:pt idx="1498">
                  <c:v>83.131832000000003</c:v>
                </c:pt>
                <c:pt idx="1499">
                  <c:v>83.204582000000002</c:v>
                </c:pt>
                <c:pt idx="1500">
                  <c:v>83.232149000000007</c:v>
                </c:pt>
                <c:pt idx="1501">
                  <c:v>83.197839000000002</c:v>
                </c:pt>
                <c:pt idx="1502">
                  <c:v>83.115433999999993</c:v>
                </c:pt>
                <c:pt idx="1503">
                  <c:v>83.031211999999996</c:v>
                </c:pt>
                <c:pt idx="1504">
                  <c:v>82.981374000000002</c:v>
                </c:pt>
                <c:pt idx="1505">
                  <c:v>82.961926000000005</c:v>
                </c:pt>
                <c:pt idx="1506">
                  <c:v>82.951851000000005</c:v>
                </c:pt>
                <c:pt idx="1507">
                  <c:v>82.942705000000004</c:v>
                </c:pt>
                <c:pt idx="1508">
                  <c:v>82.932309000000004</c:v>
                </c:pt>
                <c:pt idx="1509">
                  <c:v>82.917022000000003</c:v>
                </c:pt>
                <c:pt idx="1510">
                  <c:v>82.909056000000007</c:v>
                </c:pt>
                <c:pt idx="1511">
                  <c:v>82.932733999999996</c:v>
                </c:pt>
                <c:pt idx="1512">
                  <c:v>82.977635000000006</c:v>
                </c:pt>
                <c:pt idx="1513">
                  <c:v>82.981408999999999</c:v>
                </c:pt>
                <c:pt idx="1514">
                  <c:v>82.894664000000006</c:v>
                </c:pt>
                <c:pt idx="1515">
                  <c:v>82.750212000000005</c:v>
                </c:pt>
                <c:pt idx="1516">
                  <c:v>82.635323999999997</c:v>
                </c:pt>
                <c:pt idx="1517">
                  <c:v>82.601856999999995</c:v>
                </c:pt>
                <c:pt idx="1518">
                  <c:v>82.630429000000007</c:v>
                </c:pt>
                <c:pt idx="1519">
                  <c:v>82.675664999999995</c:v>
                </c:pt>
                <c:pt idx="1520">
                  <c:v>82.716093000000001</c:v>
                </c:pt>
                <c:pt idx="1521">
                  <c:v>82.756536999999994</c:v>
                </c:pt>
                <c:pt idx="1522">
                  <c:v>82.805259000000007</c:v>
                </c:pt>
                <c:pt idx="1523">
                  <c:v>82.858510999999993</c:v>
                </c:pt>
                <c:pt idx="1524">
                  <c:v>82.897834000000003</c:v>
                </c:pt>
                <c:pt idx="1525">
                  <c:v>82.901129999999995</c:v>
                </c:pt>
                <c:pt idx="1526">
                  <c:v>82.864222999999996</c:v>
                </c:pt>
                <c:pt idx="1527">
                  <c:v>82.807929000000001</c:v>
                </c:pt>
                <c:pt idx="1528">
                  <c:v>82.756424999999993</c:v>
                </c:pt>
                <c:pt idx="1529">
                  <c:v>82.717123000000001</c:v>
                </c:pt>
                <c:pt idx="1530">
                  <c:v>82.690145000000001</c:v>
                </c:pt>
                <c:pt idx="1531">
                  <c:v>82.681354999999996</c:v>
                </c:pt>
                <c:pt idx="1532">
                  <c:v>82.688086999999996</c:v>
                </c:pt>
                <c:pt idx="1533">
                  <c:v>82.686864999999997</c:v>
                </c:pt>
                <c:pt idx="1534">
                  <c:v>82.660927000000001</c:v>
                </c:pt>
                <c:pt idx="1535">
                  <c:v>82.632594999999995</c:v>
                </c:pt>
                <c:pt idx="1536">
                  <c:v>82.641670000000005</c:v>
                </c:pt>
                <c:pt idx="1537">
                  <c:v>82.692834000000005</c:v>
                </c:pt>
                <c:pt idx="1538">
                  <c:v>82.748045000000005</c:v>
                </c:pt>
                <c:pt idx="1539">
                  <c:v>82.771827000000002</c:v>
                </c:pt>
                <c:pt idx="1540">
                  <c:v>82.761931000000004</c:v>
                </c:pt>
                <c:pt idx="1541">
                  <c:v>82.734521999999998</c:v>
                </c:pt>
                <c:pt idx="1542">
                  <c:v>82.703671999999997</c:v>
                </c:pt>
                <c:pt idx="1543">
                  <c:v>82.681634000000003</c:v>
                </c:pt>
                <c:pt idx="1544">
                  <c:v>82.675994000000003</c:v>
                </c:pt>
                <c:pt idx="1545">
                  <c:v>82.675179</c:v>
                </c:pt>
                <c:pt idx="1546">
                  <c:v>82.653970000000001</c:v>
                </c:pt>
                <c:pt idx="1547">
                  <c:v>82.604095999999998</c:v>
                </c:pt>
                <c:pt idx="1548">
                  <c:v>82.546841000000001</c:v>
                </c:pt>
                <c:pt idx="1549">
                  <c:v>82.508216000000004</c:v>
                </c:pt>
                <c:pt idx="1550">
                  <c:v>82.495868999999999</c:v>
                </c:pt>
                <c:pt idx="1551">
                  <c:v>82.505954000000003</c:v>
                </c:pt>
                <c:pt idx="1552">
                  <c:v>82.534014999999997</c:v>
                </c:pt>
                <c:pt idx="1553">
                  <c:v>82.567840000000004</c:v>
                </c:pt>
                <c:pt idx="1554">
                  <c:v>82.586091999999994</c:v>
                </c:pt>
                <c:pt idx="1555">
                  <c:v>82.579924000000005</c:v>
                </c:pt>
                <c:pt idx="1556">
                  <c:v>82.566211999999993</c:v>
                </c:pt>
                <c:pt idx="1557">
                  <c:v>82.565956999999997</c:v>
                </c:pt>
                <c:pt idx="1558">
                  <c:v>82.577167000000003</c:v>
                </c:pt>
                <c:pt idx="1559">
                  <c:v>82.581091000000001</c:v>
                </c:pt>
                <c:pt idx="1560">
                  <c:v>82.568470000000005</c:v>
                </c:pt>
                <c:pt idx="1561">
                  <c:v>82.547559000000007</c:v>
                </c:pt>
                <c:pt idx="1562">
                  <c:v>82.530004000000005</c:v>
                </c:pt>
                <c:pt idx="1563">
                  <c:v>82.518955000000005</c:v>
                </c:pt>
                <c:pt idx="1564">
                  <c:v>82.508758</c:v>
                </c:pt>
                <c:pt idx="1565">
                  <c:v>82.489974000000004</c:v>
                </c:pt>
                <c:pt idx="1566">
                  <c:v>82.458481000000006</c:v>
                </c:pt>
                <c:pt idx="1567">
                  <c:v>82.424656999999996</c:v>
                </c:pt>
                <c:pt idx="1568">
                  <c:v>82.407387</c:v>
                </c:pt>
                <c:pt idx="1569">
                  <c:v>82.413070000000005</c:v>
                </c:pt>
                <c:pt idx="1570">
                  <c:v>82.427429000000004</c:v>
                </c:pt>
                <c:pt idx="1571">
                  <c:v>82.434888999999998</c:v>
                </c:pt>
                <c:pt idx="1572">
                  <c:v>82.438057999999998</c:v>
                </c:pt>
                <c:pt idx="1573">
                  <c:v>82.448830999999998</c:v>
                </c:pt>
                <c:pt idx="1574">
                  <c:v>82.467658999999998</c:v>
                </c:pt>
                <c:pt idx="1575">
                  <c:v>82.483943999999994</c:v>
                </c:pt>
                <c:pt idx="1576">
                  <c:v>82.492784</c:v>
                </c:pt>
                <c:pt idx="1577">
                  <c:v>82.497583000000006</c:v>
                </c:pt>
                <c:pt idx="1578">
                  <c:v>82.496061999999995</c:v>
                </c:pt>
                <c:pt idx="1579">
                  <c:v>82.476997999999995</c:v>
                </c:pt>
                <c:pt idx="1580">
                  <c:v>82.436177999999998</c:v>
                </c:pt>
                <c:pt idx="1581">
                  <c:v>82.387258000000003</c:v>
                </c:pt>
                <c:pt idx="1582">
                  <c:v>82.350796000000003</c:v>
                </c:pt>
                <c:pt idx="1583">
                  <c:v>82.336708999999999</c:v>
                </c:pt>
                <c:pt idx="1584">
                  <c:v>82.340720000000005</c:v>
                </c:pt>
                <c:pt idx="1585">
                  <c:v>82.353198000000006</c:v>
                </c:pt>
                <c:pt idx="1586">
                  <c:v>82.366045</c:v>
                </c:pt>
                <c:pt idx="1587">
                  <c:v>82.373661999999996</c:v>
                </c:pt>
                <c:pt idx="1588">
                  <c:v>82.374277000000006</c:v>
                </c:pt>
                <c:pt idx="1589">
                  <c:v>82.372270999999998</c:v>
                </c:pt>
                <c:pt idx="1590">
                  <c:v>82.374701000000002</c:v>
                </c:pt>
                <c:pt idx="1591">
                  <c:v>82.382283000000001</c:v>
                </c:pt>
                <c:pt idx="1592">
                  <c:v>82.38646</c:v>
                </c:pt>
                <c:pt idx="1593">
                  <c:v>82.379176999999999</c:v>
                </c:pt>
                <c:pt idx="1594">
                  <c:v>82.363849999999999</c:v>
                </c:pt>
                <c:pt idx="1595">
                  <c:v>82.352029999999999</c:v>
                </c:pt>
                <c:pt idx="1596">
                  <c:v>82.350266000000005</c:v>
                </c:pt>
                <c:pt idx="1597">
                  <c:v>82.356213999999994</c:v>
                </c:pt>
                <c:pt idx="1598">
                  <c:v>82.367898999999994</c:v>
                </c:pt>
                <c:pt idx="1599">
                  <c:v>82.389202999999995</c:v>
                </c:pt>
                <c:pt idx="1600">
                  <c:v>82.422878999999995</c:v>
                </c:pt>
                <c:pt idx="1601">
                  <c:v>82.464506</c:v>
                </c:pt>
                <c:pt idx="1602">
                  <c:v>82.507194999999996</c:v>
                </c:pt>
                <c:pt idx="1603">
                  <c:v>82.545574999999999</c:v>
                </c:pt>
                <c:pt idx="1604">
                  <c:v>82.570459</c:v>
                </c:pt>
                <c:pt idx="1605">
                  <c:v>82.567863000000003</c:v>
                </c:pt>
                <c:pt idx="1606">
                  <c:v>82.532928999999996</c:v>
                </c:pt>
                <c:pt idx="1607">
                  <c:v>82.481205000000003</c:v>
                </c:pt>
                <c:pt idx="1608">
                  <c:v>82.438074</c:v>
                </c:pt>
                <c:pt idx="1609">
                  <c:v>82.419627000000006</c:v>
                </c:pt>
                <c:pt idx="1610">
                  <c:v>82.428610000000006</c:v>
                </c:pt>
                <c:pt idx="1611">
                  <c:v>82.460970000000003</c:v>
                </c:pt>
                <c:pt idx="1612">
                  <c:v>82.505880000000005</c:v>
                </c:pt>
                <c:pt idx="1613">
                  <c:v>82.545731000000004</c:v>
                </c:pt>
                <c:pt idx="1614">
                  <c:v>82.570442</c:v>
                </c:pt>
                <c:pt idx="1615">
                  <c:v>82.591019000000003</c:v>
                </c:pt>
                <c:pt idx="1616">
                  <c:v>82.626932999999994</c:v>
                </c:pt>
                <c:pt idx="1617">
                  <c:v>82.680181000000005</c:v>
                </c:pt>
                <c:pt idx="1618">
                  <c:v>82.734030000000004</c:v>
                </c:pt>
                <c:pt idx="1619">
                  <c:v>82.77758</c:v>
                </c:pt>
                <c:pt idx="1620">
                  <c:v>82.815657999999999</c:v>
                </c:pt>
                <c:pt idx="1621">
                  <c:v>82.848500999999999</c:v>
                </c:pt>
                <c:pt idx="1622">
                  <c:v>82.860088000000005</c:v>
                </c:pt>
                <c:pt idx="1623">
                  <c:v>82.842409000000004</c:v>
                </c:pt>
                <c:pt idx="1624">
                  <c:v>82.815415999999999</c:v>
                </c:pt>
                <c:pt idx="1625">
                  <c:v>82.801185000000004</c:v>
                </c:pt>
                <c:pt idx="1626">
                  <c:v>82.792827000000003</c:v>
                </c:pt>
                <c:pt idx="1627">
                  <c:v>82.773336</c:v>
                </c:pt>
                <c:pt idx="1628">
                  <c:v>82.763975000000002</c:v>
                </c:pt>
                <c:pt idx="1629">
                  <c:v>82.819816000000003</c:v>
                </c:pt>
                <c:pt idx="1630">
                  <c:v>82.972463000000005</c:v>
                </c:pt>
                <c:pt idx="1631">
                  <c:v>83.190556000000001</c:v>
                </c:pt>
                <c:pt idx="1632">
                  <c:v>83.389208999999994</c:v>
                </c:pt>
                <c:pt idx="1633">
                  <c:v>83.462952000000001</c:v>
                </c:pt>
                <c:pt idx="1634">
                  <c:v>83.348817999999994</c:v>
                </c:pt>
                <c:pt idx="1635">
                  <c:v>83.104259999999996</c:v>
                </c:pt>
                <c:pt idx="1636">
                  <c:v>82.895894999999996</c:v>
                </c:pt>
                <c:pt idx="1637">
                  <c:v>82.846481999999995</c:v>
                </c:pt>
                <c:pt idx="1638">
                  <c:v>82.928959000000006</c:v>
                </c:pt>
                <c:pt idx="1639">
                  <c:v>83.031441000000001</c:v>
                </c:pt>
                <c:pt idx="1640">
                  <c:v>83.072646000000006</c:v>
                </c:pt>
                <c:pt idx="1641">
                  <c:v>83.044712000000004</c:v>
                </c:pt>
                <c:pt idx="1642">
                  <c:v>82.952354</c:v>
                </c:pt>
                <c:pt idx="1643">
                  <c:v>82.809379000000007</c:v>
                </c:pt>
                <c:pt idx="1644">
                  <c:v>82.684674000000001</c:v>
                </c:pt>
                <c:pt idx="1645">
                  <c:v>82.627775</c:v>
                </c:pt>
                <c:pt idx="1646">
                  <c:v>82.637207000000004</c:v>
                </c:pt>
                <c:pt idx="1647">
                  <c:v>82.679430999999994</c:v>
                </c:pt>
                <c:pt idx="1648">
                  <c:v>82.742419999999996</c:v>
                </c:pt>
                <c:pt idx="1649">
                  <c:v>82.812027999999998</c:v>
                </c:pt>
                <c:pt idx="1650">
                  <c:v>82.846852999999996</c:v>
                </c:pt>
                <c:pt idx="1651">
                  <c:v>82.860495</c:v>
                </c:pt>
                <c:pt idx="1652">
                  <c:v>82.902336000000005</c:v>
                </c:pt>
                <c:pt idx="1653">
                  <c:v>83.011741999999998</c:v>
                </c:pt>
                <c:pt idx="1654">
                  <c:v>83.171193000000002</c:v>
                </c:pt>
                <c:pt idx="1655">
                  <c:v>83.289704999999998</c:v>
                </c:pt>
                <c:pt idx="1656">
                  <c:v>83.315374000000006</c:v>
                </c:pt>
                <c:pt idx="1657">
                  <c:v>83.245233999999996</c:v>
                </c:pt>
                <c:pt idx="1658">
                  <c:v>83.138261999999997</c:v>
                </c:pt>
                <c:pt idx="1659">
                  <c:v>83.019711000000001</c:v>
                </c:pt>
                <c:pt idx="1660">
                  <c:v>82.900396999999998</c:v>
                </c:pt>
                <c:pt idx="1661">
                  <c:v>82.818725999999998</c:v>
                </c:pt>
                <c:pt idx="1662">
                  <c:v>82.784237000000005</c:v>
                </c:pt>
                <c:pt idx="1663">
                  <c:v>82.783400999999998</c:v>
                </c:pt>
                <c:pt idx="1664">
                  <c:v>82.781239999999997</c:v>
                </c:pt>
                <c:pt idx="1665">
                  <c:v>82.777573000000004</c:v>
                </c:pt>
                <c:pt idx="1666">
                  <c:v>82.767450999999994</c:v>
                </c:pt>
                <c:pt idx="1667">
                  <c:v>82.758133999999998</c:v>
                </c:pt>
                <c:pt idx="1668">
                  <c:v>82.729759000000001</c:v>
                </c:pt>
                <c:pt idx="1669">
                  <c:v>82.685506000000004</c:v>
                </c:pt>
                <c:pt idx="1670">
                  <c:v>82.601371999999998</c:v>
                </c:pt>
                <c:pt idx="1671">
                  <c:v>82.518272999999994</c:v>
                </c:pt>
                <c:pt idx="1672">
                  <c:v>82.464157999999998</c:v>
                </c:pt>
                <c:pt idx="1673">
                  <c:v>82.479194000000007</c:v>
                </c:pt>
                <c:pt idx="1674">
                  <c:v>82.553085999999993</c:v>
                </c:pt>
                <c:pt idx="1675">
                  <c:v>82.643518999999998</c:v>
                </c:pt>
                <c:pt idx="1676">
                  <c:v>82.713310000000007</c:v>
                </c:pt>
                <c:pt idx="1677">
                  <c:v>82.723832000000002</c:v>
                </c:pt>
                <c:pt idx="1678">
                  <c:v>82.672585999999995</c:v>
                </c:pt>
                <c:pt idx="1679">
                  <c:v>82.576677000000004</c:v>
                </c:pt>
                <c:pt idx="1680">
                  <c:v>82.472301000000002</c:v>
                </c:pt>
                <c:pt idx="1681">
                  <c:v>82.398677000000006</c:v>
                </c:pt>
                <c:pt idx="1682">
                  <c:v>82.358406000000002</c:v>
                </c:pt>
                <c:pt idx="1683">
                  <c:v>82.362395000000006</c:v>
                </c:pt>
                <c:pt idx="1684">
                  <c:v>82.405919999999995</c:v>
                </c:pt>
                <c:pt idx="1685">
                  <c:v>82.505944</c:v>
                </c:pt>
                <c:pt idx="1686">
                  <c:v>82.628524999999996</c:v>
                </c:pt>
                <c:pt idx="1687">
                  <c:v>82.739827000000005</c:v>
                </c:pt>
                <c:pt idx="1688">
                  <c:v>82.794891000000007</c:v>
                </c:pt>
                <c:pt idx="1689">
                  <c:v>82.807226999999997</c:v>
                </c:pt>
                <c:pt idx="1690">
                  <c:v>82.790188000000001</c:v>
                </c:pt>
                <c:pt idx="1691">
                  <c:v>82.765217000000007</c:v>
                </c:pt>
                <c:pt idx="1692">
                  <c:v>82.722791000000001</c:v>
                </c:pt>
                <c:pt idx="1693">
                  <c:v>82.664615999999995</c:v>
                </c:pt>
                <c:pt idx="1694">
                  <c:v>82.589653999999996</c:v>
                </c:pt>
                <c:pt idx="1695">
                  <c:v>82.518195000000006</c:v>
                </c:pt>
                <c:pt idx="1696">
                  <c:v>82.468089000000006</c:v>
                </c:pt>
                <c:pt idx="1697">
                  <c:v>82.460875000000001</c:v>
                </c:pt>
                <c:pt idx="1698">
                  <c:v>82.488990000000001</c:v>
                </c:pt>
                <c:pt idx="1699">
                  <c:v>82.533018999999996</c:v>
                </c:pt>
                <c:pt idx="1700">
                  <c:v>82.562104000000005</c:v>
                </c:pt>
                <c:pt idx="1701">
                  <c:v>82.574776</c:v>
                </c:pt>
                <c:pt idx="1702">
                  <c:v>82.580045999999996</c:v>
                </c:pt>
                <c:pt idx="1703">
                  <c:v>82.592392000000004</c:v>
                </c:pt>
                <c:pt idx="1704">
                  <c:v>82.600599000000003</c:v>
                </c:pt>
                <c:pt idx="1705">
                  <c:v>82.588040000000007</c:v>
                </c:pt>
                <c:pt idx="1706">
                  <c:v>82.546069000000003</c:v>
                </c:pt>
                <c:pt idx="1707">
                  <c:v>82.493182000000004</c:v>
                </c:pt>
                <c:pt idx="1708">
                  <c:v>82.454234999999997</c:v>
                </c:pt>
                <c:pt idx="1709">
                  <c:v>82.432631000000001</c:v>
                </c:pt>
                <c:pt idx="1710">
                  <c:v>82.405209999999997</c:v>
                </c:pt>
                <c:pt idx="1711">
                  <c:v>82.352239999999995</c:v>
                </c:pt>
                <c:pt idx="1712">
                  <c:v>82.289390999999995</c:v>
                </c:pt>
                <c:pt idx="1713">
                  <c:v>82.251896000000002</c:v>
                </c:pt>
                <c:pt idx="1714">
                  <c:v>82.255746000000002</c:v>
                </c:pt>
                <c:pt idx="1715">
                  <c:v>82.278649000000001</c:v>
                </c:pt>
                <c:pt idx="1716">
                  <c:v>82.290058999999999</c:v>
                </c:pt>
                <c:pt idx="1717">
                  <c:v>82.279760999999993</c:v>
                </c:pt>
                <c:pt idx="1718">
                  <c:v>82.256853000000007</c:v>
                </c:pt>
                <c:pt idx="1719">
                  <c:v>82.226787000000002</c:v>
                </c:pt>
                <c:pt idx="1720">
                  <c:v>82.188905000000005</c:v>
                </c:pt>
                <c:pt idx="1721">
                  <c:v>82.148966000000001</c:v>
                </c:pt>
                <c:pt idx="1722">
                  <c:v>82.121825999999999</c:v>
                </c:pt>
                <c:pt idx="1723">
                  <c:v>82.117665000000002</c:v>
                </c:pt>
                <c:pt idx="1724">
                  <c:v>82.132932999999994</c:v>
                </c:pt>
                <c:pt idx="1725">
                  <c:v>82.159858</c:v>
                </c:pt>
                <c:pt idx="1726">
                  <c:v>82.193821</c:v>
                </c:pt>
                <c:pt idx="1727">
                  <c:v>82.232116000000005</c:v>
                </c:pt>
                <c:pt idx="1728">
                  <c:v>82.265939000000003</c:v>
                </c:pt>
                <c:pt idx="1729">
                  <c:v>82.281841</c:v>
                </c:pt>
                <c:pt idx="1730">
                  <c:v>82.268638999999993</c:v>
                </c:pt>
                <c:pt idx="1731">
                  <c:v>82.225707</c:v>
                </c:pt>
                <c:pt idx="1732">
                  <c:v>82.166529999999995</c:v>
                </c:pt>
                <c:pt idx="1733">
                  <c:v>82.113665999999995</c:v>
                </c:pt>
                <c:pt idx="1734">
                  <c:v>82.085504999999998</c:v>
                </c:pt>
                <c:pt idx="1735">
                  <c:v>82.085708999999994</c:v>
                </c:pt>
                <c:pt idx="1736">
                  <c:v>82.103639999999999</c:v>
                </c:pt>
                <c:pt idx="1737">
                  <c:v>82.124886000000004</c:v>
                </c:pt>
                <c:pt idx="1738">
                  <c:v>82.138092</c:v>
                </c:pt>
                <c:pt idx="1739">
                  <c:v>82.133362000000005</c:v>
                </c:pt>
                <c:pt idx="1740">
                  <c:v>82.103519000000006</c:v>
                </c:pt>
                <c:pt idx="1741">
                  <c:v>82.04786</c:v>
                </c:pt>
                <c:pt idx="1742">
                  <c:v>81.975876</c:v>
                </c:pt>
                <c:pt idx="1743">
                  <c:v>81.900307999999995</c:v>
                </c:pt>
                <c:pt idx="1744">
                  <c:v>81.829713999999996</c:v>
                </c:pt>
                <c:pt idx="1745">
                  <c:v>81.770227000000006</c:v>
                </c:pt>
                <c:pt idx="1746">
                  <c:v>81.732408000000007</c:v>
                </c:pt>
                <c:pt idx="1747">
                  <c:v>81.730548999999996</c:v>
                </c:pt>
                <c:pt idx="1748">
                  <c:v>81.768648999999996</c:v>
                </c:pt>
                <c:pt idx="1749">
                  <c:v>81.834101000000004</c:v>
                </c:pt>
                <c:pt idx="1750">
                  <c:v>81.904922999999997</c:v>
                </c:pt>
                <c:pt idx="1751">
                  <c:v>81.963234999999997</c:v>
                </c:pt>
                <c:pt idx="1752">
                  <c:v>81.997202000000001</c:v>
                </c:pt>
                <c:pt idx="1753">
                  <c:v>81.998159999999999</c:v>
                </c:pt>
                <c:pt idx="1754">
                  <c:v>81.964799999999997</c:v>
                </c:pt>
                <c:pt idx="1755">
                  <c:v>81.913822999999994</c:v>
                </c:pt>
                <c:pt idx="1756">
                  <c:v>81.876419999999996</c:v>
                </c:pt>
                <c:pt idx="1757">
                  <c:v>81.874315999999993</c:v>
                </c:pt>
                <c:pt idx="1758">
                  <c:v>81.898244000000005</c:v>
                </c:pt>
                <c:pt idx="1759">
                  <c:v>81.913464000000005</c:v>
                </c:pt>
                <c:pt idx="1760">
                  <c:v>81.890026000000006</c:v>
                </c:pt>
                <c:pt idx="1761">
                  <c:v>81.829170000000005</c:v>
                </c:pt>
                <c:pt idx="1762">
                  <c:v>81.760706999999996</c:v>
                </c:pt>
                <c:pt idx="1763">
                  <c:v>81.715148999999997</c:v>
                </c:pt>
                <c:pt idx="1764">
                  <c:v>81.700283999999996</c:v>
                </c:pt>
                <c:pt idx="1765">
                  <c:v>81.706620999999998</c:v>
                </c:pt>
                <c:pt idx="1766">
                  <c:v>81.731712999999999</c:v>
                </c:pt>
                <c:pt idx="1767">
                  <c:v>81.785726999999994</c:v>
                </c:pt>
                <c:pt idx="1768">
                  <c:v>81.865139999999997</c:v>
                </c:pt>
                <c:pt idx="1769">
                  <c:v>81.930940000000007</c:v>
                </c:pt>
                <c:pt idx="1770">
                  <c:v>81.930452000000002</c:v>
                </c:pt>
                <c:pt idx="1771">
                  <c:v>81.847280999999995</c:v>
                </c:pt>
                <c:pt idx="1772">
                  <c:v>81.723922000000002</c:v>
                </c:pt>
                <c:pt idx="1773">
                  <c:v>81.630685</c:v>
                </c:pt>
                <c:pt idx="1774">
                  <c:v>81.613487000000006</c:v>
                </c:pt>
                <c:pt idx="1775">
                  <c:v>81.666089999999997</c:v>
                </c:pt>
                <c:pt idx="1776">
                  <c:v>81.741191999999998</c:v>
                </c:pt>
                <c:pt idx="1777">
                  <c:v>81.790571999999997</c:v>
                </c:pt>
                <c:pt idx="1778">
                  <c:v>81.804193999999995</c:v>
                </c:pt>
                <c:pt idx="1779">
                  <c:v>81.811040000000006</c:v>
                </c:pt>
                <c:pt idx="1780">
                  <c:v>81.835673</c:v>
                </c:pt>
                <c:pt idx="1781">
                  <c:v>81.862339000000006</c:v>
                </c:pt>
                <c:pt idx="1782">
                  <c:v>81.858548999999996</c:v>
                </c:pt>
                <c:pt idx="1783">
                  <c:v>81.826336999999995</c:v>
                </c:pt>
                <c:pt idx="1784">
                  <c:v>81.800601</c:v>
                </c:pt>
                <c:pt idx="1785">
                  <c:v>81.791343999999995</c:v>
                </c:pt>
                <c:pt idx="1786">
                  <c:v>81.761747</c:v>
                </c:pt>
                <c:pt idx="1787">
                  <c:v>81.685149999999993</c:v>
                </c:pt>
                <c:pt idx="1788">
                  <c:v>81.598364000000004</c:v>
                </c:pt>
                <c:pt idx="1789">
                  <c:v>81.565749999999994</c:v>
                </c:pt>
                <c:pt idx="1790">
                  <c:v>81.601429999999993</c:v>
                </c:pt>
                <c:pt idx="1791">
                  <c:v>81.656317000000001</c:v>
                </c:pt>
                <c:pt idx="1792">
                  <c:v>81.678366999999994</c:v>
                </c:pt>
                <c:pt idx="1793">
                  <c:v>81.658665999999997</c:v>
                </c:pt>
                <c:pt idx="1794">
                  <c:v>81.615840000000006</c:v>
                </c:pt>
                <c:pt idx="1795">
                  <c:v>81.565669</c:v>
                </c:pt>
                <c:pt idx="1796">
                  <c:v>81.521548999999993</c:v>
                </c:pt>
                <c:pt idx="1797">
                  <c:v>81.506266999999994</c:v>
                </c:pt>
                <c:pt idx="1798">
                  <c:v>81.542618000000004</c:v>
                </c:pt>
                <c:pt idx="1799">
                  <c:v>81.632192000000003</c:v>
                </c:pt>
                <c:pt idx="1800">
                  <c:v>81.749256000000003</c:v>
                </c:pt>
                <c:pt idx="1801">
                  <c:v>81.853859999999997</c:v>
                </c:pt>
                <c:pt idx="1802">
                  <c:v>81.910184000000001</c:v>
                </c:pt>
                <c:pt idx="1803">
                  <c:v>81.902005000000003</c:v>
                </c:pt>
                <c:pt idx="1804">
                  <c:v>81.838706999999999</c:v>
                </c:pt>
                <c:pt idx="1805">
                  <c:v>81.743567999999996</c:v>
                </c:pt>
                <c:pt idx="1806">
                  <c:v>81.636877999999996</c:v>
                </c:pt>
                <c:pt idx="1807">
                  <c:v>81.536134000000004</c:v>
                </c:pt>
                <c:pt idx="1808">
                  <c:v>81.465292000000005</c:v>
                </c:pt>
                <c:pt idx="1809">
                  <c:v>81.445481000000001</c:v>
                </c:pt>
                <c:pt idx="1810">
                  <c:v>81.469649000000004</c:v>
                </c:pt>
                <c:pt idx="1811">
                  <c:v>81.496975000000006</c:v>
                </c:pt>
                <c:pt idx="1812">
                  <c:v>81.485264999999998</c:v>
                </c:pt>
                <c:pt idx="1813">
                  <c:v>81.430829000000003</c:v>
                </c:pt>
                <c:pt idx="1814">
                  <c:v>81.373675000000006</c:v>
                </c:pt>
                <c:pt idx="1815">
                  <c:v>81.365774999999999</c:v>
                </c:pt>
                <c:pt idx="1816">
                  <c:v>81.430621000000002</c:v>
                </c:pt>
                <c:pt idx="1817">
                  <c:v>81.542148999999995</c:v>
                </c:pt>
                <c:pt idx="1818">
                  <c:v>81.638008999999997</c:v>
                </c:pt>
                <c:pt idx="1819">
                  <c:v>81.664174000000003</c:v>
                </c:pt>
                <c:pt idx="1820">
                  <c:v>81.619114999999994</c:v>
                </c:pt>
                <c:pt idx="1821">
                  <c:v>81.548884000000001</c:v>
                </c:pt>
                <c:pt idx="1822">
                  <c:v>81.494433000000001</c:v>
                </c:pt>
                <c:pt idx="1823">
                  <c:v>81.455309999999997</c:v>
                </c:pt>
                <c:pt idx="1824">
                  <c:v>81.412824999999998</c:v>
                </c:pt>
                <c:pt idx="1825">
                  <c:v>81.375885999999994</c:v>
                </c:pt>
                <c:pt idx="1826">
                  <c:v>81.379079000000004</c:v>
                </c:pt>
                <c:pt idx="1827">
                  <c:v>81.431672000000006</c:v>
                </c:pt>
                <c:pt idx="1828">
                  <c:v>81.493202999999994</c:v>
                </c:pt>
                <c:pt idx="1829">
                  <c:v>81.516992000000002</c:v>
                </c:pt>
                <c:pt idx="1830">
                  <c:v>81.502232000000006</c:v>
                </c:pt>
                <c:pt idx="1831">
                  <c:v>81.482955000000004</c:v>
                </c:pt>
                <c:pt idx="1832">
                  <c:v>81.474430999999996</c:v>
                </c:pt>
                <c:pt idx="1833">
                  <c:v>81.456345999999996</c:v>
                </c:pt>
                <c:pt idx="1834">
                  <c:v>81.414698000000001</c:v>
                </c:pt>
                <c:pt idx="1835">
                  <c:v>81.376801999999998</c:v>
                </c:pt>
                <c:pt idx="1836">
                  <c:v>81.387054000000006</c:v>
                </c:pt>
                <c:pt idx="1837">
                  <c:v>81.460564000000005</c:v>
                </c:pt>
                <c:pt idx="1838">
                  <c:v>81.574352000000005</c:v>
                </c:pt>
                <c:pt idx="1839">
                  <c:v>81.685905000000005</c:v>
                </c:pt>
                <c:pt idx="1840">
                  <c:v>81.743433999999993</c:v>
                </c:pt>
                <c:pt idx="1841">
                  <c:v>81.703191000000004</c:v>
                </c:pt>
                <c:pt idx="1842">
                  <c:v>81.574241000000001</c:v>
                </c:pt>
                <c:pt idx="1843">
                  <c:v>81.434397000000004</c:v>
                </c:pt>
                <c:pt idx="1844">
                  <c:v>81.365503000000004</c:v>
                </c:pt>
                <c:pt idx="1845">
                  <c:v>81.383725999999996</c:v>
                </c:pt>
                <c:pt idx="1846">
                  <c:v>81.450076999999993</c:v>
                </c:pt>
                <c:pt idx="1847">
                  <c:v>81.52373</c:v>
                </c:pt>
                <c:pt idx="1848">
                  <c:v>81.582823000000005</c:v>
                </c:pt>
                <c:pt idx="1849">
                  <c:v>81.608232999999998</c:v>
                </c:pt>
                <c:pt idx="1850">
                  <c:v>81.582892999999999</c:v>
                </c:pt>
                <c:pt idx="1851">
                  <c:v>81.518257000000006</c:v>
                </c:pt>
                <c:pt idx="1852">
                  <c:v>81.456314000000006</c:v>
                </c:pt>
                <c:pt idx="1853">
                  <c:v>81.428548000000006</c:v>
                </c:pt>
                <c:pt idx="1854">
                  <c:v>81.427854999999994</c:v>
                </c:pt>
                <c:pt idx="1855">
                  <c:v>81.430974000000006</c:v>
                </c:pt>
                <c:pt idx="1856">
                  <c:v>81.433212999999995</c:v>
                </c:pt>
                <c:pt idx="1857">
                  <c:v>81.446984</c:v>
                </c:pt>
                <c:pt idx="1858">
                  <c:v>81.476388999999998</c:v>
                </c:pt>
                <c:pt idx="1859">
                  <c:v>81.509642999999997</c:v>
                </c:pt>
                <c:pt idx="1860">
                  <c:v>81.536237</c:v>
                </c:pt>
                <c:pt idx="1861">
                  <c:v>81.562679000000003</c:v>
                </c:pt>
                <c:pt idx="1862">
                  <c:v>81.607950000000002</c:v>
                </c:pt>
                <c:pt idx="1863">
                  <c:v>81.681477000000001</c:v>
                </c:pt>
                <c:pt idx="1864">
                  <c:v>81.760762999999997</c:v>
                </c:pt>
                <c:pt idx="1865">
                  <c:v>81.796858</c:v>
                </c:pt>
                <c:pt idx="1866">
                  <c:v>81.759092999999993</c:v>
                </c:pt>
                <c:pt idx="1867">
                  <c:v>81.678205000000005</c:v>
                </c:pt>
                <c:pt idx="1868">
                  <c:v>81.628005000000002</c:v>
                </c:pt>
                <c:pt idx="1869">
                  <c:v>81.653994999999995</c:v>
                </c:pt>
                <c:pt idx="1870">
                  <c:v>81.730956000000006</c:v>
                </c:pt>
                <c:pt idx="1871">
                  <c:v>81.797185999999996</c:v>
                </c:pt>
                <c:pt idx="1872">
                  <c:v>81.819843000000006</c:v>
                </c:pt>
                <c:pt idx="1873">
                  <c:v>81.814763999999997</c:v>
                </c:pt>
                <c:pt idx="1874">
                  <c:v>81.809562</c:v>
                </c:pt>
                <c:pt idx="1875">
                  <c:v>81.808949999999996</c:v>
                </c:pt>
                <c:pt idx="1876">
                  <c:v>81.802666000000002</c:v>
                </c:pt>
                <c:pt idx="1877">
                  <c:v>81.791747999999998</c:v>
                </c:pt>
                <c:pt idx="1878">
                  <c:v>81.791252</c:v>
                </c:pt>
                <c:pt idx="1879">
                  <c:v>81.809388999999996</c:v>
                </c:pt>
                <c:pt idx="1880">
                  <c:v>81.835921999999997</c:v>
                </c:pt>
                <c:pt idx="1881">
                  <c:v>81.854786000000004</c:v>
                </c:pt>
                <c:pt idx="1882">
                  <c:v>81.859858000000003</c:v>
                </c:pt>
                <c:pt idx="1883">
                  <c:v>81.852006000000003</c:v>
                </c:pt>
                <c:pt idx="1884">
                  <c:v>81.828266999999997</c:v>
                </c:pt>
                <c:pt idx="1885">
                  <c:v>81.787087</c:v>
                </c:pt>
                <c:pt idx="1886">
                  <c:v>81.743697999999995</c:v>
                </c:pt>
                <c:pt idx="1887">
                  <c:v>81.724080999999998</c:v>
                </c:pt>
                <c:pt idx="1888">
                  <c:v>81.735004000000004</c:v>
                </c:pt>
                <c:pt idx="1889">
                  <c:v>81.752362000000005</c:v>
                </c:pt>
                <c:pt idx="1890">
                  <c:v>81.751261999999997</c:v>
                </c:pt>
                <c:pt idx="1891">
                  <c:v>81.738204999999994</c:v>
                </c:pt>
                <c:pt idx="1892">
                  <c:v>81.738336000000004</c:v>
                </c:pt>
                <c:pt idx="1893">
                  <c:v>81.757086000000001</c:v>
                </c:pt>
                <c:pt idx="1894">
                  <c:v>81.772891000000001</c:v>
                </c:pt>
                <c:pt idx="1895">
                  <c:v>81.766371000000007</c:v>
                </c:pt>
                <c:pt idx="1896">
                  <c:v>81.738425000000007</c:v>
                </c:pt>
                <c:pt idx="1897">
                  <c:v>81.697794000000002</c:v>
                </c:pt>
                <c:pt idx="1898">
                  <c:v>81.651274000000001</c:v>
                </c:pt>
                <c:pt idx="1899">
                  <c:v>81.614587999999998</c:v>
                </c:pt>
                <c:pt idx="1900">
                  <c:v>81.614637000000002</c:v>
                </c:pt>
                <c:pt idx="1901">
                  <c:v>81.666331</c:v>
                </c:pt>
                <c:pt idx="1902">
                  <c:v>81.753279000000006</c:v>
                </c:pt>
                <c:pt idx="1903">
                  <c:v>81.837743000000003</c:v>
                </c:pt>
                <c:pt idx="1904">
                  <c:v>81.884055000000004</c:v>
                </c:pt>
                <c:pt idx="1905">
                  <c:v>81.871718000000001</c:v>
                </c:pt>
                <c:pt idx="1906">
                  <c:v>81.802805000000006</c:v>
                </c:pt>
                <c:pt idx="1907">
                  <c:v>81.707956999999993</c:v>
                </c:pt>
                <c:pt idx="1908">
                  <c:v>81.634345999999994</c:v>
                </c:pt>
                <c:pt idx="1909">
                  <c:v>81.614575000000002</c:v>
                </c:pt>
                <c:pt idx="1910">
                  <c:v>81.645758000000001</c:v>
                </c:pt>
                <c:pt idx="1911">
                  <c:v>81.698188000000002</c:v>
                </c:pt>
                <c:pt idx="1912">
                  <c:v>81.738919999999993</c:v>
                </c:pt>
                <c:pt idx="1913">
                  <c:v>81.746071000000001</c:v>
                </c:pt>
                <c:pt idx="1914">
                  <c:v>81.714241000000001</c:v>
                </c:pt>
                <c:pt idx="1915">
                  <c:v>81.658874999999995</c:v>
                </c:pt>
                <c:pt idx="1916">
                  <c:v>81.607968</c:v>
                </c:pt>
                <c:pt idx="1917">
                  <c:v>81.579345000000004</c:v>
                </c:pt>
                <c:pt idx="1918">
                  <c:v>81.570420999999996</c:v>
                </c:pt>
                <c:pt idx="1919">
                  <c:v>81.573660000000004</c:v>
                </c:pt>
                <c:pt idx="1920">
                  <c:v>81.592718000000005</c:v>
                </c:pt>
                <c:pt idx="1921">
                  <c:v>81.634879999999995</c:v>
                </c:pt>
                <c:pt idx="1922">
                  <c:v>81.692654000000005</c:v>
                </c:pt>
                <c:pt idx="1923">
                  <c:v>81.741279000000006</c:v>
                </c:pt>
                <c:pt idx="1924">
                  <c:v>81.756373999999994</c:v>
                </c:pt>
                <c:pt idx="1925">
                  <c:v>81.734036000000003</c:v>
                </c:pt>
                <c:pt idx="1926">
                  <c:v>81.698083999999994</c:v>
                </c:pt>
                <c:pt idx="1927">
                  <c:v>81.682945000000004</c:v>
                </c:pt>
                <c:pt idx="1928">
                  <c:v>81.695986000000005</c:v>
                </c:pt>
                <c:pt idx="1929">
                  <c:v>81.702286000000001</c:v>
                </c:pt>
                <c:pt idx="1930">
                  <c:v>81.665023000000005</c:v>
                </c:pt>
                <c:pt idx="1931">
                  <c:v>81.600352999999998</c:v>
                </c:pt>
                <c:pt idx="1932">
                  <c:v>81.567207999999994</c:v>
                </c:pt>
                <c:pt idx="1933">
                  <c:v>81.596095000000005</c:v>
                </c:pt>
                <c:pt idx="1934">
                  <c:v>81.653216</c:v>
                </c:pt>
                <c:pt idx="1935">
                  <c:v>81.689594</c:v>
                </c:pt>
                <c:pt idx="1936">
                  <c:v>81.706038000000007</c:v>
                </c:pt>
                <c:pt idx="1937">
                  <c:v>81.738440999999995</c:v>
                </c:pt>
                <c:pt idx="1938">
                  <c:v>81.792141999999998</c:v>
                </c:pt>
                <c:pt idx="1939">
                  <c:v>81.823902000000004</c:v>
                </c:pt>
                <c:pt idx="1940">
                  <c:v>81.785135999999994</c:v>
                </c:pt>
                <c:pt idx="1941">
                  <c:v>81.668167999999994</c:v>
                </c:pt>
                <c:pt idx="1942">
                  <c:v>81.515240000000006</c:v>
                </c:pt>
                <c:pt idx="1943">
                  <c:v>81.394626000000002</c:v>
                </c:pt>
                <c:pt idx="1944">
                  <c:v>81.356613999999993</c:v>
                </c:pt>
                <c:pt idx="1945">
                  <c:v>81.391592000000003</c:v>
                </c:pt>
                <c:pt idx="1946">
                  <c:v>81.436300000000003</c:v>
                </c:pt>
                <c:pt idx="1947">
                  <c:v>81.438323999999994</c:v>
                </c:pt>
                <c:pt idx="1948">
                  <c:v>81.410843</c:v>
                </c:pt>
                <c:pt idx="1949">
                  <c:v>81.409822000000005</c:v>
                </c:pt>
                <c:pt idx="1950">
                  <c:v>81.465771000000004</c:v>
                </c:pt>
                <c:pt idx="1951">
                  <c:v>81.553244000000007</c:v>
                </c:pt>
                <c:pt idx="1952">
                  <c:v>81.626661999999996</c:v>
                </c:pt>
                <c:pt idx="1953">
                  <c:v>81.668426999999994</c:v>
                </c:pt>
                <c:pt idx="1954">
                  <c:v>81.687066999999999</c:v>
                </c:pt>
                <c:pt idx="1955">
                  <c:v>81.684655000000006</c:v>
                </c:pt>
                <c:pt idx="1956">
                  <c:v>81.646563</c:v>
                </c:pt>
                <c:pt idx="1957">
                  <c:v>81.562068999999994</c:v>
                </c:pt>
                <c:pt idx="1958">
                  <c:v>81.447149999999993</c:v>
                </c:pt>
                <c:pt idx="1959">
                  <c:v>81.341049999999996</c:v>
                </c:pt>
                <c:pt idx="1960">
                  <c:v>81.272295999999997</c:v>
                </c:pt>
                <c:pt idx="1961">
                  <c:v>81.234910999999997</c:v>
                </c:pt>
                <c:pt idx="1962">
                  <c:v>81.210093000000001</c:v>
                </c:pt>
                <c:pt idx="1963">
                  <c:v>81.197074000000001</c:v>
                </c:pt>
                <c:pt idx="1964">
                  <c:v>81.203755000000001</c:v>
                </c:pt>
                <c:pt idx="1965">
                  <c:v>81.219262000000001</c:v>
                </c:pt>
                <c:pt idx="1966">
                  <c:v>81.227593999999996</c:v>
                </c:pt>
                <c:pt idx="1967">
                  <c:v>81.244795999999994</c:v>
                </c:pt>
                <c:pt idx="1968">
                  <c:v>81.300895999999995</c:v>
                </c:pt>
                <c:pt idx="1969">
                  <c:v>81.379508000000001</c:v>
                </c:pt>
                <c:pt idx="1970">
                  <c:v>81.421847999999997</c:v>
                </c:pt>
                <c:pt idx="1971">
                  <c:v>81.405776000000003</c:v>
                </c:pt>
                <c:pt idx="1972">
                  <c:v>81.377138000000002</c:v>
                </c:pt>
                <c:pt idx="1973">
                  <c:v>81.37518</c:v>
                </c:pt>
                <c:pt idx="1974">
                  <c:v>81.372259999999997</c:v>
                </c:pt>
                <c:pt idx="1975">
                  <c:v>81.328846999999996</c:v>
                </c:pt>
                <c:pt idx="1976">
                  <c:v>81.270621000000006</c:v>
                </c:pt>
                <c:pt idx="1977">
                  <c:v>81.260236000000006</c:v>
                </c:pt>
                <c:pt idx="1978">
                  <c:v>81.309061999999997</c:v>
                </c:pt>
                <c:pt idx="1979">
                  <c:v>81.364002999999997</c:v>
                </c:pt>
                <c:pt idx="1980">
                  <c:v>81.372815000000003</c:v>
                </c:pt>
                <c:pt idx="1981">
                  <c:v>81.323869000000002</c:v>
                </c:pt>
                <c:pt idx="1982">
                  <c:v>81.228165000000004</c:v>
                </c:pt>
                <c:pt idx="1983">
                  <c:v>81.105778999999998</c:v>
                </c:pt>
                <c:pt idx="1984">
                  <c:v>80.992705999999998</c:v>
                </c:pt>
                <c:pt idx="1985">
                  <c:v>80.925618999999998</c:v>
                </c:pt>
                <c:pt idx="1986">
                  <c:v>80.915965</c:v>
                </c:pt>
                <c:pt idx="1987">
                  <c:v>80.949402000000006</c:v>
                </c:pt>
                <c:pt idx="1988">
                  <c:v>81.001582999999997</c:v>
                </c:pt>
                <c:pt idx="1989">
                  <c:v>81.051195000000007</c:v>
                </c:pt>
                <c:pt idx="1990">
                  <c:v>81.087366000000003</c:v>
                </c:pt>
                <c:pt idx="1991">
                  <c:v>81.111311999999998</c:v>
                </c:pt>
                <c:pt idx="1992">
                  <c:v>81.1233</c:v>
                </c:pt>
                <c:pt idx="1993">
                  <c:v>81.105760000000004</c:v>
                </c:pt>
                <c:pt idx="1994">
                  <c:v>81.040807999999998</c:v>
                </c:pt>
                <c:pt idx="1995">
                  <c:v>80.955337999999998</c:v>
                </c:pt>
                <c:pt idx="1996">
                  <c:v>80.920142999999996</c:v>
                </c:pt>
                <c:pt idx="1997">
                  <c:v>80.985118999999997</c:v>
                </c:pt>
                <c:pt idx="1998">
                  <c:v>81.128505000000004</c:v>
                </c:pt>
                <c:pt idx="1999">
                  <c:v>81.276208999999994</c:v>
                </c:pt>
                <c:pt idx="2000">
                  <c:v>81.356425999999999</c:v>
                </c:pt>
                <c:pt idx="2001">
                  <c:v>81.336236</c:v>
                </c:pt>
                <c:pt idx="2002">
                  <c:v>81.235641000000001</c:v>
                </c:pt>
                <c:pt idx="2003">
                  <c:v>81.121092000000004</c:v>
                </c:pt>
                <c:pt idx="2004">
                  <c:v>81.061025999999998</c:v>
                </c:pt>
                <c:pt idx="2005">
                  <c:v>81.062901999999994</c:v>
                </c:pt>
                <c:pt idx="2006">
                  <c:v>81.068489999999997</c:v>
                </c:pt>
                <c:pt idx="2007">
                  <c:v>81.024531999999994</c:v>
                </c:pt>
                <c:pt idx="2008">
                  <c:v>80.956790999999996</c:v>
                </c:pt>
                <c:pt idx="2009">
                  <c:v>80.939732000000006</c:v>
                </c:pt>
                <c:pt idx="2010">
                  <c:v>80.997</c:v>
                </c:pt>
                <c:pt idx="2011">
                  <c:v>81.090079000000003</c:v>
                </c:pt>
                <c:pt idx="2012">
                  <c:v>81.177451000000005</c:v>
                </c:pt>
                <c:pt idx="2013">
                  <c:v>81.238859000000005</c:v>
                </c:pt>
                <c:pt idx="2014">
                  <c:v>81.260637000000003</c:v>
                </c:pt>
                <c:pt idx="2015">
                  <c:v>81.233448999999993</c:v>
                </c:pt>
                <c:pt idx="2016">
                  <c:v>81.166870000000003</c:v>
                </c:pt>
                <c:pt idx="2017">
                  <c:v>81.086911999999998</c:v>
                </c:pt>
                <c:pt idx="2018">
                  <c:v>81.018184000000005</c:v>
                </c:pt>
                <c:pt idx="2019">
                  <c:v>80.981204000000005</c:v>
                </c:pt>
                <c:pt idx="2020">
                  <c:v>80.994063999999995</c:v>
                </c:pt>
                <c:pt idx="2021">
                  <c:v>81.050158999999994</c:v>
                </c:pt>
                <c:pt idx="2022">
                  <c:v>81.104659999999996</c:v>
                </c:pt>
                <c:pt idx="2023">
                  <c:v>81.112227000000004</c:v>
                </c:pt>
                <c:pt idx="2024">
                  <c:v>81.079085000000006</c:v>
                </c:pt>
                <c:pt idx="2025">
                  <c:v>81.043867000000006</c:v>
                </c:pt>
                <c:pt idx="2026">
                  <c:v>81.018867</c:v>
                </c:pt>
                <c:pt idx="2027">
                  <c:v>80.988422</c:v>
                </c:pt>
                <c:pt idx="2028">
                  <c:v>80.955901999999995</c:v>
                </c:pt>
                <c:pt idx="2029">
                  <c:v>80.951547000000005</c:v>
                </c:pt>
                <c:pt idx="2030">
                  <c:v>80.991170999999994</c:v>
                </c:pt>
                <c:pt idx="2031">
                  <c:v>81.055306000000002</c:v>
                </c:pt>
                <c:pt idx="2032">
                  <c:v>81.112176000000005</c:v>
                </c:pt>
                <c:pt idx="2033">
                  <c:v>81.145801000000006</c:v>
                </c:pt>
                <c:pt idx="2034">
                  <c:v>81.157824000000005</c:v>
                </c:pt>
                <c:pt idx="2035">
                  <c:v>81.152800999999997</c:v>
                </c:pt>
                <c:pt idx="2036">
                  <c:v>81.132030999999998</c:v>
                </c:pt>
                <c:pt idx="2037">
                  <c:v>81.093969999999999</c:v>
                </c:pt>
                <c:pt idx="2038">
                  <c:v>81.037194</c:v>
                </c:pt>
                <c:pt idx="2039">
                  <c:v>80.970690000000005</c:v>
                </c:pt>
                <c:pt idx="2040">
                  <c:v>80.913865999999999</c:v>
                </c:pt>
                <c:pt idx="2041">
                  <c:v>80.877961999999997</c:v>
                </c:pt>
                <c:pt idx="2042">
                  <c:v>80.859144999999998</c:v>
                </c:pt>
                <c:pt idx="2043">
                  <c:v>80.859889999999993</c:v>
                </c:pt>
                <c:pt idx="2044">
                  <c:v>80.901785000000004</c:v>
                </c:pt>
                <c:pt idx="2045">
                  <c:v>80.999122999999997</c:v>
                </c:pt>
                <c:pt idx="2046">
                  <c:v>81.129333000000003</c:v>
                </c:pt>
                <c:pt idx="2047">
                  <c:v>81.246253999999993</c:v>
                </c:pt>
                <c:pt idx="2048">
                  <c:v>81.313548999999995</c:v>
                </c:pt>
                <c:pt idx="2049">
                  <c:v>81.311349000000007</c:v>
                </c:pt>
                <c:pt idx="2050">
                  <c:v>81.229709</c:v>
                </c:pt>
                <c:pt idx="2051">
                  <c:v>81.089066000000003</c:v>
                </c:pt>
                <c:pt idx="2052">
                  <c:v>80.953085000000002</c:v>
                </c:pt>
                <c:pt idx="2053">
                  <c:v>80.888046000000003</c:v>
                </c:pt>
                <c:pt idx="2054">
                  <c:v>80.903256999999996</c:v>
                </c:pt>
                <c:pt idx="2055">
                  <c:v>80.950569999999999</c:v>
                </c:pt>
                <c:pt idx="2056">
                  <c:v>80.983846999999997</c:v>
                </c:pt>
                <c:pt idx="2057">
                  <c:v>80.998881999999995</c:v>
                </c:pt>
                <c:pt idx="2058">
                  <c:v>81.014753999999996</c:v>
                </c:pt>
                <c:pt idx="2059">
                  <c:v>81.033811999999998</c:v>
                </c:pt>
                <c:pt idx="2060">
                  <c:v>81.041702999999998</c:v>
                </c:pt>
                <c:pt idx="2061">
                  <c:v>81.035786000000002</c:v>
                </c:pt>
                <c:pt idx="2062">
                  <c:v>81.027219000000002</c:v>
                </c:pt>
                <c:pt idx="2063">
                  <c:v>81.024906999999999</c:v>
                </c:pt>
                <c:pt idx="2064">
                  <c:v>81.024811</c:v>
                </c:pt>
                <c:pt idx="2065">
                  <c:v>81.011425000000003</c:v>
                </c:pt>
                <c:pt idx="2066">
                  <c:v>80.972226000000006</c:v>
                </c:pt>
                <c:pt idx="2067">
                  <c:v>80.914621999999994</c:v>
                </c:pt>
                <c:pt idx="2068">
                  <c:v>80.866626999999994</c:v>
                </c:pt>
                <c:pt idx="2069">
                  <c:v>80.854460000000003</c:v>
                </c:pt>
                <c:pt idx="2070">
                  <c:v>80.880448999999999</c:v>
                </c:pt>
                <c:pt idx="2071">
                  <c:v>80.930923000000007</c:v>
                </c:pt>
                <c:pt idx="2072">
                  <c:v>80.987981000000005</c:v>
                </c:pt>
                <c:pt idx="2073">
                  <c:v>81.032430000000005</c:v>
                </c:pt>
                <c:pt idx="2074">
                  <c:v>81.049786999999995</c:v>
                </c:pt>
                <c:pt idx="2075">
                  <c:v>81.039574000000002</c:v>
                </c:pt>
                <c:pt idx="2076">
                  <c:v>81.020599000000004</c:v>
                </c:pt>
                <c:pt idx="2077">
                  <c:v>81.009524999999996</c:v>
                </c:pt>
                <c:pt idx="2078">
                  <c:v>81.007129000000006</c:v>
                </c:pt>
                <c:pt idx="2079">
                  <c:v>81.009523000000002</c:v>
                </c:pt>
                <c:pt idx="2080">
                  <c:v>81.022865999999993</c:v>
                </c:pt>
                <c:pt idx="2081">
                  <c:v>81.047128999999998</c:v>
                </c:pt>
                <c:pt idx="2082">
                  <c:v>81.058404999999993</c:v>
                </c:pt>
                <c:pt idx="2083">
                  <c:v>81.044257999999999</c:v>
                </c:pt>
                <c:pt idx="2084">
                  <c:v>81.028813999999997</c:v>
                </c:pt>
                <c:pt idx="2085">
                  <c:v>81.030376000000004</c:v>
                </c:pt>
                <c:pt idx="2086">
                  <c:v>81.036088000000007</c:v>
                </c:pt>
                <c:pt idx="2087">
                  <c:v>81.020296000000002</c:v>
                </c:pt>
                <c:pt idx="2088">
                  <c:v>80.978891000000004</c:v>
                </c:pt>
                <c:pt idx="2089">
                  <c:v>80.930356000000003</c:v>
                </c:pt>
                <c:pt idx="2090">
                  <c:v>80.888581000000002</c:v>
                </c:pt>
                <c:pt idx="2091">
                  <c:v>80.860662000000005</c:v>
                </c:pt>
                <c:pt idx="2092">
                  <c:v>80.858435</c:v>
                </c:pt>
                <c:pt idx="2093">
                  <c:v>80.887636000000001</c:v>
                </c:pt>
                <c:pt idx="2094">
                  <c:v>80.931459000000004</c:v>
                </c:pt>
                <c:pt idx="2095">
                  <c:v>80.961044000000001</c:v>
                </c:pt>
                <c:pt idx="2096">
                  <c:v>80.970695000000006</c:v>
                </c:pt>
                <c:pt idx="2097">
                  <c:v>80.975234999999998</c:v>
                </c:pt>
                <c:pt idx="2098">
                  <c:v>80.980444000000006</c:v>
                </c:pt>
                <c:pt idx="2099">
                  <c:v>80.975133</c:v>
                </c:pt>
                <c:pt idx="2100">
                  <c:v>80.950461000000004</c:v>
                </c:pt>
                <c:pt idx="2101">
                  <c:v>80.912233000000001</c:v>
                </c:pt>
                <c:pt idx="2102">
                  <c:v>80.873557000000005</c:v>
                </c:pt>
                <c:pt idx="2103">
                  <c:v>80.847577999999999</c:v>
                </c:pt>
                <c:pt idx="2104">
                  <c:v>80.852189999999993</c:v>
                </c:pt>
                <c:pt idx="2105">
                  <c:v>80.894565999999998</c:v>
                </c:pt>
                <c:pt idx="2106">
                  <c:v>80.950463999999997</c:v>
                </c:pt>
                <c:pt idx="2107">
                  <c:v>80.982405</c:v>
                </c:pt>
                <c:pt idx="2108">
                  <c:v>80.979356999999993</c:v>
                </c:pt>
                <c:pt idx="2109">
                  <c:v>80.958933999999999</c:v>
                </c:pt>
                <c:pt idx="2110">
                  <c:v>80.940839999999994</c:v>
                </c:pt>
                <c:pt idx="2111">
                  <c:v>80.933198000000004</c:v>
                </c:pt>
                <c:pt idx="2112">
                  <c:v>80.931664999999995</c:v>
                </c:pt>
                <c:pt idx="2113">
                  <c:v>80.925098000000006</c:v>
                </c:pt>
                <c:pt idx="2114">
                  <c:v>80.908803000000006</c:v>
                </c:pt>
                <c:pt idx="2115">
                  <c:v>80.889618999999996</c:v>
                </c:pt>
                <c:pt idx="2116">
                  <c:v>80.884061000000003</c:v>
                </c:pt>
                <c:pt idx="2117">
                  <c:v>80.903158000000005</c:v>
                </c:pt>
                <c:pt idx="2118">
                  <c:v>80.938100000000006</c:v>
                </c:pt>
                <c:pt idx="2119">
                  <c:v>80.971924000000001</c:v>
                </c:pt>
                <c:pt idx="2120">
                  <c:v>80.995486</c:v>
                </c:pt>
                <c:pt idx="2121">
                  <c:v>81.008554000000004</c:v>
                </c:pt>
                <c:pt idx="2122">
                  <c:v>81.012493000000006</c:v>
                </c:pt>
                <c:pt idx="2123">
                  <c:v>81.009572000000006</c:v>
                </c:pt>
                <c:pt idx="2124">
                  <c:v>81.010594999999995</c:v>
                </c:pt>
                <c:pt idx="2125">
                  <c:v>81.025931</c:v>
                </c:pt>
                <c:pt idx="2126">
                  <c:v>81.046467000000007</c:v>
                </c:pt>
                <c:pt idx="2127">
                  <c:v>81.052694000000002</c:v>
                </c:pt>
                <c:pt idx="2128">
                  <c:v>81.041993000000005</c:v>
                </c:pt>
                <c:pt idx="2129">
                  <c:v>81.029453000000004</c:v>
                </c:pt>
                <c:pt idx="2130">
                  <c:v>81.019904999999994</c:v>
                </c:pt>
                <c:pt idx="2131">
                  <c:v>81.004268999999994</c:v>
                </c:pt>
                <c:pt idx="2132">
                  <c:v>81.000425000000007</c:v>
                </c:pt>
                <c:pt idx="2133">
                  <c:v>81.028167999999994</c:v>
                </c:pt>
                <c:pt idx="2134">
                  <c:v>81.062230999999997</c:v>
                </c:pt>
                <c:pt idx="2135">
                  <c:v>81.074359000000001</c:v>
                </c:pt>
                <c:pt idx="2136">
                  <c:v>81.066518000000002</c:v>
                </c:pt>
                <c:pt idx="2137">
                  <c:v>81.057523000000003</c:v>
                </c:pt>
                <c:pt idx="2138">
                  <c:v>81.053629000000001</c:v>
                </c:pt>
                <c:pt idx="2139">
                  <c:v>81.041374000000005</c:v>
                </c:pt>
                <c:pt idx="2140">
                  <c:v>81.014392000000001</c:v>
                </c:pt>
                <c:pt idx="2141">
                  <c:v>80.992866000000006</c:v>
                </c:pt>
                <c:pt idx="2142">
                  <c:v>81.002488</c:v>
                </c:pt>
                <c:pt idx="2143">
                  <c:v>81.041762000000006</c:v>
                </c:pt>
                <c:pt idx="2144">
                  <c:v>81.081648000000001</c:v>
                </c:pt>
                <c:pt idx="2145">
                  <c:v>81.095375000000004</c:v>
                </c:pt>
                <c:pt idx="2146">
                  <c:v>81.081526999999994</c:v>
                </c:pt>
                <c:pt idx="2147">
                  <c:v>81.065256000000005</c:v>
                </c:pt>
                <c:pt idx="2148">
                  <c:v>81.073435000000003</c:v>
                </c:pt>
                <c:pt idx="2149">
                  <c:v>81.104844999999997</c:v>
                </c:pt>
                <c:pt idx="2150">
                  <c:v>81.134772999999996</c:v>
                </c:pt>
                <c:pt idx="2151">
                  <c:v>81.130937000000003</c:v>
                </c:pt>
                <c:pt idx="2152">
                  <c:v>81.084382000000005</c:v>
                </c:pt>
                <c:pt idx="2153">
                  <c:v>81.018979000000002</c:v>
                </c:pt>
                <c:pt idx="2154">
                  <c:v>80.968390999999997</c:v>
                </c:pt>
                <c:pt idx="2155">
                  <c:v>80.947078000000005</c:v>
                </c:pt>
                <c:pt idx="2156">
                  <c:v>80.952573000000001</c:v>
                </c:pt>
                <c:pt idx="2157">
                  <c:v>80.981892000000002</c:v>
                </c:pt>
                <c:pt idx="2158">
                  <c:v>81.018075999999994</c:v>
                </c:pt>
                <c:pt idx="2159">
                  <c:v>81.051169999999999</c:v>
                </c:pt>
                <c:pt idx="2160">
                  <c:v>81.087301999999994</c:v>
                </c:pt>
                <c:pt idx="2161">
                  <c:v>81.126811000000004</c:v>
                </c:pt>
                <c:pt idx="2162">
                  <c:v>81.157967999999997</c:v>
                </c:pt>
                <c:pt idx="2163">
                  <c:v>81.169270999999995</c:v>
                </c:pt>
                <c:pt idx="2164">
                  <c:v>81.165537999999998</c:v>
                </c:pt>
                <c:pt idx="2165">
                  <c:v>81.154290000000003</c:v>
                </c:pt>
                <c:pt idx="2166">
                  <c:v>81.132002999999997</c:v>
                </c:pt>
                <c:pt idx="2167">
                  <c:v>81.093253000000004</c:v>
                </c:pt>
                <c:pt idx="2168">
                  <c:v>81.045186000000001</c:v>
                </c:pt>
                <c:pt idx="2169">
                  <c:v>81.007216</c:v>
                </c:pt>
                <c:pt idx="2170">
                  <c:v>81.001442999999995</c:v>
                </c:pt>
                <c:pt idx="2171">
                  <c:v>81.029330999999999</c:v>
                </c:pt>
                <c:pt idx="2172">
                  <c:v>81.058565999999999</c:v>
                </c:pt>
                <c:pt idx="2173">
                  <c:v>81.070419999999999</c:v>
                </c:pt>
                <c:pt idx="2174">
                  <c:v>81.081252000000006</c:v>
                </c:pt>
                <c:pt idx="2175">
                  <c:v>81.103523999999993</c:v>
                </c:pt>
                <c:pt idx="2176">
                  <c:v>81.135333000000003</c:v>
                </c:pt>
                <c:pt idx="2177">
                  <c:v>81.164053999999993</c:v>
                </c:pt>
                <c:pt idx="2178">
                  <c:v>81.175820999999999</c:v>
                </c:pt>
                <c:pt idx="2179">
                  <c:v>81.168465999999995</c:v>
                </c:pt>
                <c:pt idx="2180">
                  <c:v>81.151346000000004</c:v>
                </c:pt>
                <c:pt idx="2181">
                  <c:v>81.141362000000001</c:v>
                </c:pt>
                <c:pt idx="2182">
                  <c:v>81.145748999999995</c:v>
                </c:pt>
                <c:pt idx="2183">
                  <c:v>81.156146000000007</c:v>
                </c:pt>
                <c:pt idx="2184">
                  <c:v>81.168270000000007</c:v>
                </c:pt>
                <c:pt idx="2185">
                  <c:v>81.183537999999999</c:v>
                </c:pt>
                <c:pt idx="2186">
                  <c:v>81.199413000000007</c:v>
                </c:pt>
                <c:pt idx="2187">
                  <c:v>81.207634999999996</c:v>
                </c:pt>
                <c:pt idx="2188">
                  <c:v>81.2042</c:v>
                </c:pt>
                <c:pt idx="2189">
                  <c:v>81.200987999999995</c:v>
                </c:pt>
                <c:pt idx="2190">
                  <c:v>81.203520999999995</c:v>
                </c:pt>
                <c:pt idx="2191">
                  <c:v>81.201956999999993</c:v>
                </c:pt>
                <c:pt idx="2192">
                  <c:v>81.192927999999995</c:v>
                </c:pt>
                <c:pt idx="2193">
                  <c:v>81.183898999999997</c:v>
                </c:pt>
                <c:pt idx="2194">
                  <c:v>81.178286999999997</c:v>
                </c:pt>
                <c:pt idx="2195">
                  <c:v>81.172743999999994</c:v>
                </c:pt>
                <c:pt idx="2196">
                  <c:v>81.168256</c:v>
                </c:pt>
                <c:pt idx="2197">
                  <c:v>81.169213999999997</c:v>
                </c:pt>
                <c:pt idx="2198">
                  <c:v>81.174363999999997</c:v>
                </c:pt>
                <c:pt idx="2199">
                  <c:v>81.178548000000006</c:v>
                </c:pt>
                <c:pt idx="2200">
                  <c:v>81.183076999999997</c:v>
                </c:pt>
                <c:pt idx="2201">
                  <c:v>81.192811000000006</c:v>
                </c:pt>
                <c:pt idx="2202">
                  <c:v>81.193132000000006</c:v>
                </c:pt>
                <c:pt idx="2203">
                  <c:v>81.168980000000005</c:v>
                </c:pt>
                <c:pt idx="2204">
                  <c:v>81.126768999999996</c:v>
                </c:pt>
                <c:pt idx="2205">
                  <c:v>81.090343000000004</c:v>
                </c:pt>
                <c:pt idx="2206">
                  <c:v>81.079116999999997</c:v>
                </c:pt>
                <c:pt idx="2207">
                  <c:v>81.088093999999998</c:v>
                </c:pt>
                <c:pt idx="2208">
                  <c:v>81.099812999999997</c:v>
                </c:pt>
                <c:pt idx="2209">
                  <c:v>81.116251000000005</c:v>
                </c:pt>
                <c:pt idx="2210">
                  <c:v>81.126909999999995</c:v>
                </c:pt>
                <c:pt idx="2211">
                  <c:v>81.11824</c:v>
                </c:pt>
                <c:pt idx="2212">
                  <c:v>81.097547000000006</c:v>
                </c:pt>
                <c:pt idx="2213">
                  <c:v>81.077620999999994</c:v>
                </c:pt>
                <c:pt idx="2214">
                  <c:v>81.061018000000004</c:v>
                </c:pt>
                <c:pt idx="2215">
                  <c:v>81.043226000000004</c:v>
                </c:pt>
                <c:pt idx="2216">
                  <c:v>81.026075000000006</c:v>
                </c:pt>
                <c:pt idx="2217">
                  <c:v>81.014784000000006</c:v>
                </c:pt>
                <c:pt idx="2218">
                  <c:v>81.014341000000002</c:v>
                </c:pt>
                <c:pt idx="2219">
                  <c:v>81.023420999999999</c:v>
                </c:pt>
                <c:pt idx="2220">
                  <c:v>81.026480000000006</c:v>
                </c:pt>
                <c:pt idx="2221">
                  <c:v>81.018242000000001</c:v>
                </c:pt>
                <c:pt idx="2222">
                  <c:v>80.998857999999998</c:v>
                </c:pt>
                <c:pt idx="2223">
                  <c:v>80.973180999999997</c:v>
                </c:pt>
                <c:pt idx="2224">
                  <c:v>80.942772000000005</c:v>
                </c:pt>
                <c:pt idx="2225">
                  <c:v>80.912738000000004</c:v>
                </c:pt>
                <c:pt idx="2226">
                  <c:v>80.901471000000001</c:v>
                </c:pt>
                <c:pt idx="2227">
                  <c:v>80.907533999999998</c:v>
                </c:pt>
                <c:pt idx="2228">
                  <c:v>80.898827999999995</c:v>
                </c:pt>
                <c:pt idx="2229">
                  <c:v>80.867776000000006</c:v>
                </c:pt>
                <c:pt idx="2230">
                  <c:v>80.813120999999995</c:v>
                </c:pt>
                <c:pt idx="2231">
                  <c:v>80.741400999999996</c:v>
                </c:pt>
                <c:pt idx="2232">
                  <c:v>80.679260999999997</c:v>
                </c:pt>
                <c:pt idx="2233">
                  <c:v>80.641401999999999</c:v>
                </c:pt>
                <c:pt idx="2234">
                  <c:v>80.611598999999998</c:v>
                </c:pt>
                <c:pt idx="2235">
                  <c:v>80.567625000000007</c:v>
                </c:pt>
                <c:pt idx="2236">
                  <c:v>80.514331999999996</c:v>
                </c:pt>
                <c:pt idx="2237">
                  <c:v>80.472317000000004</c:v>
                </c:pt>
                <c:pt idx="2238">
                  <c:v>80.447064999999995</c:v>
                </c:pt>
                <c:pt idx="2239">
                  <c:v>80.423755999999997</c:v>
                </c:pt>
                <c:pt idx="2240">
                  <c:v>80.384462999999997</c:v>
                </c:pt>
                <c:pt idx="2241">
                  <c:v>80.336901999999995</c:v>
                </c:pt>
                <c:pt idx="2242">
                  <c:v>80.297156999999999</c:v>
                </c:pt>
                <c:pt idx="2243">
                  <c:v>80.268321999999998</c:v>
                </c:pt>
                <c:pt idx="2244">
                  <c:v>80.237999000000002</c:v>
                </c:pt>
                <c:pt idx="2245">
                  <c:v>80.194907000000001</c:v>
                </c:pt>
                <c:pt idx="2246">
                  <c:v>80.136150999999998</c:v>
                </c:pt>
                <c:pt idx="2247">
                  <c:v>80.068957999999995</c:v>
                </c:pt>
                <c:pt idx="2248">
                  <c:v>79.999093000000002</c:v>
                </c:pt>
                <c:pt idx="2249">
                  <c:v>79.938727</c:v>
                </c:pt>
                <c:pt idx="2250">
                  <c:v>79.903378000000004</c:v>
                </c:pt>
                <c:pt idx="2251">
                  <c:v>79.869560000000007</c:v>
                </c:pt>
                <c:pt idx="2252">
                  <c:v>79.807608000000002</c:v>
                </c:pt>
                <c:pt idx="2253">
                  <c:v>79.723428999999996</c:v>
                </c:pt>
                <c:pt idx="2254">
                  <c:v>79.638839000000004</c:v>
                </c:pt>
                <c:pt idx="2255">
                  <c:v>79.559980999999993</c:v>
                </c:pt>
                <c:pt idx="2256">
                  <c:v>79.487307999999999</c:v>
                </c:pt>
                <c:pt idx="2257">
                  <c:v>79.433091000000005</c:v>
                </c:pt>
                <c:pt idx="2258">
                  <c:v>79.397531999999998</c:v>
                </c:pt>
                <c:pt idx="2259">
                  <c:v>79.359061999999994</c:v>
                </c:pt>
                <c:pt idx="2260">
                  <c:v>79.303984</c:v>
                </c:pt>
                <c:pt idx="2261">
                  <c:v>79.250439999999998</c:v>
                </c:pt>
                <c:pt idx="2262">
                  <c:v>79.207103000000004</c:v>
                </c:pt>
                <c:pt idx="2263">
                  <c:v>79.164362999999994</c:v>
                </c:pt>
                <c:pt idx="2264">
                  <c:v>79.147769999999994</c:v>
                </c:pt>
                <c:pt idx="2265">
                  <c:v>79.187447000000006</c:v>
                </c:pt>
                <c:pt idx="2266">
                  <c:v>79.244865000000004</c:v>
                </c:pt>
                <c:pt idx="2267">
                  <c:v>79.277421000000004</c:v>
                </c:pt>
                <c:pt idx="2268">
                  <c:v>79.268242999999998</c:v>
                </c:pt>
                <c:pt idx="2269">
                  <c:v>79.232630999999998</c:v>
                </c:pt>
                <c:pt idx="2270">
                  <c:v>79.196881000000005</c:v>
                </c:pt>
                <c:pt idx="2271">
                  <c:v>79.167869999999994</c:v>
                </c:pt>
                <c:pt idx="2272">
                  <c:v>79.145638000000005</c:v>
                </c:pt>
                <c:pt idx="2273">
                  <c:v>79.126343000000006</c:v>
                </c:pt>
                <c:pt idx="2274">
                  <c:v>79.101414000000005</c:v>
                </c:pt>
                <c:pt idx="2275">
                  <c:v>79.048686000000004</c:v>
                </c:pt>
                <c:pt idx="2276">
                  <c:v>78.956368999999995</c:v>
                </c:pt>
                <c:pt idx="2277">
                  <c:v>78.855031999999994</c:v>
                </c:pt>
                <c:pt idx="2278">
                  <c:v>78.774285000000006</c:v>
                </c:pt>
                <c:pt idx="2279">
                  <c:v>78.711393000000001</c:v>
                </c:pt>
                <c:pt idx="2280">
                  <c:v>78.650429000000003</c:v>
                </c:pt>
                <c:pt idx="2281">
                  <c:v>78.564775999999995</c:v>
                </c:pt>
                <c:pt idx="2282">
                  <c:v>78.374706000000003</c:v>
                </c:pt>
                <c:pt idx="2283">
                  <c:v>78.035974999999993</c:v>
                </c:pt>
                <c:pt idx="2284">
                  <c:v>77.642236999999994</c:v>
                </c:pt>
                <c:pt idx="2285">
                  <c:v>77.251672999999997</c:v>
                </c:pt>
                <c:pt idx="2286">
                  <c:v>76.881496999999996</c:v>
                </c:pt>
                <c:pt idx="2287">
                  <c:v>76.540471999999994</c:v>
                </c:pt>
                <c:pt idx="2288">
                  <c:v>76.204519000000005</c:v>
                </c:pt>
                <c:pt idx="2289">
                  <c:v>75.846682000000001</c:v>
                </c:pt>
                <c:pt idx="2290">
                  <c:v>75.490177000000003</c:v>
                </c:pt>
                <c:pt idx="2291">
                  <c:v>75.205246000000002</c:v>
                </c:pt>
                <c:pt idx="2292">
                  <c:v>75.031064000000001</c:v>
                </c:pt>
                <c:pt idx="2293">
                  <c:v>74.938948999999994</c:v>
                </c:pt>
                <c:pt idx="2294">
                  <c:v>74.885138999999995</c:v>
                </c:pt>
                <c:pt idx="2295">
                  <c:v>74.869888000000003</c:v>
                </c:pt>
                <c:pt idx="2296">
                  <c:v>74.890165999999994</c:v>
                </c:pt>
                <c:pt idx="2297">
                  <c:v>74.914203000000001</c:v>
                </c:pt>
                <c:pt idx="2298">
                  <c:v>74.991015000000004</c:v>
                </c:pt>
                <c:pt idx="2299">
                  <c:v>75.250838999999999</c:v>
                </c:pt>
                <c:pt idx="2300">
                  <c:v>75.693524999999994</c:v>
                </c:pt>
                <c:pt idx="2301">
                  <c:v>76.054541999999998</c:v>
                </c:pt>
                <c:pt idx="2302">
                  <c:v>76.194085999999999</c:v>
                </c:pt>
                <c:pt idx="2303">
                  <c:v>76.243224999999995</c:v>
                </c:pt>
                <c:pt idx="2304">
                  <c:v>76.340851999999998</c:v>
                </c:pt>
                <c:pt idx="2305">
                  <c:v>76.516802999999996</c:v>
                </c:pt>
                <c:pt idx="2306">
                  <c:v>76.680453</c:v>
                </c:pt>
                <c:pt idx="2307">
                  <c:v>76.782542000000007</c:v>
                </c:pt>
                <c:pt idx="2308">
                  <c:v>76.857055000000003</c:v>
                </c:pt>
                <c:pt idx="2309">
                  <c:v>76.928152999999995</c:v>
                </c:pt>
                <c:pt idx="2310">
                  <c:v>76.994658999999999</c:v>
                </c:pt>
                <c:pt idx="2311">
                  <c:v>77.051015000000007</c:v>
                </c:pt>
                <c:pt idx="2312">
                  <c:v>77.088817000000006</c:v>
                </c:pt>
                <c:pt idx="2313">
                  <c:v>77.103570000000005</c:v>
                </c:pt>
                <c:pt idx="2314">
                  <c:v>77.111434000000003</c:v>
                </c:pt>
                <c:pt idx="2315">
                  <c:v>77.083472</c:v>
                </c:pt>
                <c:pt idx="2316">
                  <c:v>77.016339000000002</c:v>
                </c:pt>
                <c:pt idx="2317">
                  <c:v>77.043869000000001</c:v>
                </c:pt>
                <c:pt idx="2318">
                  <c:v>77.106172000000001</c:v>
                </c:pt>
                <c:pt idx="2319">
                  <c:v>77.153705000000002</c:v>
                </c:pt>
                <c:pt idx="2320">
                  <c:v>77.206388000000004</c:v>
                </c:pt>
                <c:pt idx="2321">
                  <c:v>77.256305999999995</c:v>
                </c:pt>
                <c:pt idx="2322">
                  <c:v>77.287966999999995</c:v>
                </c:pt>
                <c:pt idx="2323">
                  <c:v>77.295834999999997</c:v>
                </c:pt>
                <c:pt idx="2324">
                  <c:v>77.273983000000001</c:v>
                </c:pt>
                <c:pt idx="2325">
                  <c:v>77.230733999999998</c:v>
                </c:pt>
                <c:pt idx="2326">
                  <c:v>77.207656</c:v>
                </c:pt>
                <c:pt idx="2327">
                  <c:v>77.209789999999998</c:v>
                </c:pt>
                <c:pt idx="2328">
                  <c:v>77.221065999999993</c:v>
                </c:pt>
                <c:pt idx="2329">
                  <c:v>77.225869000000003</c:v>
                </c:pt>
                <c:pt idx="2330">
                  <c:v>77.185858999999994</c:v>
                </c:pt>
                <c:pt idx="2331">
                  <c:v>77.118441000000004</c:v>
                </c:pt>
                <c:pt idx="2332">
                  <c:v>77.071755999999993</c:v>
                </c:pt>
                <c:pt idx="2333">
                  <c:v>77.041776999999996</c:v>
                </c:pt>
                <c:pt idx="2334">
                  <c:v>77.020781999999997</c:v>
                </c:pt>
                <c:pt idx="2335">
                  <c:v>77.009710999999996</c:v>
                </c:pt>
                <c:pt idx="2336">
                  <c:v>76.998312999999996</c:v>
                </c:pt>
                <c:pt idx="2337">
                  <c:v>76.964073999999997</c:v>
                </c:pt>
                <c:pt idx="2338">
                  <c:v>76.911347000000006</c:v>
                </c:pt>
                <c:pt idx="2339">
                  <c:v>76.866112000000001</c:v>
                </c:pt>
                <c:pt idx="2340">
                  <c:v>76.823350000000005</c:v>
                </c:pt>
                <c:pt idx="2341">
                  <c:v>76.784192000000004</c:v>
                </c:pt>
                <c:pt idx="2342">
                  <c:v>76.753962000000001</c:v>
                </c:pt>
                <c:pt idx="2343">
                  <c:v>76.732885999999993</c:v>
                </c:pt>
                <c:pt idx="2344">
                  <c:v>76.712745999999996</c:v>
                </c:pt>
                <c:pt idx="2345">
                  <c:v>76.717174</c:v>
                </c:pt>
                <c:pt idx="2346">
                  <c:v>76.667563999999999</c:v>
                </c:pt>
                <c:pt idx="2347">
                  <c:v>76.455323000000007</c:v>
                </c:pt>
                <c:pt idx="2348">
                  <c:v>76.373748000000006</c:v>
                </c:pt>
                <c:pt idx="2349">
                  <c:v>76.367481999999995</c:v>
                </c:pt>
                <c:pt idx="2350">
                  <c:v>76.354544000000004</c:v>
                </c:pt>
                <c:pt idx="2351">
                  <c:v>76.355811000000003</c:v>
                </c:pt>
                <c:pt idx="2352">
                  <c:v>76.316107000000002</c:v>
                </c:pt>
                <c:pt idx="2353">
                  <c:v>76.184343999999996</c:v>
                </c:pt>
                <c:pt idx="2354">
                  <c:v>76.076463000000004</c:v>
                </c:pt>
                <c:pt idx="2355">
                  <c:v>76.050990999999996</c:v>
                </c:pt>
                <c:pt idx="2356">
                  <c:v>76.034817000000004</c:v>
                </c:pt>
                <c:pt idx="2357">
                  <c:v>76.007782000000006</c:v>
                </c:pt>
                <c:pt idx="2358">
                  <c:v>75.975038999999995</c:v>
                </c:pt>
                <c:pt idx="2359">
                  <c:v>75.943151999999998</c:v>
                </c:pt>
                <c:pt idx="2360">
                  <c:v>75.914766</c:v>
                </c:pt>
                <c:pt idx="2361">
                  <c:v>75.890296000000006</c:v>
                </c:pt>
                <c:pt idx="2362">
                  <c:v>75.870227999999997</c:v>
                </c:pt>
                <c:pt idx="2363">
                  <c:v>75.823070000000001</c:v>
                </c:pt>
                <c:pt idx="2364">
                  <c:v>75.692476999999997</c:v>
                </c:pt>
                <c:pt idx="2365">
                  <c:v>75.556782999999996</c:v>
                </c:pt>
                <c:pt idx="2366">
                  <c:v>75.488592999999995</c:v>
                </c:pt>
                <c:pt idx="2367">
                  <c:v>75.42944</c:v>
                </c:pt>
                <c:pt idx="2368">
                  <c:v>75.374523999999994</c:v>
                </c:pt>
                <c:pt idx="2369">
                  <c:v>75.337260999999998</c:v>
                </c:pt>
                <c:pt idx="2370">
                  <c:v>75.312620999999993</c:v>
                </c:pt>
                <c:pt idx="2371">
                  <c:v>75.281790000000001</c:v>
                </c:pt>
                <c:pt idx="2372">
                  <c:v>75.233779999999996</c:v>
                </c:pt>
                <c:pt idx="2373">
                  <c:v>75.187862999999993</c:v>
                </c:pt>
                <c:pt idx="2374">
                  <c:v>75.163533000000001</c:v>
                </c:pt>
                <c:pt idx="2375">
                  <c:v>75.150452000000001</c:v>
                </c:pt>
                <c:pt idx="2376">
                  <c:v>75.106164000000007</c:v>
                </c:pt>
                <c:pt idx="2377">
                  <c:v>75.013025999999996</c:v>
                </c:pt>
                <c:pt idx="2378">
                  <c:v>74.927648000000005</c:v>
                </c:pt>
                <c:pt idx="2379">
                  <c:v>74.882509999999996</c:v>
                </c:pt>
                <c:pt idx="2380">
                  <c:v>74.855671999999998</c:v>
                </c:pt>
                <c:pt idx="2381">
                  <c:v>74.837559999999996</c:v>
                </c:pt>
                <c:pt idx="2382">
                  <c:v>74.818528000000001</c:v>
                </c:pt>
                <c:pt idx="2383">
                  <c:v>74.769221000000002</c:v>
                </c:pt>
                <c:pt idx="2384">
                  <c:v>74.704960999999997</c:v>
                </c:pt>
                <c:pt idx="2385">
                  <c:v>74.669482000000002</c:v>
                </c:pt>
                <c:pt idx="2386">
                  <c:v>74.657831999999999</c:v>
                </c:pt>
                <c:pt idx="2387">
                  <c:v>74.657839999999993</c:v>
                </c:pt>
                <c:pt idx="2388">
                  <c:v>74.658420000000007</c:v>
                </c:pt>
                <c:pt idx="2389">
                  <c:v>74.643728999999993</c:v>
                </c:pt>
                <c:pt idx="2390">
                  <c:v>74.613191999999998</c:v>
                </c:pt>
                <c:pt idx="2391">
                  <c:v>74.581193999999996</c:v>
                </c:pt>
                <c:pt idx="2392">
                  <c:v>74.554715999999999</c:v>
                </c:pt>
                <c:pt idx="2393">
                  <c:v>74.530776000000003</c:v>
                </c:pt>
                <c:pt idx="2394">
                  <c:v>74.510903999999996</c:v>
                </c:pt>
                <c:pt idx="2395">
                  <c:v>74.498649</c:v>
                </c:pt>
                <c:pt idx="2396">
                  <c:v>74.486069000000001</c:v>
                </c:pt>
                <c:pt idx="2397">
                  <c:v>74.470057999999995</c:v>
                </c:pt>
                <c:pt idx="2398">
                  <c:v>74.460014000000001</c:v>
                </c:pt>
                <c:pt idx="2399">
                  <c:v>74.461374000000006</c:v>
                </c:pt>
                <c:pt idx="2400">
                  <c:v>74.466009999999997</c:v>
                </c:pt>
                <c:pt idx="2401">
                  <c:v>74.465947999999997</c:v>
                </c:pt>
                <c:pt idx="2402">
                  <c:v>74.462754000000004</c:v>
                </c:pt>
                <c:pt idx="2403">
                  <c:v>74.458252000000002</c:v>
                </c:pt>
                <c:pt idx="2404">
                  <c:v>74.451334000000003</c:v>
                </c:pt>
                <c:pt idx="2405">
                  <c:v>74.446154000000007</c:v>
                </c:pt>
                <c:pt idx="2406">
                  <c:v>74.450695999999994</c:v>
                </c:pt>
                <c:pt idx="2407">
                  <c:v>74.464260999999993</c:v>
                </c:pt>
                <c:pt idx="2408">
                  <c:v>74.479112999999998</c:v>
                </c:pt>
                <c:pt idx="2409">
                  <c:v>74.496804999999995</c:v>
                </c:pt>
                <c:pt idx="2410">
                  <c:v>74.527901999999997</c:v>
                </c:pt>
                <c:pt idx="2411">
                  <c:v>74.574652</c:v>
                </c:pt>
                <c:pt idx="2412">
                  <c:v>74.625083000000004</c:v>
                </c:pt>
                <c:pt idx="2413">
                  <c:v>74.669055</c:v>
                </c:pt>
                <c:pt idx="2414">
                  <c:v>74.706120999999996</c:v>
                </c:pt>
                <c:pt idx="2415">
                  <c:v>74.740194000000002</c:v>
                </c:pt>
                <c:pt idx="2416">
                  <c:v>74.770943000000003</c:v>
                </c:pt>
                <c:pt idx="2417">
                  <c:v>74.800461999999996</c:v>
                </c:pt>
                <c:pt idx="2418">
                  <c:v>74.842751000000007</c:v>
                </c:pt>
                <c:pt idx="2419">
                  <c:v>74.897004999999993</c:v>
                </c:pt>
                <c:pt idx="2420">
                  <c:v>74.938899000000006</c:v>
                </c:pt>
                <c:pt idx="2421">
                  <c:v>74.949321999999995</c:v>
                </c:pt>
                <c:pt idx="2422">
                  <c:v>74.939353999999994</c:v>
                </c:pt>
                <c:pt idx="2423">
                  <c:v>74.921390000000002</c:v>
                </c:pt>
                <c:pt idx="2424">
                  <c:v>74.919526000000005</c:v>
                </c:pt>
                <c:pt idx="2425">
                  <c:v>74.970020000000005</c:v>
                </c:pt>
                <c:pt idx="2426">
                  <c:v>75.039823999999996</c:v>
                </c:pt>
                <c:pt idx="2427">
                  <c:v>75.097282000000007</c:v>
                </c:pt>
                <c:pt idx="2428">
                  <c:v>75.154014000000004</c:v>
                </c:pt>
                <c:pt idx="2429">
                  <c:v>75.226162000000002</c:v>
                </c:pt>
                <c:pt idx="2430">
                  <c:v>75.311678000000001</c:v>
                </c:pt>
                <c:pt idx="2431">
                  <c:v>75.400542000000002</c:v>
                </c:pt>
                <c:pt idx="2432">
                  <c:v>75.468536</c:v>
                </c:pt>
                <c:pt idx="2433">
                  <c:v>75.502953000000005</c:v>
                </c:pt>
                <c:pt idx="2434">
                  <c:v>75.530096999999998</c:v>
                </c:pt>
                <c:pt idx="2435">
                  <c:v>75.568898000000004</c:v>
                </c:pt>
                <c:pt idx="2436">
                  <c:v>75.602993999999995</c:v>
                </c:pt>
                <c:pt idx="2437">
                  <c:v>75.614903999999996</c:v>
                </c:pt>
                <c:pt idx="2438">
                  <c:v>75.619468999999995</c:v>
                </c:pt>
                <c:pt idx="2439">
                  <c:v>75.690133000000003</c:v>
                </c:pt>
                <c:pt idx="2440">
                  <c:v>75.861427000000006</c:v>
                </c:pt>
                <c:pt idx="2441">
                  <c:v>75.913006999999993</c:v>
                </c:pt>
                <c:pt idx="2442">
                  <c:v>75.869551999999999</c:v>
                </c:pt>
                <c:pt idx="2443">
                  <c:v>75.870498999999995</c:v>
                </c:pt>
                <c:pt idx="2444">
                  <c:v>75.846957000000003</c:v>
                </c:pt>
                <c:pt idx="2445">
                  <c:v>75.818627000000006</c:v>
                </c:pt>
                <c:pt idx="2446">
                  <c:v>75.811918000000006</c:v>
                </c:pt>
                <c:pt idx="2447">
                  <c:v>75.819725000000005</c:v>
                </c:pt>
                <c:pt idx="2448">
                  <c:v>75.824100000000001</c:v>
                </c:pt>
                <c:pt idx="2449">
                  <c:v>75.820841000000001</c:v>
                </c:pt>
                <c:pt idx="2450">
                  <c:v>75.827827999999997</c:v>
                </c:pt>
                <c:pt idx="2451">
                  <c:v>75.853173999999996</c:v>
                </c:pt>
                <c:pt idx="2452">
                  <c:v>75.885326000000006</c:v>
                </c:pt>
                <c:pt idx="2453">
                  <c:v>75.909253000000007</c:v>
                </c:pt>
                <c:pt idx="2454">
                  <c:v>75.934421</c:v>
                </c:pt>
                <c:pt idx="2455">
                  <c:v>75.961960000000005</c:v>
                </c:pt>
                <c:pt idx="2456">
                  <c:v>75.998473000000004</c:v>
                </c:pt>
                <c:pt idx="2457">
                  <c:v>76.076601999999994</c:v>
                </c:pt>
                <c:pt idx="2458">
                  <c:v>76.235451999999995</c:v>
                </c:pt>
                <c:pt idx="2459">
                  <c:v>76.405180999999999</c:v>
                </c:pt>
                <c:pt idx="2460">
                  <c:v>76.439654000000004</c:v>
                </c:pt>
                <c:pt idx="2461">
                  <c:v>76.424577999999997</c:v>
                </c:pt>
                <c:pt idx="2462">
                  <c:v>76.428314999999998</c:v>
                </c:pt>
                <c:pt idx="2463">
                  <c:v>76.420640000000006</c:v>
                </c:pt>
                <c:pt idx="2464">
                  <c:v>76.423950000000005</c:v>
                </c:pt>
                <c:pt idx="2465">
                  <c:v>76.453676999999999</c:v>
                </c:pt>
                <c:pt idx="2466">
                  <c:v>76.497283999999993</c:v>
                </c:pt>
                <c:pt idx="2467">
                  <c:v>76.534482999999994</c:v>
                </c:pt>
                <c:pt idx="2468">
                  <c:v>76.563546000000002</c:v>
                </c:pt>
                <c:pt idx="2469">
                  <c:v>76.587243000000001</c:v>
                </c:pt>
                <c:pt idx="2470">
                  <c:v>76.616386000000006</c:v>
                </c:pt>
                <c:pt idx="2471">
                  <c:v>76.654021999999998</c:v>
                </c:pt>
                <c:pt idx="2472">
                  <c:v>76.684693999999993</c:v>
                </c:pt>
                <c:pt idx="2473">
                  <c:v>76.698421999999994</c:v>
                </c:pt>
                <c:pt idx="2474">
                  <c:v>76.710593000000003</c:v>
                </c:pt>
                <c:pt idx="2475">
                  <c:v>76.735759000000002</c:v>
                </c:pt>
                <c:pt idx="2476">
                  <c:v>76.762248999999997</c:v>
                </c:pt>
                <c:pt idx="2477">
                  <c:v>76.774299999999997</c:v>
                </c:pt>
                <c:pt idx="2478">
                  <c:v>76.750737999999998</c:v>
                </c:pt>
                <c:pt idx="2479">
                  <c:v>76.725793999999993</c:v>
                </c:pt>
                <c:pt idx="2480">
                  <c:v>76.760165999999998</c:v>
                </c:pt>
                <c:pt idx="2481">
                  <c:v>76.826459999999997</c:v>
                </c:pt>
                <c:pt idx="2482">
                  <c:v>76.897700999999998</c:v>
                </c:pt>
                <c:pt idx="2483">
                  <c:v>76.944326000000004</c:v>
                </c:pt>
                <c:pt idx="2484">
                  <c:v>76.956943999999993</c:v>
                </c:pt>
                <c:pt idx="2485">
                  <c:v>76.970600000000005</c:v>
                </c:pt>
                <c:pt idx="2486">
                  <c:v>77.006200000000007</c:v>
                </c:pt>
                <c:pt idx="2487">
                  <c:v>77.068645000000004</c:v>
                </c:pt>
                <c:pt idx="2488">
                  <c:v>77.139138000000003</c:v>
                </c:pt>
                <c:pt idx="2489">
                  <c:v>77.198183</c:v>
                </c:pt>
                <c:pt idx="2490">
                  <c:v>77.245829000000001</c:v>
                </c:pt>
                <c:pt idx="2491">
                  <c:v>77.323719999999994</c:v>
                </c:pt>
                <c:pt idx="2492">
                  <c:v>77.445603000000006</c:v>
                </c:pt>
                <c:pt idx="2493">
                  <c:v>77.513979000000006</c:v>
                </c:pt>
                <c:pt idx="2494">
                  <c:v>77.546289000000002</c:v>
                </c:pt>
                <c:pt idx="2495">
                  <c:v>77.582666000000003</c:v>
                </c:pt>
                <c:pt idx="2496">
                  <c:v>77.587129000000004</c:v>
                </c:pt>
                <c:pt idx="2497">
                  <c:v>77.593905000000007</c:v>
                </c:pt>
                <c:pt idx="2498">
                  <c:v>77.622615999999994</c:v>
                </c:pt>
                <c:pt idx="2499">
                  <c:v>77.660606000000001</c:v>
                </c:pt>
                <c:pt idx="2500">
                  <c:v>77.683659000000006</c:v>
                </c:pt>
                <c:pt idx="2501">
                  <c:v>77.663488999999998</c:v>
                </c:pt>
                <c:pt idx="2502">
                  <c:v>77.574169999999995</c:v>
                </c:pt>
                <c:pt idx="2503">
                  <c:v>77.397228999999996</c:v>
                </c:pt>
                <c:pt idx="2504">
                  <c:v>77.197997999999998</c:v>
                </c:pt>
                <c:pt idx="2505">
                  <c:v>77.067830999999998</c:v>
                </c:pt>
                <c:pt idx="2506">
                  <c:v>77.005989</c:v>
                </c:pt>
                <c:pt idx="2507">
                  <c:v>76.977767999999998</c:v>
                </c:pt>
                <c:pt idx="2508">
                  <c:v>76.969524000000007</c:v>
                </c:pt>
                <c:pt idx="2509">
                  <c:v>76.980046000000002</c:v>
                </c:pt>
                <c:pt idx="2510">
                  <c:v>77.018102999999996</c:v>
                </c:pt>
                <c:pt idx="2511">
                  <c:v>77.105346999999995</c:v>
                </c:pt>
                <c:pt idx="2512">
                  <c:v>77.238978000000003</c:v>
                </c:pt>
                <c:pt idx="2513">
                  <c:v>77.395021</c:v>
                </c:pt>
                <c:pt idx="2514">
                  <c:v>77.55247</c:v>
                </c:pt>
                <c:pt idx="2515">
                  <c:v>77.700605999999993</c:v>
                </c:pt>
                <c:pt idx="2516">
                  <c:v>77.836724000000004</c:v>
                </c:pt>
                <c:pt idx="2517">
                  <c:v>77.967984999999999</c:v>
                </c:pt>
                <c:pt idx="2518">
                  <c:v>78.105056000000005</c:v>
                </c:pt>
                <c:pt idx="2519">
                  <c:v>78.240690999999998</c:v>
                </c:pt>
                <c:pt idx="2520">
                  <c:v>78.36215</c:v>
                </c:pt>
                <c:pt idx="2521">
                  <c:v>78.465875999999994</c:v>
                </c:pt>
                <c:pt idx="2522">
                  <c:v>78.552570000000003</c:v>
                </c:pt>
                <c:pt idx="2523">
                  <c:v>78.607056</c:v>
                </c:pt>
                <c:pt idx="2524">
                  <c:v>78.614816000000005</c:v>
                </c:pt>
                <c:pt idx="2525">
                  <c:v>78.574409000000003</c:v>
                </c:pt>
                <c:pt idx="2526">
                  <c:v>78.441254000000001</c:v>
                </c:pt>
                <c:pt idx="2527">
                  <c:v>78.103560999999999</c:v>
                </c:pt>
                <c:pt idx="2528">
                  <c:v>77.625028999999998</c:v>
                </c:pt>
                <c:pt idx="2529">
                  <c:v>77.208302000000003</c:v>
                </c:pt>
                <c:pt idx="2530">
                  <c:v>76.850910999999996</c:v>
                </c:pt>
                <c:pt idx="2531">
                  <c:v>76.491654999999994</c:v>
                </c:pt>
                <c:pt idx="2532">
                  <c:v>76.137794</c:v>
                </c:pt>
                <c:pt idx="2533">
                  <c:v>75.809432000000001</c:v>
                </c:pt>
                <c:pt idx="2534">
                  <c:v>75.489024999999998</c:v>
                </c:pt>
                <c:pt idx="2535">
                  <c:v>75.149023999999997</c:v>
                </c:pt>
                <c:pt idx="2536">
                  <c:v>74.846303000000006</c:v>
                </c:pt>
                <c:pt idx="2537">
                  <c:v>74.647019999999998</c:v>
                </c:pt>
                <c:pt idx="2538">
                  <c:v>74.523667000000003</c:v>
                </c:pt>
                <c:pt idx="2539">
                  <c:v>74.434312000000006</c:v>
                </c:pt>
                <c:pt idx="2540">
                  <c:v>74.358919</c:v>
                </c:pt>
                <c:pt idx="2541">
                  <c:v>74.287121999999997</c:v>
                </c:pt>
                <c:pt idx="2542">
                  <c:v>74.172042000000005</c:v>
                </c:pt>
                <c:pt idx="2543">
                  <c:v>74.061048</c:v>
                </c:pt>
                <c:pt idx="2544">
                  <c:v>74.140298999999999</c:v>
                </c:pt>
                <c:pt idx="2545">
                  <c:v>74.345179999999999</c:v>
                </c:pt>
                <c:pt idx="2546">
                  <c:v>74.555083999999994</c:v>
                </c:pt>
                <c:pt idx="2547">
                  <c:v>74.760445000000004</c:v>
                </c:pt>
                <c:pt idx="2548">
                  <c:v>74.956693999999999</c:v>
                </c:pt>
                <c:pt idx="2549">
                  <c:v>75.135631000000004</c:v>
                </c:pt>
                <c:pt idx="2550">
                  <c:v>75.288489999999996</c:v>
                </c:pt>
                <c:pt idx="2551">
                  <c:v>75.419244000000006</c:v>
                </c:pt>
                <c:pt idx="2552">
                  <c:v>75.537809999999993</c:v>
                </c:pt>
                <c:pt idx="2553">
                  <c:v>75.648702</c:v>
                </c:pt>
                <c:pt idx="2554">
                  <c:v>75.751812999999999</c:v>
                </c:pt>
                <c:pt idx="2555">
                  <c:v>75.851309000000001</c:v>
                </c:pt>
                <c:pt idx="2556">
                  <c:v>75.951549</c:v>
                </c:pt>
                <c:pt idx="2557">
                  <c:v>76.060489000000004</c:v>
                </c:pt>
                <c:pt idx="2558">
                  <c:v>76.175904000000003</c:v>
                </c:pt>
                <c:pt idx="2559">
                  <c:v>76.281746999999996</c:v>
                </c:pt>
                <c:pt idx="2560">
                  <c:v>76.361982999999995</c:v>
                </c:pt>
                <c:pt idx="2561">
                  <c:v>76.426265000000001</c:v>
                </c:pt>
                <c:pt idx="2562">
                  <c:v>76.505457000000007</c:v>
                </c:pt>
                <c:pt idx="2563">
                  <c:v>76.606908000000004</c:v>
                </c:pt>
                <c:pt idx="2564">
                  <c:v>76.706253000000004</c:v>
                </c:pt>
                <c:pt idx="2565">
                  <c:v>76.791274999999999</c:v>
                </c:pt>
                <c:pt idx="2566">
                  <c:v>76.871154000000004</c:v>
                </c:pt>
                <c:pt idx="2567">
                  <c:v>76.951755000000006</c:v>
                </c:pt>
                <c:pt idx="2568">
                  <c:v>77.020240999999999</c:v>
                </c:pt>
                <c:pt idx="2569">
                  <c:v>77.053307000000004</c:v>
                </c:pt>
                <c:pt idx="2570">
                  <c:v>77.050178000000002</c:v>
                </c:pt>
                <c:pt idx="2571">
                  <c:v>77.034458000000001</c:v>
                </c:pt>
                <c:pt idx="2572">
                  <c:v>77.026909000000003</c:v>
                </c:pt>
                <c:pt idx="2573">
                  <c:v>77.026916</c:v>
                </c:pt>
                <c:pt idx="2574">
                  <c:v>77.028244000000001</c:v>
                </c:pt>
                <c:pt idx="2575">
                  <c:v>77.019101000000006</c:v>
                </c:pt>
                <c:pt idx="2576">
                  <c:v>76.977037999999993</c:v>
                </c:pt>
                <c:pt idx="2577">
                  <c:v>76.912345000000002</c:v>
                </c:pt>
                <c:pt idx="2578">
                  <c:v>76.851725000000002</c:v>
                </c:pt>
                <c:pt idx="2579">
                  <c:v>76.799362000000002</c:v>
                </c:pt>
                <c:pt idx="2580">
                  <c:v>76.717518999999996</c:v>
                </c:pt>
                <c:pt idx="2581">
                  <c:v>76.566316</c:v>
                </c:pt>
                <c:pt idx="2582">
                  <c:v>76.409255999999999</c:v>
                </c:pt>
                <c:pt idx="2583">
                  <c:v>76.316291000000007</c:v>
                </c:pt>
                <c:pt idx="2584">
                  <c:v>76.270585999999994</c:v>
                </c:pt>
                <c:pt idx="2585">
                  <c:v>76.2517</c:v>
                </c:pt>
                <c:pt idx="2586">
                  <c:v>76.254620000000003</c:v>
                </c:pt>
                <c:pt idx="2587">
                  <c:v>76.265559999999994</c:v>
                </c:pt>
                <c:pt idx="2588">
                  <c:v>76.264753999999996</c:v>
                </c:pt>
                <c:pt idx="2589">
                  <c:v>76.245830999999995</c:v>
                </c:pt>
                <c:pt idx="2590">
                  <c:v>76.220040999999995</c:v>
                </c:pt>
                <c:pt idx="2591">
                  <c:v>76.193652</c:v>
                </c:pt>
                <c:pt idx="2592">
                  <c:v>76.167406999999997</c:v>
                </c:pt>
                <c:pt idx="2593">
                  <c:v>76.142585999999994</c:v>
                </c:pt>
                <c:pt idx="2594">
                  <c:v>76.115258999999995</c:v>
                </c:pt>
                <c:pt idx="2595">
                  <c:v>76.070091000000005</c:v>
                </c:pt>
                <c:pt idx="2596">
                  <c:v>75.997815000000003</c:v>
                </c:pt>
                <c:pt idx="2597">
                  <c:v>75.919308999999998</c:v>
                </c:pt>
                <c:pt idx="2598">
                  <c:v>75.851589000000004</c:v>
                </c:pt>
                <c:pt idx="2599">
                  <c:v>75.779273000000003</c:v>
                </c:pt>
                <c:pt idx="2600">
                  <c:v>75.660520000000005</c:v>
                </c:pt>
                <c:pt idx="2601">
                  <c:v>75.483306999999996</c:v>
                </c:pt>
                <c:pt idx="2602">
                  <c:v>75.303327999999993</c:v>
                </c:pt>
                <c:pt idx="2603">
                  <c:v>75.157993000000005</c:v>
                </c:pt>
                <c:pt idx="2604">
                  <c:v>75.018770000000004</c:v>
                </c:pt>
                <c:pt idx="2605">
                  <c:v>74.855368999999996</c:v>
                </c:pt>
                <c:pt idx="2606">
                  <c:v>74.691801999999996</c:v>
                </c:pt>
                <c:pt idx="2607">
                  <c:v>74.558052000000004</c:v>
                </c:pt>
                <c:pt idx="2608">
                  <c:v>74.446462999999994</c:v>
                </c:pt>
                <c:pt idx="2609">
                  <c:v>74.344617999999997</c:v>
                </c:pt>
                <c:pt idx="2610">
                  <c:v>74.241290000000006</c:v>
                </c:pt>
                <c:pt idx="2611">
                  <c:v>74.115528999999995</c:v>
                </c:pt>
                <c:pt idx="2612">
                  <c:v>73.949378999999993</c:v>
                </c:pt>
                <c:pt idx="2613">
                  <c:v>73.768366999999998</c:v>
                </c:pt>
                <c:pt idx="2614">
                  <c:v>73.622941999999995</c:v>
                </c:pt>
                <c:pt idx="2615">
                  <c:v>73.512367999999995</c:v>
                </c:pt>
                <c:pt idx="2616">
                  <c:v>73.400822000000005</c:v>
                </c:pt>
                <c:pt idx="2617">
                  <c:v>73.274484000000001</c:v>
                </c:pt>
                <c:pt idx="2618">
                  <c:v>73.142975000000007</c:v>
                </c:pt>
                <c:pt idx="2619">
                  <c:v>73.022737000000006</c:v>
                </c:pt>
                <c:pt idx="2620">
                  <c:v>72.931865000000002</c:v>
                </c:pt>
                <c:pt idx="2621">
                  <c:v>72.887956000000003</c:v>
                </c:pt>
                <c:pt idx="2622">
                  <c:v>72.896501000000001</c:v>
                </c:pt>
                <c:pt idx="2623">
                  <c:v>72.947845999999998</c:v>
                </c:pt>
                <c:pt idx="2624">
                  <c:v>73.038298999999995</c:v>
                </c:pt>
                <c:pt idx="2625">
                  <c:v>73.175590999999997</c:v>
                </c:pt>
                <c:pt idx="2626">
                  <c:v>73.348489000000001</c:v>
                </c:pt>
                <c:pt idx="2627">
                  <c:v>73.514930000000007</c:v>
                </c:pt>
                <c:pt idx="2628">
                  <c:v>73.648437000000001</c:v>
                </c:pt>
                <c:pt idx="2629">
                  <c:v>73.755313000000001</c:v>
                </c:pt>
                <c:pt idx="2630">
                  <c:v>73.838999000000001</c:v>
                </c:pt>
                <c:pt idx="2631">
                  <c:v>73.886044999999996</c:v>
                </c:pt>
                <c:pt idx="2632">
                  <c:v>73.890206000000006</c:v>
                </c:pt>
                <c:pt idx="2633">
                  <c:v>73.873357999999996</c:v>
                </c:pt>
                <c:pt idx="2634">
                  <c:v>73.860887000000005</c:v>
                </c:pt>
                <c:pt idx="2635">
                  <c:v>73.860816999999997</c:v>
                </c:pt>
                <c:pt idx="2636">
                  <c:v>73.869125999999994</c:v>
                </c:pt>
                <c:pt idx="2637">
                  <c:v>73.881887000000006</c:v>
                </c:pt>
                <c:pt idx="2638">
                  <c:v>73.905961000000005</c:v>
                </c:pt>
                <c:pt idx="2639">
                  <c:v>73.950755000000001</c:v>
                </c:pt>
                <c:pt idx="2640">
                  <c:v>74.014936000000006</c:v>
                </c:pt>
                <c:pt idx="2641">
                  <c:v>74.089397000000005</c:v>
                </c:pt>
                <c:pt idx="2642">
                  <c:v>74.161299999999997</c:v>
                </c:pt>
                <c:pt idx="2643">
                  <c:v>74.220883999999998</c:v>
                </c:pt>
                <c:pt idx="2644">
                  <c:v>74.269401000000002</c:v>
                </c:pt>
                <c:pt idx="2645">
                  <c:v>74.312691999999998</c:v>
                </c:pt>
                <c:pt idx="2646">
                  <c:v>74.347607999999994</c:v>
                </c:pt>
                <c:pt idx="2647">
                  <c:v>74.366108999999994</c:v>
                </c:pt>
                <c:pt idx="2648">
                  <c:v>74.374354999999994</c:v>
                </c:pt>
                <c:pt idx="2649">
                  <c:v>74.391654000000003</c:v>
                </c:pt>
                <c:pt idx="2650">
                  <c:v>74.432879</c:v>
                </c:pt>
                <c:pt idx="2651">
                  <c:v>74.496347</c:v>
                </c:pt>
                <c:pt idx="2652">
                  <c:v>74.564172999999997</c:v>
                </c:pt>
                <c:pt idx="2653">
                  <c:v>74.619523000000001</c:v>
                </c:pt>
                <c:pt idx="2654">
                  <c:v>74.657500999999996</c:v>
                </c:pt>
                <c:pt idx="2655">
                  <c:v>74.686468000000005</c:v>
                </c:pt>
                <c:pt idx="2656">
                  <c:v>74.719002000000003</c:v>
                </c:pt>
                <c:pt idx="2657">
                  <c:v>74.760358999999994</c:v>
                </c:pt>
                <c:pt idx="2658">
                  <c:v>74.804012999999998</c:v>
                </c:pt>
                <c:pt idx="2659">
                  <c:v>74.836523999999997</c:v>
                </c:pt>
                <c:pt idx="2660">
                  <c:v>74.846925999999996</c:v>
                </c:pt>
                <c:pt idx="2661">
                  <c:v>74.839776000000001</c:v>
                </c:pt>
                <c:pt idx="2662">
                  <c:v>74.832080000000005</c:v>
                </c:pt>
                <c:pt idx="2663">
                  <c:v>74.836190999999999</c:v>
                </c:pt>
                <c:pt idx="2664">
                  <c:v>74.855929000000003</c:v>
                </c:pt>
                <c:pt idx="2665">
                  <c:v>74.887209999999996</c:v>
                </c:pt>
                <c:pt idx="2666">
                  <c:v>74.917980999999997</c:v>
                </c:pt>
                <c:pt idx="2667">
                  <c:v>74.938314000000005</c:v>
                </c:pt>
                <c:pt idx="2668">
                  <c:v>74.951232000000005</c:v>
                </c:pt>
                <c:pt idx="2669">
                  <c:v>74.968586999999999</c:v>
                </c:pt>
                <c:pt idx="2670">
                  <c:v>74.996381999999997</c:v>
                </c:pt>
                <c:pt idx="2671">
                  <c:v>75.028491000000002</c:v>
                </c:pt>
                <c:pt idx="2672">
                  <c:v>75.055021999999994</c:v>
                </c:pt>
                <c:pt idx="2673">
                  <c:v>75.072078000000005</c:v>
                </c:pt>
                <c:pt idx="2674">
                  <c:v>75.083419000000006</c:v>
                </c:pt>
                <c:pt idx="2675">
                  <c:v>75.094723999999999</c:v>
                </c:pt>
                <c:pt idx="2676">
                  <c:v>75.104996</c:v>
                </c:pt>
                <c:pt idx="2677">
                  <c:v>75.105242000000004</c:v>
                </c:pt>
                <c:pt idx="2678">
                  <c:v>75.085713999999996</c:v>
                </c:pt>
                <c:pt idx="2679">
                  <c:v>75.046014</c:v>
                </c:pt>
                <c:pt idx="2680">
                  <c:v>74.996441000000004</c:v>
                </c:pt>
                <c:pt idx="2681">
                  <c:v>74.948362000000003</c:v>
                </c:pt>
                <c:pt idx="2682">
                  <c:v>74.902963999999997</c:v>
                </c:pt>
                <c:pt idx="2683">
                  <c:v>74.851455000000001</c:v>
                </c:pt>
                <c:pt idx="2684">
                  <c:v>74.783624000000003</c:v>
                </c:pt>
                <c:pt idx="2685">
                  <c:v>74.692432999999994</c:v>
                </c:pt>
                <c:pt idx="2686">
                  <c:v>74.578456000000003</c:v>
                </c:pt>
                <c:pt idx="2687">
                  <c:v>74.458096999999995</c:v>
                </c:pt>
                <c:pt idx="2688">
                  <c:v>74.358024</c:v>
                </c:pt>
                <c:pt idx="2689">
                  <c:v>74.289608000000001</c:v>
                </c:pt>
                <c:pt idx="2690">
                  <c:v>74.236922000000007</c:v>
                </c:pt>
                <c:pt idx="2691">
                  <c:v>74.176462000000001</c:v>
                </c:pt>
                <c:pt idx="2692">
                  <c:v>74.101909000000006</c:v>
                </c:pt>
                <c:pt idx="2693">
                  <c:v>74.023842999999999</c:v>
                </c:pt>
                <c:pt idx="2694">
                  <c:v>73.951116999999996</c:v>
                </c:pt>
                <c:pt idx="2695">
                  <c:v>73.883161000000001</c:v>
                </c:pt>
                <c:pt idx="2696">
                  <c:v>73.817638000000002</c:v>
                </c:pt>
                <c:pt idx="2697">
                  <c:v>73.753896999999995</c:v>
                </c:pt>
                <c:pt idx="2698">
                  <c:v>73.687522000000001</c:v>
                </c:pt>
                <c:pt idx="2699">
                  <c:v>73.613750999999993</c:v>
                </c:pt>
                <c:pt idx="2700">
                  <c:v>73.536996000000002</c:v>
                </c:pt>
                <c:pt idx="2701">
                  <c:v>73.467404000000002</c:v>
                </c:pt>
                <c:pt idx="2702">
                  <c:v>73.407522</c:v>
                </c:pt>
                <c:pt idx="2703">
                  <c:v>73.352570999999998</c:v>
                </c:pt>
                <c:pt idx="2704">
                  <c:v>73.301889000000003</c:v>
                </c:pt>
                <c:pt idx="2705">
                  <c:v>73.256336000000005</c:v>
                </c:pt>
                <c:pt idx="2706">
                  <c:v>73.204819000000001</c:v>
                </c:pt>
                <c:pt idx="2707">
                  <c:v>73.128861000000001</c:v>
                </c:pt>
                <c:pt idx="2708">
                  <c:v>73.024495000000002</c:v>
                </c:pt>
                <c:pt idx="2709">
                  <c:v>72.907336999999998</c:v>
                </c:pt>
                <c:pt idx="2710">
                  <c:v>72.792511000000005</c:v>
                </c:pt>
                <c:pt idx="2711">
                  <c:v>72.681976000000006</c:v>
                </c:pt>
                <c:pt idx="2712">
                  <c:v>72.576336999999995</c:v>
                </c:pt>
                <c:pt idx="2713">
                  <c:v>72.484042000000002</c:v>
                </c:pt>
                <c:pt idx="2714">
                  <c:v>72.409996000000007</c:v>
                </c:pt>
                <c:pt idx="2715">
                  <c:v>72.347926999999999</c:v>
                </c:pt>
                <c:pt idx="2716">
                  <c:v>72.292007999999996</c:v>
                </c:pt>
                <c:pt idx="2717">
                  <c:v>72.244821999999999</c:v>
                </c:pt>
                <c:pt idx="2718">
                  <c:v>72.207865999999996</c:v>
                </c:pt>
                <c:pt idx="2719">
                  <c:v>72.174544999999995</c:v>
                </c:pt>
                <c:pt idx="2720">
                  <c:v>72.137555000000006</c:v>
                </c:pt>
                <c:pt idx="2721">
                  <c:v>72.093683999999996</c:v>
                </c:pt>
                <c:pt idx="2722">
                  <c:v>72.037524000000005</c:v>
                </c:pt>
                <c:pt idx="2723">
                  <c:v>71.961363000000006</c:v>
                </c:pt>
                <c:pt idx="2724">
                  <c:v>71.866578000000004</c:v>
                </c:pt>
                <c:pt idx="2725">
                  <c:v>71.764323000000005</c:v>
                </c:pt>
                <c:pt idx="2726">
                  <c:v>71.660426000000001</c:v>
                </c:pt>
                <c:pt idx="2727">
                  <c:v>71.551034000000001</c:v>
                </c:pt>
                <c:pt idx="2728">
                  <c:v>71.439819</c:v>
                </c:pt>
                <c:pt idx="2729">
                  <c:v>71.346057999999999</c:v>
                </c:pt>
                <c:pt idx="2730">
                  <c:v>71.283608999999998</c:v>
                </c:pt>
                <c:pt idx="2731">
                  <c:v>71.243537000000003</c:v>
                </c:pt>
                <c:pt idx="2732">
                  <c:v>71.209765000000004</c:v>
                </c:pt>
                <c:pt idx="2733">
                  <c:v>71.180515</c:v>
                </c:pt>
                <c:pt idx="2734">
                  <c:v>71.162823000000003</c:v>
                </c:pt>
                <c:pt idx="2735">
                  <c:v>71.154079999999993</c:v>
                </c:pt>
                <c:pt idx="2736">
                  <c:v>71.140259</c:v>
                </c:pt>
                <c:pt idx="2737">
                  <c:v>71.109027999999995</c:v>
                </c:pt>
                <c:pt idx="2738">
                  <c:v>71.057879</c:v>
                </c:pt>
                <c:pt idx="2739">
                  <c:v>70.993177000000003</c:v>
                </c:pt>
                <c:pt idx="2740">
                  <c:v>70.925790000000006</c:v>
                </c:pt>
                <c:pt idx="2741">
                  <c:v>70.864487999999994</c:v>
                </c:pt>
                <c:pt idx="2742">
                  <c:v>70.812088000000003</c:v>
                </c:pt>
                <c:pt idx="2743">
                  <c:v>70.771431000000007</c:v>
                </c:pt>
                <c:pt idx="2744">
                  <c:v>70.751891999999998</c:v>
                </c:pt>
                <c:pt idx="2745">
                  <c:v>70.760597000000004</c:v>
                </c:pt>
                <c:pt idx="2746">
                  <c:v>70.789576999999994</c:v>
                </c:pt>
                <c:pt idx="2747">
                  <c:v>70.823723999999999</c:v>
                </c:pt>
                <c:pt idx="2748">
                  <c:v>70.860174999999998</c:v>
                </c:pt>
                <c:pt idx="2749">
                  <c:v>70.904982000000004</c:v>
                </c:pt>
                <c:pt idx="2750">
                  <c:v>70.95026</c:v>
                </c:pt>
                <c:pt idx="2751">
                  <c:v>70.971356999999998</c:v>
                </c:pt>
                <c:pt idx="2752">
                  <c:v>70.952280999999999</c:v>
                </c:pt>
                <c:pt idx="2753">
                  <c:v>70.901555000000002</c:v>
                </c:pt>
                <c:pt idx="2754">
                  <c:v>70.837684999999993</c:v>
                </c:pt>
                <c:pt idx="2755">
                  <c:v>70.769835999999998</c:v>
                </c:pt>
                <c:pt idx="2756">
                  <c:v>70.698226000000005</c:v>
                </c:pt>
                <c:pt idx="2757">
                  <c:v>70.621184</c:v>
                </c:pt>
                <c:pt idx="2758">
                  <c:v>70.534223999999995</c:v>
                </c:pt>
                <c:pt idx="2759">
                  <c:v>70.432829999999996</c:v>
                </c:pt>
                <c:pt idx="2760">
                  <c:v>70.323046000000005</c:v>
                </c:pt>
                <c:pt idx="2761">
                  <c:v>70.218867000000003</c:v>
                </c:pt>
                <c:pt idx="2762">
                  <c:v>70.122383999999997</c:v>
                </c:pt>
                <c:pt idx="2763">
                  <c:v>70.017685</c:v>
                </c:pt>
                <c:pt idx="2764">
                  <c:v>69.892154000000005</c:v>
                </c:pt>
                <c:pt idx="2765">
                  <c:v>69.753039999999999</c:v>
                </c:pt>
                <c:pt idx="2766">
                  <c:v>69.615975000000006</c:v>
                </c:pt>
                <c:pt idx="2767">
                  <c:v>69.489080000000001</c:v>
                </c:pt>
                <c:pt idx="2768">
                  <c:v>69.377413000000004</c:v>
                </c:pt>
                <c:pt idx="2769">
                  <c:v>69.291306000000006</c:v>
                </c:pt>
                <c:pt idx="2770">
                  <c:v>69.238418999999993</c:v>
                </c:pt>
                <c:pt idx="2771">
                  <c:v>69.215473000000003</c:v>
                </c:pt>
                <c:pt idx="2772">
                  <c:v>69.216245000000001</c:v>
                </c:pt>
                <c:pt idx="2773">
                  <c:v>69.239963000000003</c:v>
                </c:pt>
                <c:pt idx="2774">
                  <c:v>69.286524999999997</c:v>
                </c:pt>
                <c:pt idx="2775">
                  <c:v>69.352196000000006</c:v>
                </c:pt>
                <c:pt idx="2776">
                  <c:v>69.433166</c:v>
                </c:pt>
                <c:pt idx="2777">
                  <c:v>69.522673999999995</c:v>
                </c:pt>
                <c:pt idx="2778">
                  <c:v>69.602380999999994</c:v>
                </c:pt>
                <c:pt idx="2779">
                  <c:v>69.650428000000005</c:v>
                </c:pt>
                <c:pt idx="2780">
                  <c:v>69.665578999999994</c:v>
                </c:pt>
                <c:pt idx="2781">
                  <c:v>69.676651000000007</c:v>
                </c:pt>
                <c:pt idx="2782">
                  <c:v>69.722309999999993</c:v>
                </c:pt>
                <c:pt idx="2783">
                  <c:v>69.823921999999996</c:v>
                </c:pt>
                <c:pt idx="2784">
                  <c:v>69.976341000000005</c:v>
                </c:pt>
                <c:pt idx="2785">
                  <c:v>70.154024000000007</c:v>
                </c:pt>
                <c:pt idx="2786">
                  <c:v>70.324286000000001</c:v>
                </c:pt>
                <c:pt idx="2787">
                  <c:v>70.464494000000002</c:v>
                </c:pt>
                <c:pt idx="2788">
                  <c:v>70.568916999999999</c:v>
                </c:pt>
                <c:pt idx="2789">
                  <c:v>70.636295000000004</c:v>
                </c:pt>
                <c:pt idx="2790">
                  <c:v>70.659092000000001</c:v>
                </c:pt>
                <c:pt idx="2791">
                  <c:v>70.635405000000006</c:v>
                </c:pt>
                <c:pt idx="2792">
                  <c:v>70.583734000000007</c:v>
                </c:pt>
                <c:pt idx="2793">
                  <c:v>70.530448000000007</c:v>
                </c:pt>
                <c:pt idx="2794">
                  <c:v>70.484443999999996</c:v>
                </c:pt>
                <c:pt idx="2795">
                  <c:v>70.439622</c:v>
                </c:pt>
                <c:pt idx="2796">
                  <c:v>70.401391000000004</c:v>
                </c:pt>
                <c:pt idx="2797">
                  <c:v>70.390764000000004</c:v>
                </c:pt>
                <c:pt idx="2798">
                  <c:v>70.417361</c:v>
                </c:pt>
                <c:pt idx="2799">
                  <c:v>70.466890000000006</c:v>
                </c:pt>
                <c:pt idx="2800">
                  <c:v>70.523073999999994</c:v>
                </c:pt>
                <c:pt idx="2801">
                  <c:v>70.586518999999996</c:v>
                </c:pt>
                <c:pt idx="2802">
                  <c:v>70.664175</c:v>
                </c:pt>
                <c:pt idx="2803">
                  <c:v>70.753332999999998</c:v>
                </c:pt>
                <c:pt idx="2804">
                  <c:v>70.845096999999996</c:v>
                </c:pt>
                <c:pt idx="2805">
                  <c:v>70.935292000000004</c:v>
                </c:pt>
                <c:pt idx="2806">
                  <c:v>71.026019000000005</c:v>
                </c:pt>
                <c:pt idx="2807">
                  <c:v>71.121840000000006</c:v>
                </c:pt>
                <c:pt idx="2808">
                  <c:v>71.225739000000004</c:v>
                </c:pt>
                <c:pt idx="2809">
                  <c:v>71.333100999999999</c:v>
                </c:pt>
                <c:pt idx="2810">
                  <c:v>71.431820000000002</c:v>
                </c:pt>
                <c:pt idx="2811">
                  <c:v>71.516745999999998</c:v>
                </c:pt>
                <c:pt idx="2812">
                  <c:v>71.600809999999996</c:v>
                </c:pt>
                <c:pt idx="2813">
                  <c:v>71.701241999999993</c:v>
                </c:pt>
                <c:pt idx="2814">
                  <c:v>71.816794999999999</c:v>
                </c:pt>
                <c:pt idx="2815">
                  <c:v>71.930569000000006</c:v>
                </c:pt>
                <c:pt idx="2816">
                  <c:v>72.033097999999995</c:v>
                </c:pt>
                <c:pt idx="2817">
                  <c:v>72.128529999999998</c:v>
                </c:pt>
                <c:pt idx="2818">
                  <c:v>72.219747999999996</c:v>
                </c:pt>
                <c:pt idx="2819">
                  <c:v>72.303137000000007</c:v>
                </c:pt>
                <c:pt idx="2820">
                  <c:v>72.380202999999995</c:v>
                </c:pt>
                <c:pt idx="2821">
                  <c:v>72.459648999999999</c:v>
                </c:pt>
                <c:pt idx="2822">
                  <c:v>72.542195000000007</c:v>
                </c:pt>
                <c:pt idx="2823">
                  <c:v>72.614425999999995</c:v>
                </c:pt>
                <c:pt idx="2824">
                  <c:v>72.663764999999998</c:v>
                </c:pt>
                <c:pt idx="2825">
                  <c:v>72.692233999999999</c:v>
                </c:pt>
                <c:pt idx="2826">
                  <c:v>72.712604999999996</c:v>
                </c:pt>
                <c:pt idx="2827">
                  <c:v>72.738360999999998</c:v>
                </c:pt>
                <c:pt idx="2828">
                  <c:v>72.779550999999998</c:v>
                </c:pt>
                <c:pt idx="2829">
                  <c:v>72.839157999999998</c:v>
                </c:pt>
                <c:pt idx="2830">
                  <c:v>72.908353000000005</c:v>
                </c:pt>
                <c:pt idx="2831">
                  <c:v>72.972618999999995</c:v>
                </c:pt>
                <c:pt idx="2832">
                  <c:v>73.026781</c:v>
                </c:pt>
                <c:pt idx="2833">
                  <c:v>73.078469999999996</c:v>
                </c:pt>
                <c:pt idx="2834">
                  <c:v>73.135571999999996</c:v>
                </c:pt>
                <c:pt idx="2835">
                  <c:v>73.197659000000002</c:v>
                </c:pt>
                <c:pt idx="2836">
                  <c:v>73.261150999999998</c:v>
                </c:pt>
                <c:pt idx="2837">
                  <c:v>73.323813999999999</c:v>
                </c:pt>
                <c:pt idx="2838">
                  <c:v>73.380607999999995</c:v>
                </c:pt>
                <c:pt idx="2839">
                  <c:v>73.422403000000003</c:v>
                </c:pt>
                <c:pt idx="2840">
                  <c:v>73.442248000000006</c:v>
                </c:pt>
                <c:pt idx="2841">
                  <c:v>73.438562000000005</c:v>
                </c:pt>
                <c:pt idx="2842">
                  <c:v>73.412779999999998</c:v>
                </c:pt>
                <c:pt idx="2843">
                  <c:v>73.371118999999993</c:v>
                </c:pt>
                <c:pt idx="2844">
                  <c:v>73.328494000000006</c:v>
                </c:pt>
                <c:pt idx="2845">
                  <c:v>73.300830000000005</c:v>
                </c:pt>
                <c:pt idx="2846">
                  <c:v>73.290535000000006</c:v>
                </c:pt>
                <c:pt idx="2847">
                  <c:v>73.288139999999999</c:v>
                </c:pt>
                <c:pt idx="2848">
                  <c:v>73.290040000000005</c:v>
                </c:pt>
                <c:pt idx="2849">
                  <c:v>73.303825000000003</c:v>
                </c:pt>
                <c:pt idx="2850">
                  <c:v>73.332944999999995</c:v>
                </c:pt>
                <c:pt idx="2851">
                  <c:v>73.367941999999999</c:v>
                </c:pt>
                <c:pt idx="2852">
                  <c:v>73.398779000000005</c:v>
                </c:pt>
                <c:pt idx="2853">
                  <c:v>73.426181999999997</c:v>
                </c:pt>
                <c:pt idx="2854">
                  <c:v>73.455250000000007</c:v>
                </c:pt>
                <c:pt idx="2855">
                  <c:v>73.487291999999997</c:v>
                </c:pt>
                <c:pt idx="2856">
                  <c:v>73.524882000000005</c:v>
                </c:pt>
                <c:pt idx="2857">
                  <c:v>73.576617999999996</c:v>
                </c:pt>
                <c:pt idx="2858">
                  <c:v>73.647659000000004</c:v>
                </c:pt>
                <c:pt idx="2859">
                  <c:v>73.729783999999995</c:v>
                </c:pt>
                <c:pt idx="2860">
                  <c:v>73.808216999999999</c:v>
                </c:pt>
                <c:pt idx="2861">
                  <c:v>73.876823000000002</c:v>
                </c:pt>
                <c:pt idx="2862">
                  <c:v>73.943423999999993</c:v>
                </c:pt>
                <c:pt idx="2863">
                  <c:v>74.021550000000005</c:v>
                </c:pt>
                <c:pt idx="2864">
                  <c:v>74.116675000000001</c:v>
                </c:pt>
                <c:pt idx="2865">
                  <c:v>74.216532000000001</c:v>
                </c:pt>
                <c:pt idx="2866">
                  <c:v>74.296141000000006</c:v>
                </c:pt>
                <c:pt idx="2867">
                  <c:v>74.338848999999996</c:v>
                </c:pt>
                <c:pt idx="2868">
                  <c:v>74.352007</c:v>
                </c:pt>
                <c:pt idx="2869">
                  <c:v>74.356004999999996</c:v>
                </c:pt>
                <c:pt idx="2870">
                  <c:v>74.358754000000005</c:v>
                </c:pt>
                <c:pt idx="2871">
                  <c:v>74.349459999999993</c:v>
                </c:pt>
                <c:pt idx="2872">
                  <c:v>74.319254000000001</c:v>
                </c:pt>
                <c:pt idx="2873">
                  <c:v>74.277894000000003</c:v>
                </c:pt>
                <c:pt idx="2874">
                  <c:v>74.243493999999998</c:v>
                </c:pt>
                <c:pt idx="2875">
                  <c:v>74.221478000000005</c:v>
                </c:pt>
                <c:pt idx="2876">
                  <c:v>74.200511000000006</c:v>
                </c:pt>
                <c:pt idx="2877">
                  <c:v>74.166893000000002</c:v>
                </c:pt>
                <c:pt idx="2878">
                  <c:v>74.119776999999999</c:v>
                </c:pt>
                <c:pt idx="2879">
                  <c:v>74.074376000000001</c:v>
                </c:pt>
                <c:pt idx="2880">
                  <c:v>74.049897000000001</c:v>
                </c:pt>
                <c:pt idx="2881">
                  <c:v>74.049088999999995</c:v>
                </c:pt>
                <c:pt idx="2882">
                  <c:v>74.051074</c:v>
                </c:pt>
                <c:pt idx="2883">
                  <c:v>74.033465000000007</c:v>
                </c:pt>
                <c:pt idx="2884">
                  <c:v>74.000197999999997</c:v>
                </c:pt>
                <c:pt idx="2885">
                  <c:v>73.976144000000005</c:v>
                </c:pt>
                <c:pt idx="2886">
                  <c:v>73.975679999999997</c:v>
                </c:pt>
                <c:pt idx="2887">
                  <c:v>73.992790999999997</c:v>
                </c:pt>
                <c:pt idx="2888">
                  <c:v>74.024068</c:v>
                </c:pt>
                <c:pt idx="2889">
                  <c:v>74.078768999999994</c:v>
                </c:pt>
                <c:pt idx="2890">
                  <c:v>74.153598000000002</c:v>
                </c:pt>
                <c:pt idx="2891">
                  <c:v>74.214962</c:v>
                </c:pt>
                <c:pt idx="2892">
                  <c:v>74.224260000000001</c:v>
                </c:pt>
                <c:pt idx="2893">
                  <c:v>74.174205999999998</c:v>
                </c:pt>
                <c:pt idx="2894">
                  <c:v>74.088896000000005</c:v>
                </c:pt>
                <c:pt idx="2895">
                  <c:v>73.995656999999994</c:v>
                </c:pt>
                <c:pt idx="2896">
                  <c:v>73.910419000000005</c:v>
                </c:pt>
                <c:pt idx="2897">
                  <c:v>73.843823</c:v>
                </c:pt>
                <c:pt idx="2898">
                  <c:v>73.801907</c:v>
                </c:pt>
                <c:pt idx="2899">
                  <c:v>73.779981000000006</c:v>
                </c:pt>
                <c:pt idx="2900">
                  <c:v>73.769789000000003</c:v>
                </c:pt>
                <c:pt idx="2901">
                  <c:v>73.773016999999996</c:v>
                </c:pt>
                <c:pt idx="2902">
                  <c:v>73.796892999999997</c:v>
                </c:pt>
                <c:pt idx="2903">
                  <c:v>73.837937999999994</c:v>
                </c:pt>
                <c:pt idx="2904">
                  <c:v>73.881411</c:v>
                </c:pt>
                <c:pt idx="2905">
                  <c:v>73.917463999999995</c:v>
                </c:pt>
                <c:pt idx="2906">
                  <c:v>73.949507999999994</c:v>
                </c:pt>
                <c:pt idx="2907">
                  <c:v>73.986779999999996</c:v>
                </c:pt>
                <c:pt idx="2908">
                  <c:v>74.036373999999995</c:v>
                </c:pt>
                <c:pt idx="2909">
                  <c:v>74.103487000000001</c:v>
                </c:pt>
                <c:pt idx="2910">
                  <c:v>74.192830999999998</c:v>
                </c:pt>
                <c:pt idx="2911">
                  <c:v>74.306363000000005</c:v>
                </c:pt>
                <c:pt idx="2912">
                  <c:v>74.439357000000001</c:v>
                </c:pt>
                <c:pt idx="2913">
                  <c:v>74.578143999999995</c:v>
                </c:pt>
                <c:pt idx="2914">
                  <c:v>74.704414</c:v>
                </c:pt>
                <c:pt idx="2915">
                  <c:v>74.805976999999999</c:v>
                </c:pt>
                <c:pt idx="2916">
                  <c:v>74.883444999999995</c:v>
                </c:pt>
                <c:pt idx="2917">
                  <c:v>74.945070999999999</c:v>
                </c:pt>
                <c:pt idx="2918">
                  <c:v>74.996523999999994</c:v>
                </c:pt>
                <c:pt idx="2919">
                  <c:v>75.037795000000003</c:v>
                </c:pt>
                <c:pt idx="2920">
                  <c:v>75.068240000000003</c:v>
                </c:pt>
                <c:pt idx="2921">
                  <c:v>75.090069999999997</c:v>
                </c:pt>
                <c:pt idx="2922">
                  <c:v>75.106657999999996</c:v>
                </c:pt>
                <c:pt idx="2923">
                  <c:v>75.121752999999998</c:v>
                </c:pt>
                <c:pt idx="2924">
                  <c:v>75.141371000000007</c:v>
                </c:pt>
                <c:pt idx="2925">
                  <c:v>75.172391000000005</c:v>
                </c:pt>
                <c:pt idx="2926">
                  <c:v>75.217543000000006</c:v>
                </c:pt>
                <c:pt idx="2927">
                  <c:v>75.274276</c:v>
                </c:pt>
                <c:pt idx="2928">
                  <c:v>75.337270000000004</c:v>
                </c:pt>
                <c:pt idx="2929">
                  <c:v>75.396715</c:v>
                </c:pt>
                <c:pt idx="2930">
                  <c:v>75.436708999999993</c:v>
                </c:pt>
                <c:pt idx="2931">
                  <c:v>75.446686</c:v>
                </c:pt>
                <c:pt idx="2932">
                  <c:v>75.438815000000005</c:v>
                </c:pt>
                <c:pt idx="2933">
                  <c:v>75.444376000000005</c:v>
                </c:pt>
                <c:pt idx="2934">
                  <c:v>75.48169</c:v>
                </c:pt>
                <c:pt idx="2935">
                  <c:v>75.531332000000006</c:v>
                </c:pt>
                <c:pt idx="2936">
                  <c:v>75.554860000000005</c:v>
                </c:pt>
                <c:pt idx="2937">
                  <c:v>75.538822999999994</c:v>
                </c:pt>
                <c:pt idx="2938">
                  <c:v>75.510892999999996</c:v>
                </c:pt>
                <c:pt idx="2939">
                  <c:v>75.509106000000003</c:v>
                </c:pt>
                <c:pt idx="2940">
                  <c:v>75.544821999999996</c:v>
                </c:pt>
                <c:pt idx="2941">
                  <c:v>75.602014999999994</c:v>
                </c:pt>
                <c:pt idx="2942">
                  <c:v>75.662762000000001</c:v>
                </c:pt>
                <c:pt idx="2943">
                  <c:v>75.720241999999999</c:v>
                </c:pt>
                <c:pt idx="2944">
                  <c:v>75.769391999999996</c:v>
                </c:pt>
                <c:pt idx="2945">
                  <c:v>75.803118999999995</c:v>
                </c:pt>
                <c:pt idx="2946">
                  <c:v>75.828273999999993</c:v>
                </c:pt>
                <c:pt idx="2947">
                  <c:v>75.872538000000006</c:v>
                </c:pt>
                <c:pt idx="2948">
                  <c:v>75.955472999999998</c:v>
                </c:pt>
                <c:pt idx="2949">
                  <c:v>76.053190999999998</c:v>
                </c:pt>
                <c:pt idx="2950">
                  <c:v>76.114600999999993</c:v>
                </c:pt>
                <c:pt idx="2951">
                  <c:v>76.121201999999997</c:v>
                </c:pt>
                <c:pt idx="2952">
                  <c:v>76.108872000000005</c:v>
                </c:pt>
                <c:pt idx="2953">
                  <c:v>76.121776999999994</c:v>
                </c:pt>
                <c:pt idx="2954">
                  <c:v>76.164777000000001</c:v>
                </c:pt>
                <c:pt idx="2955">
                  <c:v>76.209795999999997</c:v>
                </c:pt>
                <c:pt idx="2956">
                  <c:v>76.231374000000002</c:v>
                </c:pt>
                <c:pt idx="2957">
                  <c:v>76.224252000000007</c:v>
                </c:pt>
                <c:pt idx="2958">
                  <c:v>76.198894999999993</c:v>
                </c:pt>
                <c:pt idx="2959">
                  <c:v>76.174119000000005</c:v>
                </c:pt>
                <c:pt idx="2960">
                  <c:v>76.169297999999998</c:v>
                </c:pt>
                <c:pt idx="2961">
                  <c:v>76.190008000000006</c:v>
                </c:pt>
                <c:pt idx="2962">
                  <c:v>76.220393000000001</c:v>
                </c:pt>
                <c:pt idx="2963">
                  <c:v>76.240066999999996</c:v>
                </c:pt>
                <c:pt idx="2964">
                  <c:v>76.248129000000006</c:v>
                </c:pt>
                <c:pt idx="2965">
                  <c:v>76.259321</c:v>
                </c:pt>
                <c:pt idx="2966">
                  <c:v>76.277297000000004</c:v>
                </c:pt>
                <c:pt idx="2967">
                  <c:v>76.286670999999998</c:v>
                </c:pt>
                <c:pt idx="2968">
                  <c:v>76.276821999999996</c:v>
                </c:pt>
                <c:pt idx="2969">
                  <c:v>76.260705000000002</c:v>
                </c:pt>
                <c:pt idx="2970">
                  <c:v>76.260195999999993</c:v>
                </c:pt>
                <c:pt idx="2971">
                  <c:v>76.280510000000007</c:v>
                </c:pt>
                <c:pt idx="2972">
                  <c:v>76.309076000000005</c:v>
                </c:pt>
                <c:pt idx="2973">
                  <c:v>76.334243999999998</c:v>
                </c:pt>
                <c:pt idx="2974">
                  <c:v>76.354613000000001</c:v>
                </c:pt>
                <c:pt idx="2975">
                  <c:v>76.372223000000005</c:v>
                </c:pt>
                <c:pt idx="2976">
                  <c:v>76.387190000000004</c:v>
                </c:pt>
                <c:pt idx="2977">
                  <c:v>76.401250000000005</c:v>
                </c:pt>
                <c:pt idx="2978">
                  <c:v>76.418529000000007</c:v>
                </c:pt>
                <c:pt idx="2979">
                  <c:v>76.438338000000002</c:v>
                </c:pt>
                <c:pt idx="2980">
                  <c:v>76.451801000000003</c:v>
                </c:pt>
                <c:pt idx="2981">
                  <c:v>76.450457</c:v>
                </c:pt>
                <c:pt idx="2982">
                  <c:v>76.437135999999995</c:v>
                </c:pt>
                <c:pt idx="2983">
                  <c:v>76.425072</c:v>
                </c:pt>
                <c:pt idx="2984">
                  <c:v>76.426277999999996</c:v>
                </c:pt>
                <c:pt idx="2985">
                  <c:v>76.442121</c:v>
                </c:pt>
                <c:pt idx="2986">
                  <c:v>76.463903999999999</c:v>
                </c:pt>
                <c:pt idx="2987">
                  <c:v>76.480767</c:v>
                </c:pt>
                <c:pt idx="2988">
                  <c:v>76.487369000000001</c:v>
                </c:pt>
                <c:pt idx="2989">
                  <c:v>76.486448999999993</c:v>
                </c:pt>
                <c:pt idx="2990">
                  <c:v>76.486057000000002</c:v>
                </c:pt>
                <c:pt idx="2991">
                  <c:v>76.493319999999997</c:v>
                </c:pt>
                <c:pt idx="2992">
                  <c:v>76.508747</c:v>
                </c:pt>
                <c:pt idx="2993">
                  <c:v>76.526246999999998</c:v>
                </c:pt>
                <c:pt idx="2994">
                  <c:v>76.540064000000001</c:v>
                </c:pt>
                <c:pt idx="2995">
                  <c:v>76.551272999999995</c:v>
                </c:pt>
                <c:pt idx="2996">
                  <c:v>76.564589999999995</c:v>
                </c:pt>
                <c:pt idx="2997">
                  <c:v>76.578391999999994</c:v>
                </c:pt>
                <c:pt idx="2998">
                  <c:v>76.582083999999995</c:v>
                </c:pt>
                <c:pt idx="2999">
                  <c:v>76.566164000000001</c:v>
                </c:pt>
                <c:pt idx="3000">
                  <c:v>76.531891000000002</c:v>
                </c:pt>
                <c:pt idx="3001">
                  <c:v>76.488298</c:v>
                </c:pt>
                <c:pt idx="3002">
                  <c:v>76.443709999999996</c:v>
                </c:pt>
                <c:pt idx="3003">
                  <c:v>76.405326000000002</c:v>
                </c:pt>
                <c:pt idx="3004">
                  <c:v>76.382990000000007</c:v>
                </c:pt>
                <c:pt idx="3005">
                  <c:v>76.382722999999999</c:v>
                </c:pt>
                <c:pt idx="3006">
                  <c:v>76.394794000000005</c:v>
                </c:pt>
                <c:pt idx="3007">
                  <c:v>76.398184000000001</c:v>
                </c:pt>
                <c:pt idx="3008">
                  <c:v>76.382232000000002</c:v>
                </c:pt>
                <c:pt idx="3009">
                  <c:v>76.356938999999997</c:v>
                </c:pt>
                <c:pt idx="3010">
                  <c:v>76.336505000000002</c:v>
                </c:pt>
                <c:pt idx="3011">
                  <c:v>76.319917000000004</c:v>
                </c:pt>
                <c:pt idx="3012">
                  <c:v>76.296498999999997</c:v>
                </c:pt>
                <c:pt idx="3013">
                  <c:v>76.265184000000005</c:v>
                </c:pt>
                <c:pt idx="3014">
                  <c:v>76.235910000000004</c:v>
                </c:pt>
                <c:pt idx="3015">
                  <c:v>76.211217000000005</c:v>
                </c:pt>
                <c:pt idx="3016">
                  <c:v>76.177667</c:v>
                </c:pt>
                <c:pt idx="3017">
                  <c:v>76.121532000000002</c:v>
                </c:pt>
                <c:pt idx="3018">
                  <c:v>76.047610000000006</c:v>
                </c:pt>
                <c:pt idx="3019">
                  <c:v>75.977078000000006</c:v>
                </c:pt>
                <c:pt idx="3020">
                  <c:v>75.929398000000006</c:v>
                </c:pt>
                <c:pt idx="3021">
                  <c:v>75.909300999999999</c:v>
                </c:pt>
                <c:pt idx="3022">
                  <c:v>75.907323000000005</c:v>
                </c:pt>
                <c:pt idx="3023">
                  <c:v>75.907790000000006</c:v>
                </c:pt>
                <c:pt idx="3024">
                  <c:v>75.896535</c:v>
                </c:pt>
                <c:pt idx="3025">
                  <c:v>75.865821999999994</c:v>
                </c:pt>
                <c:pt idx="3026">
                  <c:v>75.816903999999994</c:v>
                </c:pt>
                <c:pt idx="3027">
                  <c:v>75.759341000000006</c:v>
                </c:pt>
                <c:pt idx="3028">
                  <c:v>75.706134000000006</c:v>
                </c:pt>
                <c:pt idx="3029">
                  <c:v>75.666302000000002</c:v>
                </c:pt>
                <c:pt idx="3030">
                  <c:v>75.639144999999999</c:v>
                </c:pt>
                <c:pt idx="3031">
                  <c:v>75.615065000000001</c:v>
                </c:pt>
                <c:pt idx="3032">
                  <c:v>75.582688000000005</c:v>
                </c:pt>
                <c:pt idx="3033">
                  <c:v>75.536320000000003</c:v>
                </c:pt>
                <c:pt idx="3034">
                  <c:v>75.479397000000006</c:v>
                </c:pt>
                <c:pt idx="3035">
                  <c:v>75.423715999999999</c:v>
                </c:pt>
                <c:pt idx="3036">
                  <c:v>75.384603999999996</c:v>
                </c:pt>
                <c:pt idx="3037">
                  <c:v>75.371796000000003</c:v>
                </c:pt>
                <c:pt idx="3038">
                  <c:v>75.381112000000002</c:v>
                </c:pt>
                <c:pt idx="3039">
                  <c:v>75.396552999999997</c:v>
                </c:pt>
                <c:pt idx="3040">
                  <c:v>75.402794</c:v>
                </c:pt>
                <c:pt idx="3041">
                  <c:v>75.395430000000005</c:v>
                </c:pt>
                <c:pt idx="3042">
                  <c:v>75.380055999999996</c:v>
                </c:pt>
                <c:pt idx="3043">
                  <c:v>75.364461000000006</c:v>
                </c:pt>
                <c:pt idx="3044">
                  <c:v>75.35239</c:v>
                </c:pt>
                <c:pt idx="3045">
                  <c:v>75.341390000000004</c:v>
                </c:pt>
                <c:pt idx="3046">
                  <c:v>75.325062000000003</c:v>
                </c:pt>
                <c:pt idx="3047">
                  <c:v>75.300867999999994</c:v>
                </c:pt>
                <c:pt idx="3048">
                  <c:v>75.277347000000006</c:v>
                </c:pt>
                <c:pt idx="3049">
                  <c:v>75.268505000000005</c:v>
                </c:pt>
                <c:pt idx="3050">
                  <c:v>75.276180999999994</c:v>
                </c:pt>
                <c:pt idx="3051">
                  <c:v>75.281925000000001</c:v>
                </c:pt>
                <c:pt idx="3052">
                  <c:v>75.263604000000001</c:v>
                </c:pt>
                <c:pt idx="3053">
                  <c:v>75.220417999999995</c:v>
                </c:pt>
                <c:pt idx="3054">
                  <c:v>75.176497999999995</c:v>
                </c:pt>
                <c:pt idx="3055">
                  <c:v>75.158372999999997</c:v>
                </c:pt>
                <c:pt idx="3056">
                  <c:v>75.172672000000006</c:v>
                </c:pt>
                <c:pt idx="3057">
                  <c:v>75.205494000000002</c:v>
                </c:pt>
                <c:pt idx="3058">
                  <c:v>75.236959999999996</c:v>
                </c:pt>
                <c:pt idx="3059">
                  <c:v>75.253501</c:v>
                </c:pt>
                <c:pt idx="3060">
                  <c:v>75.251517000000007</c:v>
                </c:pt>
                <c:pt idx="3061">
                  <c:v>75.237296999999998</c:v>
                </c:pt>
                <c:pt idx="3062">
                  <c:v>75.224970999999996</c:v>
                </c:pt>
                <c:pt idx="3063">
                  <c:v>75.228604000000004</c:v>
                </c:pt>
                <c:pt idx="3064">
                  <c:v>75.251347999999993</c:v>
                </c:pt>
                <c:pt idx="3065">
                  <c:v>75.282895999999994</c:v>
                </c:pt>
                <c:pt idx="3066">
                  <c:v>75.310316</c:v>
                </c:pt>
                <c:pt idx="3067">
                  <c:v>75.331553999999997</c:v>
                </c:pt>
                <c:pt idx="3068">
                  <c:v>75.356143000000003</c:v>
                </c:pt>
                <c:pt idx="3069">
                  <c:v>75.392923999999994</c:v>
                </c:pt>
                <c:pt idx="3070">
                  <c:v>75.440518999999995</c:v>
                </c:pt>
                <c:pt idx="3071">
                  <c:v>75.491525999999993</c:v>
                </c:pt>
                <c:pt idx="3072">
                  <c:v>75.542578000000006</c:v>
                </c:pt>
                <c:pt idx="3073">
                  <c:v>75.595686000000001</c:v>
                </c:pt>
                <c:pt idx="3074">
                  <c:v>75.650180000000006</c:v>
                </c:pt>
                <c:pt idx="3075">
                  <c:v>75.698265000000006</c:v>
                </c:pt>
                <c:pt idx="3076">
                  <c:v>75.732292999999999</c:v>
                </c:pt>
                <c:pt idx="3077">
                  <c:v>75.755425000000002</c:v>
                </c:pt>
                <c:pt idx="3078">
                  <c:v>75.780593999999994</c:v>
                </c:pt>
                <c:pt idx="3079">
                  <c:v>75.816196000000005</c:v>
                </c:pt>
                <c:pt idx="3080">
                  <c:v>75.855846999999997</c:v>
                </c:pt>
                <c:pt idx="3081">
                  <c:v>75.886921000000001</c:v>
                </c:pt>
                <c:pt idx="3082">
                  <c:v>75.907920000000004</c:v>
                </c:pt>
                <c:pt idx="3083">
                  <c:v>75.930880999999999</c:v>
                </c:pt>
                <c:pt idx="3084">
                  <c:v>75.965385999999995</c:v>
                </c:pt>
                <c:pt idx="3085">
                  <c:v>76.008004999999997</c:v>
                </c:pt>
                <c:pt idx="3086">
                  <c:v>76.052481</c:v>
                </c:pt>
                <c:pt idx="3087">
                  <c:v>76.103126000000003</c:v>
                </c:pt>
                <c:pt idx="3088">
                  <c:v>76.169103000000007</c:v>
                </c:pt>
                <c:pt idx="3089">
                  <c:v>76.249009000000001</c:v>
                </c:pt>
                <c:pt idx="3090">
                  <c:v>76.330850999999996</c:v>
                </c:pt>
                <c:pt idx="3091">
                  <c:v>76.406163000000006</c:v>
                </c:pt>
                <c:pt idx="3092">
                  <c:v>76.474815000000007</c:v>
                </c:pt>
                <c:pt idx="3093">
                  <c:v>76.536922000000004</c:v>
                </c:pt>
                <c:pt idx="3094">
                  <c:v>76.590914999999995</c:v>
                </c:pt>
                <c:pt idx="3095">
                  <c:v>76.640101999999999</c:v>
                </c:pt>
                <c:pt idx="3096">
                  <c:v>76.689862000000005</c:v>
                </c:pt>
                <c:pt idx="3097">
                  <c:v>76.735910000000004</c:v>
                </c:pt>
                <c:pt idx="3098">
                  <c:v>76.766274999999993</c:v>
                </c:pt>
                <c:pt idx="3099">
                  <c:v>76.778501000000006</c:v>
                </c:pt>
                <c:pt idx="3100">
                  <c:v>76.784267</c:v>
                </c:pt>
                <c:pt idx="3101">
                  <c:v>76.792418999999995</c:v>
                </c:pt>
                <c:pt idx="3102">
                  <c:v>76.798828</c:v>
                </c:pt>
                <c:pt idx="3103">
                  <c:v>76.800366999999994</c:v>
                </c:pt>
                <c:pt idx="3104">
                  <c:v>76.808340999999999</c:v>
                </c:pt>
                <c:pt idx="3105">
                  <c:v>76.836712000000006</c:v>
                </c:pt>
                <c:pt idx="3106">
                  <c:v>76.882879000000003</c:v>
                </c:pt>
                <c:pt idx="3107">
                  <c:v>76.931486000000007</c:v>
                </c:pt>
                <c:pt idx="3108">
                  <c:v>76.973898000000005</c:v>
                </c:pt>
                <c:pt idx="3109">
                  <c:v>77.013153000000003</c:v>
                </c:pt>
                <c:pt idx="3110">
                  <c:v>77.051255999999995</c:v>
                </c:pt>
                <c:pt idx="3111">
                  <c:v>77.082521999999997</c:v>
                </c:pt>
                <c:pt idx="3112">
                  <c:v>77.102296999999993</c:v>
                </c:pt>
                <c:pt idx="3113">
                  <c:v>77.115530000000007</c:v>
                </c:pt>
                <c:pt idx="3114">
                  <c:v>77.133165000000005</c:v>
                </c:pt>
                <c:pt idx="3115">
                  <c:v>77.163257000000002</c:v>
                </c:pt>
                <c:pt idx="3116">
                  <c:v>77.207813000000002</c:v>
                </c:pt>
                <c:pt idx="3117">
                  <c:v>77.266048999999995</c:v>
                </c:pt>
                <c:pt idx="3118">
                  <c:v>77.337112000000005</c:v>
                </c:pt>
                <c:pt idx="3119">
                  <c:v>77.416340000000005</c:v>
                </c:pt>
                <c:pt idx="3120">
                  <c:v>77.487887999999998</c:v>
                </c:pt>
                <c:pt idx="3121">
                  <c:v>77.527849000000003</c:v>
                </c:pt>
                <c:pt idx="3122">
                  <c:v>77.526902000000007</c:v>
                </c:pt>
                <c:pt idx="3123">
                  <c:v>77.511373000000006</c:v>
                </c:pt>
                <c:pt idx="3124">
                  <c:v>77.529794999999993</c:v>
                </c:pt>
                <c:pt idx="3125">
                  <c:v>77.610560000000007</c:v>
                </c:pt>
                <c:pt idx="3126">
                  <c:v>77.735996999999998</c:v>
                </c:pt>
                <c:pt idx="3127">
                  <c:v>77.861465999999993</c:v>
                </c:pt>
                <c:pt idx="3128">
                  <c:v>77.954414999999997</c:v>
                </c:pt>
                <c:pt idx="3129">
                  <c:v>78.012812999999994</c:v>
                </c:pt>
                <c:pt idx="3130">
                  <c:v>78.056518999999994</c:v>
                </c:pt>
                <c:pt idx="3131">
                  <c:v>78.107900999999998</c:v>
                </c:pt>
                <c:pt idx="3132">
                  <c:v>78.174383000000006</c:v>
                </c:pt>
                <c:pt idx="3133">
                  <c:v>78.243870999999999</c:v>
                </c:pt>
                <c:pt idx="3134">
                  <c:v>78.301894000000004</c:v>
                </c:pt>
                <c:pt idx="3135">
                  <c:v>78.355767999999998</c:v>
                </c:pt>
                <c:pt idx="3136">
                  <c:v>78.431780000000003</c:v>
                </c:pt>
                <c:pt idx="3137">
                  <c:v>78.541291000000001</c:v>
                </c:pt>
                <c:pt idx="3138">
                  <c:v>78.658507</c:v>
                </c:pt>
                <c:pt idx="3139">
                  <c:v>78.743122</c:v>
                </c:pt>
                <c:pt idx="3140">
                  <c:v>78.78125</c:v>
                </c:pt>
                <c:pt idx="3141">
                  <c:v>78.795506000000003</c:v>
                </c:pt>
                <c:pt idx="3142">
                  <c:v>78.819100000000006</c:v>
                </c:pt>
                <c:pt idx="3143">
                  <c:v>78.869352000000006</c:v>
                </c:pt>
                <c:pt idx="3144">
                  <c:v>78.943484999999995</c:v>
                </c:pt>
                <c:pt idx="3145">
                  <c:v>79.027662000000007</c:v>
                </c:pt>
                <c:pt idx="3146">
                  <c:v>79.106123999999994</c:v>
                </c:pt>
                <c:pt idx="3147">
                  <c:v>79.168998999999999</c:v>
                </c:pt>
                <c:pt idx="3148">
                  <c:v>79.217380000000006</c:v>
                </c:pt>
                <c:pt idx="3149">
                  <c:v>79.261583999999999</c:v>
                </c:pt>
                <c:pt idx="3150">
                  <c:v>79.314257999999995</c:v>
                </c:pt>
                <c:pt idx="3151">
                  <c:v>79.383161000000001</c:v>
                </c:pt>
                <c:pt idx="3152">
                  <c:v>79.464941999999994</c:v>
                </c:pt>
                <c:pt idx="3153">
                  <c:v>79.542283999999995</c:v>
                </c:pt>
                <c:pt idx="3154">
                  <c:v>79.592543000000006</c:v>
                </c:pt>
                <c:pt idx="3155">
                  <c:v>79.606909999999999</c:v>
                </c:pt>
                <c:pt idx="3156">
                  <c:v>79.601140000000001</c:v>
                </c:pt>
                <c:pt idx="3157">
                  <c:v>79.604544000000004</c:v>
                </c:pt>
                <c:pt idx="3158">
                  <c:v>79.638440000000003</c:v>
                </c:pt>
                <c:pt idx="3159">
                  <c:v>79.704842999999997</c:v>
                </c:pt>
                <c:pt idx="3160">
                  <c:v>79.790981000000002</c:v>
                </c:pt>
                <c:pt idx="3161">
                  <c:v>79.879741999999993</c:v>
                </c:pt>
                <c:pt idx="3162">
                  <c:v>79.958416999999997</c:v>
                </c:pt>
                <c:pt idx="3163">
                  <c:v>80.023568999999995</c:v>
                </c:pt>
                <c:pt idx="3164">
                  <c:v>80.080241000000001</c:v>
                </c:pt>
                <c:pt idx="3165">
                  <c:v>80.136848999999998</c:v>
                </c:pt>
                <c:pt idx="3166">
                  <c:v>80.200016000000005</c:v>
                </c:pt>
                <c:pt idx="3167">
                  <c:v>80.269733000000002</c:v>
                </c:pt>
                <c:pt idx="3168">
                  <c:v>80.334620999999999</c:v>
                </c:pt>
                <c:pt idx="3169">
                  <c:v>80.375438000000003</c:v>
                </c:pt>
                <c:pt idx="3170">
                  <c:v>80.383320999999995</c:v>
                </c:pt>
                <c:pt idx="3171">
                  <c:v>80.376559</c:v>
                </c:pt>
                <c:pt idx="3172">
                  <c:v>80.390187999999995</c:v>
                </c:pt>
                <c:pt idx="3173">
                  <c:v>80.444153999999997</c:v>
                </c:pt>
                <c:pt idx="3174">
                  <c:v>80.527272999999994</c:v>
                </c:pt>
                <c:pt idx="3175">
                  <c:v>80.614508999999998</c:v>
                </c:pt>
                <c:pt idx="3176">
                  <c:v>80.690721999999994</c:v>
                </c:pt>
                <c:pt idx="3177">
                  <c:v>80.754458</c:v>
                </c:pt>
                <c:pt idx="3178">
                  <c:v>80.811229999999995</c:v>
                </c:pt>
                <c:pt idx="3179">
                  <c:v>80.868807000000004</c:v>
                </c:pt>
                <c:pt idx="3180">
                  <c:v>80.928797000000003</c:v>
                </c:pt>
                <c:pt idx="3181">
                  <c:v>80.978441000000004</c:v>
                </c:pt>
                <c:pt idx="3182">
                  <c:v>80.998431999999994</c:v>
                </c:pt>
                <c:pt idx="3183">
                  <c:v>80.980014999999995</c:v>
                </c:pt>
                <c:pt idx="3184">
                  <c:v>80.926157000000003</c:v>
                </c:pt>
                <c:pt idx="3185">
                  <c:v>80.838127999999998</c:v>
                </c:pt>
                <c:pt idx="3186">
                  <c:v>80.715002999999996</c:v>
                </c:pt>
                <c:pt idx="3187">
                  <c:v>80.568826000000001</c:v>
                </c:pt>
                <c:pt idx="3188">
                  <c:v>80.424563000000006</c:v>
                </c:pt>
                <c:pt idx="3189">
                  <c:v>80.295204999999996</c:v>
                </c:pt>
                <c:pt idx="3190">
                  <c:v>80.166798999999997</c:v>
                </c:pt>
                <c:pt idx="3191">
                  <c:v>80.018446999999995</c:v>
                </c:pt>
                <c:pt idx="3192">
                  <c:v>79.849958999999998</c:v>
                </c:pt>
                <c:pt idx="3193">
                  <c:v>79.680079000000006</c:v>
                </c:pt>
                <c:pt idx="3194">
                  <c:v>79.524544000000006</c:v>
                </c:pt>
                <c:pt idx="3195">
                  <c:v>79.387631999999996</c:v>
                </c:pt>
                <c:pt idx="3196">
                  <c:v>79.271932000000007</c:v>
                </c:pt>
                <c:pt idx="3197">
                  <c:v>79.186062000000007</c:v>
                </c:pt>
                <c:pt idx="3198">
                  <c:v>79.142624999999995</c:v>
                </c:pt>
                <c:pt idx="3199">
                  <c:v>79.152413999999993</c:v>
                </c:pt>
                <c:pt idx="3200">
                  <c:v>79.214901999999995</c:v>
                </c:pt>
                <c:pt idx="3201">
                  <c:v>79.309237999999993</c:v>
                </c:pt>
                <c:pt idx="3202">
                  <c:v>79.405249999999995</c:v>
                </c:pt>
                <c:pt idx="3203">
                  <c:v>79.492869999999996</c:v>
                </c:pt>
                <c:pt idx="3204">
                  <c:v>79.589331999999999</c:v>
                </c:pt>
                <c:pt idx="3205">
                  <c:v>79.707837999999995</c:v>
                </c:pt>
                <c:pt idx="3206">
                  <c:v>79.833409000000003</c:v>
                </c:pt>
                <c:pt idx="3207">
                  <c:v>79.941732999999999</c:v>
                </c:pt>
                <c:pt idx="3208">
                  <c:v>80.026393999999996</c:v>
                </c:pt>
                <c:pt idx="3209">
                  <c:v>80.091353999999995</c:v>
                </c:pt>
                <c:pt idx="3210">
                  <c:v>80.131519999999995</c:v>
                </c:pt>
                <c:pt idx="3211">
                  <c:v>80.142295000000004</c:v>
                </c:pt>
                <c:pt idx="3212">
                  <c:v>80.139450999999994</c:v>
                </c:pt>
                <c:pt idx="3213">
                  <c:v>80.148446000000007</c:v>
                </c:pt>
                <c:pt idx="3214">
                  <c:v>80.176981999999995</c:v>
                </c:pt>
                <c:pt idx="3215">
                  <c:v>80.212709000000004</c:v>
                </c:pt>
                <c:pt idx="3216">
                  <c:v>80.241894000000002</c:v>
                </c:pt>
                <c:pt idx="3217">
                  <c:v>80.255430000000004</c:v>
                </c:pt>
                <c:pt idx="3218">
                  <c:v>80.245525000000001</c:v>
                </c:pt>
                <c:pt idx="3219">
                  <c:v>80.215840999999998</c:v>
                </c:pt>
                <c:pt idx="3220">
                  <c:v>80.189053999999999</c:v>
                </c:pt>
                <c:pt idx="3221">
                  <c:v>80.186312000000001</c:v>
                </c:pt>
                <c:pt idx="3222">
                  <c:v>80.204446000000004</c:v>
                </c:pt>
                <c:pt idx="3223">
                  <c:v>80.229528000000002</c:v>
                </c:pt>
                <c:pt idx="3224">
                  <c:v>80.261764999999997</c:v>
                </c:pt>
                <c:pt idx="3225">
                  <c:v>80.303668000000002</c:v>
                </c:pt>
                <c:pt idx="3226">
                  <c:v>80.334282000000002</c:v>
                </c:pt>
                <c:pt idx="3227">
                  <c:v>80.327236999999997</c:v>
                </c:pt>
                <c:pt idx="3228">
                  <c:v>80.293671000000003</c:v>
                </c:pt>
                <c:pt idx="3229">
                  <c:v>80.276764999999997</c:v>
                </c:pt>
                <c:pt idx="3230">
                  <c:v>80.298081999999994</c:v>
                </c:pt>
                <c:pt idx="3231">
                  <c:v>80.334367</c:v>
                </c:pt>
                <c:pt idx="3232">
                  <c:v>80.352942999999996</c:v>
                </c:pt>
                <c:pt idx="3233">
                  <c:v>80.344623999999996</c:v>
                </c:pt>
                <c:pt idx="3234">
                  <c:v>80.312935999999993</c:v>
                </c:pt>
                <c:pt idx="3235">
                  <c:v>80.255740000000003</c:v>
                </c:pt>
                <c:pt idx="3236">
                  <c:v>80.173468999999997</c:v>
                </c:pt>
                <c:pt idx="3237">
                  <c:v>80.080959000000007</c:v>
                </c:pt>
                <c:pt idx="3238">
                  <c:v>79.997691000000003</c:v>
                </c:pt>
                <c:pt idx="3239">
                  <c:v>79.933244999999999</c:v>
                </c:pt>
                <c:pt idx="3240">
                  <c:v>79.885960999999995</c:v>
                </c:pt>
                <c:pt idx="3241">
                  <c:v>79.845217000000005</c:v>
                </c:pt>
                <c:pt idx="3242">
                  <c:v>79.794983999999999</c:v>
                </c:pt>
                <c:pt idx="3243">
                  <c:v>79.729060000000004</c:v>
                </c:pt>
                <c:pt idx="3244">
                  <c:v>79.661897999999994</c:v>
                </c:pt>
                <c:pt idx="3245">
                  <c:v>79.610988000000006</c:v>
                </c:pt>
                <c:pt idx="3246">
                  <c:v>79.573801000000003</c:v>
                </c:pt>
                <c:pt idx="3247">
                  <c:v>79.538475000000005</c:v>
                </c:pt>
                <c:pt idx="3248">
                  <c:v>79.506713000000005</c:v>
                </c:pt>
                <c:pt idx="3249">
                  <c:v>79.480591000000004</c:v>
                </c:pt>
                <c:pt idx="3250">
                  <c:v>79.436087999999998</c:v>
                </c:pt>
                <c:pt idx="3251">
                  <c:v>79.343727999999999</c:v>
                </c:pt>
                <c:pt idx="3252">
                  <c:v>79.214309999999998</c:v>
                </c:pt>
                <c:pt idx="3253">
                  <c:v>79.090095000000005</c:v>
                </c:pt>
                <c:pt idx="3254">
                  <c:v>78.987038999999996</c:v>
                </c:pt>
                <c:pt idx="3255">
                  <c:v>78.878345999999993</c:v>
                </c:pt>
                <c:pt idx="3256">
                  <c:v>78.740803999999997</c:v>
                </c:pt>
                <c:pt idx="3257">
                  <c:v>78.582406000000006</c:v>
                </c:pt>
                <c:pt idx="3258">
                  <c:v>78.414202000000003</c:v>
                </c:pt>
                <c:pt idx="3259">
                  <c:v>78.231189000000001</c:v>
                </c:pt>
                <c:pt idx="3260">
                  <c:v>78.036563000000001</c:v>
                </c:pt>
                <c:pt idx="3261">
                  <c:v>77.851398000000003</c:v>
                </c:pt>
                <c:pt idx="3262">
                  <c:v>77.681342000000001</c:v>
                </c:pt>
                <c:pt idx="3263">
                  <c:v>77.501142999999999</c:v>
                </c:pt>
                <c:pt idx="3264">
                  <c:v>77.288788999999994</c:v>
                </c:pt>
                <c:pt idx="3265">
                  <c:v>77.050978999999998</c:v>
                </c:pt>
                <c:pt idx="3266">
                  <c:v>76.802086000000003</c:v>
                </c:pt>
                <c:pt idx="3267">
                  <c:v>76.543599</c:v>
                </c:pt>
                <c:pt idx="3268">
                  <c:v>76.278114000000002</c:v>
                </c:pt>
                <c:pt idx="3269">
                  <c:v>76.016813999999997</c:v>
                </c:pt>
                <c:pt idx="3270">
                  <c:v>75.758633000000003</c:v>
                </c:pt>
                <c:pt idx="3271">
                  <c:v>75.488532000000006</c:v>
                </c:pt>
                <c:pt idx="3272">
                  <c:v>75.211814000000004</c:v>
                </c:pt>
                <c:pt idx="3273">
                  <c:v>74.964012999999994</c:v>
                </c:pt>
                <c:pt idx="3274">
                  <c:v>74.770588000000004</c:v>
                </c:pt>
                <c:pt idx="3275">
                  <c:v>74.622697000000002</c:v>
                </c:pt>
                <c:pt idx="3276">
                  <c:v>74.502989999999997</c:v>
                </c:pt>
                <c:pt idx="3277">
                  <c:v>74.400711000000001</c:v>
                </c:pt>
                <c:pt idx="3278">
                  <c:v>74.285563999999994</c:v>
                </c:pt>
                <c:pt idx="3279">
                  <c:v>74.105113000000003</c:v>
                </c:pt>
                <c:pt idx="3280">
                  <c:v>73.844524000000007</c:v>
                </c:pt>
                <c:pt idx="3281">
                  <c:v>73.563067000000004</c:v>
                </c:pt>
                <c:pt idx="3282">
                  <c:v>73.330439999999996</c:v>
                </c:pt>
                <c:pt idx="3283">
                  <c:v>73.150837999999993</c:v>
                </c:pt>
                <c:pt idx="3284">
                  <c:v>72.976740000000007</c:v>
                </c:pt>
                <c:pt idx="3285">
                  <c:v>72.767835000000005</c:v>
                </c:pt>
                <c:pt idx="3286">
                  <c:v>72.517311000000007</c:v>
                </c:pt>
                <c:pt idx="3287">
                  <c:v>72.243087000000003</c:v>
                </c:pt>
                <c:pt idx="3288">
                  <c:v>71.973427999999998</c:v>
                </c:pt>
                <c:pt idx="3289">
                  <c:v>71.727169000000004</c:v>
                </c:pt>
                <c:pt idx="3290">
                  <c:v>71.494656000000006</c:v>
                </c:pt>
                <c:pt idx="3291">
                  <c:v>71.253032000000005</c:v>
                </c:pt>
                <c:pt idx="3292">
                  <c:v>71.002163999999993</c:v>
                </c:pt>
                <c:pt idx="3293">
                  <c:v>70.759484</c:v>
                </c:pt>
                <c:pt idx="3294">
                  <c:v>70.514928999999995</c:v>
                </c:pt>
                <c:pt idx="3295">
                  <c:v>70.229038000000003</c:v>
                </c:pt>
                <c:pt idx="3296">
                  <c:v>69.892807000000005</c:v>
                </c:pt>
                <c:pt idx="3297">
                  <c:v>69.550719000000001</c:v>
                </c:pt>
                <c:pt idx="3298">
                  <c:v>69.244185999999999</c:v>
                </c:pt>
                <c:pt idx="3299">
                  <c:v>68.967257000000004</c:v>
                </c:pt>
                <c:pt idx="3300">
                  <c:v>68.691686000000004</c:v>
                </c:pt>
                <c:pt idx="3301">
                  <c:v>68.400248000000005</c:v>
                </c:pt>
                <c:pt idx="3302">
                  <c:v>68.080952999999994</c:v>
                </c:pt>
                <c:pt idx="3303">
                  <c:v>67.726545000000002</c:v>
                </c:pt>
                <c:pt idx="3304">
                  <c:v>67.359870000000001</c:v>
                </c:pt>
                <c:pt idx="3305">
                  <c:v>67.020805999999993</c:v>
                </c:pt>
                <c:pt idx="3306">
                  <c:v>66.712120999999996</c:v>
                </c:pt>
                <c:pt idx="3307">
                  <c:v>66.398729000000003</c:v>
                </c:pt>
                <c:pt idx="3308">
                  <c:v>66.071105000000003</c:v>
                </c:pt>
                <c:pt idx="3309">
                  <c:v>65.761854</c:v>
                </c:pt>
                <c:pt idx="3310">
                  <c:v>65.480214000000004</c:v>
                </c:pt>
                <c:pt idx="3311">
                  <c:v>65.183308999999994</c:v>
                </c:pt>
                <c:pt idx="3312">
                  <c:v>64.846883000000005</c:v>
                </c:pt>
                <c:pt idx="3313">
                  <c:v>64.506767999999994</c:v>
                </c:pt>
                <c:pt idx="3314">
                  <c:v>64.188787000000005</c:v>
                </c:pt>
                <c:pt idx="3315">
                  <c:v>63.864507000000003</c:v>
                </c:pt>
                <c:pt idx="3316">
                  <c:v>63.514932000000002</c:v>
                </c:pt>
                <c:pt idx="3317">
                  <c:v>63.172308999999998</c:v>
                </c:pt>
                <c:pt idx="3318">
                  <c:v>62.862492000000003</c:v>
                </c:pt>
                <c:pt idx="3319">
                  <c:v>62.560214999999999</c:v>
                </c:pt>
                <c:pt idx="3320">
                  <c:v>62.233871000000001</c:v>
                </c:pt>
                <c:pt idx="3321">
                  <c:v>61.887949999999996</c:v>
                </c:pt>
                <c:pt idx="3322">
                  <c:v>61.534992000000003</c:v>
                </c:pt>
                <c:pt idx="3323">
                  <c:v>61.175071000000003</c:v>
                </c:pt>
                <c:pt idx="3324">
                  <c:v>60.823421000000003</c:v>
                </c:pt>
                <c:pt idx="3325">
                  <c:v>60.497945999999999</c:v>
                </c:pt>
                <c:pt idx="3326">
                  <c:v>60.185656000000002</c:v>
                </c:pt>
                <c:pt idx="3327">
                  <c:v>59.867443999999999</c:v>
                </c:pt>
                <c:pt idx="3328">
                  <c:v>59.570107999999998</c:v>
                </c:pt>
                <c:pt idx="3329">
                  <c:v>59.278592000000003</c:v>
                </c:pt>
                <c:pt idx="3330">
                  <c:v>58.881982999999998</c:v>
                </c:pt>
                <c:pt idx="3331">
                  <c:v>58.162748999999998</c:v>
                </c:pt>
                <c:pt idx="3332">
                  <c:v>57.141540999999997</c:v>
                </c:pt>
                <c:pt idx="3333">
                  <c:v>56.416003000000003</c:v>
                </c:pt>
                <c:pt idx="3334">
                  <c:v>56.333914999999998</c:v>
                </c:pt>
                <c:pt idx="3335">
                  <c:v>56.527237999999997</c:v>
                </c:pt>
                <c:pt idx="3336">
                  <c:v>56.602334999999997</c:v>
                </c:pt>
                <c:pt idx="3337">
                  <c:v>56.495379</c:v>
                </c:pt>
                <c:pt idx="3338">
                  <c:v>56.308737999999998</c:v>
                </c:pt>
                <c:pt idx="3339">
                  <c:v>56.094133999999997</c:v>
                </c:pt>
                <c:pt idx="3340">
                  <c:v>55.830297999999999</c:v>
                </c:pt>
                <c:pt idx="3341">
                  <c:v>55.526848000000001</c:v>
                </c:pt>
                <c:pt idx="3342">
                  <c:v>55.226202999999998</c:v>
                </c:pt>
                <c:pt idx="3343">
                  <c:v>54.945270000000001</c:v>
                </c:pt>
                <c:pt idx="3344">
                  <c:v>54.688778999999997</c:v>
                </c:pt>
                <c:pt idx="3345">
                  <c:v>54.478800999999997</c:v>
                </c:pt>
                <c:pt idx="3346">
                  <c:v>54.308351999999999</c:v>
                </c:pt>
                <c:pt idx="3347">
                  <c:v>54.122542000000003</c:v>
                </c:pt>
                <c:pt idx="3348">
                  <c:v>53.891756000000001</c:v>
                </c:pt>
                <c:pt idx="3349">
                  <c:v>53.651505</c:v>
                </c:pt>
                <c:pt idx="3350">
                  <c:v>53.432929000000001</c:v>
                </c:pt>
                <c:pt idx="3351">
                  <c:v>53.209876999999999</c:v>
                </c:pt>
                <c:pt idx="3352">
                  <c:v>52.959544999999999</c:v>
                </c:pt>
                <c:pt idx="3353">
                  <c:v>52.716397000000001</c:v>
                </c:pt>
                <c:pt idx="3354">
                  <c:v>52.515144999999997</c:v>
                </c:pt>
                <c:pt idx="3355">
                  <c:v>52.336210999999999</c:v>
                </c:pt>
                <c:pt idx="3356">
                  <c:v>52.148457000000001</c:v>
                </c:pt>
                <c:pt idx="3357">
                  <c:v>51.952353000000002</c:v>
                </c:pt>
                <c:pt idx="3358">
                  <c:v>51.751086999999998</c:v>
                </c:pt>
                <c:pt idx="3359">
                  <c:v>51.531993999999997</c:v>
                </c:pt>
                <c:pt idx="3360">
                  <c:v>51.304101000000003</c:v>
                </c:pt>
                <c:pt idx="3361">
                  <c:v>51.097966999999997</c:v>
                </c:pt>
                <c:pt idx="3362">
                  <c:v>50.902810000000002</c:v>
                </c:pt>
                <c:pt idx="3363">
                  <c:v>50.669215000000001</c:v>
                </c:pt>
                <c:pt idx="3364">
                  <c:v>50.402022000000002</c:v>
                </c:pt>
                <c:pt idx="3365">
                  <c:v>50.178348999999997</c:v>
                </c:pt>
                <c:pt idx="3366">
                  <c:v>50.032567</c:v>
                </c:pt>
                <c:pt idx="3367">
                  <c:v>49.898847000000004</c:v>
                </c:pt>
                <c:pt idx="3368">
                  <c:v>49.714072999999999</c:v>
                </c:pt>
                <c:pt idx="3369">
                  <c:v>49.496519999999997</c:v>
                </c:pt>
                <c:pt idx="3370">
                  <c:v>49.283104999999999</c:v>
                </c:pt>
                <c:pt idx="3371">
                  <c:v>49.066141000000002</c:v>
                </c:pt>
                <c:pt idx="3372">
                  <c:v>48.834473000000003</c:v>
                </c:pt>
                <c:pt idx="3373">
                  <c:v>48.610469000000002</c:v>
                </c:pt>
                <c:pt idx="3374">
                  <c:v>48.399749999999997</c:v>
                </c:pt>
                <c:pt idx="3375">
                  <c:v>48.167197000000002</c:v>
                </c:pt>
                <c:pt idx="3376">
                  <c:v>47.907829</c:v>
                </c:pt>
                <c:pt idx="3377">
                  <c:v>47.672930999999998</c:v>
                </c:pt>
                <c:pt idx="3378">
                  <c:v>47.485098999999998</c:v>
                </c:pt>
                <c:pt idx="3379">
                  <c:v>47.302408</c:v>
                </c:pt>
                <c:pt idx="3380">
                  <c:v>47.104436</c:v>
                </c:pt>
                <c:pt idx="3381">
                  <c:v>46.937986000000002</c:v>
                </c:pt>
                <c:pt idx="3382">
                  <c:v>46.830185</c:v>
                </c:pt>
                <c:pt idx="3383">
                  <c:v>46.725858000000002</c:v>
                </c:pt>
                <c:pt idx="3384">
                  <c:v>46.574722000000001</c:v>
                </c:pt>
                <c:pt idx="3385">
                  <c:v>46.411068</c:v>
                </c:pt>
                <c:pt idx="3386">
                  <c:v>46.275576999999998</c:v>
                </c:pt>
                <c:pt idx="3387">
                  <c:v>46.137279999999997</c:v>
                </c:pt>
                <c:pt idx="3388">
                  <c:v>45.960444000000003</c:v>
                </c:pt>
                <c:pt idx="3389">
                  <c:v>45.769260000000003</c:v>
                </c:pt>
                <c:pt idx="3390">
                  <c:v>45.591574999999999</c:v>
                </c:pt>
                <c:pt idx="3391">
                  <c:v>45.415221000000003</c:v>
                </c:pt>
                <c:pt idx="3392">
                  <c:v>45.243502999999997</c:v>
                </c:pt>
                <c:pt idx="3393">
                  <c:v>45.111047999999997</c:v>
                </c:pt>
                <c:pt idx="3394">
                  <c:v>45.001953</c:v>
                </c:pt>
                <c:pt idx="3395">
                  <c:v>44.840094000000001</c:v>
                </c:pt>
                <c:pt idx="3396">
                  <c:v>44.603563999999999</c:v>
                </c:pt>
                <c:pt idx="3397">
                  <c:v>44.361244999999997</c:v>
                </c:pt>
                <c:pt idx="3398">
                  <c:v>44.162523</c:v>
                </c:pt>
                <c:pt idx="3399">
                  <c:v>43.987493000000001</c:v>
                </c:pt>
                <c:pt idx="3400">
                  <c:v>43.833739000000001</c:v>
                </c:pt>
                <c:pt idx="3401">
                  <c:v>43.739134</c:v>
                </c:pt>
                <c:pt idx="3402">
                  <c:v>43.678873000000003</c:v>
                </c:pt>
                <c:pt idx="3403">
                  <c:v>43.556693000000003</c:v>
                </c:pt>
                <c:pt idx="3404">
                  <c:v>43.342849000000001</c:v>
                </c:pt>
                <c:pt idx="3405">
                  <c:v>43.119798000000003</c:v>
                </c:pt>
                <c:pt idx="3406">
                  <c:v>42.949818999999998</c:v>
                </c:pt>
                <c:pt idx="3407">
                  <c:v>42.789830000000002</c:v>
                </c:pt>
                <c:pt idx="3408">
                  <c:v>42.590924000000001</c:v>
                </c:pt>
                <c:pt idx="3409">
                  <c:v>42.386687000000002</c:v>
                </c:pt>
                <c:pt idx="3410">
                  <c:v>42.211713000000003</c:v>
                </c:pt>
                <c:pt idx="3411">
                  <c:v>42.038099000000003</c:v>
                </c:pt>
                <c:pt idx="3412">
                  <c:v>41.853920000000002</c:v>
                </c:pt>
                <c:pt idx="3413">
                  <c:v>41.696390000000001</c:v>
                </c:pt>
                <c:pt idx="3414">
                  <c:v>41.564829000000003</c:v>
                </c:pt>
                <c:pt idx="3415">
                  <c:v>41.400435000000002</c:v>
                </c:pt>
                <c:pt idx="3416">
                  <c:v>41.201231999999997</c:v>
                </c:pt>
                <c:pt idx="3417">
                  <c:v>41.052154999999999</c:v>
                </c:pt>
                <c:pt idx="3418">
                  <c:v>40.986780000000003</c:v>
                </c:pt>
                <c:pt idx="3419">
                  <c:v>40.926357000000003</c:v>
                </c:pt>
                <c:pt idx="3420">
                  <c:v>40.811514000000003</c:v>
                </c:pt>
                <c:pt idx="3421">
                  <c:v>40.680017999999997</c:v>
                </c:pt>
                <c:pt idx="3422">
                  <c:v>40.554824000000004</c:v>
                </c:pt>
                <c:pt idx="3423">
                  <c:v>40.383006000000002</c:v>
                </c:pt>
                <c:pt idx="3424">
                  <c:v>40.153694000000002</c:v>
                </c:pt>
                <c:pt idx="3425">
                  <c:v>39.958126999999998</c:v>
                </c:pt>
                <c:pt idx="3426">
                  <c:v>39.848258000000001</c:v>
                </c:pt>
                <c:pt idx="3427">
                  <c:v>39.761006000000002</c:v>
                </c:pt>
                <c:pt idx="3428">
                  <c:v>39.645217000000002</c:v>
                </c:pt>
                <c:pt idx="3429">
                  <c:v>39.528965999999997</c:v>
                </c:pt>
                <c:pt idx="3430">
                  <c:v>39.417606999999997</c:v>
                </c:pt>
                <c:pt idx="3431">
                  <c:v>39.244616999999998</c:v>
                </c:pt>
                <c:pt idx="3432">
                  <c:v>38.997889999999998</c:v>
                </c:pt>
                <c:pt idx="3433">
                  <c:v>38.778807</c:v>
                </c:pt>
                <c:pt idx="3434">
                  <c:v>38.650407999999999</c:v>
                </c:pt>
                <c:pt idx="3435">
                  <c:v>38.553030999999997</c:v>
                </c:pt>
                <c:pt idx="3436">
                  <c:v>38.432416000000003</c:v>
                </c:pt>
                <c:pt idx="3437">
                  <c:v>38.318679000000003</c:v>
                </c:pt>
                <c:pt idx="3438">
                  <c:v>38.227291000000001</c:v>
                </c:pt>
                <c:pt idx="3439">
                  <c:v>38.107222</c:v>
                </c:pt>
                <c:pt idx="3440">
                  <c:v>37.949666000000001</c:v>
                </c:pt>
                <c:pt idx="3441">
                  <c:v>37.826298000000001</c:v>
                </c:pt>
                <c:pt idx="3442">
                  <c:v>37.753518999999997</c:v>
                </c:pt>
                <c:pt idx="3443">
                  <c:v>37.643573000000004</c:v>
                </c:pt>
                <c:pt idx="3444">
                  <c:v>37.460647999999999</c:v>
                </c:pt>
                <c:pt idx="3445">
                  <c:v>37.297696999999999</c:v>
                </c:pt>
                <c:pt idx="3446">
                  <c:v>37.217556000000002</c:v>
                </c:pt>
                <c:pt idx="3447">
                  <c:v>37.144329999999997</c:v>
                </c:pt>
                <c:pt idx="3448">
                  <c:v>37.001810999999996</c:v>
                </c:pt>
                <c:pt idx="3449">
                  <c:v>36.836067</c:v>
                </c:pt>
                <c:pt idx="3450">
                  <c:v>36.716189999999997</c:v>
                </c:pt>
                <c:pt idx="3451">
                  <c:v>36.619295000000001</c:v>
                </c:pt>
                <c:pt idx="3452">
                  <c:v>36.502701999999999</c:v>
                </c:pt>
                <c:pt idx="3453">
                  <c:v>36.391396</c:v>
                </c:pt>
                <c:pt idx="3454">
                  <c:v>36.309569000000003</c:v>
                </c:pt>
                <c:pt idx="3455">
                  <c:v>36.223579000000001</c:v>
                </c:pt>
                <c:pt idx="3456">
                  <c:v>36.122408999999998</c:v>
                </c:pt>
                <c:pt idx="3457">
                  <c:v>36.050077999999999</c:v>
                </c:pt>
                <c:pt idx="3458">
                  <c:v>36.005799000000003</c:v>
                </c:pt>
                <c:pt idx="3459">
                  <c:v>35.921391</c:v>
                </c:pt>
                <c:pt idx="3460">
                  <c:v>35.785093000000003</c:v>
                </c:pt>
                <c:pt idx="3461">
                  <c:v>35.676043999999997</c:v>
                </c:pt>
                <c:pt idx="3462">
                  <c:v>35.621675000000003</c:v>
                </c:pt>
                <c:pt idx="3463">
                  <c:v>35.543010000000002</c:v>
                </c:pt>
                <c:pt idx="3464">
                  <c:v>35.405563999999998</c:v>
                </c:pt>
                <c:pt idx="3465">
                  <c:v>35.298425000000002</c:v>
                </c:pt>
                <c:pt idx="3466">
                  <c:v>35.285063000000001</c:v>
                </c:pt>
                <c:pt idx="3467">
                  <c:v>35.301161999999998</c:v>
                </c:pt>
                <c:pt idx="3468">
                  <c:v>35.279193999999997</c:v>
                </c:pt>
                <c:pt idx="3469">
                  <c:v>35.246671999999997</c:v>
                </c:pt>
                <c:pt idx="3470">
                  <c:v>35.229849999999999</c:v>
                </c:pt>
                <c:pt idx="3471">
                  <c:v>35.187238999999998</c:v>
                </c:pt>
                <c:pt idx="3472">
                  <c:v>35.115450000000003</c:v>
                </c:pt>
                <c:pt idx="3473">
                  <c:v>35.109285999999997</c:v>
                </c:pt>
                <c:pt idx="3474">
                  <c:v>35.212969999999999</c:v>
                </c:pt>
                <c:pt idx="3475">
                  <c:v>35.315570999999998</c:v>
                </c:pt>
                <c:pt idx="3476">
                  <c:v>35.329566999999997</c:v>
                </c:pt>
                <c:pt idx="3477">
                  <c:v>35.324809999999999</c:v>
                </c:pt>
                <c:pt idx="3478">
                  <c:v>35.359324999999998</c:v>
                </c:pt>
                <c:pt idx="3479">
                  <c:v>35.382413999999997</c:v>
                </c:pt>
                <c:pt idx="3480">
                  <c:v>35.362380000000002</c:v>
                </c:pt>
                <c:pt idx="3481">
                  <c:v>35.370503999999997</c:v>
                </c:pt>
                <c:pt idx="3482">
                  <c:v>35.445380999999998</c:v>
                </c:pt>
                <c:pt idx="3483">
                  <c:v>35.474409000000001</c:v>
                </c:pt>
                <c:pt idx="3484">
                  <c:v>35.388806000000002</c:v>
                </c:pt>
                <c:pt idx="3485">
                  <c:v>35.270071999999999</c:v>
                </c:pt>
              </c:numCache>
            </c:numRef>
          </c:val>
          <c:smooth val="0"/>
          <c:extLst>
            <c:ext xmlns:c16="http://schemas.microsoft.com/office/drawing/2014/chart" uri="{C3380CC4-5D6E-409C-BE32-E72D297353CC}">
              <c16:uniqueId val="{00000002-26EB-4935-BDFF-902A28D34784}"/>
            </c:ext>
          </c:extLst>
        </c:ser>
        <c:ser>
          <c:idx val="3"/>
          <c:order val="3"/>
          <c:tx>
            <c:v>SnOct2</c:v>
          </c:tx>
          <c:spPr>
            <a:ln w="28575" cap="rnd">
              <a:solidFill>
                <a:schemeClr val="accent4"/>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J$2:$J$3487</c:f>
              <c:numCache>
                <c:formatCode>General</c:formatCode>
                <c:ptCount val="3486"/>
                <c:pt idx="0">
                  <c:v>95.218086</c:v>
                </c:pt>
                <c:pt idx="1">
                  <c:v>95.222142000000005</c:v>
                </c:pt>
                <c:pt idx="2">
                  <c:v>95.209766999999999</c:v>
                </c:pt>
                <c:pt idx="3">
                  <c:v>95.195177999999999</c:v>
                </c:pt>
                <c:pt idx="4">
                  <c:v>95.188182999999995</c:v>
                </c:pt>
                <c:pt idx="5">
                  <c:v>95.188518000000002</c:v>
                </c:pt>
                <c:pt idx="6">
                  <c:v>95.188410000000005</c:v>
                </c:pt>
                <c:pt idx="7">
                  <c:v>95.181342999999998</c:v>
                </c:pt>
                <c:pt idx="8">
                  <c:v>95.168401000000003</c:v>
                </c:pt>
                <c:pt idx="9">
                  <c:v>95.158450999999999</c:v>
                </c:pt>
                <c:pt idx="10">
                  <c:v>95.161360000000002</c:v>
                </c:pt>
                <c:pt idx="11">
                  <c:v>95.179299</c:v>
                </c:pt>
                <c:pt idx="12">
                  <c:v>95.204323000000002</c:v>
                </c:pt>
                <c:pt idx="13">
                  <c:v>95.224367999999998</c:v>
                </c:pt>
                <c:pt idx="14">
                  <c:v>95.231100999999995</c:v>
                </c:pt>
                <c:pt idx="15">
                  <c:v>95.224225000000004</c:v>
                </c:pt>
                <c:pt idx="16">
                  <c:v>95.211074999999994</c:v>
                </c:pt>
                <c:pt idx="17">
                  <c:v>95.202410999999998</c:v>
                </c:pt>
                <c:pt idx="18">
                  <c:v>95.205629999999999</c:v>
                </c:pt>
                <c:pt idx="19">
                  <c:v>95.218689999999995</c:v>
                </c:pt>
                <c:pt idx="20">
                  <c:v>95.230168000000006</c:v>
                </c:pt>
                <c:pt idx="21">
                  <c:v>95.226566000000005</c:v>
                </c:pt>
                <c:pt idx="22">
                  <c:v>95.201993999999999</c:v>
                </c:pt>
                <c:pt idx="23">
                  <c:v>95.16422</c:v>
                </c:pt>
                <c:pt idx="24">
                  <c:v>95.132222999999996</c:v>
                </c:pt>
                <c:pt idx="25">
                  <c:v>95.124638000000004</c:v>
                </c:pt>
                <c:pt idx="26">
                  <c:v>95.145619999999994</c:v>
                </c:pt>
                <c:pt idx="27">
                  <c:v>95.181546999999995</c:v>
                </c:pt>
                <c:pt idx="28">
                  <c:v>95.212941999999998</c:v>
                </c:pt>
                <c:pt idx="29">
                  <c:v>95.228764999999996</c:v>
                </c:pt>
                <c:pt idx="30">
                  <c:v>95.229980999999995</c:v>
                </c:pt>
                <c:pt idx="31">
                  <c:v>95.221300999999997</c:v>
                </c:pt>
                <c:pt idx="32">
                  <c:v>95.203590000000005</c:v>
                </c:pt>
                <c:pt idx="33">
                  <c:v>95.175864000000004</c:v>
                </c:pt>
                <c:pt idx="34">
                  <c:v>95.141870999999995</c:v>
                </c:pt>
                <c:pt idx="35">
                  <c:v>95.111485000000002</c:v>
                </c:pt>
                <c:pt idx="36">
                  <c:v>95.095337000000001</c:v>
                </c:pt>
                <c:pt idx="37">
                  <c:v>95.098286999999999</c:v>
                </c:pt>
                <c:pt idx="38">
                  <c:v>95.116825000000006</c:v>
                </c:pt>
                <c:pt idx="39">
                  <c:v>95.141645999999994</c:v>
                </c:pt>
                <c:pt idx="40">
                  <c:v>95.161990000000003</c:v>
                </c:pt>
                <c:pt idx="41">
                  <c:v>95.168723</c:v>
                </c:pt>
                <c:pt idx="42">
                  <c:v>95.157788999999994</c:v>
                </c:pt>
                <c:pt idx="43">
                  <c:v>95.133895999999993</c:v>
                </c:pt>
                <c:pt idx="44">
                  <c:v>95.110708000000002</c:v>
                </c:pt>
                <c:pt idx="45">
                  <c:v>95.102885999999998</c:v>
                </c:pt>
                <c:pt idx="46">
                  <c:v>95.114948999999996</c:v>
                </c:pt>
                <c:pt idx="47">
                  <c:v>95.137788</c:v>
                </c:pt>
                <c:pt idx="48">
                  <c:v>95.155085999999997</c:v>
                </c:pt>
                <c:pt idx="49">
                  <c:v>95.154328000000007</c:v>
                </c:pt>
                <c:pt idx="50">
                  <c:v>95.134844999999999</c:v>
                </c:pt>
                <c:pt idx="51">
                  <c:v>95.107540999999998</c:v>
                </c:pt>
                <c:pt idx="52">
                  <c:v>95.086101999999997</c:v>
                </c:pt>
                <c:pt idx="53">
                  <c:v>95.078918000000002</c:v>
                </c:pt>
                <c:pt idx="54">
                  <c:v>95.088117999999994</c:v>
                </c:pt>
                <c:pt idx="55">
                  <c:v>95.110883999999999</c:v>
                </c:pt>
                <c:pt idx="56">
                  <c:v>95.140749</c:v>
                </c:pt>
                <c:pt idx="57">
                  <c:v>95.171547000000004</c:v>
                </c:pt>
                <c:pt idx="58">
                  <c:v>95.199809000000002</c:v>
                </c:pt>
                <c:pt idx="59">
                  <c:v>95.223518999999996</c:v>
                </c:pt>
                <c:pt idx="60">
                  <c:v>95.241315</c:v>
                </c:pt>
                <c:pt idx="61">
                  <c:v>95.249583999999999</c:v>
                </c:pt>
                <c:pt idx="62">
                  <c:v>95.242996000000005</c:v>
                </c:pt>
                <c:pt idx="63">
                  <c:v>95.219562999999994</c:v>
                </c:pt>
                <c:pt idx="64">
                  <c:v>95.183369999999996</c:v>
                </c:pt>
                <c:pt idx="65">
                  <c:v>95.142213999999996</c:v>
                </c:pt>
                <c:pt idx="66">
                  <c:v>95.105259000000004</c:v>
                </c:pt>
                <c:pt idx="67">
                  <c:v>95.084075999999996</c:v>
                </c:pt>
                <c:pt idx="68">
                  <c:v>95.087350000000001</c:v>
                </c:pt>
                <c:pt idx="69">
                  <c:v>95.108390999999997</c:v>
                </c:pt>
                <c:pt idx="70">
                  <c:v>95.127268000000001</c:v>
                </c:pt>
                <c:pt idx="71">
                  <c:v>95.132626000000002</c:v>
                </c:pt>
                <c:pt idx="72">
                  <c:v>95.133330999999998</c:v>
                </c:pt>
                <c:pt idx="73">
                  <c:v>95.145944999999998</c:v>
                </c:pt>
                <c:pt idx="74">
                  <c:v>95.176336000000006</c:v>
                </c:pt>
                <c:pt idx="75">
                  <c:v>95.213909000000001</c:v>
                </c:pt>
                <c:pt idx="76">
                  <c:v>95.244444999999999</c:v>
                </c:pt>
                <c:pt idx="77">
                  <c:v>95.265439000000001</c:v>
                </c:pt>
                <c:pt idx="78">
                  <c:v>95.281114000000002</c:v>
                </c:pt>
                <c:pt idx="79">
                  <c:v>95.285837999999998</c:v>
                </c:pt>
                <c:pt idx="80">
                  <c:v>95.263039000000006</c:v>
                </c:pt>
                <c:pt idx="81">
                  <c:v>95.206847999999994</c:v>
                </c:pt>
                <c:pt idx="82">
                  <c:v>95.140566000000007</c:v>
                </c:pt>
                <c:pt idx="83">
                  <c:v>95.099243999999999</c:v>
                </c:pt>
                <c:pt idx="84">
                  <c:v>95.092509000000007</c:v>
                </c:pt>
                <c:pt idx="85">
                  <c:v>95.103187000000005</c:v>
                </c:pt>
                <c:pt idx="86">
                  <c:v>95.114642000000003</c:v>
                </c:pt>
                <c:pt idx="87">
                  <c:v>95.121898999999999</c:v>
                </c:pt>
                <c:pt idx="88">
                  <c:v>95.125365000000002</c:v>
                </c:pt>
                <c:pt idx="89">
                  <c:v>95.124022999999994</c:v>
                </c:pt>
                <c:pt idx="90">
                  <c:v>95.116266999999993</c:v>
                </c:pt>
                <c:pt idx="91">
                  <c:v>95.103444999999994</c:v>
                </c:pt>
                <c:pt idx="92">
                  <c:v>95.090147000000002</c:v>
                </c:pt>
                <c:pt idx="93">
                  <c:v>95.080224000000001</c:v>
                </c:pt>
                <c:pt idx="94">
                  <c:v>95.072991999999999</c:v>
                </c:pt>
                <c:pt idx="95">
                  <c:v>95.063411000000002</c:v>
                </c:pt>
                <c:pt idx="96">
                  <c:v>95.047088000000002</c:v>
                </c:pt>
                <c:pt idx="97">
                  <c:v>95.027828</c:v>
                </c:pt>
                <c:pt idx="98">
                  <c:v>95.021355999999997</c:v>
                </c:pt>
                <c:pt idx="99">
                  <c:v>95.044077000000001</c:v>
                </c:pt>
                <c:pt idx="100">
                  <c:v>95.091582000000002</c:v>
                </c:pt>
                <c:pt idx="101">
                  <c:v>95.135936000000001</c:v>
                </c:pt>
                <c:pt idx="102">
                  <c:v>95.152844999999999</c:v>
                </c:pt>
                <c:pt idx="103">
                  <c:v>95.144420999999994</c:v>
                </c:pt>
                <c:pt idx="104">
                  <c:v>95.128388999999999</c:v>
                </c:pt>
                <c:pt idx="105">
                  <c:v>95.118646999999996</c:v>
                </c:pt>
                <c:pt idx="106">
                  <c:v>95.121091000000007</c:v>
                </c:pt>
                <c:pt idx="107">
                  <c:v>95.132384000000002</c:v>
                </c:pt>
                <c:pt idx="108">
                  <c:v>95.137851999999995</c:v>
                </c:pt>
                <c:pt idx="109">
                  <c:v>95.119299999999996</c:v>
                </c:pt>
                <c:pt idx="110">
                  <c:v>95.082093</c:v>
                </c:pt>
                <c:pt idx="111">
                  <c:v>95.059667000000005</c:v>
                </c:pt>
                <c:pt idx="112">
                  <c:v>95.077661000000006</c:v>
                </c:pt>
                <c:pt idx="113">
                  <c:v>95.129897999999997</c:v>
                </c:pt>
                <c:pt idx="114">
                  <c:v>95.184685000000002</c:v>
                </c:pt>
                <c:pt idx="115">
                  <c:v>95.214692999999997</c:v>
                </c:pt>
                <c:pt idx="116">
                  <c:v>95.22663</c:v>
                </c:pt>
                <c:pt idx="117">
                  <c:v>95.242808999999994</c:v>
                </c:pt>
                <c:pt idx="118">
                  <c:v>95.264519000000007</c:v>
                </c:pt>
                <c:pt idx="119">
                  <c:v>95.270003000000003</c:v>
                </c:pt>
                <c:pt idx="120">
                  <c:v>95.243976000000004</c:v>
                </c:pt>
                <c:pt idx="121">
                  <c:v>95.200271000000001</c:v>
                </c:pt>
                <c:pt idx="122">
                  <c:v>95.171435000000002</c:v>
                </c:pt>
                <c:pt idx="123">
                  <c:v>95.171280999999993</c:v>
                </c:pt>
                <c:pt idx="124">
                  <c:v>95.180026999999995</c:v>
                </c:pt>
                <c:pt idx="125">
                  <c:v>95.170614</c:v>
                </c:pt>
                <c:pt idx="126">
                  <c:v>95.142013000000006</c:v>
                </c:pt>
                <c:pt idx="127">
                  <c:v>95.122529999999998</c:v>
                </c:pt>
                <c:pt idx="128">
                  <c:v>95.139219999999995</c:v>
                </c:pt>
                <c:pt idx="129">
                  <c:v>95.183886000000001</c:v>
                </c:pt>
                <c:pt idx="130">
                  <c:v>95.205409000000003</c:v>
                </c:pt>
                <c:pt idx="131">
                  <c:v>95.159751</c:v>
                </c:pt>
                <c:pt idx="132">
                  <c:v>95.066891999999996</c:v>
                </c:pt>
                <c:pt idx="133">
                  <c:v>94.978778000000005</c:v>
                </c:pt>
                <c:pt idx="134">
                  <c:v>94.923921000000007</c:v>
                </c:pt>
                <c:pt idx="135">
                  <c:v>94.913884999999993</c:v>
                </c:pt>
                <c:pt idx="136">
                  <c:v>94.959703000000005</c:v>
                </c:pt>
                <c:pt idx="137">
                  <c:v>95.038623999999999</c:v>
                </c:pt>
                <c:pt idx="138">
                  <c:v>95.096896000000001</c:v>
                </c:pt>
                <c:pt idx="139">
                  <c:v>95.109408999999999</c:v>
                </c:pt>
                <c:pt idx="140">
                  <c:v>95.094487000000001</c:v>
                </c:pt>
                <c:pt idx="141">
                  <c:v>95.084197000000003</c:v>
                </c:pt>
                <c:pt idx="142">
                  <c:v>95.098112999999998</c:v>
                </c:pt>
                <c:pt idx="143">
                  <c:v>95.132555999999994</c:v>
                </c:pt>
                <c:pt idx="144">
                  <c:v>95.167878000000002</c:v>
                </c:pt>
                <c:pt idx="145">
                  <c:v>95.180259000000007</c:v>
                </c:pt>
                <c:pt idx="146">
                  <c:v>95.162862000000004</c:v>
                </c:pt>
                <c:pt idx="147">
                  <c:v>95.133714999999995</c:v>
                </c:pt>
                <c:pt idx="148">
                  <c:v>95.093902</c:v>
                </c:pt>
                <c:pt idx="149">
                  <c:v>95.054109999999994</c:v>
                </c:pt>
                <c:pt idx="150">
                  <c:v>95.038003000000003</c:v>
                </c:pt>
                <c:pt idx="151">
                  <c:v>95.044290000000004</c:v>
                </c:pt>
                <c:pt idx="152">
                  <c:v>95.067077999999995</c:v>
                </c:pt>
                <c:pt idx="153">
                  <c:v>95.102169000000004</c:v>
                </c:pt>
                <c:pt idx="154">
                  <c:v>95.143139000000005</c:v>
                </c:pt>
                <c:pt idx="155">
                  <c:v>95.179483000000005</c:v>
                </c:pt>
                <c:pt idx="156">
                  <c:v>95.202611000000005</c:v>
                </c:pt>
                <c:pt idx="157">
                  <c:v>95.207438999999994</c:v>
                </c:pt>
                <c:pt idx="158">
                  <c:v>95.190085999999994</c:v>
                </c:pt>
                <c:pt idx="159">
                  <c:v>95.149510000000006</c:v>
                </c:pt>
                <c:pt idx="160">
                  <c:v>95.099361000000002</c:v>
                </c:pt>
                <c:pt idx="161">
                  <c:v>95.071591999999995</c:v>
                </c:pt>
                <c:pt idx="162">
                  <c:v>95.078513000000001</c:v>
                </c:pt>
                <c:pt idx="163">
                  <c:v>95.085106999999994</c:v>
                </c:pt>
                <c:pt idx="164">
                  <c:v>95.067694000000003</c:v>
                </c:pt>
                <c:pt idx="165">
                  <c:v>95.047314999999998</c:v>
                </c:pt>
                <c:pt idx="166">
                  <c:v>95.050730000000001</c:v>
                </c:pt>
                <c:pt idx="167">
                  <c:v>95.076340999999999</c:v>
                </c:pt>
                <c:pt idx="168">
                  <c:v>95.099284999999995</c:v>
                </c:pt>
                <c:pt idx="169">
                  <c:v>95.104875000000007</c:v>
                </c:pt>
                <c:pt idx="170">
                  <c:v>95.107603999999995</c:v>
                </c:pt>
                <c:pt idx="171">
                  <c:v>95.127634</c:v>
                </c:pt>
                <c:pt idx="172">
                  <c:v>95.159749000000005</c:v>
                </c:pt>
                <c:pt idx="173">
                  <c:v>95.174238000000003</c:v>
                </c:pt>
                <c:pt idx="174">
                  <c:v>95.152396999999993</c:v>
                </c:pt>
                <c:pt idx="175">
                  <c:v>95.113760999999997</c:v>
                </c:pt>
                <c:pt idx="176">
                  <c:v>95.100415999999996</c:v>
                </c:pt>
                <c:pt idx="177">
                  <c:v>95.140063999999995</c:v>
                </c:pt>
                <c:pt idx="178">
                  <c:v>95.215333999999999</c:v>
                </c:pt>
                <c:pt idx="179">
                  <c:v>95.261803999999998</c:v>
                </c:pt>
                <c:pt idx="180">
                  <c:v>95.233711999999997</c:v>
                </c:pt>
                <c:pt idx="181">
                  <c:v>95.161179000000004</c:v>
                </c:pt>
                <c:pt idx="182">
                  <c:v>95.104292999999998</c:v>
                </c:pt>
                <c:pt idx="183">
                  <c:v>95.090534000000005</c:v>
                </c:pt>
                <c:pt idx="184">
                  <c:v>95.111824999999996</c:v>
                </c:pt>
                <c:pt idx="185">
                  <c:v>95.136626000000007</c:v>
                </c:pt>
                <c:pt idx="186">
                  <c:v>95.146978000000004</c:v>
                </c:pt>
                <c:pt idx="187">
                  <c:v>95.150496000000004</c:v>
                </c:pt>
                <c:pt idx="188">
                  <c:v>95.146231</c:v>
                </c:pt>
                <c:pt idx="189">
                  <c:v>95.123142999999999</c:v>
                </c:pt>
                <c:pt idx="190">
                  <c:v>95.077882000000002</c:v>
                </c:pt>
                <c:pt idx="191">
                  <c:v>95.022084000000007</c:v>
                </c:pt>
                <c:pt idx="192">
                  <c:v>94.983502999999999</c:v>
                </c:pt>
                <c:pt idx="193">
                  <c:v>94.993088999999998</c:v>
                </c:pt>
                <c:pt idx="194">
                  <c:v>95.051570999999996</c:v>
                </c:pt>
                <c:pt idx="195">
                  <c:v>95.129531999999998</c:v>
                </c:pt>
                <c:pt idx="196">
                  <c:v>95.192836</c:v>
                </c:pt>
                <c:pt idx="197">
                  <c:v>95.202326999999997</c:v>
                </c:pt>
                <c:pt idx="198">
                  <c:v>95.148122999999998</c:v>
                </c:pt>
                <c:pt idx="199">
                  <c:v>95.082464999999999</c:v>
                </c:pt>
                <c:pt idx="200">
                  <c:v>95.048711999999995</c:v>
                </c:pt>
                <c:pt idx="201">
                  <c:v>95.054569999999998</c:v>
                </c:pt>
                <c:pt idx="202">
                  <c:v>95.093558000000002</c:v>
                </c:pt>
                <c:pt idx="203">
                  <c:v>95.140669000000003</c:v>
                </c:pt>
                <c:pt idx="204">
                  <c:v>95.162777000000006</c:v>
                </c:pt>
                <c:pt idx="205">
                  <c:v>95.139498000000003</c:v>
                </c:pt>
                <c:pt idx="206">
                  <c:v>95.079133999999996</c:v>
                </c:pt>
                <c:pt idx="207">
                  <c:v>95.005086000000006</c:v>
                </c:pt>
                <c:pt idx="208">
                  <c:v>94.938002999999995</c:v>
                </c:pt>
                <c:pt idx="209">
                  <c:v>94.894133999999994</c:v>
                </c:pt>
                <c:pt idx="210">
                  <c:v>94.880476999999999</c:v>
                </c:pt>
                <c:pt idx="211">
                  <c:v>94.889049</c:v>
                </c:pt>
                <c:pt idx="212">
                  <c:v>94.905978000000005</c:v>
                </c:pt>
                <c:pt idx="213">
                  <c:v>94.925071000000003</c:v>
                </c:pt>
                <c:pt idx="214">
                  <c:v>94.948948999999999</c:v>
                </c:pt>
                <c:pt idx="215">
                  <c:v>94.975765999999993</c:v>
                </c:pt>
                <c:pt idx="216">
                  <c:v>94.990281999999993</c:v>
                </c:pt>
                <c:pt idx="217">
                  <c:v>94.978646999999995</c:v>
                </c:pt>
                <c:pt idx="218">
                  <c:v>94.945559000000003</c:v>
                </c:pt>
                <c:pt idx="219">
                  <c:v>94.910628000000003</c:v>
                </c:pt>
                <c:pt idx="220">
                  <c:v>94.899545000000003</c:v>
                </c:pt>
                <c:pt idx="221">
                  <c:v>94.927267000000001</c:v>
                </c:pt>
                <c:pt idx="222">
                  <c:v>94.978183000000001</c:v>
                </c:pt>
                <c:pt idx="223">
                  <c:v>95.025767999999999</c:v>
                </c:pt>
                <c:pt idx="224">
                  <c:v>95.058344000000005</c:v>
                </c:pt>
                <c:pt idx="225">
                  <c:v>95.073082999999997</c:v>
                </c:pt>
                <c:pt idx="226">
                  <c:v>95.071344999999994</c:v>
                </c:pt>
                <c:pt idx="227">
                  <c:v>95.057992999999996</c:v>
                </c:pt>
                <c:pt idx="228">
                  <c:v>95.031665000000004</c:v>
                </c:pt>
                <c:pt idx="229">
                  <c:v>94.976226999999994</c:v>
                </c:pt>
                <c:pt idx="230">
                  <c:v>94.879594999999995</c:v>
                </c:pt>
                <c:pt idx="231">
                  <c:v>94.764870000000002</c:v>
                </c:pt>
                <c:pt idx="232">
                  <c:v>94.683176000000003</c:v>
                </c:pt>
                <c:pt idx="233">
                  <c:v>94.673027000000005</c:v>
                </c:pt>
                <c:pt idx="234">
                  <c:v>94.730144999999993</c:v>
                </c:pt>
                <c:pt idx="235">
                  <c:v>94.812263999999999</c:v>
                </c:pt>
                <c:pt idx="236">
                  <c:v>94.882223999999994</c:v>
                </c:pt>
                <c:pt idx="237">
                  <c:v>94.940875000000005</c:v>
                </c:pt>
                <c:pt idx="238">
                  <c:v>95.006005999999999</c:v>
                </c:pt>
                <c:pt idx="239">
                  <c:v>95.074042000000006</c:v>
                </c:pt>
                <c:pt idx="240">
                  <c:v>95.116709999999998</c:v>
                </c:pt>
                <c:pt idx="241">
                  <c:v>95.117204000000001</c:v>
                </c:pt>
                <c:pt idx="242">
                  <c:v>95.093378999999999</c:v>
                </c:pt>
                <c:pt idx="243">
                  <c:v>95.070959999999999</c:v>
                </c:pt>
                <c:pt idx="244">
                  <c:v>95.057986999999997</c:v>
                </c:pt>
                <c:pt idx="245">
                  <c:v>95.046031999999997</c:v>
                </c:pt>
                <c:pt idx="246">
                  <c:v>95.017504000000002</c:v>
                </c:pt>
                <c:pt idx="247">
                  <c:v>94.945652999999993</c:v>
                </c:pt>
                <c:pt idx="248">
                  <c:v>94.818190999999999</c:v>
                </c:pt>
                <c:pt idx="249">
                  <c:v>94.708055999999999</c:v>
                </c:pt>
                <c:pt idx="250">
                  <c:v>94.716420999999997</c:v>
                </c:pt>
                <c:pt idx="251">
                  <c:v>94.818006999999994</c:v>
                </c:pt>
                <c:pt idx="252">
                  <c:v>94.939594</c:v>
                </c:pt>
                <c:pt idx="253">
                  <c:v>95.022847999999996</c:v>
                </c:pt>
                <c:pt idx="254">
                  <c:v>95.011899</c:v>
                </c:pt>
                <c:pt idx="255">
                  <c:v>94.899193999999994</c:v>
                </c:pt>
                <c:pt idx="256">
                  <c:v>94.772070999999997</c:v>
                </c:pt>
                <c:pt idx="257">
                  <c:v>94.728697999999994</c:v>
                </c:pt>
                <c:pt idx="258">
                  <c:v>94.783698000000001</c:v>
                </c:pt>
                <c:pt idx="259">
                  <c:v>94.883247999999995</c:v>
                </c:pt>
                <c:pt idx="260">
                  <c:v>94.970624000000001</c:v>
                </c:pt>
                <c:pt idx="261">
                  <c:v>95.033085999999997</c:v>
                </c:pt>
                <c:pt idx="262">
                  <c:v>95.097656999999998</c:v>
                </c:pt>
                <c:pt idx="263">
                  <c:v>95.19717</c:v>
                </c:pt>
                <c:pt idx="264">
                  <c:v>95.330190999999999</c:v>
                </c:pt>
                <c:pt idx="265">
                  <c:v>95.447558000000001</c:v>
                </c:pt>
                <c:pt idx="266">
                  <c:v>95.482286000000002</c:v>
                </c:pt>
                <c:pt idx="267">
                  <c:v>95.410734000000005</c:v>
                </c:pt>
                <c:pt idx="268">
                  <c:v>95.272992000000002</c:v>
                </c:pt>
                <c:pt idx="269">
                  <c:v>95.137150000000005</c:v>
                </c:pt>
                <c:pt idx="270">
                  <c:v>95.055824000000001</c:v>
                </c:pt>
                <c:pt idx="271">
                  <c:v>95.038483999999997</c:v>
                </c:pt>
                <c:pt idx="272">
                  <c:v>95.049660000000003</c:v>
                </c:pt>
                <c:pt idx="273">
                  <c:v>95.033591000000001</c:v>
                </c:pt>
                <c:pt idx="274">
                  <c:v>94.969804999999994</c:v>
                </c:pt>
                <c:pt idx="275">
                  <c:v>94.909941000000003</c:v>
                </c:pt>
                <c:pt idx="276">
                  <c:v>94.919856999999993</c:v>
                </c:pt>
                <c:pt idx="277">
                  <c:v>94.997750999999994</c:v>
                </c:pt>
                <c:pt idx="278">
                  <c:v>95.077753000000001</c:v>
                </c:pt>
                <c:pt idx="279">
                  <c:v>95.102757999999994</c:v>
                </c:pt>
                <c:pt idx="280">
                  <c:v>95.071661000000006</c:v>
                </c:pt>
                <c:pt idx="281">
                  <c:v>95.013200999999995</c:v>
                </c:pt>
                <c:pt idx="282">
                  <c:v>94.945812000000004</c:v>
                </c:pt>
                <c:pt idx="283">
                  <c:v>94.875906999999998</c:v>
                </c:pt>
                <c:pt idx="284">
                  <c:v>94.818550000000002</c:v>
                </c:pt>
                <c:pt idx="285">
                  <c:v>94.802060999999995</c:v>
                </c:pt>
                <c:pt idx="286">
                  <c:v>94.850633999999999</c:v>
                </c:pt>
                <c:pt idx="287">
                  <c:v>94.958174</c:v>
                </c:pt>
                <c:pt idx="288">
                  <c:v>95.077502999999993</c:v>
                </c:pt>
                <c:pt idx="289">
                  <c:v>95.159719999999993</c:v>
                </c:pt>
                <c:pt idx="290">
                  <c:v>95.194294999999997</c:v>
                </c:pt>
                <c:pt idx="291">
                  <c:v>95.191946999999999</c:v>
                </c:pt>
                <c:pt idx="292">
                  <c:v>95.163217000000003</c:v>
                </c:pt>
                <c:pt idx="293">
                  <c:v>95.111973000000006</c:v>
                </c:pt>
                <c:pt idx="294">
                  <c:v>95.043271000000004</c:v>
                </c:pt>
                <c:pt idx="295">
                  <c:v>94.972747999999996</c:v>
                </c:pt>
                <c:pt idx="296">
                  <c:v>94.922659999999993</c:v>
                </c:pt>
                <c:pt idx="297">
                  <c:v>94.909778000000003</c:v>
                </c:pt>
                <c:pt idx="298">
                  <c:v>94.932175999999998</c:v>
                </c:pt>
                <c:pt idx="299">
                  <c:v>94.965823999999998</c:v>
                </c:pt>
                <c:pt idx="300">
                  <c:v>94.986339000000001</c:v>
                </c:pt>
                <c:pt idx="301">
                  <c:v>94.99</c:v>
                </c:pt>
                <c:pt idx="302">
                  <c:v>94.982939000000002</c:v>
                </c:pt>
                <c:pt idx="303">
                  <c:v>94.971001000000001</c:v>
                </c:pt>
                <c:pt idx="304">
                  <c:v>94.964049000000003</c:v>
                </c:pt>
                <c:pt idx="305">
                  <c:v>94.969176000000004</c:v>
                </c:pt>
                <c:pt idx="306">
                  <c:v>94.978632000000005</c:v>
                </c:pt>
                <c:pt idx="307">
                  <c:v>94.971508999999998</c:v>
                </c:pt>
                <c:pt idx="308">
                  <c:v>94.935652000000005</c:v>
                </c:pt>
                <c:pt idx="309">
                  <c:v>94.894412000000003</c:v>
                </c:pt>
                <c:pt idx="310">
                  <c:v>94.899243999999996</c:v>
                </c:pt>
                <c:pt idx="311">
                  <c:v>94.935773999999995</c:v>
                </c:pt>
                <c:pt idx="312">
                  <c:v>94.920872000000003</c:v>
                </c:pt>
                <c:pt idx="313">
                  <c:v>94.857862999999995</c:v>
                </c:pt>
                <c:pt idx="314">
                  <c:v>94.811265000000006</c:v>
                </c:pt>
                <c:pt idx="315">
                  <c:v>94.804022000000003</c:v>
                </c:pt>
                <c:pt idx="316">
                  <c:v>94.815218999999999</c:v>
                </c:pt>
                <c:pt idx="317">
                  <c:v>94.823206999999996</c:v>
                </c:pt>
                <c:pt idx="318">
                  <c:v>94.829958000000005</c:v>
                </c:pt>
                <c:pt idx="319">
                  <c:v>94.849598</c:v>
                </c:pt>
                <c:pt idx="320">
                  <c:v>94.881778999999995</c:v>
                </c:pt>
                <c:pt idx="321">
                  <c:v>94.909906000000007</c:v>
                </c:pt>
                <c:pt idx="322">
                  <c:v>94.927715000000006</c:v>
                </c:pt>
                <c:pt idx="323">
                  <c:v>94.952721999999994</c:v>
                </c:pt>
                <c:pt idx="324">
                  <c:v>94.998632999999998</c:v>
                </c:pt>
                <c:pt idx="325">
                  <c:v>95.016351999999998</c:v>
                </c:pt>
                <c:pt idx="326">
                  <c:v>94.953909999999993</c:v>
                </c:pt>
                <c:pt idx="327">
                  <c:v>94.857281</c:v>
                </c:pt>
                <c:pt idx="328">
                  <c:v>94.775593000000001</c:v>
                </c:pt>
                <c:pt idx="329">
                  <c:v>94.706126999999995</c:v>
                </c:pt>
                <c:pt idx="330">
                  <c:v>94.650394000000006</c:v>
                </c:pt>
                <c:pt idx="331">
                  <c:v>94.614975999999999</c:v>
                </c:pt>
                <c:pt idx="332">
                  <c:v>94.587902</c:v>
                </c:pt>
                <c:pt idx="333">
                  <c:v>94.574102999999994</c:v>
                </c:pt>
                <c:pt idx="334">
                  <c:v>94.576376999999994</c:v>
                </c:pt>
                <c:pt idx="335">
                  <c:v>94.581832000000006</c:v>
                </c:pt>
                <c:pt idx="336">
                  <c:v>94.581326000000004</c:v>
                </c:pt>
                <c:pt idx="337">
                  <c:v>94.576122999999995</c:v>
                </c:pt>
                <c:pt idx="338">
                  <c:v>94.568639000000005</c:v>
                </c:pt>
                <c:pt idx="339">
                  <c:v>94.554872000000003</c:v>
                </c:pt>
                <c:pt idx="340">
                  <c:v>94.528655999999998</c:v>
                </c:pt>
                <c:pt idx="341">
                  <c:v>94.489081999999996</c:v>
                </c:pt>
                <c:pt idx="342">
                  <c:v>94.442002000000002</c:v>
                </c:pt>
                <c:pt idx="343">
                  <c:v>94.401095999999995</c:v>
                </c:pt>
                <c:pt idx="344">
                  <c:v>94.384463999999994</c:v>
                </c:pt>
                <c:pt idx="345">
                  <c:v>94.404707000000002</c:v>
                </c:pt>
                <c:pt idx="346">
                  <c:v>94.466775999999996</c:v>
                </c:pt>
                <c:pt idx="347">
                  <c:v>94.564577</c:v>
                </c:pt>
                <c:pt idx="348">
                  <c:v>94.668584999999993</c:v>
                </c:pt>
                <c:pt idx="349">
                  <c:v>94.714017999999996</c:v>
                </c:pt>
                <c:pt idx="350">
                  <c:v>94.647591000000006</c:v>
                </c:pt>
                <c:pt idx="351">
                  <c:v>94.550871999999998</c:v>
                </c:pt>
                <c:pt idx="352">
                  <c:v>94.505264999999994</c:v>
                </c:pt>
                <c:pt idx="353">
                  <c:v>94.453288000000001</c:v>
                </c:pt>
                <c:pt idx="354">
                  <c:v>94.373743000000005</c:v>
                </c:pt>
                <c:pt idx="355">
                  <c:v>94.294549000000004</c:v>
                </c:pt>
                <c:pt idx="356">
                  <c:v>94.232702000000003</c:v>
                </c:pt>
                <c:pt idx="357">
                  <c:v>94.186071999999996</c:v>
                </c:pt>
                <c:pt idx="358">
                  <c:v>94.147487999999996</c:v>
                </c:pt>
                <c:pt idx="359">
                  <c:v>94.113866999999999</c:v>
                </c:pt>
                <c:pt idx="360">
                  <c:v>94.086295000000007</c:v>
                </c:pt>
                <c:pt idx="361">
                  <c:v>94.067537000000002</c:v>
                </c:pt>
                <c:pt idx="362">
                  <c:v>94.060536999999997</c:v>
                </c:pt>
                <c:pt idx="363">
                  <c:v>94.069012000000001</c:v>
                </c:pt>
                <c:pt idx="364">
                  <c:v>94.092026000000004</c:v>
                </c:pt>
                <c:pt idx="365">
                  <c:v>94.113005999999999</c:v>
                </c:pt>
                <c:pt idx="366">
                  <c:v>94.101213000000001</c:v>
                </c:pt>
                <c:pt idx="367">
                  <c:v>94.034850000000006</c:v>
                </c:pt>
                <c:pt idx="368">
                  <c:v>93.921554</c:v>
                </c:pt>
                <c:pt idx="369">
                  <c:v>93.794151999999997</c:v>
                </c:pt>
                <c:pt idx="370">
                  <c:v>93.698516999999995</c:v>
                </c:pt>
                <c:pt idx="371">
                  <c:v>93.666819000000004</c:v>
                </c:pt>
                <c:pt idx="372">
                  <c:v>93.662476999999996</c:v>
                </c:pt>
                <c:pt idx="373">
                  <c:v>93.641011000000006</c:v>
                </c:pt>
                <c:pt idx="374">
                  <c:v>93.630562999999995</c:v>
                </c:pt>
                <c:pt idx="375">
                  <c:v>93.651747</c:v>
                </c:pt>
                <c:pt idx="376">
                  <c:v>93.688511000000005</c:v>
                </c:pt>
                <c:pt idx="377">
                  <c:v>93.714223000000004</c:v>
                </c:pt>
                <c:pt idx="378">
                  <c:v>93.709198000000001</c:v>
                </c:pt>
                <c:pt idx="379">
                  <c:v>93.672216000000006</c:v>
                </c:pt>
                <c:pt idx="380">
                  <c:v>93.631467999999998</c:v>
                </c:pt>
                <c:pt idx="381">
                  <c:v>93.622856999999996</c:v>
                </c:pt>
                <c:pt idx="382">
                  <c:v>93.634411999999998</c:v>
                </c:pt>
                <c:pt idx="383">
                  <c:v>93.624796000000003</c:v>
                </c:pt>
                <c:pt idx="384">
                  <c:v>93.578653000000003</c:v>
                </c:pt>
                <c:pt idx="385">
                  <c:v>93.507023000000004</c:v>
                </c:pt>
                <c:pt idx="386">
                  <c:v>93.435564999999997</c:v>
                </c:pt>
                <c:pt idx="387">
                  <c:v>93.382598999999999</c:v>
                </c:pt>
                <c:pt idx="388">
                  <c:v>93.335791</c:v>
                </c:pt>
                <c:pt idx="389">
                  <c:v>93.277287999999999</c:v>
                </c:pt>
                <c:pt idx="390">
                  <c:v>93.215783000000002</c:v>
                </c:pt>
                <c:pt idx="391">
                  <c:v>93.182624000000004</c:v>
                </c:pt>
                <c:pt idx="392">
                  <c:v>93.197772999999998</c:v>
                </c:pt>
                <c:pt idx="393">
                  <c:v>93.234066999999996</c:v>
                </c:pt>
                <c:pt idx="394">
                  <c:v>93.246097000000006</c:v>
                </c:pt>
                <c:pt idx="395">
                  <c:v>93.221604999999997</c:v>
                </c:pt>
                <c:pt idx="396">
                  <c:v>93.177542000000003</c:v>
                </c:pt>
                <c:pt idx="397">
                  <c:v>93.134253000000001</c:v>
                </c:pt>
                <c:pt idx="398">
                  <c:v>93.103746999999998</c:v>
                </c:pt>
                <c:pt idx="399">
                  <c:v>93.089645000000004</c:v>
                </c:pt>
                <c:pt idx="400">
                  <c:v>93.088965999999999</c:v>
                </c:pt>
                <c:pt idx="401">
                  <c:v>93.093258000000006</c:v>
                </c:pt>
                <c:pt idx="402">
                  <c:v>93.091773000000003</c:v>
                </c:pt>
                <c:pt idx="403">
                  <c:v>93.073359999999994</c:v>
                </c:pt>
                <c:pt idx="404">
                  <c:v>93.029843</c:v>
                </c:pt>
                <c:pt idx="405">
                  <c:v>92.966198000000006</c:v>
                </c:pt>
                <c:pt idx="406">
                  <c:v>92.901830000000004</c:v>
                </c:pt>
                <c:pt idx="407">
                  <c:v>92.855884000000003</c:v>
                </c:pt>
                <c:pt idx="408">
                  <c:v>92.836123999999998</c:v>
                </c:pt>
                <c:pt idx="409">
                  <c:v>92.840118000000004</c:v>
                </c:pt>
                <c:pt idx="410">
                  <c:v>92.855277999999998</c:v>
                </c:pt>
                <c:pt idx="411">
                  <c:v>92.856144</c:v>
                </c:pt>
                <c:pt idx="412">
                  <c:v>92.815878999999995</c:v>
                </c:pt>
                <c:pt idx="413">
                  <c:v>92.734871999999996</c:v>
                </c:pt>
                <c:pt idx="414">
                  <c:v>92.633786000000001</c:v>
                </c:pt>
                <c:pt idx="415">
                  <c:v>92.538780000000003</c:v>
                </c:pt>
                <c:pt idx="416">
                  <c:v>92.474207000000007</c:v>
                </c:pt>
                <c:pt idx="417">
                  <c:v>92.444174000000004</c:v>
                </c:pt>
                <c:pt idx="418">
                  <c:v>92.430834000000004</c:v>
                </c:pt>
                <c:pt idx="419">
                  <c:v>92.409316000000004</c:v>
                </c:pt>
                <c:pt idx="420">
                  <c:v>92.366770000000002</c:v>
                </c:pt>
                <c:pt idx="421">
                  <c:v>92.311531000000002</c:v>
                </c:pt>
                <c:pt idx="422">
                  <c:v>92.263169000000005</c:v>
                </c:pt>
                <c:pt idx="423">
                  <c:v>92.235094000000004</c:v>
                </c:pt>
                <c:pt idx="424">
                  <c:v>92.228178999999997</c:v>
                </c:pt>
                <c:pt idx="425">
                  <c:v>92.234285</c:v>
                </c:pt>
                <c:pt idx="426">
                  <c:v>92.240572999999998</c:v>
                </c:pt>
                <c:pt idx="427">
                  <c:v>92.231978999999995</c:v>
                </c:pt>
                <c:pt idx="428">
                  <c:v>92.197929000000002</c:v>
                </c:pt>
                <c:pt idx="429">
                  <c:v>92.137890999999996</c:v>
                </c:pt>
                <c:pt idx="430">
                  <c:v>92.060376000000005</c:v>
                </c:pt>
                <c:pt idx="431">
                  <c:v>91.976146</c:v>
                </c:pt>
                <c:pt idx="432">
                  <c:v>91.900976999999997</c:v>
                </c:pt>
                <c:pt idx="433">
                  <c:v>91.864266000000001</c:v>
                </c:pt>
                <c:pt idx="434">
                  <c:v>91.875073999999998</c:v>
                </c:pt>
                <c:pt idx="435">
                  <c:v>91.903903</c:v>
                </c:pt>
                <c:pt idx="436">
                  <c:v>91.931799999999996</c:v>
                </c:pt>
                <c:pt idx="437">
                  <c:v>91.952099000000004</c:v>
                </c:pt>
                <c:pt idx="438">
                  <c:v>91.952372999999994</c:v>
                </c:pt>
                <c:pt idx="439">
                  <c:v>91.924182000000002</c:v>
                </c:pt>
                <c:pt idx="440">
                  <c:v>91.877177000000003</c:v>
                </c:pt>
                <c:pt idx="441">
                  <c:v>91.830184000000003</c:v>
                </c:pt>
                <c:pt idx="442">
                  <c:v>91.789961000000005</c:v>
                </c:pt>
                <c:pt idx="443">
                  <c:v>91.747153999999995</c:v>
                </c:pt>
                <c:pt idx="444">
                  <c:v>91.693523999999996</c:v>
                </c:pt>
                <c:pt idx="445">
                  <c:v>91.637232999999995</c:v>
                </c:pt>
                <c:pt idx="446">
                  <c:v>91.598054000000005</c:v>
                </c:pt>
                <c:pt idx="447">
                  <c:v>91.585313999999997</c:v>
                </c:pt>
                <c:pt idx="448">
                  <c:v>91.583716999999993</c:v>
                </c:pt>
                <c:pt idx="449">
                  <c:v>91.570620000000005</c:v>
                </c:pt>
                <c:pt idx="450">
                  <c:v>91.542060000000006</c:v>
                </c:pt>
                <c:pt idx="451">
                  <c:v>91.507767000000001</c:v>
                </c:pt>
                <c:pt idx="452">
                  <c:v>91.473403000000005</c:v>
                </c:pt>
                <c:pt idx="453">
                  <c:v>91.442835000000002</c:v>
                </c:pt>
                <c:pt idx="454">
                  <c:v>91.427575000000004</c:v>
                </c:pt>
                <c:pt idx="455">
                  <c:v>91.431201000000001</c:v>
                </c:pt>
                <c:pt idx="456">
                  <c:v>91.430600999999996</c:v>
                </c:pt>
                <c:pt idx="457">
                  <c:v>91.397880999999998</c:v>
                </c:pt>
                <c:pt idx="458">
                  <c:v>91.331123000000005</c:v>
                </c:pt>
                <c:pt idx="459">
                  <c:v>91.251780999999994</c:v>
                </c:pt>
                <c:pt idx="460">
                  <c:v>91.179595000000006</c:v>
                </c:pt>
                <c:pt idx="461">
                  <c:v>91.117761000000002</c:v>
                </c:pt>
                <c:pt idx="462">
                  <c:v>91.063001</c:v>
                </c:pt>
                <c:pt idx="463">
                  <c:v>91.024265999999997</c:v>
                </c:pt>
                <c:pt idx="464">
                  <c:v>91.017460999999997</c:v>
                </c:pt>
                <c:pt idx="465">
                  <c:v>91.038679999999999</c:v>
                </c:pt>
                <c:pt idx="466">
                  <c:v>91.059124999999995</c:v>
                </c:pt>
                <c:pt idx="467">
                  <c:v>91.051831000000007</c:v>
                </c:pt>
                <c:pt idx="468">
                  <c:v>91.014764999999997</c:v>
                </c:pt>
                <c:pt idx="469">
                  <c:v>90.969123999999994</c:v>
                </c:pt>
                <c:pt idx="470">
                  <c:v>90.937460999999999</c:v>
                </c:pt>
                <c:pt idx="471">
                  <c:v>90.921322000000004</c:v>
                </c:pt>
                <c:pt idx="472">
                  <c:v>90.903786999999994</c:v>
                </c:pt>
                <c:pt idx="473">
                  <c:v>90.873943999999995</c:v>
                </c:pt>
                <c:pt idx="474">
                  <c:v>90.839819000000006</c:v>
                </c:pt>
                <c:pt idx="475">
                  <c:v>90.814401000000004</c:v>
                </c:pt>
                <c:pt idx="476">
                  <c:v>90.798389</c:v>
                </c:pt>
                <c:pt idx="477">
                  <c:v>90.782250000000005</c:v>
                </c:pt>
                <c:pt idx="478">
                  <c:v>90.761576000000005</c:v>
                </c:pt>
                <c:pt idx="479">
                  <c:v>90.743121000000002</c:v>
                </c:pt>
                <c:pt idx="480">
                  <c:v>90.735611000000006</c:v>
                </c:pt>
                <c:pt idx="481">
                  <c:v>90.739176</c:v>
                </c:pt>
                <c:pt idx="482">
                  <c:v>90.744659999999996</c:v>
                </c:pt>
                <c:pt idx="483">
                  <c:v>90.741397000000006</c:v>
                </c:pt>
                <c:pt idx="484">
                  <c:v>90.723149000000006</c:v>
                </c:pt>
                <c:pt idx="485">
                  <c:v>90.688439000000002</c:v>
                </c:pt>
                <c:pt idx="486">
                  <c:v>90.638343000000006</c:v>
                </c:pt>
                <c:pt idx="487">
                  <c:v>90.575518000000002</c:v>
                </c:pt>
                <c:pt idx="488">
                  <c:v>90.504147000000003</c:v>
                </c:pt>
                <c:pt idx="489">
                  <c:v>90.432429999999997</c:v>
                </c:pt>
                <c:pt idx="490">
                  <c:v>90.375235000000004</c:v>
                </c:pt>
                <c:pt idx="491">
                  <c:v>90.347678000000002</c:v>
                </c:pt>
                <c:pt idx="492">
                  <c:v>90.352084000000005</c:v>
                </c:pt>
                <c:pt idx="493">
                  <c:v>90.374825000000001</c:v>
                </c:pt>
                <c:pt idx="494">
                  <c:v>90.393602999999999</c:v>
                </c:pt>
                <c:pt idx="495">
                  <c:v>90.387540000000001</c:v>
                </c:pt>
                <c:pt idx="496">
                  <c:v>90.351540999999997</c:v>
                </c:pt>
                <c:pt idx="497">
                  <c:v>90.304787000000005</c:v>
                </c:pt>
                <c:pt idx="498">
                  <c:v>90.271276999999998</c:v>
                </c:pt>
                <c:pt idx="499">
                  <c:v>90.255964000000006</c:v>
                </c:pt>
                <c:pt idx="500">
                  <c:v>90.249396000000004</c:v>
                </c:pt>
                <c:pt idx="501">
                  <c:v>90.243302</c:v>
                </c:pt>
                <c:pt idx="502">
                  <c:v>90.234358</c:v>
                </c:pt>
                <c:pt idx="503">
                  <c:v>90.218196000000006</c:v>
                </c:pt>
                <c:pt idx="504">
                  <c:v>90.185490000000001</c:v>
                </c:pt>
                <c:pt idx="505">
                  <c:v>90.128816999999998</c:v>
                </c:pt>
                <c:pt idx="506">
                  <c:v>90.053993000000006</c:v>
                </c:pt>
                <c:pt idx="507">
                  <c:v>89.979984000000002</c:v>
                </c:pt>
                <c:pt idx="508">
                  <c:v>89.925796000000005</c:v>
                </c:pt>
                <c:pt idx="509">
                  <c:v>89.898216000000005</c:v>
                </c:pt>
                <c:pt idx="510">
                  <c:v>89.890643999999995</c:v>
                </c:pt>
                <c:pt idx="511">
                  <c:v>89.890872000000002</c:v>
                </c:pt>
                <c:pt idx="512">
                  <c:v>89.889334000000005</c:v>
                </c:pt>
                <c:pt idx="513">
                  <c:v>89.881251000000006</c:v>
                </c:pt>
                <c:pt idx="514">
                  <c:v>89.864361000000002</c:v>
                </c:pt>
                <c:pt idx="515">
                  <c:v>89.838143000000002</c:v>
                </c:pt>
                <c:pt idx="516">
                  <c:v>89.806216000000006</c:v>
                </c:pt>
                <c:pt idx="517">
                  <c:v>89.778274999999994</c:v>
                </c:pt>
                <c:pt idx="518">
                  <c:v>89.764847000000003</c:v>
                </c:pt>
                <c:pt idx="519">
                  <c:v>89.764480000000006</c:v>
                </c:pt>
                <c:pt idx="520">
                  <c:v>89.760149999999996</c:v>
                </c:pt>
                <c:pt idx="521">
                  <c:v>89.733767</c:v>
                </c:pt>
                <c:pt idx="522">
                  <c:v>89.679851999999997</c:v>
                </c:pt>
                <c:pt idx="523">
                  <c:v>89.605728999999997</c:v>
                </c:pt>
                <c:pt idx="524">
                  <c:v>89.526651999999999</c:v>
                </c:pt>
                <c:pt idx="525">
                  <c:v>89.463009</c:v>
                </c:pt>
                <c:pt idx="526">
                  <c:v>89.434246999999999</c:v>
                </c:pt>
                <c:pt idx="527">
                  <c:v>89.446213</c:v>
                </c:pt>
                <c:pt idx="528">
                  <c:v>89.482995000000003</c:v>
                </c:pt>
                <c:pt idx="529">
                  <c:v>89.515197000000001</c:v>
                </c:pt>
                <c:pt idx="530">
                  <c:v>89.520408000000003</c:v>
                </c:pt>
                <c:pt idx="531">
                  <c:v>89.497037000000006</c:v>
                </c:pt>
                <c:pt idx="532">
                  <c:v>89.458078999999998</c:v>
                </c:pt>
                <c:pt idx="533">
                  <c:v>89.414777000000001</c:v>
                </c:pt>
                <c:pt idx="534">
                  <c:v>89.369969999999995</c:v>
                </c:pt>
                <c:pt idx="535">
                  <c:v>89.326479000000006</c:v>
                </c:pt>
                <c:pt idx="536">
                  <c:v>89.295308000000006</c:v>
                </c:pt>
                <c:pt idx="537">
                  <c:v>89.290092000000001</c:v>
                </c:pt>
                <c:pt idx="538">
                  <c:v>89.310894000000005</c:v>
                </c:pt>
                <c:pt idx="539">
                  <c:v>89.335750000000004</c:v>
                </c:pt>
                <c:pt idx="540">
                  <c:v>89.334946000000002</c:v>
                </c:pt>
                <c:pt idx="541">
                  <c:v>89.296684999999997</c:v>
                </c:pt>
                <c:pt idx="542">
                  <c:v>89.237516999999997</c:v>
                </c:pt>
                <c:pt idx="543">
                  <c:v>89.187019000000006</c:v>
                </c:pt>
                <c:pt idx="544">
                  <c:v>89.162350000000004</c:v>
                </c:pt>
                <c:pt idx="545">
                  <c:v>89.158862999999997</c:v>
                </c:pt>
                <c:pt idx="546">
                  <c:v>89.161938000000006</c:v>
                </c:pt>
                <c:pt idx="547">
                  <c:v>89.162319999999994</c:v>
                </c:pt>
                <c:pt idx="548">
                  <c:v>89.158091999999996</c:v>
                </c:pt>
                <c:pt idx="549">
                  <c:v>89.149325000000005</c:v>
                </c:pt>
                <c:pt idx="550">
                  <c:v>89.136521999999999</c:v>
                </c:pt>
                <c:pt idx="551">
                  <c:v>89.120914999999997</c:v>
                </c:pt>
                <c:pt idx="552">
                  <c:v>89.101067999999998</c:v>
                </c:pt>
                <c:pt idx="553">
                  <c:v>89.070508000000004</c:v>
                </c:pt>
                <c:pt idx="554">
                  <c:v>89.024814000000006</c:v>
                </c:pt>
                <c:pt idx="555">
                  <c:v>88.972128999999995</c:v>
                </c:pt>
                <c:pt idx="556">
                  <c:v>88.930312999999998</c:v>
                </c:pt>
                <c:pt idx="557">
                  <c:v>88.911670999999998</c:v>
                </c:pt>
                <c:pt idx="558">
                  <c:v>88.913527000000002</c:v>
                </c:pt>
                <c:pt idx="559">
                  <c:v>88.923669000000004</c:v>
                </c:pt>
                <c:pt idx="560">
                  <c:v>88.932694999999995</c:v>
                </c:pt>
                <c:pt idx="561">
                  <c:v>88.939520000000002</c:v>
                </c:pt>
                <c:pt idx="562">
                  <c:v>88.946680999999998</c:v>
                </c:pt>
                <c:pt idx="563">
                  <c:v>88.953235000000006</c:v>
                </c:pt>
                <c:pt idx="564">
                  <c:v>88.951898</c:v>
                </c:pt>
                <c:pt idx="565">
                  <c:v>88.934061</c:v>
                </c:pt>
                <c:pt idx="566">
                  <c:v>88.899882000000005</c:v>
                </c:pt>
                <c:pt idx="567">
                  <c:v>88.864058999999997</c:v>
                </c:pt>
                <c:pt idx="568">
                  <c:v>88.847271000000006</c:v>
                </c:pt>
                <c:pt idx="569">
                  <c:v>88.858348000000007</c:v>
                </c:pt>
                <c:pt idx="570">
                  <c:v>88.885789000000003</c:v>
                </c:pt>
                <c:pt idx="571">
                  <c:v>88.908694999999994</c:v>
                </c:pt>
                <c:pt idx="572">
                  <c:v>88.914035999999996</c:v>
                </c:pt>
                <c:pt idx="573">
                  <c:v>88.901223000000002</c:v>
                </c:pt>
                <c:pt idx="574">
                  <c:v>88.873816000000005</c:v>
                </c:pt>
                <c:pt idx="575">
                  <c:v>88.833960000000005</c:v>
                </c:pt>
                <c:pt idx="576">
                  <c:v>88.786567000000005</c:v>
                </c:pt>
                <c:pt idx="577">
                  <c:v>88.742902000000001</c:v>
                </c:pt>
                <c:pt idx="578">
                  <c:v>88.713887</c:v>
                </c:pt>
                <c:pt idx="579">
                  <c:v>88.699597999999995</c:v>
                </c:pt>
                <c:pt idx="580">
                  <c:v>88.690870000000004</c:v>
                </c:pt>
                <c:pt idx="581">
                  <c:v>88.682490000000001</c:v>
                </c:pt>
                <c:pt idx="582">
                  <c:v>88.678135999999995</c:v>
                </c:pt>
                <c:pt idx="583">
                  <c:v>88.680918000000005</c:v>
                </c:pt>
                <c:pt idx="584">
                  <c:v>88.686753999999993</c:v>
                </c:pt>
                <c:pt idx="585">
                  <c:v>88.691121999999993</c:v>
                </c:pt>
                <c:pt idx="586">
                  <c:v>88.696287999999996</c:v>
                </c:pt>
                <c:pt idx="587">
                  <c:v>88.704747999999995</c:v>
                </c:pt>
                <c:pt idx="588">
                  <c:v>88.708994000000004</c:v>
                </c:pt>
                <c:pt idx="589">
                  <c:v>88.697443000000007</c:v>
                </c:pt>
                <c:pt idx="590">
                  <c:v>88.671679999999995</c:v>
                </c:pt>
                <c:pt idx="591">
                  <c:v>88.648517999999996</c:v>
                </c:pt>
                <c:pt idx="592">
                  <c:v>88.640511000000004</c:v>
                </c:pt>
                <c:pt idx="593">
                  <c:v>88.640835999999993</c:v>
                </c:pt>
                <c:pt idx="594">
                  <c:v>88.634161000000006</c:v>
                </c:pt>
                <c:pt idx="595">
                  <c:v>88.618673999999999</c:v>
                </c:pt>
                <c:pt idx="596">
                  <c:v>88.608114999999998</c:v>
                </c:pt>
                <c:pt idx="597">
                  <c:v>88.611082999999994</c:v>
                </c:pt>
                <c:pt idx="598">
                  <c:v>88.615928999999994</c:v>
                </c:pt>
                <c:pt idx="599">
                  <c:v>88.601799999999997</c:v>
                </c:pt>
                <c:pt idx="600">
                  <c:v>88.560776000000004</c:v>
                </c:pt>
                <c:pt idx="601">
                  <c:v>88.503877000000003</c:v>
                </c:pt>
                <c:pt idx="602">
                  <c:v>88.448606999999996</c:v>
                </c:pt>
                <c:pt idx="603">
                  <c:v>88.406723</c:v>
                </c:pt>
                <c:pt idx="604">
                  <c:v>88.384094000000005</c:v>
                </c:pt>
                <c:pt idx="605">
                  <c:v>88.384924999999996</c:v>
                </c:pt>
                <c:pt idx="606">
                  <c:v>88.409143</c:v>
                </c:pt>
                <c:pt idx="607">
                  <c:v>88.446128000000002</c:v>
                </c:pt>
                <c:pt idx="608">
                  <c:v>88.476971000000006</c:v>
                </c:pt>
                <c:pt idx="609">
                  <c:v>88.486287000000004</c:v>
                </c:pt>
                <c:pt idx="610">
                  <c:v>88.470122000000003</c:v>
                </c:pt>
                <c:pt idx="611">
                  <c:v>88.433732000000006</c:v>
                </c:pt>
                <c:pt idx="612">
                  <c:v>88.387697000000003</c:v>
                </c:pt>
                <c:pt idx="613">
                  <c:v>88.346868000000001</c:v>
                </c:pt>
                <c:pt idx="614">
                  <c:v>88.325999999999993</c:v>
                </c:pt>
                <c:pt idx="615">
                  <c:v>88.329926999999998</c:v>
                </c:pt>
                <c:pt idx="616">
                  <c:v>88.348240000000004</c:v>
                </c:pt>
                <c:pt idx="617">
                  <c:v>88.362843999999996</c:v>
                </c:pt>
                <c:pt idx="618">
                  <c:v>88.361233999999996</c:v>
                </c:pt>
                <c:pt idx="619">
                  <c:v>88.343806000000001</c:v>
                </c:pt>
                <c:pt idx="620">
                  <c:v>88.322355000000002</c:v>
                </c:pt>
                <c:pt idx="621">
                  <c:v>88.312408000000005</c:v>
                </c:pt>
                <c:pt idx="622">
                  <c:v>88.320742999999993</c:v>
                </c:pt>
                <c:pt idx="623">
                  <c:v>88.336269999999999</c:v>
                </c:pt>
                <c:pt idx="624">
                  <c:v>88.337130999999999</c:v>
                </c:pt>
                <c:pt idx="625">
                  <c:v>88.312342000000001</c:v>
                </c:pt>
                <c:pt idx="626">
                  <c:v>88.274445999999998</c:v>
                </c:pt>
                <c:pt idx="627">
                  <c:v>88.245722999999998</c:v>
                </c:pt>
                <c:pt idx="628">
                  <c:v>88.233352999999994</c:v>
                </c:pt>
                <c:pt idx="629">
                  <c:v>88.223223000000004</c:v>
                </c:pt>
                <c:pt idx="630">
                  <c:v>88.197851</c:v>
                </c:pt>
                <c:pt idx="631">
                  <c:v>88.154606999999999</c:v>
                </c:pt>
                <c:pt idx="632">
                  <c:v>88.105547999999999</c:v>
                </c:pt>
                <c:pt idx="633">
                  <c:v>88.065422999999996</c:v>
                </c:pt>
                <c:pt idx="634">
                  <c:v>88.043712999999997</c:v>
                </c:pt>
                <c:pt idx="635">
                  <c:v>88.043694000000002</c:v>
                </c:pt>
                <c:pt idx="636">
                  <c:v>88.062877999999998</c:v>
                </c:pt>
                <c:pt idx="637">
                  <c:v>88.093551000000005</c:v>
                </c:pt>
                <c:pt idx="638">
                  <c:v>88.125478999999999</c:v>
                </c:pt>
                <c:pt idx="639">
                  <c:v>88.149721</c:v>
                </c:pt>
                <c:pt idx="640">
                  <c:v>88.160431000000003</c:v>
                </c:pt>
                <c:pt idx="641">
                  <c:v>88.154574999999994</c:v>
                </c:pt>
                <c:pt idx="642">
                  <c:v>88.131510000000006</c:v>
                </c:pt>
                <c:pt idx="643">
                  <c:v>88.093922000000006</c:v>
                </c:pt>
                <c:pt idx="644">
                  <c:v>88.050117</c:v>
                </c:pt>
                <c:pt idx="645">
                  <c:v>88.014555999999999</c:v>
                </c:pt>
                <c:pt idx="646">
                  <c:v>88.002026000000001</c:v>
                </c:pt>
                <c:pt idx="647">
                  <c:v>88.017154000000005</c:v>
                </c:pt>
                <c:pt idx="648">
                  <c:v>88.050225999999995</c:v>
                </c:pt>
                <c:pt idx="649">
                  <c:v>88.085550999999995</c:v>
                </c:pt>
                <c:pt idx="650">
                  <c:v>88.112632000000005</c:v>
                </c:pt>
                <c:pt idx="651">
                  <c:v>88.125645000000006</c:v>
                </c:pt>
                <c:pt idx="652">
                  <c:v>88.115666000000004</c:v>
                </c:pt>
                <c:pt idx="653">
                  <c:v>88.073740000000001</c:v>
                </c:pt>
                <c:pt idx="654">
                  <c:v>88.005825000000002</c:v>
                </c:pt>
                <c:pt idx="655">
                  <c:v>87.937462999999994</c:v>
                </c:pt>
                <c:pt idx="656">
                  <c:v>87.895899999999997</c:v>
                </c:pt>
                <c:pt idx="657">
                  <c:v>87.888400000000004</c:v>
                </c:pt>
                <c:pt idx="658">
                  <c:v>87.900808999999995</c:v>
                </c:pt>
                <c:pt idx="659">
                  <c:v>87.913815999999997</c:v>
                </c:pt>
                <c:pt idx="660">
                  <c:v>87.916677000000007</c:v>
                </c:pt>
                <c:pt idx="661">
                  <c:v>87.909204000000003</c:v>
                </c:pt>
                <c:pt idx="662">
                  <c:v>87.897581000000002</c:v>
                </c:pt>
                <c:pt idx="663">
                  <c:v>87.888602000000006</c:v>
                </c:pt>
                <c:pt idx="664">
                  <c:v>87.883232000000007</c:v>
                </c:pt>
                <c:pt idx="665">
                  <c:v>87.875553999999994</c:v>
                </c:pt>
                <c:pt idx="666">
                  <c:v>87.861378999999999</c:v>
                </c:pt>
                <c:pt idx="667">
                  <c:v>87.846444000000005</c:v>
                </c:pt>
                <c:pt idx="668">
                  <c:v>87.842663999999999</c:v>
                </c:pt>
                <c:pt idx="669">
                  <c:v>87.857539000000003</c:v>
                </c:pt>
                <c:pt idx="670">
                  <c:v>87.889816999999994</c:v>
                </c:pt>
                <c:pt idx="671">
                  <c:v>87.932280000000006</c:v>
                </c:pt>
                <c:pt idx="672">
                  <c:v>87.972857000000005</c:v>
                </c:pt>
                <c:pt idx="673">
                  <c:v>87.994966000000005</c:v>
                </c:pt>
                <c:pt idx="674">
                  <c:v>87.986053999999996</c:v>
                </c:pt>
                <c:pt idx="675">
                  <c:v>87.950027000000006</c:v>
                </c:pt>
                <c:pt idx="676">
                  <c:v>87.905677999999995</c:v>
                </c:pt>
                <c:pt idx="677">
                  <c:v>87.869024999999993</c:v>
                </c:pt>
                <c:pt idx="678">
                  <c:v>87.841314999999994</c:v>
                </c:pt>
                <c:pt idx="679">
                  <c:v>87.817454999999995</c:v>
                </c:pt>
                <c:pt idx="680">
                  <c:v>87.799937</c:v>
                </c:pt>
                <c:pt idx="681">
                  <c:v>87.796529000000007</c:v>
                </c:pt>
                <c:pt idx="682">
                  <c:v>87.804779999999994</c:v>
                </c:pt>
                <c:pt idx="683">
                  <c:v>87.807717999999994</c:v>
                </c:pt>
                <c:pt idx="684">
                  <c:v>87.790678999999997</c:v>
                </c:pt>
                <c:pt idx="685">
                  <c:v>87.759191999999999</c:v>
                </c:pt>
                <c:pt idx="686">
                  <c:v>87.734268</c:v>
                </c:pt>
                <c:pt idx="687">
                  <c:v>87.728752</c:v>
                </c:pt>
                <c:pt idx="688">
                  <c:v>87.733493999999993</c:v>
                </c:pt>
                <c:pt idx="689">
                  <c:v>87.731443999999996</c:v>
                </c:pt>
                <c:pt idx="690">
                  <c:v>87.722029000000006</c:v>
                </c:pt>
                <c:pt idx="691">
                  <c:v>87.723105000000004</c:v>
                </c:pt>
                <c:pt idx="692">
                  <c:v>87.745649999999998</c:v>
                </c:pt>
                <c:pt idx="693">
                  <c:v>87.774665999999996</c:v>
                </c:pt>
                <c:pt idx="694">
                  <c:v>87.783355999999998</c:v>
                </c:pt>
                <c:pt idx="695">
                  <c:v>87.762281999999999</c:v>
                </c:pt>
                <c:pt idx="696">
                  <c:v>87.726208999999997</c:v>
                </c:pt>
                <c:pt idx="697">
                  <c:v>87.693579999999997</c:v>
                </c:pt>
                <c:pt idx="698">
                  <c:v>87.668930000000003</c:v>
                </c:pt>
                <c:pt idx="699">
                  <c:v>87.649349000000001</c:v>
                </c:pt>
                <c:pt idx="700">
                  <c:v>87.638525000000001</c:v>
                </c:pt>
                <c:pt idx="701">
                  <c:v>87.642944</c:v>
                </c:pt>
                <c:pt idx="702">
                  <c:v>87.656627</c:v>
                </c:pt>
                <c:pt idx="703">
                  <c:v>87.661607000000004</c:v>
                </c:pt>
                <c:pt idx="704">
                  <c:v>87.647711999999999</c:v>
                </c:pt>
                <c:pt idx="705">
                  <c:v>87.624632000000005</c:v>
                </c:pt>
                <c:pt idx="706">
                  <c:v>87.609847000000002</c:v>
                </c:pt>
                <c:pt idx="707">
                  <c:v>87.609381999999997</c:v>
                </c:pt>
                <c:pt idx="708">
                  <c:v>87.614089000000007</c:v>
                </c:pt>
                <c:pt idx="709">
                  <c:v>87.611174000000005</c:v>
                </c:pt>
                <c:pt idx="710">
                  <c:v>87.594960999999998</c:v>
                </c:pt>
                <c:pt idx="711">
                  <c:v>87.569218000000006</c:v>
                </c:pt>
                <c:pt idx="712">
                  <c:v>87.544814000000002</c:v>
                </c:pt>
                <c:pt idx="713">
                  <c:v>87.533812999999995</c:v>
                </c:pt>
                <c:pt idx="714">
                  <c:v>87.539719000000005</c:v>
                </c:pt>
                <c:pt idx="715">
                  <c:v>87.551938000000007</c:v>
                </c:pt>
                <c:pt idx="716">
                  <c:v>87.553454000000002</c:v>
                </c:pt>
                <c:pt idx="717">
                  <c:v>87.534941000000003</c:v>
                </c:pt>
                <c:pt idx="718">
                  <c:v>87.499793999999994</c:v>
                </c:pt>
                <c:pt idx="719">
                  <c:v>87.457907000000006</c:v>
                </c:pt>
                <c:pt idx="720">
                  <c:v>87.421007000000003</c:v>
                </c:pt>
                <c:pt idx="721">
                  <c:v>87.403470999999996</c:v>
                </c:pt>
                <c:pt idx="722">
                  <c:v>87.417482000000007</c:v>
                </c:pt>
                <c:pt idx="723">
                  <c:v>87.460344000000006</c:v>
                </c:pt>
                <c:pt idx="724">
                  <c:v>87.510379999999998</c:v>
                </c:pt>
                <c:pt idx="725">
                  <c:v>87.542350999999996</c:v>
                </c:pt>
                <c:pt idx="726">
                  <c:v>87.546772000000004</c:v>
                </c:pt>
                <c:pt idx="727">
                  <c:v>87.530268000000007</c:v>
                </c:pt>
                <c:pt idx="728">
                  <c:v>87.501034000000004</c:v>
                </c:pt>
                <c:pt idx="729">
                  <c:v>87.462532999999993</c:v>
                </c:pt>
                <c:pt idx="730">
                  <c:v>87.420900000000003</c:v>
                </c:pt>
                <c:pt idx="731">
                  <c:v>87.388813999999996</c:v>
                </c:pt>
                <c:pt idx="732">
                  <c:v>87.375685000000004</c:v>
                </c:pt>
                <c:pt idx="733">
                  <c:v>87.376390999999998</c:v>
                </c:pt>
                <c:pt idx="734">
                  <c:v>87.374562999999995</c:v>
                </c:pt>
                <c:pt idx="735">
                  <c:v>87.358170999999999</c:v>
                </c:pt>
                <c:pt idx="736">
                  <c:v>87.330281999999997</c:v>
                </c:pt>
                <c:pt idx="737">
                  <c:v>87.303917999999996</c:v>
                </c:pt>
                <c:pt idx="738">
                  <c:v>87.288309999999996</c:v>
                </c:pt>
                <c:pt idx="739">
                  <c:v>87.281722000000002</c:v>
                </c:pt>
                <c:pt idx="740">
                  <c:v>87.276567</c:v>
                </c:pt>
                <c:pt idx="741">
                  <c:v>87.268394999999998</c:v>
                </c:pt>
                <c:pt idx="742">
                  <c:v>87.258073999999993</c:v>
                </c:pt>
                <c:pt idx="743">
                  <c:v>87.247397000000007</c:v>
                </c:pt>
                <c:pt idx="744">
                  <c:v>87.236468000000002</c:v>
                </c:pt>
                <c:pt idx="745">
                  <c:v>87.225596999999993</c:v>
                </c:pt>
                <c:pt idx="746">
                  <c:v>87.215710000000001</c:v>
                </c:pt>
                <c:pt idx="747">
                  <c:v>87.206322</c:v>
                </c:pt>
                <c:pt idx="748">
                  <c:v>87.197832000000005</c:v>
                </c:pt>
                <c:pt idx="749">
                  <c:v>87.197788000000003</c:v>
                </c:pt>
                <c:pt idx="750">
                  <c:v>87.218344999999999</c:v>
                </c:pt>
                <c:pt idx="751">
                  <c:v>87.260968000000005</c:v>
                </c:pt>
                <c:pt idx="752">
                  <c:v>87.306484999999995</c:v>
                </c:pt>
                <c:pt idx="753">
                  <c:v>87.327933999999999</c:v>
                </c:pt>
                <c:pt idx="754">
                  <c:v>87.315523999999996</c:v>
                </c:pt>
                <c:pt idx="755">
                  <c:v>87.284963000000005</c:v>
                </c:pt>
                <c:pt idx="756">
                  <c:v>87.259236999999999</c:v>
                </c:pt>
                <c:pt idx="757">
                  <c:v>87.247076000000007</c:v>
                </c:pt>
                <c:pt idx="758">
                  <c:v>87.241983000000005</c:v>
                </c:pt>
                <c:pt idx="759">
                  <c:v>87.235226999999995</c:v>
                </c:pt>
                <c:pt idx="760">
                  <c:v>87.223954000000006</c:v>
                </c:pt>
                <c:pt idx="761">
                  <c:v>87.209332000000003</c:v>
                </c:pt>
                <c:pt idx="762">
                  <c:v>87.191625000000002</c:v>
                </c:pt>
                <c:pt idx="763">
                  <c:v>87.168584999999993</c:v>
                </c:pt>
                <c:pt idx="764">
                  <c:v>87.138648000000003</c:v>
                </c:pt>
                <c:pt idx="765">
                  <c:v>87.105783000000002</c:v>
                </c:pt>
                <c:pt idx="766">
                  <c:v>87.079058000000003</c:v>
                </c:pt>
                <c:pt idx="767">
                  <c:v>87.064109999999999</c:v>
                </c:pt>
                <c:pt idx="768">
                  <c:v>87.055310000000006</c:v>
                </c:pt>
                <c:pt idx="769">
                  <c:v>87.040666000000002</c:v>
                </c:pt>
                <c:pt idx="770">
                  <c:v>87.015310999999997</c:v>
                </c:pt>
                <c:pt idx="771">
                  <c:v>86.986153999999999</c:v>
                </c:pt>
                <c:pt idx="772">
                  <c:v>86.962350000000001</c:v>
                </c:pt>
                <c:pt idx="773">
                  <c:v>86.946335000000005</c:v>
                </c:pt>
                <c:pt idx="774">
                  <c:v>86.937111000000002</c:v>
                </c:pt>
                <c:pt idx="775">
                  <c:v>86.936999</c:v>
                </c:pt>
                <c:pt idx="776">
                  <c:v>86.948970000000003</c:v>
                </c:pt>
                <c:pt idx="777">
                  <c:v>86.968736000000007</c:v>
                </c:pt>
                <c:pt idx="778">
                  <c:v>86.984589</c:v>
                </c:pt>
                <c:pt idx="779">
                  <c:v>86.986071999999993</c:v>
                </c:pt>
                <c:pt idx="780">
                  <c:v>86.971571999999995</c:v>
                </c:pt>
                <c:pt idx="781">
                  <c:v>86.948167999999995</c:v>
                </c:pt>
                <c:pt idx="782">
                  <c:v>86.925877999999997</c:v>
                </c:pt>
                <c:pt idx="783">
                  <c:v>86.910999000000004</c:v>
                </c:pt>
                <c:pt idx="784">
                  <c:v>86.902368999999993</c:v>
                </c:pt>
                <c:pt idx="785">
                  <c:v>86.893854000000005</c:v>
                </c:pt>
                <c:pt idx="786">
                  <c:v>86.881922000000003</c:v>
                </c:pt>
                <c:pt idx="787">
                  <c:v>86.869570999999993</c:v>
                </c:pt>
                <c:pt idx="788">
                  <c:v>86.860743999999997</c:v>
                </c:pt>
                <c:pt idx="789">
                  <c:v>86.853432999999995</c:v>
                </c:pt>
                <c:pt idx="790">
                  <c:v>86.842461</c:v>
                </c:pt>
                <c:pt idx="791">
                  <c:v>86.828584000000006</c:v>
                </c:pt>
                <c:pt idx="792">
                  <c:v>86.820690999999997</c:v>
                </c:pt>
                <c:pt idx="793">
                  <c:v>86.826972999999995</c:v>
                </c:pt>
                <c:pt idx="794">
                  <c:v>86.845645000000005</c:v>
                </c:pt>
                <c:pt idx="795">
                  <c:v>86.864902000000001</c:v>
                </c:pt>
                <c:pt idx="796">
                  <c:v>86.871274</c:v>
                </c:pt>
                <c:pt idx="797">
                  <c:v>86.859215000000006</c:v>
                </c:pt>
                <c:pt idx="798">
                  <c:v>86.834897999999995</c:v>
                </c:pt>
                <c:pt idx="799">
                  <c:v>86.810868999999997</c:v>
                </c:pt>
                <c:pt idx="800">
                  <c:v>86.79598</c:v>
                </c:pt>
                <c:pt idx="801">
                  <c:v>86.790288000000004</c:v>
                </c:pt>
                <c:pt idx="802">
                  <c:v>86.790152000000006</c:v>
                </c:pt>
                <c:pt idx="803">
                  <c:v>86.796071999999995</c:v>
                </c:pt>
                <c:pt idx="804">
                  <c:v>86.811497000000003</c:v>
                </c:pt>
                <c:pt idx="805">
                  <c:v>86.834183999999993</c:v>
                </c:pt>
                <c:pt idx="806">
                  <c:v>86.853267000000002</c:v>
                </c:pt>
                <c:pt idx="807">
                  <c:v>86.857382000000001</c:v>
                </c:pt>
                <c:pt idx="808">
                  <c:v>86.844003000000001</c:v>
                </c:pt>
                <c:pt idx="809">
                  <c:v>86.818455999999998</c:v>
                </c:pt>
                <c:pt idx="810">
                  <c:v>86.784895000000006</c:v>
                </c:pt>
                <c:pt idx="811">
                  <c:v>86.742512000000005</c:v>
                </c:pt>
                <c:pt idx="812">
                  <c:v>86.692772000000005</c:v>
                </c:pt>
                <c:pt idx="813">
                  <c:v>86.647402999999997</c:v>
                </c:pt>
                <c:pt idx="814">
                  <c:v>86.624555999999998</c:v>
                </c:pt>
                <c:pt idx="815">
                  <c:v>86.633852000000005</c:v>
                </c:pt>
                <c:pt idx="816">
                  <c:v>86.665797999999995</c:v>
                </c:pt>
                <c:pt idx="817">
                  <c:v>86.697337000000005</c:v>
                </c:pt>
                <c:pt idx="818">
                  <c:v>86.707262999999998</c:v>
                </c:pt>
                <c:pt idx="819">
                  <c:v>86.687151</c:v>
                </c:pt>
                <c:pt idx="820">
                  <c:v>86.643624000000003</c:v>
                </c:pt>
                <c:pt idx="821">
                  <c:v>86.595877000000002</c:v>
                </c:pt>
                <c:pt idx="822">
                  <c:v>86.566909999999993</c:v>
                </c:pt>
                <c:pt idx="823">
                  <c:v>86.567229999999995</c:v>
                </c:pt>
                <c:pt idx="824">
                  <c:v>86.584540000000004</c:v>
                </c:pt>
                <c:pt idx="825">
                  <c:v>86.594725999999994</c:v>
                </c:pt>
                <c:pt idx="826">
                  <c:v>86.585521</c:v>
                </c:pt>
                <c:pt idx="827">
                  <c:v>86.566899000000006</c:v>
                </c:pt>
                <c:pt idx="828">
                  <c:v>86.556583000000003</c:v>
                </c:pt>
                <c:pt idx="829">
                  <c:v>86.558746999999997</c:v>
                </c:pt>
                <c:pt idx="830">
                  <c:v>86.561130000000006</c:v>
                </c:pt>
                <c:pt idx="831">
                  <c:v>86.551302000000007</c:v>
                </c:pt>
                <c:pt idx="832">
                  <c:v>86.531204000000002</c:v>
                </c:pt>
                <c:pt idx="833">
                  <c:v>86.515396999999993</c:v>
                </c:pt>
                <c:pt idx="834">
                  <c:v>86.517827999999994</c:v>
                </c:pt>
                <c:pt idx="835">
                  <c:v>86.539642999999998</c:v>
                </c:pt>
                <c:pt idx="836">
                  <c:v>86.566578000000007</c:v>
                </c:pt>
                <c:pt idx="837">
                  <c:v>86.578151000000005</c:v>
                </c:pt>
                <c:pt idx="838">
                  <c:v>86.562768000000005</c:v>
                </c:pt>
                <c:pt idx="839">
                  <c:v>86.525632000000002</c:v>
                </c:pt>
                <c:pt idx="840">
                  <c:v>86.482535999999996</c:v>
                </c:pt>
                <c:pt idx="841">
                  <c:v>86.448201999999995</c:v>
                </c:pt>
                <c:pt idx="842">
                  <c:v>86.431793999999996</c:v>
                </c:pt>
                <c:pt idx="843">
                  <c:v>86.438571999999994</c:v>
                </c:pt>
                <c:pt idx="844">
                  <c:v>86.467556999999999</c:v>
                </c:pt>
                <c:pt idx="845">
                  <c:v>86.505780000000001</c:v>
                </c:pt>
                <c:pt idx="846">
                  <c:v>86.531508000000002</c:v>
                </c:pt>
                <c:pt idx="847">
                  <c:v>86.530083000000005</c:v>
                </c:pt>
                <c:pt idx="848">
                  <c:v>86.507631000000003</c:v>
                </c:pt>
                <c:pt idx="849">
                  <c:v>86.486509999999996</c:v>
                </c:pt>
                <c:pt idx="850">
                  <c:v>86.485303000000002</c:v>
                </c:pt>
                <c:pt idx="851">
                  <c:v>86.502482999999998</c:v>
                </c:pt>
                <c:pt idx="852">
                  <c:v>86.518625</c:v>
                </c:pt>
                <c:pt idx="853">
                  <c:v>86.514538999999999</c:v>
                </c:pt>
                <c:pt idx="854">
                  <c:v>86.489262999999994</c:v>
                </c:pt>
                <c:pt idx="855">
                  <c:v>86.462395000000001</c:v>
                </c:pt>
                <c:pt idx="856">
                  <c:v>86.458653999999996</c:v>
                </c:pt>
                <c:pt idx="857">
                  <c:v>86.487105</c:v>
                </c:pt>
                <c:pt idx="858">
                  <c:v>86.531457000000003</c:v>
                </c:pt>
                <c:pt idx="859">
                  <c:v>86.559723000000005</c:v>
                </c:pt>
                <c:pt idx="860">
                  <c:v>86.547490999999994</c:v>
                </c:pt>
                <c:pt idx="861">
                  <c:v>86.498016000000007</c:v>
                </c:pt>
                <c:pt idx="862">
                  <c:v>86.440567000000001</c:v>
                </c:pt>
                <c:pt idx="863">
                  <c:v>86.404556999999997</c:v>
                </c:pt>
                <c:pt idx="864">
                  <c:v>86.392326999999995</c:v>
                </c:pt>
                <c:pt idx="865">
                  <c:v>86.379914999999997</c:v>
                </c:pt>
                <c:pt idx="866">
                  <c:v>86.347436000000002</c:v>
                </c:pt>
                <c:pt idx="867">
                  <c:v>86.305573999999993</c:v>
                </c:pt>
                <c:pt idx="868">
                  <c:v>86.284194999999997</c:v>
                </c:pt>
                <c:pt idx="869">
                  <c:v>86.295036999999994</c:v>
                </c:pt>
                <c:pt idx="870">
                  <c:v>86.315912999999995</c:v>
                </c:pt>
                <c:pt idx="871">
                  <c:v>86.314389000000006</c:v>
                </c:pt>
                <c:pt idx="872">
                  <c:v>86.280180000000001</c:v>
                </c:pt>
                <c:pt idx="873">
                  <c:v>86.231784000000005</c:v>
                </c:pt>
                <c:pt idx="874">
                  <c:v>86.196050999999997</c:v>
                </c:pt>
                <c:pt idx="875">
                  <c:v>86.186617999999996</c:v>
                </c:pt>
                <c:pt idx="876">
                  <c:v>86.199939000000001</c:v>
                </c:pt>
                <c:pt idx="877">
                  <c:v>86.222948000000002</c:v>
                </c:pt>
                <c:pt idx="878">
                  <c:v>86.241455000000002</c:v>
                </c:pt>
                <c:pt idx="879">
                  <c:v>86.247448000000006</c:v>
                </c:pt>
                <c:pt idx="880">
                  <c:v>86.243897000000004</c:v>
                </c:pt>
                <c:pt idx="881">
                  <c:v>86.241663000000003</c:v>
                </c:pt>
                <c:pt idx="882">
                  <c:v>86.248634999999993</c:v>
                </c:pt>
                <c:pt idx="883">
                  <c:v>86.261250000000004</c:v>
                </c:pt>
                <c:pt idx="884">
                  <c:v>86.267483999999996</c:v>
                </c:pt>
                <c:pt idx="885">
                  <c:v>86.257802999999996</c:v>
                </c:pt>
                <c:pt idx="886">
                  <c:v>86.232811999999996</c:v>
                </c:pt>
                <c:pt idx="887">
                  <c:v>86.202348999999998</c:v>
                </c:pt>
                <c:pt idx="888">
                  <c:v>86.178804999999997</c:v>
                </c:pt>
                <c:pt idx="889">
                  <c:v>86.169337999999996</c:v>
                </c:pt>
                <c:pt idx="890">
                  <c:v>86.171103000000002</c:v>
                </c:pt>
                <c:pt idx="891">
                  <c:v>86.173941999999997</c:v>
                </c:pt>
                <c:pt idx="892">
                  <c:v>86.169892000000004</c:v>
                </c:pt>
                <c:pt idx="893">
                  <c:v>86.160054000000002</c:v>
                </c:pt>
                <c:pt idx="894">
                  <c:v>86.150977999999995</c:v>
                </c:pt>
                <c:pt idx="895">
                  <c:v>86.146749</c:v>
                </c:pt>
                <c:pt idx="896">
                  <c:v>86.148632000000006</c:v>
                </c:pt>
                <c:pt idx="897">
                  <c:v>86.160093000000003</c:v>
                </c:pt>
                <c:pt idx="898">
                  <c:v>86.184512999999995</c:v>
                </c:pt>
                <c:pt idx="899">
                  <c:v>86.214624999999998</c:v>
                </c:pt>
                <c:pt idx="900">
                  <c:v>86.230808999999994</c:v>
                </c:pt>
                <c:pt idx="901">
                  <c:v>86.215995000000007</c:v>
                </c:pt>
                <c:pt idx="902">
                  <c:v>86.170068999999998</c:v>
                </c:pt>
                <c:pt idx="903">
                  <c:v>86.108333000000002</c:v>
                </c:pt>
                <c:pt idx="904">
                  <c:v>86.050943000000004</c:v>
                </c:pt>
                <c:pt idx="905">
                  <c:v>86.015569999999997</c:v>
                </c:pt>
                <c:pt idx="906">
                  <c:v>86.012576999999993</c:v>
                </c:pt>
                <c:pt idx="907">
                  <c:v>86.038792000000001</c:v>
                </c:pt>
                <c:pt idx="908">
                  <c:v>86.076272000000003</c:v>
                </c:pt>
                <c:pt idx="909">
                  <c:v>86.103763999999998</c:v>
                </c:pt>
                <c:pt idx="910">
                  <c:v>86.112100999999996</c:v>
                </c:pt>
                <c:pt idx="911">
                  <c:v>86.106018000000006</c:v>
                </c:pt>
                <c:pt idx="912">
                  <c:v>86.091819999999998</c:v>
                </c:pt>
                <c:pt idx="913">
                  <c:v>86.069436999999994</c:v>
                </c:pt>
                <c:pt idx="914">
                  <c:v>86.038593000000006</c:v>
                </c:pt>
                <c:pt idx="915">
                  <c:v>86.006748000000002</c:v>
                </c:pt>
                <c:pt idx="916">
                  <c:v>85.986079000000004</c:v>
                </c:pt>
                <c:pt idx="917">
                  <c:v>85.983727999999999</c:v>
                </c:pt>
                <c:pt idx="918">
                  <c:v>85.996650000000002</c:v>
                </c:pt>
                <c:pt idx="919">
                  <c:v>86.013985000000005</c:v>
                </c:pt>
                <c:pt idx="920">
                  <c:v>86.023169999999993</c:v>
                </c:pt>
                <c:pt idx="921">
                  <c:v>86.016271000000003</c:v>
                </c:pt>
                <c:pt idx="922">
                  <c:v>85.993274</c:v>
                </c:pt>
                <c:pt idx="923">
                  <c:v>85.960334000000003</c:v>
                </c:pt>
                <c:pt idx="924">
                  <c:v>85.926047999999994</c:v>
                </c:pt>
                <c:pt idx="925">
                  <c:v>85.900240999999994</c:v>
                </c:pt>
                <c:pt idx="926">
                  <c:v>85.892224999999996</c:v>
                </c:pt>
                <c:pt idx="927">
                  <c:v>85.903647000000007</c:v>
                </c:pt>
                <c:pt idx="928">
                  <c:v>85.922389999999993</c:v>
                </c:pt>
                <c:pt idx="929">
                  <c:v>85.929850999999999</c:v>
                </c:pt>
                <c:pt idx="930">
                  <c:v>85.917738999999997</c:v>
                </c:pt>
                <c:pt idx="931">
                  <c:v>85.894508000000002</c:v>
                </c:pt>
                <c:pt idx="932">
                  <c:v>85.873392999999993</c:v>
                </c:pt>
                <c:pt idx="933">
                  <c:v>85.858818999999997</c:v>
                </c:pt>
                <c:pt idx="934">
                  <c:v>85.848256000000006</c:v>
                </c:pt>
                <c:pt idx="935">
                  <c:v>85.842055999999999</c:v>
                </c:pt>
                <c:pt idx="936">
                  <c:v>85.842714000000001</c:v>
                </c:pt>
                <c:pt idx="937">
                  <c:v>85.845073999999997</c:v>
                </c:pt>
                <c:pt idx="938">
                  <c:v>85.836387000000002</c:v>
                </c:pt>
                <c:pt idx="939">
                  <c:v>85.810587999999996</c:v>
                </c:pt>
                <c:pt idx="940">
                  <c:v>85.778648000000004</c:v>
                </c:pt>
                <c:pt idx="941">
                  <c:v>85.760160999999997</c:v>
                </c:pt>
                <c:pt idx="942">
                  <c:v>85.765355999999997</c:v>
                </c:pt>
                <c:pt idx="943">
                  <c:v>85.787952000000004</c:v>
                </c:pt>
                <c:pt idx="944">
                  <c:v>85.814183</c:v>
                </c:pt>
                <c:pt idx="945">
                  <c:v>85.833212000000003</c:v>
                </c:pt>
                <c:pt idx="946">
                  <c:v>85.836252000000002</c:v>
                </c:pt>
                <c:pt idx="947">
                  <c:v>85.813490000000002</c:v>
                </c:pt>
                <c:pt idx="948">
                  <c:v>85.762924999999996</c:v>
                </c:pt>
                <c:pt idx="949">
                  <c:v>85.70335</c:v>
                </c:pt>
                <c:pt idx="950">
                  <c:v>85.668436999999997</c:v>
                </c:pt>
                <c:pt idx="951">
                  <c:v>85.678022999999996</c:v>
                </c:pt>
                <c:pt idx="952">
                  <c:v>85.717178000000004</c:v>
                </c:pt>
                <c:pt idx="953">
                  <c:v>85.750781000000003</c:v>
                </c:pt>
                <c:pt idx="954">
                  <c:v>85.756539000000004</c:v>
                </c:pt>
                <c:pt idx="955">
                  <c:v>85.737764999999996</c:v>
                </c:pt>
                <c:pt idx="956">
                  <c:v>85.707543999999999</c:v>
                </c:pt>
                <c:pt idx="957">
                  <c:v>85.671469999999999</c:v>
                </c:pt>
                <c:pt idx="958">
                  <c:v>85.628996999999998</c:v>
                </c:pt>
                <c:pt idx="959">
                  <c:v>85.583140999999998</c:v>
                </c:pt>
                <c:pt idx="960">
                  <c:v>85.541220999999993</c:v>
                </c:pt>
                <c:pt idx="961">
                  <c:v>85.508514000000005</c:v>
                </c:pt>
                <c:pt idx="962">
                  <c:v>85.486624000000006</c:v>
                </c:pt>
                <c:pt idx="963">
                  <c:v>85.476556000000002</c:v>
                </c:pt>
                <c:pt idx="964">
                  <c:v>85.477491999999998</c:v>
                </c:pt>
                <c:pt idx="965">
                  <c:v>85.482044999999999</c:v>
                </c:pt>
                <c:pt idx="966">
                  <c:v>85.478115000000003</c:v>
                </c:pt>
                <c:pt idx="967">
                  <c:v>85.458738999999994</c:v>
                </c:pt>
                <c:pt idx="968">
                  <c:v>85.428122999999999</c:v>
                </c:pt>
                <c:pt idx="969">
                  <c:v>85.395656000000002</c:v>
                </c:pt>
                <c:pt idx="970">
                  <c:v>85.36533</c:v>
                </c:pt>
                <c:pt idx="971">
                  <c:v>85.334367999999998</c:v>
                </c:pt>
                <c:pt idx="972">
                  <c:v>85.301674000000006</c:v>
                </c:pt>
                <c:pt idx="973">
                  <c:v>85.273777999999993</c:v>
                </c:pt>
                <c:pt idx="974">
                  <c:v>85.260478000000006</c:v>
                </c:pt>
                <c:pt idx="975">
                  <c:v>85.266124000000005</c:v>
                </c:pt>
                <c:pt idx="976">
                  <c:v>85.287441999999999</c:v>
                </c:pt>
                <c:pt idx="977">
                  <c:v>85.318647999999996</c:v>
                </c:pt>
                <c:pt idx="978">
                  <c:v>85.353616000000002</c:v>
                </c:pt>
                <c:pt idx="979">
                  <c:v>85.382514</c:v>
                </c:pt>
                <c:pt idx="980">
                  <c:v>85.394024000000002</c:v>
                </c:pt>
                <c:pt idx="981">
                  <c:v>85.386511999999996</c:v>
                </c:pt>
                <c:pt idx="982">
                  <c:v>85.372727999999995</c:v>
                </c:pt>
                <c:pt idx="983">
                  <c:v>85.366425000000007</c:v>
                </c:pt>
                <c:pt idx="984">
                  <c:v>85.366749999999996</c:v>
                </c:pt>
                <c:pt idx="985">
                  <c:v>85.363343</c:v>
                </c:pt>
                <c:pt idx="986">
                  <c:v>85.354359000000002</c:v>
                </c:pt>
                <c:pt idx="987">
                  <c:v>85.348579999999998</c:v>
                </c:pt>
                <c:pt idx="988">
                  <c:v>85.348602</c:v>
                </c:pt>
                <c:pt idx="989">
                  <c:v>85.343746999999993</c:v>
                </c:pt>
                <c:pt idx="990">
                  <c:v>85.325907000000001</c:v>
                </c:pt>
                <c:pt idx="991">
                  <c:v>85.302667</c:v>
                </c:pt>
                <c:pt idx="992">
                  <c:v>85.287038999999993</c:v>
                </c:pt>
                <c:pt idx="993">
                  <c:v>85.281854999999993</c:v>
                </c:pt>
                <c:pt idx="994">
                  <c:v>85.283122000000006</c:v>
                </c:pt>
                <c:pt idx="995">
                  <c:v>85.293104999999997</c:v>
                </c:pt>
                <c:pt idx="996">
                  <c:v>85.318055000000001</c:v>
                </c:pt>
                <c:pt idx="997">
                  <c:v>85.353134999999995</c:v>
                </c:pt>
                <c:pt idx="998">
                  <c:v>85.380775999999997</c:v>
                </c:pt>
                <c:pt idx="999">
                  <c:v>85.387269000000003</c:v>
                </c:pt>
                <c:pt idx="1000">
                  <c:v>85.373686000000006</c:v>
                </c:pt>
                <c:pt idx="1001">
                  <c:v>85.348723000000007</c:v>
                </c:pt>
                <c:pt idx="1002">
                  <c:v>85.319377000000003</c:v>
                </c:pt>
                <c:pt idx="1003">
                  <c:v>85.293288000000004</c:v>
                </c:pt>
                <c:pt idx="1004">
                  <c:v>85.282013000000006</c:v>
                </c:pt>
                <c:pt idx="1005">
                  <c:v>85.291568999999996</c:v>
                </c:pt>
                <c:pt idx="1006">
                  <c:v>85.310286000000005</c:v>
                </c:pt>
                <c:pt idx="1007">
                  <c:v>85.313715000000002</c:v>
                </c:pt>
                <c:pt idx="1008">
                  <c:v>85.285354999999996</c:v>
                </c:pt>
                <c:pt idx="1009">
                  <c:v>85.231071</c:v>
                </c:pt>
                <c:pt idx="1010">
                  <c:v>85.174160000000001</c:v>
                </c:pt>
                <c:pt idx="1011">
                  <c:v>85.137131999999994</c:v>
                </c:pt>
                <c:pt idx="1012">
                  <c:v>85.123851000000002</c:v>
                </c:pt>
                <c:pt idx="1013">
                  <c:v>85.113560000000007</c:v>
                </c:pt>
                <c:pt idx="1014">
                  <c:v>85.074933999999999</c:v>
                </c:pt>
                <c:pt idx="1015">
                  <c:v>84.992829999999998</c:v>
                </c:pt>
                <c:pt idx="1016">
                  <c:v>84.883146999999994</c:v>
                </c:pt>
                <c:pt idx="1017">
                  <c:v>84.776705000000007</c:v>
                </c:pt>
                <c:pt idx="1018">
                  <c:v>84.686797999999996</c:v>
                </c:pt>
                <c:pt idx="1019">
                  <c:v>84.595285000000004</c:v>
                </c:pt>
                <c:pt idx="1020">
                  <c:v>84.471745999999996</c:v>
                </c:pt>
                <c:pt idx="1021">
                  <c:v>84.301191000000003</c:v>
                </c:pt>
                <c:pt idx="1022">
                  <c:v>84.089800999999994</c:v>
                </c:pt>
                <c:pt idx="1023">
                  <c:v>83.848817999999994</c:v>
                </c:pt>
                <c:pt idx="1024">
                  <c:v>83.579396000000003</c:v>
                </c:pt>
                <c:pt idx="1025">
                  <c:v>83.271068999999997</c:v>
                </c:pt>
                <c:pt idx="1026">
                  <c:v>82.910595999999998</c:v>
                </c:pt>
                <c:pt idx="1027">
                  <c:v>82.496460999999996</c:v>
                </c:pt>
                <c:pt idx="1028">
                  <c:v>82.053013000000007</c:v>
                </c:pt>
                <c:pt idx="1029">
                  <c:v>81.629334</c:v>
                </c:pt>
                <c:pt idx="1030">
                  <c:v>81.272964999999999</c:v>
                </c:pt>
                <c:pt idx="1031">
                  <c:v>80.997140000000002</c:v>
                </c:pt>
                <c:pt idx="1032">
                  <c:v>80.774625999999998</c:v>
                </c:pt>
                <c:pt idx="1033">
                  <c:v>80.564385999999999</c:v>
                </c:pt>
                <c:pt idx="1034">
                  <c:v>80.341328000000004</c:v>
                </c:pt>
                <c:pt idx="1035">
                  <c:v>80.103134999999995</c:v>
                </c:pt>
                <c:pt idx="1036">
                  <c:v>79.860715999999996</c:v>
                </c:pt>
                <c:pt idx="1037">
                  <c:v>79.630160000000004</c:v>
                </c:pt>
                <c:pt idx="1038">
                  <c:v>79.426525999999996</c:v>
                </c:pt>
                <c:pt idx="1039">
                  <c:v>79.255341999999999</c:v>
                </c:pt>
                <c:pt idx="1040">
                  <c:v>79.111958000000001</c:v>
                </c:pt>
                <c:pt idx="1041">
                  <c:v>78.996432999999996</c:v>
                </c:pt>
                <c:pt idx="1042">
                  <c:v>78.926571999999993</c:v>
                </c:pt>
                <c:pt idx="1043">
                  <c:v>78.927565999999999</c:v>
                </c:pt>
                <c:pt idx="1044">
                  <c:v>79.008088000000001</c:v>
                </c:pt>
                <c:pt idx="1045">
                  <c:v>79.152044000000004</c:v>
                </c:pt>
                <c:pt idx="1046">
                  <c:v>79.332301999999999</c:v>
                </c:pt>
                <c:pt idx="1047">
                  <c:v>79.525062000000005</c:v>
                </c:pt>
                <c:pt idx="1048">
                  <c:v>79.711511000000002</c:v>
                </c:pt>
                <c:pt idx="1049">
                  <c:v>79.875263000000004</c:v>
                </c:pt>
                <c:pt idx="1050">
                  <c:v>80.004060999999993</c:v>
                </c:pt>
                <c:pt idx="1051">
                  <c:v>80.091386</c:v>
                </c:pt>
                <c:pt idx="1052">
                  <c:v>80.135282000000004</c:v>
                </c:pt>
                <c:pt idx="1053">
                  <c:v>80.139111999999997</c:v>
                </c:pt>
                <c:pt idx="1054">
                  <c:v>80.112176000000005</c:v>
                </c:pt>
                <c:pt idx="1055">
                  <c:v>80.061881999999997</c:v>
                </c:pt>
                <c:pt idx="1056">
                  <c:v>79.983388000000005</c:v>
                </c:pt>
                <c:pt idx="1057">
                  <c:v>79.864699999999999</c:v>
                </c:pt>
                <c:pt idx="1058">
                  <c:v>79.706670000000003</c:v>
                </c:pt>
                <c:pt idx="1059">
                  <c:v>79.531343000000007</c:v>
                </c:pt>
                <c:pt idx="1060">
                  <c:v>79.364652000000007</c:v>
                </c:pt>
                <c:pt idx="1061">
                  <c:v>79.215559999999996</c:v>
                </c:pt>
                <c:pt idx="1062">
                  <c:v>79.077524999999994</c:v>
                </c:pt>
                <c:pt idx="1063">
                  <c:v>78.944852999999995</c:v>
                </c:pt>
                <c:pt idx="1064">
                  <c:v>78.818935999999994</c:v>
                </c:pt>
                <c:pt idx="1065">
                  <c:v>78.702157</c:v>
                </c:pt>
                <c:pt idx="1066">
                  <c:v>78.596677</c:v>
                </c:pt>
                <c:pt idx="1067">
                  <c:v>78.511240000000001</c:v>
                </c:pt>
                <c:pt idx="1068">
                  <c:v>78.460614000000007</c:v>
                </c:pt>
                <c:pt idx="1069">
                  <c:v>78.453693000000001</c:v>
                </c:pt>
                <c:pt idx="1070">
                  <c:v>78.485962999999998</c:v>
                </c:pt>
                <c:pt idx="1071">
                  <c:v>78.545587999999995</c:v>
                </c:pt>
                <c:pt idx="1072">
                  <c:v>78.622339999999994</c:v>
                </c:pt>
                <c:pt idx="1073">
                  <c:v>78.707897000000003</c:v>
                </c:pt>
                <c:pt idx="1074">
                  <c:v>78.793505999999994</c:v>
                </c:pt>
                <c:pt idx="1075">
                  <c:v>78.87473</c:v>
                </c:pt>
                <c:pt idx="1076">
                  <c:v>78.958141999999995</c:v>
                </c:pt>
                <c:pt idx="1077">
                  <c:v>79.057886999999994</c:v>
                </c:pt>
                <c:pt idx="1078">
                  <c:v>79.184048000000004</c:v>
                </c:pt>
                <c:pt idx="1079">
                  <c:v>79.335509999999999</c:v>
                </c:pt>
                <c:pt idx="1080">
                  <c:v>79.502437</c:v>
                </c:pt>
                <c:pt idx="1081">
                  <c:v>79.670368999999994</c:v>
                </c:pt>
                <c:pt idx="1082">
                  <c:v>79.821595000000002</c:v>
                </c:pt>
                <c:pt idx="1083">
                  <c:v>79.940662000000003</c:v>
                </c:pt>
                <c:pt idx="1084">
                  <c:v>80.026234000000002</c:v>
                </c:pt>
                <c:pt idx="1085">
                  <c:v>80.096767</c:v>
                </c:pt>
                <c:pt idx="1086">
                  <c:v>80.177631000000005</c:v>
                </c:pt>
                <c:pt idx="1087">
                  <c:v>80.280122000000006</c:v>
                </c:pt>
                <c:pt idx="1088">
                  <c:v>80.395407000000006</c:v>
                </c:pt>
                <c:pt idx="1089">
                  <c:v>80.509179000000003</c:v>
                </c:pt>
                <c:pt idx="1090">
                  <c:v>80.617168000000007</c:v>
                </c:pt>
                <c:pt idx="1091">
                  <c:v>80.723398000000003</c:v>
                </c:pt>
                <c:pt idx="1092">
                  <c:v>80.828327000000002</c:v>
                </c:pt>
                <c:pt idx="1093">
                  <c:v>80.926271</c:v>
                </c:pt>
                <c:pt idx="1094">
                  <c:v>81.015021000000004</c:v>
                </c:pt>
                <c:pt idx="1095">
                  <c:v>81.101883000000001</c:v>
                </c:pt>
                <c:pt idx="1096">
                  <c:v>81.195490000000007</c:v>
                </c:pt>
                <c:pt idx="1097">
                  <c:v>81.293627000000001</c:v>
                </c:pt>
                <c:pt idx="1098">
                  <c:v>81.383422999999993</c:v>
                </c:pt>
                <c:pt idx="1099">
                  <c:v>81.455724000000004</c:v>
                </c:pt>
                <c:pt idx="1100">
                  <c:v>81.514531000000005</c:v>
                </c:pt>
                <c:pt idx="1101">
                  <c:v>81.571888999999999</c:v>
                </c:pt>
                <c:pt idx="1102">
                  <c:v>81.633379000000005</c:v>
                </c:pt>
                <c:pt idx="1103">
                  <c:v>81.694590000000005</c:v>
                </c:pt>
                <c:pt idx="1104">
                  <c:v>81.753122000000005</c:v>
                </c:pt>
                <c:pt idx="1105">
                  <c:v>81.818326999999996</c:v>
                </c:pt>
                <c:pt idx="1106">
                  <c:v>81.901521000000002</c:v>
                </c:pt>
                <c:pt idx="1107">
                  <c:v>81.996733000000006</c:v>
                </c:pt>
                <c:pt idx="1108">
                  <c:v>82.079060999999996</c:v>
                </c:pt>
                <c:pt idx="1109">
                  <c:v>82.126737000000006</c:v>
                </c:pt>
                <c:pt idx="1110">
                  <c:v>82.142138000000003</c:v>
                </c:pt>
                <c:pt idx="1111">
                  <c:v>82.146617000000006</c:v>
                </c:pt>
                <c:pt idx="1112">
                  <c:v>82.156245999999996</c:v>
                </c:pt>
                <c:pt idx="1113">
                  <c:v>82.165271000000004</c:v>
                </c:pt>
                <c:pt idx="1114">
                  <c:v>82.152649999999994</c:v>
                </c:pt>
                <c:pt idx="1115">
                  <c:v>82.101992999999993</c:v>
                </c:pt>
                <c:pt idx="1116">
                  <c:v>82.015900000000002</c:v>
                </c:pt>
                <c:pt idx="1117">
                  <c:v>81.912606999999994</c:v>
                </c:pt>
                <c:pt idx="1118">
                  <c:v>81.808239999999998</c:v>
                </c:pt>
                <c:pt idx="1119">
                  <c:v>81.701167999999996</c:v>
                </c:pt>
                <c:pt idx="1120">
                  <c:v>81.575275000000005</c:v>
                </c:pt>
                <c:pt idx="1121">
                  <c:v>81.419135999999995</c:v>
                </c:pt>
                <c:pt idx="1122">
                  <c:v>81.239627999999996</c:v>
                </c:pt>
                <c:pt idx="1123">
                  <c:v>81.056295000000006</c:v>
                </c:pt>
                <c:pt idx="1124">
                  <c:v>80.887730000000005</c:v>
                </c:pt>
                <c:pt idx="1125">
                  <c:v>80.748052000000001</c:v>
                </c:pt>
                <c:pt idx="1126">
                  <c:v>80.651430000000005</c:v>
                </c:pt>
                <c:pt idx="1127">
                  <c:v>80.610080999999994</c:v>
                </c:pt>
                <c:pt idx="1128">
                  <c:v>80.623896999999999</c:v>
                </c:pt>
                <c:pt idx="1129">
                  <c:v>80.675207999999998</c:v>
                </c:pt>
                <c:pt idx="1130">
                  <c:v>80.736350000000002</c:v>
                </c:pt>
                <c:pt idx="1131">
                  <c:v>80.781679999999994</c:v>
                </c:pt>
                <c:pt idx="1132">
                  <c:v>80.795821000000004</c:v>
                </c:pt>
                <c:pt idx="1133">
                  <c:v>80.775304000000006</c:v>
                </c:pt>
                <c:pt idx="1134">
                  <c:v>80.724870999999993</c:v>
                </c:pt>
                <c:pt idx="1135">
                  <c:v>80.650615000000002</c:v>
                </c:pt>
                <c:pt idx="1136">
                  <c:v>80.557672999999994</c:v>
                </c:pt>
                <c:pt idx="1137">
                  <c:v>80.456294999999997</c:v>
                </c:pt>
                <c:pt idx="1138">
                  <c:v>80.366802000000007</c:v>
                </c:pt>
                <c:pt idx="1139">
                  <c:v>80.312357000000006</c:v>
                </c:pt>
                <c:pt idx="1140">
                  <c:v>80.305625000000006</c:v>
                </c:pt>
                <c:pt idx="1141">
                  <c:v>80.345011</c:v>
                </c:pt>
                <c:pt idx="1142">
                  <c:v>80.421391999999997</c:v>
                </c:pt>
                <c:pt idx="1143">
                  <c:v>80.523583000000002</c:v>
                </c:pt>
                <c:pt idx="1144">
                  <c:v>80.639741000000001</c:v>
                </c:pt>
                <c:pt idx="1145">
                  <c:v>80.763099999999994</c:v>
                </c:pt>
                <c:pt idx="1146">
                  <c:v>80.899146000000002</c:v>
                </c:pt>
                <c:pt idx="1147">
                  <c:v>81.061058000000003</c:v>
                </c:pt>
                <c:pt idx="1148">
                  <c:v>81.253136999999995</c:v>
                </c:pt>
                <c:pt idx="1149">
                  <c:v>81.460126000000002</c:v>
                </c:pt>
                <c:pt idx="1150">
                  <c:v>81.654877999999997</c:v>
                </c:pt>
                <c:pt idx="1151">
                  <c:v>81.815545999999998</c:v>
                </c:pt>
                <c:pt idx="1152">
                  <c:v>81.937976000000006</c:v>
                </c:pt>
                <c:pt idx="1153">
                  <c:v>82.036135000000002</c:v>
                </c:pt>
                <c:pt idx="1154">
                  <c:v>82.131960000000007</c:v>
                </c:pt>
                <c:pt idx="1155">
                  <c:v>82.239922000000007</c:v>
                </c:pt>
                <c:pt idx="1156">
                  <c:v>82.358013</c:v>
                </c:pt>
                <c:pt idx="1157">
                  <c:v>82.474355000000003</c:v>
                </c:pt>
                <c:pt idx="1158">
                  <c:v>82.581298000000004</c:v>
                </c:pt>
                <c:pt idx="1159">
                  <c:v>82.679308000000006</c:v>
                </c:pt>
                <c:pt idx="1160">
                  <c:v>82.768249999999995</c:v>
                </c:pt>
                <c:pt idx="1161">
                  <c:v>82.842851999999993</c:v>
                </c:pt>
                <c:pt idx="1162">
                  <c:v>82.900565999999998</c:v>
                </c:pt>
                <c:pt idx="1163">
                  <c:v>82.948168999999993</c:v>
                </c:pt>
                <c:pt idx="1164">
                  <c:v>82.994864000000007</c:v>
                </c:pt>
                <c:pt idx="1165">
                  <c:v>83.041751000000005</c:v>
                </c:pt>
                <c:pt idx="1166">
                  <c:v>83.082457000000005</c:v>
                </c:pt>
                <c:pt idx="1167">
                  <c:v>83.111772999999999</c:v>
                </c:pt>
                <c:pt idx="1168">
                  <c:v>83.129827000000006</c:v>
                </c:pt>
                <c:pt idx="1169">
                  <c:v>83.141026999999994</c:v>
                </c:pt>
                <c:pt idx="1170">
                  <c:v>83.154953000000006</c:v>
                </c:pt>
                <c:pt idx="1171">
                  <c:v>83.185913999999997</c:v>
                </c:pt>
                <c:pt idx="1172">
                  <c:v>83.243125000000006</c:v>
                </c:pt>
                <c:pt idx="1173">
                  <c:v>83.317531000000002</c:v>
                </c:pt>
                <c:pt idx="1174">
                  <c:v>83.383656999999999</c:v>
                </c:pt>
                <c:pt idx="1175">
                  <c:v>83.419998000000007</c:v>
                </c:pt>
                <c:pt idx="1176">
                  <c:v>83.427970999999999</c:v>
                </c:pt>
                <c:pt idx="1177">
                  <c:v>83.428854000000001</c:v>
                </c:pt>
                <c:pt idx="1178">
                  <c:v>83.442498999999998</c:v>
                </c:pt>
                <c:pt idx="1179">
                  <c:v>83.470770999999999</c:v>
                </c:pt>
                <c:pt idx="1180">
                  <c:v>83.500450999999998</c:v>
                </c:pt>
                <c:pt idx="1181">
                  <c:v>83.519408999999996</c:v>
                </c:pt>
                <c:pt idx="1182">
                  <c:v>83.528654000000003</c:v>
                </c:pt>
                <c:pt idx="1183">
                  <c:v>83.540619000000007</c:v>
                </c:pt>
                <c:pt idx="1184">
                  <c:v>83.567997000000005</c:v>
                </c:pt>
                <c:pt idx="1185">
                  <c:v>83.613833</c:v>
                </c:pt>
                <c:pt idx="1186">
                  <c:v>83.669015000000002</c:v>
                </c:pt>
                <c:pt idx="1187">
                  <c:v>83.717147999999995</c:v>
                </c:pt>
                <c:pt idx="1188">
                  <c:v>83.743915000000001</c:v>
                </c:pt>
                <c:pt idx="1189">
                  <c:v>83.746313999999998</c:v>
                </c:pt>
                <c:pt idx="1190">
                  <c:v>83.735342000000003</c:v>
                </c:pt>
                <c:pt idx="1191">
                  <c:v>83.728652999999994</c:v>
                </c:pt>
                <c:pt idx="1192">
                  <c:v>83.738491999999994</c:v>
                </c:pt>
                <c:pt idx="1193">
                  <c:v>83.765168000000003</c:v>
                </c:pt>
                <c:pt idx="1194">
                  <c:v>83.800381999999999</c:v>
                </c:pt>
                <c:pt idx="1195">
                  <c:v>83.835147000000006</c:v>
                </c:pt>
                <c:pt idx="1196">
                  <c:v>83.864783000000003</c:v>
                </c:pt>
                <c:pt idx="1197">
                  <c:v>83.888795999999999</c:v>
                </c:pt>
                <c:pt idx="1198">
                  <c:v>83.908264000000003</c:v>
                </c:pt>
                <c:pt idx="1199">
                  <c:v>83.923839999999998</c:v>
                </c:pt>
                <c:pt idx="1200">
                  <c:v>83.935602000000003</c:v>
                </c:pt>
                <c:pt idx="1201">
                  <c:v>83.944096999999999</c:v>
                </c:pt>
                <c:pt idx="1202">
                  <c:v>83.951210000000003</c:v>
                </c:pt>
                <c:pt idx="1203">
                  <c:v>83.960335000000001</c:v>
                </c:pt>
                <c:pt idx="1204">
                  <c:v>83.976122000000004</c:v>
                </c:pt>
                <c:pt idx="1205">
                  <c:v>84.002962999999994</c:v>
                </c:pt>
                <c:pt idx="1206">
                  <c:v>84.041274000000001</c:v>
                </c:pt>
                <c:pt idx="1207">
                  <c:v>84.084074999999999</c:v>
                </c:pt>
                <c:pt idx="1208">
                  <c:v>84.119009000000005</c:v>
                </c:pt>
                <c:pt idx="1209">
                  <c:v>84.135840000000002</c:v>
                </c:pt>
                <c:pt idx="1210">
                  <c:v>84.132717</c:v>
                </c:pt>
                <c:pt idx="1211">
                  <c:v>84.116193999999993</c:v>
                </c:pt>
                <c:pt idx="1212">
                  <c:v>84.097538</c:v>
                </c:pt>
                <c:pt idx="1213">
                  <c:v>84.088992000000005</c:v>
                </c:pt>
                <c:pt idx="1214">
                  <c:v>84.098580999999996</c:v>
                </c:pt>
                <c:pt idx="1215">
                  <c:v>84.123851999999999</c:v>
                </c:pt>
                <c:pt idx="1216">
                  <c:v>84.151424000000006</c:v>
                </c:pt>
                <c:pt idx="1217">
                  <c:v>84.166674999999998</c:v>
                </c:pt>
                <c:pt idx="1218">
                  <c:v>84.164705999999995</c:v>
                </c:pt>
                <c:pt idx="1219">
                  <c:v>84.150987000000001</c:v>
                </c:pt>
                <c:pt idx="1220">
                  <c:v>84.133476000000002</c:v>
                </c:pt>
                <c:pt idx="1221">
                  <c:v>84.117965999999996</c:v>
                </c:pt>
                <c:pt idx="1222">
                  <c:v>84.110247999999999</c:v>
                </c:pt>
                <c:pt idx="1223">
                  <c:v>84.117332000000005</c:v>
                </c:pt>
                <c:pt idx="1224">
                  <c:v>84.142543000000003</c:v>
                </c:pt>
                <c:pt idx="1225">
                  <c:v>84.179978000000006</c:v>
                </c:pt>
                <c:pt idx="1226">
                  <c:v>84.215958000000001</c:v>
                </c:pt>
                <c:pt idx="1227">
                  <c:v>84.237887999999998</c:v>
                </c:pt>
                <c:pt idx="1228">
                  <c:v>84.244029999999995</c:v>
                </c:pt>
                <c:pt idx="1229">
                  <c:v>84.245609000000002</c:v>
                </c:pt>
                <c:pt idx="1230">
                  <c:v>84.257198000000002</c:v>
                </c:pt>
                <c:pt idx="1231">
                  <c:v>84.282617000000002</c:v>
                </c:pt>
                <c:pt idx="1232">
                  <c:v>84.310731000000004</c:v>
                </c:pt>
                <c:pt idx="1233">
                  <c:v>84.326447999999999</c:v>
                </c:pt>
                <c:pt idx="1234">
                  <c:v>84.324106999999998</c:v>
                </c:pt>
                <c:pt idx="1235">
                  <c:v>84.309376999999998</c:v>
                </c:pt>
                <c:pt idx="1236">
                  <c:v>84.292162000000005</c:v>
                </c:pt>
                <c:pt idx="1237">
                  <c:v>84.282195000000002</c:v>
                </c:pt>
                <c:pt idx="1238">
                  <c:v>84.288290000000003</c:v>
                </c:pt>
                <c:pt idx="1239">
                  <c:v>84.314046000000005</c:v>
                </c:pt>
                <c:pt idx="1240">
                  <c:v>84.351941999999994</c:v>
                </c:pt>
                <c:pt idx="1241">
                  <c:v>84.385442999999995</c:v>
                </c:pt>
                <c:pt idx="1242">
                  <c:v>84.400154000000001</c:v>
                </c:pt>
                <c:pt idx="1243">
                  <c:v>84.393812999999994</c:v>
                </c:pt>
                <c:pt idx="1244">
                  <c:v>84.378083000000004</c:v>
                </c:pt>
                <c:pt idx="1245">
                  <c:v>84.372591999999997</c:v>
                </c:pt>
                <c:pt idx="1246">
                  <c:v>84.392494999999997</c:v>
                </c:pt>
                <c:pt idx="1247">
                  <c:v>84.434652</c:v>
                </c:pt>
                <c:pt idx="1248">
                  <c:v>84.475993000000003</c:v>
                </c:pt>
                <c:pt idx="1249">
                  <c:v>84.491972000000004</c:v>
                </c:pt>
                <c:pt idx="1250">
                  <c:v>84.478239000000002</c:v>
                </c:pt>
                <c:pt idx="1251">
                  <c:v>84.45102</c:v>
                </c:pt>
                <c:pt idx="1252">
                  <c:v>84.428544000000002</c:v>
                </c:pt>
                <c:pt idx="1253">
                  <c:v>84.419132000000005</c:v>
                </c:pt>
                <c:pt idx="1254">
                  <c:v>84.425574999999995</c:v>
                </c:pt>
                <c:pt idx="1255">
                  <c:v>84.448750000000004</c:v>
                </c:pt>
                <c:pt idx="1256">
                  <c:v>84.480906000000004</c:v>
                </c:pt>
                <c:pt idx="1257">
                  <c:v>84.503934999999998</c:v>
                </c:pt>
                <c:pt idx="1258">
                  <c:v>84.503202999999999</c:v>
                </c:pt>
                <c:pt idx="1259">
                  <c:v>84.480457000000001</c:v>
                </c:pt>
                <c:pt idx="1260">
                  <c:v>84.448856000000006</c:v>
                </c:pt>
                <c:pt idx="1261">
                  <c:v>84.419908000000007</c:v>
                </c:pt>
                <c:pt idx="1262">
                  <c:v>84.400779999999997</c:v>
                </c:pt>
                <c:pt idx="1263">
                  <c:v>84.397800000000004</c:v>
                </c:pt>
                <c:pt idx="1264">
                  <c:v>84.412242000000006</c:v>
                </c:pt>
                <c:pt idx="1265">
                  <c:v>84.433503999999999</c:v>
                </c:pt>
                <c:pt idx="1266">
                  <c:v>84.445815999999994</c:v>
                </c:pt>
                <c:pt idx="1267">
                  <c:v>84.444226999999998</c:v>
                </c:pt>
                <c:pt idx="1268">
                  <c:v>84.439385000000001</c:v>
                </c:pt>
                <c:pt idx="1269">
                  <c:v>84.445234999999997</c:v>
                </c:pt>
                <c:pt idx="1270">
                  <c:v>84.466458000000003</c:v>
                </c:pt>
                <c:pt idx="1271">
                  <c:v>84.497879999999995</c:v>
                </c:pt>
                <c:pt idx="1272">
                  <c:v>84.530263000000005</c:v>
                </c:pt>
                <c:pt idx="1273">
                  <c:v>84.554143999999994</c:v>
                </c:pt>
                <c:pt idx="1274">
                  <c:v>84.563061000000005</c:v>
                </c:pt>
                <c:pt idx="1275">
                  <c:v>84.558115999999998</c:v>
                </c:pt>
                <c:pt idx="1276">
                  <c:v>84.549238000000003</c:v>
                </c:pt>
                <c:pt idx="1277">
                  <c:v>84.549498</c:v>
                </c:pt>
                <c:pt idx="1278">
                  <c:v>84.566430999999994</c:v>
                </c:pt>
                <c:pt idx="1279">
                  <c:v>84.596262999999993</c:v>
                </c:pt>
                <c:pt idx="1280">
                  <c:v>84.624577000000002</c:v>
                </c:pt>
                <c:pt idx="1281">
                  <c:v>84.635152000000005</c:v>
                </c:pt>
                <c:pt idx="1282">
                  <c:v>84.623347999999993</c:v>
                </c:pt>
                <c:pt idx="1283">
                  <c:v>84.601267000000007</c:v>
                </c:pt>
                <c:pt idx="1284">
                  <c:v>84.586607999999998</c:v>
                </c:pt>
                <c:pt idx="1285">
                  <c:v>84.586500000000001</c:v>
                </c:pt>
                <c:pt idx="1286">
                  <c:v>84.595848000000004</c:v>
                </c:pt>
                <c:pt idx="1287">
                  <c:v>84.609695000000002</c:v>
                </c:pt>
                <c:pt idx="1288">
                  <c:v>84.628889999999998</c:v>
                </c:pt>
                <c:pt idx="1289">
                  <c:v>84.651162999999997</c:v>
                </c:pt>
                <c:pt idx="1290">
                  <c:v>84.665593000000001</c:v>
                </c:pt>
                <c:pt idx="1291">
                  <c:v>84.664180000000002</c:v>
                </c:pt>
                <c:pt idx="1292">
                  <c:v>84.654483999999997</c:v>
                </c:pt>
                <c:pt idx="1293">
                  <c:v>84.650977999999995</c:v>
                </c:pt>
                <c:pt idx="1294">
                  <c:v>84.654987000000006</c:v>
                </c:pt>
                <c:pt idx="1295">
                  <c:v>84.653349000000006</c:v>
                </c:pt>
                <c:pt idx="1296">
                  <c:v>84.640468999999996</c:v>
                </c:pt>
                <c:pt idx="1297">
                  <c:v>84.631778999999995</c:v>
                </c:pt>
                <c:pt idx="1298">
                  <c:v>84.646276999999998</c:v>
                </c:pt>
                <c:pt idx="1299">
                  <c:v>84.679678999999993</c:v>
                </c:pt>
                <c:pt idx="1300">
                  <c:v>84.704856000000007</c:v>
                </c:pt>
                <c:pt idx="1301">
                  <c:v>84.700536999999997</c:v>
                </c:pt>
                <c:pt idx="1302">
                  <c:v>84.672698999999994</c:v>
                </c:pt>
                <c:pt idx="1303">
                  <c:v>84.644374999999997</c:v>
                </c:pt>
                <c:pt idx="1304">
                  <c:v>84.631241000000003</c:v>
                </c:pt>
                <c:pt idx="1305">
                  <c:v>84.633317000000005</c:v>
                </c:pt>
                <c:pt idx="1306">
                  <c:v>84.646062999999998</c:v>
                </c:pt>
                <c:pt idx="1307">
                  <c:v>84.669002000000006</c:v>
                </c:pt>
                <c:pt idx="1308">
                  <c:v>84.700564999999997</c:v>
                </c:pt>
                <c:pt idx="1309">
                  <c:v>84.732605000000007</c:v>
                </c:pt>
                <c:pt idx="1310">
                  <c:v>84.757638</c:v>
                </c:pt>
                <c:pt idx="1311">
                  <c:v>84.778999999999996</c:v>
                </c:pt>
                <c:pt idx="1312">
                  <c:v>84.805895000000007</c:v>
                </c:pt>
                <c:pt idx="1313">
                  <c:v>84.836708999999999</c:v>
                </c:pt>
                <c:pt idx="1314">
                  <c:v>84.853785000000002</c:v>
                </c:pt>
                <c:pt idx="1315">
                  <c:v>84.840254000000002</c:v>
                </c:pt>
                <c:pt idx="1316">
                  <c:v>84.799800000000005</c:v>
                </c:pt>
                <c:pt idx="1317">
                  <c:v>84.755133000000001</c:v>
                </c:pt>
                <c:pt idx="1318">
                  <c:v>84.727219000000005</c:v>
                </c:pt>
                <c:pt idx="1319">
                  <c:v>84.720231999999996</c:v>
                </c:pt>
                <c:pt idx="1320">
                  <c:v>84.726079999999996</c:v>
                </c:pt>
                <c:pt idx="1321">
                  <c:v>84.736967000000007</c:v>
                </c:pt>
                <c:pt idx="1322">
                  <c:v>84.748650999999995</c:v>
                </c:pt>
                <c:pt idx="1323">
                  <c:v>84.755454999999998</c:v>
                </c:pt>
                <c:pt idx="1324">
                  <c:v>84.750269000000003</c:v>
                </c:pt>
                <c:pt idx="1325">
                  <c:v>84.732844</c:v>
                </c:pt>
                <c:pt idx="1326">
                  <c:v>84.714515000000006</c:v>
                </c:pt>
                <c:pt idx="1327">
                  <c:v>84.710036000000002</c:v>
                </c:pt>
                <c:pt idx="1328">
                  <c:v>84.723546999999996</c:v>
                </c:pt>
                <c:pt idx="1329">
                  <c:v>84.743977999999998</c:v>
                </c:pt>
                <c:pt idx="1330">
                  <c:v>84.754903999999996</c:v>
                </c:pt>
                <c:pt idx="1331">
                  <c:v>84.748667999999995</c:v>
                </c:pt>
                <c:pt idx="1332">
                  <c:v>84.731134999999995</c:v>
                </c:pt>
                <c:pt idx="1333">
                  <c:v>84.714680000000001</c:v>
                </c:pt>
                <c:pt idx="1334">
                  <c:v>84.708354999999997</c:v>
                </c:pt>
                <c:pt idx="1335">
                  <c:v>84.713875999999999</c:v>
                </c:pt>
                <c:pt idx="1336">
                  <c:v>84.727082999999993</c:v>
                </c:pt>
                <c:pt idx="1337">
                  <c:v>84.740575000000007</c:v>
                </c:pt>
                <c:pt idx="1338">
                  <c:v>84.747264000000001</c:v>
                </c:pt>
                <c:pt idx="1339">
                  <c:v>84.745599999999996</c:v>
                </c:pt>
                <c:pt idx="1340">
                  <c:v>84.741512</c:v>
                </c:pt>
                <c:pt idx="1341">
                  <c:v>84.741857999999993</c:v>
                </c:pt>
                <c:pt idx="1342">
                  <c:v>84.745600999999994</c:v>
                </c:pt>
                <c:pt idx="1343">
                  <c:v>84.745317999999997</c:v>
                </c:pt>
                <c:pt idx="1344">
                  <c:v>84.737914000000004</c:v>
                </c:pt>
                <c:pt idx="1345">
                  <c:v>84.728455999999994</c:v>
                </c:pt>
                <c:pt idx="1346">
                  <c:v>84.720695000000006</c:v>
                </c:pt>
                <c:pt idx="1347">
                  <c:v>84.709981999999997</c:v>
                </c:pt>
                <c:pt idx="1348">
                  <c:v>84.691845999999998</c:v>
                </c:pt>
                <c:pt idx="1349">
                  <c:v>84.673912000000001</c:v>
                </c:pt>
                <c:pt idx="1350">
                  <c:v>84.670950000000005</c:v>
                </c:pt>
                <c:pt idx="1351">
                  <c:v>84.687427</c:v>
                </c:pt>
                <c:pt idx="1352">
                  <c:v>84.710802999999999</c:v>
                </c:pt>
                <c:pt idx="1353">
                  <c:v>84.723389999999995</c:v>
                </c:pt>
                <c:pt idx="1354">
                  <c:v>84.717095</c:v>
                </c:pt>
                <c:pt idx="1355">
                  <c:v>84.697049000000007</c:v>
                </c:pt>
                <c:pt idx="1356">
                  <c:v>84.676261999999994</c:v>
                </c:pt>
                <c:pt idx="1357">
                  <c:v>84.667068999999998</c:v>
                </c:pt>
                <c:pt idx="1358">
                  <c:v>84.672230999999996</c:v>
                </c:pt>
                <c:pt idx="1359">
                  <c:v>84.683068000000006</c:v>
                </c:pt>
                <c:pt idx="1360">
                  <c:v>84.690325000000001</c:v>
                </c:pt>
                <c:pt idx="1361">
                  <c:v>84.696033</c:v>
                </c:pt>
                <c:pt idx="1362">
                  <c:v>84.708256000000006</c:v>
                </c:pt>
                <c:pt idx="1363">
                  <c:v>84.724705</c:v>
                </c:pt>
                <c:pt idx="1364">
                  <c:v>84.731184999999996</c:v>
                </c:pt>
                <c:pt idx="1365">
                  <c:v>84.718998999999997</c:v>
                </c:pt>
                <c:pt idx="1366">
                  <c:v>84.695081000000002</c:v>
                </c:pt>
                <c:pt idx="1367">
                  <c:v>84.670946000000001</c:v>
                </c:pt>
                <c:pt idx="1368">
                  <c:v>84.651043999999999</c:v>
                </c:pt>
                <c:pt idx="1369">
                  <c:v>84.638188</c:v>
                </c:pt>
                <c:pt idx="1370">
                  <c:v>84.640507999999997</c:v>
                </c:pt>
                <c:pt idx="1371">
                  <c:v>84.661541</c:v>
                </c:pt>
                <c:pt idx="1372">
                  <c:v>84.687478999999996</c:v>
                </c:pt>
                <c:pt idx="1373">
                  <c:v>84.695190999999994</c:v>
                </c:pt>
                <c:pt idx="1374">
                  <c:v>84.673513999999997</c:v>
                </c:pt>
                <c:pt idx="1375">
                  <c:v>84.631713000000005</c:v>
                </c:pt>
                <c:pt idx="1376">
                  <c:v>84.589571000000007</c:v>
                </c:pt>
                <c:pt idx="1377">
                  <c:v>84.563762999999994</c:v>
                </c:pt>
                <c:pt idx="1378">
                  <c:v>84.558617999999996</c:v>
                </c:pt>
                <c:pt idx="1379">
                  <c:v>84.562072999999998</c:v>
                </c:pt>
                <c:pt idx="1380">
                  <c:v>84.554516000000007</c:v>
                </c:pt>
                <c:pt idx="1381">
                  <c:v>84.530709999999999</c:v>
                </c:pt>
                <c:pt idx="1382">
                  <c:v>84.510503</c:v>
                </c:pt>
                <c:pt idx="1383">
                  <c:v>84.518674000000004</c:v>
                </c:pt>
                <c:pt idx="1384">
                  <c:v>84.555735999999996</c:v>
                </c:pt>
                <c:pt idx="1385">
                  <c:v>84.597361000000006</c:v>
                </c:pt>
                <c:pt idx="1386">
                  <c:v>84.620706999999996</c:v>
                </c:pt>
                <c:pt idx="1387">
                  <c:v>84.622105000000005</c:v>
                </c:pt>
                <c:pt idx="1388">
                  <c:v>84.611203000000003</c:v>
                </c:pt>
                <c:pt idx="1389">
                  <c:v>84.600455999999994</c:v>
                </c:pt>
                <c:pt idx="1390">
                  <c:v>84.601752000000005</c:v>
                </c:pt>
                <c:pt idx="1391">
                  <c:v>84.620279999999994</c:v>
                </c:pt>
                <c:pt idx="1392">
                  <c:v>84.645553000000007</c:v>
                </c:pt>
                <c:pt idx="1393">
                  <c:v>84.656951000000007</c:v>
                </c:pt>
                <c:pt idx="1394">
                  <c:v>84.643732999999997</c:v>
                </c:pt>
                <c:pt idx="1395">
                  <c:v>84.613731000000001</c:v>
                </c:pt>
                <c:pt idx="1396">
                  <c:v>84.580163999999996</c:v>
                </c:pt>
                <c:pt idx="1397">
                  <c:v>84.549051000000006</c:v>
                </c:pt>
                <c:pt idx="1398">
                  <c:v>84.524390999999994</c:v>
                </c:pt>
                <c:pt idx="1399">
                  <c:v>84.516144999999995</c:v>
                </c:pt>
                <c:pt idx="1400">
                  <c:v>84.533181999999996</c:v>
                </c:pt>
                <c:pt idx="1401">
                  <c:v>84.570933999999994</c:v>
                </c:pt>
                <c:pt idx="1402">
                  <c:v>84.611334999999997</c:v>
                </c:pt>
                <c:pt idx="1403">
                  <c:v>84.632953999999998</c:v>
                </c:pt>
                <c:pt idx="1404">
                  <c:v>84.620957000000004</c:v>
                </c:pt>
                <c:pt idx="1405">
                  <c:v>84.576181000000005</c:v>
                </c:pt>
                <c:pt idx="1406">
                  <c:v>84.520674999999997</c:v>
                </c:pt>
                <c:pt idx="1407">
                  <c:v>84.486845000000002</c:v>
                </c:pt>
                <c:pt idx="1408">
                  <c:v>84.490669999999994</c:v>
                </c:pt>
                <c:pt idx="1409">
                  <c:v>84.517117999999996</c:v>
                </c:pt>
                <c:pt idx="1410">
                  <c:v>84.538404999999997</c:v>
                </c:pt>
                <c:pt idx="1411">
                  <c:v>84.543946000000005</c:v>
                </c:pt>
                <c:pt idx="1412">
                  <c:v>84.546171999999999</c:v>
                </c:pt>
                <c:pt idx="1413">
                  <c:v>84.560654999999997</c:v>
                </c:pt>
                <c:pt idx="1414">
                  <c:v>84.589738999999994</c:v>
                </c:pt>
                <c:pt idx="1415">
                  <c:v>84.624448999999998</c:v>
                </c:pt>
                <c:pt idx="1416">
                  <c:v>84.652251000000007</c:v>
                </c:pt>
                <c:pt idx="1417">
                  <c:v>84.660734000000005</c:v>
                </c:pt>
                <c:pt idx="1418">
                  <c:v>84.643192999999997</c:v>
                </c:pt>
                <c:pt idx="1419">
                  <c:v>84.607066000000003</c:v>
                </c:pt>
                <c:pt idx="1420">
                  <c:v>84.572029999999998</c:v>
                </c:pt>
                <c:pt idx="1421">
                  <c:v>84.553860999999998</c:v>
                </c:pt>
                <c:pt idx="1422">
                  <c:v>84.551570999999996</c:v>
                </c:pt>
                <c:pt idx="1423">
                  <c:v>84.552308999999994</c:v>
                </c:pt>
                <c:pt idx="1424">
                  <c:v>84.544910999999999</c:v>
                </c:pt>
                <c:pt idx="1425">
                  <c:v>84.526019000000005</c:v>
                </c:pt>
                <c:pt idx="1426">
                  <c:v>84.499264999999994</c:v>
                </c:pt>
                <c:pt idx="1427">
                  <c:v>84.475808000000001</c:v>
                </c:pt>
                <c:pt idx="1428">
                  <c:v>84.471956000000006</c:v>
                </c:pt>
                <c:pt idx="1429">
                  <c:v>84.496364</c:v>
                </c:pt>
                <c:pt idx="1430">
                  <c:v>84.537672000000001</c:v>
                </c:pt>
                <c:pt idx="1431">
                  <c:v>84.570741999999996</c:v>
                </c:pt>
                <c:pt idx="1432">
                  <c:v>84.576814999999996</c:v>
                </c:pt>
                <c:pt idx="1433">
                  <c:v>84.554277999999996</c:v>
                </c:pt>
                <c:pt idx="1434">
                  <c:v>84.513604000000001</c:v>
                </c:pt>
                <c:pt idx="1435">
                  <c:v>84.472178999999997</c:v>
                </c:pt>
                <c:pt idx="1436">
                  <c:v>84.452188000000007</c:v>
                </c:pt>
                <c:pt idx="1437">
                  <c:v>84.466381999999996</c:v>
                </c:pt>
                <c:pt idx="1438">
                  <c:v>84.498042999999996</c:v>
                </c:pt>
                <c:pt idx="1439">
                  <c:v>84.509338</c:v>
                </c:pt>
                <c:pt idx="1440">
                  <c:v>84.482472000000001</c:v>
                </c:pt>
                <c:pt idx="1441">
                  <c:v>84.442029000000005</c:v>
                </c:pt>
                <c:pt idx="1442">
                  <c:v>84.422577000000004</c:v>
                </c:pt>
                <c:pt idx="1443">
                  <c:v>84.425004000000001</c:v>
                </c:pt>
                <c:pt idx="1444">
                  <c:v>84.423416000000003</c:v>
                </c:pt>
                <c:pt idx="1445">
                  <c:v>84.407123999999996</c:v>
                </c:pt>
                <c:pt idx="1446">
                  <c:v>84.392246</c:v>
                </c:pt>
                <c:pt idx="1447">
                  <c:v>84.393584000000004</c:v>
                </c:pt>
                <c:pt idx="1448">
                  <c:v>84.409170000000003</c:v>
                </c:pt>
                <c:pt idx="1449">
                  <c:v>84.435057</c:v>
                </c:pt>
                <c:pt idx="1450">
                  <c:v>84.470388</c:v>
                </c:pt>
                <c:pt idx="1451">
                  <c:v>84.500314000000003</c:v>
                </c:pt>
                <c:pt idx="1452">
                  <c:v>84.498658000000006</c:v>
                </c:pt>
                <c:pt idx="1453">
                  <c:v>84.460863000000003</c:v>
                </c:pt>
                <c:pt idx="1454">
                  <c:v>84.413708999999997</c:v>
                </c:pt>
                <c:pt idx="1455">
                  <c:v>84.379178999999993</c:v>
                </c:pt>
                <c:pt idx="1456">
                  <c:v>84.350048999999999</c:v>
                </c:pt>
                <c:pt idx="1457">
                  <c:v>84.317482999999996</c:v>
                </c:pt>
                <c:pt idx="1458">
                  <c:v>84.299503000000001</c:v>
                </c:pt>
                <c:pt idx="1459">
                  <c:v>84.316203000000002</c:v>
                </c:pt>
                <c:pt idx="1460">
                  <c:v>84.351534000000001</c:v>
                </c:pt>
                <c:pt idx="1461">
                  <c:v>84.367930999999999</c:v>
                </c:pt>
                <c:pt idx="1462">
                  <c:v>84.352344000000002</c:v>
                </c:pt>
                <c:pt idx="1463">
                  <c:v>84.323950999999994</c:v>
                </c:pt>
                <c:pt idx="1464">
                  <c:v>84.302848999999995</c:v>
                </c:pt>
                <c:pt idx="1465">
                  <c:v>84.296195999999995</c:v>
                </c:pt>
                <c:pt idx="1466">
                  <c:v>84.312245000000004</c:v>
                </c:pt>
                <c:pt idx="1467">
                  <c:v>84.361275000000006</c:v>
                </c:pt>
                <c:pt idx="1468">
                  <c:v>84.435986999999997</c:v>
                </c:pt>
                <c:pt idx="1469">
                  <c:v>84.506889999999999</c:v>
                </c:pt>
                <c:pt idx="1470">
                  <c:v>84.540344000000005</c:v>
                </c:pt>
                <c:pt idx="1471">
                  <c:v>84.512429999999995</c:v>
                </c:pt>
                <c:pt idx="1472">
                  <c:v>84.415021999999993</c:v>
                </c:pt>
                <c:pt idx="1473">
                  <c:v>84.268929999999997</c:v>
                </c:pt>
                <c:pt idx="1474">
                  <c:v>84.127178999999998</c:v>
                </c:pt>
                <c:pt idx="1475">
                  <c:v>84.042136999999997</c:v>
                </c:pt>
                <c:pt idx="1476">
                  <c:v>84.023910999999998</c:v>
                </c:pt>
                <c:pt idx="1477">
                  <c:v>84.043656999999996</c:v>
                </c:pt>
                <c:pt idx="1478">
                  <c:v>84.073109000000002</c:v>
                </c:pt>
                <c:pt idx="1479">
                  <c:v>84.102024999999998</c:v>
                </c:pt>
                <c:pt idx="1480">
                  <c:v>84.123608000000004</c:v>
                </c:pt>
                <c:pt idx="1481">
                  <c:v>84.131989000000004</c:v>
                </c:pt>
                <c:pt idx="1482">
                  <c:v>84.139058000000006</c:v>
                </c:pt>
                <c:pt idx="1483">
                  <c:v>84.169656000000003</c:v>
                </c:pt>
                <c:pt idx="1484">
                  <c:v>84.230700999999996</c:v>
                </c:pt>
                <c:pt idx="1485">
                  <c:v>84.299726000000007</c:v>
                </c:pt>
                <c:pt idx="1486">
                  <c:v>84.345191999999997</c:v>
                </c:pt>
                <c:pt idx="1487">
                  <c:v>84.343486999999996</c:v>
                </c:pt>
                <c:pt idx="1488">
                  <c:v>84.285659999999993</c:v>
                </c:pt>
                <c:pt idx="1489">
                  <c:v>84.196422999999996</c:v>
                </c:pt>
                <c:pt idx="1490">
                  <c:v>84.140508999999994</c:v>
                </c:pt>
                <c:pt idx="1491">
                  <c:v>84.168346</c:v>
                </c:pt>
                <c:pt idx="1492">
                  <c:v>84.244915000000006</c:v>
                </c:pt>
                <c:pt idx="1493">
                  <c:v>84.272053</c:v>
                </c:pt>
                <c:pt idx="1494">
                  <c:v>84.203726000000003</c:v>
                </c:pt>
                <c:pt idx="1495">
                  <c:v>84.106037000000001</c:v>
                </c:pt>
                <c:pt idx="1496">
                  <c:v>84.076291999999995</c:v>
                </c:pt>
                <c:pt idx="1497">
                  <c:v>84.132450000000006</c:v>
                </c:pt>
                <c:pt idx="1498">
                  <c:v>84.213244000000003</c:v>
                </c:pt>
                <c:pt idx="1499">
                  <c:v>84.262786000000006</c:v>
                </c:pt>
                <c:pt idx="1500">
                  <c:v>84.276933</c:v>
                </c:pt>
                <c:pt idx="1501">
                  <c:v>84.276532000000003</c:v>
                </c:pt>
                <c:pt idx="1502">
                  <c:v>84.274473999999998</c:v>
                </c:pt>
                <c:pt idx="1503">
                  <c:v>84.274214000000001</c:v>
                </c:pt>
                <c:pt idx="1504">
                  <c:v>84.274513999999996</c:v>
                </c:pt>
                <c:pt idx="1505">
                  <c:v>84.269169000000005</c:v>
                </c:pt>
                <c:pt idx="1506">
                  <c:v>84.257384999999999</c:v>
                </c:pt>
                <c:pt idx="1507">
                  <c:v>84.252891000000005</c:v>
                </c:pt>
                <c:pt idx="1508">
                  <c:v>84.266113000000004</c:v>
                </c:pt>
                <c:pt idx="1509">
                  <c:v>84.281478000000007</c:v>
                </c:pt>
                <c:pt idx="1510">
                  <c:v>84.272377000000006</c:v>
                </c:pt>
                <c:pt idx="1511">
                  <c:v>84.234994999999998</c:v>
                </c:pt>
                <c:pt idx="1512">
                  <c:v>84.184582000000006</c:v>
                </c:pt>
                <c:pt idx="1513">
                  <c:v>84.119907999999995</c:v>
                </c:pt>
                <c:pt idx="1514">
                  <c:v>84.020696999999998</c:v>
                </c:pt>
                <c:pt idx="1515">
                  <c:v>83.891833000000005</c:v>
                </c:pt>
                <c:pt idx="1516">
                  <c:v>83.785472999999996</c:v>
                </c:pt>
                <c:pt idx="1517">
                  <c:v>83.755651</c:v>
                </c:pt>
                <c:pt idx="1518">
                  <c:v>83.796903999999998</c:v>
                </c:pt>
                <c:pt idx="1519">
                  <c:v>83.846597000000003</c:v>
                </c:pt>
                <c:pt idx="1520">
                  <c:v>83.853465</c:v>
                </c:pt>
                <c:pt idx="1521">
                  <c:v>83.833281999999997</c:v>
                </c:pt>
                <c:pt idx="1522">
                  <c:v>83.845864000000006</c:v>
                </c:pt>
                <c:pt idx="1523">
                  <c:v>83.91995</c:v>
                </c:pt>
                <c:pt idx="1524">
                  <c:v>84.015870000000007</c:v>
                </c:pt>
                <c:pt idx="1525">
                  <c:v>84.070261000000002</c:v>
                </c:pt>
                <c:pt idx="1526">
                  <c:v>84.063703000000004</c:v>
                </c:pt>
                <c:pt idx="1527">
                  <c:v>84.025593000000001</c:v>
                </c:pt>
                <c:pt idx="1528">
                  <c:v>83.981925000000004</c:v>
                </c:pt>
                <c:pt idx="1529">
                  <c:v>83.929765000000003</c:v>
                </c:pt>
                <c:pt idx="1530">
                  <c:v>83.868615000000005</c:v>
                </c:pt>
                <c:pt idx="1531">
                  <c:v>83.823171000000002</c:v>
                </c:pt>
                <c:pt idx="1532">
                  <c:v>83.812657000000002</c:v>
                </c:pt>
                <c:pt idx="1533">
                  <c:v>83.819796999999994</c:v>
                </c:pt>
                <c:pt idx="1534">
                  <c:v>83.815196999999998</c:v>
                </c:pt>
                <c:pt idx="1535">
                  <c:v>83.798098999999993</c:v>
                </c:pt>
                <c:pt idx="1536">
                  <c:v>83.789253000000002</c:v>
                </c:pt>
                <c:pt idx="1537">
                  <c:v>83.795597000000001</c:v>
                </c:pt>
                <c:pt idx="1538">
                  <c:v>83.806144000000003</c:v>
                </c:pt>
                <c:pt idx="1539">
                  <c:v>83.813022000000004</c:v>
                </c:pt>
                <c:pt idx="1540">
                  <c:v>83.811877999999993</c:v>
                </c:pt>
                <c:pt idx="1541">
                  <c:v>83.790546000000006</c:v>
                </c:pt>
                <c:pt idx="1542">
                  <c:v>83.744990000000001</c:v>
                </c:pt>
                <c:pt idx="1543">
                  <c:v>83.700450000000004</c:v>
                </c:pt>
                <c:pt idx="1544">
                  <c:v>83.686750000000004</c:v>
                </c:pt>
                <c:pt idx="1545">
                  <c:v>83.694263000000007</c:v>
                </c:pt>
                <c:pt idx="1546">
                  <c:v>83.685750999999996</c:v>
                </c:pt>
                <c:pt idx="1547">
                  <c:v>83.653910999999994</c:v>
                </c:pt>
                <c:pt idx="1548">
                  <c:v>83.634501</c:v>
                </c:pt>
                <c:pt idx="1549">
                  <c:v>83.652671999999995</c:v>
                </c:pt>
                <c:pt idx="1550">
                  <c:v>83.687644000000006</c:v>
                </c:pt>
                <c:pt idx="1551">
                  <c:v>83.705139000000003</c:v>
                </c:pt>
                <c:pt idx="1552">
                  <c:v>83.697215</c:v>
                </c:pt>
                <c:pt idx="1553">
                  <c:v>83.671964000000003</c:v>
                </c:pt>
                <c:pt idx="1554">
                  <c:v>83.630022999999994</c:v>
                </c:pt>
                <c:pt idx="1555">
                  <c:v>83.576233000000002</c:v>
                </c:pt>
                <c:pt idx="1556">
                  <c:v>83.536634000000006</c:v>
                </c:pt>
                <c:pt idx="1557">
                  <c:v>83.536844000000002</c:v>
                </c:pt>
                <c:pt idx="1558">
                  <c:v>83.570599000000001</c:v>
                </c:pt>
                <c:pt idx="1559">
                  <c:v>83.608810000000005</c:v>
                </c:pt>
                <c:pt idx="1560">
                  <c:v>83.632262999999995</c:v>
                </c:pt>
                <c:pt idx="1561">
                  <c:v>83.638833000000005</c:v>
                </c:pt>
                <c:pt idx="1562">
                  <c:v>83.627382999999995</c:v>
                </c:pt>
                <c:pt idx="1563">
                  <c:v>83.595996999999997</c:v>
                </c:pt>
                <c:pt idx="1564">
                  <c:v>83.553638000000007</c:v>
                </c:pt>
                <c:pt idx="1565">
                  <c:v>83.515844000000001</c:v>
                </c:pt>
                <c:pt idx="1566">
                  <c:v>83.489295999999996</c:v>
                </c:pt>
                <c:pt idx="1567">
                  <c:v>83.473956000000001</c:v>
                </c:pt>
                <c:pt idx="1568">
                  <c:v>83.477478000000005</c:v>
                </c:pt>
                <c:pt idx="1569">
                  <c:v>83.511092000000005</c:v>
                </c:pt>
                <c:pt idx="1570">
                  <c:v>83.568725000000001</c:v>
                </c:pt>
                <c:pt idx="1571">
                  <c:v>83.622753000000003</c:v>
                </c:pt>
                <c:pt idx="1572">
                  <c:v>83.645111</c:v>
                </c:pt>
                <c:pt idx="1573">
                  <c:v>83.627376999999996</c:v>
                </c:pt>
                <c:pt idx="1574">
                  <c:v>83.582082</c:v>
                </c:pt>
                <c:pt idx="1575">
                  <c:v>83.533663000000004</c:v>
                </c:pt>
                <c:pt idx="1576">
                  <c:v>83.505657999999997</c:v>
                </c:pt>
                <c:pt idx="1577">
                  <c:v>83.504375999999993</c:v>
                </c:pt>
                <c:pt idx="1578">
                  <c:v>83.512454000000005</c:v>
                </c:pt>
                <c:pt idx="1579">
                  <c:v>83.506715</c:v>
                </c:pt>
                <c:pt idx="1580">
                  <c:v>83.483480999999998</c:v>
                </c:pt>
                <c:pt idx="1581">
                  <c:v>83.458523</c:v>
                </c:pt>
                <c:pt idx="1582">
                  <c:v>83.442567999999994</c:v>
                </c:pt>
                <c:pt idx="1583">
                  <c:v>83.428791000000004</c:v>
                </c:pt>
                <c:pt idx="1584">
                  <c:v>83.408734999999993</c:v>
                </c:pt>
                <c:pt idx="1585">
                  <c:v>83.390023999999997</c:v>
                </c:pt>
                <c:pt idx="1586">
                  <c:v>83.389055999999997</c:v>
                </c:pt>
                <c:pt idx="1587">
                  <c:v>83.410008000000005</c:v>
                </c:pt>
                <c:pt idx="1588">
                  <c:v>83.438523000000004</c:v>
                </c:pt>
                <c:pt idx="1589">
                  <c:v>83.455962</c:v>
                </c:pt>
                <c:pt idx="1590">
                  <c:v>83.455956</c:v>
                </c:pt>
                <c:pt idx="1591">
                  <c:v>83.447149999999993</c:v>
                </c:pt>
                <c:pt idx="1592">
                  <c:v>83.442732000000007</c:v>
                </c:pt>
                <c:pt idx="1593">
                  <c:v>83.447989000000007</c:v>
                </c:pt>
                <c:pt idx="1594">
                  <c:v>83.457162999999994</c:v>
                </c:pt>
                <c:pt idx="1595">
                  <c:v>83.462012999999999</c:v>
                </c:pt>
                <c:pt idx="1596">
                  <c:v>83.462120999999996</c:v>
                </c:pt>
                <c:pt idx="1597">
                  <c:v>83.464948000000007</c:v>
                </c:pt>
                <c:pt idx="1598">
                  <c:v>83.476455999999999</c:v>
                </c:pt>
                <c:pt idx="1599">
                  <c:v>83.494512</c:v>
                </c:pt>
                <c:pt idx="1600">
                  <c:v>83.512236999999999</c:v>
                </c:pt>
                <c:pt idx="1601">
                  <c:v>83.525308999999993</c:v>
                </c:pt>
                <c:pt idx="1602">
                  <c:v>83.534042999999997</c:v>
                </c:pt>
                <c:pt idx="1603">
                  <c:v>83.539586</c:v>
                </c:pt>
                <c:pt idx="1604">
                  <c:v>83.540763999999996</c:v>
                </c:pt>
                <c:pt idx="1605">
                  <c:v>83.535954000000004</c:v>
                </c:pt>
                <c:pt idx="1606">
                  <c:v>83.527064999999993</c:v>
                </c:pt>
                <c:pt idx="1607">
                  <c:v>83.519368999999998</c:v>
                </c:pt>
                <c:pt idx="1608">
                  <c:v>83.515991</c:v>
                </c:pt>
                <c:pt idx="1609">
                  <c:v>83.514579999999995</c:v>
                </c:pt>
                <c:pt idx="1610">
                  <c:v>83.512977000000006</c:v>
                </c:pt>
                <c:pt idx="1611">
                  <c:v>83.517169999999993</c:v>
                </c:pt>
                <c:pt idx="1612">
                  <c:v>83.537942000000001</c:v>
                </c:pt>
                <c:pt idx="1613">
                  <c:v>83.577023999999994</c:v>
                </c:pt>
                <c:pt idx="1614">
                  <c:v>83.620935000000003</c:v>
                </c:pt>
                <c:pt idx="1615">
                  <c:v>83.652467000000001</c:v>
                </c:pt>
                <c:pt idx="1616">
                  <c:v>83.665650999999997</c:v>
                </c:pt>
                <c:pt idx="1617">
                  <c:v>83.665137999999999</c:v>
                </c:pt>
                <c:pt idx="1618">
                  <c:v>83.653895000000006</c:v>
                </c:pt>
                <c:pt idx="1619">
                  <c:v>83.629195999999993</c:v>
                </c:pt>
                <c:pt idx="1620">
                  <c:v>83.591504</c:v>
                </c:pt>
                <c:pt idx="1621">
                  <c:v>83.549587000000002</c:v>
                </c:pt>
                <c:pt idx="1622">
                  <c:v>83.512662000000006</c:v>
                </c:pt>
                <c:pt idx="1623">
                  <c:v>83.484791000000001</c:v>
                </c:pt>
                <c:pt idx="1624">
                  <c:v>83.475437999999997</c:v>
                </c:pt>
                <c:pt idx="1625">
                  <c:v>83.503299999999996</c:v>
                </c:pt>
                <c:pt idx="1626">
                  <c:v>83.572142999999997</c:v>
                </c:pt>
                <c:pt idx="1627">
                  <c:v>83.645936000000006</c:v>
                </c:pt>
                <c:pt idx="1628">
                  <c:v>83.673803000000007</c:v>
                </c:pt>
                <c:pt idx="1629">
                  <c:v>83.652698000000001</c:v>
                </c:pt>
                <c:pt idx="1630">
                  <c:v>83.642010999999997</c:v>
                </c:pt>
                <c:pt idx="1631">
                  <c:v>83.693081000000006</c:v>
                </c:pt>
                <c:pt idx="1632">
                  <c:v>83.777275000000003</c:v>
                </c:pt>
                <c:pt idx="1633">
                  <c:v>83.809135999999995</c:v>
                </c:pt>
                <c:pt idx="1634">
                  <c:v>83.736414999999994</c:v>
                </c:pt>
                <c:pt idx="1635">
                  <c:v>83.588803999999996</c:v>
                </c:pt>
                <c:pt idx="1636">
                  <c:v>83.459277999999998</c:v>
                </c:pt>
                <c:pt idx="1637">
                  <c:v>83.452826000000002</c:v>
                </c:pt>
                <c:pt idx="1638">
                  <c:v>83.608967000000007</c:v>
                </c:pt>
                <c:pt idx="1639">
                  <c:v>83.857000999999997</c:v>
                </c:pt>
                <c:pt idx="1640">
                  <c:v>84.050000999999995</c:v>
                </c:pt>
                <c:pt idx="1641">
                  <c:v>84.069151000000005</c:v>
                </c:pt>
                <c:pt idx="1642">
                  <c:v>83.927064999999999</c:v>
                </c:pt>
                <c:pt idx="1643">
                  <c:v>83.731102000000007</c:v>
                </c:pt>
                <c:pt idx="1644">
                  <c:v>83.589639000000005</c:v>
                </c:pt>
                <c:pt idx="1645">
                  <c:v>83.550562999999997</c:v>
                </c:pt>
                <c:pt idx="1646">
                  <c:v>83.592770000000002</c:v>
                </c:pt>
                <c:pt idx="1647">
                  <c:v>83.663236999999995</c:v>
                </c:pt>
                <c:pt idx="1648">
                  <c:v>83.703304000000003</c:v>
                </c:pt>
                <c:pt idx="1649">
                  <c:v>83.705524999999994</c:v>
                </c:pt>
                <c:pt idx="1650">
                  <c:v>83.703433000000004</c:v>
                </c:pt>
                <c:pt idx="1651">
                  <c:v>83.719633000000002</c:v>
                </c:pt>
                <c:pt idx="1652">
                  <c:v>83.752538999999999</c:v>
                </c:pt>
                <c:pt idx="1653">
                  <c:v>83.766571999999996</c:v>
                </c:pt>
                <c:pt idx="1654">
                  <c:v>83.740745000000004</c:v>
                </c:pt>
                <c:pt idx="1655">
                  <c:v>83.685528000000005</c:v>
                </c:pt>
                <c:pt idx="1656">
                  <c:v>83.652133000000006</c:v>
                </c:pt>
                <c:pt idx="1657">
                  <c:v>83.680830999999998</c:v>
                </c:pt>
                <c:pt idx="1658">
                  <c:v>83.737387999999996</c:v>
                </c:pt>
                <c:pt idx="1659">
                  <c:v>83.776848000000001</c:v>
                </c:pt>
                <c:pt idx="1660">
                  <c:v>83.777856999999997</c:v>
                </c:pt>
                <c:pt idx="1661">
                  <c:v>83.755127999999999</c:v>
                </c:pt>
                <c:pt idx="1662">
                  <c:v>83.727425999999994</c:v>
                </c:pt>
                <c:pt idx="1663">
                  <c:v>83.71311</c:v>
                </c:pt>
                <c:pt idx="1664">
                  <c:v>83.715933000000007</c:v>
                </c:pt>
                <c:pt idx="1665">
                  <c:v>83.722077999999996</c:v>
                </c:pt>
                <c:pt idx="1666">
                  <c:v>83.708811999999995</c:v>
                </c:pt>
                <c:pt idx="1667">
                  <c:v>83.682506000000004</c:v>
                </c:pt>
                <c:pt idx="1668">
                  <c:v>83.665136000000004</c:v>
                </c:pt>
                <c:pt idx="1669">
                  <c:v>83.671878000000007</c:v>
                </c:pt>
                <c:pt idx="1670">
                  <c:v>83.691505000000006</c:v>
                </c:pt>
                <c:pt idx="1671">
                  <c:v>83.700622999999993</c:v>
                </c:pt>
                <c:pt idx="1672">
                  <c:v>83.706855000000004</c:v>
                </c:pt>
                <c:pt idx="1673">
                  <c:v>83.710192000000006</c:v>
                </c:pt>
                <c:pt idx="1674">
                  <c:v>83.717229000000003</c:v>
                </c:pt>
                <c:pt idx="1675">
                  <c:v>83.726264</c:v>
                </c:pt>
                <c:pt idx="1676">
                  <c:v>83.748855000000006</c:v>
                </c:pt>
                <c:pt idx="1677">
                  <c:v>83.790533999999994</c:v>
                </c:pt>
                <c:pt idx="1678">
                  <c:v>83.828981999999996</c:v>
                </c:pt>
                <c:pt idx="1679">
                  <c:v>83.844102000000007</c:v>
                </c:pt>
                <c:pt idx="1680">
                  <c:v>83.829069000000004</c:v>
                </c:pt>
                <c:pt idx="1681">
                  <c:v>83.800708999999998</c:v>
                </c:pt>
                <c:pt idx="1682">
                  <c:v>83.766889000000006</c:v>
                </c:pt>
                <c:pt idx="1683">
                  <c:v>83.735557999999997</c:v>
                </c:pt>
                <c:pt idx="1684">
                  <c:v>83.718395000000001</c:v>
                </c:pt>
                <c:pt idx="1685">
                  <c:v>83.727722</c:v>
                </c:pt>
                <c:pt idx="1686">
                  <c:v>83.761870000000002</c:v>
                </c:pt>
                <c:pt idx="1687">
                  <c:v>83.803531000000007</c:v>
                </c:pt>
                <c:pt idx="1688">
                  <c:v>83.842068999999995</c:v>
                </c:pt>
                <c:pt idx="1689">
                  <c:v>83.873875999999996</c:v>
                </c:pt>
                <c:pt idx="1690">
                  <c:v>83.896400999999997</c:v>
                </c:pt>
                <c:pt idx="1691">
                  <c:v>83.892568999999995</c:v>
                </c:pt>
                <c:pt idx="1692">
                  <c:v>83.852552000000003</c:v>
                </c:pt>
                <c:pt idx="1693">
                  <c:v>83.786057</c:v>
                </c:pt>
                <c:pt idx="1694">
                  <c:v>83.726759999999999</c:v>
                </c:pt>
                <c:pt idx="1695">
                  <c:v>83.704481000000001</c:v>
                </c:pt>
                <c:pt idx="1696">
                  <c:v>83.723498000000006</c:v>
                </c:pt>
                <c:pt idx="1697">
                  <c:v>83.755334000000005</c:v>
                </c:pt>
                <c:pt idx="1698">
                  <c:v>83.761003000000002</c:v>
                </c:pt>
                <c:pt idx="1699">
                  <c:v>83.722284000000002</c:v>
                </c:pt>
                <c:pt idx="1700">
                  <c:v>83.662132999999997</c:v>
                </c:pt>
                <c:pt idx="1701">
                  <c:v>83.625343000000001</c:v>
                </c:pt>
                <c:pt idx="1702">
                  <c:v>83.642291</c:v>
                </c:pt>
                <c:pt idx="1703">
                  <c:v>83.698746999999997</c:v>
                </c:pt>
                <c:pt idx="1704">
                  <c:v>83.750701000000007</c:v>
                </c:pt>
                <c:pt idx="1705">
                  <c:v>83.757093999999995</c:v>
                </c:pt>
                <c:pt idx="1706">
                  <c:v>83.715219000000005</c:v>
                </c:pt>
                <c:pt idx="1707">
                  <c:v>83.653893999999994</c:v>
                </c:pt>
                <c:pt idx="1708">
                  <c:v>83.604866999999999</c:v>
                </c:pt>
                <c:pt idx="1709">
                  <c:v>83.570335</c:v>
                </c:pt>
                <c:pt idx="1710">
                  <c:v>83.530901</c:v>
                </c:pt>
                <c:pt idx="1711">
                  <c:v>83.478697999999994</c:v>
                </c:pt>
                <c:pt idx="1712">
                  <c:v>83.439456000000007</c:v>
                </c:pt>
                <c:pt idx="1713">
                  <c:v>83.448239000000001</c:v>
                </c:pt>
                <c:pt idx="1714">
                  <c:v>83.506107</c:v>
                </c:pt>
                <c:pt idx="1715">
                  <c:v>83.569950000000006</c:v>
                </c:pt>
                <c:pt idx="1716">
                  <c:v>83.590602000000004</c:v>
                </c:pt>
                <c:pt idx="1717">
                  <c:v>83.557018999999997</c:v>
                </c:pt>
                <c:pt idx="1718">
                  <c:v>83.498334999999997</c:v>
                </c:pt>
                <c:pt idx="1719">
                  <c:v>83.451661000000001</c:v>
                </c:pt>
                <c:pt idx="1720">
                  <c:v>83.431759999999997</c:v>
                </c:pt>
                <c:pt idx="1721">
                  <c:v>83.428140999999997</c:v>
                </c:pt>
                <c:pt idx="1722">
                  <c:v>83.419434999999993</c:v>
                </c:pt>
                <c:pt idx="1723">
                  <c:v>83.393265</c:v>
                </c:pt>
                <c:pt idx="1724">
                  <c:v>83.358705</c:v>
                </c:pt>
                <c:pt idx="1725">
                  <c:v>83.342252999999999</c:v>
                </c:pt>
                <c:pt idx="1726">
                  <c:v>83.364382000000006</c:v>
                </c:pt>
                <c:pt idx="1727">
                  <c:v>83.416331999999997</c:v>
                </c:pt>
                <c:pt idx="1728">
                  <c:v>83.462969000000001</c:v>
                </c:pt>
                <c:pt idx="1729">
                  <c:v>83.468356</c:v>
                </c:pt>
                <c:pt idx="1730">
                  <c:v>83.419077000000001</c:v>
                </c:pt>
                <c:pt idx="1731">
                  <c:v>83.330274000000003</c:v>
                </c:pt>
                <c:pt idx="1732">
                  <c:v>83.239559</c:v>
                </c:pt>
                <c:pt idx="1733">
                  <c:v>83.189774999999997</c:v>
                </c:pt>
                <c:pt idx="1734">
                  <c:v>83.201559000000003</c:v>
                </c:pt>
                <c:pt idx="1735">
                  <c:v>83.253973999999999</c:v>
                </c:pt>
                <c:pt idx="1736">
                  <c:v>83.299931000000001</c:v>
                </c:pt>
                <c:pt idx="1737">
                  <c:v>83.305604000000002</c:v>
                </c:pt>
                <c:pt idx="1738">
                  <c:v>83.272113000000004</c:v>
                </c:pt>
                <c:pt idx="1739">
                  <c:v>83.221367000000001</c:v>
                </c:pt>
                <c:pt idx="1740">
                  <c:v>83.175538000000003</c:v>
                </c:pt>
                <c:pt idx="1741">
                  <c:v>83.152154999999993</c:v>
                </c:pt>
                <c:pt idx="1742">
                  <c:v>83.160191999999995</c:v>
                </c:pt>
                <c:pt idx="1743">
                  <c:v>83.188513999999998</c:v>
                </c:pt>
                <c:pt idx="1744">
                  <c:v>83.207035000000005</c:v>
                </c:pt>
                <c:pt idx="1745">
                  <c:v>83.196472</c:v>
                </c:pt>
                <c:pt idx="1746">
                  <c:v>83.170883000000003</c:v>
                </c:pt>
                <c:pt idx="1747">
                  <c:v>83.160908000000006</c:v>
                </c:pt>
                <c:pt idx="1748">
                  <c:v>83.179851999999997</c:v>
                </c:pt>
                <c:pt idx="1749">
                  <c:v>83.217040999999995</c:v>
                </c:pt>
                <c:pt idx="1750">
                  <c:v>83.256095000000002</c:v>
                </c:pt>
                <c:pt idx="1751">
                  <c:v>83.282604000000006</c:v>
                </c:pt>
                <c:pt idx="1752">
                  <c:v>83.279640000000001</c:v>
                </c:pt>
                <c:pt idx="1753">
                  <c:v>83.235082000000006</c:v>
                </c:pt>
                <c:pt idx="1754">
                  <c:v>83.158140000000003</c:v>
                </c:pt>
                <c:pt idx="1755">
                  <c:v>83.077444999999997</c:v>
                </c:pt>
                <c:pt idx="1756">
                  <c:v>83.019347999999994</c:v>
                </c:pt>
                <c:pt idx="1757">
                  <c:v>82.993326999999994</c:v>
                </c:pt>
                <c:pt idx="1758">
                  <c:v>82.994258000000002</c:v>
                </c:pt>
                <c:pt idx="1759">
                  <c:v>83.004168000000007</c:v>
                </c:pt>
                <c:pt idx="1760">
                  <c:v>82.994816</c:v>
                </c:pt>
                <c:pt idx="1761">
                  <c:v>82.949539000000001</c:v>
                </c:pt>
                <c:pt idx="1762">
                  <c:v>82.888923000000005</c:v>
                </c:pt>
                <c:pt idx="1763">
                  <c:v>82.858739999999997</c:v>
                </c:pt>
                <c:pt idx="1764">
                  <c:v>82.881826000000004</c:v>
                </c:pt>
                <c:pt idx="1765">
                  <c:v>82.932514999999995</c:v>
                </c:pt>
                <c:pt idx="1766">
                  <c:v>82.966994999999997</c:v>
                </c:pt>
                <c:pt idx="1767">
                  <c:v>82.969065000000001</c:v>
                </c:pt>
                <c:pt idx="1768">
                  <c:v>82.956844000000004</c:v>
                </c:pt>
                <c:pt idx="1769">
                  <c:v>82.951800000000006</c:v>
                </c:pt>
                <c:pt idx="1770">
                  <c:v>82.952619999999996</c:v>
                </c:pt>
                <c:pt idx="1771">
                  <c:v>82.939995999999994</c:v>
                </c:pt>
                <c:pt idx="1772">
                  <c:v>82.903675000000007</c:v>
                </c:pt>
                <c:pt idx="1773">
                  <c:v>82.863433000000001</c:v>
                </c:pt>
                <c:pt idx="1774">
                  <c:v>82.856926999999999</c:v>
                </c:pt>
                <c:pt idx="1775">
                  <c:v>82.898818000000006</c:v>
                </c:pt>
                <c:pt idx="1776">
                  <c:v>82.957440000000005</c:v>
                </c:pt>
                <c:pt idx="1777">
                  <c:v>82.988038000000003</c:v>
                </c:pt>
                <c:pt idx="1778">
                  <c:v>82.987397000000001</c:v>
                </c:pt>
                <c:pt idx="1779">
                  <c:v>82.995305999999999</c:v>
                </c:pt>
                <c:pt idx="1780">
                  <c:v>83.036745999999994</c:v>
                </c:pt>
                <c:pt idx="1781">
                  <c:v>83.083845999999994</c:v>
                </c:pt>
                <c:pt idx="1782">
                  <c:v>83.088435000000004</c:v>
                </c:pt>
                <c:pt idx="1783">
                  <c:v>83.035960000000003</c:v>
                </c:pt>
                <c:pt idx="1784">
                  <c:v>82.952504000000005</c:v>
                </c:pt>
                <c:pt idx="1785">
                  <c:v>82.872016000000002</c:v>
                </c:pt>
                <c:pt idx="1786">
                  <c:v>82.816564</c:v>
                </c:pt>
                <c:pt idx="1787">
                  <c:v>82.798800999999997</c:v>
                </c:pt>
                <c:pt idx="1788">
                  <c:v>82.818804</c:v>
                </c:pt>
                <c:pt idx="1789">
                  <c:v>82.856898000000001</c:v>
                </c:pt>
                <c:pt idx="1790">
                  <c:v>82.886632000000006</c:v>
                </c:pt>
                <c:pt idx="1791">
                  <c:v>82.900231000000005</c:v>
                </c:pt>
                <c:pt idx="1792">
                  <c:v>82.912254000000004</c:v>
                </c:pt>
                <c:pt idx="1793">
                  <c:v>82.934546999999995</c:v>
                </c:pt>
                <c:pt idx="1794">
                  <c:v>82.956243999999998</c:v>
                </c:pt>
                <c:pt idx="1795">
                  <c:v>82.954992000000004</c:v>
                </c:pt>
                <c:pt idx="1796">
                  <c:v>82.925268000000003</c:v>
                </c:pt>
                <c:pt idx="1797">
                  <c:v>82.890012999999996</c:v>
                </c:pt>
                <c:pt idx="1798">
                  <c:v>82.882238999999998</c:v>
                </c:pt>
                <c:pt idx="1799">
                  <c:v>82.916137000000006</c:v>
                </c:pt>
                <c:pt idx="1800">
                  <c:v>82.977534000000006</c:v>
                </c:pt>
                <c:pt idx="1801">
                  <c:v>83.041567999999998</c:v>
                </c:pt>
                <c:pt idx="1802">
                  <c:v>83.091487000000001</c:v>
                </c:pt>
                <c:pt idx="1803">
                  <c:v>83.116220999999996</c:v>
                </c:pt>
                <c:pt idx="1804">
                  <c:v>83.104366999999996</c:v>
                </c:pt>
                <c:pt idx="1805">
                  <c:v>83.058238000000003</c:v>
                </c:pt>
                <c:pt idx="1806">
                  <c:v>83.007362999999998</c:v>
                </c:pt>
                <c:pt idx="1807">
                  <c:v>82.984099000000001</c:v>
                </c:pt>
                <c:pt idx="1808">
                  <c:v>82.981160000000003</c:v>
                </c:pt>
                <c:pt idx="1809">
                  <c:v>82.957241999999994</c:v>
                </c:pt>
                <c:pt idx="1810">
                  <c:v>82.896361999999996</c:v>
                </c:pt>
                <c:pt idx="1811">
                  <c:v>82.840209999999999</c:v>
                </c:pt>
                <c:pt idx="1812">
                  <c:v>82.841301000000001</c:v>
                </c:pt>
                <c:pt idx="1813">
                  <c:v>82.893960000000007</c:v>
                </c:pt>
                <c:pt idx="1814">
                  <c:v>82.931372999999994</c:v>
                </c:pt>
                <c:pt idx="1815">
                  <c:v>82.888593999999998</c:v>
                </c:pt>
                <c:pt idx="1816">
                  <c:v>82.760743000000005</c:v>
                </c:pt>
                <c:pt idx="1817">
                  <c:v>82.606470999999999</c:v>
                </c:pt>
                <c:pt idx="1818">
                  <c:v>82.504091000000003</c:v>
                </c:pt>
                <c:pt idx="1819">
                  <c:v>82.493598000000006</c:v>
                </c:pt>
                <c:pt idx="1820">
                  <c:v>82.545299999999997</c:v>
                </c:pt>
                <c:pt idx="1821">
                  <c:v>82.590511000000006</c:v>
                </c:pt>
                <c:pt idx="1822">
                  <c:v>82.588060999999996</c:v>
                </c:pt>
                <c:pt idx="1823">
                  <c:v>82.555638000000002</c:v>
                </c:pt>
                <c:pt idx="1824">
                  <c:v>82.541931000000005</c:v>
                </c:pt>
                <c:pt idx="1825">
                  <c:v>82.582991000000007</c:v>
                </c:pt>
                <c:pt idx="1826">
                  <c:v>82.683274999999995</c:v>
                </c:pt>
                <c:pt idx="1827">
                  <c:v>82.811345000000003</c:v>
                </c:pt>
                <c:pt idx="1828">
                  <c:v>82.904031000000003</c:v>
                </c:pt>
                <c:pt idx="1829">
                  <c:v>82.904617000000002</c:v>
                </c:pt>
                <c:pt idx="1830">
                  <c:v>82.819479000000001</c:v>
                </c:pt>
                <c:pt idx="1831">
                  <c:v>82.721159</c:v>
                </c:pt>
                <c:pt idx="1832">
                  <c:v>82.674226000000004</c:v>
                </c:pt>
                <c:pt idx="1833">
                  <c:v>82.672793999999996</c:v>
                </c:pt>
                <c:pt idx="1834">
                  <c:v>82.675343999999996</c:v>
                </c:pt>
                <c:pt idx="1835">
                  <c:v>82.681217000000004</c:v>
                </c:pt>
                <c:pt idx="1836">
                  <c:v>82.732372999999995</c:v>
                </c:pt>
                <c:pt idx="1837">
                  <c:v>82.842634000000004</c:v>
                </c:pt>
                <c:pt idx="1838">
                  <c:v>82.964682999999994</c:v>
                </c:pt>
                <c:pt idx="1839">
                  <c:v>83.03501</c:v>
                </c:pt>
                <c:pt idx="1840">
                  <c:v>83.027811</c:v>
                </c:pt>
                <c:pt idx="1841">
                  <c:v>82.962427000000005</c:v>
                </c:pt>
                <c:pt idx="1842">
                  <c:v>82.881994000000006</c:v>
                </c:pt>
                <c:pt idx="1843">
                  <c:v>82.828005000000005</c:v>
                </c:pt>
                <c:pt idx="1844">
                  <c:v>82.813157000000004</c:v>
                </c:pt>
                <c:pt idx="1845">
                  <c:v>82.818402000000006</c:v>
                </c:pt>
                <c:pt idx="1846">
                  <c:v>82.827454000000003</c:v>
                </c:pt>
                <c:pt idx="1847">
                  <c:v>82.851450999999997</c:v>
                </c:pt>
                <c:pt idx="1848">
                  <c:v>82.900058999999999</c:v>
                </c:pt>
                <c:pt idx="1849">
                  <c:v>82.940550999999999</c:v>
                </c:pt>
                <c:pt idx="1850">
                  <c:v>82.920430999999994</c:v>
                </c:pt>
                <c:pt idx="1851">
                  <c:v>82.835515000000001</c:v>
                </c:pt>
                <c:pt idx="1852">
                  <c:v>82.745506000000006</c:v>
                </c:pt>
                <c:pt idx="1853">
                  <c:v>82.708792000000003</c:v>
                </c:pt>
                <c:pt idx="1854">
                  <c:v>82.726830000000007</c:v>
                </c:pt>
                <c:pt idx="1855">
                  <c:v>82.764245000000003</c:v>
                </c:pt>
                <c:pt idx="1856">
                  <c:v>82.799398999999994</c:v>
                </c:pt>
                <c:pt idx="1857">
                  <c:v>82.835739000000004</c:v>
                </c:pt>
                <c:pt idx="1858">
                  <c:v>82.877707999999998</c:v>
                </c:pt>
                <c:pt idx="1859">
                  <c:v>82.918356000000003</c:v>
                </c:pt>
                <c:pt idx="1860">
                  <c:v>82.950142</c:v>
                </c:pt>
                <c:pt idx="1861">
                  <c:v>82.975828000000007</c:v>
                </c:pt>
                <c:pt idx="1862">
                  <c:v>83.006488000000004</c:v>
                </c:pt>
                <c:pt idx="1863">
                  <c:v>83.050657999999999</c:v>
                </c:pt>
                <c:pt idx="1864">
                  <c:v>83.100838999999993</c:v>
                </c:pt>
                <c:pt idx="1865">
                  <c:v>83.132023000000004</c:v>
                </c:pt>
                <c:pt idx="1866">
                  <c:v>83.125922000000003</c:v>
                </c:pt>
                <c:pt idx="1867">
                  <c:v>83.098916000000003</c:v>
                </c:pt>
                <c:pt idx="1868">
                  <c:v>83.090449000000007</c:v>
                </c:pt>
                <c:pt idx="1869">
                  <c:v>83.117204000000001</c:v>
                </c:pt>
                <c:pt idx="1870">
                  <c:v>83.154287999999994</c:v>
                </c:pt>
                <c:pt idx="1871">
                  <c:v>83.170849000000004</c:v>
                </c:pt>
                <c:pt idx="1872">
                  <c:v>83.169572000000002</c:v>
                </c:pt>
                <c:pt idx="1873">
                  <c:v>83.173877000000005</c:v>
                </c:pt>
                <c:pt idx="1874">
                  <c:v>83.185748000000004</c:v>
                </c:pt>
                <c:pt idx="1875">
                  <c:v>83.181089999999998</c:v>
                </c:pt>
                <c:pt idx="1876">
                  <c:v>83.149235000000004</c:v>
                </c:pt>
                <c:pt idx="1877">
                  <c:v>83.114363999999995</c:v>
                </c:pt>
                <c:pt idx="1878">
                  <c:v>83.105581000000001</c:v>
                </c:pt>
                <c:pt idx="1879">
                  <c:v>83.120462000000003</c:v>
                </c:pt>
                <c:pt idx="1880">
                  <c:v>83.131917999999999</c:v>
                </c:pt>
                <c:pt idx="1881">
                  <c:v>83.121781999999996</c:v>
                </c:pt>
                <c:pt idx="1882">
                  <c:v>83.092511999999999</c:v>
                </c:pt>
                <c:pt idx="1883">
                  <c:v>83.052138999999997</c:v>
                </c:pt>
                <c:pt idx="1884">
                  <c:v>83.007631000000003</c:v>
                </c:pt>
                <c:pt idx="1885">
                  <c:v>82.976224999999999</c:v>
                </c:pt>
                <c:pt idx="1886">
                  <c:v>82.984684999999999</c:v>
                </c:pt>
                <c:pt idx="1887">
                  <c:v>83.042933000000005</c:v>
                </c:pt>
                <c:pt idx="1888">
                  <c:v>83.125134000000003</c:v>
                </c:pt>
                <c:pt idx="1889">
                  <c:v>83.188906000000003</c:v>
                </c:pt>
                <c:pt idx="1890">
                  <c:v>83.212091999999998</c:v>
                </c:pt>
                <c:pt idx="1891">
                  <c:v>83.205927000000003</c:v>
                </c:pt>
                <c:pt idx="1892">
                  <c:v>83.197652000000005</c:v>
                </c:pt>
                <c:pt idx="1893">
                  <c:v>83.207396000000003</c:v>
                </c:pt>
                <c:pt idx="1894">
                  <c:v>83.235443000000004</c:v>
                </c:pt>
                <c:pt idx="1895">
                  <c:v>83.258420000000001</c:v>
                </c:pt>
                <c:pt idx="1896">
                  <c:v>83.239465999999993</c:v>
                </c:pt>
                <c:pt idx="1897">
                  <c:v>83.158299</c:v>
                </c:pt>
                <c:pt idx="1898">
                  <c:v>83.038549000000003</c:v>
                </c:pt>
                <c:pt idx="1899">
                  <c:v>82.936020999999997</c:v>
                </c:pt>
                <c:pt idx="1900">
                  <c:v>82.891547000000003</c:v>
                </c:pt>
                <c:pt idx="1901">
                  <c:v>82.900751</c:v>
                </c:pt>
                <c:pt idx="1902">
                  <c:v>82.934134</c:v>
                </c:pt>
                <c:pt idx="1903">
                  <c:v>82.975609000000006</c:v>
                </c:pt>
                <c:pt idx="1904">
                  <c:v>83.029510000000002</c:v>
                </c:pt>
                <c:pt idx="1905">
                  <c:v>83.095048000000006</c:v>
                </c:pt>
                <c:pt idx="1906">
                  <c:v>83.149714000000003</c:v>
                </c:pt>
                <c:pt idx="1907">
                  <c:v>83.165131000000002</c:v>
                </c:pt>
                <c:pt idx="1908">
                  <c:v>83.135354000000007</c:v>
                </c:pt>
                <c:pt idx="1909">
                  <c:v>83.086995999999999</c:v>
                </c:pt>
                <c:pt idx="1910">
                  <c:v>83.062659999999994</c:v>
                </c:pt>
                <c:pt idx="1911">
                  <c:v>83.088408000000001</c:v>
                </c:pt>
                <c:pt idx="1912">
                  <c:v>83.149849000000003</c:v>
                </c:pt>
                <c:pt idx="1913">
                  <c:v>83.201431999999997</c:v>
                </c:pt>
                <c:pt idx="1914">
                  <c:v>83.203117000000006</c:v>
                </c:pt>
                <c:pt idx="1915">
                  <c:v>83.153030999999999</c:v>
                </c:pt>
                <c:pt idx="1916">
                  <c:v>83.088041000000004</c:v>
                </c:pt>
                <c:pt idx="1917">
                  <c:v>83.053202999999996</c:v>
                </c:pt>
                <c:pt idx="1918">
                  <c:v>83.070121</c:v>
                </c:pt>
                <c:pt idx="1919">
                  <c:v>83.127758999999998</c:v>
                </c:pt>
                <c:pt idx="1920">
                  <c:v>83.197777000000002</c:v>
                </c:pt>
                <c:pt idx="1921">
                  <c:v>83.259033000000002</c:v>
                </c:pt>
                <c:pt idx="1922">
                  <c:v>83.306787999999997</c:v>
                </c:pt>
                <c:pt idx="1923">
                  <c:v>83.339271999999994</c:v>
                </c:pt>
                <c:pt idx="1924">
                  <c:v>83.343528000000006</c:v>
                </c:pt>
                <c:pt idx="1925">
                  <c:v>83.306186999999994</c:v>
                </c:pt>
                <c:pt idx="1926">
                  <c:v>83.238758000000004</c:v>
                </c:pt>
                <c:pt idx="1927">
                  <c:v>83.178157999999996</c:v>
                </c:pt>
                <c:pt idx="1928">
                  <c:v>83.151784000000006</c:v>
                </c:pt>
                <c:pt idx="1929">
                  <c:v>83.151218</c:v>
                </c:pt>
                <c:pt idx="1930">
                  <c:v>83.150751999999997</c:v>
                </c:pt>
                <c:pt idx="1931">
                  <c:v>83.142328000000006</c:v>
                </c:pt>
                <c:pt idx="1932">
                  <c:v>83.139632000000006</c:v>
                </c:pt>
                <c:pt idx="1933">
                  <c:v>83.154043000000001</c:v>
                </c:pt>
                <c:pt idx="1934">
                  <c:v>83.181185999999997</c:v>
                </c:pt>
                <c:pt idx="1935">
                  <c:v>83.209138999999993</c:v>
                </c:pt>
                <c:pt idx="1936">
                  <c:v>83.226898000000006</c:v>
                </c:pt>
                <c:pt idx="1937">
                  <c:v>83.223012999999995</c:v>
                </c:pt>
                <c:pt idx="1938">
                  <c:v>83.187190999999999</c:v>
                </c:pt>
                <c:pt idx="1939">
                  <c:v>83.118658999999994</c:v>
                </c:pt>
                <c:pt idx="1940">
                  <c:v>83.029437999999999</c:v>
                </c:pt>
                <c:pt idx="1941">
                  <c:v>82.939374999999998</c:v>
                </c:pt>
                <c:pt idx="1942">
                  <c:v>82.872038000000003</c:v>
                </c:pt>
                <c:pt idx="1943">
                  <c:v>82.848110000000005</c:v>
                </c:pt>
                <c:pt idx="1944">
                  <c:v>82.866467999999998</c:v>
                </c:pt>
                <c:pt idx="1945">
                  <c:v>82.89246</c:v>
                </c:pt>
                <c:pt idx="1946">
                  <c:v>82.883909000000003</c:v>
                </c:pt>
                <c:pt idx="1947">
                  <c:v>82.838031999999998</c:v>
                </c:pt>
                <c:pt idx="1948">
                  <c:v>82.801422000000002</c:v>
                </c:pt>
                <c:pt idx="1949">
                  <c:v>82.824451999999994</c:v>
                </c:pt>
                <c:pt idx="1950">
                  <c:v>82.912209000000004</c:v>
                </c:pt>
                <c:pt idx="1951">
                  <c:v>83.022009999999995</c:v>
                </c:pt>
                <c:pt idx="1952">
                  <c:v>83.105418999999998</c:v>
                </c:pt>
                <c:pt idx="1953">
                  <c:v>83.145917999999995</c:v>
                </c:pt>
                <c:pt idx="1954">
                  <c:v>83.153343000000007</c:v>
                </c:pt>
                <c:pt idx="1955">
                  <c:v>83.138260000000002</c:v>
                </c:pt>
                <c:pt idx="1956">
                  <c:v>83.102914999999996</c:v>
                </c:pt>
                <c:pt idx="1957">
                  <c:v>83.045614</c:v>
                </c:pt>
                <c:pt idx="1958">
                  <c:v>82.961927000000003</c:v>
                </c:pt>
                <c:pt idx="1959">
                  <c:v>82.848281</c:v>
                </c:pt>
                <c:pt idx="1960">
                  <c:v>82.719050999999993</c:v>
                </c:pt>
                <c:pt idx="1961">
                  <c:v>82.619281999999998</c:v>
                </c:pt>
                <c:pt idx="1962">
                  <c:v>82.601676999999995</c:v>
                </c:pt>
                <c:pt idx="1963">
                  <c:v>82.673002999999994</c:v>
                </c:pt>
                <c:pt idx="1964">
                  <c:v>82.770067999999995</c:v>
                </c:pt>
                <c:pt idx="1965">
                  <c:v>82.820187000000004</c:v>
                </c:pt>
                <c:pt idx="1966">
                  <c:v>82.825252000000006</c:v>
                </c:pt>
                <c:pt idx="1967">
                  <c:v>82.849003999999994</c:v>
                </c:pt>
                <c:pt idx="1968">
                  <c:v>82.916347000000002</c:v>
                </c:pt>
                <c:pt idx="1969">
                  <c:v>82.973708999999999</c:v>
                </c:pt>
                <c:pt idx="1970">
                  <c:v>82.972217000000001</c:v>
                </c:pt>
                <c:pt idx="1971">
                  <c:v>82.943504000000004</c:v>
                </c:pt>
                <c:pt idx="1972">
                  <c:v>82.949859000000004</c:v>
                </c:pt>
                <c:pt idx="1973">
                  <c:v>82.984900999999994</c:v>
                </c:pt>
                <c:pt idx="1974">
                  <c:v>82.980673999999993</c:v>
                </c:pt>
                <c:pt idx="1975">
                  <c:v>82.910166000000004</c:v>
                </c:pt>
                <c:pt idx="1976">
                  <c:v>82.833267000000006</c:v>
                </c:pt>
                <c:pt idx="1977">
                  <c:v>82.822586000000001</c:v>
                </c:pt>
                <c:pt idx="1978">
                  <c:v>82.876041999999998</c:v>
                </c:pt>
                <c:pt idx="1979">
                  <c:v>82.919099000000003</c:v>
                </c:pt>
                <c:pt idx="1980">
                  <c:v>82.874615000000006</c:v>
                </c:pt>
                <c:pt idx="1981">
                  <c:v>82.726375000000004</c:v>
                </c:pt>
                <c:pt idx="1982">
                  <c:v>82.541110000000003</c:v>
                </c:pt>
                <c:pt idx="1983">
                  <c:v>82.433404999999993</c:v>
                </c:pt>
                <c:pt idx="1984">
                  <c:v>82.465259000000003</c:v>
                </c:pt>
                <c:pt idx="1985">
                  <c:v>82.582223999999997</c:v>
                </c:pt>
                <c:pt idx="1986">
                  <c:v>82.678037000000003</c:v>
                </c:pt>
                <c:pt idx="1987">
                  <c:v>82.696202999999997</c:v>
                </c:pt>
                <c:pt idx="1988">
                  <c:v>82.657674999999998</c:v>
                </c:pt>
                <c:pt idx="1989">
                  <c:v>82.612217999999999</c:v>
                </c:pt>
                <c:pt idx="1990">
                  <c:v>82.590902999999997</c:v>
                </c:pt>
                <c:pt idx="1991">
                  <c:v>82.608373999999998</c:v>
                </c:pt>
                <c:pt idx="1992">
                  <c:v>82.671422000000007</c:v>
                </c:pt>
                <c:pt idx="1993">
                  <c:v>82.758246</c:v>
                </c:pt>
                <c:pt idx="1994">
                  <c:v>82.815813000000006</c:v>
                </c:pt>
                <c:pt idx="1995">
                  <c:v>82.810407999999995</c:v>
                </c:pt>
                <c:pt idx="1996">
                  <c:v>82.771181999999996</c:v>
                </c:pt>
                <c:pt idx="1997">
                  <c:v>82.758088999999998</c:v>
                </c:pt>
                <c:pt idx="1998">
                  <c:v>82.793436999999997</c:v>
                </c:pt>
                <c:pt idx="1999">
                  <c:v>82.842547999999994</c:v>
                </c:pt>
                <c:pt idx="2000">
                  <c:v>82.857972000000004</c:v>
                </c:pt>
                <c:pt idx="2001">
                  <c:v>82.830956999999998</c:v>
                </c:pt>
                <c:pt idx="2002">
                  <c:v>82.793469000000002</c:v>
                </c:pt>
                <c:pt idx="2003">
                  <c:v>82.778418000000002</c:v>
                </c:pt>
                <c:pt idx="2004">
                  <c:v>82.787677000000002</c:v>
                </c:pt>
                <c:pt idx="2005">
                  <c:v>82.799235999999993</c:v>
                </c:pt>
                <c:pt idx="2006">
                  <c:v>82.796598000000003</c:v>
                </c:pt>
                <c:pt idx="2007">
                  <c:v>82.785549000000003</c:v>
                </c:pt>
                <c:pt idx="2008">
                  <c:v>82.782437999999999</c:v>
                </c:pt>
                <c:pt idx="2009">
                  <c:v>82.788088000000002</c:v>
                </c:pt>
                <c:pt idx="2010">
                  <c:v>82.790104999999997</c:v>
                </c:pt>
                <c:pt idx="2011">
                  <c:v>82.788248999999993</c:v>
                </c:pt>
                <c:pt idx="2012">
                  <c:v>82.793777000000006</c:v>
                </c:pt>
                <c:pt idx="2013">
                  <c:v>82.805126999999999</c:v>
                </c:pt>
                <c:pt idx="2014">
                  <c:v>82.802070000000001</c:v>
                </c:pt>
                <c:pt idx="2015">
                  <c:v>82.770539999999997</c:v>
                </c:pt>
                <c:pt idx="2016">
                  <c:v>82.722358999999997</c:v>
                </c:pt>
                <c:pt idx="2017">
                  <c:v>82.686086000000003</c:v>
                </c:pt>
                <c:pt idx="2018">
                  <c:v>82.686757</c:v>
                </c:pt>
                <c:pt idx="2019">
                  <c:v>82.734808000000001</c:v>
                </c:pt>
                <c:pt idx="2020">
                  <c:v>82.818124999999995</c:v>
                </c:pt>
                <c:pt idx="2021">
                  <c:v>82.896298999999999</c:v>
                </c:pt>
                <c:pt idx="2022">
                  <c:v>82.919554000000005</c:v>
                </c:pt>
                <c:pt idx="2023">
                  <c:v>82.873564000000002</c:v>
                </c:pt>
                <c:pt idx="2024">
                  <c:v>82.796020999999996</c:v>
                </c:pt>
                <c:pt idx="2025">
                  <c:v>82.733384000000001</c:v>
                </c:pt>
                <c:pt idx="2026">
                  <c:v>82.700222999999994</c:v>
                </c:pt>
                <c:pt idx="2027">
                  <c:v>82.693359999999998</c:v>
                </c:pt>
                <c:pt idx="2028">
                  <c:v>82.717226999999994</c:v>
                </c:pt>
                <c:pt idx="2029">
                  <c:v>82.769962000000007</c:v>
                </c:pt>
                <c:pt idx="2030">
                  <c:v>82.821827999999996</c:v>
                </c:pt>
                <c:pt idx="2031">
                  <c:v>82.836132000000006</c:v>
                </c:pt>
                <c:pt idx="2032">
                  <c:v>82.813175999999999</c:v>
                </c:pt>
                <c:pt idx="2033">
                  <c:v>82.793854999999994</c:v>
                </c:pt>
                <c:pt idx="2034">
                  <c:v>82.805091000000004</c:v>
                </c:pt>
                <c:pt idx="2035">
                  <c:v>82.829453999999998</c:v>
                </c:pt>
                <c:pt idx="2036">
                  <c:v>82.843271000000001</c:v>
                </c:pt>
                <c:pt idx="2037">
                  <c:v>82.846114999999998</c:v>
                </c:pt>
                <c:pt idx="2038">
                  <c:v>82.844684999999998</c:v>
                </c:pt>
                <c:pt idx="2039">
                  <c:v>82.833136999999994</c:v>
                </c:pt>
                <c:pt idx="2040">
                  <c:v>82.801803000000007</c:v>
                </c:pt>
                <c:pt idx="2041">
                  <c:v>82.756433999999999</c:v>
                </c:pt>
                <c:pt idx="2042">
                  <c:v>82.717862999999994</c:v>
                </c:pt>
                <c:pt idx="2043">
                  <c:v>82.707066999999995</c:v>
                </c:pt>
                <c:pt idx="2044">
                  <c:v>82.734514000000004</c:v>
                </c:pt>
                <c:pt idx="2045">
                  <c:v>82.795925999999994</c:v>
                </c:pt>
                <c:pt idx="2046">
                  <c:v>82.872208999999998</c:v>
                </c:pt>
                <c:pt idx="2047">
                  <c:v>82.937387999999999</c:v>
                </c:pt>
                <c:pt idx="2048">
                  <c:v>82.969864000000001</c:v>
                </c:pt>
                <c:pt idx="2049">
                  <c:v>82.955827999999997</c:v>
                </c:pt>
                <c:pt idx="2050">
                  <c:v>82.893966000000006</c:v>
                </c:pt>
                <c:pt idx="2051">
                  <c:v>82.808205999999998</c:v>
                </c:pt>
                <c:pt idx="2052">
                  <c:v>82.746409999999997</c:v>
                </c:pt>
                <c:pt idx="2053">
                  <c:v>82.746870000000001</c:v>
                </c:pt>
                <c:pt idx="2054">
                  <c:v>82.799563000000006</c:v>
                </c:pt>
                <c:pt idx="2055">
                  <c:v>82.852939000000006</c:v>
                </c:pt>
                <c:pt idx="2056">
                  <c:v>82.864292000000006</c:v>
                </c:pt>
                <c:pt idx="2057">
                  <c:v>82.836589000000004</c:v>
                </c:pt>
                <c:pt idx="2058">
                  <c:v>82.804438000000005</c:v>
                </c:pt>
                <c:pt idx="2059">
                  <c:v>82.789983000000007</c:v>
                </c:pt>
                <c:pt idx="2060">
                  <c:v>82.796754000000007</c:v>
                </c:pt>
                <c:pt idx="2061">
                  <c:v>82.830425000000005</c:v>
                </c:pt>
                <c:pt idx="2062">
                  <c:v>82.888322000000002</c:v>
                </c:pt>
                <c:pt idx="2063">
                  <c:v>82.942897000000002</c:v>
                </c:pt>
                <c:pt idx="2064">
                  <c:v>82.963077999999996</c:v>
                </c:pt>
                <c:pt idx="2065">
                  <c:v>82.950574000000003</c:v>
                </c:pt>
                <c:pt idx="2066">
                  <c:v>82.934483999999998</c:v>
                </c:pt>
                <c:pt idx="2067">
                  <c:v>82.931269</c:v>
                </c:pt>
                <c:pt idx="2068">
                  <c:v>82.930030000000002</c:v>
                </c:pt>
                <c:pt idx="2069">
                  <c:v>82.919691999999998</c:v>
                </c:pt>
                <c:pt idx="2070">
                  <c:v>82.9114</c:v>
                </c:pt>
                <c:pt idx="2071">
                  <c:v>82.921715000000006</c:v>
                </c:pt>
                <c:pt idx="2072">
                  <c:v>82.945899999999995</c:v>
                </c:pt>
                <c:pt idx="2073">
                  <c:v>82.965412999999998</c:v>
                </c:pt>
                <c:pt idx="2074">
                  <c:v>82.972896000000006</c:v>
                </c:pt>
                <c:pt idx="2075">
                  <c:v>82.974911000000006</c:v>
                </c:pt>
                <c:pt idx="2076">
                  <c:v>82.975003000000001</c:v>
                </c:pt>
                <c:pt idx="2077">
                  <c:v>82.971369999999993</c:v>
                </c:pt>
                <c:pt idx="2078">
                  <c:v>82.970630999999997</c:v>
                </c:pt>
                <c:pt idx="2079">
                  <c:v>82.983654999999999</c:v>
                </c:pt>
                <c:pt idx="2080">
                  <c:v>83.010368999999997</c:v>
                </c:pt>
                <c:pt idx="2081">
                  <c:v>83.035514000000006</c:v>
                </c:pt>
                <c:pt idx="2082">
                  <c:v>83.042494000000005</c:v>
                </c:pt>
                <c:pt idx="2083">
                  <c:v>83.037137999999999</c:v>
                </c:pt>
                <c:pt idx="2084">
                  <c:v>83.033990000000003</c:v>
                </c:pt>
                <c:pt idx="2085">
                  <c:v>83.029717000000005</c:v>
                </c:pt>
                <c:pt idx="2086">
                  <c:v>83.010239999999996</c:v>
                </c:pt>
                <c:pt idx="2087">
                  <c:v>82.969691999999995</c:v>
                </c:pt>
                <c:pt idx="2088">
                  <c:v>82.916673000000003</c:v>
                </c:pt>
                <c:pt idx="2089">
                  <c:v>82.865905999999995</c:v>
                </c:pt>
                <c:pt idx="2090">
                  <c:v>82.835626000000005</c:v>
                </c:pt>
                <c:pt idx="2091">
                  <c:v>82.845208999999997</c:v>
                </c:pt>
                <c:pt idx="2092">
                  <c:v>82.893109999999993</c:v>
                </c:pt>
                <c:pt idx="2093">
                  <c:v>82.947968000000003</c:v>
                </c:pt>
                <c:pt idx="2094">
                  <c:v>82.973536999999993</c:v>
                </c:pt>
                <c:pt idx="2095">
                  <c:v>82.959389999999999</c:v>
                </c:pt>
                <c:pt idx="2096">
                  <c:v>82.928510000000003</c:v>
                </c:pt>
                <c:pt idx="2097">
                  <c:v>82.912056000000007</c:v>
                </c:pt>
                <c:pt idx="2098">
                  <c:v>82.918610000000001</c:v>
                </c:pt>
                <c:pt idx="2099">
                  <c:v>82.92944</c:v>
                </c:pt>
                <c:pt idx="2100">
                  <c:v>82.921497000000002</c:v>
                </c:pt>
                <c:pt idx="2101">
                  <c:v>82.893462999999997</c:v>
                </c:pt>
                <c:pt idx="2102">
                  <c:v>82.867358999999993</c:v>
                </c:pt>
                <c:pt idx="2103">
                  <c:v>82.869508999999994</c:v>
                </c:pt>
                <c:pt idx="2104">
                  <c:v>82.907398999999998</c:v>
                </c:pt>
                <c:pt idx="2105">
                  <c:v>82.959855000000005</c:v>
                </c:pt>
                <c:pt idx="2106">
                  <c:v>82.994624000000002</c:v>
                </c:pt>
                <c:pt idx="2107">
                  <c:v>82.997465000000005</c:v>
                </c:pt>
                <c:pt idx="2108">
                  <c:v>82.977366000000004</c:v>
                </c:pt>
                <c:pt idx="2109">
                  <c:v>82.950343000000004</c:v>
                </c:pt>
                <c:pt idx="2110">
                  <c:v>82.932439000000002</c:v>
                </c:pt>
                <c:pt idx="2111">
                  <c:v>82.936685999999995</c:v>
                </c:pt>
                <c:pt idx="2112">
                  <c:v>82.956563000000003</c:v>
                </c:pt>
                <c:pt idx="2113">
                  <c:v>82.973174999999998</c:v>
                </c:pt>
                <c:pt idx="2114">
                  <c:v>82.979026000000005</c:v>
                </c:pt>
                <c:pt idx="2115">
                  <c:v>82.982095999999999</c:v>
                </c:pt>
                <c:pt idx="2116">
                  <c:v>82.996599000000003</c:v>
                </c:pt>
                <c:pt idx="2117">
                  <c:v>83.025617999999994</c:v>
                </c:pt>
                <c:pt idx="2118">
                  <c:v>83.056421</c:v>
                </c:pt>
                <c:pt idx="2119">
                  <c:v>83.074421000000001</c:v>
                </c:pt>
                <c:pt idx="2120">
                  <c:v>83.077164999999994</c:v>
                </c:pt>
                <c:pt idx="2121">
                  <c:v>83.075372999999999</c:v>
                </c:pt>
                <c:pt idx="2122">
                  <c:v>83.081503999999995</c:v>
                </c:pt>
                <c:pt idx="2123">
                  <c:v>83.099340999999995</c:v>
                </c:pt>
                <c:pt idx="2124">
                  <c:v>83.123110999999994</c:v>
                </c:pt>
                <c:pt idx="2125">
                  <c:v>83.141788000000005</c:v>
                </c:pt>
                <c:pt idx="2126">
                  <c:v>83.144097000000002</c:v>
                </c:pt>
                <c:pt idx="2127">
                  <c:v>83.124100999999996</c:v>
                </c:pt>
                <c:pt idx="2128">
                  <c:v>83.082897000000003</c:v>
                </c:pt>
                <c:pt idx="2129">
                  <c:v>83.024287999999999</c:v>
                </c:pt>
                <c:pt idx="2130">
                  <c:v>82.955922000000001</c:v>
                </c:pt>
                <c:pt idx="2131">
                  <c:v>82.909007000000003</c:v>
                </c:pt>
                <c:pt idx="2132">
                  <c:v>82.926079999999999</c:v>
                </c:pt>
                <c:pt idx="2133">
                  <c:v>82.988938000000005</c:v>
                </c:pt>
                <c:pt idx="2134">
                  <c:v>83.043077999999994</c:v>
                </c:pt>
                <c:pt idx="2135">
                  <c:v>83.064756000000003</c:v>
                </c:pt>
                <c:pt idx="2136">
                  <c:v>83.060782000000003</c:v>
                </c:pt>
                <c:pt idx="2137">
                  <c:v>83.050678000000005</c:v>
                </c:pt>
                <c:pt idx="2138">
                  <c:v>83.053196999999997</c:v>
                </c:pt>
                <c:pt idx="2139">
                  <c:v>83.074770000000001</c:v>
                </c:pt>
                <c:pt idx="2140">
                  <c:v>83.103492000000003</c:v>
                </c:pt>
                <c:pt idx="2141">
                  <c:v>83.119589000000005</c:v>
                </c:pt>
                <c:pt idx="2142">
                  <c:v>83.115497000000005</c:v>
                </c:pt>
                <c:pt idx="2143">
                  <c:v>83.101004000000003</c:v>
                </c:pt>
                <c:pt idx="2144">
                  <c:v>83.086776</c:v>
                </c:pt>
                <c:pt idx="2145">
                  <c:v>83.071950000000001</c:v>
                </c:pt>
                <c:pt idx="2146">
                  <c:v>83.054436999999993</c:v>
                </c:pt>
                <c:pt idx="2147">
                  <c:v>83.046323999999998</c:v>
                </c:pt>
                <c:pt idx="2148">
                  <c:v>83.063284999999993</c:v>
                </c:pt>
                <c:pt idx="2149">
                  <c:v>83.101511000000002</c:v>
                </c:pt>
                <c:pt idx="2150">
                  <c:v>83.134574000000001</c:v>
                </c:pt>
                <c:pt idx="2151">
                  <c:v>83.134056000000001</c:v>
                </c:pt>
                <c:pt idx="2152">
                  <c:v>83.094620000000006</c:v>
                </c:pt>
                <c:pt idx="2153">
                  <c:v>83.035804999999996</c:v>
                </c:pt>
                <c:pt idx="2154">
                  <c:v>82.982417999999996</c:v>
                </c:pt>
                <c:pt idx="2155">
                  <c:v>82.953406999999999</c:v>
                </c:pt>
                <c:pt idx="2156">
                  <c:v>82.961371999999997</c:v>
                </c:pt>
                <c:pt idx="2157">
                  <c:v>83.001985000000005</c:v>
                </c:pt>
                <c:pt idx="2158">
                  <c:v>83.053782999999996</c:v>
                </c:pt>
                <c:pt idx="2159">
                  <c:v>83.104012999999995</c:v>
                </c:pt>
                <c:pt idx="2160">
                  <c:v>83.149944000000005</c:v>
                </c:pt>
                <c:pt idx="2161">
                  <c:v>83.186751000000001</c:v>
                </c:pt>
                <c:pt idx="2162">
                  <c:v>83.204275999999993</c:v>
                </c:pt>
                <c:pt idx="2163">
                  <c:v>83.200461000000004</c:v>
                </c:pt>
                <c:pt idx="2164">
                  <c:v>83.187811999999994</c:v>
                </c:pt>
                <c:pt idx="2165">
                  <c:v>83.177564000000004</c:v>
                </c:pt>
                <c:pt idx="2166">
                  <c:v>83.168330999999995</c:v>
                </c:pt>
                <c:pt idx="2167">
                  <c:v>83.155839</c:v>
                </c:pt>
                <c:pt idx="2168">
                  <c:v>83.145867999999993</c:v>
                </c:pt>
                <c:pt idx="2169">
                  <c:v>83.150835000000001</c:v>
                </c:pt>
                <c:pt idx="2170">
                  <c:v>83.172912999999994</c:v>
                </c:pt>
                <c:pt idx="2171">
                  <c:v>83.192701999999997</c:v>
                </c:pt>
                <c:pt idx="2172">
                  <c:v>83.185873000000001</c:v>
                </c:pt>
                <c:pt idx="2173">
                  <c:v>83.159727000000004</c:v>
                </c:pt>
                <c:pt idx="2174">
                  <c:v>83.140764000000004</c:v>
                </c:pt>
                <c:pt idx="2175">
                  <c:v>83.147030000000001</c:v>
                </c:pt>
                <c:pt idx="2176">
                  <c:v>83.177730999999994</c:v>
                </c:pt>
                <c:pt idx="2177">
                  <c:v>83.213632000000004</c:v>
                </c:pt>
                <c:pt idx="2178">
                  <c:v>83.236667999999995</c:v>
                </c:pt>
                <c:pt idx="2179">
                  <c:v>83.239963000000003</c:v>
                </c:pt>
                <c:pt idx="2180">
                  <c:v>83.228442999999999</c:v>
                </c:pt>
                <c:pt idx="2181">
                  <c:v>83.216145999999995</c:v>
                </c:pt>
                <c:pt idx="2182">
                  <c:v>83.213980000000006</c:v>
                </c:pt>
                <c:pt idx="2183">
                  <c:v>83.224395000000001</c:v>
                </c:pt>
                <c:pt idx="2184">
                  <c:v>83.245706999999996</c:v>
                </c:pt>
                <c:pt idx="2185">
                  <c:v>83.274647999999999</c:v>
                </c:pt>
                <c:pt idx="2186">
                  <c:v>83.306047000000007</c:v>
                </c:pt>
                <c:pt idx="2187">
                  <c:v>83.330742000000001</c:v>
                </c:pt>
                <c:pt idx="2188">
                  <c:v>83.339681999999996</c:v>
                </c:pt>
                <c:pt idx="2189">
                  <c:v>83.329143999999999</c:v>
                </c:pt>
                <c:pt idx="2190">
                  <c:v>83.300022999999996</c:v>
                </c:pt>
                <c:pt idx="2191">
                  <c:v>83.261663999999996</c:v>
                </c:pt>
                <c:pt idx="2192">
                  <c:v>83.230866000000006</c:v>
                </c:pt>
                <c:pt idx="2193">
                  <c:v>83.216982000000002</c:v>
                </c:pt>
                <c:pt idx="2194">
                  <c:v>83.212674000000007</c:v>
                </c:pt>
                <c:pt idx="2195">
                  <c:v>83.201741999999996</c:v>
                </c:pt>
                <c:pt idx="2196">
                  <c:v>83.173743999999999</c:v>
                </c:pt>
                <c:pt idx="2197">
                  <c:v>83.130498000000003</c:v>
                </c:pt>
                <c:pt idx="2198">
                  <c:v>83.086533000000003</c:v>
                </c:pt>
                <c:pt idx="2199">
                  <c:v>83.063738999999998</c:v>
                </c:pt>
                <c:pt idx="2200">
                  <c:v>83.068899999999999</c:v>
                </c:pt>
                <c:pt idx="2201">
                  <c:v>83.074380000000005</c:v>
                </c:pt>
                <c:pt idx="2202">
                  <c:v>83.050461999999996</c:v>
                </c:pt>
                <c:pt idx="2203">
                  <c:v>82.999448000000001</c:v>
                </c:pt>
                <c:pt idx="2204">
                  <c:v>82.946734000000006</c:v>
                </c:pt>
                <c:pt idx="2205">
                  <c:v>82.911101000000002</c:v>
                </c:pt>
                <c:pt idx="2206">
                  <c:v>82.888192000000004</c:v>
                </c:pt>
                <c:pt idx="2207">
                  <c:v>82.863782</c:v>
                </c:pt>
                <c:pt idx="2208">
                  <c:v>82.851776000000001</c:v>
                </c:pt>
                <c:pt idx="2209">
                  <c:v>82.875152999999997</c:v>
                </c:pt>
                <c:pt idx="2210">
                  <c:v>82.902867999999998</c:v>
                </c:pt>
                <c:pt idx="2211">
                  <c:v>82.898487000000003</c:v>
                </c:pt>
                <c:pt idx="2212">
                  <c:v>82.859818000000004</c:v>
                </c:pt>
                <c:pt idx="2213">
                  <c:v>82.805003999999997</c:v>
                </c:pt>
                <c:pt idx="2214">
                  <c:v>82.754604</c:v>
                </c:pt>
                <c:pt idx="2215">
                  <c:v>82.720280000000002</c:v>
                </c:pt>
                <c:pt idx="2216">
                  <c:v>82.700689999999994</c:v>
                </c:pt>
                <c:pt idx="2217">
                  <c:v>82.685389999999998</c:v>
                </c:pt>
                <c:pt idx="2218">
                  <c:v>82.663937000000004</c:v>
                </c:pt>
                <c:pt idx="2219">
                  <c:v>82.628656000000007</c:v>
                </c:pt>
                <c:pt idx="2220">
                  <c:v>82.582575000000006</c:v>
                </c:pt>
                <c:pt idx="2221">
                  <c:v>82.532123999999996</c:v>
                </c:pt>
                <c:pt idx="2222">
                  <c:v>82.472961999999995</c:v>
                </c:pt>
                <c:pt idx="2223">
                  <c:v>82.398227000000006</c:v>
                </c:pt>
                <c:pt idx="2224">
                  <c:v>82.310505000000006</c:v>
                </c:pt>
                <c:pt idx="2225">
                  <c:v>82.226939999999999</c:v>
                </c:pt>
                <c:pt idx="2226">
                  <c:v>82.158243999999996</c:v>
                </c:pt>
                <c:pt idx="2227">
                  <c:v>82.082144999999997</c:v>
                </c:pt>
                <c:pt idx="2228">
                  <c:v>81.980982999999995</c:v>
                </c:pt>
                <c:pt idx="2229">
                  <c:v>81.883358000000001</c:v>
                </c:pt>
                <c:pt idx="2230">
                  <c:v>81.783382000000003</c:v>
                </c:pt>
                <c:pt idx="2231">
                  <c:v>81.653272000000001</c:v>
                </c:pt>
                <c:pt idx="2232">
                  <c:v>81.490337999999994</c:v>
                </c:pt>
                <c:pt idx="2233">
                  <c:v>81.324596999999997</c:v>
                </c:pt>
                <c:pt idx="2234">
                  <c:v>81.179765000000003</c:v>
                </c:pt>
                <c:pt idx="2235">
                  <c:v>81.044112999999996</c:v>
                </c:pt>
                <c:pt idx="2236">
                  <c:v>80.897186000000005</c:v>
                </c:pt>
                <c:pt idx="2237">
                  <c:v>80.735256000000007</c:v>
                </c:pt>
                <c:pt idx="2238">
                  <c:v>80.575191000000004</c:v>
                </c:pt>
                <c:pt idx="2239">
                  <c:v>80.433043999999995</c:v>
                </c:pt>
                <c:pt idx="2240">
                  <c:v>80.300560000000004</c:v>
                </c:pt>
                <c:pt idx="2241">
                  <c:v>80.159256999999997</c:v>
                </c:pt>
                <c:pt idx="2242">
                  <c:v>79.993913000000006</c:v>
                </c:pt>
                <c:pt idx="2243">
                  <c:v>79.802659000000006</c:v>
                </c:pt>
                <c:pt idx="2244">
                  <c:v>79.612572999999998</c:v>
                </c:pt>
                <c:pt idx="2245">
                  <c:v>79.448188000000002</c:v>
                </c:pt>
                <c:pt idx="2246">
                  <c:v>79.296063000000004</c:v>
                </c:pt>
                <c:pt idx="2247">
                  <c:v>79.127881000000002</c:v>
                </c:pt>
                <c:pt idx="2248">
                  <c:v>78.933837999999994</c:v>
                </c:pt>
                <c:pt idx="2249">
                  <c:v>78.743876</c:v>
                </c:pt>
                <c:pt idx="2250">
                  <c:v>78.587731000000005</c:v>
                </c:pt>
                <c:pt idx="2251">
                  <c:v>78.434669</c:v>
                </c:pt>
                <c:pt idx="2252">
                  <c:v>78.258357000000004</c:v>
                </c:pt>
                <c:pt idx="2253">
                  <c:v>78.087740999999994</c:v>
                </c:pt>
                <c:pt idx="2254">
                  <c:v>77.947525999999996</c:v>
                </c:pt>
                <c:pt idx="2255">
                  <c:v>77.830636999999996</c:v>
                </c:pt>
                <c:pt idx="2256">
                  <c:v>77.727226000000002</c:v>
                </c:pt>
                <c:pt idx="2257">
                  <c:v>77.635312999999996</c:v>
                </c:pt>
                <c:pt idx="2258">
                  <c:v>77.537633999999997</c:v>
                </c:pt>
                <c:pt idx="2259">
                  <c:v>77.407172000000003</c:v>
                </c:pt>
                <c:pt idx="2260">
                  <c:v>77.255600000000001</c:v>
                </c:pt>
                <c:pt idx="2261">
                  <c:v>77.143162000000004</c:v>
                </c:pt>
                <c:pt idx="2262">
                  <c:v>77.090294</c:v>
                </c:pt>
                <c:pt idx="2263">
                  <c:v>77.063085000000001</c:v>
                </c:pt>
                <c:pt idx="2264">
                  <c:v>77.076078999999993</c:v>
                </c:pt>
                <c:pt idx="2265">
                  <c:v>77.237667999999999</c:v>
                </c:pt>
                <c:pt idx="2266">
                  <c:v>77.620256999999995</c:v>
                </c:pt>
                <c:pt idx="2267">
                  <c:v>78.001337000000007</c:v>
                </c:pt>
                <c:pt idx="2268">
                  <c:v>78.179314000000005</c:v>
                </c:pt>
                <c:pt idx="2269">
                  <c:v>78.210395000000005</c:v>
                </c:pt>
                <c:pt idx="2270">
                  <c:v>78.177471999999995</c:v>
                </c:pt>
                <c:pt idx="2271">
                  <c:v>78.133803999999998</c:v>
                </c:pt>
                <c:pt idx="2272">
                  <c:v>78.106297999999995</c:v>
                </c:pt>
                <c:pt idx="2273">
                  <c:v>78.093367000000001</c:v>
                </c:pt>
                <c:pt idx="2274">
                  <c:v>78.078795999999997</c:v>
                </c:pt>
                <c:pt idx="2275">
                  <c:v>78.051983000000007</c:v>
                </c:pt>
                <c:pt idx="2276">
                  <c:v>78.023559000000006</c:v>
                </c:pt>
                <c:pt idx="2277">
                  <c:v>78.012075999999993</c:v>
                </c:pt>
                <c:pt idx="2278">
                  <c:v>78.016323</c:v>
                </c:pt>
                <c:pt idx="2279">
                  <c:v>78.023390000000006</c:v>
                </c:pt>
                <c:pt idx="2280">
                  <c:v>78.029385000000005</c:v>
                </c:pt>
                <c:pt idx="2281">
                  <c:v>78.014498000000003</c:v>
                </c:pt>
                <c:pt idx="2282">
                  <c:v>77.905553999999995</c:v>
                </c:pt>
                <c:pt idx="2283">
                  <c:v>77.702117000000001</c:v>
                </c:pt>
                <c:pt idx="2284">
                  <c:v>77.523116000000002</c:v>
                </c:pt>
                <c:pt idx="2285">
                  <c:v>77.368683000000004</c:v>
                </c:pt>
                <c:pt idx="2286">
                  <c:v>77.194586000000001</c:v>
                </c:pt>
                <c:pt idx="2287">
                  <c:v>76.994297000000003</c:v>
                </c:pt>
                <c:pt idx="2288">
                  <c:v>76.767921000000001</c:v>
                </c:pt>
                <c:pt idx="2289">
                  <c:v>76.511500999999996</c:v>
                </c:pt>
                <c:pt idx="2290">
                  <c:v>76.252600999999999</c:v>
                </c:pt>
                <c:pt idx="2291">
                  <c:v>76.058383000000006</c:v>
                </c:pt>
                <c:pt idx="2292">
                  <c:v>75.975307999999998</c:v>
                </c:pt>
                <c:pt idx="2293">
                  <c:v>75.988133000000005</c:v>
                </c:pt>
                <c:pt idx="2294">
                  <c:v>76.061845000000005</c:v>
                </c:pt>
                <c:pt idx="2295">
                  <c:v>76.185197000000002</c:v>
                </c:pt>
                <c:pt idx="2296">
                  <c:v>76.326913000000005</c:v>
                </c:pt>
                <c:pt idx="2297">
                  <c:v>76.447868</c:v>
                </c:pt>
                <c:pt idx="2298">
                  <c:v>76.582993000000002</c:v>
                </c:pt>
                <c:pt idx="2299">
                  <c:v>76.853012000000007</c:v>
                </c:pt>
                <c:pt idx="2300">
                  <c:v>77.286287999999999</c:v>
                </c:pt>
                <c:pt idx="2301">
                  <c:v>77.673236000000003</c:v>
                </c:pt>
                <c:pt idx="2302">
                  <c:v>77.915105999999994</c:v>
                </c:pt>
                <c:pt idx="2303">
                  <c:v>78.112016999999994</c:v>
                </c:pt>
                <c:pt idx="2304">
                  <c:v>78.341307</c:v>
                </c:pt>
                <c:pt idx="2305">
                  <c:v>78.547613999999996</c:v>
                </c:pt>
                <c:pt idx="2306">
                  <c:v>78.680080000000004</c:v>
                </c:pt>
                <c:pt idx="2307">
                  <c:v>78.771456999999998</c:v>
                </c:pt>
                <c:pt idx="2308">
                  <c:v>78.849225000000004</c:v>
                </c:pt>
                <c:pt idx="2309">
                  <c:v>78.918154999999999</c:v>
                </c:pt>
                <c:pt idx="2310">
                  <c:v>78.970119999999994</c:v>
                </c:pt>
                <c:pt idx="2311">
                  <c:v>79.003034999999997</c:v>
                </c:pt>
                <c:pt idx="2312">
                  <c:v>79.024805999999998</c:v>
                </c:pt>
                <c:pt idx="2313">
                  <c:v>79.041695000000004</c:v>
                </c:pt>
                <c:pt idx="2314">
                  <c:v>79.052807000000001</c:v>
                </c:pt>
                <c:pt idx="2315">
                  <c:v>79.048672999999994</c:v>
                </c:pt>
                <c:pt idx="2316">
                  <c:v>79.058114000000003</c:v>
                </c:pt>
                <c:pt idx="2317">
                  <c:v>79.115735000000001</c:v>
                </c:pt>
                <c:pt idx="2318">
                  <c:v>79.140421000000003</c:v>
                </c:pt>
                <c:pt idx="2319">
                  <c:v>79.141855000000007</c:v>
                </c:pt>
                <c:pt idx="2320">
                  <c:v>79.136256000000003</c:v>
                </c:pt>
                <c:pt idx="2321">
                  <c:v>79.125895999999997</c:v>
                </c:pt>
                <c:pt idx="2322">
                  <c:v>79.103514000000004</c:v>
                </c:pt>
                <c:pt idx="2323">
                  <c:v>79.065723000000006</c:v>
                </c:pt>
                <c:pt idx="2324">
                  <c:v>79.017371999999995</c:v>
                </c:pt>
                <c:pt idx="2325">
                  <c:v>78.977982999999995</c:v>
                </c:pt>
                <c:pt idx="2326">
                  <c:v>78.966604000000004</c:v>
                </c:pt>
                <c:pt idx="2327">
                  <c:v>78.961968999999996</c:v>
                </c:pt>
                <c:pt idx="2328">
                  <c:v>78.937179</c:v>
                </c:pt>
                <c:pt idx="2329">
                  <c:v>78.883745000000005</c:v>
                </c:pt>
                <c:pt idx="2330">
                  <c:v>78.821239000000006</c:v>
                </c:pt>
                <c:pt idx="2331">
                  <c:v>78.789503999999994</c:v>
                </c:pt>
                <c:pt idx="2332">
                  <c:v>78.780681000000001</c:v>
                </c:pt>
                <c:pt idx="2333">
                  <c:v>78.767257000000001</c:v>
                </c:pt>
                <c:pt idx="2334">
                  <c:v>78.741446999999994</c:v>
                </c:pt>
                <c:pt idx="2335">
                  <c:v>78.694029999999998</c:v>
                </c:pt>
                <c:pt idx="2336">
                  <c:v>78.618110999999999</c:v>
                </c:pt>
                <c:pt idx="2337">
                  <c:v>78.530692000000002</c:v>
                </c:pt>
                <c:pt idx="2338">
                  <c:v>78.479575999999994</c:v>
                </c:pt>
                <c:pt idx="2339">
                  <c:v>78.463437999999996</c:v>
                </c:pt>
                <c:pt idx="2340">
                  <c:v>78.436577999999997</c:v>
                </c:pt>
                <c:pt idx="2341">
                  <c:v>78.384506000000002</c:v>
                </c:pt>
                <c:pt idx="2342">
                  <c:v>78.324967000000001</c:v>
                </c:pt>
                <c:pt idx="2343">
                  <c:v>78.275927999999993</c:v>
                </c:pt>
                <c:pt idx="2344">
                  <c:v>78.250181999999995</c:v>
                </c:pt>
                <c:pt idx="2345">
                  <c:v>78.252928999999995</c:v>
                </c:pt>
                <c:pt idx="2346">
                  <c:v>78.221367999999998</c:v>
                </c:pt>
                <c:pt idx="2347">
                  <c:v>78.049700000000001</c:v>
                </c:pt>
                <c:pt idx="2348">
                  <c:v>77.922413000000006</c:v>
                </c:pt>
                <c:pt idx="2349">
                  <c:v>77.876181000000003</c:v>
                </c:pt>
                <c:pt idx="2350">
                  <c:v>77.869203999999996</c:v>
                </c:pt>
                <c:pt idx="2351">
                  <c:v>77.835361000000006</c:v>
                </c:pt>
                <c:pt idx="2352">
                  <c:v>77.731966</c:v>
                </c:pt>
                <c:pt idx="2353">
                  <c:v>77.588859999999997</c:v>
                </c:pt>
                <c:pt idx="2354">
                  <c:v>77.543339000000003</c:v>
                </c:pt>
                <c:pt idx="2355">
                  <c:v>77.547897000000006</c:v>
                </c:pt>
                <c:pt idx="2356">
                  <c:v>77.535534999999996</c:v>
                </c:pt>
                <c:pt idx="2357">
                  <c:v>77.504223999999994</c:v>
                </c:pt>
                <c:pt idx="2358">
                  <c:v>77.457993000000002</c:v>
                </c:pt>
                <c:pt idx="2359">
                  <c:v>77.410030000000006</c:v>
                </c:pt>
                <c:pt idx="2360">
                  <c:v>77.373002</c:v>
                </c:pt>
                <c:pt idx="2361">
                  <c:v>77.346097</c:v>
                </c:pt>
                <c:pt idx="2362">
                  <c:v>77.308922999999993</c:v>
                </c:pt>
                <c:pt idx="2363">
                  <c:v>77.22099</c:v>
                </c:pt>
                <c:pt idx="2364">
                  <c:v>77.079324</c:v>
                </c:pt>
                <c:pt idx="2365">
                  <c:v>76.984171000000003</c:v>
                </c:pt>
                <c:pt idx="2366">
                  <c:v>76.945049999999995</c:v>
                </c:pt>
                <c:pt idx="2367">
                  <c:v>76.921919000000003</c:v>
                </c:pt>
                <c:pt idx="2368">
                  <c:v>76.903943999999996</c:v>
                </c:pt>
                <c:pt idx="2369">
                  <c:v>76.888571999999996</c:v>
                </c:pt>
                <c:pt idx="2370">
                  <c:v>76.877482999999998</c:v>
                </c:pt>
                <c:pt idx="2371">
                  <c:v>76.863760999999997</c:v>
                </c:pt>
                <c:pt idx="2372">
                  <c:v>76.839357000000007</c:v>
                </c:pt>
                <c:pt idx="2373">
                  <c:v>76.807658000000004</c:v>
                </c:pt>
                <c:pt idx="2374">
                  <c:v>76.770399999999995</c:v>
                </c:pt>
                <c:pt idx="2375">
                  <c:v>76.713661999999999</c:v>
                </c:pt>
                <c:pt idx="2376">
                  <c:v>76.623123000000007</c:v>
                </c:pt>
                <c:pt idx="2377">
                  <c:v>76.530372999999997</c:v>
                </c:pt>
                <c:pt idx="2378">
                  <c:v>76.493915999999999</c:v>
                </c:pt>
                <c:pt idx="2379">
                  <c:v>76.499692999999994</c:v>
                </c:pt>
                <c:pt idx="2380">
                  <c:v>76.508173999999997</c:v>
                </c:pt>
                <c:pt idx="2381">
                  <c:v>76.507278999999997</c:v>
                </c:pt>
                <c:pt idx="2382">
                  <c:v>76.497082000000006</c:v>
                </c:pt>
                <c:pt idx="2383">
                  <c:v>76.481475000000003</c:v>
                </c:pt>
                <c:pt idx="2384">
                  <c:v>76.478363999999999</c:v>
                </c:pt>
                <c:pt idx="2385">
                  <c:v>76.486525</c:v>
                </c:pt>
                <c:pt idx="2386">
                  <c:v>76.487820999999997</c:v>
                </c:pt>
                <c:pt idx="2387">
                  <c:v>76.478307000000001</c:v>
                </c:pt>
                <c:pt idx="2388">
                  <c:v>76.462706999999995</c:v>
                </c:pt>
                <c:pt idx="2389">
                  <c:v>76.454053999999999</c:v>
                </c:pt>
                <c:pt idx="2390">
                  <c:v>76.464241999999999</c:v>
                </c:pt>
                <c:pt idx="2391">
                  <c:v>76.484281999999993</c:v>
                </c:pt>
                <c:pt idx="2392">
                  <c:v>76.488769000000005</c:v>
                </c:pt>
                <c:pt idx="2393">
                  <c:v>76.471845999999999</c:v>
                </c:pt>
                <c:pt idx="2394">
                  <c:v>76.454303999999993</c:v>
                </c:pt>
                <c:pt idx="2395">
                  <c:v>76.450146000000004</c:v>
                </c:pt>
                <c:pt idx="2396">
                  <c:v>76.452988000000005</c:v>
                </c:pt>
                <c:pt idx="2397">
                  <c:v>76.457181000000006</c:v>
                </c:pt>
                <c:pt idx="2398">
                  <c:v>76.469533999999996</c:v>
                </c:pt>
                <c:pt idx="2399">
                  <c:v>76.492092999999997</c:v>
                </c:pt>
                <c:pt idx="2400">
                  <c:v>76.513406000000003</c:v>
                </c:pt>
                <c:pt idx="2401">
                  <c:v>76.524790999999993</c:v>
                </c:pt>
                <c:pt idx="2402">
                  <c:v>76.527372999999997</c:v>
                </c:pt>
                <c:pt idx="2403">
                  <c:v>76.523767000000007</c:v>
                </c:pt>
                <c:pt idx="2404">
                  <c:v>76.517144000000002</c:v>
                </c:pt>
                <c:pt idx="2405">
                  <c:v>76.518698999999998</c:v>
                </c:pt>
                <c:pt idx="2406">
                  <c:v>76.540965</c:v>
                </c:pt>
                <c:pt idx="2407">
                  <c:v>76.578412</c:v>
                </c:pt>
                <c:pt idx="2408">
                  <c:v>76.615151999999995</c:v>
                </c:pt>
                <c:pt idx="2409">
                  <c:v>76.649683999999993</c:v>
                </c:pt>
                <c:pt idx="2410">
                  <c:v>76.695902000000004</c:v>
                </c:pt>
                <c:pt idx="2411">
                  <c:v>76.759598999999994</c:v>
                </c:pt>
                <c:pt idx="2412">
                  <c:v>76.828901000000002</c:v>
                </c:pt>
                <c:pt idx="2413">
                  <c:v>76.891347999999994</c:v>
                </c:pt>
                <c:pt idx="2414">
                  <c:v>76.94314</c:v>
                </c:pt>
                <c:pt idx="2415">
                  <c:v>76.981723000000002</c:v>
                </c:pt>
                <c:pt idx="2416">
                  <c:v>77.003403000000006</c:v>
                </c:pt>
                <c:pt idx="2417">
                  <c:v>77.017882</c:v>
                </c:pt>
                <c:pt idx="2418">
                  <c:v>77.049693000000005</c:v>
                </c:pt>
                <c:pt idx="2419">
                  <c:v>77.109148000000005</c:v>
                </c:pt>
                <c:pt idx="2420">
                  <c:v>77.175368000000006</c:v>
                </c:pt>
                <c:pt idx="2421">
                  <c:v>77.222622000000001</c:v>
                </c:pt>
                <c:pt idx="2422">
                  <c:v>77.239948999999996</c:v>
                </c:pt>
                <c:pt idx="2423">
                  <c:v>77.226248999999996</c:v>
                </c:pt>
                <c:pt idx="2424">
                  <c:v>77.211596999999998</c:v>
                </c:pt>
                <c:pt idx="2425">
                  <c:v>77.240020999999999</c:v>
                </c:pt>
                <c:pt idx="2426">
                  <c:v>77.294314</c:v>
                </c:pt>
                <c:pt idx="2427">
                  <c:v>77.352677999999997</c:v>
                </c:pt>
                <c:pt idx="2428">
                  <c:v>77.405364000000006</c:v>
                </c:pt>
                <c:pt idx="2429">
                  <c:v>77.444770000000005</c:v>
                </c:pt>
                <c:pt idx="2430">
                  <c:v>77.473584000000002</c:v>
                </c:pt>
                <c:pt idx="2431">
                  <c:v>77.523186999999993</c:v>
                </c:pt>
                <c:pt idx="2432">
                  <c:v>77.588519000000005</c:v>
                </c:pt>
                <c:pt idx="2433">
                  <c:v>77.641615999999999</c:v>
                </c:pt>
                <c:pt idx="2434">
                  <c:v>77.684319000000002</c:v>
                </c:pt>
                <c:pt idx="2435">
                  <c:v>77.721297000000007</c:v>
                </c:pt>
                <c:pt idx="2436">
                  <c:v>77.748407999999998</c:v>
                </c:pt>
                <c:pt idx="2437">
                  <c:v>77.758656000000002</c:v>
                </c:pt>
                <c:pt idx="2438">
                  <c:v>77.758324000000002</c:v>
                </c:pt>
                <c:pt idx="2439">
                  <c:v>77.778340999999998</c:v>
                </c:pt>
                <c:pt idx="2440">
                  <c:v>77.800860999999998</c:v>
                </c:pt>
                <c:pt idx="2441">
                  <c:v>77.685764000000006</c:v>
                </c:pt>
                <c:pt idx="2442">
                  <c:v>77.659913000000003</c:v>
                </c:pt>
                <c:pt idx="2443">
                  <c:v>77.666413000000006</c:v>
                </c:pt>
                <c:pt idx="2444">
                  <c:v>77.655407999999994</c:v>
                </c:pt>
                <c:pt idx="2445">
                  <c:v>77.647673999999995</c:v>
                </c:pt>
                <c:pt idx="2446">
                  <c:v>77.658828999999997</c:v>
                </c:pt>
                <c:pt idx="2447">
                  <c:v>77.685524999999998</c:v>
                </c:pt>
                <c:pt idx="2448">
                  <c:v>77.707189</c:v>
                </c:pt>
                <c:pt idx="2449">
                  <c:v>77.707437999999996</c:v>
                </c:pt>
                <c:pt idx="2450">
                  <c:v>77.691702000000006</c:v>
                </c:pt>
                <c:pt idx="2451">
                  <c:v>77.680672999999999</c:v>
                </c:pt>
                <c:pt idx="2452">
                  <c:v>77.673304999999999</c:v>
                </c:pt>
                <c:pt idx="2453">
                  <c:v>77.655815000000004</c:v>
                </c:pt>
                <c:pt idx="2454">
                  <c:v>77.615756000000005</c:v>
                </c:pt>
                <c:pt idx="2455">
                  <c:v>77.544712000000004</c:v>
                </c:pt>
                <c:pt idx="2456">
                  <c:v>77.468863999999996</c:v>
                </c:pt>
                <c:pt idx="2457">
                  <c:v>77.450175000000002</c:v>
                </c:pt>
                <c:pt idx="2458">
                  <c:v>77.509262000000007</c:v>
                </c:pt>
                <c:pt idx="2459">
                  <c:v>77.631073999999998</c:v>
                </c:pt>
                <c:pt idx="2460">
                  <c:v>77.810965999999993</c:v>
                </c:pt>
                <c:pt idx="2461">
                  <c:v>77.936031</c:v>
                </c:pt>
                <c:pt idx="2462">
                  <c:v>77.946477000000002</c:v>
                </c:pt>
                <c:pt idx="2463">
                  <c:v>77.938377000000003</c:v>
                </c:pt>
                <c:pt idx="2464">
                  <c:v>77.941845999999998</c:v>
                </c:pt>
                <c:pt idx="2465">
                  <c:v>77.956885</c:v>
                </c:pt>
                <c:pt idx="2466">
                  <c:v>77.991262000000006</c:v>
                </c:pt>
                <c:pt idx="2467">
                  <c:v>78.055941000000004</c:v>
                </c:pt>
                <c:pt idx="2468">
                  <c:v>78.126317999999998</c:v>
                </c:pt>
                <c:pt idx="2469">
                  <c:v>78.172950999999998</c:v>
                </c:pt>
                <c:pt idx="2470">
                  <c:v>78.211766999999995</c:v>
                </c:pt>
                <c:pt idx="2471">
                  <c:v>78.254626999999999</c:v>
                </c:pt>
                <c:pt idx="2472">
                  <c:v>78.295412999999996</c:v>
                </c:pt>
                <c:pt idx="2473">
                  <c:v>78.327275999999998</c:v>
                </c:pt>
                <c:pt idx="2474">
                  <c:v>78.366939000000002</c:v>
                </c:pt>
                <c:pt idx="2475">
                  <c:v>78.435412999999997</c:v>
                </c:pt>
                <c:pt idx="2476">
                  <c:v>78.528671000000003</c:v>
                </c:pt>
                <c:pt idx="2477">
                  <c:v>78.628726999999998</c:v>
                </c:pt>
                <c:pt idx="2478">
                  <c:v>78.724305000000001</c:v>
                </c:pt>
                <c:pt idx="2479">
                  <c:v>78.819151000000005</c:v>
                </c:pt>
                <c:pt idx="2480">
                  <c:v>78.899226999999996</c:v>
                </c:pt>
                <c:pt idx="2481">
                  <c:v>78.959823</c:v>
                </c:pt>
                <c:pt idx="2482">
                  <c:v>79.019278999999997</c:v>
                </c:pt>
                <c:pt idx="2483">
                  <c:v>79.076650000000001</c:v>
                </c:pt>
                <c:pt idx="2484">
                  <c:v>79.128912</c:v>
                </c:pt>
                <c:pt idx="2485">
                  <c:v>79.173845999999998</c:v>
                </c:pt>
                <c:pt idx="2486">
                  <c:v>79.223945000000001</c:v>
                </c:pt>
                <c:pt idx="2487">
                  <c:v>79.290443999999994</c:v>
                </c:pt>
                <c:pt idx="2488">
                  <c:v>79.366958999999994</c:v>
                </c:pt>
                <c:pt idx="2489">
                  <c:v>79.442592000000005</c:v>
                </c:pt>
                <c:pt idx="2490">
                  <c:v>79.518028000000001</c:v>
                </c:pt>
                <c:pt idx="2491">
                  <c:v>79.613929999999996</c:v>
                </c:pt>
                <c:pt idx="2492">
                  <c:v>79.76867</c:v>
                </c:pt>
                <c:pt idx="2493">
                  <c:v>80.051366000000002</c:v>
                </c:pt>
                <c:pt idx="2494">
                  <c:v>80.280737000000002</c:v>
                </c:pt>
                <c:pt idx="2495">
                  <c:v>80.289169000000001</c:v>
                </c:pt>
                <c:pt idx="2496">
                  <c:v>80.265592999999996</c:v>
                </c:pt>
                <c:pt idx="2497">
                  <c:v>80.270736999999997</c:v>
                </c:pt>
                <c:pt idx="2498">
                  <c:v>80.287125000000003</c:v>
                </c:pt>
                <c:pt idx="2499">
                  <c:v>80.297358000000003</c:v>
                </c:pt>
                <c:pt idx="2500">
                  <c:v>80.279238000000007</c:v>
                </c:pt>
                <c:pt idx="2501">
                  <c:v>80.212456000000003</c:v>
                </c:pt>
                <c:pt idx="2502">
                  <c:v>80.085558000000006</c:v>
                </c:pt>
                <c:pt idx="2503">
                  <c:v>79.918936000000002</c:v>
                </c:pt>
                <c:pt idx="2504">
                  <c:v>79.778581000000003</c:v>
                </c:pt>
                <c:pt idx="2505">
                  <c:v>79.695267999999999</c:v>
                </c:pt>
                <c:pt idx="2506">
                  <c:v>79.640977000000007</c:v>
                </c:pt>
                <c:pt idx="2507">
                  <c:v>79.590090000000004</c:v>
                </c:pt>
                <c:pt idx="2508">
                  <c:v>79.542291000000006</c:v>
                </c:pt>
                <c:pt idx="2509">
                  <c:v>79.524268000000006</c:v>
                </c:pt>
                <c:pt idx="2510">
                  <c:v>79.590924000000001</c:v>
                </c:pt>
                <c:pt idx="2511">
                  <c:v>79.771185000000003</c:v>
                </c:pt>
                <c:pt idx="2512">
                  <c:v>79.989463999999998</c:v>
                </c:pt>
                <c:pt idx="2513">
                  <c:v>80.183053999999998</c:v>
                </c:pt>
                <c:pt idx="2514">
                  <c:v>80.349977999999993</c:v>
                </c:pt>
                <c:pt idx="2515">
                  <c:v>80.495092999999997</c:v>
                </c:pt>
                <c:pt idx="2516">
                  <c:v>80.623057000000003</c:v>
                </c:pt>
                <c:pt idx="2517">
                  <c:v>80.749016999999995</c:v>
                </c:pt>
                <c:pt idx="2518">
                  <c:v>80.885762</c:v>
                </c:pt>
                <c:pt idx="2519">
                  <c:v>81.024131999999994</c:v>
                </c:pt>
                <c:pt idx="2520">
                  <c:v>81.140570999999994</c:v>
                </c:pt>
                <c:pt idx="2521">
                  <c:v>81.222425999999999</c:v>
                </c:pt>
                <c:pt idx="2522">
                  <c:v>81.266103999999999</c:v>
                </c:pt>
                <c:pt idx="2523">
                  <c:v>81.260971999999995</c:v>
                </c:pt>
                <c:pt idx="2524">
                  <c:v>81.206408999999994</c:v>
                </c:pt>
                <c:pt idx="2525">
                  <c:v>81.110480999999993</c:v>
                </c:pt>
                <c:pt idx="2526">
                  <c:v>80.919538000000003</c:v>
                </c:pt>
                <c:pt idx="2527">
                  <c:v>80.524140000000003</c:v>
                </c:pt>
                <c:pt idx="2528">
                  <c:v>80.002814000000001</c:v>
                </c:pt>
                <c:pt idx="2529">
                  <c:v>79.538872999999995</c:v>
                </c:pt>
                <c:pt idx="2530">
                  <c:v>79.125636</c:v>
                </c:pt>
                <c:pt idx="2531">
                  <c:v>78.715091999999999</c:v>
                </c:pt>
                <c:pt idx="2532">
                  <c:v>78.308893999999995</c:v>
                </c:pt>
                <c:pt idx="2533">
                  <c:v>77.924197000000007</c:v>
                </c:pt>
                <c:pt idx="2534">
                  <c:v>77.542272999999994</c:v>
                </c:pt>
                <c:pt idx="2535">
                  <c:v>77.145750000000007</c:v>
                </c:pt>
                <c:pt idx="2536">
                  <c:v>76.804478000000003</c:v>
                </c:pt>
                <c:pt idx="2537">
                  <c:v>76.578486999999996</c:v>
                </c:pt>
                <c:pt idx="2538">
                  <c:v>76.432173000000006</c:v>
                </c:pt>
                <c:pt idx="2539">
                  <c:v>76.316260999999997</c:v>
                </c:pt>
                <c:pt idx="2540">
                  <c:v>76.206343000000004</c:v>
                </c:pt>
                <c:pt idx="2541">
                  <c:v>76.076892999999998</c:v>
                </c:pt>
                <c:pt idx="2542">
                  <c:v>75.895335000000003</c:v>
                </c:pt>
                <c:pt idx="2543">
                  <c:v>75.801948999999993</c:v>
                </c:pt>
                <c:pt idx="2544">
                  <c:v>75.977260000000001</c:v>
                </c:pt>
                <c:pt idx="2545">
                  <c:v>76.245773999999997</c:v>
                </c:pt>
                <c:pt idx="2546">
                  <c:v>76.496668</c:v>
                </c:pt>
                <c:pt idx="2547">
                  <c:v>76.718449000000007</c:v>
                </c:pt>
                <c:pt idx="2548">
                  <c:v>76.914692000000002</c:v>
                </c:pt>
                <c:pt idx="2549">
                  <c:v>77.077409000000003</c:v>
                </c:pt>
                <c:pt idx="2550">
                  <c:v>77.201559000000003</c:v>
                </c:pt>
                <c:pt idx="2551">
                  <c:v>77.304218000000006</c:v>
                </c:pt>
                <c:pt idx="2552">
                  <c:v>77.416949000000002</c:v>
                </c:pt>
                <c:pt idx="2553">
                  <c:v>77.545338999999998</c:v>
                </c:pt>
                <c:pt idx="2554">
                  <c:v>77.665273999999997</c:v>
                </c:pt>
                <c:pt idx="2555">
                  <c:v>77.768838000000002</c:v>
                </c:pt>
                <c:pt idx="2556">
                  <c:v>77.869062999999997</c:v>
                </c:pt>
                <c:pt idx="2557">
                  <c:v>77.978249000000005</c:v>
                </c:pt>
                <c:pt idx="2558">
                  <c:v>78.096442999999994</c:v>
                </c:pt>
                <c:pt idx="2559">
                  <c:v>78.209598999999997</c:v>
                </c:pt>
                <c:pt idx="2560">
                  <c:v>78.297559000000007</c:v>
                </c:pt>
                <c:pt idx="2561">
                  <c:v>78.352926999999994</c:v>
                </c:pt>
                <c:pt idx="2562">
                  <c:v>78.389036000000004</c:v>
                </c:pt>
                <c:pt idx="2563">
                  <c:v>78.437071000000003</c:v>
                </c:pt>
                <c:pt idx="2564">
                  <c:v>78.525794000000005</c:v>
                </c:pt>
                <c:pt idx="2565">
                  <c:v>78.643490999999997</c:v>
                </c:pt>
                <c:pt idx="2566">
                  <c:v>78.755269999999996</c:v>
                </c:pt>
                <c:pt idx="2567">
                  <c:v>78.844789000000006</c:v>
                </c:pt>
                <c:pt idx="2568">
                  <c:v>78.902428999999998</c:v>
                </c:pt>
                <c:pt idx="2569">
                  <c:v>78.919741999999999</c:v>
                </c:pt>
                <c:pt idx="2570">
                  <c:v>78.898965000000004</c:v>
                </c:pt>
                <c:pt idx="2571">
                  <c:v>78.858087999999995</c:v>
                </c:pt>
                <c:pt idx="2572">
                  <c:v>78.816457999999997</c:v>
                </c:pt>
                <c:pt idx="2573">
                  <c:v>78.781210000000002</c:v>
                </c:pt>
                <c:pt idx="2574">
                  <c:v>78.747147999999996</c:v>
                </c:pt>
                <c:pt idx="2575">
                  <c:v>78.699202</c:v>
                </c:pt>
                <c:pt idx="2576">
                  <c:v>78.631894000000003</c:v>
                </c:pt>
                <c:pt idx="2577">
                  <c:v>78.567440000000005</c:v>
                </c:pt>
                <c:pt idx="2578">
                  <c:v>78.518017</c:v>
                </c:pt>
                <c:pt idx="2579">
                  <c:v>78.469823000000005</c:v>
                </c:pt>
                <c:pt idx="2580">
                  <c:v>78.394897</c:v>
                </c:pt>
                <c:pt idx="2581">
                  <c:v>78.283904000000007</c:v>
                </c:pt>
                <c:pt idx="2582">
                  <c:v>78.198329000000001</c:v>
                </c:pt>
                <c:pt idx="2583">
                  <c:v>78.168150999999995</c:v>
                </c:pt>
                <c:pt idx="2584">
                  <c:v>78.163991999999993</c:v>
                </c:pt>
                <c:pt idx="2585">
                  <c:v>78.172978999999998</c:v>
                </c:pt>
                <c:pt idx="2586">
                  <c:v>78.197186000000002</c:v>
                </c:pt>
                <c:pt idx="2587">
                  <c:v>78.231863000000004</c:v>
                </c:pt>
                <c:pt idx="2588">
                  <c:v>78.262848000000005</c:v>
                </c:pt>
                <c:pt idx="2589">
                  <c:v>78.283169999999998</c:v>
                </c:pt>
                <c:pt idx="2590">
                  <c:v>78.297276999999994</c:v>
                </c:pt>
                <c:pt idx="2591">
                  <c:v>78.307912000000002</c:v>
                </c:pt>
                <c:pt idx="2592">
                  <c:v>78.312062999999995</c:v>
                </c:pt>
                <c:pt idx="2593">
                  <c:v>78.304277999999996</c:v>
                </c:pt>
                <c:pt idx="2594">
                  <c:v>78.278453999999996</c:v>
                </c:pt>
                <c:pt idx="2595">
                  <c:v>78.230950000000007</c:v>
                </c:pt>
                <c:pt idx="2596">
                  <c:v>78.169724000000002</c:v>
                </c:pt>
                <c:pt idx="2597">
                  <c:v>78.109927999999996</c:v>
                </c:pt>
                <c:pt idx="2598">
                  <c:v>78.051813999999993</c:v>
                </c:pt>
                <c:pt idx="2599">
                  <c:v>77.972561999999996</c:v>
                </c:pt>
                <c:pt idx="2600">
                  <c:v>77.840625000000003</c:v>
                </c:pt>
                <c:pt idx="2601">
                  <c:v>77.665699000000004</c:v>
                </c:pt>
                <c:pt idx="2602">
                  <c:v>77.504689999999997</c:v>
                </c:pt>
                <c:pt idx="2603">
                  <c:v>77.364594999999994</c:v>
                </c:pt>
                <c:pt idx="2604">
                  <c:v>77.196254999999994</c:v>
                </c:pt>
                <c:pt idx="2605">
                  <c:v>76.986712999999995</c:v>
                </c:pt>
                <c:pt idx="2606">
                  <c:v>76.789664999999999</c:v>
                </c:pt>
                <c:pt idx="2607">
                  <c:v>76.633902000000006</c:v>
                </c:pt>
                <c:pt idx="2608">
                  <c:v>76.495724999999993</c:v>
                </c:pt>
                <c:pt idx="2609">
                  <c:v>76.349209000000002</c:v>
                </c:pt>
                <c:pt idx="2610">
                  <c:v>76.180569000000006</c:v>
                </c:pt>
                <c:pt idx="2611">
                  <c:v>75.972076999999999</c:v>
                </c:pt>
                <c:pt idx="2612">
                  <c:v>75.704252999999994</c:v>
                </c:pt>
                <c:pt idx="2613">
                  <c:v>75.403701999999996</c:v>
                </c:pt>
                <c:pt idx="2614">
                  <c:v>75.131737999999999</c:v>
                </c:pt>
                <c:pt idx="2615">
                  <c:v>74.889801000000006</c:v>
                </c:pt>
                <c:pt idx="2616">
                  <c:v>74.635632999999999</c:v>
                </c:pt>
                <c:pt idx="2617">
                  <c:v>74.351639000000006</c:v>
                </c:pt>
                <c:pt idx="2618">
                  <c:v>74.057339999999996</c:v>
                </c:pt>
                <c:pt idx="2619">
                  <c:v>73.784132</c:v>
                </c:pt>
                <c:pt idx="2620">
                  <c:v>73.558948000000001</c:v>
                </c:pt>
                <c:pt idx="2621">
                  <c:v>73.408288999999996</c:v>
                </c:pt>
                <c:pt idx="2622">
                  <c:v>73.344116999999997</c:v>
                </c:pt>
                <c:pt idx="2623">
                  <c:v>73.346270000000004</c:v>
                </c:pt>
                <c:pt idx="2624">
                  <c:v>73.389394999999993</c:v>
                </c:pt>
                <c:pt idx="2625">
                  <c:v>73.476568</c:v>
                </c:pt>
                <c:pt idx="2626">
                  <c:v>73.616148999999993</c:v>
                </c:pt>
                <c:pt idx="2627">
                  <c:v>73.767714999999995</c:v>
                </c:pt>
                <c:pt idx="2628">
                  <c:v>73.885143999999997</c:v>
                </c:pt>
                <c:pt idx="2629">
                  <c:v>73.971853999999993</c:v>
                </c:pt>
                <c:pt idx="2630">
                  <c:v>74.038494</c:v>
                </c:pt>
                <c:pt idx="2631">
                  <c:v>74.062971000000005</c:v>
                </c:pt>
                <c:pt idx="2632">
                  <c:v>74.017731999999995</c:v>
                </c:pt>
                <c:pt idx="2633">
                  <c:v>73.926022000000003</c:v>
                </c:pt>
                <c:pt idx="2634">
                  <c:v>73.855537999999996</c:v>
                </c:pt>
                <c:pt idx="2635">
                  <c:v>73.867238999999998</c:v>
                </c:pt>
                <c:pt idx="2636">
                  <c:v>73.984477999999996</c:v>
                </c:pt>
                <c:pt idx="2637">
                  <c:v>74.176387000000005</c:v>
                </c:pt>
                <c:pt idx="2638">
                  <c:v>74.369540999999998</c:v>
                </c:pt>
                <c:pt idx="2639">
                  <c:v>74.517441000000005</c:v>
                </c:pt>
                <c:pt idx="2640">
                  <c:v>74.629740999999996</c:v>
                </c:pt>
                <c:pt idx="2641">
                  <c:v>74.718822000000003</c:v>
                </c:pt>
                <c:pt idx="2642">
                  <c:v>74.777129000000002</c:v>
                </c:pt>
                <c:pt idx="2643">
                  <c:v>74.804219000000003</c:v>
                </c:pt>
                <c:pt idx="2644">
                  <c:v>74.821160000000006</c:v>
                </c:pt>
                <c:pt idx="2645">
                  <c:v>74.848050000000001</c:v>
                </c:pt>
                <c:pt idx="2646">
                  <c:v>74.884111000000004</c:v>
                </c:pt>
                <c:pt idx="2647">
                  <c:v>74.923428000000001</c:v>
                </c:pt>
                <c:pt idx="2648">
                  <c:v>74.975774999999999</c:v>
                </c:pt>
                <c:pt idx="2649">
                  <c:v>75.056327999999993</c:v>
                </c:pt>
                <c:pt idx="2650">
                  <c:v>75.170056000000002</c:v>
                </c:pt>
                <c:pt idx="2651">
                  <c:v>75.309731999999997</c:v>
                </c:pt>
                <c:pt idx="2652">
                  <c:v>75.462815000000006</c:v>
                </c:pt>
                <c:pt idx="2653">
                  <c:v>75.617110999999994</c:v>
                </c:pt>
                <c:pt idx="2654">
                  <c:v>75.764996999999994</c:v>
                </c:pt>
                <c:pt idx="2655">
                  <c:v>75.906829000000002</c:v>
                </c:pt>
                <c:pt idx="2656">
                  <c:v>76.045974000000001</c:v>
                </c:pt>
                <c:pt idx="2657">
                  <c:v>76.177919000000003</c:v>
                </c:pt>
                <c:pt idx="2658">
                  <c:v>76.289837000000006</c:v>
                </c:pt>
                <c:pt idx="2659">
                  <c:v>76.373569000000003</c:v>
                </c:pt>
                <c:pt idx="2660">
                  <c:v>76.441057000000001</c:v>
                </c:pt>
                <c:pt idx="2661">
                  <c:v>76.516554999999997</c:v>
                </c:pt>
                <c:pt idx="2662">
                  <c:v>76.602259000000004</c:v>
                </c:pt>
                <c:pt idx="2663">
                  <c:v>76.686055999999994</c:v>
                </c:pt>
                <c:pt idx="2664">
                  <c:v>76.769084000000007</c:v>
                </c:pt>
                <c:pt idx="2665">
                  <c:v>76.853560000000002</c:v>
                </c:pt>
                <c:pt idx="2666">
                  <c:v>76.929890999999998</c:v>
                </c:pt>
                <c:pt idx="2667">
                  <c:v>76.987058000000005</c:v>
                </c:pt>
                <c:pt idx="2668">
                  <c:v>77.024359000000004</c:v>
                </c:pt>
                <c:pt idx="2669">
                  <c:v>77.048671999999996</c:v>
                </c:pt>
                <c:pt idx="2670">
                  <c:v>77.067723999999998</c:v>
                </c:pt>
                <c:pt idx="2671">
                  <c:v>77.088284999999999</c:v>
                </c:pt>
                <c:pt idx="2672">
                  <c:v>77.114982999999995</c:v>
                </c:pt>
                <c:pt idx="2673">
                  <c:v>77.147794000000005</c:v>
                </c:pt>
                <c:pt idx="2674">
                  <c:v>77.185676999999998</c:v>
                </c:pt>
                <c:pt idx="2675">
                  <c:v>77.229406999999995</c:v>
                </c:pt>
                <c:pt idx="2676">
                  <c:v>77.27431</c:v>
                </c:pt>
                <c:pt idx="2677">
                  <c:v>77.302493999999996</c:v>
                </c:pt>
                <c:pt idx="2678">
                  <c:v>77.294105999999999</c:v>
                </c:pt>
                <c:pt idx="2679">
                  <c:v>77.250007999999994</c:v>
                </c:pt>
                <c:pt idx="2680">
                  <c:v>77.195695000000001</c:v>
                </c:pt>
                <c:pt idx="2681">
                  <c:v>77.157776999999996</c:v>
                </c:pt>
                <c:pt idx="2682">
                  <c:v>77.137844000000001</c:v>
                </c:pt>
                <c:pt idx="2683">
                  <c:v>77.116273000000007</c:v>
                </c:pt>
                <c:pt idx="2684">
                  <c:v>77.074938000000003</c:v>
                </c:pt>
                <c:pt idx="2685">
                  <c:v>77.004883000000007</c:v>
                </c:pt>
                <c:pt idx="2686">
                  <c:v>76.906384000000003</c:v>
                </c:pt>
                <c:pt idx="2687">
                  <c:v>76.795675000000003</c:v>
                </c:pt>
                <c:pt idx="2688">
                  <c:v>76.698324</c:v>
                </c:pt>
                <c:pt idx="2689">
                  <c:v>76.624319</c:v>
                </c:pt>
                <c:pt idx="2690">
                  <c:v>76.561616999999998</c:v>
                </c:pt>
                <c:pt idx="2691">
                  <c:v>76.497138000000007</c:v>
                </c:pt>
                <c:pt idx="2692">
                  <c:v>76.431415999999999</c:v>
                </c:pt>
                <c:pt idx="2693">
                  <c:v>76.368622999999999</c:v>
                </c:pt>
                <c:pt idx="2694">
                  <c:v>76.305749000000006</c:v>
                </c:pt>
                <c:pt idx="2695">
                  <c:v>76.240410999999995</c:v>
                </c:pt>
                <c:pt idx="2696">
                  <c:v>76.179668000000007</c:v>
                </c:pt>
                <c:pt idx="2697">
                  <c:v>76.128873999999996</c:v>
                </c:pt>
                <c:pt idx="2698">
                  <c:v>76.079452000000003</c:v>
                </c:pt>
                <c:pt idx="2699">
                  <c:v>76.019606999999993</c:v>
                </c:pt>
                <c:pt idx="2700">
                  <c:v>75.950575000000001</c:v>
                </c:pt>
                <c:pt idx="2701">
                  <c:v>75.881585000000001</c:v>
                </c:pt>
                <c:pt idx="2702">
                  <c:v>75.816215999999997</c:v>
                </c:pt>
                <c:pt idx="2703">
                  <c:v>75.755064000000004</c:v>
                </c:pt>
                <c:pt idx="2704">
                  <c:v>75.702828999999994</c:v>
                </c:pt>
                <c:pt idx="2705">
                  <c:v>75.658378999999996</c:v>
                </c:pt>
                <c:pt idx="2706">
                  <c:v>75.604393000000002</c:v>
                </c:pt>
                <c:pt idx="2707">
                  <c:v>75.522792999999993</c:v>
                </c:pt>
                <c:pt idx="2708">
                  <c:v>75.417320000000004</c:v>
                </c:pt>
                <c:pt idx="2709">
                  <c:v>75.308282000000005</c:v>
                </c:pt>
                <c:pt idx="2710">
                  <c:v>75.207875999999999</c:v>
                </c:pt>
                <c:pt idx="2711">
                  <c:v>75.113619999999997</c:v>
                </c:pt>
                <c:pt idx="2712">
                  <c:v>75.023623999999998</c:v>
                </c:pt>
                <c:pt idx="2713">
                  <c:v>74.942323999999999</c:v>
                </c:pt>
                <c:pt idx="2714">
                  <c:v>74.870340999999996</c:v>
                </c:pt>
                <c:pt idx="2715">
                  <c:v>74.804201000000006</c:v>
                </c:pt>
                <c:pt idx="2716">
                  <c:v>74.747366</c:v>
                </c:pt>
                <c:pt idx="2717">
                  <c:v>74.707848999999996</c:v>
                </c:pt>
                <c:pt idx="2718">
                  <c:v>74.683291999999994</c:v>
                </c:pt>
                <c:pt idx="2719">
                  <c:v>74.659830999999997</c:v>
                </c:pt>
                <c:pt idx="2720">
                  <c:v>74.627063000000007</c:v>
                </c:pt>
                <c:pt idx="2721">
                  <c:v>74.584438000000006</c:v>
                </c:pt>
                <c:pt idx="2722">
                  <c:v>74.531953999999999</c:v>
                </c:pt>
                <c:pt idx="2723">
                  <c:v>74.464894999999999</c:v>
                </c:pt>
                <c:pt idx="2724">
                  <c:v>74.379621999999998</c:v>
                </c:pt>
                <c:pt idx="2725">
                  <c:v>74.277272999999994</c:v>
                </c:pt>
                <c:pt idx="2726">
                  <c:v>74.162142000000003</c:v>
                </c:pt>
                <c:pt idx="2727">
                  <c:v>74.044021000000001</c:v>
                </c:pt>
                <c:pt idx="2728">
                  <c:v>73.940832</c:v>
                </c:pt>
                <c:pt idx="2729">
                  <c:v>73.868100999999996</c:v>
                </c:pt>
                <c:pt idx="2730">
                  <c:v>73.824494000000001</c:v>
                </c:pt>
                <c:pt idx="2731">
                  <c:v>73.797820000000002</c:v>
                </c:pt>
                <c:pt idx="2732">
                  <c:v>73.782246999999998</c:v>
                </c:pt>
                <c:pt idx="2733">
                  <c:v>73.776871999999997</c:v>
                </c:pt>
                <c:pt idx="2734">
                  <c:v>73.771506000000002</c:v>
                </c:pt>
                <c:pt idx="2735">
                  <c:v>73.749424000000005</c:v>
                </c:pt>
                <c:pt idx="2736">
                  <c:v>73.704437999999996</c:v>
                </c:pt>
                <c:pt idx="2737">
                  <c:v>73.643299999999996</c:v>
                </c:pt>
                <c:pt idx="2738">
                  <c:v>73.572199999999995</c:v>
                </c:pt>
                <c:pt idx="2739">
                  <c:v>73.493094999999997</c:v>
                </c:pt>
                <c:pt idx="2740">
                  <c:v>73.413481000000004</c:v>
                </c:pt>
                <c:pt idx="2741">
                  <c:v>73.347795000000005</c:v>
                </c:pt>
                <c:pt idx="2742">
                  <c:v>73.305873000000005</c:v>
                </c:pt>
                <c:pt idx="2743">
                  <c:v>73.289337000000003</c:v>
                </c:pt>
                <c:pt idx="2744">
                  <c:v>73.297543000000005</c:v>
                </c:pt>
                <c:pt idx="2745">
                  <c:v>73.326162999999994</c:v>
                </c:pt>
                <c:pt idx="2746">
                  <c:v>73.362979999999993</c:v>
                </c:pt>
                <c:pt idx="2747">
                  <c:v>73.397329999999997</c:v>
                </c:pt>
                <c:pt idx="2748">
                  <c:v>73.431447000000006</c:v>
                </c:pt>
                <c:pt idx="2749">
                  <c:v>73.471136000000001</c:v>
                </c:pt>
                <c:pt idx="2750">
                  <c:v>73.507529000000005</c:v>
                </c:pt>
                <c:pt idx="2751">
                  <c:v>73.519513000000003</c:v>
                </c:pt>
                <c:pt idx="2752">
                  <c:v>73.492767000000001</c:v>
                </c:pt>
                <c:pt idx="2753">
                  <c:v>73.426919999999996</c:v>
                </c:pt>
                <c:pt idx="2754">
                  <c:v>73.327329000000006</c:v>
                </c:pt>
                <c:pt idx="2755">
                  <c:v>73.200996000000004</c:v>
                </c:pt>
                <c:pt idx="2756">
                  <c:v>73.058222999999998</c:v>
                </c:pt>
                <c:pt idx="2757">
                  <c:v>72.905750999999995</c:v>
                </c:pt>
                <c:pt idx="2758">
                  <c:v>72.738187999999994</c:v>
                </c:pt>
                <c:pt idx="2759">
                  <c:v>72.547083999999998</c:v>
                </c:pt>
                <c:pt idx="2760">
                  <c:v>72.335954000000001</c:v>
                </c:pt>
                <c:pt idx="2761">
                  <c:v>72.113512</c:v>
                </c:pt>
                <c:pt idx="2762">
                  <c:v>71.874611999999999</c:v>
                </c:pt>
                <c:pt idx="2763">
                  <c:v>71.604242999999997</c:v>
                </c:pt>
                <c:pt idx="2764">
                  <c:v>71.301786000000007</c:v>
                </c:pt>
                <c:pt idx="2765">
                  <c:v>70.986096000000003</c:v>
                </c:pt>
                <c:pt idx="2766">
                  <c:v>70.675816999999995</c:v>
                </c:pt>
                <c:pt idx="2767">
                  <c:v>70.382217999999995</c:v>
                </c:pt>
                <c:pt idx="2768">
                  <c:v>70.124402000000003</c:v>
                </c:pt>
                <c:pt idx="2769">
                  <c:v>69.930648000000005</c:v>
                </c:pt>
                <c:pt idx="2770">
                  <c:v>69.815618999999998</c:v>
                </c:pt>
                <c:pt idx="2771">
                  <c:v>69.772126</c:v>
                </c:pt>
                <c:pt idx="2772">
                  <c:v>69.790098</c:v>
                </c:pt>
                <c:pt idx="2773">
                  <c:v>69.866512999999998</c:v>
                </c:pt>
                <c:pt idx="2774">
                  <c:v>69.995604</c:v>
                </c:pt>
                <c:pt idx="2775">
                  <c:v>70.166976000000005</c:v>
                </c:pt>
                <c:pt idx="2776">
                  <c:v>70.368217999999999</c:v>
                </c:pt>
                <c:pt idx="2777">
                  <c:v>70.563603000000001</c:v>
                </c:pt>
                <c:pt idx="2778">
                  <c:v>70.674766000000005</c:v>
                </c:pt>
                <c:pt idx="2779">
                  <c:v>70.620159000000001</c:v>
                </c:pt>
                <c:pt idx="2780">
                  <c:v>70.396106000000003</c:v>
                </c:pt>
                <c:pt idx="2781">
                  <c:v>70.112690999999998</c:v>
                </c:pt>
                <c:pt idx="2782">
                  <c:v>69.933708999999993</c:v>
                </c:pt>
                <c:pt idx="2783">
                  <c:v>69.971558999999999</c:v>
                </c:pt>
                <c:pt idx="2784">
                  <c:v>70.229561000000004</c:v>
                </c:pt>
                <c:pt idx="2785">
                  <c:v>70.618585999999993</c:v>
                </c:pt>
                <c:pt idx="2786">
                  <c:v>71.018107999999998</c:v>
                </c:pt>
                <c:pt idx="2787">
                  <c:v>71.341446000000005</c:v>
                </c:pt>
                <c:pt idx="2788">
                  <c:v>71.559657000000001</c:v>
                </c:pt>
                <c:pt idx="2789">
                  <c:v>71.675213999999997</c:v>
                </c:pt>
                <c:pt idx="2790">
                  <c:v>71.693842000000004</c:v>
                </c:pt>
                <c:pt idx="2791">
                  <c:v>71.631669000000002</c:v>
                </c:pt>
                <c:pt idx="2792">
                  <c:v>71.530112000000003</c:v>
                </c:pt>
                <c:pt idx="2793">
                  <c:v>71.438479000000001</c:v>
                </c:pt>
                <c:pt idx="2794">
                  <c:v>71.382095000000007</c:v>
                </c:pt>
                <c:pt idx="2795">
                  <c:v>71.362952000000007</c:v>
                </c:pt>
                <c:pt idx="2796">
                  <c:v>71.385876999999994</c:v>
                </c:pt>
                <c:pt idx="2797">
                  <c:v>71.460381999999996</c:v>
                </c:pt>
                <c:pt idx="2798">
                  <c:v>71.578541999999999</c:v>
                </c:pt>
                <c:pt idx="2799">
                  <c:v>71.717350999999994</c:v>
                </c:pt>
                <c:pt idx="2800">
                  <c:v>71.867849000000007</c:v>
                </c:pt>
                <c:pt idx="2801">
                  <c:v>72.042242000000002</c:v>
                </c:pt>
                <c:pt idx="2802">
                  <c:v>72.248780999999994</c:v>
                </c:pt>
                <c:pt idx="2803">
                  <c:v>72.476892000000007</c:v>
                </c:pt>
                <c:pt idx="2804">
                  <c:v>72.710766000000007</c:v>
                </c:pt>
                <c:pt idx="2805">
                  <c:v>72.943185999999997</c:v>
                </c:pt>
                <c:pt idx="2806">
                  <c:v>73.173464999999993</c:v>
                </c:pt>
                <c:pt idx="2807">
                  <c:v>73.402017999999998</c:v>
                </c:pt>
                <c:pt idx="2808">
                  <c:v>73.627744000000007</c:v>
                </c:pt>
                <c:pt idx="2809">
                  <c:v>73.844714999999994</c:v>
                </c:pt>
                <c:pt idx="2810">
                  <c:v>74.045120999999995</c:v>
                </c:pt>
                <c:pt idx="2811">
                  <c:v>74.230524000000003</c:v>
                </c:pt>
                <c:pt idx="2812">
                  <c:v>74.411874999999995</c:v>
                </c:pt>
                <c:pt idx="2813">
                  <c:v>74.591404999999995</c:v>
                </c:pt>
                <c:pt idx="2814">
                  <c:v>74.754913999999999</c:v>
                </c:pt>
                <c:pt idx="2815">
                  <c:v>74.892556999999996</c:v>
                </c:pt>
                <c:pt idx="2816">
                  <c:v>75.016744000000003</c:v>
                </c:pt>
                <c:pt idx="2817">
                  <c:v>75.146923000000001</c:v>
                </c:pt>
                <c:pt idx="2818">
                  <c:v>75.285032999999999</c:v>
                </c:pt>
                <c:pt idx="2819">
                  <c:v>75.417983000000007</c:v>
                </c:pt>
                <c:pt idx="2820">
                  <c:v>75.536654999999996</c:v>
                </c:pt>
                <c:pt idx="2821">
                  <c:v>75.639364</c:v>
                </c:pt>
                <c:pt idx="2822">
                  <c:v>75.723831000000004</c:v>
                </c:pt>
                <c:pt idx="2823">
                  <c:v>75.790474000000003</c:v>
                </c:pt>
                <c:pt idx="2824">
                  <c:v>75.849964</c:v>
                </c:pt>
                <c:pt idx="2825">
                  <c:v>75.914394999999999</c:v>
                </c:pt>
                <c:pt idx="2826">
                  <c:v>75.982552999999996</c:v>
                </c:pt>
                <c:pt idx="2827">
                  <c:v>76.044424000000006</c:v>
                </c:pt>
                <c:pt idx="2828">
                  <c:v>76.097755000000006</c:v>
                </c:pt>
                <c:pt idx="2829">
                  <c:v>76.149628000000007</c:v>
                </c:pt>
                <c:pt idx="2830">
                  <c:v>76.205293999999995</c:v>
                </c:pt>
                <c:pt idx="2831">
                  <c:v>76.266406000000003</c:v>
                </c:pt>
                <c:pt idx="2832">
                  <c:v>76.337030999999996</c:v>
                </c:pt>
                <c:pt idx="2833">
                  <c:v>76.419500999999997</c:v>
                </c:pt>
                <c:pt idx="2834">
                  <c:v>76.505196999999995</c:v>
                </c:pt>
                <c:pt idx="2835">
                  <c:v>76.579902000000004</c:v>
                </c:pt>
                <c:pt idx="2836">
                  <c:v>76.637990000000002</c:v>
                </c:pt>
                <c:pt idx="2837">
                  <c:v>76.683291999999994</c:v>
                </c:pt>
                <c:pt idx="2838">
                  <c:v>76.718704000000002</c:v>
                </c:pt>
                <c:pt idx="2839">
                  <c:v>76.743815999999995</c:v>
                </c:pt>
                <c:pt idx="2840">
                  <c:v>76.760337000000007</c:v>
                </c:pt>
                <c:pt idx="2841">
                  <c:v>76.770576000000005</c:v>
                </c:pt>
                <c:pt idx="2842">
                  <c:v>76.772002000000001</c:v>
                </c:pt>
                <c:pt idx="2843">
                  <c:v>76.762227999999993</c:v>
                </c:pt>
                <c:pt idx="2844">
                  <c:v>76.747906</c:v>
                </c:pt>
                <c:pt idx="2845">
                  <c:v>76.739859999999993</c:v>
                </c:pt>
                <c:pt idx="2846">
                  <c:v>76.740802000000002</c:v>
                </c:pt>
                <c:pt idx="2847">
                  <c:v>76.746655000000004</c:v>
                </c:pt>
                <c:pt idx="2848">
                  <c:v>76.757827000000006</c:v>
                </c:pt>
                <c:pt idx="2849">
                  <c:v>76.777827000000002</c:v>
                </c:pt>
                <c:pt idx="2850">
                  <c:v>76.800976000000006</c:v>
                </c:pt>
                <c:pt idx="2851">
                  <c:v>76.814187000000004</c:v>
                </c:pt>
                <c:pt idx="2852">
                  <c:v>76.815055000000001</c:v>
                </c:pt>
                <c:pt idx="2853">
                  <c:v>76.818966000000003</c:v>
                </c:pt>
                <c:pt idx="2854">
                  <c:v>76.843350000000001</c:v>
                </c:pt>
                <c:pt idx="2855">
                  <c:v>76.890880999999993</c:v>
                </c:pt>
                <c:pt idx="2856">
                  <c:v>76.951716000000005</c:v>
                </c:pt>
                <c:pt idx="2857">
                  <c:v>77.016209000000003</c:v>
                </c:pt>
                <c:pt idx="2858">
                  <c:v>77.080965000000006</c:v>
                </c:pt>
                <c:pt idx="2859">
                  <c:v>77.146272999999994</c:v>
                </c:pt>
                <c:pt idx="2860">
                  <c:v>77.212952999999999</c:v>
                </c:pt>
                <c:pt idx="2861">
                  <c:v>77.283051</c:v>
                </c:pt>
                <c:pt idx="2862">
                  <c:v>77.361547000000002</c:v>
                </c:pt>
                <c:pt idx="2863">
                  <c:v>77.452394999999996</c:v>
                </c:pt>
                <c:pt idx="2864">
                  <c:v>77.547807000000006</c:v>
                </c:pt>
                <c:pt idx="2865">
                  <c:v>77.624379000000005</c:v>
                </c:pt>
                <c:pt idx="2866">
                  <c:v>77.660413000000005</c:v>
                </c:pt>
                <c:pt idx="2867">
                  <c:v>77.659983999999994</c:v>
                </c:pt>
                <c:pt idx="2868">
                  <c:v>77.650409999999994</c:v>
                </c:pt>
                <c:pt idx="2869">
                  <c:v>77.651000999999994</c:v>
                </c:pt>
                <c:pt idx="2870">
                  <c:v>77.651272000000006</c:v>
                </c:pt>
                <c:pt idx="2871">
                  <c:v>77.625967000000003</c:v>
                </c:pt>
                <c:pt idx="2872">
                  <c:v>77.564891000000003</c:v>
                </c:pt>
                <c:pt idx="2873">
                  <c:v>77.480417000000003</c:v>
                </c:pt>
                <c:pt idx="2874">
                  <c:v>77.391239999999996</c:v>
                </c:pt>
                <c:pt idx="2875">
                  <c:v>77.308121999999997</c:v>
                </c:pt>
                <c:pt idx="2876">
                  <c:v>77.234392</c:v>
                </c:pt>
                <c:pt idx="2877">
                  <c:v>77.171364999999994</c:v>
                </c:pt>
                <c:pt idx="2878">
                  <c:v>77.120901000000003</c:v>
                </c:pt>
                <c:pt idx="2879">
                  <c:v>77.087680000000006</c:v>
                </c:pt>
                <c:pt idx="2880">
                  <c:v>77.078259000000003</c:v>
                </c:pt>
                <c:pt idx="2881">
                  <c:v>77.091860999999994</c:v>
                </c:pt>
                <c:pt idx="2882">
                  <c:v>77.114521999999994</c:v>
                </c:pt>
                <c:pt idx="2883">
                  <c:v>77.131144000000006</c:v>
                </c:pt>
                <c:pt idx="2884">
                  <c:v>77.141457000000003</c:v>
                </c:pt>
                <c:pt idx="2885">
                  <c:v>77.154477999999997</c:v>
                </c:pt>
                <c:pt idx="2886">
                  <c:v>77.168052000000003</c:v>
                </c:pt>
                <c:pt idx="2887">
                  <c:v>77.165655000000001</c:v>
                </c:pt>
                <c:pt idx="2888">
                  <c:v>77.138801000000001</c:v>
                </c:pt>
                <c:pt idx="2889">
                  <c:v>77.105170999999999</c:v>
                </c:pt>
                <c:pt idx="2890">
                  <c:v>77.096262999999993</c:v>
                </c:pt>
                <c:pt idx="2891">
                  <c:v>77.125322999999995</c:v>
                </c:pt>
                <c:pt idx="2892">
                  <c:v>77.170205999999993</c:v>
                </c:pt>
                <c:pt idx="2893">
                  <c:v>77.188631999999998</c:v>
                </c:pt>
                <c:pt idx="2894">
                  <c:v>77.153986000000003</c:v>
                </c:pt>
                <c:pt idx="2895">
                  <c:v>77.079037</c:v>
                </c:pt>
                <c:pt idx="2896">
                  <c:v>77.002786</c:v>
                </c:pt>
                <c:pt idx="2897">
                  <c:v>76.955179000000001</c:v>
                </c:pt>
                <c:pt idx="2898">
                  <c:v>76.936638000000002</c:v>
                </c:pt>
                <c:pt idx="2899">
                  <c:v>76.929450000000003</c:v>
                </c:pt>
                <c:pt idx="2900">
                  <c:v>76.9221</c:v>
                </c:pt>
                <c:pt idx="2901">
                  <c:v>76.915609000000003</c:v>
                </c:pt>
                <c:pt idx="2902">
                  <c:v>76.916691</c:v>
                </c:pt>
                <c:pt idx="2903">
                  <c:v>76.929957999999999</c:v>
                </c:pt>
                <c:pt idx="2904">
                  <c:v>76.952900999999997</c:v>
                </c:pt>
                <c:pt idx="2905">
                  <c:v>76.972835000000003</c:v>
                </c:pt>
                <c:pt idx="2906">
                  <c:v>76.975902000000005</c:v>
                </c:pt>
                <c:pt idx="2907">
                  <c:v>76.965374999999995</c:v>
                </c:pt>
                <c:pt idx="2908">
                  <c:v>76.962845000000002</c:v>
                </c:pt>
                <c:pt idx="2909">
                  <c:v>76.985149000000007</c:v>
                </c:pt>
                <c:pt idx="2910">
                  <c:v>77.028169000000005</c:v>
                </c:pt>
                <c:pt idx="2911">
                  <c:v>77.078616999999994</c:v>
                </c:pt>
                <c:pt idx="2912">
                  <c:v>77.129510999999994</c:v>
                </c:pt>
                <c:pt idx="2913">
                  <c:v>77.175430000000006</c:v>
                </c:pt>
                <c:pt idx="2914">
                  <c:v>77.204913000000005</c:v>
                </c:pt>
                <c:pt idx="2915">
                  <c:v>77.210696999999996</c:v>
                </c:pt>
                <c:pt idx="2916">
                  <c:v>77.203935000000001</c:v>
                </c:pt>
                <c:pt idx="2917">
                  <c:v>77.209271999999999</c:v>
                </c:pt>
                <c:pt idx="2918">
                  <c:v>77.244285000000005</c:v>
                </c:pt>
                <c:pt idx="2919">
                  <c:v>77.30565</c:v>
                </c:pt>
                <c:pt idx="2920">
                  <c:v>77.372146999999998</c:v>
                </c:pt>
                <c:pt idx="2921">
                  <c:v>77.417353000000006</c:v>
                </c:pt>
                <c:pt idx="2922">
                  <c:v>77.426586999999998</c:v>
                </c:pt>
                <c:pt idx="2923">
                  <c:v>77.410859000000002</c:v>
                </c:pt>
                <c:pt idx="2924">
                  <c:v>77.402180000000001</c:v>
                </c:pt>
                <c:pt idx="2925">
                  <c:v>77.427929000000006</c:v>
                </c:pt>
                <c:pt idx="2926">
                  <c:v>77.487376999999995</c:v>
                </c:pt>
                <c:pt idx="2927">
                  <c:v>77.554939000000005</c:v>
                </c:pt>
                <c:pt idx="2928">
                  <c:v>77.604545999999999</c:v>
                </c:pt>
                <c:pt idx="2929">
                  <c:v>77.627352999999999</c:v>
                </c:pt>
                <c:pt idx="2930">
                  <c:v>77.630026999999998</c:v>
                </c:pt>
                <c:pt idx="2931">
                  <c:v>77.624853999999999</c:v>
                </c:pt>
                <c:pt idx="2932">
                  <c:v>77.625157000000002</c:v>
                </c:pt>
                <c:pt idx="2933">
                  <c:v>77.644381999999993</c:v>
                </c:pt>
                <c:pt idx="2934">
                  <c:v>77.689608000000007</c:v>
                </c:pt>
                <c:pt idx="2935">
                  <c:v>77.751812999999999</c:v>
                </c:pt>
                <c:pt idx="2936">
                  <c:v>77.807754000000003</c:v>
                </c:pt>
                <c:pt idx="2937">
                  <c:v>77.839146999999997</c:v>
                </c:pt>
                <c:pt idx="2938">
                  <c:v>77.850601999999995</c:v>
                </c:pt>
                <c:pt idx="2939">
                  <c:v>77.861573000000007</c:v>
                </c:pt>
                <c:pt idx="2940">
                  <c:v>77.880410999999995</c:v>
                </c:pt>
                <c:pt idx="2941">
                  <c:v>77.897309000000007</c:v>
                </c:pt>
                <c:pt idx="2942">
                  <c:v>77.906602000000007</c:v>
                </c:pt>
                <c:pt idx="2943">
                  <c:v>77.922430000000006</c:v>
                </c:pt>
                <c:pt idx="2944">
                  <c:v>77.960536000000005</c:v>
                </c:pt>
                <c:pt idx="2945">
                  <c:v>78.014436000000003</c:v>
                </c:pt>
                <c:pt idx="2946">
                  <c:v>78.065601999999998</c:v>
                </c:pt>
                <c:pt idx="2947">
                  <c:v>78.113195000000005</c:v>
                </c:pt>
                <c:pt idx="2948">
                  <c:v>78.174036000000001</c:v>
                </c:pt>
                <c:pt idx="2949">
                  <c:v>78.250129000000001</c:v>
                </c:pt>
                <c:pt idx="2950">
                  <c:v>78.317823000000004</c:v>
                </c:pt>
                <c:pt idx="2951">
                  <c:v>78.359498000000002</c:v>
                </c:pt>
                <c:pt idx="2952">
                  <c:v>78.385914</c:v>
                </c:pt>
                <c:pt idx="2953">
                  <c:v>78.417080999999996</c:v>
                </c:pt>
                <c:pt idx="2954">
                  <c:v>78.459271999999999</c:v>
                </c:pt>
                <c:pt idx="2955">
                  <c:v>78.508302999999998</c:v>
                </c:pt>
                <c:pt idx="2956">
                  <c:v>78.558993999999998</c:v>
                </c:pt>
                <c:pt idx="2957">
                  <c:v>78.603095999999994</c:v>
                </c:pt>
                <c:pt idx="2958">
                  <c:v>78.630978999999996</c:v>
                </c:pt>
                <c:pt idx="2959">
                  <c:v>78.645148000000006</c:v>
                </c:pt>
                <c:pt idx="2960">
                  <c:v>78.663174999999995</c:v>
                </c:pt>
                <c:pt idx="2961">
                  <c:v>78.698014000000001</c:v>
                </c:pt>
                <c:pt idx="2962">
                  <c:v>78.740741</c:v>
                </c:pt>
                <c:pt idx="2963">
                  <c:v>78.770245000000003</c:v>
                </c:pt>
                <c:pt idx="2964">
                  <c:v>78.775174000000007</c:v>
                </c:pt>
                <c:pt idx="2965">
                  <c:v>78.759958999999995</c:v>
                </c:pt>
                <c:pt idx="2966">
                  <c:v>78.735664</c:v>
                </c:pt>
                <c:pt idx="2967">
                  <c:v>78.713712999999998</c:v>
                </c:pt>
                <c:pt idx="2968">
                  <c:v>78.705551</c:v>
                </c:pt>
                <c:pt idx="2969">
                  <c:v>78.718954999999994</c:v>
                </c:pt>
                <c:pt idx="2970">
                  <c:v>78.751547000000002</c:v>
                </c:pt>
                <c:pt idx="2971">
                  <c:v>78.791409000000002</c:v>
                </c:pt>
                <c:pt idx="2972">
                  <c:v>78.825203000000002</c:v>
                </c:pt>
                <c:pt idx="2973">
                  <c:v>78.845000999999996</c:v>
                </c:pt>
                <c:pt idx="2974">
                  <c:v>78.850222000000002</c:v>
                </c:pt>
                <c:pt idx="2975">
                  <c:v>78.847128999999995</c:v>
                </c:pt>
                <c:pt idx="2976">
                  <c:v>78.847506999999993</c:v>
                </c:pt>
                <c:pt idx="2977">
                  <c:v>78.865055999999996</c:v>
                </c:pt>
                <c:pt idx="2978">
                  <c:v>78.907475000000005</c:v>
                </c:pt>
                <c:pt idx="2979">
                  <c:v>78.967302000000004</c:v>
                </c:pt>
                <c:pt idx="2980">
                  <c:v>79.021753000000004</c:v>
                </c:pt>
                <c:pt idx="2981">
                  <c:v>79.048880999999994</c:v>
                </c:pt>
                <c:pt idx="2982">
                  <c:v>79.048754000000002</c:v>
                </c:pt>
                <c:pt idx="2983">
                  <c:v>79.043937</c:v>
                </c:pt>
                <c:pt idx="2984">
                  <c:v>79.054676000000001</c:v>
                </c:pt>
                <c:pt idx="2985">
                  <c:v>79.078761999999998</c:v>
                </c:pt>
                <c:pt idx="2986">
                  <c:v>79.099751999999995</c:v>
                </c:pt>
                <c:pt idx="2987">
                  <c:v>79.108170000000001</c:v>
                </c:pt>
                <c:pt idx="2988">
                  <c:v>79.107251000000005</c:v>
                </c:pt>
                <c:pt idx="2989">
                  <c:v>79.10445</c:v>
                </c:pt>
                <c:pt idx="2990">
                  <c:v>79.107902999999993</c:v>
                </c:pt>
                <c:pt idx="2991">
                  <c:v>79.126825999999994</c:v>
                </c:pt>
                <c:pt idx="2992">
                  <c:v>79.162981000000002</c:v>
                </c:pt>
                <c:pt idx="2993">
                  <c:v>79.202269000000001</c:v>
                </c:pt>
                <c:pt idx="2994">
                  <c:v>79.225998000000004</c:v>
                </c:pt>
                <c:pt idx="2995">
                  <c:v>79.232118999999997</c:v>
                </c:pt>
                <c:pt idx="2996">
                  <c:v>79.236369999999994</c:v>
                </c:pt>
                <c:pt idx="2997">
                  <c:v>79.251523000000006</c:v>
                </c:pt>
                <c:pt idx="2998">
                  <c:v>79.273499999999999</c:v>
                </c:pt>
                <c:pt idx="2999">
                  <c:v>79.288612999999998</c:v>
                </c:pt>
                <c:pt idx="3000">
                  <c:v>79.286641000000003</c:v>
                </c:pt>
                <c:pt idx="3001">
                  <c:v>79.266307999999995</c:v>
                </c:pt>
                <c:pt idx="3002">
                  <c:v>79.236592999999999</c:v>
                </c:pt>
                <c:pt idx="3003">
                  <c:v>79.214138000000005</c:v>
                </c:pt>
                <c:pt idx="3004">
                  <c:v>79.211197999999996</c:v>
                </c:pt>
                <c:pt idx="3005">
                  <c:v>79.222613999999993</c:v>
                </c:pt>
                <c:pt idx="3006">
                  <c:v>79.229487000000006</c:v>
                </c:pt>
                <c:pt idx="3007">
                  <c:v>79.217639000000005</c:v>
                </c:pt>
                <c:pt idx="3008">
                  <c:v>79.188434999999998</c:v>
                </c:pt>
                <c:pt idx="3009">
                  <c:v>79.152951999999999</c:v>
                </c:pt>
                <c:pt idx="3010">
                  <c:v>79.122669000000002</c:v>
                </c:pt>
                <c:pt idx="3011">
                  <c:v>79.105734999999996</c:v>
                </c:pt>
                <c:pt idx="3012">
                  <c:v>79.104194000000007</c:v>
                </c:pt>
                <c:pt idx="3013">
                  <c:v>79.111311999999998</c:v>
                </c:pt>
                <c:pt idx="3014">
                  <c:v>79.115570000000005</c:v>
                </c:pt>
                <c:pt idx="3015">
                  <c:v>79.108412999999999</c:v>
                </c:pt>
                <c:pt idx="3016">
                  <c:v>79.085429000000005</c:v>
                </c:pt>
                <c:pt idx="3017">
                  <c:v>79.044396000000006</c:v>
                </c:pt>
                <c:pt idx="3018">
                  <c:v>78.990326999999994</c:v>
                </c:pt>
                <c:pt idx="3019">
                  <c:v>78.939144999999996</c:v>
                </c:pt>
                <c:pt idx="3020">
                  <c:v>78.905790999999994</c:v>
                </c:pt>
                <c:pt idx="3021">
                  <c:v>78.888081999999997</c:v>
                </c:pt>
                <c:pt idx="3022">
                  <c:v>78.871106999999995</c:v>
                </c:pt>
                <c:pt idx="3023">
                  <c:v>78.848461</c:v>
                </c:pt>
                <c:pt idx="3024">
                  <c:v>78.829339000000004</c:v>
                </c:pt>
                <c:pt idx="3025">
                  <c:v>78.822648999999998</c:v>
                </c:pt>
                <c:pt idx="3026">
                  <c:v>78.824335000000005</c:v>
                </c:pt>
                <c:pt idx="3027">
                  <c:v>78.823892999999998</c:v>
                </c:pt>
                <c:pt idx="3028">
                  <c:v>78.813691000000006</c:v>
                </c:pt>
                <c:pt idx="3029">
                  <c:v>78.788252</c:v>
                </c:pt>
                <c:pt idx="3030">
                  <c:v>78.745461000000006</c:v>
                </c:pt>
                <c:pt idx="3031">
                  <c:v>78.694931999999994</c:v>
                </c:pt>
                <c:pt idx="3032">
                  <c:v>78.655742000000004</c:v>
                </c:pt>
                <c:pt idx="3033">
                  <c:v>78.637392000000006</c:v>
                </c:pt>
                <c:pt idx="3034">
                  <c:v>78.629270000000005</c:v>
                </c:pt>
                <c:pt idx="3035">
                  <c:v>78.616473999999997</c:v>
                </c:pt>
                <c:pt idx="3036">
                  <c:v>78.599422000000004</c:v>
                </c:pt>
                <c:pt idx="3037">
                  <c:v>78.589015000000003</c:v>
                </c:pt>
                <c:pt idx="3038">
                  <c:v>78.587947999999997</c:v>
                </c:pt>
                <c:pt idx="3039">
                  <c:v>78.587481999999994</c:v>
                </c:pt>
                <c:pt idx="3040">
                  <c:v>78.581045000000003</c:v>
                </c:pt>
                <c:pt idx="3041">
                  <c:v>78.571151</c:v>
                </c:pt>
                <c:pt idx="3042">
                  <c:v>78.561588999999998</c:v>
                </c:pt>
                <c:pt idx="3043">
                  <c:v>78.550347000000002</c:v>
                </c:pt>
                <c:pt idx="3044">
                  <c:v>78.533546999999999</c:v>
                </c:pt>
                <c:pt idx="3045">
                  <c:v>78.511865</c:v>
                </c:pt>
                <c:pt idx="3046">
                  <c:v>78.489616999999996</c:v>
                </c:pt>
                <c:pt idx="3047">
                  <c:v>78.469605999999999</c:v>
                </c:pt>
                <c:pt idx="3048">
                  <c:v>78.452132000000006</c:v>
                </c:pt>
                <c:pt idx="3049">
                  <c:v>78.438862</c:v>
                </c:pt>
                <c:pt idx="3050">
                  <c:v>78.434150000000002</c:v>
                </c:pt>
                <c:pt idx="3051">
                  <c:v>78.439528999999993</c:v>
                </c:pt>
                <c:pt idx="3052">
                  <c:v>78.448196999999993</c:v>
                </c:pt>
                <c:pt idx="3053">
                  <c:v>78.449894999999998</c:v>
                </c:pt>
                <c:pt idx="3054">
                  <c:v>78.443036000000006</c:v>
                </c:pt>
                <c:pt idx="3055">
                  <c:v>78.436797999999996</c:v>
                </c:pt>
                <c:pt idx="3056">
                  <c:v>78.437709999999996</c:v>
                </c:pt>
                <c:pt idx="3057">
                  <c:v>78.439936000000003</c:v>
                </c:pt>
                <c:pt idx="3058">
                  <c:v>78.434717000000006</c:v>
                </c:pt>
                <c:pt idx="3059">
                  <c:v>78.424103000000002</c:v>
                </c:pt>
                <c:pt idx="3060">
                  <c:v>78.416562999999996</c:v>
                </c:pt>
                <c:pt idx="3061">
                  <c:v>78.412210999999999</c:v>
                </c:pt>
                <c:pt idx="3062">
                  <c:v>78.402390999999994</c:v>
                </c:pt>
                <c:pt idx="3063">
                  <c:v>78.383514000000005</c:v>
                </c:pt>
                <c:pt idx="3064">
                  <c:v>78.362311000000005</c:v>
                </c:pt>
                <c:pt idx="3065">
                  <c:v>78.347481999999999</c:v>
                </c:pt>
                <c:pt idx="3066">
                  <c:v>78.344752999999997</c:v>
                </c:pt>
                <c:pt idx="3067">
                  <c:v>78.359894999999995</c:v>
                </c:pt>
                <c:pt idx="3068">
                  <c:v>78.396494000000004</c:v>
                </c:pt>
                <c:pt idx="3069">
                  <c:v>78.447822000000002</c:v>
                </c:pt>
                <c:pt idx="3070">
                  <c:v>78.498925</c:v>
                </c:pt>
                <c:pt idx="3071">
                  <c:v>78.539574000000002</c:v>
                </c:pt>
                <c:pt idx="3072">
                  <c:v>78.569006000000002</c:v>
                </c:pt>
                <c:pt idx="3073">
                  <c:v>78.588901000000007</c:v>
                </c:pt>
                <c:pt idx="3074">
                  <c:v>78.600792999999996</c:v>
                </c:pt>
                <c:pt idx="3075">
                  <c:v>78.609555</c:v>
                </c:pt>
                <c:pt idx="3076">
                  <c:v>78.618764999999996</c:v>
                </c:pt>
                <c:pt idx="3077">
                  <c:v>78.622247999999999</c:v>
                </c:pt>
                <c:pt idx="3078">
                  <c:v>78.611318999999995</c:v>
                </c:pt>
                <c:pt idx="3079">
                  <c:v>78.591211000000001</c:v>
                </c:pt>
                <c:pt idx="3080">
                  <c:v>78.577713000000003</c:v>
                </c:pt>
                <c:pt idx="3081">
                  <c:v>78.575096000000002</c:v>
                </c:pt>
                <c:pt idx="3082">
                  <c:v>78.570868000000004</c:v>
                </c:pt>
                <c:pt idx="3083">
                  <c:v>78.558238000000003</c:v>
                </c:pt>
                <c:pt idx="3084">
                  <c:v>78.552359999999993</c:v>
                </c:pt>
                <c:pt idx="3085">
                  <c:v>78.577191999999997</c:v>
                </c:pt>
                <c:pt idx="3086">
                  <c:v>78.643611000000007</c:v>
                </c:pt>
                <c:pt idx="3087">
                  <c:v>78.743886000000003</c:v>
                </c:pt>
                <c:pt idx="3088">
                  <c:v>78.858079000000004</c:v>
                </c:pt>
                <c:pt idx="3089">
                  <c:v>78.962496000000002</c:v>
                </c:pt>
                <c:pt idx="3090">
                  <c:v>79.044820999999999</c:v>
                </c:pt>
                <c:pt idx="3091">
                  <c:v>79.116992999999994</c:v>
                </c:pt>
                <c:pt idx="3092">
                  <c:v>79.201279</c:v>
                </c:pt>
                <c:pt idx="3093">
                  <c:v>79.298871000000005</c:v>
                </c:pt>
                <c:pt idx="3094">
                  <c:v>79.385358999999994</c:v>
                </c:pt>
                <c:pt idx="3095">
                  <c:v>79.443009000000004</c:v>
                </c:pt>
                <c:pt idx="3096">
                  <c:v>79.482280000000003</c:v>
                </c:pt>
                <c:pt idx="3097">
                  <c:v>79.522713999999993</c:v>
                </c:pt>
                <c:pt idx="3098">
                  <c:v>79.565950999999998</c:v>
                </c:pt>
                <c:pt idx="3099">
                  <c:v>79.597397999999998</c:v>
                </c:pt>
                <c:pt idx="3100">
                  <c:v>79.603652999999994</c:v>
                </c:pt>
                <c:pt idx="3101">
                  <c:v>79.579549</c:v>
                </c:pt>
                <c:pt idx="3102">
                  <c:v>79.530268000000007</c:v>
                </c:pt>
                <c:pt idx="3103">
                  <c:v>79.476488000000003</c:v>
                </c:pt>
                <c:pt idx="3104">
                  <c:v>79.447851999999997</c:v>
                </c:pt>
                <c:pt idx="3105">
                  <c:v>79.459549999999993</c:v>
                </c:pt>
                <c:pt idx="3106">
                  <c:v>79.500131999999994</c:v>
                </c:pt>
                <c:pt idx="3107">
                  <c:v>79.549150999999995</c:v>
                </c:pt>
                <c:pt idx="3108">
                  <c:v>79.598095999999998</c:v>
                </c:pt>
                <c:pt idx="3109">
                  <c:v>79.646938000000006</c:v>
                </c:pt>
                <c:pt idx="3110">
                  <c:v>79.692819999999998</c:v>
                </c:pt>
                <c:pt idx="3111">
                  <c:v>79.734134999999995</c:v>
                </c:pt>
                <c:pt idx="3112">
                  <c:v>79.776371999999995</c:v>
                </c:pt>
                <c:pt idx="3113">
                  <c:v>79.821787</c:v>
                </c:pt>
                <c:pt idx="3114">
                  <c:v>79.860750999999993</c:v>
                </c:pt>
                <c:pt idx="3115">
                  <c:v>79.884855999999999</c:v>
                </c:pt>
                <c:pt idx="3116">
                  <c:v>79.901446000000007</c:v>
                </c:pt>
                <c:pt idx="3117">
                  <c:v>79.923907999999997</c:v>
                </c:pt>
                <c:pt idx="3118">
                  <c:v>79.954823000000005</c:v>
                </c:pt>
                <c:pt idx="3119">
                  <c:v>79.990576000000004</c:v>
                </c:pt>
                <c:pt idx="3120">
                  <c:v>80.034552000000005</c:v>
                </c:pt>
                <c:pt idx="3121">
                  <c:v>80.089995999999999</c:v>
                </c:pt>
                <c:pt idx="3122">
                  <c:v>80.145211000000003</c:v>
                </c:pt>
                <c:pt idx="3123">
                  <c:v>80.184044</c:v>
                </c:pt>
                <c:pt idx="3124">
                  <c:v>80.211073999999996</c:v>
                </c:pt>
                <c:pt idx="3125">
                  <c:v>80.251686000000007</c:v>
                </c:pt>
                <c:pt idx="3126">
                  <c:v>80.324827999999997</c:v>
                </c:pt>
                <c:pt idx="3127">
                  <c:v>80.425576000000007</c:v>
                </c:pt>
                <c:pt idx="3128">
                  <c:v>80.535084999999995</c:v>
                </c:pt>
                <c:pt idx="3129">
                  <c:v>80.637944000000005</c:v>
                </c:pt>
                <c:pt idx="3130">
                  <c:v>80.729128000000003</c:v>
                </c:pt>
                <c:pt idx="3131">
                  <c:v>80.811065999999997</c:v>
                </c:pt>
                <c:pt idx="3132">
                  <c:v>80.88579</c:v>
                </c:pt>
                <c:pt idx="3133">
                  <c:v>80.949907999999994</c:v>
                </c:pt>
                <c:pt idx="3134">
                  <c:v>81.001439000000005</c:v>
                </c:pt>
                <c:pt idx="3135">
                  <c:v>81.050780000000003</c:v>
                </c:pt>
                <c:pt idx="3136">
                  <c:v>81.114615000000001</c:v>
                </c:pt>
                <c:pt idx="3137">
                  <c:v>81.194747000000007</c:v>
                </c:pt>
                <c:pt idx="3138">
                  <c:v>81.273871</c:v>
                </c:pt>
                <c:pt idx="3139">
                  <c:v>81.340868999999998</c:v>
                </c:pt>
                <c:pt idx="3140">
                  <c:v>81.409647000000007</c:v>
                </c:pt>
                <c:pt idx="3141">
                  <c:v>81.499534999999995</c:v>
                </c:pt>
                <c:pt idx="3142">
                  <c:v>81.603340000000003</c:v>
                </c:pt>
                <c:pt idx="3143">
                  <c:v>81.689998000000003</c:v>
                </c:pt>
                <c:pt idx="3144">
                  <c:v>81.738783999999995</c:v>
                </c:pt>
                <c:pt idx="3145">
                  <c:v>81.759770000000003</c:v>
                </c:pt>
                <c:pt idx="3146">
                  <c:v>81.778852000000001</c:v>
                </c:pt>
                <c:pt idx="3147">
                  <c:v>81.810863999999995</c:v>
                </c:pt>
                <c:pt idx="3148">
                  <c:v>81.851483999999999</c:v>
                </c:pt>
                <c:pt idx="3149">
                  <c:v>81.890851999999995</c:v>
                </c:pt>
                <c:pt idx="3150">
                  <c:v>81.930385000000001</c:v>
                </c:pt>
                <c:pt idx="3151">
                  <c:v>81.983698000000004</c:v>
                </c:pt>
                <c:pt idx="3152">
                  <c:v>82.057794000000001</c:v>
                </c:pt>
                <c:pt idx="3153">
                  <c:v>82.134728999999993</c:v>
                </c:pt>
                <c:pt idx="3154">
                  <c:v>82.181895999999995</c:v>
                </c:pt>
                <c:pt idx="3155">
                  <c:v>82.187025000000006</c:v>
                </c:pt>
                <c:pt idx="3156">
                  <c:v>82.174942999999999</c:v>
                </c:pt>
                <c:pt idx="3157">
                  <c:v>82.180952000000005</c:v>
                </c:pt>
                <c:pt idx="3158">
                  <c:v>82.212554999999995</c:v>
                </c:pt>
                <c:pt idx="3159">
                  <c:v>82.247878999999998</c:v>
                </c:pt>
                <c:pt idx="3160">
                  <c:v>82.270044999999996</c:v>
                </c:pt>
                <c:pt idx="3161">
                  <c:v>82.290993999999998</c:v>
                </c:pt>
                <c:pt idx="3162">
                  <c:v>82.337076999999994</c:v>
                </c:pt>
                <c:pt idx="3163">
                  <c:v>82.417794999999998</c:v>
                </c:pt>
                <c:pt idx="3164">
                  <c:v>82.513918000000004</c:v>
                </c:pt>
                <c:pt idx="3165">
                  <c:v>82.593607000000006</c:v>
                </c:pt>
                <c:pt idx="3166">
                  <c:v>82.637922000000003</c:v>
                </c:pt>
                <c:pt idx="3167">
                  <c:v>82.652733999999995</c:v>
                </c:pt>
                <c:pt idx="3168">
                  <c:v>82.658023</c:v>
                </c:pt>
                <c:pt idx="3169">
                  <c:v>82.666850999999994</c:v>
                </c:pt>
                <c:pt idx="3170">
                  <c:v>82.676006999999998</c:v>
                </c:pt>
                <c:pt idx="3171">
                  <c:v>82.677920999999998</c:v>
                </c:pt>
                <c:pt idx="3172">
                  <c:v>82.678353000000001</c:v>
                </c:pt>
                <c:pt idx="3173">
                  <c:v>82.696358000000004</c:v>
                </c:pt>
                <c:pt idx="3174">
                  <c:v>82.744383999999997</c:v>
                </c:pt>
                <c:pt idx="3175">
                  <c:v>82.812522000000001</c:v>
                </c:pt>
                <c:pt idx="3176">
                  <c:v>82.878940999999998</c:v>
                </c:pt>
                <c:pt idx="3177">
                  <c:v>82.936201999999994</c:v>
                </c:pt>
                <c:pt idx="3178">
                  <c:v>83.000056999999998</c:v>
                </c:pt>
                <c:pt idx="3179">
                  <c:v>83.085807000000003</c:v>
                </c:pt>
                <c:pt idx="3180">
                  <c:v>83.178860999999998</c:v>
                </c:pt>
                <c:pt idx="3181">
                  <c:v>83.236759000000006</c:v>
                </c:pt>
                <c:pt idx="3182">
                  <c:v>83.224604999999997</c:v>
                </c:pt>
                <c:pt idx="3183">
                  <c:v>83.145222000000004</c:v>
                </c:pt>
                <c:pt idx="3184">
                  <c:v>83.029966999999999</c:v>
                </c:pt>
                <c:pt idx="3185">
                  <c:v>82.904752000000002</c:v>
                </c:pt>
                <c:pt idx="3186">
                  <c:v>82.772861000000006</c:v>
                </c:pt>
                <c:pt idx="3187">
                  <c:v>82.629272999999998</c:v>
                </c:pt>
                <c:pt idx="3188">
                  <c:v>82.478956999999994</c:v>
                </c:pt>
                <c:pt idx="3189">
                  <c:v>82.330422999999996</c:v>
                </c:pt>
                <c:pt idx="3190">
                  <c:v>82.174946000000006</c:v>
                </c:pt>
                <c:pt idx="3191">
                  <c:v>81.984487999999999</c:v>
                </c:pt>
                <c:pt idx="3192">
                  <c:v>81.737605000000002</c:v>
                </c:pt>
                <c:pt idx="3193">
                  <c:v>81.446348</c:v>
                </c:pt>
                <c:pt idx="3194">
                  <c:v>81.155361999999997</c:v>
                </c:pt>
                <c:pt idx="3195">
                  <c:v>80.914899000000005</c:v>
                </c:pt>
                <c:pt idx="3196">
                  <c:v>80.753803000000005</c:v>
                </c:pt>
                <c:pt idx="3197">
                  <c:v>80.672996999999995</c:v>
                </c:pt>
                <c:pt idx="3198">
                  <c:v>80.658316999999997</c:v>
                </c:pt>
                <c:pt idx="3199">
                  <c:v>80.696365999999998</c:v>
                </c:pt>
                <c:pt idx="3200">
                  <c:v>80.776571000000004</c:v>
                </c:pt>
                <c:pt idx="3201">
                  <c:v>80.881406999999996</c:v>
                </c:pt>
                <c:pt idx="3202">
                  <c:v>80.984440000000006</c:v>
                </c:pt>
                <c:pt idx="3203">
                  <c:v>81.064721000000006</c:v>
                </c:pt>
                <c:pt idx="3204">
                  <c:v>81.120693000000003</c:v>
                </c:pt>
                <c:pt idx="3205">
                  <c:v>81.167814000000007</c:v>
                </c:pt>
                <c:pt idx="3206">
                  <c:v>81.225840000000005</c:v>
                </c:pt>
                <c:pt idx="3207">
                  <c:v>81.306501999999995</c:v>
                </c:pt>
                <c:pt idx="3208">
                  <c:v>81.403797999999995</c:v>
                </c:pt>
                <c:pt idx="3209">
                  <c:v>81.492343000000005</c:v>
                </c:pt>
                <c:pt idx="3210">
                  <c:v>81.543442999999996</c:v>
                </c:pt>
                <c:pt idx="3211">
                  <c:v>81.548489000000004</c:v>
                </c:pt>
                <c:pt idx="3212">
                  <c:v>81.520957999999993</c:v>
                </c:pt>
                <c:pt idx="3213">
                  <c:v>81.475104999999999</c:v>
                </c:pt>
                <c:pt idx="3214">
                  <c:v>81.414687000000001</c:v>
                </c:pt>
                <c:pt idx="3215">
                  <c:v>81.347514000000004</c:v>
                </c:pt>
                <c:pt idx="3216">
                  <c:v>81.296135000000007</c:v>
                </c:pt>
                <c:pt idx="3217">
                  <c:v>81.278183999999996</c:v>
                </c:pt>
                <c:pt idx="3218">
                  <c:v>81.280969999999996</c:v>
                </c:pt>
                <c:pt idx="3219">
                  <c:v>81.270386000000002</c:v>
                </c:pt>
                <c:pt idx="3220">
                  <c:v>81.225702999999996</c:v>
                </c:pt>
                <c:pt idx="3221">
                  <c:v>81.157859999999999</c:v>
                </c:pt>
                <c:pt idx="3222">
                  <c:v>81.096528000000006</c:v>
                </c:pt>
                <c:pt idx="3223">
                  <c:v>81.066394000000003</c:v>
                </c:pt>
                <c:pt idx="3224">
                  <c:v>81.070849999999993</c:v>
                </c:pt>
                <c:pt idx="3225">
                  <c:v>81.087112000000005</c:v>
                </c:pt>
                <c:pt idx="3226">
                  <c:v>81.079616999999999</c:v>
                </c:pt>
                <c:pt idx="3227">
                  <c:v>81.031361000000004</c:v>
                </c:pt>
                <c:pt idx="3228">
                  <c:v>80.962862000000001</c:v>
                </c:pt>
                <c:pt idx="3229">
                  <c:v>80.910011999999995</c:v>
                </c:pt>
                <c:pt idx="3230">
                  <c:v>80.882678999999996</c:v>
                </c:pt>
                <c:pt idx="3231">
                  <c:v>80.854995000000002</c:v>
                </c:pt>
                <c:pt idx="3232">
                  <c:v>80.797737999999995</c:v>
                </c:pt>
                <c:pt idx="3233">
                  <c:v>80.710072999999994</c:v>
                </c:pt>
                <c:pt idx="3234">
                  <c:v>80.615592000000007</c:v>
                </c:pt>
                <c:pt idx="3235">
                  <c:v>80.534221000000002</c:v>
                </c:pt>
                <c:pt idx="3236">
                  <c:v>80.463269999999994</c:v>
                </c:pt>
                <c:pt idx="3237">
                  <c:v>80.384142999999995</c:v>
                </c:pt>
                <c:pt idx="3238">
                  <c:v>80.286058999999995</c:v>
                </c:pt>
                <c:pt idx="3239">
                  <c:v>80.182203000000001</c:v>
                </c:pt>
                <c:pt idx="3240">
                  <c:v>80.097013000000004</c:v>
                </c:pt>
                <c:pt idx="3241">
                  <c:v>80.035342</c:v>
                </c:pt>
                <c:pt idx="3242">
                  <c:v>79.97287</c:v>
                </c:pt>
                <c:pt idx="3243">
                  <c:v>79.884016000000003</c:v>
                </c:pt>
                <c:pt idx="3244">
                  <c:v>79.770750000000007</c:v>
                </c:pt>
                <c:pt idx="3245">
                  <c:v>79.655337000000003</c:v>
                </c:pt>
                <c:pt idx="3246">
                  <c:v>79.554702000000006</c:v>
                </c:pt>
                <c:pt idx="3247">
                  <c:v>79.472611999999998</c:v>
                </c:pt>
                <c:pt idx="3248">
                  <c:v>79.405285000000006</c:v>
                </c:pt>
                <c:pt idx="3249">
                  <c:v>79.338616999999999</c:v>
                </c:pt>
                <c:pt idx="3250">
                  <c:v>79.250076000000007</c:v>
                </c:pt>
                <c:pt idx="3251">
                  <c:v>79.132057000000003</c:v>
                </c:pt>
                <c:pt idx="3252">
                  <c:v>79.006701000000007</c:v>
                </c:pt>
                <c:pt idx="3253">
                  <c:v>78.900530000000003</c:v>
                </c:pt>
                <c:pt idx="3254">
                  <c:v>78.811563000000007</c:v>
                </c:pt>
                <c:pt idx="3255">
                  <c:v>78.717741000000004</c:v>
                </c:pt>
                <c:pt idx="3256">
                  <c:v>78.605669000000006</c:v>
                </c:pt>
                <c:pt idx="3257">
                  <c:v>78.467436000000006</c:v>
                </c:pt>
                <c:pt idx="3258">
                  <c:v>78.282432</c:v>
                </c:pt>
                <c:pt idx="3259">
                  <c:v>78.037910999999994</c:v>
                </c:pt>
                <c:pt idx="3260">
                  <c:v>77.765026000000006</c:v>
                </c:pt>
                <c:pt idx="3261">
                  <c:v>77.518863999999994</c:v>
                </c:pt>
                <c:pt idx="3262">
                  <c:v>77.317778000000004</c:v>
                </c:pt>
                <c:pt idx="3263">
                  <c:v>77.131732</c:v>
                </c:pt>
                <c:pt idx="3264">
                  <c:v>76.932259999999999</c:v>
                </c:pt>
                <c:pt idx="3265">
                  <c:v>76.721153000000001</c:v>
                </c:pt>
                <c:pt idx="3266">
                  <c:v>76.504080999999999</c:v>
                </c:pt>
                <c:pt idx="3267">
                  <c:v>76.271445999999997</c:v>
                </c:pt>
                <c:pt idx="3268">
                  <c:v>76.022114000000002</c:v>
                </c:pt>
                <c:pt idx="3269">
                  <c:v>75.777506000000002</c:v>
                </c:pt>
                <c:pt idx="3270">
                  <c:v>75.553414000000004</c:v>
                </c:pt>
                <c:pt idx="3271">
                  <c:v>75.339898000000005</c:v>
                </c:pt>
                <c:pt idx="3272">
                  <c:v>75.124339000000006</c:v>
                </c:pt>
                <c:pt idx="3273">
                  <c:v>74.914297000000005</c:v>
                </c:pt>
                <c:pt idx="3274">
                  <c:v>74.724126999999996</c:v>
                </c:pt>
                <c:pt idx="3275">
                  <c:v>74.557603999999998</c:v>
                </c:pt>
                <c:pt idx="3276">
                  <c:v>74.414398000000006</c:v>
                </c:pt>
                <c:pt idx="3277">
                  <c:v>74.292625000000001</c:v>
                </c:pt>
                <c:pt idx="3278">
                  <c:v>74.172144000000003</c:v>
                </c:pt>
                <c:pt idx="3279">
                  <c:v>74.016221999999999</c:v>
                </c:pt>
                <c:pt idx="3280">
                  <c:v>73.810107000000002</c:v>
                </c:pt>
                <c:pt idx="3281">
                  <c:v>73.583944000000002</c:v>
                </c:pt>
                <c:pt idx="3282">
                  <c:v>73.375831000000005</c:v>
                </c:pt>
                <c:pt idx="3283">
                  <c:v>73.189425</c:v>
                </c:pt>
                <c:pt idx="3284">
                  <c:v>73.003240000000005</c:v>
                </c:pt>
                <c:pt idx="3285">
                  <c:v>72.800004999999999</c:v>
                </c:pt>
                <c:pt idx="3286">
                  <c:v>72.576179999999994</c:v>
                </c:pt>
                <c:pt idx="3287">
                  <c:v>72.339557999999997</c:v>
                </c:pt>
                <c:pt idx="3288">
                  <c:v>72.105754000000005</c:v>
                </c:pt>
                <c:pt idx="3289">
                  <c:v>71.882778000000002</c:v>
                </c:pt>
                <c:pt idx="3290">
                  <c:v>71.654752000000002</c:v>
                </c:pt>
                <c:pt idx="3291">
                  <c:v>71.398050999999995</c:v>
                </c:pt>
                <c:pt idx="3292">
                  <c:v>71.115224999999995</c:v>
                </c:pt>
                <c:pt idx="3293">
                  <c:v>70.832447000000002</c:v>
                </c:pt>
                <c:pt idx="3294">
                  <c:v>70.562396000000007</c:v>
                </c:pt>
                <c:pt idx="3295">
                  <c:v>70.294120000000007</c:v>
                </c:pt>
                <c:pt idx="3296">
                  <c:v>70.023635999999996</c:v>
                </c:pt>
                <c:pt idx="3297">
                  <c:v>69.765720999999999</c:v>
                </c:pt>
                <c:pt idx="3298">
                  <c:v>69.524726000000001</c:v>
                </c:pt>
                <c:pt idx="3299">
                  <c:v>69.280542999999994</c:v>
                </c:pt>
                <c:pt idx="3300">
                  <c:v>69.013266999999999</c:v>
                </c:pt>
                <c:pt idx="3301">
                  <c:v>68.718852999999996</c:v>
                </c:pt>
                <c:pt idx="3302">
                  <c:v>68.397879000000003</c:v>
                </c:pt>
                <c:pt idx="3303">
                  <c:v>68.054573000000005</c:v>
                </c:pt>
                <c:pt idx="3304">
                  <c:v>67.710147000000006</c:v>
                </c:pt>
                <c:pt idx="3305">
                  <c:v>67.388606999999993</c:v>
                </c:pt>
                <c:pt idx="3306">
                  <c:v>67.085116999999997</c:v>
                </c:pt>
                <c:pt idx="3307">
                  <c:v>66.778784999999999</c:v>
                </c:pt>
                <c:pt idx="3308">
                  <c:v>66.475116</c:v>
                </c:pt>
                <c:pt idx="3309">
                  <c:v>66.196897000000007</c:v>
                </c:pt>
                <c:pt idx="3310">
                  <c:v>65.934488000000002</c:v>
                </c:pt>
                <c:pt idx="3311">
                  <c:v>65.650745999999998</c:v>
                </c:pt>
                <c:pt idx="3312">
                  <c:v>65.344960999999998</c:v>
                </c:pt>
                <c:pt idx="3313">
                  <c:v>65.057057999999998</c:v>
                </c:pt>
                <c:pt idx="3314">
                  <c:v>64.790564000000003</c:v>
                </c:pt>
                <c:pt idx="3315">
                  <c:v>64.499747999999997</c:v>
                </c:pt>
                <c:pt idx="3316">
                  <c:v>64.168611999999996</c:v>
                </c:pt>
                <c:pt idx="3317">
                  <c:v>63.838662999999997</c:v>
                </c:pt>
                <c:pt idx="3318">
                  <c:v>63.543816999999997</c:v>
                </c:pt>
                <c:pt idx="3319">
                  <c:v>63.270529000000003</c:v>
                </c:pt>
                <c:pt idx="3320">
                  <c:v>62.996307999999999</c:v>
                </c:pt>
                <c:pt idx="3321">
                  <c:v>62.719707999999997</c:v>
                </c:pt>
                <c:pt idx="3322">
                  <c:v>62.440235999999999</c:v>
                </c:pt>
                <c:pt idx="3323">
                  <c:v>62.154640999999998</c:v>
                </c:pt>
                <c:pt idx="3324">
                  <c:v>61.872928999999999</c:v>
                </c:pt>
                <c:pt idx="3325">
                  <c:v>61.600855000000003</c:v>
                </c:pt>
                <c:pt idx="3326">
                  <c:v>61.308999999999997</c:v>
                </c:pt>
                <c:pt idx="3327">
                  <c:v>60.969886000000002</c:v>
                </c:pt>
                <c:pt idx="3328">
                  <c:v>60.600113999999998</c:v>
                </c:pt>
                <c:pt idx="3329">
                  <c:v>60.213853999999998</c:v>
                </c:pt>
                <c:pt idx="3330">
                  <c:v>59.756297000000004</c:v>
                </c:pt>
                <c:pt idx="3331">
                  <c:v>59.125447999999999</c:v>
                </c:pt>
                <c:pt idx="3332">
                  <c:v>58.418944000000003</c:v>
                </c:pt>
                <c:pt idx="3333">
                  <c:v>58.091980999999997</c:v>
                </c:pt>
                <c:pt idx="3334">
                  <c:v>58.144565</c:v>
                </c:pt>
                <c:pt idx="3335">
                  <c:v>58.209398999999998</c:v>
                </c:pt>
                <c:pt idx="3336">
                  <c:v>58.129562999999997</c:v>
                </c:pt>
                <c:pt idx="3337">
                  <c:v>57.936053000000001</c:v>
                </c:pt>
                <c:pt idx="3338">
                  <c:v>57.698208000000001</c:v>
                </c:pt>
                <c:pt idx="3339">
                  <c:v>57.442025999999998</c:v>
                </c:pt>
                <c:pt idx="3340">
                  <c:v>57.18045</c:v>
                </c:pt>
                <c:pt idx="3341">
                  <c:v>56.952683999999998</c:v>
                </c:pt>
                <c:pt idx="3342">
                  <c:v>56.775894999999998</c:v>
                </c:pt>
                <c:pt idx="3343">
                  <c:v>56.611463000000001</c:v>
                </c:pt>
                <c:pt idx="3344">
                  <c:v>56.420597999999998</c:v>
                </c:pt>
                <c:pt idx="3345">
                  <c:v>56.208244999999998</c:v>
                </c:pt>
                <c:pt idx="3346">
                  <c:v>55.986362</c:v>
                </c:pt>
                <c:pt idx="3347">
                  <c:v>55.748747999999999</c:v>
                </c:pt>
                <c:pt idx="3348">
                  <c:v>55.504885999999999</c:v>
                </c:pt>
                <c:pt idx="3349">
                  <c:v>55.286014000000002</c:v>
                </c:pt>
                <c:pt idx="3350">
                  <c:v>55.091346999999999</c:v>
                </c:pt>
                <c:pt idx="3351">
                  <c:v>54.882050999999997</c:v>
                </c:pt>
                <c:pt idx="3352">
                  <c:v>54.651389999999999</c:v>
                </c:pt>
                <c:pt idx="3353">
                  <c:v>54.440514</c:v>
                </c:pt>
                <c:pt idx="3354">
                  <c:v>54.262971999999998</c:v>
                </c:pt>
                <c:pt idx="3355">
                  <c:v>54.079236999999999</c:v>
                </c:pt>
                <c:pt idx="3356">
                  <c:v>53.869822999999997</c:v>
                </c:pt>
                <c:pt idx="3357">
                  <c:v>53.668387000000003</c:v>
                </c:pt>
                <c:pt idx="3358">
                  <c:v>53.497233999999999</c:v>
                </c:pt>
                <c:pt idx="3359">
                  <c:v>53.331131999999997</c:v>
                </c:pt>
                <c:pt idx="3360">
                  <c:v>53.151260000000001</c:v>
                </c:pt>
                <c:pt idx="3361">
                  <c:v>52.975178999999997</c:v>
                </c:pt>
                <c:pt idx="3362">
                  <c:v>52.810819000000002</c:v>
                </c:pt>
                <c:pt idx="3363">
                  <c:v>52.639538000000002</c:v>
                </c:pt>
                <c:pt idx="3364">
                  <c:v>52.467038000000002</c:v>
                </c:pt>
                <c:pt idx="3365">
                  <c:v>52.329555999999997</c:v>
                </c:pt>
                <c:pt idx="3366">
                  <c:v>52.221984999999997</c:v>
                </c:pt>
                <c:pt idx="3367">
                  <c:v>52.085717000000002</c:v>
                </c:pt>
                <c:pt idx="3368">
                  <c:v>51.895521000000002</c:v>
                </c:pt>
                <c:pt idx="3369">
                  <c:v>51.689945999999999</c:v>
                </c:pt>
                <c:pt idx="3370">
                  <c:v>51.500038000000004</c:v>
                </c:pt>
                <c:pt idx="3371">
                  <c:v>51.313808999999999</c:v>
                </c:pt>
                <c:pt idx="3372">
                  <c:v>51.128286000000003</c:v>
                </c:pt>
                <c:pt idx="3373">
                  <c:v>50.968859000000002</c:v>
                </c:pt>
                <c:pt idx="3374">
                  <c:v>50.833025999999997</c:v>
                </c:pt>
                <c:pt idx="3375">
                  <c:v>50.679324000000001</c:v>
                </c:pt>
                <c:pt idx="3376">
                  <c:v>50.499920000000003</c:v>
                </c:pt>
                <c:pt idx="3377">
                  <c:v>50.33473</c:v>
                </c:pt>
                <c:pt idx="3378">
                  <c:v>50.191735999999999</c:v>
                </c:pt>
                <c:pt idx="3379">
                  <c:v>50.028565999999998</c:v>
                </c:pt>
                <c:pt idx="3380">
                  <c:v>49.832200999999998</c:v>
                </c:pt>
                <c:pt idx="3381">
                  <c:v>49.644334999999998</c:v>
                </c:pt>
                <c:pt idx="3382">
                  <c:v>49.487603999999997</c:v>
                </c:pt>
                <c:pt idx="3383">
                  <c:v>49.341844000000002</c:v>
                </c:pt>
                <c:pt idx="3384">
                  <c:v>49.218831999999999</c:v>
                </c:pt>
                <c:pt idx="3385">
                  <c:v>49.164118999999999</c:v>
                </c:pt>
                <c:pt idx="3386">
                  <c:v>49.148259000000003</c:v>
                </c:pt>
                <c:pt idx="3387">
                  <c:v>49.068061</c:v>
                </c:pt>
                <c:pt idx="3388">
                  <c:v>48.890383</c:v>
                </c:pt>
                <c:pt idx="3389">
                  <c:v>48.686743999999997</c:v>
                </c:pt>
                <c:pt idx="3390">
                  <c:v>48.501637000000002</c:v>
                </c:pt>
                <c:pt idx="3391">
                  <c:v>48.301732999999999</c:v>
                </c:pt>
                <c:pt idx="3392">
                  <c:v>48.084676999999999</c:v>
                </c:pt>
                <c:pt idx="3393">
                  <c:v>47.913310000000003</c:v>
                </c:pt>
                <c:pt idx="3394">
                  <c:v>47.794488999999999</c:v>
                </c:pt>
                <c:pt idx="3395">
                  <c:v>47.643315000000001</c:v>
                </c:pt>
                <c:pt idx="3396">
                  <c:v>47.420828999999998</c:v>
                </c:pt>
                <c:pt idx="3397">
                  <c:v>47.192717000000002</c:v>
                </c:pt>
                <c:pt idx="3398">
                  <c:v>47.003360999999998</c:v>
                </c:pt>
                <c:pt idx="3399">
                  <c:v>46.811692999999998</c:v>
                </c:pt>
                <c:pt idx="3400">
                  <c:v>46.600059000000002</c:v>
                </c:pt>
                <c:pt idx="3401">
                  <c:v>46.426853999999999</c:v>
                </c:pt>
                <c:pt idx="3402">
                  <c:v>46.308214</c:v>
                </c:pt>
                <c:pt idx="3403">
                  <c:v>46.168633999999997</c:v>
                </c:pt>
                <c:pt idx="3404">
                  <c:v>45.965795</c:v>
                </c:pt>
                <c:pt idx="3405">
                  <c:v>45.751945999999997</c:v>
                </c:pt>
                <c:pt idx="3406">
                  <c:v>45.561943999999997</c:v>
                </c:pt>
                <c:pt idx="3407">
                  <c:v>45.346825000000003</c:v>
                </c:pt>
                <c:pt idx="3408">
                  <c:v>45.089391999999997</c:v>
                </c:pt>
                <c:pt idx="3409">
                  <c:v>44.875948000000001</c:v>
                </c:pt>
                <c:pt idx="3410">
                  <c:v>44.751840999999999</c:v>
                </c:pt>
                <c:pt idx="3411">
                  <c:v>44.633023000000001</c:v>
                </c:pt>
                <c:pt idx="3412">
                  <c:v>44.448008000000002</c:v>
                </c:pt>
                <c:pt idx="3413">
                  <c:v>44.241255000000002</c:v>
                </c:pt>
                <c:pt idx="3414">
                  <c:v>44.080074000000003</c:v>
                </c:pt>
                <c:pt idx="3415">
                  <c:v>43.945478999999999</c:v>
                </c:pt>
                <c:pt idx="3416">
                  <c:v>43.787559999999999</c:v>
                </c:pt>
                <c:pt idx="3417">
                  <c:v>43.614635999999997</c:v>
                </c:pt>
                <c:pt idx="3418">
                  <c:v>43.452964000000001</c:v>
                </c:pt>
                <c:pt idx="3419">
                  <c:v>43.293962000000001</c:v>
                </c:pt>
                <c:pt idx="3420">
                  <c:v>43.143048999999998</c:v>
                </c:pt>
                <c:pt idx="3421">
                  <c:v>43.037151000000001</c:v>
                </c:pt>
                <c:pt idx="3422">
                  <c:v>42.956175999999999</c:v>
                </c:pt>
                <c:pt idx="3423">
                  <c:v>42.80941</c:v>
                </c:pt>
                <c:pt idx="3424">
                  <c:v>42.563004999999997</c:v>
                </c:pt>
                <c:pt idx="3425">
                  <c:v>42.302861</c:v>
                </c:pt>
                <c:pt idx="3426">
                  <c:v>42.100979000000002</c:v>
                </c:pt>
                <c:pt idx="3427">
                  <c:v>41.922364000000002</c:v>
                </c:pt>
                <c:pt idx="3428">
                  <c:v>41.728431</c:v>
                </c:pt>
                <c:pt idx="3429">
                  <c:v>41.549062999999997</c:v>
                </c:pt>
                <c:pt idx="3430">
                  <c:v>41.402225000000001</c:v>
                </c:pt>
                <c:pt idx="3431">
                  <c:v>41.23724</c:v>
                </c:pt>
                <c:pt idx="3432">
                  <c:v>41.027709999999999</c:v>
                </c:pt>
                <c:pt idx="3433">
                  <c:v>40.827759999999998</c:v>
                </c:pt>
                <c:pt idx="3434">
                  <c:v>40.671137999999999</c:v>
                </c:pt>
                <c:pt idx="3435">
                  <c:v>40.51878</c:v>
                </c:pt>
                <c:pt idx="3436">
                  <c:v>40.353850000000001</c:v>
                </c:pt>
                <c:pt idx="3437">
                  <c:v>40.220042999999997</c:v>
                </c:pt>
                <c:pt idx="3438">
                  <c:v>40.125269000000003</c:v>
                </c:pt>
                <c:pt idx="3439">
                  <c:v>40.008192999999999</c:v>
                </c:pt>
                <c:pt idx="3440">
                  <c:v>39.842609000000003</c:v>
                </c:pt>
                <c:pt idx="3441">
                  <c:v>39.671624000000001</c:v>
                </c:pt>
                <c:pt idx="3442">
                  <c:v>39.506900999999999</c:v>
                </c:pt>
                <c:pt idx="3443">
                  <c:v>39.304845999999998</c:v>
                </c:pt>
                <c:pt idx="3444">
                  <c:v>39.077398000000002</c:v>
                </c:pt>
                <c:pt idx="3445">
                  <c:v>38.904801999999997</c:v>
                </c:pt>
                <c:pt idx="3446">
                  <c:v>38.794220000000003</c:v>
                </c:pt>
                <c:pt idx="3447">
                  <c:v>38.651439000000003</c:v>
                </c:pt>
                <c:pt idx="3448">
                  <c:v>38.438763000000002</c:v>
                </c:pt>
                <c:pt idx="3449">
                  <c:v>38.227607999999996</c:v>
                </c:pt>
                <c:pt idx="3450">
                  <c:v>38.057105999999997</c:v>
                </c:pt>
                <c:pt idx="3451">
                  <c:v>37.875141999999997</c:v>
                </c:pt>
                <c:pt idx="3452">
                  <c:v>37.679499999999997</c:v>
                </c:pt>
                <c:pt idx="3453">
                  <c:v>37.565432000000001</c:v>
                </c:pt>
                <c:pt idx="3454">
                  <c:v>37.553902999999998</c:v>
                </c:pt>
                <c:pt idx="3455">
                  <c:v>37.517873999999999</c:v>
                </c:pt>
                <c:pt idx="3456">
                  <c:v>37.372517000000002</c:v>
                </c:pt>
                <c:pt idx="3457">
                  <c:v>37.186743999999997</c:v>
                </c:pt>
                <c:pt idx="3458">
                  <c:v>37.035406999999999</c:v>
                </c:pt>
                <c:pt idx="3459">
                  <c:v>36.88552</c:v>
                </c:pt>
                <c:pt idx="3460">
                  <c:v>36.698931000000002</c:v>
                </c:pt>
                <c:pt idx="3461">
                  <c:v>36.527585000000002</c:v>
                </c:pt>
                <c:pt idx="3462">
                  <c:v>36.425449</c:v>
                </c:pt>
                <c:pt idx="3463">
                  <c:v>36.368616000000003</c:v>
                </c:pt>
                <c:pt idx="3464">
                  <c:v>36.331051000000002</c:v>
                </c:pt>
                <c:pt idx="3465">
                  <c:v>36.330761000000003</c:v>
                </c:pt>
                <c:pt idx="3466">
                  <c:v>36.339212000000003</c:v>
                </c:pt>
                <c:pt idx="3467">
                  <c:v>36.267918999999999</c:v>
                </c:pt>
                <c:pt idx="3468">
                  <c:v>36.105249999999998</c:v>
                </c:pt>
                <c:pt idx="3469">
                  <c:v>35.951259999999998</c:v>
                </c:pt>
                <c:pt idx="3470">
                  <c:v>35.864649999999997</c:v>
                </c:pt>
                <c:pt idx="3471">
                  <c:v>35.791201999999998</c:v>
                </c:pt>
                <c:pt idx="3472">
                  <c:v>35.699717</c:v>
                </c:pt>
                <c:pt idx="3473">
                  <c:v>35.656993999999997</c:v>
                </c:pt>
                <c:pt idx="3474">
                  <c:v>35.690052000000001</c:v>
                </c:pt>
                <c:pt idx="3475">
                  <c:v>35.700690999999999</c:v>
                </c:pt>
                <c:pt idx="3476">
                  <c:v>35.646664000000001</c:v>
                </c:pt>
                <c:pt idx="3477">
                  <c:v>35.618437999999998</c:v>
                </c:pt>
                <c:pt idx="3478">
                  <c:v>35.643165000000003</c:v>
                </c:pt>
                <c:pt idx="3479">
                  <c:v>35.636633000000003</c:v>
                </c:pt>
                <c:pt idx="3480">
                  <c:v>35.540379999999999</c:v>
                </c:pt>
                <c:pt idx="3481">
                  <c:v>35.452390999999999</c:v>
                </c:pt>
                <c:pt idx="3482">
                  <c:v>35.450257000000001</c:v>
                </c:pt>
                <c:pt idx="3483">
                  <c:v>35.442155</c:v>
                </c:pt>
                <c:pt idx="3484">
                  <c:v>35.355550999999998</c:v>
                </c:pt>
                <c:pt idx="3485">
                  <c:v>35.272235999999999</c:v>
                </c:pt>
              </c:numCache>
            </c:numRef>
          </c:val>
          <c:smooth val="0"/>
          <c:extLst>
            <c:ext xmlns:c16="http://schemas.microsoft.com/office/drawing/2014/chart" uri="{C3380CC4-5D6E-409C-BE32-E72D297353CC}">
              <c16:uniqueId val="{00000003-26EB-4935-BDFF-902A28D34784}"/>
            </c:ext>
          </c:extLst>
        </c:ser>
        <c:dLbls>
          <c:showLegendKey val="0"/>
          <c:showVal val="0"/>
          <c:showCatName val="0"/>
          <c:showSerName val="0"/>
          <c:showPercent val="0"/>
          <c:showBubbleSize val="0"/>
        </c:dLbls>
        <c:smooth val="0"/>
        <c:axId val="304670592"/>
        <c:axId val="305176576"/>
      </c:lineChart>
      <c:catAx>
        <c:axId val="304670592"/>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MY" sz="900"/>
                  <a:t>Wavenumber (cm</a:t>
                </a:r>
                <a:r>
                  <a:rPr lang="en-MY" sz="900" baseline="30000"/>
                  <a:t>-1</a:t>
                </a:r>
                <a:r>
                  <a:rPr lang="en-MY" sz="900" baseline="0"/>
                  <a:t>)</a:t>
                </a:r>
                <a:endParaRPr lang="en-MY" sz="900"/>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05176576"/>
        <c:crosses val="autoZero"/>
        <c:auto val="1"/>
        <c:lblAlgn val="ctr"/>
        <c:lblOffset val="200"/>
        <c:tickLblSkip val="200"/>
        <c:noMultiLvlLbl val="0"/>
      </c:catAx>
      <c:valAx>
        <c:axId val="3051765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T</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04670592"/>
        <c:crosses val="autoZero"/>
        <c:crossBetween val="between"/>
      </c:valAx>
      <c:spPr>
        <a:noFill/>
        <a:ln>
          <a:noFill/>
        </a:ln>
        <a:effectLst/>
      </c:spPr>
    </c:plotArea>
    <c:legend>
      <c:legendPos val="b"/>
      <c:layout>
        <c:manualLayout>
          <c:xMode val="edge"/>
          <c:yMode val="edge"/>
          <c:x val="5.0000088971929355E-2"/>
          <c:y val="0.86909803656517182"/>
          <c:w val="0.89999982205614126"/>
          <c:h val="9.656719948633030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0" cap="flat" cmpd="sng" algn="ctr">
      <a:solidFill>
        <a:schemeClr val="tx1">
          <a:lumMod val="15000"/>
          <a:lumOff val="85000"/>
        </a:schemeClr>
      </a:solidFill>
      <a:round/>
    </a:ln>
    <a:effectLst/>
  </c:spPr>
  <c:txPr>
    <a:bodyPr/>
    <a:lstStyle/>
    <a:p>
      <a:pPr>
        <a:defRPr/>
      </a:pPr>
      <a:endParaRPr lang="en-US"/>
    </a:p>
  </c:txPr>
  <c:externalData r:id="rId2">
    <c:autoUpdate val="0"/>
  </c:externalData>
  <c:userShapes r:id="rId3"/>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10947580150612"/>
          <c:y val="6.4892926670992862E-2"/>
          <c:w val="0.84607035101920669"/>
          <c:h val="0.58255453305196037"/>
        </c:manualLayout>
      </c:layout>
      <c:lineChart>
        <c:grouping val="standard"/>
        <c:varyColors val="0"/>
        <c:ser>
          <c:idx val="0"/>
          <c:order val="0"/>
          <c:tx>
            <c:v>pva 4g</c:v>
          </c:tx>
          <c:spPr>
            <a:ln w="28575" cap="rnd">
              <a:solidFill>
                <a:schemeClr val="accent1"/>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B$2:$B$3487</c:f>
              <c:numCache>
                <c:formatCode>General</c:formatCode>
                <c:ptCount val="3486"/>
                <c:pt idx="0">
                  <c:v>96.036057</c:v>
                </c:pt>
                <c:pt idx="1">
                  <c:v>96.015777</c:v>
                </c:pt>
                <c:pt idx="2">
                  <c:v>95.998480000000001</c:v>
                </c:pt>
                <c:pt idx="3">
                  <c:v>95.997842000000006</c:v>
                </c:pt>
                <c:pt idx="4">
                  <c:v>96.011994000000001</c:v>
                </c:pt>
                <c:pt idx="5">
                  <c:v>96.028700999999998</c:v>
                </c:pt>
                <c:pt idx="6">
                  <c:v>96.038180999999994</c:v>
                </c:pt>
                <c:pt idx="7">
                  <c:v>96.039261999999994</c:v>
                </c:pt>
                <c:pt idx="8">
                  <c:v>96.035996999999995</c:v>
                </c:pt>
                <c:pt idx="9">
                  <c:v>96.032577000000003</c:v>
                </c:pt>
                <c:pt idx="10">
                  <c:v>96.030732</c:v>
                </c:pt>
                <c:pt idx="11">
                  <c:v>96.028356000000002</c:v>
                </c:pt>
                <c:pt idx="12">
                  <c:v>96.020797000000002</c:v>
                </c:pt>
                <c:pt idx="13">
                  <c:v>96.006039999999999</c:v>
                </c:pt>
                <c:pt idx="14">
                  <c:v>95.988750999999993</c:v>
                </c:pt>
                <c:pt idx="15">
                  <c:v>95.977514999999997</c:v>
                </c:pt>
                <c:pt idx="16">
                  <c:v>95.977536999999998</c:v>
                </c:pt>
                <c:pt idx="17">
                  <c:v>95.987367000000006</c:v>
                </c:pt>
                <c:pt idx="18">
                  <c:v>96.002387999999996</c:v>
                </c:pt>
                <c:pt idx="19">
                  <c:v>96.018478999999999</c:v>
                </c:pt>
                <c:pt idx="20">
                  <c:v>96.031227999999999</c:v>
                </c:pt>
                <c:pt idx="21">
                  <c:v>96.034650999999997</c:v>
                </c:pt>
                <c:pt idx="22">
                  <c:v>96.023774000000003</c:v>
                </c:pt>
                <c:pt idx="23">
                  <c:v>95.999654000000007</c:v>
                </c:pt>
                <c:pt idx="24">
                  <c:v>95.971507000000003</c:v>
                </c:pt>
                <c:pt idx="25">
                  <c:v>95.952440999999993</c:v>
                </c:pt>
                <c:pt idx="26">
                  <c:v>95.950515999999993</c:v>
                </c:pt>
                <c:pt idx="27">
                  <c:v>95.962930999999998</c:v>
                </c:pt>
                <c:pt idx="28">
                  <c:v>95.979776000000001</c:v>
                </c:pt>
                <c:pt idx="29">
                  <c:v>95.992493999999994</c:v>
                </c:pt>
                <c:pt idx="30">
                  <c:v>95.997679000000005</c:v>
                </c:pt>
                <c:pt idx="31">
                  <c:v>95.993471999999997</c:v>
                </c:pt>
                <c:pt idx="32">
                  <c:v>95.976495</c:v>
                </c:pt>
                <c:pt idx="33">
                  <c:v>95.946010000000001</c:v>
                </c:pt>
                <c:pt idx="34">
                  <c:v>95.909486000000001</c:v>
                </c:pt>
                <c:pt idx="35">
                  <c:v>95.879852</c:v>
                </c:pt>
                <c:pt idx="36">
                  <c:v>95.866141999999996</c:v>
                </c:pt>
                <c:pt idx="37">
                  <c:v>95.868307999999999</c:v>
                </c:pt>
                <c:pt idx="38">
                  <c:v>95.881630000000001</c:v>
                </c:pt>
                <c:pt idx="39">
                  <c:v>95.903194999999997</c:v>
                </c:pt>
                <c:pt idx="40">
                  <c:v>95.931888999999998</c:v>
                </c:pt>
                <c:pt idx="41">
                  <c:v>95.963587000000004</c:v>
                </c:pt>
                <c:pt idx="42">
                  <c:v>95.989490000000004</c:v>
                </c:pt>
                <c:pt idx="43">
                  <c:v>95.999671000000006</c:v>
                </c:pt>
                <c:pt idx="44">
                  <c:v>95.987904</c:v>
                </c:pt>
                <c:pt idx="45">
                  <c:v>95.954631000000006</c:v>
                </c:pt>
                <c:pt idx="46">
                  <c:v>95.906893999999994</c:v>
                </c:pt>
                <c:pt idx="47">
                  <c:v>95.856232000000006</c:v>
                </c:pt>
                <c:pt idx="48">
                  <c:v>95.814567999999994</c:v>
                </c:pt>
                <c:pt idx="49">
                  <c:v>95.788314</c:v>
                </c:pt>
                <c:pt idx="50">
                  <c:v>95.774538000000007</c:v>
                </c:pt>
                <c:pt idx="51">
                  <c:v>95.763790999999998</c:v>
                </c:pt>
                <c:pt idx="52">
                  <c:v>95.748727000000002</c:v>
                </c:pt>
                <c:pt idx="53">
                  <c:v>95.731573999999995</c:v>
                </c:pt>
                <c:pt idx="54">
                  <c:v>95.723703</c:v>
                </c:pt>
                <c:pt idx="55">
                  <c:v>95.736491999999998</c:v>
                </c:pt>
                <c:pt idx="56">
                  <c:v>95.771958999999995</c:v>
                </c:pt>
                <c:pt idx="57">
                  <c:v>95.823364999999995</c:v>
                </c:pt>
                <c:pt idx="58">
                  <c:v>95.880885000000006</c:v>
                </c:pt>
                <c:pt idx="59">
                  <c:v>95.933085000000005</c:v>
                </c:pt>
                <c:pt idx="60">
                  <c:v>95.968441999999996</c:v>
                </c:pt>
                <c:pt idx="61">
                  <c:v>95.978864999999999</c:v>
                </c:pt>
                <c:pt idx="62">
                  <c:v>95.963693000000006</c:v>
                </c:pt>
                <c:pt idx="63">
                  <c:v>95.930531000000002</c:v>
                </c:pt>
                <c:pt idx="64">
                  <c:v>95.889914000000005</c:v>
                </c:pt>
                <c:pt idx="65">
                  <c:v>95.849784</c:v>
                </c:pt>
                <c:pt idx="66">
                  <c:v>95.815475000000006</c:v>
                </c:pt>
                <c:pt idx="67">
                  <c:v>95.794017999999994</c:v>
                </c:pt>
                <c:pt idx="68">
                  <c:v>95.792477000000005</c:v>
                </c:pt>
                <c:pt idx="69">
                  <c:v>95.806192999999993</c:v>
                </c:pt>
                <c:pt idx="70">
                  <c:v>95.819812999999996</c:v>
                </c:pt>
                <c:pt idx="71">
                  <c:v>95.827089000000001</c:v>
                </c:pt>
                <c:pt idx="72">
                  <c:v>95.839258999999998</c:v>
                </c:pt>
                <c:pt idx="73">
                  <c:v>95.868955</c:v>
                </c:pt>
                <c:pt idx="74">
                  <c:v>95.910870000000003</c:v>
                </c:pt>
                <c:pt idx="75">
                  <c:v>95.944856999999999</c:v>
                </c:pt>
                <c:pt idx="76">
                  <c:v>95.959909999999994</c:v>
                </c:pt>
                <c:pt idx="77">
                  <c:v>95.966994999999997</c:v>
                </c:pt>
                <c:pt idx="78">
                  <c:v>95.983949999999993</c:v>
                </c:pt>
                <c:pt idx="79">
                  <c:v>96.015022999999999</c:v>
                </c:pt>
                <c:pt idx="80">
                  <c:v>96.044391000000005</c:v>
                </c:pt>
                <c:pt idx="81">
                  <c:v>96.044824000000006</c:v>
                </c:pt>
                <c:pt idx="82">
                  <c:v>96.000414000000006</c:v>
                </c:pt>
                <c:pt idx="83">
                  <c:v>95.925220999999993</c:v>
                </c:pt>
                <c:pt idx="84">
                  <c:v>95.851547999999994</c:v>
                </c:pt>
                <c:pt idx="85">
                  <c:v>95.802915999999996</c:v>
                </c:pt>
                <c:pt idx="86">
                  <c:v>95.785884999999993</c:v>
                </c:pt>
                <c:pt idx="87">
                  <c:v>95.794464000000005</c:v>
                </c:pt>
                <c:pt idx="88">
                  <c:v>95.814476999999997</c:v>
                </c:pt>
                <c:pt idx="89">
                  <c:v>95.827214999999995</c:v>
                </c:pt>
                <c:pt idx="90">
                  <c:v>95.818471000000002</c:v>
                </c:pt>
                <c:pt idx="91">
                  <c:v>95.789991000000001</c:v>
                </c:pt>
                <c:pt idx="92">
                  <c:v>95.760934000000006</c:v>
                </c:pt>
                <c:pt idx="93">
                  <c:v>95.755322000000007</c:v>
                </c:pt>
                <c:pt idx="94">
                  <c:v>95.781412000000003</c:v>
                </c:pt>
                <c:pt idx="95">
                  <c:v>95.823474000000004</c:v>
                </c:pt>
                <c:pt idx="96">
                  <c:v>95.861092999999997</c:v>
                </c:pt>
                <c:pt idx="97">
                  <c:v>95.889821999999995</c:v>
                </c:pt>
                <c:pt idx="98">
                  <c:v>95.910482000000002</c:v>
                </c:pt>
                <c:pt idx="99">
                  <c:v>95.912935000000004</c:v>
                </c:pt>
                <c:pt idx="100">
                  <c:v>95.890099000000006</c:v>
                </c:pt>
                <c:pt idx="101">
                  <c:v>95.856485000000006</c:v>
                </c:pt>
                <c:pt idx="102">
                  <c:v>95.831800000000001</c:v>
                </c:pt>
                <c:pt idx="103">
                  <c:v>95.817914999999999</c:v>
                </c:pt>
                <c:pt idx="104">
                  <c:v>95.809030000000007</c:v>
                </c:pt>
                <c:pt idx="105">
                  <c:v>95.808179999999993</c:v>
                </c:pt>
                <c:pt idx="106">
                  <c:v>95.821629000000001</c:v>
                </c:pt>
                <c:pt idx="107">
                  <c:v>95.837858999999995</c:v>
                </c:pt>
                <c:pt idx="108">
                  <c:v>95.832353999999995</c:v>
                </c:pt>
                <c:pt idx="109">
                  <c:v>95.799312</c:v>
                </c:pt>
                <c:pt idx="110">
                  <c:v>95.760919000000001</c:v>
                </c:pt>
                <c:pt idx="111">
                  <c:v>95.750681999999998</c:v>
                </c:pt>
                <c:pt idx="112">
                  <c:v>95.787116999999995</c:v>
                </c:pt>
                <c:pt idx="113">
                  <c:v>95.845202</c:v>
                </c:pt>
                <c:pt idx="114">
                  <c:v>95.870919999999998</c:v>
                </c:pt>
                <c:pt idx="115">
                  <c:v>95.846286000000006</c:v>
                </c:pt>
                <c:pt idx="116">
                  <c:v>95.813332000000003</c:v>
                </c:pt>
                <c:pt idx="117">
                  <c:v>95.816044000000005</c:v>
                </c:pt>
                <c:pt idx="118">
                  <c:v>95.847042999999999</c:v>
                </c:pt>
                <c:pt idx="119">
                  <c:v>95.862178999999998</c:v>
                </c:pt>
                <c:pt idx="120">
                  <c:v>95.844023000000007</c:v>
                </c:pt>
                <c:pt idx="121">
                  <c:v>95.816989000000007</c:v>
                </c:pt>
                <c:pt idx="122">
                  <c:v>95.803915000000003</c:v>
                </c:pt>
                <c:pt idx="123">
                  <c:v>95.804624000000004</c:v>
                </c:pt>
                <c:pt idx="124">
                  <c:v>95.796790999999999</c:v>
                </c:pt>
                <c:pt idx="125">
                  <c:v>95.755422999999993</c:v>
                </c:pt>
                <c:pt idx="126">
                  <c:v>95.692661999999999</c:v>
                </c:pt>
                <c:pt idx="127">
                  <c:v>95.658642</c:v>
                </c:pt>
                <c:pt idx="128">
                  <c:v>95.682287000000002</c:v>
                </c:pt>
                <c:pt idx="129">
                  <c:v>95.732938000000004</c:v>
                </c:pt>
                <c:pt idx="130">
                  <c:v>95.765636999999998</c:v>
                </c:pt>
                <c:pt idx="131">
                  <c:v>95.777771000000001</c:v>
                </c:pt>
                <c:pt idx="132">
                  <c:v>95.792888000000005</c:v>
                </c:pt>
                <c:pt idx="133">
                  <c:v>95.821434999999994</c:v>
                </c:pt>
                <c:pt idx="134">
                  <c:v>95.844513000000006</c:v>
                </c:pt>
                <c:pt idx="135">
                  <c:v>95.832030000000003</c:v>
                </c:pt>
                <c:pt idx="136">
                  <c:v>95.792775000000006</c:v>
                </c:pt>
                <c:pt idx="137">
                  <c:v>95.770366999999993</c:v>
                </c:pt>
                <c:pt idx="138">
                  <c:v>95.773351000000005</c:v>
                </c:pt>
                <c:pt idx="139">
                  <c:v>95.764409999999998</c:v>
                </c:pt>
                <c:pt idx="140">
                  <c:v>95.708726999999996</c:v>
                </c:pt>
                <c:pt idx="141">
                  <c:v>95.605771000000004</c:v>
                </c:pt>
                <c:pt idx="142">
                  <c:v>95.495213000000007</c:v>
                </c:pt>
                <c:pt idx="143">
                  <c:v>95.446141999999995</c:v>
                </c:pt>
                <c:pt idx="144">
                  <c:v>95.519130000000004</c:v>
                </c:pt>
                <c:pt idx="145">
                  <c:v>95.684721999999994</c:v>
                </c:pt>
                <c:pt idx="146">
                  <c:v>95.805001000000004</c:v>
                </c:pt>
                <c:pt idx="147">
                  <c:v>95.806545</c:v>
                </c:pt>
                <c:pt idx="148">
                  <c:v>95.777023</c:v>
                </c:pt>
                <c:pt idx="149">
                  <c:v>95.781643000000003</c:v>
                </c:pt>
                <c:pt idx="150">
                  <c:v>95.815017999999995</c:v>
                </c:pt>
                <c:pt idx="151">
                  <c:v>95.857712000000006</c:v>
                </c:pt>
                <c:pt idx="152">
                  <c:v>95.895161999999999</c:v>
                </c:pt>
                <c:pt idx="153">
                  <c:v>95.917832000000004</c:v>
                </c:pt>
                <c:pt idx="154">
                  <c:v>95.918143999999998</c:v>
                </c:pt>
                <c:pt idx="155">
                  <c:v>95.890131999999994</c:v>
                </c:pt>
                <c:pt idx="156">
                  <c:v>95.836214999999996</c:v>
                </c:pt>
                <c:pt idx="157">
                  <c:v>95.771519999999995</c:v>
                </c:pt>
                <c:pt idx="158">
                  <c:v>95.716134999999994</c:v>
                </c:pt>
                <c:pt idx="159">
                  <c:v>95.676756999999995</c:v>
                </c:pt>
                <c:pt idx="160">
                  <c:v>95.637055000000004</c:v>
                </c:pt>
                <c:pt idx="161">
                  <c:v>95.581689999999995</c:v>
                </c:pt>
                <c:pt idx="162">
                  <c:v>95.530597</c:v>
                </c:pt>
                <c:pt idx="163">
                  <c:v>95.517944999999997</c:v>
                </c:pt>
                <c:pt idx="164">
                  <c:v>95.552153000000004</c:v>
                </c:pt>
                <c:pt idx="165">
                  <c:v>95.622551999999999</c:v>
                </c:pt>
                <c:pt idx="166">
                  <c:v>95.710057000000006</c:v>
                </c:pt>
                <c:pt idx="167">
                  <c:v>95.784488999999994</c:v>
                </c:pt>
                <c:pt idx="168">
                  <c:v>95.818145000000001</c:v>
                </c:pt>
                <c:pt idx="169">
                  <c:v>95.811333000000005</c:v>
                </c:pt>
                <c:pt idx="170">
                  <c:v>95.791225999999995</c:v>
                </c:pt>
                <c:pt idx="171">
                  <c:v>95.780028999999999</c:v>
                </c:pt>
                <c:pt idx="172">
                  <c:v>95.771231999999998</c:v>
                </c:pt>
                <c:pt idx="173">
                  <c:v>95.740907000000007</c:v>
                </c:pt>
                <c:pt idx="174">
                  <c:v>95.683407000000003</c:v>
                </c:pt>
                <c:pt idx="175">
                  <c:v>95.625380000000007</c:v>
                </c:pt>
                <c:pt idx="176">
                  <c:v>95.600513000000007</c:v>
                </c:pt>
                <c:pt idx="177">
                  <c:v>95.605474999999998</c:v>
                </c:pt>
                <c:pt idx="178">
                  <c:v>95.595571000000007</c:v>
                </c:pt>
                <c:pt idx="179">
                  <c:v>95.564142000000004</c:v>
                </c:pt>
                <c:pt idx="180">
                  <c:v>95.558425</c:v>
                </c:pt>
                <c:pt idx="181">
                  <c:v>95.598498000000006</c:v>
                </c:pt>
                <c:pt idx="182">
                  <c:v>95.663854000000001</c:v>
                </c:pt>
                <c:pt idx="183">
                  <c:v>95.718647000000004</c:v>
                </c:pt>
                <c:pt idx="184">
                  <c:v>95.755449999999996</c:v>
                </c:pt>
                <c:pt idx="185">
                  <c:v>95.799340999999998</c:v>
                </c:pt>
                <c:pt idx="186">
                  <c:v>95.852237000000002</c:v>
                </c:pt>
                <c:pt idx="187">
                  <c:v>95.889094999999998</c:v>
                </c:pt>
                <c:pt idx="188">
                  <c:v>95.892223999999999</c:v>
                </c:pt>
                <c:pt idx="189">
                  <c:v>95.868500999999995</c:v>
                </c:pt>
                <c:pt idx="190">
                  <c:v>95.840001999999998</c:v>
                </c:pt>
                <c:pt idx="191">
                  <c:v>95.812813000000006</c:v>
                </c:pt>
                <c:pt idx="192">
                  <c:v>95.765984000000003</c:v>
                </c:pt>
                <c:pt idx="193">
                  <c:v>95.694027000000006</c:v>
                </c:pt>
                <c:pt idx="194">
                  <c:v>95.632306999999997</c:v>
                </c:pt>
                <c:pt idx="195">
                  <c:v>95.620345999999998</c:v>
                </c:pt>
                <c:pt idx="196">
                  <c:v>95.669893999999999</c:v>
                </c:pt>
                <c:pt idx="197">
                  <c:v>95.742537999999996</c:v>
                </c:pt>
                <c:pt idx="198">
                  <c:v>95.776892000000004</c:v>
                </c:pt>
                <c:pt idx="199">
                  <c:v>95.774305999999996</c:v>
                </c:pt>
                <c:pt idx="200">
                  <c:v>95.784827000000007</c:v>
                </c:pt>
                <c:pt idx="201">
                  <c:v>95.828813999999994</c:v>
                </c:pt>
                <c:pt idx="202">
                  <c:v>95.892351000000005</c:v>
                </c:pt>
                <c:pt idx="203">
                  <c:v>95.949956999999998</c:v>
                </c:pt>
                <c:pt idx="204">
                  <c:v>95.984335999999999</c:v>
                </c:pt>
                <c:pt idx="205">
                  <c:v>95.995941000000002</c:v>
                </c:pt>
                <c:pt idx="206">
                  <c:v>95.994895</c:v>
                </c:pt>
                <c:pt idx="207">
                  <c:v>95.98751</c:v>
                </c:pt>
                <c:pt idx="208">
                  <c:v>95.969410999999994</c:v>
                </c:pt>
                <c:pt idx="209">
                  <c:v>95.928787999999997</c:v>
                </c:pt>
                <c:pt idx="210">
                  <c:v>95.858423999999999</c:v>
                </c:pt>
                <c:pt idx="211">
                  <c:v>95.768208000000001</c:v>
                </c:pt>
                <c:pt idx="212">
                  <c:v>95.685657000000006</c:v>
                </c:pt>
                <c:pt idx="213">
                  <c:v>95.642217000000002</c:v>
                </c:pt>
                <c:pt idx="214">
                  <c:v>95.654380000000003</c:v>
                </c:pt>
                <c:pt idx="215">
                  <c:v>95.708326</c:v>
                </c:pt>
                <c:pt idx="216">
                  <c:v>95.765921000000006</c:v>
                </c:pt>
                <c:pt idx="217">
                  <c:v>95.794684000000004</c:v>
                </c:pt>
                <c:pt idx="218">
                  <c:v>95.785967999999997</c:v>
                </c:pt>
                <c:pt idx="219">
                  <c:v>95.746561</c:v>
                </c:pt>
                <c:pt idx="220">
                  <c:v>95.696475000000007</c:v>
                </c:pt>
                <c:pt idx="221">
                  <c:v>95.671665000000004</c:v>
                </c:pt>
                <c:pt idx="222">
                  <c:v>95.697299999999998</c:v>
                </c:pt>
                <c:pt idx="223">
                  <c:v>95.765731000000002</c:v>
                </c:pt>
                <c:pt idx="224">
                  <c:v>95.849365000000006</c:v>
                </c:pt>
                <c:pt idx="225">
                  <c:v>95.916813000000005</c:v>
                </c:pt>
                <c:pt idx="226">
                  <c:v>95.943200000000004</c:v>
                </c:pt>
                <c:pt idx="227">
                  <c:v>95.918531999999999</c:v>
                </c:pt>
                <c:pt idx="228">
                  <c:v>95.847174999999993</c:v>
                </c:pt>
                <c:pt idx="229">
                  <c:v>95.747343000000001</c:v>
                </c:pt>
                <c:pt idx="230">
                  <c:v>95.656127999999995</c:v>
                </c:pt>
                <c:pt idx="231">
                  <c:v>95.610569999999996</c:v>
                </c:pt>
                <c:pt idx="232">
                  <c:v>95.622247999999999</c:v>
                </c:pt>
                <c:pt idx="233">
                  <c:v>95.678753999999998</c:v>
                </c:pt>
                <c:pt idx="234">
                  <c:v>95.748600999999994</c:v>
                </c:pt>
                <c:pt idx="235">
                  <c:v>95.791157999999996</c:v>
                </c:pt>
                <c:pt idx="236">
                  <c:v>95.784805000000006</c:v>
                </c:pt>
                <c:pt idx="237">
                  <c:v>95.742418000000001</c:v>
                </c:pt>
                <c:pt idx="238">
                  <c:v>95.694040999999999</c:v>
                </c:pt>
                <c:pt idx="239">
                  <c:v>95.660338999999993</c:v>
                </c:pt>
                <c:pt idx="240">
                  <c:v>95.647626000000002</c:v>
                </c:pt>
                <c:pt idx="241">
                  <c:v>95.659191000000007</c:v>
                </c:pt>
                <c:pt idx="242">
                  <c:v>95.690595000000002</c:v>
                </c:pt>
                <c:pt idx="243">
                  <c:v>95.721208000000004</c:v>
                </c:pt>
                <c:pt idx="244">
                  <c:v>95.730575999999999</c:v>
                </c:pt>
                <c:pt idx="245">
                  <c:v>95.719455999999994</c:v>
                </c:pt>
                <c:pt idx="246">
                  <c:v>95.709601000000006</c:v>
                </c:pt>
                <c:pt idx="247">
                  <c:v>95.716395000000006</c:v>
                </c:pt>
                <c:pt idx="248">
                  <c:v>95.712909999999994</c:v>
                </c:pt>
                <c:pt idx="249">
                  <c:v>95.651878999999994</c:v>
                </c:pt>
                <c:pt idx="250">
                  <c:v>95.545737000000003</c:v>
                </c:pt>
                <c:pt idx="251">
                  <c:v>95.452786000000003</c:v>
                </c:pt>
                <c:pt idx="252">
                  <c:v>95.411130999999997</c:v>
                </c:pt>
                <c:pt idx="253">
                  <c:v>95.424017000000006</c:v>
                </c:pt>
                <c:pt idx="254">
                  <c:v>95.428989000000001</c:v>
                </c:pt>
                <c:pt idx="255">
                  <c:v>95.368114000000006</c:v>
                </c:pt>
                <c:pt idx="256">
                  <c:v>95.325201000000007</c:v>
                </c:pt>
                <c:pt idx="257">
                  <c:v>95.394750999999999</c:v>
                </c:pt>
                <c:pt idx="258">
                  <c:v>95.538353999999998</c:v>
                </c:pt>
                <c:pt idx="259">
                  <c:v>95.672897000000006</c:v>
                </c:pt>
                <c:pt idx="260">
                  <c:v>95.749841000000004</c:v>
                </c:pt>
                <c:pt idx="261">
                  <c:v>95.768033000000003</c:v>
                </c:pt>
                <c:pt idx="262">
                  <c:v>95.747112999999999</c:v>
                </c:pt>
                <c:pt idx="263">
                  <c:v>95.687996999999996</c:v>
                </c:pt>
                <c:pt idx="264">
                  <c:v>95.593582999999995</c:v>
                </c:pt>
                <c:pt idx="265">
                  <c:v>95.532151999999996</c:v>
                </c:pt>
                <c:pt idx="266">
                  <c:v>95.570622999999998</c:v>
                </c:pt>
                <c:pt idx="267">
                  <c:v>95.671987000000001</c:v>
                </c:pt>
                <c:pt idx="268">
                  <c:v>95.757881999999995</c:v>
                </c:pt>
                <c:pt idx="269">
                  <c:v>95.798169999999999</c:v>
                </c:pt>
                <c:pt idx="270">
                  <c:v>95.814850000000007</c:v>
                </c:pt>
                <c:pt idx="271">
                  <c:v>95.839603999999994</c:v>
                </c:pt>
                <c:pt idx="272">
                  <c:v>95.875187999999994</c:v>
                </c:pt>
                <c:pt idx="273">
                  <c:v>95.892723000000004</c:v>
                </c:pt>
                <c:pt idx="274">
                  <c:v>95.870992999999999</c:v>
                </c:pt>
                <c:pt idx="275">
                  <c:v>95.828643</c:v>
                </c:pt>
                <c:pt idx="276">
                  <c:v>95.797805999999994</c:v>
                </c:pt>
                <c:pt idx="277">
                  <c:v>95.785435000000007</c:v>
                </c:pt>
                <c:pt idx="278">
                  <c:v>95.780466000000004</c:v>
                </c:pt>
                <c:pt idx="279">
                  <c:v>95.777040999999997</c:v>
                </c:pt>
                <c:pt idx="280">
                  <c:v>95.774595000000005</c:v>
                </c:pt>
                <c:pt idx="281">
                  <c:v>95.766158000000004</c:v>
                </c:pt>
                <c:pt idx="282">
                  <c:v>95.741704999999996</c:v>
                </c:pt>
                <c:pt idx="283">
                  <c:v>95.704032999999995</c:v>
                </c:pt>
                <c:pt idx="284">
                  <c:v>95.674385000000001</c:v>
                </c:pt>
                <c:pt idx="285">
                  <c:v>95.679277999999996</c:v>
                </c:pt>
                <c:pt idx="286">
                  <c:v>95.728267000000002</c:v>
                </c:pt>
                <c:pt idx="287">
                  <c:v>95.794745000000006</c:v>
                </c:pt>
                <c:pt idx="288">
                  <c:v>95.835843999999994</c:v>
                </c:pt>
                <c:pt idx="289">
                  <c:v>95.848455000000001</c:v>
                </c:pt>
                <c:pt idx="290">
                  <c:v>95.858984000000007</c:v>
                </c:pt>
                <c:pt idx="291">
                  <c:v>95.867726000000005</c:v>
                </c:pt>
                <c:pt idx="292">
                  <c:v>95.859954000000002</c:v>
                </c:pt>
                <c:pt idx="293">
                  <c:v>95.835407000000004</c:v>
                </c:pt>
                <c:pt idx="294">
                  <c:v>95.810111000000006</c:v>
                </c:pt>
                <c:pt idx="295">
                  <c:v>95.805715000000006</c:v>
                </c:pt>
                <c:pt idx="296">
                  <c:v>95.832417000000007</c:v>
                </c:pt>
                <c:pt idx="297">
                  <c:v>95.876096000000004</c:v>
                </c:pt>
                <c:pt idx="298">
                  <c:v>95.909085000000005</c:v>
                </c:pt>
                <c:pt idx="299">
                  <c:v>95.919236999999995</c:v>
                </c:pt>
                <c:pt idx="300">
                  <c:v>95.915595999999994</c:v>
                </c:pt>
                <c:pt idx="301">
                  <c:v>95.906983999999994</c:v>
                </c:pt>
                <c:pt idx="302">
                  <c:v>95.887907999999996</c:v>
                </c:pt>
                <c:pt idx="303">
                  <c:v>95.845825000000005</c:v>
                </c:pt>
                <c:pt idx="304">
                  <c:v>95.779447000000005</c:v>
                </c:pt>
                <c:pt idx="305">
                  <c:v>95.704616999999999</c:v>
                </c:pt>
                <c:pt idx="306">
                  <c:v>95.646593999999993</c:v>
                </c:pt>
                <c:pt idx="307">
                  <c:v>95.632947000000001</c:v>
                </c:pt>
                <c:pt idx="308">
                  <c:v>95.684119999999993</c:v>
                </c:pt>
                <c:pt idx="309">
                  <c:v>95.781234999999995</c:v>
                </c:pt>
                <c:pt idx="310">
                  <c:v>95.845151000000001</c:v>
                </c:pt>
                <c:pt idx="311">
                  <c:v>95.817131000000003</c:v>
                </c:pt>
                <c:pt idx="312">
                  <c:v>95.738551000000001</c:v>
                </c:pt>
                <c:pt idx="313">
                  <c:v>95.676936999999995</c:v>
                </c:pt>
                <c:pt idx="314">
                  <c:v>95.654814999999999</c:v>
                </c:pt>
                <c:pt idx="315">
                  <c:v>95.660627000000005</c:v>
                </c:pt>
                <c:pt idx="316">
                  <c:v>95.671075000000002</c:v>
                </c:pt>
                <c:pt idx="317">
                  <c:v>95.670100000000005</c:v>
                </c:pt>
                <c:pt idx="318">
                  <c:v>95.656903999999997</c:v>
                </c:pt>
                <c:pt idx="319">
                  <c:v>95.639807000000005</c:v>
                </c:pt>
                <c:pt idx="320">
                  <c:v>95.629507000000004</c:v>
                </c:pt>
                <c:pt idx="321">
                  <c:v>95.636814999999999</c:v>
                </c:pt>
                <c:pt idx="322">
                  <c:v>95.660331999999997</c:v>
                </c:pt>
                <c:pt idx="323">
                  <c:v>95.647643000000002</c:v>
                </c:pt>
                <c:pt idx="324">
                  <c:v>95.555400000000006</c:v>
                </c:pt>
                <c:pt idx="325">
                  <c:v>95.459095000000005</c:v>
                </c:pt>
                <c:pt idx="326">
                  <c:v>95.433818000000002</c:v>
                </c:pt>
                <c:pt idx="327">
                  <c:v>95.468560999999994</c:v>
                </c:pt>
                <c:pt idx="328">
                  <c:v>95.528103000000002</c:v>
                </c:pt>
                <c:pt idx="329">
                  <c:v>95.556531000000007</c:v>
                </c:pt>
                <c:pt idx="330">
                  <c:v>95.535786999999999</c:v>
                </c:pt>
                <c:pt idx="331">
                  <c:v>95.530007999999995</c:v>
                </c:pt>
                <c:pt idx="332">
                  <c:v>95.572057000000001</c:v>
                </c:pt>
                <c:pt idx="333">
                  <c:v>95.628964999999994</c:v>
                </c:pt>
                <c:pt idx="334">
                  <c:v>95.666459000000003</c:v>
                </c:pt>
                <c:pt idx="335">
                  <c:v>95.672860999999997</c:v>
                </c:pt>
                <c:pt idx="336">
                  <c:v>95.657319999999999</c:v>
                </c:pt>
                <c:pt idx="337">
                  <c:v>95.636297999999996</c:v>
                </c:pt>
                <c:pt idx="338">
                  <c:v>95.614752999999993</c:v>
                </c:pt>
                <c:pt idx="339">
                  <c:v>95.584023999999999</c:v>
                </c:pt>
                <c:pt idx="340">
                  <c:v>95.538624999999996</c:v>
                </c:pt>
                <c:pt idx="341">
                  <c:v>95.487554000000003</c:v>
                </c:pt>
                <c:pt idx="342">
                  <c:v>95.440617000000003</c:v>
                </c:pt>
                <c:pt idx="343">
                  <c:v>95.39931</c:v>
                </c:pt>
                <c:pt idx="344">
                  <c:v>95.364953999999997</c:v>
                </c:pt>
                <c:pt idx="345">
                  <c:v>95.333667000000005</c:v>
                </c:pt>
                <c:pt idx="346">
                  <c:v>95.299603000000005</c:v>
                </c:pt>
                <c:pt idx="347">
                  <c:v>95.271017000000001</c:v>
                </c:pt>
                <c:pt idx="348">
                  <c:v>95.262011999999999</c:v>
                </c:pt>
                <c:pt idx="349">
                  <c:v>95.261283000000006</c:v>
                </c:pt>
                <c:pt idx="350">
                  <c:v>95.246419000000003</c:v>
                </c:pt>
                <c:pt idx="351">
                  <c:v>95.241556000000003</c:v>
                </c:pt>
                <c:pt idx="352">
                  <c:v>95.266189999999995</c:v>
                </c:pt>
                <c:pt idx="353">
                  <c:v>95.290300999999999</c:v>
                </c:pt>
                <c:pt idx="354">
                  <c:v>95.302358999999996</c:v>
                </c:pt>
                <c:pt idx="355">
                  <c:v>95.316512000000003</c:v>
                </c:pt>
                <c:pt idx="356">
                  <c:v>95.341498999999999</c:v>
                </c:pt>
                <c:pt idx="357">
                  <c:v>95.372011000000001</c:v>
                </c:pt>
                <c:pt idx="358">
                  <c:v>95.393849000000003</c:v>
                </c:pt>
                <c:pt idx="359">
                  <c:v>95.394063000000003</c:v>
                </c:pt>
                <c:pt idx="360">
                  <c:v>95.363996999999998</c:v>
                </c:pt>
                <c:pt idx="361">
                  <c:v>95.304044000000005</c:v>
                </c:pt>
                <c:pt idx="362">
                  <c:v>95.230412000000001</c:v>
                </c:pt>
                <c:pt idx="363">
                  <c:v>95.169770999999997</c:v>
                </c:pt>
                <c:pt idx="364">
                  <c:v>95.136899999999997</c:v>
                </c:pt>
                <c:pt idx="365">
                  <c:v>95.118843999999996</c:v>
                </c:pt>
                <c:pt idx="366">
                  <c:v>95.088442000000001</c:v>
                </c:pt>
                <c:pt idx="367">
                  <c:v>95.036778999999996</c:v>
                </c:pt>
                <c:pt idx="368">
                  <c:v>94.987719999999996</c:v>
                </c:pt>
                <c:pt idx="369">
                  <c:v>94.965333000000001</c:v>
                </c:pt>
                <c:pt idx="370">
                  <c:v>94.947333</c:v>
                </c:pt>
                <c:pt idx="371">
                  <c:v>94.924467000000007</c:v>
                </c:pt>
                <c:pt idx="372">
                  <c:v>94.934822999999994</c:v>
                </c:pt>
                <c:pt idx="373">
                  <c:v>94.967693999999995</c:v>
                </c:pt>
                <c:pt idx="374">
                  <c:v>94.982482000000005</c:v>
                </c:pt>
                <c:pt idx="375">
                  <c:v>94.970907999999994</c:v>
                </c:pt>
                <c:pt idx="376">
                  <c:v>94.949698999999995</c:v>
                </c:pt>
                <c:pt idx="377">
                  <c:v>94.943928</c:v>
                </c:pt>
                <c:pt idx="378">
                  <c:v>94.966977999999997</c:v>
                </c:pt>
                <c:pt idx="379">
                  <c:v>94.996859000000001</c:v>
                </c:pt>
                <c:pt idx="380">
                  <c:v>94.978875000000002</c:v>
                </c:pt>
                <c:pt idx="381">
                  <c:v>94.892411999999993</c:v>
                </c:pt>
                <c:pt idx="382">
                  <c:v>94.784841999999998</c:v>
                </c:pt>
                <c:pt idx="383">
                  <c:v>94.704937000000001</c:v>
                </c:pt>
                <c:pt idx="384">
                  <c:v>94.660876999999999</c:v>
                </c:pt>
                <c:pt idx="385">
                  <c:v>94.634591999999998</c:v>
                </c:pt>
                <c:pt idx="386">
                  <c:v>94.604676999999995</c:v>
                </c:pt>
                <c:pt idx="387">
                  <c:v>94.569339999999997</c:v>
                </c:pt>
                <c:pt idx="388">
                  <c:v>94.545181999999997</c:v>
                </c:pt>
                <c:pt idx="389">
                  <c:v>94.545440999999997</c:v>
                </c:pt>
                <c:pt idx="390">
                  <c:v>94.567702999999995</c:v>
                </c:pt>
                <c:pt idx="391">
                  <c:v>94.597385000000003</c:v>
                </c:pt>
                <c:pt idx="392">
                  <c:v>94.620876999999993</c:v>
                </c:pt>
                <c:pt idx="393">
                  <c:v>94.632017000000005</c:v>
                </c:pt>
                <c:pt idx="394">
                  <c:v>94.629576</c:v>
                </c:pt>
                <c:pt idx="395">
                  <c:v>94.620711</c:v>
                </c:pt>
                <c:pt idx="396">
                  <c:v>94.619466000000003</c:v>
                </c:pt>
                <c:pt idx="397">
                  <c:v>94.632412000000002</c:v>
                </c:pt>
                <c:pt idx="398">
                  <c:v>94.644197000000005</c:v>
                </c:pt>
                <c:pt idx="399">
                  <c:v>94.626559999999998</c:v>
                </c:pt>
                <c:pt idx="400">
                  <c:v>94.570936000000003</c:v>
                </c:pt>
                <c:pt idx="401">
                  <c:v>94.503218000000004</c:v>
                </c:pt>
                <c:pt idx="402">
                  <c:v>94.458207999999999</c:v>
                </c:pt>
                <c:pt idx="403">
                  <c:v>94.448819</c:v>
                </c:pt>
                <c:pt idx="404">
                  <c:v>94.459765000000004</c:v>
                </c:pt>
                <c:pt idx="405">
                  <c:v>94.463836000000001</c:v>
                </c:pt>
                <c:pt idx="406">
                  <c:v>94.445367000000005</c:v>
                </c:pt>
                <c:pt idx="407">
                  <c:v>94.405826000000005</c:v>
                </c:pt>
                <c:pt idx="408">
                  <c:v>94.357932000000005</c:v>
                </c:pt>
                <c:pt idx="409">
                  <c:v>94.325546000000003</c:v>
                </c:pt>
                <c:pt idx="410">
                  <c:v>94.333556000000002</c:v>
                </c:pt>
                <c:pt idx="411">
                  <c:v>94.374521000000001</c:v>
                </c:pt>
                <c:pt idx="412">
                  <c:v>94.396062999999998</c:v>
                </c:pt>
                <c:pt idx="413">
                  <c:v>94.360011</c:v>
                </c:pt>
                <c:pt idx="414">
                  <c:v>94.288649000000007</c:v>
                </c:pt>
                <c:pt idx="415">
                  <c:v>94.223461</c:v>
                </c:pt>
                <c:pt idx="416">
                  <c:v>94.185708000000005</c:v>
                </c:pt>
                <c:pt idx="417">
                  <c:v>94.174791999999997</c:v>
                </c:pt>
                <c:pt idx="418">
                  <c:v>94.172769000000002</c:v>
                </c:pt>
                <c:pt idx="419">
                  <c:v>94.157848999999999</c:v>
                </c:pt>
                <c:pt idx="420">
                  <c:v>94.123795999999999</c:v>
                </c:pt>
                <c:pt idx="421">
                  <c:v>94.083455999999998</c:v>
                </c:pt>
                <c:pt idx="422">
                  <c:v>94.050898000000004</c:v>
                </c:pt>
                <c:pt idx="423">
                  <c:v>94.026123999999996</c:v>
                </c:pt>
                <c:pt idx="424">
                  <c:v>94.001576999999997</c:v>
                </c:pt>
                <c:pt idx="425">
                  <c:v>93.975393999999994</c:v>
                </c:pt>
                <c:pt idx="426">
                  <c:v>93.949000999999996</c:v>
                </c:pt>
                <c:pt idx="427">
                  <c:v>93.914388000000002</c:v>
                </c:pt>
                <c:pt idx="428">
                  <c:v>93.856959000000003</c:v>
                </c:pt>
                <c:pt idx="429">
                  <c:v>93.776266000000007</c:v>
                </c:pt>
                <c:pt idx="430">
                  <c:v>93.696741000000003</c:v>
                </c:pt>
                <c:pt idx="431">
                  <c:v>93.647531999999998</c:v>
                </c:pt>
                <c:pt idx="432">
                  <c:v>93.636304999999993</c:v>
                </c:pt>
                <c:pt idx="433">
                  <c:v>93.658126999999993</c:v>
                </c:pt>
                <c:pt idx="434">
                  <c:v>93.709757999999994</c:v>
                </c:pt>
                <c:pt idx="435">
                  <c:v>93.780120999999994</c:v>
                </c:pt>
                <c:pt idx="436">
                  <c:v>93.850429000000005</c:v>
                </c:pt>
                <c:pt idx="437">
                  <c:v>93.900339000000002</c:v>
                </c:pt>
                <c:pt idx="438">
                  <c:v>93.911794999999998</c:v>
                </c:pt>
                <c:pt idx="439">
                  <c:v>93.881898000000007</c:v>
                </c:pt>
                <c:pt idx="440">
                  <c:v>93.830101999999997</c:v>
                </c:pt>
                <c:pt idx="441">
                  <c:v>93.781751</c:v>
                </c:pt>
                <c:pt idx="442">
                  <c:v>93.745881999999995</c:v>
                </c:pt>
                <c:pt idx="443">
                  <c:v>93.716121000000001</c:v>
                </c:pt>
                <c:pt idx="444">
                  <c:v>93.686694000000003</c:v>
                </c:pt>
                <c:pt idx="445">
                  <c:v>93.657584999999997</c:v>
                </c:pt>
                <c:pt idx="446">
                  <c:v>93.625049000000004</c:v>
                </c:pt>
                <c:pt idx="447">
                  <c:v>93.579624999999993</c:v>
                </c:pt>
                <c:pt idx="448">
                  <c:v>93.521861999999999</c:v>
                </c:pt>
                <c:pt idx="449">
                  <c:v>93.469249000000005</c:v>
                </c:pt>
                <c:pt idx="450">
                  <c:v>93.439487</c:v>
                </c:pt>
                <c:pt idx="451">
                  <c:v>93.432018999999997</c:v>
                </c:pt>
                <c:pt idx="452">
                  <c:v>93.425314999999998</c:v>
                </c:pt>
                <c:pt idx="453">
                  <c:v>93.397077999999993</c:v>
                </c:pt>
                <c:pt idx="454">
                  <c:v>93.357892000000007</c:v>
                </c:pt>
                <c:pt idx="455">
                  <c:v>93.346112000000005</c:v>
                </c:pt>
                <c:pt idx="456">
                  <c:v>93.376018000000002</c:v>
                </c:pt>
                <c:pt idx="457">
                  <c:v>93.420147</c:v>
                </c:pt>
                <c:pt idx="458">
                  <c:v>93.445173999999994</c:v>
                </c:pt>
                <c:pt idx="459">
                  <c:v>93.441681000000003</c:v>
                </c:pt>
                <c:pt idx="460">
                  <c:v>93.419584</c:v>
                </c:pt>
                <c:pt idx="461">
                  <c:v>93.387929999999997</c:v>
                </c:pt>
                <c:pt idx="462">
                  <c:v>93.345896999999994</c:v>
                </c:pt>
                <c:pt idx="463">
                  <c:v>93.294920000000005</c:v>
                </c:pt>
                <c:pt idx="464">
                  <c:v>93.250343000000001</c:v>
                </c:pt>
                <c:pt idx="465">
                  <c:v>93.227592000000001</c:v>
                </c:pt>
                <c:pt idx="466">
                  <c:v>93.221740999999994</c:v>
                </c:pt>
                <c:pt idx="467">
                  <c:v>93.213295000000002</c:v>
                </c:pt>
                <c:pt idx="468">
                  <c:v>93.190911</c:v>
                </c:pt>
                <c:pt idx="469">
                  <c:v>93.162059999999997</c:v>
                </c:pt>
                <c:pt idx="470">
                  <c:v>93.142758000000001</c:v>
                </c:pt>
                <c:pt idx="471">
                  <c:v>93.140077000000005</c:v>
                </c:pt>
                <c:pt idx="472">
                  <c:v>93.148529999999994</c:v>
                </c:pt>
                <c:pt idx="473">
                  <c:v>93.159975000000003</c:v>
                </c:pt>
                <c:pt idx="474">
                  <c:v>93.166645000000003</c:v>
                </c:pt>
                <c:pt idx="475">
                  <c:v>93.154348999999996</c:v>
                </c:pt>
                <c:pt idx="476">
                  <c:v>93.107083000000003</c:v>
                </c:pt>
                <c:pt idx="477">
                  <c:v>93.029551999999995</c:v>
                </c:pt>
                <c:pt idx="478">
                  <c:v>92.954770999999994</c:v>
                </c:pt>
                <c:pt idx="479">
                  <c:v>92.917231000000001</c:v>
                </c:pt>
                <c:pt idx="480">
                  <c:v>92.924031999999997</c:v>
                </c:pt>
                <c:pt idx="481">
                  <c:v>92.953871000000007</c:v>
                </c:pt>
                <c:pt idx="482">
                  <c:v>92.978256000000002</c:v>
                </c:pt>
                <c:pt idx="483">
                  <c:v>92.984258999999994</c:v>
                </c:pt>
                <c:pt idx="484">
                  <c:v>92.977517000000006</c:v>
                </c:pt>
                <c:pt idx="485">
                  <c:v>92.965671</c:v>
                </c:pt>
                <c:pt idx="486">
                  <c:v>92.946318000000005</c:v>
                </c:pt>
                <c:pt idx="487">
                  <c:v>92.912591000000006</c:v>
                </c:pt>
                <c:pt idx="488">
                  <c:v>92.865016999999995</c:v>
                </c:pt>
                <c:pt idx="489">
                  <c:v>92.814787999999993</c:v>
                </c:pt>
                <c:pt idx="490">
                  <c:v>92.777664000000001</c:v>
                </c:pt>
                <c:pt idx="491">
                  <c:v>92.763439000000005</c:v>
                </c:pt>
                <c:pt idx="492">
                  <c:v>92.767759999999996</c:v>
                </c:pt>
                <c:pt idx="493">
                  <c:v>92.774332000000001</c:v>
                </c:pt>
                <c:pt idx="494">
                  <c:v>92.765765000000002</c:v>
                </c:pt>
                <c:pt idx="495">
                  <c:v>92.735196999999999</c:v>
                </c:pt>
                <c:pt idx="496">
                  <c:v>92.695937999999998</c:v>
                </c:pt>
                <c:pt idx="497">
                  <c:v>92.676034000000001</c:v>
                </c:pt>
                <c:pt idx="498">
                  <c:v>92.688734999999994</c:v>
                </c:pt>
                <c:pt idx="499">
                  <c:v>92.717569999999995</c:v>
                </c:pt>
                <c:pt idx="500">
                  <c:v>92.738850999999997</c:v>
                </c:pt>
                <c:pt idx="501">
                  <c:v>92.742885999999999</c:v>
                </c:pt>
                <c:pt idx="502">
                  <c:v>92.729933000000003</c:v>
                </c:pt>
                <c:pt idx="503">
                  <c:v>92.698549999999997</c:v>
                </c:pt>
                <c:pt idx="504">
                  <c:v>92.645362000000006</c:v>
                </c:pt>
                <c:pt idx="505">
                  <c:v>92.574057999999994</c:v>
                </c:pt>
                <c:pt idx="506">
                  <c:v>92.498739</c:v>
                </c:pt>
                <c:pt idx="507">
                  <c:v>92.438008999999994</c:v>
                </c:pt>
                <c:pt idx="508">
                  <c:v>92.407433999999995</c:v>
                </c:pt>
                <c:pt idx="509">
                  <c:v>92.413481000000004</c:v>
                </c:pt>
                <c:pt idx="510">
                  <c:v>92.448689999999999</c:v>
                </c:pt>
                <c:pt idx="511">
                  <c:v>92.492737000000005</c:v>
                </c:pt>
                <c:pt idx="512">
                  <c:v>92.524113</c:v>
                </c:pt>
                <c:pt idx="513">
                  <c:v>92.533918</c:v>
                </c:pt>
                <c:pt idx="514">
                  <c:v>92.527214000000001</c:v>
                </c:pt>
                <c:pt idx="515">
                  <c:v>92.513566999999995</c:v>
                </c:pt>
                <c:pt idx="516">
                  <c:v>92.500594000000007</c:v>
                </c:pt>
                <c:pt idx="517">
                  <c:v>92.493892000000002</c:v>
                </c:pt>
                <c:pt idx="518">
                  <c:v>92.495897999999997</c:v>
                </c:pt>
                <c:pt idx="519">
                  <c:v>92.501311000000001</c:v>
                </c:pt>
                <c:pt idx="520">
                  <c:v>92.497427000000002</c:v>
                </c:pt>
                <c:pt idx="521">
                  <c:v>92.472481999999999</c:v>
                </c:pt>
                <c:pt idx="522">
                  <c:v>92.422822999999994</c:v>
                </c:pt>
                <c:pt idx="523">
                  <c:v>92.354253</c:v>
                </c:pt>
                <c:pt idx="524">
                  <c:v>92.281549999999996</c:v>
                </c:pt>
                <c:pt idx="525">
                  <c:v>92.225899999999996</c:v>
                </c:pt>
                <c:pt idx="526">
                  <c:v>92.205270999999996</c:v>
                </c:pt>
                <c:pt idx="527">
                  <c:v>92.222409999999996</c:v>
                </c:pt>
                <c:pt idx="528">
                  <c:v>92.262559999999993</c:v>
                </c:pt>
                <c:pt idx="529">
                  <c:v>92.302103000000002</c:v>
                </c:pt>
                <c:pt idx="530">
                  <c:v>92.319895000000002</c:v>
                </c:pt>
                <c:pt idx="531">
                  <c:v>92.305752999999996</c:v>
                </c:pt>
                <c:pt idx="532">
                  <c:v>92.264618999999996</c:v>
                </c:pt>
                <c:pt idx="533">
                  <c:v>92.214403000000004</c:v>
                </c:pt>
                <c:pt idx="534">
                  <c:v>92.175117</c:v>
                </c:pt>
                <c:pt idx="535">
                  <c:v>92.156549999999996</c:v>
                </c:pt>
                <c:pt idx="536">
                  <c:v>92.156360000000006</c:v>
                </c:pt>
                <c:pt idx="537">
                  <c:v>92.167010000000005</c:v>
                </c:pt>
                <c:pt idx="538">
                  <c:v>92.179738</c:v>
                </c:pt>
                <c:pt idx="539">
                  <c:v>92.182343000000003</c:v>
                </c:pt>
                <c:pt idx="540">
                  <c:v>92.161412999999996</c:v>
                </c:pt>
                <c:pt idx="541">
                  <c:v>92.114733000000001</c:v>
                </c:pt>
                <c:pt idx="542">
                  <c:v>92.060468</c:v>
                </c:pt>
                <c:pt idx="543">
                  <c:v>92.027614</c:v>
                </c:pt>
                <c:pt idx="544">
                  <c:v>92.032118999999994</c:v>
                </c:pt>
                <c:pt idx="545">
                  <c:v>92.061850000000007</c:v>
                </c:pt>
                <c:pt idx="546">
                  <c:v>92.086205000000007</c:v>
                </c:pt>
                <c:pt idx="547">
                  <c:v>92.081052999999997</c:v>
                </c:pt>
                <c:pt idx="548">
                  <c:v>92.045823999999996</c:v>
                </c:pt>
                <c:pt idx="549">
                  <c:v>91.999527999999998</c:v>
                </c:pt>
                <c:pt idx="550">
                  <c:v>91.963217999999998</c:v>
                </c:pt>
                <c:pt idx="551">
                  <c:v>91.944771000000003</c:v>
                </c:pt>
                <c:pt idx="552">
                  <c:v>91.936699000000004</c:v>
                </c:pt>
                <c:pt idx="553">
                  <c:v>91.927402999999998</c:v>
                </c:pt>
                <c:pt idx="554">
                  <c:v>91.913899999999998</c:v>
                </c:pt>
                <c:pt idx="555">
                  <c:v>91.902393000000004</c:v>
                </c:pt>
                <c:pt idx="556">
                  <c:v>91.899084000000002</c:v>
                </c:pt>
                <c:pt idx="557">
                  <c:v>91.903491000000002</c:v>
                </c:pt>
                <c:pt idx="558">
                  <c:v>91.909567999999993</c:v>
                </c:pt>
                <c:pt idx="559">
                  <c:v>91.912011000000007</c:v>
                </c:pt>
                <c:pt idx="560">
                  <c:v>91.911295999999993</c:v>
                </c:pt>
                <c:pt idx="561">
                  <c:v>91.912628999999995</c:v>
                </c:pt>
                <c:pt idx="562">
                  <c:v>91.920108999999997</c:v>
                </c:pt>
                <c:pt idx="563">
                  <c:v>91.9315</c:v>
                </c:pt>
                <c:pt idx="564">
                  <c:v>91.938103999999996</c:v>
                </c:pt>
                <c:pt idx="565">
                  <c:v>91.930616999999998</c:v>
                </c:pt>
                <c:pt idx="566">
                  <c:v>91.906571</c:v>
                </c:pt>
                <c:pt idx="567">
                  <c:v>91.872933000000003</c:v>
                </c:pt>
                <c:pt idx="568">
                  <c:v>91.841279</c:v>
                </c:pt>
                <c:pt idx="569">
                  <c:v>91.819113000000002</c:v>
                </c:pt>
                <c:pt idx="570">
                  <c:v>91.805453999999997</c:v>
                </c:pt>
                <c:pt idx="571">
                  <c:v>91.794656000000003</c:v>
                </c:pt>
                <c:pt idx="572">
                  <c:v>91.782404999999997</c:v>
                </c:pt>
                <c:pt idx="573">
                  <c:v>91.766345999999999</c:v>
                </c:pt>
                <c:pt idx="574">
                  <c:v>91.743216000000004</c:v>
                </c:pt>
                <c:pt idx="575">
                  <c:v>91.710920999999999</c:v>
                </c:pt>
                <c:pt idx="576">
                  <c:v>91.675336000000001</c:v>
                </c:pt>
                <c:pt idx="577">
                  <c:v>91.650621000000001</c:v>
                </c:pt>
                <c:pt idx="578">
                  <c:v>91.646879999999996</c:v>
                </c:pt>
                <c:pt idx="579">
                  <c:v>91.656567999999993</c:v>
                </c:pt>
                <c:pt idx="580">
                  <c:v>91.659045000000006</c:v>
                </c:pt>
                <c:pt idx="581">
                  <c:v>91.641626000000002</c:v>
                </c:pt>
                <c:pt idx="582">
                  <c:v>91.611768999999995</c:v>
                </c:pt>
                <c:pt idx="583">
                  <c:v>91.587947</c:v>
                </c:pt>
                <c:pt idx="584">
                  <c:v>91.582998000000003</c:v>
                </c:pt>
                <c:pt idx="585">
                  <c:v>91.595653999999996</c:v>
                </c:pt>
                <c:pt idx="586">
                  <c:v>91.613361999999995</c:v>
                </c:pt>
                <c:pt idx="587">
                  <c:v>91.621596999999994</c:v>
                </c:pt>
                <c:pt idx="588">
                  <c:v>91.613797000000005</c:v>
                </c:pt>
                <c:pt idx="589">
                  <c:v>91.595738999999995</c:v>
                </c:pt>
                <c:pt idx="590">
                  <c:v>91.580055999999999</c:v>
                </c:pt>
                <c:pt idx="591">
                  <c:v>91.574301000000006</c:v>
                </c:pt>
                <c:pt idx="592">
                  <c:v>91.573868000000004</c:v>
                </c:pt>
                <c:pt idx="593">
                  <c:v>91.568298999999996</c:v>
                </c:pt>
                <c:pt idx="594">
                  <c:v>91.555064999999999</c:v>
                </c:pt>
                <c:pt idx="595">
                  <c:v>91.545243999999997</c:v>
                </c:pt>
                <c:pt idx="596">
                  <c:v>91.553132000000005</c:v>
                </c:pt>
                <c:pt idx="597">
                  <c:v>91.579611999999997</c:v>
                </c:pt>
                <c:pt idx="598">
                  <c:v>91.606988000000001</c:v>
                </c:pt>
                <c:pt idx="599">
                  <c:v>91.611994999999993</c:v>
                </c:pt>
                <c:pt idx="600">
                  <c:v>91.584585000000004</c:v>
                </c:pt>
                <c:pt idx="601">
                  <c:v>91.534644999999998</c:v>
                </c:pt>
                <c:pt idx="602">
                  <c:v>91.482924999999994</c:v>
                </c:pt>
                <c:pt idx="603">
                  <c:v>91.445924000000005</c:v>
                </c:pt>
                <c:pt idx="604">
                  <c:v>91.427153000000004</c:v>
                </c:pt>
                <c:pt idx="605">
                  <c:v>91.420418999999995</c:v>
                </c:pt>
                <c:pt idx="606">
                  <c:v>91.419734000000005</c:v>
                </c:pt>
                <c:pt idx="607">
                  <c:v>91.426051000000001</c:v>
                </c:pt>
                <c:pt idx="608">
                  <c:v>91.444415000000006</c:v>
                </c:pt>
                <c:pt idx="609">
                  <c:v>91.473419000000007</c:v>
                </c:pt>
                <c:pt idx="610">
                  <c:v>91.498718999999994</c:v>
                </c:pt>
                <c:pt idx="611">
                  <c:v>91.500765999999999</c:v>
                </c:pt>
                <c:pt idx="612">
                  <c:v>91.471659000000002</c:v>
                </c:pt>
                <c:pt idx="613">
                  <c:v>91.424312999999998</c:v>
                </c:pt>
                <c:pt idx="614">
                  <c:v>91.382705000000001</c:v>
                </c:pt>
                <c:pt idx="615">
                  <c:v>91.361389000000003</c:v>
                </c:pt>
                <c:pt idx="616">
                  <c:v>91.355500000000006</c:v>
                </c:pt>
                <c:pt idx="617">
                  <c:v>91.350616000000002</c:v>
                </c:pt>
                <c:pt idx="618">
                  <c:v>91.338672000000003</c:v>
                </c:pt>
                <c:pt idx="619">
                  <c:v>91.322890999999998</c:v>
                </c:pt>
                <c:pt idx="620">
                  <c:v>91.311706999999998</c:v>
                </c:pt>
                <c:pt idx="621">
                  <c:v>91.311706999999998</c:v>
                </c:pt>
                <c:pt idx="622">
                  <c:v>91.324224999999998</c:v>
                </c:pt>
                <c:pt idx="623">
                  <c:v>91.344156999999996</c:v>
                </c:pt>
                <c:pt idx="624">
                  <c:v>91.360414000000006</c:v>
                </c:pt>
                <c:pt idx="625">
                  <c:v>91.360254999999995</c:v>
                </c:pt>
                <c:pt idx="626">
                  <c:v>91.337305000000001</c:v>
                </c:pt>
                <c:pt idx="627">
                  <c:v>91.297655000000006</c:v>
                </c:pt>
                <c:pt idx="628">
                  <c:v>91.257435000000001</c:v>
                </c:pt>
                <c:pt idx="629">
                  <c:v>91.231199000000004</c:v>
                </c:pt>
                <c:pt idx="630">
                  <c:v>91.219915</c:v>
                </c:pt>
                <c:pt idx="631">
                  <c:v>91.210459999999998</c:v>
                </c:pt>
                <c:pt idx="632">
                  <c:v>91.189588000000001</c:v>
                </c:pt>
                <c:pt idx="633">
                  <c:v>91.159167999999994</c:v>
                </c:pt>
                <c:pt idx="634">
                  <c:v>91.135479000000004</c:v>
                </c:pt>
                <c:pt idx="635">
                  <c:v>91.132660999999999</c:v>
                </c:pt>
                <c:pt idx="636">
                  <c:v>91.149235000000004</c:v>
                </c:pt>
                <c:pt idx="637">
                  <c:v>91.171503000000001</c:v>
                </c:pt>
                <c:pt idx="638">
                  <c:v>91.186170000000004</c:v>
                </c:pt>
                <c:pt idx="639">
                  <c:v>91.187830000000005</c:v>
                </c:pt>
                <c:pt idx="640">
                  <c:v>91.178201000000001</c:v>
                </c:pt>
                <c:pt idx="641">
                  <c:v>91.163049000000001</c:v>
                </c:pt>
                <c:pt idx="642">
                  <c:v>91.149567000000005</c:v>
                </c:pt>
                <c:pt idx="643">
                  <c:v>91.142773000000005</c:v>
                </c:pt>
                <c:pt idx="644">
                  <c:v>91.142787999999996</c:v>
                </c:pt>
                <c:pt idx="645">
                  <c:v>91.146896999999996</c:v>
                </c:pt>
                <c:pt idx="646">
                  <c:v>91.154256000000004</c:v>
                </c:pt>
                <c:pt idx="647">
                  <c:v>91.166066000000001</c:v>
                </c:pt>
                <c:pt idx="648">
                  <c:v>91.180617999999996</c:v>
                </c:pt>
                <c:pt idx="649">
                  <c:v>91.191014999999993</c:v>
                </c:pt>
                <c:pt idx="650">
                  <c:v>91.189732000000006</c:v>
                </c:pt>
                <c:pt idx="651">
                  <c:v>91.174715000000006</c:v>
                </c:pt>
                <c:pt idx="652">
                  <c:v>91.150167999999994</c:v>
                </c:pt>
                <c:pt idx="653">
                  <c:v>91.122354999999999</c:v>
                </c:pt>
                <c:pt idx="654">
                  <c:v>91.095411999999996</c:v>
                </c:pt>
                <c:pt idx="655">
                  <c:v>91.070455999999993</c:v>
                </c:pt>
                <c:pt idx="656">
                  <c:v>91.048126999999994</c:v>
                </c:pt>
                <c:pt idx="657">
                  <c:v>91.031823000000003</c:v>
                </c:pt>
                <c:pt idx="658">
                  <c:v>91.026504000000003</c:v>
                </c:pt>
                <c:pt idx="659">
                  <c:v>91.031706999999997</c:v>
                </c:pt>
                <c:pt idx="660">
                  <c:v>91.036824999999993</c:v>
                </c:pt>
                <c:pt idx="661">
                  <c:v>91.028094999999993</c:v>
                </c:pt>
                <c:pt idx="662">
                  <c:v>91.002919000000006</c:v>
                </c:pt>
                <c:pt idx="663">
                  <c:v>90.974701999999994</c:v>
                </c:pt>
                <c:pt idx="664">
                  <c:v>90.960171000000003</c:v>
                </c:pt>
                <c:pt idx="665">
                  <c:v>90.962980000000002</c:v>
                </c:pt>
                <c:pt idx="666">
                  <c:v>90.972841000000003</c:v>
                </c:pt>
                <c:pt idx="667">
                  <c:v>90.978654000000006</c:v>
                </c:pt>
                <c:pt idx="668">
                  <c:v>90.978483999999995</c:v>
                </c:pt>
                <c:pt idx="669">
                  <c:v>90.978413000000003</c:v>
                </c:pt>
                <c:pt idx="670">
                  <c:v>90.985562999999999</c:v>
                </c:pt>
                <c:pt idx="671">
                  <c:v>91.001420999999993</c:v>
                </c:pt>
                <c:pt idx="672">
                  <c:v>91.017876000000001</c:v>
                </c:pt>
                <c:pt idx="673">
                  <c:v>91.019958000000003</c:v>
                </c:pt>
                <c:pt idx="674">
                  <c:v>90.997722999999993</c:v>
                </c:pt>
                <c:pt idx="675">
                  <c:v>90.958043000000004</c:v>
                </c:pt>
                <c:pt idx="676">
                  <c:v>90.921802999999997</c:v>
                </c:pt>
                <c:pt idx="677">
                  <c:v>90.906880999999998</c:v>
                </c:pt>
                <c:pt idx="678">
                  <c:v>90.914606000000006</c:v>
                </c:pt>
                <c:pt idx="679">
                  <c:v>90.932495000000003</c:v>
                </c:pt>
                <c:pt idx="680">
                  <c:v>90.946535999999995</c:v>
                </c:pt>
                <c:pt idx="681">
                  <c:v>90.949363000000005</c:v>
                </c:pt>
                <c:pt idx="682">
                  <c:v>90.940494000000001</c:v>
                </c:pt>
                <c:pt idx="683">
                  <c:v>90.924138999999997</c:v>
                </c:pt>
                <c:pt idx="684">
                  <c:v>90.908090999999999</c:v>
                </c:pt>
                <c:pt idx="685">
                  <c:v>90.901480000000006</c:v>
                </c:pt>
                <c:pt idx="686">
                  <c:v>90.909139999999994</c:v>
                </c:pt>
                <c:pt idx="687">
                  <c:v>90.925123999999997</c:v>
                </c:pt>
                <c:pt idx="688">
                  <c:v>90.932991000000001</c:v>
                </c:pt>
                <c:pt idx="689">
                  <c:v>90.917682999999997</c:v>
                </c:pt>
                <c:pt idx="690">
                  <c:v>90.881507999999997</c:v>
                </c:pt>
                <c:pt idx="691">
                  <c:v>90.846620000000001</c:v>
                </c:pt>
                <c:pt idx="692">
                  <c:v>90.835746999999998</c:v>
                </c:pt>
                <c:pt idx="693">
                  <c:v>90.849973000000006</c:v>
                </c:pt>
                <c:pt idx="694">
                  <c:v>90.870064999999997</c:v>
                </c:pt>
                <c:pt idx="695">
                  <c:v>90.878370000000004</c:v>
                </c:pt>
                <c:pt idx="696">
                  <c:v>90.872788</c:v>
                </c:pt>
                <c:pt idx="697">
                  <c:v>90.859790000000004</c:v>
                </c:pt>
                <c:pt idx="698">
                  <c:v>90.843346999999994</c:v>
                </c:pt>
                <c:pt idx="699">
                  <c:v>90.826665000000006</c:v>
                </c:pt>
                <c:pt idx="700">
                  <c:v>90.817957000000007</c:v>
                </c:pt>
                <c:pt idx="701">
                  <c:v>90.823820999999995</c:v>
                </c:pt>
                <c:pt idx="702">
                  <c:v>90.837136000000001</c:v>
                </c:pt>
                <c:pt idx="703">
                  <c:v>90.839904000000004</c:v>
                </c:pt>
                <c:pt idx="704">
                  <c:v>90.821231999999995</c:v>
                </c:pt>
                <c:pt idx="705">
                  <c:v>90.788469000000006</c:v>
                </c:pt>
                <c:pt idx="706">
                  <c:v>90.759692000000001</c:v>
                </c:pt>
                <c:pt idx="707">
                  <c:v>90.748632999999998</c:v>
                </c:pt>
                <c:pt idx="708">
                  <c:v>90.755290000000002</c:v>
                </c:pt>
                <c:pt idx="709">
                  <c:v>90.766048999999995</c:v>
                </c:pt>
                <c:pt idx="710">
                  <c:v>90.763493999999994</c:v>
                </c:pt>
                <c:pt idx="711">
                  <c:v>90.741349999999997</c:v>
                </c:pt>
                <c:pt idx="712">
                  <c:v>90.710819999999998</c:v>
                </c:pt>
                <c:pt idx="713">
                  <c:v>90.688239999999993</c:v>
                </c:pt>
                <c:pt idx="714">
                  <c:v>90.676394000000002</c:v>
                </c:pt>
                <c:pt idx="715">
                  <c:v>90.66337</c:v>
                </c:pt>
                <c:pt idx="716">
                  <c:v>90.640525999999994</c:v>
                </c:pt>
                <c:pt idx="717">
                  <c:v>90.614151000000007</c:v>
                </c:pt>
                <c:pt idx="718">
                  <c:v>90.595860000000002</c:v>
                </c:pt>
                <c:pt idx="719">
                  <c:v>90.589170999999993</c:v>
                </c:pt>
                <c:pt idx="720">
                  <c:v>90.592584000000002</c:v>
                </c:pt>
                <c:pt idx="721">
                  <c:v>90.609700000000004</c:v>
                </c:pt>
                <c:pt idx="722">
                  <c:v>90.645089999999996</c:v>
                </c:pt>
                <c:pt idx="723">
                  <c:v>90.689924000000005</c:v>
                </c:pt>
                <c:pt idx="724">
                  <c:v>90.721587</c:v>
                </c:pt>
                <c:pt idx="725">
                  <c:v>90.724177999999995</c:v>
                </c:pt>
                <c:pt idx="726">
                  <c:v>90.705793999999997</c:v>
                </c:pt>
                <c:pt idx="727">
                  <c:v>90.689066999999994</c:v>
                </c:pt>
                <c:pt idx="728">
                  <c:v>90.685415000000006</c:v>
                </c:pt>
                <c:pt idx="729">
                  <c:v>90.684269999999998</c:v>
                </c:pt>
                <c:pt idx="730">
                  <c:v>90.668998000000002</c:v>
                </c:pt>
                <c:pt idx="731">
                  <c:v>90.638942</c:v>
                </c:pt>
                <c:pt idx="732">
                  <c:v>90.610555000000005</c:v>
                </c:pt>
                <c:pt idx="733">
                  <c:v>90.596410000000006</c:v>
                </c:pt>
                <c:pt idx="734">
                  <c:v>90.589274000000003</c:v>
                </c:pt>
                <c:pt idx="735">
                  <c:v>90.572742000000005</c:v>
                </c:pt>
                <c:pt idx="736">
                  <c:v>90.544554000000005</c:v>
                </c:pt>
                <c:pt idx="737">
                  <c:v>90.520267000000004</c:v>
                </c:pt>
                <c:pt idx="738">
                  <c:v>90.512327999999997</c:v>
                </c:pt>
                <c:pt idx="739">
                  <c:v>90.514587000000006</c:v>
                </c:pt>
                <c:pt idx="740">
                  <c:v>90.512071000000006</c:v>
                </c:pt>
                <c:pt idx="741">
                  <c:v>90.49897</c:v>
                </c:pt>
                <c:pt idx="742">
                  <c:v>90.480406000000002</c:v>
                </c:pt>
                <c:pt idx="743">
                  <c:v>90.462350999999998</c:v>
                </c:pt>
                <c:pt idx="744">
                  <c:v>90.449550000000002</c:v>
                </c:pt>
                <c:pt idx="745">
                  <c:v>90.450235000000006</c:v>
                </c:pt>
                <c:pt idx="746">
                  <c:v>90.470657000000003</c:v>
                </c:pt>
                <c:pt idx="747">
                  <c:v>90.502647999999994</c:v>
                </c:pt>
                <c:pt idx="748">
                  <c:v>90.526944</c:v>
                </c:pt>
                <c:pt idx="749">
                  <c:v>90.533792000000005</c:v>
                </c:pt>
                <c:pt idx="750">
                  <c:v>90.533586</c:v>
                </c:pt>
                <c:pt idx="751">
                  <c:v>90.542066000000005</c:v>
                </c:pt>
                <c:pt idx="752">
                  <c:v>90.559809999999999</c:v>
                </c:pt>
                <c:pt idx="753">
                  <c:v>90.572421000000006</c:v>
                </c:pt>
                <c:pt idx="754">
                  <c:v>90.568501999999995</c:v>
                </c:pt>
                <c:pt idx="755">
                  <c:v>90.550376999999997</c:v>
                </c:pt>
                <c:pt idx="756">
                  <c:v>90.525825999999995</c:v>
                </c:pt>
                <c:pt idx="757">
                  <c:v>90.496521999999999</c:v>
                </c:pt>
                <c:pt idx="758">
                  <c:v>90.461005999999998</c:v>
                </c:pt>
                <c:pt idx="759">
                  <c:v>90.425731999999996</c:v>
                </c:pt>
                <c:pt idx="760">
                  <c:v>90.405394000000001</c:v>
                </c:pt>
                <c:pt idx="761">
                  <c:v>90.408951999999999</c:v>
                </c:pt>
                <c:pt idx="762">
                  <c:v>90.427818000000002</c:v>
                </c:pt>
                <c:pt idx="763">
                  <c:v>90.441982999999993</c:v>
                </c:pt>
                <c:pt idx="764">
                  <c:v>90.438256999999993</c:v>
                </c:pt>
                <c:pt idx="765">
                  <c:v>90.420168000000004</c:v>
                </c:pt>
                <c:pt idx="766">
                  <c:v>90.399910000000006</c:v>
                </c:pt>
                <c:pt idx="767">
                  <c:v>90.384095000000002</c:v>
                </c:pt>
                <c:pt idx="768">
                  <c:v>90.369033999999999</c:v>
                </c:pt>
                <c:pt idx="769">
                  <c:v>90.346762999999996</c:v>
                </c:pt>
                <c:pt idx="770">
                  <c:v>90.313232999999997</c:v>
                </c:pt>
                <c:pt idx="771">
                  <c:v>90.273968999999994</c:v>
                </c:pt>
                <c:pt idx="772">
                  <c:v>90.245527999999993</c:v>
                </c:pt>
                <c:pt idx="773">
                  <c:v>90.247653999999997</c:v>
                </c:pt>
                <c:pt idx="774">
                  <c:v>90.286634000000006</c:v>
                </c:pt>
                <c:pt idx="775">
                  <c:v>90.345979999999997</c:v>
                </c:pt>
                <c:pt idx="776">
                  <c:v>90.398747999999998</c:v>
                </c:pt>
                <c:pt idx="777">
                  <c:v>90.429948999999993</c:v>
                </c:pt>
                <c:pt idx="778">
                  <c:v>90.442860999999994</c:v>
                </c:pt>
                <c:pt idx="779">
                  <c:v>90.443932000000004</c:v>
                </c:pt>
                <c:pt idx="780">
                  <c:v>90.430531999999999</c:v>
                </c:pt>
                <c:pt idx="781">
                  <c:v>90.400022000000007</c:v>
                </c:pt>
                <c:pt idx="782">
                  <c:v>90.363480999999993</c:v>
                </c:pt>
                <c:pt idx="783">
                  <c:v>90.338837999999996</c:v>
                </c:pt>
                <c:pt idx="784">
                  <c:v>90.330911999999998</c:v>
                </c:pt>
                <c:pt idx="785">
                  <c:v>90.326346999999998</c:v>
                </c:pt>
                <c:pt idx="786">
                  <c:v>90.310406999999998</c:v>
                </c:pt>
                <c:pt idx="787">
                  <c:v>90.283278999999993</c:v>
                </c:pt>
                <c:pt idx="788">
                  <c:v>90.256569999999996</c:v>
                </c:pt>
                <c:pt idx="789">
                  <c:v>90.239917000000005</c:v>
                </c:pt>
                <c:pt idx="790">
                  <c:v>90.236772999999999</c:v>
                </c:pt>
                <c:pt idx="791">
                  <c:v>90.248422000000005</c:v>
                </c:pt>
                <c:pt idx="792">
                  <c:v>90.273617000000002</c:v>
                </c:pt>
                <c:pt idx="793">
                  <c:v>90.303138000000004</c:v>
                </c:pt>
                <c:pt idx="794">
                  <c:v>90.320913000000004</c:v>
                </c:pt>
                <c:pt idx="795">
                  <c:v>90.315354999999997</c:v>
                </c:pt>
                <c:pt idx="796">
                  <c:v>90.288916999999998</c:v>
                </c:pt>
                <c:pt idx="797">
                  <c:v>90.254141000000004</c:v>
                </c:pt>
                <c:pt idx="798">
                  <c:v>90.220794999999995</c:v>
                </c:pt>
                <c:pt idx="799">
                  <c:v>90.189498</c:v>
                </c:pt>
                <c:pt idx="800">
                  <c:v>90.157805999999994</c:v>
                </c:pt>
                <c:pt idx="801">
                  <c:v>90.128985999999998</c:v>
                </c:pt>
                <c:pt idx="802">
                  <c:v>90.112039999999993</c:v>
                </c:pt>
                <c:pt idx="803">
                  <c:v>90.113602</c:v>
                </c:pt>
                <c:pt idx="804">
                  <c:v>90.131586999999996</c:v>
                </c:pt>
                <c:pt idx="805">
                  <c:v>90.156774999999996</c:v>
                </c:pt>
                <c:pt idx="806">
                  <c:v>90.178937000000005</c:v>
                </c:pt>
                <c:pt idx="807">
                  <c:v>90.192179999999993</c:v>
                </c:pt>
                <c:pt idx="808">
                  <c:v>90.197626999999997</c:v>
                </c:pt>
                <c:pt idx="809">
                  <c:v>90.201125000000005</c:v>
                </c:pt>
                <c:pt idx="810">
                  <c:v>90.205368000000007</c:v>
                </c:pt>
                <c:pt idx="811">
                  <c:v>90.20393</c:v>
                </c:pt>
                <c:pt idx="812">
                  <c:v>90.187314000000001</c:v>
                </c:pt>
                <c:pt idx="813">
                  <c:v>90.157824000000005</c:v>
                </c:pt>
                <c:pt idx="814">
                  <c:v>90.134692999999999</c:v>
                </c:pt>
                <c:pt idx="815">
                  <c:v>90.137798000000004</c:v>
                </c:pt>
                <c:pt idx="816">
                  <c:v>90.164983000000007</c:v>
                </c:pt>
                <c:pt idx="817">
                  <c:v>90.190437000000003</c:v>
                </c:pt>
                <c:pt idx="818">
                  <c:v>90.187511999999998</c:v>
                </c:pt>
                <c:pt idx="819">
                  <c:v>90.150424000000001</c:v>
                </c:pt>
                <c:pt idx="820">
                  <c:v>90.095423999999994</c:v>
                </c:pt>
                <c:pt idx="821">
                  <c:v>90.047871999999998</c:v>
                </c:pt>
                <c:pt idx="822">
                  <c:v>90.029458000000005</c:v>
                </c:pt>
                <c:pt idx="823">
                  <c:v>90.048962000000003</c:v>
                </c:pt>
                <c:pt idx="824">
                  <c:v>90.095684000000006</c:v>
                </c:pt>
                <c:pt idx="825">
                  <c:v>90.142188000000004</c:v>
                </c:pt>
                <c:pt idx="826">
                  <c:v>90.161710999999997</c:v>
                </c:pt>
                <c:pt idx="827">
                  <c:v>90.148604000000006</c:v>
                </c:pt>
                <c:pt idx="828">
                  <c:v>90.120498999999995</c:v>
                </c:pt>
                <c:pt idx="829">
                  <c:v>90.098277999999993</c:v>
                </c:pt>
                <c:pt idx="830">
                  <c:v>90.086906999999997</c:v>
                </c:pt>
                <c:pt idx="831">
                  <c:v>90.077967999999998</c:v>
                </c:pt>
                <c:pt idx="832">
                  <c:v>90.065332999999995</c:v>
                </c:pt>
                <c:pt idx="833">
                  <c:v>90.051901999999998</c:v>
                </c:pt>
                <c:pt idx="834">
                  <c:v>90.043544999999995</c:v>
                </c:pt>
                <c:pt idx="835">
                  <c:v>90.043951000000007</c:v>
                </c:pt>
                <c:pt idx="836">
                  <c:v>90.055271000000005</c:v>
                </c:pt>
                <c:pt idx="837">
                  <c:v>90.075936999999996</c:v>
                </c:pt>
                <c:pt idx="838">
                  <c:v>90.094965999999999</c:v>
                </c:pt>
                <c:pt idx="839">
                  <c:v>90.095871000000002</c:v>
                </c:pt>
                <c:pt idx="840">
                  <c:v>90.073560000000001</c:v>
                </c:pt>
                <c:pt idx="841">
                  <c:v>90.044387</c:v>
                </c:pt>
                <c:pt idx="842">
                  <c:v>90.031993999999997</c:v>
                </c:pt>
                <c:pt idx="843">
                  <c:v>90.042411999999999</c:v>
                </c:pt>
                <c:pt idx="844">
                  <c:v>90.057619000000003</c:v>
                </c:pt>
                <c:pt idx="845">
                  <c:v>90.054534000000004</c:v>
                </c:pt>
                <c:pt idx="846">
                  <c:v>90.026910000000001</c:v>
                </c:pt>
                <c:pt idx="847">
                  <c:v>89.988606000000004</c:v>
                </c:pt>
                <c:pt idx="848">
                  <c:v>89.961022999999997</c:v>
                </c:pt>
                <c:pt idx="849">
                  <c:v>89.959857999999997</c:v>
                </c:pt>
                <c:pt idx="850">
                  <c:v>89.988248999999996</c:v>
                </c:pt>
                <c:pt idx="851">
                  <c:v>90.035015000000001</c:v>
                </c:pt>
                <c:pt idx="852">
                  <c:v>90.078671</c:v>
                </c:pt>
                <c:pt idx="853">
                  <c:v>90.098887000000005</c:v>
                </c:pt>
                <c:pt idx="854">
                  <c:v>90.089415000000002</c:v>
                </c:pt>
                <c:pt idx="855">
                  <c:v>90.061713999999995</c:v>
                </c:pt>
                <c:pt idx="856">
                  <c:v>90.035949000000002</c:v>
                </c:pt>
                <c:pt idx="857">
                  <c:v>90.026944</c:v>
                </c:pt>
                <c:pt idx="858">
                  <c:v>90.035207999999997</c:v>
                </c:pt>
                <c:pt idx="859">
                  <c:v>90.048036999999994</c:v>
                </c:pt>
                <c:pt idx="860">
                  <c:v>90.049323999999999</c:v>
                </c:pt>
                <c:pt idx="861">
                  <c:v>90.031278999999998</c:v>
                </c:pt>
                <c:pt idx="862">
                  <c:v>89.998686000000006</c:v>
                </c:pt>
                <c:pt idx="863">
                  <c:v>89.962063000000001</c:v>
                </c:pt>
                <c:pt idx="864">
                  <c:v>89.927762000000001</c:v>
                </c:pt>
                <c:pt idx="865">
                  <c:v>89.896127000000007</c:v>
                </c:pt>
                <c:pt idx="866">
                  <c:v>89.867656999999994</c:v>
                </c:pt>
                <c:pt idx="867">
                  <c:v>89.846487999999994</c:v>
                </c:pt>
                <c:pt idx="868">
                  <c:v>89.835668999999996</c:v>
                </c:pt>
                <c:pt idx="869">
                  <c:v>89.832643000000004</c:v>
                </c:pt>
                <c:pt idx="870">
                  <c:v>89.833296000000004</c:v>
                </c:pt>
                <c:pt idx="871">
                  <c:v>89.837950000000006</c:v>
                </c:pt>
                <c:pt idx="872">
                  <c:v>89.849163000000004</c:v>
                </c:pt>
                <c:pt idx="873">
                  <c:v>89.865037999999998</c:v>
                </c:pt>
                <c:pt idx="874">
                  <c:v>89.879874000000001</c:v>
                </c:pt>
                <c:pt idx="875">
                  <c:v>89.892362000000006</c:v>
                </c:pt>
                <c:pt idx="876">
                  <c:v>89.907833999999994</c:v>
                </c:pt>
                <c:pt idx="877">
                  <c:v>89.929409000000007</c:v>
                </c:pt>
                <c:pt idx="878">
                  <c:v>89.951068000000006</c:v>
                </c:pt>
                <c:pt idx="879">
                  <c:v>89.963717000000003</c:v>
                </c:pt>
                <c:pt idx="880">
                  <c:v>89.964978000000002</c:v>
                </c:pt>
                <c:pt idx="881">
                  <c:v>89.957969000000006</c:v>
                </c:pt>
                <c:pt idx="882">
                  <c:v>89.943089000000001</c:v>
                </c:pt>
                <c:pt idx="883">
                  <c:v>89.918035000000003</c:v>
                </c:pt>
                <c:pt idx="884">
                  <c:v>89.886392000000001</c:v>
                </c:pt>
                <c:pt idx="885">
                  <c:v>89.859217000000001</c:v>
                </c:pt>
                <c:pt idx="886">
                  <c:v>89.844374999999999</c:v>
                </c:pt>
                <c:pt idx="887">
                  <c:v>89.838515999999998</c:v>
                </c:pt>
                <c:pt idx="888">
                  <c:v>89.832988</c:v>
                </c:pt>
                <c:pt idx="889">
                  <c:v>89.824528000000001</c:v>
                </c:pt>
                <c:pt idx="890">
                  <c:v>89.816732999999999</c:v>
                </c:pt>
                <c:pt idx="891">
                  <c:v>89.813265000000001</c:v>
                </c:pt>
                <c:pt idx="892">
                  <c:v>89.813598999999996</c:v>
                </c:pt>
                <c:pt idx="893">
                  <c:v>89.814656999999997</c:v>
                </c:pt>
                <c:pt idx="894">
                  <c:v>89.813070999999994</c:v>
                </c:pt>
                <c:pt idx="895">
                  <c:v>89.806201999999999</c:v>
                </c:pt>
                <c:pt idx="896">
                  <c:v>89.794414000000003</c:v>
                </c:pt>
                <c:pt idx="897">
                  <c:v>89.783096999999998</c:v>
                </c:pt>
                <c:pt idx="898">
                  <c:v>89.780049000000005</c:v>
                </c:pt>
                <c:pt idx="899">
                  <c:v>89.789713000000006</c:v>
                </c:pt>
                <c:pt idx="900">
                  <c:v>89.810525999999996</c:v>
                </c:pt>
                <c:pt idx="901">
                  <c:v>89.836386000000005</c:v>
                </c:pt>
                <c:pt idx="902">
                  <c:v>89.857855000000001</c:v>
                </c:pt>
                <c:pt idx="903">
                  <c:v>89.863738999999995</c:v>
                </c:pt>
                <c:pt idx="904">
                  <c:v>89.847949</c:v>
                </c:pt>
                <c:pt idx="905">
                  <c:v>89.817819999999998</c:v>
                </c:pt>
                <c:pt idx="906">
                  <c:v>89.791703999999996</c:v>
                </c:pt>
                <c:pt idx="907">
                  <c:v>89.784816000000006</c:v>
                </c:pt>
                <c:pt idx="908">
                  <c:v>89.797708999999998</c:v>
                </c:pt>
                <c:pt idx="909">
                  <c:v>89.817618999999993</c:v>
                </c:pt>
                <c:pt idx="910">
                  <c:v>89.828468999999998</c:v>
                </c:pt>
                <c:pt idx="911">
                  <c:v>89.820429000000004</c:v>
                </c:pt>
                <c:pt idx="912">
                  <c:v>89.794804999999997</c:v>
                </c:pt>
                <c:pt idx="913">
                  <c:v>89.763357999999997</c:v>
                </c:pt>
                <c:pt idx="914">
                  <c:v>89.741336000000004</c:v>
                </c:pt>
                <c:pt idx="915">
                  <c:v>89.737468000000007</c:v>
                </c:pt>
                <c:pt idx="916">
                  <c:v>89.748971999999995</c:v>
                </c:pt>
                <c:pt idx="917">
                  <c:v>89.765573000000003</c:v>
                </c:pt>
                <c:pt idx="918">
                  <c:v>89.777502999999996</c:v>
                </c:pt>
                <c:pt idx="919">
                  <c:v>89.780321000000001</c:v>
                </c:pt>
                <c:pt idx="920">
                  <c:v>89.774809000000005</c:v>
                </c:pt>
                <c:pt idx="921">
                  <c:v>89.764228000000003</c:v>
                </c:pt>
                <c:pt idx="922">
                  <c:v>89.750889000000001</c:v>
                </c:pt>
                <c:pt idx="923">
                  <c:v>89.734416999999993</c:v>
                </c:pt>
                <c:pt idx="924">
                  <c:v>89.714376999999999</c:v>
                </c:pt>
                <c:pt idx="925">
                  <c:v>89.695166999999998</c:v>
                </c:pt>
                <c:pt idx="926">
                  <c:v>89.686190999999994</c:v>
                </c:pt>
                <c:pt idx="927">
                  <c:v>89.694339999999997</c:v>
                </c:pt>
                <c:pt idx="928">
                  <c:v>89.715980000000002</c:v>
                </c:pt>
                <c:pt idx="929">
                  <c:v>89.737707999999998</c:v>
                </c:pt>
                <c:pt idx="930">
                  <c:v>89.745461000000006</c:v>
                </c:pt>
                <c:pt idx="931">
                  <c:v>89.733341999999993</c:v>
                </c:pt>
                <c:pt idx="932">
                  <c:v>89.706086999999997</c:v>
                </c:pt>
                <c:pt idx="933">
                  <c:v>89.676012999999998</c:v>
                </c:pt>
                <c:pt idx="934">
                  <c:v>89.657210000000006</c:v>
                </c:pt>
                <c:pt idx="935">
                  <c:v>89.658303000000004</c:v>
                </c:pt>
                <c:pt idx="936">
                  <c:v>89.676513999999997</c:v>
                </c:pt>
                <c:pt idx="937">
                  <c:v>89.697958</c:v>
                </c:pt>
                <c:pt idx="938">
                  <c:v>89.706366000000003</c:v>
                </c:pt>
                <c:pt idx="939">
                  <c:v>89.695497000000003</c:v>
                </c:pt>
                <c:pt idx="940">
                  <c:v>89.674925000000002</c:v>
                </c:pt>
                <c:pt idx="941">
                  <c:v>89.661952999999997</c:v>
                </c:pt>
                <c:pt idx="942">
                  <c:v>89.665678</c:v>
                </c:pt>
                <c:pt idx="943">
                  <c:v>89.679230000000004</c:v>
                </c:pt>
                <c:pt idx="944">
                  <c:v>89.688759000000005</c:v>
                </c:pt>
                <c:pt idx="945">
                  <c:v>89.687064000000007</c:v>
                </c:pt>
                <c:pt idx="946">
                  <c:v>89.674124000000006</c:v>
                </c:pt>
                <c:pt idx="947">
                  <c:v>89.648104000000004</c:v>
                </c:pt>
                <c:pt idx="948">
                  <c:v>89.605953</c:v>
                </c:pt>
                <c:pt idx="949">
                  <c:v>89.556269999999998</c:v>
                </c:pt>
                <c:pt idx="950">
                  <c:v>89.523557999999994</c:v>
                </c:pt>
                <c:pt idx="951">
                  <c:v>89.529213999999996</c:v>
                </c:pt>
                <c:pt idx="952">
                  <c:v>89.567115000000001</c:v>
                </c:pt>
                <c:pt idx="953">
                  <c:v>89.605187000000001</c:v>
                </c:pt>
                <c:pt idx="954">
                  <c:v>89.614572999999993</c:v>
                </c:pt>
                <c:pt idx="955">
                  <c:v>89.594898999999998</c:v>
                </c:pt>
                <c:pt idx="956">
                  <c:v>89.569976999999994</c:v>
                </c:pt>
                <c:pt idx="957">
                  <c:v>89.561854999999994</c:v>
                </c:pt>
                <c:pt idx="958">
                  <c:v>89.571218999999999</c:v>
                </c:pt>
                <c:pt idx="959">
                  <c:v>89.581900000000005</c:v>
                </c:pt>
                <c:pt idx="960">
                  <c:v>89.581352999999993</c:v>
                </c:pt>
                <c:pt idx="961">
                  <c:v>89.574415000000002</c:v>
                </c:pt>
                <c:pt idx="962">
                  <c:v>89.577545999999998</c:v>
                </c:pt>
                <c:pt idx="963">
                  <c:v>89.601241000000002</c:v>
                </c:pt>
                <c:pt idx="964">
                  <c:v>89.638470999999996</c:v>
                </c:pt>
                <c:pt idx="965">
                  <c:v>89.668974000000006</c:v>
                </c:pt>
                <c:pt idx="966">
                  <c:v>89.675039999999996</c:v>
                </c:pt>
                <c:pt idx="967">
                  <c:v>89.655834999999996</c:v>
                </c:pt>
                <c:pt idx="968">
                  <c:v>89.628934999999998</c:v>
                </c:pt>
                <c:pt idx="969">
                  <c:v>89.616754</c:v>
                </c:pt>
                <c:pt idx="970">
                  <c:v>89.627818000000005</c:v>
                </c:pt>
                <c:pt idx="971">
                  <c:v>89.650733000000002</c:v>
                </c:pt>
                <c:pt idx="972">
                  <c:v>89.666726999999995</c:v>
                </c:pt>
                <c:pt idx="973">
                  <c:v>89.665947000000003</c:v>
                </c:pt>
                <c:pt idx="974">
                  <c:v>89.651210000000006</c:v>
                </c:pt>
                <c:pt idx="975">
                  <c:v>89.630448000000001</c:v>
                </c:pt>
                <c:pt idx="976">
                  <c:v>89.610814000000005</c:v>
                </c:pt>
                <c:pt idx="977">
                  <c:v>89.599275000000006</c:v>
                </c:pt>
                <c:pt idx="978">
                  <c:v>89.601141999999996</c:v>
                </c:pt>
                <c:pt idx="979">
                  <c:v>89.613489000000001</c:v>
                </c:pt>
                <c:pt idx="980">
                  <c:v>89.624459000000002</c:v>
                </c:pt>
                <c:pt idx="981">
                  <c:v>89.624014000000003</c:v>
                </c:pt>
                <c:pt idx="982">
                  <c:v>89.613569999999996</c:v>
                </c:pt>
                <c:pt idx="983">
                  <c:v>89.602445000000003</c:v>
                </c:pt>
                <c:pt idx="984">
                  <c:v>89.597814</c:v>
                </c:pt>
                <c:pt idx="985">
                  <c:v>89.601293999999996</c:v>
                </c:pt>
                <c:pt idx="986">
                  <c:v>89.611238</c:v>
                </c:pt>
                <c:pt idx="987">
                  <c:v>89.623103</c:v>
                </c:pt>
                <c:pt idx="988">
                  <c:v>89.629968000000005</c:v>
                </c:pt>
                <c:pt idx="989">
                  <c:v>89.628248999999997</c:v>
                </c:pt>
                <c:pt idx="990">
                  <c:v>89.621701000000002</c:v>
                </c:pt>
                <c:pt idx="991">
                  <c:v>89.615583999999998</c:v>
                </c:pt>
                <c:pt idx="992">
                  <c:v>89.609549999999999</c:v>
                </c:pt>
                <c:pt idx="993">
                  <c:v>89.601382999999998</c:v>
                </c:pt>
                <c:pt idx="994">
                  <c:v>89.595027999999999</c:v>
                </c:pt>
                <c:pt idx="995">
                  <c:v>89.597511999999995</c:v>
                </c:pt>
                <c:pt idx="996">
                  <c:v>89.607364000000004</c:v>
                </c:pt>
                <c:pt idx="997">
                  <c:v>89.613236000000001</c:v>
                </c:pt>
                <c:pt idx="998">
                  <c:v>89.606414000000001</c:v>
                </c:pt>
                <c:pt idx="999">
                  <c:v>89.589731</c:v>
                </c:pt>
                <c:pt idx="1000">
                  <c:v>89.572826000000006</c:v>
                </c:pt>
                <c:pt idx="1001">
                  <c:v>89.564195999999995</c:v>
                </c:pt>
                <c:pt idx="1002">
                  <c:v>89.569186999999999</c:v>
                </c:pt>
                <c:pt idx="1003">
                  <c:v>89.588802000000001</c:v>
                </c:pt>
                <c:pt idx="1004">
                  <c:v>89.615879000000007</c:v>
                </c:pt>
                <c:pt idx="1005">
                  <c:v>89.63682</c:v>
                </c:pt>
                <c:pt idx="1006">
                  <c:v>89.641593999999998</c:v>
                </c:pt>
                <c:pt idx="1007">
                  <c:v>89.628923999999998</c:v>
                </c:pt>
                <c:pt idx="1008">
                  <c:v>89.598909000000006</c:v>
                </c:pt>
                <c:pt idx="1009">
                  <c:v>89.547312000000005</c:v>
                </c:pt>
                <c:pt idx="1010">
                  <c:v>89.474587999999997</c:v>
                </c:pt>
                <c:pt idx="1011">
                  <c:v>89.396997999999996</c:v>
                </c:pt>
                <c:pt idx="1012">
                  <c:v>89.338665000000006</c:v>
                </c:pt>
                <c:pt idx="1013">
                  <c:v>89.309454000000002</c:v>
                </c:pt>
                <c:pt idx="1014">
                  <c:v>89.295597000000001</c:v>
                </c:pt>
                <c:pt idx="1015">
                  <c:v>89.273803999999998</c:v>
                </c:pt>
                <c:pt idx="1016">
                  <c:v>89.230428000000003</c:v>
                </c:pt>
                <c:pt idx="1017">
                  <c:v>89.165856000000005</c:v>
                </c:pt>
                <c:pt idx="1018">
                  <c:v>89.086555000000004</c:v>
                </c:pt>
                <c:pt idx="1019">
                  <c:v>88.997934000000001</c:v>
                </c:pt>
                <c:pt idx="1020">
                  <c:v>88.902551000000003</c:v>
                </c:pt>
                <c:pt idx="1021">
                  <c:v>88.799878000000007</c:v>
                </c:pt>
                <c:pt idx="1022">
                  <c:v>88.686115000000001</c:v>
                </c:pt>
                <c:pt idx="1023">
                  <c:v>88.556667000000004</c:v>
                </c:pt>
                <c:pt idx="1024">
                  <c:v>88.410787999999997</c:v>
                </c:pt>
                <c:pt idx="1025">
                  <c:v>88.253123000000002</c:v>
                </c:pt>
                <c:pt idx="1026">
                  <c:v>88.088487000000001</c:v>
                </c:pt>
                <c:pt idx="1027">
                  <c:v>87.914373999999995</c:v>
                </c:pt>
                <c:pt idx="1028">
                  <c:v>87.720819000000006</c:v>
                </c:pt>
                <c:pt idx="1029">
                  <c:v>87.500536999999994</c:v>
                </c:pt>
                <c:pt idx="1030">
                  <c:v>87.259646000000004</c:v>
                </c:pt>
                <c:pt idx="1031">
                  <c:v>87.015938000000006</c:v>
                </c:pt>
                <c:pt idx="1032">
                  <c:v>86.785027999999997</c:v>
                </c:pt>
                <c:pt idx="1033">
                  <c:v>86.568589000000003</c:v>
                </c:pt>
                <c:pt idx="1034">
                  <c:v>86.357026000000005</c:v>
                </c:pt>
                <c:pt idx="1035">
                  <c:v>86.143401999999995</c:v>
                </c:pt>
                <c:pt idx="1036">
                  <c:v>85.934849</c:v>
                </c:pt>
                <c:pt idx="1037">
                  <c:v>85.751732000000004</c:v>
                </c:pt>
                <c:pt idx="1038">
                  <c:v>85.615127999999999</c:v>
                </c:pt>
                <c:pt idx="1039">
                  <c:v>85.532043000000002</c:v>
                </c:pt>
                <c:pt idx="1040">
                  <c:v>85.490939999999995</c:v>
                </c:pt>
                <c:pt idx="1041">
                  <c:v>85.472741999999997</c:v>
                </c:pt>
                <c:pt idx="1042">
                  <c:v>85.467256000000006</c:v>
                </c:pt>
                <c:pt idx="1043">
                  <c:v>85.478702999999996</c:v>
                </c:pt>
                <c:pt idx="1044">
                  <c:v>85.516204999999999</c:v>
                </c:pt>
                <c:pt idx="1045">
                  <c:v>85.582296999999997</c:v>
                </c:pt>
                <c:pt idx="1046">
                  <c:v>85.671544999999995</c:v>
                </c:pt>
                <c:pt idx="1047">
                  <c:v>85.776505999999998</c:v>
                </c:pt>
                <c:pt idx="1048">
                  <c:v>85.891101000000006</c:v>
                </c:pt>
                <c:pt idx="1049">
                  <c:v>86.008561999999998</c:v>
                </c:pt>
                <c:pt idx="1050">
                  <c:v>86.118469000000005</c:v>
                </c:pt>
                <c:pt idx="1051">
                  <c:v>86.206852999999995</c:v>
                </c:pt>
                <c:pt idx="1052">
                  <c:v>86.260430999999997</c:v>
                </c:pt>
                <c:pt idx="1053">
                  <c:v>86.273323000000005</c:v>
                </c:pt>
                <c:pt idx="1054">
                  <c:v>86.250029999999995</c:v>
                </c:pt>
                <c:pt idx="1055">
                  <c:v>86.199577000000005</c:v>
                </c:pt>
                <c:pt idx="1056">
                  <c:v>86.127037000000001</c:v>
                </c:pt>
                <c:pt idx="1057">
                  <c:v>86.034547000000003</c:v>
                </c:pt>
                <c:pt idx="1058">
                  <c:v>85.929743999999999</c:v>
                </c:pt>
                <c:pt idx="1059">
                  <c:v>85.825186000000002</c:v>
                </c:pt>
                <c:pt idx="1060">
                  <c:v>85.725438999999994</c:v>
                </c:pt>
                <c:pt idx="1061">
                  <c:v>85.622793999999999</c:v>
                </c:pt>
                <c:pt idx="1062">
                  <c:v>85.514415999999997</c:v>
                </c:pt>
                <c:pt idx="1063">
                  <c:v>85.417839000000001</c:v>
                </c:pt>
                <c:pt idx="1064">
                  <c:v>85.356801000000004</c:v>
                </c:pt>
                <c:pt idx="1065">
                  <c:v>85.331531999999996</c:v>
                </c:pt>
                <c:pt idx="1066">
                  <c:v>85.315596999999997</c:v>
                </c:pt>
                <c:pt idx="1067">
                  <c:v>85.286602000000002</c:v>
                </c:pt>
                <c:pt idx="1068">
                  <c:v>85.250217000000006</c:v>
                </c:pt>
                <c:pt idx="1069">
                  <c:v>85.227834000000001</c:v>
                </c:pt>
                <c:pt idx="1070">
                  <c:v>85.229320999999999</c:v>
                </c:pt>
                <c:pt idx="1071">
                  <c:v>85.247917000000001</c:v>
                </c:pt>
                <c:pt idx="1072">
                  <c:v>85.276528999999996</c:v>
                </c:pt>
                <c:pt idx="1073">
                  <c:v>85.316727</c:v>
                </c:pt>
                <c:pt idx="1074">
                  <c:v>85.369945000000001</c:v>
                </c:pt>
                <c:pt idx="1075">
                  <c:v>85.428901999999994</c:v>
                </c:pt>
                <c:pt idx="1076">
                  <c:v>85.482619</c:v>
                </c:pt>
                <c:pt idx="1077">
                  <c:v>85.526448000000002</c:v>
                </c:pt>
                <c:pt idx="1078">
                  <c:v>85.565100999999999</c:v>
                </c:pt>
                <c:pt idx="1079">
                  <c:v>85.609637000000006</c:v>
                </c:pt>
                <c:pt idx="1080">
                  <c:v>85.672933999999998</c:v>
                </c:pt>
                <c:pt idx="1081">
                  <c:v>85.762220999999997</c:v>
                </c:pt>
                <c:pt idx="1082">
                  <c:v>85.870130000000003</c:v>
                </c:pt>
                <c:pt idx="1083">
                  <c:v>85.974976999999996</c:v>
                </c:pt>
                <c:pt idx="1084">
                  <c:v>86.055696999999995</c:v>
                </c:pt>
                <c:pt idx="1085">
                  <c:v>86.108293000000003</c:v>
                </c:pt>
                <c:pt idx="1086">
                  <c:v>86.144897999999998</c:v>
                </c:pt>
                <c:pt idx="1087">
                  <c:v>86.176891999999995</c:v>
                </c:pt>
                <c:pt idx="1088">
                  <c:v>86.203704999999999</c:v>
                </c:pt>
                <c:pt idx="1089">
                  <c:v>86.220517999999998</c:v>
                </c:pt>
                <c:pt idx="1090">
                  <c:v>86.232787000000002</c:v>
                </c:pt>
                <c:pt idx="1091">
                  <c:v>86.256949000000006</c:v>
                </c:pt>
                <c:pt idx="1092">
                  <c:v>86.305961999999994</c:v>
                </c:pt>
                <c:pt idx="1093">
                  <c:v>86.378411</c:v>
                </c:pt>
                <c:pt idx="1094">
                  <c:v>86.463228999999998</c:v>
                </c:pt>
                <c:pt idx="1095">
                  <c:v>86.551109999999994</c:v>
                </c:pt>
                <c:pt idx="1096">
                  <c:v>86.637165999999993</c:v>
                </c:pt>
                <c:pt idx="1097">
                  <c:v>86.714847000000006</c:v>
                </c:pt>
                <c:pt idx="1098">
                  <c:v>86.774752000000007</c:v>
                </c:pt>
                <c:pt idx="1099">
                  <c:v>86.811674999999994</c:v>
                </c:pt>
                <c:pt idx="1100">
                  <c:v>86.831760000000003</c:v>
                </c:pt>
                <c:pt idx="1101">
                  <c:v>86.849468999999999</c:v>
                </c:pt>
                <c:pt idx="1102">
                  <c:v>86.877771999999993</c:v>
                </c:pt>
                <c:pt idx="1103">
                  <c:v>86.921619000000007</c:v>
                </c:pt>
                <c:pt idx="1104">
                  <c:v>86.978269999999995</c:v>
                </c:pt>
                <c:pt idx="1105">
                  <c:v>87.040604000000002</c:v>
                </c:pt>
                <c:pt idx="1106">
                  <c:v>87.099393000000006</c:v>
                </c:pt>
                <c:pt idx="1107">
                  <c:v>87.145083999999997</c:v>
                </c:pt>
                <c:pt idx="1108">
                  <c:v>87.171030000000002</c:v>
                </c:pt>
                <c:pt idx="1109">
                  <c:v>87.177440000000004</c:v>
                </c:pt>
                <c:pt idx="1110">
                  <c:v>87.172408000000004</c:v>
                </c:pt>
                <c:pt idx="1111">
                  <c:v>87.167036999999993</c:v>
                </c:pt>
                <c:pt idx="1112">
                  <c:v>87.166797000000003</c:v>
                </c:pt>
                <c:pt idx="1113">
                  <c:v>87.166247999999996</c:v>
                </c:pt>
                <c:pt idx="1114">
                  <c:v>87.153447999999997</c:v>
                </c:pt>
                <c:pt idx="1115">
                  <c:v>87.121193000000005</c:v>
                </c:pt>
                <c:pt idx="1116">
                  <c:v>87.073896000000005</c:v>
                </c:pt>
                <c:pt idx="1117">
                  <c:v>87.021788000000001</c:v>
                </c:pt>
                <c:pt idx="1118">
                  <c:v>86.967885999999993</c:v>
                </c:pt>
                <c:pt idx="1119">
                  <c:v>86.902717999999993</c:v>
                </c:pt>
                <c:pt idx="1120">
                  <c:v>86.814460999999994</c:v>
                </c:pt>
                <c:pt idx="1121">
                  <c:v>86.704065</c:v>
                </c:pt>
                <c:pt idx="1122">
                  <c:v>86.587652000000006</c:v>
                </c:pt>
                <c:pt idx="1123">
                  <c:v>86.483468999999999</c:v>
                </c:pt>
                <c:pt idx="1124">
                  <c:v>86.399299999999997</c:v>
                </c:pt>
                <c:pt idx="1125">
                  <c:v>86.334601000000006</c:v>
                </c:pt>
                <c:pt idx="1126">
                  <c:v>86.290423000000004</c:v>
                </c:pt>
                <c:pt idx="1127">
                  <c:v>86.270715999999993</c:v>
                </c:pt>
                <c:pt idx="1128">
                  <c:v>86.273977000000002</c:v>
                </c:pt>
                <c:pt idx="1129">
                  <c:v>86.290322000000003</c:v>
                </c:pt>
                <c:pt idx="1130">
                  <c:v>86.309864000000005</c:v>
                </c:pt>
                <c:pt idx="1131">
                  <c:v>86.328757999999993</c:v>
                </c:pt>
                <c:pt idx="1132">
                  <c:v>86.343557000000004</c:v>
                </c:pt>
                <c:pt idx="1133">
                  <c:v>86.344598000000005</c:v>
                </c:pt>
                <c:pt idx="1134">
                  <c:v>86.321445999999995</c:v>
                </c:pt>
                <c:pt idx="1135">
                  <c:v>86.272741999999994</c:v>
                </c:pt>
                <c:pt idx="1136">
                  <c:v>86.205562</c:v>
                </c:pt>
                <c:pt idx="1137">
                  <c:v>86.128220999999996</c:v>
                </c:pt>
                <c:pt idx="1138">
                  <c:v>86.051783</c:v>
                </c:pt>
                <c:pt idx="1139">
                  <c:v>85.997134000000003</c:v>
                </c:pt>
                <c:pt idx="1140">
                  <c:v>85.988435999999993</c:v>
                </c:pt>
                <c:pt idx="1141">
                  <c:v>86.032708999999997</c:v>
                </c:pt>
                <c:pt idx="1142">
                  <c:v>86.110653999999997</c:v>
                </c:pt>
                <c:pt idx="1143">
                  <c:v>86.193397000000004</c:v>
                </c:pt>
                <c:pt idx="1144">
                  <c:v>86.266435000000001</c:v>
                </c:pt>
                <c:pt idx="1145">
                  <c:v>86.336230999999998</c:v>
                </c:pt>
                <c:pt idx="1146">
                  <c:v>86.417547999999996</c:v>
                </c:pt>
                <c:pt idx="1147">
                  <c:v>86.518051999999997</c:v>
                </c:pt>
                <c:pt idx="1148">
                  <c:v>86.632272</c:v>
                </c:pt>
                <c:pt idx="1149">
                  <c:v>86.745921999999993</c:v>
                </c:pt>
                <c:pt idx="1150">
                  <c:v>86.846846999999997</c:v>
                </c:pt>
                <c:pt idx="1151">
                  <c:v>86.933920000000001</c:v>
                </c:pt>
                <c:pt idx="1152">
                  <c:v>87.015011999999999</c:v>
                </c:pt>
                <c:pt idx="1153">
                  <c:v>87.095868999999993</c:v>
                </c:pt>
                <c:pt idx="1154">
                  <c:v>87.173908999999995</c:v>
                </c:pt>
                <c:pt idx="1155">
                  <c:v>87.243975000000006</c:v>
                </c:pt>
                <c:pt idx="1156">
                  <c:v>87.305819999999997</c:v>
                </c:pt>
                <c:pt idx="1157">
                  <c:v>87.362964000000005</c:v>
                </c:pt>
                <c:pt idx="1158">
                  <c:v>87.417627999999993</c:v>
                </c:pt>
                <c:pt idx="1159">
                  <c:v>87.470752000000005</c:v>
                </c:pt>
                <c:pt idx="1160">
                  <c:v>87.524373999999995</c:v>
                </c:pt>
                <c:pt idx="1161">
                  <c:v>87.579509000000002</c:v>
                </c:pt>
                <c:pt idx="1162">
                  <c:v>87.633307000000002</c:v>
                </c:pt>
                <c:pt idx="1163">
                  <c:v>87.682320000000004</c:v>
                </c:pt>
                <c:pt idx="1164">
                  <c:v>87.726899000000003</c:v>
                </c:pt>
                <c:pt idx="1165">
                  <c:v>87.767735000000002</c:v>
                </c:pt>
                <c:pt idx="1166">
                  <c:v>87.799650999999997</c:v>
                </c:pt>
                <c:pt idx="1167">
                  <c:v>87.814902000000004</c:v>
                </c:pt>
                <c:pt idx="1168">
                  <c:v>87.813668000000007</c:v>
                </c:pt>
                <c:pt idx="1169">
                  <c:v>87.806884999999994</c:v>
                </c:pt>
                <c:pt idx="1170">
                  <c:v>87.807716999999997</c:v>
                </c:pt>
                <c:pt idx="1171">
                  <c:v>87.823059999999998</c:v>
                </c:pt>
                <c:pt idx="1172">
                  <c:v>87.852643999999998</c:v>
                </c:pt>
                <c:pt idx="1173">
                  <c:v>87.890863999999993</c:v>
                </c:pt>
                <c:pt idx="1174">
                  <c:v>87.928191999999996</c:v>
                </c:pt>
                <c:pt idx="1175">
                  <c:v>87.955425000000005</c:v>
                </c:pt>
                <c:pt idx="1176">
                  <c:v>87.969246999999996</c:v>
                </c:pt>
                <c:pt idx="1177">
                  <c:v>87.971693000000002</c:v>
                </c:pt>
                <c:pt idx="1178">
                  <c:v>87.965014999999994</c:v>
                </c:pt>
                <c:pt idx="1179">
                  <c:v>87.952456999999995</c:v>
                </c:pt>
                <c:pt idx="1180">
                  <c:v>87.944181999999998</c:v>
                </c:pt>
                <c:pt idx="1181">
                  <c:v>87.954508000000004</c:v>
                </c:pt>
                <c:pt idx="1182">
                  <c:v>87.988315</c:v>
                </c:pt>
                <c:pt idx="1183">
                  <c:v>88.034229999999994</c:v>
                </c:pt>
                <c:pt idx="1184">
                  <c:v>88.075554999999994</c:v>
                </c:pt>
                <c:pt idx="1185">
                  <c:v>88.104409000000004</c:v>
                </c:pt>
                <c:pt idx="1186">
                  <c:v>88.122212000000005</c:v>
                </c:pt>
                <c:pt idx="1187">
                  <c:v>88.131741000000005</c:v>
                </c:pt>
                <c:pt idx="1188">
                  <c:v>88.135587000000001</c:v>
                </c:pt>
                <c:pt idx="1189">
                  <c:v>88.139572999999999</c:v>
                </c:pt>
                <c:pt idx="1190">
                  <c:v>88.150067000000007</c:v>
                </c:pt>
                <c:pt idx="1191">
                  <c:v>88.166955999999999</c:v>
                </c:pt>
                <c:pt idx="1192">
                  <c:v>88.183418000000003</c:v>
                </c:pt>
                <c:pt idx="1193">
                  <c:v>88.192631000000006</c:v>
                </c:pt>
                <c:pt idx="1194">
                  <c:v>88.192211999999998</c:v>
                </c:pt>
                <c:pt idx="1195">
                  <c:v>88.184759</c:v>
                </c:pt>
                <c:pt idx="1196">
                  <c:v>88.179102</c:v>
                </c:pt>
                <c:pt idx="1197">
                  <c:v>88.188153</c:v>
                </c:pt>
                <c:pt idx="1198">
                  <c:v>88.217832999999999</c:v>
                </c:pt>
                <c:pt idx="1199">
                  <c:v>88.257131999999999</c:v>
                </c:pt>
                <c:pt idx="1200">
                  <c:v>88.285646</c:v>
                </c:pt>
                <c:pt idx="1201">
                  <c:v>88.292935</c:v>
                </c:pt>
                <c:pt idx="1202">
                  <c:v>88.285892000000004</c:v>
                </c:pt>
                <c:pt idx="1203">
                  <c:v>88.276636999999994</c:v>
                </c:pt>
                <c:pt idx="1204">
                  <c:v>88.270937000000004</c:v>
                </c:pt>
                <c:pt idx="1205">
                  <c:v>88.271681000000001</c:v>
                </c:pt>
                <c:pt idx="1206">
                  <c:v>88.285342999999997</c:v>
                </c:pt>
                <c:pt idx="1207">
                  <c:v>88.315830000000005</c:v>
                </c:pt>
                <c:pt idx="1208">
                  <c:v>88.353686999999994</c:v>
                </c:pt>
                <c:pt idx="1209">
                  <c:v>88.379192000000003</c:v>
                </c:pt>
                <c:pt idx="1210">
                  <c:v>88.378883999999999</c:v>
                </c:pt>
                <c:pt idx="1211">
                  <c:v>88.357315</c:v>
                </c:pt>
                <c:pt idx="1212">
                  <c:v>88.332618999999994</c:v>
                </c:pt>
                <c:pt idx="1213">
                  <c:v>88.322284999999994</c:v>
                </c:pt>
                <c:pt idx="1214">
                  <c:v>88.331068000000002</c:v>
                </c:pt>
                <c:pt idx="1215">
                  <c:v>88.348309999999998</c:v>
                </c:pt>
                <c:pt idx="1216">
                  <c:v>88.355815000000007</c:v>
                </c:pt>
                <c:pt idx="1217">
                  <c:v>88.341657999999995</c:v>
                </c:pt>
                <c:pt idx="1218">
                  <c:v>88.309385000000006</c:v>
                </c:pt>
                <c:pt idx="1219">
                  <c:v>88.275226000000004</c:v>
                </c:pt>
                <c:pt idx="1220">
                  <c:v>88.256522000000004</c:v>
                </c:pt>
                <c:pt idx="1221">
                  <c:v>88.261593000000005</c:v>
                </c:pt>
                <c:pt idx="1222">
                  <c:v>88.286945000000003</c:v>
                </c:pt>
                <c:pt idx="1223">
                  <c:v>88.321566000000004</c:v>
                </c:pt>
                <c:pt idx="1224">
                  <c:v>88.354262000000006</c:v>
                </c:pt>
                <c:pt idx="1225">
                  <c:v>88.378635000000003</c:v>
                </c:pt>
                <c:pt idx="1226">
                  <c:v>88.392200000000003</c:v>
                </c:pt>
                <c:pt idx="1227">
                  <c:v>88.393252000000004</c:v>
                </c:pt>
                <c:pt idx="1228">
                  <c:v>88.383058000000005</c:v>
                </c:pt>
                <c:pt idx="1229">
                  <c:v>88.371257999999997</c:v>
                </c:pt>
                <c:pt idx="1230">
                  <c:v>88.372810000000001</c:v>
                </c:pt>
                <c:pt idx="1231">
                  <c:v>88.394132999999997</c:v>
                </c:pt>
                <c:pt idx="1232">
                  <c:v>88.424069000000003</c:v>
                </c:pt>
                <c:pt idx="1233">
                  <c:v>88.443445999999994</c:v>
                </c:pt>
                <c:pt idx="1234">
                  <c:v>88.443021000000002</c:v>
                </c:pt>
                <c:pt idx="1235">
                  <c:v>88.429066000000006</c:v>
                </c:pt>
                <c:pt idx="1236">
                  <c:v>88.413548000000006</c:v>
                </c:pt>
                <c:pt idx="1237">
                  <c:v>88.405596000000003</c:v>
                </c:pt>
                <c:pt idx="1238">
                  <c:v>88.412870999999996</c:v>
                </c:pt>
                <c:pt idx="1239">
                  <c:v>88.442640999999995</c:v>
                </c:pt>
                <c:pt idx="1240">
                  <c:v>88.493791999999999</c:v>
                </c:pt>
                <c:pt idx="1241">
                  <c:v>88.549094999999994</c:v>
                </c:pt>
                <c:pt idx="1242">
                  <c:v>88.582288000000005</c:v>
                </c:pt>
                <c:pt idx="1243">
                  <c:v>88.577442000000005</c:v>
                </c:pt>
                <c:pt idx="1244">
                  <c:v>88.542075999999994</c:v>
                </c:pt>
                <c:pt idx="1245">
                  <c:v>88.501255999999998</c:v>
                </c:pt>
                <c:pt idx="1246">
                  <c:v>88.479045999999997</c:v>
                </c:pt>
                <c:pt idx="1247">
                  <c:v>88.484032999999997</c:v>
                </c:pt>
                <c:pt idx="1248">
                  <c:v>88.508266000000006</c:v>
                </c:pt>
                <c:pt idx="1249">
                  <c:v>88.535998000000006</c:v>
                </c:pt>
                <c:pt idx="1250">
                  <c:v>88.553511</c:v>
                </c:pt>
                <c:pt idx="1251">
                  <c:v>88.555218999999994</c:v>
                </c:pt>
                <c:pt idx="1252">
                  <c:v>88.545400999999998</c:v>
                </c:pt>
                <c:pt idx="1253">
                  <c:v>88.534960999999996</c:v>
                </c:pt>
                <c:pt idx="1254">
                  <c:v>88.53349</c:v>
                </c:pt>
                <c:pt idx="1255">
                  <c:v>88.542597999999998</c:v>
                </c:pt>
                <c:pt idx="1256">
                  <c:v>88.556505999999999</c:v>
                </c:pt>
                <c:pt idx="1257">
                  <c:v>88.567531000000002</c:v>
                </c:pt>
                <c:pt idx="1258">
                  <c:v>88.568944000000002</c:v>
                </c:pt>
                <c:pt idx="1259">
                  <c:v>88.555297999999993</c:v>
                </c:pt>
                <c:pt idx="1260">
                  <c:v>88.526972000000001</c:v>
                </c:pt>
                <c:pt idx="1261">
                  <c:v>88.496353999999997</c:v>
                </c:pt>
                <c:pt idx="1262">
                  <c:v>88.482764000000003</c:v>
                </c:pt>
                <c:pt idx="1263">
                  <c:v>88.494849000000002</c:v>
                </c:pt>
                <c:pt idx="1264">
                  <c:v>88.520222000000004</c:v>
                </c:pt>
                <c:pt idx="1265">
                  <c:v>88.537848999999994</c:v>
                </c:pt>
                <c:pt idx="1266">
                  <c:v>88.539546999999999</c:v>
                </c:pt>
                <c:pt idx="1267">
                  <c:v>88.534818999999999</c:v>
                </c:pt>
                <c:pt idx="1268">
                  <c:v>88.536824999999993</c:v>
                </c:pt>
                <c:pt idx="1269">
                  <c:v>88.549919000000003</c:v>
                </c:pt>
                <c:pt idx="1270">
                  <c:v>88.571332999999996</c:v>
                </c:pt>
                <c:pt idx="1271">
                  <c:v>88.597793999999993</c:v>
                </c:pt>
                <c:pt idx="1272">
                  <c:v>88.626322000000002</c:v>
                </c:pt>
                <c:pt idx="1273">
                  <c:v>88.651714999999996</c:v>
                </c:pt>
                <c:pt idx="1274">
                  <c:v>88.667378999999997</c:v>
                </c:pt>
                <c:pt idx="1275">
                  <c:v>88.669049000000001</c:v>
                </c:pt>
                <c:pt idx="1276">
                  <c:v>88.657757000000004</c:v>
                </c:pt>
                <c:pt idx="1277">
                  <c:v>88.640552999999997</c:v>
                </c:pt>
                <c:pt idx="1278">
                  <c:v>88.627522999999997</c:v>
                </c:pt>
                <c:pt idx="1279">
                  <c:v>88.624652999999995</c:v>
                </c:pt>
                <c:pt idx="1280">
                  <c:v>88.628865000000005</c:v>
                </c:pt>
                <c:pt idx="1281">
                  <c:v>88.632453999999996</c:v>
                </c:pt>
                <c:pt idx="1282">
                  <c:v>88.632429000000002</c:v>
                </c:pt>
                <c:pt idx="1283">
                  <c:v>88.631894000000003</c:v>
                </c:pt>
                <c:pt idx="1284">
                  <c:v>88.632253000000006</c:v>
                </c:pt>
                <c:pt idx="1285">
                  <c:v>88.629305000000002</c:v>
                </c:pt>
                <c:pt idx="1286">
                  <c:v>88.619956000000002</c:v>
                </c:pt>
                <c:pt idx="1287">
                  <c:v>88.609164000000007</c:v>
                </c:pt>
                <c:pt idx="1288">
                  <c:v>88.606132000000002</c:v>
                </c:pt>
                <c:pt idx="1289">
                  <c:v>88.614880999999997</c:v>
                </c:pt>
                <c:pt idx="1290">
                  <c:v>88.631153999999995</c:v>
                </c:pt>
                <c:pt idx="1291">
                  <c:v>88.647824999999997</c:v>
                </c:pt>
                <c:pt idx="1292">
                  <c:v>88.661240000000006</c:v>
                </c:pt>
                <c:pt idx="1293">
                  <c:v>88.672321999999994</c:v>
                </c:pt>
                <c:pt idx="1294">
                  <c:v>88.682653999999999</c:v>
                </c:pt>
                <c:pt idx="1295">
                  <c:v>88.690376000000001</c:v>
                </c:pt>
                <c:pt idx="1296">
                  <c:v>88.691539000000006</c:v>
                </c:pt>
                <c:pt idx="1297">
                  <c:v>88.686514000000003</c:v>
                </c:pt>
                <c:pt idx="1298">
                  <c:v>88.682193999999996</c:v>
                </c:pt>
                <c:pt idx="1299">
                  <c:v>88.683886000000001</c:v>
                </c:pt>
                <c:pt idx="1300">
                  <c:v>88.686831999999995</c:v>
                </c:pt>
                <c:pt idx="1301">
                  <c:v>88.68159</c:v>
                </c:pt>
                <c:pt idx="1302">
                  <c:v>88.668111999999994</c:v>
                </c:pt>
                <c:pt idx="1303">
                  <c:v>88.657604000000006</c:v>
                </c:pt>
                <c:pt idx="1304">
                  <c:v>88.658253999999999</c:v>
                </c:pt>
                <c:pt idx="1305">
                  <c:v>88.665976999999998</c:v>
                </c:pt>
                <c:pt idx="1306">
                  <c:v>88.673837000000006</c:v>
                </c:pt>
                <c:pt idx="1307">
                  <c:v>88.684219999999996</c:v>
                </c:pt>
                <c:pt idx="1308">
                  <c:v>88.703680000000006</c:v>
                </c:pt>
                <c:pt idx="1309">
                  <c:v>88.728630999999993</c:v>
                </c:pt>
                <c:pt idx="1310">
                  <c:v>88.744686999999999</c:v>
                </c:pt>
                <c:pt idx="1311">
                  <c:v>88.741997999999995</c:v>
                </c:pt>
                <c:pt idx="1312">
                  <c:v>88.726130999999995</c:v>
                </c:pt>
                <c:pt idx="1313">
                  <c:v>88.711748</c:v>
                </c:pt>
                <c:pt idx="1314">
                  <c:v>88.708303999999998</c:v>
                </c:pt>
                <c:pt idx="1315">
                  <c:v>88.713507000000007</c:v>
                </c:pt>
                <c:pt idx="1316">
                  <c:v>88.718547000000001</c:v>
                </c:pt>
                <c:pt idx="1317">
                  <c:v>88.718129000000005</c:v>
                </c:pt>
                <c:pt idx="1318">
                  <c:v>88.715584000000007</c:v>
                </c:pt>
                <c:pt idx="1319">
                  <c:v>88.718664000000004</c:v>
                </c:pt>
                <c:pt idx="1320">
                  <c:v>88.731258999999994</c:v>
                </c:pt>
                <c:pt idx="1321">
                  <c:v>88.750578000000004</c:v>
                </c:pt>
                <c:pt idx="1322">
                  <c:v>88.770948000000004</c:v>
                </c:pt>
                <c:pt idx="1323">
                  <c:v>88.786265</c:v>
                </c:pt>
                <c:pt idx="1324">
                  <c:v>88.789150000000006</c:v>
                </c:pt>
                <c:pt idx="1325">
                  <c:v>88.774880999999993</c:v>
                </c:pt>
                <c:pt idx="1326">
                  <c:v>88.750405000000001</c:v>
                </c:pt>
                <c:pt idx="1327">
                  <c:v>88.733687000000003</c:v>
                </c:pt>
                <c:pt idx="1328">
                  <c:v>88.736844000000005</c:v>
                </c:pt>
                <c:pt idx="1329">
                  <c:v>88.752044999999995</c:v>
                </c:pt>
                <c:pt idx="1330">
                  <c:v>88.759472000000002</c:v>
                </c:pt>
                <c:pt idx="1331">
                  <c:v>88.747513999999995</c:v>
                </c:pt>
                <c:pt idx="1332">
                  <c:v>88.720292000000001</c:v>
                </c:pt>
                <c:pt idx="1333">
                  <c:v>88.689328000000003</c:v>
                </c:pt>
                <c:pt idx="1334">
                  <c:v>88.666106999999997</c:v>
                </c:pt>
                <c:pt idx="1335">
                  <c:v>88.660944000000001</c:v>
                </c:pt>
                <c:pt idx="1336">
                  <c:v>88.677943999999997</c:v>
                </c:pt>
                <c:pt idx="1337">
                  <c:v>88.707340000000002</c:v>
                </c:pt>
                <c:pt idx="1338">
                  <c:v>88.730819999999994</c:v>
                </c:pt>
                <c:pt idx="1339">
                  <c:v>88.739666999999997</c:v>
                </c:pt>
                <c:pt idx="1340">
                  <c:v>88.742469</c:v>
                </c:pt>
                <c:pt idx="1341">
                  <c:v>88.750878</c:v>
                </c:pt>
                <c:pt idx="1342">
                  <c:v>88.763490000000004</c:v>
                </c:pt>
                <c:pt idx="1343">
                  <c:v>88.770026000000001</c:v>
                </c:pt>
                <c:pt idx="1344">
                  <c:v>88.766840000000002</c:v>
                </c:pt>
                <c:pt idx="1345">
                  <c:v>88.760420999999994</c:v>
                </c:pt>
                <c:pt idx="1346">
                  <c:v>88.756792000000004</c:v>
                </c:pt>
                <c:pt idx="1347">
                  <c:v>88.755049</c:v>
                </c:pt>
                <c:pt idx="1348">
                  <c:v>88.752992000000006</c:v>
                </c:pt>
                <c:pt idx="1349">
                  <c:v>88.753448000000006</c:v>
                </c:pt>
                <c:pt idx="1350">
                  <c:v>88.761094999999997</c:v>
                </c:pt>
                <c:pt idx="1351">
                  <c:v>88.774794</c:v>
                </c:pt>
                <c:pt idx="1352">
                  <c:v>88.785764</c:v>
                </c:pt>
                <c:pt idx="1353">
                  <c:v>88.783845999999997</c:v>
                </c:pt>
                <c:pt idx="1354">
                  <c:v>88.765939000000003</c:v>
                </c:pt>
                <c:pt idx="1355">
                  <c:v>88.739276000000004</c:v>
                </c:pt>
                <c:pt idx="1356">
                  <c:v>88.716507000000007</c:v>
                </c:pt>
                <c:pt idx="1357">
                  <c:v>88.706771000000003</c:v>
                </c:pt>
                <c:pt idx="1358">
                  <c:v>88.711113999999995</c:v>
                </c:pt>
                <c:pt idx="1359">
                  <c:v>88.725244000000004</c:v>
                </c:pt>
                <c:pt idx="1360">
                  <c:v>88.743436000000003</c:v>
                </c:pt>
                <c:pt idx="1361">
                  <c:v>88.758352000000002</c:v>
                </c:pt>
                <c:pt idx="1362">
                  <c:v>88.761037999999999</c:v>
                </c:pt>
                <c:pt idx="1363">
                  <c:v>88.746981000000005</c:v>
                </c:pt>
                <c:pt idx="1364">
                  <c:v>88.722864999999999</c:v>
                </c:pt>
                <c:pt idx="1365">
                  <c:v>88.702667000000005</c:v>
                </c:pt>
                <c:pt idx="1366">
                  <c:v>88.693968999999996</c:v>
                </c:pt>
                <c:pt idx="1367">
                  <c:v>88.690084999999996</c:v>
                </c:pt>
                <c:pt idx="1368">
                  <c:v>88.678759999999997</c:v>
                </c:pt>
                <c:pt idx="1369">
                  <c:v>88.657797000000002</c:v>
                </c:pt>
                <c:pt idx="1370">
                  <c:v>88.638525000000001</c:v>
                </c:pt>
                <c:pt idx="1371">
                  <c:v>88.632361000000003</c:v>
                </c:pt>
                <c:pt idx="1372">
                  <c:v>88.636482999999998</c:v>
                </c:pt>
                <c:pt idx="1373">
                  <c:v>88.636514000000005</c:v>
                </c:pt>
                <c:pt idx="1374">
                  <c:v>88.623754000000005</c:v>
                </c:pt>
                <c:pt idx="1375">
                  <c:v>88.606453999999999</c:v>
                </c:pt>
                <c:pt idx="1376">
                  <c:v>88.601344999999995</c:v>
                </c:pt>
                <c:pt idx="1377">
                  <c:v>88.614913999999999</c:v>
                </c:pt>
                <c:pt idx="1378">
                  <c:v>88.635688000000002</c:v>
                </c:pt>
                <c:pt idx="1379">
                  <c:v>88.645132000000004</c:v>
                </c:pt>
                <c:pt idx="1380">
                  <c:v>88.634095000000002</c:v>
                </c:pt>
                <c:pt idx="1381">
                  <c:v>88.608466000000007</c:v>
                </c:pt>
                <c:pt idx="1382">
                  <c:v>88.581787000000006</c:v>
                </c:pt>
                <c:pt idx="1383">
                  <c:v>88.565185999999997</c:v>
                </c:pt>
                <c:pt idx="1384">
                  <c:v>88.562815000000001</c:v>
                </c:pt>
                <c:pt idx="1385">
                  <c:v>88.572024999999996</c:v>
                </c:pt>
                <c:pt idx="1386">
                  <c:v>88.584844000000004</c:v>
                </c:pt>
                <c:pt idx="1387">
                  <c:v>88.591376999999994</c:v>
                </c:pt>
                <c:pt idx="1388">
                  <c:v>88.586526000000006</c:v>
                </c:pt>
                <c:pt idx="1389">
                  <c:v>88.575166999999993</c:v>
                </c:pt>
                <c:pt idx="1390">
                  <c:v>88.568240000000003</c:v>
                </c:pt>
                <c:pt idx="1391">
                  <c:v>88.571769000000003</c:v>
                </c:pt>
                <c:pt idx="1392">
                  <c:v>88.581604999999996</c:v>
                </c:pt>
                <c:pt idx="1393">
                  <c:v>88.590704000000002</c:v>
                </c:pt>
                <c:pt idx="1394">
                  <c:v>88.598084999999998</c:v>
                </c:pt>
                <c:pt idx="1395">
                  <c:v>88.605710000000002</c:v>
                </c:pt>
                <c:pt idx="1396">
                  <c:v>88.608835999999997</c:v>
                </c:pt>
                <c:pt idx="1397">
                  <c:v>88.597840000000005</c:v>
                </c:pt>
                <c:pt idx="1398">
                  <c:v>88.572736000000006</c:v>
                </c:pt>
                <c:pt idx="1399">
                  <c:v>88.549452000000002</c:v>
                </c:pt>
                <c:pt idx="1400">
                  <c:v>88.544981000000007</c:v>
                </c:pt>
                <c:pt idx="1401">
                  <c:v>88.558079000000006</c:v>
                </c:pt>
                <c:pt idx="1402">
                  <c:v>88.570080000000004</c:v>
                </c:pt>
                <c:pt idx="1403">
                  <c:v>88.564859999999996</c:v>
                </c:pt>
                <c:pt idx="1404">
                  <c:v>88.544085999999993</c:v>
                </c:pt>
                <c:pt idx="1405">
                  <c:v>88.522088999999994</c:v>
                </c:pt>
                <c:pt idx="1406">
                  <c:v>88.509409000000005</c:v>
                </c:pt>
                <c:pt idx="1407">
                  <c:v>88.504667999999995</c:v>
                </c:pt>
                <c:pt idx="1408">
                  <c:v>88.502651999999998</c:v>
                </c:pt>
                <c:pt idx="1409">
                  <c:v>88.507409999999993</c:v>
                </c:pt>
                <c:pt idx="1410">
                  <c:v>88.531989999999993</c:v>
                </c:pt>
                <c:pt idx="1411">
                  <c:v>88.580994000000004</c:v>
                </c:pt>
                <c:pt idx="1412">
                  <c:v>88.635971999999995</c:v>
                </c:pt>
                <c:pt idx="1413">
                  <c:v>88.666207999999997</c:v>
                </c:pt>
                <c:pt idx="1414">
                  <c:v>88.657955999999999</c:v>
                </c:pt>
                <c:pt idx="1415">
                  <c:v>88.628883000000002</c:v>
                </c:pt>
                <c:pt idx="1416">
                  <c:v>88.609573999999995</c:v>
                </c:pt>
                <c:pt idx="1417">
                  <c:v>88.612938</c:v>
                </c:pt>
                <c:pt idx="1418">
                  <c:v>88.624666000000005</c:v>
                </c:pt>
                <c:pt idx="1419">
                  <c:v>88.621225999999993</c:v>
                </c:pt>
                <c:pt idx="1420">
                  <c:v>88.594256000000001</c:v>
                </c:pt>
                <c:pt idx="1421">
                  <c:v>88.559589000000003</c:v>
                </c:pt>
                <c:pt idx="1422">
                  <c:v>88.545165999999995</c:v>
                </c:pt>
                <c:pt idx="1423">
                  <c:v>88.567274999999995</c:v>
                </c:pt>
                <c:pt idx="1424">
                  <c:v>88.614457999999999</c:v>
                </c:pt>
                <c:pt idx="1425">
                  <c:v>88.656014999999996</c:v>
                </c:pt>
                <c:pt idx="1426">
                  <c:v>88.668953000000002</c:v>
                </c:pt>
                <c:pt idx="1427">
                  <c:v>88.655276999999998</c:v>
                </c:pt>
                <c:pt idx="1428">
                  <c:v>88.632889000000006</c:v>
                </c:pt>
                <c:pt idx="1429">
                  <c:v>88.615341000000001</c:v>
                </c:pt>
                <c:pt idx="1430">
                  <c:v>88.604123999999999</c:v>
                </c:pt>
                <c:pt idx="1431">
                  <c:v>88.594465</c:v>
                </c:pt>
                <c:pt idx="1432">
                  <c:v>88.580934999999997</c:v>
                </c:pt>
                <c:pt idx="1433">
                  <c:v>88.560203999999999</c:v>
                </c:pt>
                <c:pt idx="1434">
                  <c:v>88.536368999999993</c:v>
                </c:pt>
                <c:pt idx="1435">
                  <c:v>88.523550999999998</c:v>
                </c:pt>
                <c:pt idx="1436">
                  <c:v>88.536001999999996</c:v>
                </c:pt>
                <c:pt idx="1437">
                  <c:v>88.572269000000006</c:v>
                </c:pt>
                <c:pt idx="1438">
                  <c:v>88.610904000000005</c:v>
                </c:pt>
                <c:pt idx="1439">
                  <c:v>88.622895</c:v>
                </c:pt>
                <c:pt idx="1440">
                  <c:v>88.590072000000006</c:v>
                </c:pt>
                <c:pt idx="1441">
                  <c:v>88.516846000000001</c:v>
                </c:pt>
                <c:pt idx="1442">
                  <c:v>88.427914999999999</c:v>
                </c:pt>
                <c:pt idx="1443">
                  <c:v>88.351748999999998</c:v>
                </c:pt>
                <c:pt idx="1444">
                  <c:v>88.302657999999994</c:v>
                </c:pt>
                <c:pt idx="1445">
                  <c:v>88.280531999999994</c:v>
                </c:pt>
                <c:pt idx="1446">
                  <c:v>88.286596000000003</c:v>
                </c:pt>
                <c:pt idx="1447">
                  <c:v>88.327783999999994</c:v>
                </c:pt>
                <c:pt idx="1448">
                  <c:v>88.398086000000006</c:v>
                </c:pt>
                <c:pt idx="1449">
                  <c:v>88.465873000000002</c:v>
                </c:pt>
                <c:pt idx="1450">
                  <c:v>88.494613999999999</c:v>
                </c:pt>
                <c:pt idx="1451">
                  <c:v>88.475913000000006</c:v>
                </c:pt>
                <c:pt idx="1452">
                  <c:v>88.433197000000007</c:v>
                </c:pt>
                <c:pt idx="1453">
                  <c:v>88.394666999999998</c:v>
                </c:pt>
                <c:pt idx="1454">
                  <c:v>88.372174000000001</c:v>
                </c:pt>
                <c:pt idx="1455">
                  <c:v>88.364140000000006</c:v>
                </c:pt>
                <c:pt idx="1456">
                  <c:v>88.364973000000006</c:v>
                </c:pt>
                <c:pt idx="1457">
                  <c:v>88.366952999999995</c:v>
                </c:pt>
                <c:pt idx="1458">
                  <c:v>88.362386000000001</c:v>
                </c:pt>
                <c:pt idx="1459">
                  <c:v>88.350593000000003</c:v>
                </c:pt>
                <c:pt idx="1460">
                  <c:v>88.340306999999996</c:v>
                </c:pt>
                <c:pt idx="1461">
                  <c:v>88.343836999999994</c:v>
                </c:pt>
                <c:pt idx="1462">
                  <c:v>88.370997000000003</c:v>
                </c:pt>
                <c:pt idx="1463">
                  <c:v>88.424436</c:v>
                </c:pt>
                <c:pt idx="1464">
                  <c:v>88.493595999999997</c:v>
                </c:pt>
                <c:pt idx="1465">
                  <c:v>88.556946999999994</c:v>
                </c:pt>
                <c:pt idx="1466">
                  <c:v>88.600459999999998</c:v>
                </c:pt>
                <c:pt idx="1467">
                  <c:v>88.632315000000006</c:v>
                </c:pt>
                <c:pt idx="1468">
                  <c:v>88.668093999999996</c:v>
                </c:pt>
                <c:pt idx="1469">
                  <c:v>88.701848999999996</c:v>
                </c:pt>
                <c:pt idx="1470">
                  <c:v>88.705274000000003</c:v>
                </c:pt>
                <c:pt idx="1471">
                  <c:v>88.658743000000001</c:v>
                </c:pt>
                <c:pt idx="1472">
                  <c:v>88.571675999999997</c:v>
                </c:pt>
                <c:pt idx="1473">
                  <c:v>88.469565000000003</c:v>
                </c:pt>
                <c:pt idx="1474">
                  <c:v>88.376026999999993</c:v>
                </c:pt>
                <c:pt idx="1475">
                  <c:v>88.314387999999994</c:v>
                </c:pt>
                <c:pt idx="1476">
                  <c:v>88.309027999999998</c:v>
                </c:pt>
                <c:pt idx="1477">
                  <c:v>88.366557</c:v>
                </c:pt>
                <c:pt idx="1478">
                  <c:v>88.45993</c:v>
                </c:pt>
                <c:pt idx="1479">
                  <c:v>88.545055000000005</c:v>
                </c:pt>
                <c:pt idx="1480">
                  <c:v>88.594665000000006</c:v>
                </c:pt>
                <c:pt idx="1481">
                  <c:v>88.610292000000001</c:v>
                </c:pt>
                <c:pt idx="1482">
                  <c:v>88.605350000000001</c:v>
                </c:pt>
                <c:pt idx="1483">
                  <c:v>88.587783000000002</c:v>
                </c:pt>
                <c:pt idx="1484">
                  <c:v>88.560257000000007</c:v>
                </c:pt>
                <c:pt idx="1485">
                  <c:v>88.527647999999999</c:v>
                </c:pt>
                <c:pt idx="1486">
                  <c:v>88.498307999999994</c:v>
                </c:pt>
                <c:pt idx="1487">
                  <c:v>88.479602</c:v>
                </c:pt>
                <c:pt idx="1488">
                  <c:v>88.473581999999993</c:v>
                </c:pt>
                <c:pt idx="1489">
                  <c:v>88.474740999999995</c:v>
                </c:pt>
                <c:pt idx="1490">
                  <c:v>88.469250000000002</c:v>
                </c:pt>
                <c:pt idx="1491">
                  <c:v>88.437905999999998</c:v>
                </c:pt>
                <c:pt idx="1492">
                  <c:v>88.367148</c:v>
                </c:pt>
                <c:pt idx="1493">
                  <c:v>88.265991</c:v>
                </c:pt>
                <c:pt idx="1494">
                  <c:v>88.174173999999994</c:v>
                </c:pt>
                <c:pt idx="1495">
                  <c:v>88.144144999999995</c:v>
                </c:pt>
                <c:pt idx="1496">
                  <c:v>88.201231000000007</c:v>
                </c:pt>
                <c:pt idx="1497">
                  <c:v>88.315270999999996</c:v>
                </c:pt>
                <c:pt idx="1498">
                  <c:v>88.415362000000002</c:v>
                </c:pt>
                <c:pt idx="1499">
                  <c:v>88.440302000000003</c:v>
                </c:pt>
                <c:pt idx="1500">
                  <c:v>88.381280000000004</c:v>
                </c:pt>
                <c:pt idx="1501">
                  <c:v>88.281745999999998</c:v>
                </c:pt>
                <c:pt idx="1502">
                  <c:v>88.201093999999998</c:v>
                </c:pt>
                <c:pt idx="1503">
                  <c:v>88.175252999999998</c:v>
                </c:pt>
                <c:pt idx="1504">
                  <c:v>88.201093</c:v>
                </c:pt>
                <c:pt idx="1505">
                  <c:v>88.251551000000006</c:v>
                </c:pt>
                <c:pt idx="1506">
                  <c:v>88.304103999999995</c:v>
                </c:pt>
                <c:pt idx="1507">
                  <c:v>88.352436999999995</c:v>
                </c:pt>
                <c:pt idx="1508">
                  <c:v>88.392796000000004</c:v>
                </c:pt>
                <c:pt idx="1509">
                  <c:v>88.411980999999997</c:v>
                </c:pt>
                <c:pt idx="1510">
                  <c:v>88.400092999999998</c:v>
                </c:pt>
                <c:pt idx="1511">
                  <c:v>88.366951</c:v>
                </c:pt>
                <c:pt idx="1512">
                  <c:v>88.329228000000001</c:v>
                </c:pt>
                <c:pt idx="1513">
                  <c:v>88.283924999999996</c:v>
                </c:pt>
                <c:pt idx="1514">
                  <c:v>88.213772000000006</c:v>
                </c:pt>
                <c:pt idx="1515">
                  <c:v>88.123020999999994</c:v>
                </c:pt>
                <c:pt idx="1516">
                  <c:v>88.049484000000007</c:v>
                </c:pt>
                <c:pt idx="1517">
                  <c:v>88.030507</c:v>
                </c:pt>
                <c:pt idx="1518">
                  <c:v>88.067037999999997</c:v>
                </c:pt>
                <c:pt idx="1519">
                  <c:v>88.127511999999996</c:v>
                </c:pt>
                <c:pt idx="1520">
                  <c:v>88.176917000000003</c:v>
                </c:pt>
                <c:pt idx="1521">
                  <c:v>88.197445000000002</c:v>
                </c:pt>
                <c:pt idx="1522">
                  <c:v>88.195561999999995</c:v>
                </c:pt>
                <c:pt idx="1523">
                  <c:v>88.200438000000005</c:v>
                </c:pt>
                <c:pt idx="1524">
                  <c:v>88.244033999999999</c:v>
                </c:pt>
                <c:pt idx="1525">
                  <c:v>88.328273999999993</c:v>
                </c:pt>
                <c:pt idx="1526">
                  <c:v>88.417114999999995</c:v>
                </c:pt>
                <c:pt idx="1527">
                  <c:v>88.470798000000002</c:v>
                </c:pt>
                <c:pt idx="1528">
                  <c:v>88.480179000000007</c:v>
                </c:pt>
                <c:pt idx="1529">
                  <c:v>88.457612999999995</c:v>
                </c:pt>
                <c:pt idx="1530">
                  <c:v>88.407348999999996</c:v>
                </c:pt>
                <c:pt idx="1531">
                  <c:v>88.325417999999999</c:v>
                </c:pt>
                <c:pt idx="1532">
                  <c:v>88.224073000000004</c:v>
                </c:pt>
                <c:pt idx="1533">
                  <c:v>88.134313000000006</c:v>
                </c:pt>
                <c:pt idx="1534">
                  <c:v>88.078667999999993</c:v>
                </c:pt>
                <c:pt idx="1535">
                  <c:v>88.054382000000004</c:v>
                </c:pt>
                <c:pt idx="1536">
                  <c:v>88.047190000000001</c:v>
                </c:pt>
                <c:pt idx="1537">
                  <c:v>88.049693000000005</c:v>
                </c:pt>
                <c:pt idx="1538">
                  <c:v>88.059791000000004</c:v>
                </c:pt>
                <c:pt idx="1539">
                  <c:v>88.069601000000006</c:v>
                </c:pt>
                <c:pt idx="1540">
                  <c:v>88.064746</c:v>
                </c:pt>
                <c:pt idx="1541">
                  <c:v>88.034769999999995</c:v>
                </c:pt>
                <c:pt idx="1542">
                  <c:v>87.984126000000003</c:v>
                </c:pt>
                <c:pt idx="1543">
                  <c:v>87.934426000000002</c:v>
                </c:pt>
                <c:pt idx="1544">
                  <c:v>87.911122000000006</c:v>
                </c:pt>
                <c:pt idx="1545">
                  <c:v>87.920546999999999</c:v>
                </c:pt>
                <c:pt idx="1546">
                  <c:v>87.942815999999993</c:v>
                </c:pt>
                <c:pt idx="1547">
                  <c:v>87.955680000000001</c:v>
                </c:pt>
                <c:pt idx="1548">
                  <c:v>87.963515000000001</c:v>
                </c:pt>
                <c:pt idx="1549">
                  <c:v>87.990938</c:v>
                </c:pt>
                <c:pt idx="1550">
                  <c:v>88.045553999999996</c:v>
                </c:pt>
                <c:pt idx="1551">
                  <c:v>88.098656000000005</c:v>
                </c:pt>
                <c:pt idx="1552">
                  <c:v>88.110084999999998</c:v>
                </c:pt>
                <c:pt idx="1553">
                  <c:v>88.066619000000003</c:v>
                </c:pt>
                <c:pt idx="1554">
                  <c:v>87.992143999999996</c:v>
                </c:pt>
                <c:pt idx="1555">
                  <c:v>87.927002999999999</c:v>
                </c:pt>
                <c:pt idx="1556">
                  <c:v>87.902225000000001</c:v>
                </c:pt>
                <c:pt idx="1557">
                  <c:v>87.926164999999997</c:v>
                </c:pt>
                <c:pt idx="1558">
                  <c:v>87.983832000000007</c:v>
                </c:pt>
                <c:pt idx="1559">
                  <c:v>88.044921000000002</c:v>
                </c:pt>
                <c:pt idx="1560">
                  <c:v>88.077303000000001</c:v>
                </c:pt>
                <c:pt idx="1561">
                  <c:v>88.060944000000006</c:v>
                </c:pt>
                <c:pt idx="1562">
                  <c:v>87.996127000000001</c:v>
                </c:pt>
                <c:pt idx="1563">
                  <c:v>87.903034000000005</c:v>
                </c:pt>
                <c:pt idx="1564">
                  <c:v>87.811704000000006</c:v>
                </c:pt>
                <c:pt idx="1565">
                  <c:v>87.746717000000004</c:v>
                </c:pt>
                <c:pt idx="1566">
                  <c:v>87.718344999999999</c:v>
                </c:pt>
                <c:pt idx="1567">
                  <c:v>87.725266000000005</c:v>
                </c:pt>
                <c:pt idx="1568">
                  <c:v>87.759621999999993</c:v>
                </c:pt>
                <c:pt idx="1569">
                  <c:v>87.806482000000003</c:v>
                </c:pt>
                <c:pt idx="1570">
                  <c:v>87.845692999999997</c:v>
                </c:pt>
                <c:pt idx="1571">
                  <c:v>87.863878</c:v>
                </c:pt>
                <c:pt idx="1572">
                  <c:v>87.863856999999996</c:v>
                </c:pt>
                <c:pt idx="1573">
                  <c:v>87.855920999999995</c:v>
                </c:pt>
                <c:pt idx="1574">
                  <c:v>87.843300999999997</c:v>
                </c:pt>
                <c:pt idx="1575">
                  <c:v>87.825902999999997</c:v>
                </c:pt>
                <c:pt idx="1576">
                  <c:v>87.814791999999997</c:v>
                </c:pt>
                <c:pt idx="1577">
                  <c:v>87.826556999999994</c:v>
                </c:pt>
                <c:pt idx="1578">
                  <c:v>87.858276000000004</c:v>
                </c:pt>
                <c:pt idx="1579">
                  <c:v>87.882295999999997</c:v>
                </c:pt>
                <c:pt idx="1580">
                  <c:v>87.876180000000005</c:v>
                </c:pt>
                <c:pt idx="1581">
                  <c:v>87.848214999999996</c:v>
                </c:pt>
                <c:pt idx="1582">
                  <c:v>87.821956</c:v>
                </c:pt>
                <c:pt idx="1583">
                  <c:v>87.804862</c:v>
                </c:pt>
                <c:pt idx="1584">
                  <c:v>87.787919000000002</c:v>
                </c:pt>
                <c:pt idx="1585">
                  <c:v>87.771610999999993</c:v>
                </c:pt>
                <c:pt idx="1586">
                  <c:v>87.772323999999998</c:v>
                </c:pt>
                <c:pt idx="1587">
                  <c:v>87.797861999999995</c:v>
                </c:pt>
                <c:pt idx="1588">
                  <c:v>87.832420999999997</c:v>
                </c:pt>
                <c:pt idx="1589">
                  <c:v>87.856008000000003</c:v>
                </c:pt>
                <c:pt idx="1590">
                  <c:v>87.868285999999998</c:v>
                </c:pt>
                <c:pt idx="1591">
                  <c:v>87.881249999999994</c:v>
                </c:pt>
                <c:pt idx="1592">
                  <c:v>87.895132000000004</c:v>
                </c:pt>
                <c:pt idx="1593">
                  <c:v>87.895690999999999</c:v>
                </c:pt>
                <c:pt idx="1594">
                  <c:v>87.874751000000003</c:v>
                </c:pt>
                <c:pt idx="1595">
                  <c:v>87.841686999999993</c:v>
                </c:pt>
                <c:pt idx="1596">
                  <c:v>87.812646000000001</c:v>
                </c:pt>
                <c:pt idx="1597">
                  <c:v>87.797918999999993</c:v>
                </c:pt>
                <c:pt idx="1598">
                  <c:v>87.801816000000002</c:v>
                </c:pt>
                <c:pt idx="1599">
                  <c:v>87.823314999999994</c:v>
                </c:pt>
                <c:pt idx="1600">
                  <c:v>87.850451000000007</c:v>
                </c:pt>
                <c:pt idx="1601">
                  <c:v>87.863620999999995</c:v>
                </c:pt>
                <c:pt idx="1602">
                  <c:v>87.854686000000001</c:v>
                </c:pt>
                <c:pt idx="1603">
                  <c:v>87.838520000000003</c:v>
                </c:pt>
                <c:pt idx="1604">
                  <c:v>87.836327999999995</c:v>
                </c:pt>
                <c:pt idx="1605">
                  <c:v>87.849036999999996</c:v>
                </c:pt>
                <c:pt idx="1606">
                  <c:v>87.855397999999994</c:v>
                </c:pt>
                <c:pt idx="1607">
                  <c:v>87.836577000000005</c:v>
                </c:pt>
                <c:pt idx="1608">
                  <c:v>87.796012000000005</c:v>
                </c:pt>
                <c:pt idx="1609">
                  <c:v>87.755128999999997</c:v>
                </c:pt>
                <c:pt idx="1610">
                  <c:v>87.736107000000004</c:v>
                </c:pt>
                <c:pt idx="1611">
                  <c:v>87.748874000000001</c:v>
                </c:pt>
                <c:pt idx="1612">
                  <c:v>87.786860000000004</c:v>
                </c:pt>
                <c:pt idx="1613">
                  <c:v>87.831084000000004</c:v>
                </c:pt>
                <c:pt idx="1614">
                  <c:v>87.862188000000003</c:v>
                </c:pt>
                <c:pt idx="1615">
                  <c:v>87.871780000000001</c:v>
                </c:pt>
                <c:pt idx="1616">
                  <c:v>87.861508000000001</c:v>
                </c:pt>
                <c:pt idx="1617">
                  <c:v>87.833280999999999</c:v>
                </c:pt>
                <c:pt idx="1618">
                  <c:v>87.786143999999993</c:v>
                </c:pt>
                <c:pt idx="1619">
                  <c:v>87.722497000000004</c:v>
                </c:pt>
                <c:pt idx="1620">
                  <c:v>87.649218000000005</c:v>
                </c:pt>
                <c:pt idx="1621">
                  <c:v>87.569773999999995</c:v>
                </c:pt>
                <c:pt idx="1622">
                  <c:v>87.486941000000002</c:v>
                </c:pt>
                <c:pt idx="1623">
                  <c:v>87.422803999999999</c:v>
                </c:pt>
                <c:pt idx="1624">
                  <c:v>87.421473000000006</c:v>
                </c:pt>
                <c:pt idx="1625">
                  <c:v>87.507881999999995</c:v>
                </c:pt>
                <c:pt idx="1626">
                  <c:v>87.641273999999996</c:v>
                </c:pt>
                <c:pt idx="1627">
                  <c:v>87.735741000000004</c:v>
                </c:pt>
                <c:pt idx="1628">
                  <c:v>87.746831999999998</c:v>
                </c:pt>
                <c:pt idx="1629">
                  <c:v>87.726365999999999</c:v>
                </c:pt>
                <c:pt idx="1630">
                  <c:v>87.766683999999998</c:v>
                </c:pt>
                <c:pt idx="1631">
                  <c:v>87.890190000000004</c:v>
                </c:pt>
                <c:pt idx="1632">
                  <c:v>88.012082000000007</c:v>
                </c:pt>
                <c:pt idx="1633">
                  <c:v>88.024732</c:v>
                </c:pt>
                <c:pt idx="1634">
                  <c:v>87.912644</c:v>
                </c:pt>
                <c:pt idx="1635">
                  <c:v>87.772763999999995</c:v>
                </c:pt>
                <c:pt idx="1636">
                  <c:v>87.707288000000005</c:v>
                </c:pt>
                <c:pt idx="1637">
                  <c:v>87.713177999999999</c:v>
                </c:pt>
                <c:pt idx="1638">
                  <c:v>87.711957999999996</c:v>
                </c:pt>
                <c:pt idx="1639">
                  <c:v>87.664715999999999</c:v>
                </c:pt>
                <c:pt idx="1640">
                  <c:v>87.618954000000002</c:v>
                </c:pt>
                <c:pt idx="1641">
                  <c:v>87.624618999999996</c:v>
                </c:pt>
                <c:pt idx="1642">
                  <c:v>87.648264999999995</c:v>
                </c:pt>
                <c:pt idx="1643">
                  <c:v>87.632458999999997</c:v>
                </c:pt>
                <c:pt idx="1644">
                  <c:v>87.584671999999998</c:v>
                </c:pt>
                <c:pt idx="1645">
                  <c:v>87.564708999999993</c:v>
                </c:pt>
                <c:pt idx="1646">
                  <c:v>87.595144000000005</c:v>
                </c:pt>
                <c:pt idx="1647">
                  <c:v>87.641986000000003</c:v>
                </c:pt>
                <c:pt idx="1648">
                  <c:v>87.679828000000001</c:v>
                </c:pt>
                <c:pt idx="1649">
                  <c:v>87.713188000000002</c:v>
                </c:pt>
                <c:pt idx="1650">
                  <c:v>87.758525000000006</c:v>
                </c:pt>
                <c:pt idx="1651">
                  <c:v>87.816021000000006</c:v>
                </c:pt>
                <c:pt idx="1652">
                  <c:v>87.861661999999995</c:v>
                </c:pt>
                <c:pt idx="1653">
                  <c:v>87.864007000000001</c:v>
                </c:pt>
                <c:pt idx="1654">
                  <c:v>87.798815000000005</c:v>
                </c:pt>
                <c:pt idx="1655">
                  <c:v>87.698907000000005</c:v>
                </c:pt>
                <c:pt idx="1656">
                  <c:v>87.634136999999996</c:v>
                </c:pt>
                <c:pt idx="1657">
                  <c:v>87.636088999999998</c:v>
                </c:pt>
                <c:pt idx="1658">
                  <c:v>87.654685999999998</c:v>
                </c:pt>
                <c:pt idx="1659">
                  <c:v>87.616681</c:v>
                </c:pt>
                <c:pt idx="1660">
                  <c:v>87.522341999999995</c:v>
                </c:pt>
                <c:pt idx="1661">
                  <c:v>87.444338999999999</c:v>
                </c:pt>
                <c:pt idx="1662">
                  <c:v>87.451581000000004</c:v>
                </c:pt>
                <c:pt idx="1663">
                  <c:v>87.535869000000005</c:v>
                </c:pt>
                <c:pt idx="1664">
                  <c:v>87.630752999999999</c:v>
                </c:pt>
                <c:pt idx="1665">
                  <c:v>87.671415999999994</c:v>
                </c:pt>
                <c:pt idx="1666">
                  <c:v>87.647594999999995</c:v>
                </c:pt>
                <c:pt idx="1667">
                  <c:v>87.584266</c:v>
                </c:pt>
                <c:pt idx="1668">
                  <c:v>87.520242999999994</c:v>
                </c:pt>
                <c:pt idx="1669">
                  <c:v>87.461883</c:v>
                </c:pt>
                <c:pt idx="1670">
                  <c:v>87.407383999999993</c:v>
                </c:pt>
                <c:pt idx="1671">
                  <c:v>87.367009999999993</c:v>
                </c:pt>
                <c:pt idx="1672">
                  <c:v>87.369679000000005</c:v>
                </c:pt>
                <c:pt idx="1673">
                  <c:v>87.433618999999993</c:v>
                </c:pt>
                <c:pt idx="1674">
                  <c:v>87.539095000000003</c:v>
                </c:pt>
                <c:pt idx="1675">
                  <c:v>87.650797999999995</c:v>
                </c:pt>
                <c:pt idx="1676">
                  <c:v>87.734330999999997</c:v>
                </c:pt>
                <c:pt idx="1677">
                  <c:v>87.768435999999994</c:v>
                </c:pt>
                <c:pt idx="1678">
                  <c:v>87.745316000000003</c:v>
                </c:pt>
                <c:pt idx="1679">
                  <c:v>87.678314</c:v>
                </c:pt>
                <c:pt idx="1680">
                  <c:v>87.611620000000002</c:v>
                </c:pt>
                <c:pt idx="1681">
                  <c:v>87.585415999999995</c:v>
                </c:pt>
                <c:pt idx="1682">
                  <c:v>87.612600999999998</c:v>
                </c:pt>
                <c:pt idx="1683">
                  <c:v>87.670669000000004</c:v>
                </c:pt>
                <c:pt idx="1684">
                  <c:v>87.740545999999995</c:v>
                </c:pt>
                <c:pt idx="1685">
                  <c:v>87.811139999999995</c:v>
                </c:pt>
                <c:pt idx="1686">
                  <c:v>87.873998999999998</c:v>
                </c:pt>
                <c:pt idx="1687">
                  <c:v>87.904098000000005</c:v>
                </c:pt>
                <c:pt idx="1688">
                  <c:v>87.884979000000001</c:v>
                </c:pt>
                <c:pt idx="1689">
                  <c:v>87.827556000000001</c:v>
                </c:pt>
                <c:pt idx="1690">
                  <c:v>87.769090000000006</c:v>
                </c:pt>
                <c:pt idx="1691">
                  <c:v>87.736385999999996</c:v>
                </c:pt>
                <c:pt idx="1692">
                  <c:v>87.728847999999999</c:v>
                </c:pt>
                <c:pt idx="1693">
                  <c:v>87.728260000000006</c:v>
                </c:pt>
                <c:pt idx="1694">
                  <c:v>87.726493000000005</c:v>
                </c:pt>
                <c:pt idx="1695">
                  <c:v>87.728842</c:v>
                </c:pt>
                <c:pt idx="1696">
                  <c:v>87.740731999999994</c:v>
                </c:pt>
                <c:pt idx="1697">
                  <c:v>87.751638</c:v>
                </c:pt>
                <c:pt idx="1698">
                  <c:v>87.747810999999999</c:v>
                </c:pt>
                <c:pt idx="1699">
                  <c:v>87.728883999999994</c:v>
                </c:pt>
                <c:pt idx="1700">
                  <c:v>87.714080999999993</c:v>
                </c:pt>
                <c:pt idx="1701">
                  <c:v>87.720145000000002</c:v>
                </c:pt>
                <c:pt idx="1702">
                  <c:v>87.745377000000005</c:v>
                </c:pt>
                <c:pt idx="1703">
                  <c:v>87.771722999999994</c:v>
                </c:pt>
                <c:pt idx="1704">
                  <c:v>87.784203000000005</c:v>
                </c:pt>
                <c:pt idx="1705">
                  <c:v>87.781831999999994</c:v>
                </c:pt>
                <c:pt idx="1706">
                  <c:v>87.773291</c:v>
                </c:pt>
                <c:pt idx="1707">
                  <c:v>87.764825999999999</c:v>
                </c:pt>
                <c:pt idx="1708">
                  <c:v>87.750591</c:v>
                </c:pt>
                <c:pt idx="1709">
                  <c:v>87.716784000000004</c:v>
                </c:pt>
                <c:pt idx="1710">
                  <c:v>87.658822000000001</c:v>
                </c:pt>
                <c:pt idx="1711">
                  <c:v>87.598845999999995</c:v>
                </c:pt>
                <c:pt idx="1712">
                  <c:v>87.575683999999995</c:v>
                </c:pt>
                <c:pt idx="1713">
                  <c:v>87.610992999999993</c:v>
                </c:pt>
                <c:pt idx="1714">
                  <c:v>87.686671000000004</c:v>
                </c:pt>
                <c:pt idx="1715">
                  <c:v>87.763025999999996</c:v>
                </c:pt>
                <c:pt idx="1716">
                  <c:v>87.814644999999999</c:v>
                </c:pt>
                <c:pt idx="1717">
                  <c:v>87.842045999999996</c:v>
                </c:pt>
                <c:pt idx="1718">
                  <c:v>87.852750999999998</c:v>
                </c:pt>
                <c:pt idx="1719">
                  <c:v>87.846091999999999</c:v>
                </c:pt>
                <c:pt idx="1720">
                  <c:v>87.819378</c:v>
                </c:pt>
                <c:pt idx="1721">
                  <c:v>87.776518999999993</c:v>
                </c:pt>
                <c:pt idx="1722">
                  <c:v>87.725434000000007</c:v>
                </c:pt>
                <c:pt idx="1723">
                  <c:v>87.675005999999996</c:v>
                </c:pt>
                <c:pt idx="1724">
                  <c:v>87.640146999999999</c:v>
                </c:pt>
                <c:pt idx="1725">
                  <c:v>87.637611000000007</c:v>
                </c:pt>
                <c:pt idx="1726">
                  <c:v>87.667817999999997</c:v>
                </c:pt>
                <c:pt idx="1727">
                  <c:v>87.705752000000004</c:v>
                </c:pt>
                <c:pt idx="1728">
                  <c:v>87.718571999999995</c:v>
                </c:pt>
                <c:pt idx="1729">
                  <c:v>87.690359999999998</c:v>
                </c:pt>
                <c:pt idx="1730">
                  <c:v>87.627095999999995</c:v>
                </c:pt>
                <c:pt idx="1731">
                  <c:v>87.548334999999994</c:v>
                </c:pt>
                <c:pt idx="1732">
                  <c:v>87.482881000000006</c:v>
                </c:pt>
                <c:pt idx="1733">
                  <c:v>87.460537000000002</c:v>
                </c:pt>
                <c:pt idx="1734">
                  <c:v>87.490021999999996</c:v>
                </c:pt>
                <c:pt idx="1735">
                  <c:v>87.543937999999997</c:v>
                </c:pt>
                <c:pt idx="1736">
                  <c:v>87.579595999999995</c:v>
                </c:pt>
                <c:pt idx="1737">
                  <c:v>87.579106999999993</c:v>
                </c:pt>
                <c:pt idx="1738">
                  <c:v>87.558494999999994</c:v>
                </c:pt>
                <c:pt idx="1739">
                  <c:v>87.539231999999998</c:v>
                </c:pt>
                <c:pt idx="1740">
                  <c:v>87.524122000000006</c:v>
                </c:pt>
                <c:pt idx="1741">
                  <c:v>87.505362000000005</c:v>
                </c:pt>
                <c:pt idx="1742">
                  <c:v>87.481508000000005</c:v>
                </c:pt>
                <c:pt idx="1743">
                  <c:v>87.456063999999998</c:v>
                </c:pt>
                <c:pt idx="1744">
                  <c:v>87.430251999999996</c:v>
                </c:pt>
                <c:pt idx="1745">
                  <c:v>87.409987999999998</c:v>
                </c:pt>
                <c:pt idx="1746">
                  <c:v>87.414401999999995</c:v>
                </c:pt>
                <c:pt idx="1747">
                  <c:v>87.459632999999997</c:v>
                </c:pt>
                <c:pt idx="1748">
                  <c:v>87.532312000000005</c:v>
                </c:pt>
                <c:pt idx="1749">
                  <c:v>87.591615000000004</c:v>
                </c:pt>
                <c:pt idx="1750">
                  <c:v>87.604207000000002</c:v>
                </c:pt>
                <c:pt idx="1751">
                  <c:v>87.570729999999998</c:v>
                </c:pt>
                <c:pt idx="1752">
                  <c:v>87.514797999999999</c:v>
                </c:pt>
                <c:pt idx="1753">
                  <c:v>87.454650999999998</c:v>
                </c:pt>
                <c:pt idx="1754">
                  <c:v>87.396538000000007</c:v>
                </c:pt>
                <c:pt idx="1755">
                  <c:v>87.352988999999994</c:v>
                </c:pt>
                <c:pt idx="1756">
                  <c:v>87.351622000000006</c:v>
                </c:pt>
                <c:pt idx="1757">
                  <c:v>87.412582999999998</c:v>
                </c:pt>
                <c:pt idx="1758">
                  <c:v>87.516135000000006</c:v>
                </c:pt>
                <c:pt idx="1759">
                  <c:v>87.603299000000007</c:v>
                </c:pt>
                <c:pt idx="1760">
                  <c:v>87.622951999999998</c:v>
                </c:pt>
                <c:pt idx="1761">
                  <c:v>87.581695999999994</c:v>
                </c:pt>
                <c:pt idx="1762">
                  <c:v>87.536418999999995</c:v>
                </c:pt>
                <c:pt idx="1763">
                  <c:v>87.531583999999995</c:v>
                </c:pt>
                <c:pt idx="1764">
                  <c:v>87.552333000000004</c:v>
                </c:pt>
                <c:pt idx="1765">
                  <c:v>87.550075000000007</c:v>
                </c:pt>
                <c:pt idx="1766">
                  <c:v>87.507673999999994</c:v>
                </c:pt>
                <c:pt idx="1767">
                  <c:v>87.461285000000004</c:v>
                </c:pt>
                <c:pt idx="1768">
                  <c:v>87.454459</c:v>
                </c:pt>
                <c:pt idx="1769">
                  <c:v>87.486986000000002</c:v>
                </c:pt>
                <c:pt idx="1770">
                  <c:v>87.519403999999994</c:v>
                </c:pt>
                <c:pt idx="1771">
                  <c:v>87.516687000000005</c:v>
                </c:pt>
                <c:pt idx="1772">
                  <c:v>87.476777999999996</c:v>
                </c:pt>
                <c:pt idx="1773">
                  <c:v>87.423951000000002</c:v>
                </c:pt>
                <c:pt idx="1774">
                  <c:v>87.386977000000002</c:v>
                </c:pt>
                <c:pt idx="1775">
                  <c:v>87.38073</c:v>
                </c:pt>
                <c:pt idx="1776">
                  <c:v>87.397704000000004</c:v>
                </c:pt>
                <c:pt idx="1777">
                  <c:v>87.418931000000001</c:v>
                </c:pt>
                <c:pt idx="1778">
                  <c:v>87.439552000000006</c:v>
                </c:pt>
                <c:pt idx="1779">
                  <c:v>87.476005000000001</c:v>
                </c:pt>
                <c:pt idx="1780">
                  <c:v>87.536434</c:v>
                </c:pt>
                <c:pt idx="1781">
                  <c:v>87.592268000000004</c:v>
                </c:pt>
                <c:pt idx="1782">
                  <c:v>87.598102999999995</c:v>
                </c:pt>
                <c:pt idx="1783">
                  <c:v>87.540076999999997</c:v>
                </c:pt>
                <c:pt idx="1784">
                  <c:v>87.447445000000002</c:v>
                </c:pt>
                <c:pt idx="1785">
                  <c:v>87.353665000000007</c:v>
                </c:pt>
                <c:pt idx="1786">
                  <c:v>87.266953000000001</c:v>
                </c:pt>
                <c:pt idx="1787">
                  <c:v>87.187496999999993</c:v>
                </c:pt>
                <c:pt idx="1788">
                  <c:v>87.131490999999997</c:v>
                </c:pt>
                <c:pt idx="1789">
                  <c:v>87.118378000000007</c:v>
                </c:pt>
                <c:pt idx="1790">
                  <c:v>87.143438000000003</c:v>
                </c:pt>
                <c:pt idx="1791">
                  <c:v>87.179685000000006</c:v>
                </c:pt>
                <c:pt idx="1792">
                  <c:v>87.204500999999993</c:v>
                </c:pt>
                <c:pt idx="1793">
                  <c:v>87.212536</c:v>
                </c:pt>
                <c:pt idx="1794">
                  <c:v>87.206022000000004</c:v>
                </c:pt>
                <c:pt idx="1795">
                  <c:v>87.189712999999998</c:v>
                </c:pt>
                <c:pt idx="1796">
                  <c:v>87.177918000000005</c:v>
                </c:pt>
                <c:pt idx="1797">
                  <c:v>87.189787999999993</c:v>
                </c:pt>
                <c:pt idx="1798">
                  <c:v>87.229207000000002</c:v>
                </c:pt>
                <c:pt idx="1799">
                  <c:v>87.279905999999997</c:v>
                </c:pt>
                <c:pt idx="1800">
                  <c:v>87.328570999999997</c:v>
                </c:pt>
                <c:pt idx="1801">
                  <c:v>87.381608</c:v>
                </c:pt>
                <c:pt idx="1802">
                  <c:v>87.444316999999998</c:v>
                </c:pt>
                <c:pt idx="1803">
                  <c:v>87.490550999999996</c:v>
                </c:pt>
                <c:pt idx="1804">
                  <c:v>87.475917999999993</c:v>
                </c:pt>
                <c:pt idx="1805">
                  <c:v>87.388597000000004</c:v>
                </c:pt>
                <c:pt idx="1806">
                  <c:v>87.272422000000006</c:v>
                </c:pt>
                <c:pt idx="1807">
                  <c:v>87.188557000000003</c:v>
                </c:pt>
                <c:pt idx="1808">
                  <c:v>87.160174999999995</c:v>
                </c:pt>
                <c:pt idx="1809">
                  <c:v>87.164546999999999</c:v>
                </c:pt>
                <c:pt idx="1810">
                  <c:v>87.172820999999999</c:v>
                </c:pt>
                <c:pt idx="1811">
                  <c:v>87.180475000000001</c:v>
                </c:pt>
                <c:pt idx="1812">
                  <c:v>87.196535999999995</c:v>
                </c:pt>
                <c:pt idx="1813">
                  <c:v>87.217252000000002</c:v>
                </c:pt>
                <c:pt idx="1814">
                  <c:v>87.222357000000002</c:v>
                </c:pt>
                <c:pt idx="1815">
                  <c:v>87.197080999999997</c:v>
                </c:pt>
                <c:pt idx="1816">
                  <c:v>87.151506999999995</c:v>
                </c:pt>
                <c:pt idx="1817">
                  <c:v>87.112347999999997</c:v>
                </c:pt>
                <c:pt idx="1818">
                  <c:v>87.093963000000002</c:v>
                </c:pt>
                <c:pt idx="1819">
                  <c:v>87.082846000000004</c:v>
                </c:pt>
                <c:pt idx="1820">
                  <c:v>87.059501999999995</c:v>
                </c:pt>
                <c:pt idx="1821">
                  <c:v>87.032190999999997</c:v>
                </c:pt>
                <c:pt idx="1822">
                  <c:v>87.031948999999997</c:v>
                </c:pt>
                <c:pt idx="1823">
                  <c:v>87.070521999999997</c:v>
                </c:pt>
                <c:pt idx="1824">
                  <c:v>87.123706999999996</c:v>
                </c:pt>
                <c:pt idx="1825">
                  <c:v>87.169565000000006</c:v>
                </c:pt>
                <c:pt idx="1826">
                  <c:v>87.218689999999995</c:v>
                </c:pt>
                <c:pt idx="1827">
                  <c:v>87.279658999999995</c:v>
                </c:pt>
                <c:pt idx="1828">
                  <c:v>87.318263999999999</c:v>
                </c:pt>
                <c:pt idx="1829">
                  <c:v>87.293257999999994</c:v>
                </c:pt>
                <c:pt idx="1830">
                  <c:v>87.223196000000002</c:v>
                </c:pt>
                <c:pt idx="1831">
                  <c:v>87.173029999999997</c:v>
                </c:pt>
                <c:pt idx="1832">
                  <c:v>87.168859999999995</c:v>
                </c:pt>
                <c:pt idx="1833">
                  <c:v>87.169588000000005</c:v>
                </c:pt>
                <c:pt idx="1834">
                  <c:v>87.140192999999996</c:v>
                </c:pt>
                <c:pt idx="1835">
                  <c:v>87.109307000000001</c:v>
                </c:pt>
                <c:pt idx="1836">
                  <c:v>87.123018999999999</c:v>
                </c:pt>
                <c:pt idx="1837">
                  <c:v>87.179032000000007</c:v>
                </c:pt>
                <c:pt idx="1838">
                  <c:v>87.243305000000007</c:v>
                </c:pt>
                <c:pt idx="1839">
                  <c:v>87.294709999999995</c:v>
                </c:pt>
                <c:pt idx="1840">
                  <c:v>87.310301999999993</c:v>
                </c:pt>
                <c:pt idx="1841">
                  <c:v>87.247981999999993</c:v>
                </c:pt>
                <c:pt idx="1842">
                  <c:v>87.111159999999998</c:v>
                </c:pt>
                <c:pt idx="1843">
                  <c:v>86.994387000000003</c:v>
                </c:pt>
                <c:pt idx="1844">
                  <c:v>86.989536999999999</c:v>
                </c:pt>
                <c:pt idx="1845">
                  <c:v>87.082537000000002</c:v>
                </c:pt>
                <c:pt idx="1846">
                  <c:v>87.195463000000004</c:v>
                </c:pt>
                <c:pt idx="1847">
                  <c:v>87.288612999999998</c:v>
                </c:pt>
                <c:pt idx="1848">
                  <c:v>87.368933999999996</c:v>
                </c:pt>
                <c:pt idx="1849">
                  <c:v>87.422246000000001</c:v>
                </c:pt>
                <c:pt idx="1850">
                  <c:v>87.406681000000006</c:v>
                </c:pt>
                <c:pt idx="1851">
                  <c:v>87.324605000000005</c:v>
                </c:pt>
                <c:pt idx="1852">
                  <c:v>87.241620999999995</c:v>
                </c:pt>
                <c:pt idx="1853">
                  <c:v>87.207419999999999</c:v>
                </c:pt>
                <c:pt idx="1854">
                  <c:v>87.201096000000007</c:v>
                </c:pt>
                <c:pt idx="1855">
                  <c:v>87.181031000000004</c:v>
                </c:pt>
                <c:pt idx="1856">
                  <c:v>87.152141</c:v>
                </c:pt>
                <c:pt idx="1857">
                  <c:v>87.151331999999996</c:v>
                </c:pt>
                <c:pt idx="1858">
                  <c:v>87.191051000000002</c:v>
                </c:pt>
                <c:pt idx="1859">
                  <c:v>87.249801000000005</c:v>
                </c:pt>
                <c:pt idx="1860">
                  <c:v>87.305743000000007</c:v>
                </c:pt>
                <c:pt idx="1861">
                  <c:v>87.352974000000003</c:v>
                </c:pt>
                <c:pt idx="1862">
                  <c:v>87.388514000000001</c:v>
                </c:pt>
                <c:pt idx="1863">
                  <c:v>87.404861999999994</c:v>
                </c:pt>
                <c:pt idx="1864">
                  <c:v>87.398026999999999</c:v>
                </c:pt>
                <c:pt idx="1865">
                  <c:v>87.370928000000006</c:v>
                </c:pt>
                <c:pt idx="1866">
                  <c:v>87.329480000000004</c:v>
                </c:pt>
                <c:pt idx="1867">
                  <c:v>87.283641000000003</c:v>
                </c:pt>
                <c:pt idx="1868">
                  <c:v>87.248056000000005</c:v>
                </c:pt>
                <c:pt idx="1869">
                  <c:v>87.233048999999994</c:v>
                </c:pt>
                <c:pt idx="1870">
                  <c:v>87.237954999999999</c:v>
                </c:pt>
                <c:pt idx="1871">
                  <c:v>87.257970999999998</c:v>
                </c:pt>
                <c:pt idx="1872">
                  <c:v>87.292537999999993</c:v>
                </c:pt>
                <c:pt idx="1873">
                  <c:v>87.341313</c:v>
                </c:pt>
                <c:pt idx="1874">
                  <c:v>87.396215999999995</c:v>
                </c:pt>
                <c:pt idx="1875">
                  <c:v>87.445803999999995</c:v>
                </c:pt>
                <c:pt idx="1876">
                  <c:v>87.488011999999998</c:v>
                </c:pt>
                <c:pt idx="1877">
                  <c:v>87.531722000000002</c:v>
                </c:pt>
                <c:pt idx="1878">
                  <c:v>87.581663000000006</c:v>
                </c:pt>
                <c:pt idx="1879">
                  <c:v>87.624638000000004</c:v>
                </c:pt>
                <c:pt idx="1880">
                  <c:v>87.636092000000005</c:v>
                </c:pt>
                <c:pt idx="1881">
                  <c:v>87.603167999999997</c:v>
                </c:pt>
                <c:pt idx="1882">
                  <c:v>87.539655999999994</c:v>
                </c:pt>
                <c:pt idx="1883">
                  <c:v>87.475201999999996</c:v>
                </c:pt>
                <c:pt idx="1884">
                  <c:v>87.430566999999996</c:v>
                </c:pt>
                <c:pt idx="1885">
                  <c:v>87.408106000000004</c:v>
                </c:pt>
                <c:pt idx="1886">
                  <c:v>87.405060000000006</c:v>
                </c:pt>
                <c:pt idx="1887">
                  <c:v>87.423439000000002</c:v>
                </c:pt>
                <c:pt idx="1888">
                  <c:v>87.458865000000003</c:v>
                </c:pt>
                <c:pt idx="1889">
                  <c:v>87.490772000000007</c:v>
                </c:pt>
                <c:pt idx="1890">
                  <c:v>87.498158000000004</c:v>
                </c:pt>
                <c:pt idx="1891">
                  <c:v>87.482539000000003</c:v>
                </c:pt>
                <c:pt idx="1892">
                  <c:v>87.464292</c:v>
                </c:pt>
                <c:pt idx="1893">
                  <c:v>87.457984999999994</c:v>
                </c:pt>
                <c:pt idx="1894">
                  <c:v>87.460325999999995</c:v>
                </c:pt>
                <c:pt idx="1895">
                  <c:v>87.458631999999994</c:v>
                </c:pt>
                <c:pt idx="1896">
                  <c:v>87.440861999999996</c:v>
                </c:pt>
                <c:pt idx="1897">
                  <c:v>87.401854</c:v>
                </c:pt>
                <c:pt idx="1898">
                  <c:v>87.353463000000005</c:v>
                </c:pt>
                <c:pt idx="1899">
                  <c:v>87.325531999999995</c:v>
                </c:pt>
                <c:pt idx="1900">
                  <c:v>87.342089000000001</c:v>
                </c:pt>
                <c:pt idx="1901">
                  <c:v>87.396271999999996</c:v>
                </c:pt>
                <c:pt idx="1902">
                  <c:v>87.459993999999995</c:v>
                </c:pt>
                <c:pt idx="1903">
                  <c:v>87.514968999999994</c:v>
                </c:pt>
                <c:pt idx="1904">
                  <c:v>87.559133000000003</c:v>
                </c:pt>
                <c:pt idx="1905">
                  <c:v>87.586960000000005</c:v>
                </c:pt>
                <c:pt idx="1906">
                  <c:v>87.585189999999997</c:v>
                </c:pt>
                <c:pt idx="1907">
                  <c:v>87.551376000000005</c:v>
                </c:pt>
                <c:pt idx="1908">
                  <c:v>87.499103000000005</c:v>
                </c:pt>
                <c:pt idx="1909">
                  <c:v>87.442348999999993</c:v>
                </c:pt>
                <c:pt idx="1910">
                  <c:v>87.390548999999993</c:v>
                </c:pt>
                <c:pt idx="1911">
                  <c:v>87.356926999999999</c:v>
                </c:pt>
                <c:pt idx="1912">
                  <c:v>87.348642999999996</c:v>
                </c:pt>
                <c:pt idx="1913">
                  <c:v>87.345411999999996</c:v>
                </c:pt>
                <c:pt idx="1914">
                  <c:v>87.312347000000003</c:v>
                </c:pt>
                <c:pt idx="1915">
                  <c:v>87.246594000000002</c:v>
                </c:pt>
                <c:pt idx="1916">
                  <c:v>87.193307000000004</c:v>
                </c:pt>
                <c:pt idx="1917">
                  <c:v>87.199185999999997</c:v>
                </c:pt>
                <c:pt idx="1918">
                  <c:v>87.261319999999998</c:v>
                </c:pt>
                <c:pt idx="1919">
                  <c:v>87.332393999999994</c:v>
                </c:pt>
                <c:pt idx="1920">
                  <c:v>87.367797999999993</c:v>
                </c:pt>
                <c:pt idx="1921">
                  <c:v>87.359033999999994</c:v>
                </c:pt>
                <c:pt idx="1922">
                  <c:v>87.330763000000005</c:v>
                </c:pt>
                <c:pt idx="1923">
                  <c:v>87.318657999999999</c:v>
                </c:pt>
                <c:pt idx="1924">
                  <c:v>87.342108999999994</c:v>
                </c:pt>
                <c:pt idx="1925">
                  <c:v>87.389156999999997</c:v>
                </c:pt>
                <c:pt idx="1926">
                  <c:v>87.430036999999999</c:v>
                </c:pt>
                <c:pt idx="1927">
                  <c:v>87.444890000000001</c:v>
                </c:pt>
                <c:pt idx="1928">
                  <c:v>87.431331</c:v>
                </c:pt>
                <c:pt idx="1929">
                  <c:v>87.388705000000002</c:v>
                </c:pt>
                <c:pt idx="1930">
                  <c:v>87.318860999999998</c:v>
                </c:pt>
                <c:pt idx="1931">
                  <c:v>87.249517999999995</c:v>
                </c:pt>
                <c:pt idx="1932">
                  <c:v>87.228880000000004</c:v>
                </c:pt>
                <c:pt idx="1933">
                  <c:v>87.278666999999999</c:v>
                </c:pt>
                <c:pt idx="1934">
                  <c:v>87.367260000000002</c:v>
                </c:pt>
                <c:pt idx="1935">
                  <c:v>87.446163999999996</c:v>
                </c:pt>
                <c:pt idx="1936">
                  <c:v>87.502791000000002</c:v>
                </c:pt>
                <c:pt idx="1937">
                  <c:v>87.552423000000005</c:v>
                </c:pt>
                <c:pt idx="1938">
                  <c:v>87.588821999999993</c:v>
                </c:pt>
                <c:pt idx="1939">
                  <c:v>87.576644000000002</c:v>
                </c:pt>
                <c:pt idx="1940">
                  <c:v>87.494594000000006</c:v>
                </c:pt>
                <c:pt idx="1941">
                  <c:v>87.365871999999996</c:v>
                </c:pt>
                <c:pt idx="1942">
                  <c:v>87.239233999999996</c:v>
                </c:pt>
                <c:pt idx="1943">
                  <c:v>87.150098</c:v>
                </c:pt>
                <c:pt idx="1944">
                  <c:v>87.100342999999995</c:v>
                </c:pt>
                <c:pt idx="1945">
                  <c:v>87.067059</c:v>
                </c:pt>
                <c:pt idx="1946">
                  <c:v>87.031183999999996</c:v>
                </c:pt>
                <c:pt idx="1947">
                  <c:v>87.001717999999997</c:v>
                </c:pt>
                <c:pt idx="1948">
                  <c:v>87.009038000000004</c:v>
                </c:pt>
                <c:pt idx="1949">
                  <c:v>87.071952999999993</c:v>
                </c:pt>
                <c:pt idx="1950">
                  <c:v>87.175449</c:v>
                </c:pt>
                <c:pt idx="1951">
                  <c:v>87.281564000000003</c:v>
                </c:pt>
                <c:pt idx="1952">
                  <c:v>87.357811999999996</c:v>
                </c:pt>
                <c:pt idx="1953">
                  <c:v>87.390243999999996</c:v>
                </c:pt>
                <c:pt idx="1954">
                  <c:v>87.375782000000001</c:v>
                </c:pt>
                <c:pt idx="1955">
                  <c:v>87.317648000000005</c:v>
                </c:pt>
                <c:pt idx="1956">
                  <c:v>87.228583999999998</c:v>
                </c:pt>
                <c:pt idx="1957">
                  <c:v>87.128822999999997</c:v>
                </c:pt>
                <c:pt idx="1958">
                  <c:v>87.041431000000003</c:v>
                </c:pt>
                <c:pt idx="1959">
                  <c:v>86.986941000000002</c:v>
                </c:pt>
                <c:pt idx="1960">
                  <c:v>86.969318999999999</c:v>
                </c:pt>
                <c:pt idx="1961">
                  <c:v>86.970078000000001</c:v>
                </c:pt>
                <c:pt idx="1962">
                  <c:v>86.970225999999997</c:v>
                </c:pt>
                <c:pt idx="1963">
                  <c:v>86.973157999999998</c:v>
                </c:pt>
                <c:pt idx="1964">
                  <c:v>86.992200999999994</c:v>
                </c:pt>
                <c:pt idx="1965">
                  <c:v>87.024343000000002</c:v>
                </c:pt>
                <c:pt idx="1966">
                  <c:v>87.061644000000001</c:v>
                </c:pt>
                <c:pt idx="1967">
                  <c:v>87.122257000000005</c:v>
                </c:pt>
                <c:pt idx="1968">
                  <c:v>87.228969000000006</c:v>
                </c:pt>
                <c:pt idx="1969">
                  <c:v>87.353768000000002</c:v>
                </c:pt>
                <c:pt idx="1970">
                  <c:v>87.425807000000006</c:v>
                </c:pt>
                <c:pt idx="1971">
                  <c:v>87.412128999999993</c:v>
                </c:pt>
                <c:pt idx="1972">
                  <c:v>87.354112999999998</c:v>
                </c:pt>
                <c:pt idx="1973">
                  <c:v>87.300388999999996</c:v>
                </c:pt>
                <c:pt idx="1974">
                  <c:v>87.243269999999995</c:v>
                </c:pt>
                <c:pt idx="1975">
                  <c:v>87.155798000000004</c:v>
                </c:pt>
                <c:pt idx="1976">
                  <c:v>87.060916000000006</c:v>
                </c:pt>
                <c:pt idx="1977">
                  <c:v>87.016471999999993</c:v>
                </c:pt>
                <c:pt idx="1978">
                  <c:v>87.041150999999999</c:v>
                </c:pt>
                <c:pt idx="1979">
                  <c:v>87.088510999999997</c:v>
                </c:pt>
                <c:pt idx="1980">
                  <c:v>87.093957000000003</c:v>
                </c:pt>
                <c:pt idx="1981">
                  <c:v>87.032602999999995</c:v>
                </c:pt>
                <c:pt idx="1982">
                  <c:v>86.938907999999998</c:v>
                </c:pt>
                <c:pt idx="1983">
                  <c:v>86.881079999999997</c:v>
                </c:pt>
                <c:pt idx="1984">
                  <c:v>86.896120999999994</c:v>
                </c:pt>
                <c:pt idx="1985">
                  <c:v>86.949843999999999</c:v>
                </c:pt>
                <c:pt idx="1986">
                  <c:v>86.981026999999997</c:v>
                </c:pt>
                <c:pt idx="1987">
                  <c:v>86.970123000000001</c:v>
                </c:pt>
                <c:pt idx="1988">
                  <c:v>86.946578000000002</c:v>
                </c:pt>
                <c:pt idx="1989">
                  <c:v>86.938999999999993</c:v>
                </c:pt>
                <c:pt idx="1990">
                  <c:v>86.944795999999997</c:v>
                </c:pt>
                <c:pt idx="1991">
                  <c:v>86.955184000000003</c:v>
                </c:pt>
                <c:pt idx="1992">
                  <c:v>86.975088</c:v>
                </c:pt>
                <c:pt idx="1993">
                  <c:v>87.000091999999995</c:v>
                </c:pt>
                <c:pt idx="1994">
                  <c:v>87.006951999999998</c:v>
                </c:pt>
                <c:pt idx="1995">
                  <c:v>86.991459000000006</c:v>
                </c:pt>
                <c:pt idx="1996">
                  <c:v>86.992058999999998</c:v>
                </c:pt>
                <c:pt idx="1997">
                  <c:v>87.045948999999993</c:v>
                </c:pt>
                <c:pt idx="1998">
                  <c:v>87.138897</c:v>
                </c:pt>
                <c:pt idx="1999">
                  <c:v>87.212637000000001</c:v>
                </c:pt>
                <c:pt idx="2000">
                  <c:v>87.212743000000003</c:v>
                </c:pt>
                <c:pt idx="2001">
                  <c:v>87.133692999999994</c:v>
                </c:pt>
                <c:pt idx="2002">
                  <c:v>87.028913000000003</c:v>
                </c:pt>
                <c:pt idx="2003">
                  <c:v>86.979896999999994</c:v>
                </c:pt>
                <c:pt idx="2004">
                  <c:v>87.030450999999999</c:v>
                </c:pt>
                <c:pt idx="2005">
                  <c:v>87.141487999999995</c:v>
                </c:pt>
                <c:pt idx="2006">
                  <c:v>87.223116000000005</c:v>
                </c:pt>
                <c:pt idx="2007">
                  <c:v>87.217393999999999</c:v>
                </c:pt>
                <c:pt idx="2008">
                  <c:v>87.153949999999995</c:v>
                </c:pt>
                <c:pt idx="2009">
                  <c:v>87.103297999999995</c:v>
                </c:pt>
                <c:pt idx="2010">
                  <c:v>87.092678000000006</c:v>
                </c:pt>
                <c:pt idx="2011">
                  <c:v>87.112544999999997</c:v>
                </c:pt>
                <c:pt idx="2012">
                  <c:v>87.159599999999998</c:v>
                </c:pt>
                <c:pt idx="2013">
                  <c:v>87.224345999999997</c:v>
                </c:pt>
                <c:pt idx="2014">
                  <c:v>87.270414000000002</c:v>
                </c:pt>
                <c:pt idx="2015">
                  <c:v>87.263448999999994</c:v>
                </c:pt>
                <c:pt idx="2016">
                  <c:v>87.208838999999998</c:v>
                </c:pt>
                <c:pt idx="2017">
                  <c:v>87.137827000000001</c:v>
                </c:pt>
                <c:pt idx="2018">
                  <c:v>87.076840000000004</c:v>
                </c:pt>
                <c:pt idx="2019">
                  <c:v>87.049301999999997</c:v>
                </c:pt>
                <c:pt idx="2020">
                  <c:v>87.078203999999999</c:v>
                </c:pt>
                <c:pt idx="2021">
                  <c:v>87.152563000000001</c:v>
                </c:pt>
                <c:pt idx="2022">
                  <c:v>87.206754000000004</c:v>
                </c:pt>
                <c:pt idx="2023">
                  <c:v>87.183507000000006</c:v>
                </c:pt>
                <c:pt idx="2024">
                  <c:v>87.107831000000004</c:v>
                </c:pt>
                <c:pt idx="2025">
                  <c:v>87.047775999999999</c:v>
                </c:pt>
                <c:pt idx="2026">
                  <c:v>87.023167999999998</c:v>
                </c:pt>
                <c:pt idx="2027">
                  <c:v>87.006451999999996</c:v>
                </c:pt>
                <c:pt idx="2028">
                  <c:v>86.989665000000002</c:v>
                </c:pt>
                <c:pt idx="2029">
                  <c:v>86.992075</c:v>
                </c:pt>
                <c:pt idx="2030">
                  <c:v>87.011364999999998</c:v>
                </c:pt>
                <c:pt idx="2031">
                  <c:v>87.019952000000004</c:v>
                </c:pt>
                <c:pt idx="2032">
                  <c:v>87.015555000000006</c:v>
                </c:pt>
                <c:pt idx="2033">
                  <c:v>87.034828000000005</c:v>
                </c:pt>
                <c:pt idx="2034">
                  <c:v>87.095726999999997</c:v>
                </c:pt>
                <c:pt idx="2035">
                  <c:v>87.165784000000002</c:v>
                </c:pt>
                <c:pt idx="2036">
                  <c:v>87.205032000000003</c:v>
                </c:pt>
                <c:pt idx="2037">
                  <c:v>87.197080999999997</c:v>
                </c:pt>
                <c:pt idx="2038">
                  <c:v>87.140119999999996</c:v>
                </c:pt>
                <c:pt idx="2039">
                  <c:v>87.049254000000005</c:v>
                </c:pt>
                <c:pt idx="2040">
                  <c:v>86.968036999999995</c:v>
                </c:pt>
                <c:pt idx="2041">
                  <c:v>86.943066999999999</c:v>
                </c:pt>
                <c:pt idx="2042">
                  <c:v>86.977767</c:v>
                </c:pt>
                <c:pt idx="2043">
                  <c:v>87.033418999999995</c:v>
                </c:pt>
                <c:pt idx="2044">
                  <c:v>87.073454999999996</c:v>
                </c:pt>
                <c:pt idx="2045">
                  <c:v>87.088589999999996</c:v>
                </c:pt>
                <c:pt idx="2046">
                  <c:v>87.083185999999998</c:v>
                </c:pt>
                <c:pt idx="2047">
                  <c:v>87.065577000000005</c:v>
                </c:pt>
                <c:pt idx="2048">
                  <c:v>87.055977999999996</c:v>
                </c:pt>
                <c:pt idx="2049">
                  <c:v>87.071297999999999</c:v>
                </c:pt>
                <c:pt idx="2050">
                  <c:v>87.098062999999996</c:v>
                </c:pt>
                <c:pt idx="2051">
                  <c:v>87.102879000000001</c:v>
                </c:pt>
                <c:pt idx="2052">
                  <c:v>87.075357999999994</c:v>
                </c:pt>
                <c:pt idx="2053">
                  <c:v>87.044501999999994</c:v>
                </c:pt>
                <c:pt idx="2054">
                  <c:v>87.041618</c:v>
                </c:pt>
                <c:pt idx="2055">
                  <c:v>87.062584999999999</c:v>
                </c:pt>
                <c:pt idx="2056">
                  <c:v>87.077280000000002</c:v>
                </c:pt>
                <c:pt idx="2057">
                  <c:v>87.065251000000004</c:v>
                </c:pt>
                <c:pt idx="2058">
                  <c:v>87.036602000000002</c:v>
                </c:pt>
                <c:pt idx="2059">
                  <c:v>87.012962000000002</c:v>
                </c:pt>
                <c:pt idx="2060">
                  <c:v>87.001277999999999</c:v>
                </c:pt>
                <c:pt idx="2061">
                  <c:v>87.000844000000001</c:v>
                </c:pt>
                <c:pt idx="2062">
                  <c:v>87.013199</c:v>
                </c:pt>
                <c:pt idx="2063">
                  <c:v>87.038726999999994</c:v>
                </c:pt>
                <c:pt idx="2064">
                  <c:v>87.071855999999997</c:v>
                </c:pt>
                <c:pt idx="2065">
                  <c:v>87.099277000000001</c:v>
                </c:pt>
                <c:pt idx="2066">
                  <c:v>87.103155000000001</c:v>
                </c:pt>
                <c:pt idx="2067">
                  <c:v>87.075954999999993</c:v>
                </c:pt>
                <c:pt idx="2068">
                  <c:v>87.035256000000004</c:v>
                </c:pt>
                <c:pt idx="2069">
                  <c:v>87.007374999999996</c:v>
                </c:pt>
                <c:pt idx="2070">
                  <c:v>87.007561999999993</c:v>
                </c:pt>
                <c:pt idx="2071">
                  <c:v>87.031985000000006</c:v>
                </c:pt>
                <c:pt idx="2072">
                  <c:v>87.064071999999996</c:v>
                </c:pt>
                <c:pt idx="2073">
                  <c:v>87.087674000000007</c:v>
                </c:pt>
                <c:pt idx="2074">
                  <c:v>87.092332999999996</c:v>
                </c:pt>
                <c:pt idx="2075">
                  <c:v>87.082710000000006</c:v>
                </c:pt>
                <c:pt idx="2076">
                  <c:v>87.071295000000006</c:v>
                </c:pt>
                <c:pt idx="2077">
                  <c:v>87.064246999999995</c:v>
                </c:pt>
                <c:pt idx="2078">
                  <c:v>87.064417000000006</c:v>
                </c:pt>
                <c:pt idx="2079">
                  <c:v>87.074877999999998</c:v>
                </c:pt>
                <c:pt idx="2080">
                  <c:v>87.098837000000003</c:v>
                </c:pt>
                <c:pt idx="2081">
                  <c:v>87.127390000000005</c:v>
                </c:pt>
                <c:pt idx="2082">
                  <c:v>87.136217000000002</c:v>
                </c:pt>
                <c:pt idx="2083">
                  <c:v>87.125647999999998</c:v>
                </c:pt>
                <c:pt idx="2084">
                  <c:v>87.123078000000007</c:v>
                </c:pt>
                <c:pt idx="2085">
                  <c:v>87.139798999999996</c:v>
                </c:pt>
                <c:pt idx="2086">
                  <c:v>87.160737999999995</c:v>
                </c:pt>
                <c:pt idx="2087">
                  <c:v>87.166576000000006</c:v>
                </c:pt>
                <c:pt idx="2088">
                  <c:v>87.157661000000004</c:v>
                </c:pt>
                <c:pt idx="2089">
                  <c:v>87.146469999999994</c:v>
                </c:pt>
                <c:pt idx="2090">
                  <c:v>87.139353</c:v>
                </c:pt>
                <c:pt idx="2091">
                  <c:v>87.135878000000005</c:v>
                </c:pt>
                <c:pt idx="2092">
                  <c:v>87.138531999999998</c:v>
                </c:pt>
                <c:pt idx="2093">
                  <c:v>87.145356000000007</c:v>
                </c:pt>
                <c:pt idx="2094">
                  <c:v>87.137383999999997</c:v>
                </c:pt>
                <c:pt idx="2095">
                  <c:v>87.102463</c:v>
                </c:pt>
                <c:pt idx="2096">
                  <c:v>87.054379999999995</c:v>
                </c:pt>
                <c:pt idx="2097">
                  <c:v>87.017122000000001</c:v>
                </c:pt>
                <c:pt idx="2098">
                  <c:v>87.002931000000004</c:v>
                </c:pt>
                <c:pt idx="2099">
                  <c:v>87.005086000000006</c:v>
                </c:pt>
                <c:pt idx="2100">
                  <c:v>87.008510999999999</c:v>
                </c:pt>
                <c:pt idx="2101">
                  <c:v>87.001470999999995</c:v>
                </c:pt>
                <c:pt idx="2102">
                  <c:v>86.979152999999997</c:v>
                </c:pt>
                <c:pt idx="2103">
                  <c:v>86.954933999999994</c:v>
                </c:pt>
                <c:pt idx="2104">
                  <c:v>86.957808</c:v>
                </c:pt>
                <c:pt idx="2105">
                  <c:v>87.001388000000006</c:v>
                </c:pt>
                <c:pt idx="2106">
                  <c:v>87.063479000000001</c:v>
                </c:pt>
                <c:pt idx="2107">
                  <c:v>87.111976999999996</c:v>
                </c:pt>
                <c:pt idx="2108">
                  <c:v>87.140738999999996</c:v>
                </c:pt>
                <c:pt idx="2109">
                  <c:v>87.161519999999996</c:v>
                </c:pt>
                <c:pt idx="2110">
                  <c:v>87.173606000000007</c:v>
                </c:pt>
                <c:pt idx="2111">
                  <c:v>87.168953999999999</c:v>
                </c:pt>
                <c:pt idx="2112">
                  <c:v>87.150266999999999</c:v>
                </c:pt>
                <c:pt idx="2113">
                  <c:v>87.120194999999995</c:v>
                </c:pt>
                <c:pt idx="2114">
                  <c:v>87.073715000000007</c:v>
                </c:pt>
                <c:pt idx="2115">
                  <c:v>87.014718999999999</c:v>
                </c:pt>
                <c:pt idx="2116">
                  <c:v>86.970915000000005</c:v>
                </c:pt>
                <c:pt idx="2117">
                  <c:v>86.972352000000001</c:v>
                </c:pt>
                <c:pt idx="2118">
                  <c:v>87.017987000000005</c:v>
                </c:pt>
                <c:pt idx="2119">
                  <c:v>87.075145000000006</c:v>
                </c:pt>
                <c:pt idx="2120">
                  <c:v>87.111052999999998</c:v>
                </c:pt>
                <c:pt idx="2121">
                  <c:v>87.120457999999999</c:v>
                </c:pt>
                <c:pt idx="2122">
                  <c:v>87.114687000000004</c:v>
                </c:pt>
                <c:pt idx="2123">
                  <c:v>87.102053999999995</c:v>
                </c:pt>
                <c:pt idx="2124">
                  <c:v>87.088305000000005</c:v>
                </c:pt>
                <c:pt idx="2125">
                  <c:v>87.077005</c:v>
                </c:pt>
                <c:pt idx="2126">
                  <c:v>87.066428999999999</c:v>
                </c:pt>
                <c:pt idx="2127">
                  <c:v>87.057321999999999</c:v>
                </c:pt>
                <c:pt idx="2128">
                  <c:v>87.061852999999999</c:v>
                </c:pt>
                <c:pt idx="2129">
                  <c:v>87.095671999999993</c:v>
                </c:pt>
                <c:pt idx="2130">
                  <c:v>87.148178000000001</c:v>
                </c:pt>
                <c:pt idx="2131">
                  <c:v>87.172529999999995</c:v>
                </c:pt>
                <c:pt idx="2132">
                  <c:v>87.150144999999995</c:v>
                </c:pt>
                <c:pt idx="2133">
                  <c:v>87.116780000000006</c:v>
                </c:pt>
                <c:pt idx="2134">
                  <c:v>87.098572000000004</c:v>
                </c:pt>
                <c:pt idx="2135">
                  <c:v>87.092787000000001</c:v>
                </c:pt>
                <c:pt idx="2136">
                  <c:v>87.090238999999997</c:v>
                </c:pt>
                <c:pt idx="2137">
                  <c:v>87.086303999999998</c:v>
                </c:pt>
                <c:pt idx="2138">
                  <c:v>87.083220999999995</c:v>
                </c:pt>
                <c:pt idx="2139">
                  <c:v>87.084316000000001</c:v>
                </c:pt>
                <c:pt idx="2140">
                  <c:v>87.090292000000005</c:v>
                </c:pt>
                <c:pt idx="2141">
                  <c:v>87.099936</c:v>
                </c:pt>
                <c:pt idx="2142">
                  <c:v>87.113127000000006</c:v>
                </c:pt>
                <c:pt idx="2143">
                  <c:v>87.128057999999996</c:v>
                </c:pt>
                <c:pt idx="2144">
                  <c:v>87.139082999999999</c:v>
                </c:pt>
                <c:pt idx="2145">
                  <c:v>87.136381999999998</c:v>
                </c:pt>
                <c:pt idx="2146">
                  <c:v>87.118830000000003</c:v>
                </c:pt>
                <c:pt idx="2147">
                  <c:v>87.101383999999996</c:v>
                </c:pt>
                <c:pt idx="2148">
                  <c:v>87.098753000000002</c:v>
                </c:pt>
                <c:pt idx="2149">
                  <c:v>87.117962000000006</c:v>
                </c:pt>
                <c:pt idx="2150">
                  <c:v>87.150120999999999</c:v>
                </c:pt>
                <c:pt idx="2151">
                  <c:v>87.172929999999994</c:v>
                </c:pt>
                <c:pt idx="2152">
                  <c:v>87.171113000000005</c:v>
                </c:pt>
                <c:pt idx="2153">
                  <c:v>87.152241000000004</c:v>
                </c:pt>
                <c:pt idx="2154">
                  <c:v>87.138637000000003</c:v>
                </c:pt>
                <c:pt idx="2155">
                  <c:v>87.135041000000001</c:v>
                </c:pt>
                <c:pt idx="2156">
                  <c:v>87.133104000000003</c:v>
                </c:pt>
                <c:pt idx="2157">
                  <c:v>87.135403999999994</c:v>
                </c:pt>
                <c:pt idx="2158">
                  <c:v>87.138058999999998</c:v>
                </c:pt>
                <c:pt idx="2159">
                  <c:v>87.135355000000004</c:v>
                </c:pt>
                <c:pt idx="2160">
                  <c:v>87.137974</c:v>
                </c:pt>
                <c:pt idx="2161">
                  <c:v>87.153845000000004</c:v>
                </c:pt>
                <c:pt idx="2162">
                  <c:v>87.176610999999994</c:v>
                </c:pt>
                <c:pt idx="2163">
                  <c:v>87.200688</c:v>
                </c:pt>
                <c:pt idx="2164">
                  <c:v>87.222921999999997</c:v>
                </c:pt>
                <c:pt idx="2165">
                  <c:v>87.230287000000004</c:v>
                </c:pt>
                <c:pt idx="2166">
                  <c:v>87.207639999999998</c:v>
                </c:pt>
                <c:pt idx="2167">
                  <c:v>87.153458999999998</c:v>
                </c:pt>
                <c:pt idx="2168">
                  <c:v>87.089212000000003</c:v>
                </c:pt>
                <c:pt idx="2169">
                  <c:v>87.049706999999998</c:v>
                </c:pt>
                <c:pt idx="2170">
                  <c:v>87.049591000000007</c:v>
                </c:pt>
                <c:pt idx="2171">
                  <c:v>87.077189000000004</c:v>
                </c:pt>
                <c:pt idx="2172">
                  <c:v>87.108953</c:v>
                </c:pt>
                <c:pt idx="2173">
                  <c:v>87.137992999999994</c:v>
                </c:pt>
                <c:pt idx="2174">
                  <c:v>87.169998000000007</c:v>
                </c:pt>
                <c:pt idx="2175">
                  <c:v>87.190562999999997</c:v>
                </c:pt>
                <c:pt idx="2176">
                  <c:v>87.191405000000003</c:v>
                </c:pt>
                <c:pt idx="2177">
                  <c:v>87.186993999999999</c:v>
                </c:pt>
                <c:pt idx="2178">
                  <c:v>87.188058999999996</c:v>
                </c:pt>
                <c:pt idx="2179">
                  <c:v>87.191274000000007</c:v>
                </c:pt>
                <c:pt idx="2180">
                  <c:v>87.193759999999997</c:v>
                </c:pt>
                <c:pt idx="2181">
                  <c:v>87.202414000000005</c:v>
                </c:pt>
                <c:pt idx="2182">
                  <c:v>87.217887000000005</c:v>
                </c:pt>
                <c:pt idx="2183">
                  <c:v>87.233151000000007</c:v>
                </c:pt>
                <c:pt idx="2184">
                  <c:v>87.245240999999993</c:v>
                </c:pt>
                <c:pt idx="2185">
                  <c:v>87.260405000000006</c:v>
                </c:pt>
                <c:pt idx="2186">
                  <c:v>87.283326000000002</c:v>
                </c:pt>
                <c:pt idx="2187">
                  <c:v>87.302344000000005</c:v>
                </c:pt>
                <c:pt idx="2188">
                  <c:v>87.302665000000005</c:v>
                </c:pt>
                <c:pt idx="2189">
                  <c:v>87.280902999999995</c:v>
                </c:pt>
                <c:pt idx="2190">
                  <c:v>87.249320999999995</c:v>
                </c:pt>
                <c:pt idx="2191">
                  <c:v>87.228987000000004</c:v>
                </c:pt>
                <c:pt idx="2192">
                  <c:v>87.232928999999999</c:v>
                </c:pt>
                <c:pt idx="2193">
                  <c:v>87.259332000000001</c:v>
                </c:pt>
                <c:pt idx="2194">
                  <c:v>87.292809000000005</c:v>
                </c:pt>
                <c:pt idx="2195">
                  <c:v>87.316643999999997</c:v>
                </c:pt>
                <c:pt idx="2196">
                  <c:v>87.319406999999998</c:v>
                </c:pt>
                <c:pt idx="2197">
                  <c:v>87.299870999999996</c:v>
                </c:pt>
                <c:pt idx="2198">
                  <c:v>87.271580999999998</c:v>
                </c:pt>
                <c:pt idx="2199">
                  <c:v>87.254271000000003</c:v>
                </c:pt>
                <c:pt idx="2200">
                  <c:v>87.262561000000005</c:v>
                </c:pt>
                <c:pt idx="2201">
                  <c:v>87.280844000000002</c:v>
                </c:pt>
                <c:pt idx="2202">
                  <c:v>87.279262000000003</c:v>
                </c:pt>
                <c:pt idx="2203">
                  <c:v>87.252328000000006</c:v>
                </c:pt>
                <c:pt idx="2204">
                  <c:v>87.219942000000003</c:v>
                </c:pt>
                <c:pt idx="2205">
                  <c:v>87.207496000000006</c:v>
                </c:pt>
                <c:pt idx="2206">
                  <c:v>87.226495</c:v>
                </c:pt>
                <c:pt idx="2207">
                  <c:v>87.256321</c:v>
                </c:pt>
                <c:pt idx="2208">
                  <c:v>87.277710999999996</c:v>
                </c:pt>
                <c:pt idx="2209">
                  <c:v>87.298913999999996</c:v>
                </c:pt>
                <c:pt idx="2210">
                  <c:v>87.314094999999995</c:v>
                </c:pt>
                <c:pt idx="2211">
                  <c:v>87.309713000000002</c:v>
                </c:pt>
                <c:pt idx="2212">
                  <c:v>87.295006999999998</c:v>
                </c:pt>
                <c:pt idx="2213">
                  <c:v>87.286911000000003</c:v>
                </c:pt>
                <c:pt idx="2214">
                  <c:v>87.288982000000004</c:v>
                </c:pt>
                <c:pt idx="2215">
                  <c:v>87.294786000000002</c:v>
                </c:pt>
                <c:pt idx="2216">
                  <c:v>87.294781999999998</c:v>
                </c:pt>
                <c:pt idx="2217">
                  <c:v>87.287970999999999</c:v>
                </c:pt>
                <c:pt idx="2218">
                  <c:v>87.290347999999994</c:v>
                </c:pt>
                <c:pt idx="2219">
                  <c:v>87.304435999999995</c:v>
                </c:pt>
                <c:pt idx="2220">
                  <c:v>87.323915</c:v>
                </c:pt>
                <c:pt idx="2221">
                  <c:v>87.344341999999997</c:v>
                </c:pt>
                <c:pt idx="2222">
                  <c:v>87.361123000000006</c:v>
                </c:pt>
                <c:pt idx="2223">
                  <c:v>87.364018999999999</c:v>
                </c:pt>
                <c:pt idx="2224">
                  <c:v>87.341902000000005</c:v>
                </c:pt>
                <c:pt idx="2225">
                  <c:v>87.312111999999999</c:v>
                </c:pt>
                <c:pt idx="2226">
                  <c:v>87.318393999999998</c:v>
                </c:pt>
                <c:pt idx="2227">
                  <c:v>87.353802000000002</c:v>
                </c:pt>
                <c:pt idx="2228">
                  <c:v>87.368728000000004</c:v>
                </c:pt>
                <c:pt idx="2229">
                  <c:v>87.366226999999995</c:v>
                </c:pt>
                <c:pt idx="2230">
                  <c:v>87.357933000000003</c:v>
                </c:pt>
                <c:pt idx="2231">
                  <c:v>87.343227999999996</c:v>
                </c:pt>
                <c:pt idx="2232">
                  <c:v>87.328446</c:v>
                </c:pt>
                <c:pt idx="2233">
                  <c:v>87.312087000000005</c:v>
                </c:pt>
                <c:pt idx="2234">
                  <c:v>87.290464999999998</c:v>
                </c:pt>
                <c:pt idx="2235">
                  <c:v>87.265377000000001</c:v>
                </c:pt>
                <c:pt idx="2236">
                  <c:v>87.254918000000004</c:v>
                </c:pt>
                <c:pt idx="2237">
                  <c:v>87.273236999999995</c:v>
                </c:pt>
                <c:pt idx="2238">
                  <c:v>87.303860999999998</c:v>
                </c:pt>
                <c:pt idx="2239">
                  <c:v>87.318980999999994</c:v>
                </c:pt>
                <c:pt idx="2240">
                  <c:v>87.312696000000003</c:v>
                </c:pt>
                <c:pt idx="2241">
                  <c:v>87.295062000000001</c:v>
                </c:pt>
                <c:pt idx="2242">
                  <c:v>87.288002000000006</c:v>
                </c:pt>
                <c:pt idx="2243">
                  <c:v>87.290153000000004</c:v>
                </c:pt>
                <c:pt idx="2244">
                  <c:v>87.280439999999999</c:v>
                </c:pt>
                <c:pt idx="2245">
                  <c:v>87.257527999999994</c:v>
                </c:pt>
                <c:pt idx="2246">
                  <c:v>87.238778999999994</c:v>
                </c:pt>
                <c:pt idx="2247">
                  <c:v>87.246440000000007</c:v>
                </c:pt>
                <c:pt idx="2248">
                  <c:v>87.272672999999998</c:v>
                </c:pt>
                <c:pt idx="2249">
                  <c:v>87.275621999999998</c:v>
                </c:pt>
                <c:pt idx="2250">
                  <c:v>87.230594999999994</c:v>
                </c:pt>
                <c:pt idx="2251">
                  <c:v>87.153271000000004</c:v>
                </c:pt>
                <c:pt idx="2252">
                  <c:v>87.06953</c:v>
                </c:pt>
                <c:pt idx="2253">
                  <c:v>87.008758999999998</c:v>
                </c:pt>
                <c:pt idx="2254">
                  <c:v>86.984092000000004</c:v>
                </c:pt>
                <c:pt idx="2255">
                  <c:v>86.978836000000001</c:v>
                </c:pt>
                <c:pt idx="2256">
                  <c:v>86.974805000000003</c:v>
                </c:pt>
                <c:pt idx="2257">
                  <c:v>86.963873000000007</c:v>
                </c:pt>
                <c:pt idx="2258">
                  <c:v>86.943692999999996</c:v>
                </c:pt>
                <c:pt idx="2259">
                  <c:v>86.916559000000007</c:v>
                </c:pt>
                <c:pt idx="2260">
                  <c:v>86.888963000000004</c:v>
                </c:pt>
                <c:pt idx="2261">
                  <c:v>86.859666000000004</c:v>
                </c:pt>
                <c:pt idx="2262">
                  <c:v>86.819023000000001</c:v>
                </c:pt>
                <c:pt idx="2263">
                  <c:v>86.757514999999998</c:v>
                </c:pt>
                <c:pt idx="2264">
                  <c:v>86.723134000000002</c:v>
                </c:pt>
                <c:pt idx="2265">
                  <c:v>86.735714999999999</c:v>
                </c:pt>
                <c:pt idx="2266">
                  <c:v>86.716176000000004</c:v>
                </c:pt>
                <c:pt idx="2267">
                  <c:v>86.673537999999994</c:v>
                </c:pt>
                <c:pt idx="2268">
                  <c:v>86.649370000000005</c:v>
                </c:pt>
                <c:pt idx="2269">
                  <c:v>86.631197</c:v>
                </c:pt>
                <c:pt idx="2270">
                  <c:v>86.622230999999999</c:v>
                </c:pt>
                <c:pt idx="2271">
                  <c:v>86.614103999999998</c:v>
                </c:pt>
                <c:pt idx="2272">
                  <c:v>86.587500000000006</c:v>
                </c:pt>
                <c:pt idx="2273">
                  <c:v>86.542760999999999</c:v>
                </c:pt>
                <c:pt idx="2274">
                  <c:v>86.487690000000001</c:v>
                </c:pt>
                <c:pt idx="2275">
                  <c:v>86.416697999999997</c:v>
                </c:pt>
                <c:pt idx="2276">
                  <c:v>86.337042999999994</c:v>
                </c:pt>
                <c:pt idx="2277">
                  <c:v>86.268376000000004</c:v>
                </c:pt>
                <c:pt idx="2278">
                  <c:v>86.210244000000003</c:v>
                </c:pt>
                <c:pt idx="2279">
                  <c:v>86.142816999999994</c:v>
                </c:pt>
                <c:pt idx="2280">
                  <c:v>86.064464000000001</c:v>
                </c:pt>
                <c:pt idx="2281">
                  <c:v>85.984423000000007</c:v>
                </c:pt>
                <c:pt idx="2282">
                  <c:v>85.826459999999997</c:v>
                </c:pt>
                <c:pt idx="2283">
                  <c:v>85.539113999999998</c:v>
                </c:pt>
                <c:pt idx="2284">
                  <c:v>85.223775000000003</c:v>
                </c:pt>
                <c:pt idx="2285">
                  <c:v>84.939081000000002</c:v>
                </c:pt>
                <c:pt idx="2286">
                  <c:v>84.675757000000004</c:v>
                </c:pt>
                <c:pt idx="2287">
                  <c:v>84.428967</c:v>
                </c:pt>
                <c:pt idx="2288">
                  <c:v>84.179918000000001</c:v>
                </c:pt>
                <c:pt idx="2289">
                  <c:v>83.913512999999995</c:v>
                </c:pt>
                <c:pt idx="2290">
                  <c:v>83.649551000000002</c:v>
                </c:pt>
                <c:pt idx="2291">
                  <c:v>83.431689000000006</c:v>
                </c:pt>
                <c:pt idx="2292">
                  <c:v>83.281865999999994</c:v>
                </c:pt>
                <c:pt idx="2293">
                  <c:v>83.194745999999995</c:v>
                </c:pt>
                <c:pt idx="2294">
                  <c:v>83.150396000000001</c:v>
                </c:pt>
                <c:pt idx="2295">
                  <c:v>83.138127999999995</c:v>
                </c:pt>
                <c:pt idx="2296">
                  <c:v>83.141597000000004</c:v>
                </c:pt>
                <c:pt idx="2297">
                  <c:v>83.145056999999994</c:v>
                </c:pt>
                <c:pt idx="2298">
                  <c:v>83.216649000000004</c:v>
                </c:pt>
                <c:pt idx="2299">
                  <c:v>83.404036000000005</c:v>
                </c:pt>
                <c:pt idx="2300">
                  <c:v>83.602181999999999</c:v>
                </c:pt>
                <c:pt idx="2301">
                  <c:v>83.704856000000007</c:v>
                </c:pt>
                <c:pt idx="2302">
                  <c:v>83.726969999999994</c:v>
                </c:pt>
                <c:pt idx="2303">
                  <c:v>83.775653000000005</c:v>
                </c:pt>
                <c:pt idx="2304">
                  <c:v>83.907540999999995</c:v>
                </c:pt>
                <c:pt idx="2305">
                  <c:v>84.059111999999999</c:v>
                </c:pt>
                <c:pt idx="2306">
                  <c:v>84.159013999999999</c:v>
                </c:pt>
                <c:pt idx="2307">
                  <c:v>84.201138999999998</c:v>
                </c:pt>
                <c:pt idx="2308">
                  <c:v>84.230226999999999</c:v>
                </c:pt>
                <c:pt idx="2309">
                  <c:v>84.272343000000006</c:v>
                </c:pt>
                <c:pt idx="2310">
                  <c:v>84.312821</c:v>
                </c:pt>
                <c:pt idx="2311">
                  <c:v>84.323417000000006</c:v>
                </c:pt>
                <c:pt idx="2312">
                  <c:v>84.296856000000005</c:v>
                </c:pt>
                <c:pt idx="2313">
                  <c:v>84.255619999999993</c:v>
                </c:pt>
                <c:pt idx="2314">
                  <c:v>84.249702999999997</c:v>
                </c:pt>
                <c:pt idx="2315">
                  <c:v>84.240491000000006</c:v>
                </c:pt>
                <c:pt idx="2316">
                  <c:v>84.167259999999999</c:v>
                </c:pt>
                <c:pt idx="2317">
                  <c:v>84.157741000000001</c:v>
                </c:pt>
                <c:pt idx="2318">
                  <c:v>84.204663999999994</c:v>
                </c:pt>
                <c:pt idx="2319">
                  <c:v>84.243544</c:v>
                </c:pt>
                <c:pt idx="2320">
                  <c:v>84.286202000000003</c:v>
                </c:pt>
                <c:pt idx="2321">
                  <c:v>84.322880999999995</c:v>
                </c:pt>
                <c:pt idx="2322">
                  <c:v>84.344267000000002</c:v>
                </c:pt>
                <c:pt idx="2323">
                  <c:v>84.357149000000007</c:v>
                </c:pt>
                <c:pt idx="2324">
                  <c:v>84.354124999999996</c:v>
                </c:pt>
                <c:pt idx="2325">
                  <c:v>84.318517</c:v>
                </c:pt>
                <c:pt idx="2326">
                  <c:v>84.283741000000006</c:v>
                </c:pt>
                <c:pt idx="2327">
                  <c:v>84.260738000000003</c:v>
                </c:pt>
                <c:pt idx="2328">
                  <c:v>84.239571999999995</c:v>
                </c:pt>
                <c:pt idx="2329">
                  <c:v>84.209630000000004</c:v>
                </c:pt>
                <c:pt idx="2330">
                  <c:v>84.146086999999994</c:v>
                </c:pt>
                <c:pt idx="2331">
                  <c:v>84.073048</c:v>
                </c:pt>
                <c:pt idx="2332">
                  <c:v>84.032773000000006</c:v>
                </c:pt>
                <c:pt idx="2333">
                  <c:v>84.014139</c:v>
                </c:pt>
                <c:pt idx="2334">
                  <c:v>83.996938</c:v>
                </c:pt>
                <c:pt idx="2335">
                  <c:v>83.980196000000007</c:v>
                </c:pt>
                <c:pt idx="2336">
                  <c:v>83.959475999999995</c:v>
                </c:pt>
                <c:pt idx="2337">
                  <c:v>83.911563000000001</c:v>
                </c:pt>
                <c:pt idx="2338">
                  <c:v>83.854737</c:v>
                </c:pt>
                <c:pt idx="2339">
                  <c:v>83.820899999999995</c:v>
                </c:pt>
                <c:pt idx="2340">
                  <c:v>83.800030000000007</c:v>
                </c:pt>
                <c:pt idx="2341">
                  <c:v>83.791813000000005</c:v>
                </c:pt>
                <c:pt idx="2342">
                  <c:v>83.787143999999998</c:v>
                </c:pt>
                <c:pt idx="2343">
                  <c:v>83.763099999999994</c:v>
                </c:pt>
                <c:pt idx="2344">
                  <c:v>83.702918999999994</c:v>
                </c:pt>
                <c:pt idx="2345">
                  <c:v>83.694291000000007</c:v>
                </c:pt>
                <c:pt idx="2346">
                  <c:v>83.720263000000003</c:v>
                </c:pt>
                <c:pt idx="2347">
                  <c:v>83.612922999999995</c:v>
                </c:pt>
                <c:pt idx="2348">
                  <c:v>83.549499999999995</c:v>
                </c:pt>
                <c:pt idx="2349">
                  <c:v>83.543970999999999</c:v>
                </c:pt>
                <c:pt idx="2350">
                  <c:v>83.486044000000007</c:v>
                </c:pt>
                <c:pt idx="2351">
                  <c:v>83.409811000000005</c:v>
                </c:pt>
                <c:pt idx="2352">
                  <c:v>83.337706999999995</c:v>
                </c:pt>
                <c:pt idx="2353">
                  <c:v>83.262477000000004</c:v>
                </c:pt>
                <c:pt idx="2354">
                  <c:v>83.234154000000004</c:v>
                </c:pt>
                <c:pt idx="2355">
                  <c:v>83.254470999999995</c:v>
                </c:pt>
                <c:pt idx="2356">
                  <c:v>83.251535000000004</c:v>
                </c:pt>
                <c:pt idx="2357">
                  <c:v>83.209451999999999</c:v>
                </c:pt>
                <c:pt idx="2358">
                  <c:v>83.161287000000002</c:v>
                </c:pt>
                <c:pt idx="2359">
                  <c:v>83.127759999999995</c:v>
                </c:pt>
                <c:pt idx="2360">
                  <c:v>83.100700000000003</c:v>
                </c:pt>
                <c:pt idx="2361">
                  <c:v>83.068329000000006</c:v>
                </c:pt>
                <c:pt idx="2362">
                  <c:v>83.044481000000005</c:v>
                </c:pt>
                <c:pt idx="2363">
                  <c:v>83.031383000000005</c:v>
                </c:pt>
                <c:pt idx="2364">
                  <c:v>82.961786000000004</c:v>
                </c:pt>
                <c:pt idx="2365">
                  <c:v>82.871324999999999</c:v>
                </c:pt>
                <c:pt idx="2366">
                  <c:v>82.831605999999994</c:v>
                </c:pt>
                <c:pt idx="2367">
                  <c:v>82.808351999999999</c:v>
                </c:pt>
                <c:pt idx="2368">
                  <c:v>82.785186999999993</c:v>
                </c:pt>
                <c:pt idx="2369">
                  <c:v>82.769810000000007</c:v>
                </c:pt>
                <c:pt idx="2370">
                  <c:v>82.758521000000002</c:v>
                </c:pt>
                <c:pt idx="2371">
                  <c:v>82.741246000000004</c:v>
                </c:pt>
                <c:pt idx="2372">
                  <c:v>82.713220000000007</c:v>
                </c:pt>
                <c:pt idx="2373">
                  <c:v>82.682711999999995</c:v>
                </c:pt>
                <c:pt idx="2374">
                  <c:v>82.654471999999998</c:v>
                </c:pt>
                <c:pt idx="2375">
                  <c:v>82.617963000000003</c:v>
                </c:pt>
                <c:pt idx="2376">
                  <c:v>82.561622999999997</c:v>
                </c:pt>
                <c:pt idx="2377">
                  <c:v>82.506922000000003</c:v>
                </c:pt>
                <c:pt idx="2378">
                  <c:v>82.502272000000005</c:v>
                </c:pt>
                <c:pt idx="2379">
                  <c:v>82.524238999999994</c:v>
                </c:pt>
                <c:pt idx="2380">
                  <c:v>82.518471000000005</c:v>
                </c:pt>
                <c:pt idx="2381">
                  <c:v>82.490858000000003</c:v>
                </c:pt>
                <c:pt idx="2382">
                  <c:v>82.472962999999993</c:v>
                </c:pt>
                <c:pt idx="2383">
                  <c:v>82.453356999999997</c:v>
                </c:pt>
                <c:pt idx="2384">
                  <c:v>82.421880000000002</c:v>
                </c:pt>
                <c:pt idx="2385">
                  <c:v>82.403228999999996</c:v>
                </c:pt>
                <c:pt idx="2386">
                  <c:v>82.396107000000001</c:v>
                </c:pt>
                <c:pt idx="2387">
                  <c:v>82.402102999999997</c:v>
                </c:pt>
                <c:pt idx="2388">
                  <c:v>82.424122999999994</c:v>
                </c:pt>
                <c:pt idx="2389">
                  <c:v>82.443066999999999</c:v>
                </c:pt>
                <c:pt idx="2390">
                  <c:v>82.447714000000005</c:v>
                </c:pt>
                <c:pt idx="2391">
                  <c:v>82.445884000000007</c:v>
                </c:pt>
                <c:pt idx="2392">
                  <c:v>82.442075000000003</c:v>
                </c:pt>
                <c:pt idx="2393">
                  <c:v>82.429584000000006</c:v>
                </c:pt>
                <c:pt idx="2394">
                  <c:v>82.411927000000006</c:v>
                </c:pt>
                <c:pt idx="2395">
                  <c:v>82.392325999999997</c:v>
                </c:pt>
                <c:pt idx="2396">
                  <c:v>82.370787000000007</c:v>
                </c:pt>
                <c:pt idx="2397">
                  <c:v>82.360625999999996</c:v>
                </c:pt>
                <c:pt idx="2398">
                  <c:v>82.377967999999996</c:v>
                </c:pt>
                <c:pt idx="2399">
                  <c:v>82.415301999999997</c:v>
                </c:pt>
                <c:pt idx="2400">
                  <c:v>82.445999999999998</c:v>
                </c:pt>
                <c:pt idx="2401">
                  <c:v>82.458890999999994</c:v>
                </c:pt>
                <c:pt idx="2402">
                  <c:v>82.463475000000003</c:v>
                </c:pt>
                <c:pt idx="2403">
                  <c:v>82.464686</c:v>
                </c:pt>
                <c:pt idx="2404">
                  <c:v>82.455406999999994</c:v>
                </c:pt>
                <c:pt idx="2405">
                  <c:v>82.437516000000002</c:v>
                </c:pt>
                <c:pt idx="2406">
                  <c:v>82.433920999999998</c:v>
                </c:pt>
                <c:pt idx="2407">
                  <c:v>82.458696000000003</c:v>
                </c:pt>
                <c:pt idx="2408">
                  <c:v>82.496351000000004</c:v>
                </c:pt>
                <c:pt idx="2409">
                  <c:v>82.524995000000004</c:v>
                </c:pt>
                <c:pt idx="2410">
                  <c:v>82.542708000000005</c:v>
                </c:pt>
                <c:pt idx="2411">
                  <c:v>82.560451999999998</c:v>
                </c:pt>
                <c:pt idx="2412">
                  <c:v>82.584052</c:v>
                </c:pt>
                <c:pt idx="2413">
                  <c:v>82.613146</c:v>
                </c:pt>
                <c:pt idx="2414">
                  <c:v>82.650328999999999</c:v>
                </c:pt>
                <c:pt idx="2415">
                  <c:v>82.695571000000001</c:v>
                </c:pt>
                <c:pt idx="2416">
                  <c:v>82.729810000000001</c:v>
                </c:pt>
                <c:pt idx="2417">
                  <c:v>82.748251999999994</c:v>
                </c:pt>
                <c:pt idx="2418">
                  <c:v>82.773529999999994</c:v>
                </c:pt>
                <c:pt idx="2419">
                  <c:v>82.813184000000007</c:v>
                </c:pt>
                <c:pt idx="2420">
                  <c:v>82.835026999999997</c:v>
                </c:pt>
                <c:pt idx="2421">
                  <c:v>82.818298999999996</c:v>
                </c:pt>
                <c:pt idx="2422">
                  <c:v>82.793357</c:v>
                </c:pt>
                <c:pt idx="2423">
                  <c:v>82.795841999999993</c:v>
                </c:pt>
                <c:pt idx="2424">
                  <c:v>82.828119000000001</c:v>
                </c:pt>
                <c:pt idx="2425">
                  <c:v>82.887753000000004</c:v>
                </c:pt>
                <c:pt idx="2426">
                  <c:v>82.941272999999995</c:v>
                </c:pt>
                <c:pt idx="2427">
                  <c:v>82.961055000000002</c:v>
                </c:pt>
                <c:pt idx="2428">
                  <c:v>82.969644000000002</c:v>
                </c:pt>
                <c:pt idx="2429">
                  <c:v>82.990457000000006</c:v>
                </c:pt>
                <c:pt idx="2430">
                  <c:v>83.023681999999994</c:v>
                </c:pt>
                <c:pt idx="2431">
                  <c:v>83.080997999999994</c:v>
                </c:pt>
                <c:pt idx="2432">
                  <c:v>83.143580999999998</c:v>
                </c:pt>
                <c:pt idx="2433">
                  <c:v>83.174773000000002</c:v>
                </c:pt>
                <c:pt idx="2434">
                  <c:v>83.177695999999997</c:v>
                </c:pt>
                <c:pt idx="2435">
                  <c:v>83.178240000000002</c:v>
                </c:pt>
                <c:pt idx="2436">
                  <c:v>83.174055999999993</c:v>
                </c:pt>
                <c:pt idx="2437">
                  <c:v>83.162861000000007</c:v>
                </c:pt>
                <c:pt idx="2438">
                  <c:v>83.161145000000005</c:v>
                </c:pt>
                <c:pt idx="2439">
                  <c:v>83.237454999999997</c:v>
                </c:pt>
                <c:pt idx="2440">
                  <c:v>83.370264000000006</c:v>
                </c:pt>
                <c:pt idx="2441">
                  <c:v>83.292176999999995</c:v>
                </c:pt>
                <c:pt idx="2442">
                  <c:v>83.165504999999996</c:v>
                </c:pt>
                <c:pt idx="2443">
                  <c:v>83.164253000000002</c:v>
                </c:pt>
                <c:pt idx="2444">
                  <c:v>83.144475</c:v>
                </c:pt>
                <c:pt idx="2445">
                  <c:v>83.128151000000003</c:v>
                </c:pt>
                <c:pt idx="2446">
                  <c:v>83.160174999999995</c:v>
                </c:pt>
                <c:pt idx="2447">
                  <c:v>83.209502999999998</c:v>
                </c:pt>
                <c:pt idx="2448">
                  <c:v>83.238529999999997</c:v>
                </c:pt>
                <c:pt idx="2449">
                  <c:v>83.251704000000004</c:v>
                </c:pt>
                <c:pt idx="2450">
                  <c:v>83.266613000000007</c:v>
                </c:pt>
                <c:pt idx="2451">
                  <c:v>83.290509</c:v>
                </c:pt>
                <c:pt idx="2452">
                  <c:v>83.312524999999994</c:v>
                </c:pt>
                <c:pt idx="2453">
                  <c:v>83.323035000000004</c:v>
                </c:pt>
                <c:pt idx="2454">
                  <c:v>83.326286999999994</c:v>
                </c:pt>
                <c:pt idx="2455">
                  <c:v>83.320048</c:v>
                </c:pt>
                <c:pt idx="2456">
                  <c:v>83.318996999999996</c:v>
                </c:pt>
                <c:pt idx="2457">
                  <c:v>83.362560000000002</c:v>
                </c:pt>
                <c:pt idx="2458">
                  <c:v>83.445432999999994</c:v>
                </c:pt>
                <c:pt idx="2459">
                  <c:v>83.463513000000006</c:v>
                </c:pt>
                <c:pt idx="2460">
                  <c:v>83.363101</c:v>
                </c:pt>
                <c:pt idx="2461">
                  <c:v>83.365689000000003</c:v>
                </c:pt>
                <c:pt idx="2462">
                  <c:v>83.467151000000001</c:v>
                </c:pt>
                <c:pt idx="2463">
                  <c:v>83.534105999999994</c:v>
                </c:pt>
                <c:pt idx="2464">
                  <c:v>83.549396000000002</c:v>
                </c:pt>
                <c:pt idx="2465">
                  <c:v>83.545925999999994</c:v>
                </c:pt>
                <c:pt idx="2466">
                  <c:v>83.542531999999994</c:v>
                </c:pt>
                <c:pt idx="2467">
                  <c:v>83.552441999999999</c:v>
                </c:pt>
                <c:pt idx="2468">
                  <c:v>83.598676999999995</c:v>
                </c:pt>
                <c:pt idx="2469">
                  <c:v>83.656047000000001</c:v>
                </c:pt>
                <c:pt idx="2470">
                  <c:v>83.705275999999998</c:v>
                </c:pt>
                <c:pt idx="2471">
                  <c:v>83.747444000000002</c:v>
                </c:pt>
                <c:pt idx="2472">
                  <c:v>83.785956999999996</c:v>
                </c:pt>
                <c:pt idx="2473">
                  <c:v>83.830456999999996</c:v>
                </c:pt>
                <c:pt idx="2474">
                  <c:v>83.890748000000002</c:v>
                </c:pt>
                <c:pt idx="2475">
                  <c:v>83.950907000000001</c:v>
                </c:pt>
                <c:pt idx="2476">
                  <c:v>83.986749000000003</c:v>
                </c:pt>
                <c:pt idx="2477">
                  <c:v>84.004239999999996</c:v>
                </c:pt>
                <c:pt idx="2478">
                  <c:v>84.003729000000007</c:v>
                </c:pt>
                <c:pt idx="2479">
                  <c:v>83.997801999999993</c:v>
                </c:pt>
                <c:pt idx="2480">
                  <c:v>84.020962999999995</c:v>
                </c:pt>
                <c:pt idx="2481">
                  <c:v>84.038525000000007</c:v>
                </c:pt>
                <c:pt idx="2482">
                  <c:v>84.038488000000001</c:v>
                </c:pt>
                <c:pt idx="2483">
                  <c:v>84.040581000000003</c:v>
                </c:pt>
                <c:pt idx="2484">
                  <c:v>84.065162999999998</c:v>
                </c:pt>
                <c:pt idx="2485">
                  <c:v>84.116821000000002</c:v>
                </c:pt>
                <c:pt idx="2486">
                  <c:v>84.186982999999998</c:v>
                </c:pt>
                <c:pt idx="2487">
                  <c:v>84.274565999999993</c:v>
                </c:pt>
                <c:pt idx="2488">
                  <c:v>84.365148000000005</c:v>
                </c:pt>
                <c:pt idx="2489">
                  <c:v>84.422021000000001</c:v>
                </c:pt>
                <c:pt idx="2490">
                  <c:v>84.429222999999993</c:v>
                </c:pt>
                <c:pt idx="2491">
                  <c:v>84.421648000000005</c:v>
                </c:pt>
                <c:pt idx="2492">
                  <c:v>84.452380000000005</c:v>
                </c:pt>
                <c:pt idx="2493">
                  <c:v>84.500977000000006</c:v>
                </c:pt>
                <c:pt idx="2494">
                  <c:v>84.592793999999998</c:v>
                </c:pt>
                <c:pt idx="2495">
                  <c:v>84.684849</c:v>
                </c:pt>
                <c:pt idx="2496">
                  <c:v>84.722932</c:v>
                </c:pt>
                <c:pt idx="2497">
                  <c:v>84.736301999999995</c:v>
                </c:pt>
                <c:pt idx="2498">
                  <c:v>84.763555999999994</c:v>
                </c:pt>
                <c:pt idx="2499">
                  <c:v>84.808653000000007</c:v>
                </c:pt>
                <c:pt idx="2500">
                  <c:v>84.836799999999997</c:v>
                </c:pt>
                <c:pt idx="2501">
                  <c:v>84.815336000000002</c:v>
                </c:pt>
                <c:pt idx="2502">
                  <c:v>84.726406999999995</c:v>
                </c:pt>
                <c:pt idx="2503">
                  <c:v>84.568647999999996</c:v>
                </c:pt>
                <c:pt idx="2504">
                  <c:v>84.410116000000002</c:v>
                </c:pt>
                <c:pt idx="2505">
                  <c:v>84.319883000000004</c:v>
                </c:pt>
                <c:pt idx="2506">
                  <c:v>84.281211999999996</c:v>
                </c:pt>
                <c:pt idx="2507">
                  <c:v>84.260074000000003</c:v>
                </c:pt>
                <c:pt idx="2508">
                  <c:v>84.250264000000001</c:v>
                </c:pt>
                <c:pt idx="2509">
                  <c:v>84.247451999999996</c:v>
                </c:pt>
                <c:pt idx="2510">
                  <c:v>84.254728999999998</c:v>
                </c:pt>
                <c:pt idx="2511">
                  <c:v>84.307604999999995</c:v>
                </c:pt>
                <c:pt idx="2512">
                  <c:v>84.415111999999993</c:v>
                </c:pt>
                <c:pt idx="2513">
                  <c:v>84.541922</c:v>
                </c:pt>
                <c:pt idx="2514">
                  <c:v>84.666521000000003</c:v>
                </c:pt>
                <c:pt idx="2515">
                  <c:v>84.789043000000007</c:v>
                </c:pt>
                <c:pt idx="2516">
                  <c:v>84.903041999999999</c:v>
                </c:pt>
                <c:pt idx="2517">
                  <c:v>85.012608999999998</c:v>
                </c:pt>
                <c:pt idx="2518">
                  <c:v>85.122567000000004</c:v>
                </c:pt>
                <c:pt idx="2519">
                  <c:v>85.228786999999997</c:v>
                </c:pt>
                <c:pt idx="2520">
                  <c:v>85.322875999999994</c:v>
                </c:pt>
                <c:pt idx="2521">
                  <c:v>85.400082999999995</c:v>
                </c:pt>
                <c:pt idx="2522">
                  <c:v>85.454516999999996</c:v>
                </c:pt>
                <c:pt idx="2523">
                  <c:v>85.473491999999993</c:v>
                </c:pt>
                <c:pt idx="2524">
                  <c:v>85.459084000000004</c:v>
                </c:pt>
                <c:pt idx="2525">
                  <c:v>85.422393</c:v>
                </c:pt>
                <c:pt idx="2526">
                  <c:v>85.332053999999999</c:v>
                </c:pt>
                <c:pt idx="2527">
                  <c:v>85.088863000000003</c:v>
                </c:pt>
                <c:pt idx="2528">
                  <c:v>84.739682000000002</c:v>
                </c:pt>
                <c:pt idx="2529">
                  <c:v>84.446465000000003</c:v>
                </c:pt>
                <c:pt idx="2530">
                  <c:v>84.198603000000006</c:v>
                </c:pt>
                <c:pt idx="2531">
                  <c:v>83.948476999999997</c:v>
                </c:pt>
                <c:pt idx="2532">
                  <c:v>83.705157</c:v>
                </c:pt>
                <c:pt idx="2533">
                  <c:v>83.482026000000005</c:v>
                </c:pt>
                <c:pt idx="2534">
                  <c:v>83.262589000000006</c:v>
                </c:pt>
                <c:pt idx="2535">
                  <c:v>83.022566999999995</c:v>
                </c:pt>
                <c:pt idx="2536">
                  <c:v>82.805710000000005</c:v>
                </c:pt>
                <c:pt idx="2537">
                  <c:v>82.667471000000006</c:v>
                </c:pt>
                <c:pt idx="2538">
                  <c:v>82.582492000000002</c:v>
                </c:pt>
                <c:pt idx="2539">
                  <c:v>82.514094</c:v>
                </c:pt>
                <c:pt idx="2540">
                  <c:v>82.453259000000003</c:v>
                </c:pt>
                <c:pt idx="2541">
                  <c:v>82.419004000000001</c:v>
                </c:pt>
                <c:pt idx="2542">
                  <c:v>82.404404999999997</c:v>
                </c:pt>
                <c:pt idx="2543">
                  <c:v>82.397064999999998</c:v>
                </c:pt>
                <c:pt idx="2544">
                  <c:v>82.485755999999995</c:v>
                </c:pt>
                <c:pt idx="2545">
                  <c:v>82.625794999999997</c:v>
                </c:pt>
                <c:pt idx="2546">
                  <c:v>82.750506999999999</c:v>
                </c:pt>
                <c:pt idx="2547">
                  <c:v>82.869155000000006</c:v>
                </c:pt>
                <c:pt idx="2548">
                  <c:v>82.991373999999993</c:v>
                </c:pt>
                <c:pt idx="2549">
                  <c:v>83.100595999999996</c:v>
                </c:pt>
                <c:pt idx="2550">
                  <c:v>83.186166</c:v>
                </c:pt>
                <c:pt idx="2551">
                  <c:v>83.264961999999997</c:v>
                </c:pt>
                <c:pt idx="2552">
                  <c:v>83.358922000000007</c:v>
                </c:pt>
                <c:pt idx="2553">
                  <c:v>83.454802999999998</c:v>
                </c:pt>
                <c:pt idx="2554">
                  <c:v>83.535297</c:v>
                </c:pt>
                <c:pt idx="2555">
                  <c:v>83.597837999999996</c:v>
                </c:pt>
                <c:pt idx="2556">
                  <c:v>83.655609999999996</c:v>
                </c:pt>
                <c:pt idx="2557">
                  <c:v>83.724779999999996</c:v>
                </c:pt>
                <c:pt idx="2558">
                  <c:v>83.806250000000006</c:v>
                </c:pt>
                <c:pt idx="2559">
                  <c:v>83.888324999999995</c:v>
                </c:pt>
                <c:pt idx="2560">
                  <c:v>83.961116000000004</c:v>
                </c:pt>
                <c:pt idx="2561">
                  <c:v>84.034447999999998</c:v>
                </c:pt>
                <c:pt idx="2562">
                  <c:v>84.109177000000003</c:v>
                </c:pt>
                <c:pt idx="2563">
                  <c:v>84.150137999999998</c:v>
                </c:pt>
                <c:pt idx="2564">
                  <c:v>84.148262000000003</c:v>
                </c:pt>
                <c:pt idx="2565">
                  <c:v>84.155997999999997</c:v>
                </c:pt>
                <c:pt idx="2566">
                  <c:v>84.187678000000005</c:v>
                </c:pt>
                <c:pt idx="2567">
                  <c:v>84.236266000000001</c:v>
                </c:pt>
                <c:pt idx="2568">
                  <c:v>84.289720000000003</c:v>
                </c:pt>
                <c:pt idx="2569">
                  <c:v>84.321189000000004</c:v>
                </c:pt>
                <c:pt idx="2570">
                  <c:v>84.310123000000004</c:v>
                </c:pt>
                <c:pt idx="2571">
                  <c:v>84.270439999999994</c:v>
                </c:pt>
                <c:pt idx="2572">
                  <c:v>84.234579999999994</c:v>
                </c:pt>
                <c:pt idx="2573">
                  <c:v>84.210042999999999</c:v>
                </c:pt>
                <c:pt idx="2574">
                  <c:v>84.194629000000006</c:v>
                </c:pt>
                <c:pt idx="2575">
                  <c:v>84.177387999999993</c:v>
                </c:pt>
                <c:pt idx="2576">
                  <c:v>84.144183999999996</c:v>
                </c:pt>
                <c:pt idx="2577">
                  <c:v>84.106240999999997</c:v>
                </c:pt>
                <c:pt idx="2578">
                  <c:v>84.078616999999994</c:v>
                </c:pt>
                <c:pt idx="2579">
                  <c:v>84.057931999999994</c:v>
                </c:pt>
                <c:pt idx="2580">
                  <c:v>84.010560999999996</c:v>
                </c:pt>
                <c:pt idx="2581">
                  <c:v>83.903661</c:v>
                </c:pt>
                <c:pt idx="2582">
                  <c:v>83.792075999999994</c:v>
                </c:pt>
                <c:pt idx="2583">
                  <c:v>83.728102000000007</c:v>
                </c:pt>
                <c:pt idx="2584">
                  <c:v>83.698024000000004</c:v>
                </c:pt>
                <c:pt idx="2585">
                  <c:v>83.693816999999996</c:v>
                </c:pt>
                <c:pt idx="2586">
                  <c:v>83.709282999999999</c:v>
                </c:pt>
                <c:pt idx="2587">
                  <c:v>83.725972999999996</c:v>
                </c:pt>
                <c:pt idx="2588">
                  <c:v>83.732220999999996</c:v>
                </c:pt>
                <c:pt idx="2589">
                  <c:v>83.735337000000001</c:v>
                </c:pt>
                <c:pt idx="2590">
                  <c:v>83.741482000000005</c:v>
                </c:pt>
                <c:pt idx="2591">
                  <c:v>83.743184999999997</c:v>
                </c:pt>
                <c:pt idx="2592">
                  <c:v>83.737461999999994</c:v>
                </c:pt>
                <c:pt idx="2593">
                  <c:v>83.725430000000003</c:v>
                </c:pt>
                <c:pt idx="2594">
                  <c:v>83.706044000000006</c:v>
                </c:pt>
                <c:pt idx="2595">
                  <c:v>83.666222000000005</c:v>
                </c:pt>
                <c:pt idx="2596">
                  <c:v>83.604804000000001</c:v>
                </c:pt>
                <c:pt idx="2597">
                  <c:v>83.547610000000006</c:v>
                </c:pt>
                <c:pt idx="2598">
                  <c:v>83.507267999999996</c:v>
                </c:pt>
                <c:pt idx="2599">
                  <c:v>83.471315000000004</c:v>
                </c:pt>
                <c:pt idx="2600">
                  <c:v>83.413820999999999</c:v>
                </c:pt>
                <c:pt idx="2601">
                  <c:v>83.327343999999997</c:v>
                </c:pt>
                <c:pt idx="2602">
                  <c:v>83.239176999999998</c:v>
                </c:pt>
                <c:pt idx="2603">
                  <c:v>83.159869</c:v>
                </c:pt>
                <c:pt idx="2604">
                  <c:v>83.070542000000003</c:v>
                </c:pt>
                <c:pt idx="2605">
                  <c:v>82.964979</c:v>
                </c:pt>
                <c:pt idx="2606">
                  <c:v>82.872592999999995</c:v>
                </c:pt>
                <c:pt idx="2607">
                  <c:v>82.805511999999993</c:v>
                </c:pt>
                <c:pt idx="2608">
                  <c:v>82.747909000000007</c:v>
                </c:pt>
                <c:pt idx="2609">
                  <c:v>82.692837999999995</c:v>
                </c:pt>
                <c:pt idx="2610">
                  <c:v>82.639560000000003</c:v>
                </c:pt>
                <c:pt idx="2611">
                  <c:v>82.575787000000005</c:v>
                </c:pt>
                <c:pt idx="2612">
                  <c:v>82.484752999999998</c:v>
                </c:pt>
                <c:pt idx="2613">
                  <c:v>82.377020999999999</c:v>
                </c:pt>
                <c:pt idx="2614">
                  <c:v>82.288756000000006</c:v>
                </c:pt>
                <c:pt idx="2615">
                  <c:v>82.224159999999998</c:v>
                </c:pt>
                <c:pt idx="2616">
                  <c:v>82.163719999999998</c:v>
                </c:pt>
                <c:pt idx="2617">
                  <c:v>82.100352999999998</c:v>
                </c:pt>
                <c:pt idx="2618">
                  <c:v>82.034002999999998</c:v>
                </c:pt>
                <c:pt idx="2619">
                  <c:v>81.968898999999993</c:v>
                </c:pt>
                <c:pt idx="2620">
                  <c:v>81.916494</c:v>
                </c:pt>
                <c:pt idx="2621">
                  <c:v>81.891655</c:v>
                </c:pt>
                <c:pt idx="2622">
                  <c:v>81.899788000000001</c:v>
                </c:pt>
                <c:pt idx="2623">
                  <c:v>81.934078999999997</c:v>
                </c:pt>
                <c:pt idx="2624">
                  <c:v>81.991380000000007</c:v>
                </c:pt>
                <c:pt idx="2625">
                  <c:v>82.079297999999994</c:v>
                </c:pt>
                <c:pt idx="2626">
                  <c:v>82.200160999999994</c:v>
                </c:pt>
                <c:pt idx="2627">
                  <c:v>82.331515999999993</c:v>
                </c:pt>
                <c:pt idx="2628">
                  <c:v>82.445195999999996</c:v>
                </c:pt>
                <c:pt idx="2629">
                  <c:v>82.527754000000002</c:v>
                </c:pt>
                <c:pt idx="2630">
                  <c:v>82.578091000000001</c:v>
                </c:pt>
                <c:pt idx="2631">
                  <c:v>82.598659999999995</c:v>
                </c:pt>
                <c:pt idx="2632">
                  <c:v>82.601663000000002</c:v>
                </c:pt>
                <c:pt idx="2633">
                  <c:v>82.603189999999998</c:v>
                </c:pt>
                <c:pt idx="2634">
                  <c:v>82.603847999999999</c:v>
                </c:pt>
                <c:pt idx="2635">
                  <c:v>82.595072000000002</c:v>
                </c:pt>
                <c:pt idx="2636">
                  <c:v>82.576659000000006</c:v>
                </c:pt>
                <c:pt idx="2637">
                  <c:v>82.560840999999996</c:v>
                </c:pt>
                <c:pt idx="2638">
                  <c:v>82.559368000000006</c:v>
                </c:pt>
                <c:pt idx="2639">
                  <c:v>82.566886999999994</c:v>
                </c:pt>
                <c:pt idx="2640">
                  <c:v>82.573554000000001</c:v>
                </c:pt>
                <c:pt idx="2641">
                  <c:v>82.583287999999996</c:v>
                </c:pt>
                <c:pt idx="2642">
                  <c:v>82.605787000000007</c:v>
                </c:pt>
                <c:pt idx="2643">
                  <c:v>82.642703999999995</c:v>
                </c:pt>
                <c:pt idx="2644">
                  <c:v>82.684535999999994</c:v>
                </c:pt>
                <c:pt idx="2645">
                  <c:v>82.714797000000004</c:v>
                </c:pt>
                <c:pt idx="2646">
                  <c:v>82.719967999999994</c:v>
                </c:pt>
                <c:pt idx="2647">
                  <c:v>82.702951999999996</c:v>
                </c:pt>
                <c:pt idx="2648">
                  <c:v>82.686783000000005</c:v>
                </c:pt>
                <c:pt idx="2649">
                  <c:v>82.690979999999996</c:v>
                </c:pt>
                <c:pt idx="2650">
                  <c:v>82.717684000000006</c:v>
                </c:pt>
                <c:pt idx="2651">
                  <c:v>82.749922999999995</c:v>
                </c:pt>
                <c:pt idx="2652">
                  <c:v>82.768749</c:v>
                </c:pt>
                <c:pt idx="2653">
                  <c:v>82.769182999999998</c:v>
                </c:pt>
                <c:pt idx="2654">
                  <c:v>82.760487999999995</c:v>
                </c:pt>
                <c:pt idx="2655">
                  <c:v>82.757842999999994</c:v>
                </c:pt>
                <c:pt idx="2656">
                  <c:v>82.771665999999996</c:v>
                </c:pt>
                <c:pt idx="2657">
                  <c:v>82.798327999999998</c:v>
                </c:pt>
                <c:pt idx="2658">
                  <c:v>82.820357999999999</c:v>
                </c:pt>
                <c:pt idx="2659">
                  <c:v>82.816417999999999</c:v>
                </c:pt>
                <c:pt idx="2660">
                  <c:v>82.778623999999994</c:v>
                </c:pt>
                <c:pt idx="2661">
                  <c:v>82.730384000000001</c:v>
                </c:pt>
                <c:pt idx="2662">
                  <c:v>82.705673000000004</c:v>
                </c:pt>
                <c:pt idx="2663">
                  <c:v>82.710893999999996</c:v>
                </c:pt>
                <c:pt idx="2664">
                  <c:v>82.732094000000004</c:v>
                </c:pt>
                <c:pt idx="2665">
                  <c:v>82.753338999999997</c:v>
                </c:pt>
                <c:pt idx="2666">
                  <c:v>82.762551999999999</c:v>
                </c:pt>
                <c:pt idx="2667">
                  <c:v>82.757475999999997</c:v>
                </c:pt>
                <c:pt idx="2668">
                  <c:v>82.747428999999997</c:v>
                </c:pt>
                <c:pt idx="2669">
                  <c:v>82.742255999999998</c:v>
                </c:pt>
                <c:pt idx="2670">
                  <c:v>82.741299999999995</c:v>
                </c:pt>
                <c:pt idx="2671">
                  <c:v>82.737020000000001</c:v>
                </c:pt>
                <c:pt idx="2672">
                  <c:v>82.728022999999993</c:v>
                </c:pt>
                <c:pt idx="2673">
                  <c:v>82.719943999999998</c:v>
                </c:pt>
                <c:pt idx="2674">
                  <c:v>82.718196000000006</c:v>
                </c:pt>
                <c:pt idx="2675">
                  <c:v>82.72287</c:v>
                </c:pt>
                <c:pt idx="2676">
                  <c:v>82.731589999999997</c:v>
                </c:pt>
                <c:pt idx="2677">
                  <c:v>82.741333999999995</c:v>
                </c:pt>
                <c:pt idx="2678">
                  <c:v>82.745706999999996</c:v>
                </c:pt>
                <c:pt idx="2679">
                  <c:v>82.736020999999994</c:v>
                </c:pt>
                <c:pt idx="2680">
                  <c:v>82.707567999999995</c:v>
                </c:pt>
                <c:pt idx="2681">
                  <c:v>82.664270000000002</c:v>
                </c:pt>
                <c:pt idx="2682">
                  <c:v>82.615864000000002</c:v>
                </c:pt>
                <c:pt idx="2683">
                  <c:v>82.570279999999997</c:v>
                </c:pt>
                <c:pt idx="2684">
                  <c:v>82.528219000000007</c:v>
                </c:pt>
                <c:pt idx="2685">
                  <c:v>82.483577999999994</c:v>
                </c:pt>
                <c:pt idx="2686">
                  <c:v>82.428822999999994</c:v>
                </c:pt>
                <c:pt idx="2687">
                  <c:v>82.364652000000007</c:v>
                </c:pt>
                <c:pt idx="2688">
                  <c:v>82.302341999999996</c:v>
                </c:pt>
                <c:pt idx="2689">
                  <c:v>82.249728000000005</c:v>
                </c:pt>
                <c:pt idx="2690">
                  <c:v>82.201511999999994</c:v>
                </c:pt>
                <c:pt idx="2691">
                  <c:v>82.149224000000004</c:v>
                </c:pt>
                <c:pt idx="2692">
                  <c:v>82.094549999999998</c:v>
                </c:pt>
                <c:pt idx="2693">
                  <c:v>82.043626000000003</c:v>
                </c:pt>
                <c:pt idx="2694">
                  <c:v>81.995416000000006</c:v>
                </c:pt>
                <c:pt idx="2695">
                  <c:v>81.944102000000001</c:v>
                </c:pt>
                <c:pt idx="2696">
                  <c:v>81.891254000000004</c:v>
                </c:pt>
                <c:pt idx="2697">
                  <c:v>81.843675000000005</c:v>
                </c:pt>
                <c:pt idx="2698">
                  <c:v>81.800387999999998</c:v>
                </c:pt>
                <c:pt idx="2699">
                  <c:v>81.753095999999999</c:v>
                </c:pt>
                <c:pt idx="2700">
                  <c:v>81.699309999999997</c:v>
                </c:pt>
                <c:pt idx="2701">
                  <c:v>81.644796999999997</c:v>
                </c:pt>
                <c:pt idx="2702">
                  <c:v>81.593563000000003</c:v>
                </c:pt>
                <c:pt idx="2703">
                  <c:v>81.546848999999995</c:v>
                </c:pt>
                <c:pt idx="2704">
                  <c:v>81.509651000000005</c:v>
                </c:pt>
                <c:pt idx="2705">
                  <c:v>81.484933999999996</c:v>
                </c:pt>
                <c:pt idx="2706">
                  <c:v>81.460830000000001</c:v>
                </c:pt>
                <c:pt idx="2707">
                  <c:v>81.417056000000002</c:v>
                </c:pt>
                <c:pt idx="2708">
                  <c:v>81.346007999999998</c:v>
                </c:pt>
                <c:pt idx="2709">
                  <c:v>81.257228999999995</c:v>
                </c:pt>
                <c:pt idx="2710">
                  <c:v>81.161818999999994</c:v>
                </c:pt>
                <c:pt idx="2711">
                  <c:v>81.065839999999994</c:v>
                </c:pt>
                <c:pt idx="2712">
                  <c:v>80.980052000000001</c:v>
                </c:pt>
                <c:pt idx="2713">
                  <c:v>80.918280999999993</c:v>
                </c:pt>
                <c:pt idx="2714">
                  <c:v>80.879233999999997</c:v>
                </c:pt>
                <c:pt idx="2715">
                  <c:v>80.845500000000001</c:v>
                </c:pt>
                <c:pt idx="2716">
                  <c:v>80.806146999999996</c:v>
                </c:pt>
                <c:pt idx="2717">
                  <c:v>80.767090999999994</c:v>
                </c:pt>
                <c:pt idx="2718">
                  <c:v>80.735991999999996</c:v>
                </c:pt>
                <c:pt idx="2719">
                  <c:v>80.710691999999995</c:v>
                </c:pt>
                <c:pt idx="2720">
                  <c:v>80.686730999999995</c:v>
                </c:pt>
                <c:pt idx="2721">
                  <c:v>80.663514000000006</c:v>
                </c:pt>
                <c:pt idx="2722">
                  <c:v>80.636054999999999</c:v>
                </c:pt>
                <c:pt idx="2723">
                  <c:v>80.593633999999994</c:v>
                </c:pt>
                <c:pt idx="2724">
                  <c:v>80.534008999999998</c:v>
                </c:pt>
                <c:pt idx="2725">
                  <c:v>80.468692000000004</c:v>
                </c:pt>
                <c:pt idx="2726">
                  <c:v>80.407353999999998</c:v>
                </c:pt>
                <c:pt idx="2727">
                  <c:v>80.346446999999998</c:v>
                </c:pt>
                <c:pt idx="2728">
                  <c:v>80.280089000000004</c:v>
                </c:pt>
                <c:pt idx="2729">
                  <c:v>80.212766000000002</c:v>
                </c:pt>
                <c:pt idx="2730">
                  <c:v>80.153358999999995</c:v>
                </c:pt>
                <c:pt idx="2731">
                  <c:v>80.105512000000004</c:v>
                </c:pt>
                <c:pt idx="2732">
                  <c:v>80.071213</c:v>
                </c:pt>
                <c:pt idx="2733">
                  <c:v>80.053533000000002</c:v>
                </c:pt>
                <c:pt idx="2734">
                  <c:v>80.047008000000005</c:v>
                </c:pt>
                <c:pt idx="2735">
                  <c:v>80.034936000000002</c:v>
                </c:pt>
                <c:pt idx="2736">
                  <c:v>80.004778999999999</c:v>
                </c:pt>
                <c:pt idx="2737">
                  <c:v>79.959367</c:v>
                </c:pt>
                <c:pt idx="2738">
                  <c:v>79.907974999999993</c:v>
                </c:pt>
                <c:pt idx="2739">
                  <c:v>79.855348000000006</c:v>
                </c:pt>
                <c:pt idx="2740">
                  <c:v>79.804520999999994</c:v>
                </c:pt>
                <c:pt idx="2741">
                  <c:v>79.762590000000003</c:v>
                </c:pt>
                <c:pt idx="2742">
                  <c:v>79.735923999999997</c:v>
                </c:pt>
                <c:pt idx="2743">
                  <c:v>79.725703999999993</c:v>
                </c:pt>
                <c:pt idx="2744">
                  <c:v>79.731786</c:v>
                </c:pt>
                <c:pt idx="2745">
                  <c:v>79.753707000000006</c:v>
                </c:pt>
                <c:pt idx="2746">
                  <c:v>79.786248000000001</c:v>
                </c:pt>
                <c:pt idx="2747">
                  <c:v>79.822230000000005</c:v>
                </c:pt>
                <c:pt idx="2748">
                  <c:v>79.859593000000004</c:v>
                </c:pt>
                <c:pt idx="2749">
                  <c:v>79.896281000000002</c:v>
                </c:pt>
                <c:pt idx="2750">
                  <c:v>79.919936000000007</c:v>
                </c:pt>
                <c:pt idx="2751">
                  <c:v>79.916593000000006</c:v>
                </c:pt>
                <c:pt idx="2752">
                  <c:v>79.890759000000003</c:v>
                </c:pt>
                <c:pt idx="2753">
                  <c:v>79.862983999999997</c:v>
                </c:pt>
                <c:pt idx="2754">
                  <c:v>79.843163000000004</c:v>
                </c:pt>
                <c:pt idx="2755">
                  <c:v>79.819647000000003</c:v>
                </c:pt>
                <c:pt idx="2756">
                  <c:v>79.779954000000004</c:v>
                </c:pt>
                <c:pt idx="2757">
                  <c:v>79.727722</c:v>
                </c:pt>
                <c:pt idx="2758">
                  <c:v>79.672402000000005</c:v>
                </c:pt>
                <c:pt idx="2759">
                  <c:v>79.617502000000002</c:v>
                </c:pt>
                <c:pt idx="2760">
                  <c:v>79.568370000000002</c:v>
                </c:pt>
                <c:pt idx="2761">
                  <c:v>79.535717000000005</c:v>
                </c:pt>
                <c:pt idx="2762">
                  <c:v>79.518298999999999</c:v>
                </c:pt>
                <c:pt idx="2763">
                  <c:v>79.494607000000002</c:v>
                </c:pt>
                <c:pt idx="2764">
                  <c:v>79.445789000000005</c:v>
                </c:pt>
                <c:pt idx="2765">
                  <c:v>79.378563999999997</c:v>
                </c:pt>
                <c:pt idx="2766">
                  <c:v>79.314914999999999</c:v>
                </c:pt>
                <c:pt idx="2767">
                  <c:v>79.267301000000003</c:v>
                </c:pt>
                <c:pt idx="2768">
                  <c:v>79.234652999999994</c:v>
                </c:pt>
                <c:pt idx="2769">
                  <c:v>79.213627000000002</c:v>
                </c:pt>
                <c:pt idx="2770">
                  <c:v>79.200901999999999</c:v>
                </c:pt>
                <c:pt idx="2771">
                  <c:v>79.190702999999999</c:v>
                </c:pt>
                <c:pt idx="2772">
                  <c:v>79.181602999999996</c:v>
                </c:pt>
                <c:pt idx="2773">
                  <c:v>79.181832</c:v>
                </c:pt>
                <c:pt idx="2774">
                  <c:v>79.199290000000005</c:v>
                </c:pt>
                <c:pt idx="2775">
                  <c:v>79.229994000000005</c:v>
                </c:pt>
                <c:pt idx="2776">
                  <c:v>79.263401999999999</c:v>
                </c:pt>
                <c:pt idx="2777">
                  <c:v>79.295188999999993</c:v>
                </c:pt>
                <c:pt idx="2778">
                  <c:v>79.329239000000001</c:v>
                </c:pt>
                <c:pt idx="2779">
                  <c:v>79.371465000000001</c:v>
                </c:pt>
                <c:pt idx="2780">
                  <c:v>79.426085999999998</c:v>
                </c:pt>
                <c:pt idx="2781">
                  <c:v>79.493606999999997</c:v>
                </c:pt>
                <c:pt idx="2782">
                  <c:v>79.569106000000005</c:v>
                </c:pt>
                <c:pt idx="2783">
                  <c:v>79.646882000000005</c:v>
                </c:pt>
                <c:pt idx="2784">
                  <c:v>79.728069000000005</c:v>
                </c:pt>
                <c:pt idx="2785">
                  <c:v>79.817926</c:v>
                </c:pt>
                <c:pt idx="2786">
                  <c:v>79.914597999999998</c:v>
                </c:pt>
                <c:pt idx="2787">
                  <c:v>80.006074999999996</c:v>
                </c:pt>
                <c:pt idx="2788">
                  <c:v>80.078924000000001</c:v>
                </c:pt>
                <c:pt idx="2789">
                  <c:v>80.124645999999998</c:v>
                </c:pt>
                <c:pt idx="2790">
                  <c:v>80.139268000000001</c:v>
                </c:pt>
                <c:pt idx="2791">
                  <c:v>80.125034999999997</c:v>
                </c:pt>
                <c:pt idx="2792">
                  <c:v>80.093269000000006</c:v>
                </c:pt>
                <c:pt idx="2793">
                  <c:v>80.057844000000003</c:v>
                </c:pt>
                <c:pt idx="2794">
                  <c:v>80.023752000000002</c:v>
                </c:pt>
                <c:pt idx="2795">
                  <c:v>79.989087999999995</c:v>
                </c:pt>
                <c:pt idx="2796">
                  <c:v>79.958203999999995</c:v>
                </c:pt>
                <c:pt idx="2797">
                  <c:v>79.941799000000003</c:v>
                </c:pt>
                <c:pt idx="2798">
                  <c:v>79.941514999999995</c:v>
                </c:pt>
                <c:pt idx="2799">
                  <c:v>79.947029000000001</c:v>
                </c:pt>
                <c:pt idx="2800">
                  <c:v>79.954267999999999</c:v>
                </c:pt>
                <c:pt idx="2801">
                  <c:v>79.975368000000003</c:v>
                </c:pt>
                <c:pt idx="2802">
                  <c:v>80.022046000000003</c:v>
                </c:pt>
                <c:pt idx="2803">
                  <c:v>80.086540999999997</c:v>
                </c:pt>
                <c:pt idx="2804">
                  <c:v>80.147880000000001</c:v>
                </c:pt>
                <c:pt idx="2805">
                  <c:v>80.193746000000004</c:v>
                </c:pt>
                <c:pt idx="2806">
                  <c:v>80.231566000000001</c:v>
                </c:pt>
                <c:pt idx="2807">
                  <c:v>80.279668000000001</c:v>
                </c:pt>
                <c:pt idx="2808">
                  <c:v>80.349379999999996</c:v>
                </c:pt>
                <c:pt idx="2809">
                  <c:v>80.434303999999997</c:v>
                </c:pt>
                <c:pt idx="2810">
                  <c:v>80.517121000000003</c:v>
                </c:pt>
                <c:pt idx="2811">
                  <c:v>80.587807999999995</c:v>
                </c:pt>
                <c:pt idx="2812">
                  <c:v>80.650881999999996</c:v>
                </c:pt>
                <c:pt idx="2813">
                  <c:v>80.712793000000005</c:v>
                </c:pt>
                <c:pt idx="2814">
                  <c:v>80.770351000000005</c:v>
                </c:pt>
                <c:pt idx="2815">
                  <c:v>80.818951999999996</c:v>
                </c:pt>
                <c:pt idx="2816">
                  <c:v>80.864395000000002</c:v>
                </c:pt>
                <c:pt idx="2817">
                  <c:v>80.915226000000004</c:v>
                </c:pt>
                <c:pt idx="2818">
                  <c:v>80.968575999999999</c:v>
                </c:pt>
                <c:pt idx="2819">
                  <c:v>81.015946999999997</c:v>
                </c:pt>
                <c:pt idx="2820">
                  <c:v>81.059531000000007</c:v>
                </c:pt>
                <c:pt idx="2821">
                  <c:v>81.108812999999998</c:v>
                </c:pt>
                <c:pt idx="2822">
                  <c:v>81.161760000000001</c:v>
                </c:pt>
                <c:pt idx="2823">
                  <c:v>81.203770000000006</c:v>
                </c:pt>
                <c:pt idx="2824">
                  <c:v>81.227664000000004</c:v>
                </c:pt>
                <c:pt idx="2825">
                  <c:v>81.242112000000006</c:v>
                </c:pt>
                <c:pt idx="2826">
                  <c:v>81.257074000000003</c:v>
                </c:pt>
                <c:pt idx="2827">
                  <c:v>81.272424999999998</c:v>
                </c:pt>
                <c:pt idx="2828">
                  <c:v>81.286313000000007</c:v>
                </c:pt>
                <c:pt idx="2829">
                  <c:v>81.304597999999999</c:v>
                </c:pt>
                <c:pt idx="2830">
                  <c:v>81.335728000000003</c:v>
                </c:pt>
                <c:pt idx="2831">
                  <c:v>81.383488999999997</c:v>
                </c:pt>
                <c:pt idx="2832">
                  <c:v>81.448418000000004</c:v>
                </c:pt>
                <c:pt idx="2833">
                  <c:v>81.527578000000005</c:v>
                </c:pt>
                <c:pt idx="2834">
                  <c:v>81.608119000000002</c:v>
                </c:pt>
                <c:pt idx="2835">
                  <c:v>81.669931000000005</c:v>
                </c:pt>
                <c:pt idx="2836">
                  <c:v>81.702141999999995</c:v>
                </c:pt>
                <c:pt idx="2837">
                  <c:v>81.713403</c:v>
                </c:pt>
                <c:pt idx="2838">
                  <c:v>81.722204000000005</c:v>
                </c:pt>
                <c:pt idx="2839">
                  <c:v>81.740089999999995</c:v>
                </c:pt>
                <c:pt idx="2840">
                  <c:v>81.765445</c:v>
                </c:pt>
                <c:pt idx="2841">
                  <c:v>81.788027</c:v>
                </c:pt>
                <c:pt idx="2842">
                  <c:v>81.797687999999994</c:v>
                </c:pt>
                <c:pt idx="2843">
                  <c:v>81.794250000000005</c:v>
                </c:pt>
                <c:pt idx="2844">
                  <c:v>81.789860000000004</c:v>
                </c:pt>
                <c:pt idx="2845">
                  <c:v>81.795736000000005</c:v>
                </c:pt>
                <c:pt idx="2846">
                  <c:v>81.806676999999993</c:v>
                </c:pt>
                <c:pt idx="2847">
                  <c:v>81.807303000000005</c:v>
                </c:pt>
                <c:pt idx="2848">
                  <c:v>81.795025999999993</c:v>
                </c:pt>
                <c:pt idx="2849">
                  <c:v>81.786441999999994</c:v>
                </c:pt>
                <c:pt idx="2850">
                  <c:v>81.796441000000002</c:v>
                </c:pt>
                <c:pt idx="2851">
                  <c:v>81.820415999999994</c:v>
                </c:pt>
                <c:pt idx="2852">
                  <c:v>81.843699000000001</c:v>
                </c:pt>
                <c:pt idx="2853">
                  <c:v>81.860422999999997</c:v>
                </c:pt>
                <c:pt idx="2854">
                  <c:v>81.875506999999999</c:v>
                </c:pt>
                <c:pt idx="2855">
                  <c:v>81.894357999999997</c:v>
                </c:pt>
                <c:pt idx="2856">
                  <c:v>81.919404</c:v>
                </c:pt>
                <c:pt idx="2857">
                  <c:v>81.953941999999998</c:v>
                </c:pt>
                <c:pt idx="2858">
                  <c:v>82.001283999999998</c:v>
                </c:pt>
                <c:pt idx="2859">
                  <c:v>82.059617000000003</c:v>
                </c:pt>
                <c:pt idx="2860">
                  <c:v>82.121996999999993</c:v>
                </c:pt>
                <c:pt idx="2861">
                  <c:v>82.181309999999996</c:v>
                </c:pt>
                <c:pt idx="2862">
                  <c:v>82.232701000000006</c:v>
                </c:pt>
                <c:pt idx="2863">
                  <c:v>82.272148999999999</c:v>
                </c:pt>
                <c:pt idx="2864">
                  <c:v>82.296340000000001</c:v>
                </c:pt>
                <c:pt idx="2865">
                  <c:v>82.306482000000003</c:v>
                </c:pt>
                <c:pt idx="2866">
                  <c:v>82.311509999999998</c:v>
                </c:pt>
                <c:pt idx="2867">
                  <c:v>82.324135999999996</c:v>
                </c:pt>
                <c:pt idx="2868">
                  <c:v>82.350482</c:v>
                </c:pt>
                <c:pt idx="2869">
                  <c:v>82.383022999999994</c:v>
                </c:pt>
                <c:pt idx="2870">
                  <c:v>82.405834999999996</c:v>
                </c:pt>
                <c:pt idx="2871">
                  <c:v>82.40719</c:v>
                </c:pt>
                <c:pt idx="2872">
                  <c:v>82.384670999999997</c:v>
                </c:pt>
                <c:pt idx="2873">
                  <c:v>82.340917000000005</c:v>
                </c:pt>
                <c:pt idx="2874">
                  <c:v>82.282425000000003</c:v>
                </c:pt>
                <c:pt idx="2875">
                  <c:v>82.223482000000004</c:v>
                </c:pt>
                <c:pt idx="2876">
                  <c:v>82.18141</c:v>
                </c:pt>
                <c:pt idx="2877">
                  <c:v>82.161103999999995</c:v>
                </c:pt>
                <c:pt idx="2878">
                  <c:v>82.150243000000003</c:v>
                </c:pt>
                <c:pt idx="2879">
                  <c:v>82.136630999999994</c:v>
                </c:pt>
                <c:pt idx="2880">
                  <c:v>82.123124000000004</c:v>
                </c:pt>
                <c:pt idx="2881">
                  <c:v>82.116964999999993</c:v>
                </c:pt>
                <c:pt idx="2882">
                  <c:v>82.113517000000002</c:v>
                </c:pt>
                <c:pt idx="2883">
                  <c:v>82.104297000000003</c:v>
                </c:pt>
                <c:pt idx="2884">
                  <c:v>82.095119999999994</c:v>
                </c:pt>
                <c:pt idx="2885">
                  <c:v>82.099928000000006</c:v>
                </c:pt>
                <c:pt idx="2886">
                  <c:v>82.117756999999997</c:v>
                </c:pt>
                <c:pt idx="2887">
                  <c:v>82.131069999999994</c:v>
                </c:pt>
                <c:pt idx="2888">
                  <c:v>82.129389000000003</c:v>
                </c:pt>
                <c:pt idx="2889">
                  <c:v>82.122566000000006</c:v>
                </c:pt>
                <c:pt idx="2890">
                  <c:v>82.128287999999998</c:v>
                </c:pt>
                <c:pt idx="2891">
                  <c:v>82.153716000000003</c:v>
                </c:pt>
                <c:pt idx="2892">
                  <c:v>82.189266000000003</c:v>
                </c:pt>
                <c:pt idx="2893">
                  <c:v>82.211995000000002</c:v>
                </c:pt>
                <c:pt idx="2894">
                  <c:v>82.198616000000001</c:v>
                </c:pt>
                <c:pt idx="2895">
                  <c:v>82.146789999999996</c:v>
                </c:pt>
                <c:pt idx="2896">
                  <c:v>82.081720000000004</c:v>
                </c:pt>
                <c:pt idx="2897">
                  <c:v>82.032931000000005</c:v>
                </c:pt>
                <c:pt idx="2898">
                  <c:v>82.007591000000005</c:v>
                </c:pt>
                <c:pt idx="2899">
                  <c:v>81.995430999999996</c:v>
                </c:pt>
                <c:pt idx="2900">
                  <c:v>81.992211999999995</c:v>
                </c:pt>
                <c:pt idx="2901">
                  <c:v>81.999669999999995</c:v>
                </c:pt>
                <c:pt idx="2902">
                  <c:v>82.007092999999998</c:v>
                </c:pt>
                <c:pt idx="2903">
                  <c:v>81.996431000000001</c:v>
                </c:pt>
                <c:pt idx="2904">
                  <c:v>81.968256999999994</c:v>
                </c:pt>
                <c:pt idx="2905">
                  <c:v>81.94359</c:v>
                </c:pt>
                <c:pt idx="2906">
                  <c:v>81.937281999999996</c:v>
                </c:pt>
                <c:pt idx="2907">
                  <c:v>81.946296000000004</c:v>
                </c:pt>
                <c:pt idx="2908">
                  <c:v>81.964295000000007</c:v>
                </c:pt>
                <c:pt idx="2909">
                  <c:v>81.989380999999995</c:v>
                </c:pt>
                <c:pt idx="2910">
                  <c:v>82.018681000000001</c:v>
                </c:pt>
                <c:pt idx="2911">
                  <c:v>82.052852999999999</c:v>
                </c:pt>
                <c:pt idx="2912">
                  <c:v>82.102005000000005</c:v>
                </c:pt>
                <c:pt idx="2913">
                  <c:v>82.170108999999997</c:v>
                </c:pt>
                <c:pt idx="2914">
                  <c:v>82.238454000000004</c:v>
                </c:pt>
                <c:pt idx="2915">
                  <c:v>82.281684999999996</c:v>
                </c:pt>
                <c:pt idx="2916">
                  <c:v>82.297315999999995</c:v>
                </c:pt>
                <c:pt idx="2917">
                  <c:v>82.305120000000002</c:v>
                </c:pt>
                <c:pt idx="2918">
                  <c:v>82.320447999999999</c:v>
                </c:pt>
                <c:pt idx="2919">
                  <c:v>82.343158000000003</c:v>
                </c:pt>
                <c:pt idx="2920">
                  <c:v>82.371505999999997</c:v>
                </c:pt>
                <c:pt idx="2921">
                  <c:v>82.408991999999998</c:v>
                </c:pt>
                <c:pt idx="2922">
                  <c:v>82.454075000000003</c:v>
                </c:pt>
                <c:pt idx="2923">
                  <c:v>82.497630000000001</c:v>
                </c:pt>
                <c:pt idx="2924">
                  <c:v>82.532835000000006</c:v>
                </c:pt>
                <c:pt idx="2925">
                  <c:v>82.555586000000005</c:v>
                </c:pt>
                <c:pt idx="2926">
                  <c:v>82.558064999999999</c:v>
                </c:pt>
                <c:pt idx="2927">
                  <c:v>82.53886</c:v>
                </c:pt>
                <c:pt idx="2928">
                  <c:v>82.518344999999997</c:v>
                </c:pt>
                <c:pt idx="2929">
                  <c:v>82.523921999999999</c:v>
                </c:pt>
                <c:pt idx="2930">
                  <c:v>82.556100000000001</c:v>
                </c:pt>
                <c:pt idx="2931">
                  <c:v>82.588168999999994</c:v>
                </c:pt>
                <c:pt idx="2932">
                  <c:v>82.604258000000002</c:v>
                </c:pt>
                <c:pt idx="2933">
                  <c:v>82.617841999999996</c:v>
                </c:pt>
                <c:pt idx="2934">
                  <c:v>82.644920999999997</c:v>
                </c:pt>
                <c:pt idx="2935">
                  <c:v>82.678252999999998</c:v>
                </c:pt>
                <c:pt idx="2936">
                  <c:v>82.700745999999995</c:v>
                </c:pt>
                <c:pt idx="2937">
                  <c:v>82.709232</c:v>
                </c:pt>
                <c:pt idx="2938">
                  <c:v>82.711523999999997</c:v>
                </c:pt>
                <c:pt idx="2939">
                  <c:v>82.711940999999996</c:v>
                </c:pt>
                <c:pt idx="2940">
                  <c:v>82.714729000000005</c:v>
                </c:pt>
                <c:pt idx="2941">
                  <c:v>82.733131999999998</c:v>
                </c:pt>
                <c:pt idx="2942">
                  <c:v>82.778396000000001</c:v>
                </c:pt>
                <c:pt idx="2943">
                  <c:v>82.841920000000002</c:v>
                </c:pt>
                <c:pt idx="2944">
                  <c:v>82.900727000000003</c:v>
                </c:pt>
                <c:pt idx="2945">
                  <c:v>82.941762999999995</c:v>
                </c:pt>
                <c:pt idx="2946">
                  <c:v>82.974089000000006</c:v>
                </c:pt>
                <c:pt idx="2947">
                  <c:v>83.014634000000001</c:v>
                </c:pt>
                <c:pt idx="2948">
                  <c:v>83.064702999999994</c:v>
                </c:pt>
                <c:pt idx="2949">
                  <c:v>83.104629000000003</c:v>
                </c:pt>
                <c:pt idx="2950">
                  <c:v>83.115696</c:v>
                </c:pt>
                <c:pt idx="2951">
                  <c:v>83.106026</c:v>
                </c:pt>
                <c:pt idx="2952">
                  <c:v>83.106172000000001</c:v>
                </c:pt>
                <c:pt idx="2953">
                  <c:v>83.136460999999997</c:v>
                </c:pt>
                <c:pt idx="2954">
                  <c:v>83.186108000000004</c:v>
                </c:pt>
                <c:pt idx="2955">
                  <c:v>83.227698000000004</c:v>
                </c:pt>
                <c:pt idx="2956">
                  <c:v>83.243956999999995</c:v>
                </c:pt>
                <c:pt idx="2957">
                  <c:v>83.236535000000003</c:v>
                </c:pt>
                <c:pt idx="2958">
                  <c:v>83.219741999999997</c:v>
                </c:pt>
                <c:pt idx="2959">
                  <c:v>83.214967000000001</c:v>
                </c:pt>
                <c:pt idx="2960">
                  <c:v>83.242247000000006</c:v>
                </c:pt>
                <c:pt idx="2961">
                  <c:v>83.301197999999999</c:v>
                </c:pt>
                <c:pt idx="2962">
                  <c:v>83.361648000000002</c:v>
                </c:pt>
                <c:pt idx="2963">
                  <c:v>83.388668999999993</c:v>
                </c:pt>
                <c:pt idx="2964">
                  <c:v>83.378229000000005</c:v>
                </c:pt>
                <c:pt idx="2965">
                  <c:v>83.355456000000004</c:v>
                </c:pt>
                <c:pt idx="2966">
                  <c:v>83.338729000000001</c:v>
                </c:pt>
                <c:pt idx="2967">
                  <c:v>83.321973</c:v>
                </c:pt>
                <c:pt idx="2968">
                  <c:v>83.296203000000006</c:v>
                </c:pt>
                <c:pt idx="2969">
                  <c:v>83.271277999999995</c:v>
                </c:pt>
                <c:pt idx="2970">
                  <c:v>83.265707000000006</c:v>
                </c:pt>
                <c:pt idx="2971">
                  <c:v>83.284841999999998</c:v>
                </c:pt>
                <c:pt idx="2972">
                  <c:v>83.317485000000005</c:v>
                </c:pt>
                <c:pt idx="2973">
                  <c:v>83.346459999999993</c:v>
                </c:pt>
                <c:pt idx="2974">
                  <c:v>83.357467</c:v>
                </c:pt>
                <c:pt idx="2975">
                  <c:v>83.347272000000004</c:v>
                </c:pt>
                <c:pt idx="2976">
                  <c:v>83.330281999999997</c:v>
                </c:pt>
                <c:pt idx="2977">
                  <c:v>83.329576000000003</c:v>
                </c:pt>
                <c:pt idx="2978">
                  <c:v>83.354212000000004</c:v>
                </c:pt>
                <c:pt idx="2979">
                  <c:v>83.390715999999998</c:v>
                </c:pt>
                <c:pt idx="2980">
                  <c:v>83.420907</c:v>
                </c:pt>
                <c:pt idx="2981">
                  <c:v>83.440061</c:v>
                </c:pt>
                <c:pt idx="2982">
                  <c:v>83.453400999999999</c:v>
                </c:pt>
                <c:pt idx="2983">
                  <c:v>83.464513999999994</c:v>
                </c:pt>
                <c:pt idx="2984">
                  <c:v>83.475184999999996</c:v>
                </c:pt>
                <c:pt idx="2985">
                  <c:v>83.489053999999996</c:v>
                </c:pt>
                <c:pt idx="2986">
                  <c:v>83.506040999999996</c:v>
                </c:pt>
                <c:pt idx="2987">
                  <c:v>83.517629999999997</c:v>
                </c:pt>
                <c:pt idx="2988">
                  <c:v>83.515733999999995</c:v>
                </c:pt>
                <c:pt idx="2989">
                  <c:v>83.503788999999998</c:v>
                </c:pt>
                <c:pt idx="2990">
                  <c:v>83.493969000000007</c:v>
                </c:pt>
                <c:pt idx="2991">
                  <c:v>83.496579999999994</c:v>
                </c:pt>
                <c:pt idx="2992">
                  <c:v>83.515889000000001</c:v>
                </c:pt>
                <c:pt idx="2993">
                  <c:v>83.550269</c:v>
                </c:pt>
                <c:pt idx="2994">
                  <c:v>83.589854000000003</c:v>
                </c:pt>
                <c:pt idx="2995">
                  <c:v>83.619102999999996</c:v>
                </c:pt>
                <c:pt idx="2996">
                  <c:v>83.629369999999994</c:v>
                </c:pt>
                <c:pt idx="2997">
                  <c:v>83.626895000000005</c:v>
                </c:pt>
                <c:pt idx="2998">
                  <c:v>83.623033000000007</c:v>
                </c:pt>
                <c:pt idx="2999">
                  <c:v>83.618913000000006</c:v>
                </c:pt>
                <c:pt idx="3000">
                  <c:v>83.605836999999994</c:v>
                </c:pt>
                <c:pt idx="3001">
                  <c:v>83.579645999999997</c:v>
                </c:pt>
                <c:pt idx="3002">
                  <c:v>83.547922999999997</c:v>
                </c:pt>
                <c:pt idx="3003">
                  <c:v>83.520899</c:v>
                </c:pt>
                <c:pt idx="3004">
                  <c:v>83.499452000000005</c:v>
                </c:pt>
                <c:pt idx="3005">
                  <c:v>83.475346999999999</c:v>
                </c:pt>
                <c:pt idx="3006">
                  <c:v>83.442920999999998</c:v>
                </c:pt>
                <c:pt idx="3007">
                  <c:v>83.408717999999993</c:v>
                </c:pt>
                <c:pt idx="3008">
                  <c:v>83.386954000000003</c:v>
                </c:pt>
                <c:pt idx="3009">
                  <c:v>83.384107</c:v>
                </c:pt>
                <c:pt idx="3010">
                  <c:v>83.391053999999997</c:v>
                </c:pt>
                <c:pt idx="3011">
                  <c:v>83.394593</c:v>
                </c:pt>
                <c:pt idx="3012">
                  <c:v>83.393548999999993</c:v>
                </c:pt>
                <c:pt idx="3013">
                  <c:v>83.396161000000006</c:v>
                </c:pt>
                <c:pt idx="3014">
                  <c:v>83.402714000000003</c:v>
                </c:pt>
                <c:pt idx="3015">
                  <c:v>83.400184999999993</c:v>
                </c:pt>
                <c:pt idx="3016">
                  <c:v>83.377016999999995</c:v>
                </c:pt>
                <c:pt idx="3017">
                  <c:v>83.335803999999996</c:v>
                </c:pt>
                <c:pt idx="3018">
                  <c:v>83.287920999999997</c:v>
                </c:pt>
                <c:pt idx="3019">
                  <c:v>83.242784</c:v>
                </c:pt>
                <c:pt idx="3020">
                  <c:v>83.207600999999997</c:v>
                </c:pt>
                <c:pt idx="3021">
                  <c:v>83.190400999999994</c:v>
                </c:pt>
                <c:pt idx="3022">
                  <c:v>83.193816999999996</c:v>
                </c:pt>
                <c:pt idx="3023">
                  <c:v>83.207661999999999</c:v>
                </c:pt>
                <c:pt idx="3024">
                  <c:v>83.214887000000004</c:v>
                </c:pt>
                <c:pt idx="3025">
                  <c:v>83.205674000000002</c:v>
                </c:pt>
                <c:pt idx="3026">
                  <c:v>83.182855000000004</c:v>
                </c:pt>
                <c:pt idx="3027">
                  <c:v>83.155068</c:v>
                </c:pt>
                <c:pt idx="3028">
                  <c:v>83.129199999999997</c:v>
                </c:pt>
                <c:pt idx="3029">
                  <c:v>83.109809999999996</c:v>
                </c:pt>
                <c:pt idx="3030">
                  <c:v>83.100672000000003</c:v>
                </c:pt>
                <c:pt idx="3031">
                  <c:v>83.102096000000003</c:v>
                </c:pt>
                <c:pt idx="3032">
                  <c:v>83.106245000000001</c:v>
                </c:pt>
                <c:pt idx="3033">
                  <c:v>83.099215999999998</c:v>
                </c:pt>
                <c:pt idx="3034">
                  <c:v>83.073852000000002</c:v>
                </c:pt>
                <c:pt idx="3035">
                  <c:v>83.041545999999997</c:v>
                </c:pt>
                <c:pt idx="3036">
                  <c:v>83.024855000000002</c:v>
                </c:pt>
                <c:pt idx="3037">
                  <c:v>83.032961999999998</c:v>
                </c:pt>
                <c:pt idx="3038">
                  <c:v>83.048038000000005</c:v>
                </c:pt>
                <c:pt idx="3039">
                  <c:v>83.042664000000002</c:v>
                </c:pt>
                <c:pt idx="3040">
                  <c:v>83.009247000000002</c:v>
                </c:pt>
                <c:pt idx="3041">
                  <c:v>82.966735999999997</c:v>
                </c:pt>
                <c:pt idx="3042">
                  <c:v>82.940635</c:v>
                </c:pt>
                <c:pt idx="3043">
                  <c:v>82.942483999999993</c:v>
                </c:pt>
                <c:pt idx="3044">
                  <c:v>82.965885999999998</c:v>
                </c:pt>
                <c:pt idx="3045">
                  <c:v>82.992418999999998</c:v>
                </c:pt>
                <c:pt idx="3046">
                  <c:v>83.000889999999998</c:v>
                </c:pt>
                <c:pt idx="3047">
                  <c:v>82.981145999999995</c:v>
                </c:pt>
                <c:pt idx="3048">
                  <c:v>82.943819000000005</c:v>
                </c:pt>
                <c:pt idx="3049">
                  <c:v>82.912226000000004</c:v>
                </c:pt>
                <c:pt idx="3050">
                  <c:v>82.901580999999993</c:v>
                </c:pt>
                <c:pt idx="3051">
                  <c:v>82.907617999999999</c:v>
                </c:pt>
                <c:pt idx="3052">
                  <c:v>82.913770999999997</c:v>
                </c:pt>
                <c:pt idx="3053">
                  <c:v>82.905128000000005</c:v>
                </c:pt>
                <c:pt idx="3054">
                  <c:v>82.879310000000004</c:v>
                </c:pt>
                <c:pt idx="3055">
                  <c:v>82.851879999999994</c:v>
                </c:pt>
                <c:pt idx="3056">
                  <c:v>82.848772999999994</c:v>
                </c:pt>
                <c:pt idx="3057">
                  <c:v>82.882812999999999</c:v>
                </c:pt>
                <c:pt idx="3058">
                  <c:v>82.936096000000006</c:v>
                </c:pt>
                <c:pt idx="3059">
                  <c:v>82.974414999999993</c:v>
                </c:pt>
                <c:pt idx="3060">
                  <c:v>82.979893000000004</c:v>
                </c:pt>
                <c:pt idx="3061">
                  <c:v>82.960915999999997</c:v>
                </c:pt>
                <c:pt idx="3062">
                  <c:v>82.931999000000005</c:v>
                </c:pt>
                <c:pt idx="3063">
                  <c:v>82.898537000000005</c:v>
                </c:pt>
                <c:pt idx="3064">
                  <c:v>82.866454000000004</c:v>
                </c:pt>
                <c:pt idx="3065">
                  <c:v>82.852833000000004</c:v>
                </c:pt>
                <c:pt idx="3066">
                  <c:v>82.873570000000001</c:v>
                </c:pt>
                <c:pt idx="3067">
                  <c:v>82.924385000000001</c:v>
                </c:pt>
                <c:pt idx="3068">
                  <c:v>82.982910000000004</c:v>
                </c:pt>
                <c:pt idx="3069">
                  <c:v>83.028272999999999</c:v>
                </c:pt>
                <c:pt idx="3070">
                  <c:v>83.054569999999998</c:v>
                </c:pt>
                <c:pt idx="3071">
                  <c:v>83.068449000000001</c:v>
                </c:pt>
                <c:pt idx="3072">
                  <c:v>83.079415999999995</c:v>
                </c:pt>
                <c:pt idx="3073">
                  <c:v>83.093256999999994</c:v>
                </c:pt>
                <c:pt idx="3074">
                  <c:v>83.111530999999999</c:v>
                </c:pt>
                <c:pt idx="3075">
                  <c:v>83.134265999999997</c:v>
                </c:pt>
                <c:pt idx="3076">
                  <c:v>83.160487000000003</c:v>
                </c:pt>
                <c:pt idx="3077">
                  <c:v>83.185616999999993</c:v>
                </c:pt>
                <c:pt idx="3078">
                  <c:v>83.202827999999997</c:v>
                </c:pt>
                <c:pt idx="3079">
                  <c:v>83.210452000000004</c:v>
                </c:pt>
                <c:pt idx="3080">
                  <c:v>83.214027000000002</c:v>
                </c:pt>
                <c:pt idx="3081">
                  <c:v>83.217389999999995</c:v>
                </c:pt>
                <c:pt idx="3082">
                  <c:v>83.217888000000002</c:v>
                </c:pt>
                <c:pt idx="3083">
                  <c:v>83.217149000000006</c:v>
                </c:pt>
                <c:pt idx="3084">
                  <c:v>83.229902999999993</c:v>
                </c:pt>
                <c:pt idx="3085">
                  <c:v>83.270555999999999</c:v>
                </c:pt>
                <c:pt idx="3086">
                  <c:v>83.333044000000001</c:v>
                </c:pt>
                <c:pt idx="3087">
                  <c:v>83.395178999999999</c:v>
                </c:pt>
                <c:pt idx="3088">
                  <c:v>83.443343999999996</c:v>
                </c:pt>
                <c:pt idx="3089">
                  <c:v>83.484459000000001</c:v>
                </c:pt>
                <c:pt idx="3090">
                  <c:v>83.534993999999998</c:v>
                </c:pt>
                <c:pt idx="3091">
                  <c:v>83.606132000000002</c:v>
                </c:pt>
                <c:pt idx="3092">
                  <c:v>83.696093000000005</c:v>
                </c:pt>
                <c:pt idx="3093">
                  <c:v>83.785995999999997</c:v>
                </c:pt>
                <c:pt idx="3094">
                  <c:v>83.846862999999999</c:v>
                </c:pt>
                <c:pt idx="3095">
                  <c:v>83.864734999999996</c:v>
                </c:pt>
                <c:pt idx="3096">
                  <c:v>83.858271999999999</c:v>
                </c:pt>
                <c:pt idx="3097">
                  <c:v>83.859803999999997</c:v>
                </c:pt>
                <c:pt idx="3098">
                  <c:v>83.880300000000005</c:v>
                </c:pt>
                <c:pt idx="3099">
                  <c:v>83.905535</c:v>
                </c:pt>
                <c:pt idx="3100">
                  <c:v>83.924127999999996</c:v>
                </c:pt>
                <c:pt idx="3101">
                  <c:v>83.941288</c:v>
                </c:pt>
                <c:pt idx="3102">
                  <c:v>83.962823</c:v>
                </c:pt>
                <c:pt idx="3103">
                  <c:v>83.983716000000001</c:v>
                </c:pt>
                <c:pt idx="3104">
                  <c:v>83.998986000000002</c:v>
                </c:pt>
                <c:pt idx="3105">
                  <c:v>84.011334000000005</c:v>
                </c:pt>
                <c:pt idx="3106">
                  <c:v>84.022176000000002</c:v>
                </c:pt>
                <c:pt idx="3107">
                  <c:v>84.029383999999993</c:v>
                </c:pt>
                <c:pt idx="3108">
                  <c:v>84.039418999999995</c:v>
                </c:pt>
                <c:pt idx="3109">
                  <c:v>84.065207000000001</c:v>
                </c:pt>
                <c:pt idx="3110">
                  <c:v>84.102759000000006</c:v>
                </c:pt>
                <c:pt idx="3111">
                  <c:v>84.125804000000002</c:v>
                </c:pt>
                <c:pt idx="3112">
                  <c:v>84.117075</c:v>
                </c:pt>
                <c:pt idx="3113">
                  <c:v>84.093536</c:v>
                </c:pt>
                <c:pt idx="3114">
                  <c:v>84.086933000000002</c:v>
                </c:pt>
                <c:pt idx="3115">
                  <c:v>84.108070999999995</c:v>
                </c:pt>
                <c:pt idx="3116">
                  <c:v>84.143697000000003</c:v>
                </c:pt>
                <c:pt idx="3117">
                  <c:v>84.180036000000001</c:v>
                </c:pt>
                <c:pt idx="3118">
                  <c:v>84.212676999999999</c:v>
                </c:pt>
                <c:pt idx="3119">
                  <c:v>84.236806000000001</c:v>
                </c:pt>
                <c:pt idx="3120">
                  <c:v>84.244916000000003</c:v>
                </c:pt>
                <c:pt idx="3121">
                  <c:v>84.239069999999998</c:v>
                </c:pt>
                <c:pt idx="3122">
                  <c:v>84.236742000000007</c:v>
                </c:pt>
                <c:pt idx="3123">
                  <c:v>84.260424999999998</c:v>
                </c:pt>
                <c:pt idx="3124">
                  <c:v>84.323700000000002</c:v>
                </c:pt>
                <c:pt idx="3125">
                  <c:v>84.423050000000003</c:v>
                </c:pt>
                <c:pt idx="3126">
                  <c:v>84.535802000000004</c:v>
                </c:pt>
                <c:pt idx="3127">
                  <c:v>84.629919999999998</c:v>
                </c:pt>
                <c:pt idx="3128">
                  <c:v>84.685873999999998</c:v>
                </c:pt>
                <c:pt idx="3129">
                  <c:v>84.712394000000003</c:v>
                </c:pt>
                <c:pt idx="3130">
                  <c:v>84.738471000000004</c:v>
                </c:pt>
                <c:pt idx="3131">
                  <c:v>84.787262999999996</c:v>
                </c:pt>
                <c:pt idx="3132">
                  <c:v>84.855959999999996</c:v>
                </c:pt>
                <c:pt idx="3133">
                  <c:v>84.919490999999994</c:v>
                </c:pt>
                <c:pt idx="3134">
                  <c:v>84.956316999999999</c:v>
                </c:pt>
                <c:pt idx="3135">
                  <c:v>84.973904000000005</c:v>
                </c:pt>
                <c:pt idx="3136">
                  <c:v>85.004463999999999</c:v>
                </c:pt>
                <c:pt idx="3137">
                  <c:v>85.069857999999996</c:v>
                </c:pt>
                <c:pt idx="3138">
                  <c:v>85.155906000000002</c:v>
                </c:pt>
                <c:pt idx="3139">
                  <c:v>85.231120000000004</c:v>
                </c:pt>
                <c:pt idx="3140">
                  <c:v>85.285304999999994</c:v>
                </c:pt>
                <c:pt idx="3141">
                  <c:v>85.33323</c:v>
                </c:pt>
                <c:pt idx="3142">
                  <c:v>85.381454000000005</c:v>
                </c:pt>
                <c:pt idx="3143">
                  <c:v>85.413801000000007</c:v>
                </c:pt>
                <c:pt idx="3144">
                  <c:v>85.420124000000001</c:v>
                </c:pt>
                <c:pt idx="3145">
                  <c:v>85.421661999999998</c:v>
                </c:pt>
                <c:pt idx="3146">
                  <c:v>85.448864999999998</c:v>
                </c:pt>
                <c:pt idx="3147">
                  <c:v>85.501093999999995</c:v>
                </c:pt>
                <c:pt idx="3148">
                  <c:v>85.546636000000007</c:v>
                </c:pt>
                <c:pt idx="3149">
                  <c:v>85.562979999999996</c:v>
                </c:pt>
                <c:pt idx="3150">
                  <c:v>85.564031999999997</c:v>
                </c:pt>
                <c:pt idx="3151">
                  <c:v>85.583792000000003</c:v>
                </c:pt>
                <c:pt idx="3152">
                  <c:v>85.640602000000001</c:v>
                </c:pt>
                <c:pt idx="3153">
                  <c:v>85.720218000000003</c:v>
                </c:pt>
                <c:pt idx="3154">
                  <c:v>85.789109999999994</c:v>
                </c:pt>
                <c:pt idx="3155">
                  <c:v>85.822720000000004</c:v>
                </c:pt>
                <c:pt idx="3156">
                  <c:v>85.823032999999995</c:v>
                </c:pt>
                <c:pt idx="3157">
                  <c:v>85.811171000000002</c:v>
                </c:pt>
                <c:pt idx="3158">
                  <c:v>85.805930000000004</c:v>
                </c:pt>
                <c:pt idx="3159">
                  <c:v>85.812399999999997</c:v>
                </c:pt>
                <c:pt idx="3160">
                  <c:v>85.829295000000002</c:v>
                </c:pt>
                <c:pt idx="3161">
                  <c:v>85.859257999999997</c:v>
                </c:pt>
                <c:pt idx="3162">
                  <c:v>85.907002000000006</c:v>
                </c:pt>
                <c:pt idx="3163">
                  <c:v>85.97099</c:v>
                </c:pt>
                <c:pt idx="3164">
                  <c:v>86.041555000000002</c:v>
                </c:pt>
                <c:pt idx="3165">
                  <c:v>86.106223</c:v>
                </c:pt>
                <c:pt idx="3166">
                  <c:v>86.155775000000006</c:v>
                </c:pt>
                <c:pt idx="3167">
                  <c:v>86.187282999999994</c:v>
                </c:pt>
                <c:pt idx="3168">
                  <c:v>86.202703</c:v>
                </c:pt>
                <c:pt idx="3169">
                  <c:v>86.204682000000005</c:v>
                </c:pt>
                <c:pt idx="3170">
                  <c:v>86.196000999999995</c:v>
                </c:pt>
                <c:pt idx="3171">
                  <c:v>86.185193999999996</c:v>
                </c:pt>
                <c:pt idx="3172">
                  <c:v>86.187197999999995</c:v>
                </c:pt>
                <c:pt idx="3173">
                  <c:v>86.209080999999998</c:v>
                </c:pt>
                <c:pt idx="3174">
                  <c:v>86.236378000000002</c:v>
                </c:pt>
                <c:pt idx="3175">
                  <c:v>86.245855000000006</c:v>
                </c:pt>
                <c:pt idx="3176">
                  <c:v>86.235916000000003</c:v>
                </c:pt>
                <c:pt idx="3177">
                  <c:v>86.235099000000005</c:v>
                </c:pt>
                <c:pt idx="3178">
                  <c:v>86.276392000000001</c:v>
                </c:pt>
                <c:pt idx="3179">
                  <c:v>86.367917000000006</c:v>
                </c:pt>
                <c:pt idx="3180">
                  <c:v>86.485028999999997</c:v>
                </c:pt>
                <c:pt idx="3181">
                  <c:v>86.581913</c:v>
                </c:pt>
                <c:pt idx="3182">
                  <c:v>86.617840999999999</c:v>
                </c:pt>
                <c:pt idx="3183">
                  <c:v>86.586510000000004</c:v>
                </c:pt>
                <c:pt idx="3184">
                  <c:v>86.518651000000006</c:v>
                </c:pt>
                <c:pt idx="3185">
                  <c:v>86.447248000000002</c:v>
                </c:pt>
                <c:pt idx="3186">
                  <c:v>86.374035000000006</c:v>
                </c:pt>
                <c:pt idx="3187">
                  <c:v>86.280952999999997</c:v>
                </c:pt>
                <c:pt idx="3188">
                  <c:v>86.167564999999996</c:v>
                </c:pt>
                <c:pt idx="3189">
                  <c:v>86.055948999999998</c:v>
                </c:pt>
                <c:pt idx="3190">
                  <c:v>85.957170000000005</c:v>
                </c:pt>
                <c:pt idx="3191">
                  <c:v>85.855068000000003</c:v>
                </c:pt>
                <c:pt idx="3192">
                  <c:v>85.732938000000004</c:v>
                </c:pt>
                <c:pt idx="3193">
                  <c:v>85.598737999999997</c:v>
                </c:pt>
                <c:pt idx="3194">
                  <c:v>85.471943999999993</c:v>
                </c:pt>
                <c:pt idx="3195">
                  <c:v>85.360979999999998</c:v>
                </c:pt>
                <c:pt idx="3196">
                  <c:v>85.268566000000007</c:v>
                </c:pt>
                <c:pt idx="3197">
                  <c:v>85.207463000000004</c:v>
                </c:pt>
                <c:pt idx="3198">
                  <c:v>85.192260000000005</c:v>
                </c:pt>
                <c:pt idx="3199">
                  <c:v>85.218947</c:v>
                </c:pt>
                <c:pt idx="3200">
                  <c:v>85.264999000000003</c:v>
                </c:pt>
                <c:pt idx="3201">
                  <c:v>85.307946999999999</c:v>
                </c:pt>
                <c:pt idx="3202">
                  <c:v>85.339399</c:v>
                </c:pt>
                <c:pt idx="3203">
                  <c:v>85.367092</c:v>
                </c:pt>
                <c:pt idx="3204">
                  <c:v>85.408500000000004</c:v>
                </c:pt>
                <c:pt idx="3205">
                  <c:v>85.475756000000004</c:v>
                </c:pt>
                <c:pt idx="3206">
                  <c:v>85.559794999999994</c:v>
                </c:pt>
                <c:pt idx="3207">
                  <c:v>85.633887999999999</c:v>
                </c:pt>
                <c:pt idx="3208">
                  <c:v>85.677565000000001</c:v>
                </c:pt>
                <c:pt idx="3209">
                  <c:v>85.69332</c:v>
                </c:pt>
                <c:pt idx="3210">
                  <c:v>85.698598000000004</c:v>
                </c:pt>
                <c:pt idx="3211">
                  <c:v>85.708129</c:v>
                </c:pt>
                <c:pt idx="3212">
                  <c:v>85.726456999999996</c:v>
                </c:pt>
                <c:pt idx="3213">
                  <c:v>85.749297999999996</c:v>
                </c:pt>
                <c:pt idx="3214">
                  <c:v>85.766318999999996</c:v>
                </c:pt>
                <c:pt idx="3215">
                  <c:v>85.767807000000005</c:v>
                </c:pt>
                <c:pt idx="3216">
                  <c:v>85.753477000000004</c:v>
                </c:pt>
                <c:pt idx="3217">
                  <c:v>85.732365999999999</c:v>
                </c:pt>
                <c:pt idx="3218">
                  <c:v>85.712682000000001</c:v>
                </c:pt>
                <c:pt idx="3219">
                  <c:v>85.694067000000004</c:v>
                </c:pt>
                <c:pt idx="3220">
                  <c:v>85.668222999999998</c:v>
                </c:pt>
                <c:pt idx="3221">
                  <c:v>85.623581999999999</c:v>
                </c:pt>
                <c:pt idx="3222">
                  <c:v>85.555431999999996</c:v>
                </c:pt>
                <c:pt idx="3223">
                  <c:v>85.479984999999999</c:v>
                </c:pt>
                <c:pt idx="3224">
                  <c:v>85.431206000000003</c:v>
                </c:pt>
                <c:pt idx="3225">
                  <c:v>85.429053999999994</c:v>
                </c:pt>
                <c:pt idx="3226">
                  <c:v>85.453767999999997</c:v>
                </c:pt>
                <c:pt idx="3227">
                  <c:v>85.467495</c:v>
                </c:pt>
                <c:pt idx="3228">
                  <c:v>85.459406999999999</c:v>
                </c:pt>
                <c:pt idx="3229">
                  <c:v>85.450667999999993</c:v>
                </c:pt>
                <c:pt idx="3230">
                  <c:v>85.455054000000004</c:v>
                </c:pt>
                <c:pt idx="3231">
                  <c:v>85.457319999999996</c:v>
                </c:pt>
                <c:pt idx="3232">
                  <c:v>85.437487000000004</c:v>
                </c:pt>
                <c:pt idx="3233">
                  <c:v>85.396905000000004</c:v>
                </c:pt>
                <c:pt idx="3234">
                  <c:v>85.349592000000001</c:v>
                </c:pt>
                <c:pt idx="3235">
                  <c:v>85.302259000000006</c:v>
                </c:pt>
                <c:pt idx="3236">
                  <c:v>85.253270999999998</c:v>
                </c:pt>
                <c:pt idx="3237">
                  <c:v>85.199430000000007</c:v>
                </c:pt>
                <c:pt idx="3238">
                  <c:v>85.134844999999999</c:v>
                </c:pt>
                <c:pt idx="3239">
                  <c:v>85.054427000000004</c:v>
                </c:pt>
                <c:pt idx="3240">
                  <c:v>84.966189</c:v>
                </c:pt>
                <c:pt idx="3241">
                  <c:v>84.888209000000003</c:v>
                </c:pt>
                <c:pt idx="3242">
                  <c:v>84.824513999999994</c:v>
                </c:pt>
                <c:pt idx="3243">
                  <c:v>84.755516999999998</c:v>
                </c:pt>
                <c:pt idx="3244">
                  <c:v>84.663383999999994</c:v>
                </c:pt>
                <c:pt idx="3245">
                  <c:v>84.559697999999997</c:v>
                </c:pt>
                <c:pt idx="3246">
                  <c:v>84.478960999999998</c:v>
                </c:pt>
                <c:pt idx="3247">
                  <c:v>84.445823000000004</c:v>
                </c:pt>
                <c:pt idx="3248">
                  <c:v>84.448586000000006</c:v>
                </c:pt>
                <c:pt idx="3249">
                  <c:v>84.440353000000002</c:v>
                </c:pt>
                <c:pt idx="3250">
                  <c:v>84.372501999999997</c:v>
                </c:pt>
                <c:pt idx="3251">
                  <c:v>84.240216000000004</c:v>
                </c:pt>
                <c:pt idx="3252">
                  <c:v>84.091127</c:v>
                </c:pt>
                <c:pt idx="3253">
                  <c:v>83.976479999999995</c:v>
                </c:pt>
                <c:pt idx="3254">
                  <c:v>83.899827999999999</c:v>
                </c:pt>
                <c:pt idx="3255">
                  <c:v>83.827010000000001</c:v>
                </c:pt>
                <c:pt idx="3256">
                  <c:v>83.733492999999996</c:v>
                </c:pt>
                <c:pt idx="3257">
                  <c:v>83.615959000000004</c:v>
                </c:pt>
                <c:pt idx="3258">
                  <c:v>83.468149999999994</c:v>
                </c:pt>
                <c:pt idx="3259">
                  <c:v>83.284578999999994</c:v>
                </c:pt>
                <c:pt idx="3260">
                  <c:v>83.091014999999999</c:v>
                </c:pt>
                <c:pt idx="3261">
                  <c:v>82.932682999999997</c:v>
                </c:pt>
                <c:pt idx="3262">
                  <c:v>82.819202000000004</c:v>
                </c:pt>
                <c:pt idx="3263">
                  <c:v>82.710082999999997</c:v>
                </c:pt>
                <c:pt idx="3264">
                  <c:v>82.565584999999999</c:v>
                </c:pt>
                <c:pt idx="3265">
                  <c:v>82.386258999999995</c:v>
                </c:pt>
                <c:pt idx="3266">
                  <c:v>82.193678000000006</c:v>
                </c:pt>
                <c:pt idx="3267">
                  <c:v>82.000112000000001</c:v>
                </c:pt>
                <c:pt idx="3268">
                  <c:v>81.809558999999993</c:v>
                </c:pt>
                <c:pt idx="3269">
                  <c:v>81.622735000000006</c:v>
                </c:pt>
                <c:pt idx="3270">
                  <c:v>81.428216000000006</c:v>
                </c:pt>
                <c:pt idx="3271">
                  <c:v>81.213353999999995</c:v>
                </c:pt>
                <c:pt idx="3272">
                  <c:v>80.995067000000006</c:v>
                </c:pt>
                <c:pt idx="3273">
                  <c:v>80.813096000000002</c:v>
                </c:pt>
                <c:pt idx="3274">
                  <c:v>80.681533000000002</c:v>
                </c:pt>
                <c:pt idx="3275">
                  <c:v>80.573533999999995</c:v>
                </c:pt>
                <c:pt idx="3276">
                  <c:v>80.461791000000005</c:v>
                </c:pt>
                <c:pt idx="3277">
                  <c:v>80.341942000000003</c:v>
                </c:pt>
                <c:pt idx="3278">
                  <c:v>80.206040000000002</c:v>
                </c:pt>
                <c:pt idx="3279">
                  <c:v>80.031396000000001</c:v>
                </c:pt>
                <c:pt idx="3280">
                  <c:v>79.820796000000001</c:v>
                </c:pt>
                <c:pt idx="3281">
                  <c:v>79.619665999999995</c:v>
                </c:pt>
                <c:pt idx="3282">
                  <c:v>79.461478</c:v>
                </c:pt>
                <c:pt idx="3283">
                  <c:v>79.328543999999994</c:v>
                </c:pt>
                <c:pt idx="3284">
                  <c:v>79.189183999999997</c:v>
                </c:pt>
                <c:pt idx="3285">
                  <c:v>79.038580999999994</c:v>
                </c:pt>
                <c:pt idx="3286">
                  <c:v>78.881606000000005</c:v>
                </c:pt>
                <c:pt idx="3287">
                  <c:v>78.705017999999995</c:v>
                </c:pt>
                <c:pt idx="3288">
                  <c:v>78.496435000000005</c:v>
                </c:pt>
                <c:pt idx="3289">
                  <c:v>78.271265</c:v>
                </c:pt>
                <c:pt idx="3290">
                  <c:v>78.053318000000004</c:v>
                </c:pt>
                <c:pt idx="3291">
                  <c:v>77.844525000000004</c:v>
                </c:pt>
                <c:pt idx="3292">
                  <c:v>77.634904000000006</c:v>
                </c:pt>
                <c:pt idx="3293">
                  <c:v>77.425194000000005</c:v>
                </c:pt>
                <c:pt idx="3294">
                  <c:v>77.219860999999995</c:v>
                </c:pt>
                <c:pt idx="3295">
                  <c:v>77.015456</c:v>
                </c:pt>
                <c:pt idx="3296">
                  <c:v>76.814235999999994</c:v>
                </c:pt>
                <c:pt idx="3297">
                  <c:v>76.629902000000001</c:v>
                </c:pt>
                <c:pt idx="3298">
                  <c:v>76.461408000000006</c:v>
                </c:pt>
                <c:pt idx="3299">
                  <c:v>76.280170999999996</c:v>
                </c:pt>
                <c:pt idx="3300">
                  <c:v>76.060182999999995</c:v>
                </c:pt>
                <c:pt idx="3301">
                  <c:v>75.803791000000004</c:v>
                </c:pt>
                <c:pt idx="3302">
                  <c:v>75.526822999999993</c:v>
                </c:pt>
                <c:pt idx="3303">
                  <c:v>75.240313</c:v>
                </c:pt>
                <c:pt idx="3304">
                  <c:v>74.957886999999999</c:v>
                </c:pt>
                <c:pt idx="3305">
                  <c:v>74.695041000000003</c:v>
                </c:pt>
                <c:pt idx="3306">
                  <c:v>74.446821</c:v>
                </c:pt>
                <c:pt idx="3307">
                  <c:v>74.191614000000001</c:v>
                </c:pt>
                <c:pt idx="3308">
                  <c:v>73.930170000000004</c:v>
                </c:pt>
                <c:pt idx="3309">
                  <c:v>73.692550999999995</c:v>
                </c:pt>
                <c:pt idx="3310">
                  <c:v>73.493340000000003</c:v>
                </c:pt>
                <c:pt idx="3311">
                  <c:v>73.308515999999997</c:v>
                </c:pt>
                <c:pt idx="3312">
                  <c:v>73.111169000000004</c:v>
                </c:pt>
                <c:pt idx="3313">
                  <c:v>72.898678000000004</c:v>
                </c:pt>
                <c:pt idx="3314">
                  <c:v>72.668921999999995</c:v>
                </c:pt>
                <c:pt idx="3315">
                  <c:v>72.412548999999999</c:v>
                </c:pt>
                <c:pt idx="3316">
                  <c:v>72.144537999999997</c:v>
                </c:pt>
                <c:pt idx="3317">
                  <c:v>71.897372000000004</c:v>
                </c:pt>
                <c:pt idx="3318">
                  <c:v>71.670879999999997</c:v>
                </c:pt>
                <c:pt idx="3319">
                  <c:v>71.432237999999998</c:v>
                </c:pt>
                <c:pt idx="3320">
                  <c:v>71.175596999999996</c:v>
                </c:pt>
                <c:pt idx="3321">
                  <c:v>70.935561000000007</c:v>
                </c:pt>
                <c:pt idx="3322">
                  <c:v>70.728494999999995</c:v>
                </c:pt>
                <c:pt idx="3323">
                  <c:v>70.529117999999997</c:v>
                </c:pt>
                <c:pt idx="3324">
                  <c:v>70.310910000000007</c:v>
                </c:pt>
                <c:pt idx="3325">
                  <c:v>70.067871999999994</c:v>
                </c:pt>
                <c:pt idx="3326">
                  <c:v>69.799976999999998</c:v>
                </c:pt>
                <c:pt idx="3327">
                  <c:v>69.504789000000002</c:v>
                </c:pt>
                <c:pt idx="3328">
                  <c:v>69.201423000000005</c:v>
                </c:pt>
                <c:pt idx="3329">
                  <c:v>68.882586000000003</c:v>
                </c:pt>
                <c:pt idx="3330">
                  <c:v>68.511581000000007</c:v>
                </c:pt>
                <c:pt idx="3331">
                  <c:v>67.998599999999996</c:v>
                </c:pt>
                <c:pt idx="3332">
                  <c:v>67.456408999999994</c:v>
                </c:pt>
                <c:pt idx="3333">
                  <c:v>67.26379</c:v>
                </c:pt>
                <c:pt idx="3334">
                  <c:v>67.371610000000004</c:v>
                </c:pt>
                <c:pt idx="3335">
                  <c:v>67.435543999999993</c:v>
                </c:pt>
                <c:pt idx="3336">
                  <c:v>67.337228999999994</c:v>
                </c:pt>
                <c:pt idx="3337">
                  <c:v>67.134337000000002</c:v>
                </c:pt>
                <c:pt idx="3338">
                  <c:v>66.934220999999994</c:v>
                </c:pt>
                <c:pt idx="3339">
                  <c:v>66.764953000000006</c:v>
                </c:pt>
                <c:pt idx="3340">
                  <c:v>66.599846999999997</c:v>
                </c:pt>
                <c:pt idx="3341">
                  <c:v>66.429171999999994</c:v>
                </c:pt>
                <c:pt idx="3342">
                  <c:v>66.254696999999993</c:v>
                </c:pt>
                <c:pt idx="3343">
                  <c:v>66.066935000000001</c:v>
                </c:pt>
                <c:pt idx="3344">
                  <c:v>65.871279999999999</c:v>
                </c:pt>
                <c:pt idx="3345">
                  <c:v>65.700862999999998</c:v>
                </c:pt>
                <c:pt idx="3346">
                  <c:v>65.568184000000002</c:v>
                </c:pt>
                <c:pt idx="3347">
                  <c:v>65.441188999999994</c:v>
                </c:pt>
                <c:pt idx="3348">
                  <c:v>65.294227000000006</c:v>
                </c:pt>
                <c:pt idx="3349">
                  <c:v>65.135873000000004</c:v>
                </c:pt>
                <c:pt idx="3350">
                  <c:v>64.963513000000006</c:v>
                </c:pt>
                <c:pt idx="3351">
                  <c:v>64.747851999999995</c:v>
                </c:pt>
                <c:pt idx="3352">
                  <c:v>64.494832000000002</c:v>
                </c:pt>
                <c:pt idx="3353">
                  <c:v>64.266005000000007</c:v>
                </c:pt>
                <c:pt idx="3354">
                  <c:v>64.102535000000003</c:v>
                </c:pt>
                <c:pt idx="3355">
                  <c:v>63.983587999999997</c:v>
                </c:pt>
                <c:pt idx="3356">
                  <c:v>63.882696000000003</c:v>
                </c:pt>
                <c:pt idx="3357">
                  <c:v>63.799678999999998</c:v>
                </c:pt>
                <c:pt idx="3358">
                  <c:v>63.712912000000003</c:v>
                </c:pt>
                <c:pt idx="3359">
                  <c:v>63.569819000000003</c:v>
                </c:pt>
                <c:pt idx="3360">
                  <c:v>63.362051000000001</c:v>
                </c:pt>
                <c:pt idx="3361">
                  <c:v>63.154373999999997</c:v>
                </c:pt>
                <c:pt idx="3362">
                  <c:v>63.000476999999997</c:v>
                </c:pt>
                <c:pt idx="3363">
                  <c:v>62.881203999999997</c:v>
                </c:pt>
                <c:pt idx="3364">
                  <c:v>62.759833999999998</c:v>
                </c:pt>
                <c:pt idx="3365">
                  <c:v>62.640366999999998</c:v>
                </c:pt>
                <c:pt idx="3366">
                  <c:v>62.533771000000002</c:v>
                </c:pt>
                <c:pt idx="3367">
                  <c:v>62.423307000000001</c:v>
                </c:pt>
                <c:pt idx="3368">
                  <c:v>62.301267000000003</c:v>
                </c:pt>
                <c:pt idx="3369">
                  <c:v>62.185012</c:v>
                </c:pt>
                <c:pt idx="3370">
                  <c:v>62.065693000000003</c:v>
                </c:pt>
                <c:pt idx="3371">
                  <c:v>61.900207999999999</c:v>
                </c:pt>
                <c:pt idx="3372">
                  <c:v>61.684154999999997</c:v>
                </c:pt>
                <c:pt idx="3373">
                  <c:v>61.478862999999997</c:v>
                </c:pt>
                <c:pt idx="3374">
                  <c:v>61.332760999999998</c:v>
                </c:pt>
                <c:pt idx="3375">
                  <c:v>61.223058999999999</c:v>
                </c:pt>
                <c:pt idx="3376">
                  <c:v>61.111331999999997</c:v>
                </c:pt>
                <c:pt idx="3377">
                  <c:v>60.999796000000003</c:v>
                </c:pt>
                <c:pt idx="3378">
                  <c:v>60.891973999999998</c:v>
                </c:pt>
                <c:pt idx="3379">
                  <c:v>60.759495000000001</c:v>
                </c:pt>
                <c:pt idx="3380">
                  <c:v>60.588031999999998</c:v>
                </c:pt>
                <c:pt idx="3381">
                  <c:v>60.407834999999999</c:v>
                </c:pt>
                <c:pt idx="3382">
                  <c:v>60.248589000000003</c:v>
                </c:pt>
                <c:pt idx="3383">
                  <c:v>60.109473999999999</c:v>
                </c:pt>
                <c:pt idx="3384">
                  <c:v>59.995913999999999</c:v>
                </c:pt>
                <c:pt idx="3385">
                  <c:v>59.918677000000002</c:v>
                </c:pt>
                <c:pt idx="3386">
                  <c:v>59.833233</c:v>
                </c:pt>
                <c:pt idx="3387">
                  <c:v>59.670085</c:v>
                </c:pt>
                <c:pt idx="3388">
                  <c:v>59.451639</c:v>
                </c:pt>
                <c:pt idx="3389">
                  <c:v>59.281219999999998</c:v>
                </c:pt>
                <c:pt idx="3390">
                  <c:v>59.186556000000003</c:v>
                </c:pt>
                <c:pt idx="3391">
                  <c:v>59.077798000000001</c:v>
                </c:pt>
                <c:pt idx="3392">
                  <c:v>58.898124000000003</c:v>
                </c:pt>
                <c:pt idx="3393">
                  <c:v>58.708607999999998</c:v>
                </c:pt>
                <c:pt idx="3394">
                  <c:v>58.574402999999997</c:v>
                </c:pt>
                <c:pt idx="3395">
                  <c:v>58.470652000000001</c:v>
                </c:pt>
                <c:pt idx="3396">
                  <c:v>58.35924</c:v>
                </c:pt>
                <c:pt idx="3397">
                  <c:v>58.255960000000002</c:v>
                </c:pt>
                <c:pt idx="3398">
                  <c:v>58.159700999999998</c:v>
                </c:pt>
                <c:pt idx="3399">
                  <c:v>58.012256000000001</c:v>
                </c:pt>
                <c:pt idx="3400">
                  <c:v>57.796286000000002</c:v>
                </c:pt>
                <c:pt idx="3401">
                  <c:v>57.589472999999998</c:v>
                </c:pt>
                <c:pt idx="3402">
                  <c:v>57.452129999999997</c:v>
                </c:pt>
                <c:pt idx="3403">
                  <c:v>57.346449999999997</c:v>
                </c:pt>
                <c:pt idx="3404">
                  <c:v>57.223923999999997</c:v>
                </c:pt>
                <c:pt idx="3405">
                  <c:v>57.098391999999997</c:v>
                </c:pt>
                <c:pt idx="3406">
                  <c:v>56.982028999999997</c:v>
                </c:pt>
                <c:pt idx="3407">
                  <c:v>56.834972999999998</c:v>
                </c:pt>
                <c:pt idx="3408">
                  <c:v>56.647854000000002</c:v>
                </c:pt>
                <c:pt idx="3409">
                  <c:v>56.499941999999997</c:v>
                </c:pt>
                <c:pt idx="3410">
                  <c:v>56.446894</c:v>
                </c:pt>
                <c:pt idx="3411">
                  <c:v>56.432192999999998</c:v>
                </c:pt>
                <c:pt idx="3412">
                  <c:v>56.372183999999997</c:v>
                </c:pt>
                <c:pt idx="3413">
                  <c:v>56.239198999999999</c:v>
                </c:pt>
                <c:pt idx="3414">
                  <c:v>56.038088000000002</c:v>
                </c:pt>
                <c:pt idx="3415">
                  <c:v>55.786867999999998</c:v>
                </c:pt>
                <c:pt idx="3416">
                  <c:v>55.550179999999997</c:v>
                </c:pt>
                <c:pt idx="3417">
                  <c:v>55.407158000000003</c:v>
                </c:pt>
                <c:pt idx="3418">
                  <c:v>55.340643</c:v>
                </c:pt>
                <c:pt idx="3419">
                  <c:v>55.243492000000003</c:v>
                </c:pt>
                <c:pt idx="3420">
                  <c:v>55.083516000000003</c:v>
                </c:pt>
                <c:pt idx="3421">
                  <c:v>54.957354000000002</c:v>
                </c:pt>
                <c:pt idx="3422">
                  <c:v>54.924695</c:v>
                </c:pt>
                <c:pt idx="3423">
                  <c:v>54.909235000000002</c:v>
                </c:pt>
                <c:pt idx="3424">
                  <c:v>54.822809999999997</c:v>
                </c:pt>
                <c:pt idx="3425">
                  <c:v>54.688868999999997</c:v>
                </c:pt>
                <c:pt idx="3426">
                  <c:v>54.565758000000002</c:v>
                </c:pt>
                <c:pt idx="3427">
                  <c:v>54.440640000000002</c:v>
                </c:pt>
                <c:pt idx="3428">
                  <c:v>54.28839</c:v>
                </c:pt>
                <c:pt idx="3429">
                  <c:v>54.140419999999999</c:v>
                </c:pt>
                <c:pt idx="3430">
                  <c:v>54.019100999999999</c:v>
                </c:pt>
                <c:pt idx="3431">
                  <c:v>53.877861000000003</c:v>
                </c:pt>
                <c:pt idx="3432">
                  <c:v>53.683610999999999</c:v>
                </c:pt>
                <c:pt idx="3433">
                  <c:v>53.486747999999999</c:v>
                </c:pt>
                <c:pt idx="3434">
                  <c:v>53.331180000000003</c:v>
                </c:pt>
                <c:pt idx="3435">
                  <c:v>53.185761999999997</c:v>
                </c:pt>
                <c:pt idx="3436">
                  <c:v>53.030920000000002</c:v>
                </c:pt>
                <c:pt idx="3437">
                  <c:v>52.918846000000002</c:v>
                </c:pt>
                <c:pt idx="3438">
                  <c:v>52.882091000000003</c:v>
                </c:pt>
                <c:pt idx="3439">
                  <c:v>52.864646</c:v>
                </c:pt>
                <c:pt idx="3440">
                  <c:v>52.808028999999998</c:v>
                </c:pt>
                <c:pt idx="3441">
                  <c:v>52.726092999999999</c:v>
                </c:pt>
                <c:pt idx="3442">
                  <c:v>52.641894999999998</c:v>
                </c:pt>
                <c:pt idx="3443">
                  <c:v>52.534799</c:v>
                </c:pt>
                <c:pt idx="3444">
                  <c:v>52.404454999999999</c:v>
                </c:pt>
                <c:pt idx="3445">
                  <c:v>52.303837999999999</c:v>
                </c:pt>
                <c:pt idx="3446">
                  <c:v>52.247439</c:v>
                </c:pt>
                <c:pt idx="3447">
                  <c:v>52.168841999999998</c:v>
                </c:pt>
                <c:pt idx="3448">
                  <c:v>52.022604999999999</c:v>
                </c:pt>
                <c:pt idx="3449">
                  <c:v>51.845658999999998</c:v>
                </c:pt>
                <c:pt idx="3450">
                  <c:v>51.675908</c:v>
                </c:pt>
                <c:pt idx="3451">
                  <c:v>51.495418000000001</c:v>
                </c:pt>
                <c:pt idx="3452">
                  <c:v>51.302708000000003</c:v>
                </c:pt>
                <c:pt idx="3453">
                  <c:v>51.151096000000003</c:v>
                </c:pt>
                <c:pt idx="3454">
                  <c:v>51.056654999999999</c:v>
                </c:pt>
                <c:pt idx="3455">
                  <c:v>50.963107999999998</c:v>
                </c:pt>
                <c:pt idx="3456">
                  <c:v>50.853378999999997</c:v>
                </c:pt>
                <c:pt idx="3457">
                  <c:v>50.787756000000002</c:v>
                </c:pt>
                <c:pt idx="3458">
                  <c:v>50.782226000000001</c:v>
                </c:pt>
                <c:pt idx="3459">
                  <c:v>50.756614999999996</c:v>
                </c:pt>
                <c:pt idx="3460">
                  <c:v>50.654322999999998</c:v>
                </c:pt>
                <c:pt idx="3461">
                  <c:v>50.51979</c:v>
                </c:pt>
                <c:pt idx="3462">
                  <c:v>50.403165999999999</c:v>
                </c:pt>
                <c:pt idx="3463">
                  <c:v>50.285178999999999</c:v>
                </c:pt>
                <c:pt idx="3464">
                  <c:v>50.157705999999997</c:v>
                </c:pt>
                <c:pt idx="3465">
                  <c:v>50.077314000000001</c:v>
                </c:pt>
                <c:pt idx="3466">
                  <c:v>50.065674999999999</c:v>
                </c:pt>
                <c:pt idx="3467">
                  <c:v>50.053598000000001</c:v>
                </c:pt>
                <c:pt idx="3468">
                  <c:v>49.989673000000003</c:v>
                </c:pt>
                <c:pt idx="3469">
                  <c:v>49.911889000000002</c:v>
                </c:pt>
                <c:pt idx="3470">
                  <c:v>49.862135000000002</c:v>
                </c:pt>
                <c:pt idx="3471">
                  <c:v>49.828651999999998</c:v>
                </c:pt>
                <c:pt idx="3472">
                  <c:v>49.819310000000002</c:v>
                </c:pt>
                <c:pt idx="3473">
                  <c:v>49.885531</c:v>
                </c:pt>
                <c:pt idx="3474">
                  <c:v>49.994</c:v>
                </c:pt>
                <c:pt idx="3475">
                  <c:v>50.003312000000001</c:v>
                </c:pt>
                <c:pt idx="3476">
                  <c:v>49.884976000000002</c:v>
                </c:pt>
                <c:pt idx="3477">
                  <c:v>49.778305000000003</c:v>
                </c:pt>
                <c:pt idx="3478">
                  <c:v>49.771177999999999</c:v>
                </c:pt>
                <c:pt idx="3479">
                  <c:v>49.79569</c:v>
                </c:pt>
                <c:pt idx="3480">
                  <c:v>49.782546000000004</c:v>
                </c:pt>
                <c:pt idx="3481">
                  <c:v>49.780909000000001</c:v>
                </c:pt>
                <c:pt idx="3482">
                  <c:v>49.830170000000003</c:v>
                </c:pt>
                <c:pt idx="3483">
                  <c:v>49.809809000000001</c:v>
                </c:pt>
                <c:pt idx="3484">
                  <c:v>49.634478999999999</c:v>
                </c:pt>
                <c:pt idx="3485">
                  <c:v>49.408127</c:v>
                </c:pt>
              </c:numCache>
            </c:numRef>
          </c:val>
          <c:smooth val="0"/>
          <c:extLst>
            <c:ext xmlns:c16="http://schemas.microsoft.com/office/drawing/2014/chart" uri="{C3380CC4-5D6E-409C-BE32-E72D297353CC}">
              <c16:uniqueId val="{00000000-92D3-4D84-983A-98D7310077A4}"/>
            </c:ext>
          </c:extLst>
        </c:ser>
        <c:ser>
          <c:idx val="1"/>
          <c:order val="1"/>
          <c:tx>
            <c:v>pva 6g</c:v>
          </c:tx>
          <c:spPr>
            <a:ln w="28575" cap="rnd">
              <a:solidFill>
                <a:schemeClr val="accent2"/>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C$2:$C$3487</c:f>
              <c:numCache>
                <c:formatCode>General</c:formatCode>
                <c:ptCount val="3486"/>
                <c:pt idx="0">
                  <c:v>92.159909999999996</c:v>
                </c:pt>
                <c:pt idx="1">
                  <c:v>92.173509999999993</c:v>
                </c:pt>
                <c:pt idx="2">
                  <c:v>92.187150000000003</c:v>
                </c:pt>
                <c:pt idx="3">
                  <c:v>92.189964000000003</c:v>
                </c:pt>
                <c:pt idx="4">
                  <c:v>92.176219000000003</c:v>
                </c:pt>
                <c:pt idx="5">
                  <c:v>92.150632000000002</c:v>
                </c:pt>
                <c:pt idx="6">
                  <c:v>92.143073000000001</c:v>
                </c:pt>
                <c:pt idx="7">
                  <c:v>92.138765000000006</c:v>
                </c:pt>
                <c:pt idx="8">
                  <c:v>92.147329999999997</c:v>
                </c:pt>
                <c:pt idx="9">
                  <c:v>92.160043999999999</c:v>
                </c:pt>
                <c:pt idx="10">
                  <c:v>92.172105000000002</c:v>
                </c:pt>
                <c:pt idx="11">
                  <c:v>92.185773999999995</c:v>
                </c:pt>
                <c:pt idx="12">
                  <c:v>92.202991999999995</c:v>
                </c:pt>
                <c:pt idx="13">
                  <c:v>92.221006000000003</c:v>
                </c:pt>
                <c:pt idx="14">
                  <c:v>92.235793000000001</c:v>
                </c:pt>
                <c:pt idx="15">
                  <c:v>92.245469</c:v>
                </c:pt>
                <c:pt idx="16">
                  <c:v>92.248682000000002</c:v>
                </c:pt>
                <c:pt idx="17">
                  <c:v>92.243674999999996</c:v>
                </c:pt>
                <c:pt idx="18">
                  <c:v>92.232595000000003</c:v>
                </c:pt>
                <c:pt idx="19">
                  <c:v>92.223675999999998</c:v>
                </c:pt>
                <c:pt idx="20">
                  <c:v>92.223600000000005</c:v>
                </c:pt>
                <c:pt idx="21">
                  <c:v>92.227450000000005</c:v>
                </c:pt>
                <c:pt idx="22">
                  <c:v>92.220292999999998</c:v>
                </c:pt>
                <c:pt idx="23">
                  <c:v>92.192584999999994</c:v>
                </c:pt>
                <c:pt idx="24">
                  <c:v>92.154534999999996</c:v>
                </c:pt>
                <c:pt idx="25">
                  <c:v>92.131230000000002</c:v>
                </c:pt>
                <c:pt idx="26">
                  <c:v>92.138672</c:v>
                </c:pt>
                <c:pt idx="27">
                  <c:v>92.166290000000004</c:v>
                </c:pt>
                <c:pt idx="28">
                  <c:v>92.188812999999996</c:v>
                </c:pt>
                <c:pt idx="29">
                  <c:v>92.193554000000006</c:v>
                </c:pt>
                <c:pt idx="30">
                  <c:v>92.190192999999994</c:v>
                </c:pt>
                <c:pt idx="31">
                  <c:v>92.192419999999998</c:v>
                </c:pt>
                <c:pt idx="32">
                  <c:v>92.196741000000003</c:v>
                </c:pt>
                <c:pt idx="33">
                  <c:v>92.186553000000004</c:v>
                </c:pt>
                <c:pt idx="34">
                  <c:v>92.154426000000001</c:v>
                </c:pt>
                <c:pt idx="35">
                  <c:v>92.112988999999999</c:v>
                </c:pt>
                <c:pt idx="36">
                  <c:v>92.083799999999997</c:v>
                </c:pt>
                <c:pt idx="37">
                  <c:v>92.079286999999994</c:v>
                </c:pt>
                <c:pt idx="38">
                  <c:v>92.095415000000003</c:v>
                </c:pt>
                <c:pt idx="39">
                  <c:v>92.117909999999995</c:v>
                </c:pt>
                <c:pt idx="40">
                  <c:v>92.133082999999999</c:v>
                </c:pt>
                <c:pt idx="41">
                  <c:v>92.135491000000002</c:v>
                </c:pt>
                <c:pt idx="42">
                  <c:v>92.128215999999995</c:v>
                </c:pt>
                <c:pt idx="43">
                  <c:v>92.117608000000004</c:v>
                </c:pt>
                <c:pt idx="44">
                  <c:v>92.106864999999999</c:v>
                </c:pt>
                <c:pt idx="45">
                  <c:v>92.095106999999999</c:v>
                </c:pt>
                <c:pt idx="46">
                  <c:v>92.082508000000004</c:v>
                </c:pt>
                <c:pt idx="47">
                  <c:v>92.074031000000005</c:v>
                </c:pt>
                <c:pt idx="48">
                  <c:v>92.075629000000006</c:v>
                </c:pt>
                <c:pt idx="49">
                  <c:v>92.085226000000006</c:v>
                </c:pt>
                <c:pt idx="50">
                  <c:v>92.091739000000004</c:v>
                </c:pt>
                <c:pt idx="51">
                  <c:v>92.087838000000005</c:v>
                </c:pt>
                <c:pt idx="52">
                  <c:v>92.080499000000003</c:v>
                </c:pt>
                <c:pt idx="53">
                  <c:v>92.081591000000003</c:v>
                </c:pt>
                <c:pt idx="54">
                  <c:v>92.093903999999995</c:v>
                </c:pt>
                <c:pt idx="55">
                  <c:v>92.111611999999994</c:v>
                </c:pt>
                <c:pt idx="56">
                  <c:v>92.129535000000004</c:v>
                </c:pt>
                <c:pt idx="57">
                  <c:v>92.151292999999995</c:v>
                </c:pt>
                <c:pt idx="58">
                  <c:v>92.184618999999998</c:v>
                </c:pt>
                <c:pt idx="59">
                  <c:v>92.222765999999993</c:v>
                </c:pt>
                <c:pt idx="60">
                  <c:v>92.245238000000001</c:v>
                </c:pt>
                <c:pt idx="61">
                  <c:v>92.238720000000001</c:v>
                </c:pt>
                <c:pt idx="62">
                  <c:v>92.207224999999994</c:v>
                </c:pt>
                <c:pt idx="63">
                  <c:v>92.167697000000004</c:v>
                </c:pt>
                <c:pt idx="64">
                  <c:v>92.139881000000003</c:v>
                </c:pt>
                <c:pt idx="65">
                  <c:v>92.138446000000002</c:v>
                </c:pt>
                <c:pt idx="66">
                  <c:v>92.168105999999995</c:v>
                </c:pt>
                <c:pt idx="67">
                  <c:v>92.217389999999995</c:v>
                </c:pt>
                <c:pt idx="68">
                  <c:v>92.258503000000005</c:v>
                </c:pt>
                <c:pt idx="69">
                  <c:v>92.261233000000004</c:v>
                </c:pt>
                <c:pt idx="70">
                  <c:v>92.216963000000007</c:v>
                </c:pt>
                <c:pt idx="71">
                  <c:v>92.147660999999999</c:v>
                </c:pt>
                <c:pt idx="72">
                  <c:v>92.088789000000006</c:v>
                </c:pt>
                <c:pt idx="73">
                  <c:v>92.066883000000004</c:v>
                </c:pt>
                <c:pt idx="74">
                  <c:v>92.085119000000006</c:v>
                </c:pt>
                <c:pt idx="75">
                  <c:v>92.122186999999997</c:v>
                </c:pt>
                <c:pt idx="76">
                  <c:v>92.150993999999997</c:v>
                </c:pt>
                <c:pt idx="77">
                  <c:v>92.165034000000006</c:v>
                </c:pt>
                <c:pt idx="78">
                  <c:v>92.182277999999997</c:v>
                </c:pt>
                <c:pt idx="79">
                  <c:v>92.220453000000006</c:v>
                </c:pt>
                <c:pt idx="80">
                  <c:v>92.270055999999997</c:v>
                </c:pt>
                <c:pt idx="81">
                  <c:v>92.298373999999995</c:v>
                </c:pt>
                <c:pt idx="82">
                  <c:v>92.284198000000004</c:v>
                </c:pt>
                <c:pt idx="83">
                  <c:v>92.240764999999996</c:v>
                </c:pt>
                <c:pt idx="84">
                  <c:v>92.194400999999999</c:v>
                </c:pt>
                <c:pt idx="85">
                  <c:v>92.156324999999995</c:v>
                </c:pt>
                <c:pt idx="86">
                  <c:v>92.127460999999997</c:v>
                </c:pt>
                <c:pt idx="87">
                  <c:v>92.111009999999993</c:v>
                </c:pt>
                <c:pt idx="88">
                  <c:v>92.107139000000004</c:v>
                </c:pt>
                <c:pt idx="89">
                  <c:v>92.109932999999998</c:v>
                </c:pt>
                <c:pt idx="90">
                  <c:v>92.112909000000002</c:v>
                </c:pt>
                <c:pt idx="91">
                  <c:v>92.115871999999996</c:v>
                </c:pt>
                <c:pt idx="92">
                  <c:v>92.121391000000003</c:v>
                </c:pt>
                <c:pt idx="93">
                  <c:v>92.130581000000006</c:v>
                </c:pt>
                <c:pt idx="94">
                  <c:v>92.144891000000001</c:v>
                </c:pt>
                <c:pt idx="95">
                  <c:v>92.173218000000006</c:v>
                </c:pt>
                <c:pt idx="96">
                  <c:v>92.231123999999994</c:v>
                </c:pt>
                <c:pt idx="97">
                  <c:v>92.315629000000001</c:v>
                </c:pt>
                <c:pt idx="98">
                  <c:v>92.395838999999995</c:v>
                </c:pt>
                <c:pt idx="99">
                  <c:v>92.442375999999996</c:v>
                </c:pt>
                <c:pt idx="100">
                  <c:v>92.444790999999995</c:v>
                </c:pt>
                <c:pt idx="101">
                  <c:v>92.402546999999998</c:v>
                </c:pt>
                <c:pt idx="102">
                  <c:v>92.320040000000006</c:v>
                </c:pt>
                <c:pt idx="103">
                  <c:v>92.214404000000002</c:v>
                </c:pt>
                <c:pt idx="104">
                  <c:v>92.118116000000001</c:v>
                </c:pt>
                <c:pt idx="105">
                  <c:v>92.063648000000001</c:v>
                </c:pt>
                <c:pt idx="106">
                  <c:v>92.063834999999997</c:v>
                </c:pt>
                <c:pt idx="107">
                  <c:v>92.105014999999995</c:v>
                </c:pt>
                <c:pt idx="108">
                  <c:v>92.147829000000002</c:v>
                </c:pt>
                <c:pt idx="109">
                  <c:v>92.157019000000005</c:v>
                </c:pt>
                <c:pt idx="110">
                  <c:v>92.126249000000001</c:v>
                </c:pt>
                <c:pt idx="111">
                  <c:v>92.081669000000005</c:v>
                </c:pt>
                <c:pt idx="112">
                  <c:v>92.074867999999995</c:v>
                </c:pt>
                <c:pt idx="113">
                  <c:v>92.140423999999996</c:v>
                </c:pt>
                <c:pt idx="114">
                  <c:v>92.249543000000003</c:v>
                </c:pt>
                <c:pt idx="115">
                  <c:v>92.328031999999993</c:v>
                </c:pt>
                <c:pt idx="116">
                  <c:v>92.327511000000001</c:v>
                </c:pt>
                <c:pt idx="117">
                  <c:v>92.268420000000006</c:v>
                </c:pt>
                <c:pt idx="118">
                  <c:v>92.207660000000004</c:v>
                </c:pt>
                <c:pt idx="119">
                  <c:v>92.178141999999994</c:v>
                </c:pt>
                <c:pt idx="120">
                  <c:v>92.173306999999994</c:v>
                </c:pt>
                <c:pt idx="121">
                  <c:v>92.161422999999999</c:v>
                </c:pt>
                <c:pt idx="122">
                  <c:v>92.119894000000002</c:v>
                </c:pt>
                <c:pt idx="123">
                  <c:v>92.068700000000007</c:v>
                </c:pt>
                <c:pt idx="124">
                  <c:v>92.042755</c:v>
                </c:pt>
                <c:pt idx="125">
                  <c:v>92.052824999999999</c:v>
                </c:pt>
                <c:pt idx="126">
                  <c:v>92.083905000000001</c:v>
                </c:pt>
                <c:pt idx="127">
                  <c:v>92.112187000000006</c:v>
                </c:pt>
                <c:pt idx="128">
                  <c:v>92.131191000000001</c:v>
                </c:pt>
                <c:pt idx="129">
                  <c:v>92.158135999999999</c:v>
                </c:pt>
                <c:pt idx="130">
                  <c:v>92.199961000000002</c:v>
                </c:pt>
                <c:pt idx="131">
                  <c:v>92.226772999999994</c:v>
                </c:pt>
                <c:pt idx="132">
                  <c:v>92.199922999999998</c:v>
                </c:pt>
                <c:pt idx="133">
                  <c:v>92.138165999999998</c:v>
                </c:pt>
                <c:pt idx="134">
                  <c:v>92.099622999999994</c:v>
                </c:pt>
                <c:pt idx="135">
                  <c:v>92.104566000000005</c:v>
                </c:pt>
                <c:pt idx="136">
                  <c:v>92.128022000000001</c:v>
                </c:pt>
                <c:pt idx="137">
                  <c:v>92.143540999999999</c:v>
                </c:pt>
                <c:pt idx="138">
                  <c:v>92.141062000000005</c:v>
                </c:pt>
                <c:pt idx="139">
                  <c:v>92.125598999999994</c:v>
                </c:pt>
                <c:pt idx="140">
                  <c:v>92.104766999999995</c:v>
                </c:pt>
                <c:pt idx="141">
                  <c:v>92.090723999999994</c:v>
                </c:pt>
                <c:pt idx="142">
                  <c:v>92.100240999999997</c:v>
                </c:pt>
                <c:pt idx="143">
                  <c:v>92.147077999999993</c:v>
                </c:pt>
                <c:pt idx="144">
                  <c:v>92.229408000000006</c:v>
                </c:pt>
                <c:pt idx="145">
                  <c:v>92.317083999999994</c:v>
                </c:pt>
                <c:pt idx="146">
                  <c:v>92.360533000000004</c:v>
                </c:pt>
                <c:pt idx="147">
                  <c:v>92.350851000000006</c:v>
                </c:pt>
                <c:pt idx="148">
                  <c:v>92.290806000000003</c:v>
                </c:pt>
                <c:pt idx="149">
                  <c:v>92.175062999999994</c:v>
                </c:pt>
                <c:pt idx="150">
                  <c:v>92.066497999999996</c:v>
                </c:pt>
                <c:pt idx="151">
                  <c:v>92.022294000000002</c:v>
                </c:pt>
                <c:pt idx="152">
                  <c:v>92.038476000000003</c:v>
                </c:pt>
                <c:pt idx="153">
                  <c:v>92.083010999999999</c:v>
                </c:pt>
                <c:pt idx="154">
                  <c:v>92.126457000000002</c:v>
                </c:pt>
                <c:pt idx="155">
                  <c:v>92.149904000000006</c:v>
                </c:pt>
                <c:pt idx="156">
                  <c:v>92.147481999999997</c:v>
                </c:pt>
                <c:pt idx="157">
                  <c:v>92.132611999999995</c:v>
                </c:pt>
                <c:pt idx="158">
                  <c:v>92.126142000000002</c:v>
                </c:pt>
                <c:pt idx="159">
                  <c:v>92.138446000000002</c:v>
                </c:pt>
                <c:pt idx="160">
                  <c:v>92.153460999999993</c:v>
                </c:pt>
                <c:pt idx="161">
                  <c:v>92.131611000000007</c:v>
                </c:pt>
                <c:pt idx="162">
                  <c:v>92.053325000000001</c:v>
                </c:pt>
                <c:pt idx="163">
                  <c:v>91.951835000000003</c:v>
                </c:pt>
                <c:pt idx="164">
                  <c:v>91.872018999999995</c:v>
                </c:pt>
                <c:pt idx="165">
                  <c:v>91.838885000000005</c:v>
                </c:pt>
                <c:pt idx="166">
                  <c:v>91.854930999999993</c:v>
                </c:pt>
                <c:pt idx="167">
                  <c:v>91.899574000000001</c:v>
                </c:pt>
                <c:pt idx="168">
                  <c:v>91.942203000000006</c:v>
                </c:pt>
                <c:pt idx="169">
                  <c:v>91.965864999999994</c:v>
                </c:pt>
                <c:pt idx="170">
                  <c:v>91.975836000000001</c:v>
                </c:pt>
                <c:pt idx="171">
                  <c:v>91.988144000000005</c:v>
                </c:pt>
                <c:pt idx="172">
                  <c:v>92.009732</c:v>
                </c:pt>
                <c:pt idx="173">
                  <c:v>92.031497000000002</c:v>
                </c:pt>
                <c:pt idx="174">
                  <c:v>92.039415000000005</c:v>
                </c:pt>
                <c:pt idx="175">
                  <c:v>92.029411999999994</c:v>
                </c:pt>
                <c:pt idx="176">
                  <c:v>92.012073999999998</c:v>
                </c:pt>
                <c:pt idx="177">
                  <c:v>92.002474000000007</c:v>
                </c:pt>
                <c:pt idx="178">
                  <c:v>91.995963000000003</c:v>
                </c:pt>
                <c:pt idx="179">
                  <c:v>91.990460999999996</c:v>
                </c:pt>
                <c:pt idx="180">
                  <c:v>91.992527999999993</c:v>
                </c:pt>
                <c:pt idx="181">
                  <c:v>91.982235000000003</c:v>
                </c:pt>
                <c:pt idx="182">
                  <c:v>91.968224000000006</c:v>
                </c:pt>
                <c:pt idx="183">
                  <c:v>91.980300999999997</c:v>
                </c:pt>
                <c:pt idx="184">
                  <c:v>92.023047000000005</c:v>
                </c:pt>
                <c:pt idx="185">
                  <c:v>92.070130000000006</c:v>
                </c:pt>
                <c:pt idx="186">
                  <c:v>92.084958</c:v>
                </c:pt>
                <c:pt idx="187">
                  <c:v>92.075747000000007</c:v>
                </c:pt>
                <c:pt idx="188">
                  <c:v>92.079651999999996</c:v>
                </c:pt>
                <c:pt idx="189">
                  <c:v>92.098541999999995</c:v>
                </c:pt>
                <c:pt idx="190">
                  <c:v>92.100587000000004</c:v>
                </c:pt>
                <c:pt idx="191">
                  <c:v>92.061892999999998</c:v>
                </c:pt>
                <c:pt idx="192">
                  <c:v>91.992761000000002</c:v>
                </c:pt>
                <c:pt idx="193">
                  <c:v>91.934229000000002</c:v>
                </c:pt>
                <c:pt idx="194">
                  <c:v>91.907516000000001</c:v>
                </c:pt>
                <c:pt idx="195">
                  <c:v>91.884996999999998</c:v>
                </c:pt>
                <c:pt idx="196">
                  <c:v>91.848748999999998</c:v>
                </c:pt>
                <c:pt idx="197">
                  <c:v>91.813586000000001</c:v>
                </c:pt>
                <c:pt idx="198">
                  <c:v>91.804687999999999</c:v>
                </c:pt>
                <c:pt idx="199">
                  <c:v>91.845298</c:v>
                </c:pt>
                <c:pt idx="200">
                  <c:v>91.894403999999994</c:v>
                </c:pt>
                <c:pt idx="201">
                  <c:v>91.900165999999999</c:v>
                </c:pt>
                <c:pt idx="202">
                  <c:v>91.886142000000007</c:v>
                </c:pt>
                <c:pt idx="203">
                  <c:v>91.887446999999995</c:v>
                </c:pt>
                <c:pt idx="204">
                  <c:v>91.902443000000005</c:v>
                </c:pt>
                <c:pt idx="205">
                  <c:v>91.907831000000002</c:v>
                </c:pt>
                <c:pt idx="206">
                  <c:v>91.894007000000002</c:v>
                </c:pt>
                <c:pt idx="207">
                  <c:v>91.877758999999998</c:v>
                </c:pt>
                <c:pt idx="208">
                  <c:v>91.874105</c:v>
                </c:pt>
                <c:pt idx="209">
                  <c:v>91.875325000000004</c:v>
                </c:pt>
                <c:pt idx="210">
                  <c:v>91.867039000000005</c:v>
                </c:pt>
                <c:pt idx="211">
                  <c:v>91.848907999999994</c:v>
                </c:pt>
                <c:pt idx="212">
                  <c:v>91.835280999999995</c:v>
                </c:pt>
                <c:pt idx="213">
                  <c:v>91.843097999999998</c:v>
                </c:pt>
                <c:pt idx="214">
                  <c:v>91.880194000000003</c:v>
                </c:pt>
                <c:pt idx="215">
                  <c:v>91.934577000000004</c:v>
                </c:pt>
                <c:pt idx="216">
                  <c:v>91.974446</c:v>
                </c:pt>
                <c:pt idx="217">
                  <c:v>91.970044000000001</c:v>
                </c:pt>
                <c:pt idx="218">
                  <c:v>91.917511000000005</c:v>
                </c:pt>
                <c:pt idx="219">
                  <c:v>91.841931000000002</c:v>
                </c:pt>
                <c:pt idx="220">
                  <c:v>91.783524999999997</c:v>
                </c:pt>
                <c:pt idx="221">
                  <c:v>91.776364000000001</c:v>
                </c:pt>
                <c:pt idx="222">
                  <c:v>91.816158000000001</c:v>
                </c:pt>
                <c:pt idx="223">
                  <c:v>91.869418999999994</c:v>
                </c:pt>
                <c:pt idx="224">
                  <c:v>91.912606999999994</c:v>
                </c:pt>
                <c:pt idx="225">
                  <c:v>91.934173999999999</c:v>
                </c:pt>
                <c:pt idx="226">
                  <c:v>91.919940999999994</c:v>
                </c:pt>
                <c:pt idx="227">
                  <c:v>91.863125999999994</c:v>
                </c:pt>
                <c:pt idx="228">
                  <c:v>91.780649999999994</c:v>
                </c:pt>
                <c:pt idx="229">
                  <c:v>91.706614000000002</c:v>
                </c:pt>
                <c:pt idx="230">
                  <c:v>91.665342999999993</c:v>
                </c:pt>
                <c:pt idx="231">
                  <c:v>91.654442000000003</c:v>
                </c:pt>
                <c:pt idx="232">
                  <c:v>91.662983999999994</c:v>
                </c:pt>
                <c:pt idx="233">
                  <c:v>91.69896</c:v>
                </c:pt>
                <c:pt idx="234">
                  <c:v>91.769281000000007</c:v>
                </c:pt>
                <c:pt idx="235">
                  <c:v>91.846474999999998</c:v>
                </c:pt>
                <c:pt idx="236">
                  <c:v>91.885627999999997</c:v>
                </c:pt>
                <c:pt idx="237">
                  <c:v>91.869058999999993</c:v>
                </c:pt>
                <c:pt idx="238">
                  <c:v>91.816096999999999</c:v>
                </c:pt>
                <c:pt idx="239">
                  <c:v>91.749689000000004</c:v>
                </c:pt>
                <c:pt idx="240">
                  <c:v>91.680476999999996</c:v>
                </c:pt>
                <c:pt idx="241">
                  <c:v>91.638413999999997</c:v>
                </c:pt>
                <c:pt idx="242">
                  <c:v>91.661693999999997</c:v>
                </c:pt>
                <c:pt idx="243">
                  <c:v>91.744765999999998</c:v>
                </c:pt>
                <c:pt idx="244">
                  <c:v>91.845130999999995</c:v>
                </c:pt>
                <c:pt idx="245">
                  <c:v>91.929002999999994</c:v>
                </c:pt>
                <c:pt idx="246">
                  <c:v>91.985747000000003</c:v>
                </c:pt>
                <c:pt idx="247">
                  <c:v>91.999959000000004</c:v>
                </c:pt>
                <c:pt idx="248">
                  <c:v>91.941529000000003</c:v>
                </c:pt>
                <c:pt idx="249">
                  <c:v>91.844376999999994</c:v>
                </c:pt>
                <c:pt idx="250">
                  <c:v>91.828209999999999</c:v>
                </c:pt>
                <c:pt idx="251">
                  <c:v>91.918828000000005</c:v>
                </c:pt>
                <c:pt idx="252">
                  <c:v>92.031982999999997</c:v>
                </c:pt>
                <c:pt idx="253">
                  <c:v>92.087524000000002</c:v>
                </c:pt>
                <c:pt idx="254">
                  <c:v>92.033516000000006</c:v>
                </c:pt>
                <c:pt idx="255">
                  <c:v>91.888120999999998</c:v>
                </c:pt>
                <c:pt idx="256">
                  <c:v>91.787499999999994</c:v>
                </c:pt>
                <c:pt idx="257">
                  <c:v>91.788951999999995</c:v>
                </c:pt>
                <c:pt idx="258">
                  <c:v>91.827624</c:v>
                </c:pt>
                <c:pt idx="259">
                  <c:v>91.892977999999999</c:v>
                </c:pt>
                <c:pt idx="260">
                  <c:v>91.985810000000001</c:v>
                </c:pt>
                <c:pt idx="261">
                  <c:v>92.061629999999994</c:v>
                </c:pt>
                <c:pt idx="262">
                  <c:v>92.069239999999994</c:v>
                </c:pt>
                <c:pt idx="263">
                  <c:v>91.992711999999997</c:v>
                </c:pt>
                <c:pt idx="264">
                  <c:v>91.878974999999997</c:v>
                </c:pt>
                <c:pt idx="265">
                  <c:v>91.826201999999995</c:v>
                </c:pt>
                <c:pt idx="266">
                  <c:v>91.865925000000004</c:v>
                </c:pt>
                <c:pt idx="267">
                  <c:v>91.929737000000003</c:v>
                </c:pt>
                <c:pt idx="268">
                  <c:v>91.966678999999999</c:v>
                </c:pt>
                <c:pt idx="269">
                  <c:v>91.973628000000005</c:v>
                </c:pt>
                <c:pt idx="270">
                  <c:v>91.967264999999998</c:v>
                </c:pt>
                <c:pt idx="271">
                  <c:v>91.972166000000001</c:v>
                </c:pt>
                <c:pt idx="272">
                  <c:v>92.004362</c:v>
                </c:pt>
                <c:pt idx="273">
                  <c:v>92.051620999999997</c:v>
                </c:pt>
                <c:pt idx="274">
                  <c:v>92.085728000000003</c:v>
                </c:pt>
                <c:pt idx="275">
                  <c:v>92.096222999999995</c:v>
                </c:pt>
                <c:pt idx="276">
                  <c:v>92.100533999999996</c:v>
                </c:pt>
                <c:pt idx="277">
                  <c:v>92.113765000000001</c:v>
                </c:pt>
                <c:pt idx="278">
                  <c:v>92.121277000000006</c:v>
                </c:pt>
                <c:pt idx="279">
                  <c:v>92.094052000000005</c:v>
                </c:pt>
                <c:pt idx="280">
                  <c:v>92.022289999999998</c:v>
                </c:pt>
                <c:pt idx="281">
                  <c:v>91.926649999999995</c:v>
                </c:pt>
                <c:pt idx="282">
                  <c:v>91.840333000000001</c:v>
                </c:pt>
                <c:pt idx="283">
                  <c:v>91.788751000000005</c:v>
                </c:pt>
                <c:pt idx="284">
                  <c:v>91.784974000000005</c:v>
                </c:pt>
                <c:pt idx="285">
                  <c:v>91.842985999999996</c:v>
                </c:pt>
                <c:pt idx="286">
                  <c:v>91.973039</c:v>
                </c:pt>
                <c:pt idx="287">
                  <c:v>92.144149999999996</c:v>
                </c:pt>
                <c:pt idx="288">
                  <c:v>92.266036999999997</c:v>
                </c:pt>
                <c:pt idx="289">
                  <c:v>92.267820999999998</c:v>
                </c:pt>
                <c:pt idx="290">
                  <c:v>92.186836</c:v>
                </c:pt>
                <c:pt idx="291">
                  <c:v>92.095220999999995</c:v>
                </c:pt>
                <c:pt idx="292">
                  <c:v>92.02225</c:v>
                </c:pt>
                <c:pt idx="293">
                  <c:v>91.963746999999998</c:v>
                </c:pt>
                <c:pt idx="294">
                  <c:v>91.909965</c:v>
                </c:pt>
                <c:pt idx="295">
                  <c:v>91.864710000000002</c:v>
                </c:pt>
                <c:pt idx="296">
                  <c:v>91.845147999999995</c:v>
                </c:pt>
                <c:pt idx="297">
                  <c:v>91.863086999999993</c:v>
                </c:pt>
                <c:pt idx="298">
                  <c:v>91.904196999999996</c:v>
                </c:pt>
                <c:pt idx="299">
                  <c:v>91.935821000000004</c:v>
                </c:pt>
                <c:pt idx="300">
                  <c:v>91.934589000000003</c:v>
                </c:pt>
                <c:pt idx="301">
                  <c:v>91.903178999999994</c:v>
                </c:pt>
                <c:pt idx="302">
                  <c:v>91.861092999999997</c:v>
                </c:pt>
                <c:pt idx="303">
                  <c:v>91.825953999999996</c:v>
                </c:pt>
                <c:pt idx="304">
                  <c:v>91.805381999999994</c:v>
                </c:pt>
                <c:pt idx="305">
                  <c:v>91.804891999999995</c:v>
                </c:pt>
                <c:pt idx="306">
                  <c:v>91.83493</c:v>
                </c:pt>
                <c:pt idx="307">
                  <c:v>91.902964999999995</c:v>
                </c:pt>
                <c:pt idx="308">
                  <c:v>91.998487999999995</c:v>
                </c:pt>
                <c:pt idx="309">
                  <c:v>92.083968999999996</c:v>
                </c:pt>
                <c:pt idx="310">
                  <c:v>92.100110999999998</c:v>
                </c:pt>
                <c:pt idx="311">
                  <c:v>92.018921000000006</c:v>
                </c:pt>
                <c:pt idx="312">
                  <c:v>91.888037999999995</c:v>
                </c:pt>
                <c:pt idx="313">
                  <c:v>91.764543000000003</c:v>
                </c:pt>
                <c:pt idx="314">
                  <c:v>91.677267000000001</c:v>
                </c:pt>
                <c:pt idx="315">
                  <c:v>91.636730999999997</c:v>
                </c:pt>
                <c:pt idx="316">
                  <c:v>91.628180999999998</c:v>
                </c:pt>
                <c:pt idx="317">
                  <c:v>91.622180999999998</c:v>
                </c:pt>
                <c:pt idx="318">
                  <c:v>91.609504000000001</c:v>
                </c:pt>
                <c:pt idx="319">
                  <c:v>91.614636000000004</c:v>
                </c:pt>
                <c:pt idx="320">
                  <c:v>91.660601</c:v>
                </c:pt>
                <c:pt idx="321">
                  <c:v>91.725921999999997</c:v>
                </c:pt>
                <c:pt idx="322">
                  <c:v>91.757621</c:v>
                </c:pt>
                <c:pt idx="323">
                  <c:v>91.720239000000007</c:v>
                </c:pt>
                <c:pt idx="324">
                  <c:v>91.650429000000003</c:v>
                </c:pt>
                <c:pt idx="325">
                  <c:v>91.641889000000006</c:v>
                </c:pt>
                <c:pt idx="326">
                  <c:v>91.677255000000002</c:v>
                </c:pt>
                <c:pt idx="327">
                  <c:v>91.684753000000001</c:v>
                </c:pt>
                <c:pt idx="328">
                  <c:v>91.664416000000003</c:v>
                </c:pt>
                <c:pt idx="329">
                  <c:v>91.603926999999999</c:v>
                </c:pt>
                <c:pt idx="330">
                  <c:v>91.493534999999994</c:v>
                </c:pt>
                <c:pt idx="331">
                  <c:v>91.404267000000004</c:v>
                </c:pt>
                <c:pt idx="332">
                  <c:v>91.371745000000004</c:v>
                </c:pt>
                <c:pt idx="333">
                  <c:v>91.377251999999999</c:v>
                </c:pt>
                <c:pt idx="334">
                  <c:v>91.409559999999999</c:v>
                </c:pt>
                <c:pt idx="335">
                  <c:v>91.45241</c:v>
                </c:pt>
                <c:pt idx="336">
                  <c:v>91.488061000000002</c:v>
                </c:pt>
                <c:pt idx="337">
                  <c:v>91.510120999999998</c:v>
                </c:pt>
                <c:pt idx="338">
                  <c:v>91.516214000000005</c:v>
                </c:pt>
                <c:pt idx="339">
                  <c:v>91.495620000000002</c:v>
                </c:pt>
                <c:pt idx="340">
                  <c:v>91.43562</c:v>
                </c:pt>
                <c:pt idx="341">
                  <c:v>91.340399000000005</c:v>
                </c:pt>
                <c:pt idx="342">
                  <c:v>91.244279000000006</c:v>
                </c:pt>
                <c:pt idx="343">
                  <c:v>91.199714999999998</c:v>
                </c:pt>
                <c:pt idx="344">
                  <c:v>91.233323999999996</c:v>
                </c:pt>
                <c:pt idx="345">
                  <c:v>91.304768999999993</c:v>
                </c:pt>
                <c:pt idx="346">
                  <c:v>91.359543000000002</c:v>
                </c:pt>
                <c:pt idx="347">
                  <c:v>91.390620999999996</c:v>
                </c:pt>
                <c:pt idx="348">
                  <c:v>91.403651999999994</c:v>
                </c:pt>
                <c:pt idx="349">
                  <c:v>91.366257000000004</c:v>
                </c:pt>
                <c:pt idx="350">
                  <c:v>91.267257999999998</c:v>
                </c:pt>
                <c:pt idx="351">
                  <c:v>91.219555</c:v>
                </c:pt>
                <c:pt idx="352">
                  <c:v>91.276848000000001</c:v>
                </c:pt>
                <c:pt idx="353">
                  <c:v>91.326825999999997</c:v>
                </c:pt>
                <c:pt idx="354">
                  <c:v>91.302762999999999</c:v>
                </c:pt>
                <c:pt idx="355">
                  <c:v>91.225562999999994</c:v>
                </c:pt>
                <c:pt idx="356">
                  <c:v>91.139439999999993</c:v>
                </c:pt>
                <c:pt idx="357">
                  <c:v>91.077038999999999</c:v>
                </c:pt>
                <c:pt idx="358">
                  <c:v>91.044843</c:v>
                </c:pt>
                <c:pt idx="359">
                  <c:v>91.024922000000004</c:v>
                </c:pt>
                <c:pt idx="360">
                  <c:v>90.993512999999993</c:v>
                </c:pt>
                <c:pt idx="361">
                  <c:v>90.945485000000005</c:v>
                </c:pt>
                <c:pt idx="362">
                  <c:v>90.897576000000001</c:v>
                </c:pt>
                <c:pt idx="363">
                  <c:v>90.870092</c:v>
                </c:pt>
                <c:pt idx="364">
                  <c:v>90.872950000000003</c:v>
                </c:pt>
                <c:pt idx="365">
                  <c:v>90.900437999999994</c:v>
                </c:pt>
                <c:pt idx="366">
                  <c:v>90.931089999999998</c:v>
                </c:pt>
                <c:pt idx="367">
                  <c:v>90.938408999999993</c:v>
                </c:pt>
                <c:pt idx="368">
                  <c:v>90.912598000000003</c:v>
                </c:pt>
                <c:pt idx="369">
                  <c:v>90.867351999999997</c:v>
                </c:pt>
                <c:pt idx="370">
                  <c:v>90.820887999999997</c:v>
                </c:pt>
                <c:pt idx="371">
                  <c:v>90.798308000000006</c:v>
                </c:pt>
                <c:pt idx="372">
                  <c:v>90.807490999999999</c:v>
                </c:pt>
                <c:pt idx="373">
                  <c:v>90.788974999999994</c:v>
                </c:pt>
                <c:pt idx="374">
                  <c:v>90.727115999999995</c:v>
                </c:pt>
                <c:pt idx="375">
                  <c:v>90.673992999999996</c:v>
                </c:pt>
                <c:pt idx="376">
                  <c:v>90.655223000000007</c:v>
                </c:pt>
                <c:pt idx="377">
                  <c:v>90.655108999999996</c:v>
                </c:pt>
                <c:pt idx="378">
                  <c:v>90.648777999999993</c:v>
                </c:pt>
                <c:pt idx="379">
                  <c:v>90.620966999999993</c:v>
                </c:pt>
                <c:pt idx="380">
                  <c:v>90.575348000000005</c:v>
                </c:pt>
                <c:pt idx="381">
                  <c:v>90.541467999999995</c:v>
                </c:pt>
                <c:pt idx="382">
                  <c:v>90.535753</c:v>
                </c:pt>
                <c:pt idx="383">
                  <c:v>90.527392000000006</c:v>
                </c:pt>
                <c:pt idx="384">
                  <c:v>90.482758000000004</c:v>
                </c:pt>
                <c:pt idx="385">
                  <c:v>90.395574999999994</c:v>
                </c:pt>
                <c:pt idx="386">
                  <c:v>90.287495000000007</c:v>
                </c:pt>
                <c:pt idx="387">
                  <c:v>90.198543000000001</c:v>
                </c:pt>
                <c:pt idx="388">
                  <c:v>90.146258000000003</c:v>
                </c:pt>
                <c:pt idx="389">
                  <c:v>90.110843000000003</c:v>
                </c:pt>
                <c:pt idx="390">
                  <c:v>90.073076999999998</c:v>
                </c:pt>
                <c:pt idx="391">
                  <c:v>90.039114999999995</c:v>
                </c:pt>
                <c:pt idx="392">
                  <c:v>90.028953999999999</c:v>
                </c:pt>
                <c:pt idx="393">
                  <c:v>90.041144000000003</c:v>
                </c:pt>
                <c:pt idx="394">
                  <c:v>90.050413000000006</c:v>
                </c:pt>
                <c:pt idx="395">
                  <c:v>90.049621999999999</c:v>
                </c:pt>
                <c:pt idx="396">
                  <c:v>90.056837999999999</c:v>
                </c:pt>
                <c:pt idx="397">
                  <c:v>90.084153000000001</c:v>
                </c:pt>
                <c:pt idx="398">
                  <c:v>90.115021999999996</c:v>
                </c:pt>
                <c:pt idx="399">
                  <c:v>90.111985000000004</c:v>
                </c:pt>
                <c:pt idx="400">
                  <c:v>90.053318000000004</c:v>
                </c:pt>
                <c:pt idx="401">
                  <c:v>89.960116999999997</c:v>
                </c:pt>
                <c:pt idx="402">
                  <c:v>89.877944999999997</c:v>
                </c:pt>
                <c:pt idx="403">
                  <c:v>89.832644999999999</c:v>
                </c:pt>
                <c:pt idx="404">
                  <c:v>89.810447999999994</c:v>
                </c:pt>
                <c:pt idx="405">
                  <c:v>89.775660999999999</c:v>
                </c:pt>
                <c:pt idx="406">
                  <c:v>89.711247999999998</c:v>
                </c:pt>
                <c:pt idx="407">
                  <c:v>89.632138999999995</c:v>
                </c:pt>
                <c:pt idx="408">
                  <c:v>89.566740999999993</c:v>
                </c:pt>
                <c:pt idx="409">
                  <c:v>89.537395000000004</c:v>
                </c:pt>
                <c:pt idx="410">
                  <c:v>89.552104999999997</c:v>
                </c:pt>
                <c:pt idx="411">
                  <c:v>89.595217000000005</c:v>
                </c:pt>
                <c:pt idx="412">
                  <c:v>89.628971000000007</c:v>
                </c:pt>
                <c:pt idx="413">
                  <c:v>89.617915999999994</c:v>
                </c:pt>
                <c:pt idx="414">
                  <c:v>89.546244000000002</c:v>
                </c:pt>
                <c:pt idx="415">
                  <c:v>89.423738999999998</c:v>
                </c:pt>
                <c:pt idx="416">
                  <c:v>89.288351000000006</c:v>
                </c:pt>
                <c:pt idx="417">
                  <c:v>89.177279999999996</c:v>
                </c:pt>
                <c:pt idx="418">
                  <c:v>89.100177000000002</c:v>
                </c:pt>
                <c:pt idx="419">
                  <c:v>89.043300000000002</c:v>
                </c:pt>
                <c:pt idx="420">
                  <c:v>88.989817000000002</c:v>
                </c:pt>
                <c:pt idx="421">
                  <c:v>88.934499000000002</c:v>
                </c:pt>
                <c:pt idx="422">
                  <c:v>88.882084000000006</c:v>
                </c:pt>
                <c:pt idx="423">
                  <c:v>88.837524999999999</c:v>
                </c:pt>
                <c:pt idx="424">
                  <c:v>88.804221999999996</c:v>
                </c:pt>
                <c:pt idx="425">
                  <c:v>88.788419000000005</c:v>
                </c:pt>
                <c:pt idx="426">
                  <c:v>88.795659999999998</c:v>
                </c:pt>
                <c:pt idx="427">
                  <c:v>88.819770000000005</c:v>
                </c:pt>
                <c:pt idx="428">
                  <c:v>88.842917999999997</c:v>
                </c:pt>
                <c:pt idx="429">
                  <c:v>88.84948</c:v>
                </c:pt>
                <c:pt idx="430">
                  <c:v>88.837705999999997</c:v>
                </c:pt>
                <c:pt idx="431">
                  <c:v>88.816443000000007</c:v>
                </c:pt>
                <c:pt idx="432">
                  <c:v>88.796728999999999</c:v>
                </c:pt>
                <c:pt idx="433">
                  <c:v>88.789507</c:v>
                </c:pt>
                <c:pt idx="434">
                  <c:v>88.790204000000003</c:v>
                </c:pt>
                <c:pt idx="435">
                  <c:v>88.771716999999995</c:v>
                </c:pt>
                <c:pt idx="436">
                  <c:v>88.723483999999999</c:v>
                </c:pt>
                <c:pt idx="437">
                  <c:v>88.657769999999999</c:v>
                </c:pt>
                <c:pt idx="438">
                  <c:v>88.586237999999994</c:v>
                </c:pt>
                <c:pt idx="439">
                  <c:v>88.519075000000001</c:v>
                </c:pt>
                <c:pt idx="440">
                  <c:v>88.469324</c:v>
                </c:pt>
                <c:pt idx="441">
                  <c:v>88.440275999999997</c:v>
                </c:pt>
                <c:pt idx="442">
                  <c:v>88.417141000000001</c:v>
                </c:pt>
                <c:pt idx="443">
                  <c:v>88.381788999999998</c:v>
                </c:pt>
                <c:pt idx="444">
                  <c:v>88.331365000000005</c:v>
                </c:pt>
                <c:pt idx="445">
                  <c:v>88.279510000000002</c:v>
                </c:pt>
                <c:pt idx="446">
                  <c:v>88.24194</c:v>
                </c:pt>
                <c:pt idx="447">
                  <c:v>88.221632</c:v>
                </c:pt>
                <c:pt idx="448">
                  <c:v>88.207637000000005</c:v>
                </c:pt>
                <c:pt idx="449">
                  <c:v>88.188012000000001</c:v>
                </c:pt>
                <c:pt idx="450">
                  <c:v>88.161350999999996</c:v>
                </c:pt>
                <c:pt idx="451">
                  <c:v>88.133754999999994</c:v>
                </c:pt>
                <c:pt idx="452">
                  <c:v>88.107848000000004</c:v>
                </c:pt>
                <c:pt idx="453">
                  <c:v>88.082323000000002</c:v>
                </c:pt>
                <c:pt idx="454">
                  <c:v>88.061048</c:v>
                </c:pt>
                <c:pt idx="455">
                  <c:v>88.047438999999997</c:v>
                </c:pt>
                <c:pt idx="456">
                  <c:v>88.031136000000004</c:v>
                </c:pt>
                <c:pt idx="457">
                  <c:v>87.999713999999997</c:v>
                </c:pt>
                <c:pt idx="458">
                  <c:v>87.955179999999999</c:v>
                </c:pt>
                <c:pt idx="459">
                  <c:v>87.907893000000001</c:v>
                </c:pt>
                <c:pt idx="460">
                  <c:v>87.860367999999994</c:v>
                </c:pt>
                <c:pt idx="461">
                  <c:v>87.805565000000001</c:v>
                </c:pt>
                <c:pt idx="462">
                  <c:v>87.742549999999994</c:v>
                </c:pt>
                <c:pt idx="463">
                  <c:v>87.688111000000006</c:v>
                </c:pt>
                <c:pt idx="464">
                  <c:v>87.661911000000003</c:v>
                </c:pt>
                <c:pt idx="465">
                  <c:v>87.658322999999996</c:v>
                </c:pt>
                <c:pt idx="466">
                  <c:v>87.650003999999996</c:v>
                </c:pt>
                <c:pt idx="467">
                  <c:v>87.619337999999999</c:v>
                </c:pt>
                <c:pt idx="468">
                  <c:v>87.576119000000006</c:v>
                </c:pt>
                <c:pt idx="469">
                  <c:v>87.544549000000004</c:v>
                </c:pt>
                <c:pt idx="470">
                  <c:v>87.539400999999998</c:v>
                </c:pt>
                <c:pt idx="471">
                  <c:v>87.552465999999995</c:v>
                </c:pt>
                <c:pt idx="472">
                  <c:v>87.561133999999996</c:v>
                </c:pt>
                <c:pt idx="473">
                  <c:v>87.547639000000004</c:v>
                </c:pt>
                <c:pt idx="474">
                  <c:v>87.507835999999998</c:v>
                </c:pt>
                <c:pt idx="475">
                  <c:v>87.445995999999994</c:v>
                </c:pt>
                <c:pt idx="476">
                  <c:v>87.369246000000004</c:v>
                </c:pt>
                <c:pt idx="477">
                  <c:v>87.288177000000005</c:v>
                </c:pt>
                <c:pt idx="478">
                  <c:v>87.216059000000001</c:v>
                </c:pt>
                <c:pt idx="479">
                  <c:v>87.163718000000003</c:v>
                </c:pt>
                <c:pt idx="480">
                  <c:v>87.135219000000006</c:v>
                </c:pt>
                <c:pt idx="481">
                  <c:v>87.125838999999999</c:v>
                </c:pt>
                <c:pt idx="482">
                  <c:v>87.124770999999996</c:v>
                </c:pt>
                <c:pt idx="483">
                  <c:v>87.123425999999995</c:v>
                </c:pt>
                <c:pt idx="484">
                  <c:v>87.119900999999999</c:v>
                </c:pt>
                <c:pt idx="485">
                  <c:v>87.112537000000003</c:v>
                </c:pt>
                <c:pt idx="486">
                  <c:v>87.094099</c:v>
                </c:pt>
                <c:pt idx="487">
                  <c:v>87.056839999999994</c:v>
                </c:pt>
                <c:pt idx="488">
                  <c:v>87.001338000000004</c:v>
                </c:pt>
                <c:pt idx="489">
                  <c:v>86.934867999999994</c:v>
                </c:pt>
                <c:pt idx="490">
                  <c:v>86.864503999999997</c:v>
                </c:pt>
                <c:pt idx="491">
                  <c:v>86.798497999999995</c:v>
                </c:pt>
                <c:pt idx="492">
                  <c:v>86.750853000000006</c:v>
                </c:pt>
                <c:pt idx="493">
                  <c:v>86.734752999999998</c:v>
                </c:pt>
                <c:pt idx="494">
                  <c:v>86.748739999999998</c:v>
                </c:pt>
                <c:pt idx="495">
                  <c:v>86.770100999999997</c:v>
                </c:pt>
                <c:pt idx="496">
                  <c:v>86.769593</c:v>
                </c:pt>
                <c:pt idx="497">
                  <c:v>86.742902000000001</c:v>
                </c:pt>
                <c:pt idx="498">
                  <c:v>86.715275000000005</c:v>
                </c:pt>
                <c:pt idx="499">
                  <c:v>86.706976999999995</c:v>
                </c:pt>
                <c:pt idx="500">
                  <c:v>86.713256999999999</c:v>
                </c:pt>
                <c:pt idx="501">
                  <c:v>86.716286999999994</c:v>
                </c:pt>
                <c:pt idx="502">
                  <c:v>86.700276000000002</c:v>
                </c:pt>
                <c:pt idx="503">
                  <c:v>86.656620000000004</c:v>
                </c:pt>
                <c:pt idx="504">
                  <c:v>86.584444000000005</c:v>
                </c:pt>
                <c:pt idx="505">
                  <c:v>86.490054000000001</c:v>
                </c:pt>
                <c:pt idx="506">
                  <c:v>86.386705000000006</c:v>
                </c:pt>
                <c:pt idx="507">
                  <c:v>86.294807000000006</c:v>
                </c:pt>
                <c:pt idx="508">
                  <c:v>86.238394</c:v>
                </c:pt>
                <c:pt idx="509">
                  <c:v>86.233310000000003</c:v>
                </c:pt>
                <c:pt idx="510">
                  <c:v>86.273043999999999</c:v>
                </c:pt>
                <c:pt idx="511">
                  <c:v>86.326301000000001</c:v>
                </c:pt>
                <c:pt idx="512">
                  <c:v>86.355283999999997</c:v>
                </c:pt>
                <c:pt idx="513">
                  <c:v>86.341718</c:v>
                </c:pt>
                <c:pt idx="514">
                  <c:v>86.295781000000005</c:v>
                </c:pt>
                <c:pt idx="515">
                  <c:v>86.243027999999995</c:v>
                </c:pt>
                <c:pt idx="516">
                  <c:v>86.207307999999998</c:v>
                </c:pt>
                <c:pt idx="517">
                  <c:v>86.200387000000006</c:v>
                </c:pt>
                <c:pt idx="518">
                  <c:v>86.215959999999995</c:v>
                </c:pt>
                <c:pt idx="519">
                  <c:v>86.231832999999995</c:v>
                </c:pt>
                <c:pt idx="520">
                  <c:v>86.225476999999998</c:v>
                </c:pt>
                <c:pt idx="521">
                  <c:v>86.188896999999997</c:v>
                </c:pt>
                <c:pt idx="522">
                  <c:v>86.127604000000005</c:v>
                </c:pt>
                <c:pt idx="523">
                  <c:v>86.051613000000003</c:v>
                </c:pt>
                <c:pt idx="524">
                  <c:v>85.973073999999997</c:v>
                </c:pt>
                <c:pt idx="525">
                  <c:v>85.908726000000001</c:v>
                </c:pt>
                <c:pt idx="526">
                  <c:v>85.874443999999997</c:v>
                </c:pt>
                <c:pt idx="527">
                  <c:v>85.872725000000003</c:v>
                </c:pt>
                <c:pt idx="528">
                  <c:v>85.888782000000006</c:v>
                </c:pt>
                <c:pt idx="529">
                  <c:v>85.900267999999997</c:v>
                </c:pt>
                <c:pt idx="530">
                  <c:v>85.890440999999996</c:v>
                </c:pt>
                <c:pt idx="531">
                  <c:v>85.856567999999996</c:v>
                </c:pt>
                <c:pt idx="532">
                  <c:v>85.810975999999997</c:v>
                </c:pt>
                <c:pt idx="533">
                  <c:v>85.772964999999999</c:v>
                </c:pt>
                <c:pt idx="534">
                  <c:v>85.753444000000002</c:v>
                </c:pt>
                <c:pt idx="535">
                  <c:v>85.746429000000006</c:v>
                </c:pt>
                <c:pt idx="536">
                  <c:v>85.738602999999998</c:v>
                </c:pt>
                <c:pt idx="537">
                  <c:v>85.724766000000002</c:v>
                </c:pt>
                <c:pt idx="538">
                  <c:v>85.708355999999995</c:v>
                </c:pt>
                <c:pt idx="539">
                  <c:v>85.687443999999999</c:v>
                </c:pt>
                <c:pt idx="540">
                  <c:v>85.650835999999998</c:v>
                </c:pt>
                <c:pt idx="541">
                  <c:v>85.593953999999997</c:v>
                </c:pt>
                <c:pt idx="542">
                  <c:v>85.530779999999993</c:v>
                </c:pt>
                <c:pt idx="543">
                  <c:v>85.482467999999997</c:v>
                </c:pt>
                <c:pt idx="544">
                  <c:v>85.457550999999995</c:v>
                </c:pt>
                <c:pt idx="545">
                  <c:v>85.449358000000004</c:v>
                </c:pt>
                <c:pt idx="546">
                  <c:v>85.449910000000003</c:v>
                </c:pt>
                <c:pt idx="547">
                  <c:v>85.457359999999994</c:v>
                </c:pt>
                <c:pt idx="548">
                  <c:v>85.469738000000007</c:v>
                </c:pt>
                <c:pt idx="549">
                  <c:v>85.480462000000003</c:v>
                </c:pt>
                <c:pt idx="550">
                  <c:v>85.483834999999999</c:v>
                </c:pt>
                <c:pt idx="551">
                  <c:v>85.478099</c:v>
                </c:pt>
                <c:pt idx="552">
                  <c:v>85.459232999999998</c:v>
                </c:pt>
                <c:pt idx="553">
                  <c:v>85.419527000000002</c:v>
                </c:pt>
                <c:pt idx="554">
                  <c:v>85.359521000000001</c:v>
                </c:pt>
                <c:pt idx="555">
                  <c:v>85.295878999999999</c:v>
                </c:pt>
                <c:pt idx="556">
                  <c:v>85.250642999999997</c:v>
                </c:pt>
                <c:pt idx="557">
                  <c:v>85.233919</c:v>
                </c:pt>
                <c:pt idx="558">
                  <c:v>85.238028999999997</c:v>
                </c:pt>
                <c:pt idx="559">
                  <c:v>85.247450000000001</c:v>
                </c:pt>
                <c:pt idx="560">
                  <c:v>85.252827999999994</c:v>
                </c:pt>
                <c:pt idx="561">
                  <c:v>85.255125000000007</c:v>
                </c:pt>
                <c:pt idx="562">
                  <c:v>85.259955000000005</c:v>
                </c:pt>
                <c:pt idx="563">
                  <c:v>85.270309999999995</c:v>
                </c:pt>
                <c:pt idx="564">
                  <c:v>85.28313</c:v>
                </c:pt>
                <c:pt idx="565">
                  <c:v>85.291234000000003</c:v>
                </c:pt>
                <c:pt idx="566">
                  <c:v>85.289593999999994</c:v>
                </c:pt>
                <c:pt idx="567">
                  <c:v>85.279230999999996</c:v>
                </c:pt>
                <c:pt idx="568">
                  <c:v>85.264252999999997</c:v>
                </c:pt>
                <c:pt idx="569">
                  <c:v>85.246413000000004</c:v>
                </c:pt>
                <c:pt idx="570">
                  <c:v>85.225100999999995</c:v>
                </c:pt>
                <c:pt idx="571">
                  <c:v>85.200610999999995</c:v>
                </c:pt>
                <c:pt idx="572">
                  <c:v>85.173191000000003</c:v>
                </c:pt>
                <c:pt idx="573">
                  <c:v>85.139497000000006</c:v>
                </c:pt>
                <c:pt idx="574">
                  <c:v>85.094988999999998</c:v>
                </c:pt>
                <c:pt idx="575">
                  <c:v>85.042479999999998</c:v>
                </c:pt>
                <c:pt idx="576">
                  <c:v>84.995531</c:v>
                </c:pt>
                <c:pt idx="577">
                  <c:v>84.969919000000004</c:v>
                </c:pt>
                <c:pt idx="578">
                  <c:v>84.969237000000007</c:v>
                </c:pt>
                <c:pt idx="579">
                  <c:v>84.978628</c:v>
                </c:pt>
                <c:pt idx="580">
                  <c:v>84.976482000000004</c:v>
                </c:pt>
                <c:pt idx="581">
                  <c:v>84.954168999999993</c:v>
                </c:pt>
                <c:pt idx="582">
                  <c:v>84.922053000000005</c:v>
                </c:pt>
                <c:pt idx="583">
                  <c:v>84.896727999999996</c:v>
                </c:pt>
                <c:pt idx="584">
                  <c:v>84.886277000000007</c:v>
                </c:pt>
                <c:pt idx="585">
                  <c:v>84.888780999999994</c:v>
                </c:pt>
                <c:pt idx="586">
                  <c:v>84.900407999999999</c:v>
                </c:pt>
                <c:pt idx="587">
                  <c:v>84.917603</c:v>
                </c:pt>
                <c:pt idx="588">
                  <c:v>84.930586000000005</c:v>
                </c:pt>
                <c:pt idx="589">
                  <c:v>84.924316000000005</c:v>
                </c:pt>
                <c:pt idx="590">
                  <c:v>84.895205000000004</c:v>
                </c:pt>
                <c:pt idx="591">
                  <c:v>84.863155000000006</c:v>
                </c:pt>
                <c:pt idx="592">
                  <c:v>84.856502000000006</c:v>
                </c:pt>
                <c:pt idx="593">
                  <c:v>84.882248000000004</c:v>
                </c:pt>
                <c:pt idx="594">
                  <c:v>84.917587999999995</c:v>
                </c:pt>
                <c:pt idx="595">
                  <c:v>84.934449000000001</c:v>
                </c:pt>
                <c:pt idx="596">
                  <c:v>84.927469000000002</c:v>
                </c:pt>
                <c:pt idx="597">
                  <c:v>84.913148000000007</c:v>
                </c:pt>
                <c:pt idx="598">
                  <c:v>84.905225999999999</c:v>
                </c:pt>
                <c:pt idx="599">
                  <c:v>84.898394999999994</c:v>
                </c:pt>
                <c:pt idx="600">
                  <c:v>84.877740000000003</c:v>
                </c:pt>
                <c:pt idx="601">
                  <c:v>84.837917000000004</c:v>
                </c:pt>
                <c:pt idx="602">
                  <c:v>84.788616000000005</c:v>
                </c:pt>
                <c:pt idx="603">
                  <c:v>84.743605000000002</c:v>
                </c:pt>
                <c:pt idx="604">
                  <c:v>84.709391999999994</c:v>
                </c:pt>
                <c:pt idx="605">
                  <c:v>84.686610000000002</c:v>
                </c:pt>
                <c:pt idx="606">
                  <c:v>84.678308999999999</c:v>
                </c:pt>
                <c:pt idx="607">
                  <c:v>84.690237999999994</c:v>
                </c:pt>
                <c:pt idx="608">
                  <c:v>84.720247999999998</c:v>
                </c:pt>
                <c:pt idx="609">
                  <c:v>84.750759000000002</c:v>
                </c:pt>
                <c:pt idx="610">
                  <c:v>84.756800999999996</c:v>
                </c:pt>
                <c:pt idx="611">
                  <c:v>84.723253</c:v>
                </c:pt>
                <c:pt idx="612">
                  <c:v>84.656081999999998</c:v>
                </c:pt>
                <c:pt idx="613">
                  <c:v>84.579763</c:v>
                </c:pt>
                <c:pt idx="614">
                  <c:v>84.523302999999999</c:v>
                </c:pt>
                <c:pt idx="615">
                  <c:v>84.503057999999996</c:v>
                </c:pt>
                <c:pt idx="616">
                  <c:v>84.513930000000002</c:v>
                </c:pt>
                <c:pt idx="617">
                  <c:v>84.535415999999998</c:v>
                </c:pt>
                <c:pt idx="618">
                  <c:v>84.547223000000002</c:v>
                </c:pt>
                <c:pt idx="619">
                  <c:v>84.542049000000006</c:v>
                </c:pt>
                <c:pt idx="620">
                  <c:v>84.527353000000005</c:v>
                </c:pt>
                <c:pt idx="621">
                  <c:v>84.516962000000007</c:v>
                </c:pt>
                <c:pt idx="622">
                  <c:v>84.519037999999995</c:v>
                </c:pt>
                <c:pt idx="623">
                  <c:v>84.529771999999994</c:v>
                </c:pt>
                <c:pt idx="624">
                  <c:v>84.538281999999995</c:v>
                </c:pt>
                <c:pt idx="625">
                  <c:v>84.537617999999995</c:v>
                </c:pt>
                <c:pt idx="626">
                  <c:v>84.529270999999994</c:v>
                </c:pt>
                <c:pt idx="627">
                  <c:v>84.515861000000001</c:v>
                </c:pt>
                <c:pt idx="628">
                  <c:v>84.492165999999997</c:v>
                </c:pt>
                <c:pt idx="629">
                  <c:v>84.448486000000003</c:v>
                </c:pt>
                <c:pt idx="630">
                  <c:v>84.384870000000006</c:v>
                </c:pt>
                <c:pt idx="631">
                  <c:v>84.319377000000003</c:v>
                </c:pt>
                <c:pt idx="632">
                  <c:v>84.278318999999996</c:v>
                </c:pt>
                <c:pt idx="633">
                  <c:v>84.276535999999993</c:v>
                </c:pt>
                <c:pt idx="634">
                  <c:v>84.306689000000006</c:v>
                </c:pt>
                <c:pt idx="635">
                  <c:v>84.346520999999996</c:v>
                </c:pt>
                <c:pt idx="636">
                  <c:v>84.375229000000004</c:v>
                </c:pt>
                <c:pt idx="637">
                  <c:v>84.383555999999999</c:v>
                </c:pt>
                <c:pt idx="638">
                  <c:v>84.371953000000005</c:v>
                </c:pt>
                <c:pt idx="639">
                  <c:v>84.342751000000007</c:v>
                </c:pt>
                <c:pt idx="640">
                  <c:v>84.296408</c:v>
                </c:pt>
                <c:pt idx="641">
                  <c:v>84.236266999999998</c:v>
                </c:pt>
                <c:pt idx="642">
                  <c:v>84.175066000000001</c:v>
                </c:pt>
                <c:pt idx="643">
                  <c:v>84.132186000000004</c:v>
                </c:pt>
                <c:pt idx="644">
                  <c:v>84.121161999999998</c:v>
                </c:pt>
                <c:pt idx="645">
                  <c:v>84.140145000000004</c:v>
                </c:pt>
                <c:pt idx="646">
                  <c:v>84.175039999999996</c:v>
                </c:pt>
                <c:pt idx="647">
                  <c:v>84.209080999999998</c:v>
                </c:pt>
                <c:pt idx="648">
                  <c:v>84.227588999999995</c:v>
                </c:pt>
                <c:pt idx="649">
                  <c:v>84.219857000000005</c:v>
                </c:pt>
                <c:pt idx="650">
                  <c:v>84.185288</c:v>
                </c:pt>
                <c:pt idx="651">
                  <c:v>84.138553999999999</c:v>
                </c:pt>
                <c:pt idx="652">
                  <c:v>84.102463</c:v>
                </c:pt>
                <c:pt idx="653">
                  <c:v>84.091054</c:v>
                </c:pt>
                <c:pt idx="654">
                  <c:v>84.099879000000001</c:v>
                </c:pt>
                <c:pt idx="655">
                  <c:v>84.113710999999995</c:v>
                </c:pt>
                <c:pt idx="656">
                  <c:v>84.122510000000005</c:v>
                </c:pt>
                <c:pt idx="657">
                  <c:v>84.129019</c:v>
                </c:pt>
                <c:pt idx="658">
                  <c:v>84.141332000000006</c:v>
                </c:pt>
                <c:pt idx="659">
                  <c:v>84.159008999999998</c:v>
                </c:pt>
                <c:pt idx="660">
                  <c:v>84.168330999999995</c:v>
                </c:pt>
                <c:pt idx="661">
                  <c:v>84.153587999999999</c:v>
                </c:pt>
                <c:pt idx="662">
                  <c:v>84.113645000000005</c:v>
                </c:pt>
                <c:pt idx="663">
                  <c:v>84.064819999999997</c:v>
                </c:pt>
                <c:pt idx="664">
                  <c:v>84.025491000000002</c:v>
                </c:pt>
                <c:pt idx="665">
                  <c:v>84.000377999999998</c:v>
                </c:pt>
                <c:pt idx="666">
                  <c:v>83.982619999999997</c:v>
                </c:pt>
                <c:pt idx="667">
                  <c:v>83.96651</c:v>
                </c:pt>
                <c:pt idx="668">
                  <c:v>83.952727999999993</c:v>
                </c:pt>
                <c:pt idx="669">
                  <c:v>83.944556000000006</c:v>
                </c:pt>
                <c:pt idx="670">
                  <c:v>83.945105999999996</c:v>
                </c:pt>
                <c:pt idx="671">
                  <c:v>83.956304000000003</c:v>
                </c:pt>
                <c:pt idx="672">
                  <c:v>83.973990999999998</c:v>
                </c:pt>
                <c:pt idx="673">
                  <c:v>83.984854999999996</c:v>
                </c:pt>
                <c:pt idx="674">
                  <c:v>83.975983999999997</c:v>
                </c:pt>
                <c:pt idx="675">
                  <c:v>83.949190000000002</c:v>
                </c:pt>
                <c:pt idx="676">
                  <c:v>83.920152000000002</c:v>
                </c:pt>
                <c:pt idx="677">
                  <c:v>83.902484000000001</c:v>
                </c:pt>
                <c:pt idx="678">
                  <c:v>83.898366999999993</c:v>
                </c:pt>
                <c:pt idx="679">
                  <c:v>83.904024000000007</c:v>
                </c:pt>
                <c:pt idx="680">
                  <c:v>83.914518000000001</c:v>
                </c:pt>
                <c:pt idx="681">
                  <c:v>83.919387</c:v>
                </c:pt>
                <c:pt idx="682">
                  <c:v>83.903304000000006</c:v>
                </c:pt>
                <c:pt idx="683">
                  <c:v>83.861564000000001</c:v>
                </c:pt>
                <c:pt idx="684">
                  <c:v>83.812599000000006</c:v>
                </c:pt>
                <c:pt idx="685">
                  <c:v>83.786642000000001</c:v>
                </c:pt>
                <c:pt idx="686">
                  <c:v>83.799042</c:v>
                </c:pt>
                <c:pt idx="687">
                  <c:v>83.836297999999999</c:v>
                </c:pt>
                <c:pt idx="688">
                  <c:v>83.868471999999997</c:v>
                </c:pt>
                <c:pt idx="689">
                  <c:v>83.874511999999996</c:v>
                </c:pt>
                <c:pt idx="690">
                  <c:v>83.858024999999998</c:v>
                </c:pt>
                <c:pt idx="691">
                  <c:v>83.841279999999998</c:v>
                </c:pt>
                <c:pt idx="692">
                  <c:v>83.842376000000002</c:v>
                </c:pt>
                <c:pt idx="693">
                  <c:v>83.856813000000002</c:v>
                </c:pt>
                <c:pt idx="694">
                  <c:v>83.863183000000006</c:v>
                </c:pt>
                <c:pt idx="695">
                  <c:v>83.846177999999995</c:v>
                </c:pt>
                <c:pt idx="696">
                  <c:v>83.809890999999993</c:v>
                </c:pt>
                <c:pt idx="697">
                  <c:v>83.769217999999995</c:v>
                </c:pt>
                <c:pt idx="698">
                  <c:v>83.735427000000001</c:v>
                </c:pt>
                <c:pt idx="699">
                  <c:v>83.714197999999996</c:v>
                </c:pt>
                <c:pt idx="700">
                  <c:v>83.710905999999994</c:v>
                </c:pt>
                <c:pt idx="701">
                  <c:v>83.727624000000006</c:v>
                </c:pt>
                <c:pt idx="702">
                  <c:v>83.755225999999993</c:v>
                </c:pt>
                <c:pt idx="703">
                  <c:v>83.776795000000007</c:v>
                </c:pt>
                <c:pt idx="704">
                  <c:v>83.782178999999999</c:v>
                </c:pt>
                <c:pt idx="705">
                  <c:v>83.775019999999998</c:v>
                </c:pt>
                <c:pt idx="706">
                  <c:v>83.763467000000006</c:v>
                </c:pt>
                <c:pt idx="707">
                  <c:v>83.747502999999995</c:v>
                </c:pt>
                <c:pt idx="708">
                  <c:v>83.717814000000004</c:v>
                </c:pt>
                <c:pt idx="709">
                  <c:v>83.666707000000002</c:v>
                </c:pt>
                <c:pt idx="710">
                  <c:v>83.599873000000002</c:v>
                </c:pt>
                <c:pt idx="711">
                  <c:v>83.537257999999994</c:v>
                </c:pt>
                <c:pt idx="712">
                  <c:v>83.500225</c:v>
                </c:pt>
                <c:pt idx="713">
                  <c:v>83.494939000000002</c:v>
                </c:pt>
                <c:pt idx="714">
                  <c:v>83.507893999999993</c:v>
                </c:pt>
                <c:pt idx="715">
                  <c:v>83.518063999999995</c:v>
                </c:pt>
                <c:pt idx="716">
                  <c:v>83.511960999999999</c:v>
                </c:pt>
                <c:pt idx="717">
                  <c:v>83.487840000000006</c:v>
                </c:pt>
                <c:pt idx="718">
                  <c:v>83.451713999999996</c:v>
                </c:pt>
                <c:pt idx="719">
                  <c:v>83.414654999999996</c:v>
                </c:pt>
                <c:pt idx="720">
                  <c:v>83.390462999999997</c:v>
                </c:pt>
                <c:pt idx="721">
                  <c:v>83.387683999999993</c:v>
                </c:pt>
                <c:pt idx="722">
                  <c:v>83.402150000000006</c:v>
                </c:pt>
                <c:pt idx="723">
                  <c:v>83.421790000000001</c:v>
                </c:pt>
                <c:pt idx="724">
                  <c:v>83.439690999999996</c:v>
                </c:pt>
                <c:pt idx="725">
                  <c:v>83.458188000000007</c:v>
                </c:pt>
                <c:pt idx="726">
                  <c:v>83.478853000000001</c:v>
                </c:pt>
                <c:pt idx="727">
                  <c:v>83.493889999999993</c:v>
                </c:pt>
                <c:pt idx="728">
                  <c:v>83.491645000000005</c:v>
                </c:pt>
                <c:pt idx="729">
                  <c:v>83.468531999999996</c:v>
                </c:pt>
                <c:pt idx="730">
                  <c:v>83.432629000000006</c:v>
                </c:pt>
                <c:pt idx="731">
                  <c:v>83.395634999999999</c:v>
                </c:pt>
                <c:pt idx="732">
                  <c:v>83.361714000000006</c:v>
                </c:pt>
                <c:pt idx="733">
                  <c:v>83.324309</c:v>
                </c:pt>
                <c:pt idx="734">
                  <c:v>83.275747999999993</c:v>
                </c:pt>
                <c:pt idx="735">
                  <c:v>83.220740000000006</c:v>
                </c:pt>
                <c:pt idx="736">
                  <c:v>83.176626999999996</c:v>
                </c:pt>
                <c:pt idx="737">
                  <c:v>83.156745999999998</c:v>
                </c:pt>
                <c:pt idx="738">
                  <c:v>83.156627</c:v>
                </c:pt>
                <c:pt idx="739">
                  <c:v>83.161997</c:v>
                </c:pt>
                <c:pt idx="740">
                  <c:v>83.167511000000005</c:v>
                </c:pt>
                <c:pt idx="741">
                  <c:v>83.179051000000001</c:v>
                </c:pt>
                <c:pt idx="742">
                  <c:v>83.196769000000003</c:v>
                </c:pt>
                <c:pt idx="743">
                  <c:v>83.206058999999996</c:v>
                </c:pt>
                <c:pt idx="744">
                  <c:v>83.192508000000004</c:v>
                </c:pt>
                <c:pt idx="745">
                  <c:v>83.160690000000002</c:v>
                </c:pt>
                <c:pt idx="746">
                  <c:v>83.130290000000002</c:v>
                </c:pt>
                <c:pt idx="747">
                  <c:v>83.115309999999994</c:v>
                </c:pt>
                <c:pt idx="748">
                  <c:v>83.114812000000001</c:v>
                </c:pt>
                <c:pt idx="749">
                  <c:v>83.123400000000004</c:v>
                </c:pt>
                <c:pt idx="750">
                  <c:v>83.141009999999994</c:v>
                </c:pt>
                <c:pt idx="751">
                  <c:v>83.167451</c:v>
                </c:pt>
                <c:pt idx="752">
                  <c:v>83.192582999999999</c:v>
                </c:pt>
                <c:pt idx="753">
                  <c:v>83.199009000000004</c:v>
                </c:pt>
                <c:pt idx="754">
                  <c:v>83.175871999999998</c:v>
                </c:pt>
                <c:pt idx="755">
                  <c:v>83.127414999999999</c:v>
                </c:pt>
                <c:pt idx="756">
                  <c:v>83.067581000000004</c:v>
                </c:pt>
                <c:pt idx="757">
                  <c:v>83.009808000000007</c:v>
                </c:pt>
                <c:pt idx="758">
                  <c:v>82.964015000000003</c:v>
                </c:pt>
                <c:pt idx="759">
                  <c:v>82.937738999999993</c:v>
                </c:pt>
                <c:pt idx="760">
                  <c:v>82.932505000000006</c:v>
                </c:pt>
                <c:pt idx="761">
                  <c:v>82.939487999999997</c:v>
                </c:pt>
                <c:pt idx="762">
                  <c:v>82.945274999999995</c:v>
                </c:pt>
                <c:pt idx="763">
                  <c:v>82.944376000000005</c:v>
                </c:pt>
                <c:pt idx="764">
                  <c:v>82.941969</c:v>
                </c:pt>
                <c:pt idx="765">
                  <c:v>82.942485000000005</c:v>
                </c:pt>
                <c:pt idx="766">
                  <c:v>82.940754999999996</c:v>
                </c:pt>
                <c:pt idx="767">
                  <c:v>82.928376</c:v>
                </c:pt>
                <c:pt idx="768">
                  <c:v>82.904730000000001</c:v>
                </c:pt>
                <c:pt idx="769">
                  <c:v>82.876334</c:v>
                </c:pt>
                <c:pt idx="770">
                  <c:v>82.847515999999999</c:v>
                </c:pt>
                <c:pt idx="771">
                  <c:v>82.817638000000002</c:v>
                </c:pt>
                <c:pt idx="772">
                  <c:v>82.787111999999993</c:v>
                </c:pt>
                <c:pt idx="773">
                  <c:v>82.760634999999994</c:v>
                </c:pt>
                <c:pt idx="774">
                  <c:v>82.743495999999993</c:v>
                </c:pt>
                <c:pt idx="775">
                  <c:v>82.738833</c:v>
                </c:pt>
                <c:pt idx="776">
                  <c:v>82.748585000000006</c:v>
                </c:pt>
                <c:pt idx="777">
                  <c:v>82.771767999999994</c:v>
                </c:pt>
                <c:pt idx="778">
                  <c:v>82.799340999999998</c:v>
                </c:pt>
                <c:pt idx="779">
                  <c:v>82.815240000000003</c:v>
                </c:pt>
                <c:pt idx="780">
                  <c:v>82.808544999999995</c:v>
                </c:pt>
                <c:pt idx="781">
                  <c:v>82.785619999999994</c:v>
                </c:pt>
                <c:pt idx="782">
                  <c:v>82.766796999999997</c:v>
                </c:pt>
                <c:pt idx="783">
                  <c:v>82.768668000000005</c:v>
                </c:pt>
                <c:pt idx="784">
                  <c:v>82.788208999999995</c:v>
                </c:pt>
                <c:pt idx="785">
                  <c:v>82.802221000000003</c:v>
                </c:pt>
                <c:pt idx="786">
                  <c:v>82.784447</c:v>
                </c:pt>
                <c:pt idx="787">
                  <c:v>82.728381999999996</c:v>
                </c:pt>
                <c:pt idx="788">
                  <c:v>82.654578000000001</c:v>
                </c:pt>
                <c:pt idx="789">
                  <c:v>82.595400999999995</c:v>
                </c:pt>
                <c:pt idx="790">
                  <c:v>82.572695999999993</c:v>
                </c:pt>
                <c:pt idx="791">
                  <c:v>82.586624999999998</c:v>
                </c:pt>
                <c:pt idx="792">
                  <c:v>82.620311999999998</c:v>
                </c:pt>
                <c:pt idx="793">
                  <c:v>82.65164</c:v>
                </c:pt>
                <c:pt idx="794">
                  <c:v>82.663117999999997</c:v>
                </c:pt>
                <c:pt idx="795">
                  <c:v>82.648600999999999</c:v>
                </c:pt>
                <c:pt idx="796">
                  <c:v>82.616105000000005</c:v>
                </c:pt>
                <c:pt idx="797">
                  <c:v>82.582372000000007</c:v>
                </c:pt>
                <c:pt idx="798">
                  <c:v>82.560024999999996</c:v>
                </c:pt>
                <c:pt idx="799">
                  <c:v>82.547533000000001</c:v>
                </c:pt>
                <c:pt idx="800">
                  <c:v>82.530986999999996</c:v>
                </c:pt>
                <c:pt idx="801">
                  <c:v>82.496831</c:v>
                </c:pt>
                <c:pt idx="802">
                  <c:v>82.446764000000002</c:v>
                </c:pt>
                <c:pt idx="803">
                  <c:v>82.402034999999998</c:v>
                </c:pt>
                <c:pt idx="804">
                  <c:v>82.388259000000005</c:v>
                </c:pt>
                <c:pt idx="805">
                  <c:v>82.410606000000001</c:v>
                </c:pt>
                <c:pt idx="806">
                  <c:v>82.444346999999993</c:v>
                </c:pt>
                <c:pt idx="807">
                  <c:v>82.453836999999993</c:v>
                </c:pt>
                <c:pt idx="808">
                  <c:v>82.423917000000003</c:v>
                </c:pt>
                <c:pt idx="809">
                  <c:v>82.372651000000005</c:v>
                </c:pt>
                <c:pt idx="810">
                  <c:v>82.332701999999998</c:v>
                </c:pt>
                <c:pt idx="811">
                  <c:v>82.322080999999997</c:v>
                </c:pt>
                <c:pt idx="812">
                  <c:v>82.333426000000003</c:v>
                </c:pt>
                <c:pt idx="813">
                  <c:v>82.347289000000004</c:v>
                </c:pt>
                <c:pt idx="814">
                  <c:v>82.351260999999994</c:v>
                </c:pt>
                <c:pt idx="815">
                  <c:v>82.346374999999995</c:v>
                </c:pt>
                <c:pt idx="816">
                  <c:v>82.338632000000004</c:v>
                </c:pt>
                <c:pt idx="817">
                  <c:v>82.328432000000006</c:v>
                </c:pt>
                <c:pt idx="818">
                  <c:v>82.310114999999996</c:v>
                </c:pt>
                <c:pt idx="819">
                  <c:v>82.279849999999996</c:v>
                </c:pt>
                <c:pt idx="820">
                  <c:v>82.241189000000006</c:v>
                </c:pt>
                <c:pt idx="821">
                  <c:v>82.204301999999998</c:v>
                </c:pt>
                <c:pt idx="822">
                  <c:v>82.182933000000006</c:v>
                </c:pt>
                <c:pt idx="823">
                  <c:v>82.189333000000005</c:v>
                </c:pt>
                <c:pt idx="824">
                  <c:v>82.223521000000005</c:v>
                </c:pt>
                <c:pt idx="825">
                  <c:v>82.264464000000004</c:v>
                </c:pt>
                <c:pt idx="826">
                  <c:v>82.280057999999997</c:v>
                </c:pt>
                <c:pt idx="827">
                  <c:v>82.255105</c:v>
                </c:pt>
                <c:pt idx="828">
                  <c:v>82.208049000000003</c:v>
                </c:pt>
                <c:pt idx="829">
                  <c:v>82.172657000000001</c:v>
                </c:pt>
                <c:pt idx="830">
                  <c:v>82.164750999999995</c:v>
                </c:pt>
                <c:pt idx="831">
                  <c:v>82.174432999999993</c:v>
                </c:pt>
                <c:pt idx="832">
                  <c:v>82.187329000000005</c:v>
                </c:pt>
                <c:pt idx="833">
                  <c:v>82.199904000000004</c:v>
                </c:pt>
                <c:pt idx="834">
                  <c:v>82.210779000000002</c:v>
                </c:pt>
                <c:pt idx="835">
                  <c:v>82.210493</c:v>
                </c:pt>
                <c:pt idx="836">
                  <c:v>82.190029999999993</c:v>
                </c:pt>
                <c:pt idx="837">
                  <c:v>82.152987999999993</c:v>
                </c:pt>
                <c:pt idx="838">
                  <c:v>82.109943000000001</c:v>
                </c:pt>
                <c:pt idx="839">
                  <c:v>82.064580000000007</c:v>
                </c:pt>
                <c:pt idx="840">
                  <c:v>82.014983999999998</c:v>
                </c:pt>
                <c:pt idx="841">
                  <c:v>81.967618000000002</c:v>
                </c:pt>
                <c:pt idx="842">
                  <c:v>81.940326999999996</c:v>
                </c:pt>
                <c:pt idx="843">
                  <c:v>81.947327000000001</c:v>
                </c:pt>
                <c:pt idx="844">
                  <c:v>81.984857000000005</c:v>
                </c:pt>
                <c:pt idx="845">
                  <c:v>82.033565999999993</c:v>
                </c:pt>
                <c:pt idx="846">
                  <c:v>82.072019999999995</c:v>
                </c:pt>
                <c:pt idx="847">
                  <c:v>82.087155999999993</c:v>
                </c:pt>
                <c:pt idx="848">
                  <c:v>82.077537000000007</c:v>
                </c:pt>
                <c:pt idx="849">
                  <c:v>82.052763999999996</c:v>
                </c:pt>
                <c:pt idx="850">
                  <c:v>82.029313000000002</c:v>
                </c:pt>
                <c:pt idx="851">
                  <c:v>82.020968999999994</c:v>
                </c:pt>
                <c:pt idx="852">
                  <c:v>82.027795999999995</c:v>
                </c:pt>
                <c:pt idx="853">
                  <c:v>82.033764000000005</c:v>
                </c:pt>
                <c:pt idx="854">
                  <c:v>82.019216</c:v>
                </c:pt>
                <c:pt idx="855">
                  <c:v>81.980040000000002</c:v>
                </c:pt>
                <c:pt idx="856">
                  <c:v>81.934768000000005</c:v>
                </c:pt>
                <c:pt idx="857">
                  <c:v>81.909317999999999</c:v>
                </c:pt>
                <c:pt idx="858">
                  <c:v>81.912484000000006</c:v>
                </c:pt>
                <c:pt idx="859">
                  <c:v>81.927965999999998</c:v>
                </c:pt>
                <c:pt idx="860">
                  <c:v>81.932209</c:v>
                </c:pt>
                <c:pt idx="861">
                  <c:v>81.918263999999994</c:v>
                </c:pt>
                <c:pt idx="862">
                  <c:v>81.898948000000004</c:v>
                </c:pt>
                <c:pt idx="863">
                  <c:v>81.887440999999995</c:v>
                </c:pt>
                <c:pt idx="864">
                  <c:v>81.879883000000007</c:v>
                </c:pt>
                <c:pt idx="865">
                  <c:v>81.860181999999995</c:v>
                </c:pt>
                <c:pt idx="866">
                  <c:v>81.820454999999995</c:v>
                </c:pt>
                <c:pt idx="867">
                  <c:v>81.773121000000003</c:v>
                </c:pt>
                <c:pt idx="868">
                  <c:v>81.739986999999999</c:v>
                </c:pt>
                <c:pt idx="869">
                  <c:v>81.730878000000004</c:v>
                </c:pt>
                <c:pt idx="870">
                  <c:v>81.737083999999996</c:v>
                </c:pt>
                <c:pt idx="871">
                  <c:v>81.744004000000004</c:v>
                </c:pt>
                <c:pt idx="872">
                  <c:v>81.744253</c:v>
                </c:pt>
                <c:pt idx="873">
                  <c:v>81.737836000000001</c:v>
                </c:pt>
                <c:pt idx="874">
                  <c:v>81.726410999999999</c:v>
                </c:pt>
                <c:pt idx="875">
                  <c:v>81.714110000000005</c:v>
                </c:pt>
                <c:pt idx="876">
                  <c:v>81.711763000000005</c:v>
                </c:pt>
                <c:pt idx="877">
                  <c:v>81.730939000000006</c:v>
                </c:pt>
                <c:pt idx="878">
                  <c:v>81.768808000000007</c:v>
                </c:pt>
                <c:pt idx="879">
                  <c:v>81.802989999999994</c:v>
                </c:pt>
                <c:pt idx="880">
                  <c:v>81.807231999999999</c:v>
                </c:pt>
                <c:pt idx="881">
                  <c:v>81.773319000000001</c:v>
                </c:pt>
                <c:pt idx="882">
                  <c:v>81.717433999999997</c:v>
                </c:pt>
                <c:pt idx="883">
                  <c:v>81.666875000000005</c:v>
                </c:pt>
                <c:pt idx="884">
                  <c:v>81.640827000000002</c:v>
                </c:pt>
                <c:pt idx="885">
                  <c:v>81.641080000000002</c:v>
                </c:pt>
                <c:pt idx="886">
                  <c:v>81.657143000000005</c:v>
                </c:pt>
                <c:pt idx="887">
                  <c:v>81.676900000000003</c:v>
                </c:pt>
                <c:pt idx="888">
                  <c:v>81.691214000000002</c:v>
                </c:pt>
                <c:pt idx="889">
                  <c:v>81.690968999999996</c:v>
                </c:pt>
                <c:pt idx="890">
                  <c:v>81.666060999999999</c:v>
                </c:pt>
                <c:pt idx="891">
                  <c:v>81.613150000000005</c:v>
                </c:pt>
                <c:pt idx="892">
                  <c:v>81.544655000000006</c:v>
                </c:pt>
                <c:pt idx="893">
                  <c:v>81.484887999999998</c:v>
                </c:pt>
                <c:pt idx="894">
                  <c:v>81.453653000000003</c:v>
                </c:pt>
                <c:pt idx="895">
                  <c:v>81.454227000000003</c:v>
                </c:pt>
                <c:pt idx="896">
                  <c:v>81.476817999999994</c:v>
                </c:pt>
                <c:pt idx="897">
                  <c:v>81.509624000000002</c:v>
                </c:pt>
                <c:pt idx="898">
                  <c:v>81.543295000000001</c:v>
                </c:pt>
                <c:pt idx="899">
                  <c:v>81.567204000000004</c:v>
                </c:pt>
                <c:pt idx="900">
                  <c:v>81.569119999999998</c:v>
                </c:pt>
                <c:pt idx="901">
                  <c:v>81.543826999999993</c:v>
                </c:pt>
                <c:pt idx="902">
                  <c:v>81.500484</c:v>
                </c:pt>
                <c:pt idx="903">
                  <c:v>81.457733000000005</c:v>
                </c:pt>
                <c:pt idx="904">
                  <c:v>81.430161999999996</c:v>
                </c:pt>
                <c:pt idx="905">
                  <c:v>81.420575999999997</c:v>
                </c:pt>
                <c:pt idx="906">
                  <c:v>81.425707000000003</c:v>
                </c:pt>
                <c:pt idx="907">
                  <c:v>81.444992999999997</c:v>
                </c:pt>
                <c:pt idx="908">
                  <c:v>81.477857999999998</c:v>
                </c:pt>
                <c:pt idx="909">
                  <c:v>81.513171</c:v>
                </c:pt>
                <c:pt idx="910">
                  <c:v>81.529242999999994</c:v>
                </c:pt>
                <c:pt idx="911">
                  <c:v>81.510373000000001</c:v>
                </c:pt>
                <c:pt idx="912">
                  <c:v>81.462615</c:v>
                </c:pt>
                <c:pt idx="913">
                  <c:v>81.409668999999994</c:v>
                </c:pt>
                <c:pt idx="914">
                  <c:v>81.372838000000002</c:v>
                </c:pt>
                <c:pt idx="915">
                  <c:v>81.356825999999998</c:v>
                </c:pt>
                <c:pt idx="916">
                  <c:v>81.353584999999995</c:v>
                </c:pt>
                <c:pt idx="917">
                  <c:v>81.355233999999996</c:v>
                </c:pt>
                <c:pt idx="918">
                  <c:v>81.360624000000001</c:v>
                </c:pt>
                <c:pt idx="919">
                  <c:v>81.370689999999996</c:v>
                </c:pt>
                <c:pt idx="920">
                  <c:v>81.380582000000004</c:v>
                </c:pt>
                <c:pt idx="921">
                  <c:v>81.379552000000004</c:v>
                </c:pt>
                <c:pt idx="922">
                  <c:v>81.360408000000007</c:v>
                </c:pt>
                <c:pt idx="923">
                  <c:v>81.327984000000001</c:v>
                </c:pt>
                <c:pt idx="924">
                  <c:v>81.295400999999998</c:v>
                </c:pt>
                <c:pt idx="925">
                  <c:v>81.271631999999997</c:v>
                </c:pt>
                <c:pt idx="926">
                  <c:v>81.255492000000004</c:v>
                </c:pt>
                <c:pt idx="927">
                  <c:v>81.242649999999998</c:v>
                </c:pt>
                <c:pt idx="928">
                  <c:v>81.234442000000001</c:v>
                </c:pt>
                <c:pt idx="929">
                  <c:v>81.235476000000006</c:v>
                </c:pt>
                <c:pt idx="930">
                  <c:v>81.244187999999994</c:v>
                </c:pt>
                <c:pt idx="931">
                  <c:v>81.250414000000006</c:v>
                </c:pt>
                <c:pt idx="932">
                  <c:v>81.243758</c:v>
                </c:pt>
                <c:pt idx="933">
                  <c:v>81.223044999999999</c:v>
                </c:pt>
                <c:pt idx="934">
                  <c:v>81.197793000000004</c:v>
                </c:pt>
                <c:pt idx="935">
                  <c:v>81.181505999999999</c:v>
                </c:pt>
                <c:pt idx="936">
                  <c:v>81.181489999999997</c:v>
                </c:pt>
                <c:pt idx="937">
                  <c:v>81.192089999999993</c:v>
                </c:pt>
                <c:pt idx="938">
                  <c:v>81.198296999999997</c:v>
                </c:pt>
                <c:pt idx="939">
                  <c:v>81.189145999999994</c:v>
                </c:pt>
                <c:pt idx="940">
                  <c:v>81.168409999999994</c:v>
                </c:pt>
                <c:pt idx="941">
                  <c:v>81.150132999999997</c:v>
                </c:pt>
                <c:pt idx="942">
                  <c:v>81.143930999999995</c:v>
                </c:pt>
                <c:pt idx="943">
                  <c:v>81.147357</c:v>
                </c:pt>
                <c:pt idx="944">
                  <c:v>81.152431000000007</c:v>
                </c:pt>
                <c:pt idx="945">
                  <c:v>81.154067999999995</c:v>
                </c:pt>
                <c:pt idx="946">
                  <c:v>81.148644000000004</c:v>
                </c:pt>
                <c:pt idx="947">
                  <c:v>81.129424999999998</c:v>
                </c:pt>
                <c:pt idx="948">
                  <c:v>81.090896000000001</c:v>
                </c:pt>
                <c:pt idx="949">
                  <c:v>81.039178000000007</c:v>
                </c:pt>
                <c:pt idx="950">
                  <c:v>80.994485999999995</c:v>
                </c:pt>
                <c:pt idx="951">
                  <c:v>80.978314999999995</c:v>
                </c:pt>
                <c:pt idx="952">
                  <c:v>80.994769000000005</c:v>
                </c:pt>
                <c:pt idx="953">
                  <c:v>81.023803000000001</c:v>
                </c:pt>
                <c:pt idx="954">
                  <c:v>81.034592000000004</c:v>
                </c:pt>
                <c:pt idx="955">
                  <c:v>81.009820000000005</c:v>
                </c:pt>
                <c:pt idx="956">
                  <c:v>80.960503000000003</c:v>
                </c:pt>
                <c:pt idx="957">
                  <c:v>80.917188999999993</c:v>
                </c:pt>
                <c:pt idx="958">
                  <c:v>80.904227000000006</c:v>
                </c:pt>
                <c:pt idx="959">
                  <c:v>80.921148000000002</c:v>
                </c:pt>
                <c:pt idx="960">
                  <c:v>80.948200999999997</c:v>
                </c:pt>
                <c:pt idx="961">
                  <c:v>80.966746000000001</c:v>
                </c:pt>
                <c:pt idx="962">
                  <c:v>80.971937999999994</c:v>
                </c:pt>
                <c:pt idx="963">
                  <c:v>80.967905000000002</c:v>
                </c:pt>
                <c:pt idx="964">
                  <c:v>80.956405000000004</c:v>
                </c:pt>
                <c:pt idx="965">
                  <c:v>80.934608999999995</c:v>
                </c:pt>
                <c:pt idx="966">
                  <c:v>80.903929000000005</c:v>
                </c:pt>
                <c:pt idx="967">
                  <c:v>80.877043999999998</c:v>
                </c:pt>
                <c:pt idx="968">
                  <c:v>80.870772000000002</c:v>
                </c:pt>
                <c:pt idx="969">
                  <c:v>80.888664000000006</c:v>
                </c:pt>
                <c:pt idx="970">
                  <c:v>80.913488999999998</c:v>
                </c:pt>
                <c:pt idx="971">
                  <c:v>80.921868000000003</c:v>
                </c:pt>
                <c:pt idx="972">
                  <c:v>80.905486999999994</c:v>
                </c:pt>
                <c:pt idx="973">
                  <c:v>80.875412999999995</c:v>
                </c:pt>
                <c:pt idx="974">
                  <c:v>80.848226999999994</c:v>
                </c:pt>
                <c:pt idx="975">
                  <c:v>80.832858999999999</c:v>
                </c:pt>
                <c:pt idx="976">
                  <c:v>80.830572000000004</c:v>
                </c:pt>
                <c:pt idx="977">
                  <c:v>80.840445000000003</c:v>
                </c:pt>
                <c:pt idx="978">
                  <c:v>80.858493999999993</c:v>
                </c:pt>
                <c:pt idx="979">
                  <c:v>80.875281999999999</c:v>
                </c:pt>
                <c:pt idx="980">
                  <c:v>80.882906000000006</c:v>
                </c:pt>
                <c:pt idx="981">
                  <c:v>80.884969999999996</c:v>
                </c:pt>
                <c:pt idx="982">
                  <c:v>80.893187999999995</c:v>
                </c:pt>
                <c:pt idx="983">
                  <c:v>80.911857999999995</c:v>
                </c:pt>
                <c:pt idx="984">
                  <c:v>80.931246000000002</c:v>
                </c:pt>
                <c:pt idx="985">
                  <c:v>80.939473000000007</c:v>
                </c:pt>
                <c:pt idx="986">
                  <c:v>80.935450000000003</c:v>
                </c:pt>
                <c:pt idx="987">
                  <c:v>80.925014000000004</c:v>
                </c:pt>
                <c:pt idx="988">
                  <c:v>80.908972000000006</c:v>
                </c:pt>
                <c:pt idx="989">
                  <c:v>80.882771000000005</c:v>
                </c:pt>
                <c:pt idx="990">
                  <c:v>80.846959999999996</c:v>
                </c:pt>
                <c:pt idx="991">
                  <c:v>80.810214000000002</c:v>
                </c:pt>
                <c:pt idx="992">
                  <c:v>80.780478000000002</c:v>
                </c:pt>
                <c:pt idx="993">
                  <c:v>80.759055000000004</c:v>
                </c:pt>
                <c:pt idx="994">
                  <c:v>80.745773999999997</c:v>
                </c:pt>
                <c:pt idx="995">
                  <c:v>80.744468999999995</c:v>
                </c:pt>
                <c:pt idx="996">
                  <c:v>80.758264999999994</c:v>
                </c:pt>
                <c:pt idx="997">
                  <c:v>80.782390000000007</c:v>
                </c:pt>
                <c:pt idx="998">
                  <c:v>80.807175000000001</c:v>
                </c:pt>
                <c:pt idx="999">
                  <c:v>80.827164999999994</c:v>
                </c:pt>
                <c:pt idx="1000">
                  <c:v>80.842426000000003</c:v>
                </c:pt>
                <c:pt idx="1001">
                  <c:v>80.851474999999994</c:v>
                </c:pt>
                <c:pt idx="1002">
                  <c:v>80.848692999999997</c:v>
                </c:pt>
                <c:pt idx="1003">
                  <c:v>80.831649999999996</c:v>
                </c:pt>
                <c:pt idx="1004">
                  <c:v>80.807997</c:v>
                </c:pt>
                <c:pt idx="1005">
                  <c:v>80.790788000000006</c:v>
                </c:pt>
                <c:pt idx="1006">
                  <c:v>80.784920999999997</c:v>
                </c:pt>
                <c:pt idx="1007">
                  <c:v>80.778603000000004</c:v>
                </c:pt>
                <c:pt idx="1008">
                  <c:v>80.750653</c:v>
                </c:pt>
                <c:pt idx="1009">
                  <c:v>80.689599000000001</c:v>
                </c:pt>
                <c:pt idx="1010">
                  <c:v>80.606773000000004</c:v>
                </c:pt>
                <c:pt idx="1011">
                  <c:v>80.527174000000002</c:v>
                </c:pt>
                <c:pt idx="1012">
                  <c:v>80.463414999999998</c:v>
                </c:pt>
                <c:pt idx="1013">
                  <c:v>80.400493999999995</c:v>
                </c:pt>
                <c:pt idx="1014">
                  <c:v>80.311684999999997</c:v>
                </c:pt>
                <c:pt idx="1015">
                  <c:v>80.188772</c:v>
                </c:pt>
                <c:pt idx="1016">
                  <c:v>80.050707000000003</c:v>
                </c:pt>
                <c:pt idx="1017">
                  <c:v>79.921024000000003</c:v>
                </c:pt>
                <c:pt idx="1018">
                  <c:v>79.802188999999998</c:v>
                </c:pt>
                <c:pt idx="1019">
                  <c:v>79.674194999999997</c:v>
                </c:pt>
                <c:pt idx="1020">
                  <c:v>79.513492999999997</c:v>
                </c:pt>
                <c:pt idx="1021">
                  <c:v>79.309049999999999</c:v>
                </c:pt>
                <c:pt idx="1022">
                  <c:v>79.063508999999996</c:v>
                </c:pt>
                <c:pt idx="1023">
                  <c:v>78.785190999999998</c:v>
                </c:pt>
                <c:pt idx="1024">
                  <c:v>78.480338000000003</c:v>
                </c:pt>
                <c:pt idx="1025">
                  <c:v>78.149873999999997</c:v>
                </c:pt>
                <c:pt idx="1026">
                  <c:v>77.791300000000007</c:v>
                </c:pt>
                <c:pt idx="1027">
                  <c:v>77.402811999999997</c:v>
                </c:pt>
                <c:pt idx="1028">
                  <c:v>76.984854999999996</c:v>
                </c:pt>
                <c:pt idx="1029">
                  <c:v>76.539384999999996</c:v>
                </c:pt>
                <c:pt idx="1030">
                  <c:v>76.071996999999996</c:v>
                </c:pt>
                <c:pt idx="1031">
                  <c:v>75.596680000000006</c:v>
                </c:pt>
                <c:pt idx="1032">
                  <c:v>75.134978000000004</c:v>
                </c:pt>
                <c:pt idx="1033">
                  <c:v>74.705945</c:v>
                </c:pt>
                <c:pt idx="1034">
                  <c:v>74.315583000000004</c:v>
                </c:pt>
                <c:pt idx="1035">
                  <c:v>73.955815999999999</c:v>
                </c:pt>
                <c:pt idx="1036">
                  <c:v>73.613241000000002</c:v>
                </c:pt>
                <c:pt idx="1037">
                  <c:v>73.281163000000006</c:v>
                </c:pt>
                <c:pt idx="1038">
                  <c:v>72.969027999999994</c:v>
                </c:pt>
                <c:pt idx="1039">
                  <c:v>72.702534</c:v>
                </c:pt>
                <c:pt idx="1040">
                  <c:v>72.5107</c:v>
                </c:pt>
                <c:pt idx="1041">
                  <c:v>72.408760999999998</c:v>
                </c:pt>
                <c:pt idx="1042">
                  <c:v>72.393001999999996</c:v>
                </c:pt>
                <c:pt idx="1043">
                  <c:v>72.450294999999997</c:v>
                </c:pt>
                <c:pt idx="1044">
                  <c:v>72.567083999999994</c:v>
                </c:pt>
                <c:pt idx="1045">
                  <c:v>72.728232000000006</c:v>
                </c:pt>
                <c:pt idx="1046">
                  <c:v>72.915633</c:v>
                </c:pt>
                <c:pt idx="1047">
                  <c:v>73.115384000000006</c:v>
                </c:pt>
                <c:pt idx="1048">
                  <c:v>73.322686000000004</c:v>
                </c:pt>
                <c:pt idx="1049">
                  <c:v>73.531961999999993</c:v>
                </c:pt>
                <c:pt idx="1050">
                  <c:v>73.724134000000006</c:v>
                </c:pt>
                <c:pt idx="1051">
                  <c:v>73.872024999999994</c:v>
                </c:pt>
                <c:pt idx="1052">
                  <c:v>73.959232999999998</c:v>
                </c:pt>
                <c:pt idx="1053">
                  <c:v>73.987705000000005</c:v>
                </c:pt>
                <c:pt idx="1054">
                  <c:v>73.965552000000002</c:v>
                </c:pt>
                <c:pt idx="1055">
                  <c:v>73.894164000000004</c:v>
                </c:pt>
                <c:pt idx="1056">
                  <c:v>73.771353000000005</c:v>
                </c:pt>
                <c:pt idx="1057">
                  <c:v>73.602698000000004</c:v>
                </c:pt>
                <c:pt idx="1058">
                  <c:v>73.404747</c:v>
                </c:pt>
                <c:pt idx="1059">
                  <c:v>73.196937000000005</c:v>
                </c:pt>
                <c:pt idx="1060">
                  <c:v>72.991535999999996</c:v>
                </c:pt>
                <c:pt idx="1061">
                  <c:v>72.790902000000003</c:v>
                </c:pt>
                <c:pt idx="1062">
                  <c:v>72.594151999999994</c:v>
                </c:pt>
                <c:pt idx="1063">
                  <c:v>72.406502000000003</c:v>
                </c:pt>
                <c:pt idx="1064">
                  <c:v>72.240454999999997</c:v>
                </c:pt>
                <c:pt idx="1065">
                  <c:v>72.106746000000001</c:v>
                </c:pt>
                <c:pt idx="1066">
                  <c:v>72.006851999999995</c:v>
                </c:pt>
                <c:pt idx="1067">
                  <c:v>71.936667999999997</c:v>
                </c:pt>
                <c:pt idx="1068">
                  <c:v>71.893957999999998</c:v>
                </c:pt>
                <c:pt idx="1069">
                  <c:v>71.878272999999993</c:v>
                </c:pt>
                <c:pt idx="1070">
                  <c:v>71.887443000000005</c:v>
                </c:pt>
                <c:pt idx="1071">
                  <c:v>71.921199999999999</c:v>
                </c:pt>
                <c:pt idx="1072">
                  <c:v>71.986264000000006</c:v>
                </c:pt>
                <c:pt idx="1073">
                  <c:v>72.088566</c:v>
                </c:pt>
                <c:pt idx="1074">
                  <c:v>72.218354000000005</c:v>
                </c:pt>
                <c:pt idx="1075">
                  <c:v>72.350774000000001</c:v>
                </c:pt>
                <c:pt idx="1076">
                  <c:v>72.466483999999994</c:v>
                </c:pt>
                <c:pt idx="1077">
                  <c:v>72.568259999999995</c:v>
                </c:pt>
                <c:pt idx="1078">
                  <c:v>72.674937999999997</c:v>
                </c:pt>
                <c:pt idx="1079">
                  <c:v>72.803605000000005</c:v>
                </c:pt>
                <c:pt idx="1080">
                  <c:v>72.960037</c:v>
                </c:pt>
                <c:pt idx="1081">
                  <c:v>73.139218</c:v>
                </c:pt>
                <c:pt idx="1082">
                  <c:v>73.327259999999995</c:v>
                </c:pt>
                <c:pt idx="1083">
                  <c:v>73.504699000000002</c:v>
                </c:pt>
                <c:pt idx="1084">
                  <c:v>73.655555000000007</c:v>
                </c:pt>
                <c:pt idx="1085">
                  <c:v>73.777163000000002</c:v>
                </c:pt>
                <c:pt idx="1086">
                  <c:v>73.879658000000006</c:v>
                </c:pt>
                <c:pt idx="1087">
                  <c:v>73.974551000000005</c:v>
                </c:pt>
                <c:pt idx="1088">
                  <c:v>74.064490000000006</c:v>
                </c:pt>
                <c:pt idx="1089">
                  <c:v>74.144695999999996</c:v>
                </c:pt>
                <c:pt idx="1090">
                  <c:v>74.213652999999994</c:v>
                </c:pt>
                <c:pt idx="1091">
                  <c:v>74.280165999999994</c:v>
                </c:pt>
                <c:pt idx="1092">
                  <c:v>74.357792000000003</c:v>
                </c:pt>
                <c:pt idx="1093">
                  <c:v>74.452624999999998</c:v>
                </c:pt>
                <c:pt idx="1094">
                  <c:v>74.559201000000002</c:v>
                </c:pt>
                <c:pt idx="1095">
                  <c:v>74.668924000000004</c:v>
                </c:pt>
                <c:pt idx="1096">
                  <c:v>74.778452000000001</c:v>
                </c:pt>
                <c:pt idx="1097">
                  <c:v>74.887095000000002</c:v>
                </c:pt>
                <c:pt idx="1098">
                  <c:v>74.990661000000003</c:v>
                </c:pt>
                <c:pt idx="1099">
                  <c:v>75.084621999999996</c:v>
                </c:pt>
                <c:pt idx="1100">
                  <c:v>75.171771000000007</c:v>
                </c:pt>
                <c:pt idx="1101">
                  <c:v>75.260138999999995</c:v>
                </c:pt>
                <c:pt idx="1102">
                  <c:v>75.353606999999997</c:v>
                </c:pt>
                <c:pt idx="1103">
                  <c:v>75.447958999999997</c:v>
                </c:pt>
                <c:pt idx="1104">
                  <c:v>75.536315999999999</c:v>
                </c:pt>
                <c:pt idx="1105">
                  <c:v>75.613522000000003</c:v>
                </c:pt>
                <c:pt idx="1106">
                  <c:v>75.676635000000005</c:v>
                </c:pt>
                <c:pt idx="1107">
                  <c:v>75.727999999999994</c:v>
                </c:pt>
                <c:pt idx="1108">
                  <c:v>75.777884999999998</c:v>
                </c:pt>
                <c:pt idx="1109">
                  <c:v>75.835710000000006</c:v>
                </c:pt>
                <c:pt idx="1110">
                  <c:v>75.895909000000003</c:v>
                </c:pt>
                <c:pt idx="1111">
                  <c:v>75.939756000000003</c:v>
                </c:pt>
                <c:pt idx="1112">
                  <c:v>75.954894999999993</c:v>
                </c:pt>
                <c:pt idx="1113">
                  <c:v>75.946709999999996</c:v>
                </c:pt>
                <c:pt idx="1114">
                  <c:v>75.926146000000003</c:v>
                </c:pt>
                <c:pt idx="1115">
                  <c:v>75.893137999999993</c:v>
                </c:pt>
                <c:pt idx="1116">
                  <c:v>75.837419999999995</c:v>
                </c:pt>
                <c:pt idx="1117">
                  <c:v>75.749128999999996</c:v>
                </c:pt>
                <c:pt idx="1118">
                  <c:v>75.621713</c:v>
                </c:pt>
                <c:pt idx="1119">
                  <c:v>75.450704999999999</c:v>
                </c:pt>
                <c:pt idx="1120">
                  <c:v>75.240193000000005</c:v>
                </c:pt>
                <c:pt idx="1121">
                  <c:v>75.008851000000007</c:v>
                </c:pt>
                <c:pt idx="1122">
                  <c:v>74.780547999999996</c:v>
                </c:pt>
                <c:pt idx="1123">
                  <c:v>74.569100000000006</c:v>
                </c:pt>
                <c:pt idx="1124">
                  <c:v>74.378924999999995</c:v>
                </c:pt>
                <c:pt idx="1125">
                  <c:v>74.219243000000006</c:v>
                </c:pt>
                <c:pt idx="1126">
                  <c:v>74.106979999999993</c:v>
                </c:pt>
                <c:pt idx="1127">
                  <c:v>74.051688999999996</c:v>
                </c:pt>
                <c:pt idx="1128">
                  <c:v>74.043970999999999</c:v>
                </c:pt>
                <c:pt idx="1129">
                  <c:v>74.062132000000005</c:v>
                </c:pt>
                <c:pt idx="1130">
                  <c:v>74.085014999999999</c:v>
                </c:pt>
                <c:pt idx="1131">
                  <c:v>74.096125999999998</c:v>
                </c:pt>
                <c:pt idx="1132">
                  <c:v>74.084665999999999</c:v>
                </c:pt>
                <c:pt idx="1133">
                  <c:v>74.050454999999999</c:v>
                </c:pt>
                <c:pt idx="1134">
                  <c:v>74.004005000000006</c:v>
                </c:pt>
                <c:pt idx="1135">
                  <c:v>73.953947999999997</c:v>
                </c:pt>
                <c:pt idx="1136">
                  <c:v>73.896484000000001</c:v>
                </c:pt>
                <c:pt idx="1137">
                  <c:v>73.824681999999996</c:v>
                </c:pt>
                <c:pt idx="1138">
                  <c:v>73.747124999999997</c:v>
                </c:pt>
                <c:pt idx="1139">
                  <c:v>73.688827000000003</c:v>
                </c:pt>
                <c:pt idx="1140">
                  <c:v>73.671058000000002</c:v>
                </c:pt>
                <c:pt idx="1141">
                  <c:v>73.695914999999999</c:v>
                </c:pt>
                <c:pt idx="1142">
                  <c:v>73.752770999999996</c:v>
                </c:pt>
                <c:pt idx="1143">
                  <c:v>73.834112000000005</c:v>
                </c:pt>
                <c:pt idx="1144">
                  <c:v>73.941141000000002</c:v>
                </c:pt>
                <c:pt idx="1145">
                  <c:v>74.078787000000005</c:v>
                </c:pt>
                <c:pt idx="1146">
                  <c:v>74.250495000000001</c:v>
                </c:pt>
                <c:pt idx="1147">
                  <c:v>74.455678000000006</c:v>
                </c:pt>
                <c:pt idx="1148">
                  <c:v>74.686745000000002</c:v>
                </c:pt>
                <c:pt idx="1149">
                  <c:v>74.927464000000001</c:v>
                </c:pt>
                <c:pt idx="1150">
                  <c:v>75.157571000000004</c:v>
                </c:pt>
                <c:pt idx="1151">
                  <c:v>75.361384999999999</c:v>
                </c:pt>
                <c:pt idx="1152">
                  <c:v>75.533311999999995</c:v>
                </c:pt>
                <c:pt idx="1153">
                  <c:v>75.676897999999994</c:v>
                </c:pt>
                <c:pt idx="1154">
                  <c:v>75.801108999999997</c:v>
                </c:pt>
                <c:pt idx="1155">
                  <c:v>75.917090999999999</c:v>
                </c:pt>
                <c:pt idx="1156">
                  <c:v>76.035217000000003</c:v>
                </c:pt>
                <c:pt idx="1157">
                  <c:v>76.161845999999997</c:v>
                </c:pt>
                <c:pt idx="1158">
                  <c:v>76.296367000000004</c:v>
                </c:pt>
                <c:pt idx="1159">
                  <c:v>76.429038000000006</c:v>
                </c:pt>
                <c:pt idx="1160">
                  <c:v>76.542332999999999</c:v>
                </c:pt>
                <c:pt idx="1161">
                  <c:v>76.620065999999994</c:v>
                </c:pt>
                <c:pt idx="1162">
                  <c:v>76.661135000000002</c:v>
                </c:pt>
                <c:pt idx="1163">
                  <c:v>76.683752999999996</c:v>
                </c:pt>
                <c:pt idx="1164">
                  <c:v>76.710749000000007</c:v>
                </c:pt>
                <c:pt idx="1165">
                  <c:v>76.749752999999998</c:v>
                </c:pt>
                <c:pt idx="1166">
                  <c:v>76.791325999999998</c:v>
                </c:pt>
                <c:pt idx="1167">
                  <c:v>76.826605999999998</c:v>
                </c:pt>
                <c:pt idx="1168">
                  <c:v>76.860116000000005</c:v>
                </c:pt>
                <c:pt idx="1169">
                  <c:v>76.901705000000007</c:v>
                </c:pt>
                <c:pt idx="1170">
                  <c:v>76.952301000000006</c:v>
                </c:pt>
                <c:pt idx="1171">
                  <c:v>77.004497999999998</c:v>
                </c:pt>
                <c:pt idx="1172">
                  <c:v>77.054029</c:v>
                </c:pt>
                <c:pt idx="1173">
                  <c:v>77.102631000000002</c:v>
                </c:pt>
                <c:pt idx="1174">
                  <c:v>77.149562000000003</c:v>
                </c:pt>
                <c:pt idx="1175">
                  <c:v>77.187956999999997</c:v>
                </c:pt>
                <c:pt idx="1176">
                  <c:v>77.212845000000002</c:v>
                </c:pt>
                <c:pt idx="1177">
                  <c:v>77.227997000000002</c:v>
                </c:pt>
                <c:pt idx="1178">
                  <c:v>77.241361999999995</c:v>
                </c:pt>
                <c:pt idx="1179">
                  <c:v>77.257064</c:v>
                </c:pt>
                <c:pt idx="1180">
                  <c:v>77.275260000000003</c:v>
                </c:pt>
                <c:pt idx="1181">
                  <c:v>77.297371999999996</c:v>
                </c:pt>
                <c:pt idx="1182">
                  <c:v>77.327144000000004</c:v>
                </c:pt>
                <c:pt idx="1183">
                  <c:v>77.366361999999995</c:v>
                </c:pt>
                <c:pt idx="1184">
                  <c:v>77.412009999999995</c:v>
                </c:pt>
                <c:pt idx="1185">
                  <c:v>77.458419000000006</c:v>
                </c:pt>
                <c:pt idx="1186">
                  <c:v>77.501340999999996</c:v>
                </c:pt>
                <c:pt idx="1187">
                  <c:v>77.539406</c:v>
                </c:pt>
                <c:pt idx="1188">
                  <c:v>77.572023999999999</c:v>
                </c:pt>
                <c:pt idx="1189">
                  <c:v>77.596801999999997</c:v>
                </c:pt>
                <c:pt idx="1190">
                  <c:v>77.611041</c:v>
                </c:pt>
                <c:pt idx="1191">
                  <c:v>77.617052000000001</c:v>
                </c:pt>
                <c:pt idx="1192">
                  <c:v>77.623633999999996</c:v>
                </c:pt>
                <c:pt idx="1193">
                  <c:v>77.638345999999999</c:v>
                </c:pt>
                <c:pt idx="1194">
                  <c:v>77.658457999999996</c:v>
                </c:pt>
                <c:pt idx="1195">
                  <c:v>77.674452000000002</c:v>
                </c:pt>
                <c:pt idx="1196">
                  <c:v>77.684540999999996</c:v>
                </c:pt>
                <c:pt idx="1197">
                  <c:v>77.700818999999996</c:v>
                </c:pt>
                <c:pt idx="1198">
                  <c:v>77.735207000000003</c:v>
                </c:pt>
                <c:pt idx="1199">
                  <c:v>77.780687</c:v>
                </c:pt>
                <c:pt idx="1200">
                  <c:v>77.813154999999995</c:v>
                </c:pt>
                <c:pt idx="1201">
                  <c:v>77.815085999999994</c:v>
                </c:pt>
                <c:pt idx="1202">
                  <c:v>77.794411999999994</c:v>
                </c:pt>
                <c:pt idx="1203">
                  <c:v>77.776792</c:v>
                </c:pt>
                <c:pt idx="1204">
                  <c:v>77.781588999999997</c:v>
                </c:pt>
                <c:pt idx="1205">
                  <c:v>77.808959000000002</c:v>
                </c:pt>
                <c:pt idx="1206">
                  <c:v>77.847947000000005</c:v>
                </c:pt>
                <c:pt idx="1207">
                  <c:v>77.888654000000002</c:v>
                </c:pt>
                <c:pt idx="1208">
                  <c:v>77.922574999999995</c:v>
                </c:pt>
                <c:pt idx="1209">
                  <c:v>77.938198</c:v>
                </c:pt>
                <c:pt idx="1210">
                  <c:v>77.927477999999994</c:v>
                </c:pt>
                <c:pt idx="1211">
                  <c:v>77.898966999999999</c:v>
                </c:pt>
                <c:pt idx="1212">
                  <c:v>77.876732000000004</c:v>
                </c:pt>
                <c:pt idx="1213">
                  <c:v>77.880374000000003</c:v>
                </c:pt>
                <c:pt idx="1214">
                  <c:v>77.908085999999997</c:v>
                </c:pt>
                <c:pt idx="1215">
                  <c:v>77.941899000000006</c:v>
                </c:pt>
                <c:pt idx="1216">
                  <c:v>77.96566</c:v>
                </c:pt>
                <c:pt idx="1217">
                  <c:v>77.974118000000004</c:v>
                </c:pt>
                <c:pt idx="1218">
                  <c:v>77.969258999999994</c:v>
                </c:pt>
                <c:pt idx="1219">
                  <c:v>77.956733</c:v>
                </c:pt>
                <c:pt idx="1220">
                  <c:v>77.947175999999999</c:v>
                </c:pt>
                <c:pt idx="1221">
                  <c:v>77.953942999999995</c:v>
                </c:pt>
                <c:pt idx="1222">
                  <c:v>77.984139999999996</c:v>
                </c:pt>
                <c:pt idx="1223">
                  <c:v>78.032414000000003</c:v>
                </c:pt>
                <c:pt idx="1224">
                  <c:v>78.083931000000007</c:v>
                </c:pt>
                <c:pt idx="1225">
                  <c:v>78.121251000000001</c:v>
                </c:pt>
                <c:pt idx="1226">
                  <c:v>78.129723999999996</c:v>
                </c:pt>
                <c:pt idx="1227">
                  <c:v>78.103917999999993</c:v>
                </c:pt>
                <c:pt idx="1228">
                  <c:v>78.055648000000005</c:v>
                </c:pt>
                <c:pt idx="1229">
                  <c:v>78.013054999999994</c:v>
                </c:pt>
                <c:pt idx="1230">
                  <c:v>78.003300999999993</c:v>
                </c:pt>
                <c:pt idx="1231">
                  <c:v>78.030783999999997</c:v>
                </c:pt>
                <c:pt idx="1232">
                  <c:v>78.073340999999999</c:v>
                </c:pt>
                <c:pt idx="1233">
                  <c:v>78.102934000000005</c:v>
                </c:pt>
                <c:pt idx="1234">
                  <c:v>78.110162000000003</c:v>
                </c:pt>
                <c:pt idx="1235">
                  <c:v>78.107354000000001</c:v>
                </c:pt>
                <c:pt idx="1236">
                  <c:v>78.109371999999993</c:v>
                </c:pt>
                <c:pt idx="1237">
                  <c:v>78.117334999999997</c:v>
                </c:pt>
                <c:pt idx="1238">
                  <c:v>78.124391000000003</c:v>
                </c:pt>
                <c:pt idx="1239">
                  <c:v>78.132226000000003</c:v>
                </c:pt>
                <c:pt idx="1240">
                  <c:v>78.152424999999994</c:v>
                </c:pt>
                <c:pt idx="1241">
                  <c:v>78.189158000000006</c:v>
                </c:pt>
                <c:pt idx="1242">
                  <c:v>78.228097000000005</c:v>
                </c:pt>
                <c:pt idx="1243">
                  <c:v>78.249356000000006</c:v>
                </c:pt>
                <c:pt idx="1244">
                  <c:v>78.248628999999994</c:v>
                </c:pt>
                <c:pt idx="1245">
                  <c:v>78.239192000000003</c:v>
                </c:pt>
                <c:pt idx="1246">
                  <c:v>78.234289000000004</c:v>
                </c:pt>
                <c:pt idx="1247">
                  <c:v>78.234362000000004</c:v>
                </c:pt>
                <c:pt idx="1248">
                  <c:v>78.232731000000001</c:v>
                </c:pt>
                <c:pt idx="1249">
                  <c:v>78.227016000000006</c:v>
                </c:pt>
                <c:pt idx="1250">
                  <c:v>78.220297000000002</c:v>
                </c:pt>
                <c:pt idx="1251">
                  <c:v>78.214641</c:v>
                </c:pt>
                <c:pt idx="1252">
                  <c:v>78.209387000000007</c:v>
                </c:pt>
                <c:pt idx="1253">
                  <c:v>78.206057000000001</c:v>
                </c:pt>
                <c:pt idx="1254">
                  <c:v>78.210053000000002</c:v>
                </c:pt>
                <c:pt idx="1255">
                  <c:v>78.223934</c:v>
                </c:pt>
                <c:pt idx="1256">
                  <c:v>78.240123999999994</c:v>
                </c:pt>
                <c:pt idx="1257">
                  <c:v>78.244718000000006</c:v>
                </c:pt>
                <c:pt idx="1258">
                  <c:v>78.231762000000003</c:v>
                </c:pt>
                <c:pt idx="1259">
                  <c:v>78.212407999999996</c:v>
                </c:pt>
                <c:pt idx="1260">
                  <c:v>78.205624999999998</c:v>
                </c:pt>
                <c:pt idx="1261">
                  <c:v>78.218222999999995</c:v>
                </c:pt>
                <c:pt idx="1262">
                  <c:v>78.237691999999996</c:v>
                </c:pt>
                <c:pt idx="1263">
                  <c:v>78.247163</c:v>
                </c:pt>
                <c:pt idx="1264">
                  <c:v>78.244485999999995</c:v>
                </c:pt>
                <c:pt idx="1265">
                  <c:v>78.242384000000001</c:v>
                </c:pt>
                <c:pt idx="1266">
                  <c:v>78.251678999999996</c:v>
                </c:pt>
                <c:pt idx="1267">
                  <c:v>78.270168999999996</c:v>
                </c:pt>
                <c:pt idx="1268">
                  <c:v>78.288966000000002</c:v>
                </c:pt>
                <c:pt idx="1269">
                  <c:v>78.305150999999995</c:v>
                </c:pt>
                <c:pt idx="1270">
                  <c:v>78.324082000000004</c:v>
                </c:pt>
                <c:pt idx="1271">
                  <c:v>78.350032999999996</c:v>
                </c:pt>
                <c:pt idx="1272">
                  <c:v>78.377384000000006</c:v>
                </c:pt>
                <c:pt idx="1273">
                  <c:v>78.392923999999994</c:v>
                </c:pt>
                <c:pt idx="1274">
                  <c:v>78.387703000000002</c:v>
                </c:pt>
                <c:pt idx="1275">
                  <c:v>78.366196000000002</c:v>
                </c:pt>
                <c:pt idx="1276">
                  <c:v>78.342896999999994</c:v>
                </c:pt>
                <c:pt idx="1277">
                  <c:v>78.330027999999999</c:v>
                </c:pt>
                <c:pt idx="1278">
                  <c:v>78.329836</c:v>
                </c:pt>
                <c:pt idx="1279">
                  <c:v>78.337492999999995</c:v>
                </c:pt>
                <c:pt idx="1280">
                  <c:v>78.347199000000003</c:v>
                </c:pt>
                <c:pt idx="1281">
                  <c:v>78.354228000000006</c:v>
                </c:pt>
                <c:pt idx="1282">
                  <c:v>78.355491999999998</c:v>
                </c:pt>
                <c:pt idx="1283">
                  <c:v>78.351995000000002</c:v>
                </c:pt>
                <c:pt idx="1284">
                  <c:v>78.348876000000004</c:v>
                </c:pt>
                <c:pt idx="1285">
                  <c:v>78.350452000000004</c:v>
                </c:pt>
                <c:pt idx="1286">
                  <c:v>78.357062999999997</c:v>
                </c:pt>
                <c:pt idx="1287">
                  <c:v>78.368054000000001</c:v>
                </c:pt>
                <c:pt idx="1288">
                  <c:v>78.383510000000001</c:v>
                </c:pt>
                <c:pt idx="1289">
                  <c:v>78.399927000000005</c:v>
                </c:pt>
                <c:pt idx="1290">
                  <c:v>78.409368999999998</c:v>
                </c:pt>
                <c:pt idx="1291">
                  <c:v>78.408659</c:v>
                </c:pt>
                <c:pt idx="1292">
                  <c:v>78.405319000000006</c:v>
                </c:pt>
                <c:pt idx="1293">
                  <c:v>78.407258999999996</c:v>
                </c:pt>
                <c:pt idx="1294">
                  <c:v>78.409951000000007</c:v>
                </c:pt>
                <c:pt idx="1295">
                  <c:v>78.403115999999997</c:v>
                </c:pt>
                <c:pt idx="1296">
                  <c:v>78.389578</c:v>
                </c:pt>
                <c:pt idx="1297">
                  <c:v>78.387034</c:v>
                </c:pt>
                <c:pt idx="1298">
                  <c:v>78.407584999999997</c:v>
                </c:pt>
                <c:pt idx="1299">
                  <c:v>78.442959000000002</c:v>
                </c:pt>
                <c:pt idx="1300">
                  <c:v>78.473996</c:v>
                </c:pt>
                <c:pt idx="1301">
                  <c:v>78.488821999999999</c:v>
                </c:pt>
                <c:pt idx="1302">
                  <c:v>78.487450999999993</c:v>
                </c:pt>
                <c:pt idx="1303">
                  <c:v>78.474519000000001</c:v>
                </c:pt>
                <c:pt idx="1304">
                  <c:v>78.454766000000006</c:v>
                </c:pt>
                <c:pt idx="1305">
                  <c:v>78.433840000000004</c:v>
                </c:pt>
                <c:pt idx="1306">
                  <c:v>78.417580000000001</c:v>
                </c:pt>
                <c:pt idx="1307">
                  <c:v>78.408991</c:v>
                </c:pt>
                <c:pt idx="1308">
                  <c:v>78.407183000000003</c:v>
                </c:pt>
                <c:pt idx="1309">
                  <c:v>78.408690000000007</c:v>
                </c:pt>
                <c:pt idx="1310">
                  <c:v>78.409512000000007</c:v>
                </c:pt>
                <c:pt idx="1311">
                  <c:v>78.408387000000005</c:v>
                </c:pt>
                <c:pt idx="1312">
                  <c:v>78.409177999999997</c:v>
                </c:pt>
                <c:pt idx="1313">
                  <c:v>78.417085999999998</c:v>
                </c:pt>
                <c:pt idx="1314">
                  <c:v>78.430627999999999</c:v>
                </c:pt>
                <c:pt idx="1315">
                  <c:v>78.440392000000003</c:v>
                </c:pt>
                <c:pt idx="1316">
                  <c:v>78.438547</c:v>
                </c:pt>
                <c:pt idx="1317">
                  <c:v>78.427819999999997</c:v>
                </c:pt>
                <c:pt idx="1318">
                  <c:v>78.418481</c:v>
                </c:pt>
                <c:pt idx="1319">
                  <c:v>78.417828999999998</c:v>
                </c:pt>
                <c:pt idx="1320">
                  <c:v>78.424693000000005</c:v>
                </c:pt>
                <c:pt idx="1321">
                  <c:v>78.432699999999997</c:v>
                </c:pt>
                <c:pt idx="1322">
                  <c:v>78.435912000000002</c:v>
                </c:pt>
                <c:pt idx="1323">
                  <c:v>78.431426999999999</c:v>
                </c:pt>
                <c:pt idx="1324">
                  <c:v>78.419241999999997</c:v>
                </c:pt>
                <c:pt idx="1325">
                  <c:v>78.401735000000002</c:v>
                </c:pt>
                <c:pt idx="1326">
                  <c:v>78.383762000000004</c:v>
                </c:pt>
                <c:pt idx="1327">
                  <c:v>78.371838999999994</c:v>
                </c:pt>
                <c:pt idx="1328">
                  <c:v>78.370223999999993</c:v>
                </c:pt>
                <c:pt idx="1329">
                  <c:v>78.375896999999995</c:v>
                </c:pt>
                <c:pt idx="1330">
                  <c:v>78.379233999999997</c:v>
                </c:pt>
                <c:pt idx="1331">
                  <c:v>78.372508999999994</c:v>
                </c:pt>
                <c:pt idx="1332">
                  <c:v>78.357213999999999</c:v>
                </c:pt>
                <c:pt idx="1333">
                  <c:v>78.340890999999999</c:v>
                </c:pt>
                <c:pt idx="1334">
                  <c:v>78.328203000000002</c:v>
                </c:pt>
                <c:pt idx="1335">
                  <c:v>78.318507999999994</c:v>
                </c:pt>
                <c:pt idx="1336">
                  <c:v>78.311412000000004</c:v>
                </c:pt>
                <c:pt idx="1337">
                  <c:v>78.310496000000001</c:v>
                </c:pt>
                <c:pt idx="1338">
                  <c:v>78.320414999999997</c:v>
                </c:pt>
                <c:pt idx="1339">
                  <c:v>78.342106999999999</c:v>
                </c:pt>
                <c:pt idx="1340">
                  <c:v>78.370293000000004</c:v>
                </c:pt>
                <c:pt idx="1341">
                  <c:v>78.393828999999997</c:v>
                </c:pt>
                <c:pt idx="1342">
                  <c:v>78.401489999999995</c:v>
                </c:pt>
                <c:pt idx="1343">
                  <c:v>78.392443</c:v>
                </c:pt>
                <c:pt idx="1344">
                  <c:v>78.379369999999994</c:v>
                </c:pt>
                <c:pt idx="1345">
                  <c:v>78.374955999999997</c:v>
                </c:pt>
                <c:pt idx="1346">
                  <c:v>78.375764000000004</c:v>
                </c:pt>
                <c:pt idx="1347">
                  <c:v>78.366595000000004</c:v>
                </c:pt>
                <c:pt idx="1348">
                  <c:v>78.341425000000001</c:v>
                </c:pt>
                <c:pt idx="1349">
                  <c:v>78.312275</c:v>
                </c:pt>
                <c:pt idx="1350">
                  <c:v>78.294713999999999</c:v>
                </c:pt>
                <c:pt idx="1351">
                  <c:v>78.291948000000005</c:v>
                </c:pt>
                <c:pt idx="1352">
                  <c:v>78.296616999999998</c:v>
                </c:pt>
                <c:pt idx="1353">
                  <c:v>78.300563999999994</c:v>
                </c:pt>
                <c:pt idx="1354">
                  <c:v>78.297692999999995</c:v>
                </c:pt>
                <c:pt idx="1355">
                  <c:v>78.284555999999995</c:v>
                </c:pt>
                <c:pt idx="1356">
                  <c:v>78.265946999999997</c:v>
                </c:pt>
                <c:pt idx="1357">
                  <c:v>78.255374000000003</c:v>
                </c:pt>
                <c:pt idx="1358">
                  <c:v>78.262467000000001</c:v>
                </c:pt>
                <c:pt idx="1359">
                  <c:v>78.282466999999997</c:v>
                </c:pt>
                <c:pt idx="1360">
                  <c:v>78.303312000000005</c:v>
                </c:pt>
                <c:pt idx="1361">
                  <c:v>78.318532000000005</c:v>
                </c:pt>
                <c:pt idx="1362">
                  <c:v>78.326554000000002</c:v>
                </c:pt>
                <c:pt idx="1363">
                  <c:v>78.322951000000003</c:v>
                </c:pt>
                <c:pt idx="1364">
                  <c:v>78.304132999999993</c:v>
                </c:pt>
                <c:pt idx="1365">
                  <c:v>78.276691</c:v>
                </c:pt>
                <c:pt idx="1366">
                  <c:v>78.252063000000007</c:v>
                </c:pt>
                <c:pt idx="1367">
                  <c:v>78.230951000000005</c:v>
                </c:pt>
                <c:pt idx="1368">
                  <c:v>78.203051000000002</c:v>
                </c:pt>
                <c:pt idx="1369">
                  <c:v>78.165232000000003</c:v>
                </c:pt>
                <c:pt idx="1370">
                  <c:v>78.131084999999999</c:v>
                </c:pt>
                <c:pt idx="1371">
                  <c:v>78.117012000000003</c:v>
                </c:pt>
                <c:pt idx="1372">
                  <c:v>78.124159000000006</c:v>
                </c:pt>
                <c:pt idx="1373">
                  <c:v>78.138874000000001</c:v>
                </c:pt>
                <c:pt idx="1374">
                  <c:v>78.146726999999998</c:v>
                </c:pt>
                <c:pt idx="1375">
                  <c:v>78.141741999999994</c:v>
                </c:pt>
                <c:pt idx="1376">
                  <c:v>78.126005000000006</c:v>
                </c:pt>
                <c:pt idx="1377">
                  <c:v>78.105669000000006</c:v>
                </c:pt>
                <c:pt idx="1378">
                  <c:v>78.086017999999996</c:v>
                </c:pt>
                <c:pt idx="1379">
                  <c:v>78.067010999999994</c:v>
                </c:pt>
                <c:pt idx="1380">
                  <c:v>78.045070999999993</c:v>
                </c:pt>
                <c:pt idx="1381">
                  <c:v>78.021321999999998</c:v>
                </c:pt>
                <c:pt idx="1382">
                  <c:v>78.004504999999995</c:v>
                </c:pt>
                <c:pt idx="1383">
                  <c:v>78.001427000000007</c:v>
                </c:pt>
                <c:pt idx="1384">
                  <c:v>78.007197000000005</c:v>
                </c:pt>
                <c:pt idx="1385">
                  <c:v>78.010619000000005</c:v>
                </c:pt>
                <c:pt idx="1386">
                  <c:v>78.008645999999999</c:v>
                </c:pt>
                <c:pt idx="1387">
                  <c:v>78.009681</c:v>
                </c:pt>
                <c:pt idx="1388">
                  <c:v>78.020844999999994</c:v>
                </c:pt>
                <c:pt idx="1389">
                  <c:v>78.036676</c:v>
                </c:pt>
                <c:pt idx="1390">
                  <c:v>78.043822000000006</c:v>
                </c:pt>
                <c:pt idx="1391">
                  <c:v>78.034497000000002</c:v>
                </c:pt>
                <c:pt idx="1392">
                  <c:v>78.012690000000006</c:v>
                </c:pt>
                <c:pt idx="1393">
                  <c:v>77.989362999999997</c:v>
                </c:pt>
                <c:pt idx="1394">
                  <c:v>77.975003000000001</c:v>
                </c:pt>
                <c:pt idx="1395">
                  <c:v>77.975258999999994</c:v>
                </c:pt>
                <c:pt idx="1396">
                  <c:v>77.988320999999999</c:v>
                </c:pt>
                <c:pt idx="1397">
                  <c:v>78.004424999999998</c:v>
                </c:pt>
                <c:pt idx="1398">
                  <c:v>78.011240999999998</c:v>
                </c:pt>
                <c:pt idx="1399">
                  <c:v>78.003234000000006</c:v>
                </c:pt>
                <c:pt idx="1400">
                  <c:v>77.985557</c:v>
                </c:pt>
                <c:pt idx="1401">
                  <c:v>77.967422999999997</c:v>
                </c:pt>
                <c:pt idx="1402">
                  <c:v>77.952455</c:v>
                </c:pt>
                <c:pt idx="1403">
                  <c:v>77.936892999999998</c:v>
                </c:pt>
                <c:pt idx="1404">
                  <c:v>77.916365999999996</c:v>
                </c:pt>
                <c:pt idx="1405">
                  <c:v>77.892801000000006</c:v>
                </c:pt>
                <c:pt idx="1406">
                  <c:v>77.874791999999999</c:v>
                </c:pt>
                <c:pt idx="1407">
                  <c:v>77.871701000000002</c:v>
                </c:pt>
                <c:pt idx="1408">
                  <c:v>77.886024000000006</c:v>
                </c:pt>
                <c:pt idx="1409">
                  <c:v>77.909598000000003</c:v>
                </c:pt>
                <c:pt idx="1410">
                  <c:v>77.927413999999999</c:v>
                </c:pt>
                <c:pt idx="1411">
                  <c:v>77.926956000000004</c:v>
                </c:pt>
                <c:pt idx="1412">
                  <c:v>77.906163000000006</c:v>
                </c:pt>
                <c:pt idx="1413">
                  <c:v>77.875229000000004</c:v>
                </c:pt>
                <c:pt idx="1414">
                  <c:v>77.852393000000006</c:v>
                </c:pt>
                <c:pt idx="1415">
                  <c:v>77.854204999999993</c:v>
                </c:pt>
                <c:pt idx="1416">
                  <c:v>77.882112000000006</c:v>
                </c:pt>
                <c:pt idx="1417">
                  <c:v>77.916278000000005</c:v>
                </c:pt>
                <c:pt idx="1418">
                  <c:v>77.929261999999994</c:v>
                </c:pt>
                <c:pt idx="1419">
                  <c:v>77.911744999999996</c:v>
                </c:pt>
                <c:pt idx="1420">
                  <c:v>77.881924999999995</c:v>
                </c:pt>
                <c:pt idx="1421">
                  <c:v>77.864951000000005</c:v>
                </c:pt>
                <c:pt idx="1422">
                  <c:v>77.866587999999993</c:v>
                </c:pt>
                <c:pt idx="1423">
                  <c:v>77.872299999999996</c:v>
                </c:pt>
                <c:pt idx="1424">
                  <c:v>77.868250000000003</c:v>
                </c:pt>
                <c:pt idx="1425">
                  <c:v>77.855070999999995</c:v>
                </c:pt>
                <c:pt idx="1426">
                  <c:v>77.842133000000004</c:v>
                </c:pt>
                <c:pt idx="1427">
                  <c:v>77.836547999999993</c:v>
                </c:pt>
                <c:pt idx="1428">
                  <c:v>77.838990999999993</c:v>
                </c:pt>
                <c:pt idx="1429">
                  <c:v>77.843519999999998</c:v>
                </c:pt>
                <c:pt idx="1430">
                  <c:v>77.839950000000002</c:v>
                </c:pt>
                <c:pt idx="1431">
                  <c:v>77.822839000000002</c:v>
                </c:pt>
                <c:pt idx="1432">
                  <c:v>77.800239000000005</c:v>
                </c:pt>
                <c:pt idx="1433">
                  <c:v>77.787729999999996</c:v>
                </c:pt>
                <c:pt idx="1434">
                  <c:v>77.791520000000006</c:v>
                </c:pt>
                <c:pt idx="1435">
                  <c:v>77.802366000000006</c:v>
                </c:pt>
                <c:pt idx="1436">
                  <c:v>77.807373999999996</c:v>
                </c:pt>
                <c:pt idx="1437">
                  <c:v>77.801511000000005</c:v>
                </c:pt>
                <c:pt idx="1438">
                  <c:v>77.785498000000004</c:v>
                </c:pt>
                <c:pt idx="1439">
                  <c:v>77.760130000000004</c:v>
                </c:pt>
                <c:pt idx="1440">
                  <c:v>77.728418000000005</c:v>
                </c:pt>
                <c:pt idx="1441">
                  <c:v>77.698593000000002</c:v>
                </c:pt>
                <c:pt idx="1442">
                  <c:v>77.678685000000002</c:v>
                </c:pt>
                <c:pt idx="1443">
                  <c:v>77.668982999999997</c:v>
                </c:pt>
                <c:pt idx="1444">
                  <c:v>77.662156999999993</c:v>
                </c:pt>
                <c:pt idx="1445">
                  <c:v>77.649136999999996</c:v>
                </c:pt>
                <c:pt idx="1446">
                  <c:v>77.625193999999993</c:v>
                </c:pt>
                <c:pt idx="1447">
                  <c:v>77.596005000000005</c:v>
                </c:pt>
                <c:pt idx="1448">
                  <c:v>77.579470999999998</c:v>
                </c:pt>
                <c:pt idx="1449">
                  <c:v>77.594166999999999</c:v>
                </c:pt>
                <c:pt idx="1450">
                  <c:v>77.640382000000002</c:v>
                </c:pt>
                <c:pt idx="1451">
                  <c:v>77.69623</c:v>
                </c:pt>
                <c:pt idx="1452">
                  <c:v>77.735498000000007</c:v>
                </c:pt>
                <c:pt idx="1453">
                  <c:v>77.743921999999998</c:v>
                </c:pt>
                <c:pt idx="1454">
                  <c:v>77.716610000000003</c:v>
                </c:pt>
                <c:pt idx="1455">
                  <c:v>77.653471999999994</c:v>
                </c:pt>
                <c:pt idx="1456">
                  <c:v>77.570046000000005</c:v>
                </c:pt>
                <c:pt idx="1457">
                  <c:v>77.503686000000002</c:v>
                </c:pt>
                <c:pt idx="1458">
                  <c:v>77.488958999999994</c:v>
                </c:pt>
                <c:pt idx="1459">
                  <c:v>77.521968000000001</c:v>
                </c:pt>
                <c:pt idx="1460">
                  <c:v>77.560658000000004</c:v>
                </c:pt>
                <c:pt idx="1461">
                  <c:v>77.567229999999995</c:v>
                </c:pt>
                <c:pt idx="1462">
                  <c:v>77.543626000000003</c:v>
                </c:pt>
                <c:pt idx="1463">
                  <c:v>77.520897000000005</c:v>
                </c:pt>
                <c:pt idx="1464">
                  <c:v>77.521311999999995</c:v>
                </c:pt>
                <c:pt idx="1465">
                  <c:v>77.538433999999995</c:v>
                </c:pt>
                <c:pt idx="1466">
                  <c:v>77.550786000000002</c:v>
                </c:pt>
                <c:pt idx="1467">
                  <c:v>77.546619000000007</c:v>
                </c:pt>
                <c:pt idx="1468">
                  <c:v>77.532347000000001</c:v>
                </c:pt>
                <c:pt idx="1469">
                  <c:v>77.519720000000007</c:v>
                </c:pt>
                <c:pt idx="1470">
                  <c:v>77.509962000000002</c:v>
                </c:pt>
                <c:pt idx="1471">
                  <c:v>77.495168000000007</c:v>
                </c:pt>
                <c:pt idx="1472">
                  <c:v>77.474744000000001</c:v>
                </c:pt>
                <c:pt idx="1473">
                  <c:v>77.462368999999995</c:v>
                </c:pt>
                <c:pt idx="1474">
                  <c:v>77.470584000000002</c:v>
                </c:pt>
                <c:pt idx="1475">
                  <c:v>77.494829999999993</c:v>
                </c:pt>
                <c:pt idx="1476">
                  <c:v>77.522724999999994</c:v>
                </c:pt>
                <c:pt idx="1477">
                  <c:v>77.554817</c:v>
                </c:pt>
                <c:pt idx="1478">
                  <c:v>77.601060000000004</c:v>
                </c:pt>
                <c:pt idx="1479">
                  <c:v>77.654421999999997</c:v>
                </c:pt>
                <c:pt idx="1480">
                  <c:v>77.683966999999996</c:v>
                </c:pt>
                <c:pt idx="1481">
                  <c:v>77.664586</c:v>
                </c:pt>
                <c:pt idx="1482">
                  <c:v>77.605076999999994</c:v>
                </c:pt>
                <c:pt idx="1483">
                  <c:v>77.538089999999997</c:v>
                </c:pt>
                <c:pt idx="1484">
                  <c:v>77.489108999999999</c:v>
                </c:pt>
                <c:pt idx="1485">
                  <c:v>77.461665999999994</c:v>
                </c:pt>
                <c:pt idx="1486">
                  <c:v>77.441818999999995</c:v>
                </c:pt>
                <c:pt idx="1487">
                  <c:v>77.405353000000005</c:v>
                </c:pt>
                <c:pt idx="1488">
                  <c:v>77.332435000000004</c:v>
                </c:pt>
                <c:pt idx="1489">
                  <c:v>77.234483999999995</c:v>
                </c:pt>
                <c:pt idx="1490">
                  <c:v>77.160015000000001</c:v>
                </c:pt>
                <c:pt idx="1491">
                  <c:v>77.150989999999993</c:v>
                </c:pt>
                <c:pt idx="1492">
                  <c:v>77.192421999999993</c:v>
                </c:pt>
                <c:pt idx="1493">
                  <c:v>77.227208000000005</c:v>
                </c:pt>
                <c:pt idx="1494">
                  <c:v>77.226642999999996</c:v>
                </c:pt>
                <c:pt idx="1495">
                  <c:v>77.223022</c:v>
                </c:pt>
                <c:pt idx="1496">
                  <c:v>77.260137</c:v>
                </c:pt>
                <c:pt idx="1497">
                  <c:v>77.334185000000005</c:v>
                </c:pt>
                <c:pt idx="1498">
                  <c:v>77.403555999999995</c:v>
                </c:pt>
                <c:pt idx="1499">
                  <c:v>77.440893000000003</c:v>
                </c:pt>
                <c:pt idx="1500">
                  <c:v>77.449195000000003</c:v>
                </c:pt>
                <c:pt idx="1501">
                  <c:v>77.432595000000006</c:v>
                </c:pt>
                <c:pt idx="1502">
                  <c:v>77.381780000000006</c:v>
                </c:pt>
                <c:pt idx="1503">
                  <c:v>77.297638000000006</c:v>
                </c:pt>
                <c:pt idx="1504">
                  <c:v>77.208376000000001</c:v>
                </c:pt>
                <c:pt idx="1505">
                  <c:v>77.147081999999997</c:v>
                </c:pt>
                <c:pt idx="1506">
                  <c:v>77.119325000000003</c:v>
                </c:pt>
                <c:pt idx="1507">
                  <c:v>77.103223999999997</c:v>
                </c:pt>
                <c:pt idx="1508">
                  <c:v>77.079224999999994</c:v>
                </c:pt>
                <c:pt idx="1509">
                  <c:v>77.054023000000001</c:v>
                </c:pt>
                <c:pt idx="1510">
                  <c:v>77.053201000000001</c:v>
                </c:pt>
                <c:pt idx="1511">
                  <c:v>77.087455000000006</c:v>
                </c:pt>
                <c:pt idx="1512">
                  <c:v>77.124663999999996</c:v>
                </c:pt>
                <c:pt idx="1513">
                  <c:v>77.105198000000001</c:v>
                </c:pt>
                <c:pt idx="1514">
                  <c:v>76.99915</c:v>
                </c:pt>
                <c:pt idx="1515">
                  <c:v>76.846924000000001</c:v>
                </c:pt>
                <c:pt idx="1516">
                  <c:v>76.728727000000006</c:v>
                </c:pt>
                <c:pt idx="1517">
                  <c:v>76.691821000000004</c:v>
                </c:pt>
                <c:pt idx="1518">
                  <c:v>76.719220000000007</c:v>
                </c:pt>
                <c:pt idx="1519">
                  <c:v>76.768496999999996</c:v>
                </c:pt>
                <c:pt idx="1520">
                  <c:v>76.821472999999997</c:v>
                </c:pt>
                <c:pt idx="1521">
                  <c:v>76.885756999999998</c:v>
                </c:pt>
                <c:pt idx="1522">
                  <c:v>76.963511999999994</c:v>
                </c:pt>
                <c:pt idx="1523">
                  <c:v>77.038302000000002</c:v>
                </c:pt>
                <c:pt idx="1524">
                  <c:v>77.090377000000004</c:v>
                </c:pt>
                <c:pt idx="1525">
                  <c:v>77.111552000000003</c:v>
                </c:pt>
                <c:pt idx="1526">
                  <c:v>77.105017000000004</c:v>
                </c:pt>
                <c:pt idx="1527">
                  <c:v>77.081142</c:v>
                </c:pt>
                <c:pt idx="1528">
                  <c:v>77.055007000000003</c:v>
                </c:pt>
                <c:pt idx="1529">
                  <c:v>77.038562999999996</c:v>
                </c:pt>
                <c:pt idx="1530">
                  <c:v>77.029482000000002</c:v>
                </c:pt>
                <c:pt idx="1531">
                  <c:v>77.010813999999996</c:v>
                </c:pt>
                <c:pt idx="1532">
                  <c:v>76.966228000000001</c:v>
                </c:pt>
                <c:pt idx="1533">
                  <c:v>76.897566999999995</c:v>
                </c:pt>
                <c:pt idx="1534">
                  <c:v>76.827388999999997</c:v>
                </c:pt>
                <c:pt idx="1535">
                  <c:v>76.782214999999994</c:v>
                </c:pt>
                <c:pt idx="1536">
                  <c:v>76.771150000000006</c:v>
                </c:pt>
                <c:pt idx="1537">
                  <c:v>76.781802999999996</c:v>
                </c:pt>
                <c:pt idx="1538">
                  <c:v>76.797101999999995</c:v>
                </c:pt>
                <c:pt idx="1539">
                  <c:v>76.809909000000005</c:v>
                </c:pt>
                <c:pt idx="1540">
                  <c:v>76.817424000000003</c:v>
                </c:pt>
                <c:pt idx="1541">
                  <c:v>76.811060999999995</c:v>
                </c:pt>
                <c:pt idx="1542">
                  <c:v>76.784750000000003</c:v>
                </c:pt>
                <c:pt idx="1543">
                  <c:v>76.748940000000005</c:v>
                </c:pt>
                <c:pt idx="1544">
                  <c:v>76.720549000000005</c:v>
                </c:pt>
                <c:pt idx="1545">
                  <c:v>76.698695999999998</c:v>
                </c:pt>
                <c:pt idx="1546">
                  <c:v>76.666650000000004</c:v>
                </c:pt>
                <c:pt idx="1547">
                  <c:v>76.621003999999999</c:v>
                </c:pt>
                <c:pt idx="1548">
                  <c:v>76.581230000000005</c:v>
                </c:pt>
                <c:pt idx="1549">
                  <c:v>76.562216000000006</c:v>
                </c:pt>
                <c:pt idx="1550">
                  <c:v>76.554499000000007</c:v>
                </c:pt>
                <c:pt idx="1551">
                  <c:v>76.544008000000005</c:v>
                </c:pt>
                <c:pt idx="1552">
                  <c:v>76.536136999999997</c:v>
                </c:pt>
                <c:pt idx="1553">
                  <c:v>76.544027999999997</c:v>
                </c:pt>
                <c:pt idx="1554">
                  <c:v>76.564577999999997</c:v>
                </c:pt>
                <c:pt idx="1555">
                  <c:v>76.584732000000002</c:v>
                </c:pt>
                <c:pt idx="1556">
                  <c:v>76.604648999999995</c:v>
                </c:pt>
                <c:pt idx="1557">
                  <c:v>76.634962999999999</c:v>
                </c:pt>
                <c:pt idx="1558">
                  <c:v>76.672977000000003</c:v>
                </c:pt>
                <c:pt idx="1559">
                  <c:v>76.699786000000003</c:v>
                </c:pt>
                <c:pt idx="1560">
                  <c:v>76.702993000000006</c:v>
                </c:pt>
                <c:pt idx="1561">
                  <c:v>76.687130999999994</c:v>
                </c:pt>
                <c:pt idx="1562">
                  <c:v>76.658229000000006</c:v>
                </c:pt>
                <c:pt idx="1563">
                  <c:v>76.612727000000007</c:v>
                </c:pt>
                <c:pt idx="1564">
                  <c:v>76.549193000000002</c:v>
                </c:pt>
                <c:pt idx="1565">
                  <c:v>76.481986000000006</c:v>
                </c:pt>
                <c:pt idx="1566">
                  <c:v>76.435063</c:v>
                </c:pt>
                <c:pt idx="1567">
                  <c:v>76.423287000000002</c:v>
                </c:pt>
                <c:pt idx="1568">
                  <c:v>76.440723000000006</c:v>
                </c:pt>
                <c:pt idx="1569">
                  <c:v>76.465422000000004</c:v>
                </c:pt>
                <c:pt idx="1570">
                  <c:v>76.477728999999997</c:v>
                </c:pt>
                <c:pt idx="1571">
                  <c:v>76.477080999999998</c:v>
                </c:pt>
                <c:pt idx="1572">
                  <c:v>76.477923000000004</c:v>
                </c:pt>
                <c:pt idx="1573">
                  <c:v>76.487252999999995</c:v>
                </c:pt>
                <c:pt idx="1574">
                  <c:v>76.494776999999999</c:v>
                </c:pt>
                <c:pt idx="1575">
                  <c:v>76.491546999999997</c:v>
                </c:pt>
                <c:pt idx="1576">
                  <c:v>76.486732000000003</c:v>
                </c:pt>
                <c:pt idx="1577">
                  <c:v>76.491448000000005</c:v>
                </c:pt>
                <c:pt idx="1578">
                  <c:v>76.494282999999996</c:v>
                </c:pt>
                <c:pt idx="1579">
                  <c:v>76.473589000000004</c:v>
                </c:pt>
                <c:pt idx="1580">
                  <c:v>76.433394000000007</c:v>
                </c:pt>
                <c:pt idx="1581">
                  <c:v>76.405226999999996</c:v>
                </c:pt>
                <c:pt idx="1582">
                  <c:v>76.406496000000004</c:v>
                </c:pt>
                <c:pt idx="1583">
                  <c:v>76.414805000000001</c:v>
                </c:pt>
                <c:pt idx="1584">
                  <c:v>76.396494000000004</c:v>
                </c:pt>
                <c:pt idx="1585">
                  <c:v>76.349947</c:v>
                </c:pt>
                <c:pt idx="1586">
                  <c:v>76.306873999999993</c:v>
                </c:pt>
                <c:pt idx="1587">
                  <c:v>76.295773999999994</c:v>
                </c:pt>
                <c:pt idx="1588">
                  <c:v>76.315835000000007</c:v>
                </c:pt>
                <c:pt idx="1589">
                  <c:v>76.344686999999993</c:v>
                </c:pt>
                <c:pt idx="1590">
                  <c:v>76.361358999999993</c:v>
                </c:pt>
                <c:pt idx="1591">
                  <c:v>76.359436000000002</c:v>
                </c:pt>
                <c:pt idx="1592">
                  <c:v>76.345123999999998</c:v>
                </c:pt>
                <c:pt idx="1593">
                  <c:v>76.327782999999997</c:v>
                </c:pt>
                <c:pt idx="1594">
                  <c:v>76.312034999999995</c:v>
                </c:pt>
                <c:pt idx="1595">
                  <c:v>76.297337999999996</c:v>
                </c:pt>
                <c:pt idx="1596">
                  <c:v>76.283064999999993</c:v>
                </c:pt>
                <c:pt idx="1597">
                  <c:v>76.271412999999995</c:v>
                </c:pt>
                <c:pt idx="1598">
                  <c:v>76.265174999999999</c:v>
                </c:pt>
                <c:pt idx="1599">
                  <c:v>76.265264000000002</c:v>
                </c:pt>
                <c:pt idx="1600">
                  <c:v>76.271476000000007</c:v>
                </c:pt>
                <c:pt idx="1601">
                  <c:v>76.283698000000001</c:v>
                </c:pt>
                <c:pt idx="1602">
                  <c:v>76.300897000000006</c:v>
                </c:pt>
                <c:pt idx="1603">
                  <c:v>76.319878000000003</c:v>
                </c:pt>
                <c:pt idx="1604">
                  <c:v>76.336149000000006</c:v>
                </c:pt>
                <c:pt idx="1605">
                  <c:v>76.346646000000007</c:v>
                </c:pt>
                <c:pt idx="1606">
                  <c:v>76.352435</c:v>
                </c:pt>
                <c:pt idx="1607">
                  <c:v>76.357989000000003</c:v>
                </c:pt>
                <c:pt idx="1608">
                  <c:v>76.365660000000005</c:v>
                </c:pt>
                <c:pt idx="1609">
                  <c:v>76.371380000000002</c:v>
                </c:pt>
                <c:pt idx="1610">
                  <c:v>76.369984000000002</c:v>
                </c:pt>
                <c:pt idx="1611">
                  <c:v>76.365334000000004</c:v>
                </c:pt>
                <c:pt idx="1612">
                  <c:v>76.368718000000001</c:v>
                </c:pt>
                <c:pt idx="1613">
                  <c:v>76.384107999999998</c:v>
                </c:pt>
                <c:pt idx="1614">
                  <c:v>76.401650000000004</c:v>
                </c:pt>
                <c:pt idx="1615">
                  <c:v>76.411603999999997</c:v>
                </c:pt>
                <c:pt idx="1616">
                  <c:v>76.418858999999998</c:v>
                </c:pt>
                <c:pt idx="1617">
                  <c:v>76.434790000000007</c:v>
                </c:pt>
                <c:pt idx="1618">
                  <c:v>76.457645999999997</c:v>
                </c:pt>
                <c:pt idx="1619">
                  <c:v>76.472041000000004</c:v>
                </c:pt>
                <c:pt idx="1620">
                  <c:v>76.469876999999997</c:v>
                </c:pt>
                <c:pt idx="1621">
                  <c:v>76.461245000000005</c:v>
                </c:pt>
                <c:pt idx="1622">
                  <c:v>76.460724999999996</c:v>
                </c:pt>
                <c:pt idx="1623">
                  <c:v>76.472643000000005</c:v>
                </c:pt>
                <c:pt idx="1624">
                  <c:v>76.495592000000002</c:v>
                </c:pt>
                <c:pt idx="1625">
                  <c:v>76.530116000000007</c:v>
                </c:pt>
                <c:pt idx="1626">
                  <c:v>76.566135000000003</c:v>
                </c:pt>
                <c:pt idx="1627">
                  <c:v>76.575670000000002</c:v>
                </c:pt>
                <c:pt idx="1628">
                  <c:v>76.543102000000005</c:v>
                </c:pt>
                <c:pt idx="1629">
                  <c:v>76.504818</c:v>
                </c:pt>
                <c:pt idx="1630">
                  <c:v>76.534479000000005</c:v>
                </c:pt>
                <c:pt idx="1631">
                  <c:v>76.665137000000001</c:v>
                </c:pt>
                <c:pt idx="1632">
                  <c:v>76.828068999999999</c:v>
                </c:pt>
                <c:pt idx="1633">
                  <c:v>76.893906999999999</c:v>
                </c:pt>
                <c:pt idx="1634">
                  <c:v>76.795574000000002</c:v>
                </c:pt>
                <c:pt idx="1635">
                  <c:v>76.602232999999998</c:v>
                </c:pt>
                <c:pt idx="1636">
                  <c:v>76.452179999999998</c:v>
                </c:pt>
                <c:pt idx="1637">
                  <c:v>76.431197999999995</c:v>
                </c:pt>
                <c:pt idx="1638">
                  <c:v>76.526781</c:v>
                </c:pt>
                <c:pt idx="1639">
                  <c:v>76.665081999999998</c:v>
                </c:pt>
                <c:pt idx="1640">
                  <c:v>76.783502999999996</c:v>
                </c:pt>
                <c:pt idx="1641">
                  <c:v>76.833950999999999</c:v>
                </c:pt>
                <c:pt idx="1642">
                  <c:v>76.766844000000006</c:v>
                </c:pt>
                <c:pt idx="1643">
                  <c:v>76.592220999999995</c:v>
                </c:pt>
                <c:pt idx="1644">
                  <c:v>76.395188000000005</c:v>
                </c:pt>
                <c:pt idx="1645">
                  <c:v>76.287131000000002</c:v>
                </c:pt>
                <c:pt idx="1646">
                  <c:v>76.313309000000004</c:v>
                </c:pt>
                <c:pt idx="1647">
                  <c:v>76.421295000000001</c:v>
                </c:pt>
                <c:pt idx="1648">
                  <c:v>76.521062000000001</c:v>
                </c:pt>
                <c:pt idx="1649">
                  <c:v>76.545642000000001</c:v>
                </c:pt>
                <c:pt idx="1650">
                  <c:v>76.526478999999995</c:v>
                </c:pt>
                <c:pt idx="1651">
                  <c:v>76.545613000000003</c:v>
                </c:pt>
                <c:pt idx="1652">
                  <c:v>76.653621999999999</c:v>
                </c:pt>
                <c:pt idx="1653">
                  <c:v>76.828408999999994</c:v>
                </c:pt>
                <c:pt idx="1654">
                  <c:v>76.961579</c:v>
                </c:pt>
                <c:pt idx="1655">
                  <c:v>76.977773999999997</c:v>
                </c:pt>
                <c:pt idx="1656">
                  <c:v>76.902129000000002</c:v>
                </c:pt>
                <c:pt idx="1657">
                  <c:v>76.828207000000006</c:v>
                </c:pt>
                <c:pt idx="1658">
                  <c:v>76.786832000000004</c:v>
                </c:pt>
                <c:pt idx="1659">
                  <c:v>76.717928999999998</c:v>
                </c:pt>
                <c:pt idx="1660">
                  <c:v>76.607917</c:v>
                </c:pt>
                <c:pt idx="1661">
                  <c:v>76.50112</c:v>
                </c:pt>
                <c:pt idx="1662">
                  <c:v>76.453896</c:v>
                </c:pt>
                <c:pt idx="1663">
                  <c:v>76.467482000000004</c:v>
                </c:pt>
                <c:pt idx="1664">
                  <c:v>76.511376999999996</c:v>
                </c:pt>
                <c:pt idx="1665">
                  <c:v>76.559377999999995</c:v>
                </c:pt>
                <c:pt idx="1666">
                  <c:v>76.602598999999998</c:v>
                </c:pt>
                <c:pt idx="1667">
                  <c:v>76.625552999999996</c:v>
                </c:pt>
                <c:pt idx="1668">
                  <c:v>76.603395000000006</c:v>
                </c:pt>
                <c:pt idx="1669">
                  <c:v>76.509896999999995</c:v>
                </c:pt>
                <c:pt idx="1670">
                  <c:v>76.373440000000002</c:v>
                </c:pt>
                <c:pt idx="1671">
                  <c:v>76.263272000000001</c:v>
                </c:pt>
                <c:pt idx="1672">
                  <c:v>76.226319000000004</c:v>
                </c:pt>
                <c:pt idx="1673">
                  <c:v>76.263751999999997</c:v>
                </c:pt>
                <c:pt idx="1674">
                  <c:v>76.312203999999994</c:v>
                </c:pt>
                <c:pt idx="1675">
                  <c:v>76.341766000000007</c:v>
                </c:pt>
                <c:pt idx="1676">
                  <c:v>76.344809999999995</c:v>
                </c:pt>
                <c:pt idx="1677">
                  <c:v>76.342335000000006</c:v>
                </c:pt>
                <c:pt idx="1678">
                  <c:v>76.333549000000005</c:v>
                </c:pt>
                <c:pt idx="1679">
                  <c:v>76.304530999999997</c:v>
                </c:pt>
                <c:pt idx="1680">
                  <c:v>76.269009999999994</c:v>
                </c:pt>
                <c:pt idx="1681">
                  <c:v>76.241874999999993</c:v>
                </c:pt>
                <c:pt idx="1682">
                  <c:v>76.227968000000004</c:v>
                </c:pt>
                <c:pt idx="1683">
                  <c:v>76.213560000000001</c:v>
                </c:pt>
                <c:pt idx="1684">
                  <c:v>76.214160000000007</c:v>
                </c:pt>
                <c:pt idx="1685">
                  <c:v>76.257576999999998</c:v>
                </c:pt>
                <c:pt idx="1686">
                  <c:v>76.341678000000002</c:v>
                </c:pt>
                <c:pt idx="1687">
                  <c:v>76.418422000000007</c:v>
                </c:pt>
                <c:pt idx="1688">
                  <c:v>76.439811000000006</c:v>
                </c:pt>
                <c:pt idx="1689">
                  <c:v>76.413043000000002</c:v>
                </c:pt>
                <c:pt idx="1690">
                  <c:v>76.372054000000006</c:v>
                </c:pt>
                <c:pt idx="1691">
                  <c:v>76.337262999999993</c:v>
                </c:pt>
                <c:pt idx="1692">
                  <c:v>76.293604999999999</c:v>
                </c:pt>
                <c:pt idx="1693">
                  <c:v>76.236248000000003</c:v>
                </c:pt>
                <c:pt idx="1694">
                  <c:v>76.178520000000006</c:v>
                </c:pt>
                <c:pt idx="1695">
                  <c:v>76.145048000000003</c:v>
                </c:pt>
                <c:pt idx="1696">
                  <c:v>76.137591999999998</c:v>
                </c:pt>
                <c:pt idx="1697">
                  <c:v>76.140541999999996</c:v>
                </c:pt>
                <c:pt idx="1698">
                  <c:v>76.134061000000003</c:v>
                </c:pt>
                <c:pt idx="1699">
                  <c:v>76.115375</c:v>
                </c:pt>
                <c:pt idx="1700">
                  <c:v>76.099056000000004</c:v>
                </c:pt>
                <c:pt idx="1701">
                  <c:v>76.106538999999998</c:v>
                </c:pt>
                <c:pt idx="1702">
                  <c:v>76.140145000000004</c:v>
                </c:pt>
                <c:pt idx="1703">
                  <c:v>76.177566999999996</c:v>
                </c:pt>
                <c:pt idx="1704">
                  <c:v>76.182985000000002</c:v>
                </c:pt>
                <c:pt idx="1705">
                  <c:v>76.143405000000001</c:v>
                </c:pt>
                <c:pt idx="1706">
                  <c:v>76.077400999999995</c:v>
                </c:pt>
                <c:pt idx="1707">
                  <c:v>76.023815999999997</c:v>
                </c:pt>
                <c:pt idx="1708">
                  <c:v>76.000130999999996</c:v>
                </c:pt>
                <c:pt idx="1709">
                  <c:v>75.991945999999999</c:v>
                </c:pt>
                <c:pt idx="1710">
                  <c:v>75.970264</c:v>
                </c:pt>
                <c:pt idx="1711">
                  <c:v>75.931352000000004</c:v>
                </c:pt>
                <c:pt idx="1712">
                  <c:v>75.901267000000004</c:v>
                </c:pt>
                <c:pt idx="1713">
                  <c:v>75.906901000000005</c:v>
                </c:pt>
                <c:pt idx="1714">
                  <c:v>75.943394999999995</c:v>
                </c:pt>
                <c:pt idx="1715">
                  <c:v>75.979378999999994</c:v>
                </c:pt>
                <c:pt idx="1716">
                  <c:v>75.987908000000004</c:v>
                </c:pt>
                <c:pt idx="1717">
                  <c:v>75.966185999999993</c:v>
                </c:pt>
                <c:pt idx="1718">
                  <c:v>75.929625999999999</c:v>
                </c:pt>
                <c:pt idx="1719">
                  <c:v>75.894819999999996</c:v>
                </c:pt>
                <c:pt idx="1720">
                  <c:v>75.869529</c:v>
                </c:pt>
                <c:pt idx="1721">
                  <c:v>75.848640000000003</c:v>
                </c:pt>
                <c:pt idx="1722">
                  <c:v>75.822637999999998</c:v>
                </c:pt>
                <c:pt idx="1723">
                  <c:v>75.792105000000006</c:v>
                </c:pt>
                <c:pt idx="1724">
                  <c:v>75.773820000000001</c:v>
                </c:pt>
                <c:pt idx="1725">
                  <c:v>75.781930000000003</c:v>
                </c:pt>
                <c:pt idx="1726">
                  <c:v>75.809258</c:v>
                </c:pt>
                <c:pt idx="1727">
                  <c:v>75.833202999999997</c:v>
                </c:pt>
                <c:pt idx="1728">
                  <c:v>75.834937999999994</c:v>
                </c:pt>
                <c:pt idx="1729">
                  <c:v>75.805636000000007</c:v>
                </c:pt>
                <c:pt idx="1730">
                  <c:v>75.743679</c:v>
                </c:pt>
                <c:pt idx="1731">
                  <c:v>75.666543000000004</c:v>
                </c:pt>
                <c:pt idx="1732">
                  <c:v>75.616936999999993</c:v>
                </c:pt>
                <c:pt idx="1733">
                  <c:v>75.63064</c:v>
                </c:pt>
                <c:pt idx="1734">
                  <c:v>75.692532999999997</c:v>
                </c:pt>
                <c:pt idx="1735">
                  <c:v>75.744198999999995</c:v>
                </c:pt>
                <c:pt idx="1736">
                  <c:v>75.742799000000005</c:v>
                </c:pt>
                <c:pt idx="1737">
                  <c:v>75.695262</c:v>
                </c:pt>
                <c:pt idx="1738">
                  <c:v>75.628731000000002</c:v>
                </c:pt>
                <c:pt idx="1739">
                  <c:v>75.557185000000004</c:v>
                </c:pt>
                <c:pt idx="1740">
                  <c:v>75.490245999999999</c:v>
                </c:pt>
                <c:pt idx="1741">
                  <c:v>75.449836000000005</c:v>
                </c:pt>
                <c:pt idx="1742">
                  <c:v>75.447755999999998</c:v>
                </c:pt>
                <c:pt idx="1743">
                  <c:v>75.457074000000006</c:v>
                </c:pt>
                <c:pt idx="1744">
                  <c:v>75.438490999999999</c:v>
                </c:pt>
                <c:pt idx="1745">
                  <c:v>75.396270999999999</c:v>
                </c:pt>
                <c:pt idx="1746">
                  <c:v>75.383949999999999</c:v>
                </c:pt>
                <c:pt idx="1747">
                  <c:v>75.440217000000004</c:v>
                </c:pt>
                <c:pt idx="1748">
                  <c:v>75.536716999999996</c:v>
                </c:pt>
                <c:pt idx="1749">
                  <c:v>75.603371999999993</c:v>
                </c:pt>
                <c:pt idx="1750">
                  <c:v>75.598754999999997</c:v>
                </c:pt>
                <c:pt idx="1751">
                  <c:v>75.543025</c:v>
                </c:pt>
                <c:pt idx="1752">
                  <c:v>75.482231999999996</c:v>
                </c:pt>
                <c:pt idx="1753">
                  <c:v>75.434663</c:v>
                </c:pt>
                <c:pt idx="1754">
                  <c:v>75.384401999999994</c:v>
                </c:pt>
                <c:pt idx="1755">
                  <c:v>75.324312000000006</c:v>
                </c:pt>
                <c:pt idx="1756">
                  <c:v>75.283055000000004</c:v>
                </c:pt>
                <c:pt idx="1757">
                  <c:v>75.293580000000006</c:v>
                </c:pt>
                <c:pt idx="1758">
                  <c:v>75.341904999999997</c:v>
                </c:pt>
                <c:pt idx="1759">
                  <c:v>75.369331000000003</c:v>
                </c:pt>
                <c:pt idx="1760">
                  <c:v>75.333759999999998</c:v>
                </c:pt>
                <c:pt idx="1761">
                  <c:v>75.257396999999997</c:v>
                </c:pt>
                <c:pt idx="1762">
                  <c:v>75.203280000000007</c:v>
                </c:pt>
                <c:pt idx="1763">
                  <c:v>75.211084999999997</c:v>
                </c:pt>
                <c:pt idx="1764">
                  <c:v>75.262169999999998</c:v>
                </c:pt>
                <c:pt idx="1765">
                  <c:v>75.302178999999995</c:v>
                </c:pt>
                <c:pt idx="1766">
                  <c:v>75.291944000000001</c:v>
                </c:pt>
                <c:pt idx="1767">
                  <c:v>75.240201999999996</c:v>
                </c:pt>
                <c:pt idx="1768">
                  <c:v>75.191715000000002</c:v>
                </c:pt>
                <c:pt idx="1769">
                  <c:v>75.180081000000001</c:v>
                </c:pt>
                <c:pt idx="1770">
                  <c:v>75.191657000000006</c:v>
                </c:pt>
                <c:pt idx="1771">
                  <c:v>75.181780000000003</c:v>
                </c:pt>
                <c:pt idx="1772">
                  <c:v>75.128343999999998</c:v>
                </c:pt>
                <c:pt idx="1773">
                  <c:v>75.060184000000007</c:v>
                </c:pt>
                <c:pt idx="1774">
                  <c:v>75.027959999999993</c:v>
                </c:pt>
                <c:pt idx="1775">
                  <c:v>75.056145000000001</c:v>
                </c:pt>
                <c:pt idx="1776">
                  <c:v>75.128394999999998</c:v>
                </c:pt>
                <c:pt idx="1777">
                  <c:v>75.209721999999999</c:v>
                </c:pt>
                <c:pt idx="1778">
                  <c:v>75.271010000000004</c:v>
                </c:pt>
                <c:pt idx="1779">
                  <c:v>75.296384000000003</c:v>
                </c:pt>
                <c:pt idx="1780">
                  <c:v>75.281856000000005</c:v>
                </c:pt>
                <c:pt idx="1781">
                  <c:v>75.233974000000003</c:v>
                </c:pt>
                <c:pt idx="1782">
                  <c:v>75.167872000000003</c:v>
                </c:pt>
                <c:pt idx="1783">
                  <c:v>75.102835999999996</c:v>
                </c:pt>
                <c:pt idx="1784">
                  <c:v>75.052926999999997</c:v>
                </c:pt>
                <c:pt idx="1785">
                  <c:v>75.016034000000005</c:v>
                </c:pt>
                <c:pt idx="1786">
                  <c:v>74.975285999999997</c:v>
                </c:pt>
                <c:pt idx="1787">
                  <c:v>74.919436000000005</c:v>
                </c:pt>
                <c:pt idx="1788">
                  <c:v>74.861435</c:v>
                </c:pt>
                <c:pt idx="1789">
                  <c:v>74.828654999999998</c:v>
                </c:pt>
                <c:pt idx="1790">
                  <c:v>74.835052000000005</c:v>
                </c:pt>
                <c:pt idx="1791">
                  <c:v>74.870429000000001</c:v>
                </c:pt>
                <c:pt idx="1792">
                  <c:v>74.913735000000003</c:v>
                </c:pt>
                <c:pt idx="1793">
                  <c:v>74.944328999999996</c:v>
                </c:pt>
                <c:pt idx="1794">
                  <c:v>74.941726000000003</c:v>
                </c:pt>
                <c:pt idx="1795">
                  <c:v>74.896451999999996</c:v>
                </c:pt>
                <c:pt idx="1796">
                  <c:v>74.833315999999996</c:v>
                </c:pt>
                <c:pt idx="1797">
                  <c:v>74.807181999999997</c:v>
                </c:pt>
                <c:pt idx="1798">
                  <c:v>74.858289999999997</c:v>
                </c:pt>
                <c:pt idx="1799">
                  <c:v>74.975702999999996</c:v>
                </c:pt>
                <c:pt idx="1800">
                  <c:v>75.112190999999996</c:v>
                </c:pt>
                <c:pt idx="1801">
                  <c:v>75.224681000000004</c:v>
                </c:pt>
                <c:pt idx="1802">
                  <c:v>75.286944000000005</c:v>
                </c:pt>
                <c:pt idx="1803">
                  <c:v>75.277939000000003</c:v>
                </c:pt>
                <c:pt idx="1804">
                  <c:v>75.187381000000002</c:v>
                </c:pt>
                <c:pt idx="1805">
                  <c:v>75.036371000000003</c:v>
                </c:pt>
                <c:pt idx="1806">
                  <c:v>74.874115000000003</c:v>
                </c:pt>
                <c:pt idx="1807">
                  <c:v>74.744736000000003</c:v>
                </c:pt>
                <c:pt idx="1808">
                  <c:v>74.662400000000005</c:v>
                </c:pt>
                <c:pt idx="1809">
                  <c:v>74.621791999999999</c:v>
                </c:pt>
                <c:pt idx="1810">
                  <c:v>74.621610000000004</c:v>
                </c:pt>
                <c:pt idx="1811">
                  <c:v>74.665199000000001</c:v>
                </c:pt>
                <c:pt idx="1812">
                  <c:v>74.741876000000005</c:v>
                </c:pt>
                <c:pt idx="1813">
                  <c:v>74.821076000000005</c:v>
                </c:pt>
                <c:pt idx="1814">
                  <c:v>74.871144000000001</c:v>
                </c:pt>
                <c:pt idx="1815">
                  <c:v>74.882028000000005</c:v>
                </c:pt>
                <c:pt idx="1816">
                  <c:v>74.866832000000002</c:v>
                </c:pt>
                <c:pt idx="1817">
                  <c:v>74.840909999999994</c:v>
                </c:pt>
                <c:pt idx="1818">
                  <c:v>74.804714000000004</c:v>
                </c:pt>
                <c:pt idx="1819">
                  <c:v>74.752649000000005</c:v>
                </c:pt>
                <c:pt idx="1820">
                  <c:v>74.693516000000002</c:v>
                </c:pt>
                <c:pt idx="1821">
                  <c:v>74.649196000000003</c:v>
                </c:pt>
                <c:pt idx="1822">
                  <c:v>74.630746000000002</c:v>
                </c:pt>
                <c:pt idx="1823">
                  <c:v>74.627658999999994</c:v>
                </c:pt>
                <c:pt idx="1824">
                  <c:v>74.629722999999998</c:v>
                </c:pt>
                <c:pt idx="1825">
                  <c:v>74.650683000000001</c:v>
                </c:pt>
                <c:pt idx="1826">
                  <c:v>74.710983999999996</c:v>
                </c:pt>
                <c:pt idx="1827">
                  <c:v>74.794517999999997</c:v>
                </c:pt>
                <c:pt idx="1828">
                  <c:v>74.843902999999997</c:v>
                </c:pt>
                <c:pt idx="1829">
                  <c:v>74.814160999999999</c:v>
                </c:pt>
                <c:pt idx="1830">
                  <c:v>74.720613</c:v>
                </c:pt>
                <c:pt idx="1831">
                  <c:v>74.620093999999995</c:v>
                </c:pt>
                <c:pt idx="1832">
                  <c:v>74.552004999999994</c:v>
                </c:pt>
                <c:pt idx="1833">
                  <c:v>74.517026000000001</c:v>
                </c:pt>
                <c:pt idx="1834">
                  <c:v>74.512069999999994</c:v>
                </c:pt>
                <c:pt idx="1835">
                  <c:v>74.552259000000006</c:v>
                </c:pt>
                <c:pt idx="1836">
                  <c:v>74.636572999999999</c:v>
                </c:pt>
                <c:pt idx="1837">
                  <c:v>74.718660999999997</c:v>
                </c:pt>
                <c:pt idx="1838">
                  <c:v>74.746652999999995</c:v>
                </c:pt>
                <c:pt idx="1839">
                  <c:v>74.720844</c:v>
                </c:pt>
                <c:pt idx="1840">
                  <c:v>74.676938000000007</c:v>
                </c:pt>
                <c:pt idx="1841">
                  <c:v>74.618083999999996</c:v>
                </c:pt>
                <c:pt idx="1842">
                  <c:v>74.518664000000001</c:v>
                </c:pt>
                <c:pt idx="1843">
                  <c:v>74.403554</c:v>
                </c:pt>
                <c:pt idx="1844">
                  <c:v>74.353447000000003</c:v>
                </c:pt>
                <c:pt idx="1845">
                  <c:v>74.413623999999999</c:v>
                </c:pt>
                <c:pt idx="1846">
                  <c:v>74.548423999999997</c:v>
                </c:pt>
                <c:pt idx="1847">
                  <c:v>74.690963999999994</c:v>
                </c:pt>
                <c:pt idx="1848">
                  <c:v>74.796515999999997</c:v>
                </c:pt>
                <c:pt idx="1849">
                  <c:v>74.834726000000003</c:v>
                </c:pt>
                <c:pt idx="1850">
                  <c:v>74.776504000000003</c:v>
                </c:pt>
                <c:pt idx="1851">
                  <c:v>74.637090000000001</c:v>
                </c:pt>
                <c:pt idx="1852">
                  <c:v>74.507039000000006</c:v>
                </c:pt>
                <c:pt idx="1853">
                  <c:v>74.485173000000003</c:v>
                </c:pt>
                <c:pt idx="1854">
                  <c:v>74.578879999999998</c:v>
                </c:pt>
                <c:pt idx="1855">
                  <c:v>74.700815000000006</c:v>
                </c:pt>
                <c:pt idx="1856">
                  <c:v>74.763655999999997</c:v>
                </c:pt>
                <c:pt idx="1857">
                  <c:v>74.750518</c:v>
                </c:pt>
                <c:pt idx="1858">
                  <c:v>74.694913</c:v>
                </c:pt>
                <c:pt idx="1859">
                  <c:v>74.633123999999995</c:v>
                </c:pt>
                <c:pt idx="1860">
                  <c:v>74.590130000000002</c:v>
                </c:pt>
                <c:pt idx="1861">
                  <c:v>74.582464000000002</c:v>
                </c:pt>
                <c:pt idx="1862">
                  <c:v>74.611699999999999</c:v>
                </c:pt>
                <c:pt idx="1863">
                  <c:v>74.660696999999999</c:v>
                </c:pt>
                <c:pt idx="1864">
                  <c:v>74.706900000000005</c:v>
                </c:pt>
                <c:pt idx="1865">
                  <c:v>74.737830000000002</c:v>
                </c:pt>
                <c:pt idx="1866">
                  <c:v>74.754108000000002</c:v>
                </c:pt>
                <c:pt idx="1867">
                  <c:v>74.767070000000004</c:v>
                </c:pt>
                <c:pt idx="1868">
                  <c:v>74.793074000000004</c:v>
                </c:pt>
                <c:pt idx="1869">
                  <c:v>74.838149999999999</c:v>
                </c:pt>
                <c:pt idx="1870">
                  <c:v>74.887120999999993</c:v>
                </c:pt>
                <c:pt idx="1871">
                  <c:v>74.917921000000007</c:v>
                </c:pt>
                <c:pt idx="1872">
                  <c:v>74.927103000000002</c:v>
                </c:pt>
                <c:pt idx="1873">
                  <c:v>74.930582999999999</c:v>
                </c:pt>
                <c:pt idx="1874">
                  <c:v>74.939976999999999</c:v>
                </c:pt>
                <c:pt idx="1875">
                  <c:v>74.952095</c:v>
                </c:pt>
                <c:pt idx="1876">
                  <c:v>74.963070999999999</c:v>
                </c:pt>
                <c:pt idx="1877">
                  <c:v>74.977844000000005</c:v>
                </c:pt>
                <c:pt idx="1878">
                  <c:v>75.000934999999998</c:v>
                </c:pt>
                <c:pt idx="1879">
                  <c:v>75.030186999999998</c:v>
                </c:pt>
                <c:pt idx="1880">
                  <c:v>75.063259000000002</c:v>
                </c:pt>
                <c:pt idx="1881">
                  <c:v>75.096843000000007</c:v>
                </c:pt>
                <c:pt idx="1882">
                  <c:v>75.114934000000005</c:v>
                </c:pt>
                <c:pt idx="1883">
                  <c:v>75.094627000000003</c:v>
                </c:pt>
                <c:pt idx="1884">
                  <c:v>75.035561000000001</c:v>
                </c:pt>
                <c:pt idx="1885">
                  <c:v>74.971181999999999</c:v>
                </c:pt>
                <c:pt idx="1886">
                  <c:v>74.935905000000005</c:v>
                </c:pt>
                <c:pt idx="1887">
                  <c:v>74.928483</c:v>
                </c:pt>
                <c:pt idx="1888">
                  <c:v>74.920903999999993</c:v>
                </c:pt>
                <c:pt idx="1889">
                  <c:v>74.896001999999996</c:v>
                </c:pt>
                <c:pt idx="1890">
                  <c:v>74.861152000000004</c:v>
                </c:pt>
                <c:pt idx="1891">
                  <c:v>74.830865000000003</c:v>
                </c:pt>
                <c:pt idx="1892">
                  <c:v>74.814460999999994</c:v>
                </c:pt>
                <c:pt idx="1893">
                  <c:v>74.820503000000002</c:v>
                </c:pt>
                <c:pt idx="1894">
                  <c:v>74.852659000000003</c:v>
                </c:pt>
                <c:pt idx="1895">
                  <c:v>74.891484000000005</c:v>
                </c:pt>
                <c:pt idx="1896">
                  <c:v>74.896912999999998</c:v>
                </c:pt>
                <c:pt idx="1897">
                  <c:v>74.846436999999995</c:v>
                </c:pt>
                <c:pt idx="1898">
                  <c:v>74.765826000000004</c:v>
                </c:pt>
                <c:pt idx="1899">
                  <c:v>74.707401000000004</c:v>
                </c:pt>
                <c:pt idx="1900">
                  <c:v>74.696927000000002</c:v>
                </c:pt>
                <c:pt idx="1901">
                  <c:v>74.714163999999997</c:v>
                </c:pt>
                <c:pt idx="1902">
                  <c:v>74.727934000000005</c:v>
                </c:pt>
                <c:pt idx="1903">
                  <c:v>74.735487000000006</c:v>
                </c:pt>
                <c:pt idx="1904">
                  <c:v>74.755741</c:v>
                </c:pt>
                <c:pt idx="1905">
                  <c:v>74.791694000000007</c:v>
                </c:pt>
                <c:pt idx="1906">
                  <c:v>74.817175000000006</c:v>
                </c:pt>
                <c:pt idx="1907">
                  <c:v>74.804202000000004</c:v>
                </c:pt>
                <c:pt idx="1908">
                  <c:v>74.751897999999997</c:v>
                </c:pt>
                <c:pt idx="1909">
                  <c:v>74.684798999999998</c:v>
                </c:pt>
                <c:pt idx="1910">
                  <c:v>74.632669000000007</c:v>
                </c:pt>
                <c:pt idx="1911">
                  <c:v>74.614245999999994</c:v>
                </c:pt>
                <c:pt idx="1912">
                  <c:v>74.629037999999994</c:v>
                </c:pt>
                <c:pt idx="1913">
                  <c:v>74.656699000000003</c:v>
                </c:pt>
                <c:pt idx="1914">
                  <c:v>74.669150000000002</c:v>
                </c:pt>
                <c:pt idx="1915">
                  <c:v>74.653823000000003</c:v>
                </c:pt>
                <c:pt idx="1916">
                  <c:v>74.627374000000003</c:v>
                </c:pt>
                <c:pt idx="1917">
                  <c:v>74.621315999999993</c:v>
                </c:pt>
                <c:pt idx="1918">
                  <c:v>74.653756000000001</c:v>
                </c:pt>
                <c:pt idx="1919">
                  <c:v>74.716201999999996</c:v>
                </c:pt>
                <c:pt idx="1920">
                  <c:v>74.783969999999997</c:v>
                </c:pt>
                <c:pt idx="1921">
                  <c:v>74.835166000000001</c:v>
                </c:pt>
                <c:pt idx="1922">
                  <c:v>74.859905999999995</c:v>
                </c:pt>
                <c:pt idx="1923">
                  <c:v>74.856787999999995</c:v>
                </c:pt>
                <c:pt idx="1924">
                  <c:v>74.825142</c:v>
                </c:pt>
                <c:pt idx="1925">
                  <c:v>74.764021999999997</c:v>
                </c:pt>
                <c:pt idx="1926">
                  <c:v>74.683705000000003</c:v>
                </c:pt>
                <c:pt idx="1927">
                  <c:v>74.612172999999999</c:v>
                </c:pt>
                <c:pt idx="1928">
                  <c:v>74.575295999999994</c:v>
                </c:pt>
                <c:pt idx="1929">
                  <c:v>74.570598000000004</c:v>
                </c:pt>
                <c:pt idx="1930">
                  <c:v>74.575141000000002</c:v>
                </c:pt>
                <c:pt idx="1931">
                  <c:v>74.581987999999996</c:v>
                </c:pt>
                <c:pt idx="1932">
                  <c:v>74.611348000000007</c:v>
                </c:pt>
                <c:pt idx="1933">
                  <c:v>74.676772999999997</c:v>
                </c:pt>
                <c:pt idx="1934">
                  <c:v>74.755426</c:v>
                </c:pt>
                <c:pt idx="1935">
                  <c:v>74.807473999999999</c:v>
                </c:pt>
                <c:pt idx="1936">
                  <c:v>74.816811999999999</c:v>
                </c:pt>
                <c:pt idx="1937">
                  <c:v>74.791579999999996</c:v>
                </c:pt>
                <c:pt idx="1938">
                  <c:v>74.734870999999998</c:v>
                </c:pt>
                <c:pt idx="1939">
                  <c:v>74.645573999999996</c:v>
                </c:pt>
                <c:pt idx="1940">
                  <c:v>74.544213999999997</c:v>
                </c:pt>
                <c:pt idx="1941">
                  <c:v>74.469020999999998</c:v>
                </c:pt>
                <c:pt idx="1942">
                  <c:v>74.438561000000007</c:v>
                </c:pt>
                <c:pt idx="1943">
                  <c:v>74.432829999999996</c:v>
                </c:pt>
                <c:pt idx="1944">
                  <c:v>74.415420999999995</c:v>
                </c:pt>
                <c:pt idx="1945">
                  <c:v>74.365882999999997</c:v>
                </c:pt>
                <c:pt idx="1946">
                  <c:v>74.293780999999996</c:v>
                </c:pt>
                <c:pt idx="1947">
                  <c:v>74.233283999999998</c:v>
                </c:pt>
                <c:pt idx="1948">
                  <c:v>74.221242000000004</c:v>
                </c:pt>
                <c:pt idx="1949">
                  <c:v>74.266921999999994</c:v>
                </c:pt>
                <c:pt idx="1950">
                  <c:v>74.338864000000001</c:v>
                </c:pt>
                <c:pt idx="1951">
                  <c:v>74.389955999999998</c:v>
                </c:pt>
                <c:pt idx="1952">
                  <c:v>74.401743999999994</c:v>
                </c:pt>
                <c:pt idx="1953">
                  <c:v>74.391829999999999</c:v>
                </c:pt>
                <c:pt idx="1954">
                  <c:v>74.375895</c:v>
                </c:pt>
                <c:pt idx="1955">
                  <c:v>74.347154000000003</c:v>
                </c:pt>
                <c:pt idx="1956">
                  <c:v>74.297638000000006</c:v>
                </c:pt>
                <c:pt idx="1957">
                  <c:v>74.234472999999994</c:v>
                </c:pt>
                <c:pt idx="1958">
                  <c:v>74.165362000000002</c:v>
                </c:pt>
                <c:pt idx="1959">
                  <c:v>74.087873000000002</c:v>
                </c:pt>
                <c:pt idx="1960">
                  <c:v>74.007011000000006</c:v>
                </c:pt>
                <c:pt idx="1961">
                  <c:v>73.949332999999996</c:v>
                </c:pt>
                <c:pt idx="1962">
                  <c:v>73.945475000000002</c:v>
                </c:pt>
                <c:pt idx="1963">
                  <c:v>74.001525999999998</c:v>
                </c:pt>
                <c:pt idx="1964">
                  <c:v>74.091766000000007</c:v>
                </c:pt>
                <c:pt idx="1965">
                  <c:v>74.178737999999996</c:v>
                </c:pt>
                <c:pt idx="1966">
                  <c:v>74.236936999999998</c:v>
                </c:pt>
                <c:pt idx="1967">
                  <c:v>74.259085999999996</c:v>
                </c:pt>
                <c:pt idx="1968">
                  <c:v>74.248909999999995</c:v>
                </c:pt>
                <c:pt idx="1969">
                  <c:v>74.214653999999996</c:v>
                </c:pt>
                <c:pt idx="1970">
                  <c:v>74.171762999999999</c:v>
                </c:pt>
                <c:pt idx="1971">
                  <c:v>74.142453000000003</c:v>
                </c:pt>
                <c:pt idx="1972">
                  <c:v>74.134431000000006</c:v>
                </c:pt>
                <c:pt idx="1973">
                  <c:v>74.117979000000005</c:v>
                </c:pt>
                <c:pt idx="1974">
                  <c:v>74.047329000000005</c:v>
                </c:pt>
                <c:pt idx="1975">
                  <c:v>73.920884999999998</c:v>
                </c:pt>
                <c:pt idx="1976">
                  <c:v>73.802965</c:v>
                </c:pt>
                <c:pt idx="1977">
                  <c:v>73.763227000000001</c:v>
                </c:pt>
                <c:pt idx="1978">
                  <c:v>73.803512999999995</c:v>
                </c:pt>
                <c:pt idx="1979">
                  <c:v>73.863433999999998</c:v>
                </c:pt>
                <c:pt idx="1980">
                  <c:v>73.890868999999995</c:v>
                </c:pt>
                <c:pt idx="1981">
                  <c:v>73.886218</c:v>
                </c:pt>
                <c:pt idx="1982">
                  <c:v>73.877418000000006</c:v>
                </c:pt>
                <c:pt idx="1983">
                  <c:v>73.873740999999995</c:v>
                </c:pt>
                <c:pt idx="1984">
                  <c:v>73.859627000000003</c:v>
                </c:pt>
                <c:pt idx="1985">
                  <c:v>73.827635000000001</c:v>
                </c:pt>
                <c:pt idx="1986">
                  <c:v>73.798492999999993</c:v>
                </c:pt>
                <c:pt idx="1987">
                  <c:v>73.801793000000004</c:v>
                </c:pt>
                <c:pt idx="1988">
                  <c:v>73.842212000000004</c:v>
                </c:pt>
                <c:pt idx="1989">
                  <c:v>73.893129999999999</c:v>
                </c:pt>
                <c:pt idx="1990">
                  <c:v>73.929027000000005</c:v>
                </c:pt>
                <c:pt idx="1991">
                  <c:v>73.952558999999994</c:v>
                </c:pt>
                <c:pt idx="1992">
                  <c:v>73.975069000000005</c:v>
                </c:pt>
                <c:pt idx="1993">
                  <c:v>73.981997000000007</c:v>
                </c:pt>
                <c:pt idx="1994">
                  <c:v>73.950135000000003</c:v>
                </c:pt>
                <c:pt idx="1995">
                  <c:v>73.898994000000002</c:v>
                </c:pt>
                <c:pt idx="1996">
                  <c:v>73.882885000000002</c:v>
                </c:pt>
                <c:pt idx="1997">
                  <c:v>73.920295999999993</c:v>
                </c:pt>
                <c:pt idx="1998">
                  <c:v>73.965528000000006</c:v>
                </c:pt>
                <c:pt idx="1999">
                  <c:v>73.969019000000003</c:v>
                </c:pt>
                <c:pt idx="2000">
                  <c:v>73.938252000000006</c:v>
                </c:pt>
                <c:pt idx="2001">
                  <c:v>73.915898999999996</c:v>
                </c:pt>
                <c:pt idx="2002">
                  <c:v>73.921351000000001</c:v>
                </c:pt>
                <c:pt idx="2003">
                  <c:v>73.943483000000001</c:v>
                </c:pt>
                <c:pt idx="2004">
                  <c:v>73.974577999999994</c:v>
                </c:pt>
                <c:pt idx="2005">
                  <c:v>74.014173</c:v>
                </c:pt>
                <c:pt idx="2006">
                  <c:v>74.041381000000001</c:v>
                </c:pt>
                <c:pt idx="2007">
                  <c:v>74.014365999999995</c:v>
                </c:pt>
                <c:pt idx="2008">
                  <c:v>73.919542000000007</c:v>
                </c:pt>
                <c:pt idx="2009">
                  <c:v>73.801145000000005</c:v>
                </c:pt>
                <c:pt idx="2010">
                  <c:v>73.718739999999997</c:v>
                </c:pt>
                <c:pt idx="2011">
                  <c:v>73.703311999999997</c:v>
                </c:pt>
                <c:pt idx="2012">
                  <c:v>73.752707000000001</c:v>
                </c:pt>
                <c:pt idx="2013">
                  <c:v>73.830368000000007</c:v>
                </c:pt>
                <c:pt idx="2014">
                  <c:v>73.876147000000003</c:v>
                </c:pt>
                <c:pt idx="2015">
                  <c:v>73.849435</c:v>
                </c:pt>
                <c:pt idx="2016">
                  <c:v>73.764619999999994</c:v>
                </c:pt>
                <c:pt idx="2017">
                  <c:v>73.673283999999995</c:v>
                </c:pt>
                <c:pt idx="2018">
                  <c:v>73.616247999999999</c:v>
                </c:pt>
                <c:pt idx="2019">
                  <c:v>73.607945999999998</c:v>
                </c:pt>
                <c:pt idx="2020">
                  <c:v>73.651189000000002</c:v>
                </c:pt>
                <c:pt idx="2021">
                  <c:v>73.731016999999994</c:v>
                </c:pt>
                <c:pt idx="2022">
                  <c:v>73.794712000000004</c:v>
                </c:pt>
                <c:pt idx="2023">
                  <c:v>73.781322000000003</c:v>
                </c:pt>
                <c:pt idx="2024">
                  <c:v>73.692182000000003</c:v>
                </c:pt>
                <c:pt idx="2025">
                  <c:v>73.596969999999999</c:v>
                </c:pt>
                <c:pt idx="2026">
                  <c:v>73.559422999999995</c:v>
                </c:pt>
                <c:pt idx="2027">
                  <c:v>73.588113000000007</c:v>
                </c:pt>
                <c:pt idx="2028">
                  <c:v>73.656395000000003</c:v>
                </c:pt>
                <c:pt idx="2029">
                  <c:v>73.731316000000007</c:v>
                </c:pt>
                <c:pt idx="2030">
                  <c:v>73.775637000000003</c:v>
                </c:pt>
                <c:pt idx="2031">
                  <c:v>73.757756999999998</c:v>
                </c:pt>
                <c:pt idx="2032">
                  <c:v>73.690106999999998</c:v>
                </c:pt>
                <c:pt idx="2033">
                  <c:v>73.643125999999995</c:v>
                </c:pt>
                <c:pt idx="2034">
                  <c:v>73.678619999999995</c:v>
                </c:pt>
                <c:pt idx="2035">
                  <c:v>73.780721999999997</c:v>
                </c:pt>
                <c:pt idx="2036">
                  <c:v>73.884106000000003</c:v>
                </c:pt>
                <c:pt idx="2037">
                  <c:v>73.936977999999996</c:v>
                </c:pt>
                <c:pt idx="2038">
                  <c:v>73.924367000000004</c:v>
                </c:pt>
                <c:pt idx="2039">
                  <c:v>73.866482000000005</c:v>
                </c:pt>
                <c:pt idx="2040">
                  <c:v>73.803240000000002</c:v>
                </c:pt>
                <c:pt idx="2041">
                  <c:v>73.764137000000005</c:v>
                </c:pt>
                <c:pt idx="2042">
                  <c:v>73.748001000000002</c:v>
                </c:pt>
                <c:pt idx="2043">
                  <c:v>73.739102000000003</c:v>
                </c:pt>
                <c:pt idx="2044">
                  <c:v>73.737910999999997</c:v>
                </c:pt>
                <c:pt idx="2045">
                  <c:v>73.759392000000005</c:v>
                </c:pt>
                <c:pt idx="2046">
                  <c:v>73.802509000000001</c:v>
                </c:pt>
                <c:pt idx="2047">
                  <c:v>73.840806999999998</c:v>
                </c:pt>
                <c:pt idx="2048">
                  <c:v>73.850198000000006</c:v>
                </c:pt>
                <c:pt idx="2049">
                  <c:v>73.828970999999996</c:v>
                </c:pt>
                <c:pt idx="2050">
                  <c:v>73.787205</c:v>
                </c:pt>
                <c:pt idx="2051">
                  <c:v>73.738984000000002</c:v>
                </c:pt>
                <c:pt idx="2052">
                  <c:v>73.708963999999995</c:v>
                </c:pt>
                <c:pt idx="2053">
                  <c:v>73.725283000000005</c:v>
                </c:pt>
                <c:pt idx="2054">
                  <c:v>73.791289000000006</c:v>
                </c:pt>
                <c:pt idx="2055">
                  <c:v>73.876337000000007</c:v>
                </c:pt>
                <c:pt idx="2056">
                  <c:v>73.944665000000001</c:v>
                </c:pt>
                <c:pt idx="2057">
                  <c:v>73.982999000000007</c:v>
                </c:pt>
                <c:pt idx="2058">
                  <c:v>73.995079000000004</c:v>
                </c:pt>
                <c:pt idx="2059">
                  <c:v>73.979202000000001</c:v>
                </c:pt>
                <c:pt idx="2060">
                  <c:v>73.930207999999993</c:v>
                </c:pt>
                <c:pt idx="2061">
                  <c:v>73.861311999999998</c:v>
                </c:pt>
                <c:pt idx="2062">
                  <c:v>73.804849000000004</c:v>
                </c:pt>
                <c:pt idx="2063">
                  <c:v>73.786972000000006</c:v>
                </c:pt>
                <c:pt idx="2064">
                  <c:v>73.801477000000006</c:v>
                </c:pt>
                <c:pt idx="2065">
                  <c:v>73.813361</c:v>
                </c:pt>
                <c:pt idx="2066">
                  <c:v>73.793080000000003</c:v>
                </c:pt>
                <c:pt idx="2067">
                  <c:v>73.744361999999995</c:v>
                </c:pt>
                <c:pt idx="2068">
                  <c:v>73.699527000000003</c:v>
                </c:pt>
                <c:pt idx="2069">
                  <c:v>73.687596999999997</c:v>
                </c:pt>
                <c:pt idx="2070">
                  <c:v>73.711500999999998</c:v>
                </c:pt>
                <c:pt idx="2071">
                  <c:v>73.758995999999996</c:v>
                </c:pt>
                <c:pt idx="2072">
                  <c:v>73.816336000000007</c:v>
                </c:pt>
                <c:pt idx="2073">
                  <c:v>73.869343999999998</c:v>
                </c:pt>
                <c:pt idx="2074">
                  <c:v>73.901517999999996</c:v>
                </c:pt>
                <c:pt idx="2075">
                  <c:v>73.903443999999993</c:v>
                </c:pt>
                <c:pt idx="2076">
                  <c:v>73.885186000000004</c:v>
                </c:pt>
                <c:pt idx="2077">
                  <c:v>73.867059999999995</c:v>
                </c:pt>
                <c:pt idx="2078">
                  <c:v>73.856521999999998</c:v>
                </c:pt>
                <c:pt idx="2079">
                  <c:v>73.842309</c:v>
                </c:pt>
                <c:pt idx="2080">
                  <c:v>73.817008999999999</c:v>
                </c:pt>
                <c:pt idx="2081">
                  <c:v>73.786496</c:v>
                </c:pt>
                <c:pt idx="2082">
                  <c:v>73.757617999999994</c:v>
                </c:pt>
                <c:pt idx="2083">
                  <c:v>73.733761000000001</c:v>
                </c:pt>
                <c:pt idx="2084">
                  <c:v>73.714095999999998</c:v>
                </c:pt>
                <c:pt idx="2085">
                  <c:v>73.696119999999993</c:v>
                </c:pt>
                <c:pt idx="2086">
                  <c:v>73.682927000000007</c:v>
                </c:pt>
                <c:pt idx="2087">
                  <c:v>73.682084000000003</c:v>
                </c:pt>
                <c:pt idx="2088">
                  <c:v>73.699196999999998</c:v>
                </c:pt>
                <c:pt idx="2089">
                  <c:v>73.728448999999998</c:v>
                </c:pt>
                <c:pt idx="2090">
                  <c:v>73.751076999999995</c:v>
                </c:pt>
                <c:pt idx="2091">
                  <c:v>73.755842999999999</c:v>
                </c:pt>
                <c:pt idx="2092">
                  <c:v>73.749459000000002</c:v>
                </c:pt>
                <c:pt idx="2093">
                  <c:v>73.738973999999999</c:v>
                </c:pt>
                <c:pt idx="2094">
                  <c:v>73.716981000000004</c:v>
                </c:pt>
                <c:pt idx="2095">
                  <c:v>73.678873999999993</c:v>
                </c:pt>
                <c:pt idx="2096">
                  <c:v>73.644828000000004</c:v>
                </c:pt>
                <c:pt idx="2097">
                  <c:v>73.639976000000004</c:v>
                </c:pt>
                <c:pt idx="2098">
                  <c:v>73.660201000000001</c:v>
                </c:pt>
                <c:pt idx="2099">
                  <c:v>73.675781999999998</c:v>
                </c:pt>
                <c:pt idx="2100">
                  <c:v>73.666377999999995</c:v>
                </c:pt>
                <c:pt idx="2101">
                  <c:v>73.640918999999997</c:v>
                </c:pt>
                <c:pt idx="2102">
                  <c:v>73.619663000000003</c:v>
                </c:pt>
                <c:pt idx="2103">
                  <c:v>73.612178</c:v>
                </c:pt>
                <c:pt idx="2104">
                  <c:v>73.619240000000005</c:v>
                </c:pt>
                <c:pt idx="2105">
                  <c:v>73.639160000000004</c:v>
                </c:pt>
                <c:pt idx="2106">
                  <c:v>73.665858999999998</c:v>
                </c:pt>
                <c:pt idx="2107">
                  <c:v>73.690034999999995</c:v>
                </c:pt>
                <c:pt idx="2108">
                  <c:v>73.708584999999999</c:v>
                </c:pt>
                <c:pt idx="2109">
                  <c:v>73.724185000000006</c:v>
                </c:pt>
                <c:pt idx="2110">
                  <c:v>73.733856000000003</c:v>
                </c:pt>
                <c:pt idx="2111">
                  <c:v>73.732028</c:v>
                </c:pt>
                <c:pt idx="2112">
                  <c:v>73.720119999999994</c:v>
                </c:pt>
                <c:pt idx="2113">
                  <c:v>73.702183000000005</c:v>
                </c:pt>
                <c:pt idx="2114">
                  <c:v>73.679513</c:v>
                </c:pt>
                <c:pt idx="2115">
                  <c:v>73.652561000000006</c:v>
                </c:pt>
                <c:pt idx="2116">
                  <c:v>73.627854999999997</c:v>
                </c:pt>
                <c:pt idx="2117">
                  <c:v>73.616539000000003</c:v>
                </c:pt>
                <c:pt idx="2118">
                  <c:v>73.625156000000004</c:v>
                </c:pt>
                <c:pt idx="2119">
                  <c:v>73.654161000000002</c:v>
                </c:pt>
                <c:pt idx="2120">
                  <c:v>73.696290000000005</c:v>
                </c:pt>
                <c:pt idx="2121">
                  <c:v>73.734281999999993</c:v>
                </c:pt>
                <c:pt idx="2122">
                  <c:v>73.746356000000006</c:v>
                </c:pt>
                <c:pt idx="2123">
                  <c:v>73.722511999999995</c:v>
                </c:pt>
                <c:pt idx="2124">
                  <c:v>73.680381999999994</c:v>
                </c:pt>
                <c:pt idx="2125">
                  <c:v>73.653074000000004</c:v>
                </c:pt>
                <c:pt idx="2126">
                  <c:v>73.656175000000005</c:v>
                </c:pt>
                <c:pt idx="2127">
                  <c:v>73.677357000000001</c:v>
                </c:pt>
                <c:pt idx="2128">
                  <c:v>73.696026000000003</c:v>
                </c:pt>
                <c:pt idx="2129">
                  <c:v>73.702702000000002</c:v>
                </c:pt>
                <c:pt idx="2130">
                  <c:v>73.693844999999996</c:v>
                </c:pt>
                <c:pt idx="2131">
                  <c:v>73.669577000000004</c:v>
                </c:pt>
                <c:pt idx="2132">
                  <c:v>73.649152999999998</c:v>
                </c:pt>
                <c:pt idx="2133">
                  <c:v>73.645135999999994</c:v>
                </c:pt>
                <c:pt idx="2134">
                  <c:v>73.642329000000004</c:v>
                </c:pt>
                <c:pt idx="2135">
                  <c:v>73.630343999999994</c:v>
                </c:pt>
                <c:pt idx="2136">
                  <c:v>73.617907000000002</c:v>
                </c:pt>
                <c:pt idx="2137">
                  <c:v>73.619310999999996</c:v>
                </c:pt>
                <c:pt idx="2138">
                  <c:v>73.637996000000001</c:v>
                </c:pt>
                <c:pt idx="2139">
                  <c:v>73.660948000000005</c:v>
                </c:pt>
                <c:pt idx="2140">
                  <c:v>73.672844999999995</c:v>
                </c:pt>
                <c:pt idx="2141">
                  <c:v>73.671473000000006</c:v>
                </c:pt>
                <c:pt idx="2142">
                  <c:v>73.666490999999994</c:v>
                </c:pt>
                <c:pt idx="2143">
                  <c:v>73.665102000000005</c:v>
                </c:pt>
                <c:pt idx="2144">
                  <c:v>73.661947999999995</c:v>
                </c:pt>
                <c:pt idx="2145">
                  <c:v>73.646283999999994</c:v>
                </c:pt>
                <c:pt idx="2146">
                  <c:v>73.618105</c:v>
                </c:pt>
                <c:pt idx="2147">
                  <c:v>73.597837999999996</c:v>
                </c:pt>
                <c:pt idx="2148">
                  <c:v>73.605067000000005</c:v>
                </c:pt>
                <c:pt idx="2149">
                  <c:v>73.633801000000005</c:v>
                </c:pt>
                <c:pt idx="2150">
                  <c:v>73.660929999999993</c:v>
                </c:pt>
                <c:pt idx="2151">
                  <c:v>73.668732000000006</c:v>
                </c:pt>
                <c:pt idx="2152">
                  <c:v>73.661976999999993</c:v>
                </c:pt>
                <c:pt idx="2153">
                  <c:v>73.656460999999993</c:v>
                </c:pt>
                <c:pt idx="2154">
                  <c:v>73.658603999999997</c:v>
                </c:pt>
                <c:pt idx="2155">
                  <c:v>73.656841</c:v>
                </c:pt>
                <c:pt idx="2156">
                  <c:v>73.646105000000006</c:v>
                </c:pt>
                <c:pt idx="2157">
                  <c:v>73.643662000000006</c:v>
                </c:pt>
                <c:pt idx="2158">
                  <c:v>73.651482000000001</c:v>
                </c:pt>
                <c:pt idx="2159">
                  <c:v>73.657593000000006</c:v>
                </c:pt>
                <c:pt idx="2160">
                  <c:v>73.662065999999996</c:v>
                </c:pt>
                <c:pt idx="2161">
                  <c:v>73.671678</c:v>
                </c:pt>
                <c:pt idx="2162">
                  <c:v>73.686825999999996</c:v>
                </c:pt>
                <c:pt idx="2163">
                  <c:v>73.698473000000007</c:v>
                </c:pt>
                <c:pt idx="2164">
                  <c:v>73.699793</c:v>
                </c:pt>
                <c:pt idx="2165">
                  <c:v>73.690256000000005</c:v>
                </c:pt>
                <c:pt idx="2166">
                  <c:v>73.671921999999995</c:v>
                </c:pt>
                <c:pt idx="2167">
                  <c:v>73.649500000000003</c:v>
                </c:pt>
                <c:pt idx="2168">
                  <c:v>73.631867999999997</c:v>
                </c:pt>
                <c:pt idx="2169">
                  <c:v>73.627035000000006</c:v>
                </c:pt>
                <c:pt idx="2170">
                  <c:v>73.633973999999995</c:v>
                </c:pt>
                <c:pt idx="2171">
                  <c:v>73.646562000000003</c:v>
                </c:pt>
                <c:pt idx="2172">
                  <c:v>73.659881999999996</c:v>
                </c:pt>
                <c:pt idx="2173">
                  <c:v>73.678489999999996</c:v>
                </c:pt>
                <c:pt idx="2174">
                  <c:v>73.711550000000003</c:v>
                </c:pt>
                <c:pt idx="2175">
                  <c:v>73.747765000000001</c:v>
                </c:pt>
                <c:pt idx="2176">
                  <c:v>73.766352999999995</c:v>
                </c:pt>
                <c:pt idx="2177">
                  <c:v>73.762291000000005</c:v>
                </c:pt>
                <c:pt idx="2178">
                  <c:v>73.743011999999993</c:v>
                </c:pt>
                <c:pt idx="2179">
                  <c:v>73.720344999999995</c:v>
                </c:pt>
                <c:pt idx="2180">
                  <c:v>73.707042000000001</c:v>
                </c:pt>
                <c:pt idx="2181">
                  <c:v>73.712430999999995</c:v>
                </c:pt>
                <c:pt idx="2182">
                  <c:v>73.731173999999996</c:v>
                </c:pt>
                <c:pt idx="2183">
                  <c:v>73.747890999999996</c:v>
                </c:pt>
                <c:pt idx="2184">
                  <c:v>73.759384999999995</c:v>
                </c:pt>
                <c:pt idx="2185">
                  <c:v>73.773167999999998</c:v>
                </c:pt>
                <c:pt idx="2186">
                  <c:v>73.793189999999996</c:v>
                </c:pt>
                <c:pt idx="2187">
                  <c:v>73.815049999999999</c:v>
                </c:pt>
                <c:pt idx="2188">
                  <c:v>73.834733999999997</c:v>
                </c:pt>
                <c:pt idx="2189">
                  <c:v>73.854124999999996</c:v>
                </c:pt>
                <c:pt idx="2190">
                  <c:v>73.866370000000003</c:v>
                </c:pt>
                <c:pt idx="2191">
                  <c:v>73.860608999999997</c:v>
                </c:pt>
                <c:pt idx="2192">
                  <c:v>73.843890999999999</c:v>
                </c:pt>
                <c:pt idx="2193">
                  <c:v>73.833640000000003</c:v>
                </c:pt>
                <c:pt idx="2194">
                  <c:v>73.833877999999999</c:v>
                </c:pt>
                <c:pt idx="2195">
                  <c:v>73.831700999999995</c:v>
                </c:pt>
                <c:pt idx="2196">
                  <c:v>73.817120000000003</c:v>
                </c:pt>
                <c:pt idx="2197">
                  <c:v>73.794105999999999</c:v>
                </c:pt>
                <c:pt idx="2198">
                  <c:v>73.777180999999999</c:v>
                </c:pt>
                <c:pt idx="2199">
                  <c:v>73.777683999999994</c:v>
                </c:pt>
                <c:pt idx="2200">
                  <c:v>73.793488999999994</c:v>
                </c:pt>
                <c:pt idx="2201">
                  <c:v>73.810337000000004</c:v>
                </c:pt>
                <c:pt idx="2202">
                  <c:v>73.811514000000003</c:v>
                </c:pt>
                <c:pt idx="2203">
                  <c:v>73.793565999999998</c:v>
                </c:pt>
                <c:pt idx="2204">
                  <c:v>73.768137999999993</c:v>
                </c:pt>
                <c:pt idx="2205">
                  <c:v>73.748424</c:v>
                </c:pt>
                <c:pt idx="2206">
                  <c:v>73.742615000000001</c:v>
                </c:pt>
                <c:pt idx="2207">
                  <c:v>73.749526000000003</c:v>
                </c:pt>
                <c:pt idx="2208">
                  <c:v>73.769075000000001</c:v>
                </c:pt>
                <c:pt idx="2209">
                  <c:v>73.800828999999993</c:v>
                </c:pt>
                <c:pt idx="2210">
                  <c:v>73.822331000000005</c:v>
                </c:pt>
                <c:pt idx="2211">
                  <c:v>73.817018000000004</c:v>
                </c:pt>
                <c:pt idx="2212">
                  <c:v>73.794852000000006</c:v>
                </c:pt>
                <c:pt idx="2213">
                  <c:v>73.772970000000001</c:v>
                </c:pt>
                <c:pt idx="2214">
                  <c:v>73.762111000000004</c:v>
                </c:pt>
                <c:pt idx="2215">
                  <c:v>73.762846999999994</c:v>
                </c:pt>
                <c:pt idx="2216">
                  <c:v>73.772390000000001</c:v>
                </c:pt>
                <c:pt idx="2217">
                  <c:v>73.784368999999998</c:v>
                </c:pt>
                <c:pt idx="2218">
                  <c:v>73.795489000000003</c:v>
                </c:pt>
                <c:pt idx="2219">
                  <c:v>73.80395</c:v>
                </c:pt>
                <c:pt idx="2220">
                  <c:v>73.808604000000003</c:v>
                </c:pt>
                <c:pt idx="2221">
                  <c:v>73.813585000000003</c:v>
                </c:pt>
                <c:pt idx="2222">
                  <c:v>73.818070000000006</c:v>
                </c:pt>
                <c:pt idx="2223">
                  <c:v>73.819526999999994</c:v>
                </c:pt>
                <c:pt idx="2224">
                  <c:v>73.817082999999997</c:v>
                </c:pt>
                <c:pt idx="2225">
                  <c:v>73.813933000000006</c:v>
                </c:pt>
                <c:pt idx="2226">
                  <c:v>73.822439000000003</c:v>
                </c:pt>
                <c:pt idx="2227">
                  <c:v>73.835070999999999</c:v>
                </c:pt>
                <c:pt idx="2228">
                  <c:v>73.829458000000002</c:v>
                </c:pt>
                <c:pt idx="2229">
                  <c:v>73.808049999999994</c:v>
                </c:pt>
                <c:pt idx="2230">
                  <c:v>73.770381</c:v>
                </c:pt>
                <c:pt idx="2231">
                  <c:v>73.711082000000005</c:v>
                </c:pt>
                <c:pt idx="2232">
                  <c:v>73.645778000000007</c:v>
                </c:pt>
                <c:pt idx="2233">
                  <c:v>73.594584999999995</c:v>
                </c:pt>
                <c:pt idx="2234">
                  <c:v>73.559346000000005</c:v>
                </c:pt>
                <c:pt idx="2235">
                  <c:v>73.523542000000006</c:v>
                </c:pt>
                <c:pt idx="2236">
                  <c:v>73.484550999999996</c:v>
                </c:pt>
                <c:pt idx="2237">
                  <c:v>73.457555999999997</c:v>
                </c:pt>
                <c:pt idx="2238">
                  <c:v>73.453678999999994</c:v>
                </c:pt>
                <c:pt idx="2239">
                  <c:v>73.460733000000005</c:v>
                </c:pt>
                <c:pt idx="2240">
                  <c:v>73.456765000000004</c:v>
                </c:pt>
                <c:pt idx="2241">
                  <c:v>73.436380999999997</c:v>
                </c:pt>
                <c:pt idx="2242">
                  <c:v>73.400333000000003</c:v>
                </c:pt>
                <c:pt idx="2243">
                  <c:v>73.346874999999997</c:v>
                </c:pt>
                <c:pt idx="2244">
                  <c:v>73.284128999999993</c:v>
                </c:pt>
                <c:pt idx="2245">
                  <c:v>73.226487000000006</c:v>
                </c:pt>
                <c:pt idx="2246">
                  <c:v>73.173069999999996</c:v>
                </c:pt>
                <c:pt idx="2247">
                  <c:v>73.117660999999998</c:v>
                </c:pt>
                <c:pt idx="2248">
                  <c:v>73.060162000000005</c:v>
                </c:pt>
                <c:pt idx="2249">
                  <c:v>73.014122</c:v>
                </c:pt>
                <c:pt idx="2250">
                  <c:v>72.980898999999994</c:v>
                </c:pt>
                <c:pt idx="2251">
                  <c:v>72.921543</c:v>
                </c:pt>
                <c:pt idx="2252">
                  <c:v>72.820128999999994</c:v>
                </c:pt>
                <c:pt idx="2253">
                  <c:v>72.712245999999993</c:v>
                </c:pt>
                <c:pt idx="2254">
                  <c:v>72.623018999999999</c:v>
                </c:pt>
                <c:pt idx="2255">
                  <c:v>72.535849999999996</c:v>
                </c:pt>
                <c:pt idx="2256">
                  <c:v>72.434668000000002</c:v>
                </c:pt>
                <c:pt idx="2257">
                  <c:v>72.334694999999996</c:v>
                </c:pt>
                <c:pt idx="2258">
                  <c:v>72.248913999999999</c:v>
                </c:pt>
                <c:pt idx="2259">
                  <c:v>72.159660000000002</c:v>
                </c:pt>
                <c:pt idx="2260">
                  <c:v>72.062616000000006</c:v>
                </c:pt>
                <c:pt idx="2261">
                  <c:v>71.996556999999996</c:v>
                </c:pt>
                <c:pt idx="2262">
                  <c:v>71.975672000000003</c:v>
                </c:pt>
                <c:pt idx="2263">
                  <c:v>71.959857</c:v>
                </c:pt>
                <c:pt idx="2264">
                  <c:v>71.938547</c:v>
                </c:pt>
                <c:pt idx="2265">
                  <c:v>71.935618000000005</c:v>
                </c:pt>
                <c:pt idx="2266">
                  <c:v>71.979418999999993</c:v>
                </c:pt>
                <c:pt idx="2267">
                  <c:v>72.062453000000005</c:v>
                </c:pt>
                <c:pt idx="2268">
                  <c:v>72.118602999999993</c:v>
                </c:pt>
                <c:pt idx="2269">
                  <c:v>72.122698</c:v>
                </c:pt>
                <c:pt idx="2270">
                  <c:v>72.098016000000001</c:v>
                </c:pt>
                <c:pt idx="2271">
                  <c:v>72.061555999999996</c:v>
                </c:pt>
                <c:pt idx="2272">
                  <c:v>72.020713000000001</c:v>
                </c:pt>
                <c:pt idx="2273">
                  <c:v>71.974112000000005</c:v>
                </c:pt>
                <c:pt idx="2274">
                  <c:v>71.919082000000003</c:v>
                </c:pt>
                <c:pt idx="2275">
                  <c:v>71.844797</c:v>
                </c:pt>
                <c:pt idx="2276">
                  <c:v>71.746612999999996</c:v>
                </c:pt>
                <c:pt idx="2277">
                  <c:v>71.642663999999996</c:v>
                </c:pt>
                <c:pt idx="2278">
                  <c:v>71.546090000000007</c:v>
                </c:pt>
                <c:pt idx="2279">
                  <c:v>71.453168000000005</c:v>
                </c:pt>
                <c:pt idx="2280">
                  <c:v>71.352151000000006</c:v>
                </c:pt>
                <c:pt idx="2281">
                  <c:v>71.221844000000004</c:v>
                </c:pt>
                <c:pt idx="2282">
                  <c:v>70.977638999999996</c:v>
                </c:pt>
                <c:pt idx="2283">
                  <c:v>70.568416999999997</c:v>
                </c:pt>
                <c:pt idx="2284">
                  <c:v>70.078462999999999</c:v>
                </c:pt>
                <c:pt idx="2285">
                  <c:v>69.561952000000005</c:v>
                </c:pt>
                <c:pt idx="2286">
                  <c:v>69.033719000000005</c:v>
                </c:pt>
                <c:pt idx="2287">
                  <c:v>68.519925000000001</c:v>
                </c:pt>
                <c:pt idx="2288">
                  <c:v>68.004971999999995</c:v>
                </c:pt>
                <c:pt idx="2289">
                  <c:v>67.457474000000005</c:v>
                </c:pt>
                <c:pt idx="2290">
                  <c:v>66.899716999999995</c:v>
                </c:pt>
                <c:pt idx="2291">
                  <c:v>66.417394999999999</c:v>
                </c:pt>
                <c:pt idx="2292">
                  <c:v>66.063067000000004</c:v>
                </c:pt>
                <c:pt idx="2293">
                  <c:v>65.808117999999993</c:v>
                </c:pt>
                <c:pt idx="2294">
                  <c:v>65.625934000000001</c:v>
                </c:pt>
                <c:pt idx="2295">
                  <c:v>65.560715999999999</c:v>
                </c:pt>
                <c:pt idx="2296">
                  <c:v>65.597911999999994</c:v>
                </c:pt>
                <c:pt idx="2297">
                  <c:v>65.651470000000003</c:v>
                </c:pt>
                <c:pt idx="2298">
                  <c:v>65.723804999999999</c:v>
                </c:pt>
                <c:pt idx="2299">
                  <c:v>65.952260999999993</c:v>
                </c:pt>
                <c:pt idx="2300">
                  <c:v>66.397355000000005</c:v>
                </c:pt>
                <c:pt idx="2301">
                  <c:v>66.831073000000004</c:v>
                </c:pt>
                <c:pt idx="2302">
                  <c:v>67.09778</c:v>
                </c:pt>
                <c:pt idx="2303">
                  <c:v>67.302842999999996</c:v>
                </c:pt>
                <c:pt idx="2304">
                  <c:v>67.541895999999994</c:v>
                </c:pt>
                <c:pt idx="2305">
                  <c:v>67.788388999999995</c:v>
                </c:pt>
                <c:pt idx="2306">
                  <c:v>67.980643999999998</c:v>
                </c:pt>
                <c:pt idx="2307">
                  <c:v>68.120410000000007</c:v>
                </c:pt>
                <c:pt idx="2308">
                  <c:v>68.238258999999999</c:v>
                </c:pt>
                <c:pt idx="2309">
                  <c:v>68.345395999999994</c:v>
                </c:pt>
                <c:pt idx="2310">
                  <c:v>68.437646999999998</c:v>
                </c:pt>
                <c:pt idx="2311">
                  <c:v>68.511081000000004</c:v>
                </c:pt>
                <c:pt idx="2312">
                  <c:v>68.564066999999994</c:v>
                </c:pt>
                <c:pt idx="2313">
                  <c:v>68.587902</c:v>
                </c:pt>
                <c:pt idx="2314">
                  <c:v>68.595230000000001</c:v>
                </c:pt>
                <c:pt idx="2315">
                  <c:v>68.583843999999999</c:v>
                </c:pt>
                <c:pt idx="2316">
                  <c:v>68.610393000000002</c:v>
                </c:pt>
                <c:pt idx="2317">
                  <c:v>68.722544999999997</c:v>
                </c:pt>
                <c:pt idx="2318">
                  <c:v>68.819014999999993</c:v>
                </c:pt>
                <c:pt idx="2319">
                  <c:v>68.866273000000007</c:v>
                </c:pt>
                <c:pt idx="2320">
                  <c:v>68.893906999999999</c:v>
                </c:pt>
                <c:pt idx="2321">
                  <c:v>68.908134000000004</c:v>
                </c:pt>
                <c:pt idx="2322">
                  <c:v>68.917550000000006</c:v>
                </c:pt>
                <c:pt idx="2323">
                  <c:v>68.921716000000004</c:v>
                </c:pt>
                <c:pt idx="2324">
                  <c:v>68.918971999999997</c:v>
                </c:pt>
                <c:pt idx="2325">
                  <c:v>68.912317999999999</c:v>
                </c:pt>
                <c:pt idx="2326">
                  <c:v>68.925099000000003</c:v>
                </c:pt>
                <c:pt idx="2327">
                  <c:v>68.952410999999998</c:v>
                </c:pt>
                <c:pt idx="2328">
                  <c:v>68.973112999999998</c:v>
                </c:pt>
                <c:pt idx="2329">
                  <c:v>68.975435000000004</c:v>
                </c:pt>
                <c:pt idx="2330">
                  <c:v>68.942432999999994</c:v>
                </c:pt>
                <c:pt idx="2331">
                  <c:v>68.888285999999994</c:v>
                </c:pt>
                <c:pt idx="2332">
                  <c:v>68.841960999999998</c:v>
                </c:pt>
                <c:pt idx="2333">
                  <c:v>68.807536999999996</c:v>
                </c:pt>
                <c:pt idx="2334">
                  <c:v>68.782520000000005</c:v>
                </c:pt>
                <c:pt idx="2335">
                  <c:v>68.760459999999995</c:v>
                </c:pt>
                <c:pt idx="2336">
                  <c:v>68.728711000000004</c:v>
                </c:pt>
                <c:pt idx="2337">
                  <c:v>68.679366000000002</c:v>
                </c:pt>
                <c:pt idx="2338">
                  <c:v>68.632675000000006</c:v>
                </c:pt>
                <c:pt idx="2339">
                  <c:v>68.606067999999993</c:v>
                </c:pt>
                <c:pt idx="2340">
                  <c:v>68.577353000000002</c:v>
                </c:pt>
                <c:pt idx="2341">
                  <c:v>68.547004999999999</c:v>
                </c:pt>
                <c:pt idx="2342">
                  <c:v>68.519917000000007</c:v>
                </c:pt>
                <c:pt idx="2343">
                  <c:v>68.517865999999998</c:v>
                </c:pt>
                <c:pt idx="2344">
                  <c:v>68.522114000000002</c:v>
                </c:pt>
                <c:pt idx="2345">
                  <c:v>68.564089999999993</c:v>
                </c:pt>
                <c:pt idx="2346">
                  <c:v>68.544833999999994</c:v>
                </c:pt>
                <c:pt idx="2347">
                  <c:v>68.349633999999995</c:v>
                </c:pt>
                <c:pt idx="2348">
                  <c:v>68.222757999999999</c:v>
                </c:pt>
                <c:pt idx="2349">
                  <c:v>68.211912999999996</c:v>
                </c:pt>
                <c:pt idx="2350">
                  <c:v>68.213627000000002</c:v>
                </c:pt>
                <c:pt idx="2351">
                  <c:v>68.226181999999994</c:v>
                </c:pt>
                <c:pt idx="2352">
                  <c:v>68.195947000000004</c:v>
                </c:pt>
                <c:pt idx="2353">
                  <c:v>68.078119000000001</c:v>
                </c:pt>
                <c:pt idx="2354">
                  <c:v>67.948346000000001</c:v>
                </c:pt>
                <c:pt idx="2355">
                  <c:v>67.880354999999994</c:v>
                </c:pt>
                <c:pt idx="2356">
                  <c:v>67.829948999999999</c:v>
                </c:pt>
                <c:pt idx="2357">
                  <c:v>67.765632999999994</c:v>
                </c:pt>
                <c:pt idx="2358">
                  <c:v>67.687258999999997</c:v>
                </c:pt>
                <c:pt idx="2359">
                  <c:v>67.614609999999999</c:v>
                </c:pt>
                <c:pt idx="2360">
                  <c:v>67.574465000000004</c:v>
                </c:pt>
                <c:pt idx="2361">
                  <c:v>67.569371000000004</c:v>
                </c:pt>
                <c:pt idx="2362">
                  <c:v>67.584524000000002</c:v>
                </c:pt>
                <c:pt idx="2363">
                  <c:v>67.561653000000007</c:v>
                </c:pt>
                <c:pt idx="2364">
                  <c:v>67.429377000000002</c:v>
                </c:pt>
                <c:pt idx="2365">
                  <c:v>67.276173999999997</c:v>
                </c:pt>
                <c:pt idx="2366">
                  <c:v>67.202095999999997</c:v>
                </c:pt>
                <c:pt idx="2367">
                  <c:v>67.161570999999995</c:v>
                </c:pt>
                <c:pt idx="2368">
                  <c:v>67.123292000000006</c:v>
                </c:pt>
                <c:pt idx="2369">
                  <c:v>67.085528999999994</c:v>
                </c:pt>
                <c:pt idx="2370">
                  <c:v>67.049745999999999</c:v>
                </c:pt>
                <c:pt idx="2371">
                  <c:v>67.016129000000006</c:v>
                </c:pt>
                <c:pt idx="2372">
                  <c:v>66.978793999999994</c:v>
                </c:pt>
                <c:pt idx="2373">
                  <c:v>66.942074000000005</c:v>
                </c:pt>
                <c:pt idx="2374">
                  <c:v>66.905950000000004</c:v>
                </c:pt>
                <c:pt idx="2375">
                  <c:v>66.859565000000003</c:v>
                </c:pt>
                <c:pt idx="2376">
                  <c:v>66.784880000000001</c:v>
                </c:pt>
                <c:pt idx="2377">
                  <c:v>66.701372000000006</c:v>
                </c:pt>
                <c:pt idx="2378">
                  <c:v>66.660340000000005</c:v>
                </c:pt>
                <c:pt idx="2379">
                  <c:v>66.656221000000002</c:v>
                </c:pt>
                <c:pt idx="2380">
                  <c:v>66.645971000000003</c:v>
                </c:pt>
                <c:pt idx="2381">
                  <c:v>66.617766000000003</c:v>
                </c:pt>
                <c:pt idx="2382">
                  <c:v>66.572924</c:v>
                </c:pt>
                <c:pt idx="2383">
                  <c:v>66.506857999999994</c:v>
                </c:pt>
                <c:pt idx="2384">
                  <c:v>66.437631999999994</c:v>
                </c:pt>
                <c:pt idx="2385">
                  <c:v>66.389606999999998</c:v>
                </c:pt>
                <c:pt idx="2386">
                  <c:v>66.358721000000003</c:v>
                </c:pt>
                <c:pt idx="2387">
                  <c:v>66.342140999999998</c:v>
                </c:pt>
                <c:pt idx="2388">
                  <c:v>66.339787000000001</c:v>
                </c:pt>
                <c:pt idx="2389">
                  <c:v>66.343012999999999</c:v>
                </c:pt>
                <c:pt idx="2390">
                  <c:v>66.345185000000001</c:v>
                </c:pt>
                <c:pt idx="2391">
                  <c:v>66.341821999999993</c:v>
                </c:pt>
                <c:pt idx="2392">
                  <c:v>66.330066000000002</c:v>
                </c:pt>
                <c:pt idx="2393">
                  <c:v>66.309213</c:v>
                </c:pt>
                <c:pt idx="2394">
                  <c:v>66.281923000000006</c:v>
                </c:pt>
                <c:pt idx="2395">
                  <c:v>66.245918000000003</c:v>
                </c:pt>
                <c:pt idx="2396">
                  <c:v>66.195786999999996</c:v>
                </c:pt>
                <c:pt idx="2397">
                  <c:v>66.143771000000001</c:v>
                </c:pt>
                <c:pt idx="2398">
                  <c:v>66.114521999999994</c:v>
                </c:pt>
                <c:pt idx="2399">
                  <c:v>66.112424000000004</c:v>
                </c:pt>
                <c:pt idx="2400">
                  <c:v>66.120017000000004</c:v>
                </c:pt>
                <c:pt idx="2401">
                  <c:v>66.129447999999996</c:v>
                </c:pt>
                <c:pt idx="2402">
                  <c:v>66.148401000000007</c:v>
                </c:pt>
                <c:pt idx="2403">
                  <c:v>66.175549000000004</c:v>
                </c:pt>
                <c:pt idx="2404">
                  <c:v>66.194398000000007</c:v>
                </c:pt>
                <c:pt idx="2405">
                  <c:v>66.195556999999994</c:v>
                </c:pt>
                <c:pt idx="2406">
                  <c:v>66.188811000000001</c:v>
                </c:pt>
                <c:pt idx="2407">
                  <c:v>66.183659000000006</c:v>
                </c:pt>
                <c:pt idx="2408">
                  <c:v>66.177901000000006</c:v>
                </c:pt>
                <c:pt idx="2409">
                  <c:v>66.174391</c:v>
                </c:pt>
                <c:pt idx="2410">
                  <c:v>66.187077000000002</c:v>
                </c:pt>
                <c:pt idx="2411">
                  <c:v>66.220772999999994</c:v>
                </c:pt>
                <c:pt idx="2412">
                  <c:v>66.261886000000004</c:v>
                </c:pt>
                <c:pt idx="2413">
                  <c:v>66.300033999999997</c:v>
                </c:pt>
                <c:pt idx="2414">
                  <c:v>66.338154000000003</c:v>
                </c:pt>
                <c:pt idx="2415">
                  <c:v>66.379084000000006</c:v>
                </c:pt>
                <c:pt idx="2416">
                  <c:v>66.412644999999998</c:v>
                </c:pt>
                <c:pt idx="2417">
                  <c:v>66.435547</c:v>
                </c:pt>
                <c:pt idx="2418">
                  <c:v>66.469031999999999</c:v>
                </c:pt>
                <c:pt idx="2419">
                  <c:v>66.528029000000004</c:v>
                </c:pt>
                <c:pt idx="2420">
                  <c:v>66.596778999999998</c:v>
                </c:pt>
                <c:pt idx="2421">
                  <c:v>66.651073999999994</c:v>
                </c:pt>
                <c:pt idx="2422">
                  <c:v>66.690983000000003</c:v>
                </c:pt>
                <c:pt idx="2423">
                  <c:v>66.714322999999993</c:v>
                </c:pt>
                <c:pt idx="2424">
                  <c:v>66.723590999999999</c:v>
                </c:pt>
                <c:pt idx="2425">
                  <c:v>66.747761999999994</c:v>
                </c:pt>
                <c:pt idx="2426">
                  <c:v>66.788742999999997</c:v>
                </c:pt>
                <c:pt idx="2427">
                  <c:v>66.830457999999993</c:v>
                </c:pt>
                <c:pt idx="2428">
                  <c:v>66.873823999999999</c:v>
                </c:pt>
                <c:pt idx="2429">
                  <c:v>66.920738999999998</c:v>
                </c:pt>
                <c:pt idx="2430">
                  <c:v>66.968007</c:v>
                </c:pt>
                <c:pt idx="2431">
                  <c:v>67.019632999999999</c:v>
                </c:pt>
                <c:pt idx="2432">
                  <c:v>67.062869000000006</c:v>
                </c:pt>
                <c:pt idx="2433">
                  <c:v>67.081074000000001</c:v>
                </c:pt>
                <c:pt idx="2434">
                  <c:v>67.078832000000006</c:v>
                </c:pt>
                <c:pt idx="2435">
                  <c:v>67.080896999999993</c:v>
                </c:pt>
                <c:pt idx="2436">
                  <c:v>67.086732999999995</c:v>
                </c:pt>
                <c:pt idx="2437">
                  <c:v>67.105610999999996</c:v>
                </c:pt>
                <c:pt idx="2438">
                  <c:v>67.123125999999999</c:v>
                </c:pt>
                <c:pt idx="2439">
                  <c:v>67.184618999999998</c:v>
                </c:pt>
                <c:pt idx="2440">
                  <c:v>67.2697</c:v>
                </c:pt>
                <c:pt idx="2441">
                  <c:v>67.231949999999998</c:v>
                </c:pt>
                <c:pt idx="2442">
                  <c:v>67.197507999999999</c:v>
                </c:pt>
                <c:pt idx="2443">
                  <c:v>67.260788000000005</c:v>
                </c:pt>
                <c:pt idx="2444">
                  <c:v>67.305952000000005</c:v>
                </c:pt>
                <c:pt idx="2445">
                  <c:v>67.322226999999998</c:v>
                </c:pt>
                <c:pt idx="2446">
                  <c:v>67.330309</c:v>
                </c:pt>
                <c:pt idx="2447">
                  <c:v>67.349745999999996</c:v>
                </c:pt>
                <c:pt idx="2448">
                  <c:v>67.381585000000001</c:v>
                </c:pt>
                <c:pt idx="2449">
                  <c:v>67.414491999999996</c:v>
                </c:pt>
                <c:pt idx="2450">
                  <c:v>67.450798000000006</c:v>
                </c:pt>
                <c:pt idx="2451">
                  <c:v>67.485333999999995</c:v>
                </c:pt>
                <c:pt idx="2452">
                  <c:v>67.511995999999996</c:v>
                </c:pt>
                <c:pt idx="2453">
                  <c:v>67.525065999999995</c:v>
                </c:pt>
                <c:pt idx="2454">
                  <c:v>67.533393000000004</c:v>
                </c:pt>
                <c:pt idx="2455">
                  <c:v>67.533867999999998</c:v>
                </c:pt>
                <c:pt idx="2456">
                  <c:v>67.529157999999995</c:v>
                </c:pt>
                <c:pt idx="2457">
                  <c:v>67.545159999999996</c:v>
                </c:pt>
                <c:pt idx="2458">
                  <c:v>67.630260000000007</c:v>
                </c:pt>
                <c:pt idx="2459">
                  <c:v>67.758061999999995</c:v>
                </c:pt>
                <c:pt idx="2460">
                  <c:v>67.830934999999997</c:v>
                </c:pt>
                <c:pt idx="2461">
                  <c:v>67.866352000000006</c:v>
                </c:pt>
                <c:pt idx="2462">
                  <c:v>67.905625999999998</c:v>
                </c:pt>
                <c:pt idx="2463">
                  <c:v>67.940190000000001</c:v>
                </c:pt>
                <c:pt idx="2464">
                  <c:v>67.974632999999997</c:v>
                </c:pt>
                <c:pt idx="2465">
                  <c:v>68.011741000000001</c:v>
                </c:pt>
                <c:pt idx="2466">
                  <c:v>68.053506999999996</c:v>
                </c:pt>
                <c:pt idx="2467">
                  <c:v>68.100652999999994</c:v>
                </c:pt>
                <c:pt idx="2468">
                  <c:v>68.150572999999994</c:v>
                </c:pt>
                <c:pt idx="2469">
                  <c:v>68.195415999999994</c:v>
                </c:pt>
                <c:pt idx="2470">
                  <c:v>68.239116999999993</c:v>
                </c:pt>
                <c:pt idx="2471">
                  <c:v>68.285640000000001</c:v>
                </c:pt>
                <c:pt idx="2472">
                  <c:v>68.328294999999997</c:v>
                </c:pt>
                <c:pt idx="2473">
                  <c:v>68.363941999999994</c:v>
                </c:pt>
                <c:pt idx="2474">
                  <c:v>68.404358000000002</c:v>
                </c:pt>
                <c:pt idx="2475">
                  <c:v>68.465311</c:v>
                </c:pt>
                <c:pt idx="2476">
                  <c:v>68.541518999999994</c:v>
                </c:pt>
                <c:pt idx="2477">
                  <c:v>68.617698000000004</c:v>
                </c:pt>
                <c:pt idx="2478">
                  <c:v>68.642210000000006</c:v>
                </c:pt>
                <c:pt idx="2479">
                  <c:v>68.597065000000001</c:v>
                </c:pt>
                <c:pt idx="2480">
                  <c:v>68.557586999999998</c:v>
                </c:pt>
                <c:pt idx="2481">
                  <c:v>68.559081000000006</c:v>
                </c:pt>
                <c:pt idx="2482">
                  <c:v>68.591087000000002</c:v>
                </c:pt>
                <c:pt idx="2483">
                  <c:v>68.635023000000004</c:v>
                </c:pt>
                <c:pt idx="2484">
                  <c:v>68.674537000000001</c:v>
                </c:pt>
                <c:pt idx="2485">
                  <c:v>68.711839999999995</c:v>
                </c:pt>
                <c:pt idx="2486">
                  <c:v>68.749921000000001</c:v>
                </c:pt>
                <c:pt idx="2487">
                  <c:v>68.797567000000001</c:v>
                </c:pt>
                <c:pt idx="2488">
                  <c:v>68.851347000000004</c:v>
                </c:pt>
                <c:pt idx="2489">
                  <c:v>68.918227999999999</c:v>
                </c:pt>
                <c:pt idx="2490">
                  <c:v>69.003649999999993</c:v>
                </c:pt>
                <c:pt idx="2491">
                  <c:v>69.136171000000004</c:v>
                </c:pt>
                <c:pt idx="2492">
                  <c:v>69.294441000000006</c:v>
                </c:pt>
                <c:pt idx="2493">
                  <c:v>69.359544999999997</c:v>
                </c:pt>
                <c:pt idx="2494">
                  <c:v>69.359171000000003</c:v>
                </c:pt>
                <c:pt idx="2495">
                  <c:v>69.382017000000005</c:v>
                </c:pt>
                <c:pt idx="2496">
                  <c:v>69.415496000000005</c:v>
                </c:pt>
                <c:pt idx="2497">
                  <c:v>69.450789999999998</c:v>
                </c:pt>
                <c:pt idx="2498">
                  <c:v>69.473933000000002</c:v>
                </c:pt>
                <c:pt idx="2499">
                  <c:v>69.468473000000003</c:v>
                </c:pt>
                <c:pt idx="2500">
                  <c:v>69.422156999999999</c:v>
                </c:pt>
                <c:pt idx="2501">
                  <c:v>69.336438000000001</c:v>
                </c:pt>
                <c:pt idx="2502">
                  <c:v>69.230885000000001</c:v>
                </c:pt>
                <c:pt idx="2503">
                  <c:v>69.105164000000002</c:v>
                </c:pt>
                <c:pt idx="2504">
                  <c:v>68.969971999999999</c:v>
                </c:pt>
                <c:pt idx="2505">
                  <c:v>68.858805000000004</c:v>
                </c:pt>
                <c:pt idx="2506">
                  <c:v>68.785791000000003</c:v>
                </c:pt>
                <c:pt idx="2507">
                  <c:v>68.745447999999996</c:v>
                </c:pt>
                <c:pt idx="2508">
                  <c:v>68.737909999999999</c:v>
                </c:pt>
                <c:pt idx="2509">
                  <c:v>68.768021000000005</c:v>
                </c:pt>
                <c:pt idx="2510">
                  <c:v>68.844791999999998</c:v>
                </c:pt>
                <c:pt idx="2511">
                  <c:v>68.972003999999998</c:v>
                </c:pt>
                <c:pt idx="2512">
                  <c:v>69.128585999999999</c:v>
                </c:pt>
                <c:pt idx="2513">
                  <c:v>69.289777999999998</c:v>
                </c:pt>
                <c:pt idx="2514">
                  <c:v>69.445671000000004</c:v>
                </c:pt>
                <c:pt idx="2515">
                  <c:v>69.597431999999998</c:v>
                </c:pt>
                <c:pt idx="2516">
                  <c:v>69.751365000000007</c:v>
                </c:pt>
                <c:pt idx="2517">
                  <c:v>69.920753000000005</c:v>
                </c:pt>
                <c:pt idx="2518">
                  <c:v>70.111873000000003</c:v>
                </c:pt>
                <c:pt idx="2519">
                  <c:v>70.299308999999994</c:v>
                </c:pt>
                <c:pt idx="2520">
                  <c:v>70.446211000000005</c:v>
                </c:pt>
                <c:pt idx="2521">
                  <c:v>70.546503999999999</c:v>
                </c:pt>
                <c:pt idx="2522">
                  <c:v>70.618798999999996</c:v>
                </c:pt>
                <c:pt idx="2523">
                  <c:v>70.677488999999994</c:v>
                </c:pt>
                <c:pt idx="2524">
                  <c:v>70.729320999999999</c:v>
                </c:pt>
                <c:pt idx="2525">
                  <c:v>70.760627999999997</c:v>
                </c:pt>
                <c:pt idx="2526">
                  <c:v>70.693410999999998</c:v>
                </c:pt>
                <c:pt idx="2527">
                  <c:v>70.372614999999996</c:v>
                </c:pt>
                <c:pt idx="2528">
                  <c:v>69.842912999999996</c:v>
                </c:pt>
                <c:pt idx="2529">
                  <c:v>69.338831999999996</c:v>
                </c:pt>
                <c:pt idx="2530">
                  <c:v>68.896027000000004</c:v>
                </c:pt>
                <c:pt idx="2531">
                  <c:v>68.454088999999996</c:v>
                </c:pt>
                <c:pt idx="2532">
                  <c:v>68.016418000000002</c:v>
                </c:pt>
                <c:pt idx="2533">
                  <c:v>67.603363999999999</c:v>
                </c:pt>
                <c:pt idx="2534">
                  <c:v>67.200933000000006</c:v>
                </c:pt>
                <c:pt idx="2535">
                  <c:v>66.781103999999999</c:v>
                </c:pt>
                <c:pt idx="2536">
                  <c:v>66.406326000000007</c:v>
                </c:pt>
                <c:pt idx="2537">
                  <c:v>66.147893999999994</c:v>
                </c:pt>
                <c:pt idx="2538">
                  <c:v>65.972064000000003</c:v>
                </c:pt>
                <c:pt idx="2539">
                  <c:v>65.830495999999997</c:v>
                </c:pt>
                <c:pt idx="2540">
                  <c:v>65.708438999999998</c:v>
                </c:pt>
                <c:pt idx="2541">
                  <c:v>65.619292000000002</c:v>
                </c:pt>
                <c:pt idx="2542">
                  <c:v>65.535281999999995</c:v>
                </c:pt>
                <c:pt idx="2543">
                  <c:v>65.472161</c:v>
                </c:pt>
                <c:pt idx="2544">
                  <c:v>65.555563000000006</c:v>
                </c:pt>
                <c:pt idx="2545">
                  <c:v>65.756883000000002</c:v>
                </c:pt>
                <c:pt idx="2546">
                  <c:v>65.980637999999999</c:v>
                </c:pt>
                <c:pt idx="2547">
                  <c:v>66.205290000000005</c:v>
                </c:pt>
                <c:pt idx="2548">
                  <c:v>66.421757999999997</c:v>
                </c:pt>
                <c:pt idx="2549">
                  <c:v>66.620209000000003</c:v>
                </c:pt>
                <c:pt idx="2550">
                  <c:v>66.791244000000006</c:v>
                </c:pt>
                <c:pt idx="2551">
                  <c:v>66.944901000000002</c:v>
                </c:pt>
                <c:pt idx="2552">
                  <c:v>67.097904999999997</c:v>
                </c:pt>
                <c:pt idx="2553">
                  <c:v>67.245446999999999</c:v>
                </c:pt>
                <c:pt idx="2554">
                  <c:v>67.373694999999998</c:v>
                </c:pt>
                <c:pt idx="2555">
                  <c:v>67.485462999999996</c:v>
                </c:pt>
                <c:pt idx="2556">
                  <c:v>67.594256000000001</c:v>
                </c:pt>
                <c:pt idx="2557">
                  <c:v>67.712610999999995</c:v>
                </c:pt>
                <c:pt idx="2558">
                  <c:v>67.840483000000006</c:v>
                </c:pt>
                <c:pt idx="2559">
                  <c:v>67.963890000000006</c:v>
                </c:pt>
                <c:pt idx="2560">
                  <c:v>68.065130999999994</c:v>
                </c:pt>
                <c:pt idx="2561">
                  <c:v>68.146510000000006</c:v>
                </c:pt>
                <c:pt idx="2562">
                  <c:v>68.235838000000001</c:v>
                </c:pt>
                <c:pt idx="2563">
                  <c:v>68.360431000000005</c:v>
                </c:pt>
                <c:pt idx="2564">
                  <c:v>68.507936999999998</c:v>
                </c:pt>
                <c:pt idx="2565">
                  <c:v>68.644589999999994</c:v>
                </c:pt>
                <c:pt idx="2566">
                  <c:v>68.759206000000006</c:v>
                </c:pt>
                <c:pt idx="2567">
                  <c:v>68.857525999999993</c:v>
                </c:pt>
                <c:pt idx="2568">
                  <c:v>68.939194000000001</c:v>
                </c:pt>
                <c:pt idx="2569">
                  <c:v>68.992373999999998</c:v>
                </c:pt>
                <c:pt idx="2570">
                  <c:v>69.005758</c:v>
                </c:pt>
                <c:pt idx="2571">
                  <c:v>68.984014000000002</c:v>
                </c:pt>
                <c:pt idx="2572">
                  <c:v>68.952208999999996</c:v>
                </c:pt>
                <c:pt idx="2573">
                  <c:v>68.931101999999996</c:v>
                </c:pt>
                <c:pt idx="2574">
                  <c:v>68.923878000000002</c:v>
                </c:pt>
                <c:pt idx="2575">
                  <c:v>68.913380000000004</c:v>
                </c:pt>
                <c:pt idx="2576">
                  <c:v>68.873276000000004</c:v>
                </c:pt>
                <c:pt idx="2577">
                  <c:v>68.811802999999998</c:v>
                </c:pt>
                <c:pt idx="2578">
                  <c:v>68.753335000000007</c:v>
                </c:pt>
                <c:pt idx="2579">
                  <c:v>68.698783000000006</c:v>
                </c:pt>
                <c:pt idx="2580">
                  <c:v>68.611016000000006</c:v>
                </c:pt>
                <c:pt idx="2581">
                  <c:v>68.453197000000003</c:v>
                </c:pt>
                <c:pt idx="2582">
                  <c:v>68.277450999999999</c:v>
                </c:pt>
                <c:pt idx="2583">
                  <c:v>68.149360999999999</c:v>
                </c:pt>
                <c:pt idx="2584">
                  <c:v>68.064044999999993</c:v>
                </c:pt>
                <c:pt idx="2585">
                  <c:v>68.014042000000003</c:v>
                </c:pt>
                <c:pt idx="2586">
                  <c:v>68.001492999999996</c:v>
                </c:pt>
                <c:pt idx="2587">
                  <c:v>68.012916000000004</c:v>
                </c:pt>
                <c:pt idx="2588">
                  <c:v>68.023249000000007</c:v>
                </c:pt>
                <c:pt idx="2589">
                  <c:v>68.018249999999995</c:v>
                </c:pt>
                <c:pt idx="2590">
                  <c:v>68.003918999999996</c:v>
                </c:pt>
                <c:pt idx="2591">
                  <c:v>67.986384999999999</c:v>
                </c:pt>
                <c:pt idx="2592">
                  <c:v>67.968759000000006</c:v>
                </c:pt>
                <c:pt idx="2593">
                  <c:v>67.952703999999997</c:v>
                </c:pt>
                <c:pt idx="2594">
                  <c:v>67.930599999999998</c:v>
                </c:pt>
                <c:pt idx="2595">
                  <c:v>67.880786000000001</c:v>
                </c:pt>
                <c:pt idx="2596">
                  <c:v>67.798558</c:v>
                </c:pt>
                <c:pt idx="2597">
                  <c:v>67.718840999999998</c:v>
                </c:pt>
                <c:pt idx="2598">
                  <c:v>67.665091000000004</c:v>
                </c:pt>
                <c:pt idx="2599">
                  <c:v>67.616630999999998</c:v>
                </c:pt>
                <c:pt idx="2600">
                  <c:v>67.526212000000001</c:v>
                </c:pt>
                <c:pt idx="2601">
                  <c:v>67.378579000000002</c:v>
                </c:pt>
                <c:pt idx="2602">
                  <c:v>67.220343999999997</c:v>
                </c:pt>
                <c:pt idx="2603">
                  <c:v>67.076521</c:v>
                </c:pt>
                <c:pt idx="2604">
                  <c:v>66.910568999999995</c:v>
                </c:pt>
                <c:pt idx="2605">
                  <c:v>66.705332999999996</c:v>
                </c:pt>
                <c:pt idx="2606">
                  <c:v>66.514088999999998</c:v>
                </c:pt>
                <c:pt idx="2607">
                  <c:v>66.377013000000005</c:v>
                </c:pt>
                <c:pt idx="2608">
                  <c:v>66.271615999999995</c:v>
                </c:pt>
                <c:pt idx="2609">
                  <c:v>66.167732000000001</c:v>
                </c:pt>
                <c:pt idx="2610">
                  <c:v>66.050853000000004</c:v>
                </c:pt>
                <c:pt idx="2611">
                  <c:v>65.910413000000005</c:v>
                </c:pt>
                <c:pt idx="2612">
                  <c:v>65.740882999999997</c:v>
                </c:pt>
                <c:pt idx="2613">
                  <c:v>65.567581000000004</c:v>
                </c:pt>
                <c:pt idx="2614">
                  <c:v>65.427672000000001</c:v>
                </c:pt>
                <c:pt idx="2615">
                  <c:v>65.311124000000007</c:v>
                </c:pt>
                <c:pt idx="2616">
                  <c:v>65.18168</c:v>
                </c:pt>
                <c:pt idx="2617">
                  <c:v>65.027721999999997</c:v>
                </c:pt>
                <c:pt idx="2618">
                  <c:v>64.863337000000001</c:v>
                </c:pt>
                <c:pt idx="2619">
                  <c:v>64.709344000000002</c:v>
                </c:pt>
                <c:pt idx="2620">
                  <c:v>64.585352</c:v>
                </c:pt>
                <c:pt idx="2621">
                  <c:v>64.513921999999994</c:v>
                </c:pt>
                <c:pt idx="2622">
                  <c:v>64.510311000000002</c:v>
                </c:pt>
                <c:pt idx="2623">
                  <c:v>64.570909</c:v>
                </c:pt>
                <c:pt idx="2624">
                  <c:v>64.688452999999996</c:v>
                </c:pt>
                <c:pt idx="2625">
                  <c:v>64.860054000000005</c:v>
                </c:pt>
                <c:pt idx="2626">
                  <c:v>65.059695000000005</c:v>
                </c:pt>
                <c:pt idx="2627">
                  <c:v>65.236953</c:v>
                </c:pt>
                <c:pt idx="2628">
                  <c:v>65.372456999999997</c:v>
                </c:pt>
                <c:pt idx="2629">
                  <c:v>65.481707</c:v>
                </c:pt>
                <c:pt idx="2630">
                  <c:v>65.570590999999993</c:v>
                </c:pt>
                <c:pt idx="2631">
                  <c:v>65.624859000000001</c:v>
                </c:pt>
                <c:pt idx="2632">
                  <c:v>65.637258000000003</c:v>
                </c:pt>
                <c:pt idx="2633">
                  <c:v>65.627133000000001</c:v>
                </c:pt>
                <c:pt idx="2634">
                  <c:v>65.619534999999999</c:v>
                </c:pt>
                <c:pt idx="2635">
                  <c:v>65.626163000000005</c:v>
                </c:pt>
                <c:pt idx="2636">
                  <c:v>65.648585999999995</c:v>
                </c:pt>
                <c:pt idx="2637">
                  <c:v>65.680115000000001</c:v>
                </c:pt>
                <c:pt idx="2638">
                  <c:v>65.709203000000002</c:v>
                </c:pt>
                <c:pt idx="2639">
                  <c:v>65.733440000000002</c:v>
                </c:pt>
                <c:pt idx="2640">
                  <c:v>65.763913000000002</c:v>
                </c:pt>
                <c:pt idx="2641">
                  <c:v>65.809674999999999</c:v>
                </c:pt>
                <c:pt idx="2642">
                  <c:v>65.865205000000003</c:v>
                </c:pt>
                <c:pt idx="2643">
                  <c:v>65.915504999999996</c:v>
                </c:pt>
                <c:pt idx="2644">
                  <c:v>65.949911</c:v>
                </c:pt>
                <c:pt idx="2645">
                  <c:v>65.967084</c:v>
                </c:pt>
                <c:pt idx="2646">
                  <c:v>65.970651000000004</c:v>
                </c:pt>
                <c:pt idx="2647">
                  <c:v>65.967601999999999</c:v>
                </c:pt>
                <c:pt idx="2648">
                  <c:v>65.972206</c:v>
                </c:pt>
                <c:pt idx="2649">
                  <c:v>65.997643999999994</c:v>
                </c:pt>
                <c:pt idx="2650">
                  <c:v>66.045517000000004</c:v>
                </c:pt>
                <c:pt idx="2651">
                  <c:v>66.105141000000003</c:v>
                </c:pt>
                <c:pt idx="2652">
                  <c:v>66.162655000000001</c:v>
                </c:pt>
                <c:pt idx="2653">
                  <c:v>66.210395000000005</c:v>
                </c:pt>
                <c:pt idx="2654">
                  <c:v>66.246638000000004</c:v>
                </c:pt>
                <c:pt idx="2655">
                  <c:v>66.274193999999994</c:v>
                </c:pt>
                <c:pt idx="2656">
                  <c:v>66.299678</c:v>
                </c:pt>
                <c:pt idx="2657">
                  <c:v>66.327623000000003</c:v>
                </c:pt>
                <c:pt idx="2658">
                  <c:v>66.354280000000003</c:v>
                </c:pt>
                <c:pt idx="2659">
                  <c:v>66.369384999999994</c:v>
                </c:pt>
                <c:pt idx="2660">
                  <c:v>66.367587</c:v>
                </c:pt>
                <c:pt idx="2661">
                  <c:v>66.359317000000004</c:v>
                </c:pt>
                <c:pt idx="2662">
                  <c:v>66.357236999999998</c:v>
                </c:pt>
                <c:pt idx="2663">
                  <c:v>66.359868000000006</c:v>
                </c:pt>
                <c:pt idx="2664">
                  <c:v>66.361746999999994</c:v>
                </c:pt>
                <c:pt idx="2665">
                  <c:v>66.362460999999996</c:v>
                </c:pt>
                <c:pt idx="2666">
                  <c:v>66.363769000000005</c:v>
                </c:pt>
                <c:pt idx="2667">
                  <c:v>66.367283</c:v>
                </c:pt>
                <c:pt idx="2668">
                  <c:v>66.374574999999993</c:v>
                </c:pt>
                <c:pt idx="2669">
                  <c:v>66.386771999999993</c:v>
                </c:pt>
                <c:pt idx="2670">
                  <c:v>66.404488000000001</c:v>
                </c:pt>
                <c:pt idx="2671">
                  <c:v>66.428214999999994</c:v>
                </c:pt>
                <c:pt idx="2672">
                  <c:v>66.456383000000002</c:v>
                </c:pt>
                <c:pt idx="2673">
                  <c:v>66.481838999999994</c:v>
                </c:pt>
                <c:pt idx="2674">
                  <c:v>66.496443999999997</c:v>
                </c:pt>
                <c:pt idx="2675">
                  <c:v>66.500521000000006</c:v>
                </c:pt>
                <c:pt idx="2676">
                  <c:v>66.502379000000005</c:v>
                </c:pt>
                <c:pt idx="2677">
                  <c:v>66.506592999999995</c:v>
                </c:pt>
                <c:pt idx="2678">
                  <c:v>66.506933000000004</c:v>
                </c:pt>
                <c:pt idx="2679">
                  <c:v>66.494401999999994</c:v>
                </c:pt>
                <c:pt idx="2680">
                  <c:v>66.466843999999995</c:v>
                </c:pt>
                <c:pt idx="2681">
                  <c:v>66.426075999999995</c:v>
                </c:pt>
                <c:pt idx="2682">
                  <c:v>66.370436999999995</c:v>
                </c:pt>
                <c:pt idx="2683">
                  <c:v>66.298547999999997</c:v>
                </c:pt>
                <c:pt idx="2684">
                  <c:v>66.216269999999994</c:v>
                </c:pt>
                <c:pt idx="2685">
                  <c:v>66.130488999999997</c:v>
                </c:pt>
                <c:pt idx="2686">
                  <c:v>66.039195000000007</c:v>
                </c:pt>
                <c:pt idx="2687">
                  <c:v>65.936897000000002</c:v>
                </c:pt>
                <c:pt idx="2688">
                  <c:v>65.829586000000006</c:v>
                </c:pt>
                <c:pt idx="2689">
                  <c:v>65.732877999999999</c:v>
                </c:pt>
                <c:pt idx="2690">
                  <c:v>65.653812000000002</c:v>
                </c:pt>
                <c:pt idx="2691">
                  <c:v>65.582812000000004</c:v>
                </c:pt>
                <c:pt idx="2692">
                  <c:v>65.504200999999995</c:v>
                </c:pt>
                <c:pt idx="2693">
                  <c:v>65.409481</c:v>
                </c:pt>
                <c:pt idx="2694">
                  <c:v>65.303021999999999</c:v>
                </c:pt>
                <c:pt idx="2695">
                  <c:v>65.198642000000007</c:v>
                </c:pt>
                <c:pt idx="2696">
                  <c:v>65.109460999999996</c:v>
                </c:pt>
                <c:pt idx="2697">
                  <c:v>65.035391000000004</c:v>
                </c:pt>
                <c:pt idx="2698">
                  <c:v>64.960603000000006</c:v>
                </c:pt>
                <c:pt idx="2699">
                  <c:v>64.870662999999993</c:v>
                </c:pt>
                <c:pt idx="2700">
                  <c:v>64.769981000000001</c:v>
                </c:pt>
                <c:pt idx="2701">
                  <c:v>64.674835000000002</c:v>
                </c:pt>
                <c:pt idx="2702">
                  <c:v>64.592712000000006</c:v>
                </c:pt>
                <c:pt idx="2703">
                  <c:v>64.518700999999993</c:v>
                </c:pt>
                <c:pt idx="2704">
                  <c:v>64.448184999999995</c:v>
                </c:pt>
                <c:pt idx="2705">
                  <c:v>64.378870000000006</c:v>
                </c:pt>
                <c:pt idx="2706">
                  <c:v>64.301058999999995</c:v>
                </c:pt>
                <c:pt idx="2707">
                  <c:v>64.200937999999994</c:v>
                </c:pt>
                <c:pt idx="2708">
                  <c:v>64.077038999999999</c:v>
                </c:pt>
                <c:pt idx="2709">
                  <c:v>63.942655000000002</c:v>
                </c:pt>
                <c:pt idx="2710">
                  <c:v>63.810009999999998</c:v>
                </c:pt>
                <c:pt idx="2711">
                  <c:v>63.683160000000001</c:v>
                </c:pt>
                <c:pt idx="2712">
                  <c:v>63.56765</c:v>
                </c:pt>
                <c:pt idx="2713">
                  <c:v>63.471877999999997</c:v>
                </c:pt>
                <c:pt idx="2714">
                  <c:v>63.394393999999998</c:v>
                </c:pt>
                <c:pt idx="2715">
                  <c:v>63.324654000000002</c:v>
                </c:pt>
                <c:pt idx="2716">
                  <c:v>63.259979999999999</c:v>
                </c:pt>
                <c:pt idx="2717">
                  <c:v>63.207483000000003</c:v>
                </c:pt>
                <c:pt idx="2718">
                  <c:v>63.165481</c:v>
                </c:pt>
                <c:pt idx="2719">
                  <c:v>63.117494999999998</c:v>
                </c:pt>
                <c:pt idx="2720">
                  <c:v>63.050949000000003</c:v>
                </c:pt>
                <c:pt idx="2721">
                  <c:v>62.970619999999997</c:v>
                </c:pt>
                <c:pt idx="2722">
                  <c:v>62.887269000000003</c:v>
                </c:pt>
                <c:pt idx="2723">
                  <c:v>62.803283</c:v>
                </c:pt>
                <c:pt idx="2724">
                  <c:v>62.715128</c:v>
                </c:pt>
                <c:pt idx="2725">
                  <c:v>62.619588999999998</c:v>
                </c:pt>
                <c:pt idx="2726">
                  <c:v>62.512157999999999</c:v>
                </c:pt>
                <c:pt idx="2727">
                  <c:v>62.389156999999997</c:v>
                </c:pt>
                <c:pt idx="2728">
                  <c:v>62.257935000000003</c:v>
                </c:pt>
                <c:pt idx="2729">
                  <c:v>62.136623</c:v>
                </c:pt>
                <c:pt idx="2730">
                  <c:v>62.037939999999999</c:v>
                </c:pt>
                <c:pt idx="2731">
                  <c:v>61.962294</c:v>
                </c:pt>
                <c:pt idx="2732">
                  <c:v>61.909016999999999</c:v>
                </c:pt>
                <c:pt idx="2733">
                  <c:v>61.880009000000001</c:v>
                </c:pt>
                <c:pt idx="2734">
                  <c:v>61.868175000000001</c:v>
                </c:pt>
                <c:pt idx="2735">
                  <c:v>61.857008999999998</c:v>
                </c:pt>
                <c:pt idx="2736">
                  <c:v>61.837437000000001</c:v>
                </c:pt>
                <c:pt idx="2737">
                  <c:v>61.812702000000002</c:v>
                </c:pt>
                <c:pt idx="2738">
                  <c:v>61.782294</c:v>
                </c:pt>
                <c:pt idx="2739">
                  <c:v>61.734876999999997</c:v>
                </c:pt>
                <c:pt idx="2740">
                  <c:v>61.664935999999997</c:v>
                </c:pt>
                <c:pt idx="2741">
                  <c:v>61.586750000000002</c:v>
                </c:pt>
                <c:pt idx="2742">
                  <c:v>61.523088000000001</c:v>
                </c:pt>
                <c:pt idx="2743">
                  <c:v>61.487591999999999</c:v>
                </c:pt>
                <c:pt idx="2744">
                  <c:v>61.482483999999999</c:v>
                </c:pt>
                <c:pt idx="2745">
                  <c:v>61.502248999999999</c:v>
                </c:pt>
                <c:pt idx="2746">
                  <c:v>61.535657999999998</c:v>
                </c:pt>
                <c:pt idx="2747">
                  <c:v>61.573841999999999</c:v>
                </c:pt>
                <c:pt idx="2748">
                  <c:v>61.617626000000001</c:v>
                </c:pt>
                <c:pt idx="2749">
                  <c:v>61.668308000000003</c:v>
                </c:pt>
                <c:pt idx="2750">
                  <c:v>61.713771000000001</c:v>
                </c:pt>
                <c:pt idx="2751">
                  <c:v>61.736221</c:v>
                </c:pt>
                <c:pt idx="2752">
                  <c:v>61.731949</c:v>
                </c:pt>
                <c:pt idx="2753">
                  <c:v>61.709994000000002</c:v>
                </c:pt>
                <c:pt idx="2754">
                  <c:v>61.672550999999999</c:v>
                </c:pt>
                <c:pt idx="2755">
                  <c:v>61.612856999999998</c:v>
                </c:pt>
                <c:pt idx="2756">
                  <c:v>61.534570000000002</c:v>
                </c:pt>
                <c:pt idx="2757">
                  <c:v>61.455463000000002</c:v>
                </c:pt>
                <c:pt idx="2758">
                  <c:v>61.384982999999998</c:v>
                </c:pt>
                <c:pt idx="2759">
                  <c:v>61.313318000000002</c:v>
                </c:pt>
                <c:pt idx="2760">
                  <c:v>61.229236</c:v>
                </c:pt>
                <c:pt idx="2761">
                  <c:v>61.133969</c:v>
                </c:pt>
                <c:pt idx="2762">
                  <c:v>61.031202</c:v>
                </c:pt>
                <c:pt idx="2763">
                  <c:v>60.917937000000002</c:v>
                </c:pt>
                <c:pt idx="2764">
                  <c:v>60.793312999999998</c:v>
                </c:pt>
                <c:pt idx="2765">
                  <c:v>60.663535000000003</c:v>
                </c:pt>
                <c:pt idx="2766">
                  <c:v>60.530507999999998</c:v>
                </c:pt>
                <c:pt idx="2767">
                  <c:v>60.389212000000001</c:v>
                </c:pt>
                <c:pt idx="2768">
                  <c:v>60.245294999999999</c:v>
                </c:pt>
                <c:pt idx="2769">
                  <c:v>60.122295000000001</c:v>
                </c:pt>
                <c:pt idx="2770">
                  <c:v>60.040311000000003</c:v>
                </c:pt>
                <c:pt idx="2771">
                  <c:v>59.996707000000001</c:v>
                </c:pt>
                <c:pt idx="2772">
                  <c:v>59.975715999999998</c:v>
                </c:pt>
                <c:pt idx="2773">
                  <c:v>59.967447</c:v>
                </c:pt>
                <c:pt idx="2774">
                  <c:v>59.973132</c:v>
                </c:pt>
                <c:pt idx="2775">
                  <c:v>60.002464000000003</c:v>
                </c:pt>
                <c:pt idx="2776">
                  <c:v>60.067635000000003</c:v>
                </c:pt>
                <c:pt idx="2777">
                  <c:v>60.166747000000001</c:v>
                </c:pt>
                <c:pt idx="2778">
                  <c:v>60.271760999999998</c:v>
                </c:pt>
                <c:pt idx="2779">
                  <c:v>60.348699000000003</c:v>
                </c:pt>
                <c:pt idx="2780">
                  <c:v>60.394348000000001</c:v>
                </c:pt>
                <c:pt idx="2781">
                  <c:v>60.442301999999998</c:v>
                </c:pt>
                <c:pt idx="2782">
                  <c:v>60.530258000000003</c:v>
                </c:pt>
                <c:pt idx="2783">
                  <c:v>60.671163999999997</c:v>
                </c:pt>
                <c:pt idx="2784">
                  <c:v>60.854869999999998</c:v>
                </c:pt>
                <c:pt idx="2785">
                  <c:v>61.059356999999999</c:v>
                </c:pt>
                <c:pt idx="2786">
                  <c:v>61.255750999999997</c:v>
                </c:pt>
                <c:pt idx="2787">
                  <c:v>61.418207000000002</c:v>
                </c:pt>
                <c:pt idx="2788">
                  <c:v>61.536332999999999</c:v>
                </c:pt>
                <c:pt idx="2789">
                  <c:v>61.61139</c:v>
                </c:pt>
                <c:pt idx="2790">
                  <c:v>61.641829000000001</c:v>
                </c:pt>
                <c:pt idx="2791">
                  <c:v>61.624191000000003</c:v>
                </c:pt>
                <c:pt idx="2792">
                  <c:v>61.568119000000003</c:v>
                </c:pt>
                <c:pt idx="2793">
                  <c:v>61.497562000000002</c:v>
                </c:pt>
                <c:pt idx="2794">
                  <c:v>61.433740999999998</c:v>
                </c:pt>
                <c:pt idx="2795">
                  <c:v>61.386752000000001</c:v>
                </c:pt>
                <c:pt idx="2796">
                  <c:v>61.363954999999997</c:v>
                </c:pt>
                <c:pt idx="2797">
                  <c:v>61.370990999999997</c:v>
                </c:pt>
                <c:pt idx="2798">
                  <c:v>61.400868000000003</c:v>
                </c:pt>
                <c:pt idx="2799">
                  <c:v>61.43797</c:v>
                </c:pt>
                <c:pt idx="2800">
                  <c:v>61.478318999999999</c:v>
                </c:pt>
                <c:pt idx="2801">
                  <c:v>61.532604999999997</c:v>
                </c:pt>
                <c:pt idx="2802">
                  <c:v>61.605339000000001</c:v>
                </c:pt>
                <c:pt idx="2803">
                  <c:v>61.685327000000001</c:v>
                </c:pt>
                <c:pt idx="2804">
                  <c:v>61.762365000000003</c:v>
                </c:pt>
                <c:pt idx="2805">
                  <c:v>61.840325</c:v>
                </c:pt>
                <c:pt idx="2806">
                  <c:v>61.927466000000003</c:v>
                </c:pt>
                <c:pt idx="2807">
                  <c:v>62.024014000000001</c:v>
                </c:pt>
                <c:pt idx="2808">
                  <c:v>62.124979000000003</c:v>
                </c:pt>
                <c:pt idx="2809">
                  <c:v>62.227504000000003</c:v>
                </c:pt>
                <c:pt idx="2810">
                  <c:v>62.331494999999997</c:v>
                </c:pt>
                <c:pt idx="2811">
                  <c:v>62.438766999999999</c:v>
                </c:pt>
                <c:pt idx="2812">
                  <c:v>62.552328000000003</c:v>
                </c:pt>
                <c:pt idx="2813">
                  <c:v>62.670197000000002</c:v>
                </c:pt>
                <c:pt idx="2814">
                  <c:v>62.781084</c:v>
                </c:pt>
                <c:pt idx="2815">
                  <c:v>62.874479999999998</c:v>
                </c:pt>
                <c:pt idx="2816">
                  <c:v>62.954272000000003</c:v>
                </c:pt>
                <c:pt idx="2817">
                  <c:v>63.035020000000003</c:v>
                </c:pt>
                <c:pt idx="2818">
                  <c:v>63.126553000000001</c:v>
                </c:pt>
                <c:pt idx="2819">
                  <c:v>63.228976000000003</c:v>
                </c:pt>
                <c:pt idx="2820">
                  <c:v>63.338788000000001</c:v>
                </c:pt>
                <c:pt idx="2821">
                  <c:v>63.449697</c:v>
                </c:pt>
                <c:pt idx="2822">
                  <c:v>63.549930000000003</c:v>
                </c:pt>
                <c:pt idx="2823">
                  <c:v>63.629736999999999</c:v>
                </c:pt>
                <c:pt idx="2824">
                  <c:v>63.690855999999997</c:v>
                </c:pt>
                <c:pt idx="2825">
                  <c:v>63.739952000000002</c:v>
                </c:pt>
                <c:pt idx="2826">
                  <c:v>63.775748</c:v>
                </c:pt>
                <c:pt idx="2827">
                  <c:v>63.793922000000002</c:v>
                </c:pt>
                <c:pt idx="2828">
                  <c:v>63.803804</c:v>
                </c:pt>
                <c:pt idx="2829">
                  <c:v>63.827826000000002</c:v>
                </c:pt>
                <c:pt idx="2830">
                  <c:v>63.881332</c:v>
                </c:pt>
                <c:pt idx="2831">
                  <c:v>63.961050999999998</c:v>
                </c:pt>
                <c:pt idx="2832">
                  <c:v>64.054468</c:v>
                </c:pt>
                <c:pt idx="2833">
                  <c:v>64.151071000000002</c:v>
                </c:pt>
                <c:pt idx="2834">
                  <c:v>64.242704000000003</c:v>
                </c:pt>
                <c:pt idx="2835">
                  <c:v>64.322950000000006</c:v>
                </c:pt>
                <c:pt idx="2836">
                  <c:v>64.391108000000003</c:v>
                </c:pt>
                <c:pt idx="2837">
                  <c:v>64.451881999999998</c:v>
                </c:pt>
                <c:pt idx="2838">
                  <c:v>64.508514000000005</c:v>
                </c:pt>
                <c:pt idx="2839">
                  <c:v>64.558644999999999</c:v>
                </c:pt>
                <c:pt idx="2840">
                  <c:v>64.595748</c:v>
                </c:pt>
                <c:pt idx="2841">
                  <c:v>64.611452999999997</c:v>
                </c:pt>
                <c:pt idx="2842">
                  <c:v>64.600626000000005</c:v>
                </c:pt>
                <c:pt idx="2843">
                  <c:v>64.570023000000006</c:v>
                </c:pt>
                <c:pt idx="2844">
                  <c:v>64.537762000000001</c:v>
                </c:pt>
                <c:pt idx="2845">
                  <c:v>64.516730999999993</c:v>
                </c:pt>
                <c:pt idx="2846">
                  <c:v>64.501648000000003</c:v>
                </c:pt>
                <c:pt idx="2847">
                  <c:v>64.480624000000006</c:v>
                </c:pt>
                <c:pt idx="2848">
                  <c:v>64.455404999999999</c:v>
                </c:pt>
                <c:pt idx="2849">
                  <c:v>64.439216000000002</c:v>
                </c:pt>
                <c:pt idx="2850">
                  <c:v>64.437610000000006</c:v>
                </c:pt>
                <c:pt idx="2851">
                  <c:v>64.444767999999996</c:v>
                </c:pt>
                <c:pt idx="2852">
                  <c:v>64.458679000000004</c:v>
                </c:pt>
                <c:pt idx="2853">
                  <c:v>64.486607000000006</c:v>
                </c:pt>
                <c:pt idx="2854">
                  <c:v>64.533293999999998</c:v>
                </c:pt>
                <c:pt idx="2855">
                  <c:v>64.595123000000001</c:v>
                </c:pt>
                <c:pt idx="2856">
                  <c:v>64.667562000000004</c:v>
                </c:pt>
                <c:pt idx="2857">
                  <c:v>64.746858000000003</c:v>
                </c:pt>
                <c:pt idx="2858">
                  <c:v>64.822855000000004</c:v>
                </c:pt>
                <c:pt idx="2859">
                  <c:v>64.883577000000002</c:v>
                </c:pt>
                <c:pt idx="2860">
                  <c:v>64.932481999999993</c:v>
                </c:pt>
                <c:pt idx="2861">
                  <c:v>64.991131999999993</c:v>
                </c:pt>
                <c:pt idx="2862">
                  <c:v>65.077538000000004</c:v>
                </c:pt>
                <c:pt idx="2863">
                  <c:v>65.186907000000005</c:v>
                </c:pt>
                <c:pt idx="2864">
                  <c:v>65.297645000000003</c:v>
                </c:pt>
                <c:pt idx="2865">
                  <c:v>65.391103999999999</c:v>
                </c:pt>
                <c:pt idx="2866">
                  <c:v>65.462909999999994</c:v>
                </c:pt>
                <c:pt idx="2867">
                  <c:v>65.519919999999999</c:v>
                </c:pt>
                <c:pt idx="2868">
                  <c:v>65.569659000000001</c:v>
                </c:pt>
                <c:pt idx="2869">
                  <c:v>65.611063999999999</c:v>
                </c:pt>
                <c:pt idx="2870">
                  <c:v>65.634449000000004</c:v>
                </c:pt>
                <c:pt idx="2871">
                  <c:v>65.632009999999994</c:v>
                </c:pt>
                <c:pt idx="2872">
                  <c:v>65.607398000000003</c:v>
                </c:pt>
                <c:pt idx="2873">
                  <c:v>65.572974000000002</c:v>
                </c:pt>
                <c:pt idx="2874">
                  <c:v>65.539088000000007</c:v>
                </c:pt>
                <c:pt idx="2875">
                  <c:v>65.508137000000005</c:v>
                </c:pt>
                <c:pt idx="2876">
                  <c:v>65.476359000000002</c:v>
                </c:pt>
                <c:pt idx="2877">
                  <c:v>65.437985999999995</c:v>
                </c:pt>
                <c:pt idx="2878">
                  <c:v>65.392221000000006</c:v>
                </c:pt>
                <c:pt idx="2879">
                  <c:v>65.351954000000006</c:v>
                </c:pt>
                <c:pt idx="2880">
                  <c:v>65.339641999999998</c:v>
                </c:pt>
                <c:pt idx="2881">
                  <c:v>65.363876000000005</c:v>
                </c:pt>
                <c:pt idx="2882">
                  <c:v>65.402755999999997</c:v>
                </c:pt>
                <c:pt idx="2883">
                  <c:v>65.423140000000004</c:v>
                </c:pt>
                <c:pt idx="2884">
                  <c:v>65.416421999999997</c:v>
                </c:pt>
                <c:pt idx="2885">
                  <c:v>65.404674</c:v>
                </c:pt>
                <c:pt idx="2886">
                  <c:v>65.411794</c:v>
                </c:pt>
                <c:pt idx="2887">
                  <c:v>65.440180999999995</c:v>
                </c:pt>
                <c:pt idx="2888">
                  <c:v>65.478294000000005</c:v>
                </c:pt>
                <c:pt idx="2889">
                  <c:v>65.517792999999998</c:v>
                </c:pt>
                <c:pt idx="2890">
                  <c:v>65.554849000000004</c:v>
                </c:pt>
                <c:pt idx="2891">
                  <c:v>65.580765</c:v>
                </c:pt>
                <c:pt idx="2892">
                  <c:v>65.580318000000005</c:v>
                </c:pt>
                <c:pt idx="2893">
                  <c:v>65.542766</c:v>
                </c:pt>
                <c:pt idx="2894">
                  <c:v>65.476101</c:v>
                </c:pt>
                <c:pt idx="2895">
                  <c:v>65.408861000000002</c:v>
                </c:pt>
                <c:pt idx="2896">
                  <c:v>65.370448999999994</c:v>
                </c:pt>
                <c:pt idx="2897">
                  <c:v>65.364081999999996</c:v>
                </c:pt>
                <c:pt idx="2898">
                  <c:v>65.362665000000007</c:v>
                </c:pt>
                <c:pt idx="2899">
                  <c:v>65.337214000000003</c:v>
                </c:pt>
                <c:pt idx="2900">
                  <c:v>65.285539999999997</c:v>
                </c:pt>
                <c:pt idx="2901">
                  <c:v>65.227743000000004</c:v>
                </c:pt>
                <c:pt idx="2902">
                  <c:v>65.184685000000002</c:v>
                </c:pt>
                <c:pt idx="2903">
                  <c:v>65.172265999999993</c:v>
                </c:pt>
                <c:pt idx="2904">
                  <c:v>65.205898000000005</c:v>
                </c:pt>
                <c:pt idx="2905">
                  <c:v>65.288850999999994</c:v>
                </c:pt>
                <c:pt idx="2906">
                  <c:v>65.397475999999997</c:v>
                </c:pt>
                <c:pt idx="2907">
                  <c:v>65.497297000000003</c:v>
                </c:pt>
                <c:pt idx="2908">
                  <c:v>65.574636999999996</c:v>
                </c:pt>
                <c:pt idx="2909">
                  <c:v>65.641441</c:v>
                </c:pt>
                <c:pt idx="2910">
                  <c:v>65.714376000000001</c:v>
                </c:pt>
                <c:pt idx="2911">
                  <c:v>65.799363999999997</c:v>
                </c:pt>
                <c:pt idx="2912">
                  <c:v>65.889439999999993</c:v>
                </c:pt>
                <c:pt idx="2913">
                  <c:v>65.967578000000003</c:v>
                </c:pt>
                <c:pt idx="2914">
                  <c:v>66.019340999999997</c:v>
                </c:pt>
                <c:pt idx="2915">
                  <c:v>66.051227999999995</c:v>
                </c:pt>
                <c:pt idx="2916">
                  <c:v>66.087997000000001</c:v>
                </c:pt>
                <c:pt idx="2917">
                  <c:v>66.143732</c:v>
                </c:pt>
                <c:pt idx="2918">
                  <c:v>66.204564000000005</c:v>
                </c:pt>
                <c:pt idx="2919">
                  <c:v>66.250134000000003</c:v>
                </c:pt>
                <c:pt idx="2920">
                  <c:v>66.281542999999999</c:v>
                </c:pt>
                <c:pt idx="2921">
                  <c:v>66.313782000000003</c:v>
                </c:pt>
                <c:pt idx="2922">
                  <c:v>66.350048000000001</c:v>
                </c:pt>
                <c:pt idx="2923">
                  <c:v>66.381842000000006</c:v>
                </c:pt>
                <c:pt idx="2924">
                  <c:v>66.409249000000003</c:v>
                </c:pt>
                <c:pt idx="2925">
                  <c:v>66.441637999999998</c:v>
                </c:pt>
                <c:pt idx="2926">
                  <c:v>66.479572000000005</c:v>
                </c:pt>
                <c:pt idx="2927">
                  <c:v>66.513906000000006</c:v>
                </c:pt>
                <c:pt idx="2928">
                  <c:v>66.543498999999997</c:v>
                </c:pt>
                <c:pt idx="2929">
                  <c:v>66.577399</c:v>
                </c:pt>
                <c:pt idx="2930">
                  <c:v>66.617581999999999</c:v>
                </c:pt>
                <c:pt idx="2931">
                  <c:v>66.655218000000005</c:v>
                </c:pt>
                <c:pt idx="2932">
                  <c:v>66.688137999999995</c:v>
                </c:pt>
                <c:pt idx="2933">
                  <c:v>66.728229999999996</c:v>
                </c:pt>
                <c:pt idx="2934">
                  <c:v>66.785169999999994</c:v>
                </c:pt>
                <c:pt idx="2935">
                  <c:v>66.852050000000006</c:v>
                </c:pt>
                <c:pt idx="2936">
                  <c:v>66.911631999999997</c:v>
                </c:pt>
                <c:pt idx="2937">
                  <c:v>66.950002999999995</c:v>
                </c:pt>
                <c:pt idx="2938">
                  <c:v>66.963014000000001</c:v>
                </c:pt>
                <c:pt idx="2939">
                  <c:v>66.957567999999995</c:v>
                </c:pt>
                <c:pt idx="2940">
                  <c:v>66.949363000000005</c:v>
                </c:pt>
                <c:pt idx="2941">
                  <c:v>66.953469999999996</c:v>
                </c:pt>
                <c:pt idx="2942">
                  <c:v>66.975228000000001</c:v>
                </c:pt>
                <c:pt idx="2943">
                  <c:v>67.014635999999996</c:v>
                </c:pt>
                <c:pt idx="2944">
                  <c:v>67.076007000000004</c:v>
                </c:pt>
                <c:pt idx="2945">
                  <c:v>67.162262999999996</c:v>
                </c:pt>
                <c:pt idx="2946">
                  <c:v>67.259276</c:v>
                </c:pt>
                <c:pt idx="2947">
                  <c:v>67.338255000000004</c:v>
                </c:pt>
                <c:pt idx="2948">
                  <c:v>67.380640999999997</c:v>
                </c:pt>
                <c:pt idx="2949">
                  <c:v>67.396086999999994</c:v>
                </c:pt>
                <c:pt idx="2950">
                  <c:v>67.411893000000006</c:v>
                </c:pt>
                <c:pt idx="2951">
                  <c:v>67.448159000000004</c:v>
                </c:pt>
                <c:pt idx="2952">
                  <c:v>67.504687000000004</c:v>
                </c:pt>
                <c:pt idx="2953">
                  <c:v>67.564819999999997</c:v>
                </c:pt>
                <c:pt idx="2954">
                  <c:v>67.609979999999993</c:v>
                </c:pt>
                <c:pt idx="2955">
                  <c:v>67.636930000000007</c:v>
                </c:pt>
                <c:pt idx="2956">
                  <c:v>67.661281000000002</c:v>
                </c:pt>
                <c:pt idx="2957">
                  <c:v>67.699777999999995</c:v>
                </c:pt>
                <c:pt idx="2958">
                  <c:v>67.751171999999997</c:v>
                </c:pt>
                <c:pt idx="2959">
                  <c:v>67.800917999999996</c:v>
                </c:pt>
                <c:pt idx="2960">
                  <c:v>67.841005999999993</c:v>
                </c:pt>
                <c:pt idx="2961">
                  <c:v>67.873671999999999</c:v>
                </c:pt>
                <c:pt idx="2962">
                  <c:v>67.896863999999994</c:v>
                </c:pt>
                <c:pt idx="2963">
                  <c:v>67.900486000000001</c:v>
                </c:pt>
                <c:pt idx="2964">
                  <c:v>67.882240999999993</c:v>
                </c:pt>
                <c:pt idx="2965">
                  <c:v>67.856252999999995</c:v>
                </c:pt>
                <c:pt idx="2966">
                  <c:v>67.838572999999997</c:v>
                </c:pt>
                <c:pt idx="2967">
                  <c:v>67.831988999999993</c:v>
                </c:pt>
                <c:pt idx="2968">
                  <c:v>67.832666000000003</c:v>
                </c:pt>
                <c:pt idx="2969">
                  <c:v>67.844506999999993</c:v>
                </c:pt>
                <c:pt idx="2970">
                  <c:v>67.876598000000001</c:v>
                </c:pt>
                <c:pt idx="2971">
                  <c:v>67.928179999999998</c:v>
                </c:pt>
                <c:pt idx="2972">
                  <c:v>67.983994999999993</c:v>
                </c:pt>
                <c:pt idx="2973">
                  <c:v>68.026588000000004</c:v>
                </c:pt>
                <c:pt idx="2974">
                  <c:v>68.051351999999994</c:v>
                </c:pt>
                <c:pt idx="2975">
                  <c:v>68.069032000000007</c:v>
                </c:pt>
                <c:pt idx="2976">
                  <c:v>68.093935999999999</c:v>
                </c:pt>
                <c:pt idx="2977">
                  <c:v>68.130106999999995</c:v>
                </c:pt>
                <c:pt idx="2978">
                  <c:v>68.170090999999999</c:v>
                </c:pt>
                <c:pt idx="2979">
                  <c:v>68.206622999999993</c:v>
                </c:pt>
                <c:pt idx="2980">
                  <c:v>68.239789000000002</c:v>
                </c:pt>
                <c:pt idx="2981">
                  <c:v>68.269034000000005</c:v>
                </c:pt>
                <c:pt idx="2982">
                  <c:v>68.285444999999996</c:v>
                </c:pt>
                <c:pt idx="2983">
                  <c:v>68.282205000000005</c:v>
                </c:pt>
                <c:pt idx="2984">
                  <c:v>68.270246999999998</c:v>
                </c:pt>
                <c:pt idx="2985">
                  <c:v>68.271907999999996</c:v>
                </c:pt>
                <c:pt idx="2986">
                  <c:v>68.296342999999993</c:v>
                </c:pt>
                <c:pt idx="2987">
                  <c:v>68.330423999999994</c:v>
                </c:pt>
                <c:pt idx="2988">
                  <c:v>68.357223000000005</c:v>
                </c:pt>
                <c:pt idx="2989">
                  <c:v>68.373688999999999</c:v>
                </c:pt>
                <c:pt idx="2990">
                  <c:v>68.385158000000004</c:v>
                </c:pt>
                <c:pt idx="2991">
                  <c:v>68.392486000000005</c:v>
                </c:pt>
                <c:pt idx="2992">
                  <c:v>68.394384000000002</c:v>
                </c:pt>
                <c:pt idx="2993">
                  <c:v>68.397841999999997</c:v>
                </c:pt>
                <c:pt idx="2994">
                  <c:v>68.416162</c:v>
                </c:pt>
                <c:pt idx="2995">
                  <c:v>68.455899000000002</c:v>
                </c:pt>
                <c:pt idx="2996">
                  <c:v>68.509867</c:v>
                </c:pt>
                <c:pt idx="2997">
                  <c:v>68.560580999999999</c:v>
                </c:pt>
                <c:pt idx="2998">
                  <c:v>68.587351999999996</c:v>
                </c:pt>
                <c:pt idx="2999">
                  <c:v>68.576025999999999</c:v>
                </c:pt>
                <c:pt idx="3000">
                  <c:v>68.530370000000005</c:v>
                </c:pt>
                <c:pt idx="3001">
                  <c:v>68.474063000000001</c:v>
                </c:pt>
                <c:pt idx="3002">
                  <c:v>68.434950000000001</c:v>
                </c:pt>
                <c:pt idx="3003">
                  <c:v>68.424679999999995</c:v>
                </c:pt>
                <c:pt idx="3004">
                  <c:v>68.435001999999997</c:v>
                </c:pt>
                <c:pt idx="3005">
                  <c:v>68.449549000000005</c:v>
                </c:pt>
                <c:pt idx="3006">
                  <c:v>68.453795</c:v>
                </c:pt>
                <c:pt idx="3007">
                  <c:v>68.438665999999998</c:v>
                </c:pt>
                <c:pt idx="3008">
                  <c:v>68.405389</c:v>
                </c:pt>
                <c:pt idx="3009">
                  <c:v>68.368688000000006</c:v>
                </c:pt>
                <c:pt idx="3010">
                  <c:v>68.346939000000006</c:v>
                </c:pt>
                <c:pt idx="3011">
                  <c:v>68.345197999999996</c:v>
                </c:pt>
                <c:pt idx="3012">
                  <c:v>68.352441999999996</c:v>
                </c:pt>
                <c:pt idx="3013">
                  <c:v>68.355971999999994</c:v>
                </c:pt>
                <c:pt idx="3014">
                  <c:v>68.351737999999997</c:v>
                </c:pt>
                <c:pt idx="3015">
                  <c:v>68.338797999999997</c:v>
                </c:pt>
                <c:pt idx="3016">
                  <c:v>68.312111999999999</c:v>
                </c:pt>
                <c:pt idx="3017">
                  <c:v>68.267268999999999</c:v>
                </c:pt>
                <c:pt idx="3018">
                  <c:v>68.207663999999994</c:v>
                </c:pt>
                <c:pt idx="3019">
                  <c:v>68.141658000000007</c:v>
                </c:pt>
                <c:pt idx="3020">
                  <c:v>68.077222000000006</c:v>
                </c:pt>
                <c:pt idx="3021">
                  <c:v>68.024191999999999</c:v>
                </c:pt>
                <c:pt idx="3022">
                  <c:v>67.994506999999999</c:v>
                </c:pt>
                <c:pt idx="3023">
                  <c:v>67.989990000000006</c:v>
                </c:pt>
                <c:pt idx="3024">
                  <c:v>67.992176999999998</c:v>
                </c:pt>
                <c:pt idx="3025">
                  <c:v>67.974830999999995</c:v>
                </c:pt>
                <c:pt idx="3026">
                  <c:v>67.929728999999995</c:v>
                </c:pt>
                <c:pt idx="3027">
                  <c:v>67.873694999999998</c:v>
                </c:pt>
                <c:pt idx="3028">
                  <c:v>67.828294999999997</c:v>
                </c:pt>
                <c:pt idx="3029">
                  <c:v>67.799756000000002</c:v>
                </c:pt>
                <c:pt idx="3030">
                  <c:v>67.781115</c:v>
                </c:pt>
                <c:pt idx="3031">
                  <c:v>67.765336000000005</c:v>
                </c:pt>
                <c:pt idx="3032">
                  <c:v>67.748361000000003</c:v>
                </c:pt>
                <c:pt idx="3033">
                  <c:v>67.724198999999999</c:v>
                </c:pt>
                <c:pt idx="3034">
                  <c:v>67.688039000000003</c:v>
                </c:pt>
                <c:pt idx="3035">
                  <c:v>67.645733000000007</c:v>
                </c:pt>
                <c:pt idx="3036">
                  <c:v>67.612341000000001</c:v>
                </c:pt>
                <c:pt idx="3037">
                  <c:v>67.597147000000007</c:v>
                </c:pt>
                <c:pt idx="3038">
                  <c:v>67.594116999999997</c:v>
                </c:pt>
                <c:pt idx="3039">
                  <c:v>67.590728999999996</c:v>
                </c:pt>
                <c:pt idx="3040">
                  <c:v>67.582909000000001</c:v>
                </c:pt>
                <c:pt idx="3041">
                  <c:v>67.576649000000003</c:v>
                </c:pt>
                <c:pt idx="3042">
                  <c:v>67.576204000000004</c:v>
                </c:pt>
                <c:pt idx="3043">
                  <c:v>67.575160999999994</c:v>
                </c:pt>
                <c:pt idx="3044">
                  <c:v>67.560665999999998</c:v>
                </c:pt>
                <c:pt idx="3045">
                  <c:v>67.525210000000001</c:v>
                </c:pt>
                <c:pt idx="3046">
                  <c:v>67.473995000000002</c:v>
                </c:pt>
                <c:pt idx="3047">
                  <c:v>67.421285999999995</c:v>
                </c:pt>
                <c:pt idx="3048">
                  <c:v>67.379874999999998</c:v>
                </c:pt>
                <c:pt idx="3049">
                  <c:v>67.353646999999995</c:v>
                </c:pt>
                <c:pt idx="3050">
                  <c:v>67.338324999999998</c:v>
                </c:pt>
                <c:pt idx="3051">
                  <c:v>67.326667999999998</c:v>
                </c:pt>
                <c:pt idx="3052">
                  <c:v>67.311949999999996</c:v>
                </c:pt>
                <c:pt idx="3053">
                  <c:v>67.289901999999998</c:v>
                </c:pt>
                <c:pt idx="3054">
                  <c:v>67.262440999999995</c:v>
                </c:pt>
                <c:pt idx="3055">
                  <c:v>67.239804000000007</c:v>
                </c:pt>
                <c:pt idx="3056">
                  <c:v>67.234624999999994</c:v>
                </c:pt>
                <c:pt idx="3057">
                  <c:v>67.251295999999996</c:v>
                </c:pt>
                <c:pt idx="3058">
                  <c:v>67.282319999999999</c:v>
                </c:pt>
                <c:pt idx="3059">
                  <c:v>67.315197999999995</c:v>
                </c:pt>
                <c:pt idx="3060">
                  <c:v>67.340355000000002</c:v>
                </c:pt>
                <c:pt idx="3061">
                  <c:v>67.353110000000001</c:v>
                </c:pt>
                <c:pt idx="3062">
                  <c:v>67.353620000000006</c:v>
                </c:pt>
                <c:pt idx="3063">
                  <c:v>67.347763999999998</c:v>
                </c:pt>
                <c:pt idx="3064">
                  <c:v>67.344880000000003</c:v>
                </c:pt>
                <c:pt idx="3065">
                  <c:v>67.352316999999999</c:v>
                </c:pt>
                <c:pt idx="3066">
                  <c:v>67.373682000000002</c:v>
                </c:pt>
                <c:pt idx="3067">
                  <c:v>67.412003999999996</c:v>
                </c:pt>
                <c:pt idx="3068">
                  <c:v>67.469662999999997</c:v>
                </c:pt>
                <c:pt idx="3069">
                  <c:v>67.542687000000001</c:v>
                </c:pt>
                <c:pt idx="3070">
                  <c:v>67.619319000000004</c:v>
                </c:pt>
                <c:pt idx="3071">
                  <c:v>67.688090000000003</c:v>
                </c:pt>
                <c:pt idx="3072">
                  <c:v>67.745495000000005</c:v>
                </c:pt>
                <c:pt idx="3073">
                  <c:v>67.794920000000005</c:v>
                </c:pt>
                <c:pt idx="3074">
                  <c:v>67.842054000000005</c:v>
                </c:pt>
                <c:pt idx="3075">
                  <c:v>67.892972</c:v>
                </c:pt>
                <c:pt idx="3076">
                  <c:v>67.952712000000005</c:v>
                </c:pt>
                <c:pt idx="3077">
                  <c:v>68.022221999999999</c:v>
                </c:pt>
                <c:pt idx="3078">
                  <c:v>68.097352000000001</c:v>
                </c:pt>
                <c:pt idx="3079">
                  <c:v>68.171075000000002</c:v>
                </c:pt>
                <c:pt idx="3080">
                  <c:v>68.235277999999994</c:v>
                </c:pt>
                <c:pt idx="3081">
                  <c:v>68.283120999999994</c:v>
                </c:pt>
                <c:pt idx="3082">
                  <c:v>68.315230999999997</c:v>
                </c:pt>
                <c:pt idx="3083">
                  <c:v>68.342785000000006</c:v>
                </c:pt>
                <c:pt idx="3084">
                  <c:v>68.379103000000001</c:v>
                </c:pt>
                <c:pt idx="3085">
                  <c:v>68.428342999999998</c:v>
                </c:pt>
                <c:pt idx="3086">
                  <c:v>68.486643999999998</c:v>
                </c:pt>
                <c:pt idx="3087">
                  <c:v>68.552334999999999</c:v>
                </c:pt>
                <c:pt idx="3088">
                  <c:v>68.628606000000005</c:v>
                </c:pt>
                <c:pt idx="3089">
                  <c:v>68.717850999999996</c:v>
                </c:pt>
                <c:pt idx="3090">
                  <c:v>68.820831999999996</c:v>
                </c:pt>
                <c:pt idx="3091">
                  <c:v>68.93871</c:v>
                </c:pt>
                <c:pt idx="3092">
                  <c:v>69.065100000000001</c:v>
                </c:pt>
                <c:pt idx="3093">
                  <c:v>69.177683000000002</c:v>
                </c:pt>
                <c:pt idx="3094">
                  <c:v>69.252420999999998</c:v>
                </c:pt>
                <c:pt idx="3095">
                  <c:v>69.290139999999994</c:v>
                </c:pt>
                <c:pt idx="3096">
                  <c:v>69.317890000000006</c:v>
                </c:pt>
                <c:pt idx="3097">
                  <c:v>69.360992999999993</c:v>
                </c:pt>
                <c:pt idx="3098">
                  <c:v>69.423112000000003</c:v>
                </c:pt>
                <c:pt idx="3099">
                  <c:v>69.493448000000001</c:v>
                </c:pt>
                <c:pt idx="3100">
                  <c:v>69.558909</c:v>
                </c:pt>
                <c:pt idx="3101">
                  <c:v>69.604975999999994</c:v>
                </c:pt>
                <c:pt idx="3102">
                  <c:v>69.620823999999999</c:v>
                </c:pt>
                <c:pt idx="3103">
                  <c:v>69.613797000000005</c:v>
                </c:pt>
                <c:pt idx="3104">
                  <c:v>69.608673999999993</c:v>
                </c:pt>
                <c:pt idx="3105">
                  <c:v>69.623587999999998</c:v>
                </c:pt>
                <c:pt idx="3106">
                  <c:v>69.653745999999998</c:v>
                </c:pt>
                <c:pt idx="3107">
                  <c:v>69.685277999999997</c:v>
                </c:pt>
                <c:pt idx="3108">
                  <c:v>69.715477000000007</c:v>
                </c:pt>
                <c:pt idx="3109">
                  <c:v>69.750527000000005</c:v>
                </c:pt>
                <c:pt idx="3110">
                  <c:v>69.792220999999998</c:v>
                </c:pt>
                <c:pt idx="3111">
                  <c:v>69.838104999999999</c:v>
                </c:pt>
                <c:pt idx="3112">
                  <c:v>69.889825000000002</c:v>
                </c:pt>
                <c:pt idx="3113">
                  <c:v>69.951168999999993</c:v>
                </c:pt>
                <c:pt idx="3114">
                  <c:v>70.019761000000003</c:v>
                </c:pt>
                <c:pt idx="3115">
                  <c:v>70.087706999999995</c:v>
                </c:pt>
                <c:pt idx="3116">
                  <c:v>70.148914000000005</c:v>
                </c:pt>
                <c:pt idx="3117">
                  <c:v>70.202558999999994</c:v>
                </c:pt>
                <c:pt idx="3118">
                  <c:v>70.253366999999997</c:v>
                </c:pt>
                <c:pt idx="3119">
                  <c:v>70.309886000000006</c:v>
                </c:pt>
                <c:pt idx="3120">
                  <c:v>70.375448000000006</c:v>
                </c:pt>
                <c:pt idx="3121">
                  <c:v>70.439655999999999</c:v>
                </c:pt>
                <c:pt idx="3122">
                  <c:v>70.490170000000006</c:v>
                </c:pt>
                <c:pt idx="3123">
                  <c:v>70.536404000000005</c:v>
                </c:pt>
                <c:pt idx="3124">
                  <c:v>70.607237999999995</c:v>
                </c:pt>
                <c:pt idx="3125">
                  <c:v>70.717487000000006</c:v>
                </c:pt>
                <c:pt idx="3126">
                  <c:v>70.848633000000007</c:v>
                </c:pt>
                <c:pt idx="3127">
                  <c:v>70.971402999999995</c:v>
                </c:pt>
                <c:pt idx="3128">
                  <c:v>71.076113000000007</c:v>
                </c:pt>
                <c:pt idx="3129">
                  <c:v>71.172842000000003</c:v>
                </c:pt>
                <c:pt idx="3130">
                  <c:v>71.274674000000005</c:v>
                </c:pt>
                <c:pt idx="3131">
                  <c:v>71.389396000000005</c:v>
                </c:pt>
                <c:pt idx="3132">
                  <c:v>71.514616000000004</c:v>
                </c:pt>
                <c:pt idx="3133">
                  <c:v>71.631474999999995</c:v>
                </c:pt>
                <c:pt idx="3134">
                  <c:v>71.716080000000005</c:v>
                </c:pt>
                <c:pt idx="3135">
                  <c:v>71.767698999999993</c:v>
                </c:pt>
                <c:pt idx="3136">
                  <c:v>71.813817</c:v>
                </c:pt>
                <c:pt idx="3137">
                  <c:v>71.878067999999999</c:v>
                </c:pt>
                <c:pt idx="3138">
                  <c:v>71.956715000000003</c:v>
                </c:pt>
                <c:pt idx="3139">
                  <c:v>72.038246000000001</c:v>
                </c:pt>
                <c:pt idx="3140">
                  <c:v>72.129495000000006</c:v>
                </c:pt>
                <c:pt idx="3141">
                  <c:v>72.241686999999999</c:v>
                </c:pt>
                <c:pt idx="3142">
                  <c:v>72.362093000000002</c:v>
                </c:pt>
                <c:pt idx="3143">
                  <c:v>72.464945999999998</c:v>
                </c:pt>
                <c:pt idx="3144">
                  <c:v>72.547300000000007</c:v>
                </c:pt>
                <c:pt idx="3145">
                  <c:v>72.630251000000001</c:v>
                </c:pt>
                <c:pt idx="3146">
                  <c:v>72.722334000000004</c:v>
                </c:pt>
                <c:pt idx="3147">
                  <c:v>72.805014999999997</c:v>
                </c:pt>
                <c:pt idx="3148">
                  <c:v>72.864564999999999</c:v>
                </c:pt>
                <c:pt idx="3149">
                  <c:v>72.920182999999994</c:v>
                </c:pt>
                <c:pt idx="3150">
                  <c:v>73.004187999999999</c:v>
                </c:pt>
                <c:pt idx="3151">
                  <c:v>73.121252999999996</c:v>
                </c:pt>
                <c:pt idx="3152">
                  <c:v>73.241151000000002</c:v>
                </c:pt>
                <c:pt idx="3153">
                  <c:v>73.331438000000006</c:v>
                </c:pt>
                <c:pt idx="3154">
                  <c:v>73.389235999999997</c:v>
                </c:pt>
                <c:pt idx="3155">
                  <c:v>73.438598999999996</c:v>
                </c:pt>
                <c:pt idx="3156">
                  <c:v>73.502179999999996</c:v>
                </c:pt>
                <c:pt idx="3157">
                  <c:v>73.581348000000006</c:v>
                </c:pt>
                <c:pt idx="3158">
                  <c:v>73.662814999999995</c:v>
                </c:pt>
                <c:pt idx="3159">
                  <c:v>73.737921</c:v>
                </c:pt>
                <c:pt idx="3160">
                  <c:v>73.809710999999993</c:v>
                </c:pt>
                <c:pt idx="3161">
                  <c:v>73.884478999999999</c:v>
                </c:pt>
                <c:pt idx="3162">
                  <c:v>73.965311999999997</c:v>
                </c:pt>
                <c:pt idx="3163">
                  <c:v>74.054889000000003</c:v>
                </c:pt>
                <c:pt idx="3164">
                  <c:v>74.155964999999995</c:v>
                </c:pt>
                <c:pt idx="3165">
                  <c:v>74.263800000000003</c:v>
                </c:pt>
                <c:pt idx="3166">
                  <c:v>74.363372999999996</c:v>
                </c:pt>
                <c:pt idx="3167">
                  <c:v>74.439070999999998</c:v>
                </c:pt>
                <c:pt idx="3168">
                  <c:v>74.484955999999997</c:v>
                </c:pt>
                <c:pt idx="3169">
                  <c:v>74.506403000000006</c:v>
                </c:pt>
                <c:pt idx="3170">
                  <c:v>74.519572999999994</c:v>
                </c:pt>
                <c:pt idx="3171">
                  <c:v>74.550227000000007</c:v>
                </c:pt>
                <c:pt idx="3172">
                  <c:v>74.620455000000007</c:v>
                </c:pt>
                <c:pt idx="3173">
                  <c:v>74.727181999999999</c:v>
                </c:pt>
                <c:pt idx="3174">
                  <c:v>74.841378000000006</c:v>
                </c:pt>
                <c:pt idx="3175">
                  <c:v>74.938377000000003</c:v>
                </c:pt>
                <c:pt idx="3176">
                  <c:v>75.021821000000003</c:v>
                </c:pt>
                <c:pt idx="3177">
                  <c:v>75.109953000000004</c:v>
                </c:pt>
                <c:pt idx="3178">
                  <c:v>75.210103000000004</c:v>
                </c:pt>
                <c:pt idx="3179">
                  <c:v>75.315858000000006</c:v>
                </c:pt>
                <c:pt idx="3180">
                  <c:v>75.415678999999997</c:v>
                </c:pt>
                <c:pt idx="3181">
                  <c:v>75.493048000000002</c:v>
                </c:pt>
                <c:pt idx="3182">
                  <c:v>75.529411999999994</c:v>
                </c:pt>
                <c:pt idx="3183">
                  <c:v>75.518028999999999</c:v>
                </c:pt>
                <c:pt idx="3184">
                  <c:v>75.468035999999998</c:v>
                </c:pt>
                <c:pt idx="3185">
                  <c:v>75.388576999999998</c:v>
                </c:pt>
                <c:pt idx="3186">
                  <c:v>75.278362999999999</c:v>
                </c:pt>
                <c:pt idx="3187">
                  <c:v>75.139757000000003</c:v>
                </c:pt>
                <c:pt idx="3188">
                  <c:v>74.992350999999999</c:v>
                </c:pt>
                <c:pt idx="3189">
                  <c:v>74.855234999999993</c:v>
                </c:pt>
                <c:pt idx="3190">
                  <c:v>74.718247000000005</c:v>
                </c:pt>
                <c:pt idx="3191">
                  <c:v>74.548828</c:v>
                </c:pt>
                <c:pt idx="3192">
                  <c:v>74.333588000000006</c:v>
                </c:pt>
                <c:pt idx="3193">
                  <c:v>74.102013999999997</c:v>
                </c:pt>
                <c:pt idx="3194">
                  <c:v>73.902413999999993</c:v>
                </c:pt>
                <c:pt idx="3195">
                  <c:v>73.761438999999996</c:v>
                </c:pt>
                <c:pt idx="3196">
                  <c:v>73.672285000000002</c:v>
                </c:pt>
                <c:pt idx="3197">
                  <c:v>73.616041999999993</c:v>
                </c:pt>
                <c:pt idx="3198">
                  <c:v>73.587669000000005</c:v>
                </c:pt>
                <c:pt idx="3199">
                  <c:v>73.600476</c:v>
                </c:pt>
                <c:pt idx="3200">
                  <c:v>73.665420999999995</c:v>
                </c:pt>
                <c:pt idx="3201">
                  <c:v>73.768299999999996</c:v>
                </c:pt>
                <c:pt idx="3202">
                  <c:v>73.877183000000002</c:v>
                </c:pt>
                <c:pt idx="3203">
                  <c:v>73.979020000000006</c:v>
                </c:pt>
                <c:pt idx="3204">
                  <c:v>74.096312999999995</c:v>
                </c:pt>
                <c:pt idx="3205">
                  <c:v>74.253094000000004</c:v>
                </c:pt>
                <c:pt idx="3206">
                  <c:v>74.433781999999994</c:v>
                </c:pt>
                <c:pt idx="3207">
                  <c:v>74.593520999999996</c:v>
                </c:pt>
                <c:pt idx="3208">
                  <c:v>74.703446</c:v>
                </c:pt>
                <c:pt idx="3209">
                  <c:v>74.767343999999994</c:v>
                </c:pt>
                <c:pt idx="3210">
                  <c:v>74.798604999999995</c:v>
                </c:pt>
                <c:pt idx="3211">
                  <c:v>74.804305999999997</c:v>
                </c:pt>
                <c:pt idx="3212">
                  <c:v>74.796469000000002</c:v>
                </c:pt>
                <c:pt idx="3213">
                  <c:v>74.797391000000005</c:v>
                </c:pt>
                <c:pt idx="3214">
                  <c:v>74.819957000000002</c:v>
                </c:pt>
                <c:pt idx="3215">
                  <c:v>74.853301000000002</c:v>
                </c:pt>
                <c:pt idx="3216">
                  <c:v>74.87912</c:v>
                </c:pt>
                <c:pt idx="3217">
                  <c:v>74.894600999999994</c:v>
                </c:pt>
                <c:pt idx="3218">
                  <c:v>74.909065999999996</c:v>
                </c:pt>
                <c:pt idx="3219">
                  <c:v>74.923405000000002</c:v>
                </c:pt>
                <c:pt idx="3220">
                  <c:v>74.924417000000005</c:v>
                </c:pt>
                <c:pt idx="3221">
                  <c:v>74.902099000000007</c:v>
                </c:pt>
                <c:pt idx="3222">
                  <c:v>74.868735000000001</c:v>
                </c:pt>
                <c:pt idx="3223">
                  <c:v>74.856379000000004</c:v>
                </c:pt>
                <c:pt idx="3224">
                  <c:v>74.889675999999994</c:v>
                </c:pt>
                <c:pt idx="3225">
                  <c:v>74.957752999999997</c:v>
                </c:pt>
                <c:pt idx="3226">
                  <c:v>75.018466000000004</c:v>
                </c:pt>
                <c:pt idx="3227">
                  <c:v>75.038816999999995</c:v>
                </c:pt>
                <c:pt idx="3228">
                  <c:v>75.028023000000005</c:v>
                </c:pt>
                <c:pt idx="3229">
                  <c:v>75.022542999999999</c:v>
                </c:pt>
                <c:pt idx="3230">
                  <c:v>75.043256999999997</c:v>
                </c:pt>
                <c:pt idx="3231">
                  <c:v>75.078149999999994</c:v>
                </c:pt>
                <c:pt idx="3232">
                  <c:v>75.10324</c:v>
                </c:pt>
                <c:pt idx="3233">
                  <c:v>75.106329000000002</c:v>
                </c:pt>
                <c:pt idx="3234">
                  <c:v>75.089411999999996</c:v>
                </c:pt>
                <c:pt idx="3235">
                  <c:v>75.060809000000006</c:v>
                </c:pt>
                <c:pt idx="3236">
                  <c:v>75.029683000000006</c:v>
                </c:pt>
                <c:pt idx="3237">
                  <c:v>75.000427000000002</c:v>
                </c:pt>
                <c:pt idx="3238">
                  <c:v>74.969731999999993</c:v>
                </c:pt>
                <c:pt idx="3239">
                  <c:v>74.934072999999998</c:v>
                </c:pt>
                <c:pt idx="3240">
                  <c:v>74.896958999999995</c:v>
                </c:pt>
                <c:pt idx="3241">
                  <c:v>74.860444999999999</c:v>
                </c:pt>
                <c:pt idx="3242">
                  <c:v>74.814272000000003</c:v>
                </c:pt>
                <c:pt idx="3243">
                  <c:v>74.746070000000003</c:v>
                </c:pt>
                <c:pt idx="3244">
                  <c:v>74.659375999999995</c:v>
                </c:pt>
                <c:pt idx="3245">
                  <c:v>74.568404999999998</c:v>
                </c:pt>
                <c:pt idx="3246">
                  <c:v>74.478746000000001</c:v>
                </c:pt>
                <c:pt idx="3247">
                  <c:v>74.388356999999999</c:v>
                </c:pt>
                <c:pt idx="3248">
                  <c:v>74.303583000000003</c:v>
                </c:pt>
                <c:pt idx="3249">
                  <c:v>74.235093000000006</c:v>
                </c:pt>
                <c:pt idx="3250">
                  <c:v>74.177538999999996</c:v>
                </c:pt>
                <c:pt idx="3251">
                  <c:v>74.111131999999998</c:v>
                </c:pt>
                <c:pt idx="3252">
                  <c:v>74.025194999999997</c:v>
                </c:pt>
                <c:pt idx="3253">
                  <c:v>73.924093999999997</c:v>
                </c:pt>
                <c:pt idx="3254">
                  <c:v>73.809944999999999</c:v>
                </c:pt>
                <c:pt idx="3255">
                  <c:v>73.676822999999999</c:v>
                </c:pt>
                <c:pt idx="3256">
                  <c:v>73.522499999999994</c:v>
                </c:pt>
                <c:pt idx="3257">
                  <c:v>73.348347000000004</c:v>
                </c:pt>
                <c:pt idx="3258">
                  <c:v>73.148152999999994</c:v>
                </c:pt>
                <c:pt idx="3259">
                  <c:v>72.916430000000005</c:v>
                </c:pt>
                <c:pt idx="3260">
                  <c:v>72.667109999999994</c:v>
                </c:pt>
                <c:pt idx="3261">
                  <c:v>72.422619999999995</c:v>
                </c:pt>
                <c:pt idx="3262">
                  <c:v>72.184304999999995</c:v>
                </c:pt>
                <c:pt idx="3263">
                  <c:v>71.934426000000002</c:v>
                </c:pt>
                <c:pt idx="3264">
                  <c:v>71.664679000000007</c:v>
                </c:pt>
                <c:pt idx="3265">
                  <c:v>71.378865000000005</c:v>
                </c:pt>
                <c:pt idx="3266">
                  <c:v>71.071444999999997</c:v>
                </c:pt>
                <c:pt idx="3267">
                  <c:v>70.734990999999994</c:v>
                </c:pt>
                <c:pt idx="3268">
                  <c:v>70.392222000000004</c:v>
                </c:pt>
                <c:pt idx="3269">
                  <c:v>70.088106999999994</c:v>
                </c:pt>
                <c:pt idx="3270">
                  <c:v>69.840097999999998</c:v>
                </c:pt>
                <c:pt idx="3271">
                  <c:v>69.621736999999996</c:v>
                </c:pt>
                <c:pt idx="3272">
                  <c:v>69.403066999999993</c:v>
                </c:pt>
                <c:pt idx="3273">
                  <c:v>69.180200999999997</c:v>
                </c:pt>
                <c:pt idx="3274">
                  <c:v>68.959614000000002</c:v>
                </c:pt>
                <c:pt idx="3275">
                  <c:v>68.746854999999996</c:v>
                </c:pt>
                <c:pt idx="3276">
                  <c:v>68.558125000000004</c:v>
                </c:pt>
                <c:pt idx="3277">
                  <c:v>68.407076000000004</c:v>
                </c:pt>
                <c:pt idx="3278">
                  <c:v>68.266340999999997</c:v>
                </c:pt>
                <c:pt idx="3279">
                  <c:v>68.074134999999998</c:v>
                </c:pt>
                <c:pt idx="3280">
                  <c:v>67.801969</c:v>
                </c:pt>
                <c:pt idx="3281">
                  <c:v>67.490230999999994</c:v>
                </c:pt>
                <c:pt idx="3282">
                  <c:v>67.193504000000004</c:v>
                </c:pt>
                <c:pt idx="3283">
                  <c:v>66.925336000000001</c:v>
                </c:pt>
                <c:pt idx="3284">
                  <c:v>66.674814999999995</c:v>
                </c:pt>
                <c:pt idx="3285">
                  <c:v>66.435606000000007</c:v>
                </c:pt>
                <c:pt idx="3286">
                  <c:v>66.197646000000006</c:v>
                </c:pt>
                <c:pt idx="3287">
                  <c:v>65.941903999999994</c:v>
                </c:pt>
                <c:pt idx="3288">
                  <c:v>65.664587999999995</c:v>
                </c:pt>
                <c:pt idx="3289">
                  <c:v>65.381382000000002</c:v>
                </c:pt>
                <c:pt idx="3290">
                  <c:v>65.094650000000001</c:v>
                </c:pt>
                <c:pt idx="3291">
                  <c:v>64.786614999999998</c:v>
                </c:pt>
                <c:pt idx="3292">
                  <c:v>64.457418000000004</c:v>
                </c:pt>
                <c:pt idx="3293">
                  <c:v>64.135986000000003</c:v>
                </c:pt>
                <c:pt idx="3294">
                  <c:v>63.834488999999998</c:v>
                </c:pt>
                <c:pt idx="3295">
                  <c:v>63.526456000000003</c:v>
                </c:pt>
                <c:pt idx="3296">
                  <c:v>63.192763999999997</c:v>
                </c:pt>
                <c:pt idx="3297">
                  <c:v>62.854916000000003</c:v>
                </c:pt>
                <c:pt idx="3298">
                  <c:v>62.538933</c:v>
                </c:pt>
                <c:pt idx="3299">
                  <c:v>62.237580999999999</c:v>
                </c:pt>
                <c:pt idx="3300">
                  <c:v>61.927875</c:v>
                </c:pt>
                <c:pt idx="3301">
                  <c:v>61.598399000000001</c:v>
                </c:pt>
                <c:pt idx="3302">
                  <c:v>61.242868999999999</c:v>
                </c:pt>
                <c:pt idx="3303">
                  <c:v>60.857272000000002</c:v>
                </c:pt>
                <c:pt idx="3304">
                  <c:v>60.459598</c:v>
                </c:pt>
                <c:pt idx="3305">
                  <c:v>60.079031000000001</c:v>
                </c:pt>
                <c:pt idx="3306">
                  <c:v>59.714869999999998</c:v>
                </c:pt>
                <c:pt idx="3307">
                  <c:v>59.341000999999999</c:v>
                </c:pt>
                <c:pt idx="3308">
                  <c:v>58.957374000000002</c:v>
                </c:pt>
                <c:pt idx="3309">
                  <c:v>58.594900000000003</c:v>
                </c:pt>
                <c:pt idx="3310">
                  <c:v>58.257229000000002</c:v>
                </c:pt>
                <c:pt idx="3311">
                  <c:v>57.908517000000003</c:v>
                </c:pt>
                <c:pt idx="3312">
                  <c:v>57.539811</c:v>
                </c:pt>
                <c:pt idx="3313">
                  <c:v>57.187995000000001</c:v>
                </c:pt>
                <c:pt idx="3314">
                  <c:v>56.862648</c:v>
                </c:pt>
                <c:pt idx="3315">
                  <c:v>56.522919000000002</c:v>
                </c:pt>
                <c:pt idx="3316">
                  <c:v>56.149042000000001</c:v>
                </c:pt>
                <c:pt idx="3317">
                  <c:v>55.769500999999998</c:v>
                </c:pt>
                <c:pt idx="3318">
                  <c:v>55.398592000000001</c:v>
                </c:pt>
                <c:pt idx="3319">
                  <c:v>55.012588999999998</c:v>
                </c:pt>
                <c:pt idx="3320">
                  <c:v>54.608280999999998</c:v>
                </c:pt>
                <c:pt idx="3321">
                  <c:v>54.222230000000003</c:v>
                </c:pt>
                <c:pt idx="3322">
                  <c:v>53.868630000000003</c:v>
                </c:pt>
                <c:pt idx="3323">
                  <c:v>53.519443000000003</c:v>
                </c:pt>
                <c:pt idx="3324">
                  <c:v>53.160907999999999</c:v>
                </c:pt>
                <c:pt idx="3325">
                  <c:v>52.810740000000003</c:v>
                </c:pt>
                <c:pt idx="3326">
                  <c:v>52.471978</c:v>
                </c:pt>
                <c:pt idx="3327">
                  <c:v>52.133589000000001</c:v>
                </c:pt>
                <c:pt idx="3328">
                  <c:v>51.814973999999999</c:v>
                </c:pt>
                <c:pt idx="3329">
                  <c:v>51.528750000000002</c:v>
                </c:pt>
                <c:pt idx="3330">
                  <c:v>51.213090000000001</c:v>
                </c:pt>
                <c:pt idx="3331">
                  <c:v>50.692490999999997</c:v>
                </c:pt>
                <c:pt idx="3332">
                  <c:v>49.914797</c:v>
                </c:pt>
                <c:pt idx="3333">
                  <c:v>49.303491000000001</c:v>
                </c:pt>
                <c:pt idx="3334">
                  <c:v>49.098661999999997</c:v>
                </c:pt>
                <c:pt idx="3335">
                  <c:v>49.047196999999997</c:v>
                </c:pt>
                <c:pt idx="3336">
                  <c:v>48.915149999999997</c:v>
                </c:pt>
                <c:pt idx="3337">
                  <c:v>48.671751999999998</c:v>
                </c:pt>
                <c:pt idx="3338">
                  <c:v>48.375377</c:v>
                </c:pt>
                <c:pt idx="3339">
                  <c:v>48.052405</c:v>
                </c:pt>
                <c:pt idx="3340">
                  <c:v>47.709673000000002</c:v>
                </c:pt>
                <c:pt idx="3341">
                  <c:v>47.387041000000004</c:v>
                </c:pt>
                <c:pt idx="3342">
                  <c:v>47.110937999999997</c:v>
                </c:pt>
                <c:pt idx="3343">
                  <c:v>46.849162999999997</c:v>
                </c:pt>
                <c:pt idx="3344">
                  <c:v>46.570301999999998</c:v>
                </c:pt>
                <c:pt idx="3345">
                  <c:v>46.290880999999999</c:v>
                </c:pt>
                <c:pt idx="3346">
                  <c:v>46.020532000000003</c:v>
                </c:pt>
                <c:pt idx="3347">
                  <c:v>45.730679000000002</c:v>
                </c:pt>
                <c:pt idx="3348">
                  <c:v>45.418166999999997</c:v>
                </c:pt>
                <c:pt idx="3349">
                  <c:v>45.128734999999999</c:v>
                </c:pt>
                <c:pt idx="3350">
                  <c:v>44.878185999999999</c:v>
                </c:pt>
                <c:pt idx="3351">
                  <c:v>44.622331000000003</c:v>
                </c:pt>
                <c:pt idx="3352">
                  <c:v>44.347465999999997</c:v>
                </c:pt>
                <c:pt idx="3353">
                  <c:v>44.106720000000003</c:v>
                </c:pt>
                <c:pt idx="3354">
                  <c:v>43.920119999999997</c:v>
                </c:pt>
                <c:pt idx="3355">
                  <c:v>43.725799000000002</c:v>
                </c:pt>
                <c:pt idx="3356">
                  <c:v>43.475614999999998</c:v>
                </c:pt>
                <c:pt idx="3357">
                  <c:v>43.201087000000001</c:v>
                </c:pt>
                <c:pt idx="3358">
                  <c:v>42.944642999999999</c:v>
                </c:pt>
                <c:pt idx="3359">
                  <c:v>42.697853000000002</c:v>
                </c:pt>
                <c:pt idx="3360">
                  <c:v>42.450972</c:v>
                </c:pt>
                <c:pt idx="3361">
                  <c:v>42.228448</c:v>
                </c:pt>
                <c:pt idx="3362">
                  <c:v>42.027875000000002</c:v>
                </c:pt>
                <c:pt idx="3363">
                  <c:v>41.797331</c:v>
                </c:pt>
                <c:pt idx="3364">
                  <c:v>41.520577000000003</c:v>
                </c:pt>
                <c:pt idx="3365">
                  <c:v>41.254227999999998</c:v>
                </c:pt>
                <c:pt idx="3366">
                  <c:v>41.033363999999999</c:v>
                </c:pt>
                <c:pt idx="3367">
                  <c:v>40.813622000000002</c:v>
                </c:pt>
                <c:pt idx="3368">
                  <c:v>40.558674000000003</c:v>
                </c:pt>
                <c:pt idx="3369">
                  <c:v>40.304566999999999</c:v>
                </c:pt>
                <c:pt idx="3370">
                  <c:v>40.091000999999999</c:v>
                </c:pt>
                <c:pt idx="3371">
                  <c:v>39.902507999999997</c:v>
                </c:pt>
                <c:pt idx="3372">
                  <c:v>39.719025000000002</c:v>
                </c:pt>
                <c:pt idx="3373">
                  <c:v>39.551625999999999</c:v>
                </c:pt>
                <c:pt idx="3374">
                  <c:v>39.385629000000002</c:v>
                </c:pt>
                <c:pt idx="3375">
                  <c:v>39.164608000000001</c:v>
                </c:pt>
                <c:pt idx="3376">
                  <c:v>38.880110999999999</c:v>
                </c:pt>
                <c:pt idx="3377">
                  <c:v>38.600189</c:v>
                </c:pt>
                <c:pt idx="3378">
                  <c:v>38.366588999999998</c:v>
                </c:pt>
                <c:pt idx="3379">
                  <c:v>38.144883999999998</c:v>
                </c:pt>
                <c:pt idx="3380">
                  <c:v>37.911161</c:v>
                </c:pt>
                <c:pt idx="3381">
                  <c:v>37.706032999999998</c:v>
                </c:pt>
                <c:pt idx="3382">
                  <c:v>37.559230999999997</c:v>
                </c:pt>
                <c:pt idx="3383">
                  <c:v>37.434137</c:v>
                </c:pt>
                <c:pt idx="3384">
                  <c:v>37.296030999999999</c:v>
                </c:pt>
                <c:pt idx="3385">
                  <c:v>37.153770000000002</c:v>
                </c:pt>
                <c:pt idx="3386">
                  <c:v>36.988067000000001</c:v>
                </c:pt>
                <c:pt idx="3387">
                  <c:v>36.746752999999998</c:v>
                </c:pt>
                <c:pt idx="3388">
                  <c:v>36.458613</c:v>
                </c:pt>
                <c:pt idx="3389">
                  <c:v>36.233339999999998</c:v>
                </c:pt>
                <c:pt idx="3390">
                  <c:v>36.098013000000002</c:v>
                </c:pt>
                <c:pt idx="3391">
                  <c:v>35.953766999999999</c:v>
                </c:pt>
                <c:pt idx="3392">
                  <c:v>35.744256999999998</c:v>
                </c:pt>
                <c:pt idx="3393">
                  <c:v>35.539670999999998</c:v>
                </c:pt>
                <c:pt idx="3394">
                  <c:v>35.393324999999997</c:v>
                </c:pt>
                <c:pt idx="3395">
                  <c:v>35.243215999999997</c:v>
                </c:pt>
                <c:pt idx="3396">
                  <c:v>35.03181</c:v>
                </c:pt>
                <c:pt idx="3397">
                  <c:v>34.805748999999999</c:v>
                </c:pt>
                <c:pt idx="3398">
                  <c:v>34.617797000000003</c:v>
                </c:pt>
                <c:pt idx="3399">
                  <c:v>34.438138000000002</c:v>
                </c:pt>
                <c:pt idx="3400">
                  <c:v>34.235323999999999</c:v>
                </c:pt>
                <c:pt idx="3401">
                  <c:v>34.046177</c:v>
                </c:pt>
                <c:pt idx="3402">
                  <c:v>33.895262000000002</c:v>
                </c:pt>
                <c:pt idx="3403">
                  <c:v>33.742027999999998</c:v>
                </c:pt>
                <c:pt idx="3404">
                  <c:v>33.563589999999998</c:v>
                </c:pt>
                <c:pt idx="3405">
                  <c:v>33.391737999999997</c:v>
                </c:pt>
                <c:pt idx="3406">
                  <c:v>33.224780000000003</c:v>
                </c:pt>
                <c:pt idx="3407">
                  <c:v>33.002766999999999</c:v>
                </c:pt>
                <c:pt idx="3408">
                  <c:v>32.727463</c:v>
                </c:pt>
                <c:pt idx="3409">
                  <c:v>32.499782000000003</c:v>
                </c:pt>
                <c:pt idx="3410">
                  <c:v>32.359749000000001</c:v>
                </c:pt>
                <c:pt idx="3411">
                  <c:v>32.220745999999998</c:v>
                </c:pt>
                <c:pt idx="3412">
                  <c:v>32.018714000000003</c:v>
                </c:pt>
                <c:pt idx="3413">
                  <c:v>31.790362999999999</c:v>
                </c:pt>
                <c:pt idx="3414">
                  <c:v>31.575068000000002</c:v>
                </c:pt>
                <c:pt idx="3415">
                  <c:v>31.355694</c:v>
                </c:pt>
                <c:pt idx="3416">
                  <c:v>31.145800000000001</c:v>
                </c:pt>
                <c:pt idx="3417">
                  <c:v>31.013445000000001</c:v>
                </c:pt>
                <c:pt idx="3418">
                  <c:v>30.954505999999999</c:v>
                </c:pt>
                <c:pt idx="3419">
                  <c:v>30.862954999999999</c:v>
                </c:pt>
                <c:pt idx="3420">
                  <c:v>30.692637000000001</c:v>
                </c:pt>
                <c:pt idx="3421">
                  <c:v>30.523257000000001</c:v>
                </c:pt>
                <c:pt idx="3422">
                  <c:v>30.400700000000001</c:v>
                </c:pt>
                <c:pt idx="3423">
                  <c:v>30.259257999999999</c:v>
                </c:pt>
                <c:pt idx="3424">
                  <c:v>30.061986000000001</c:v>
                </c:pt>
                <c:pt idx="3425">
                  <c:v>29.876647999999999</c:v>
                </c:pt>
                <c:pt idx="3426">
                  <c:v>29.733104000000001</c:v>
                </c:pt>
                <c:pt idx="3427">
                  <c:v>29.559895999999998</c:v>
                </c:pt>
                <c:pt idx="3428">
                  <c:v>29.338374999999999</c:v>
                </c:pt>
                <c:pt idx="3429">
                  <c:v>29.164463000000001</c:v>
                </c:pt>
                <c:pt idx="3430">
                  <c:v>29.081313000000002</c:v>
                </c:pt>
                <c:pt idx="3431">
                  <c:v>28.974837000000001</c:v>
                </c:pt>
                <c:pt idx="3432">
                  <c:v>28.748593</c:v>
                </c:pt>
                <c:pt idx="3433">
                  <c:v>28.4757</c:v>
                </c:pt>
                <c:pt idx="3434">
                  <c:v>28.258865</c:v>
                </c:pt>
                <c:pt idx="3435">
                  <c:v>28.078914999999999</c:v>
                </c:pt>
                <c:pt idx="3436">
                  <c:v>27.894054000000001</c:v>
                </c:pt>
                <c:pt idx="3437">
                  <c:v>27.749292000000001</c:v>
                </c:pt>
                <c:pt idx="3438">
                  <c:v>27.683126000000001</c:v>
                </c:pt>
                <c:pt idx="3439">
                  <c:v>27.633478</c:v>
                </c:pt>
                <c:pt idx="3440">
                  <c:v>27.532430999999999</c:v>
                </c:pt>
                <c:pt idx="3441">
                  <c:v>27.397000999999999</c:v>
                </c:pt>
                <c:pt idx="3442">
                  <c:v>27.25328</c:v>
                </c:pt>
                <c:pt idx="3443">
                  <c:v>27.069113000000002</c:v>
                </c:pt>
                <c:pt idx="3444">
                  <c:v>26.834817999999999</c:v>
                </c:pt>
                <c:pt idx="3445">
                  <c:v>26.615079000000001</c:v>
                </c:pt>
                <c:pt idx="3446">
                  <c:v>26.450434000000001</c:v>
                </c:pt>
                <c:pt idx="3447">
                  <c:v>26.300339999999998</c:v>
                </c:pt>
                <c:pt idx="3448">
                  <c:v>26.14049</c:v>
                </c:pt>
                <c:pt idx="3449">
                  <c:v>26.005714999999999</c:v>
                </c:pt>
                <c:pt idx="3450">
                  <c:v>25.891413</c:v>
                </c:pt>
                <c:pt idx="3451">
                  <c:v>25.735409000000001</c:v>
                </c:pt>
                <c:pt idx="3452">
                  <c:v>25.548185</c:v>
                </c:pt>
                <c:pt idx="3453">
                  <c:v>25.426295</c:v>
                </c:pt>
                <c:pt idx="3454">
                  <c:v>25.382653000000001</c:v>
                </c:pt>
                <c:pt idx="3455">
                  <c:v>25.306588000000001</c:v>
                </c:pt>
                <c:pt idx="3456">
                  <c:v>25.151802</c:v>
                </c:pt>
                <c:pt idx="3457">
                  <c:v>24.998107000000001</c:v>
                </c:pt>
                <c:pt idx="3458">
                  <c:v>24.879024999999999</c:v>
                </c:pt>
                <c:pt idx="3459">
                  <c:v>24.714835000000001</c:v>
                </c:pt>
                <c:pt idx="3460">
                  <c:v>24.476213000000001</c:v>
                </c:pt>
                <c:pt idx="3461">
                  <c:v>24.265699999999999</c:v>
                </c:pt>
                <c:pt idx="3462">
                  <c:v>24.157474000000001</c:v>
                </c:pt>
                <c:pt idx="3463">
                  <c:v>24.094498999999999</c:v>
                </c:pt>
                <c:pt idx="3464">
                  <c:v>24.021877</c:v>
                </c:pt>
                <c:pt idx="3465">
                  <c:v>23.972738</c:v>
                </c:pt>
                <c:pt idx="3466">
                  <c:v>23.942893000000002</c:v>
                </c:pt>
                <c:pt idx="3467">
                  <c:v>23.840548999999999</c:v>
                </c:pt>
                <c:pt idx="3468">
                  <c:v>23.648665999999999</c:v>
                </c:pt>
                <c:pt idx="3469">
                  <c:v>23.488375999999999</c:v>
                </c:pt>
                <c:pt idx="3470">
                  <c:v>23.434419999999999</c:v>
                </c:pt>
                <c:pt idx="3471">
                  <c:v>23.409654</c:v>
                </c:pt>
                <c:pt idx="3472">
                  <c:v>23.350677999999998</c:v>
                </c:pt>
                <c:pt idx="3473">
                  <c:v>23.324376000000001</c:v>
                </c:pt>
                <c:pt idx="3474">
                  <c:v>23.374655000000001</c:v>
                </c:pt>
                <c:pt idx="3475">
                  <c:v>23.401325</c:v>
                </c:pt>
                <c:pt idx="3476">
                  <c:v>23.358378999999999</c:v>
                </c:pt>
                <c:pt idx="3477">
                  <c:v>23.360503000000001</c:v>
                </c:pt>
                <c:pt idx="3478">
                  <c:v>23.458848</c:v>
                </c:pt>
                <c:pt idx="3479">
                  <c:v>23.521756</c:v>
                </c:pt>
                <c:pt idx="3480">
                  <c:v>23.429872</c:v>
                </c:pt>
                <c:pt idx="3481">
                  <c:v>23.276672000000001</c:v>
                </c:pt>
                <c:pt idx="3482">
                  <c:v>23.231165000000001</c:v>
                </c:pt>
                <c:pt idx="3483">
                  <c:v>23.279857</c:v>
                </c:pt>
                <c:pt idx="3484">
                  <c:v>23.311060999999999</c:v>
                </c:pt>
                <c:pt idx="3485">
                  <c:v>23.313423</c:v>
                </c:pt>
              </c:numCache>
            </c:numRef>
          </c:val>
          <c:smooth val="0"/>
          <c:extLst>
            <c:ext xmlns:c16="http://schemas.microsoft.com/office/drawing/2014/chart" uri="{C3380CC4-5D6E-409C-BE32-E72D297353CC}">
              <c16:uniqueId val="{00000001-92D3-4D84-983A-98D7310077A4}"/>
            </c:ext>
          </c:extLst>
        </c:ser>
        <c:ser>
          <c:idx val="2"/>
          <c:order val="2"/>
          <c:tx>
            <c:v>pva 8g</c:v>
          </c:tx>
          <c:spPr>
            <a:ln w="28575" cap="rnd">
              <a:solidFill>
                <a:schemeClr val="accent3"/>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D$2:$D$3487</c:f>
              <c:numCache>
                <c:formatCode>General</c:formatCode>
                <c:ptCount val="3486"/>
                <c:pt idx="0">
                  <c:v>93.473287999999997</c:v>
                </c:pt>
                <c:pt idx="1">
                  <c:v>93.493889999999993</c:v>
                </c:pt>
                <c:pt idx="2">
                  <c:v>93.514492000000004</c:v>
                </c:pt>
                <c:pt idx="3">
                  <c:v>93.535128999999998</c:v>
                </c:pt>
                <c:pt idx="4">
                  <c:v>93.543108000000004</c:v>
                </c:pt>
                <c:pt idx="5">
                  <c:v>93.533004000000005</c:v>
                </c:pt>
                <c:pt idx="6">
                  <c:v>93.529782999999995</c:v>
                </c:pt>
                <c:pt idx="7">
                  <c:v>93.525606999999994</c:v>
                </c:pt>
                <c:pt idx="8">
                  <c:v>93.541088999999999</c:v>
                </c:pt>
                <c:pt idx="9">
                  <c:v>93.572197000000003</c:v>
                </c:pt>
                <c:pt idx="10">
                  <c:v>93.604865000000004</c:v>
                </c:pt>
                <c:pt idx="11">
                  <c:v>93.627723000000003</c:v>
                </c:pt>
                <c:pt idx="12">
                  <c:v>93.639505999999997</c:v>
                </c:pt>
                <c:pt idx="13">
                  <c:v>93.645933999999997</c:v>
                </c:pt>
                <c:pt idx="14">
                  <c:v>93.651636999999994</c:v>
                </c:pt>
                <c:pt idx="15">
                  <c:v>93.656109999999998</c:v>
                </c:pt>
                <c:pt idx="16">
                  <c:v>93.657168999999996</c:v>
                </c:pt>
                <c:pt idx="17">
                  <c:v>93.657025000000004</c:v>
                </c:pt>
                <c:pt idx="18">
                  <c:v>93.662402999999998</c:v>
                </c:pt>
                <c:pt idx="19">
                  <c:v>93.676446999999996</c:v>
                </c:pt>
                <c:pt idx="20">
                  <c:v>93.692139999999995</c:v>
                </c:pt>
                <c:pt idx="21">
                  <c:v>93.697305999999998</c:v>
                </c:pt>
                <c:pt idx="22">
                  <c:v>93.686532999999997</c:v>
                </c:pt>
                <c:pt idx="23">
                  <c:v>93.666629999999998</c:v>
                </c:pt>
                <c:pt idx="24">
                  <c:v>93.649558999999996</c:v>
                </c:pt>
                <c:pt idx="25">
                  <c:v>93.640927000000005</c:v>
                </c:pt>
                <c:pt idx="26">
                  <c:v>93.636386999999999</c:v>
                </c:pt>
                <c:pt idx="27">
                  <c:v>93.629157000000006</c:v>
                </c:pt>
                <c:pt idx="28">
                  <c:v>93.618672000000004</c:v>
                </c:pt>
                <c:pt idx="29">
                  <c:v>93.610798000000003</c:v>
                </c:pt>
                <c:pt idx="30">
                  <c:v>93.610505000000003</c:v>
                </c:pt>
                <c:pt idx="31">
                  <c:v>93.615155000000001</c:v>
                </c:pt>
                <c:pt idx="32">
                  <c:v>93.615206000000001</c:v>
                </c:pt>
                <c:pt idx="33">
                  <c:v>93.601354999999998</c:v>
                </c:pt>
                <c:pt idx="34">
                  <c:v>93.572021000000007</c:v>
                </c:pt>
                <c:pt idx="35">
                  <c:v>93.535248999999993</c:v>
                </c:pt>
                <c:pt idx="36">
                  <c:v>93.504750999999999</c:v>
                </c:pt>
                <c:pt idx="37">
                  <c:v>93.493516999999997</c:v>
                </c:pt>
                <c:pt idx="38">
                  <c:v>93.507745</c:v>
                </c:pt>
                <c:pt idx="39">
                  <c:v>93.543458999999999</c:v>
                </c:pt>
                <c:pt idx="40">
                  <c:v>93.588257999999996</c:v>
                </c:pt>
                <c:pt idx="41">
                  <c:v>93.627978999999996</c:v>
                </c:pt>
                <c:pt idx="42">
                  <c:v>93.653374999999997</c:v>
                </c:pt>
                <c:pt idx="43">
                  <c:v>93.661962000000003</c:v>
                </c:pt>
                <c:pt idx="44">
                  <c:v>93.655035999999996</c:v>
                </c:pt>
                <c:pt idx="45">
                  <c:v>93.633799999999994</c:v>
                </c:pt>
                <c:pt idx="46">
                  <c:v>93.600120000000004</c:v>
                </c:pt>
                <c:pt idx="47">
                  <c:v>93.560941</c:v>
                </c:pt>
                <c:pt idx="48">
                  <c:v>93.529123999999996</c:v>
                </c:pt>
                <c:pt idx="49">
                  <c:v>93.516495000000006</c:v>
                </c:pt>
                <c:pt idx="50">
                  <c:v>93.524261999999993</c:v>
                </c:pt>
                <c:pt idx="51">
                  <c:v>93.542052999999996</c:v>
                </c:pt>
                <c:pt idx="52">
                  <c:v>93.558507000000006</c:v>
                </c:pt>
                <c:pt idx="53">
                  <c:v>93.570121999999998</c:v>
                </c:pt>
                <c:pt idx="54">
                  <c:v>93.580301000000006</c:v>
                </c:pt>
                <c:pt idx="55">
                  <c:v>93.594740000000002</c:v>
                </c:pt>
                <c:pt idx="56">
                  <c:v>93.617422000000005</c:v>
                </c:pt>
                <c:pt idx="57">
                  <c:v>93.648120000000006</c:v>
                </c:pt>
                <c:pt idx="58">
                  <c:v>93.681606000000002</c:v>
                </c:pt>
                <c:pt idx="59">
                  <c:v>93.705806999999993</c:v>
                </c:pt>
                <c:pt idx="60">
                  <c:v>93.706602000000004</c:v>
                </c:pt>
                <c:pt idx="61">
                  <c:v>93.681492000000006</c:v>
                </c:pt>
                <c:pt idx="62">
                  <c:v>93.644278999999997</c:v>
                </c:pt>
                <c:pt idx="63">
                  <c:v>93.613238999999993</c:v>
                </c:pt>
                <c:pt idx="64">
                  <c:v>93.596782000000005</c:v>
                </c:pt>
                <c:pt idx="65">
                  <c:v>93.590807999999996</c:v>
                </c:pt>
                <c:pt idx="66">
                  <c:v>93.589391000000006</c:v>
                </c:pt>
                <c:pt idx="67">
                  <c:v>93.595487000000006</c:v>
                </c:pt>
                <c:pt idx="68">
                  <c:v>93.616674000000003</c:v>
                </c:pt>
                <c:pt idx="69">
                  <c:v>93.64667</c:v>
                </c:pt>
                <c:pt idx="70">
                  <c:v>93.660522999999998</c:v>
                </c:pt>
                <c:pt idx="71">
                  <c:v>93.638312999999997</c:v>
                </c:pt>
                <c:pt idx="72">
                  <c:v>93.586569999999995</c:v>
                </c:pt>
                <c:pt idx="73">
                  <c:v>93.533889000000002</c:v>
                </c:pt>
                <c:pt idx="74">
                  <c:v>93.510914</c:v>
                </c:pt>
                <c:pt idx="75">
                  <c:v>93.530458999999993</c:v>
                </c:pt>
                <c:pt idx="76">
                  <c:v>93.581631999999999</c:v>
                </c:pt>
                <c:pt idx="77">
                  <c:v>93.641627999999997</c:v>
                </c:pt>
                <c:pt idx="78">
                  <c:v>93.691837000000007</c:v>
                </c:pt>
                <c:pt idx="79">
                  <c:v>93.724121999999994</c:v>
                </c:pt>
                <c:pt idx="80">
                  <c:v>93.735049000000004</c:v>
                </c:pt>
                <c:pt idx="81">
                  <c:v>93.719955999999996</c:v>
                </c:pt>
                <c:pt idx="82">
                  <c:v>93.679477000000006</c:v>
                </c:pt>
                <c:pt idx="83">
                  <c:v>93.627718000000002</c:v>
                </c:pt>
                <c:pt idx="84">
                  <c:v>93.583460000000002</c:v>
                </c:pt>
                <c:pt idx="85">
                  <c:v>93.555530000000005</c:v>
                </c:pt>
                <c:pt idx="86">
                  <c:v>93.543327000000005</c:v>
                </c:pt>
                <c:pt idx="87">
                  <c:v>93.543716000000003</c:v>
                </c:pt>
                <c:pt idx="88">
                  <c:v>93.551246000000006</c:v>
                </c:pt>
                <c:pt idx="89">
                  <c:v>93.557444000000004</c:v>
                </c:pt>
                <c:pt idx="90">
                  <c:v>93.557212000000007</c:v>
                </c:pt>
                <c:pt idx="91">
                  <c:v>93.556723000000005</c:v>
                </c:pt>
                <c:pt idx="92">
                  <c:v>93.571813000000006</c:v>
                </c:pt>
                <c:pt idx="93">
                  <c:v>93.615339000000006</c:v>
                </c:pt>
                <c:pt idx="94">
                  <c:v>93.680476999999996</c:v>
                </c:pt>
                <c:pt idx="95">
                  <c:v>93.736007000000001</c:v>
                </c:pt>
                <c:pt idx="96">
                  <c:v>93.755887000000001</c:v>
                </c:pt>
                <c:pt idx="97">
                  <c:v>93.754976999999997</c:v>
                </c:pt>
                <c:pt idx="98">
                  <c:v>93.765428</c:v>
                </c:pt>
                <c:pt idx="99">
                  <c:v>93.793077999999994</c:v>
                </c:pt>
                <c:pt idx="100">
                  <c:v>93.816630000000004</c:v>
                </c:pt>
                <c:pt idx="101">
                  <c:v>93.813036999999994</c:v>
                </c:pt>
                <c:pt idx="102">
                  <c:v>93.776798999999997</c:v>
                </c:pt>
                <c:pt idx="103">
                  <c:v>93.719226000000006</c:v>
                </c:pt>
                <c:pt idx="104">
                  <c:v>93.659268999999995</c:v>
                </c:pt>
                <c:pt idx="105">
                  <c:v>93.615870999999999</c:v>
                </c:pt>
                <c:pt idx="106">
                  <c:v>93.59778</c:v>
                </c:pt>
                <c:pt idx="107">
                  <c:v>93.595866000000001</c:v>
                </c:pt>
                <c:pt idx="108">
                  <c:v>93.592269000000002</c:v>
                </c:pt>
                <c:pt idx="109">
                  <c:v>93.584637999999998</c:v>
                </c:pt>
                <c:pt idx="110">
                  <c:v>93.584142</c:v>
                </c:pt>
                <c:pt idx="111">
                  <c:v>93.598243999999994</c:v>
                </c:pt>
                <c:pt idx="112">
                  <c:v>93.635199999999998</c:v>
                </c:pt>
                <c:pt idx="113">
                  <c:v>93.696859000000003</c:v>
                </c:pt>
                <c:pt idx="114">
                  <c:v>93.761356000000006</c:v>
                </c:pt>
                <c:pt idx="115">
                  <c:v>93.800552999999994</c:v>
                </c:pt>
                <c:pt idx="116">
                  <c:v>93.808212999999995</c:v>
                </c:pt>
                <c:pt idx="117">
                  <c:v>93.790769999999995</c:v>
                </c:pt>
                <c:pt idx="118">
                  <c:v>93.758430000000004</c:v>
                </c:pt>
                <c:pt idx="119">
                  <c:v>93.731437</c:v>
                </c:pt>
                <c:pt idx="120">
                  <c:v>93.729785000000007</c:v>
                </c:pt>
                <c:pt idx="121">
                  <c:v>93.748217999999994</c:v>
                </c:pt>
                <c:pt idx="122">
                  <c:v>93.758448000000001</c:v>
                </c:pt>
                <c:pt idx="123">
                  <c:v>93.741253</c:v>
                </c:pt>
                <c:pt idx="124">
                  <c:v>93.697068000000002</c:v>
                </c:pt>
                <c:pt idx="125">
                  <c:v>93.638846999999998</c:v>
                </c:pt>
                <c:pt idx="126">
                  <c:v>93.597616000000002</c:v>
                </c:pt>
                <c:pt idx="127">
                  <c:v>93.609692999999993</c:v>
                </c:pt>
                <c:pt idx="128">
                  <c:v>93.681432000000001</c:v>
                </c:pt>
                <c:pt idx="129">
                  <c:v>93.777631</c:v>
                </c:pt>
                <c:pt idx="130">
                  <c:v>93.845907999999994</c:v>
                </c:pt>
                <c:pt idx="131">
                  <c:v>93.860172000000006</c:v>
                </c:pt>
                <c:pt idx="132">
                  <c:v>93.829423000000006</c:v>
                </c:pt>
                <c:pt idx="133">
                  <c:v>93.776095999999995</c:v>
                </c:pt>
                <c:pt idx="134">
                  <c:v>93.727486999999996</c:v>
                </c:pt>
                <c:pt idx="135">
                  <c:v>93.703308000000007</c:v>
                </c:pt>
                <c:pt idx="136">
                  <c:v>93.704160999999999</c:v>
                </c:pt>
                <c:pt idx="137">
                  <c:v>93.715954999999994</c:v>
                </c:pt>
                <c:pt idx="138">
                  <c:v>93.719436999999999</c:v>
                </c:pt>
                <c:pt idx="139">
                  <c:v>93.703702000000007</c:v>
                </c:pt>
                <c:pt idx="140">
                  <c:v>93.677384000000004</c:v>
                </c:pt>
                <c:pt idx="141">
                  <c:v>93.660494</c:v>
                </c:pt>
                <c:pt idx="142">
                  <c:v>93.670340999999993</c:v>
                </c:pt>
                <c:pt idx="143">
                  <c:v>93.717656000000005</c:v>
                </c:pt>
                <c:pt idx="144">
                  <c:v>93.805193000000003</c:v>
                </c:pt>
                <c:pt idx="145">
                  <c:v>93.912988999999996</c:v>
                </c:pt>
                <c:pt idx="146">
                  <c:v>93.991893000000005</c:v>
                </c:pt>
                <c:pt idx="147">
                  <c:v>94.023409999999998</c:v>
                </c:pt>
                <c:pt idx="148">
                  <c:v>94.031368000000001</c:v>
                </c:pt>
                <c:pt idx="149">
                  <c:v>94.002630999999994</c:v>
                </c:pt>
                <c:pt idx="150">
                  <c:v>93.926242000000002</c:v>
                </c:pt>
                <c:pt idx="151">
                  <c:v>93.831919999999997</c:v>
                </c:pt>
                <c:pt idx="152">
                  <c:v>93.754529000000005</c:v>
                </c:pt>
                <c:pt idx="153">
                  <c:v>93.709058999999996</c:v>
                </c:pt>
                <c:pt idx="154">
                  <c:v>93.689458999999999</c:v>
                </c:pt>
                <c:pt idx="155">
                  <c:v>93.679025999999993</c:v>
                </c:pt>
                <c:pt idx="156">
                  <c:v>93.666072999999997</c:v>
                </c:pt>
                <c:pt idx="157">
                  <c:v>93.652154999999993</c:v>
                </c:pt>
                <c:pt idx="158">
                  <c:v>93.647644</c:v>
                </c:pt>
                <c:pt idx="159">
                  <c:v>93.659419999999997</c:v>
                </c:pt>
                <c:pt idx="160">
                  <c:v>93.679152000000002</c:v>
                </c:pt>
                <c:pt idx="161">
                  <c:v>93.684616000000005</c:v>
                </c:pt>
                <c:pt idx="162">
                  <c:v>93.667804000000004</c:v>
                </c:pt>
                <c:pt idx="163">
                  <c:v>93.646660999999995</c:v>
                </c:pt>
                <c:pt idx="164">
                  <c:v>93.632548</c:v>
                </c:pt>
                <c:pt idx="165">
                  <c:v>93.621324000000001</c:v>
                </c:pt>
                <c:pt idx="166">
                  <c:v>93.607819000000006</c:v>
                </c:pt>
                <c:pt idx="167">
                  <c:v>93.588607999999994</c:v>
                </c:pt>
                <c:pt idx="168">
                  <c:v>93.563300999999996</c:v>
                </c:pt>
                <c:pt idx="169">
                  <c:v>93.538919000000007</c:v>
                </c:pt>
                <c:pt idx="170">
                  <c:v>93.522642000000005</c:v>
                </c:pt>
                <c:pt idx="171">
                  <c:v>93.511525000000006</c:v>
                </c:pt>
                <c:pt idx="172">
                  <c:v>93.495538999999994</c:v>
                </c:pt>
                <c:pt idx="173">
                  <c:v>93.472555999999997</c:v>
                </c:pt>
                <c:pt idx="174">
                  <c:v>93.457361000000006</c:v>
                </c:pt>
                <c:pt idx="175">
                  <c:v>93.466756000000004</c:v>
                </c:pt>
                <c:pt idx="176">
                  <c:v>93.501035000000002</c:v>
                </c:pt>
                <c:pt idx="177">
                  <c:v>93.544353000000001</c:v>
                </c:pt>
                <c:pt idx="178">
                  <c:v>93.577832999999998</c:v>
                </c:pt>
                <c:pt idx="179">
                  <c:v>93.604571000000007</c:v>
                </c:pt>
                <c:pt idx="180">
                  <c:v>93.639117999999996</c:v>
                </c:pt>
                <c:pt idx="181">
                  <c:v>93.662227000000001</c:v>
                </c:pt>
                <c:pt idx="182">
                  <c:v>93.647859999999994</c:v>
                </c:pt>
                <c:pt idx="183">
                  <c:v>93.610629000000003</c:v>
                </c:pt>
                <c:pt idx="184">
                  <c:v>93.597318999999999</c:v>
                </c:pt>
                <c:pt idx="185">
                  <c:v>93.627330000000001</c:v>
                </c:pt>
                <c:pt idx="186">
                  <c:v>93.659870999999995</c:v>
                </c:pt>
                <c:pt idx="187">
                  <c:v>93.651235999999997</c:v>
                </c:pt>
                <c:pt idx="188">
                  <c:v>93.601581999999993</c:v>
                </c:pt>
                <c:pt idx="189">
                  <c:v>93.541321999999994</c:v>
                </c:pt>
                <c:pt idx="190">
                  <c:v>93.499409</c:v>
                </c:pt>
                <c:pt idx="191">
                  <c:v>93.484069000000005</c:v>
                </c:pt>
                <c:pt idx="192">
                  <c:v>93.488417999999996</c:v>
                </c:pt>
                <c:pt idx="193">
                  <c:v>93.511769999999999</c:v>
                </c:pt>
                <c:pt idx="194">
                  <c:v>93.557768999999993</c:v>
                </c:pt>
                <c:pt idx="195">
                  <c:v>93.610585999999998</c:v>
                </c:pt>
                <c:pt idx="196">
                  <c:v>93.638538999999994</c:v>
                </c:pt>
                <c:pt idx="197">
                  <c:v>93.613129999999998</c:v>
                </c:pt>
                <c:pt idx="198">
                  <c:v>93.542599999999993</c:v>
                </c:pt>
                <c:pt idx="199">
                  <c:v>93.499958000000007</c:v>
                </c:pt>
                <c:pt idx="200">
                  <c:v>93.528171</c:v>
                </c:pt>
                <c:pt idx="201">
                  <c:v>93.580753000000001</c:v>
                </c:pt>
                <c:pt idx="202">
                  <c:v>93.612976000000003</c:v>
                </c:pt>
                <c:pt idx="203">
                  <c:v>93.622292000000002</c:v>
                </c:pt>
                <c:pt idx="204">
                  <c:v>93.620310000000003</c:v>
                </c:pt>
                <c:pt idx="205">
                  <c:v>93.609403</c:v>
                </c:pt>
                <c:pt idx="206">
                  <c:v>93.582130000000006</c:v>
                </c:pt>
                <c:pt idx="207">
                  <c:v>93.535465000000002</c:v>
                </c:pt>
                <c:pt idx="208">
                  <c:v>93.478674999999996</c:v>
                </c:pt>
                <c:pt idx="209">
                  <c:v>93.429377000000002</c:v>
                </c:pt>
                <c:pt idx="210">
                  <c:v>93.403004999999993</c:v>
                </c:pt>
                <c:pt idx="211">
                  <c:v>93.402533000000005</c:v>
                </c:pt>
                <c:pt idx="212">
                  <c:v>93.418216000000001</c:v>
                </c:pt>
                <c:pt idx="213">
                  <c:v>93.435333</c:v>
                </c:pt>
                <c:pt idx="214">
                  <c:v>93.442143000000002</c:v>
                </c:pt>
                <c:pt idx="215">
                  <c:v>93.437775999999999</c:v>
                </c:pt>
                <c:pt idx="216">
                  <c:v>93.433090000000007</c:v>
                </c:pt>
                <c:pt idx="217">
                  <c:v>93.438224000000005</c:v>
                </c:pt>
                <c:pt idx="218">
                  <c:v>93.451847000000001</c:v>
                </c:pt>
                <c:pt idx="219">
                  <c:v>93.461338999999995</c:v>
                </c:pt>
                <c:pt idx="220">
                  <c:v>93.455162999999999</c:v>
                </c:pt>
                <c:pt idx="221">
                  <c:v>93.448295999999999</c:v>
                </c:pt>
                <c:pt idx="222">
                  <c:v>93.476657000000003</c:v>
                </c:pt>
                <c:pt idx="223">
                  <c:v>93.550218999999998</c:v>
                </c:pt>
                <c:pt idx="224">
                  <c:v>93.639701000000002</c:v>
                </c:pt>
                <c:pt idx="225">
                  <c:v>93.702619999999996</c:v>
                </c:pt>
                <c:pt idx="226">
                  <c:v>93.710029000000006</c:v>
                </c:pt>
                <c:pt idx="227">
                  <c:v>93.661976999999993</c:v>
                </c:pt>
                <c:pt idx="228">
                  <c:v>93.581900000000005</c:v>
                </c:pt>
                <c:pt idx="229">
                  <c:v>93.494418999999994</c:v>
                </c:pt>
                <c:pt idx="230">
                  <c:v>93.409066999999993</c:v>
                </c:pt>
                <c:pt idx="231">
                  <c:v>93.325286000000006</c:v>
                </c:pt>
                <c:pt idx="232">
                  <c:v>93.250286000000003</c:v>
                </c:pt>
                <c:pt idx="233">
                  <c:v>93.206885999999997</c:v>
                </c:pt>
                <c:pt idx="234">
                  <c:v>93.218492999999995</c:v>
                </c:pt>
                <c:pt idx="235">
                  <c:v>93.279970000000006</c:v>
                </c:pt>
                <c:pt idx="236">
                  <c:v>93.355089000000007</c:v>
                </c:pt>
                <c:pt idx="237">
                  <c:v>93.408708000000004</c:v>
                </c:pt>
                <c:pt idx="238">
                  <c:v>93.427019000000001</c:v>
                </c:pt>
                <c:pt idx="239">
                  <c:v>93.412218999999993</c:v>
                </c:pt>
                <c:pt idx="240">
                  <c:v>93.382810000000006</c:v>
                </c:pt>
                <c:pt idx="241">
                  <c:v>93.382261</c:v>
                </c:pt>
                <c:pt idx="242">
                  <c:v>93.446197999999995</c:v>
                </c:pt>
                <c:pt idx="243">
                  <c:v>93.555840000000003</c:v>
                </c:pt>
                <c:pt idx="244">
                  <c:v>93.661216999999994</c:v>
                </c:pt>
                <c:pt idx="245">
                  <c:v>93.731505999999996</c:v>
                </c:pt>
                <c:pt idx="246">
                  <c:v>93.767384000000007</c:v>
                </c:pt>
                <c:pt idx="247">
                  <c:v>93.782666000000006</c:v>
                </c:pt>
                <c:pt idx="248">
                  <c:v>93.785932000000003</c:v>
                </c:pt>
                <c:pt idx="249">
                  <c:v>93.792841999999993</c:v>
                </c:pt>
                <c:pt idx="250">
                  <c:v>93.832111999999995</c:v>
                </c:pt>
                <c:pt idx="251">
                  <c:v>93.898059000000003</c:v>
                </c:pt>
                <c:pt idx="252">
                  <c:v>93.960212999999996</c:v>
                </c:pt>
                <c:pt idx="253">
                  <c:v>93.997394</c:v>
                </c:pt>
                <c:pt idx="254">
                  <c:v>93.971926999999994</c:v>
                </c:pt>
                <c:pt idx="255">
                  <c:v>93.857927000000004</c:v>
                </c:pt>
                <c:pt idx="256">
                  <c:v>93.732684000000006</c:v>
                </c:pt>
                <c:pt idx="257">
                  <c:v>93.684583000000003</c:v>
                </c:pt>
                <c:pt idx="258">
                  <c:v>93.693330000000003</c:v>
                </c:pt>
                <c:pt idx="259">
                  <c:v>93.713519000000005</c:v>
                </c:pt>
                <c:pt idx="260">
                  <c:v>93.734701999999999</c:v>
                </c:pt>
                <c:pt idx="261">
                  <c:v>93.763914999999997</c:v>
                </c:pt>
                <c:pt idx="262">
                  <c:v>93.788552999999993</c:v>
                </c:pt>
                <c:pt idx="263">
                  <c:v>93.768469999999994</c:v>
                </c:pt>
                <c:pt idx="264">
                  <c:v>93.713631000000007</c:v>
                </c:pt>
                <c:pt idx="265">
                  <c:v>93.738701000000006</c:v>
                </c:pt>
                <c:pt idx="266">
                  <c:v>93.889205000000004</c:v>
                </c:pt>
                <c:pt idx="267">
                  <c:v>94.030366999999998</c:v>
                </c:pt>
                <c:pt idx="268">
                  <c:v>94.040739000000002</c:v>
                </c:pt>
                <c:pt idx="269">
                  <c:v>93.945151999999993</c:v>
                </c:pt>
                <c:pt idx="270">
                  <c:v>93.839601000000002</c:v>
                </c:pt>
                <c:pt idx="271">
                  <c:v>93.784858999999997</c:v>
                </c:pt>
                <c:pt idx="272">
                  <c:v>93.774231999999998</c:v>
                </c:pt>
                <c:pt idx="273">
                  <c:v>93.760598999999999</c:v>
                </c:pt>
                <c:pt idx="274">
                  <c:v>93.714457999999993</c:v>
                </c:pt>
                <c:pt idx="275">
                  <c:v>93.659622999999996</c:v>
                </c:pt>
                <c:pt idx="276">
                  <c:v>93.631917999999999</c:v>
                </c:pt>
                <c:pt idx="277">
                  <c:v>93.627337999999995</c:v>
                </c:pt>
                <c:pt idx="278">
                  <c:v>93.615977999999998</c:v>
                </c:pt>
                <c:pt idx="279">
                  <c:v>93.584513999999999</c:v>
                </c:pt>
                <c:pt idx="280">
                  <c:v>93.544214999999994</c:v>
                </c:pt>
                <c:pt idx="281">
                  <c:v>93.507998000000001</c:v>
                </c:pt>
                <c:pt idx="282">
                  <c:v>93.477249</c:v>
                </c:pt>
                <c:pt idx="283">
                  <c:v>93.451763</c:v>
                </c:pt>
                <c:pt idx="284">
                  <c:v>93.445214000000007</c:v>
                </c:pt>
                <c:pt idx="285">
                  <c:v>93.485962000000001</c:v>
                </c:pt>
                <c:pt idx="286">
                  <c:v>93.597830000000002</c:v>
                </c:pt>
                <c:pt idx="287">
                  <c:v>93.764868000000007</c:v>
                </c:pt>
                <c:pt idx="288">
                  <c:v>93.905296000000007</c:v>
                </c:pt>
                <c:pt idx="289">
                  <c:v>93.939944999999994</c:v>
                </c:pt>
                <c:pt idx="290">
                  <c:v>93.886080000000007</c:v>
                </c:pt>
                <c:pt idx="291">
                  <c:v>93.797936000000007</c:v>
                </c:pt>
                <c:pt idx="292">
                  <c:v>93.704085000000006</c:v>
                </c:pt>
                <c:pt idx="293">
                  <c:v>93.626403999999994</c:v>
                </c:pt>
                <c:pt idx="294">
                  <c:v>93.582733000000005</c:v>
                </c:pt>
                <c:pt idx="295">
                  <c:v>93.573447999999999</c:v>
                </c:pt>
                <c:pt idx="296">
                  <c:v>93.579604000000003</c:v>
                </c:pt>
                <c:pt idx="297">
                  <c:v>93.571096999999995</c:v>
                </c:pt>
                <c:pt idx="298">
                  <c:v>93.534610999999998</c:v>
                </c:pt>
                <c:pt idx="299">
                  <c:v>93.491687999999996</c:v>
                </c:pt>
                <c:pt idx="300">
                  <c:v>93.470663999999999</c:v>
                </c:pt>
                <c:pt idx="301">
                  <c:v>93.472176000000005</c:v>
                </c:pt>
                <c:pt idx="302">
                  <c:v>93.480400000000003</c:v>
                </c:pt>
                <c:pt idx="303">
                  <c:v>93.482257000000004</c:v>
                </c:pt>
                <c:pt idx="304">
                  <c:v>93.475834000000006</c:v>
                </c:pt>
                <c:pt idx="305">
                  <c:v>93.469440000000006</c:v>
                </c:pt>
                <c:pt idx="306">
                  <c:v>93.470682999999994</c:v>
                </c:pt>
                <c:pt idx="307">
                  <c:v>93.479218000000003</c:v>
                </c:pt>
                <c:pt idx="308">
                  <c:v>93.488258999999999</c:v>
                </c:pt>
                <c:pt idx="309">
                  <c:v>93.491721999999996</c:v>
                </c:pt>
                <c:pt idx="310">
                  <c:v>93.489890000000003</c:v>
                </c:pt>
                <c:pt idx="311">
                  <c:v>93.498063000000002</c:v>
                </c:pt>
                <c:pt idx="312">
                  <c:v>93.524668000000005</c:v>
                </c:pt>
                <c:pt idx="313">
                  <c:v>93.548903999999993</c:v>
                </c:pt>
                <c:pt idx="314">
                  <c:v>93.549122999999994</c:v>
                </c:pt>
                <c:pt idx="315">
                  <c:v>93.522696999999994</c:v>
                </c:pt>
                <c:pt idx="316">
                  <c:v>93.474805000000003</c:v>
                </c:pt>
                <c:pt idx="317">
                  <c:v>93.415570000000002</c:v>
                </c:pt>
                <c:pt idx="318">
                  <c:v>93.363459000000006</c:v>
                </c:pt>
                <c:pt idx="319">
                  <c:v>93.335825</c:v>
                </c:pt>
                <c:pt idx="320">
                  <c:v>93.338730999999996</c:v>
                </c:pt>
                <c:pt idx="321">
                  <c:v>93.357680000000002</c:v>
                </c:pt>
                <c:pt idx="322">
                  <c:v>93.362206</c:v>
                </c:pt>
                <c:pt idx="323">
                  <c:v>93.327241000000001</c:v>
                </c:pt>
                <c:pt idx="324">
                  <c:v>93.289769000000007</c:v>
                </c:pt>
                <c:pt idx="325">
                  <c:v>93.331000000000003</c:v>
                </c:pt>
                <c:pt idx="326">
                  <c:v>93.420265000000001</c:v>
                </c:pt>
                <c:pt idx="327">
                  <c:v>93.453498999999994</c:v>
                </c:pt>
                <c:pt idx="328">
                  <c:v>93.391478000000006</c:v>
                </c:pt>
                <c:pt idx="329">
                  <c:v>93.263976999999997</c:v>
                </c:pt>
                <c:pt idx="330">
                  <c:v>93.158614999999998</c:v>
                </c:pt>
                <c:pt idx="331">
                  <c:v>93.153430999999998</c:v>
                </c:pt>
                <c:pt idx="332">
                  <c:v>93.197665000000001</c:v>
                </c:pt>
                <c:pt idx="333">
                  <c:v>93.203907000000001</c:v>
                </c:pt>
                <c:pt idx="334">
                  <c:v>93.164192</c:v>
                </c:pt>
                <c:pt idx="335">
                  <c:v>93.121785000000003</c:v>
                </c:pt>
                <c:pt idx="336">
                  <c:v>93.111429999999999</c:v>
                </c:pt>
                <c:pt idx="337">
                  <c:v>93.134867999999997</c:v>
                </c:pt>
                <c:pt idx="338">
                  <c:v>93.164798000000005</c:v>
                </c:pt>
                <c:pt idx="339">
                  <c:v>93.168779000000001</c:v>
                </c:pt>
                <c:pt idx="340">
                  <c:v>93.134564999999995</c:v>
                </c:pt>
                <c:pt idx="341">
                  <c:v>93.073843999999994</c:v>
                </c:pt>
                <c:pt idx="342">
                  <c:v>93.007703000000006</c:v>
                </c:pt>
                <c:pt idx="343">
                  <c:v>92.955358000000004</c:v>
                </c:pt>
                <c:pt idx="344">
                  <c:v>92.932795999999996</c:v>
                </c:pt>
                <c:pt idx="345">
                  <c:v>92.947097999999997</c:v>
                </c:pt>
                <c:pt idx="346">
                  <c:v>92.995226000000002</c:v>
                </c:pt>
                <c:pt idx="347">
                  <c:v>93.079723000000001</c:v>
                </c:pt>
                <c:pt idx="348">
                  <c:v>93.205468999999994</c:v>
                </c:pt>
                <c:pt idx="349">
                  <c:v>93.340779999999995</c:v>
                </c:pt>
                <c:pt idx="350">
                  <c:v>93.388756000000001</c:v>
                </c:pt>
                <c:pt idx="351">
                  <c:v>93.311959000000002</c:v>
                </c:pt>
                <c:pt idx="352">
                  <c:v>93.226665999999994</c:v>
                </c:pt>
                <c:pt idx="353">
                  <c:v>93.180366000000006</c:v>
                </c:pt>
                <c:pt idx="354">
                  <c:v>93.121747999999997</c:v>
                </c:pt>
                <c:pt idx="355">
                  <c:v>93.032982000000004</c:v>
                </c:pt>
                <c:pt idx="356">
                  <c:v>92.933035000000004</c:v>
                </c:pt>
                <c:pt idx="357">
                  <c:v>92.842731999999998</c:v>
                </c:pt>
                <c:pt idx="358">
                  <c:v>92.773124999999993</c:v>
                </c:pt>
                <c:pt idx="359">
                  <c:v>92.725324000000001</c:v>
                </c:pt>
                <c:pt idx="360">
                  <c:v>92.691736000000006</c:v>
                </c:pt>
                <c:pt idx="361">
                  <c:v>92.665374999999997</c:v>
                </c:pt>
                <c:pt idx="362">
                  <c:v>92.650932999999995</c:v>
                </c:pt>
                <c:pt idx="363">
                  <c:v>92.658974999999998</c:v>
                </c:pt>
                <c:pt idx="364">
                  <c:v>92.688068000000001</c:v>
                </c:pt>
                <c:pt idx="365">
                  <c:v>92.719187000000005</c:v>
                </c:pt>
                <c:pt idx="366">
                  <c:v>92.734143000000003</c:v>
                </c:pt>
                <c:pt idx="367">
                  <c:v>92.738730000000004</c:v>
                </c:pt>
                <c:pt idx="368">
                  <c:v>92.759344999999996</c:v>
                </c:pt>
                <c:pt idx="369">
                  <c:v>92.815657999999999</c:v>
                </c:pt>
                <c:pt idx="370">
                  <c:v>92.887341000000006</c:v>
                </c:pt>
                <c:pt idx="371">
                  <c:v>92.914441999999994</c:v>
                </c:pt>
                <c:pt idx="372">
                  <c:v>92.877234999999999</c:v>
                </c:pt>
                <c:pt idx="373">
                  <c:v>92.799002999999999</c:v>
                </c:pt>
                <c:pt idx="374">
                  <c:v>92.689249000000004</c:v>
                </c:pt>
                <c:pt idx="375">
                  <c:v>92.577022999999997</c:v>
                </c:pt>
                <c:pt idx="376">
                  <c:v>92.503338999999997</c:v>
                </c:pt>
                <c:pt idx="377">
                  <c:v>92.481870000000001</c:v>
                </c:pt>
                <c:pt idx="378">
                  <c:v>92.488102999999995</c:v>
                </c:pt>
                <c:pt idx="379">
                  <c:v>92.470219</c:v>
                </c:pt>
                <c:pt idx="380">
                  <c:v>92.393608</c:v>
                </c:pt>
                <c:pt idx="381">
                  <c:v>92.298486999999994</c:v>
                </c:pt>
                <c:pt idx="382">
                  <c:v>92.256174000000001</c:v>
                </c:pt>
                <c:pt idx="383">
                  <c:v>92.266520999999997</c:v>
                </c:pt>
                <c:pt idx="384">
                  <c:v>92.283141999999998</c:v>
                </c:pt>
                <c:pt idx="385">
                  <c:v>92.280756999999994</c:v>
                </c:pt>
                <c:pt idx="386">
                  <c:v>92.262494000000004</c:v>
                </c:pt>
                <c:pt idx="387">
                  <c:v>92.242492999999996</c:v>
                </c:pt>
                <c:pt idx="388">
                  <c:v>92.225768000000002</c:v>
                </c:pt>
                <c:pt idx="389">
                  <c:v>92.203646000000006</c:v>
                </c:pt>
                <c:pt idx="390">
                  <c:v>92.171989999999994</c:v>
                </c:pt>
                <c:pt idx="391">
                  <c:v>92.143039999999999</c:v>
                </c:pt>
                <c:pt idx="392">
                  <c:v>92.131369000000007</c:v>
                </c:pt>
                <c:pt idx="393">
                  <c:v>92.132497999999998</c:v>
                </c:pt>
                <c:pt idx="394">
                  <c:v>92.125979999999998</c:v>
                </c:pt>
                <c:pt idx="395">
                  <c:v>92.102535000000003</c:v>
                </c:pt>
                <c:pt idx="396">
                  <c:v>92.074894</c:v>
                </c:pt>
                <c:pt idx="397">
                  <c:v>92.056214999999995</c:v>
                </c:pt>
                <c:pt idx="398">
                  <c:v>92.039229000000006</c:v>
                </c:pt>
                <c:pt idx="399">
                  <c:v>92.002567999999997</c:v>
                </c:pt>
                <c:pt idx="400">
                  <c:v>91.939739000000003</c:v>
                </c:pt>
                <c:pt idx="401">
                  <c:v>91.870149999999995</c:v>
                </c:pt>
                <c:pt idx="402">
                  <c:v>91.819353000000007</c:v>
                </c:pt>
                <c:pt idx="403">
                  <c:v>91.798499000000007</c:v>
                </c:pt>
                <c:pt idx="404">
                  <c:v>91.800848000000002</c:v>
                </c:pt>
                <c:pt idx="405">
                  <c:v>91.811948000000001</c:v>
                </c:pt>
                <c:pt idx="406">
                  <c:v>91.824122000000003</c:v>
                </c:pt>
                <c:pt idx="407">
                  <c:v>91.839664999999997</c:v>
                </c:pt>
                <c:pt idx="408">
                  <c:v>91.860460000000003</c:v>
                </c:pt>
                <c:pt idx="409">
                  <c:v>91.885311999999999</c:v>
                </c:pt>
                <c:pt idx="410">
                  <c:v>91.905471000000006</c:v>
                </c:pt>
                <c:pt idx="411">
                  <c:v>91.896234000000007</c:v>
                </c:pt>
                <c:pt idx="412">
                  <c:v>91.833828999999994</c:v>
                </c:pt>
                <c:pt idx="413">
                  <c:v>91.741918999999996</c:v>
                </c:pt>
                <c:pt idx="414">
                  <c:v>91.661354000000003</c:v>
                </c:pt>
                <c:pt idx="415">
                  <c:v>91.589692999999997</c:v>
                </c:pt>
                <c:pt idx="416">
                  <c:v>91.518378999999996</c:v>
                </c:pt>
                <c:pt idx="417">
                  <c:v>91.460857000000004</c:v>
                </c:pt>
                <c:pt idx="418">
                  <c:v>91.421744000000004</c:v>
                </c:pt>
                <c:pt idx="419">
                  <c:v>91.381912999999997</c:v>
                </c:pt>
                <c:pt idx="420">
                  <c:v>91.321123</c:v>
                </c:pt>
                <c:pt idx="421">
                  <c:v>91.240526000000003</c:v>
                </c:pt>
                <c:pt idx="422">
                  <c:v>91.157942000000006</c:v>
                </c:pt>
                <c:pt idx="423">
                  <c:v>91.089053000000007</c:v>
                </c:pt>
                <c:pt idx="424">
                  <c:v>91.039826000000005</c:v>
                </c:pt>
                <c:pt idx="425">
                  <c:v>91.014218999999997</c:v>
                </c:pt>
                <c:pt idx="426">
                  <c:v>91.015685000000005</c:v>
                </c:pt>
                <c:pt idx="427">
                  <c:v>91.038274000000001</c:v>
                </c:pt>
                <c:pt idx="428">
                  <c:v>91.061852999999999</c:v>
                </c:pt>
                <c:pt idx="429">
                  <c:v>91.062679000000003</c:v>
                </c:pt>
                <c:pt idx="430">
                  <c:v>91.026938999999999</c:v>
                </c:pt>
                <c:pt idx="431">
                  <c:v>90.959905000000006</c:v>
                </c:pt>
                <c:pt idx="432">
                  <c:v>90.896190000000004</c:v>
                </c:pt>
                <c:pt idx="433">
                  <c:v>90.893279000000007</c:v>
                </c:pt>
                <c:pt idx="434">
                  <c:v>90.962592999999998</c:v>
                </c:pt>
                <c:pt idx="435">
                  <c:v>91.036904000000007</c:v>
                </c:pt>
                <c:pt idx="436">
                  <c:v>91.055387999999994</c:v>
                </c:pt>
                <c:pt idx="437">
                  <c:v>91.018636000000001</c:v>
                </c:pt>
                <c:pt idx="438">
                  <c:v>90.957605000000001</c:v>
                </c:pt>
                <c:pt idx="439">
                  <c:v>90.898788999999994</c:v>
                </c:pt>
                <c:pt idx="440">
                  <c:v>90.854909000000006</c:v>
                </c:pt>
                <c:pt idx="441">
                  <c:v>90.823419000000001</c:v>
                </c:pt>
                <c:pt idx="442">
                  <c:v>90.788897000000006</c:v>
                </c:pt>
                <c:pt idx="443">
                  <c:v>90.736445000000003</c:v>
                </c:pt>
                <c:pt idx="444">
                  <c:v>90.665373000000002</c:v>
                </c:pt>
                <c:pt idx="445">
                  <c:v>90.589782999999997</c:v>
                </c:pt>
                <c:pt idx="446">
                  <c:v>90.527821000000003</c:v>
                </c:pt>
                <c:pt idx="447">
                  <c:v>90.491017999999997</c:v>
                </c:pt>
                <c:pt idx="448">
                  <c:v>90.480343000000005</c:v>
                </c:pt>
                <c:pt idx="449">
                  <c:v>90.487941000000006</c:v>
                </c:pt>
                <c:pt idx="450">
                  <c:v>90.502381</c:v>
                </c:pt>
                <c:pt idx="451">
                  <c:v>90.514004999999997</c:v>
                </c:pt>
                <c:pt idx="452">
                  <c:v>90.515739999999994</c:v>
                </c:pt>
                <c:pt idx="453">
                  <c:v>90.505988000000002</c:v>
                </c:pt>
                <c:pt idx="454">
                  <c:v>90.493654000000006</c:v>
                </c:pt>
                <c:pt idx="455">
                  <c:v>90.486288000000002</c:v>
                </c:pt>
                <c:pt idx="456">
                  <c:v>90.471902999999998</c:v>
                </c:pt>
                <c:pt idx="457">
                  <c:v>90.432379999999995</c:v>
                </c:pt>
                <c:pt idx="458">
                  <c:v>90.368983</c:v>
                </c:pt>
                <c:pt idx="459">
                  <c:v>90.299378000000004</c:v>
                </c:pt>
                <c:pt idx="460">
                  <c:v>90.235478000000001</c:v>
                </c:pt>
                <c:pt idx="461">
                  <c:v>90.174824000000001</c:v>
                </c:pt>
                <c:pt idx="462">
                  <c:v>90.115346000000002</c:v>
                </c:pt>
                <c:pt idx="463">
                  <c:v>90.070750000000004</c:v>
                </c:pt>
                <c:pt idx="464">
                  <c:v>90.059123</c:v>
                </c:pt>
                <c:pt idx="465">
                  <c:v>90.074602999999996</c:v>
                </c:pt>
                <c:pt idx="466">
                  <c:v>90.086292999999998</c:v>
                </c:pt>
                <c:pt idx="467">
                  <c:v>90.069013999999996</c:v>
                </c:pt>
                <c:pt idx="468">
                  <c:v>90.025092999999998</c:v>
                </c:pt>
                <c:pt idx="469">
                  <c:v>89.97775</c:v>
                </c:pt>
                <c:pt idx="470">
                  <c:v>89.949928999999997</c:v>
                </c:pt>
                <c:pt idx="471">
                  <c:v>89.948040000000006</c:v>
                </c:pt>
                <c:pt idx="472">
                  <c:v>89.959886999999995</c:v>
                </c:pt>
                <c:pt idx="473">
                  <c:v>89.964388999999997</c:v>
                </c:pt>
                <c:pt idx="474">
                  <c:v>89.943538000000004</c:v>
                </c:pt>
                <c:pt idx="475">
                  <c:v>89.891146000000006</c:v>
                </c:pt>
                <c:pt idx="476">
                  <c:v>89.818601999999998</c:v>
                </c:pt>
                <c:pt idx="477">
                  <c:v>89.753184000000005</c:v>
                </c:pt>
                <c:pt idx="478">
                  <c:v>89.720930999999993</c:v>
                </c:pt>
                <c:pt idx="479">
                  <c:v>89.727525999999997</c:v>
                </c:pt>
                <c:pt idx="480">
                  <c:v>89.757452999999998</c:v>
                </c:pt>
                <c:pt idx="481">
                  <c:v>89.786700999999994</c:v>
                </c:pt>
                <c:pt idx="482">
                  <c:v>89.796881999999997</c:v>
                </c:pt>
                <c:pt idx="483">
                  <c:v>89.784836999999996</c:v>
                </c:pt>
                <c:pt idx="484">
                  <c:v>89.760019</c:v>
                </c:pt>
                <c:pt idx="485">
                  <c:v>89.731953000000004</c:v>
                </c:pt>
                <c:pt idx="486">
                  <c:v>89.702766999999994</c:v>
                </c:pt>
                <c:pt idx="487">
                  <c:v>89.669291999999999</c:v>
                </c:pt>
                <c:pt idx="488">
                  <c:v>89.627774000000002</c:v>
                </c:pt>
                <c:pt idx="489">
                  <c:v>89.578795</c:v>
                </c:pt>
                <c:pt idx="490">
                  <c:v>89.533900000000003</c:v>
                </c:pt>
                <c:pt idx="491">
                  <c:v>89.513587000000001</c:v>
                </c:pt>
                <c:pt idx="492">
                  <c:v>89.527638999999994</c:v>
                </c:pt>
                <c:pt idx="493">
                  <c:v>89.559999000000005</c:v>
                </c:pt>
                <c:pt idx="494">
                  <c:v>89.580201000000002</c:v>
                </c:pt>
                <c:pt idx="495">
                  <c:v>89.568123</c:v>
                </c:pt>
                <c:pt idx="496">
                  <c:v>89.530794999999998</c:v>
                </c:pt>
                <c:pt idx="497">
                  <c:v>89.496157999999994</c:v>
                </c:pt>
                <c:pt idx="498">
                  <c:v>89.480928000000006</c:v>
                </c:pt>
                <c:pt idx="499">
                  <c:v>89.473911999999999</c:v>
                </c:pt>
                <c:pt idx="500">
                  <c:v>89.457802999999998</c:v>
                </c:pt>
                <c:pt idx="501">
                  <c:v>89.429886999999994</c:v>
                </c:pt>
                <c:pt idx="502">
                  <c:v>89.396216999999993</c:v>
                </c:pt>
                <c:pt idx="503">
                  <c:v>89.358247000000006</c:v>
                </c:pt>
                <c:pt idx="504">
                  <c:v>89.311438999999993</c:v>
                </c:pt>
                <c:pt idx="505">
                  <c:v>89.252600999999999</c:v>
                </c:pt>
                <c:pt idx="506">
                  <c:v>89.183819999999997</c:v>
                </c:pt>
                <c:pt idx="507">
                  <c:v>89.112317000000004</c:v>
                </c:pt>
                <c:pt idx="508">
                  <c:v>89.049767000000003</c:v>
                </c:pt>
                <c:pt idx="509">
                  <c:v>89.008863000000005</c:v>
                </c:pt>
                <c:pt idx="510">
                  <c:v>88.997354000000001</c:v>
                </c:pt>
                <c:pt idx="511">
                  <c:v>89.014655000000005</c:v>
                </c:pt>
                <c:pt idx="512">
                  <c:v>89.052453</c:v>
                </c:pt>
                <c:pt idx="513">
                  <c:v>89.095246000000003</c:v>
                </c:pt>
                <c:pt idx="514">
                  <c:v>89.121504000000002</c:v>
                </c:pt>
                <c:pt idx="515">
                  <c:v>89.112342999999996</c:v>
                </c:pt>
                <c:pt idx="516">
                  <c:v>89.066119</c:v>
                </c:pt>
                <c:pt idx="517">
                  <c:v>89.004661999999996</c:v>
                </c:pt>
                <c:pt idx="518">
                  <c:v>88.958635999999998</c:v>
                </c:pt>
                <c:pt idx="519">
                  <c:v>88.939171999999999</c:v>
                </c:pt>
                <c:pt idx="520">
                  <c:v>88.928375000000003</c:v>
                </c:pt>
                <c:pt idx="521">
                  <c:v>88.902569</c:v>
                </c:pt>
                <c:pt idx="522">
                  <c:v>88.856979999999993</c:v>
                </c:pt>
                <c:pt idx="523">
                  <c:v>88.805235999999994</c:v>
                </c:pt>
                <c:pt idx="524">
                  <c:v>88.762452999999994</c:v>
                </c:pt>
                <c:pt idx="525">
                  <c:v>88.733603000000002</c:v>
                </c:pt>
                <c:pt idx="526">
                  <c:v>88.716085000000007</c:v>
                </c:pt>
                <c:pt idx="527">
                  <c:v>88.708247</c:v>
                </c:pt>
                <c:pt idx="528">
                  <c:v>88.711034999999995</c:v>
                </c:pt>
                <c:pt idx="529">
                  <c:v>88.721348000000006</c:v>
                </c:pt>
                <c:pt idx="530">
                  <c:v>88.727592999999999</c:v>
                </c:pt>
                <c:pt idx="531">
                  <c:v>88.716374999999999</c:v>
                </c:pt>
                <c:pt idx="532">
                  <c:v>88.685004000000006</c:v>
                </c:pt>
                <c:pt idx="533">
                  <c:v>88.645228000000003</c:v>
                </c:pt>
                <c:pt idx="534">
                  <c:v>88.611940000000004</c:v>
                </c:pt>
                <c:pt idx="535">
                  <c:v>88.589270999999997</c:v>
                </c:pt>
                <c:pt idx="536">
                  <c:v>88.570768999999999</c:v>
                </c:pt>
                <c:pt idx="537">
                  <c:v>88.551050000000004</c:v>
                </c:pt>
                <c:pt idx="538">
                  <c:v>88.532180999999994</c:v>
                </c:pt>
                <c:pt idx="539">
                  <c:v>88.516878000000005</c:v>
                </c:pt>
                <c:pt idx="540">
                  <c:v>88.500659999999996</c:v>
                </c:pt>
                <c:pt idx="541">
                  <c:v>88.477357999999995</c:v>
                </c:pt>
                <c:pt idx="542">
                  <c:v>88.450788000000003</c:v>
                </c:pt>
                <c:pt idx="543">
                  <c:v>88.434276999999994</c:v>
                </c:pt>
                <c:pt idx="544">
                  <c:v>88.436375999999996</c:v>
                </c:pt>
                <c:pt idx="545">
                  <c:v>88.451194000000001</c:v>
                </c:pt>
                <c:pt idx="546">
                  <c:v>88.466072999999994</c:v>
                </c:pt>
                <c:pt idx="547">
                  <c:v>88.475168999999994</c:v>
                </c:pt>
                <c:pt idx="548">
                  <c:v>88.480350000000001</c:v>
                </c:pt>
                <c:pt idx="549">
                  <c:v>88.481887</c:v>
                </c:pt>
                <c:pt idx="550">
                  <c:v>88.475387999999995</c:v>
                </c:pt>
                <c:pt idx="551">
                  <c:v>88.459029000000001</c:v>
                </c:pt>
                <c:pt idx="552">
                  <c:v>88.437828999999994</c:v>
                </c:pt>
                <c:pt idx="553">
                  <c:v>88.416809000000001</c:v>
                </c:pt>
                <c:pt idx="554">
                  <c:v>88.393231999999998</c:v>
                </c:pt>
                <c:pt idx="555">
                  <c:v>88.361447999999996</c:v>
                </c:pt>
                <c:pt idx="556">
                  <c:v>88.322783999999999</c:v>
                </c:pt>
                <c:pt idx="557">
                  <c:v>88.284049999999993</c:v>
                </c:pt>
                <c:pt idx="558">
                  <c:v>88.249476000000001</c:v>
                </c:pt>
                <c:pt idx="559">
                  <c:v>88.221974000000003</c:v>
                </c:pt>
                <c:pt idx="560">
                  <c:v>88.211447000000007</c:v>
                </c:pt>
                <c:pt idx="561">
                  <c:v>88.232308000000003</c:v>
                </c:pt>
                <c:pt idx="562">
                  <c:v>88.287194999999997</c:v>
                </c:pt>
                <c:pt idx="563">
                  <c:v>88.355458999999996</c:v>
                </c:pt>
                <c:pt idx="564">
                  <c:v>88.403234999999995</c:v>
                </c:pt>
                <c:pt idx="565">
                  <c:v>88.408445999999998</c:v>
                </c:pt>
                <c:pt idx="566">
                  <c:v>88.377127999999999</c:v>
                </c:pt>
                <c:pt idx="567">
                  <c:v>88.337438000000006</c:v>
                </c:pt>
                <c:pt idx="568">
                  <c:v>88.316219000000004</c:v>
                </c:pt>
                <c:pt idx="569">
                  <c:v>88.317102000000006</c:v>
                </c:pt>
                <c:pt idx="570">
                  <c:v>88.320871999999994</c:v>
                </c:pt>
                <c:pt idx="571">
                  <c:v>88.309335000000004</c:v>
                </c:pt>
                <c:pt idx="572">
                  <c:v>88.286072000000004</c:v>
                </c:pt>
                <c:pt idx="573">
                  <c:v>88.269504999999995</c:v>
                </c:pt>
                <c:pt idx="574">
                  <c:v>88.267526000000004</c:v>
                </c:pt>
                <c:pt idx="575">
                  <c:v>88.266392999999994</c:v>
                </c:pt>
                <c:pt idx="576">
                  <c:v>88.246740000000003</c:v>
                </c:pt>
                <c:pt idx="577">
                  <c:v>88.204316000000006</c:v>
                </c:pt>
                <c:pt idx="578">
                  <c:v>88.151544000000001</c:v>
                </c:pt>
                <c:pt idx="579">
                  <c:v>88.102314000000007</c:v>
                </c:pt>
                <c:pt idx="580">
                  <c:v>88.061408999999998</c:v>
                </c:pt>
                <c:pt idx="581">
                  <c:v>88.029570000000007</c:v>
                </c:pt>
                <c:pt idx="582">
                  <c:v>88.011745000000005</c:v>
                </c:pt>
                <c:pt idx="583">
                  <c:v>88.015282999999997</c:v>
                </c:pt>
                <c:pt idx="584">
                  <c:v>88.041506999999996</c:v>
                </c:pt>
                <c:pt idx="585">
                  <c:v>88.081327000000002</c:v>
                </c:pt>
                <c:pt idx="586">
                  <c:v>88.118148000000005</c:v>
                </c:pt>
                <c:pt idx="587">
                  <c:v>88.134524999999996</c:v>
                </c:pt>
                <c:pt idx="588">
                  <c:v>88.119708000000003</c:v>
                </c:pt>
                <c:pt idx="589">
                  <c:v>88.076690999999997</c:v>
                </c:pt>
                <c:pt idx="590">
                  <c:v>88.023850999999993</c:v>
                </c:pt>
                <c:pt idx="591">
                  <c:v>87.984888999999995</c:v>
                </c:pt>
                <c:pt idx="592">
                  <c:v>87.972071999999997</c:v>
                </c:pt>
                <c:pt idx="593">
                  <c:v>87.979386000000005</c:v>
                </c:pt>
                <c:pt idx="594">
                  <c:v>87.99427</c:v>
                </c:pt>
                <c:pt idx="595">
                  <c:v>88.013367000000002</c:v>
                </c:pt>
                <c:pt idx="596">
                  <c:v>88.041258999999997</c:v>
                </c:pt>
                <c:pt idx="597">
                  <c:v>88.074591999999996</c:v>
                </c:pt>
                <c:pt idx="598">
                  <c:v>88.095678000000007</c:v>
                </c:pt>
                <c:pt idx="599">
                  <c:v>88.087107000000003</c:v>
                </c:pt>
                <c:pt idx="600">
                  <c:v>88.048569000000001</c:v>
                </c:pt>
                <c:pt idx="601">
                  <c:v>87.995258000000007</c:v>
                </c:pt>
                <c:pt idx="602">
                  <c:v>87.943872999999996</c:v>
                </c:pt>
                <c:pt idx="603">
                  <c:v>87.904255000000006</c:v>
                </c:pt>
                <c:pt idx="604">
                  <c:v>87.880358999999999</c:v>
                </c:pt>
                <c:pt idx="605">
                  <c:v>87.872088000000005</c:v>
                </c:pt>
                <c:pt idx="606">
                  <c:v>87.875626999999994</c:v>
                </c:pt>
                <c:pt idx="607">
                  <c:v>87.886172999999999</c:v>
                </c:pt>
                <c:pt idx="608">
                  <c:v>87.900058000000001</c:v>
                </c:pt>
                <c:pt idx="609">
                  <c:v>87.910223000000002</c:v>
                </c:pt>
                <c:pt idx="610">
                  <c:v>87.902209999999997</c:v>
                </c:pt>
                <c:pt idx="611">
                  <c:v>87.863877000000002</c:v>
                </c:pt>
                <c:pt idx="612">
                  <c:v>87.802282000000005</c:v>
                </c:pt>
                <c:pt idx="613">
                  <c:v>87.744349</c:v>
                </c:pt>
                <c:pt idx="614">
                  <c:v>87.714867999999996</c:v>
                </c:pt>
                <c:pt idx="615">
                  <c:v>87.714920000000006</c:v>
                </c:pt>
                <c:pt idx="616">
                  <c:v>87.725493</c:v>
                </c:pt>
                <c:pt idx="617">
                  <c:v>87.729028</c:v>
                </c:pt>
                <c:pt idx="618">
                  <c:v>87.721919999999997</c:v>
                </c:pt>
                <c:pt idx="619">
                  <c:v>87.709991000000002</c:v>
                </c:pt>
                <c:pt idx="620">
                  <c:v>87.700526999999994</c:v>
                </c:pt>
                <c:pt idx="621">
                  <c:v>87.698860999999994</c:v>
                </c:pt>
                <c:pt idx="622">
                  <c:v>87.705595000000002</c:v>
                </c:pt>
                <c:pt idx="623">
                  <c:v>87.714961000000002</c:v>
                </c:pt>
                <c:pt idx="624">
                  <c:v>87.719994</c:v>
                </c:pt>
                <c:pt idx="625">
                  <c:v>87.721267999999995</c:v>
                </c:pt>
                <c:pt idx="626">
                  <c:v>87.726580999999996</c:v>
                </c:pt>
                <c:pt idx="627">
                  <c:v>87.739284999999995</c:v>
                </c:pt>
                <c:pt idx="628">
                  <c:v>87.749812000000006</c:v>
                </c:pt>
                <c:pt idx="629">
                  <c:v>87.742571999999996</c:v>
                </c:pt>
                <c:pt idx="630">
                  <c:v>87.711436000000006</c:v>
                </c:pt>
                <c:pt idx="631">
                  <c:v>87.667180999999999</c:v>
                </c:pt>
                <c:pt idx="632">
                  <c:v>87.630026000000001</c:v>
                </c:pt>
                <c:pt idx="633">
                  <c:v>87.615226000000007</c:v>
                </c:pt>
                <c:pt idx="634">
                  <c:v>87.624180999999993</c:v>
                </c:pt>
                <c:pt idx="635">
                  <c:v>87.646215999999995</c:v>
                </c:pt>
                <c:pt idx="636">
                  <c:v>87.667152000000002</c:v>
                </c:pt>
                <c:pt idx="637">
                  <c:v>87.676833999999999</c:v>
                </c:pt>
                <c:pt idx="638">
                  <c:v>87.671192000000005</c:v>
                </c:pt>
                <c:pt idx="639">
                  <c:v>87.650335999999996</c:v>
                </c:pt>
                <c:pt idx="640">
                  <c:v>87.616529999999997</c:v>
                </c:pt>
                <c:pt idx="641">
                  <c:v>87.574646999999999</c:v>
                </c:pt>
                <c:pt idx="642">
                  <c:v>87.534177</c:v>
                </c:pt>
                <c:pt idx="643">
                  <c:v>87.508401000000006</c:v>
                </c:pt>
                <c:pt idx="644">
                  <c:v>87.507463000000001</c:v>
                </c:pt>
                <c:pt idx="645">
                  <c:v>87.529481000000004</c:v>
                </c:pt>
                <c:pt idx="646">
                  <c:v>87.559608999999995</c:v>
                </c:pt>
                <c:pt idx="647">
                  <c:v>87.580466000000001</c:v>
                </c:pt>
                <c:pt idx="648">
                  <c:v>87.583933999999999</c:v>
                </c:pt>
                <c:pt idx="649">
                  <c:v>87.572990000000004</c:v>
                </c:pt>
                <c:pt idx="650">
                  <c:v>87.554315000000003</c:v>
                </c:pt>
                <c:pt idx="651">
                  <c:v>87.531662999999995</c:v>
                </c:pt>
                <c:pt idx="652">
                  <c:v>87.506084999999999</c:v>
                </c:pt>
                <c:pt idx="653">
                  <c:v>87.479427000000001</c:v>
                </c:pt>
                <c:pt idx="654">
                  <c:v>87.455792000000002</c:v>
                </c:pt>
                <c:pt idx="655">
                  <c:v>87.440386000000004</c:v>
                </c:pt>
                <c:pt idx="656">
                  <c:v>87.437186999999994</c:v>
                </c:pt>
                <c:pt idx="657">
                  <c:v>87.445334000000003</c:v>
                </c:pt>
                <c:pt idx="658">
                  <c:v>87.456006000000002</c:v>
                </c:pt>
                <c:pt idx="659">
                  <c:v>87.455254999999994</c:v>
                </c:pt>
                <c:pt idx="660">
                  <c:v>87.434032999999999</c:v>
                </c:pt>
                <c:pt idx="661">
                  <c:v>87.397518000000005</c:v>
                </c:pt>
                <c:pt idx="662">
                  <c:v>87.363468999999995</c:v>
                </c:pt>
                <c:pt idx="663">
                  <c:v>87.348885999999993</c:v>
                </c:pt>
                <c:pt idx="664">
                  <c:v>87.355970999999997</c:v>
                </c:pt>
                <c:pt idx="665">
                  <c:v>87.370625000000004</c:v>
                </c:pt>
                <c:pt idx="666">
                  <c:v>87.375074999999995</c:v>
                </c:pt>
                <c:pt idx="667">
                  <c:v>87.361565999999996</c:v>
                </c:pt>
                <c:pt idx="668">
                  <c:v>87.335120000000003</c:v>
                </c:pt>
                <c:pt idx="669">
                  <c:v>87.306963999999994</c:v>
                </c:pt>
                <c:pt idx="670">
                  <c:v>87.288160000000005</c:v>
                </c:pt>
                <c:pt idx="671">
                  <c:v>87.287173999999993</c:v>
                </c:pt>
                <c:pt idx="672">
                  <c:v>87.306622000000004</c:v>
                </c:pt>
                <c:pt idx="673">
                  <c:v>87.338037</c:v>
                </c:pt>
                <c:pt idx="674">
                  <c:v>87.363271999999995</c:v>
                </c:pt>
                <c:pt idx="675">
                  <c:v>87.367265000000003</c:v>
                </c:pt>
                <c:pt idx="676">
                  <c:v>87.350363000000002</c:v>
                </c:pt>
                <c:pt idx="677">
                  <c:v>87.325834999999998</c:v>
                </c:pt>
                <c:pt idx="678">
                  <c:v>87.306815999999998</c:v>
                </c:pt>
                <c:pt idx="679">
                  <c:v>87.298893000000007</c:v>
                </c:pt>
                <c:pt idx="680">
                  <c:v>87.302443999999994</c:v>
                </c:pt>
                <c:pt idx="681">
                  <c:v>87.314712999999998</c:v>
                </c:pt>
                <c:pt idx="682">
                  <c:v>87.327630999999997</c:v>
                </c:pt>
                <c:pt idx="683">
                  <c:v>87.330278000000007</c:v>
                </c:pt>
                <c:pt idx="684">
                  <c:v>87.31926</c:v>
                </c:pt>
                <c:pt idx="685">
                  <c:v>87.304686000000004</c:v>
                </c:pt>
                <c:pt idx="686">
                  <c:v>87.301118000000002</c:v>
                </c:pt>
                <c:pt idx="687">
                  <c:v>87.311680999999993</c:v>
                </c:pt>
                <c:pt idx="688">
                  <c:v>87.323465999999996</c:v>
                </c:pt>
                <c:pt idx="689">
                  <c:v>87.319675000000004</c:v>
                </c:pt>
                <c:pt idx="690">
                  <c:v>87.296160999999998</c:v>
                </c:pt>
                <c:pt idx="691">
                  <c:v>87.266273999999996</c:v>
                </c:pt>
                <c:pt idx="692">
                  <c:v>87.248637000000002</c:v>
                </c:pt>
                <c:pt idx="693">
                  <c:v>87.249032</c:v>
                </c:pt>
                <c:pt idx="694">
                  <c:v>87.255241999999996</c:v>
                </c:pt>
                <c:pt idx="695">
                  <c:v>87.250675000000001</c:v>
                </c:pt>
                <c:pt idx="696">
                  <c:v>87.231166000000002</c:v>
                </c:pt>
                <c:pt idx="697">
                  <c:v>87.206508999999997</c:v>
                </c:pt>
                <c:pt idx="698">
                  <c:v>87.188007999999996</c:v>
                </c:pt>
                <c:pt idx="699">
                  <c:v>87.179535000000001</c:v>
                </c:pt>
                <c:pt idx="700">
                  <c:v>87.180412000000004</c:v>
                </c:pt>
                <c:pt idx="701">
                  <c:v>87.189532999999997</c:v>
                </c:pt>
                <c:pt idx="702">
                  <c:v>87.202780000000004</c:v>
                </c:pt>
                <c:pt idx="703">
                  <c:v>87.212198000000001</c:v>
                </c:pt>
                <c:pt idx="704">
                  <c:v>87.213595999999995</c:v>
                </c:pt>
                <c:pt idx="705">
                  <c:v>87.211633000000006</c:v>
                </c:pt>
                <c:pt idx="706">
                  <c:v>87.211671999999993</c:v>
                </c:pt>
                <c:pt idx="707">
                  <c:v>87.209063999999998</c:v>
                </c:pt>
                <c:pt idx="708">
                  <c:v>87.192907000000005</c:v>
                </c:pt>
                <c:pt idx="709">
                  <c:v>87.160737999999995</c:v>
                </c:pt>
                <c:pt idx="710">
                  <c:v>87.123906000000005</c:v>
                </c:pt>
                <c:pt idx="711">
                  <c:v>87.096394000000004</c:v>
                </c:pt>
                <c:pt idx="712">
                  <c:v>87.081478000000004</c:v>
                </c:pt>
                <c:pt idx="713">
                  <c:v>87.070037999999997</c:v>
                </c:pt>
                <c:pt idx="714">
                  <c:v>87.050008000000005</c:v>
                </c:pt>
                <c:pt idx="715">
                  <c:v>87.018313000000006</c:v>
                </c:pt>
                <c:pt idx="716">
                  <c:v>86.985799999999998</c:v>
                </c:pt>
                <c:pt idx="717">
                  <c:v>86.968525999999997</c:v>
                </c:pt>
                <c:pt idx="718">
                  <c:v>86.970490999999996</c:v>
                </c:pt>
                <c:pt idx="719">
                  <c:v>86.976800999999995</c:v>
                </c:pt>
                <c:pt idx="720">
                  <c:v>86.968847999999994</c:v>
                </c:pt>
                <c:pt idx="721">
                  <c:v>86.945475999999999</c:v>
                </c:pt>
                <c:pt idx="722">
                  <c:v>86.923823999999996</c:v>
                </c:pt>
                <c:pt idx="723">
                  <c:v>86.91901</c:v>
                </c:pt>
                <c:pt idx="724">
                  <c:v>86.929064999999994</c:v>
                </c:pt>
                <c:pt idx="725">
                  <c:v>86.942639999999997</c:v>
                </c:pt>
                <c:pt idx="726">
                  <c:v>86.954896000000005</c:v>
                </c:pt>
                <c:pt idx="727">
                  <c:v>86.967868999999993</c:v>
                </c:pt>
                <c:pt idx="728">
                  <c:v>86.977834999999999</c:v>
                </c:pt>
                <c:pt idx="729">
                  <c:v>86.972097000000005</c:v>
                </c:pt>
                <c:pt idx="730">
                  <c:v>86.942426999999995</c:v>
                </c:pt>
                <c:pt idx="731">
                  <c:v>86.897811000000004</c:v>
                </c:pt>
                <c:pt idx="732">
                  <c:v>86.859030000000004</c:v>
                </c:pt>
                <c:pt idx="733">
                  <c:v>86.839327999999995</c:v>
                </c:pt>
                <c:pt idx="734">
                  <c:v>86.831868</c:v>
                </c:pt>
                <c:pt idx="735">
                  <c:v>86.817867000000007</c:v>
                </c:pt>
                <c:pt idx="736">
                  <c:v>86.787017000000006</c:v>
                </c:pt>
                <c:pt idx="737">
                  <c:v>86.748289</c:v>
                </c:pt>
                <c:pt idx="738">
                  <c:v>86.720205000000007</c:v>
                </c:pt>
                <c:pt idx="739">
                  <c:v>86.712832000000006</c:v>
                </c:pt>
                <c:pt idx="740">
                  <c:v>86.720337999999998</c:v>
                </c:pt>
                <c:pt idx="741">
                  <c:v>86.728043999999997</c:v>
                </c:pt>
                <c:pt idx="742">
                  <c:v>86.723770999999999</c:v>
                </c:pt>
                <c:pt idx="743">
                  <c:v>86.704554999999999</c:v>
                </c:pt>
                <c:pt idx="744">
                  <c:v>86.677927999999994</c:v>
                </c:pt>
                <c:pt idx="745">
                  <c:v>86.657805999999994</c:v>
                </c:pt>
                <c:pt idx="746">
                  <c:v>86.654438999999996</c:v>
                </c:pt>
                <c:pt idx="747">
                  <c:v>86.666017999999994</c:v>
                </c:pt>
                <c:pt idx="748">
                  <c:v>86.683344000000005</c:v>
                </c:pt>
                <c:pt idx="749">
                  <c:v>86.703241000000006</c:v>
                </c:pt>
                <c:pt idx="750">
                  <c:v>86.731683000000004</c:v>
                </c:pt>
                <c:pt idx="751">
                  <c:v>86.770123999999996</c:v>
                </c:pt>
                <c:pt idx="752">
                  <c:v>86.803376</c:v>
                </c:pt>
                <c:pt idx="753">
                  <c:v>86.808792999999994</c:v>
                </c:pt>
                <c:pt idx="754">
                  <c:v>86.779574999999994</c:v>
                </c:pt>
                <c:pt idx="755">
                  <c:v>86.734990999999994</c:v>
                </c:pt>
                <c:pt idx="756">
                  <c:v>86.703828000000001</c:v>
                </c:pt>
                <c:pt idx="757">
                  <c:v>86.699647999999996</c:v>
                </c:pt>
                <c:pt idx="758">
                  <c:v>86.714415000000002</c:v>
                </c:pt>
                <c:pt idx="759">
                  <c:v>86.731199000000004</c:v>
                </c:pt>
                <c:pt idx="760">
                  <c:v>86.738043000000005</c:v>
                </c:pt>
                <c:pt idx="761">
                  <c:v>86.732555000000005</c:v>
                </c:pt>
                <c:pt idx="762">
                  <c:v>86.719077999999996</c:v>
                </c:pt>
                <c:pt idx="763">
                  <c:v>86.703969999999998</c:v>
                </c:pt>
                <c:pt idx="764">
                  <c:v>86.692103000000003</c:v>
                </c:pt>
                <c:pt idx="765">
                  <c:v>86.684968999999995</c:v>
                </c:pt>
                <c:pt idx="766">
                  <c:v>86.679996000000003</c:v>
                </c:pt>
                <c:pt idx="767">
                  <c:v>86.670721</c:v>
                </c:pt>
                <c:pt idx="768">
                  <c:v>86.648809999999997</c:v>
                </c:pt>
                <c:pt idx="769">
                  <c:v>86.608999999999995</c:v>
                </c:pt>
                <c:pt idx="770">
                  <c:v>86.554648999999998</c:v>
                </c:pt>
                <c:pt idx="771">
                  <c:v>86.498506000000006</c:v>
                </c:pt>
                <c:pt idx="772">
                  <c:v>86.455776</c:v>
                </c:pt>
                <c:pt idx="773">
                  <c:v>86.434259999999995</c:v>
                </c:pt>
                <c:pt idx="774">
                  <c:v>86.431006999999994</c:v>
                </c:pt>
                <c:pt idx="775">
                  <c:v>86.438816000000003</c:v>
                </c:pt>
                <c:pt idx="776">
                  <c:v>86.454667999999998</c:v>
                </c:pt>
                <c:pt idx="777">
                  <c:v>86.479512</c:v>
                </c:pt>
                <c:pt idx="778">
                  <c:v>86.509279000000006</c:v>
                </c:pt>
                <c:pt idx="779">
                  <c:v>86.529283000000007</c:v>
                </c:pt>
                <c:pt idx="780">
                  <c:v>86.523386000000002</c:v>
                </c:pt>
                <c:pt idx="781">
                  <c:v>86.492085000000003</c:v>
                </c:pt>
                <c:pt idx="782">
                  <c:v>86.457503000000003</c:v>
                </c:pt>
                <c:pt idx="783">
                  <c:v>86.444689999999994</c:v>
                </c:pt>
                <c:pt idx="784">
                  <c:v>86.457407000000003</c:v>
                </c:pt>
                <c:pt idx="785">
                  <c:v>86.473855</c:v>
                </c:pt>
                <c:pt idx="786">
                  <c:v>86.467226999999994</c:v>
                </c:pt>
                <c:pt idx="787">
                  <c:v>86.430425</c:v>
                </c:pt>
                <c:pt idx="788">
                  <c:v>86.380591999999993</c:v>
                </c:pt>
                <c:pt idx="789">
                  <c:v>86.343592999999998</c:v>
                </c:pt>
                <c:pt idx="790">
                  <c:v>86.336405999999997</c:v>
                </c:pt>
                <c:pt idx="791">
                  <c:v>86.358185000000006</c:v>
                </c:pt>
                <c:pt idx="792">
                  <c:v>86.391630000000006</c:v>
                </c:pt>
                <c:pt idx="793">
                  <c:v>86.414062000000001</c:v>
                </c:pt>
                <c:pt idx="794">
                  <c:v>86.412672999999998</c:v>
                </c:pt>
                <c:pt idx="795">
                  <c:v>86.392364999999998</c:v>
                </c:pt>
                <c:pt idx="796">
                  <c:v>86.368385000000004</c:v>
                </c:pt>
                <c:pt idx="797">
                  <c:v>86.351293999999996</c:v>
                </c:pt>
                <c:pt idx="798">
                  <c:v>86.340767</c:v>
                </c:pt>
                <c:pt idx="799">
                  <c:v>86.332205999999999</c:v>
                </c:pt>
                <c:pt idx="800">
                  <c:v>86.323548000000002</c:v>
                </c:pt>
                <c:pt idx="801">
                  <c:v>86.313545000000005</c:v>
                </c:pt>
                <c:pt idx="802">
                  <c:v>86.299060999999995</c:v>
                </c:pt>
                <c:pt idx="803">
                  <c:v>86.27955</c:v>
                </c:pt>
                <c:pt idx="804">
                  <c:v>86.261418000000006</c:v>
                </c:pt>
                <c:pt idx="805">
                  <c:v>86.252295000000004</c:v>
                </c:pt>
                <c:pt idx="806">
                  <c:v>86.251740999999996</c:v>
                </c:pt>
                <c:pt idx="807">
                  <c:v>86.251748000000006</c:v>
                </c:pt>
                <c:pt idx="808">
                  <c:v>86.246410999999995</c:v>
                </c:pt>
                <c:pt idx="809">
                  <c:v>86.237442999999999</c:v>
                </c:pt>
                <c:pt idx="810">
                  <c:v>86.229364000000004</c:v>
                </c:pt>
                <c:pt idx="811">
                  <c:v>86.223192999999995</c:v>
                </c:pt>
                <c:pt idx="812">
                  <c:v>86.217427999999998</c:v>
                </c:pt>
                <c:pt idx="813">
                  <c:v>86.212824999999995</c:v>
                </c:pt>
                <c:pt idx="814">
                  <c:v>86.212610999999995</c:v>
                </c:pt>
                <c:pt idx="815">
                  <c:v>86.217354999999998</c:v>
                </c:pt>
                <c:pt idx="816">
                  <c:v>86.221217999999993</c:v>
                </c:pt>
                <c:pt idx="817">
                  <c:v>86.214896999999993</c:v>
                </c:pt>
                <c:pt idx="818">
                  <c:v>86.193088000000003</c:v>
                </c:pt>
                <c:pt idx="819">
                  <c:v>86.159409999999994</c:v>
                </c:pt>
                <c:pt idx="820">
                  <c:v>86.124540999999994</c:v>
                </c:pt>
                <c:pt idx="821">
                  <c:v>86.099818999999997</c:v>
                </c:pt>
                <c:pt idx="822">
                  <c:v>86.092123000000001</c:v>
                </c:pt>
                <c:pt idx="823">
                  <c:v>86.102648000000002</c:v>
                </c:pt>
                <c:pt idx="824">
                  <c:v>86.126675000000006</c:v>
                </c:pt>
                <c:pt idx="825">
                  <c:v>86.153012000000004</c:v>
                </c:pt>
                <c:pt idx="826">
                  <c:v>86.167474999999996</c:v>
                </c:pt>
                <c:pt idx="827">
                  <c:v>86.161901</c:v>
                </c:pt>
                <c:pt idx="828">
                  <c:v>86.140244999999993</c:v>
                </c:pt>
                <c:pt idx="829">
                  <c:v>86.113026000000005</c:v>
                </c:pt>
                <c:pt idx="830">
                  <c:v>86.086575999999994</c:v>
                </c:pt>
                <c:pt idx="831">
                  <c:v>86.061115999999998</c:v>
                </c:pt>
                <c:pt idx="832">
                  <c:v>86.037979000000007</c:v>
                </c:pt>
                <c:pt idx="833">
                  <c:v>86.023235999999997</c:v>
                </c:pt>
                <c:pt idx="834">
                  <c:v>86.022605999999996</c:v>
                </c:pt>
                <c:pt idx="835">
                  <c:v>86.036653999999999</c:v>
                </c:pt>
                <c:pt idx="836">
                  <c:v>86.062224000000001</c:v>
                </c:pt>
                <c:pt idx="837">
                  <c:v>86.094099</c:v>
                </c:pt>
                <c:pt idx="838">
                  <c:v>86.122743999999997</c:v>
                </c:pt>
                <c:pt idx="839">
                  <c:v>86.134918999999996</c:v>
                </c:pt>
                <c:pt idx="840">
                  <c:v>86.122421000000003</c:v>
                </c:pt>
                <c:pt idx="841">
                  <c:v>86.090354000000005</c:v>
                </c:pt>
                <c:pt idx="842">
                  <c:v>86.053949000000003</c:v>
                </c:pt>
                <c:pt idx="843">
                  <c:v>86.027372999999997</c:v>
                </c:pt>
                <c:pt idx="844">
                  <c:v>86.016492999999997</c:v>
                </c:pt>
                <c:pt idx="845">
                  <c:v>86.019463999999999</c:v>
                </c:pt>
                <c:pt idx="846">
                  <c:v>86.029909000000004</c:v>
                </c:pt>
                <c:pt idx="847">
                  <c:v>86.039931999999993</c:v>
                </c:pt>
                <c:pt idx="848">
                  <c:v>86.044994000000003</c:v>
                </c:pt>
                <c:pt idx="849">
                  <c:v>86.048647000000003</c:v>
                </c:pt>
                <c:pt idx="850">
                  <c:v>86.060248000000001</c:v>
                </c:pt>
                <c:pt idx="851">
                  <c:v>86.084603000000001</c:v>
                </c:pt>
                <c:pt idx="852">
                  <c:v>86.112932999999998</c:v>
                </c:pt>
                <c:pt idx="853">
                  <c:v>86.125630999999998</c:v>
                </c:pt>
                <c:pt idx="854">
                  <c:v>86.106924000000006</c:v>
                </c:pt>
                <c:pt idx="855">
                  <c:v>86.059995000000001</c:v>
                </c:pt>
                <c:pt idx="856">
                  <c:v>86.008475000000004</c:v>
                </c:pt>
                <c:pt idx="857">
                  <c:v>85.979873999999995</c:v>
                </c:pt>
                <c:pt idx="858">
                  <c:v>85.982692999999998</c:v>
                </c:pt>
                <c:pt idx="859">
                  <c:v>85.998059999999995</c:v>
                </c:pt>
                <c:pt idx="860">
                  <c:v>85.996172999999999</c:v>
                </c:pt>
                <c:pt idx="861">
                  <c:v>85.963892999999999</c:v>
                </c:pt>
                <c:pt idx="862">
                  <c:v>85.916461999999996</c:v>
                </c:pt>
                <c:pt idx="863">
                  <c:v>85.880961999999997</c:v>
                </c:pt>
                <c:pt idx="864">
                  <c:v>85.86891</c:v>
                </c:pt>
                <c:pt idx="865">
                  <c:v>85.866777999999996</c:v>
                </c:pt>
                <c:pt idx="866">
                  <c:v>85.853342999999995</c:v>
                </c:pt>
                <c:pt idx="867">
                  <c:v>85.824022999999997</c:v>
                </c:pt>
                <c:pt idx="868">
                  <c:v>85.794476000000003</c:v>
                </c:pt>
                <c:pt idx="869">
                  <c:v>85.780231999999998</c:v>
                </c:pt>
                <c:pt idx="870">
                  <c:v>85.779426000000001</c:v>
                </c:pt>
                <c:pt idx="871">
                  <c:v>85.779159000000007</c:v>
                </c:pt>
                <c:pt idx="872">
                  <c:v>85.773651000000001</c:v>
                </c:pt>
                <c:pt idx="873">
                  <c:v>85.770663999999996</c:v>
                </c:pt>
                <c:pt idx="874">
                  <c:v>85.780928000000003</c:v>
                </c:pt>
                <c:pt idx="875">
                  <c:v>85.806822999999994</c:v>
                </c:pt>
                <c:pt idx="876">
                  <c:v>85.843163000000004</c:v>
                </c:pt>
                <c:pt idx="877">
                  <c:v>85.883413000000004</c:v>
                </c:pt>
                <c:pt idx="878">
                  <c:v>85.920681999999999</c:v>
                </c:pt>
                <c:pt idx="879">
                  <c:v>85.945284999999998</c:v>
                </c:pt>
                <c:pt idx="880">
                  <c:v>85.946511999999998</c:v>
                </c:pt>
                <c:pt idx="881">
                  <c:v>85.918954999999997</c:v>
                </c:pt>
                <c:pt idx="882">
                  <c:v>85.868246999999997</c:v>
                </c:pt>
                <c:pt idx="883">
                  <c:v>85.812264999999996</c:v>
                </c:pt>
                <c:pt idx="884">
                  <c:v>85.774618000000004</c:v>
                </c:pt>
                <c:pt idx="885">
                  <c:v>85.769872000000007</c:v>
                </c:pt>
                <c:pt idx="886">
                  <c:v>85.790228999999997</c:v>
                </c:pt>
                <c:pt idx="887">
                  <c:v>85.809102999999993</c:v>
                </c:pt>
                <c:pt idx="888">
                  <c:v>85.80283</c:v>
                </c:pt>
                <c:pt idx="889">
                  <c:v>85.769795999999999</c:v>
                </c:pt>
                <c:pt idx="890">
                  <c:v>85.727087999999995</c:v>
                </c:pt>
                <c:pt idx="891">
                  <c:v>85.690754999999996</c:v>
                </c:pt>
                <c:pt idx="892">
                  <c:v>85.664046999999997</c:v>
                </c:pt>
                <c:pt idx="893">
                  <c:v>85.644501000000005</c:v>
                </c:pt>
                <c:pt idx="894">
                  <c:v>85.634512000000001</c:v>
                </c:pt>
                <c:pt idx="895">
                  <c:v>85.638715000000005</c:v>
                </c:pt>
                <c:pt idx="896">
                  <c:v>85.653613000000007</c:v>
                </c:pt>
                <c:pt idx="897">
                  <c:v>85.665692000000007</c:v>
                </c:pt>
                <c:pt idx="898">
                  <c:v>85.661619999999999</c:v>
                </c:pt>
                <c:pt idx="899">
                  <c:v>85.638980000000004</c:v>
                </c:pt>
                <c:pt idx="900">
                  <c:v>85.606944999999996</c:v>
                </c:pt>
                <c:pt idx="901">
                  <c:v>85.578558000000001</c:v>
                </c:pt>
                <c:pt idx="902">
                  <c:v>85.562800999999993</c:v>
                </c:pt>
                <c:pt idx="903">
                  <c:v>85.560389000000001</c:v>
                </c:pt>
                <c:pt idx="904">
                  <c:v>85.564588999999998</c:v>
                </c:pt>
                <c:pt idx="905">
                  <c:v>85.568775000000002</c:v>
                </c:pt>
                <c:pt idx="906">
                  <c:v>85.575463999999997</c:v>
                </c:pt>
                <c:pt idx="907">
                  <c:v>85.594538</c:v>
                </c:pt>
                <c:pt idx="908">
                  <c:v>85.628713000000005</c:v>
                </c:pt>
                <c:pt idx="909">
                  <c:v>85.662732000000005</c:v>
                </c:pt>
                <c:pt idx="910">
                  <c:v>85.673000999999999</c:v>
                </c:pt>
                <c:pt idx="911">
                  <c:v>85.650547000000003</c:v>
                </c:pt>
                <c:pt idx="912">
                  <c:v>85.611371000000005</c:v>
                </c:pt>
                <c:pt idx="913">
                  <c:v>85.581441999999996</c:v>
                </c:pt>
                <c:pt idx="914">
                  <c:v>85.573673999999997</c:v>
                </c:pt>
                <c:pt idx="915">
                  <c:v>85.582227000000003</c:v>
                </c:pt>
                <c:pt idx="916">
                  <c:v>85.595613999999998</c:v>
                </c:pt>
                <c:pt idx="917">
                  <c:v>85.608902</c:v>
                </c:pt>
                <c:pt idx="918">
                  <c:v>85.622294999999994</c:v>
                </c:pt>
                <c:pt idx="919">
                  <c:v>85.633007000000006</c:v>
                </c:pt>
                <c:pt idx="920">
                  <c:v>85.633072999999996</c:v>
                </c:pt>
                <c:pt idx="921">
                  <c:v>85.61506</c:v>
                </c:pt>
                <c:pt idx="922">
                  <c:v>85.578632999999996</c:v>
                </c:pt>
                <c:pt idx="923">
                  <c:v>85.532442000000003</c:v>
                </c:pt>
                <c:pt idx="924">
                  <c:v>85.490781999999996</c:v>
                </c:pt>
                <c:pt idx="925">
                  <c:v>85.466459999999998</c:v>
                </c:pt>
                <c:pt idx="926">
                  <c:v>85.462992999999997</c:v>
                </c:pt>
                <c:pt idx="927">
                  <c:v>85.471885999999998</c:v>
                </c:pt>
                <c:pt idx="928">
                  <c:v>85.479153999999994</c:v>
                </c:pt>
                <c:pt idx="929">
                  <c:v>85.476620999999994</c:v>
                </c:pt>
                <c:pt idx="930">
                  <c:v>85.467169999999996</c:v>
                </c:pt>
                <c:pt idx="931">
                  <c:v>85.459057999999999</c:v>
                </c:pt>
                <c:pt idx="932">
                  <c:v>85.456478000000004</c:v>
                </c:pt>
                <c:pt idx="933">
                  <c:v>85.457091000000005</c:v>
                </c:pt>
                <c:pt idx="934">
                  <c:v>85.457244000000003</c:v>
                </c:pt>
                <c:pt idx="935">
                  <c:v>85.455521000000005</c:v>
                </c:pt>
                <c:pt idx="936">
                  <c:v>85.449592999999993</c:v>
                </c:pt>
                <c:pt idx="937">
                  <c:v>85.433948000000001</c:v>
                </c:pt>
                <c:pt idx="938">
                  <c:v>85.405731000000003</c:v>
                </c:pt>
                <c:pt idx="939">
                  <c:v>85.371741999999998</c:v>
                </c:pt>
                <c:pt idx="940">
                  <c:v>85.344933999999995</c:v>
                </c:pt>
                <c:pt idx="941">
                  <c:v>85.332874000000004</c:v>
                </c:pt>
                <c:pt idx="942">
                  <c:v>85.332763</c:v>
                </c:pt>
                <c:pt idx="943">
                  <c:v>85.338659000000007</c:v>
                </c:pt>
                <c:pt idx="944">
                  <c:v>85.349378000000002</c:v>
                </c:pt>
                <c:pt idx="945">
                  <c:v>85.365335999999999</c:v>
                </c:pt>
                <c:pt idx="946">
                  <c:v>85.380014000000003</c:v>
                </c:pt>
                <c:pt idx="947">
                  <c:v>85.379908999999998</c:v>
                </c:pt>
                <c:pt idx="948">
                  <c:v>85.355249999999998</c:v>
                </c:pt>
                <c:pt idx="949">
                  <c:v>85.311779000000001</c:v>
                </c:pt>
                <c:pt idx="950">
                  <c:v>85.273084999999995</c:v>
                </c:pt>
                <c:pt idx="951">
                  <c:v>85.267601999999997</c:v>
                </c:pt>
                <c:pt idx="952">
                  <c:v>85.305214000000007</c:v>
                </c:pt>
                <c:pt idx="953">
                  <c:v>85.363609999999994</c:v>
                </c:pt>
                <c:pt idx="954">
                  <c:v>85.402805999999998</c:v>
                </c:pt>
                <c:pt idx="955">
                  <c:v>85.398724000000001</c:v>
                </c:pt>
                <c:pt idx="956">
                  <c:v>85.362091000000007</c:v>
                </c:pt>
                <c:pt idx="957">
                  <c:v>85.322708000000006</c:v>
                </c:pt>
                <c:pt idx="958">
                  <c:v>85.298604999999995</c:v>
                </c:pt>
                <c:pt idx="959">
                  <c:v>85.285471000000001</c:v>
                </c:pt>
                <c:pt idx="960">
                  <c:v>85.272989999999993</c:v>
                </c:pt>
                <c:pt idx="961">
                  <c:v>85.261392000000001</c:v>
                </c:pt>
                <c:pt idx="962">
                  <c:v>85.258454999999998</c:v>
                </c:pt>
                <c:pt idx="963">
                  <c:v>85.266555999999994</c:v>
                </c:pt>
                <c:pt idx="964">
                  <c:v>85.278063000000003</c:v>
                </c:pt>
                <c:pt idx="965">
                  <c:v>85.281664000000006</c:v>
                </c:pt>
                <c:pt idx="966">
                  <c:v>85.271152000000001</c:v>
                </c:pt>
                <c:pt idx="967">
                  <c:v>85.249944999999997</c:v>
                </c:pt>
                <c:pt idx="968">
                  <c:v>85.228738000000007</c:v>
                </c:pt>
                <c:pt idx="969">
                  <c:v>85.217232999999993</c:v>
                </c:pt>
                <c:pt idx="970">
                  <c:v>85.217294999999993</c:v>
                </c:pt>
                <c:pt idx="971">
                  <c:v>85.225859</c:v>
                </c:pt>
                <c:pt idx="972">
                  <c:v>85.242099999999994</c:v>
                </c:pt>
                <c:pt idx="973">
                  <c:v>85.265855000000002</c:v>
                </c:pt>
                <c:pt idx="974">
                  <c:v>85.289016000000004</c:v>
                </c:pt>
                <c:pt idx="975">
                  <c:v>85.296002999999999</c:v>
                </c:pt>
                <c:pt idx="976">
                  <c:v>85.277951000000002</c:v>
                </c:pt>
                <c:pt idx="977">
                  <c:v>85.242862000000002</c:v>
                </c:pt>
                <c:pt idx="978">
                  <c:v>85.207870999999997</c:v>
                </c:pt>
                <c:pt idx="979">
                  <c:v>85.184550999999999</c:v>
                </c:pt>
                <c:pt idx="980">
                  <c:v>85.174694000000002</c:v>
                </c:pt>
                <c:pt idx="981">
                  <c:v>85.176044000000005</c:v>
                </c:pt>
                <c:pt idx="982">
                  <c:v>85.185817</c:v>
                </c:pt>
                <c:pt idx="983">
                  <c:v>85.199539000000001</c:v>
                </c:pt>
                <c:pt idx="984">
                  <c:v>85.212145000000007</c:v>
                </c:pt>
                <c:pt idx="985">
                  <c:v>85.221481999999995</c:v>
                </c:pt>
                <c:pt idx="986">
                  <c:v>85.227716999999998</c:v>
                </c:pt>
                <c:pt idx="987">
                  <c:v>85.229286999999999</c:v>
                </c:pt>
                <c:pt idx="988">
                  <c:v>85.222887</c:v>
                </c:pt>
                <c:pt idx="989">
                  <c:v>85.20787</c:v>
                </c:pt>
                <c:pt idx="990">
                  <c:v>85.187250000000006</c:v>
                </c:pt>
                <c:pt idx="991">
                  <c:v>85.163888999999998</c:v>
                </c:pt>
                <c:pt idx="992">
                  <c:v>85.139466999999996</c:v>
                </c:pt>
                <c:pt idx="993">
                  <c:v>85.118471999999997</c:v>
                </c:pt>
                <c:pt idx="994">
                  <c:v>85.108918000000003</c:v>
                </c:pt>
                <c:pt idx="995">
                  <c:v>85.114063999999999</c:v>
                </c:pt>
                <c:pt idx="996">
                  <c:v>85.124019000000004</c:v>
                </c:pt>
                <c:pt idx="997">
                  <c:v>85.121313000000001</c:v>
                </c:pt>
                <c:pt idx="998">
                  <c:v>85.098498000000006</c:v>
                </c:pt>
                <c:pt idx="999">
                  <c:v>85.067852999999999</c:v>
                </c:pt>
                <c:pt idx="1000">
                  <c:v>85.049397999999997</c:v>
                </c:pt>
                <c:pt idx="1001">
                  <c:v>85.049445000000006</c:v>
                </c:pt>
                <c:pt idx="1002">
                  <c:v>85.055356000000003</c:v>
                </c:pt>
                <c:pt idx="1003">
                  <c:v>85.053488000000002</c:v>
                </c:pt>
                <c:pt idx="1004">
                  <c:v>85.046871999999993</c:v>
                </c:pt>
                <c:pt idx="1005">
                  <c:v>85.048608999999999</c:v>
                </c:pt>
                <c:pt idx="1006">
                  <c:v>85.059603999999993</c:v>
                </c:pt>
                <c:pt idx="1007">
                  <c:v>85.061689000000001</c:v>
                </c:pt>
                <c:pt idx="1008">
                  <c:v>85.036368999999993</c:v>
                </c:pt>
                <c:pt idx="1009">
                  <c:v>84.984111999999996</c:v>
                </c:pt>
                <c:pt idx="1010">
                  <c:v>84.921040000000005</c:v>
                </c:pt>
                <c:pt idx="1011">
                  <c:v>84.861547999999999</c:v>
                </c:pt>
                <c:pt idx="1012">
                  <c:v>84.809673000000004</c:v>
                </c:pt>
                <c:pt idx="1013">
                  <c:v>84.763482999999994</c:v>
                </c:pt>
                <c:pt idx="1014">
                  <c:v>84.719420999999997</c:v>
                </c:pt>
                <c:pt idx="1015">
                  <c:v>84.670417</c:v>
                </c:pt>
                <c:pt idx="1016">
                  <c:v>84.605221999999998</c:v>
                </c:pt>
                <c:pt idx="1017">
                  <c:v>84.513805000000005</c:v>
                </c:pt>
                <c:pt idx="1018">
                  <c:v>84.392285999999999</c:v>
                </c:pt>
                <c:pt idx="1019">
                  <c:v>84.241511000000003</c:v>
                </c:pt>
                <c:pt idx="1020">
                  <c:v>84.062927999999999</c:v>
                </c:pt>
                <c:pt idx="1021">
                  <c:v>83.858514999999997</c:v>
                </c:pt>
                <c:pt idx="1022">
                  <c:v>83.634344999999996</c:v>
                </c:pt>
                <c:pt idx="1023">
                  <c:v>83.401052000000007</c:v>
                </c:pt>
                <c:pt idx="1024">
                  <c:v>83.167241000000004</c:v>
                </c:pt>
                <c:pt idx="1025">
                  <c:v>82.929850000000002</c:v>
                </c:pt>
                <c:pt idx="1026">
                  <c:v>82.671474000000003</c:v>
                </c:pt>
                <c:pt idx="1027">
                  <c:v>82.371555999999998</c:v>
                </c:pt>
                <c:pt idx="1028">
                  <c:v>82.024529000000001</c:v>
                </c:pt>
                <c:pt idx="1029">
                  <c:v>81.647597000000005</c:v>
                </c:pt>
                <c:pt idx="1030">
                  <c:v>81.269259000000005</c:v>
                </c:pt>
                <c:pt idx="1031">
                  <c:v>80.909395000000004</c:v>
                </c:pt>
                <c:pt idx="1032">
                  <c:v>80.569738000000001</c:v>
                </c:pt>
                <c:pt idx="1033">
                  <c:v>80.240944999999996</c:v>
                </c:pt>
                <c:pt idx="1034">
                  <c:v>79.916534999999996</c:v>
                </c:pt>
                <c:pt idx="1035">
                  <c:v>79.600933999999995</c:v>
                </c:pt>
                <c:pt idx="1036">
                  <c:v>79.307631999999998</c:v>
                </c:pt>
                <c:pt idx="1037">
                  <c:v>79.051464999999993</c:v>
                </c:pt>
                <c:pt idx="1038">
                  <c:v>78.840952000000001</c:v>
                </c:pt>
                <c:pt idx="1039">
                  <c:v>78.676132999999993</c:v>
                </c:pt>
                <c:pt idx="1040">
                  <c:v>78.553201999999999</c:v>
                </c:pt>
                <c:pt idx="1041">
                  <c:v>78.471168000000006</c:v>
                </c:pt>
                <c:pt idx="1042">
                  <c:v>78.434466</c:v>
                </c:pt>
                <c:pt idx="1043">
                  <c:v>78.450682999999998</c:v>
                </c:pt>
                <c:pt idx="1044">
                  <c:v>78.526251999999999</c:v>
                </c:pt>
                <c:pt idx="1045">
                  <c:v>78.661026000000007</c:v>
                </c:pt>
                <c:pt idx="1046">
                  <c:v>78.842527000000004</c:v>
                </c:pt>
                <c:pt idx="1047">
                  <c:v>79.045889000000003</c:v>
                </c:pt>
                <c:pt idx="1048">
                  <c:v>79.244118</c:v>
                </c:pt>
                <c:pt idx="1049">
                  <c:v>79.420368999999994</c:v>
                </c:pt>
                <c:pt idx="1050">
                  <c:v>79.568713000000002</c:v>
                </c:pt>
                <c:pt idx="1051">
                  <c:v>79.683893999999995</c:v>
                </c:pt>
                <c:pt idx="1052">
                  <c:v>79.755785000000003</c:v>
                </c:pt>
                <c:pt idx="1053">
                  <c:v>79.776959000000005</c:v>
                </c:pt>
                <c:pt idx="1054">
                  <c:v>79.751637000000002</c:v>
                </c:pt>
                <c:pt idx="1055">
                  <c:v>79.691211999999993</c:v>
                </c:pt>
                <c:pt idx="1056">
                  <c:v>79.601198999999994</c:v>
                </c:pt>
                <c:pt idx="1057">
                  <c:v>79.478151999999994</c:v>
                </c:pt>
                <c:pt idx="1058">
                  <c:v>79.321501999999995</c:v>
                </c:pt>
                <c:pt idx="1059">
                  <c:v>79.143386000000007</c:v>
                </c:pt>
                <c:pt idx="1060">
                  <c:v>78.961470000000006</c:v>
                </c:pt>
                <c:pt idx="1061">
                  <c:v>78.784239999999997</c:v>
                </c:pt>
                <c:pt idx="1062">
                  <c:v>78.609955999999997</c:v>
                </c:pt>
                <c:pt idx="1063">
                  <c:v>78.441360000000003</c:v>
                </c:pt>
                <c:pt idx="1064">
                  <c:v>78.294803999999999</c:v>
                </c:pt>
                <c:pt idx="1065">
                  <c:v>78.189285999999996</c:v>
                </c:pt>
                <c:pt idx="1066">
                  <c:v>78.129056000000006</c:v>
                </c:pt>
                <c:pt idx="1067">
                  <c:v>78.102458999999996</c:v>
                </c:pt>
                <c:pt idx="1068">
                  <c:v>78.097284999999999</c:v>
                </c:pt>
                <c:pt idx="1069">
                  <c:v>78.111856000000003</c:v>
                </c:pt>
                <c:pt idx="1070">
                  <c:v>78.149286000000004</c:v>
                </c:pt>
                <c:pt idx="1071">
                  <c:v>78.205416999999997</c:v>
                </c:pt>
                <c:pt idx="1072">
                  <c:v>78.266925000000001</c:v>
                </c:pt>
                <c:pt idx="1073">
                  <c:v>78.321927000000002</c:v>
                </c:pt>
                <c:pt idx="1074">
                  <c:v>78.371995999999996</c:v>
                </c:pt>
                <c:pt idx="1075">
                  <c:v>78.433594999999997</c:v>
                </c:pt>
                <c:pt idx="1076">
                  <c:v>78.525245999999996</c:v>
                </c:pt>
                <c:pt idx="1077">
                  <c:v>78.649581999999995</c:v>
                </c:pt>
                <c:pt idx="1078">
                  <c:v>78.788566000000003</c:v>
                </c:pt>
                <c:pt idx="1079">
                  <c:v>78.920259000000001</c:v>
                </c:pt>
                <c:pt idx="1080">
                  <c:v>79.040452999999999</c:v>
                </c:pt>
                <c:pt idx="1081">
                  <c:v>79.163785000000004</c:v>
                </c:pt>
                <c:pt idx="1082">
                  <c:v>79.302961999999994</c:v>
                </c:pt>
                <c:pt idx="1083">
                  <c:v>79.452016</c:v>
                </c:pt>
                <c:pt idx="1084">
                  <c:v>79.592930999999993</c:v>
                </c:pt>
                <c:pt idx="1085">
                  <c:v>79.714136999999994</c:v>
                </c:pt>
                <c:pt idx="1086">
                  <c:v>79.818042000000005</c:v>
                </c:pt>
                <c:pt idx="1087">
                  <c:v>79.913088999999999</c:v>
                </c:pt>
                <c:pt idx="1088">
                  <c:v>80.003210999999993</c:v>
                </c:pt>
                <c:pt idx="1089">
                  <c:v>80.084567000000007</c:v>
                </c:pt>
                <c:pt idx="1090">
                  <c:v>80.150030000000001</c:v>
                </c:pt>
                <c:pt idx="1091">
                  <c:v>80.197631999999999</c:v>
                </c:pt>
                <c:pt idx="1092">
                  <c:v>80.236503999999996</c:v>
                </c:pt>
                <c:pt idx="1093">
                  <c:v>80.282914000000005</c:v>
                </c:pt>
                <c:pt idx="1094">
                  <c:v>80.348456999999996</c:v>
                </c:pt>
                <c:pt idx="1095">
                  <c:v>80.433268999999996</c:v>
                </c:pt>
                <c:pt idx="1096">
                  <c:v>80.530674000000005</c:v>
                </c:pt>
                <c:pt idx="1097">
                  <c:v>80.633729000000002</c:v>
                </c:pt>
                <c:pt idx="1098">
                  <c:v>80.734977000000001</c:v>
                </c:pt>
                <c:pt idx="1099">
                  <c:v>80.82508</c:v>
                </c:pt>
                <c:pt idx="1100">
                  <c:v>80.899360000000001</c:v>
                </c:pt>
                <c:pt idx="1101">
                  <c:v>80.962737000000004</c:v>
                </c:pt>
                <c:pt idx="1102">
                  <c:v>81.023112999999995</c:v>
                </c:pt>
                <c:pt idx="1103">
                  <c:v>81.081907000000001</c:v>
                </c:pt>
                <c:pt idx="1104">
                  <c:v>81.135587999999998</c:v>
                </c:pt>
                <c:pt idx="1105">
                  <c:v>81.185689999999994</c:v>
                </c:pt>
                <c:pt idx="1106">
                  <c:v>81.239562000000006</c:v>
                </c:pt>
                <c:pt idx="1107">
                  <c:v>81.300713999999999</c:v>
                </c:pt>
                <c:pt idx="1108">
                  <c:v>81.364501000000004</c:v>
                </c:pt>
                <c:pt idx="1109">
                  <c:v>81.424611999999996</c:v>
                </c:pt>
                <c:pt idx="1110">
                  <c:v>81.477850000000004</c:v>
                </c:pt>
                <c:pt idx="1111">
                  <c:v>81.520049</c:v>
                </c:pt>
                <c:pt idx="1112">
                  <c:v>81.542708000000005</c:v>
                </c:pt>
                <c:pt idx="1113">
                  <c:v>81.537571</c:v>
                </c:pt>
                <c:pt idx="1114">
                  <c:v>81.501885000000001</c:v>
                </c:pt>
                <c:pt idx="1115">
                  <c:v>81.437717000000006</c:v>
                </c:pt>
                <c:pt idx="1116">
                  <c:v>81.349828000000002</c:v>
                </c:pt>
                <c:pt idx="1117">
                  <c:v>81.246056999999993</c:v>
                </c:pt>
                <c:pt idx="1118">
                  <c:v>81.134924999999996</c:v>
                </c:pt>
                <c:pt idx="1119">
                  <c:v>81.018704</c:v>
                </c:pt>
                <c:pt idx="1120">
                  <c:v>80.891510999999994</c:v>
                </c:pt>
                <c:pt idx="1121">
                  <c:v>80.747251000000006</c:v>
                </c:pt>
                <c:pt idx="1122">
                  <c:v>80.587333999999998</c:v>
                </c:pt>
                <c:pt idx="1123">
                  <c:v>80.419599000000005</c:v>
                </c:pt>
                <c:pt idx="1124">
                  <c:v>80.255526000000003</c:v>
                </c:pt>
                <c:pt idx="1125">
                  <c:v>80.113214999999997</c:v>
                </c:pt>
                <c:pt idx="1126">
                  <c:v>80.016277000000002</c:v>
                </c:pt>
                <c:pt idx="1127">
                  <c:v>79.978915999999998</c:v>
                </c:pt>
                <c:pt idx="1128">
                  <c:v>79.990894999999995</c:v>
                </c:pt>
                <c:pt idx="1129">
                  <c:v>80.024591000000001</c:v>
                </c:pt>
                <c:pt idx="1130">
                  <c:v>80.058835999999999</c:v>
                </c:pt>
                <c:pt idx="1131">
                  <c:v>80.089195000000004</c:v>
                </c:pt>
                <c:pt idx="1132">
                  <c:v>80.114073000000005</c:v>
                </c:pt>
                <c:pt idx="1133">
                  <c:v>80.120624000000007</c:v>
                </c:pt>
                <c:pt idx="1134">
                  <c:v>80.093079000000003</c:v>
                </c:pt>
                <c:pt idx="1135">
                  <c:v>80.031233</c:v>
                </c:pt>
                <c:pt idx="1136">
                  <c:v>79.951638000000003</c:v>
                </c:pt>
                <c:pt idx="1137">
                  <c:v>79.870580000000004</c:v>
                </c:pt>
                <c:pt idx="1138">
                  <c:v>79.793857000000003</c:v>
                </c:pt>
                <c:pt idx="1139">
                  <c:v>79.726066000000003</c:v>
                </c:pt>
                <c:pt idx="1140">
                  <c:v>79.682254999999998</c:v>
                </c:pt>
                <c:pt idx="1141">
                  <c:v>79.682423</c:v>
                </c:pt>
                <c:pt idx="1142">
                  <c:v>79.735011</c:v>
                </c:pt>
                <c:pt idx="1143">
                  <c:v>79.830173000000002</c:v>
                </c:pt>
                <c:pt idx="1144">
                  <c:v>79.950309000000004</c:v>
                </c:pt>
                <c:pt idx="1145">
                  <c:v>80.085815999999994</c:v>
                </c:pt>
                <c:pt idx="1146">
                  <c:v>80.240206999999998</c:v>
                </c:pt>
                <c:pt idx="1147">
                  <c:v>80.421334000000002</c:v>
                </c:pt>
                <c:pt idx="1148">
                  <c:v>80.627313999999998</c:v>
                </c:pt>
                <c:pt idx="1149">
                  <c:v>80.839961000000002</c:v>
                </c:pt>
                <c:pt idx="1150">
                  <c:v>81.032989000000001</c:v>
                </c:pt>
                <c:pt idx="1151">
                  <c:v>81.189031999999997</c:v>
                </c:pt>
                <c:pt idx="1152">
                  <c:v>81.310525999999996</c:v>
                </c:pt>
                <c:pt idx="1153">
                  <c:v>81.413687999999993</c:v>
                </c:pt>
                <c:pt idx="1154">
                  <c:v>81.513019</c:v>
                </c:pt>
                <c:pt idx="1155">
                  <c:v>81.612981000000005</c:v>
                </c:pt>
                <c:pt idx="1156">
                  <c:v>81.712112000000005</c:v>
                </c:pt>
                <c:pt idx="1157">
                  <c:v>81.809633000000005</c:v>
                </c:pt>
                <c:pt idx="1158">
                  <c:v>81.904954000000004</c:v>
                </c:pt>
                <c:pt idx="1159">
                  <c:v>81.993634</c:v>
                </c:pt>
                <c:pt idx="1160">
                  <c:v>82.068651000000003</c:v>
                </c:pt>
                <c:pt idx="1161">
                  <c:v>82.127139</c:v>
                </c:pt>
                <c:pt idx="1162">
                  <c:v>82.173807999999994</c:v>
                </c:pt>
                <c:pt idx="1163">
                  <c:v>82.216093999999998</c:v>
                </c:pt>
                <c:pt idx="1164">
                  <c:v>82.256621999999993</c:v>
                </c:pt>
                <c:pt idx="1165">
                  <c:v>82.292061000000004</c:v>
                </c:pt>
                <c:pt idx="1166">
                  <c:v>82.319452999999996</c:v>
                </c:pt>
                <c:pt idx="1167">
                  <c:v>82.341736999999995</c:v>
                </c:pt>
                <c:pt idx="1168">
                  <c:v>82.365208999999993</c:v>
                </c:pt>
                <c:pt idx="1169">
                  <c:v>82.392797000000002</c:v>
                </c:pt>
                <c:pt idx="1170">
                  <c:v>82.423518999999999</c:v>
                </c:pt>
                <c:pt idx="1171">
                  <c:v>82.459114999999997</c:v>
                </c:pt>
                <c:pt idx="1172">
                  <c:v>82.505989999999997</c:v>
                </c:pt>
                <c:pt idx="1173">
                  <c:v>82.565662000000003</c:v>
                </c:pt>
                <c:pt idx="1174">
                  <c:v>82.626011000000005</c:v>
                </c:pt>
                <c:pt idx="1175">
                  <c:v>82.668846000000002</c:v>
                </c:pt>
                <c:pt idx="1176">
                  <c:v>82.687717000000006</c:v>
                </c:pt>
                <c:pt idx="1177">
                  <c:v>82.693489</c:v>
                </c:pt>
                <c:pt idx="1178">
                  <c:v>82.701103000000003</c:v>
                </c:pt>
                <c:pt idx="1179">
                  <c:v>82.716097000000005</c:v>
                </c:pt>
                <c:pt idx="1180">
                  <c:v>82.736007999999998</c:v>
                </c:pt>
                <c:pt idx="1181">
                  <c:v>82.758729000000002</c:v>
                </c:pt>
                <c:pt idx="1182">
                  <c:v>82.784184999999994</c:v>
                </c:pt>
                <c:pt idx="1183">
                  <c:v>82.811639999999997</c:v>
                </c:pt>
                <c:pt idx="1184">
                  <c:v>82.841286999999994</c:v>
                </c:pt>
                <c:pt idx="1185">
                  <c:v>82.876247000000006</c:v>
                </c:pt>
                <c:pt idx="1186">
                  <c:v>82.916928999999996</c:v>
                </c:pt>
                <c:pt idx="1187">
                  <c:v>82.954182000000003</c:v>
                </c:pt>
                <c:pt idx="1188">
                  <c:v>82.974344000000002</c:v>
                </c:pt>
                <c:pt idx="1189">
                  <c:v>82.972948000000002</c:v>
                </c:pt>
                <c:pt idx="1190">
                  <c:v>82.959776000000005</c:v>
                </c:pt>
                <c:pt idx="1191">
                  <c:v>82.949286999999998</c:v>
                </c:pt>
                <c:pt idx="1192">
                  <c:v>82.949128999999999</c:v>
                </c:pt>
                <c:pt idx="1193">
                  <c:v>82.958276999999995</c:v>
                </c:pt>
                <c:pt idx="1194">
                  <c:v>82.972105999999997</c:v>
                </c:pt>
                <c:pt idx="1195">
                  <c:v>82.987238000000005</c:v>
                </c:pt>
                <c:pt idx="1196">
                  <c:v>83.004321000000004</c:v>
                </c:pt>
                <c:pt idx="1197">
                  <c:v>83.028228999999996</c:v>
                </c:pt>
                <c:pt idx="1198">
                  <c:v>83.063417999999999</c:v>
                </c:pt>
                <c:pt idx="1199">
                  <c:v>83.106852000000003</c:v>
                </c:pt>
                <c:pt idx="1200">
                  <c:v>83.146332999999998</c:v>
                </c:pt>
                <c:pt idx="1201">
                  <c:v>83.167542999999995</c:v>
                </c:pt>
                <c:pt idx="1202">
                  <c:v>83.163863000000006</c:v>
                </c:pt>
                <c:pt idx="1203">
                  <c:v>83.141655</c:v>
                </c:pt>
                <c:pt idx="1204">
                  <c:v>83.118713</c:v>
                </c:pt>
                <c:pt idx="1205">
                  <c:v>83.115970000000004</c:v>
                </c:pt>
                <c:pt idx="1206">
                  <c:v>83.144581000000002</c:v>
                </c:pt>
                <c:pt idx="1207">
                  <c:v>83.196393</c:v>
                </c:pt>
                <c:pt idx="1208">
                  <c:v>83.247781000000003</c:v>
                </c:pt>
                <c:pt idx="1209">
                  <c:v>83.275925999999998</c:v>
                </c:pt>
                <c:pt idx="1210">
                  <c:v>83.273915000000002</c:v>
                </c:pt>
                <c:pt idx="1211">
                  <c:v>83.252889999999994</c:v>
                </c:pt>
                <c:pt idx="1212">
                  <c:v>83.232648999999995</c:v>
                </c:pt>
                <c:pt idx="1213">
                  <c:v>83.229795999999993</c:v>
                </c:pt>
                <c:pt idx="1214">
                  <c:v>83.249726999999993</c:v>
                </c:pt>
                <c:pt idx="1215">
                  <c:v>83.284737000000007</c:v>
                </c:pt>
                <c:pt idx="1216">
                  <c:v>83.318712000000005</c:v>
                </c:pt>
                <c:pt idx="1217">
                  <c:v>83.336282999999995</c:v>
                </c:pt>
                <c:pt idx="1218">
                  <c:v>83.331352999999993</c:v>
                </c:pt>
                <c:pt idx="1219">
                  <c:v>83.310471000000007</c:v>
                </c:pt>
                <c:pt idx="1220">
                  <c:v>83.289170999999996</c:v>
                </c:pt>
                <c:pt idx="1221">
                  <c:v>83.281864999999996</c:v>
                </c:pt>
                <c:pt idx="1222">
                  <c:v>83.290935000000005</c:v>
                </c:pt>
                <c:pt idx="1223">
                  <c:v>83.305384000000004</c:v>
                </c:pt>
                <c:pt idx="1224">
                  <c:v>83.312620999999993</c:v>
                </c:pt>
                <c:pt idx="1225">
                  <c:v>83.311329999999998</c:v>
                </c:pt>
                <c:pt idx="1226">
                  <c:v>83.310108</c:v>
                </c:pt>
                <c:pt idx="1227">
                  <c:v>83.314943999999997</c:v>
                </c:pt>
                <c:pt idx="1228">
                  <c:v>83.323740000000001</c:v>
                </c:pt>
                <c:pt idx="1229">
                  <c:v>83.333731</c:v>
                </c:pt>
                <c:pt idx="1230">
                  <c:v>83.347200000000001</c:v>
                </c:pt>
                <c:pt idx="1231">
                  <c:v>83.365272000000004</c:v>
                </c:pt>
                <c:pt idx="1232">
                  <c:v>83.381450000000001</c:v>
                </c:pt>
                <c:pt idx="1233">
                  <c:v>83.388769999999994</c:v>
                </c:pt>
                <c:pt idx="1234">
                  <c:v>83.391542000000001</c:v>
                </c:pt>
                <c:pt idx="1235">
                  <c:v>83.402129000000002</c:v>
                </c:pt>
                <c:pt idx="1236">
                  <c:v>83.424358999999995</c:v>
                </c:pt>
                <c:pt idx="1237">
                  <c:v>83.446766999999994</c:v>
                </c:pt>
                <c:pt idx="1238">
                  <c:v>83.456800000000001</c:v>
                </c:pt>
                <c:pt idx="1239">
                  <c:v>83.457769999999996</c:v>
                </c:pt>
                <c:pt idx="1240">
                  <c:v>83.465577999999994</c:v>
                </c:pt>
                <c:pt idx="1241">
                  <c:v>83.488804000000002</c:v>
                </c:pt>
                <c:pt idx="1242">
                  <c:v>83.517080000000007</c:v>
                </c:pt>
                <c:pt idx="1243">
                  <c:v>83.531747999999993</c:v>
                </c:pt>
                <c:pt idx="1244">
                  <c:v>83.525176999999999</c:v>
                </c:pt>
                <c:pt idx="1245">
                  <c:v>83.506377000000001</c:v>
                </c:pt>
                <c:pt idx="1246">
                  <c:v>83.489322999999999</c:v>
                </c:pt>
                <c:pt idx="1247">
                  <c:v>83.480363999999994</c:v>
                </c:pt>
                <c:pt idx="1248">
                  <c:v>83.478177000000002</c:v>
                </c:pt>
                <c:pt idx="1249">
                  <c:v>83.481328000000005</c:v>
                </c:pt>
                <c:pt idx="1250">
                  <c:v>83.490832999999995</c:v>
                </c:pt>
                <c:pt idx="1251">
                  <c:v>83.505741</c:v>
                </c:pt>
                <c:pt idx="1252">
                  <c:v>83.520778000000007</c:v>
                </c:pt>
                <c:pt idx="1253">
                  <c:v>83.530997999999997</c:v>
                </c:pt>
                <c:pt idx="1254">
                  <c:v>83.53716</c:v>
                </c:pt>
                <c:pt idx="1255">
                  <c:v>83.544498000000004</c:v>
                </c:pt>
                <c:pt idx="1256">
                  <c:v>83.556404999999998</c:v>
                </c:pt>
                <c:pt idx="1257">
                  <c:v>83.570087000000001</c:v>
                </c:pt>
                <c:pt idx="1258">
                  <c:v>83.578276000000002</c:v>
                </c:pt>
                <c:pt idx="1259">
                  <c:v>83.575433000000004</c:v>
                </c:pt>
                <c:pt idx="1260">
                  <c:v>83.563508999999996</c:v>
                </c:pt>
                <c:pt idx="1261">
                  <c:v>83.551946000000001</c:v>
                </c:pt>
                <c:pt idx="1262">
                  <c:v>83.550501999999994</c:v>
                </c:pt>
                <c:pt idx="1263">
                  <c:v>83.560866000000004</c:v>
                </c:pt>
                <c:pt idx="1264">
                  <c:v>83.575850000000003</c:v>
                </c:pt>
                <c:pt idx="1265">
                  <c:v>83.587187</c:v>
                </c:pt>
                <c:pt idx="1266">
                  <c:v>83.592584000000002</c:v>
                </c:pt>
                <c:pt idx="1267">
                  <c:v>83.594303999999994</c:v>
                </c:pt>
                <c:pt idx="1268">
                  <c:v>83.593691000000007</c:v>
                </c:pt>
                <c:pt idx="1269">
                  <c:v>83.591165000000004</c:v>
                </c:pt>
                <c:pt idx="1270">
                  <c:v>83.591437999999997</c:v>
                </c:pt>
                <c:pt idx="1271">
                  <c:v>83.603425999999999</c:v>
                </c:pt>
                <c:pt idx="1272">
                  <c:v>83.630049999999997</c:v>
                </c:pt>
                <c:pt idx="1273">
                  <c:v>83.659052000000003</c:v>
                </c:pt>
                <c:pt idx="1274">
                  <c:v>83.669613999999996</c:v>
                </c:pt>
                <c:pt idx="1275">
                  <c:v>83.651829000000006</c:v>
                </c:pt>
                <c:pt idx="1276">
                  <c:v>83.617986000000002</c:v>
                </c:pt>
                <c:pt idx="1277">
                  <c:v>83.591070000000002</c:v>
                </c:pt>
                <c:pt idx="1278">
                  <c:v>83.582792999999995</c:v>
                </c:pt>
                <c:pt idx="1279">
                  <c:v>83.586359000000002</c:v>
                </c:pt>
                <c:pt idx="1280">
                  <c:v>83.589766999999995</c:v>
                </c:pt>
                <c:pt idx="1281">
                  <c:v>83.589782999999997</c:v>
                </c:pt>
                <c:pt idx="1282">
                  <c:v>83.589364000000003</c:v>
                </c:pt>
                <c:pt idx="1283">
                  <c:v>83.587599999999995</c:v>
                </c:pt>
                <c:pt idx="1284">
                  <c:v>83.580607999999998</c:v>
                </c:pt>
                <c:pt idx="1285">
                  <c:v>83.571672000000007</c:v>
                </c:pt>
                <c:pt idx="1286">
                  <c:v>83.572232999999997</c:v>
                </c:pt>
                <c:pt idx="1287">
                  <c:v>83.589310999999995</c:v>
                </c:pt>
                <c:pt idx="1288">
                  <c:v>83.616826000000003</c:v>
                </c:pt>
                <c:pt idx="1289">
                  <c:v>83.642949000000002</c:v>
                </c:pt>
                <c:pt idx="1290">
                  <c:v>83.662531999999999</c:v>
                </c:pt>
                <c:pt idx="1291">
                  <c:v>83.678338999999994</c:v>
                </c:pt>
                <c:pt idx="1292">
                  <c:v>83.692712</c:v>
                </c:pt>
                <c:pt idx="1293">
                  <c:v>83.702640000000002</c:v>
                </c:pt>
                <c:pt idx="1294">
                  <c:v>83.702648999999994</c:v>
                </c:pt>
                <c:pt idx="1295">
                  <c:v>83.690180999999995</c:v>
                </c:pt>
                <c:pt idx="1296">
                  <c:v>83.669588000000005</c:v>
                </c:pt>
                <c:pt idx="1297">
                  <c:v>83.652897999999993</c:v>
                </c:pt>
                <c:pt idx="1298">
                  <c:v>83.653080000000003</c:v>
                </c:pt>
                <c:pt idx="1299">
                  <c:v>83.671178999999995</c:v>
                </c:pt>
                <c:pt idx="1300">
                  <c:v>83.691209999999998</c:v>
                </c:pt>
                <c:pt idx="1301">
                  <c:v>83.693909000000005</c:v>
                </c:pt>
                <c:pt idx="1302">
                  <c:v>83.676868999999996</c:v>
                </c:pt>
                <c:pt idx="1303">
                  <c:v>83.656383000000005</c:v>
                </c:pt>
                <c:pt idx="1304">
                  <c:v>83.648725999999996</c:v>
                </c:pt>
                <c:pt idx="1305">
                  <c:v>83.655058999999994</c:v>
                </c:pt>
                <c:pt idx="1306">
                  <c:v>83.666590999999997</c:v>
                </c:pt>
                <c:pt idx="1307">
                  <c:v>83.677565999999999</c:v>
                </c:pt>
                <c:pt idx="1308">
                  <c:v>83.687239000000005</c:v>
                </c:pt>
                <c:pt idx="1309">
                  <c:v>83.693974999999995</c:v>
                </c:pt>
                <c:pt idx="1310">
                  <c:v>83.696572000000003</c:v>
                </c:pt>
                <c:pt idx="1311">
                  <c:v>83.701532999999998</c:v>
                </c:pt>
                <c:pt idx="1312">
                  <c:v>83.720326999999997</c:v>
                </c:pt>
                <c:pt idx="1313">
                  <c:v>83.754152000000005</c:v>
                </c:pt>
                <c:pt idx="1314">
                  <c:v>83.785555000000002</c:v>
                </c:pt>
                <c:pt idx="1315">
                  <c:v>83.791579999999996</c:v>
                </c:pt>
                <c:pt idx="1316">
                  <c:v>83.766465999999994</c:v>
                </c:pt>
                <c:pt idx="1317">
                  <c:v>83.728902000000005</c:v>
                </c:pt>
                <c:pt idx="1318">
                  <c:v>83.705608999999995</c:v>
                </c:pt>
                <c:pt idx="1319">
                  <c:v>83.708802000000006</c:v>
                </c:pt>
                <c:pt idx="1320">
                  <c:v>83.729699999999994</c:v>
                </c:pt>
                <c:pt idx="1321">
                  <c:v>83.751513000000003</c:v>
                </c:pt>
                <c:pt idx="1322">
                  <c:v>83.764768000000004</c:v>
                </c:pt>
                <c:pt idx="1323">
                  <c:v>83.768781000000004</c:v>
                </c:pt>
                <c:pt idx="1324">
                  <c:v>83.762935999999996</c:v>
                </c:pt>
                <c:pt idx="1325">
                  <c:v>83.744169999999997</c:v>
                </c:pt>
                <c:pt idx="1326">
                  <c:v>83.715508999999997</c:v>
                </c:pt>
                <c:pt idx="1327">
                  <c:v>83.690918999999994</c:v>
                </c:pt>
                <c:pt idx="1328">
                  <c:v>83.684663999999998</c:v>
                </c:pt>
                <c:pt idx="1329">
                  <c:v>83.696483000000001</c:v>
                </c:pt>
                <c:pt idx="1330">
                  <c:v>83.712055000000007</c:v>
                </c:pt>
                <c:pt idx="1331">
                  <c:v>83.718123000000006</c:v>
                </c:pt>
                <c:pt idx="1332">
                  <c:v>83.713134999999994</c:v>
                </c:pt>
                <c:pt idx="1333">
                  <c:v>83.703736000000006</c:v>
                </c:pt>
                <c:pt idx="1334">
                  <c:v>83.696779000000006</c:v>
                </c:pt>
                <c:pt idx="1335">
                  <c:v>83.696016</c:v>
                </c:pt>
                <c:pt idx="1336">
                  <c:v>83.700574000000003</c:v>
                </c:pt>
                <c:pt idx="1337">
                  <c:v>83.703614999999999</c:v>
                </c:pt>
                <c:pt idx="1338">
                  <c:v>83.697933000000006</c:v>
                </c:pt>
                <c:pt idx="1339">
                  <c:v>83.686667</c:v>
                </c:pt>
                <c:pt idx="1340">
                  <c:v>83.683047000000002</c:v>
                </c:pt>
                <c:pt idx="1341">
                  <c:v>83.694051999999999</c:v>
                </c:pt>
                <c:pt idx="1342">
                  <c:v>83.709273999999994</c:v>
                </c:pt>
                <c:pt idx="1343">
                  <c:v>83.713571000000002</c:v>
                </c:pt>
                <c:pt idx="1344">
                  <c:v>83.707367000000005</c:v>
                </c:pt>
                <c:pt idx="1345">
                  <c:v>83.705203999999995</c:v>
                </c:pt>
                <c:pt idx="1346">
                  <c:v>83.714691999999999</c:v>
                </c:pt>
                <c:pt idx="1347">
                  <c:v>83.72654</c:v>
                </c:pt>
                <c:pt idx="1348">
                  <c:v>83.727846999999997</c:v>
                </c:pt>
                <c:pt idx="1349">
                  <c:v>83.717224000000002</c:v>
                </c:pt>
                <c:pt idx="1350">
                  <c:v>83.702787999999998</c:v>
                </c:pt>
                <c:pt idx="1351">
                  <c:v>83.691862999999998</c:v>
                </c:pt>
                <c:pt idx="1352">
                  <c:v>83.687439999999995</c:v>
                </c:pt>
                <c:pt idx="1353">
                  <c:v>83.689081999999999</c:v>
                </c:pt>
                <c:pt idx="1354">
                  <c:v>83.691884999999999</c:v>
                </c:pt>
                <c:pt idx="1355">
                  <c:v>83.689183</c:v>
                </c:pt>
                <c:pt idx="1356">
                  <c:v>83.682215999999997</c:v>
                </c:pt>
                <c:pt idx="1357">
                  <c:v>83.683423000000005</c:v>
                </c:pt>
                <c:pt idx="1358">
                  <c:v>83.703256999999994</c:v>
                </c:pt>
                <c:pt idx="1359">
                  <c:v>83.735467</c:v>
                </c:pt>
                <c:pt idx="1360">
                  <c:v>83.761803</c:v>
                </c:pt>
                <c:pt idx="1361">
                  <c:v>83.770625999999993</c:v>
                </c:pt>
                <c:pt idx="1362">
                  <c:v>83.765152999999998</c:v>
                </c:pt>
                <c:pt idx="1363">
                  <c:v>83.753497999999993</c:v>
                </c:pt>
                <c:pt idx="1364">
                  <c:v>83.737246999999996</c:v>
                </c:pt>
                <c:pt idx="1365">
                  <c:v>83.712688</c:v>
                </c:pt>
                <c:pt idx="1366">
                  <c:v>83.679497999999995</c:v>
                </c:pt>
                <c:pt idx="1367">
                  <c:v>83.645302000000001</c:v>
                </c:pt>
                <c:pt idx="1368">
                  <c:v>83.622121000000007</c:v>
                </c:pt>
                <c:pt idx="1369">
                  <c:v>83.617742000000007</c:v>
                </c:pt>
                <c:pt idx="1370">
                  <c:v>83.628309999999999</c:v>
                </c:pt>
                <c:pt idx="1371">
                  <c:v>83.640195000000006</c:v>
                </c:pt>
                <c:pt idx="1372">
                  <c:v>83.642408000000003</c:v>
                </c:pt>
                <c:pt idx="1373">
                  <c:v>83.636831000000001</c:v>
                </c:pt>
                <c:pt idx="1374">
                  <c:v>83.632936999999998</c:v>
                </c:pt>
                <c:pt idx="1375">
                  <c:v>83.633643000000006</c:v>
                </c:pt>
                <c:pt idx="1376">
                  <c:v>83.631747000000004</c:v>
                </c:pt>
                <c:pt idx="1377">
                  <c:v>83.621104000000003</c:v>
                </c:pt>
                <c:pt idx="1378">
                  <c:v>83.605108000000001</c:v>
                </c:pt>
                <c:pt idx="1379">
                  <c:v>83.590523000000005</c:v>
                </c:pt>
                <c:pt idx="1380">
                  <c:v>83.577781000000002</c:v>
                </c:pt>
                <c:pt idx="1381">
                  <c:v>83.563077000000007</c:v>
                </c:pt>
                <c:pt idx="1382">
                  <c:v>83.548157000000003</c:v>
                </c:pt>
                <c:pt idx="1383">
                  <c:v>83.542071000000007</c:v>
                </c:pt>
                <c:pt idx="1384">
                  <c:v>83.552100999999993</c:v>
                </c:pt>
                <c:pt idx="1385">
                  <c:v>83.576485000000005</c:v>
                </c:pt>
                <c:pt idx="1386">
                  <c:v>83.606961999999996</c:v>
                </c:pt>
                <c:pt idx="1387">
                  <c:v>83.635140000000007</c:v>
                </c:pt>
                <c:pt idx="1388">
                  <c:v>83.654788999999994</c:v>
                </c:pt>
                <c:pt idx="1389">
                  <c:v>83.661310999999998</c:v>
                </c:pt>
                <c:pt idx="1390">
                  <c:v>83.653049999999993</c:v>
                </c:pt>
                <c:pt idx="1391">
                  <c:v>83.633173999999997</c:v>
                </c:pt>
                <c:pt idx="1392">
                  <c:v>83.608025999999995</c:v>
                </c:pt>
                <c:pt idx="1393">
                  <c:v>83.583303999999998</c:v>
                </c:pt>
                <c:pt idx="1394">
                  <c:v>83.562865000000002</c:v>
                </c:pt>
                <c:pt idx="1395">
                  <c:v>83.549375999999995</c:v>
                </c:pt>
                <c:pt idx="1396">
                  <c:v>83.542233999999993</c:v>
                </c:pt>
                <c:pt idx="1397">
                  <c:v>83.535274999999999</c:v>
                </c:pt>
                <c:pt idx="1398">
                  <c:v>83.521983000000006</c:v>
                </c:pt>
                <c:pt idx="1399">
                  <c:v>83.505493000000001</c:v>
                </c:pt>
                <c:pt idx="1400">
                  <c:v>83.498600999999994</c:v>
                </c:pt>
                <c:pt idx="1401">
                  <c:v>83.509060000000005</c:v>
                </c:pt>
                <c:pt idx="1402">
                  <c:v>83.527800999999997</c:v>
                </c:pt>
                <c:pt idx="1403">
                  <c:v>83.537212999999994</c:v>
                </c:pt>
                <c:pt idx="1404">
                  <c:v>83.529977000000002</c:v>
                </c:pt>
                <c:pt idx="1405">
                  <c:v>83.514882999999998</c:v>
                </c:pt>
                <c:pt idx="1406">
                  <c:v>83.505087000000003</c:v>
                </c:pt>
                <c:pt idx="1407">
                  <c:v>83.505914000000004</c:v>
                </c:pt>
                <c:pt idx="1408">
                  <c:v>83.513614000000004</c:v>
                </c:pt>
                <c:pt idx="1409">
                  <c:v>83.520010999999997</c:v>
                </c:pt>
                <c:pt idx="1410">
                  <c:v>83.517662999999999</c:v>
                </c:pt>
                <c:pt idx="1411">
                  <c:v>83.505944</c:v>
                </c:pt>
                <c:pt idx="1412">
                  <c:v>83.493459000000001</c:v>
                </c:pt>
                <c:pt idx="1413">
                  <c:v>83.490003999999999</c:v>
                </c:pt>
                <c:pt idx="1414">
                  <c:v>83.495722000000001</c:v>
                </c:pt>
                <c:pt idx="1415">
                  <c:v>83.502432999999996</c:v>
                </c:pt>
                <c:pt idx="1416">
                  <c:v>83.504091000000003</c:v>
                </c:pt>
                <c:pt idx="1417">
                  <c:v>83.499332999999993</c:v>
                </c:pt>
                <c:pt idx="1418">
                  <c:v>83.486098999999996</c:v>
                </c:pt>
                <c:pt idx="1419">
                  <c:v>83.465017000000003</c:v>
                </c:pt>
                <c:pt idx="1420">
                  <c:v>83.449239000000006</c:v>
                </c:pt>
                <c:pt idx="1421">
                  <c:v>83.457451000000006</c:v>
                </c:pt>
                <c:pt idx="1422">
                  <c:v>83.490026999999998</c:v>
                </c:pt>
                <c:pt idx="1423">
                  <c:v>83.522063000000003</c:v>
                </c:pt>
                <c:pt idx="1424">
                  <c:v>83.528496000000004</c:v>
                </c:pt>
                <c:pt idx="1425">
                  <c:v>83.508499999999998</c:v>
                </c:pt>
                <c:pt idx="1426">
                  <c:v>83.477913000000001</c:v>
                </c:pt>
                <c:pt idx="1427">
                  <c:v>83.447927000000007</c:v>
                </c:pt>
                <c:pt idx="1428">
                  <c:v>83.423291000000006</c:v>
                </c:pt>
                <c:pt idx="1429">
                  <c:v>83.414035999999996</c:v>
                </c:pt>
                <c:pt idx="1430">
                  <c:v>83.432886999999994</c:v>
                </c:pt>
                <c:pt idx="1431">
                  <c:v>83.479157000000001</c:v>
                </c:pt>
                <c:pt idx="1432">
                  <c:v>83.533781000000005</c:v>
                </c:pt>
                <c:pt idx="1433">
                  <c:v>83.571647999999996</c:v>
                </c:pt>
                <c:pt idx="1434">
                  <c:v>83.575496000000001</c:v>
                </c:pt>
                <c:pt idx="1435">
                  <c:v>83.543244999999999</c:v>
                </c:pt>
                <c:pt idx="1436">
                  <c:v>83.489423000000002</c:v>
                </c:pt>
                <c:pt idx="1437">
                  <c:v>83.434820999999999</c:v>
                </c:pt>
                <c:pt idx="1438">
                  <c:v>83.387134000000003</c:v>
                </c:pt>
                <c:pt idx="1439">
                  <c:v>83.337125</c:v>
                </c:pt>
                <c:pt idx="1440">
                  <c:v>83.28134</c:v>
                </c:pt>
                <c:pt idx="1441">
                  <c:v>83.239317</c:v>
                </c:pt>
                <c:pt idx="1442">
                  <c:v>83.234335999999999</c:v>
                </c:pt>
                <c:pt idx="1443">
                  <c:v>83.262752000000006</c:v>
                </c:pt>
                <c:pt idx="1444">
                  <c:v>83.298081999999994</c:v>
                </c:pt>
                <c:pt idx="1445">
                  <c:v>83.322933000000006</c:v>
                </c:pt>
                <c:pt idx="1446">
                  <c:v>83.340990000000005</c:v>
                </c:pt>
                <c:pt idx="1447">
                  <c:v>83.358945000000006</c:v>
                </c:pt>
                <c:pt idx="1448">
                  <c:v>83.375468999999995</c:v>
                </c:pt>
                <c:pt idx="1449">
                  <c:v>83.391396</c:v>
                </c:pt>
                <c:pt idx="1450">
                  <c:v>83.412311000000003</c:v>
                </c:pt>
                <c:pt idx="1451">
                  <c:v>83.431787999999997</c:v>
                </c:pt>
                <c:pt idx="1452">
                  <c:v>83.425415000000001</c:v>
                </c:pt>
                <c:pt idx="1453">
                  <c:v>83.373513000000003</c:v>
                </c:pt>
                <c:pt idx="1454">
                  <c:v>83.285785000000004</c:v>
                </c:pt>
                <c:pt idx="1455">
                  <c:v>83.199361999999994</c:v>
                </c:pt>
                <c:pt idx="1456">
                  <c:v>83.156188</c:v>
                </c:pt>
                <c:pt idx="1457">
                  <c:v>83.178804999999997</c:v>
                </c:pt>
                <c:pt idx="1458">
                  <c:v>83.254373000000001</c:v>
                </c:pt>
                <c:pt idx="1459">
                  <c:v>83.337625000000003</c:v>
                </c:pt>
                <c:pt idx="1460">
                  <c:v>83.380972</c:v>
                </c:pt>
                <c:pt idx="1461">
                  <c:v>83.370305999999999</c:v>
                </c:pt>
                <c:pt idx="1462">
                  <c:v>83.328868999999997</c:v>
                </c:pt>
                <c:pt idx="1463">
                  <c:v>83.288579999999996</c:v>
                </c:pt>
                <c:pt idx="1464">
                  <c:v>83.266107000000005</c:v>
                </c:pt>
                <c:pt idx="1465">
                  <c:v>83.261537000000004</c:v>
                </c:pt>
                <c:pt idx="1466">
                  <c:v>83.263454999999993</c:v>
                </c:pt>
                <c:pt idx="1467">
                  <c:v>83.254149999999996</c:v>
                </c:pt>
                <c:pt idx="1468">
                  <c:v>83.226292999999998</c:v>
                </c:pt>
                <c:pt idx="1469">
                  <c:v>83.197204999999997</c:v>
                </c:pt>
                <c:pt idx="1470">
                  <c:v>83.190392000000003</c:v>
                </c:pt>
                <c:pt idx="1471">
                  <c:v>83.200542999999996</c:v>
                </c:pt>
                <c:pt idx="1472">
                  <c:v>83.196985999999995</c:v>
                </c:pt>
                <c:pt idx="1473">
                  <c:v>83.168847</c:v>
                </c:pt>
                <c:pt idx="1474">
                  <c:v>83.145782999999994</c:v>
                </c:pt>
                <c:pt idx="1475">
                  <c:v>83.16095</c:v>
                </c:pt>
                <c:pt idx="1476">
                  <c:v>83.208117999999999</c:v>
                </c:pt>
                <c:pt idx="1477">
                  <c:v>83.247246000000004</c:v>
                </c:pt>
                <c:pt idx="1478">
                  <c:v>83.241994000000005</c:v>
                </c:pt>
                <c:pt idx="1479">
                  <c:v>83.187076000000005</c:v>
                </c:pt>
                <c:pt idx="1480">
                  <c:v>83.115166000000002</c:v>
                </c:pt>
                <c:pt idx="1481">
                  <c:v>83.081470999999993</c:v>
                </c:pt>
                <c:pt idx="1482">
                  <c:v>83.119397000000006</c:v>
                </c:pt>
                <c:pt idx="1483">
                  <c:v>83.201277000000005</c:v>
                </c:pt>
                <c:pt idx="1484">
                  <c:v>83.263632000000001</c:v>
                </c:pt>
                <c:pt idx="1485">
                  <c:v>83.279723000000004</c:v>
                </c:pt>
                <c:pt idx="1486">
                  <c:v>83.279544000000001</c:v>
                </c:pt>
                <c:pt idx="1487">
                  <c:v>83.287306999999998</c:v>
                </c:pt>
                <c:pt idx="1488">
                  <c:v>83.279623999999998</c:v>
                </c:pt>
                <c:pt idx="1489">
                  <c:v>83.235648999999995</c:v>
                </c:pt>
                <c:pt idx="1490">
                  <c:v>83.189616000000001</c:v>
                </c:pt>
                <c:pt idx="1491">
                  <c:v>83.183952000000005</c:v>
                </c:pt>
                <c:pt idx="1492">
                  <c:v>83.193293999999995</c:v>
                </c:pt>
                <c:pt idx="1493">
                  <c:v>83.151995999999997</c:v>
                </c:pt>
                <c:pt idx="1494">
                  <c:v>83.053882999999999</c:v>
                </c:pt>
                <c:pt idx="1495">
                  <c:v>82.971920999999995</c:v>
                </c:pt>
                <c:pt idx="1496">
                  <c:v>82.970248999999995</c:v>
                </c:pt>
                <c:pt idx="1497">
                  <c:v>83.040239999999997</c:v>
                </c:pt>
                <c:pt idx="1498">
                  <c:v>83.131832000000003</c:v>
                </c:pt>
                <c:pt idx="1499">
                  <c:v>83.204582000000002</c:v>
                </c:pt>
                <c:pt idx="1500">
                  <c:v>83.232149000000007</c:v>
                </c:pt>
                <c:pt idx="1501">
                  <c:v>83.197839000000002</c:v>
                </c:pt>
                <c:pt idx="1502">
                  <c:v>83.115433999999993</c:v>
                </c:pt>
                <c:pt idx="1503">
                  <c:v>83.031211999999996</c:v>
                </c:pt>
                <c:pt idx="1504">
                  <c:v>82.981374000000002</c:v>
                </c:pt>
                <c:pt idx="1505">
                  <c:v>82.961926000000005</c:v>
                </c:pt>
                <c:pt idx="1506">
                  <c:v>82.951851000000005</c:v>
                </c:pt>
                <c:pt idx="1507">
                  <c:v>82.942705000000004</c:v>
                </c:pt>
                <c:pt idx="1508">
                  <c:v>82.932309000000004</c:v>
                </c:pt>
                <c:pt idx="1509">
                  <c:v>82.917022000000003</c:v>
                </c:pt>
                <c:pt idx="1510">
                  <c:v>82.909056000000007</c:v>
                </c:pt>
                <c:pt idx="1511">
                  <c:v>82.932733999999996</c:v>
                </c:pt>
                <c:pt idx="1512">
                  <c:v>82.977635000000006</c:v>
                </c:pt>
                <c:pt idx="1513">
                  <c:v>82.981408999999999</c:v>
                </c:pt>
                <c:pt idx="1514">
                  <c:v>82.894664000000006</c:v>
                </c:pt>
                <c:pt idx="1515">
                  <c:v>82.750212000000005</c:v>
                </c:pt>
                <c:pt idx="1516">
                  <c:v>82.635323999999997</c:v>
                </c:pt>
                <c:pt idx="1517">
                  <c:v>82.601856999999995</c:v>
                </c:pt>
                <c:pt idx="1518">
                  <c:v>82.630429000000007</c:v>
                </c:pt>
                <c:pt idx="1519">
                  <c:v>82.675664999999995</c:v>
                </c:pt>
                <c:pt idx="1520">
                  <c:v>82.716093000000001</c:v>
                </c:pt>
                <c:pt idx="1521">
                  <c:v>82.756536999999994</c:v>
                </c:pt>
                <c:pt idx="1522">
                  <c:v>82.805259000000007</c:v>
                </c:pt>
                <c:pt idx="1523">
                  <c:v>82.858510999999993</c:v>
                </c:pt>
                <c:pt idx="1524">
                  <c:v>82.897834000000003</c:v>
                </c:pt>
                <c:pt idx="1525">
                  <c:v>82.901129999999995</c:v>
                </c:pt>
                <c:pt idx="1526">
                  <c:v>82.864222999999996</c:v>
                </c:pt>
                <c:pt idx="1527">
                  <c:v>82.807929000000001</c:v>
                </c:pt>
                <c:pt idx="1528">
                  <c:v>82.756424999999993</c:v>
                </c:pt>
                <c:pt idx="1529">
                  <c:v>82.717123000000001</c:v>
                </c:pt>
                <c:pt idx="1530">
                  <c:v>82.690145000000001</c:v>
                </c:pt>
                <c:pt idx="1531">
                  <c:v>82.681354999999996</c:v>
                </c:pt>
                <c:pt idx="1532">
                  <c:v>82.688086999999996</c:v>
                </c:pt>
                <c:pt idx="1533">
                  <c:v>82.686864999999997</c:v>
                </c:pt>
                <c:pt idx="1534">
                  <c:v>82.660927000000001</c:v>
                </c:pt>
                <c:pt idx="1535">
                  <c:v>82.632594999999995</c:v>
                </c:pt>
                <c:pt idx="1536">
                  <c:v>82.641670000000005</c:v>
                </c:pt>
                <c:pt idx="1537">
                  <c:v>82.692834000000005</c:v>
                </c:pt>
                <c:pt idx="1538">
                  <c:v>82.748045000000005</c:v>
                </c:pt>
                <c:pt idx="1539">
                  <c:v>82.771827000000002</c:v>
                </c:pt>
                <c:pt idx="1540">
                  <c:v>82.761931000000004</c:v>
                </c:pt>
                <c:pt idx="1541">
                  <c:v>82.734521999999998</c:v>
                </c:pt>
                <c:pt idx="1542">
                  <c:v>82.703671999999997</c:v>
                </c:pt>
                <c:pt idx="1543">
                  <c:v>82.681634000000003</c:v>
                </c:pt>
                <c:pt idx="1544">
                  <c:v>82.675994000000003</c:v>
                </c:pt>
                <c:pt idx="1545">
                  <c:v>82.675179</c:v>
                </c:pt>
                <c:pt idx="1546">
                  <c:v>82.653970000000001</c:v>
                </c:pt>
                <c:pt idx="1547">
                  <c:v>82.604095999999998</c:v>
                </c:pt>
                <c:pt idx="1548">
                  <c:v>82.546841000000001</c:v>
                </c:pt>
                <c:pt idx="1549">
                  <c:v>82.508216000000004</c:v>
                </c:pt>
                <c:pt idx="1550">
                  <c:v>82.495868999999999</c:v>
                </c:pt>
                <c:pt idx="1551">
                  <c:v>82.505954000000003</c:v>
                </c:pt>
                <c:pt idx="1552">
                  <c:v>82.534014999999997</c:v>
                </c:pt>
                <c:pt idx="1553">
                  <c:v>82.567840000000004</c:v>
                </c:pt>
                <c:pt idx="1554">
                  <c:v>82.586091999999994</c:v>
                </c:pt>
                <c:pt idx="1555">
                  <c:v>82.579924000000005</c:v>
                </c:pt>
                <c:pt idx="1556">
                  <c:v>82.566211999999993</c:v>
                </c:pt>
                <c:pt idx="1557">
                  <c:v>82.565956999999997</c:v>
                </c:pt>
                <c:pt idx="1558">
                  <c:v>82.577167000000003</c:v>
                </c:pt>
                <c:pt idx="1559">
                  <c:v>82.581091000000001</c:v>
                </c:pt>
                <c:pt idx="1560">
                  <c:v>82.568470000000005</c:v>
                </c:pt>
                <c:pt idx="1561">
                  <c:v>82.547559000000007</c:v>
                </c:pt>
                <c:pt idx="1562">
                  <c:v>82.530004000000005</c:v>
                </c:pt>
                <c:pt idx="1563">
                  <c:v>82.518955000000005</c:v>
                </c:pt>
                <c:pt idx="1564">
                  <c:v>82.508758</c:v>
                </c:pt>
                <c:pt idx="1565">
                  <c:v>82.489974000000004</c:v>
                </c:pt>
                <c:pt idx="1566">
                  <c:v>82.458481000000006</c:v>
                </c:pt>
                <c:pt idx="1567">
                  <c:v>82.424656999999996</c:v>
                </c:pt>
                <c:pt idx="1568">
                  <c:v>82.407387</c:v>
                </c:pt>
                <c:pt idx="1569">
                  <c:v>82.413070000000005</c:v>
                </c:pt>
                <c:pt idx="1570">
                  <c:v>82.427429000000004</c:v>
                </c:pt>
                <c:pt idx="1571">
                  <c:v>82.434888999999998</c:v>
                </c:pt>
                <c:pt idx="1572">
                  <c:v>82.438057999999998</c:v>
                </c:pt>
                <c:pt idx="1573">
                  <c:v>82.448830999999998</c:v>
                </c:pt>
                <c:pt idx="1574">
                  <c:v>82.467658999999998</c:v>
                </c:pt>
                <c:pt idx="1575">
                  <c:v>82.483943999999994</c:v>
                </c:pt>
                <c:pt idx="1576">
                  <c:v>82.492784</c:v>
                </c:pt>
                <c:pt idx="1577">
                  <c:v>82.497583000000006</c:v>
                </c:pt>
                <c:pt idx="1578">
                  <c:v>82.496061999999995</c:v>
                </c:pt>
                <c:pt idx="1579">
                  <c:v>82.476997999999995</c:v>
                </c:pt>
                <c:pt idx="1580">
                  <c:v>82.436177999999998</c:v>
                </c:pt>
                <c:pt idx="1581">
                  <c:v>82.387258000000003</c:v>
                </c:pt>
                <c:pt idx="1582">
                  <c:v>82.350796000000003</c:v>
                </c:pt>
                <c:pt idx="1583">
                  <c:v>82.336708999999999</c:v>
                </c:pt>
                <c:pt idx="1584">
                  <c:v>82.340720000000005</c:v>
                </c:pt>
                <c:pt idx="1585">
                  <c:v>82.353198000000006</c:v>
                </c:pt>
                <c:pt idx="1586">
                  <c:v>82.366045</c:v>
                </c:pt>
                <c:pt idx="1587">
                  <c:v>82.373661999999996</c:v>
                </c:pt>
                <c:pt idx="1588">
                  <c:v>82.374277000000006</c:v>
                </c:pt>
                <c:pt idx="1589">
                  <c:v>82.372270999999998</c:v>
                </c:pt>
                <c:pt idx="1590">
                  <c:v>82.374701000000002</c:v>
                </c:pt>
                <c:pt idx="1591">
                  <c:v>82.382283000000001</c:v>
                </c:pt>
                <c:pt idx="1592">
                  <c:v>82.38646</c:v>
                </c:pt>
                <c:pt idx="1593">
                  <c:v>82.379176999999999</c:v>
                </c:pt>
                <c:pt idx="1594">
                  <c:v>82.363849999999999</c:v>
                </c:pt>
                <c:pt idx="1595">
                  <c:v>82.352029999999999</c:v>
                </c:pt>
                <c:pt idx="1596">
                  <c:v>82.350266000000005</c:v>
                </c:pt>
                <c:pt idx="1597">
                  <c:v>82.356213999999994</c:v>
                </c:pt>
                <c:pt idx="1598">
                  <c:v>82.367898999999994</c:v>
                </c:pt>
                <c:pt idx="1599">
                  <c:v>82.389202999999995</c:v>
                </c:pt>
                <c:pt idx="1600">
                  <c:v>82.422878999999995</c:v>
                </c:pt>
                <c:pt idx="1601">
                  <c:v>82.464506</c:v>
                </c:pt>
                <c:pt idx="1602">
                  <c:v>82.507194999999996</c:v>
                </c:pt>
                <c:pt idx="1603">
                  <c:v>82.545574999999999</c:v>
                </c:pt>
                <c:pt idx="1604">
                  <c:v>82.570459</c:v>
                </c:pt>
                <c:pt idx="1605">
                  <c:v>82.567863000000003</c:v>
                </c:pt>
                <c:pt idx="1606">
                  <c:v>82.532928999999996</c:v>
                </c:pt>
                <c:pt idx="1607">
                  <c:v>82.481205000000003</c:v>
                </c:pt>
                <c:pt idx="1608">
                  <c:v>82.438074</c:v>
                </c:pt>
                <c:pt idx="1609">
                  <c:v>82.419627000000006</c:v>
                </c:pt>
                <c:pt idx="1610">
                  <c:v>82.428610000000006</c:v>
                </c:pt>
                <c:pt idx="1611">
                  <c:v>82.460970000000003</c:v>
                </c:pt>
                <c:pt idx="1612">
                  <c:v>82.505880000000005</c:v>
                </c:pt>
                <c:pt idx="1613">
                  <c:v>82.545731000000004</c:v>
                </c:pt>
                <c:pt idx="1614">
                  <c:v>82.570442</c:v>
                </c:pt>
                <c:pt idx="1615">
                  <c:v>82.591019000000003</c:v>
                </c:pt>
                <c:pt idx="1616">
                  <c:v>82.626932999999994</c:v>
                </c:pt>
                <c:pt idx="1617">
                  <c:v>82.680181000000005</c:v>
                </c:pt>
                <c:pt idx="1618">
                  <c:v>82.734030000000004</c:v>
                </c:pt>
                <c:pt idx="1619">
                  <c:v>82.77758</c:v>
                </c:pt>
                <c:pt idx="1620">
                  <c:v>82.815657999999999</c:v>
                </c:pt>
                <c:pt idx="1621">
                  <c:v>82.848500999999999</c:v>
                </c:pt>
                <c:pt idx="1622">
                  <c:v>82.860088000000005</c:v>
                </c:pt>
                <c:pt idx="1623">
                  <c:v>82.842409000000004</c:v>
                </c:pt>
                <c:pt idx="1624">
                  <c:v>82.815415999999999</c:v>
                </c:pt>
                <c:pt idx="1625">
                  <c:v>82.801185000000004</c:v>
                </c:pt>
                <c:pt idx="1626">
                  <c:v>82.792827000000003</c:v>
                </c:pt>
                <c:pt idx="1627">
                  <c:v>82.773336</c:v>
                </c:pt>
                <c:pt idx="1628">
                  <c:v>82.763975000000002</c:v>
                </c:pt>
                <c:pt idx="1629">
                  <c:v>82.819816000000003</c:v>
                </c:pt>
                <c:pt idx="1630">
                  <c:v>82.972463000000005</c:v>
                </c:pt>
                <c:pt idx="1631">
                  <c:v>83.190556000000001</c:v>
                </c:pt>
                <c:pt idx="1632">
                  <c:v>83.389208999999994</c:v>
                </c:pt>
                <c:pt idx="1633">
                  <c:v>83.462952000000001</c:v>
                </c:pt>
                <c:pt idx="1634">
                  <c:v>83.348817999999994</c:v>
                </c:pt>
                <c:pt idx="1635">
                  <c:v>83.104259999999996</c:v>
                </c:pt>
                <c:pt idx="1636">
                  <c:v>82.895894999999996</c:v>
                </c:pt>
                <c:pt idx="1637">
                  <c:v>82.846481999999995</c:v>
                </c:pt>
                <c:pt idx="1638">
                  <c:v>82.928959000000006</c:v>
                </c:pt>
                <c:pt idx="1639">
                  <c:v>83.031441000000001</c:v>
                </c:pt>
                <c:pt idx="1640">
                  <c:v>83.072646000000006</c:v>
                </c:pt>
                <c:pt idx="1641">
                  <c:v>83.044712000000004</c:v>
                </c:pt>
                <c:pt idx="1642">
                  <c:v>82.952354</c:v>
                </c:pt>
                <c:pt idx="1643">
                  <c:v>82.809379000000007</c:v>
                </c:pt>
                <c:pt idx="1644">
                  <c:v>82.684674000000001</c:v>
                </c:pt>
                <c:pt idx="1645">
                  <c:v>82.627775</c:v>
                </c:pt>
                <c:pt idx="1646">
                  <c:v>82.637207000000004</c:v>
                </c:pt>
                <c:pt idx="1647">
                  <c:v>82.679430999999994</c:v>
                </c:pt>
                <c:pt idx="1648">
                  <c:v>82.742419999999996</c:v>
                </c:pt>
                <c:pt idx="1649">
                  <c:v>82.812027999999998</c:v>
                </c:pt>
                <c:pt idx="1650">
                  <c:v>82.846852999999996</c:v>
                </c:pt>
                <c:pt idx="1651">
                  <c:v>82.860495</c:v>
                </c:pt>
                <c:pt idx="1652">
                  <c:v>82.902336000000005</c:v>
                </c:pt>
                <c:pt idx="1653">
                  <c:v>83.011741999999998</c:v>
                </c:pt>
                <c:pt idx="1654">
                  <c:v>83.171193000000002</c:v>
                </c:pt>
                <c:pt idx="1655">
                  <c:v>83.289704999999998</c:v>
                </c:pt>
                <c:pt idx="1656">
                  <c:v>83.315374000000006</c:v>
                </c:pt>
                <c:pt idx="1657">
                  <c:v>83.245233999999996</c:v>
                </c:pt>
                <c:pt idx="1658">
                  <c:v>83.138261999999997</c:v>
                </c:pt>
                <c:pt idx="1659">
                  <c:v>83.019711000000001</c:v>
                </c:pt>
                <c:pt idx="1660">
                  <c:v>82.900396999999998</c:v>
                </c:pt>
                <c:pt idx="1661">
                  <c:v>82.818725999999998</c:v>
                </c:pt>
                <c:pt idx="1662">
                  <c:v>82.784237000000005</c:v>
                </c:pt>
                <c:pt idx="1663">
                  <c:v>82.783400999999998</c:v>
                </c:pt>
                <c:pt idx="1664">
                  <c:v>82.781239999999997</c:v>
                </c:pt>
                <c:pt idx="1665">
                  <c:v>82.777573000000004</c:v>
                </c:pt>
                <c:pt idx="1666">
                  <c:v>82.767450999999994</c:v>
                </c:pt>
                <c:pt idx="1667">
                  <c:v>82.758133999999998</c:v>
                </c:pt>
                <c:pt idx="1668">
                  <c:v>82.729759000000001</c:v>
                </c:pt>
                <c:pt idx="1669">
                  <c:v>82.685506000000004</c:v>
                </c:pt>
                <c:pt idx="1670">
                  <c:v>82.601371999999998</c:v>
                </c:pt>
                <c:pt idx="1671">
                  <c:v>82.518272999999994</c:v>
                </c:pt>
                <c:pt idx="1672">
                  <c:v>82.464157999999998</c:v>
                </c:pt>
                <c:pt idx="1673">
                  <c:v>82.479194000000007</c:v>
                </c:pt>
                <c:pt idx="1674">
                  <c:v>82.553085999999993</c:v>
                </c:pt>
                <c:pt idx="1675">
                  <c:v>82.643518999999998</c:v>
                </c:pt>
                <c:pt idx="1676">
                  <c:v>82.713310000000007</c:v>
                </c:pt>
                <c:pt idx="1677">
                  <c:v>82.723832000000002</c:v>
                </c:pt>
                <c:pt idx="1678">
                  <c:v>82.672585999999995</c:v>
                </c:pt>
                <c:pt idx="1679">
                  <c:v>82.576677000000004</c:v>
                </c:pt>
                <c:pt idx="1680">
                  <c:v>82.472301000000002</c:v>
                </c:pt>
                <c:pt idx="1681">
                  <c:v>82.398677000000006</c:v>
                </c:pt>
                <c:pt idx="1682">
                  <c:v>82.358406000000002</c:v>
                </c:pt>
                <c:pt idx="1683">
                  <c:v>82.362395000000006</c:v>
                </c:pt>
                <c:pt idx="1684">
                  <c:v>82.405919999999995</c:v>
                </c:pt>
                <c:pt idx="1685">
                  <c:v>82.505944</c:v>
                </c:pt>
                <c:pt idx="1686">
                  <c:v>82.628524999999996</c:v>
                </c:pt>
                <c:pt idx="1687">
                  <c:v>82.739827000000005</c:v>
                </c:pt>
                <c:pt idx="1688">
                  <c:v>82.794891000000007</c:v>
                </c:pt>
                <c:pt idx="1689">
                  <c:v>82.807226999999997</c:v>
                </c:pt>
                <c:pt idx="1690">
                  <c:v>82.790188000000001</c:v>
                </c:pt>
                <c:pt idx="1691">
                  <c:v>82.765217000000007</c:v>
                </c:pt>
                <c:pt idx="1692">
                  <c:v>82.722791000000001</c:v>
                </c:pt>
                <c:pt idx="1693">
                  <c:v>82.664615999999995</c:v>
                </c:pt>
                <c:pt idx="1694">
                  <c:v>82.589653999999996</c:v>
                </c:pt>
                <c:pt idx="1695">
                  <c:v>82.518195000000006</c:v>
                </c:pt>
                <c:pt idx="1696">
                  <c:v>82.468089000000006</c:v>
                </c:pt>
                <c:pt idx="1697">
                  <c:v>82.460875000000001</c:v>
                </c:pt>
                <c:pt idx="1698">
                  <c:v>82.488990000000001</c:v>
                </c:pt>
                <c:pt idx="1699">
                  <c:v>82.533018999999996</c:v>
                </c:pt>
                <c:pt idx="1700">
                  <c:v>82.562104000000005</c:v>
                </c:pt>
                <c:pt idx="1701">
                  <c:v>82.574776</c:v>
                </c:pt>
                <c:pt idx="1702">
                  <c:v>82.580045999999996</c:v>
                </c:pt>
                <c:pt idx="1703">
                  <c:v>82.592392000000004</c:v>
                </c:pt>
                <c:pt idx="1704">
                  <c:v>82.600599000000003</c:v>
                </c:pt>
                <c:pt idx="1705">
                  <c:v>82.588040000000007</c:v>
                </c:pt>
                <c:pt idx="1706">
                  <c:v>82.546069000000003</c:v>
                </c:pt>
                <c:pt idx="1707">
                  <c:v>82.493182000000004</c:v>
                </c:pt>
                <c:pt idx="1708">
                  <c:v>82.454234999999997</c:v>
                </c:pt>
                <c:pt idx="1709">
                  <c:v>82.432631000000001</c:v>
                </c:pt>
                <c:pt idx="1710">
                  <c:v>82.405209999999997</c:v>
                </c:pt>
                <c:pt idx="1711">
                  <c:v>82.352239999999995</c:v>
                </c:pt>
                <c:pt idx="1712">
                  <c:v>82.289390999999995</c:v>
                </c:pt>
                <c:pt idx="1713">
                  <c:v>82.251896000000002</c:v>
                </c:pt>
                <c:pt idx="1714">
                  <c:v>82.255746000000002</c:v>
                </c:pt>
                <c:pt idx="1715">
                  <c:v>82.278649000000001</c:v>
                </c:pt>
                <c:pt idx="1716">
                  <c:v>82.290058999999999</c:v>
                </c:pt>
                <c:pt idx="1717">
                  <c:v>82.279760999999993</c:v>
                </c:pt>
                <c:pt idx="1718">
                  <c:v>82.256853000000007</c:v>
                </c:pt>
                <c:pt idx="1719">
                  <c:v>82.226787000000002</c:v>
                </c:pt>
                <c:pt idx="1720">
                  <c:v>82.188905000000005</c:v>
                </c:pt>
                <c:pt idx="1721">
                  <c:v>82.148966000000001</c:v>
                </c:pt>
                <c:pt idx="1722">
                  <c:v>82.121825999999999</c:v>
                </c:pt>
                <c:pt idx="1723">
                  <c:v>82.117665000000002</c:v>
                </c:pt>
                <c:pt idx="1724">
                  <c:v>82.132932999999994</c:v>
                </c:pt>
                <c:pt idx="1725">
                  <c:v>82.159858</c:v>
                </c:pt>
                <c:pt idx="1726">
                  <c:v>82.193821</c:v>
                </c:pt>
                <c:pt idx="1727">
                  <c:v>82.232116000000005</c:v>
                </c:pt>
                <c:pt idx="1728">
                  <c:v>82.265939000000003</c:v>
                </c:pt>
                <c:pt idx="1729">
                  <c:v>82.281841</c:v>
                </c:pt>
                <c:pt idx="1730">
                  <c:v>82.268638999999993</c:v>
                </c:pt>
                <c:pt idx="1731">
                  <c:v>82.225707</c:v>
                </c:pt>
                <c:pt idx="1732">
                  <c:v>82.166529999999995</c:v>
                </c:pt>
                <c:pt idx="1733">
                  <c:v>82.113665999999995</c:v>
                </c:pt>
                <c:pt idx="1734">
                  <c:v>82.085504999999998</c:v>
                </c:pt>
                <c:pt idx="1735">
                  <c:v>82.085708999999994</c:v>
                </c:pt>
                <c:pt idx="1736">
                  <c:v>82.103639999999999</c:v>
                </c:pt>
                <c:pt idx="1737">
                  <c:v>82.124886000000004</c:v>
                </c:pt>
                <c:pt idx="1738">
                  <c:v>82.138092</c:v>
                </c:pt>
                <c:pt idx="1739">
                  <c:v>82.133362000000005</c:v>
                </c:pt>
                <c:pt idx="1740">
                  <c:v>82.103519000000006</c:v>
                </c:pt>
                <c:pt idx="1741">
                  <c:v>82.04786</c:v>
                </c:pt>
                <c:pt idx="1742">
                  <c:v>81.975876</c:v>
                </c:pt>
                <c:pt idx="1743">
                  <c:v>81.900307999999995</c:v>
                </c:pt>
                <c:pt idx="1744">
                  <c:v>81.829713999999996</c:v>
                </c:pt>
                <c:pt idx="1745">
                  <c:v>81.770227000000006</c:v>
                </c:pt>
                <c:pt idx="1746">
                  <c:v>81.732408000000007</c:v>
                </c:pt>
                <c:pt idx="1747">
                  <c:v>81.730548999999996</c:v>
                </c:pt>
                <c:pt idx="1748">
                  <c:v>81.768648999999996</c:v>
                </c:pt>
                <c:pt idx="1749">
                  <c:v>81.834101000000004</c:v>
                </c:pt>
                <c:pt idx="1750">
                  <c:v>81.904922999999997</c:v>
                </c:pt>
                <c:pt idx="1751">
                  <c:v>81.963234999999997</c:v>
                </c:pt>
                <c:pt idx="1752">
                  <c:v>81.997202000000001</c:v>
                </c:pt>
                <c:pt idx="1753">
                  <c:v>81.998159999999999</c:v>
                </c:pt>
                <c:pt idx="1754">
                  <c:v>81.964799999999997</c:v>
                </c:pt>
                <c:pt idx="1755">
                  <c:v>81.913822999999994</c:v>
                </c:pt>
                <c:pt idx="1756">
                  <c:v>81.876419999999996</c:v>
                </c:pt>
                <c:pt idx="1757">
                  <c:v>81.874315999999993</c:v>
                </c:pt>
                <c:pt idx="1758">
                  <c:v>81.898244000000005</c:v>
                </c:pt>
                <c:pt idx="1759">
                  <c:v>81.913464000000005</c:v>
                </c:pt>
                <c:pt idx="1760">
                  <c:v>81.890026000000006</c:v>
                </c:pt>
                <c:pt idx="1761">
                  <c:v>81.829170000000005</c:v>
                </c:pt>
                <c:pt idx="1762">
                  <c:v>81.760706999999996</c:v>
                </c:pt>
                <c:pt idx="1763">
                  <c:v>81.715148999999997</c:v>
                </c:pt>
                <c:pt idx="1764">
                  <c:v>81.700283999999996</c:v>
                </c:pt>
                <c:pt idx="1765">
                  <c:v>81.706620999999998</c:v>
                </c:pt>
                <c:pt idx="1766">
                  <c:v>81.731712999999999</c:v>
                </c:pt>
                <c:pt idx="1767">
                  <c:v>81.785726999999994</c:v>
                </c:pt>
                <c:pt idx="1768">
                  <c:v>81.865139999999997</c:v>
                </c:pt>
                <c:pt idx="1769">
                  <c:v>81.930940000000007</c:v>
                </c:pt>
                <c:pt idx="1770">
                  <c:v>81.930452000000002</c:v>
                </c:pt>
                <c:pt idx="1771">
                  <c:v>81.847280999999995</c:v>
                </c:pt>
                <c:pt idx="1772">
                  <c:v>81.723922000000002</c:v>
                </c:pt>
                <c:pt idx="1773">
                  <c:v>81.630685</c:v>
                </c:pt>
                <c:pt idx="1774">
                  <c:v>81.613487000000006</c:v>
                </c:pt>
                <c:pt idx="1775">
                  <c:v>81.666089999999997</c:v>
                </c:pt>
                <c:pt idx="1776">
                  <c:v>81.741191999999998</c:v>
                </c:pt>
                <c:pt idx="1777">
                  <c:v>81.790571999999997</c:v>
                </c:pt>
                <c:pt idx="1778">
                  <c:v>81.804193999999995</c:v>
                </c:pt>
                <c:pt idx="1779">
                  <c:v>81.811040000000006</c:v>
                </c:pt>
                <c:pt idx="1780">
                  <c:v>81.835673</c:v>
                </c:pt>
                <c:pt idx="1781">
                  <c:v>81.862339000000006</c:v>
                </c:pt>
                <c:pt idx="1782">
                  <c:v>81.858548999999996</c:v>
                </c:pt>
                <c:pt idx="1783">
                  <c:v>81.826336999999995</c:v>
                </c:pt>
                <c:pt idx="1784">
                  <c:v>81.800601</c:v>
                </c:pt>
                <c:pt idx="1785">
                  <c:v>81.791343999999995</c:v>
                </c:pt>
                <c:pt idx="1786">
                  <c:v>81.761747</c:v>
                </c:pt>
                <c:pt idx="1787">
                  <c:v>81.685149999999993</c:v>
                </c:pt>
                <c:pt idx="1788">
                  <c:v>81.598364000000004</c:v>
                </c:pt>
                <c:pt idx="1789">
                  <c:v>81.565749999999994</c:v>
                </c:pt>
                <c:pt idx="1790">
                  <c:v>81.601429999999993</c:v>
                </c:pt>
                <c:pt idx="1791">
                  <c:v>81.656317000000001</c:v>
                </c:pt>
                <c:pt idx="1792">
                  <c:v>81.678366999999994</c:v>
                </c:pt>
                <c:pt idx="1793">
                  <c:v>81.658665999999997</c:v>
                </c:pt>
                <c:pt idx="1794">
                  <c:v>81.615840000000006</c:v>
                </c:pt>
                <c:pt idx="1795">
                  <c:v>81.565669</c:v>
                </c:pt>
                <c:pt idx="1796">
                  <c:v>81.521548999999993</c:v>
                </c:pt>
                <c:pt idx="1797">
                  <c:v>81.506266999999994</c:v>
                </c:pt>
                <c:pt idx="1798">
                  <c:v>81.542618000000004</c:v>
                </c:pt>
                <c:pt idx="1799">
                  <c:v>81.632192000000003</c:v>
                </c:pt>
                <c:pt idx="1800">
                  <c:v>81.749256000000003</c:v>
                </c:pt>
                <c:pt idx="1801">
                  <c:v>81.853859999999997</c:v>
                </c:pt>
                <c:pt idx="1802">
                  <c:v>81.910184000000001</c:v>
                </c:pt>
                <c:pt idx="1803">
                  <c:v>81.902005000000003</c:v>
                </c:pt>
                <c:pt idx="1804">
                  <c:v>81.838706999999999</c:v>
                </c:pt>
                <c:pt idx="1805">
                  <c:v>81.743567999999996</c:v>
                </c:pt>
                <c:pt idx="1806">
                  <c:v>81.636877999999996</c:v>
                </c:pt>
                <c:pt idx="1807">
                  <c:v>81.536134000000004</c:v>
                </c:pt>
                <c:pt idx="1808">
                  <c:v>81.465292000000005</c:v>
                </c:pt>
                <c:pt idx="1809">
                  <c:v>81.445481000000001</c:v>
                </c:pt>
                <c:pt idx="1810">
                  <c:v>81.469649000000004</c:v>
                </c:pt>
                <c:pt idx="1811">
                  <c:v>81.496975000000006</c:v>
                </c:pt>
                <c:pt idx="1812">
                  <c:v>81.485264999999998</c:v>
                </c:pt>
                <c:pt idx="1813">
                  <c:v>81.430829000000003</c:v>
                </c:pt>
                <c:pt idx="1814">
                  <c:v>81.373675000000006</c:v>
                </c:pt>
                <c:pt idx="1815">
                  <c:v>81.365774999999999</c:v>
                </c:pt>
                <c:pt idx="1816">
                  <c:v>81.430621000000002</c:v>
                </c:pt>
                <c:pt idx="1817">
                  <c:v>81.542148999999995</c:v>
                </c:pt>
                <c:pt idx="1818">
                  <c:v>81.638008999999997</c:v>
                </c:pt>
                <c:pt idx="1819">
                  <c:v>81.664174000000003</c:v>
                </c:pt>
                <c:pt idx="1820">
                  <c:v>81.619114999999994</c:v>
                </c:pt>
                <c:pt idx="1821">
                  <c:v>81.548884000000001</c:v>
                </c:pt>
                <c:pt idx="1822">
                  <c:v>81.494433000000001</c:v>
                </c:pt>
                <c:pt idx="1823">
                  <c:v>81.455309999999997</c:v>
                </c:pt>
                <c:pt idx="1824">
                  <c:v>81.412824999999998</c:v>
                </c:pt>
                <c:pt idx="1825">
                  <c:v>81.375885999999994</c:v>
                </c:pt>
                <c:pt idx="1826">
                  <c:v>81.379079000000004</c:v>
                </c:pt>
                <c:pt idx="1827">
                  <c:v>81.431672000000006</c:v>
                </c:pt>
                <c:pt idx="1828">
                  <c:v>81.493202999999994</c:v>
                </c:pt>
                <c:pt idx="1829">
                  <c:v>81.516992000000002</c:v>
                </c:pt>
                <c:pt idx="1830">
                  <c:v>81.502232000000006</c:v>
                </c:pt>
                <c:pt idx="1831">
                  <c:v>81.482955000000004</c:v>
                </c:pt>
                <c:pt idx="1832">
                  <c:v>81.474430999999996</c:v>
                </c:pt>
                <c:pt idx="1833">
                  <c:v>81.456345999999996</c:v>
                </c:pt>
                <c:pt idx="1834">
                  <c:v>81.414698000000001</c:v>
                </c:pt>
                <c:pt idx="1835">
                  <c:v>81.376801999999998</c:v>
                </c:pt>
                <c:pt idx="1836">
                  <c:v>81.387054000000006</c:v>
                </c:pt>
                <c:pt idx="1837">
                  <c:v>81.460564000000005</c:v>
                </c:pt>
                <c:pt idx="1838">
                  <c:v>81.574352000000005</c:v>
                </c:pt>
                <c:pt idx="1839">
                  <c:v>81.685905000000005</c:v>
                </c:pt>
                <c:pt idx="1840">
                  <c:v>81.743433999999993</c:v>
                </c:pt>
                <c:pt idx="1841">
                  <c:v>81.703191000000004</c:v>
                </c:pt>
                <c:pt idx="1842">
                  <c:v>81.574241000000001</c:v>
                </c:pt>
                <c:pt idx="1843">
                  <c:v>81.434397000000004</c:v>
                </c:pt>
                <c:pt idx="1844">
                  <c:v>81.365503000000004</c:v>
                </c:pt>
                <c:pt idx="1845">
                  <c:v>81.383725999999996</c:v>
                </c:pt>
                <c:pt idx="1846">
                  <c:v>81.450076999999993</c:v>
                </c:pt>
                <c:pt idx="1847">
                  <c:v>81.52373</c:v>
                </c:pt>
                <c:pt idx="1848">
                  <c:v>81.582823000000005</c:v>
                </c:pt>
                <c:pt idx="1849">
                  <c:v>81.608232999999998</c:v>
                </c:pt>
                <c:pt idx="1850">
                  <c:v>81.582892999999999</c:v>
                </c:pt>
                <c:pt idx="1851">
                  <c:v>81.518257000000006</c:v>
                </c:pt>
                <c:pt idx="1852">
                  <c:v>81.456314000000006</c:v>
                </c:pt>
                <c:pt idx="1853">
                  <c:v>81.428548000000006</c:v>
                </c:pt>
                <c:pt idx="1854">
                  <c:v>81.427854999999994</c:v>
                </c:pt>
                <c:pt idx="1855">
                  <c:v>81.430974000000006</c:v>
                </c:pt>
                <c:pt idx="1856">
                  <c:v>81.433212999999995</c:v>
                </c:pt>
                <c:pt idx="1857">
                  <c:v>81.446984</c:v>
                </c:pt>
                <c:pt idx="1858">
                  <c:v>81.476388999999998</c:v>
                </c:pt>
                <c:pt idx="1859">
                  <c:v>81.509642999999997</c:v>
                </c:pt>
                <c:pt idx="1860">
                  <c:v>81.536237</c:v>
                </c:pt>
                <c:pt idx="1861">
                  <c:v>81.562679000000003</c:v>
                </c:pt>
                <c:pt idx="1862">
                  <c:v>81.607950000000002</c:v>
                </c:pt>
                <c:pt idx="1863">
                  <c:v>81.681477000000001</c:v>
                </c:pt>
                <c:pt idx="1864">
                  <c:v>81.760762999999997</c:v>
                </c:pt>
                <c:pt idx="1865">
                  <c:v>81.796858</c:v>
                </c:pt>
                <c:pt idx="1866">
                  <c:v>81.759092999999993</c:v>
                </c:pt>
                <c:pt idx="1867">
                  <c:v>81.678205000000005</c:v>
                </c:pt>
                <c:pt idx="1868">
                  <c:v>81.628005000000002</c:v>
                </c:pt>
                <c:pt idx="1869">
                  <c:v>81.653994999999995</c:v>
                </c:pt>
                <c:pt idx="1870">
                  <c:v>81.730956000000006</c:v>
                </c:pt>
                <c:pt idx="1871">
                  <c:v>81.797185999999996</c:v>
                </c:pt>
                <c:pt idx="1872">
                  <c:v>81.819843000000006</c:v>
                </c:pt>
                <c:pt idx="1873">
                  <c:v>81.814763999999997</c:v>
                </c:pt>
                <c:pt idx="1874">
                  <c:v>81.809562</c:v>
                </c:pt>
                <c:pt idx="1875">
                  <c:v>81.808949999999996</c:v>
                </c:pt>
                <c:pt idx="1876">
                  <c:v>81.802666000000002</c:v>
                </c:pt>
                <c:pt idx="1877">
                  <c:v>81.791747999999998</c:v>
                </c:pt>
                <c:pt idx="1878">
                  <c:v>81.791252</c:v>
                </c:pt>
                <c:pt idx="1879">
                  <c:v>81.809388999999996</c:v>
                </c:pt>
                <c:pt idx="1880">
                  <c:v>81.835921999999997</c:v>
                </c:pt>
                <c:pt idx="1881">
                  <c:v>81.854786000000004</c:v>
                </c:pt>
                <c:pt idx="1882">
                  <c:v>81.859858000000003</c:v>
                </c:pt>
                <c:pt idx="1883">
                  <c:v>81.852006000000003</c:v>
                </c:pt>
                <c:pt idx="1884">
                  <c:v>81.828266999999997</c:v>
                </c:pt>
                <c:pt idx="1885">
                  <c:v>81.787087</c:v>
                </c:pt>
                <c:pt idx="1886">
                  <c:v>81.743697999999995</c:v>
                </c:pt>
                <c:pt idx="1887">
                  <c:v>81.724080999999998</c:v>
                </c:pt>
                <c:pt idx="1888">
                  <c:v>81.735004000000004</c:v>
                </c:pt>
                <c:pt idx="1889">
                  <c:v>81.752362000000005</c:v>
                </c:pt>
                <c:pt idx="1890">
                  <c:v>81.751261999999997</c:v>
                </c:pt>
                <c:pt idx="1891">
                  <c:v>81.738204999999994</c:v>
                </c:pt>
                <c:pt idx="1892">
                  <c:v>81.738336000000004</c:v>
                </c:pt>
                <c:pt idx="1893">
                  <c:v>81.757086000000001</c:v>
                </c:pt>
                <c:pt idx="1894">
                  <c:v>81.772891000000001</c:v>
                </c:pt>
                <c:pt idx="1895">
                  <c:v>81.766371000000007</c:v>
                </c:pt>
                <c:pt idx="1896">
                  <c:v>81.738425000000007</c:v>
                </c:pt>
                <c:pt idx="1897">
                  <c:v>81.697794000000002</c:v>
                </c:pt>
                <c:pt idx="1898">
                  <c:v>81.651274000000001</c:v>
                </c:pt>
                <c:pt idx="1899">
                  <c:v>81.614587999999998</c:v>
                </c:pt>
                <c:pt idx="1900">
                  <c:v>81.614637000000002</c:v>
                </c:pt>
                <c:pt idx="1901">
                  <c:v>81.666331</c:v>
                </c:pt>
                <c:pt idx="1902">
                  <c:v>81.753279000000006</c:v>
                </c:pt>
                <c:pt idx="1903">
                  <c:v>81.837743000000003</c:v>
                </c:pt>
                <c:pt idx="1904">
                  <c:v>81.884055000000004</c:v>
                </c:pt>
                <c:pt idx="1905">
                  <c:v>81.871718000000001</c:v>
                </c:pt>
                <c:pt idx="1906">
                  <c:v>81.802805000000006</c:v>
                </c:pt>
                <c:pt idx="1907">
                  <c:v>81.707956999999993</c:v>
                </c:pt>
                <c:pt idx="1908">
                  <c:v>81.634345999999994</c:v>
                </c:pt>
                <c:pt idx="1909">
                  <c:v>81.614575000000002</c:v>
                </c:pt>
                <c:pt idx="1910">
                  <c:v>81.645758000000001</c:v>
                </c:pt>
                <c:pt idx="1911">
                  <c:v>81.698188000000002</c:v>
                </c:pt>
                <c:pt idx="1912">
                  <c:v>81.738919999999993</c:v>
                </c:pt>
                <c:pt idx="1913">
                  <c:v>81.746071000000001</c:v>
                </c:pt>
                <c:pt idx="1914">
                  <c:v>81.714241000000001</c:v>
                </c:pt>
                <c:pt idx="1915">
                  <c:v>81.658874999999995</c:v>
                </c:pt>
                <c:pt idx="1916">
                  <c:v>81.607968</c:v>
                </c:pt>
                <c:pt idx="1917">
                  <c:v>81.579345000000004</c:v>
                </c:pt>
                <c:pt idx="1918">
                  <c:v>81.570420999999996</c:v>
                </c:pt>
                <c:pt idx="1919">
                  <c:v>81.573660000000004</c:v>
                </c:pt>
                <c:pt idx="1920">
                  <c:v>81.592718000000005</c:v>
                </c:pt>
                <c:pt idx="1921">
                  <c:v>81.634879999999995</c:v>
                </c:pt>
                <c:pt idx="1922">
                  <c:v>81.692654000000005</c:v>
                </c:pt>
                <c:pt idx="1923">
                  <c:v>81.741279000000006</c:v>
                </c:pt>
                <c:pt idx="1924">
                  <c:v>81.756373999999994</c:v>
                </c:pt>
                <c:pt idx="1925">
                  <c:v>81.734036000000003</c:v>
                </c:pt>
                <c:pt idx="1926">
                  <c:v>81.698083999999994</c:v>
                </c:pt>
                <c:pt idx="1927">
                  <c:v>81.682945000000004</c:v>
                </c:pt>
                <c:pt idx="1928">
                  <c:v>81.695986000000005</c:v>
                </c:pt>
                <c:pt idx="1929">
                  <c:v>81.702286000000001</c:v>
                </c:pt>
                <c:pt idx="1930">
                  <c:v>81.665023000000005</c:v>
                </c:pt>
                <c:pt idx="1931">
                  <c:v>81.600352999999998</c:v>
                </c:pt>
                <c:pt idx="1932">
                  <c:v>81.567207999999994</c:v>
                </c:pt>
                <c:pt idx="1933">
                  <c:v>81.596095000000005</c:v>
                </c:pt>
                <c:pt idx="1934">
                  <c:v>81.653216</c:v>
                </c:pt>
                <c:pt idx="1935">
                  <c:v>81.689594</c:v>
                </c:pt>
                <c:pt idx="1936">
                  <c:v>81.706038000000007</c:v>
                </c:pt>
                <c:pt idx="1937">
                  <c:v>81.738440999999995</c:v>
                </c:pt>
                <c:pt idx="1938">
                  <c:v>81.792141999999998</c:v>
                </c:pt>
                <c:pt idx="1939">
                  <c:v>81.823902000000004</c:v>
                </c:pt>
                <c:pt idx="1940">
                  <c:v>81.785135999999994</c:v>
                </c:pt>
                <c:pt idx="1941">
                  <c:v>81.668167999999994</c:v>
                </c:pt>
                <c:pt idx="1942">
                  <c:v>81.515240000000006</c:v>
                </c:pt>
                <c:pt idx="1943">
                  <c:v>81.394626000000002</c:v>
                </c:pt>
                <c:pt idx="1944">
                  <c:v>81.356613999999993</c:v>
                </c:pt>
                <c:pt idx="1945">
                  <c:v>81.391592000000003</c:v>
                </c:pt>
                <c:pt idx="1946">
                  <c:v>81.436300000000003</c:v>
                </c:pt>
                <c:pt idx="1947">
                  <c:v>81.438323999999994</c:v>
                </c:pt>
                <c:pt idx="1948">
                  <c:v>81.410843</c:v>
                </c:pt>
                <c:pt idx="1949">
                  <c:v>81.409822000000005</c:v>
                </c:pt>
                <c:pt idx="1950">
                  <c:v>81.465771000000004</c:v>
                </c:pt>
                <c:pt idx="1951">
                  <c:v>81.553244000000007</c:v>
                </c:pt>
                <c:pt idx="1952">
                  <c:v>81.626661999999996</c:v>
                </c:pt>
                <c:pt idx="1953">
                  <c:v>81.668426999999994</c:v>
                </c:pt>
                <c:pt idx="1954">
                  <c:v>81.687066999999999</c:v>
                </c:pt>
                <c:pt idx="1955">
                  <c:v>81.684655000000006</c:v>
                </c:pt>
                <c:pt idx="1956">
                  <c:v>81.646563</c:v>
                </c:pt>
                <c:pt idx="1957">
                  <c:v>81.562068999999994</c:v>
                </c:pt>
                <c:pt idx="1958">
                  <c:v>81.447149999999993</c:v>
                </c:pt>
                <c:pt idx="1959">
                  <c:v>81.341049999999996</c:v>
                </c:pt>
                <c:pt idx="1960">
                  <c:v>81.272295999999997</c:v>
                </c:pt>
                <c:pt idx="1961">
                  <c:v>81.234910999999997</c:v>
                </c:pt>
                <c:pt idx="1962">
                  <c:v>81.210093000000001</c:v>
                </c:pt>
                <c:pt idx="1963">
                  <c:v>81.197074000000001</c:v>
                </c:pt>
                <c:pt idx="1964">
                  <c:v>81.203755000000001</c:v>
                </c:pt>
                <c:pt idx="1965">
                  <c:v>81.219262000000001</c:v>
                </c:pt>
                <c:pt idx="1966">
                  <c:v>81.227593999999996</c:v>
                </c:pt>
                <c:pt idx="1967">
                  <c:v>81.244795999999994</c:v>
                </c:pt>
                <c:pt idx="1968">
                  <c:v>81.300895999999995</c:v>
                </c:pt>
                <c:pt idx="1969">
                  <c:v>81.379508000000001</c:v>
                </c:pt>
                <c:pt idx="1970">
                  <c:v>81.421847999999997</c:v>
                </c:pt>
                <c:pt idx="1971">
                  <c:v>81.405776000000003</c:v>
                </c:pt>
                <c:pt idx="1972">
                  <c:v>81.377138000000002</c:v>
                </c:pt>
                <c:pt idx="1973">
                  <c:v>81.37518</c:v>
                </c:pt>
                <c:pt idx="1974">
                  <c:v>81.372259999999997</c:v>
                </c:pt>
                <c:pt idx="1975">
                  <c:v>81.328846999999996</c:v>
                </c:pt>
                <c:pt idx="1976">
                  <c:v>81.270621000000006</c:v>
                </c:pt>
                <c:pt idx="1977">
                  <c:v>81.260236000000006</c:v>
                </c:pt>
                <c:pt idx="1978">
                  <c:v>81.309061999999997</c:v>
                </c:pt>
                <c:pt idx="1979">
                  <c:v>81.364002999999997</c:v>
                </c:pt>
                <c:pt idx="1980">
                  <c:v>81.372815000000003</c:v>
                </c:pt>
                <c:pt idx="1981">
                  <c:v>81.323869000000002</c:v>
                </c:pt>
                <c:pt idx="1982">
                  <c:v>81.228165000000004</c:v>
                </c:pt>
                <c:pt idx="1983">
                  <c:v>81.105778999999998</c:v>
                </c:pt>
                <c:pt idx="1984">
                  <c:v>80.992705999999998</c:v>
                </c:pt>
                <c:pt idx="1985">
                  <c:v>80.925618999999998</c:v>
                </c:pt>
                <c:pt idx="1986">
                  <c:v>80.915965</c:v>
                </c:pt>
                <c:pt idx="1987">
                  <c:v>80.949402000000006</c:v>
                </c:pt>
                <c:pt idx="1988">
                  <c:v>81.001582999999997</c:v>
                </c:pt>
                <c:pt idx="1989">
                  <c:v>81.051195000000007</c:v>
                </c:pt>
                <c:pt idx="1990">
                  <c:v>81.087366000000003</c:v>
                </c:pt>
                <c:pt idx="1991">
                  <c:v>81.111311999999998</c:v>
                </c:pt>
                <c:pt idx="1992">
                  <c:v>81.1233</c:v>
                </c:pt>
                <c:pt idx="1993">
                  <c:v>81.105760000000004</c:v>
                </c:pt>
                <c:pt idx="1994">
                  <c:v>81.040807999999998</c:v>
                </c:pt>
                <c:pt idx="1995">
                  <c:v>80.955337999999998</c:v>
                </c:pt>
                <c:pt idx="1996">
                  <c:v>80.920142999999996</c:v>
                </c:pt>
                <c:pt idx="1997">
                  <c:v>80.985118999999997</c:v>
                </c:pt>
                <c:pt idx="1998">
                  <c:v>81.128505000000004</c:v>
                </c:pt>
                <c:pt idx="1999">
                  <c:v>81.276208999999994</c:v>
                </c:pt>
                <c:pt idx="2000">
                  <c:v>81.356425999999999</c:v>
                </c:pt>
                <c:pt idx="2001">
                  <c:v>81.336236</c:v>
                </c:pt>
                <c:pt idx="2002">
                  <c:v>81.235641000000001</c:v>
                </c:pt>
                <c:pt idx="2003">
                  <c:v>81.121092000000004</c:v>
                </c:pt>
                <c:pt idx="2004">
                  <c:v>81.061025999999998</c:v>
                </c:pt>
                <c:pt idx="2005">
                  <c:v>81.062901999999994</c:v>
                </c:pt>
                <c:pt idx="2006">
                  <c:v>81.068489999999997</c:v>
                </c:pt>
                <c:pt idx="2007">
                  <c:v>81.024531999999994</c:v>
                </c:pt>
                <c:pt idx="2008">
                  <c:v>80.956790999999996</c:v>
                </c:pt>
                <c:pt idx="2009">
                  <c:v>80.939732000000006</c:v>
                </c:pt>
                <c:pt idx="2010">
                  <c:v>80.997</c:v>
                </c:pt>
                <c:pt idx="2011">
                  <c:v>81.090079000000003</c:v>
                </c:pt>
                <c:pt idx="2012">
                  <c:v>81.177451000000005</c:v>
                </c:pt>
                <c:pt idx="2013">
                  <c:v>81.238859000000005</c:v>
                </c:pt>
                <c:pt idx="2014">
                  <c:v>81.260637000000003</c:v>
                </c:pt>
                <c:pt idx="2015">
                  <c:v>81.233448999999993</c:v>
                </c:pt>
                <c:pt idx="2016">
                  <c:v>81.166870000000003</c:v>
                </c:pt>
                <c:pt idx="2017">
                  <c:v>81.086911999999998</c:v>
                </c:pt>
                <c:pt idx="2018">
                  <c:v>81.018184000000005</c:v>
                </c:pt>
                <c:pt idx="2019">
                  <c:v>80.981204000000005</c:v>
                </c:pt>
                <c:pt idx="2020">
                  <c:v>80.994063999999995</c:v>
                </c:pt>
                <c:pt idx="2021">
                  <c:v>81.050158999999994</c:v>
                </c:pt>
                <c:pt idx="2022">
                  <c:v>81.104659999999996</c:v>
                </c:pt>
                <c:pt idx="2023">
                  <c:v>81.112227000000004</c:v>
                </c:pt>
                <c:pt idx="2024">
                  <c:v>81.079085000000006</c:v>
                </c:pt>
                <c:pt idx="2025">
                  <c:v>81.043867000000006</c:v>
                </c:pt>
                <c:pt idx="2026">
                  <c:v>81.018867</c:v>
                </c:pt>
                <c:pt idx="2027">
                  <c:v>80.988422</c:v>
                </c:pt>
                <c:pt idx="2028">
                  <c:v>80.955901999999995</c:v>
                </c:pt>
                <c:pt idx="2029">
                  <c:v>80.951547000000005</c:v>
                </c:pt>
                <c:pt idx="2030">
                  <c:v>80.991170999999994</c:v>
                </c:pt>
                <c:pt idx="2031">
                  <c:v>81.055306000000002</c:v>
                </c:pt>
                <c:pt idx="2032">
                  <c:v>81.112176000000005</c:v>
                </c:pt>
                <c:pt idx="2033">
                  <c:v>81.145801000000006</c:v>
                </c:pt>
                <c:pt idx="2034">
                  <c:v>81.157824000000005</c:v>
                </c:pt>
                <c:pt idx="2035">
                  <c:v>81.152800999999997</c:v>
                </c:pt>
                <c:pt idx="2036">
                  <c:v>81.132030999999998</c:v>
                </c:pt>
                <c:pt idx="2037">
                  <c:v>81.093969999999999</c:v>
                </c:pt>
                <c:pt idx="2038">
                  <c:v>81.037194</c:v>
                </c:pt>
                <c:pt idx="2039">
                  <c:v>80.970690000000005</c:v>
                </c:pt>
                <c:pt idx="2040">
                  <c:v>80.913865999999999</c:v>
                </c:pt>
                <c:pt idx="2041">
                  <c:v>80.877961999999997</c:v>
                </c:pt>
                <c:pt idx="2042">
                  <c:v>80.859144999999998</c:v>
                </c:pt>
                <c:pt idx="2043">
                  <c:v>80.859889999999993</c:v>
                </c:pt>
                <c:pt idx="2044">
                  <c:v>80.901785000000004</c:v>
                </c:pt>
                <c:pt idx="2045">
                  <c:v>80.999122999999997</c:v>
                </c:pt>
                <c:pt idx="2046">
                  <c:v>81.129333000000003</c:v>
                </c:pt>
                <c:pt idx="2047">
                  <c:v>81.246253999999993</c:v>
                </c:pt>
                <c:pt idx="2048">
                  <c:v>81.313548999999995</c:v>
                </c:pt>
                <c:pt idx="2049">
                  <c:v>81.311349000000007</c:v>
                </c:pt>
                <c:pt idx="2050">
                  <c:v>81.229709</c:v>
                </c:pt>
                <c:pt idx="2051">
                  <c:v>81.089066000000003</c:v>
                </c:pt>
                <c:pt idx="2052">
                  <c:v>80.953085000000002</c:v>
                </c:pt>
                <c:pt idx="2053">
                  <c:v>80.888046000000003</c:v>
                </c:pt>
                <c:pt idx="2054">
                  <c:v>80.903256999999996</c:v>
                </c:pt>
                <c:pt idx="2055">
                  <c:v>80.950569999999999</c:v>
                </c:pt>
                <c:pt idx="2056">
                  <c:v>80.983846999999997</c:v>
                </c:pt>
                <c:pt idx="2057">
                  <c:v>80.998881999999995</c:v>
                </c:pt>
                <c:pt idx="2058">
                  <c:v>81.014753999999996</c:v>
                </c:pt>
                <c:pt idx="2059">
                  <c:v>81.033811999999998</c:v>
                </c:pt>
                <c:pt idx="2060">
                  <c:v>81.041702999999998</c:v>
                </c:pt>
                <c:pt idx="2061">
                  <c:v>81.035786000000002</c:v>
                </c:pt>
                <c:pt idx="2062">
                  <c:v>81.027219000000002</c:v>
                </c:pt>
                <c:pt idx="2063">
                  <c:v>81.024906999999999</c:v>
                </c:pt>
                <c:pt idx="2064">
                  <c:v>81.024811</c:v>
                </c:pt>
                <c:pt idx="2065">
                  <c:v>81.011425000000003</c:v>
                </c:pt>
                <c:pt idx="2066">
                  <c:v>80.972226000000006</c:v>
                </c:pt>
                <c:pt idx="2067">
                  <c:v>80.914621999999994</c:v>
                </c:pt>
                <c:pt idx="2068">
                  <c:v>80.866626999999994</c:v>
                </c:pt>
                <c:pt idx="2069">
                  <c:v>80.854460000000003</c:v>
                </c:pt>
                <c:pt idx="2070">
                  <c:v>80.880448999999999</c:v>
                </c:pt>
                <c:pt idx="2071">
                  <c:v>80.930923000000007</c:v>
                </c:pt>
                <c:pt idx="2072">
                  <c:v>80.987981000000005</c:v>
                </c:pt>
                <c:pt idx="2073">
                  <c:v>81.032430000000005</c:v>
                </c:pt>
                <c:pt idx="2074">
                  <c:v>81.049786999999995</c:v>
                </c:pt>
                <c:pt idx="2075">
                  <c:v>81.039574000000002</c:v>
                </c:pt>
                <c:pt idx="2076">
                  <c:v>81.020599000000004</c:v>
                </c:pt>
                <c:pt idx="2077">
                  <c:v>81.009524999999996</c:v>
                </c:pt>
                <c:pt idx="2078">
                  <c:v>81.007129000000006</c:v>
                </c:pt>
                <c:pt idx="2079">
                  <c:v>81.009523000000002</c:v>
                </c:pt>
                <c:pt idx="2080">
                  <c:v>81.022865999999993</c:v>
                </c:pt>
                <c:pt idx="2081">
                  <c:v>81.047128999999998</c:v>
                </c:pt>
                <c:pt idx="2082">
                  <c:v>81.058404999999993</c:v>
                </c:pt>
                <c:pt idx="2083">
                  <c:v>81.044257999999999</c:v>
                </c:pt>
                <c:pt idx="2084">
                  <c:v>81.028813999999997</c:v>
                </c:pt>
                <c:pt idx="2085">
                  <c:v>81.030376000000004</c:v>
                </c:pt>
                <c:pt idx="2086">
                  <c:v>81.036088000000007</c:v>
                </c:pt>
                <c:pt idx="2087">
                  <c:v>81.020296000000002</c:v>
                </c:pt>
                <c:pt idx="2088">
                  <c:v>80.978891000000004</c:v>
                </c:pt>
                <c:pt idx="2089">
                  <c:v>80.930356000000003</c:v>
                </c:pt>
                <c:pt idx="2090">
                  <c:v>80.888581000000002</c:v>
                </c:pt>
                <c:pt idx="2091">
                  <c:v>80.860662000000005</c:v>
                </c:pt>
                <c:pt idx="2092">
                  <c:v>80.858435</c:v>
                </c:pt>
                <c:pt idx="2093">
                  <c:v>80.887636000000001</c:v>
                </c:pt>
                <c:pt idx="2094">
                  <c:v>80.931459000000004</c:v>
                </c:pt>
                <c:pt idx="2095">
                  <c:v>80.961044000000001</c:v>
                </c:pt>
                <c:pt idx="2096">
                  <c:v>80.970695000000006</c:v>
                </c:pt>
                <c:pt idx="2097">
                  <c:v>80.975234999999998</c:v>
                </c:pt>
                <c:pt idx="2098">
                  <c:v>80.980444000000006</c:v>
                </c:pt>
                <c:pt idx="2099">
                  <c:v>80.975133</c:v>
                </c:pt>
                <c:pt idx="2100">
                  <c:v>80.950461000000004</c:v>
                </c:pt>
                <c:pt idx="2101">
                  <c:v>80.912233000000001</c:v>
                </c:pt>
                <c:pt idx="2102">
                  <c:v>80.873557000000005</c:v>
                </c:pt>
                <c:pt idx="2103">
                  <c:v>80.847577999999999</c:v>
                </c:pt>
                <c:pt idx="2104">
                  <c:v>80.852189999999993</c:v>
                </c:pt>
                <c:pt idx="2105">
                  <c:v>80.894565999999998</c:v>
                </c:pt>
                <c:pt idx="2106">
                  <c:v>80.950463999999997</c:v>
                </c:pt>
                <c:pt idx="2107">
                  <c:v>80.982405</c:v>
                </c:pt>
                <c:pt idx="2108">
                  <c:v>80.979356999999993</c:v>
                </c:pt>
                <c:pt idx="2109">
                  <c:v>80.958933999999999</c:v>
                </c:pt>
                <c:pt idx="2110">
                  <c:v>80.940839999999994</c:v>
                </c:pt>
                <c:pt idx="2111">
                  <c:v>80.933198000000004</c:v>
                </c:pt>
                <c:pt idx="2112">
                  <c:v>80.931664999999995</c:v>
                </c:pt>
                <c:pt idx="2113">
                  <c:v>80.925098000000006</c:v>
                </c:pt>
                <c:pt idx="2114">
                  <c:v>80.908803000000006</c:v>
                </c:pt>
                <c:pt idx="2115">
                  <c:v>80.889618999999996</c:v>
                </c:pt>
                <c:pt idx="2116">
                  <c:v>80.884061000000003</c:v>
                </c:pt>
                <c:pt idx="2117">
                  <c:v>80.903158000000005</c:v>
                </c:pt>
                <c:pt idx="2118">
                  <c:v>80.938100000000006</c:v>
                </c:pt>
                <c:pt idx="2119">
                  <c:v>80.971924000000001</c:v>
                </c:pt>
                <c:pt idx="2120">
                  <c:v>80.995486</c:v>
                </c:pt>
                <c:pt idx="2121">
                  <c:v>81.008554000000004</c:v>
                </c:pt>
                <c:pt idx="2122">
                  <c:v>81.012493000000006</c:v>
                </c:pt>
                <c:pt idx="2123">
                  <c:v>81.009572000000006</c:v>
                </c:pt>
                <c:pt idx="2124">
                  <c:v>81.010594999999995</c:v>
                </c:pt>
                <c:pt idx="2125">
                  <c:v>81.025931</c:v>
                </c:pt>
                <c:pt idx="2126">
                  <c:v>81.046467000000007</c:v>
                </c:pt>
                <c:pt idx="2127">
                  <c:v>81.052694000000002</c:v>
                </c:pt>
                <c:pt idx="2128">
                  <c:v>81.041993000000005</c:v>
                </c:pt>
                <c:pt idx="2129">
                  <c:v>81.029453000000004</c:v>
                </c:pt>
                <c:pt idx="2130">
                  <c:v>81.019904999999994</c:v>
                </c:pt>
                <c:pt idx="2131">
                  <c:v>81.004268999999994</c:v>
                </c:pt>
                <c:pt idx="2132">
                  <c:v>81.000425000000007</c:v>
                </c:pt>
                <c:pt idx="2133">
                  <c:v>81.028167999999994</c:v>
                </c:pt>
                <c:pt idx="2134">
                  <c:v>81.062230999999997</c:v>
                </c:pt>
                <c:pt idx="2135">
                  <c:v>81.074359000000001</c:v>
                </c:pt>
                <c:pt idx="2136">
                  <c:v>81.066518000000002</c:v>
                </c:pt>
                <c:pt idx="2137">
                  <c:v>81.057523000000003</c:v>
                </c:pt>
                <c:pt idx="2138">
                  <c:v>81.053629000000001</c:v>
                </c:pt>
                <c:pt idx="2139">
                  <c:v>81.041374000000005</c:v>
                </c:pt>
                <c:pt idx="2140">
                  <c:v>81.014392000000001</c:v>
                </c:pt>
                <c:pt idx="2141">
                  <c:v>80.992866000000006</c:v>
                </c:pt>
                <c:pt idx="2142">
                  <c:v>81.002488</c:v>
                </c:pt>
                <c:pt idx="2143">
                  <c:v>81.041762000000006</c:v>
                </c:pt>
                <c:pt idx="2144">
                  <c:v>81.081648000000001</c:v>
                </c:pt>
                <c:pt idx="2145">
                  <c:v>81.095375000000004</c:v>
                </c:pt>
                <c:pt idx="2146">
                  <c:v>81.081526999999994</c:v>
                </c:pt>
                <c:pt idx="2147">
                  <c:v>81.065256000000005</c:v>
                </c:pt>
                <c:pt idx="2148">
                  <c:v>81.073435000000003</c:v>
                </c:pt>
                <c:pt idx="2149">
                  <c:v>81.104844999999997</c:v>
                </c:pt>
                <c:pt idx="2150">
                  <c:v>81.134772999999996</c:v>
                </c:pt>
                <c:pt idx="2151">
                  <c:v>81.130937000000003</c:v>
                </c:pt>
                <c:pt idx="2152">
                  <c:v>81.084382000000005</c:v>
                </c:pt>
                <c:pt idx="2153">
                  <c:v>81.018979000000002</c:v>
                </c:pt>
                <c:pt idx="2154">
                  <c:v>80.968390999999997</c:v>
                </c:pt>
                <c:pt idx="2155">
                  <c:v>80.947078000000005</c:v>
                </c:pt>
                <c:pt idx="2156">
                  <c:v>80.952573000000001</c:v>
                </c:pt>
                <c:pt idx="2157">
                  <c:v>80.981892000000002</c:v>
                </c:pt>
                <c:pt idx="2158">
                  <c:v>81.018075999999994</c:v>
                </c:pt>
                <c:pt idx="2159">
                  <c:v>81.051169999999999</c:v>
                </c:pt>
                <c:pt idx="2160">
                  <c:v>81.087301999999994</c:v>
                </c:pt>
                <c:pt idx="2161">
                  <c:v>81.126811000000004</c:v>
                </c:pt>
                <c:pt idx="2162">
                  <c:v>81.157967999999997</c:v>
                </c:pt>
                <c:pt idx="2163">
                  <c:v>81.169270999999995</c:v>
                </c:pt>
                <c:pt idx="2164">
                  <c:v>81.165537999999998</c:v>
                </c:pt>
                <c:pt idx="2165">
                  <c:v>81.154290000000003</c:v>
                </c:pt>
                <c:pt idx="2166">
                  <c:v>81.132002999999997</c:v>
                </c:pt>
                <c:pt idx="2167">
                  <c:v>81.093253000000004</c:v>
                </c:pt>
                <c:pt idx="2168">
                  <c:v>81.045186000000001</c:v>
                </c:pt>
                <c:pt idx="2169">
                  <c:v>81.007216</c:v>
                </c:pt>
                <c:pt idx="2170">
                  <c:v>81.001442999999995</c:v>
                </c:pt>
                <c:pt idx="2171">
                  <c:v>81.029330999999999</c:v>
                </c:pt>
                <c:pt idx="2172">
                  <c:v>81.058565999999999</c:v>
                </c:pt>
                <c:pt idx="2173">
                  <c:v>81.070419999999999</c:v>
                </c:pt>
                <c:pt idx="2174">
                  <c:v>81.081252000000006</c:v>
                </c:pt>
                <c:pt idx="2175">
                  <c:v>81.103523999999993</c:v>
                </c:pt>
                <c:pt idx="2176">
                  <c:v>81.135333000000003</c:v>
                </c:pt>
                <c:pt idx="2177">
                  <c:v>81.164053999999993</c:v>
                </c:pt>
                <c:pt idx="2178">
                  <c:v>81.175820999999999</c:v>
                </c:pt>
                <c:pt idx="2179">
                  <c:v>81.168465999999995</c:v>
                </c:pt>
                <c:pt idx="2180">
                  <c:v>81.151346000000004</c:v>
                </c:pt>
                <c:pt idx="2181">
                  <c:v>81.141362000000001</c:v>
                </c:pt>
                <c:pt idx="2182">
                  <c:v>81.145748999999995</c:v>
                </c:pt>
                <c:pt idx="2183">
                  <c:v>81.156146000000007</c:v>
                </c:pt>
                <c:pt idx="2184">
                  <c:v>81.168270000000007</c:v>
                </c:pt>
                <c:pt idx="2185">
                  <c:v>81.183537999999999</c:v>
                </c:pt>
                <c:pt idx="2186">
                  <c:v>81.199413000000007</c:v>
                </c:pt>
                <c:pt idx="2187">
                  <c:v>81.207634999999996</c:v>
                </c:pt>
                <c:pt idx="2188">
                  <c:v>81.2042</c:v>
                </c:pt>
                <c:pt idx="2189">
                  <c:v>81.200987999999995</c:v>
                </c:pt>
                <c:pt idx="2190">
                  <c:v>81.203520999999995</c:v>
                </c:pt>
                <c:pt idx="2191">
                  <c:v>81.201956999999993</c:v>
                </c:pt>
                <c:pt idx="2192">
                  <c:v>81.192927999999995</c:v>
                </c:pt>
                <c:pt idx="2193">
                  <c:v>81.183898999999997</c:v>
                </c:pt>
                <c:pt idx="2194">
                  <c:v>81.178286999999997</c:v>
                </c:pt>
                <c:pt idx="2195">
                  <c:v>81.172743999999994</c:v>
                </c:pt>
                <c:pt idx="2196">
                  <c:v>81.168256</c:v>
                </c:pt>
                <c:pt idx="2197">
                  <c:v>81.169213999999997</c:v>
                </c:pt>
                <c:pt idx="2198">
                  <c:v>81.174363999999997</c:v>
                </c:pt>
                <c:pt idx="2199">
                  <c:v>81.178548000000006</c:v>
                </c:pt>
                <c:pt idx="2200">
                  <c:v>81.183076999999997</c:v>
                </c:pt>
                <c:pt idx="2201">
                  <c:v>81.192811000000006</c:v>
                </c:pt>
                <c:pt idx="2202">
                  <c:v>81.193132000000006</c:v>
                </c:pt>
                <c:pt idx="2203">
                  <c:v>81.168980000000005</c:v>
                </c:pt>
                <c:pt idx="2204">
                  <c:v>81.126768999999996</c:v>
                </c:pt>
                <c:pt idx="2205">
                  <c:v>81.090343000000004</c:v>
                </c:pt>
                <c:pt idx="2206">
                  <c:v>81.079116999999997</c:v>
                </c:pt>
                <c:pt idx="2207">
                  <c:v>81.088093999999998</c:v>
                </c:pt>
                <c:pt idx="2208">
                  <c:v>81.099812999999997</c:v>
                </c:pt>
                <c:pt idx="2209">
                  <c:v>81.116251000000005</c:v>
                </c:pt>
                <c:pt idx="2210">
                  <c:v>81.126909999999995</c:v>
                </c:pt>
                <c:pt idx="2211">
                  <c:v>81.11824</c:v>
                </c:pt>
                <c:pt idx="2212">
                  <c:v>81.097547000000006</c:v>
                </c:pt>
                <c:pt idx="2213">
                  <c:v>81.077620999999994</c:v>
                </c:pt>
                <c:pt idx="2214">
                  <c:v>81.061018000000004</c:v>
                </c:pt>
                <c:pt idx="2215">
                  <c:v>81.043226000000004</c:v>
                </c:pt>
                <c:pt idx="2216">
                  <c:v>81.026075000000006</c:v>
                </c:pt>
                <c:pt idx="2217">
                  <c:v>81.014784000000006</c:v>
                </c:pt>
                <c:pt idx="2218">
                  <c:v>81.014341000000002</c:v>
                </c:pt>
                <c:pt idx="2219">
                  <c:v>81.023420999999999</c:v>
                </c:pt>
                <c:pt idx="2220">
                  <c:v>81.026480000000006</c:v>
                </c:pt>
                <c:pt idx="2221">
                  <c:v>81.018242000000001</c:v>
                </c:pt>
                <c:pt idx="2222">
                  <c:v>80.998857999999998</c:v>
                </c:pt>
                <c:pt idx="2223">
                  <c:v>80.973180999999997</c:v>
                </c:pt>
                <c:pt idx="2224">
                  <c:v>80.942772000000005</c:v>
                </c:pt>
                <c:pt idx="2225">
                  <c:v>80.912738000000004</c:v>
                </c:pt>
                <c:pt idx="2226">
                  <c:v>80.901471000000001</c:v>
                </c:pt>
                <c:pt idx="2227">
                  <c:v>80.907533999999998</c:v>
                </c:pt>
                <c:pt idx="2228">
                  <c:v>80.898827999999995</c:v>
                </c:pt>
                <c:pt idx="2229">
                  <c:v>80.867776000000006</c:v>
                </c:pt>
                <c:pt idx="2230">
                  <c:v>80.813120999999995</c:v>
                </c:pt>
                <c:pt idx="2231">
                  <c:v>80.741400999999996</c:v>
                </c:pt>
                <c:pt idx="2232">
                  <c:v>80.679260999999997</c:v>
                </c:pt>
                <c:pt idx="2233">
                  <c:v>80.641401999999999</c:v>
                </c:pt>
                <c:pt idx="2234">
                  <c:v>80.611598999999998</c:v>
                </c:pt>
                <c:pt idx="2235">
                  <c:v>80.567625000000007</c:v>
                </c:pt>
                <c:pt idx="2236">
                  <c:v>80.514331999999996</c:v>
                </c:pt>
                <c:pt idx="2237">
                  <c:v>80.472317000000004</c:v>
                </c:pt>
                <c:pt idx="2238">
                  <c:v>80.447064999999995</c:v>
                </c:pt>
                <c:pt idx="2239">
                  <c:v>80.423755999999997</c:v>
                </c:pt>
                <c:pt idx="2240">
                  <c:v>80.384462999999997</c:v>
                </c:pt>
                <c:pt idx="2241">
                  <c:v>80.336901999999995</c:v>
                </c:pt>
                <c:pt idx="2242">
                  <c:v>80.297156999999999</c:v>
                </c:pt>
                <c:pt idx="2243">
                  <c:v>80.268321999999998</c:v>
                </c:pt>
                <c:pt idx="2244">
                  <c:v>80.237999000000002</c:v>
                </c:pt>
                <c:pt idx="2245">
                  <c:v>80.194907000000001</c:v>
                </c:pt>
                <c:pt idx="2246">
                  <c:v>80.136150999999998</c:v>
                </c:pt>
                <c:pt idx="2247">
                  <c:v>80.068957999999995</c:v>
                </c:pt>
                <c:pt idx="2248">
                  <c:v>79.999093000000002</c:v>
                </c:pt>
                <c:pt idx="2249">
                  <c:v>79.938727</c:v>
                </c:pt>
                <c:pt idx="2250">
                  <c:v>79.903378000000004</c:v>
                </c:pt>
                <c:pt idx="2251">
                  <c:v>79.869560000000007</c:v>
                </c:pt>
                <c:pt idx="2252">
                  <c:v>79.807608000000002</c:v>
                </c:pt>
                <c:pt idx="2253">
                  <c:v>79.723428999999996</c:v>
                </c:pt>
                <c:pt idx="2254">
                  <c:v>79.638839000000004</c:v>
                </c:pt>
                <c:pt idx="2255">
                  <c:v>79.559980999999993</c:v>
                </c:pt>
                <c:pt idx="2256">
                  <c:v>79.487307999999999</c:v>
                </c:pt>
                <c:pt idx="2257">
                  <c:v>79.433091000000005</c:v>
                </c:pt>
                <c:pt idx="2258">
                  <c:v>79.397531999999998</c:v>
                </c:pt>
                <c:pt idx="2259">
                  <c:v>79.359061999999994</c:v>
                </c:pt>
                <c:pt idx="2260">
                  <c:v>79.303984</c:v>
                </c:pt>
                <c:pt idx="2261">
                  <c:v>79.250439999999998</c:v>
                </c:pt>
                <c:pt idx="2262">
                  <c:v>79.207103000000004</c:v>
                </c:pt>
                <c:pt idx="2263">
                  <c:v>79.164362999999994</c:v>
                </c:pt>
                <c:pt idx="2264">
                  <c:v>79.147769999999994</c:v>
                </c:pt>
                <c:pt idx="2265">
                  <c:v>79.187447000000006</c:v>
                </c:pt>
                <c:pt idx="2266">
                  <c:v>79.244865000000004</c:v>
                </c:pt>
                <c:pt idx="2267">
                  <c:v>79.277421000000004</c:v>
                </c:pt>
                <c:pt idx="2268">
                  <c:v>79.268242999999998</c:v>
                </c:pt>
                <c:pt idx="2269">
                  <c:v>79.232630999999998</c:v>
                </c:pt>
                <c:pt idx="2270">
                  <c:v>79.196881000000005</c:v>
                </c:pt>
                <c:pt idx="2271">
                  <c:v>79.167869999999994</c:v>
                </c:pt>
                <c:pt idx="2272">
                  <c:v>79.145638000000005</c:v>
                </c:pt>
                <c:pt idx="2273">
                  <c:v>79.126343000000006</c:v>
                </c:pt>
                <c:pt idx="2274">
                  <c:v>79.101414000000005</c:v>
                </c:pt>
                <c:pt idx="2275">
                  <c:v>79.048686000000004</c:v>
                </c:pt>
                <c:pt idx="2276">
                  <c:v>78.956368999999995</c:v>
                </c:pt>
                <c:pt idx="2277">
                  <c:v>78.855031999999994</c:v>
                </c:pt>
                <c:pt idx="2278">
                  <c:v>78.774285000000006</c:v>
                </c:pt>
                <c:pt idx="2279">
                  <c:v>78.711393000000001</c:v>
                </c:pt>
                <c:pt idx="2280">
                  <c:v>78.650429000000003</c:v>
                </c:pt>
                <c:pt idx="2281">
                  <c:v>78.564775999999995</c:v>
                </c:pt>
                <c:pt idx="2282">
                  <c:v>78.374706000000003</c:v>
                </c:pt>
                <c:pt idx="2283">
                  <c:v>78.035974999999993</c:v>
                </c:pt>
                <c:pt idx="2284">
                  <c:v>77.642236999999994</c:v>
                </c:pt>
                <c:pt idx="2285">
                  <c:v>77.251672999999997</c:v>
                </c:pt>
                <c:pt idx="2286">
                  <c:v>76.881496999999996</c:v>
                </c:pt>
                <c:pt idx="2287">
                  <c:v>76.540471999999994</c:v>
                </c:pt>
                <c:pt idx="2288">
                  <c:v>76.204519000000005</c:v>
                </c:pt>
                <c:pt idx="2289">
                  <c:v>75.846682000000001</c:v>
                </c:pt>
                <c:pt idx="2290">
                  <c:v>75.490177000000003</c:v>
                </c:pt>
                <c:pt idx="2291">
                  <c:v>75.205246000000002</c:v>
                </c:pt>
                <c:pt idx="2292">
                  <c:v>75.031064000000001</c:v>
                </c:pt>
                <c:pt idx="2293">
                  <c:v>74.938948999999994</c:v>
                </c:pt>
                <c:pt idx="2294">
                  <c:v>74.885138999999995</c:v>
                </c:pt>
                <c:pt idx="2295">
                  <c:v>74.869888000000003</c:v>
                </c:pt>
                <c:pt idx="2296">
                  <c:v>74.890165999999994</c:v>
                </c:pt>
                <c:pt idx="2297">
                  <c:v>74.914203000000001</c:v>
                </c:pt>
                <c:pt idx="2298">
                  <c:v>74.991015000000004</c:v>
                </c:pt>
                <c:pt idx="2299">
                  <c:v>75.250838999999999</c:v>
                </c:pt>
                <c:pt idx="2300">
                  <c:v>75.693524999999994</c:v>
                </c:pt>
                <c:pt idx="2301">
                  <c:v>76.054541999999998</c:v>
                </c:pt>
                <c:pt idx="2302">
                  <c:v>76.194085999999999</c:v>
                </c:pt>
                <c:pt idx="2303">
                  <c:v>76.243224999999995</c:v>
                </c:pt>
                <c:pt idx="2304">
                  <c:v>76.340851999999998</c:v>
                </c:pt>
                <c:pt idx="2305">
                  <c:v>76.516802999999996</c:v>
                </c:pt>
                <c:pt idx="2306">
                  <c:v>76.680453</c:v>
                </c:pt>
                <c:pt idx="2307">
                  <c:v>76.782542000000007</c:v>
                </c:pt>
                <c:pt idx="2308">
                  <c:v>76.857055000000003</c:v>
                </c:pt>
                <c:pt idx="2309">
                  <c:v>76.928152999999995</c:v>
                </c:pt>
                <c:pt idx="2310">
                  <c:v>76.994658999999999</c:v>
                </c:pt>
                <c:pt idx="2311">
                  <c:v>77.051015000000007</c:v>
                </c:pt>
                <c:pt idx="2312">
                  <c:v>77.088817000000006</c:v>
                </c:pt>
                <c:pt idx="2313">
                  <c:v>77.103570000000005</c:v>
                </c:pt>
                <c:pt idx="2314">
                  <c:v>77.111434000000003</c:v>
                </c:pt>
                <c:pt idx="2315">
                  <c:v>77.083472</c:v>
                </c:pt>
                <c:pt idx="2316">
                  <c:v>77.016339000000002</c:v>
                </c:pt>
                <c:pt idx="2317">
                  <c:v>77.043869000000001</c:v>
                </c:pt>
                <c:pt idx="2318">
                  <c:v>77.106172000000001</c:v>
                </c:pt>
                <c:pt idx="2319">
                  <c:v>77.153705000000002</c:v>
                </c:pt>
                <c:pt idx="2320">
                  <c:v>77.206388000000004</c:v>
                </c:pt>
                <c:pt idx="2321">
                  <c:v>77.256305999999995</c:v>
                </c:pt>
                <c:pt idx="2322">
                  <c:v>77.287966999999995</c:v>
                </c:pt>
                <c:pt idx="2323">
                  <c:v>77.295834999999997</c:v>
                </c:pt>
                <c:pt idx="2324">
                  <c:v>77.273983000000001</c:v>
                </c:pt>
                <c:pt idx="2325">
                  <c:v>77.230733999999998</c:v>
                </c:pt>
                <c:pt idx="2326">
                  <c:v>77.207656</c:v>
                </c:pt>
                <c:pt idx="2327">
                  <c:v>77.209789999999998</c:v>
                </c:pt>
                <c:pt idx="2328">
                  <c:v>77.221065999999993</c:v>
                </c:pt>
                <c:pt idx="2329">
                  <c:v>77.225869000000003</c:v>
                </c:pt>
                <c:pt idx="2330">
                  <c:v>77.185858999999994</c:v>
                </c:pt>
                <c:pt idx="2331">
                  <c:v>77.118441000000004</c:v>
                </c:pt>
                <c:pt idx="2332">
                  <c:v>77.071755999999993</c:v>
                </c:pt>
                <c:pt idx="2333">
                  <c:v>77.041776999999996</c:v>
                </c:pt>
                <c:pt idx="2334">
                  <c:v>77.020781999999997</c:v>
                </c:pt>
                <c:pt idx="2335">
                  <c:v>77.009710999999996</c:v>
                </c:pt>
                <c:pt idx="2336">
                  <c:v>76.998312999999996</c:v>
                </c:pt>
                <c:pt idx="2337">
                  <c:v>76.964073999999997</c:v>
                </c:pt>
                <c:pt idx="2338">
                  <c:v>76.911347000000006</c:v>
                </c:pt>
                <c:pt idx="2339">
                  <c:v>76.866112000000001</c:v>
                </c:pt>
                <c:pt idx="2340">
                  <c:v>76.823350000000005</c:v>
                </c:pt>
                <c:pt idx="2341">
                  <c:v>76.784192000000004</c:v>
                </c:pt>
                <c:pt idx="2342">
                  <c:v>76.753962000000001</c:v>
                </c:pt>
                <c:pt idx="2343">
                  <c:v>76.732885999999993</c:v>
                </c:pt>
                <c:pt idx="2344">
                  <c:v>76.712745999999996</c:v>
                </c:pt>
                <c:pt idx="2345">
                  <c:v>76.717174</c:v>
                </c:pt>
                <c:pt idx="2346">
                  <c:v>76.667563999999999</c:v>
                </c:pt>
                <c:pt idx="2347">
                  <c:v>76.455323000000007</c:v>
                </c:pt>
                <c:pt idx="2348">
                  <c:v>76.373748000000006</c:v>
                </c:pt>
                <c:pt idx="2349">
                  <c:v>76.367481999999995</c:v>
                </c:pt>
                <c:pt idx="2350">
                  <c:v>76.354544000000004</c:v>
                </c:pt>
                <c:pt idx="2351">
                  <c:v>76.355811000000003</c:v>
                </c:pt>
                <c:pt idx="2352">
                  <c:v>76.316107000000002</c:v>
                </c:pt>
                <c:pt idx="2353">
                  <c:v>76.184343999999996</c:v>
                </c:pt>
                <c:pt idx="2354">
                  <c:v>76.076463000000004</c:v>
                </c:pt>
                <c:pt idx="2355">
                  <c:v>76.050990999999996</c:v>
                </c:pt>
                <c:pt idx="2356">
                  <c:v>76.034817000000004</c:v>
                </c:pt>
                <c:pt idx="2357">
                  <c:v>76.007782000000006</c:v>
                </c:pt>
                <c:pt idx="2358">
                  <c:v>75.975038999999995</c:v>
                </c:pt>
                <c:pt idx="2359">
                  <c:v>75.943151999999998</c:v>
                </c:pt>
                <c:pt idx="2360">
                  <c:v>75.914766</c:v>
                </c:pt>
                <c:pt idx="2361">
                  <c:v>75.890296000000006</c:v>
                </c:pt>
                <c:pt idx="2362">
                  <c:v>75.870227999999997</c:v>
                </c:pt>
                <c:pt idx="2363">
                  <c:v>75.823070000000001</c:v>
                </c:pt>
                <c:pt idx="2364">
                  <c:v>75.692476999999997</c:v>
                </c:pt>
                <c:pt idx="2365">
                  <c:v>75.556782999999996</c:v>
                </c:pt>
                <c:pt idx="2366">
                  <c:v>75.488592999999995</c:v>
                </c:pt>
                <c:pt idx="2367">
                  <c:v>75.42944</c:v>
                </c:pt>
                <c:pt idx="2368">
                  <c:v>75.374523999999994</c:v>
                </c:pt>
                <c:pt idx="2369">
                  <c:v>75.337260999999998</c:v>
                </c:pt>
                <c:pt idx="2370">
                  <c:v>75.312620999999993</c:v>
                </c:pt>
                <c:pt idx="2371">
                  <c:v>75.281790000000001</c:v>
                </c:pt>
                <c:pt idx="2372">
                  <c:v>75.233779999999996</c:v>
                </c:pt>
                <c:pt idx="2373">
                  <c:v>75.187862999999993</c:v>
                </c:pt>
                <c:pt idx="2374">
                  <c:v>75.163533000000001</c:v>
                </c:pt>
                <c:pt idx="2375">
                  <c:v>75.150452000000001</c:v>
                </c:pt>
                <c:pt idx="2376">
                  <c:v>75.106164000000007</c:v>
                </c:pt>
                <c:pt idx="2377">
                  <c:v>75.013025999999996</c:v>
                </c:pt>
                <c:pt idx="2378">
                  <c:v>74.927648000000005</c:v>
                </c:pt>
                <c:pt idx="2379">
                  <c:v>74.882509999999996</c:v>
                </c:pt>
                <c:pt idx="2380">
                  <c:v>74.855671999999998</c:v>
                </c:pt>
                <c:pt idx="2381">
                  <c:v>74.837559999999996</c:v>
                </c:pt>
                <c:pt idx="2382">
                  <c:v>74.818528000000001</c:v>
                </c:pt>
                <c:pt idx="2383">
                  <c:v>74.769221000000002</c:v>
                </c:pt>
                <c:pt idx="2384">
                  <c:v>74.704960999999997</c:v>
                </c:pt>
                <c:pt idx="2385">
                  <c:v>74.669482000000002</c:v>
                </c:pt>
                <c:pt idx="2386">
                  <c:v>74.657831999999999</c:v>
                </c:pt>
                <c:pt idx="2387">
                  <c:v>74.657839999999993</c:v>
                </c:pt>
                <c:pt idx="2388">
                  <c:v>74.658420000000007</c:v>
                </c:pt>
                <c:pt idx="2389">
                  <c:v>74.643728999999993</c:v>
                </c:pt>
                <c:pt idx="2390">
                  <c:v>74.613191999999998</c:v>
                </c:pt>
                <c:pt idx="2391">
                  <c:v>74.581193999999996</c:v>
                </c:pt>
                <c:pt idx="2392">
                  <c:v>74.554715999999999</c:v>
                </c:pt>
                <c:pt idx="2393">
                  <c:v>74.530776000000003</c:v>
                </c:pt>
                <c:pt idx="2394">
                  <c:v>74.510903999999996</c:v>
                </c:pt>
                <c:pt idx="2395">
                  <c:v>74.498649</c:v>
                </c:pt>
                <c:pt idx="2396">
                  <c:v>74.486069000000001</c:v>
                </c:pt>
                <c:pt idx="2397">
                  <c:v>74.470057999999995</c:v>
                </c:pt>
                <c:pt idx="2398">
                  <c:v>74.460014000000001</c:v>
                </c:pt>
                <c:pt idx="2399">
                  <c:v>74.461374000000006</c:v>
                </c:pt>
                <c:pt idx="2400">
                  <c:v>74.466009999999997</c:v>
                </c:pt>
                <c:pt idx="2401">
                  <c:v>74.465947999999997</c:v>
                </c:pt>
                <c:pt idx="2402">
                  <c:v>74.462754000000004</c:v>
                </c:pt>
                <c:pt idx="2403">
                  <c:v>74.458252000000002</c:v>
                </c:pt>
                <c:pt idx="2404">
                  <c:v>74.451334000000003</c:v>
                </c:pt>
                <c:pt idx="2405">
                  <c:v>74.446154000000007</c:v>
                </c:pt>
                <c:pt idx="2406">
                  <c:v>74.450695999999994</c:v>
                </c:pt>
                <c:pt idx="2407">
                  <c:v>74.464260999999993</c:v>
                </c:pt>
                <c:pt idx="2408">
                  <c:v>74.479112999999998</c:v>
                </c:pt>
                <c:pt idx="2409">
                  <c:v>74.496804999999995</c:v>
                </c:pt>
                <c:pt idx="2410">
                  <c:v>74.527901999999997</c:v>
                </c:pt>
                <c:pt idx="2411">
                  <c:v>74.574652</c:v>
                </c:pt>
                <c:pt idx="2412">
                  <c:v>74.625083000000004</c:v>
                </c:pt>
                <c:pt idx="2413">
                  <c:v>74.669055</c:v>
                </c:pt>
                <c:pt idx="2414">
                  <c:v>74.706120999999996</c:v>
                </c:pt>
                <c:pt idx="2415">
                  <c:v>74.740194000000002</c:v>
                </c:pt>
                <c:pt idx="2416">
                  <c:v>74.770943000000003</c:v>
                </c:pt>
                <c:pt idx="2417">
                  <c:v>74.800461999999996</c:v>
                </c:pt>
                <c:pt idx="2418">
                  <c:v>74.842751000000007</c:v>
                </c:pt>
                <c:pt idx="2419">
                  <c:v>74.897004999999993</c:v>
                </c:pt>
                <c:pt idx="2420">
                  <c:v>74.938899000000006</c:v>
                </c:pt>
                <c:pt idx="2421">
                  <c:v>74.949321999999995</c:v>
                </c:pt>
                <c:pt idx="2422">
                  <c:v>74.939353999999994</c:v>
                </c:pt>
                <c:pt idx="2423">
                  <c:v>74.921390000000002</c:v>
                </c:pt>
                <c:pt idx="2424">
                  <c:v>74.919526000000005</c:v>
                </c:pt>
                <c:pt idx="2425">
                  <c:v>74.970020000000005</c:v>
                </c:pt>
                <c:pt idx="2426">
                  <c:v>75.039823999999996</c:v>
                </c:pt>
                <c:pt idx="2427">
                  <c:v>75.097282000000007</c:v>
                </c:pt>
                <c:pt idx="2428">
                  <c:v>75.154014000000004</c:v>
                </c:pt>
                <c:pt idx="2429">
                  <c:v>75.226162000000002</c:v>
                </c:pt>
                <c:pt idx="2430">
                  <c:v>75.311678000000001</c:v>
                </c:pt>
                <c:pt idx="2431">
                  <c:v>75.400542000000002</c:v>
                </c:pt>
                <c:pt idx="2432">
                  <c:v>75.468536</c:v>
                </c:pt>
                <c:pt idx="2433">
                  <c:v>75.502953000000005</c:v>
                </c:pt>
                <c:pt idx="2434">
                  <c:v>75.530096999999998</c:v>
                </c:pt>
                <c:pt idx="2435">
                  <c:v>75.568898000000004</c:v>
                </c:pt>
                <c:pt idx="2436">
                  <c:v>75.602993999999995</c:v>
                </c:pt>
                <c:pt idx="2437">
                  <c:v>75.614903999999996</c:v>
                </c:pt>
                <c:pt idx="2438">
                  <c:v>75.619468999999995</c:v>
                </c:pt>
                <c:pt idx="2439">
                  <c:v>75.690133000000003</c:v>
                </c:pt>
                <c:pt idx="2440">
                  <c:v>75.861427000000006</c:v>
                </c:pt>
                <c:pt idx="2441">
                  <c:v>75.913006999999993</c:v>
                </c:pt>
                <c:pt idx="2442">
                  <c:v>75.869551999999999</c:v>
                </c:pt>
                <c:pt idx="2443">
                  <c:v>75.870498999999995</c:v>
                </c:pt>
                <c:pt idx="2444">
                  <c:v>75.846957000000003</c:v>
                </c:pt>
                <c:pt idx="2445">
                  <c:v>75.818627000000006</c:v>
                </c:pt>
                <c:pt idx="2446">
                  <c:v>75.811918000000006</c:v>
                </c:pt>
                <c:pt idx="2447">
                  <c:v>75.819725000000005</c:v>
                </c:pt>
                <c:pt idx="2448">
                  <c:v>75.824100000000001</c:v>
                </c:pt>
                <c:pt idx="2449">
                  <c:v>75.820841000000001</c:v>
                </c:pt>
                <c:pt idx="2450">
                  <c:v>75.827827999999997</c:v>
                </c:pt>
                <c:pt idx="2451">
                  <c:v>75.853173999999996</c:v>
                </c:pt>
                <c:pt idx="2452">
                  <c:v>75.885326000000006</c:v>
                </c:pt>
                <c:pt idx="2453">
                  <c:v>75.909253000000007</c:v>
                </c:pt>
                <c:pt idx="2454">
                  <c:v>75.934421</c:v>
                </c:pt>
                <c:pt idx="2455">
                  <c:v>75.961960000000005</c:v>
                </c:pt>
                <c:pt idx="2456">
                  <c:v>75.998473000000004</c:v>
                </c:pt>
                <c:pt idx="2457">
                  <c:v>76.076601999999994</c:v>
                </c:pt>
                <c:pt idx="2458">
                  <c:v>76.235451999999995</c:v>
                </c:pt>
                <c:pt idx="2459">
                  <c:v>76.405180999999999</c:v>
                </c:pt>
                <c:pt idx="2460">
                  <c:v>76.439654000000004</c:v>
                </c:pt>
                <c:pt idx="2461">
                  <c:v>76.424577999999997</c:v>
                </c:pt>
                <c:pt idx="2462">
                  <c:v>76.428314999999998</c:v>
                </c:pt>
                <c:pt idx="2463">
                  <c:v>76.420640000000006</c:v>
                </c:pt>
                <c:pt idx="2464">
                  <c:v>76.423950000000005</c:v>
                </c:pt>
                <c:pt idx="2465">
                  <c:v>76.453676999999999</c:v>
                </c:pt>
                <c:pt idx="2466">
                  <c:v>76.497283999999993</c:v>
                </c:pt>
                <c:pt idx="2467">
                  <c:v>76.534482999999994</c:v>
                </c:pt>
                <c:pt idx="2468">
                  <c:v>76.563546000000002</c:v>
                </c:pt>
                <c:pt idx="2469">
                  <c:v>76.587243000000001</c:v>
                </c:pt>
                <c:pt idx="2470">
                  <c:v>76.616386000000006</c:v>
                </c:pt>
                <c:pt idx="2471">
                  <c:v>76.654021999999998</c:v>
                </c:pt>
                <c:pt idx="2472">
                  <c:v>76.684693999999993</c:v>
                </c:pt>
                <c:pt idx="2473">
                  <c:v>76.698421999999994</c:v>
                </c:pt>
                <c:pt idx="2474">
                  <c:v>76.710593000000003</c:v>
                </c:pt>
                <c:pt idx="2475">
                  <c:v>76.735759000000002</c:v>
                </c:pt>
                <c:pt idx="2476">
                  <c:v>76.762248999999997</c:v>
                </c:pt>
                <c:pt idx="2477">
                  <c:v>76.774299999999997</c:v>
                </c:pt>
                <c:pt idx="2478">
                  <c:v>76.750737999999998</c:v>
                </c:pt>
                <c:pt idx="2479">
                  <c:v>76.725793999999993</c:v>
                </c:pt>
                <c:pt idx="2480">
                  <c:v>76.760165999999998</c:v>
                </c:pt>
                <c:pt idx="2481">
                  <c:v>76.826459999999997</c:v>
                </c:pt>
                <c:pt idx="2482">
                  <c:v>76.897700999999998</c:v>
                </c:pt>
                <c:pt idx="2483">
                  <c:v>76.944326000000004</c:v>
                </c:pt>
                <c:pt idx="2484">
                  <c:v>76.956943999999993</c:v>
                </c:pt>
                <c:pt idx="2485">
                  <c:v>76.970600000000005</c:v>
                </c:pt>
                <c:pt idx="2486">
                  <c:v>77.006200000000007</c:v>
                </c:pt>
                <c:pt idx="2487">
                  <c:v>77.068645000000004</c:v>
                </c:pt>
                <c:pt idx="2488">
                  <c:v>77.139138000000003</c:v>
                </c:pt>
                <c:pt idx="2489">
                  <c:v>77.198183</c:v>
                </c:pt>
                <c:pt idx="2490">
                  <c:v>77.245829000000001</c:v>
                </c:pt>
                <c:pt idx="2491">
                  <c:v>77.323719999999994</c:v>
                </c:pt>
                <c:pt idx="2492">
                  <c:v>77.445603000000006</c:v>
                </c:pt>
                <c:pt idx="2493">
                  <c:v>77.513979000000006</c:v>
                </c:pt>
                <c:pt idx="2494">
                  <c:v>77.546289000000002</c:v>
                </c:pt>
                <c:pt idx="2495">
                  <c:v>77.582666000000003</c:v>
                </c:pt>
                <c:pt idx="2496">
                  <c:v>77.587129000000004</c:v>
                </c:pt>
                <c:pt idx="2497">
                  <c:v>77.593905000000007</c:v>
                </c:pt>
                <c:pt idx="2498">
                  <c:v>77.622615999999994</c:v>
                </c:pt>
                <c:pt idx="2499">
                  <c:v>77.660606000000001</c:v>
                </c:pt>
                <c:pt idx="2500">
                  <c:v>77.683659000000006</c:v>
                </c:pt>
                <c:pt idx="2501">
                  <c:v>77.663488999999998</c:v>
                </c:pt>
                <c:pt idx="2502">
                  <c:v>77.574169999999995</c:v>
                </c:pt>
                <c:pt idx="2503">
                  <c:v>77.397228999999996</c:v>
                </c:pt>
                <c:pt idx="2504">
                  <c:v>77.197997999999998</c:v>
                </c:pt>
                <c:pt idx="2505">
                  <c:v>77.067830999999998</c:v>
                </c:pt>
                <c:pt idx="2506">
                  <c:v>77.005989</c:v>
                </c:pt>
                <c:pt idx="2507">
                  <c:v>76.977767999999998</c:v>
                </c:pt>
                <c:pt idx="2508">
                  <c:v>76.969524000000007</c:v>
                </c:pt>
                <c:pt idx="2509">
                  <c:v>76.980046000000002</c:v>
                </c:pt>
                <c:pt idx="2510">
                  <c:v>77.018102999999996</c:v>
                </c:pt>
                <c:pt idx="2511">
                  <c:v>77.105346999999995</c:v>
                </c:pt>
                <c:pt idx="2512">
                  <c:v>77.238978000000003</c:v>
                </c:pt>
                <c:pt idx="2513">
                  <c:v>77.395021</c:v>
                </c:pt>
                <c:pt idx="2514">
                  <c:v>77.55247</c:v>
                </c:pt>
                <c:pt idx="2515">
                  <c:v>77.700605999999993</c:v>
                </c:pt>
                <c:pt idx="2516">
                  <c:v>77.836724000000004</c:v>
                </c:pt>
                <c:pt idx="2517">
                  <c:v>77.967984999999999</c:v>
                </c:pt>
                <c:pt idx="2518">
                  <c:v>78.105056000000005</c:v>
                </c:pt>
                <c:pt idx="2519">
                  <c:v>78.240690999999998</c:v>
                </c:pt>
                <c:pt idx="2520">
                  <c:v>78.36215</c:v>
                </c:pt>
                <c:pt idx="2521">
                  <c:v>78.465875999999994</c:v>
                </c:pt>
                <c:pt idx="2522">
                  <c:v>78.552570000000003</c:v>
                </c:pt>
                <c:pt idx="2523">
                  <c:v>78.607056</c:v>
                </c:pt>
                <c:pt idx="2524">
                  <c:v>78.614816000000005</c:v>
                </c:pt>
                <c:pt idx="2525">
                  <c:v>78.574409000000003</c:v>
                </c:pt>
                <c:pt idx="2526">
                  <c:v>78.441254000000001</c:v>
                </c:pt>
                <c:pt idx="2527">
                  <c:v>78.103560999999999</c:v>
                </c:pt>
                <c:pt idx="2528">
                  <c:v>77.625028999999998</c:v>
                </c:pt>
                <c:pt idx="2529">
                  <c:v>77.208302000000003</c:v>
                </c:pt>
                <c:pt idx="2530">
                  <c:v>76.850910999999996</c:v>
                </c:pt>
                <c:pt idx="2531">
                  <c:v>76.491654999999994</c:v>
                </c:pt>
                <c:pt idx="2532">
                  <c:v>76.137794</c:v>
                </c:pt>
                <c:pt idx="2533">
                  <c:v>75.809432000000001</c:v>
                </c:pt>
                <c:pt idx="2534">
                  <c:v>75.489024999999998</c:v>
                </c:pt>
                <c:pt idx="2535">
                  <c:v>75.149023999999997</c:v>
                </c:pt>
                <c:pt idx="2536">
                  <c:v>74.846303000000006</c:v>
                </c:pt>
                <c:pt idx="2537">
                  <c:v>74.647019999999998</c:v>
                </c:pt>
                <c:pt idx="2538">
                  <c:v>74.523667000000003</c:v>
                </c:pt>
                <c:pt idx="2539">
                  <c:v>74.434312000000006</c:v>
                </c:pt>
                <c:pt idx="2540">
                  <c:v>74.358919</c:v>
                </c:pt>
                <c:pt idx="2541">
                  <c:v>74.287121999999997</c:v>
                </c:pt>
                <c:pt idx="2542">
                  <c:v>74.172042000000005</c:v>
                </c:pt>
                <c:pt idx="2543">
                  <c:v>74.061048</c:v>
                </c:pt>
                <c:pt idx="2544">
                  <c:v>74.140298999999999</c:v>
                </c:pt>
                <c:pt idx="2545">
                  <c:v>74.345179999999999</c:v>
                </c:pt>
                <c:pt idx="2546">
                  <c:v>74.555083999999994</c:v>
                </c:pt>
                <c:pt idx="2547">
                  <c:v>74.760445000000004</c:v>
                </c:pt>
                <c:pt idx="2548">
                  <c:v>74.956693999999999</c:v>
                </c:pt>
                <c:pt idx="2549">
                  <c:v>75.135631000000004</c:v>
                </c:pt>
                <c:pt idx="2550">
                  <c:v>75.288489999999996</c:v>
                </c:pt>
                <c:pt idx="2551">
                  <c:v>75.419244000000006</c:v>
                </c:pt>
                <c:pt idx="2552">
                  <c:v>75.537809999999993</c:v>
                </c:pt>
                <c:pt idx="2553">
                  <c:v>75.648702</c:v>
                </c:pt>
                <c:pt idx="2554">
                  <c:v>75.751812999999999</c:v>
                </c:pt>
                <c:pt idx="2555">
                  <c:v>75.851309000000001</c:v>
                </c:pt>
                <c:pt idx="2556">
                  <c:v>75.951549</c:v>
                </c:pt>
                <c:pt idx="2557">
                  <c:v>76.060489000000004</c:v>
                </c:pt>
                <c:pt idx="2558">
                  <c:v>76.175904000000003</c:v>
                </c:pt>
                <c:pt idx="2559">
                  <c:v>76.281746999999996</c:v>
                </c:pt>
                <c:pt idx="2560">
                  <c:v>76.361982999999995</c:v>
                </c:pt>
                <c:pt idx="2561">
                  <c:v>76.426265000000001</c:v>
                </c:pt>
                <c:pt idx="2562">
                  <c:v>76.505457000000007</c:v>
                </c:pt>
                <c:pt idx="2563">
                  <c:v>76.606908000000004</c:v>
                </c:pt>
                <c:pt idx="2564">
                  <c:v>76.706253000000004</c:v>
                </c:pt>
                <c:pt idx="2565">
                  <c:v>76.791274999999999</c:v>
                </c:pt>
                <c:pt idx="2566">
                  <c:v>76.871154000000004</c:v>
                </c:pt>
                <c:pt idx="2567">
                  <c:v>76.951755000000006</c:v>
                </c:pt>
                <c:pt idx="2568">
                  <c:v>77.020240999999999</c:v>
                </c:pt>
                <c:pt idx="2569">
                  <c:v>77.053307000000004</c:v>
                </c:pt>
                <c:pt idx="2570">
                  <c:v>77.050178000000002</c:v>
                </c:pt>
                <c:pt idx="2571">
                  <c:v>77.034458000000001</c:v>
                </c:pt>
                <c:pt idx="2572">
                  <c:v>77.026909000000003</c:v>
                </c:pt>
                <c:pt idx="2573">
                  <c:v>77.026916</c:v>
                </c:pt>
                <c:pt idx="2574">
                  <c:v>77.028244000000001</c:v>
                </c:pt>
                <c:pt idx="2575">
                  <c:v>77.019101000000006</c:v>
                </c:pt>
                <c:pt idx="2576">
                  <c:v>76.977037999999993</c:v>
                </c:pt>
                <c:pt idx="2577">
                  <c:v>76.912345000000002</c:v>
                </c:pt>
                <c:pt idx="2578">
                  <c:v>76.851725000000002</c:v>
                </c:pt>
                <c:pt idx="2579">
                  <c:v>76.799362000000002</c:v>
                </c:pt>
                <c:pt idx="2580">
                  <c:v>76.717518999999996</c:v>
                </c:pt>
                <c:pt idx="2581">
                  <c:v>76.566316</c:v>
                </c:pt>
                <c:pt idx="2582">
                  <c:v>76.409255999999999</c:v>
                </c:pt>
                <c:pt idx="2583">
                  <c:v>76.316291000000007</c:v>
                </c:pt>
                <c:pt idx="2584">
                  <c:v>76.270585999999994</c:v>
                </c:pt>
                <c:pt idx="2585">
                  <c:v>76.2517</c:v>
                </c:pt>
                <c:pt idx="2586">
                  <c:v>76.254620000000003</c:v>
                </c:pt>
                <c:pt idx="2587">
                  <c:v>76.265559999999994</c:v>
                </c:pt>
                <c:pt idx="2588">
                  <c:v>76.264753999999996</c:v>
                </c:pt>
                <c:pt idx="2589">
                  <c:v>76.245830999999995</c:v>
                </c:pt>
                <c:pt idx="2590">
                  <c:v>76.220040999999995</c:v>
                </c:pt>
                <c:pt idx="2591">
                  <c:v>76.193652</c:v>
                </c:pt>
                <c:pt idx="2592">
                  <c:v>76.167406999999997</c:v>
                </c:pt>
                <c:pt idx="2593">
                  <c:v>76.142585999999994</c:v>
                </c:pt>
                <c:pt idx="2594">
                  <c:v>76.115258999999995</c:v>
                </c:pt>
                <c:pt idx="2595">
                  <c:v>76.070091000000005</c:v>
                </c:pt>
                <c:pt idx="2596">
                  <c:v>75.997815000000003</c:v>
                </c:pt>
                <c:pt idx="2597">
                  <c:v>75.919308999999998</c:v>
                </c:pt>
                <c:pt idx="2598">
                  <c:v>75.851589000000004</c:v>
                </c:pt>
                <c:pt idx="2599">
                  <c:v>75.779273000000003</c:v>
                </c:pt>
                <c:pt idx="2600">
                  <c:v>75.660520000000005</c:v>
                </c:pt>
                <c:pt idx="2601">
                  <c:v>75.483306999999996</c:v>
                </c:pt>
                <c:pt idx="2602">
                  <c:v>75.303327999999993</c:v>
                </c:pt>
                <c:pt idx="2603">
                  <c:v>75.157993000000005</c:v>
                </c:pt>
                <c:pt idx="2604">
                  <c:v>75.018770000000004</c:v>
                </c:pt>
                <c:pt idx="2605">
                  <c:v>74.855368999999996</c:v>
                </c:pt>
                <c:pt idx="2606">
                  <c:v>74.691801999999996</c:v>
                </c:pt>
                <c:pt idx="2607">
                  <c:v>74.558052000000004</c:v>
                </c:pt>
                <c:pt idx="2608">
                  <c:v>74.446462999999994</c:v>
                </c:pt>
                <c:pt idx="2609">
                  <c:v>74.344617999999997</c:v>
                </c:pt>
                <c:pt idx="2610">
                  <c:v>74.241290000000006</c:v>
                </c:pt>
                <c:pt idx="2611">
                  <c:v>74.115528999999995</c:v>
                </c:pt>
                <c:pt idx="2612">
                  <c:v>73.949378999999993</c:v>
                </c:pt>
                <c:pt idx="2613">
                  <c:v>73.768366999999998</c:v>
                </c:pt>
                <c:pt idx="2614">
                  <c:v>73.622941999999995</c:v>
                </c:pt>
                <c:pt idx="2615">
                  <c:v>73.512367999999995</c:v>
                </c:pt>
                <c:pt idx="2616">
                  <c:v>73.400822000000005</c:v>
                </c:pt>
                <c:pt idx="2617">
                  <c:v>73.274484000000001</c:v>
                </c:pt>
                <c:pt idx="2618">
                  <c:v>73.142975000000007</c:v>
                </c:pt>
                <c:pt idx="2619">
                  <c:v>73.022737000000006</c:v>
                </c:pt>
                <c:pt idx="2620">
                  <c:v>72.931865000000002</c:v>
                </c:pt>
                <c:pt idx="2621">
                  <c:v>72.887956000000003</c:v>
                </c:pt>
                <c:pt idx="2622">
                  <c:v>72.896501000000001</c:v>
                </c:pt>
                <c:pt idx="2623">
                  <c:v>72.947845999999998</c:v>
                </c:pt>
                <c:pt idx="2624">
                  <c:v>73.038298999999995</c:v>
                </c:pt>
                <c:pt idx="2625">
                  <c:v>73.175590999999997</c:v>
                </c:pt>
                <c:pt idx="2626">
                  <c:v>73.348489000000001</c:v>
                </c:pt>
                <c:pt idx="2627">
                  <c:v>73.514930000000007</c:v>
                </c:pt>
                <c:pt idx="2628">
                  <c:v>73.648437000000001</c:v>
                </c:pt>
                <c:pt idx="2629">
                  <c:v>73.755313000000001</c:v>
                </c:pt>
                <c:pt idx="2630">
                  <c:v>73.838999000000001</c:v>
                </c:pt>
                <c:pt idx="2631">
                  <c:v>73.886044999999996</c:v>
                </c:pt>
                <c:pt idx="2632">
                  <c:v>73.890206000000006</c:v>
                </c:pt>
                <c:pt idx="2633">
                  <c:v>73.873357999999996</c:v>
                </c:pt>
                <c:pt idx="2634">
                  <c:v>73.860887000000005</c:v>
                </c:pt>
                <c:pt idx="2635">
                  <c:v>73.860816999999997</c:v>
                </c:pt>
                <c:pt idx="2636">
                  <c:v>73.869125999999994</c:v>
                </c:pt>
                <c:pt idx="2637">
                  <c:v>73.881887000000006</c:v>
                </c:pt>
                <c:pt idx="2638">
                  <c:v>73.905961000000005</c:v>
                </c:pt>
                <c:pt idx="2639">
                  <c:v>73.950755000000001</c:v>
                </c:pt>
                <c:pt idx="2640">
                  <c:v>74.014936000000006</c:v>
                </c:pt>
                <c:pt idx="2641">
                  <c:v>74.089397000000005</c:v>
                </c:pt>
                <c:pt idx="2642">
                  <c:v>74.161299999999997</c:v>
                </c:pt>
                <c:pt idx="2643">
                  <c:v>74.220883999999998</c:v>
                </c:pt>
                <c:pt idx="2644">
                  <c:v>74.269401000000002</c:v>
                </c:pt>
                <c:pt idx="2645">
                  <c:v>74.312691999999998</c:v>
                </c:pt>
                <c:pt idx="2646">
                  <c:v>74.347607999999994</c:v>
                </c:pt>
                <c:pt idx="2647">
                  <c:v>74.366108999999994</c:v>
                </c:pt>
                <c:pt idx="2648">
                  <c:v>74.374354999999994</c:v>
                </c:pt>
                <c:pt idx="2649">
                  <c:v>74.391654000000003</c:v>
                </c:pt>
                <c:pt idx="2650">
                  <c:v>74.432879</c:v>
                </c:pt>
                <c:pt idx="2651">
                  <c:v>74.496347</c:v>
                </c:pt>
                <c:pt idx="2652">
                  <c:v>74.564172999999997</c:v>
                </c:pt>
                <c:pt idx="2653">
                  <c:v>74.619523000000001</c:v>
                </c:pt>
                <c:pt idx="2654">
                  <c:v>74.657500999999996</c:v>
                </c:pt>
                <c:pt idx="2655">
                  <c:v>74.686468000000005</c:v>
                </c:pt>
                <c:pt idx="2656">
                  <c:v>74.719002000000003</c:v>
                </c:pt>
                <c:pt idx="2657">
                  <c:v>74.760358999999994</c:v>
                </c:pt>
                <c:pt idx="2658">
                  <c:v>74.804012999999998</c:v>
                </c:pt>
                <c:pt idx="2659">
                  <c:v>74.836523999999997</c:v>
                </c:pt>
                <c:pt idx="2660">
                  <c:v>74.846925999999996</c:v>
                </c:pt>
                <c:pt idx="2661">
                  <c:v>74.839776000000001</c:v>
                </c:pt>
                <c:pt idx="2662">
                  <c:v>74.832080000000005</c:v>
                </c:pt>
                <c:pt idx="2663">
                  <c:v>74.836190999999999</c:v>
                </c:pt>
                <c:pt idx="2664">
                  <c:v>74.855929000000003</c:v>
                </c:pt>
                <c:pt idx="2665">
                  <c:v>74.887209999999996</c:v>
                </c:pt>
                <c:pt idx="2666">
                  <c:v>74.917980999999997</c:v>
                </c:pt>
                <c:pt idx="2667">
                  <c:v>74.938314000000005</c:v>
                </c:pt>
                <c:pt idx="2668">
                  <c:v>74.951232000000005</c:v>
                </c:pt>
                <c:pt idx="2669">
                  <c:v>74.968586999999999</c:v>
                </c:pt>
                <c:pt idx="2670">
                  <c:v>74.996381999999997</c:v>
                </c:pt>
                <c:pt idx="2671">
                  <c:v>75.028491000000002</c:v>
                </c:pt>
                <c:pt idx="2672">
                  <c:v>75.055021999999994</c:v>
                </c:pt>
                <c:pt idx="2673">
                  <c:v>75.072078000000005</c:v>
                </c:pt>
                <c:pt idx="2674">
                  <c:v>75.083419000000006</c:v>
                </c:pt>
                <c:pt idx="2675">
                  <c:v>75.094723999999999</c:v>
                </c:pt>
                <c:pt idx="2676">
                  <c:v>75.104996</c:v>
                </c:pt>
                <c:pt idx="2677">
                  <c:v>75.105242000000004</c:v>
                </c:pt>
                <c:pt idx="2678">
                  <c:v>75.085713999999996</c:v>
                </c:pt>
                <c:pt idx="2679">
                  <c:v>75.046014</c:v>
                </c:pt>
                <c:pt idx="2680">
                  <c:v>74.996441000000004</c:v>
                </c:pt>
                <c:pt idx="2681">
                  <c:v>74.948362000000003</c:v>
                </c:pt>
                <c:pt idx="2682">
                  <c:v>74.902963999999997</c:v>
                </c:pt>
                <c:pt idx="2683">
                  <c:v>74.851455000000001</c:v>
                </c:pt>
                <c:pt idx="2684">
                  <c:v>74.783624000000003</c:v>
                </c:pt>
                <c:pt idx="2685">
                  <c:v>74.692432999999994</c:v>
                </c:pt>
                <c:pt idx="2686">
                  <c:v>74.578456000000003</c:v>
                </c:pt>
                <c:pt idx="2687">
                  <c:v>74.458096999999995</c:v>
                </c:pt>
                <c:pt idx="2688">
                  <c:v>74.358024</c:v>
                </c:pt>
                <c:pt idx="2689">
                  <c:v>74.289608000000001</c:v>
                </c:pt>
                <c:pt idx="2690">
                  <c:v>74.236922000000007</c:v>
                </c:pt>
                <c:pt idx="2691">
                  <c:v>74.176462000000001</c:v>
                </c:pt>
                <c:pt idx="2692">
                  <c:v>74.101909000000006</c:v>
                </c:pt>
                <c:pt idx="2693">
                  <c:v>74.023842999999999</c:v>
                </c:pt>
                <c:pt idx="2694">
                  <c:v>73.951116999999996</c:v>
                </c:pt>
                <c:pt idx="2695">
                  <c:v>73.883161000000001</c:v>
                </c:pt>
                <c:pt idx="2696">
                  <c:v>73.817638000000002</c:v>
                </c:pt>
                <c:pt idx="2697">
                  <c:v>73.753896999999995</c:v>
                </c:pt>
                <c:pt idx="2698">
                  <c:v>73.687522000000001</c:v>
                </c:pt>
                <c:pt idx="2699">
                  <c:v>73.613750999999993</c:v>
                </c:pt>
                <c:pt idx="2700">
                  <c:v>73.536996000000002</c:v>
                </c:pt>
                <c:pt idx="2701">
                  <c:v>73.467404000000002</c:v>
                </c:pt>
                <c:pt idx="2702">
                  <c:v>73.407522</c:v>
                </c:pt>
                <c:pt idx="2703">
                  <c:v>73.352570999999998</c:v>
                </c:pt>
                <c:pt idx="2704">
                  <c:v>73.301889000000003</c:v>
                </c:pt>
                <c:pt idx="2705">
                  <c:v>73.256336000000005</c:v>
                </c:pt>
                <c:pt idx="2706">
                  <c:v>73.204819000000001</c:v>
                </c:pt>
                <c:pt idx="2707">
                  <c:v>73.128861000000001</c:v>
                </c:pt>
                <c:pt idx="2708">
                  <c:v>73.024495000000002</c:v>
                </c:pt>
                <c:pt idx="2709">
                  <c:v>72.907336999999998</c:v>
                </c:pt>
                <c:pt idx="2710">
                  <c:v>72.792511000000005</c:v>
                </c:pt>
                <c:pt idx="2711">
                  <c:v>72.681976000000006</c:v>
                </c:pt>
                <c:pt idx="2712">
                  <c:v>72.576336999999995</c:v>
                </c:pt>
                <c:pt idx="2713">
                  <c:v>72.484042000000002</c:v>
                </c:pt>
                <c:pt idx="2714">
                  <c:v>72.409996000000007</c:v>
                </c:pt>
                <c:pt idx="2715">
                  <c:v>72.347926999999999</c:v>
                </c:pt>
                <c:pt idx="2716">
                  <c:v>72.292007999999996</c:v>
                </c:pt>
                <c:pt idx="2717">
                  <c:v>72.244821999999999</c:v>
                </c:pt>
                <c:pt idx="2718">
                  <c:v>72.207865999999996</c:v>
                </c:pt>
                <c:pt idx="2719">
                  <c:v>72.174544999999995</c:v>
                </c:pt>
                <c:pt idx="2720">
                  <c:v>72.137555000000006</c:v>
                </c:pt>
                <c:pt idx="2721">
                  <c:v>72.093683999999996</c:v>
                </c:pt>
                <c:pt idx="2722">
                  <c:v>72.037524000000005</c:v>
                </c:pt>
                <c:pt idx="2723">
                  <c:v>71.961363000000006</c:v>
                </c:pt>
                <c:pt idx="2724">
                  <c:v>71.866578000000004</c:v>
                </c:pt>
                <c:pt idx="2725">
                  <c:v>71.764323000000005</c:v>
                </c:pt>
                <c:pt idx="2726">
                  <c:v>71.660426000000001</c:v>
                </c:pt>
                <c:pt idx="2727">
                  <c:v>71.551034000000001</c:v>
                </c:pt>
                <c:pt idx="2728">
                  <c:v>71.439819</c:v>
                </c:pt>
                <c:pt idx="2729">
                  <c:v>71.346057999999999</c:v>
                </c:pt>
                <c:pt idx="2730">
                  <c:v>71.283608999999998</c:v>
                </c:pt>
                <c:pt idx="2731">
                  <c:v>71.243537000000003</c:v>
                </c:pt>
                <c:pt idx="2732">
                  <c:v>71.209765000000004</c:v>
                </c:pt>
                <c:pt idx="2733">
                  <c:v>71.180515</c:v>
                </c:pt>
                <c:pt idx="2734">
                  <c:v>71.162823000000003</c:v>
                </c:pt>
                <c:pt idx="2735">
                  <c:v>71.154079999999993</c:v>
                </c:pt>
                <c:pt idx="2736">
                  <c:v>71.140259</c:v>
                </c:pt>
                <c:pt idx="2737">
                  <c:v>71.109027999999995</c:v>
                </c:pt>
                <c:pt idx="2738">
                  <c:v>71.057879</c:v>
                </c:pt>
                <c:pt idx="2739">
                  <c:v>70.993177000000003</c:v>
                </c:pt>
                <c:pt idx="2740">
                  <c:v>70.925790000000006</c:v>
                </c:pt>
                <c:pt idx="2741">
                  <c:v>70.864487999999994</c:v>
                </c:pt>
                <c:pt idx="2742">
                  <c:v>70.812088000000003</c:v>
                </c:pt>
                <c:pt idx="2743">
                  <c:v>70.771431000000007</c:v>
                </c:pt>
                <c:pt idx="2744">
                  <c:v>70.751891999999998</c:v>
                </c:pt>
                <c:pt idx="2745">
                  <c:v>70.760597000000004</c:v>
                </c:pt>
                <c:pt idx="2746">
                  <c:v>70.789576999999994</c:v>
                </c:pt>
                <c:pt idx="2747">
                  <c:v>70.823723999999999</c:v>
                </c:pt>
                <c:pt idx="2748">
                  <c:v>70.860174999999998</c:v>
                </c:pt>
                <c:pt idx="2749">
                  <c:v>70.904982000000004</c:v>
                </c:pt>
                <c:pt idx="2750">
                  <c:v>70.95026</c:v>
                </c:pt>
                <c:pt idx="2751">
                  <c:v>70.971356999999998</c:v>
                </c:pt>
                <c:pt idx="2752">
                  <c:v>70.952280999999999</c:v>
                </c:pt>
                <c:pt idx="2753">
                  <c:v>70.901555000000002</c:v>
                </c:pt>
                <c:pt idx="2754">
                  <c:v>70.837684999999993</c:v>
                </c:pt>
                <c:pt idx="2755">
                  <c:v>70.769835999999998</c:v>
                </c:pt>
                <c:pt idx="2756">
                  <c:v>70.698226000000005</c:v>
                </c:pt>
                <c:pt idx="2757">
                  <c:v>70.621184</c:v>
                </c:pt>
                <c:pt idx="2758">
                  <c:v>70.534223999999995</c:v>
                </c:pt>
                <c:pt idx="2759">
                  <c:v>70.432829999999996</c:v>
                </c:pt>
                <c:pt idx="2760">
                  <c:v>70.323046000000005</c:v>
                </c:pt>
                <c:pt idx="2761">
                  <c:v>70.218867000000003</c:v>
                </c:pt>
                <c:pt idx="2762">
                  <c:v>70.122383999999997</c:v>
                </c:pt>
                <c:pt idx="2763">
                  <c:v>70.017685</c:v>
                </c:pt>
                <c:pt idx="2764">
                  <c:v>69.892154000000005</c:v>
                </c:pt>
                <c:pt idx="2765">
                  <c:v>69.753039999999999</c:v>
                </c:pt>
                <c:pt idx="2766">
                  <c:v>69.615975000000006</c:v>
                </c:pt>
                <c:pt idx="2767">
                  <c:v>69.489080000000001</c:v>
                </c:pt>
                <c:pt idx="2768">
                  <c:v>69.377413000000004</c:v>
                </c:pt>
                <c:pt idx="2769">
                  <c:v>69.291306000000006</c:v>
                </c:pt>
                <c:pt idx="2770">
                  <c:v>69.238418999999993</c:v>
                </c:pt>
                <c:pt idx="2771">
                  <c:v>69.215473000000003</c:v>
                </c:pt>
                <c:pt idx="2772">
                  <c:v>69.216245000000001</c:v>
                </c:pt>
                <c:pt idx="2773">
                  <c:v>69.239963000000003</c:v>
                </c:pt>
                <c:pt idx="2774">
                  <c:v>69.286524999999997</c:v>
                </c:pt>
                <c:pt idx="2775">
                  <c:v>69.352196000000006</c:v>
                </c:pt>
                <c:pt idx="2776">
                  <c:v>69.433166</c:v>
                </c:pt>
                <c:pt idx="2777">
                  <c:v>69.522673999999995</c:v>
                </c:pt>
                <c:pt idx="2778">
                  <c:v>69.602380999999994</c:v>
                </c:pt>
                <c:pt idx="2779">
                  <c:v>69.650428000000005</c:v>
                </c:pt>
                <c:pt idx="2780">
                  <c:v>69.665578999999994</c:v>
                </c:pt>
                <c:pt idx="2781">
                  <c:v>69.676651000000007</c:v>
                </c:pt>
                <c:pt idx="2782">
                  <c:v>69.722309999999993</c:v>
                </c:pt>
                <c:pt idx="2783">
                  <c:v>69.823921999999996</c:v>
                </c:pt>
                <c:pt idx="2784">
                  <c:v>69.976341000000005</c:v>
                </c:pt>
                <c:pt idx="2785">
                  <c:v>70.154024000000007</c:v>
                </c:pt>
                <c:pt idx="2786">
                  <c:v>70.324286000000001</c:v>
                </c:pt>
                <c:pt idx="2787">
                  <c:v>70.464494000000002</c:v>
                </c:pt>
                <c:pt idx="2788">
                  <c:v>70.568916999999999</c:v>
                </c:pt>
                <c:pt idx="2789">
                  <c:v>70.636295000000004</c:v>
                </c:pt>
                <c:pt idx="2790">
                  <c:v>70.659092000000001</c:v>
                </c:pt>
                <c:pt idx="2791">
                  <c:v>70.635405000000006</c:v>
                </c:pt>
                <c:pt idx="2792">
                  <c:v>70.583734000000007</c:v>
                </c:pt>
                <c:pt idx="2793">
                  <c:v>70.530448000000007</c:v>
                </c:pt>
                <c:pt idx="2794">
                  <c:v>70.484443999999996</c:v>
                </c:pt>
                <c:pt idx="2795">
                  <c:v>70.439622</c:v>
                </c:pt>
                <c:pt idx="2796">
                  <c:v>70.401391000000004</c:v>
                </c:pt>
                <c:pt idx="2797">
                  <c:v>70.390764000000004</c:v>
                </c:pt>
                <c:pt idx="2798">
                  <c:v>70.417361</c:v>
                </c:pt>
                <c:pt idx="2799">
                  <c:v>70.466890000000006</c:v>
                </c:pt>
                <c:pt idx="2800">
                  <c:v>70.523073999999994</c:v>
                </c:pt>
                <c:pt idx="2801">
                  <c:v>70.586518999999996</c:v>
                </c:pt>
                <c:pt idx="2802">
                  <c:v>70.664175</c:v>
                </c:pt>
                <c:pt idx="2803">
                  <c:v>70.753332999999998</c:v>
                </c:pt>
                <c:pt idx="2804">
                  <c:v>70.845096999999996</c:v>
                </c:pt>
                <c:pt idx="2805">
                  <c:v>70.935292000000004</c:v>
                </c:pt>
                <c:pt idx="2806">
                  <c:v>71.026019000000005</c:v>
                </c:pt>
                <c:pt idx="2807">
                  <c:v>71.121840000000006</c:v>
                </c:pt>
                <c:pt idx="2808">
                  <c:v>71.225739000000004</c:v>
                </c:pt>
                <c:pt idx="2809">
                  <c:v>71.333100999999999</c:v>
                </c:pt>
                <c:pt idx="2810">
                  <c:v>71.431820000000002</c:v>
                </c:pt>
                <c:pt idx="2811">
                  <c:v>71.516745999999998</c:v>
                </c:pt>
                <c:pt idx="2812">
                  <c:v>71.600809999999996</c:v>
                </c:pt>
                <c:pt idx="2813">
                  <c:v>71.701241999999993</c:v>
                </c:pt>
                <c:pt idx="2814">
                  <c:v>71.816794999999999</c:v>
                </c:pt>
                <c:pt idx="2815">
                  <c:v>71.930569000000006</c:v>
                </c:pt>
                <c:pt idx="2816">
                  <c:v>72.033097999999995</c:v>
                </c:pt>
                <c:pt idx="2817">
                  <c:v>72.128529999999998</c:v>
                </c:pt>
                <c:pt idx="2818">
                  <c:v>72.219747999999996</c:v>
                </c:pt>
                <c:pt idx="2819">
                  <c:v>72.303137000000007</c:v>
                </c:pt>
                <c:pt idx="2820">
                  <c:v>72.380202999999995</c:v>
                </c:pt>
                <c:pt idx="2821">
                  <c:v>72.459648999999999</c:v>
                </c:pt>
                <c:pt idx="2822">
                  <c:v>72.542195000000007</c:v>
                </c:pt>
                <c:pt idx="2823">
                  <c:v>72.614425999999995</c:v>
                </c:pt>
                <c:pt idx="2824">
                  <c:v>72.663764999999998</c:v>
                </c:pt>
                <c:pt idx="2825">
                  <c:v>72.692233999999999</c:v>
                </c:pt>
                <c:pt idx="2826">
                  <c:v>72.712604999999996</c:v>
                </c:pt>
                <c:pt idx="2827">
                  <c:v>72.738360999999998</c:v>
                </c:pt>
                <c:pt idx="2828">
                  <c:v>72.779550999999998</c:v>
                </c:pt>
                <c:pt idx="2829">
                  <c:v>72.839157999999998</c:v>
                </c:pt>
                <c:pt idx="2830">
                  <c:v>72.908353000000005</c:v>
                </c:pt>
                <c:pt idx="2831">
                  <c:v>72.972618999999995</c:v>
                </c:pt>
                <c:pt idx="2832">
                  <c:v>73.026781</c:v>
                </c:pt>
                <c:pt idx="2833">
                  <c:v>73.078469999999996</c:v>
                </c:pt>
                <c:pt idx="2834">
                  <c:v>73.135571999999996</c:v>
                </c:pt>
                <c:pt idx="2835">
                  <c:v>73.197659000000002</c:v>
                </c:pt>
                <c:pt idx="2836">
                  <c:v>73.261150999999998</c:v>
                </c:pt>
                <c:pt idx="2837">
                  <c:v>73.323813999999999</c:v>
                </c:pt>
                <c:pt idx="2838">
                  <c:v>73.380607999999995</c:v>
                </c:pt>
                <c:pt idx="2839">
                  <c:v>73.422403000000003</c:v>
                </c:pt>
                <c:pt idx="2840">
                  <c:v>73.442248000000006</c:v>
                </c:pt>
                <c:pt idx="2841">
                  <c:v>73.438562000000005</c:v>
                </c:pt>
                <c:pt idx="2842">
                  <c:v>73.412779999999998</c:v>
                </c:pt>
                <c:pt idx="2843">
                  <c:v>73.371118999999993</c:v>
                </c:pt>
                <c:pt idx="2844">
                  <c:v>73.328494000000006</c:v>
                </c:pt>
                <c:pt idx="2845">
                  <c:v>73.300830000000005</c:v>
                </c:pt>
                <c:pt idx="2846">
                  <c:v>73.290535000000006</c:v>
                </c:pt>
                <c:pt idx="2847">
                  <c:v>73.288139999999999</c:v>
                </c:pt>
                <c:pt idx="2848">
                  <c:v>73.290040000000005</c:v>
                </c:pt>
                <c:pt idx="2849">
                  <c:v>73.303825000000003</c:v>
                </c:pt>
                <c:pt idx="2850">
                  <c:v>73.332944999999995</c:v>
                </c:pt>
                <c:pt idx="2851">
                  <c:v>73.367941999999999</c:v>
                </c:pt>
                <c:pt idx="2852">
                  <c:v>73.398779000000005</c:v>
                </c:pt>
                <c:pt idx="2853">
                  <c:v>73.426181999999997</c:v>
                </c:pt>
                <c:pt idx="2854">
                  <c:v>73.455250000000007</c:v>
                </c:pt>
                <c:pt idx="2855">
                  <c:v>73.487291999999997</c:v>
                </c:pt>
                <c:pt idx="2856">
                  <c:v>73.524882000000005</c:v>
                </c:pt>
                <c:pt idx="2857">
                  <c:v>73.576617999999996</c:v>
                </c:pt>
                <c:pt idx="2858">
                  <c:v>73.647659000000004</c:v>
                </c:pt>
                <c:pt idx="2859">
                  <c:v>73.729783999999995</c:v>
                </c:pt>
                <c:pt idx="2860">
                  <c:v>73.808216999999999</c:v>
                </c:pt>
                <c:pt idx="2861">
                  <c:v>73.876823000000002</c:v>
                </c:pt>
                <c:pt idx="2862">
                  <c:v>73.943423999999993</c:v>
                </c:pt>
                <c:pt idx="2863">
                  <c:v>74.021550000000005</c:v>
                </c:pt>
                <c:pt idx="2864">
                  <c:v>74.116675000000001</c:v>
                </c:pt>
                <c:pt idx="2865">
                  <c:v>74.216532000000001</c:v>
                </c:pt>
                <c:pt idx="2866">
                  <c:v>74.296141000000006</c:v>
                </c:pt>
                <c:pt idx="2867">
                  <c:v>74.338848999999996</c:v>
                </c:pt>
                <c:pt idx="2868">
                  <c:v>74.352007</c:v>
                </c:pt>
                <c:pt idx="2869">
                  <c:v>74.356004999999996</c:v>
                </c:pt>
                <c:pt idx="2870">
                  <c:v>74.358754000000005</c:v>
                </c:pt>
                <c:pt idx="2871">
                  <c:v>74.349459999999993</c:v>
                </c:pt>
                <c:pt idx="2872">
                  <c:v>74.319254000000001</c:v>
                </c:pt>
                <c:pt idx="2873">
                  <c:v>74.277894000000003</c:v>
                </c:pt>
                <c:pt idx="2874">
                  <c:v>74.243493999999998</c:v>
                </c:pt>
                <c:pt idx="2875">
                  <c:v>74.221478000000005</c:v>
                </c:pt>
                <c:pt idx="2876">
                  <c:v>74.200511000000006</c:v>
                </c:pt>
                <c:pt idx="2877">
                  <c:v>74.166893000000002</c:v>
                </c:pt>
                <c:pt idx="2878">
                  <c:v>74.119776999999999</c:v>
                </c:pt>
                <c:pt idx="2879">
                  <c:v>74.074376000000001</c:v>
                </c:pt>
                <c:pt idx="2880">
                  <c:v>74.049897000000001</c:v>
                </c:pt>
                <c:pt idx="2881">
                  <c:v>74.049088999999995</c:v>
                </c:pt>
                <c:pt idx="2882">
                  <c:v>74.051074</c:v>
                </c:pt>
                <c:pt idx="2883">
                  <c:v>74.033465000000007</c:v>
                </c:pt>
                <c:pt idx="2884">
                  <c:v>74.000197999999997</c:v>
                </c:pt>
                <c:pt idx="2885">
                  <c:v>73.976144000000005</c:v>
                </c:pt>
                <c:pt idx="2886">
                  <c:v>73.975679999999997</c:v>
                </c:pt>
                <c:pt idx="2887">
                  <c:v>73.992790999999997</c:v>
                </c:pt>
                <c:pt idx="2888">
                  <c:v>74.024068</c:v>
                </c:pt>
                <c:pt idx="2889">
                  <c:v>74.078768999999994</c:v>
                </c:pt>
                <c:pt idx="2890">
                  <c:v>74.153598000000002</c:v>
                </c:pt>
                <c:pt idx="2891">
                  <c:v>74.214962</c:v>
                </c:pt>
                <c:pt idx="2892">
                  <c:v>74.224260000000001</c:v>
                </c:pt>
                <c:pt idx="2893">
                  <c:v>74.174205999999998</c:v>
                </c:pt>
                <c:pt idx="2894">
                  <c:v>74.088896000000005</c:v>
                </c:pt>
                <c:pt idx="2895">
                  <c:v>73.995656999999994</c:v>
                </c:pt>
                <c:pt idx="2896">
                  <c:v>73.910419000000005</c:v>
                </c:pt>
                <c:pt idx="2897">
                  <c:v>73.843823</c:v>
                </c:pt>
                <c:pt idx="2898">
                  <c:v>73.801907</c:v>
                </c:pt>
                <c:pt idx="2899">
                  <c:v>73.779981000000006</c:v>
                </c:pt>
                <c:pt idx="2900">
                  <c:v>73.769789000000003</c:v>
                </c:pt>
                <c:pt idx="2901">
                  <c:v>73.773016999999996</c:v>
                </c:pt>
                <c:pt idx="2902">
                  <c:v>73.796892999999997</c:v>
                </c:pt>
                <c:pt idx="2903">
                  <c:v>73.837937999999994</c:v>
                </c:pt>
                <c:pt idx="2904">
                  <c:v>73.881411</c:v>
                </c:pt>
                <c:pt idx="2905">
                  <c:v>73.917463999999995</c:v>
                </c:pt>
                <c:pt idx="2906">
                  <c:v>73.949507999999994</c:v>
                </c:pt>
                <c:pt idx="2907">
                  <c:v>73.986779999999996</c:v>
                </c:pt>
                <c:pt idx="2908">
                  <c:v>74.036373999999995</c:v>
                </c:pt>
                <c:pt idx="2909">
                  <c:v>74.103487000000001</c:v>
                </c:pt>
                <c:pt idx="2910">
                  <c:v>74.192830999999998</c:v>
                </c:pt>
                <c:pt idx="2911">
                  <c:v>74.306363000000005</c:v>
                </c:pt>
                <c:pt idx="2912">
                  <c:v>74.439357000000001</c:v>
                </c:pt>
                <c:pt idx="2913">
                  <c:v>74.578143999999995</c:v>
                </c:pt>
                <c:pt idx="2914">
                  <c:v>74.704414</c:v>
                </c:pt>
                <c:pt idx="2915">
                  <c:v>74.805976999999999</c:v>
                </c:pt>
                <c:pt idx="2916">
                  <c:v>74.883444999999995</c:v>
                </c:pt>
                <c:pt idx="2917">
                  <c:v>74.945070999999999</c:v>
                </c:pt>
                <c:pt idx="2918">
                  <c:v>74.996523999999994</c:v>
                </c:pt>
                <c:pt idx="2919">
                  <c:v>75.037795000000003</c:v>
                </c:pt>
                <c:pt idx="2920">
                  <c:v>75.068240000000003</c:v>
                </c:pt>
                <c:pt idx="2921">
                  <c:v>75.090069999999997</c:v>
                </c:pt>
                <c:pt idx="2922">
                  <c:v>75.106657999999996</c:v>
                </c:pt>
                <c:pt idx="2923">
                  <c:v>75.121752999999998</c:v>
                </c:pt>
                <c:pt idx="2924">
                  <c:v>75.141371000000007</c:v>
                </c:pt>
                <c:pt idx="2925">
                  <c:v>75.172391000000005</c:v>
                </c:pt>
                <c:pt idx="2926">
                  <c:v>75.217543000000006</c:v>
                </c:pt>
                <c:pt idx="2927">
                  <c:v>75.274276</c:v>
                </c:pt>
                <c:pt idx="2928">
                  <c:v>75.337270000000004</c:v>
                </c:pt>
                <c:pt idx="2929">
                  <c:v>75.396715</c:v>
                </c:pt>
                <c:pt idx="2930">
                  <c:v>75.436708999999993</c:v>
                </c:pt>
                <c:pt idx="2931">
                  <c:v>75.446686</c:v>
                </c:pt>
                <c:pt idx="2932">
                  <c:v>75.438815000000005</c:v>
                </c:pt>
                <c:pt idx="2933">
                  <c:v>75.444376000000005</c:v>
                </c:pt>
                <c:pt idx="2934">
                  <c:v>75.48169</c:v>
                </c:pt>
                <c:pt idx="2935">
                  <c:v>75.531332000000006</c:v>
                </c:pt>
                <c:pt idx="2936">
                  <c:v>75.554860000000005</c:v>
                </c:pt>
                <c:pt idx="2937">
                  <c:v>75.538822999999994</c:v>
                </c:pt>
                <c:pt idx="2938">
                  <c:v>75.510892999999996</c:v>
                </c:pt>
                <c:pt idx="2939">
                  <c:v>75.509106000000003</c:v>
                </c:pt>
                <c:pt idx="2940">
                  <c:v>75.544821999999996</c:v>
                </c:pt>
                <c:pt idx="2941">
                  <c:v>75.602014999999994</c:v>
                </c:pt>
                <c:pt idx="2942">
                  <c:v>75.662762000000001</c:v>
                </c:pt>
                <c:pt idx="2943">
                  <c:v>75.720241999999999</c:v>
                </c:pt>
                <c:pt idx="2944">
                  <c:v>75.769391999999996</c:v>
                </c:pt>
                <c:pt idx="2945">
                  <c:v>75.803118999999995</c:v>
                </c:pt>
                <c:pt idx="2946">
                  <c:v>75.828273999999993</c:v>
                </c:pt>
                <c:pt idx="2947">
                  <c:v>75.872538000000006</c:v>
                </c:pt>
                <c:pt idx="2948">
                  <c:v>75.955472999999998</c:v>
                </c:pt>
                <c:pt idx="2949">
                  <c:v>76.053190999999998</c:v>
                </c:pt>
                <c:pt idx="2950">
                  <c:v>76.114600999999993</c:v>
                </c:pt>
                <c:pt idx="2951">
                  <c:v>76.121201999999997</c:v>
                </c:pt>
                <c:pt idx="2952">
                  <c:v>76.108872000000005</c:v>
                </c:pt>
                <c:pt idx="2953">
                  <c:v>76.121776999999994</c:v>
                </c:pt>
                <c:pt idx="2954">
                  <c:v>76.164777000000001</c:v>
                </c:pt>
                <c:pt idx="2955">
                  <c:v>76.209795999999997</c:v>
                </c:pt>
                <c:pt idx="2956">
                  <c:v>76.231374000000002</c:v>
                </c:pt>
                <c:pt idx="2957">
                  <c:v>76.224252000000007</c:v>
                </c:pt>
                <c:pt idx="2958">
                  <c:v>76.198894999999993</c:v>
                </c:pt>
                <c:pt idx="2959">
                  <c:v>76.174119000000005</c:v>
                </c:pt>
                <c:pt idx="2960">
                  <c:v>76.169297999999998</c:v>
                </c:pt>
                <c:pt idx="2961">
                  <c:v>76.190008000000006</c:v>
                </c:pt>
                <c:pt idx="2962">
                  <c:v>76.220393000000001</c:v>
                </c:pt>
                <c:pt idx="2963">
                  <c:v>76.240066999999996</c:v>
                </c:pt>
                <c:pt idx="2964">
                  <c:v>76.248129000000006</c:v>
                </c:pt>
                <c:pt idx="2965">
                  <c:v>76.259321</c:v>
                </c:pt>
                <c:pt idx="2966">
                  <c:v>76.277297000000004</c:v>
                </c:pt>
                <c:pt idx="2967">
                  <c:v>76.286670999999998</c:v>
                </c:pt>
                <c:pt idx="2968">
                  <c:v>76.276821999999996</c:v>
                </c:pt>
                <c:pt idx="2969">
                  <c:v>76.260705000000002</c:v>
                </c:pt>
                <c:pt idx="2970">
                  <c:v>76.260195999999993</c:v>
                </c:pt>
                <c:pt idx="2971">
                  <c:v>76.280510000000007</c:v>
                </c:pt>
                <c:pt idx="2972">
                  <c:v>76.309076000000005</c:v>
                </c:pt>
                <c:pt idx="2973">
                  <c:v>76.334243999999998</c:v>
                </c:pt>
                <c:pt idx="2974">
                  <c:v>76.354613000000001</c:v>
                </c:pt>
                <c:pt idx="2975">
                  <c:v>76.372223000000005</c:v>
                </c:pt>
                <c:pt idx="2976">
                  <c:v>76.387190000000004</c:v>
                </c:pt>
                <c:pt idx="2977">
                  <c:v>76.401250000000005</c:v>
                </c:pt>
                <c:pt idx="2978">
                  <c:v>76.418529000000007</c:v>
                </c:pt>
                <c:pt idx="2979">
                  <c:v>76.438338000000002</c:v>
                </c:pt>
                <c:pt idx="2980">
                  <c:v>76.451801000000003</c:v>
                </c:pt>
                <c:pt idx="2981">
                  <c:v>76.450457</c:v>
                </c:pt>
                <c:pt idx="2982">
                  <c:v>76.437135999999995</c:v>
                </c:pt>
                <c:pt idx="2983">
                  <c:v>76.425072</c:v>
                </c:pt>
                <c:pt idx="2984">
                  <c:v>76.426277999999996</c:v>
                </c:pt>
                <c:pt idx="2985">
                  <c:v>76.442121</c:v>
                </c:pt>
                <c:pt idx="2986">
                  <c:v>76.463903999999999</c:v>
                </c:pt>
                <c:pt idx="2987">
                  <c:v>76.480767</c:v>
                </c:pt>
                <c:pt idx="2988">
                  <c:v>76.487369000000001</c:v>
                </c:pt>
                <c:pt idx="2989">
                  <c:v>76.486448999999993</c:v>
                </c:pt>
                <c:pt idx="2990">
                  <c:v>76.486057000000002</c:v>
                </c:pt>
                <c:pt idx="2991">
                  <c:v>76.493319999999997</c:v>
                </c:pt>
                <c:pt idx="2992">
                  <c:v>76.508747</c:v>
                </c:pt>
                <c:pt idx="2993">
                  <c:v>76.526246999999998</c:v>
                </c:pt>
                <c:pt idx="2994">
                  <c:v>76.540064000000001</c:v>
                </c:pt>
                <c:pt idx="2995">
                  <c:v>76.551272999999995</c:v>
                </c:pt>
                <c:pt idx="2996">
                  <c:v>76.564589999999995</c:v>
                </c:pt>
                <c:pt idx="2997">
                  <c:v>76.578391999999994</c:v>
                </c:pt>
                <c:pt idx="2998">
                  <c:v>76.582083999999995</c:v>
                </c:pt>
                <c:pt idx="2999">
                  <c:v>76.566164000000001</c:v>
                </c:pt>
                <c:pt idx="3000">
                  <c:v>76.531891000000002</c:v>
                </c:pt>
                <c:pt idx="3001">
                  <c:v>76.488298</c:v>
                </c:pt>
                <c:pt idx="3002">
                  <c:v>76.443709999999996</c:v>
                </c:pt>
                <c:pt idx="3003">
                  <c:v>76.405326000000002</c:v>
                </c:pt>
                <c:pt idx="3004">
                  <c:v>76.382990000000007</c:v>
                </c:pt>
                <c:pt idx="3005">
                  <c:v>76.382722999999999</c:v>
                </c:pt>
                <c:pt idx="3006">
                  <c:v>76.394794000000005</c:v>
                </c:pt>
                <c:pt idx="3007">
                  <c:v>76.398184000000001</c:v>
                </c:pt>
                <c:pt idx="3008">
                  <c:v>76.382232000000002</c:v>
                </c:pt>
                <c:pt idx="3009">
                  <c:v>76.356938999999997</c:v>
                </c:pt>
                <c:pt idx="3010">
                  <c:v>76.336505000000002</c:v>
                </c:pt>
                <c:pt idx="3011">
                  <c:v>76.319917000000004</c:v>
                </c:pt>
                <c:pt idx="3012">
                  <c:v>76.296498999999997</c:v>
                </c:pt>
                <c:pt idx="3013">
                  <c:v>76.265184000000005</c:v>
                </c:pt>
                <c:pt idx="3014">
                  <c:v>76.235910000000004</c:v>
                </c:pt>
                <c:pt idx="3015">
                  <c:v>76.211217000000005</c:v>
                </c:pt>
                <c:pt idx="3016">
                  <c:v>76.177667</c:v>
                </c:pt>
                <c:pt idx="3017">
                  <c:v>76.121532000000002</c:v>
                </c:pt>
                <c:pt idx="3018">
                  <c:v>76.047610000000006</c:v>
                </c:pt>
                <c:pt idx="3019">
                  <c:v>75.977078000000006</c:v>
                </c:pt>
                <c:pt idx="3020">
                  <c:v>75.929398000000006</c:v>
                </c:pt>
                <c:pt idx="3021">
                  <c:v>75.909300999999999</c:v>
                </c:pt>
                <c:pt idx="3022">
                  <c:v>75.907323000000005</c:v>
                </c:pt>
                <c:pt idx="3023">
                  <c:v>75.907790000000006</c:v>
                </c:pt>
                <c:pt idx="3024">
                  <c:v>75.896535</c:v>
                </c:pt>
                <c:pt idx="3025">
                  <c:v>75.865821999999994</c:v>
                </c:pt>
                <c:pt idx="3026">
                  <c:v>75.816903999999994</c:v>
                </c:pt>
                <c:pt idx="3027">
                  <c:v>75.759341000000006</c:v>
                </c:pt>
                <c:pt idx="3028">
                  <c:v>75.706134000000006</c:v>
                </c:pt>
                <c:pt idx="3029">
                  <c:v>75.666302000000002</c:v>
                </c:pt>
                <c:pt idx="3030">
                  <c:v>75.639144999999999</c:v>
                </c:pt>
                <c:pt idx="3031">
                  <c:v>75.615065000000001</c:v>
                </c:pt>
                <c:pt idx="3032">
                  <c:v>75.582688000000005</c:v>
                </c:pt>
                <c:pt idx="3033">
                  <c:v>75.536320000000003</c:v>
                </c:pt>
                <c:pt idx="3034">
                  <c:v>75.479397000000006</c:v>
                </c:pt>
                <c:pt idx="3035">
                  <c:v>75.423715999999999</c:v>
                </c:pt>
                <c:pt idx="3036">
                  <c:v>75.384603999999996</c:v>
                </c:pt>
                <c:pt idx="3037">
                  <c:v>75.371796000000003</c:v>
                </c:pt>
                <c:pt idx="3038">
                  <c:v>75.381112000000002</c:v>
                </c:pt>
                <c:pt idx="3039">
                  <c:v>75.396552999999997</c:v>
                </c:pt>
                <c:pt idx="3040">
                  <c:v>75.402794</c:v>
                </c:pt>
                <c:pt idx="3041">
                  <c:v>75.395430000000005</c:v>
                </c:pt>
                <c:pt idx="3042">
                  <c:v>75.380055999999996</c:v>
                </c:pt>
                <c:pt idx="3043">
                  <c:v>75.364461000000006</c:v>
                </c:pt>
                <c:pt idx="3044">
                  <c:v>75.35239</c:v>
                </c:pt>
                <c:pt idx="3045">
                  <c:v>75.341390000000004</c:v>
                </c:pt>
                <c:pt idx="3046">
                  <c:v>75.325062000000003</c:v>
                </c:pt>
                <c:pt idx="3047">
                  <c:v>75.300867999999994</c:v>
                </c:pt>
                <c:pt idx="3048">
                  <c:v>75.277347000000006</c:v>
                </c:pt>
                <c:pt idx="3049">
                  <c:v>75.268505000000005</c:v>
                </c:pt>
                <c:pt idx="3050">
                  <c:v>75.276180999999994</c:v>
                </c:pt>
                <c:pt idx="3051">
                  <c:v>75.281925000000001</c:v>
                </c:pt>
                <c:pt idx="3052">
                  <c:v>75.263604000000001</c:v>
                </c:pt>
                <c:pt idx="3053">
                  <c:v>75.220417999999995</c:v>
                </c:pt>
                <c:pt idx="3054">
                  <c:v>75.176497999999995</c:v>
                </c:pt>
                <c:pt idx="3055">
                  <c:v>75.158372999999997</c:v>
                </c:pt>
                <c:pt idx="3056">
                  <c:v>75.172672000000006</c:v>
                </c:pt>
                <c:pt idx="3057">
                  <c:v>75.205494000000002</c:v>
                </c:pt>
                <c:pt idx="3058">
                  <c:v>75.236959999999996</c:v>
                </c:pt>
                <c:pt idx="3059">
                  <c:v>75.253501</c:v>
                </c:pt>
                <c:pt idx="3060">
                  <c:v>75.251517000000007</c:v>
                </c:pt>
                <c:pt idx="3061">
                  <c:v>75.237296999999998</c:v>
                </c:pt>
                <c:pt idx="3062">
                  <c:v>75.224970999999996</c:v>
                </c:pt>
                <c:pt idx="3063">
                  <c:v>75.228604000000004</c:v>
                </c:pt>
                <c:pt idx="3064">
                  <c:v>75.251347999999993</c:v>
                </c:pt>
                <c:pt idx="3065">
                  <c:v>75.282895999999994</c:v>
                </c:pt>
                <c:pt idx="3066">
                  <c:v>75.310316</c:v>
                </c:pt>
                <c:pt idx="3067">
                  <c:v>75.331553999999997</c:v>
                </c:pt>
                <c:pt idx="3068">
                  <c:v>75.356143000000003</c:v>
                </c:pt>
                <c:pt idx="3069">
                  <c:v>75.392923999999994</c:v>
                </c:pt>
                <c:pt idx="3070">
                  <c:v>75.440518999999995</c:v>
                </c:pt>
                <c:pt idx="3071">
                  <c:v>75.491525999999993</c:v>
                </c:pt>
                <c:pt idx="3072">
                  <c:v>75.542578000000006</c:v>
                </c:pt>
                <c:pt idx="3073">
                  <c:v>75.595686000000001</c:v>
                </c:pt>
                <c:pt idx="3074">
                  <c:v>75.650180000000006</c:v>
                </c:pt>
                <c:pt idx="3075">
                  <c:v>75.698265000000006</c:v>
                </c:pt>
                <c:pt idx="3076">
                  <c:v>75.732292999999999</c:v>
                </c:pt>
                <c:pt idx="3077">
                  <c:v>75.755425000000002</c:v>
                </c:pt>
                <c:pt idx="3078">
                  <c:v>75.780593999999994</c:v>
                </c:pt>
                <c:pt idx="3079">
                  <c:v>75.816196000000005</c:v>
                </c:pt>
                <c:pt idx="3080">
                  <c:v>75.855846999999997</c:v>
                </c:pt>
                <c:pt idx="3081">
                  <c:v>75.886921000000001</c:v>
                </c:pt>
                <c:pt idx="3082">
                  <c:v>75.907920000000004</c:v>
                </c:pt>
                <c:pt idx="3083">
                  <c:v>75.930880999999999</c:v>
                </c:pt>
                <c:pt idx="3084">
                  <c:v>75.965385999999995</c:v>
                </c:pt>
                <c:pt idx="3085">
                  <c:v>76.008004999999997</c:v>
                </c:pt>
                <c:pt idx="3086">
                  <c:v>76.052481</c:v>
                </c:pt>
                <c:pt idx="3087">
                  <c:v>76.103126000000003</c:v>
                </c:pt>
                <c:pt idx="3088">
                  <c:v>76.169103000000007</c:v>
                </c:pt>
                <c:pt idx="3089">
                  <c:v>76.249009000000001</c:v>
                </c:pt>
                <c:pt idx="3090">
                  <c:v>76.330850999999996</c:v>
                </c:pt>
                <c:pt idx="3091">
                  <c:v>76.406163000000006</c:v>
                </c:pt>
                <c:pt idx="3092">
                  <c:v>76.474815000000007</c:v>
                </c:pt>
                <c:pt idx="3093">
                  <c:v>76.536922000000004</c:v>
                </c:pt>
                <c:pt idx="3094">
                  <c:v>76.590914999999995</c:v>
                </c:pt>
                <c:pt idx="3095">
                  <c:v>76.640101999999999</c:v>
                </c:pt>
                <c:pt idx="3096">
                  <c:v>76.689862000000005</c:v>
                </c:pt>
                <c:pt idx="3097">
                  <c:v>76.735910000000004</c:v>
                </c:pt>
                <c:pt idx="3098">
                  <c:v>76.766274999999993</c:v>
                </c:pt>
                <c:pt idx="3099">
                  <c:v>76.778501000000006</c:v>
                </c:pt>
                <c:pt idx="3100">
                  <c:v>76.784267</c:v>
                </c:pt>
                <c:pt idx="3101">
                  <c:v>76.792418999999995</c:v>
                </c:pt>
                <c:pt idx="3102">
                  <c:v>76.798828</c:v>
                </c:pt>
                <c:pt idx="3103">
                  <c:v>76.800366999999994</c:v>
                </c:pt>
                <c:pt idx="3104">
                  <c:v>76.808340999999999</c:v>
                </c:pt>
                <c:pt idx="3105">
                  <c:v>76.836712000000006</c:v>
                </c:pt>
                <c:pt idx="3106">
                  <c:v>76.882879000000003</c:v>
                </c:pt>
                <c:pt idx="3107">
                  <c:v>76.931486000000007</c:v>
                </c:pt>
                <c:pt idx="3108">
                  <c:v>76.973898000000005</c:v>
                </c:pt>
                <c:pt idx="3109">
                  <c:v>77.013153000000003</c:v>
                </c:pt>
                <c:pt idx="3110">
                  <c:v>77.051255999999995</c:v>
                </c:pt>
                <c:pt idx="3111">
                  <c:v>77.082521999999997</c:v>
                </c:pt>
                <c:pt idx="3112">
                  <c:v>77.102296999999993</c:v>
                </c:pt>
                <c:pt idx="3113">
                  <c:v>77.115530000000007</c:v>
                </c:pt>
                <c:pt idx="3114">
                  <c:v>77.133165000000005</c:v>
                </c:pt>
                <c:pt idx="3115">
                  <c:v>77.163257000000002</c:v>
                </c:pt>
                <c:pt idx="3116">
                  <c:v>77.207813000000002</c:v>
                </c:pt>
                <c:pt idx="3117">
                  <c:v>77.266048999999995</c:v>
                </c:pt>
                <c:pt idx="3118">
                  <c:v>77.337112000000005</c:v>
                </c:pt>
                <c:pt idx="3119">
                  <c:v>77.416340000000005</c:v>
                </c:pt>
                <c:pt idx="3120">
                  <c:v>77.487887999999998</c:v>
                </c:pt>
                <c:pt idx="3121">
                  <c:v>77.527849000000003</c:v>
                </c:pt>
                <c:pt idx="3122">
                  <c:v>77.526902000000007</c:v>
                </c:pt>
                <c:pt idx="3123">
                  <c:v>77.511373000000006</c:v>
                </c:pt>
                <c:pt idx="3124">
                  <c:v>77.529794999999993</c:v>
                </c:pt>
                <c:pt idx="3125">
                  <c:v>77.610560000000007</c:v>
                </c:pt>
                <c:pt idx="3126">
                  <c:v>77.735996999999998</c:v>
                </c:pt>
                <c:pt idx="3127">
                  <c:v>77.861465999999993</c:v>
                </c:pt>
                <c:pt idx="3128">
                  <c:v>77.954414999999997</c:v>
                </c:pt>
                <c:pt idx="3129">
                  <c:v>78.012812999999994</c:v>
                </c:pt>
                <c:pt idx="3130">
                  <c:v>78.056518999999994</c:v>
                </c:pt>
                <c:pt idx="3131">
                  <c:v>78.107900999999998</c:v>
                </c:pt>
                <c:pt idx="3132">
                  <c:v>78.174383000000006</c:v>
                </c:pt>
                <c:pt idx="3133">
                  <c:v>78.243870999999999</c:v>
                </c:pt>
                <c:pt idx="3134">
                  <c:v>78.301894000000004</c:v>
                </c:pt>
                <c:pt idx="3135">
                  <c:v>78.355767999999998</c:v>
                </c:pt>
                <c:pt idx="3136">
                  <c:v>78.431780000000003</c:v>
                </c:pt>
                <c:pt idx="3137">
                  <c:v>78.541291000000001</c:v>
                </c:pt>
                <c:pt idx="3138">
                  <c:v>78.658507</c:v>
                </c:pt>
                <c:pt idx="3139">
                  <c:v>78.743122</c:v>
                </c:pt>
                <c:pt idx="3140">
                  <c:v>78.78125</c:v>
                </c:pt>
                <c:pt idx="3141">
                  <c:v>78.795506000000003</c:v>
                </c:pt>
                <c:pt idx="3142">
                  <c:v>78.819100000000006</c:v>
                </c:pt>
                <c:pt idx="3143">
                  <c:v>78.869352000000006</c:v>
                </c:pt>
                <c:pt idx="3144">
                  <c:v>78.943484999999995</c:v>
                </c:pt>
                <c:pt idx="3145">
                  <c:v>79.027662000000007</c:v>
                </c:pt>
                <c:pt idx="3146">
                  <c:v>79.106123999999994</c:v>
                </c:pt>
                <c:pt idx="3147">
                  <c:v>79.168998999999999</c:v>
                </c:pt>
                <c:pt idx="3148">
                  <c:v>79.217380000000006</c:v>
                </c:pt>
                <c:pt idx="3149">
                  <c:v>79.261583999999999</c:v>
                </c:pt>
                <c:pt idx="3150">
                  <c:v>79.314257999999995</c:v>
                </c:pt>
                <c:pt idx="3151">
                  <c:v>79.383161000000001</c:v>
                </c:pt>
                <c:pt idx="3152">
                  <c:v>79.464941999999994</c:v>
                </c:pt>
                <c:pt idx="3153">
                  <c:v>79.542283999999995</c:v>
                </c:pt>
                <c:pt idx="3154">
                  <c:v>79.592543000000006</c:v>
                </c:pt>
                <c:pt idx="3155">
                  <c:v>79.606909999999999</c:v>
                </c:pt>
                <c:pt idx="3156">
                  <c:v>79.601140000000001</c:v>
                </c:pt>
                <c:pt idx="3157">
                  <c:v>79.604544000000004</c:v>
                </c:pt>
                <c:pt idx="3158">
                  <c:v>79.638440000000003</c:v>
                </c:pt>
                <c:pt idx="3159">
                  <c:v>79.704842999999997</c:v>
                </c:pt>
                <c:pt idx="3160">
                  <c:v>79.790981000000002</c:v>
                </c:pt>
                <c:pt idx="3161">
                  <c:v>79.879741999999993</c:v>
                </c:pt>
                <c:pt idx="3162">
                  <c:v>79.958416999999997</c:v>
                </c:pt>
                <c:pt idx="3163">
                  <c:v>80.023568999999995</c:v>
                </c:pt>
                <c:pt idx="3164">
                  <c:v>80.080241000000001</c:v>
                </c:pt>
                <c:pt idx="3165">
                  <c:v>80.136848999999998</c:v>
                </c:pt>
                <c:pt idx="3166">
                  <c:v>80.200016000000005</c:v>
                </c:pt>
                <c:pt idx="3167">
                  <c:v>80.269733000000002</c:v>
                </c:pt>
                <c:pt idx="3168">
                  <c:v>80.334620999999999</c:v>
                </c:pt>
                <c:pt idx="3169">
                  <c:v>80.375438000000003</c:v>
                </c:pt>
                <c:pt idx="3170">
                  <c:v>80.383320999999995</c:v>
                </c:pt>
                <c:pt idx="3171">
                  <c:v>80.376559</c:v>
                </c:pt>
                <c:pt idx="3172">
                  <c:v>80.390187999999995</c:v>
                </c:pt>
                <c:pt idx="3173">
                  <c:v>80.444153999999997</c:v>
                </c:pt>
                <c:pt idx="3174">
                  <c:v>80.527272999999994</c:v>
                </c:pt>
                <c:pt idx="3175">
                  <c:v>80.614508999999998</c:v>
                </c:pt>
                <c:pt idx="3176">
                  <c:v>80.690721999999994</c:v>
                </c:pt>
                <c:pt idx="3177">
                  <c:v>80.754458</c:v>
                </c:pt>
                <c:pt idx="3178">
                  <c:v>80.811229999999995</c:v>
                </c:pt>
                <c:pt idx="3179">
                  <c:v>80.868807000000004</c:v>
                </c:pt>
                <c:pt idx="3180">
                  <c:v>80.928797000000003</c:v>
                </c:pt>
                <c:pt idx="3181">
                  <c:v>80.978441000000004</c:v>
                </c:pt>
                <c:pt idx="3182">
                  <c:v>80.998431999999994</c:v>
                </c:pt>
                <c:pt idx="3183">
                  <c:v>80.980014999999995</c:v>
                </c:pt>
                <c:pt idx="3184">
                  <c:v>80.926157000000003</c:v>
                </c:pt>
                <c:pt idx="3185">
                  <c:v>80.838127999999998</c:v>
                </c:pt>
                <c:pt idx="3186">
                  <c:v>80.715002999999996</c:v>
                </c:pt>
                <c:pt idx="3187">
                  <c:v>80.568826000000001</c:v>
                </c:pt>
                <c:pt idx="3188">
                  <c:v>80.424563000000006</c:v>
                </c:pt>
                <c:pt idx="3189">
                  <c:v>80.295204999999996</c:v>
                </c:pt>
                <c:pt idx="3190">
                  <c:v>80.166798999999997</c:v>
                </c:pt>
                <c:pt idx="3191">
                  <c:v>80.018446999999995</c:v>
                </c:pt>
                <c:pt idx="3192">
                  <c:v>79.849958999999998</c:v>
                </c:pt>
                <c:pt idx="3193">
                  <c:v>79.680079000000006</c:v>
                </c:pt>
                <c:pt idx="3194">
                  <c:v>79.524544000000006</c:v>
                </c:pt>
                <c:pt idx="3195">
                  <c:v>79.387631999999996</c:v>
                </c:pt>
                <c:pt idx="3196">
                  <c:v>79.271932000000007</c:v>
                </c:pt>
                <c:pt idx="3197">
                  <c:v>79.186062000000007</c:v>
                </c:pt>
                <c:pt idx="3198">
                  <c:v>79.142624999999995</c:v>
                </c:pt>
                <c:pt idx="3199">
                  <c:v>79.152413999999993</c:v>
                </c:pt>
                <c:pt idx="3200">
                  <c:v>79.214901999999995</c:v>
                </c:pt>
                <c:pt idx="3201">
                  <c:v>79.309237999999993</c:v>
                </c:pt>
                <c:pt idx="3202">
                  <c:v>79.405249999999995</c:v>
                </c:pt>
                <c:pt idx="3203">
                  <c:v>79.492869999999996</c:v>
                </c:pt>
                <c:pt idx="3204">
                  <c:v>79.589331999999999</c:v>
                </c:pt>
                <c:pt idx="3205">
                  <c:v>79.707837999999995</c:v>
                </c:pt>
                <c:pt idx="3206">
                  <c:v>79.833409000000003</c:v>
                </c:pt>
                <c:pt idx="3207">
                  <c:v>79.941732999999999</c:v>
                </c:pt>
                <c:pt idx="3208">
                  <c:v>80.026393999999996</c:v>
                </c:pt>
                <c:pt idx="3209">
                  <c:v>80.091353999999995</c:v>
                </c:pt>
                <c:pt idx="3210">
                  <c:v>80.131519999999995</c:v>
                </c:pt>
                <c:pt idx="3211">
                  <c:v>80.142295000000004</c:v>
                </c:pt>
                <c:pt idx="3212">
                  <c:v>80.139450999999994</c:v>
                </c:pt>
                <c:pt idx="3213">
                  <c:v>80.148446000000007</c:v>
                </c:pt>
                <c:pt idx="3214">
                  <c:v>80.176981999999995</c:v>
                </c:pt>
                <c:pt idx="3215">
                  <c:v>80.212709000000004</c:v>
                </c:pt>
                <c:pt idx="3216">
                  <c:v>80.241894000000002</c:v>
                </c:pt>
                <c:pt idx="3217">
                  <c:v>80.255430000000004</c:v>
                </c:pt>
                <c:pt idx="3218">
                  <c:v>80.245525000000001</c:v>
                </c:pt>
                <c:pt idx="3219">
                  <c:v>80.215840999999998</c:v>
                </c:pt>
                <c:pt idx="3220">
                  <c:v>80.189053999999999</c:v>
                </c:pt>
                <c:pt idx="3221">
                  <c:v>80.186312000000001</c:v>
                </c:pt>
                <c:pt idx="3222">
                  <c:v>80.204446000000004</c:v>
                </c:pt>
                <c:pt idx="3223">
                  <c:v>80.229528000000002</c:v>
                </c:pt>
                <c:pt idx="3224">
                  <c:v>80.261764999999997</c:v>
                </c:pt>
                <c:pt idx="3225">
                  <c:v>80.303668000000002</c:v>
                </c:pt>
                <c:pt idx="3226">
                  <c:v>80.334282000000002</c:v>
                </c:pt>
                <c:pt idx="3227">
                  <c:v>80.327236999999997</c:v>
                </c:pt>
                <c:pt idx="3228">
                  <c:v>80.293671000000003</c:v>
                </c:pt>
                <c:pt idx="3229">
                  <c:v>80.276764999999997</c:v>
                </c:pt>
                <c:pt idx="3230">
                  <c:v>80.298081999999994</c:v>
                </c:pt>
                <c:pt idx="3231">
                  <c:v>80.334367</c:v>
                </c:pt>
                <c:pt idx="3232">
                  <c:v>80.352942999999996</c:v>
                </c:pt>
                <c:pt idx="3233">
                  <c:v>80.344623999999996</c:v>
                </c:pt>
                <c:pt idx="3234">
                  <c:v>80.312935999999993</c:v>
                </c:pt>
                <c:pt idx="3235">
                  <c:v>80.255740000000003</c:v>
                </c:pt>
                <c:pt idx="3236">
                  <c:v>80.173468999999997</c:v>
                </c:pt>
                <c:pt idx="3237">
                  <c:v>80.080959000000007</c:v>
                </c:pt>
                <c:pt idx="3238">
                  <c:v>79.997691000000003</c:v>
                </c:pt>
                <c:pt idx="3239">
                  <c:v>79.933244999999999</c:v>
                </c:pt>
                <c:pt idx="3240">
                  <c:v>79.885960999999995</c:v>
                </c:pt>
                <c:pt idx="3241">
                  <c:v>79.845217000000005</c:v>
                </c:pt>
                <c:pt idx="3242">
                  <c:v>79.794983999999999</c:v>
                </c:pt>
                <c:pt idx="3243">
                  <c:v>79.729060000000004</c:v>
                </c:pt>
                <c:pt idx="3244">
                  <c:v>79.661897999999994</c:v>
                </c:pt>
                <c:pt idx="3245">
                  <c:v>79.610988000000006</c:v>
                </c:pt>
                <c:pt idx="3246">
                  <c:v>79.573801000000003</c:v>
                </c:pt>
                <c:pt idx="3247">
                  <c:v>79.538475000000005</c:v>
                </c:pt>
                <c:pt idx="3248">
                  <c:v>79.506713000000005</c:v>
                </c:pt>
                <c:pt idx="3249">
                  <c:v>79.480591000000004</c:v>
                </c:pt>
                <c:pt idx="3250">
                  <c:v>79.436087999999998</c:v>
                </c:pt>
                <c:pt idx="3251">
                  <c:v>79.343727999999999</c:v>
                </c:pt>
                <c:pt idx="3252">
                  <c:v>79.214309999999998</c:v>
                </c:pt>
                <c:pt idx="3253">
                  <c:v>79.090095000000005</c:v>
                </c:pt>
                <c:pt idx="3254">
                  <c:v>78.987038999999996</c:v>
                </c:pt>
                <c:pt idx="3255">
                  <c:v>78.878345999999993</c:v>
                </c:pt>
                <c:pt idx="3256">
                  <c:v>78.740803999999997</c:v>
                </c:pt>
                <c:pt idx="3257">
                  <c:v>78.582406000000006</c:v>
                </c:pt>
                <c:pt idx="3258">
                  <c:v>78.414202000000003</c:v>
                </c:pt>
                <c:pt idx="3259">
                  <c:v>78.231189000000001</c:v>
                </c:pt>
                <c:pt idx="3260">
                  <c:v>78.036563000000001</c:v>
                </c:pt>
                <c:pt idx="3261">
                  <c:v>77.851398000000003</c:v>
                </c:pt>
                <c:pt idx="3262">
                  <c:v>77.681342000000001</c:v>
                </c:pt>
                <c:pt idx="3263">
                  <c:v>77.501142999999999</c:v>
                </c:pt>
                <c:pt idx="3264">
                  <c:v>77.288788999999994</c:v>
                </c:pt>
                <c:pt idx="3265">
                  <c:v>77.050978999999998</c:v>
                </c:pt>
                <c:pt idx="3266">
                  <c:v>76.802086000000003</c:v>
                </c:pt>
                <c:pt idx="3267">
                  <c:v>76.543599</c:v>
                </c:pt>
                <c:pt idx="3268">
                  <c:v>76.278114000000002</c:v>
                </c:pt>
                <c:pt idx="3269">
                  <c:v>76.016813999999997</c:v>
                </c:pt>
                <c:pt idx="3270">
                  <c:v>75.758633000000003</c:v>
                </c:pt>
                <c:pt idx="3271">
                  <c:v>75.488532000000006</c:v>
                </c:pt>
                <c:pt idx="3272">
                  <c:v>75.211814000000004</c:v>
                </c:pt>
                <c:pt idx="3273">
                  <c:v>74.964012999999994</c:v>
                </c:pt>
                <c:pt idx="3274">
                  <c:v>74.770588000000004</c:v>
                </c:pt>
                <c:pt idx="3275">
                  <c:v>74.622697000000002</c:v>
                </c:pt>
                <c:pt idx="3276">
                  <c:v>74.502989999999997</c:v>
                </c:pt>
                <c:pt idx="3277">
                  <c:v>74.400711000000001</c:v>
                </c:pt>
                <c:pt idx="3278">
                  <c:v>74.285563999999994</c:v>
                </c:pt>
                <c:pt idx="3279">
                  <c:v>74.105113000000003</c:v>
                </c:pt>
                <c:pt idx="3280">
                  <c:v>73.844524000000007</c:v>
                </c:pt>
                <c:pt idx="3281">
                  <c:v>73.563067000000004</c:v>
                </c:pt>
                <c:pt idx="3282">
                  <c:v>73.330439999999996</c:v>
                </c:pt>
                <c:pt idx="3283">
                  <c:v>73.150837999999993</c:v>
                </c:pt>
                <c:pt idx="3284">
                  <c:v>72.976740000000007</c:v>
                </c:pt>
                <c:pt idx="3285">
                  <c:v>72.767835000000005</c:v>
                </c:pt>
                <c:pt idx="3286">
                  <c:v>72.517311000000007</c:v>
                </c:pt>
                <c:pt idx="3287">
                  <c:v>72.243087000000003</c:v>
                </c:pt>
                <c:pt idx="3288">
                  <c:v>71.973427999999998</c:v>
                </c:pt>
                <c:pt idx="3289">
                  <c:v>71.727169000000004</c:v>
                </c:pt>
                <c:pt idx="3290">
                  <c:v>71.494656000000006</c:v>
                </c:pt>
                <c:pt idx="3291">
                  <c:v>71.253032000000005</c:v>
                </c:pt>
                <c:pt idx="3292">
                  <c:v>71.002163999999993</c:v>
                </c:pt>
                <c:pt idx="3293">
                  <c:v>70.759484</c:v>
                </c:pt>
                <c:pt idx="3294">
                  <c:v>70.514928999999995</c:v>
                </c:pt>
                <c:pt idx="3295">
                  <c:v>70.229038000000003</c:v>
                </c:pt>
                <c:pt idx="3296">
                  <c:v>69.892807000000005</c:v>
                </c:pt>
                <c:pt idx="3297">
                  <c:v>69.550719000000001</c:v>
                </c:pt>
                <c:pt idx="3298">
                  <c:v>69.244185999999999</c:v>
                </c:pt>
                <c:pt idx="3299">
                  <c:v>68.967257000000004</c:v>
                </c:pt>
                <c:pt idx="3300">
                  <c:v>68.691686000000004</c:v>
                </c:pt>
                <c:pt idx="3301">
                  <c:v>68.400248000000005</c:v>
                </c:pt>
                <c:pt idx="3302">
                  <c:v>68.080952999999994</c:v>
                </c:pt>
                <c:pt idx="3303">
                  <c:v>67.726545000000002</c:v>
                </c:pt>
                <c:pt idx="3304">
                  <c:v>67.359870000000001</c:v>
                </c:pt>
                <c:pt idx="3305">
                  <c:v>67.020805999999993</c:v>
                </c:pt>
                <c:pt idx="3306">
                  <c:v>66.712120999999996</c:v>
                </c:pt>
                <c:pt idx="3307">
                  <c:v>66.398729000000003</c:v>
                </c:pt>
                <c:pt idx="3308">
                  <c:v>66.071105000000003</c:v>
                </c:pt>
                <c:pt idx="3309">
                  <c:v>65.761854</c:v>
                </c:pt>
                <c:pt idx="3310">
                  <c:v>65.480214000000004</c:v>
                </c:pt>
                <c:pt idx="3311">
                  <c:v>65.183308999999994</c:v>
                </c:pt>
                <c:pt idx="3312">
                  <c:v>64.846883000000005</c:v>
                </c:pt>
                <c:pt idx="3313">
                  <c:v>64.506767999999994</c:v>
                </c:pt>
                <c:pt idx="3314">
                  <c:v>64.188787000000005</c:v>
                </c:pt>
                <c:pt idx="3315">
                  <c:v>63.864507000000003</c:v>
                </c:pt>
                <c:pt idx="3316">
                  <c:v>63.514932000000002</c:v>
                </c:pt>
                <c:pt idx="3317">
                  <c:v>63.172308999999998</c:v>
                </c:pt>
                <c:pt idx="3318">
                  <c:v>62.862492000000003</c:v>
                </c:pt>
                <c:pt idx="3319">
                  <c:v>62.560214999999999</c:v>
                </c:pt>
                <c:pt idx="3320">
                  <c:v>62.233871000000001</c:v>
                </c:pt>
                <c:pt idx="3321">
                  <c:v>61.887949999999996</c:v>
                </c:pt>
                <c:pt idx="3322">
                  <c:v>61.534992000000003</c:v>
                </c:pt>
                <c:pt idx="3323">
                  <c:v>61.175071000000003</c:v>
                </c:pt>
                <c:pt idx="3324">
                  <c:v>60.823421000000003</c:v>
                </c:pt>
                <c:pt idx="3325">
                  <c:v>60.497945999999999</c:v>
                </c:pt>
                <c:pt idx="3326">
                  <c:v>60.185656000000002</c:v>
                </c:pt>
                <c:pt idx="3327">
                  <c:v>59.867443999999999</c:v>
                </c:pt>
                <c:pt idx="3328">
                  <c:v>59.570107999999998</c:v>
                </c:pt>
                <c:pt idx="3329">
                  <c:v>59.278592000000003</c:v>
                </c:pt>
                <c:pt idx="3330">
                  <c:v>58.881982999999998</c:v>
                </c:pt>
                <c:pt idx="3331">
                  <c:v>58.162748999999998</c:v>
                </c:pt>
                <c:pt idx="3332">
                  <c:v>57.141540999999997</c:v>
                </c:pt>
                <c:pt idx="3333">
                  <c:v>56.416003000000003</c:v>
                </c:pt>
                <c:pt idx="3334">
                  <c:v>56.333914999999998</c:v>
                </c:pt>
                <c:pt idx="3335">
                  <c:v>56.527237999999997</c:v>
                </c:pt>
                <c:pt idx="3336">
                  <c:v>56.602334999999997</c:v>
                </c:pt>
                <c:pt idx="3337">
                  <c:v>56.495379</c:v>
                </c:pt>
                <c:pt idx="3338">
                  <c:v>56.308737999999998</c:v>
                </c:pt>
                <c:pt idx="3339">
                  <c:v>56.094133999999997</c:v>
                </c:pt>
                <c:pt idx="3340">
                  <c:v>55.830297999999999</c:v>
                </c:pt>
                <c:pt idx="3341">
                  <c:v>55.526848000000001</c:v>
                </c:pt>
                <c:pt idx="3342">
                  <c:v>55.226202999999998</c:v>
                </c:pt>
                <c:pt idx="3343">
                  <c:v>54.945270000000001</c:v>
                </c:pt>
                <c:pt idx="3344">
                  <c:v>54.688778999999997</c:v>
                </c:pt>
                <c:pt idx="3345">
                  <c:v>54.478800999999997</c:v>
                </c:pt>
                <c:pt idx="3346">
                  <c:v>54.308351999999999</c:v>
                </c:pt>
                <c:pt idx="3347">
                  <c:v>54.122542000000003</c:v>
                </c:pt>
                <c:pt idx="3348">
                  <c:v>53.891756000000001</c:v>
                </c:pt>
                <c:pt idx="3349">
                  <c:v>53.651505</c:v>
                </c:pt>
                <c:pt idx="3350">
                  <c:v>53.432929000000001</c:v>
                </c:pt>
                <c:pt idx="3351">
                  <c:v>53.209876999999999</c:v>
                </c:pt>
                <c:pt idx="3352">
                  <c:v>52.959544999999999</c:v>
                </c:pt>
                <c:pt idx="3353">
                  <c:v>52.716397000000001</c:v>
                </c:pt>
                <c:pt idx="3354">
                  <c:v>52.515144999999997</c:v>
                </c:pt>
                <c:pt idx="3355">
                  <c:v>52.336210999999999</c:v>
                </c:pt>
                <c:pt idx="3356">
                  <c:v>52.148457000000001</c:v>
                </c:pt>
                <c:pt idx="3357">
                  <c:v>51.952353000000002</c:v>
                </c:pt>
                <c:pt idx="3358">
                  <c:v>51.751086999999998</c:v>
                </c:pt>
                <c:pt idx="3359">
                  <c:v>51.531993999999997</c:v>
                </c:pt>
                <c:pt idx="3360">
                  <c:v>51.304101000000003</c:v>
                </c:pt>
                <c:pt idx="3361">
                  <c:v>51.097966999999997</c:v>
                </c:pt>
                <c:pt idx="3362">
                  <c:v>50.902810000000002</c:v>
                </c:pt>
                <c:pt idx="3363">
                  <c:v>50.669215000000001</c:v>
                </c:pt>
                <c:pt idx="3364">
                  <c:v>50.402022000000002</c:v>
                </c:pt>
                <c:pt idx="3365">
                  <c:v>50.178348999999997</c:v>
                </c:pt>
                <c:pt idx="3366">
                  <c:v>50.032567</c:v>
                </c:pt>
                <c:pt idx="3367">
                  <c:v>49.898847000000004</c:v>
                </c:pt>
                <c:pt idx="3368">
                  <c:v>49.714072999999999</c:v>
                </c:pt>
                <c:pt idx="3369">
                  <c:v>49.496519999999997</c:v>
                </c:pt>
                <c:pt idx="3370">
                  <c:v>49.283104999999999</c:v>
                </c:pt>
                <c:pt idx="3371">
                  <c:v>49.066141000000002</c:v>
                </c:pt>
                <c:pt idx="3372">
                  <c:v>48.834473000000003</c:v>
                </c:pt>
                <c:pt idx="3373">
                  <c:v>48.610469000000002</c:v>
                </c:pt>
                <c:pt idx="3374">
                  <c:v>48.399749999999997</c:v>
                </c:pt>
                <c:pt idx="3375">
                  <c:v>48.167197000000002</c:v>
                </c:pt>
                <c:pt idx="3376">
                  <c:v>47.907829</c:v>
                </c:pt>
                <c:pt idx="3377">
                  <c:v>47.672930999999998</c:v>
                </c:pt>
                <c:pt idx="3378">
                  <c:v>47.485098999999998</c:v>
                </c:pt>
                <c:pt idx="3379">
                  <c:v>47.302408</c:v>
                </c:pt>
                <c:pt idx="3380">
                  <c:v>47.104436</c:v>
                </c:pt>
                <c:pt idx="3381">
                  <c:v>46.937986000000002</c:v>
                </c:pt>
                <c:pt idx="3382">
                  <c:v>46.830185</c:v>
                </c:pt>
                <c:pt idx="3383">
                  <c:v>46.725858000000002</c:v>
                </c:pt>
                <c:pt idx="3384">
                  <c:v>46.574722000000001</c:v>
                </c:pt>
                <c:pt idx="3385">
                  <c:v>46.411068</c:v>
                </c:pt>
                <c:pt idx="3386">
                  <c:v>46.275576999999998</c:v>
                </c:pt>
                <c:pt idx="3387">
                  <c:v>46.137279999999997</c:v>
                </c:pt>
                <c:pt idx="3388">
                  <c:v>45.960444000000003</c:v>
                </c:pt>
                <c:pt idx="3389">
                  <c:v>45.769260000000003</c:v>
                </c:pt>
                <c:pt idx="3390">
                  <c:v>45.591574999999999</c:v>
                </c:pt>
                <c:pt idx="3391">
                  <c:v>45.415221000000003</c:v>
                </c:pt>
                <c:pt idx="3392">
                  <c:v>45.243502999999997</c:v>
                </c:pt>
                <c:pt idx="3393">
                  <c:v>45.111047999999997</c:v>
                </c:pt>
                <c:pt idx="3394">
                  <c:v>45.001953</c:v>
                </c:pt>
                <c:pt idx="3395">
                  <c:v>44.840094000000001</c:v>
                </c:pt>
                <c:pt idx="3396">
                  <c:v>44.603563999999999</c:v>
                </c:pt>
                <c:pt idx="3397">
                  <c:v>44.361244999999997</c:v>
                </c:pt>
                <c:pt idx="3398">
                  <c:v>44.162523</c:v>
                </c:pt>
                <c:pt idx="3399">
                  <c:v>43.987493000000001</c:v>
                </c:pt>
                <c:pt idx="3400">
                  <c:v>43.833739000000001</c:v>
                </c:pt>
                <c:pt idx="3401">
                  <c:v>43.739134</c:v>
                </c:pt>
                <c:pt idx="3402">
                  <c:v>43.678873000000003</c:v>
                </c:pt>
                <c:pt idx="3403">
                  <c:v>43.556693000000003</c:v>
                </c:pt>
                <c:pt idx="3404">
                  <c:v>43.342849000000001</c:v>
                </c:pt>
                <c:pt idx="3405">
                  <c:v>43.119798000000003</c:v>
                </c:pt>
                <c:pt idx="3406">
                  <c:v>42.949818999999998</c:v>
                </c:pt>
                <c:pt idx="3407">
                  <c:v>42.789830000000002</c:v>
                </c:pt>
                <c:pt idx="3408">
                  <c:v>42.590924000000001</c:v>
                </c:pt>
                <c:pt idx="3409">
                  <c:v>42.386687000000002</c:v>
                </c:pt>
                <c:pt idx="3410">
                  <c:v>42.211713000000003</c:v>
                </c:pt>
                <c:pt idx="3411">
                  <c:v>42.038099000000003</c:v>
                </c:pt>
                <c:pt idx="3412">
                  <c:v>41.853920000000002</c:v>
                </c:pt>
                <c:pt idx="3413">
                  <c:v>41.696390000000001</c:v>
                </c:pt>
                <c:pt idx="3414">
                  <c:v>41.564829000000003</c:v>
                </c:pt>
                <c:pt idx="3415">
                  <c:v>41.400435000000002</c:v>
                </c:pt>
                <c:pt idx="3416">
                  <c:v>41.201231999999997</c:v>
                </c:pt>
                <c:pt idx="3417">
                  <c:v>41.052154999999999</c:v>
                </c:pt>
                <c:pt idx="3418">
                  <c:v>40.986780000000003</c:v>
                </c:pt>
                <c:pt idx="3419">
                  <c:v>40.926357000000003</c:v>
                </c:pt>
                <c:pt idx="3420">
                  <c:v>40.811514000000003</c:v>
                </c:pt>
                <c:pt idx="3421">
                  <c:v>40.680017999999997</c:v>
                </c:pt>
                <c:pt idx="3422">
                  <c:v>40.554824000000004</c:v>
                </c:pt>
                <c:pt idx="3423">
                  <c:v>40.383006000000002</c:v>
                </c:pt>
                <c:pt idx="3424">
                  <c:v>40.153694000000002</c:v>
                </c:pt>
                <c:pt idx="3425">
                  <c:v>39.958126999999998</c:v>
                </c:pt>
                <c:pt idx="3426">
                  <c:v>39.848258000000001</c:v>
                </c:pt>
                <c:pt idx="3427">
                  <c:v>39.761006000000002</c:v>
                </c:pt>
                <c:pt idx="3428">
                  <c:v>39.645217000000002</c:v>
                </c:pt>
                <c:pt idx="3429">
                  <c:v>39.528965999999997</c:v>
                </c:pt>
                <c:pt idx="3430">
                  <c:v>39.417606999999997</c:v>
                </c:pt>
                <c:pt idx="3431">
                  <c:v>39.244616999999998</c:v>
                </c:pt>
                <c:pt idx="3432">
                  <c:v>38.997889999999998</c:v>
                </c:pt>
                <c:pt idx="3433">
                  <c:v>38.778807</c:v>
                </c:pt>
                <c:pt idx="3434">
                  <c:v>38.650407999999999</c:v>
                </c:pt>
                <c:pt idx="3435">
                  <c:v>38.553030999999997</c:v>
                </c:pt>
                <c:pt idx="3436">
                  <c:v>38.432416000000003</c:v>
                </c:pt>
                <c:pt idx="3437">
                  <c:v>38.318679000000003</c:v>
                </c:pt>
                <c:pt idx="3438">
                  <c:v>38.227291000000001</c:v>
                </c:pt>
                <c:pt idx="3439">
                  <c:v>38.107222</c:v>
                </c:pt>
                <c:pt idx="3440">
                  <c:v>37.949666000000001</c:v>
                </c:pt>
                <c:pt idx="3441">
                  <c:v>37.826298000000001</c:v>
                </c:pt>
                <c:pt idx="3442">
                  <c:v>37.753518999999997</c:v>
                </c:pt>
                <c:pt idx="3443">
                  <c:v>37.643573000000004</c:v>
                </c:pt>
                <c:pt idx="3444">
                  <c:v>37.460647999999999</c:v>
                </c:pt>
                <c:pt idx="3445">
                  <c:v>37.297696999999999</c:v>
                </c:pt>
                <c:pt idx="3446">
                  <c:v>37.217556000000002</c:v>
                </c:pt>
                <c:pt idx="3447">
                  <c:v>37.144329999999997</c:v>
                </c:pt>
                <c:pt idx="3448">
                  <c:v>37.001810999999996</c:v>
                </c:pt>
                <c:pt idx="3449">
                  <c:v>36.836067</c:v>
                </c:pt>
                <c:pt idx="3450">
                  <c:v>36.716189999999997</c:v>
                </c:pt>
                <c:pt idx="3451">
                  <c:v>36.619295000000001</c:v>
                </c:pt>
                <c:pt idx="3452">
                  <c:v>36.502701999999999</c:v>
                </c:pt>
                <c:pt idx="3453">
                  <c:v>36.391396</c:v>
                </c:pt>
                <c:pt idx="3454">
                  <c:v>36.309569000000003</c:v>
                </c:pt>
                <c:pt idx="3455">
                  <c:v>36.223579000000001</c:v>
                </c:pt>
                <c:pt idx="3456">
                  <c:v>36.122408999999998</c:v>
                </c:pt>
                <c:pt idx="3457">
                  <c:v>36.050077999999999</c:v>
                </c:pt>
                <c:pt idx="3458">
                  <c:v>36.005799000000003</c:v>
                </c:pt>
                <c:pt idx="3459">
                  <c:v>35.921391</c:v>
                </c:pt>
                <c:pt idx="3460">
                  <c:v>35.785093000000003</c:v>
                </c:pt>
                <c:pt idx="3461">
                  <c:v>35.676043999999997</c:v>
                </c:pt>
                <c:pt idx="3462">
                  <c:v>35.621675000000003</c:v>
                </c:pt>
                <c:pt idx="3463">
                  <c:v>35.543010000000002</c:v>
                </c:pt>
                <c:pt idx="3464">
                  <c:v>35.405563999999998</c:v>
                </c:pt>
                <c:pt idx="3465">
                  <c:v>35.298425000000002</c:v>
                </c:pt>
                <c:pt idx="3466">
                  <c:v>35.285063000000001</c:v>
                </c:pt>
                <c:pt idx="3467">
                  <c:v>35.301161999999998</c:v>
                </c:pt>
                <c:pt idx="3468">
                  <c:v>35.279193999999997</c:v>
                </c:pt>
                <c:pt idx="3469">
                  <c:v>35.246671999999997</c:v>
                </c:pt>
                <c:pt idx="3470">
                  <c:v>35.229849999999999</c:v>
                </c:pt>
                <c:pt idx="3471">
                  <c:v>35.187238999999998</c:v>
                </c:pt>
                <c:pt idx="3472">
                  <c:v>35.115450000000003</c:v>
                </c:pt>
                <c:pt idx="3473">
                  <c:v>35.109285999999997</c:v>
                </c:pt>
                <c:pt idx="3474">
                  <c:v>35.212969999999999</c:v>
                </c:pt>
                <c:pt idx="3475">
                  <c:v>35.315570999999998</c:v>
                </c:pt>
                <c:pt idx="3476">
                  <c:v>35.329566999999997</c:v>
                </c:pt>
                <c:pt idx="3477">
                  <c:v>35.324809999999999</c:v>
                </c:pt>
                <c:pt idx="3478">
                  <c:v>35.359324999999998</c:v>
                </c:pt>
                <c:pt idx="3479">
                  <c:v>35.382413999999997</c:v>
                </c:pt>
                <c:pt idx="3480">
                  <c:v>35.362380000000002</c:v>
                </c:pt>
                <c:pt idx="3481">
                  <c:v>35.370503999999997</c:v>
                </c:pt>
                <c:pt idx="3482">
                  <c:v>35.445380999999998</c:v>
                </c:pt>
                <c:pt idx="3483">
                  <c:v>35.474409000000001</c:v>
                </c:pt>
                <c:pt idx="3484">
                  <c:v>35.388806000000002</c:v>
                </c:pt>
                <c:pt idx="3485">
                  <c:v>35.270071999999999</c:v>
                </c:pt>
              </c:numCache>
            </c:numRef>
          </c:val>
          <c:smooth val="0"/>
          <c:extLst>
            <c:ext xmlns:c16="http://schemas.microsoft.com/office/drawing/2014/chart" uri="{C3380CC4-5D6E-409C-BE32-E72D297353CC}">
              <c16:uniqueId val="{00000002-92D3-4D84-983A-98D7310077A4}"/>
            </c:ext>
          </c:extLst>
        </c:ser>
        <c:ser>
          <c:idx val="3"/>
          <c:order val="3"/>
          <c:tx>
            <c:v>SnOct2</c:v>
          </c:tx>
          <c:spPr>
            <a:ln w="28575" cap="rnd">
              <a:solidFill>
                <a:schemeClr val="accent4"/>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J$2:$J$3487</c:f>
              <c:numCache>
                <c:formatCode>General</c:formatCode>
                <c:ptCount val="3486"/>
                <c:pt idx="0">
                  <c:v>95.218086</c:v>
                </c:pt>
                <c:pt idx="1">
                  <c:v>95.222142000000005</c:v>
                </c:pt>
                <c:pt idx="2">
                  <c:v>95.209766999999999</c:v>
                </c:pt>
                <c:pt idx="3">
                  <c:v>95.195177999999999</c:v>
                </c:pt>
                <c:pt idx="4">
                  <c:v>95.188182999999995</c:v>
                </c:pt>
                <c:pt idx="5">
                  <c:v>95.188518000000002</c:v>
                </c:pt>
                <c:pt idx="6">
                  <c:v>95.188410000000005</c:v>
                </c:pt>
                <c:pt idx="7">
                  <c:v>95.181342999999998</c:v>
                </c:pt>
                <c:pt idx="8">
                  <c:v>95.168401000000003</c:v>
                </c:pt>
                <c:pt idx="9">
                  <c:v>95.158450999999999</c:v>
                </c:pt>
                <c:pt idx="10">
                  <c:v>95.161360000000002</c:v>
                </c:pt>
                <c:pt idx="11">
                  <c:v>95.179299</c:v>
                </c:pt>
                <c:pt idx="12">
                  <c:v>95.204323000000002</c:v>
                </c:pt>
                <c:pt idx="13">
                  <c:v>95.224367999999998</c:v>
                </c:pt>
                <c:pt idx="14">
                  <c:v>95.231100999999995</c:v>
                </c:pt>
                <c:pt idx="15">
                  <c:v>95.224225000000004</c:v>
                </c:pt>
                <c:pt idx="16">
                  <c:v>95.211074999999994</c:v>
                </c:pt>
                <c:pt idx="17">
                  <c:v>95.202410999999998</c:v>
                </c:pt>
                <c:pt idx="18">
                  <c:v>95.205629999999999</c:v>
                </c:pt>
                <c:pt idx="19">
                  <c:v>95.218689999999995</c:v>
                </c:pt>
                <c:pt idx="20">
                  <c:v>95.230168000000006</c:v>
                </c:pt>
                <c:pt idx="21">
                  <c:v>95.226566000000005</c:v>
                </c:pt>
                <c:pt idx="22">
                  <c:v>95.201993999999999</c:v>
                </c:pt>
                <c:pt idx="23">
                  <c:v>95.16422</c:v>
                </c:pt>
                <c:pt idx="24">
                  <c:v>95.132222999999996</c:v>
                </c:pt>
                <c:pt idx="25">
                  <c:v>95.124638000000004</c:v>
                </c:pt>
                <c:pt idx="26">
                  <c:v>95.145619999999994</c:v>
                </c:pt>
                <c:pt idx="27">
                  <c:v>95.181546999999995</c:v>
                </c:pt>
                <c:pt idx="28">
                  <c:v>95.212941999999998</c:v>
                </c:pt>
                <c:pt idx="29">
                  <c:v>95.228764999999996</c:v>
                </c:pt>
                <c:pt idx="30">
                  <c:v>95.229980999999995</c:v>
                </c:pt>
                <c:pt idx="31">
                  <c:v>95.221300999999997</c:v>
                </c:pt>
                <c:pt idx="32">
                  <c:v>95.203590000000005</c:v>
                </c:pt>
                <c:pt idx="33">
                  <c:v>95.175864000000004</c:v>
                </c:pt>
                <c:pt idx="34">
                  <c:v>95.141870999999995</c:v>
                </c:pt>
                <c:pt idx="35">
                  <c:v>95.111485000000002</c:v>
                </c:pt>
                <c:pt idx="36">
                  <c:v>95.095337000000001</c:v>
                </c:pt>
                <c:pt idx="37">
                  <c:v>95.098286999999999</c:v>
                </c:pt>
                <c:pt idx="38">
                  <c:v>95.116825000000006</c:v>
                </c:pt>
                <c:pt idx="39">
                  <c:v>95.141645999999994</c:v>
                </c:pt>
                <c:pt idx="40">
                  <c:v>95.161990000000003</c:v>
                </c:pt>
                <c:pt idx="41">
                  <c:v>95.168723</c:v>
                </c:pt>
                <c:pt idx="42">
                  <c:v>95.157788999999994</c:v>
                </c:pt>
                <c:pt idx="43">
                  <c:v>95.133895999999993</c:v>
                </c:pt>
                <c:pt idx="44">
                  <c:v>95.110708000000002</c:v>
                </c:pt>
                <c:pt idx="45">
                  <c:v>95.102885999999998</c:v>
                </c:pt>
                <c:pt idx="46">
                  <c:v>95.114948999999996</c:v>
                </c:pt>
                <c:pt idx="47">
                  <c:v>95.137788</c:v>
                </c:pt>
                <c:pt idx="48">
                  <c:v>95.155085999999997</c:v>
                </c:pt>
                <c:pt idx="49">
                  <c:v>95.154328000000007</c:v>
                </c:pt>
                <c:pt idx="50">
                  <c:v>95.134844999999999</c:v>
                </c:pt>
                <c:pt idx="51">
                  <c:v>95.107540999999998</c:v>
                </c:pt>
                <c:pt idx="52">
                  <c:v>95.086101999999997</c:v>
                </c:pt>
                <c:pt idx="53">
                  <c:v>95.078918000000002</c:v>
                </c:pt>
                <c:pt idx="54">
                  <c:v>95.088117999999994</c:v>
                </c:pt>
                <c:pt idx="55">
                  <c:v>95.110883999999999</c:v>
                </c:pt>
                <c:pt idx="56">
                  <c:v>95.140749</c:v>
                </c:pt>
                <c:pt idx="57">
                  <c:v>95.171547000000004</c:v>
                </c:pt>
                <c:pt idx="58">
                  <c:v>95.199809000000002</c:v>
                </c:pt>
                <c:pt idx="59">
                  <c:v>95.223518999999996</c:v>
                </c:pt>
                <c:pt idx="60">
                  <c:v>95.241315</c:v>
                </c:pt>
                <c:pt idx="61">
                  <c:v>95.249583999999999</c:v>
                </c:pt>
                <c:pt idx="62">
                  <c:v>95.242996000000005</c:v>
                </c:pt>
                <c:pt idx="63">
                  <c:v>95.219562999999994</c:v>
                </c:pt>
                <c:pt idx="64">
                  <c:v>95.183369999999996</c:v>
                </c:pt>
                <c:pt idx="65">
                  <c:v>95.142213999999996</c:v>
                </c:pt>
                <c:pt idx="66">
                  <c:v>95.105259000000004</c:v>
                </c:pt>
                <c:pt idx="67">
                  <c:v>95.084075999999996</c:v>
                </c:pt>
                <c:pt idx="68">
                  <c:v>95.087350000000001</c:v>
                </c:pt>
                <c:pt idx="69">
                  <c:v>95.108390999999997</c:v>
                </c:pt>
                <c:pt idx="70">
                  <c:v>95.127268000000001</c:v>
                </c:pt>
                <c:pt idx="71">
                  <c:v>95.132626000000002</c:v>
                </c:pt>
                <c:pt idx="72">
                  <c:v>95.133330999999998</c:v>
                </c:pt>
                <c:pt idx="73">
                  <c:v>95.145944999999998</c:v>
                </c:pt>
                <c:pt idx="74">
                  <c:v>95.176336000000006</c:v>
                </c:pt>
                <c:pt idx="75">
                  <c:v>95.213909000000001</c:v>
                </c:pt>
                <c:pt idx="76">
                  <c:v>95.244444999999999</c:v>
                </c:pt>
                <c:pt idx="77">
                  <c:v>95.265439000000001</c:v>
                </c:pt>
                <c:pt idx="78">
                  <c:v>95.281114000000002</c:v>
                </c:pt>
                <c:pt idx="79">
                  <c:v>95.285837999999998</c:v>
                </c:pt>
                <c:pt idx="80">
                  <c:v>95.263039000000006</c:v>
                </c:pt>
                <c:pt idx="81">
                  <c:v>95.206847999999994</c:v>
                </c:pt>
                <c:pt idx="82">
                  <c:v>95.140566000000007</c:v>
                </c:pt>
                <c:pt idx="83">
                  <c:v>95.099243999999999</c:v>
                </c:pt>
                <c:pt idx="84">
                  <c:v>95.092509000000007</c:v>
                </c:pt>
                <c:pt idx="85">
                  <c:v>95.103187000000005</c:v>
                </c:pt>
                <c:pt idx="86">
                  <c:v>95.114642000000003</c:v>
                </c:pt>
                <c:pt idx="87">
                  <c:v>95.121898999999999</c:v>
                </c:pt>
                <c:pt idx="88">
                  <c:v>95.125365000000002</c:v>
                </c:pt>
                <c:pt idx="89">
                  <c:v>95.124022999999994</c:v>
                </c:pt>
                <c:pt idx="90">
                  <c:v>95.116266999999993</c:v>
                </c:pt>
                <c:pt idx="91">
                  <c:v>95.103444999999994</c:v>
                </c:pt>
                <c:pt idx="92">
                  <c:v>95.090147000000002</c:v>
                </c:pt>
                <c:pt idx="93">
                  <c:v>95.080224000000001</c:v>
                </c:pt>
                <c:pt idx="94">
                  <c:v>95.072991999999999</c:v>
                </c:pt>
                <c:pt idx="95">
                  <c:v>95.063411000000002</c:v>
                </c:pt>
                <c:pt idx="96">
                  <c:v>95.047088000000002</c:v>
                </c:pt>
                <c:pt idx="97">
                  <c:v>95.027828</c:v>
                </c:pt>
                <c:pt idx="98">
                  <c:v>95.021355999999997</c:v>
                </c:pt>
                <c:pt idx="99">
                  <c:v>95.044077000000001</c:v>
                </c:pt>
                <c:pt idx="100">
                  <c:v>95.091582000000002</c:v>
                </c:pt>
                <c:pt idx="101">
                  <c:v>95.135936000000001</c:v>
                </c:pt>
                <c:pt idx="102">
                  <c:v>95.152844999999999</c:v>
                </c:pt>
                <c:pt idx="103">
                  <c:v>95.144420999999994</c:v>
                </c:pt>
                <c:pt idx="104">
                  <c:v>95.128388999999999</c:v>
                </c:pt>
                <c:pt idx="105">
                  <c:v>95.118646999999996</c:v>
                </c:pt>
                <c:pt idx="106">
                  <c:v>95.121091000000007</c:v>
                </c:pt>
                <c:pt idx="107">
                  <c:v>95.132384000000002</c:v>
                </c:pt>
                <c:pt idx="108">
                  <c:v>95.137851999999995</c:v>
                </c:pt>
                <c:pt idx="109">
                  <c:v>95.119299999999996</c:v>
                </c:pt>
                <c:pt idx="110">
                  <c:v>95.082093</c:v>
                </c:pt>
                <c:pt idx="111">
                  <c:v>95.059667000000005</c:v>
                </c:pt>
                <c:pt idx="112">
                  <c:v>95.077661000000006</c:v>
                </c:pt>
                <c:pt idx="113">
                  <c:v>95.129897999999997</c:v>
                </c:pt>
                <c:pt idx="114">
                  <c:v>95.184685000000002</c:v>
                </c:pt>
                <c:pt idx="115">
                  <c:v>95.214692999999997</c:v>
                </c:pt>
                <c:pt idx="116">
                  <c:v>95.22663</c:v>
                </c:pt>
                <c:pt idx="117">
                  <c:v>95.242808999999994</c:v>
                </c:pt>
                <c:pt idx="118">
                  <c:v>95.264519000000007</c:v>
                </c:pt>
                <c:pt idx="119">
                  <c:v>95.270003000000003</c:v>
                </c:pt>
                <c:pt idx="120">
                  <c:v>95.243976000000004</c:v>
                </c:pt>
                <c:pt idx="121">
                  <c:v>95.200271000000001</c:v>
                </c:pt>
                <c:pt idx="122">
                  <c:v>95.171435000000002</c:v>
                </c:pt>
                <c:pt idx="123">
                  <c:v>95.171280999999993</c:v>
                </c:pt>
                <c:pt idx="124">
                  <c:v>95.180026999999995</c:v>
                </c:pt>
                <c:pt idx="125">
                  <c:v>95.170614</c:v>
                </c:pt>
                <c:pt idx="126">
                  <c:v>95.142013000000006</c:v>
                </c:pt>
                <c:pt idx="127">
                  <c:v>95.122529999999998</c:v>
                </c:pt>
                <c:pt idx="128">
                  <c:v>95.139219999999995</c:v>
                </c:pt>
                <c:pt idx="129">
                  <c:v>95.183886000000001</c:v>
                </c:pt>
                <c:pt idx="130">
                  <c:v>95.205409000000003</c:v>
                </c:pt>
                <c:pt idx="131">
                  <c:v>95.159751</c:v>
                </c:pt>
                <c:pt idx="132">
                  <c:v>95.066891999999996</c:v>
                </c:pt>
                <c:pt idx="133">
                  <c:v>94.978778000000005</c:v>
                </c:pt>
                <c:pt idx="134">
                  <c:v>94.923921000000007</c:v>
                </c:pt>
                <c:pt idx="135">
                  <c:v>94.913884999999993</c:v>
                </c:pt>
                <c:pt idx="136">
                  <c:v>94.959703000000005</c:v>
                </c:pt>
                <c:pt idx="137">
                  <c:v>95.038623999999999</c:v>
                </c:pt>
                <c:pt idx="138">
                  <c:v>95.096896000000001</c:v>
                </c:pt>
                <c:pt idx="139">
                  <c:v>95.109408999999999</c:v>
                </c:pt>
                <c:pt idx="140">
                  <c:v>95.094487000000001</c:v>
                </c:pt>
                <c:pt idx="141">
                  <c:v>95.084197000000003</c:v>
                </c:pt>
                <c:pt idx="142">
                  <c:v>95.098112999999998</c:v>
                </c:pt>
                <c:pt idx="143">
                  <c:v>95.132555999999994</c:v>
                </c:pt>
                <c:pt idx="144">
                  <c:v>95.167878000000002</c:v>
                </c:pt>
                <c:pt idx="145">
                  <c:v>95.180259000000007</c:v>
                </c:pt>
                <c:pt idx="146">
                  <c:v>95.162862000000004</c:v>
                </c:pt>
                <c:pt idx="147">
                  <c:v>95.133714999999995</c:v>
                </c:pt>
                <c:pt idx="148">
                  <c:v>95.093902</c:v>
                </c:pt>
                <c:pt idx="149">
                  <c:v>95.054109999999994</c:v>
                </c:pt>
                <c:pt idx="150">
                  <c:v>95.038003000000003</c:v>
                </c:pt>
                <c:pt idx="151">
                  <c:v>95.044290000000004</c:v>
                </c:pt>
                <c:pt idx="152">
                  <c:v>95.067077999999995</c:v>
                </c:pt>
                <c:pt idx="153">
                  <c:v>95.102169000000004</c:v>
                </c:pt>
                <c:pt idx="154">
                  <c:v>95.143139000000005</c:v>
                </c:pt>
                <c:pt idx="155">
                  <c:v>95.179483000000005</c:v>
                </c:pt>
                <c:pt idx="156">
                  <c:v>95.202611000000005</c:v>
                </c:pt>
                <c:pt idx="157">
                  <c:v>95.207438999999994</c:v>
                </c:pt>
                <c:pt idx="158">
                  <c:v>95.190085999999994</c:v>
                </c:pt>
                <c:pt idx="159">
                  <c:v>95.149510000000006</c:v>
                </c:pt>
                <c:pt idx="160">
                  <c:v>95.099361000000002</c:v>
                </c:pt>
                <c:pt idx="161">
                  <c:v>95.071591999999995</c:v>
                </c:pt>
                <c:pt idx="162">
                  <c:v>95.078513000000001</c:v>
                </c:pt>
                <c:pt idx="163">
                  <c:v>95.085106999999994</c:v>
                </c:pt>
                <c:pt idx="164">
                  <c:v>95.067694000000003</c:v>
                </c:pt>
                <c:pt idx="165">
                  <c:v>95.047314999999998</c:v>
                </c:pt>
                <c:pt idx="166">
                  <c:v>95.050730000000001</c:v>
                </c:pt>
                <c:pt idx="167">
                  <c:v>95.076340999999999</c:v>
                </c:pt>
                <c:pt idx="168">
                  <c:v>95.099284999999995</c:v>
                </c:pt>
                <c:pt idx="169">
                  <c:v>95.104875000000007</c:v>
                </c:pt>
                <c:pt idx="170">
                  <c:v>95.107603999999995</c:v>
                </c:pt>
                <c:pt idx="171">
                  <c:v>95.127634</c:v>
                </c:pt>
                <c:pt idx="172">
                  <c:v>95.159749000000005</c:v>
                </c:pt>
                <c:pt idx="173">
                  <c:v>95.174238000000003</c:v>
                </c:pt>
                <c:pt idx="174">
                  <c:v>95.152396999999993</c:v>
                </c:pt>
                <c:pt idx="175">
                  <c:v>95.113760999999997</c:v>
                </c:pt>
                <c:pt idx="176">
                  <c:v>95.100415999999996</c:v>
                </c:pt>
                <c:pt idx="177">
                  <c:v>95.140063999999995</c:v>
                </c:pt>
                <c:pt idx="178">
                  <c:v>95.215333999999999</c:v>
                </c:pt>
                <c:pt idx="179">
                  <c:v>95.261803999999998</c:v>
                </c:pt>
                <c:pt idx="180">
                  <c:v>95.233711999999997</c:v>
                </c:pt>
                <c:pt idx="181">
                  <c:v>95.161179000000004</c:v>
                </c:pt>
                <c:pt idx="182">
                  <c:v>95.104292999999998</c:v>
                </c:pt>
                <c:pt idx="183">
                  <c:v>95.090534000000005</c:v>
                </c:pt>
                <c:pt idx="184">
                  <c:v>95.111824999999996</c:v>
                </c:pt>
                <c:pt idx="185">
                  <c:v>95.136626000000007</c:v>
                </c:pt>
                <c:pt idx="186">
                  <c:v>95.146978000000004</c:v>
                </c:pt>
                <c:pt idx="187">
                  <c:v>95.150496000000004</c:v>
                </c:pt>
                <c:pt idx="188">
                  <c:v>95.146231</c:v>
                </c:pt>
                <c:pt idx="189">
                  <c:v>95.123142999999999</c:v>
                </c:pt>
                <c:pt idx="190">
                  <c:v>95.077882000000002</c:v>
                </c:pt>
                <c:pt idx="191">
                  <c:v>95.022084000000007</c:v>
                </c:pt>
                <c:pt idx="192">
                  <c:v>94.983502999999999</c:v>
                </c:pt>
                <c:pt idx="193">
                  <c:v>94.993088999999998</c:v>
                </c:pt>
                <c:pt idx="194">
                  <c:v>95.051570999999996</c:v>
                </c:pt>
                <c:pt idx="195">
                  <c:v>95.129531999999998</c:v>
                </c:pt>
                <c:pt idx="196">
                  <c:v>95.192836</c:v>
                </c:pt>
                <c:pt idx="197">
                  <c:v>95.202326999999997</c:v>
                </c:pt>
                <c:pt idx="198">
                  <c:v>95.148122999999998</c:v>
                </c:pt>
                <c:pt idx="199">
                  <c:v>95.082464999999999</c:v>
                </c:pt>
                <c:pt idx="200">
                  <c:v>95.048711999999995</c:v>
                </c:pt>
                <c:pt idx="201">
                  <c:v>95.054569999999998</c:v>
                </c:pt>
                <c:pt idx="202">
                  <c:v>95.093558000000002</c:v>
                </c:pt>
                <c:pt idx="203">
                  <c:v>95.140669000000003</c:v>
                </c:pt>
                <c:pt idx="204">
                  <c:v>95.162777000000006</c:v>
                </c:pt>
                <c:pt idx="205">
                  <c:v>95.139498000000003</c:v>
                </c:pt>
                <c:pt idx="206">
                  <c:v>95.079133999999996</c:v>
                </c:pt>
                <c:pt idx="207">
                  <c:v>95.005086000000006</c:v>
                </c:pt>
                <c:pt idx="208">
                  <c:v>94.938002999999995</c:v>
                </c:pt>
                <c:pt idx="209">
                  <c:v>94.894133999999994</c:v>
                </c:pt>
                <c:pt idx="210">
                  <c:v>94.880476999999999</c:v>
                </c:pt>
                <c:pt idx="211">
                  <c:v>94.889049</c:v>
                </c:pt>
                <c:pt idx="212">
                  <c:v>94.905978000000005</c:v>
                </c:pt>
                <c:pt idx="213">
                  <c:v>94.925071000000003</c:v>
                </c:pt>
                <c:pt idx="214">
                  <c:v>94.948948999999999</c:v>
                </c:pt>
                <c:pt idx="215">
                  <c:v>94.975765999999993</c:v>
                </c:pt>
                <c:pt idx="216">
                  <c:v>94.990281999999993</c:v>
                </c:pt>
                <c:pt idx="217">
                  <c:v>94.978646999999995</c:v>
                </c:pt>
                <c:pt idx="218">
                  <c:v>94.945559000000003</c:v>
                </c:pt>
                <c:pt idx="219">
                  <c:v>94.910628000000003</c:v>
                </c:pt>
                <c:pt idx="220">
                  <c:v>94.899545000000003</c:v>
                </c:pt>
                <c:pt idx="221">
                  <c:v>94.927267000000001</c:v>
                </c:pt>
                <c:pt idx="222">
                  <c:v>94.978183000000001</c:v>
                </c:pt>
                <c:pt idx="223">
                  <c:v>95.025767999999999</c:v>
                </c:pt>
                <c:pt idx="224">
                  <c:v>95.058344000000005</c:v>
                </c:pt>
                <c:pt idx="225">
                  <c:v>95.073082999999997</c:v>
                </c:pt>
                <c:pt idx="226">
                  <c:v>95.071344999999994</c:v>
                </c:pt>
                <c:pt idx="227">
                  <c:v>95.057992999999996</c:v>
                </c:pt>
                <c:pt idx="228">
                  <c:v>95.031665000000004</c:v>
                </c:pt>
                <c:pt idx="229">
                  <c:v>94.976226999999994</c:v>
                </c:pt>
                <c:pt idx="230">
                  <c:v>94.879594999999995</c:v>
                </c:pt>
                <c:pt idx="231">
                  <c:v>94.764870000000002</c:v>
                </c:pt>
                <c:pt idx="232">
                  <c:v>94.683176000000003</c:v>
                </c:pt>
                <c:pt idx="233">
                  <c:v>94.673027000000005</c:v>
                </c:pt>
                <c:pt idx="234">
                  <c:v>94.730144999999993</c:v>
                </c:pt>
                <c:pt idx="235">
                  <c:v>94.812263999999999</c:v>
                </c:pt>
                <c:pt idx="236">
                  <c:v>94.882223999999994</c:v>
                </c:pt>
                <c:pt idx="237">
                  <c:v>94.940875000000005</c:v>
                </c:pt>
                <c:pt idx="238">
                  <c:v>95.006005999999999</c:v>
                </c:pt>
                <c:pt idx="239">
                  <c:v>95.074042000000006</c:v>
                </c:pt>
                <c:pt idx="240">
                  <c:v>95.116709999999998</c:v>
                </c:pt>
                <c:pt idx="241">
                  <c:v>95.117204000000001</c:v>
                </c:pt>
                <c:pt idx="242">
                  <c:v>95.093378999999999</c:v>
                </c:pt>
                <c:pt idx="243">
                  <c:v>95.070959999999999</c:v>
                </c:pt>
                <c:pt idx="244">
                  <c:v>95.057986999999997</c:v>
                </c:pt>
                <c:pt idx="245">
                  <c:v>95.046031999999997</c:v>
                </c:pt>
                <c:pt idx="246">
                  <c:v>95.017504000000002</c:v>
                </c:pt>
                <c:pt idx="247">
                  <c:v>94.945652999999993</c:v>
                </c:pt>
                <c:pt idx="248">
                  <c:v>94.818190999999999</c:v>
                </c:pt>
                <c:pt idx="249">
                  <c:v>94.708055999999999</c:v>
                </c:pt>
                <c:pt idx="250">
                  <c:v>94.716420999999997</c:v>
                </c:pt>
                <c:pt idx="251">
                  <c:v>94.818006999999994</c:v>
                </c:pt>
                <c:pt idx="252">
                  <c:v>94.939594</c:v>
                </c:pt>
                <c:pt idx="253">
                  <c:v>95.022847999999996</c:v>
                </c:pt>
                <c:pt idx="254">
                  <c:v>95.011899</c:v>
                </c:pt>
                <c:pt idx="255">
                  <c:v>94.899193999999994</c:v>
                </c:pt>
                <c:pt idx="256">
                  <c:v>94.772070999999997</c:v>
                </c:pt>
                <c:pt idx="257">
                  <c:v>94.728697999999994</c:v>
                </c:pt>
                <c:pt idx="258">
                  <c:v>94.783698000000001</c:v>
                </c:pt>
                <c:pt idx="259">
                  <c:v>94.883247999999995</c:v>
                </c:pt>
                <c:pt idx="260">
                  <c:v>94.970624000000001</c:v>
                </c:pt>
                <c:pt idx="261">
                  <c:v>95.033085999999997</c:v>
                </c:pt>
                <c:pt idx="262">
                  <c:v>95.097656999999998</c:v>
                </c:pt>
                <c:pt idx="263">
                  <c:v>95.19717</c:v>
                </c:pt>
                <c:pt idx="264">
                  <c:v>95.330190999999999</c:v>
                </c:pt>
                <c:pt idx="265">
                  <c:v>95.447558000000001</c:v>
                </c:pt>
                <c:pt idx="266">
                  <c:v>95.482286000000002</c:v>
                </c:pt>
                <c:pt idx="267">
                  <c:v>95.410734000000005</c:v>
                </c:pt>
                <c:pt idx="268">
                  <c:v>95.272992000000002</c:v>
                </c:pt>
                <c:pt idx="269">
                  <c:v>95.137150000000005</c:v>
                </c:pt>
                <c:pt idx="270">
                  <c:v>95.055824000000001</c:v>
                </c:pt>
                <c:pt idx="271">
                  <c:v>95.038483999999997</c:v>
                </c:pt>
                <c:pt idx="272">
                  <c:v>95.049660000000003</c:v>
                </c:pt>
                <c:pt idx="273">
                  <c:v>95.033591000000001</c:v>
                </c:pt>
                <c:pt idx="274">
                  <c:v>94.969804999999994</c:v>
                </c:pt>
                <c:pt idx="275">
                  <c:v>94.909941000000003</c:v>
                </c:pt>
                <c:pt idx="276">
                  <c:v>94.919856999999993</c:v>
                </c:pt>
                <c:pt idx="277">
                  <c:v>94.997750999999994</c:v>
                </c:pt>
                <c:pt idx="278">
                  <c:v>95.077753000000001</c:v>
                </c:pt>
                <c:pt idx="279">
                  <c:v>95.102757999999994</c:v>
                </c:pt>
                <c:pt idx="280">
                  <c:v>95.071661000000006</c:v>
                </c:pt>
                <c:pt idx="281">
                  <c:v>95.013200999999995</c:v>
                </c:pt>
                <c:pt idx="282">
                  <c:v>94.945812000000004</c:v>
                </c:pt>
                <c:pt idx="283">
                  <c:v>94.875906999999998</c:v>
                </c:pt>
                <c:pt idx="284">
                  <c:v>94.818550000000002</c:v>
                </c:pt>
                <c:pt idx="285">
                  <c:v>94.802060999999995</c:v>
                </c:pt>
                <c:pt idx="286">
                  <c:v>94.850633999999999</c:v>
                </c:pt>
                <c:pt idx="287">
                  <c:v>94.958174</c:v>
                </c:pt>
                <c:pt idx="288">
                  <c:v>95.077502999999993</c:v>
                </c:pt>
                <c:pt idx="289">
                  <c:v>95.159719999999993</c:v>
                </c:pt>
                <c:pt idx="290">
                  <c:v>95.194294999999997</c:v>
                </c:pt>
                <c:pt idx="291">
                  <c:v>95.191946999999999</c:v>
                </c:pt>
                <c:pt idx="292">
                  <c:v>95.163217000000003</c:v>
                </c:pt>
                <c:pt idx="293">
                  <c:v>95.111973000000006</c:v>
                </c:pt>
                <c:pt idx="294">
                  <c:v>95.043271000000004</c:v>
                </c:pt>
                <c:pt idx="295">
                  <c:v>94.972747999999996</c:v>
                </c:pt>
                <c:pt idx="296">
                  <c:v>94.922659999999993</c:v>
                </c:pt>
                <c:pt idx="297">
                  <c:v>94.909778000000003</c:v>
                </c:pt>
                <c:pt idx="298">
                  <c:v>94.932175999999998</c:v>
                </c:pt>
                <c:pt idx="299">
                  <c:v>94.965823999999998</c:v>
                </c:pt>
                <c:pt idx="300">
                  <c:v>94.986339000000001</c:v>
                </c:pt>
                <c:pt idx="301">
                  <c:v>94.99</c:v>
                </c:pt>
                <c:pt idx="302">
                  <c:v>94.982939000000002</c:v>
                </c:pt>
                <c:pt idx="303">
                  <c:v>94.971001000000001</c:v>
                </c:pt>
                <c:pt idx="304">
                  <c:v>94.964049000000003</c:v>
                </c:pt>
                <c:pt idx="305">
                  <c:v>94.969176000000004</c:v>
                </c:pt>
                <c:pt idx="306">
                  <c:v>94.978632000000005</c:v>
                </c:pt>
                <c:pt idx="307">
                  <c:v>94.971508999999998</c:v>
                </c:pt>
                <c:pt idx="308">
                  <c:v>94.935652000000005</c:v>
                </c:pt>
                <c:pt idx="309">
                  <c:v>94.894412000000003</c:v>
                </c:pt>
                <c:pt idx="310">
                  <c:v>94.899243999999996</c:v>
                </c:pt>
                <c:pt idx="311">
                  <c:v>94.935773999999995</c:v>
                </c:pt>
                <c:pt idx="312">
                  <c:v>94.920872000000003</c:v>
                </c:pt>
                <c:pt idx="313">
                  <c:v>94.857862999999995</c:v>
                </c:pt>
                <c:pt idx="314">
                  <c:v>94.811265000000006</c:v>
                </c:pt>
                <c:pt idx="315">
                  <c:v>94.804022000000003</c:v>
                </c:pt>
                <c:pt idx="316">
                  <c:v>94.815218999999999</c:v>
                </c:pt>
                <c:pt idx="317">
                  <c:v>94.823206999999996</c:v>
                </c:pt>
                <c:pt idx="318">
                  <c:v>94.829958000000005</c:v>
                </c:pt>
                <c:pt idx="319">
                  <c:v>94.849598</c:v>
                </c:pt>
                <c:pt idx="320">
                  <c:v>94.881778999999995</c:v>
                </c:pt>
                <c:pt idx="321">
                  <c:v>94.909906000000007</c:v>
                </c:pt>
                <c:pt idx="322">
                  <c:v>94.927715000000006</c:v>
                </c:pt>
                <c:pt idx="323">
                  <c:v>94.952721999999994</c:v>
                </c:pt>
                <c:pt idx="324">
                  <c:v>94.998632999999998</c:v>
                </c:pt>
                <c:pt idx="325">
                  <c:v>95.016351999999998</c:v>
                </c:pt>
                <c:pt idx="326">
                  <c:v>94.953909999999993</c:v>
                </c:pt>
                <c:pt idx="327">
                  <c:v>94.857281</c:v>
                </c:pt>
                <c:pt idx="328">
                  <c:v>94.775593000000001</c:v>
                </c:pt>
                <c:pt idx="329">
                  <c:v>94.706126999999995</c:v>
                </c:pt>
                <c:pt idx="330">
                  <c:v>94.650394000000006</c:v>
                </c:pt>
                <c:pt idx="331">
                  <c:v>94.614975999999999</c:v>
                </c:pt>
                <c:pt idx="332">
                  <c:v>94.587902</c:v>
                </c:pt>
                <c:pt idx="333">
                  <c:v>94.574102999999994</c:v>
                </c:pt>
                <c:pt idx="334">
                  <c:v>94.576376999999994</c:v>
                </c:pt>
                <c:pt idx="335">
                  <c:v>94.581832000000006</c:v>
                </c:pt>
                <c:pt idx="336">
                  <c:v>94.581326000000004</c:v>
                </c:pt>
                <c:pt idx="337">
                  <c:v>94.576122999999995</c:v>
                </c:pt>
                <c:pt idx="338">
                  <c:v>94.568639000000005</c:v>
                </c:pt>
                <c:pt idx="339">
                  <c:v>94.554872000000003</c:v>
                </c:pt>
                <c:pt idx="340">
                  <c:v>94.528655999999998</c:v>
                </c:pt>
                <c:pt idx="341">
                  <c:v>94.489081999999996</c:v>
                </c:pt>
                <c:pt idx="342">
                  <c:v>94.442002000000002</c:v>
                </c:pt>
                <c:pt idx="343">
                  <c:v>94.401095999999995</c:v>
                </c:pt>
                <c:pt idx="344">
                  <c:v>94.384463999999994</c:v>
                </c:pt>
                <c:pt idx="345">
                  <c:v>94.404707000000002</c:v>
                </c:pt>
                <c:pt idx="346">
                  <c:v>94.466775999999996</c:v>
                </c:pt>
                <c:pt idx="347">
                  <c:v>94.564577</c:v>
                </c:pt>
                <c:pt idx="348">
                  <c:v>94.668584999999993</c:v>
                </c:pt>
                <c:pt idx="349">
                  <c:v>94.714017999999996</c:v>
                </c:pt>
                <c:pt idx="350">
                  <c:v>94.647591000000006</c:v>
                </c:pt>
                <c:pt idx="351">
                  <c:v>94.550871999999998</c:v>
                </c:pt>
                <c:pt idx="352">
                  <c:v>94.505264999999994</c:v>
                </c:pt>
                <c:pt idx="353">
                  <c:v>94.453288000000001</c:v>
                </c:pt>
                <c:pt idx="354">
                  <c:v>94.373743000000005</c:v>
                </c:pt>
                <c:pt idx="355">
                  <c:v>94.294549000000004</c:v>
                </c:pt>
                <c:pt idx="356">
                  <c:v>94.232702000000003</c:v>
                </c:pt>
                <c:pt idx="357">
                  <c:v>94.186071999999996</c:v>
                </c:pt>
                <c:pt idx="358">
                  <c:v>94.147487999999996</c:v>
                </c:pt>
                <c:pt idx="359">
                  <c:v>94.113866999999999</c:v>
                </c:pt>
                <c:pt idx="360">
                  <c:v>94.086295000000007</c:v>
                </c:pt>
                <c:pt idx="361">
                  <c:v>94.067537000000002</c:v>
                </c:pt>
                <c:pt idx="362">
                  <c:v>94.060536999999997</c:v>
                </c:pt>
                <c:pt idx="363">
                  <c:v>94.069012000000001</c:v>
                </c:pt>
                <c:pt idx="364">
                  <c:v>94.092026000000004</c:v>
                </c:pt>
                <c:pt idx="365">
                  <c:v>94.113005999999999</c:v>
                </c:pt>
                <c:pt idx="366">
                  <c:v>94.101213000000001</c:v>
                </c:pt>
                <c:pt idx="367">
                  <c:v>94.034850000000006</c:v>
                </c:pt>
                <c:pt idx="368">
                  <c:v>93.921554</c:v>
                </c:pt>
                <c:pt idx="369">
                  <c:v>93.794151999999997</c:v>
                </c:pt>
                <c:pt idx="370">
                  <c:v>93.698516999999995</c:v>
                </c:pt>
                <c:pt idx="371">
                  <c:v>93.666819000000004</c:v>
                </c:pt>
                <c:pt idx="372">
                  <c:v>93.662476999999996</c:v>
                </c:pt>
                <c:pt idx="373">
                  <c:v>93.641011000000006</c:v>
                </c:pt>
                <c:pt idx="374">
                  <c:v>93.630562999999995</c:v>
                </c:pt>
                <c:pt idx="375">
                  <c:v>93.651747</c:v>
                </c:pt>
                <c:pt idx="376">
                  <c:v>93.688511000000005</c:v>
                </c:pt>
                <c:pt idx="377">
                  <c:v>93.714223000000004</c:v>
                </c:pt>
                <c:pt idx="378">
                  <c:v>93.709198000000001</c:v>
                </c:pt>
                <c:pt idx="379">
                  <c:v>93.672216000000006</c:v>
                </c:pt>
                <c:pt idx="380">
                  <c:v>93.631467999999998</c:v>
                </c:pt>
                <c:pt idx="381">
                  <c:v>93.622856999999996</c:v>
                </c:pt>
                <c:pt idx="382">
                  <c:v>93.634411999999998</c:v>
                </c:pt>
                <c:pt idx="383">
                  <c:v>93.624796000000003</c:v>
                </c:pt>
                <c:pt idx="384">
                  <c:v>93.578653000000003</c:v>
                </c:pt>
                <c:pt idx="385">
                  <c:v>93.507023000000004</c:v>
                </c:pt>
                <c:pt idx="386">
                  <c:v>93.435564999999997</c:v>
                </c:pt>
                <c:pt idx="387">
                  <c:v>93.382598999999999</c:v>
                </c:pt>
                <c:pt idx="388">
                  <c:v>93.335791</c:v>
                </c:pt>
                <c:pt idx="389">
                  <c:v>93.277287999999999</c:v>
                </c:pt>
                <c:pt idx="390">
                  <c:v>93.215783000000002</c:v>
                </c:pt>
                <c:pt idx="391">
                  <c:v>93.182624000000004</c:v>
                </c:pt>
                <c:pt idx="392">
                  <c:v>93.197772999999998</c:v>
                </c:pt>
                <c:pt idx="393">
                  <c:v>93.234066999999996</c:v>
                </c:pt>
                <c:pt idx="394">
                  <c:v>93.246097000000006</c:v>
                </c:pt>
                <c:pt idx="395">
                  <c:v>93.221604999999997</c:v>
                </c:pt>
                <c:pt idx="396">
                  <c:v>93.177542000000003</c:v>
                </c:pt>
                <c:pt idx="397">
                  <c:v>93.134253000000001</c:v>
                </c:pt>
                <c:pt idx="398">
                  <c:v>93.103746999999998</c:v>
                </c:pt>
                <c:pt idx="399">
                  <c:v>93.089645000000004</c:v>
                </c:pt>
                <c:pt idx="400">
                  <c:v>93.088965999999999</c:v>
                </c:pt>
                <c:pt idx="401">
                  <c:v>93.093258000000006</c:v>
                </c:pt>
                <c:pt idx="402">
                  <c:v>93.091773000000003</c:v>
                </c:pt>
                <c:pt idx="403">
                  <c:v>93.073359999999994</c:v>
                </c:pt>
                <c:pt idx="404">
                  <c:v>93.029843</c:v>
                </c:pt>
                <c:pt idx="405">
                  <c:v>92.966198000000006</c:v>
                </c:pt>
                <c:pt idx="406">
                  <c:v>92.901830000000004</c:v>
                </c:pt>
                <c:pt idx="407">
                  <c:v>92.855884000000003</c:v>
                </c:pt>
                <c:pt idx="408">
                  <c:v>92.836123999999998</c:v>
                </c:pt>
                <c:pt idx="409">
                  <c:v>92.840118000000004</c:v>
                </c:pt>
                <c:pt idx="410">
                  <c:v>92.855277999999998</c:v>
                </c:pt>
                <c:pt idx="411">
                  <c:v>92.856144</c:v>
                </c:pt>
                <c:pt idx="412">
                  <c:v>92.815878999999995</c:v>
                </c:pt>
                <c:pt idx="413">
                  <c:v>92.734871999999996</c:v>
                </c:pt>
                <c:pt idx="414">
                  <c:v>92.633786000000001</c:v>
                </c:pt>
                <c:pt idx="415">
                  <c:v>92.538780000000003</c:v>
                </c:pt>
                <c:pt idx="416">
                  <c:v>92.474207000000007</c:v>
                </c:pt>
                <c:pt idx="417">
                  <c:v>92.444174000000004</c:v>
                </c:pt>
                <c:pt idx="418">
                  <c:v>92.430834000000004</c:v>
                </c:pt>
                <c:pt idx="419">
                  <c:v>92.409316000000004</c:v>
                </c:pt>
                <c:pt idx="420">
                  <c:v>92.366770000000002</c:v>
                </c:pt>
                <c:pt idx="421">
                  <c:v>92.311531000000002</c:v>
                </c:pt>
                <c:pt idx="422">
                  <c:v>92.263169000000005</c:v>
                </c:pt>
                <c:pt idx="423">
                  <c:v>92.235094000000004</c:v>
                </c:pt>
                <c:pt idx="424">
                  <c:v>92.228178999999997</c:v>
                </c:pt>
                <c:pt idx="425">
                  <c:v>92.234285</c:v>
                </c:pt>
                <c:pt idx="426">
                  <c:v>92.240572999999998</c:v>
                </c:pt>
                <c:pt idx="427">
                  <c:v>92.231978999999995</c:v>
                </c:pt>
                <c:pt idx="428">
                  <c:v>92.197929000000002</c:v>
                </c:pt>
                <c:pt idx="429">
                  <c:v>92.137890999999996</c:v>
                </c:pt>
                <c:pt idx="430">
                  <c:v>92.060376000000005</c:v>
                </c:pt>
                <c:pt idx="431">
                  <c:v>91.976146</c:v>
                </c:pt>
                <c:pt idx="432">
                  <c:v>91.900976999999997</c:v>
                </c:pt>
                <c:pt idx="433">
                  <c:v>91.864266000000001</c:v>
                </c:pt>
                <c:pt idx="434">
                  <c:v>91.875073999999998</c:v>
                </c:pt>
                <c:pt idx="435">
                  <c:v>91.903903</c:v>
                </c:pt>
                <c:pt idx="436">
                  <c:v>91.931799999999996</c:v>
                </c:pt>
                <c:pt idx="437">
                  <c:v>91.952099000000004</c:v>
                </c:pt>
                <c:pt idx="438">
                  <c:v>91.952372999999994</c:v>
                </c:pt>
                <c:pt idx="439">
                  <c:v>91.924182000000002</c:v>
                </c:pt>
                <c:pt idx="440">
                  <c:v>91.877177000000003</c:v>
                </c:pt>
                <c:pt idx="441">
                  <c:v>91.830184000000003</c:v>
                </c:pt>
                <c:pt idx="442">
                  <c:v>91.789961000000005</c:v>
                </c:pt>
                <c:pt idx="443">
                  <c:v>91.747153999999995</c:v>
                </c:pt>
                <c:pt idx="444">
                  <c:v>91.693523999999996</c:v>
                </c:pt>
                <c:pt idx="445">
                  <c:v>91.637232999999995</c:v>
                </c:pt>
                <c:pt idx="446">
                  <c:v>91.598054000000005</c:v>
                </c:pt>
                <c:pt idx="447">
                  <c:v>91.585313999999997</c:v>
                </c:pt>
                <c:pt idx="448">
                  <c:v>91.583716999999993</c:v>
                </c:pt>
                <c:pt idx="449">
                  <c:v>91.570620000000005</c:v>
                </c:pt>
                <c:pt idx="450">
                  <c:v>91.542060000000006</c:v>
                </c:pt>
                <c:pt idx="451">
                  <c:v>91.507767000000001</c:v>
                </c:pt>
                <c:pt idx="452">
                  <c:v>91.473403000000005</c:v>
                </c:pt>
                <c:pt idx="453">
                  <c:v>91.442835000000002</c:v>
                </c:pt>
                <c:pt idx="454">
                  <c:v>91.427575000000004</c:v>
                </c:pt>
                <c:pt idx="455">
                  <c:v>91.431201000000001</c:v>
                </c:pt>
                <c:pt idx="456">
                  <c:v>91.430600999999996</c:v>
                </c:pt>
                <c:pt idx="457">
                  <c:v>91.397880999999998</c:v>
                </c:pt>
                <c:pt idx="458">
                  <c:v>91.331123000000005</c:v>
                </c:pt>
                <c:pt idx="459">
                  <c:v>91.251780999999994</c:v>
                </c:pt>
                <c:pt idx="460">
                  <c:v>91.179595000000006</c:v>
                </c:pt>
                <c:pt idx="461">
                  <c:v>91.117761000000002</c:v>
                </c:pt>
                <c:pt idx="462">
                  <c:v>91.063001</c:v>
                </c:pt>
                <c:pt idx="463">
                  <c:v>91.024265999999997</c:v>
                </c:pt>
                <c:pt idx="464">
                  <c:v>91.017460999999997</c:v>
                </c:pt>
                <c:pt idx="465">
                  <c:v>91.038679999999999</c:v>
                </c:pt>
                <c:pt idx="466">
                  <c:v>91.059124999999995</c:v>
                </c:pt>
                <c:pt idx="467">
                  <c:v>91.051831000000007</c:v>
                </c:pt>
                <c:pt idx="468">
                  <c:v>91.014764999999997</c:v>
                </c:pt>
                <c:pt idx="469">
                  <c:v>90.969123999999994</c:v>
                </c:pt>
                <c:pt idx="470">
                  <c:v>90.937460999999999</c:v>
                </c:pt>
                <c:pt idx="471">
                  <c:v>90.921322000000004</c:v>
                </c:pt>
                <c:pt idx="472">
                  <c:v>90.903786999999994</c:v>
                </c:pt>
                <c:pt idx="473">
                  <c:v>90.873943999999995</c:v>
                </c:pt>
                <c:pt idx="474">
                  <c:v>90.839819000000006</c:v>
                </c:pt>
                <c:pt idx="475">
                  <c:v>90.814401000000004</c:v>
                </c:pt>
                <c:pt idx="476">
                  <c:v>90.798389</c:v>
                </c:pt>
                <c:pt idx="477">
                  <c:v>90.782250000000005</c:v>
                </c:pt>
                <c:pt idx="478">
                  <c:v>90.761576000000005</c:v>
                </c:pt>
                <c:pt idx="479">
                  <c:v>90.743121000000002</c:v>
                </c:pt>
                <c:pt idx="480">
                  <c:v>90.735611000000006</c:v>
                </c:pt>
                <c:pt idx="481">
                  <c:v>90.739176</c:v>
                </c:pt>
                <c:pt idx="482">
                  <c:v>90.744659999999996</c:v>
                </c:pt>
                <c:pt idx="483">
                  <c:v>90.741397000000006</c:v>
                </c:pt>
                <c:pt idx="484">
                  <c:v>90.723149000000006</c:v>
                </c:pt>
                <c:pt idx="485">
                  <c:v>90.688439000000002</c:v>
                </c:pt>
                <c:pt idx="486">
                  <c:v>90.638343000000006</c:v>
                </c:pt>
                <c:pt idx="487">
                  <c:v>90.575518000000002</c:v>
                </c:pt>
                <c:pt idx="488">
                  <c:v>90.504147000000003</c:v>
                </c:pt>
                <c:pt idx="489">
                  <c:v>90.432429999999997</c:v>
                </c:pt>
                <c:pt idx="490">
                  <c:v>90.375235000000004</c:v>
                </c:pt>
                <c:pt idx="491">
                  <c:v>90.347678000000002</c:v>
                </c:pt>
                <c:pt idx="492">
                  <c:v>90.352084000000005</c:v>
                </c:pt>
                <c:pt idx="493">
                  <c:v>90.374825000000001</c:v>
                </c:pt>
                <c:pt idx="494">
                  <c:v>90.393602999999999</c:v>
                </c:pt>
                <c:pt idx="495">
                  <c:v>90.387540000000001</c:v>
                </c:pt>
                <c:pt idx="496">
                  <c:v>90.351540999999997</c:v>
                </c:pt>
                <c:pt idx="497">
                  <c:v>90.304787000000005</c:v>
                </c:pt>
                <c:pt idx="498">
                  <c:v>90.271276999999998</c:v>
                </c:pt>
                <c:pt idx="499">
                  <c:v>90.255964000000006</c:v>
                </c:pt>
                <c:pt idx="500">
                  <c:v>90.249396000000004</c:v>
                </c:pt>
                <c:pt idx="501">
                  <c:v>90.243302</c:v>
                </c:pt>
                <c:pt idx="502">
                  <c:v>90.234358</c:v>
                </c:pt>
                <c:pt idx="503">
                  <c:v>90.218196000000006</c:v>
                </c:pt>
                <c:pt idx="504">
                  <c:v>90.185490000000001</c:v>
                </c:pt>
                <c:pt idx="505">
                  <c:v>90.128816999999998</c:v>
                </c:pt>
                <c:pt idx="506">
                  <c:v>90.053993000000006</c:v>
                </c:pt>
                <c:pt idx="507">
                  <c:v>89.979984000000002</c:v>
                </c:pt>
                <c:pt idx="508">
                  <c:v>89.925796000000005</c:v>
                </c:pt>
                <c:pt idx="509">
                  <c:v>89.898216000000005</c:v>
                </c:pt>
                <c:pt idx="510">
                  <c:v>89.890643999999995</c:v>
                </c:pt>
                <c:pt idx="511">
                  <c:v>89.890872000000002</c:v>
                </c:pt>
                <c:pt idx="512">
                  <c:v>89.889334000000005</c:v>
                </c:pt>
                <c:pt idx="513">
                  <c:v>89.881251000000006</c:v>
                </c:pt>
                <c:pt idx="514">
                  <c:v>89.864361000000002</c:v>
                </c:pt>
                <c:pt idx="515">
                  <c:v>89.838143000000002</c:v>
                </c:pt>
                <c:pt idx="516">
                  <c:v>89.806216000000006</c:v>
                </c:pt>
                <c:pt idx="517">
                  <c:v>89.778274999999994</c:v>
                </c:pt>
                <c:pt idx="518">
                  <c:v>89.764847000000003</c:v>
                </c:pt>
                <c:pt idx="519">
                  <c:v>89.764480000000006</c:v>
                </c:pt>
                <c:pt idx="520">
                  <c:v>89.760149999999996</c:v>
                </c:pt>
                <c:pt idx="521">
                  <c:v>89.733767</c:v>
                </c:pt>
                <c:pt idx="522">
                  <c:v>89.679851999999997</c:v>
                </c:pt>
                <c:pt idx="523">
                  <c:v>89.605728999999997</c:v>
                </c:pt>
                <c:pt idx="524">
                  <c:v>89.526651999999999</c:v>
                </c:pt>
                <c:pt idx="525">
                  <c:v>89.463009</c:v>
                </c:pt>
                <c:pt idx="526">
                  <c:v>89.434246999999999</c:v>
                </c:pt>
                <c:pt idx="527">
                  <c:v>89.446213</c:v>
                </c:pt>
                <c:pt idx="528">
                  <c:v>89.482995000000003</c:v>
                </c:pt>
                <c:pt idx="529">
                  <c:v>89.515197000000001</c:v>
                </c:pt>
                <c:pt idx="530">
                  <c:v>89.520408000000003</c:v>
                </c:pt>
                <c:pt idx="531">
                  <c:v>89.497037000000006</c:v>
                </c:pt>
                <c:pt idx="532">
                  <c:v>89.458078999999998</c:v>
                </c:pt>
                <c:pt idx="533">
                  <c:v>89.414777000000001</c:v>
                </c:pt>
                <c:pt idx="534">
                  <c:v>89.369969999999995</c:v>
                </c:pt>
                <c:pt idx="535">
                  <c:v>89.326479000000006</c:v>
                </c:pt>
                <c:pt idx="536">
                  <c:v>89.295308000000006</c:v>
                </c:pt>
                <c:pt idx="537">
                  <c:v>89.290092000000001</c:v>
                </c:pt>
                <c:pt idx="538">
                  <c:v>89.310894000000005</c:v>
                </c:pt>
                <c:pt idx="539">
                  <c:v>89.335750000000004</c:v>
                </c:pt>
                <c:pt idx="540">
                  <c:v>89.334946000000002</c:v>
                </c:pt>
                <c:pt idx="541">
                  <c:v>89.296684999999997</c:v>
                </c:pt>
                <c:pt idx="542">
                  <c:v>89.237516999999997</c:v>
                </c:pt>
                <c:pt idx="543">
                  <c:v>89.187019000000006</c:v>
                </c:pt>
                <c:pt idx="544">
                  <c:v>89.162350000000004</c:v>
                </c:pt>
                <c:pt idx="545">
                  <c:v>89.158862999999997</c:v>
                </c:pt>
                <c:pt idx="546">
                  <c:v>89.161938000000006</c:v>
                </c:pt>
                <c:pt idx="547">
                  <c:v>89.162319999999994</c:v>
                </c:pt>
                <c:pt idx="548">
                  <c:v>89.158091999999996</c:v>
                </c:pt>
                <c:pt idx="549">
                  <c:v>89.149325000000005</c:v>
                </c:pt>
                <c:pt idx="550">
                  <c:v>89.136521999999999</c:v>
                </c:pt>
                <c:pt idx="551">
                  <c:v>89.120914999999997</c:v>
                </c:pt>
                <c:pt idx="552">
                  <c:v>89.101067999999998</c:v>
                </c:pt>
                <c:pt idx="553">
                  <c:v>89.070508000000004</c:v>
                </c:pt>
                <c:pt idx="554">
                  <c:v>89.024814000000006</c:v>
                </c:pt>
                <c:pt idx="555">
                  <c:v>88.972128999999995</c:v>
                </c:pt>
                <c:pt idx="556">
                  <c:v>88.930312999999998</c:v>
                </c:pt>
                <c:pt idx="557">
                  <c:v>88.911670999999998</c:v>
                </c:pt>
                <c:pt idx="558">
                  <c:v>88.913527000000002</c:v>
                </c:pt>
                <c:pt idx="559">
                  <c:v>88.923669000000004</c:v>
                </c:pt>
                <c:pt idx="560">
                  <c:v>88.932694999999995</c:v>
                </c:pt>
                <c:pt idx="561">
                  <c:v>88.939520000000002</c:v>
                </c:pt>
                <c:pt idx="562">
                  <c:v>88.946680999999998</c:v>
                </c:pt>
                <c:pt idx="563">
                  <c:v>88.953235000000006</c:v>
                </c:pt>
                <c:pt idx="564">
                  <c:v>88.951898</c:v>
                </c:pt>
                <c:pt idx="565">
                  <c:v>88.934061</c:v>
                </c:pt>
                <c:pt idx="566">
                  <c:v>88.899882000000005</c:v>
                </c:pt>
                <c:pt idx="567">
                  <c:v>88.864058999999997</c:v>
                </c:pt>
                <c:pt idx="568">
                  <c:v>88.847271000000006</c:v>
                </c:pt>
                <c:pt idx="569">
                  <c:v>88.858348000000007</c:v>
                </c:pt>
                <c:pt idx="570">
                  <c:v>88.885789000000003</c:v>
                </c:pt>
                <c:pt idx="571">
                  <c:v>88.908694999999994</c:v>
                </c:pt>
                <c:pt idx="572">
                  <c:v>88.914035999999996</c:v>
                </c:pt>
                <c:pt idx="573">
                  <c:v>88.901223000000002</c:v>
                </c:pt>
                <c:pt idx="574">
                  <c:v>88.873816000000005</c:v>
                </c:pt>
                <c:pt idx="575">
                  <c:v>88.833960000000005</c:v>
                </c:pt>
                <c:pt idx="576">
                  <c:v>88.786567000000005</c:v>
                </c:pt>
                <c:pt idx="577">
                  <c:v>88.742902000000001</c:v>
                </c:pt>
                <c:pt idx="578">
                  <c:v>88.713887</c:v>
                </c:pt>
                <c:pt idx="579">
                  <c:v>88.699597999999995</c:v>
                </c:pt>
                <c:pt idx="580">
                  <c:v>88.690870000000004</c:v>
                </c:pt>
                <c:pt idx="581">
                  <c:v>88.682490000000001</c:v>
                </c:pt>
                <c:pt idx="582">
                  <c:v>88.678135999999995</c:v>
                </c:pt>
                <c:pt idx="583">
                  <c:v>88.680918000000005</c:v>
                </c:pt>
                <c:pt idx="584">
                  <c:v>88.686753999999993</c:v>
                </c:pt>
                <c:pt idx="585">
                  <c:v>88.691121999999993</c:v>
                </c:pt>
                <c:pt idx="586">
                  <c:v>88.696287999999996</c:v>
                </c:pt>
                <c:pt idx="587">
                  <c:v>88.704747999999995</c:v>
                </c:pt>
                <c:pt idx="588">
                  <c:v>88.708994000000004</c:v>
                </c:pt>
                <c:pt idx="589">
                  <c:v>88.697443000000007</c:v>
                </c:pt>
                <c:pt idx="590">
                  <c:v>88.671679999999995</c:v>
                </c:pt>
                <c:pt idx="591">
                  <c:v>88.648517999999996</c:v>
                </c:pt>
                <c:pt idx="592">
                  <c:v>88.640511000000004</c:v>
                </c:pt>
                <c:pt idx="593">
                  <c:v>88.640835999999993</c:v>
                </c:pt>
                <c:pt idx="594">
                  <c:v>88.634161000000006</c:v>
                </c:pt>
                <c:pt idx="595">
                  <c:v>88.618673999999999</c:v>
                </c:pt>
                <c:pt idx="596">
                  <c:v>88.608114999999998</c:v>
                </c:pt>
                <c:pt idx="597">
                  <c:v>88.611082999999994</c:v>
                </c:pt>
                <c:pt idx="598">
                  <c:v>88.615928999999994</c:v>
                </c:pt>
                <c:pt idx="599">
                  <c:v>88.601799999999997</c:v>
                </c:pt>
                <c:pt idx="600">
                  <c:v>88.560776000000004</c:v>
                </c:pt>
                <c:pt idx="601">
                  <c:v>88.503877000000003</c:v>
                </c:pt>
                <c:pt idx="602">
                  <c:v>88.448606999999996</c:v>
                </c:pt>
                <c:pt idx="603">
                  <c:v>88.406723</c:v>
                </c:pt>
                <c:pt idx="604">
                  <c:v>88.384094000000005</c:v>
                </c:pt>
                <c:pt idx="605">
                  <c:v>88.384924999999996</c:v>
                </c:pt>
                <c:pt idx="606">
                  <c:v>88.409143</c:v>
                </c:pt>
                <c:pt idx="607">
                  <c:v>88.446128000000002</c:v>
                </c:pt>
                <c:pt idx="608">
                  <c:v>88.476971000000006</c:v>
                </c:pt>
                <c:pt idx="609">
                  <c:v>88.486287000000004</c:v>
                </c:pt>
                <c:pt idx="610">
                  <c:v>88.470122000000003</c:v>
                </c:pt>
                <c:pt idx="611">
                  <c:v>88.433732000000006</c:v>
                </c:pt>
                <c:pt idx="612">
                  <c:v>88.387697000000003</c:v>
                </c:pt>
                <c:pt idx="613">
                  <c:v>88.346868000000001</c:v>
                </c:pt>
                <c:pt idx="614">
                  <c:v>88.325999999999993</c:v>
                </c:pt>
                <c:pt idx="615">
                  <c:v>88.329926999999998</c:v>
                </c:pt>
                <c:pt idx="616">
                  <c:v>88.348240000000004</c:v>
                </c:pt>
                <c:pt idx="617">
                  <c:v>88.362843999999996</c:v>
                </c:pt>
                <c:pt idx="618">
                  <c:v>88.361233999999996</c:v>
                </c:pt>
                <c:pt idx="619">
                  <c:v>88.343806000000001</c:v>
                </c:pt>
                <c:pt idx="620">
                  <c:v>88.322355000000002</c:v>
                </c:pt>
                <c:pt idx="621">
                  <c:v>88.312408000000005</c:v>
                </c:pt>
                <c:pt idx="622">
                  <c:v>88.320742999999993</c:v>
                </c:pt>
                <c:pt idx="623">
                  <c:v>88.336269999999999</c:v>
                </c:pt>
                <c:pt idx="624">
                  <c:v>88.337130999999999</c:v>
                </c:pt>
                <c:pt idx="625">
                  <c:v>88.312342000000001</c:v>
                </c:pt>
                <c:pt idx="626">
                  <c:v>88.274445999999998</c:v>
                </c:pt>
                <c:pt idx="627">
                  <c:v>88.245722999999998</c:v>
                </c:pt>
                <c:pt idx="628">
                  <c:v>88.233352999999994</c:v>
                </c:pt>
                <c:pt idx="629">
                  <c:v>88.223223000000004</c:v>
                </c:pt>
                <c:pt idx="630">
                  <c:v>88.197851</c:v>
                </c:pt>
                <c:pt idx="631">
                  <c:v>88.154606999999999</c:v>
                </c:pt>
                <c:pt idx="632">
                  <c:v>88.105547999999999</c:v>
                </c:pt>
                <c:pt idx="633">
                  <c:v>88.065422999999996</c:v>
                </c:pt>
                <c:pt idx="634">
                  <c:v>88.043712999999997</c:v>
                </c:pt>
                <c:pt idx="635">
                  <c:v>88.043694000000002</c:v>
                </c:pt>
                <c:pt idx="636">
                  <c:v>88.062877999999998</c:v>
                </c:pt>
                <c:pt idx="637">
                  <c:v>88.093551000000005</c:v>
                </c:pt>
                <c:pt idx="638">
                  <c:v>88.125478999999999</c:v>
                </c:pt>
                <c:pt idx="639">
                  <c:v>88.149721</c:v>
                </c:pt>
                <c:pt idx="640">
                  <c:v>88.160431000000003</c:v>
                </c:pt>
                <c:pt idx="641">
                  <c:v>88.154574999999994</c:v>
                </c:pt>
                <c:pt idx="642">
                  <c:v>88.131510000000006</c:v>
                </c:pt>
                <c:pt idx="643">
                  <c:v>88.093922000000006</c:v>
                </c:pt>
                <c:pt idx="644">
                  <c:v>88.050117</c:v>
                </c:pt>
                <c:pt idx="645">
                  <c:v>88.014555999999999</c:v>
                </c:pt>
                <c:pt idx="646">
                  <c:v>88.002026000000001</c:v>
                </c:pt>
                <c:pt idx="647">
                  <c:v>88.017154000000005</c:v>
                </c:pt>
                <c:pt idx="648">
                  <c:v>88.050225999999995</c:v>
                </c:pt>
                <c:pt idx="649">
                  <c:v>88.085550999999995</c:v>
                </c:pt>
                <c:pt idx="650">
                  <c:v>88.112632000000005</c:v>
                </c:pt>
                <c:pt idx="651">
                  <c:v>88.125645000000006</c:v>
                </c:pt>
                <c:pt idx="652">
                  <c:v>88.115666000000004</c:v>
                </c:pt>
                <c:pt idx="653">
                  <c:v>88.073740000000001</c:v>
                </c:pt>
                <c:pt idx="654">
                  <c:v>88.005825000000002</c:v>
                </c:pt>
                <c:pt idx="655">
                  <c:v>87.937462999999994</c:v>
                </c:pt>
                <c:pt idx="656">
                  <c:v>87.895899999999997</c:v>
                </c:pt>
                <c:pt idx="657">
                  <c:v>87.888400000000004</c:v>
                </c:pt>
                <c:pt idx="658">
                  <c:v>87.900808999999995</c:v>
                </c:pt>
                <c:pt idx="659">
                  <c:v>87.913815999999997</c:v>
                </c:pt>
                <c:pt idx="660">
                  <c:v>87.916677000000007</c:v>
                </c:pt>
                <c:pt idx="661">
                  <c:v>87.909204000000003</c:v>
                </c:pt>
                <c:pt idx="662">
                  <c:v>87.897581000000002</c:v>
                </c:pt>
                <c:pt idx="663">
                  <c:v>87.888602000000006</c:v>
                </c:pt>
                <c:pt idx="664">
                  <c:v>87.883232000000007</c:v>
                </c:pt>
                <c:pt idx="665">
                  <c:v>87.875553999999994</c:v>
                </c:pt>
                <c:pt idx="666">
                  <c:v>87.861378999999999</c:v>
                </c:pt>
                <c:pt idx="667">
                  <c:v>87.846444000000005</c:v>
                </c:pt>
                <c:pt idx="668">
                  <c:v>87.842663999999999</c:v>
                </c:pt>
                <c:pt idx="669">
                  <c:v>87.857539000000003</c:v>
                </c:pt>
                <c:pt idx="670">
                  <c:v>87.889816999999994</c:v>
                </c:pt>
                <c:pt idx="671">
                  <c:v>87.932280000000006</c:v>
                </c:pt>
                <c:pt idx="672">
                  <c:v>87.972857000000005</c:v>
                </c:pt>
                <c:pt idx="673">
                  <c:v>87.994966000000005</c:v>
                </c:pt>
                <c:pt idx="674">
                  <c:v>87.986053999999996</c:v>
                </c:pt>
                <c:pt idx="675">
                  <c:v>87.950027000000006</c:v>
                </c:pt>
                <c:pt idx="676">
                  <c:v>87.905677999999995</c:v>
                </c:pt>
                <c:pt idx="677">
                  <c:v>87.869024999999993</c:v>
                </c:pt>
                <c:pt idx="678">
                  <c:v>87.841314999999994</c:v>
                </c:pt>
                <c:pt idx="679">
                  <c:v>87.817454999999995</c:v>
                </c:pt>
                <c:pt idx="680">
                  <c:v>87.799937</c:v>
                </c:pt>
                <c:pt idx="681">
                  <c:v>87.796529000000007</c:v>
                </c:pt>
                <c:pt idx="682">
                  <c:v>87.804779999999994</c:v>
                </c:pt>
                <c:pt idx="683">
                  <c:v>87.807717999999994</c:v>
                </c:pt>
                <c:pt idx="684">
                  <c:v>87.790678999999997</c:v>
                </c:pt>
                <c:pt idx="685">
                  <c:v>87.759191999999999</c:v>
                </c:pt>
                <c:pt idx="686">
                  <c:v>87.734268</c:v>
                </c:pt>
                <c:pt idx="687">
                  <c:v>87.728752</c:v>
                </c:pt>
                <c:pt idx="688">
                  <c:v>87.733493999999993</c:v>
                </c:pt>
                <c:pt idx="689">
                  <c:v>87.731443999999996</c:v>
                </c:pt>
                <c:pt idx="690">
                  <c:v>87.722029000000006</c:v>
                </c:pt>
                <c:pt idx="691">
                  <c:v>87.723105000000004</c:v>
                </c:pt>
                <c:pt idx="692">
                  <c:v>87.745649999999998</c:v>
                </c:pt>
                <c:pt idx="693">
                  <c:v>87.774665999999996</c:v>
                </c:pt>
                <c:pt idx="694">
                  <c:v>87.783355999999998</c:v>
                </c:pt>
                <c:pt idx="695">
                  <c:v>87.762281999999999</c:v>
                </c:pt>
                <c:pt idx="696">
                  <c:v>87.726208999999997</c:v>
                </c:pt>
                <c:pt idx="697">
                  <c:v>87.693579999999997</c:v>
                </c:pt>
                <c:pt idx="698">
                  <c:v>87.668930000000003</c:v>
                </c:pt>
                <c:pt idx="699">
                  <c:v>87.649349000000001</c:v>
                </c:pt>
                <c:pt idx="700">
                  <c:v>87.638525000000001</c:v>
                </c:pt>
                <c:pt idx="701">
                  <c:v>87.642944</c:v>
                </c:pt>
                <c:pt idx="702">
                  <c:v>87.656627</c:v>
                </c:pt>
                <c:pt idx="703">
                  <c:v>87.661607000000004</c:v>
                </c:pt>
                <c:pt idx="704">
                  <c:v>87.647711999999999</c:v>
                </c:pt>
                <c:pt idx="705">
                  <c:v>87.624632000000005</c:v>
                </c:pt>
                <c:pt idx="706">
                  <c:v>87.609847000000002</c:v>
                </c:pt>
                <c:pt idx="707">
                  <c:v>87.609381999999997</c:v>
                </c:pt>
                <c:pt idx="708">
                  <c:v>87.614089000000007</c:v>
                </c:pt>
                <c:pt idx="709">
                  <c:v>87.611174000000005</c:v>
                </c:pt>
                <c:pt idx="710">
                  <c:v>87.594960999999998</c:v>
                </c:pt>
                <c:pt idx="711">
                  <c:v>87.569218000000006</c:v>
                </c:pt>
                <c:pt idx="712">
                  <c:v>87.544814000000002</c:v>
                </c:pt>
                <c:pt idx="713">
                  <c:v>87.533812999999995</c:v>
                </c:pt>
                <c:pt idx="714">
                  <c:v>87.539719000000005</c:v>
                </c:pt>
                <c:pt idx="715">
                  <c:v>87.551938000000007</c:v>
                </c:pt>
                <c:pt idx="716">
                  <c:v>87.553454000000002</c:v>
                </c:pt>
                <c:pt idx="717">
                  <c:v>87.534941000000003</c:v>
                </c:pt>
                <c:pt idx="718">
                  <c:v>87.499793999999994</c:v>
                </c:pt>
                <c:pt idx="719">
                  <c:v>87.457907000000006</c:v>
                </c:pt>
                <c:pt idx="720">
                  <c:v>87.421007000000003</c:v>
                </c:pt>
                <c:pt idx="721">
                  <c:v>87.403470999999996</c:v>
                </c:pt>
                <c:pt idx="722">
                  <c:v>87.417482000000007</c:v>
                </c:pt>
                <c:pt idx="723">
                  <c:v>87.460344000000006</c:v>
                </c:pt>
                <c:pt idx="724">
                  <c:v>87.510379999999998</c:v>
                </c:pt>
                <c:pt idx="725">
                  <c:v>87.542350999999996</c:v>
                </c:pt>
                <c:pt idx="726">
                  <c:v>87.546772000000004</c:v>
                </c:pt>
                <c:pt idx="727">
                  <c:v>87.530268000000007</c:v>
                </c:pt>
                <c:pt idx="728">
                  <c:v>87.501034000000004</c:v>
                </c:pt>
                <c:pt idx="729">
                  <c:v>87.462532999999993</c:v>
                </c:pt>
                <c:pt idx="730">
                  <c:v>87.420900000000003</c:v>
                </c:pt>
                <c:pt idx="731">
                  <c:v>87.388813999999996</c:v>
                </c:pt>
                <c:pt idx="732">
                  <c:v>87.375685000000004</c:v>
                </c:pt>
                <c:pt idx="733">
                  <c:v>87.376390999999998</c:v>
                </c:pt>
                <c:pt idx="734">
                  <c:v>87.374562999999995</c:v>
                </c:pt>
                <c:pt idx="735">
                  <c:v>87.358170999999999</c:v>
                </c:pt>
                <c:pt idx="736">
                  <c:v>87.330281999999997</c:v>
                </c:pt>
                <c:pt idx="737">
                  <c:v>87.303917999999996</c:v>
                </c:pt>
                <c:pt idx="738">
                  <c:v>87.288309999999996</c:v>
                </c:pt>
                <c:pt idx="739">
                  <c:v>87.281722000000002</c:v>
                </c:pt>
                <c:pt idx="740">
                  <c:v>87.276567</c:v>
                </c:pt>
                <c:pt idx="741">
                  <c:v>87.268394999999998</c:v>
                </c:pt>
                <c:pt idx="742">
                  <c:v>87.258073999999993</c:v>
                </c:pt>
                <c:pt idx="743">
                  <c:v>87.247397000000007</c:v>
                </c:pt>
                <c:pt idx="744">
                  <c:v>87.236468000000002</c:v>
                </c:pt>
                <c:pt idx="745">
                  <c:v>87.225596999999993</c:v>
                </c:pt>
                <c:pt idx="746">
                  <c:v>87.215710000000001</c:v>
                </c:pt>
                <c:pt idx="747">
                  <c:v>87.206322</c:v>
                </c:pt>
                <c:pt idx="748">
                  <c:v>87.197832000000005</c:v>
                </c:pt>
                <c:pt idx="749">
                  <c:v>87.197788000000003</c:v>
                </c:pt>
                <c:pt idx="750">
                  <c:v>87.218344999999999</c:v>
                </c:pt>
                <c:pt idx="751">
                  <c:v>87.260968000000005</c:v>
                </c:pt>
                <c:pt idx="752">
                  <c:v>87.306484999999995</c:v>
                </c:pt>
                <c:pt idx="753">
                  <c:v>87.327933999999999</c:v>
                </c:pt>
                <c:pt idx="754">
                  <c:v>87.315523999999996</c:v>
                </c:pt>
                <c:pt idx="755">
                  <c:v>87.284963000000005</c:v>
                </c:pt>
                <c:pt idx="756">
                  <c:v>87.259236999999999</c:v>
                </c:pt>
                <c:pt idx="757">
                  <c:v>87.247076000000007</c:v>
                </c:pt>
                <c:pt idx="758">
                  <c:v>87.241983000000005</c:v>
                </c:pt>
                <c:pt idx="759">
                  <c:v>87.235226999999995</c:v>
                </c:pt>
                <c:pt idx="760">
                  <c:v>87.223954000000006</c:v>
                </c:pt>
                <c:pt idx="761">
                  <c:v>87.209332000000003</c:v>
                </c:pt>
                <c:pt idx="762">
                  <c:v>87.191625000000002</c:v>
                </c:pt>
                <c:pt idx="763">
                  <c:v>87.168584999999993</c:v>
                </c:pt>
                <c:pt idx="764">
                  <c:v>87.138648000000003</c:v>
                </c:pt>
                <c:pt idx="765">
                  <c:v>87.105783000000002</c:v>
                </c:pt>
                <c:pt idx="766">
                  <c:v>87.079058000000003</c:v>
                </c:pt>
                <c:pt idx="767">
                  <c:v>87.064109999999999</c:v>
                </c:pt>
                <c:pt idx="768">
                  <c:v>87.055310000000006</c:v>
                </c:pt>
                <c:pt idx="769">
                  <c:v>87.040666000000002</c:v>
                </c:pt>
                <c:pt idx="770">
                  <c:v>87.015310999999997</c:v>
                </c:pt>
                <c:pt idx="771">
                  <c:v>86.986153999999999</c:v>
                </c:pt>
                <c:pt idx="772">
                  <c:v>86.962350000000001</c:v>
                </c:pt>
                <c:pt idx="773">
                  <c:v>86.946335000000005</c:v>
                </c:pt>
                <c:pt idx="774">
                  <c:v>86.937111000000002</c:v>
                </c:pt>
                <c:pt idx="775">
                  <c:v>86.936999</c:v>
                </c:pt>
                <c:pt idx="776">
                  <c:v>86.948970000000003</c:v>
                </c:pt>
                <c:pt idx="777">
                  <c:v>86.968736000000007</c:v>
                </c:pt>
                <c:pt idx="778">
                  <c:v>86.984589</c:v>
                </c:pt>
                <c:pt idx="779">
                  <c:v>86.986071999999993</c:v>
                </c:pt>
                <c:pt idx="780">
                  <c:v>86.971571999999995</c:v>
                </c:pt>
                <c:pt idx="781">
                  <c:v>86.948167999999995</c:v>
                </c:pt>
                <c:pt idx="782">
                  <c:v>86.925877999999997</c:v>
                </c:pt>
                <c:pt idx="783">
                  <c:v>86.910999000000004</c:v>
                </c:pt>
                <c:pt idx="784">
                  <c:v>86.902368999999993</c:v>
                </c:pt>
                <c:pt idx="785">
                  <c:v>86.893854000000005</c:v>
                </c:pt>
                <c:pt idx="786">
                  <c:v>86.881922000000003</c:v>
                </c:pt>
                <c:pt idx="787">
                  <c:v>86.869570999999993</c:v>
                </c:pt>
                <c:pt idx="788">
                  <c:v>86.860743999999997</c:v>
                </c:pt>
                <c:pt idx="789">
                  <c:v>86.853432999999995</c:v>
                </c:pt>
                <c:pt idx="790">
                  <c:v>86.842461</c:v>
                </c:pt>
                <c:pt idx="791">
                  <c:v>86.828584000000006</c:v>
                </c:pt>
                <c:pt idx="792">
                  <c:v>86.820690999999997</c:v>
                </c:pt>
                <c:pt idx="793">
                  <c:v>86.826972999999995</c:v>
                </c:pt>
                <c:pt idx="794">
                  <c:v>86.845645000000005</c:v>
                </c:pt>
                <c:pt idx="795">
                  <c:v>86.864902000000001</c:v>
                </c:pt>
                <c:pt idx="796">
                  <c:v>86.871274</c:v>
                </c:pt>
                <c:pt idx="797">
                  <c:v>86.859215000000006</c:v>
                </c:pt>
                <c:pt idx="798">
                  <c:v>86.834897999999995</c:v>
                </c:pt>
                <c:pt idx="799">
                  <c:v>86.810868999999997</c:v>
                </c:pt>
                <c:pt idx="800">
                  <c:v>86.79598</c:v>
                </c:pt>
                <c:pt idx="801">
                  <c:v>86.790288000000004</c:v>
                </c:pt>
                <c:pt idx="802">
                  <c:v>86.790152000000006</c:v>
                </c:pt>
                <c:pt idx="803">
                  <c:v>86.796071999999995</c:v>
                </c:pt>
                <c:pt idx="804">
                  <c:v>86.811497000000003</c:v>
                </c:pt>
                <c:pt idx="805">
                  <c:v>86.834183999999993</c:v>
                </c:pt>
                <c:pt idx="806">
                  <c:v>86.853267000000002</c:v>
                </c:pt>
                <c:pt idx="807">
                  <c:v>86.857382000000001</c:v>
                </c:pt>
                <c:pt idx="808">
                  <c:v>86.844003000000001</c:v>
                </c:pt>
                <c:pt idx="809">
                  <c:v>86.818455999999998</c:v>
                </c:pt>
                <c:pt idx="810">
                  <c:v>86.784895000000006</c:v>
                </c:pt>
                <c:pt idx="811">
                  <c:v>86.742512000000005</c:v>
                </c:pt>
                <c:pt idx="812">
                  <c:v>86.692772000000005</c:v>
                </c:pt>
                <c:pt idx="813">
                  <c:v>86.647402999999997</c:v>
                </c:pt>
                <c:pt idx="814">
                  <c:v>86.624555999999998</c:v>
                </c:pt>
                <c:pt idx="815">
                  <c:v>86.633852000000005</c:v>
                </c:pt>
                <c:pt idx="816">
                  <c:v>86.665797999999995</c:v>
                </c:pt>
                <c:pt idx="817">
                  <c:v>86.697337000000005</c:v>
                </c:pt>
                <c:pt idx="818">
                  <c:v>86.707262999999998</c:v>
                </c:pt>
                <c:pt idx="819">
                  <c:v>86.687151</c:v>
                </c:pt>
                <c:pt idx="820">
                  <c:v>86.643624000000003</c:v>
                </c:pt>
                <c:pt idx="821">
                  <c:v>86.595877000000002</c:v>
                </c:pt>
                <c:pt idx="822">
                  <c:v>86.566909999999993</c:v>
                </c:pt>
                <c:pt idx="823">
                  <c:v>86.567229999999995</c:v>
                </c:pt>
                <c:pt idx="824">
                  <c:v>86.584540000000004</c:v>
                </c:pt>
                <c:pt idx="825">
                  <c:v>86.594725999999994</c:v>
                </c:pt>
                <c:pt idx="826">
                  <c:v>86.585521</c:v>
                </c:pt>
                <c:pt idx="827">
                  <c:v>86.566899000000006</c:v>
                </c:pt>
                <c:pt idx="828">
                  <c:v>86.556583000000003</c:v>
                </c:pt>
                <c:pt idx="829">
                  <c:v>86.558746999999997</c:v>
                </c:pt>
                <c:pt idx="830">
                  <c:v>86.561130000000006</c:v>
                </c:pt>
                <c:pt idx="831">
                  <c:v>86.551302000000007</c:v>
                </c:pt>
                <c:pt idx="832">
                  <c:v>86.531204000000002</c:v>
                </c:pt>
                <c:pt idx="833">
                  <c:v>86.515396999999993</c:v>
                </c:pt>
                <c:pt idx="834">
                  <c:v>86.517827999999994</c:v>
                </c:pt>
                <c:pt idx="835">
                  <c:v>86.539642999999998</c:v>
                </c:pt>
                <c:pt idx="836">
                  <c:v>86.566578000000007</c:v>
                </c:pt>
                <c:pt idx="837">
                  <c:v>86.578151000000005</c:v>
                </c:pt>
                <c:pt idx="838">
                  <c:v>86.562768000000005</c:v>
                </c:pt>
                <c:pt idx="839">
                  <c:v>86.525632000000002</c:v>
                </c:pt>
                <c:pt idx="840">
                  <c:v>86.482535999999996</c:v>
                </c:pt>
                <c:pt idx="841">
                  <c:v>86.448201999999995</c:v>
                </c:pt>
                <c:pt idx="842">
                  <c:v>86.431793999999996</c:v>
                </c:pt>
                <c:pt idx="843">
                  <c:v>86.438571999999994</c:v>
                </c:pt>
                <c:pt idx="844">
                  <c:v>86.467556999999999</c:v>
                </c:pt>
                <c:pt idx="845">
                  <c:v>86.505780000000001</c:v>
                </c:pt>
                <c:pt idx="846">
                  <c:v>86.531508000000002</c:v>
                </c:pt>
                <c:pt idx="847">
                  <c:v>86.530083000000005</c:v>
                </c:pt>
                <c:pt idx="848">
                  <c:v>86.507631000000003</c:v>
                </c:pt>
                <c:pt idx="849">
                  <c:v>86.486509999999996</c:v>
                </c:pt>
                <c:pt idx="850">
                  <c:v>86.485303000000002</c:v>
                </c:pt>
                <c:pt idx="851">
                  <c:v>86.502482999999998</c:v>
                </c:pt>
                <c:pt idx="852">
                  <c:v>86.518625</c:v>
                </c:pt>
                <c:pt idx="853">
                  <c:v>86.514538999999999</c:v>
                </c:pt>
                <c:pt idx="854">
                  <c:v>86.489262999999994</c:v>
                </c:pt>
                <c:pt idx="855">
                  <c:v>86.462395000000001</c:v>
                </c:pt>
                <c:pt idx="856">
                  <c:v>86.458653999999996</c:v>
                </c:pt>
                <c:pt idx="857">
                  <c:v>86.487105</c:v>
                </c:pt>
                <c:pt idx="858">
                  <c:v>86.531457000000003</c:v>
                </c:pt>
                <c:pt idx="859">
                  <c:v>86.559723000000005</c:v>
                </c:pt>
                <c:pt idx="860">
                  <c:v>86.547490999999994</c:v>
                </c:pt>
                <c:pt idx="861">
                  <c:v>86.498016000000007</c:v>
                </c:pt>
                <c:pt idx="862">
                  <c:v>86.440567000000001</c:v>
                </c:pt>
                <c:pt idx="863">
                  <c:v>86.404556999999997</c:v>
                </c:pt>
                <c:pt idx="864">
                  <c:v>86.392326999999995</c:v>
                </c:pt>
                <c:pt idx="865">
                  <c:v>86.379914999999997</c:v>
                </c:pt>
                <c:pt idx="866">
                  <c:v>86.347436000000002</c:v>
                </c:pt>
                <c:pt idx="867">
                  <c:v>86.305573999999993</c:v>
                </c:pt>
                <c:pt idx="868">
                  <c:v>86.284194999999997</c:v>
                </c:pt>
                <c:pt idx="869">
                  <c:v>86.295036999999994</c:v>
                </c:pt>
                <c:pt idx="870">
                  <c:v>86.315912999999995</c:v>
                </c:pt>
                <c:pt idx="871">
                  <c:v>86.314389000000006</c:v>
                </c:pt>
                <c:pt idx="872">
                  <c:v>86.280180000000001</c:v>
                </c:pt>
                <c:pt idx="873">
                  <c:v>86.231784000000005</c:v>
                </c:pt>
                <c:pt idx="874">
                  <c:v>86.196050999999997</c:v>
                </c:pt>
                <c:pt idx="875">
                  <c:v>86.186617999999996</c:v>
                </c:pt>
                <c:pt idx="876">
                  <c:v>86.199939000000001</c:v>
                </c:pt>
                <c:pt idx="877">
                  <c:v>86.222948000000002</c:v>
                </c:pt>
                <c:pt idx="878">
                  <c:v>86.241455000000002</c:v>
                </c:pt>
                <c:pt idx="879">
                  <c:v>86.247448000000006</c:v>
                </c:pt>
                <c:pt idx="880">
                  <c:v>86.243897000000004</c:v>
                </c:pt>
                <c:pt idx="881">
                  <c:v>86.241663000000003</c:v>
                </c:pt>
                <c:pt idx="882">
                  <c:v>86.248634999999993</c:v>
                </c:pt>
                <c:pt idx="883">
                  <c:v>86.261250000000004</c:v>
                </c:pt>
                <c:pt idx="884">
                  <c:v>86.267483999999996</c:v>
                </c:pt>
                <c:pt idx="885">
                  <c:v>86.257802999999996</c:v>
                </c:pt>
                <c:pt idx="886">
                  <c:v>86.232811999999996</c:v>
                </c:pt>
                <c:pt idx="887">
                  <c:v>86.202348999999998</c:v>
                </c:pt>
                <c:pt idx="888">
                  <c:v>86.178804999999997</c:v>
                </c:pt>
                <c:pt idx="889">
                  <c:v>86.169337999999996</c:v>
                </c:pt>
                <c:pt idx="890">
                  <c:v>86.171103000000002</c:v>
                </c:pt>
                <c:pt idx="891">
                  <c:v>86.173941999999997</c:v>
                </c:pt>
                <c:pt idx="892">
                  <c:v>86.169892000000004</c:v>
                </c:pt>
                <c:pt idx="893">
                  <c:v>86.160054000000002</c:v>
                </c:pt>
                <c:pt idx="894">
                  <c:v>86.150977999999995</c:v>
                </c:pt>
                <c:pt idx="895">
                  <c:v>86.146749</c:v>
                </c:pt>
                <c:pt idx="896">
                  <c:v>86.148632000000006</c:v>
                </c:pt>
                <c:pt idx="897">
                  <c:v>86.160093000000003</c:v>
                </c:pt>
                <c:pt idx="898">
                  <c:v>86.184512999999995</c:v>
                </c:pt>
                <c:pt idx="899">
                  <c:v>86.214624999999998</c:v>
                </c:pt>
                <c:pt idx="900">
                  <c:v>86.230808999999994</c:v>
                </c:pt>
                <c:pt idx="901">
                  <c:v>86.215995000000007</c:v>
                </c:pt>
                <c:pt idx="902">
                  <c:v>86.170068999999998</c:v>
                </c:pt>
                <c:pt idx="903">
                  <c:v>86.108333000000002</c:v>
                </c:pt>
                <c:pt idx="904">
                  <c:v>86.050943000000004</c:v>
                </c:pt>
                <c:pt idx="905">
                  <c:v>86.015569999999997</c:v>
                </c:pt>
                <c:pt idx="906">
                  <c:v>86.012576999999993</c:v>
                </c:pt>
                <c:pt idx="907">
                  <c:v>86.038792000000001</c:v>
                </c:pt>
                <c:pt idx="908">
                  <c:v>86.076272000000003</c:v>
                </c:pt>
                <c:pt idx="909">
                  <c:v>86.103763999999998</c:v>
                </c:pt>
                <c:pt idx="910">
                  <c:v>86.112100999999996</c:v>
                </c:pt>
                <c:pt idx="911">
                  <c:v>86.106018000000006</c:v>
                </c:pt>
                <c:pt idx="912">
                  <c:v>86.091819999999998</c:v>
                </c:pt>
                <c:pt idx="913">
                  <c:v>86.069436999999994</c:v>
                </c:pt>
                <c:pt idx="914">
                  <c:v>86.038593000000006</c:v>
                </c:pt>
                <c:pt idx="915">
                  <c:v>86.006748000000002</c:v>
                </c:pt>
                <c:pt idx="916">
                  <c:v>85.986079000000004</c:v>
                </c:pt>
                <c:pt idx="917">
                  <c:v>85.983727999999999</c:v>
                </c:pt>
                <c:pt idx="918">
                  <c:v>85.996650000000002</c:v>
                </c:pt>
                <c:pt idx="919">
                  <c:v>86.013985000000005</c:v>
                </c:pt>
                <c:pt idx="920">
                  <c:v>86.023169999999993</c:v>
                </c:pt>
                <c:pt idx="921">
                  <c:v>86.016271000000003</c:v>
                </c:pt>
                <c:pt idx="922">
                  <c:v>85.993274</c:v>
                </c:pt>
                <c:pt idx="923">
                  <c:v>85.960334000000003</c:v>
                </c:pt>
                <c:pt idx="924">
                  <c:v>85.926047999999994</c:v>
                </c:pt>
                <c:pt idx="925">
                  <c:v>85.900240999999994</c:v>
                </c:pt>
                <c:pt idx="926">
                  <c:v>85.892224999999996</c:v>
                </c:pt>
                <c:pt idx="927">
                  <c:v>85.903647000000007</c:v>
                </c:pt>
                <c:pt idx="928">
                  <c:v>85.922389999999993</c:v>
                </c:pt>
                <c:pt idx="929">
                  <c:v>85.929850999999999</c:v>
                </c:pt>
                <c:pt idx="930">
                  <c:v>85.917738999999997</c:v>
                </c:pt>
                <c:pt idx="931">
                  <c:v>85.894508000000002</c:v>
                </c:pt>
                <c:pt idx="932">
                  <c:v>85.873392999999993</c:v>
                </c:pt>
                <c:pt idx="933">
                  <c:v>85.858818999999997</c:v>
                </c:pt>
                <c:pt idx="934">
                  <c:v>85.848256000000006</c:v>
                </c:pt>
                <c:pt idx="935">
                  <c:v>85.842055999999999</c:v>
                </c:pt>
                <c:pt idx="936">
                  <c:v>85.842714000000001</c:v>
                </c:pt>
                <c:pt idx="937">
                  <c:v>85.845073999999997</c:v>
                </c:pt>
                <c:pt idx="938">
                  <c:v>85.836387000000002</c:v>
                </c:pt>
                <c:pt idx="939">
                  <c:v>85.810587999999996</c:v>
                </c:pt>
                <c:pt idx="940">
                  <c:v>85.778648000000004</c:v>
                </c:pt>
                <c:pt idx="941">
                  <c:v>85.760160999999997</c:v>
                </c:pt>
                <c:pt idx="942">
                  <c:v>85.765355999999997</c:v>
                </c:pt>
                <c:pt idx="943">
                  <c:v>85.787952000000004</c:v>
                </c:pt>
                <c:pt idx="944">
                  <c:v>85.814183</c:v>
                </c:pt>
                <c:pt idx="945">
                  <c:v>85.833212000000003</c:v>
                </c:pt>
                <c:pt idx="946">
                  <c:v>85.836252000000002</c:v>
                </c:pt>
                <c:pt idx="947">
                  <c:v>85.813490000000002</c:v>
                </c:pt>
                <c:pt idx="948">
                  <c:v>85.762924999999996</c:v>
                </c:pt>
                <c:pt idx="949">
                  <c:v>85.70335</c:v>
                </c:pt>
                <c:pt idx="950">
                  <c:v>85.668436999999997</c:v>
                </c:pt>
                <c:pt idx="951">
                  <c:v>85.678022999999996</c:v>
                </c:pt>
                <c:pt idx="952">
                  <c:v>85.717178000000004</c:v>
                </c:pt>
                <c:pt idx="953">
                  <c:v>85.750781000000003</c:v>
                </c:pt>
                <c:pt idx="954">
                  <c:v>85.756539000000004</c:v>
                </c:pt>
                <c:pt idx="955">
                  <c:v>85.737764999999996</c:v>
                </c:pt>
                <c:pt idx="956">
                  <c:v>85.707543999999999</c:v>
                </c:pt>
                <c:pt idx="957">
                  <c:v>85.671469999999999</c:v>
                </c:pt>
                <c:pt idx="958">
                  <c:v>85.628996999999998</c:v>
                </c:pt>
                <c:pt idx="959">
                  <c:v>85.583140999999998</c:v>
                </c:pt>
                <c:pt idx="960">
                  <c:v>85.541220999999993</c:v>
                </c:pt>
                <c:pt idx="961">
                  <c:v>85.508514000000005</c:v>
                </c:pt>
                <c:pt idx="962">
                  <c:v>85.486624000000006</c:v>
                </c:pt>
                <c:pt idx="963">
                  <c:v>85.476556000000002</c:v>
                </c:pt>
                <c:pt idx="964">
                  <c:v>85.477491999999998</c:v>
                </c:pt>
                <c:pt idx="965">
                  <c:v>85.482044999999999</c:v>
                </c:pt>
                <c:pt idx="966">
                  <c:v>85.478115000000003</c:v>
                </c:pt>
                <c:pt idx="967">
                  <c:v>85.458738999999994</c:v>
                </c:pt>
                <c:pt idx="968">
                  <c:v>85.428122999999999</c:v>
                </c:pt>
                <c:pt idx="969">
                  <c:v>85.395656000000002</c:v>
                </c:pt>
                <c:pt idx="970">
                  <c:v>85.36533</c:v>
                </c:pt>
                <c:pt idx="971">
                  <c:v>85.334367999999998</c:v>
                </c:pt>
                <c:pt idx="972">
                  <c:v>85.301674000000006</c:v>
                </c:pt>
                <c:pt idx="973">
                  <c:v>85.273777999999993</c:v>
                </c:pt>
                <c:pt idx="974">
                  <c:v>85.260478000000006</c:v>
                </c:pt>
                <c:pt idx="975">
                  <c:v>85.266124000000005</c:v>
                </c:pt>
                <c:pt idx="976">
                  <c:v>85.287441999999999</c:v>
                </c:pt>
                <c:pt idx="977">
                  <c:v>85.318647999999996</c:v>
                </c:pt>
                <c:pt idx="978">
                  <c:v>85.353616000000002</c:v>
                </c:pt>
                <c:pt idx="979">
                  <c:v>85.382514</c:v>
                </c:pt>
                <c:pt idx="980">
                  <c:v>85.394024000000002</c:v>
                </c:pt>
                <c:pt idx="981">
                  <c:v>85.386511999999996</c:v>
                </c:pt>
                <c:pt idx="982">
                  <c:v>85.372727999999995</c:v>
                </c:pt>
                <c:pt idx="983">
                  <c:v>85.366425000000007</c:v>
                </c:pt>
                <c:pt idx="984">
                  <c:v>85.366749999999996</c:v>
                </c:pt>
                <c:pt idx="985">
                  <c:v>85.363343</c:v>
                </c:pt>
                <c:pt idx="986">
                  <c:v>85.354359000000002</c:v>
                </c:pt>
                <c:pt idx="987">
                  <c:v>85.348579999999998</c:v>
                </c:pt>
                <c:pt idx="988">
                  <c:v>85.348602</c:v>
                </c:pt>
                <c:pt idx="989">
                  <c:v>85.343746999999993</c:v>
                </c:pt>
                <c:pt idx="990">
                  <c:v>85.325907000000001</c:v>
                </c:pt>
                <c:pt idx="991">
                  <c:v>85.302667</c:v>
                </c:pt>
                <c:pt idx="992">
                  <c:v>85.287038999999993</c:v>
                </c:pt>
                <c:pt idx="993">
                  <c:v>85.281854999999993</c:v>
                </c:pt>
                <c:pt idx="994">
                  <c:v>85.283122000000006</c:v>
                </c:pt>
                <c:pt idx="995">
                  <c:v>85.293104999999997</c:v>
                </c:pt>
                <c:pt idx="996">
                  <c:v>85.318055000000001</c:v>
                </c:pt>
                <c:pt idx="997">
                  <c:v>85.353134999999995</c:v>
                </c:pt>
                <c:pt idx="998">
                  <c:v>85.380775999999997</c:v>
                </c:pt>
                <c:pt idx="999">
                  <c:v>85.387269000000003</c:v>
                </c:pt>
                <c:pt idx="1000">
                  <c:v>85.373686000000006</c:v>
                </c:pt>
                <c:pt idx="1001">
                  <c:v>85.348723000000007</c:v>
                </c:pt>
                <c:pt idx="1002">
                  <c:v>85.319377000000003</c:v>
                </c:pt>
                <c:pt idx="1003">
                  <c:v>85.293288000000004</c:v>
                </c:pt>
                <c:pt idx="1004">
                  <c:v>85.282013000000006</c:v>
                </c:pt>
                <c:pt idx="1005">
                  <c:v>85.291568999999996</c:v>
                </c:pt>
                <c:pt idx="1006">
                  <c:v>85.310286000000005</c:v>
                </c:pt>
                <c:pt idx="1007">
                  <c:v>85.313715000000002</c:v>
                </c:pt>
                <c:pt idx="1008">
                  <c:v>85.285354999999996</c:v>
                </c:pt>
                <c:pt idx="1009">
                  <c:v>85.231071</c:v>
                </c:pt>
                <c:pt idx="1010">
                  <c:v>85.174160000000001</c:v>
                </c:pt>
                <c:pt idx="1011">
                  <c:v>85.137131999999994</c:v>
                </c:pt>
                <c:pt idx="1012">
                  <c:v>85.123851000000002</c:v>
                </c:pt>
                <c:pt idx="1013">
                  <c:v>85.113560000000007</c:v>
                </c:pt>
                <c:pt idx="1014">
                  <c:v>85.074933999999999</c:v>
                </c:pt>
                <c:pt idx="1015">
                  <c:v>84.992829999999998</c:v>
                </c:pt>
                <c:pt idx="1016">
                  <c:v>84.883146999999994</c:v>
                </c:pt>
                <c:pt idx="1017">
                  <c:v>84.776705000000007</c:v>
                </c:pt>
                <c:pt idx="1018">
                  <c:v>84.686797999999996</c:v>
                </c:pt>
                <c:pt idx="1019">
                  <c:v>84.595285000000004</c:v>
                </c:pt>
                <c:pt idx="1020">
                  <c:v>84.471745999999996</c:v>
                </c:pt>
                <c:pt idx="1021">
                  <c:v>84.301191000000003</c:v>
                </c:pt>
                <c:pt idx="1022">
                  <c:v>84.089800999999994</c:v>
                </c:pt>
                <c:pt idx="1023">
                  <c:v>83.848817999999994</c:v>
                </c:pt>
                <c:pt idx="1024">
                  <c:v>83.579396000000003</c:v>
                </c:pt>
                <c:pt idx="1025">
                  <c:v>83.271068999999997</c:v>
                </c:pt>
                <c:pt idx="1026">
                  <c:v>82.910595999999998</c:v>
                </c:pt>
                <c:pt idx="1027">
                  <c:v>82.496460999999996</c:v>
                </c:pt>
                <c:pt idx="1028">
                  <c:v>82.053013000000007</c:v>
                </c:pt>
                <c:pt idx="1029">
                  <c:v>81.629334</c:v>
                </c:pt>
                <c:pt idx="1030">
                  <c:v>81.272964999999999</c:v>
                </c:pt>
                <c:pt idx="1031">
                  <c:v>80.997140000000002</c:v>
                </c:pt>
                <c:pt idx="1032">
                  <c:v>80.774625999999998</c:v>
                </c:pt>
                <c:pt idx="1033">
                  <c:v>80.564385999999999</c:v>
                </c:pt>
                <c:pt idx="1034">
                  <c:v>80.341328000000004</c:v>
                </c:pt>
                <c:pt idx="1035">
                  <c:v>80.103134999999995</c:v>
                </c:pt>
                <c:pt idx="1036">
                  <c:v>79.860715999999996</c:v>
                </c:pt>
                <c:pt idx="1037">
                  <c:v>79.630160000000004</c:v>
                </c:pt>
                <c:pt idx="1038">
                  <c:v>79.426525999999996</c:v>
                </c:pt>
                <c:pt idx="1039">
                  <c:v>79.255341999999999</c:v>
                </c:pt>
                <c:pt idx="1040">
                  <c:v>79.111958000000001</c:v>
                </c:pt>
                <c:pt idx="1041">
                  <c:v>78.996432999999996</c:v>
                </c:pt>
                <c:pt idx="1042">
                  <c:v>78.926571999999993</c:v>
                </c:pt>
                <c:pt idx="1043">
                  <c:v>78.927565999999999</c:v>
                </c:pt>
                <c:pt idx="1044">
                  <c:v>79.008088000000001</c:v>
                </c:pt>
                <c:pt idx="1045">
                  <c:v>79.152044000000004</c:v>
                </c:pt>
                <c:pt idx="1046">
                  <c:v>79.332301999999999</c:v>
                </c:pt>
                <c:pt idx="1047">
                  <c:v>79.525062000000005</c:v>
                </c:pt>
                <c:pt idx="1048">
                  <c:v>79.711511000000002</c:v>
                </c:pt>
                <c:pt idx="1049">
                  <c:v>79.875263000000004</c:v>
                </c:pt>
                <c:pt idx="1050">
                  <c:v>80.004060999999993</c:v>
                </c:pt>
                <c:pt idx="1051">
                  <c:v>80.091386</c:v>
                </c:pt>
                <c:pt idx="1052">
                  <c:v>80.135282000000004</c:v>
                </c:pt>
                <c:pt idx="1053">
                  <c:v>80.139111999999997</c:v>
                </c:pt>
                <c:pt idx="1054">
                  <c:v>80.112176000000005</c:v>
                </c:pt>
                <c:pt idx="1055">
                  <c:v>80.061881999999997</c:v>
                </c:pt>
                <c:pt idx="1056">
                  <c:v>79.983388000000005</c:v>
                </c:pt>
                <c:pt idx="1057">
                  <c:v>79.864699999999999</c:v>
                </c:pt>
                <c:pt idx="1058">
                  <c:v>79.706670000000003</c:v>
                </c:pt>
                <c:pt idx="1059">
                  <c:v>79.531343000000007</c:v>
                </c:pt>
                <c:pt idx="1060">
                  <c:v>79.364652000000007</c:v>
                </c:pt>
                <c:pt idx="1061">
                  <c:v>79.215559999999996</c:v>
                </c:pt>
                <c:pt idx="1062">
                  <c:v>79.077524999999994</c:v>
                </c:pt>
                <c:pt idx="1063">
                  <c:v>78.944852999999995</c:v>
                </c:pt>
                <c:pt idx="1064">
                  <c:v>78.818935999999994</c:v>
                </c:pt>
                <c:pt idx="1065">
                  <c:v>78.702157</c:v>
                </c:pt>
                <c:pt idx="1066">
                  <c:v>78.596677</c:v>
                </c:pt>
                <c:pt idx="1067">
                  <c:v>78.511240000000001</c:v>
                </c:pt>
                <c:pt idx="1068">
                  <c:v>78.460614000000007</c:v>
                </c:pt>
                <c:pt idx="1069">
                  <c:v>78.453693000000001</c:v>
                </c:pt>
                <c:pt idx="1070">
                  <c:v>78.485962999999998</c:v>
                </c:pt>
                <c:pt idx="1071">
                  <c:v>78.545587999999995</c:v>
                </c:pt>
                <c:pt idx="1072">
                  <c:v>78.622339999999994</c:v>
                </c:pt>
                <c:pt idx="1073">
                  <c:v>78.707897000000003</c:v>
                </c:pt>
                <c:pt idx="1074">
                  <c:v>78.793505999999994</c:v>
                </c:pt>
                <c:pt idx="1075">
                  <c:v>78.87473</c:v>
                </c:pt>
                <c:pt idx="1076">
                  <c:v>78.958141999999995</c:v>
                </c:pt>
                <c:pt idx="1077">
                  <c:v>79.057886999999994</c:v>
                </c:pt>
                <c:pt idx="1078">
                  <c:v>79.184048000000004</c:v>
                </c:pt>
                <c:pt idx="1079">
                  <c:v>79.335509999999999</c:v>
                </c:pt>
                <c:pt idx="1080">
                  <c:v>79.502437</c:v>
                </c:pt>
                <c:pt idx="1081">
                  <c:v>79.670368999999994</c:v>
                </c:pt>
                <c:pt idx="1082">
                  <c:v>79.821595000000002</c:v>
                </c:pt>
                <c:pt idx="1083">
                  <c:v>79.940662000000003</c:v>
                </c:pt>
                <c:pt idx="1084">
                  <c:v>80.026234000000002</c:v>
                </c:pt>
                <c:pt idx="1085">
                  <c:v>80.096767</c:v>
                </c:pt>
                <c:pt idx="1086">
                  <c:v>80.177631000000005</c:v>
                </c:pt>
                <c:pt idx="1087">
                  <c:v>80.280122000000006</c:v>
                </c:pt>
                <c:pt idx="1088">
                  <c:v>80.395407000000006</c:v>
                </c:pt>
                <c:pt idx="1089">
                  <c:v>80.509179000000003</c:v>
                </c:pt>
                <c:pt idx="1090">
                  <c:v>80.617168000000007</c:v>
                </c:pt>
                <c:pt idx="1091">
                  <c:v>80.723398000000003</c:v>
                </c:pt>
                <c:pt idx="1092">
                  <c:v>80.828327000000002</c:v>
                </c:pt>
                <c:pt idx="1093">
                  <c:v>80.926271</c:v>
                </c:pt>
                <c:pt idx="1094">
                  <c:v>81.015021000000004</c:v>
                </c:pt>
                <c:pt idx="1095">
                  <c:v>81.101883000000001</c:v>
                </c:pt>
                <c:pt idx="1096">
                  <c:v>81.195490000000007</c:v>
                </c:pt>
                <c:pt idx="1097">
                  <c:v>81.293627000000001</c:v>
                </c:pt>
                <c:pt idx="1098">
                  <c:v>81.383422999999993</c:v>
                </c:pt>
                <c:pt idx="1099">
                  <c:v>81.455724000000004</c:v>
                </c:pt>
                <c:pt idx="1100">
                  <c:v>81.514531000000005</c:v>
                </c:pt>
                <c:pt idx="1101">
                  <c:v>81.571888999999999</c:v>
                </c:pt>
                <c:pt idx="1102">
                  <c:v>81.633379000000005</c:v>
                </c:pt>
                <c:pt idx="1103">
                  <c:v>81.694590000000005</c:v>
                </c:pt>
                <c:pt idx="1104">
                  <c:v>81.753122000000005</c:v>
                </c:pt>
                <c:pt idx="1105">
                  <c:v>81.818326999999996</c:v>
                </c:pt>
                <c:pt idx="1106">
                  <c:v>81.901521000000002</c:v>
                </c:pt>
                <c:pt idx="1107">
                  <c:v>81.996733000000006</c:v>
                </c:pt>
                <c:pt idx="1108">
                  <c:v>82.079060999999996</c:v>
                </c:pt>
                <c:pt idx="1109">
                  <c:v>82.126737000000006</c:v>
                </c:pt>
                <c:pt idx="1110">
                  <c:v>82.142138000000003</c:v>
                </c:pt>
                <c:pt idx="1111">
                  <c:v>82.146617000000006</c:v>
                </c:pt>
                <c:pt idx="1112">
                  <c:v>82.156245999999996</c:v>
                </c:pt>
                <c:pt idx="1113">
                  <c:v>82.165271000000004</c:v>
                </c:pt>
                <c:pt idx="1114">
                  <c:v>82.152649999999994</c:v>
                </c:pt>
                <c:pt idx="1115">
                  <c:v>82.101992999999993</c:v>
                </c:pt>
                <c:pt idx="1116">
                  <c:v>82.015900000000002</c:v>
                </c:pt>
                <c:pt idx="1117">
                  <c:v>81.912606999999994</c:v>
                </c:pt>
                <c:pt idx="1118">
                  <c:v>81.808239999999998</c:v>
                </c:pt>
                <c:pt idx="1119">
                  <c:v>81.701167999999996</c:v>
                </c:pt>
                <c:pt idx="1120">
                  <c:v>81.575275000000005</c:v>
                </c:pt>
                <c:pt idx="1121">
                  <c:v>81.419135999999995</c:v>
                </c:pt>
                <c:pt idx="1122">
                  <c:v>81.239627999999996</c:v>
                </c:pt>
                <c:pt idx="1123">
                  <c:v>81.056295000000006</c:v>
                </c:pt>
                <c:pt idx="1124">
                  <c:v>80.887730000000005</c:v>
                </c:pt>
                <c:pt idx="1125">
                  <c:v>80.748052000000001</c:v>
                </c:pt>
                <c:pt idx="1126">
                  <c:v>80.651430000000005</c:v>
                </c:pt>
                <c:pt idx="1127">
                  <c:v>80.610080999999994</c:v>
                </c:pt>
                <c:pt idx="1128">
                  <c:v>80.623896999999999</c:v>
                </c:pt>
                <c:pt idx="1129">
                  <c:v>80.675207999999998</c:v>
                </c:pt>
                <c:pt idx="1130">
                  <c:v>80.736350000000002</c:v>
                </c:pt>
                <c:pt idx="1131">
                  <c:v>80.781679999999994</c:v>
                </c:pt>
                <c:pt idx="1132">
                  <c:v>80.795821000000004</c:v>
                </c:pt>
                <c:pt idx="1133">
                  <c:v>80.775304000000006</c:v>
                </c:pt>
                <c:pt idx="1134">
                  <c:v>80.724870999999993</c:v>
                </c:pt>
                <c:pt idx="1135">
                  <c:v>80.650615000000002</c:v>
                </c:pt>
                <c:pt idx="1136">
                  <c:v>80.557672999999994</c:v>
                </c:pt>
                <c:pt idx="1137">
                  <c:v>80.456294999999997</c:v>
                </c:pt>
                <c:pt idx="1138">
                  <c:v>80.366802000000007</c:v>
                </c:pt>
                <c:pt idx="1139">
                  <c:v>80.312357000000006</c:v>
                </c:pt>
                <c:pt idx="1140">
                  <c:v>80.305625000000006</c:v>
                </c:pt>
                <c:pt idx="1141">
                  <c:v>80.345011</c:v>
                </c:pt>
                <c:pt idx="1142">
                  <c:v>80.421391999999997</c:v>
                </c:pt>
                <c:pt idx="1143">
                  <c:v>80.523583000000002</c:v>
                </c:pt>
                <c:pt idx="1144">
                  <c:v>80.639741000000001</c:v>
                </c:pt>
                <c:pt idx="1145">
                  <c:v>80.763099999999994</c:v>
                </c:pt>
                <c:pt idx="1146">
                  <c:v>80.899146000000002</c:v>
                </c:pt>
                <c:pt idx="1147">
                  <c:v>81.061058000000003</c:v>
                </c:pt>
                <c:pt idx="1148">
                  <c:v>81.253136999999995</c:v>
                </c:pt>
                <c:pt idx="1149">
                  <c:v>81.460126000000002</c:v>
                </c:pt>
                <c:pt idx="1150">
                  <c:v>81.654877999999997</c:v>
                </c:pt>
                <c:pt idx="1151">
                  <c:v>81.815545999999998</c:v>
                </c:pt>
                <c:pt idx="1152">
                  <c:v>81.937976000000006</c:v>
                </c:pt>
                <c:pt idx="1153">
                  <c:v>82.036135000000002</c:v>
                </c:pt>
                <c:pt idx="1154">
                  <c:v>82.131960000000007</c:v>
                </c:pt>
                <c:pt idx="1155">
                  <c:v>82.239922000000007</c:v>
                </c:pt>
                <c:pt idx="1156">
                  <c:v>82.358013</c:v>
                </c:pt>
                <c:pt idx="1157">
                  <c:v>82.474355000000003</c:v>
                </c:pt>
                <c:pt idx="1158">
                  <c:v>82.581298000000004</c:v>
                </c:pt>
                <c:pt idx="1159">
                  <c:v>82.679308000000006</c:v>
                </c:pt>
                <c:pt idx="1160">
                  <c:v>82.768249999999995</c:v>
                </c:pt>
                <c:pt idx="1161">
                  <c:v>82.842851999999993</c:v>
                </c:pt>
                <c:pt idx="1162">
                  <c:v>82.900565999999998</c:v>
                </c:pt>
                <c:pt idx="1163">
                  <c:v>82.948168999999993</c:v>
                </c:pt>
                <c:pt idx="1164">
                  <c:v>82.994864000000007</c:v>
                </c:pt>
                <c:pt idx="1165">
                  <c:v>83.041751000000005</c:v>
                </c:pt>
                <c:pt idx="1166">
                  <c:v>83.082457000000005</c:v>
                </c:pt>
                <c:pt idx="1167">
                  <c:v>83.111772999999999</c:v>
                </c:pt>
                <c:pt idx="1168">
                  <c:v>83.129827000000006</c:v>
                </c:pt>
                <c:pt idx="1169">
                  <c:v>83.141026999999994</c:v>
                </c:pt>
                <c:pt idx="1170">
                  <c:v>83.154953000000006</c:v>
                </c:pt>
                <c:pt idx="1171">
                  <c:v>83.185913999999997</c:v>
                </c:pt>
                <c:pt idx="1172">
                  <c:v>83.243125000000006</c:v>
                </c:pt>
                <c:pt idx="1173">
                  <c:v>83.317531000000002</c:v>
                </c:pt>
                <c:pt idx="1174">
                  <c:v>83.383656999999999</c:v>
                </c:pt>
                <c:pt idx="1175">
                  <c:v>83.419998000000007</c:v>
                </c:pt>
                <c:pt idx="1176">
                  <c:v>83.427970999999999</c:v>
                </c:pt>
                <c:pt idx="1177">
                  <c:v>83.428854000000001</c:v>
                </c:pt>
                <c:pt idx="1178">
                  <c:v>83.442498999999998</c:v>
                </c:pt>
                <c:pt idx="1179">
                  <c:v>83.470770999999999</c:v>
                </c:pt>
                <c:pt idx="1180">
                  <c:v>83.500450999999998</c:v>
                </c:pt>
                <c:pt idx="1181">
                  <c:v>83.519408999999996</c:v>
                </c:pt>
                <c:pt idx="1182">
                  <c:v>83.528654000000003</c:v>
                </c:pt>
                <c:pt idx="1183">
                  <c:v>83.540619000000007</c:v>
                </c:pt>
                <c:pt idx="1184">
                  <c:v>83.567997000000005</c:v>
                </c:pt>
                <c:pt idx="1185">
                  <c:v>83.613833</c:v>
                </c:pt>
                <c:pt idx="1186">
                  <c:v>83.669015000000002</c:v>
                </c:pt>
                <c:pt idx="1187">
                  <c:v>83.717147999999995</c:v>
                </c:pt>
                <c:pt idx="1188">
                  <c:v>83.743915000000001</c:v>
                </c:pt>
                <c:pt idx="1189">
                  <c:v>83.746313999999998</c:v>
                </c:pt>
                <c:pt idx="1190">
                  <c:v>83.735342000000003</c:v>
                </c:pt>
                <c:pt idx="1191">
                  <c:v>83.728652999999994</c:v>
                </c:pt>
                <c:pt idx="1192">
                  <c:v>83.738491999999994</c:v>
                </c:pt>
                <c:pt idx="1193">
                  <c:v>83.765168000000003</c:v>
                </c:pt>
                <c:pt idx="1194">
                  <c:v>83.800381999999999</c:v>
                </c:pt>
                <c:pt idx="1195">
                  <c:v>83.835147000000006</c:v>
                </c:pt>
                <c:pt idx="1196">
                  <c:v>83.864783000000003</c:v>
                </c:pt>
                <c:pt idx="1197">
                  <c:v>83.888795999999999</c:v>
                </c:pt>
                <c:pt idx="1198">
                  <c:v>83.908264000000003</c:v>
                </c:pt>
                <c:pt idx="1199">
                  <c:v>83.923839999999998</c:v>
                </c:pt>
                <c:pt idx="1200">
                  <c:v>83.935602000000003</c:v>
                </c:pt>
                <c:pt idx="1201">
                  <c:v>83.944096999999999</c:v>
                </c:pt>
                <c:pt idx="1202">
                  <c:v>83.951210000000003</c:v>
                </c:pt>
                <c:pt idx="1203">
                  <c:v>83.960335000000001</c:v>
                </c:pt>
                <c:pt idx="1204">
                  <c:v>83.976122000000004</c:v>
                </c:pt>
                <c:pt idx="1205">
                  <c:v>84.002962999999994</c:v>
                </c:pt>
                <c:pt idx="1206">
                  <c:v>84.041274000000001</c:v>
                </c:pt>
                <c:pt idx="1207">
                  <c:v>84.084074999999999</c:v>
                </c:pt>
                <c:pt idx="1208">
                  <c:v>84.119009000000005</c:v>
                </c:pt>
                <c:pt idx="1209">
                  <c:v>84.135840000000002</c:v>
                </c:pt>
                <c:pt idx="1210">
                  <c:v>84.132717</c:v>
                </c:pt>
                <c:pt idx="1211">
                  <c:v>84.116193999999993</c:v>
                </c:pt>
                <c:pt idx="1212">
                  <c:v>84.097538</c:v>
                </c:pt>
                <c:pt idx="1213">
                  <c:v>84.088992000000005</c:v>
                </c:pt>
                <c:pt idx="1214">
                  <c:v>84.098580999999996</c:v>
                </c:pt>
                <c:pt idx="1215">
                  <c:v>84.123851999999999</c:v>
                </c:pt>
                <c:pt idx="1216">
                  <c:v>84.151424000000006</c:v>
                </c:pt>
                <c:pt idx="1217">
                  <c:v>84.166674999999998</c:v>
                </c:pt>
                <c:pt idx="1218">
                  <c:v>84.164705999999995</c:v>
                </c:pt>
                <c:pt idx="1219">
                  <c:v>84.150987000000001</c:v>
                </c:pt>
                <c:pt idx="1220">
                  <c:v>84.133476000000002</c:v>
                </c:pt>
                <c:pt idx="1221">
                  <c:v>84.117965999999996</c:v>
                </c:pt>
                <c:pt idx="1222">
                  <c:v>84.110247999999999</c:v>
                </c:pt>
                <c:pt idx="1223">
                  <c:v>84.117332000000005</c:v>
                </c:pt>
                <c:pt idx="1224">
                  <c:v>84.142543000000003</c:v>
                </c:pt>
                <c:pt idx="1225">
                  <c:v>84.179978000000006</c:v>
                </c:pt>
                <c:pt idx="1226">
                  <c:v>84.215958000000001</c:v>
                </c:pt>
                <c:pt idx="1227">
                  <c:v>84.237887999999998</c:v>
                </c:pt>
                <c:pt idx="1228">
                  <c:v>84.244029999999995</c:v>
                </c:pt>
                <c:pt idx="1229">
                  <c:v>84.245609000000002</c:v>
                </c:pt>
                <c:pt idx="1230">
                  <c:v>84.257198000000002</c:v>
                </c:pt>
                <c:pt idx="1231">
                  <c:v>84.282617000000002</c:v>
                </c:pt>
                <c:pt idx="1232">
                  <c:v>84.310731000000004</c:v>
                </c:pt>
                <c:pt idx="1233">
                  <c:v>84.326447999999999</c:v>
                </c:pt>
                <c:pt idx="1234">
                  <c:v>84.324106999999998</c:v>
                </c:pt>
                <c:pt idx="1235">
                  <c:v>84.309376999999998</c:v>
                </c:pt>
                <c:pt idx="1236">
                  <c:v>84.292162000000005</c:v>
                </c:pt>
                <c:pt idx="1237">
                  <c:v>84.282195000000002</c:v>
                </c:pt>
                <c:pt idx="1238">
                  <c:v>84.288290000000003</c:v>
                </c:pt>
                <c:pt idx="1239">
                  <c:v>84.314046000000005</c:v>
                </c:pt>
                <c:pt idx="1240">
                  <c:v>84.351941999999994</c:v>
                </c:pt>
                <c:pt idx="1241">
                  <c:v>84.385442999999995</c:v>
                </c:pt>
                <c:pt idx="1242">
                  <c:v>84.400154000000001</c:v>
                </c:pt>
                <c:pt idx="1243">
                  <c:v>84.393812999999994</c:v>
                </c:pt>
                <c:pt idx="1244">
                  <c:v>84.378083000000004</c:v>
                </c:pt>
                <c:pt idx="1245">
                  <c:v>84.372591999999997</c:v>
                </c:pt>
                <c:pt idx="1246">
                  <c:v>84.392494999999997</c:v>
                </c:pt>
                <c:pt idx="1247">
                  <c:v>84.434652</c:v>
                </c:pt>
                <c:pt idx="1248">
                  <c:v>84.475993000000003</c:v>
                </c:pt>
                <c:pt idx="1249">
                  <c:v>84.491972000000004</c:v>
                </c:pt>
                <c:pt idx="1250">
                  <c:v>84.478239000000002</c:v>
                </c:pt>
                <c:pt idx="1251">
                  <c:v>84.45102</c:v>
                </c:pt>
                <c:pt idx="1252">
                  <c:v>84.428544000000002</c:v>
                </c:pt>
                <c:pt idx="1253">
                  <c:v>84.419132000000005</c:v>
                </c:pt>
                <c:pt idx="1254">
                  <c:v>84.425574999999995</c:v>
                </c:pt>
                <c:pt idx="1255">
                  <c:v>84.448750000000004</c:v>
                </c:pt>
                <c:pt idx="1256">
                  <c:v>84.480906000000004</c:v>
                </c:pt>
                <c:pt idx="1257">
                  <c:v>84.503934999999998</c:v>
                </c:pt>
                <c:pt idx="1258">
                  <c:v>84.503202999999999</c:v>
                </c:pt>
                <c:pt idx="1259">
                  <c:v>84.480457000000001</c:v>
                </c:pt>
                <c:pt idx="1260">
                  <c:v>84.448856000000006</c:v>
                </c:pt>
                <c:pt idx="1261">
                  <c:v>84.419908000000007</c:v>
                </c:pt>
                <c:pt idx="1262">
                  <c:v>84.400779999999997</c:v>
                </c:pt>
                <c:pt idx="1263">
                  <c:v>84.397800000000004</c:v>
                </c:pt>
                <c:pt idx="1264">
                  <c:v>84.412242000000006</c:v>
                </c:pt>
                <c:pt idx="1265">
                  <c:v>84.433503999999999</c:v>
                </c:pt>
                <c:pt idx="1266">
                  <c:v>84.445815999999994</c:v>
                </c:pt>
                <c:pt idx="1267">
                  <c:v>84.444226999999998</c:v>
                </c:pt>
                <c:pt idx="1268">
                  <c:v>84.439385000000001</c:v>
                </c:pt>
                <c:pt idx="1269">
                  <c:v>84.445234999999997</c:v>
                </c:pt>
                <c:pt idx="1270">
                  <c:v>84.466458000000003</c:v>
                </c:pt>
                <c:pt idx="1271">
                  <c:v>84.497879999999995</c:v>
                </c:pt>
                <c:pt idx="1272">
                  <c:v>84.530263000000005</c:v>
                </c:pt>
                <c:pt idx="1273">
                  <c:v>84.554143999999994</c:v>
                </c:pt>
                <c:pt idx="1274">
                  <c:v>84.563061000000005</c:v>
                </c:pt>
                <c:pt idx="1275">
                  <c:v>84.558115999999998</c:v>
                </c:pt>
                <c:pt idx="1276">
                  <c:v>84.549238000000003</c:v>
                </c:pt>
                <c:pt idx="1277">
                  <c:v>84.549498</c:v>
                </c:pt>
                <c:pt idx="1278">
                  <c:v>84.566430999999994</c:v>
                </c:pt>
                <c:pt idx="1279">
                  <c:v>84.596262999999993</c:v>
                </c:pt>
                <c:pt idx="1280">
                  <c:v>84.624577000000002</c:v>
                </c:pt>
                <c:pt idx="1281">
                  <c:v>84.635152000000005</c:v>
                </c:pt>
                <c:pt idx="1282">
                  <c:v>84.623347999999993</c:v>
                </c:pt>
                <c:pt idx="1283">
                  <c:v>84.601267000000007</c:v>
                </c:pt>
                <c:pt idx="1284">
                  <c:v>84.586607999999998</c:v>
                </c:pt>
                <c:pt idx="1285">
                  <c:v>84.586500000000001</c:v>
                </c:pt>
                <c:pt idx="1286">
                  <c:v>84.595848000000004</c:v>
                </c:pt>
                <c:pt idx="1287">
                  <c:v>84.609695000000002</c:v>
                </c:pt>
                <c:pt idx="1288">
                  <c:v>84.628889999999998</c:v>
                </c:pt>
                <c:pt idx="1289">
                  <c:v>84.651162999999997</c:v>
                </c:pt>
                <c:pt idx="1290">
                  <c:v>84.665593000000001</c:v>
                </c:pt>
                <c:pt idx="1291">
                  <c:v>84.664180000000002</c:v>
                </c:pt>
                <c:pt idx="1292">
                  <c:v>84.654483999999997</c:v>
                </c:pt>
                <c:pt idx="1293">
                  <c:v>84.650977999999995</c:v>
                </c:pt>
                <c:pt idx="1294">
                  <c:v>84.654987000000006</c:v>
                </c:pt>
                <c:pt idx="1295">
                  <c:v>84.653349000000006</c:v>
                </c:pt>
                <c:pt idx="1296">
                  <c:v>84.640468999999996</c:v>
                </c:pt>
                <c:pt idx="1297">
                  <c:v>84.631778999999995</c:v>
                </c:pt>
                <c:pt idx="1298">
                  <c:v>84.646276999999998</c:v>
                </c:pt>
                <c:pt idx="1299">
                  <c:v>84.679678999999993</c:v>
                </c:pt>
                <c:pt idx="1300">
                  <c:v>84.704856000000007</c:v>
                </c:pt>
                <c:pt idx="1301">
                  <c:v>84.700536999999997</c:v>
                </c:pt>
                <c:pt idx="1302">
                  <c:v>84.672698999999994</c:v>
                </c:pt>
                <c:pt idx="1303">
                  <c:v>84.644374999999997</c:v>
                </c:pt>
                <c:pt idx="1304">
                  <c:v>84.631241000000003</c:v>
                </c:pt>
                <c:pt idx="1305">
                  <c:v>84.633317000000005</c:v>
                </c:pt>
                <c:pt idx="1306">
                  <c:v>84.646062999999998</c:v>
                </c:pt>
                <c:pt idx="1307">
                  <c:v>84.669002000000006</c:v>
                </c:pt>
                <c:pt idx="1308">
                  <c:v>84.700564999999997</c:v>
                </c:pt>
                <c:pt idx="1309">
                  <c:v>84.732605000000007</c:v>
                </c:pt>
                <c:pt idx="1310">
                  <c:v>84.757638</c:v>
                </c:pt>
                <c:pt idx="1311">
                  <c:v>84.778999999999996</c:v>
                </c:pt>
                <c:pt idx="1312">
                  <c:v>84.805895000000007</c:v>
                </c:pt>
                <c:pt idx="1313">
                  <c:v>84.836708999999999</c:v>
                </c:pt>
                <c:pt idx="1314">
                  <c:v>84.853785000000002</c:v>
                </c:pt>
                <c:pt idx="1315">
                  <c:v>84.840254000000002</c:v>
                </c:pt>
                <c:pt idx="1316">
                  <c:v>84.799800000000005</c:v>
                </c:pt>
                <c:pt idx="1317">
                  <c:v>84.755133000000001</c:v>
                </c:pt>
                <c:pt idx="1318">
                  <c:v>84.727219000000005</c:v>
                </c:pt>
                <c:pt idx="1319">
                  <c:v>84.720231999999996</c:v>
                </c:pt>
                <c:pt idx="1320">
                  <c:v>84.726079999999996</c:v>
                </c:pt>
                <c:pt idx="1321">
                  <c:v>84.736967000000007</c:v>
                </c:pt>
                <c:pt idx="1322">
                  <c:v>84.748650999999995</c:v>
                </c:pt>
                <c:pt idx="1323">
                  <c:v>84.755454999999998</c:v>
                </c:pt>
                <c:pt idx="1324">
                  <c:v>84.750269000000003</c:v>
                </c:pt>
                <c:pt idx="1325">
                  <c:v>84.732844</c:v>
                </c:pt>
                <c:pt idx="1326">
                  <c:v>84.714515000000006</c:v>
                </c:pt>
                <c:pt idx="1327">
                  <c:v>84.710036000000002</c:v>
                </c:pt>
                <c:pt idx="1328">
                  <c:v>84.723546999999996</c:v>
                </c:pt>
                <c:pt idx="1329">
                  <c:v>84.743977999999998</c:v>
                </c:pt>
                <c:pt idx="1330">
                  <c:v>84.754903999999996</c:v>
                </c:pt>
                <c:pt idx="1331">
                  <c:v>84.748667999999995</c:v>
                </c:pt>
                <c:pt idx="1332">
                  <c:v>84.731134999999995</c:v>
                </c:pt>
                <c:pt idx="1333">
                  <c:v>84.714680000000001</c:v>
                </c:pt>
                <c:pt idx="1334">
                  <c:v>84.708354999999997</c:v>
                </c:pt>
                <c:pt idx="1335">
                  <c:v>84.713875999999999</c:v>
                </c:pt>
                <c:pt idx="1336">
                  <c:v>84.727082999999993</c:v>
                </c:pt>
                <c:pt idx="1337">
                  <c:v>84.740575000000007</c:v>
                </c:pt>
                <c:pt idx="1338">
                  <c:v>84.747264000000001</c:v>
                </c:pt>
                <c:pt idx="1339">
                  <c:v>84.745599999999996</c:v>
                </c:pt>
                <c:pt idx="1340">
                  <c:v>84.741512</c:v>
                </c:pt>
                <c:pt idx="1341">
                  <c:v>84.741857999999993</c:v>
                </c:pt>
                <c:pt idx="1342">
                  <c:v>84.745600999999994</c:v>
                </c:pt>
                <c:pt idx="1343">
                  <c:v>84.745317999999997</c:v>
                </c:pt>
                <c:pt idx="1344">
                  <c:v>84.737914000000004</c:v>
                </c:pt>
                <c:pt idx="1345">
                  <c:v>84.728455999999994</c:v>
                </c:pt>
                <c:pt idx="1346">
                  <c:v>84.720695000000006</c:v>
                </c:pt>
                <c:pt idx="1347">
                  <c:v>84.709981999999997</c:v>
                </c:pt>
                <c:pt idx="1348">
                  <c:v>84.691845999999998</c:v>
                </c:pt>
                <c:pt idx="1349">
                  <c:v>84.673912000000001</c:v>
                </c:pt>
                <c:pt idx="1350">
                  <c:v>84.670950000000005</c:v>
                </c:pt>
                <c:pt idx="1351">
                  <c:v>84.687427</c:v>
                </c:pt>
                <c:pt idx="1352">
                  <c:v>84.710802999999999</c:v>
                </c:pt>
                <c:pt idx="1353">
                  <c:v>84.723389999999995</c:v>
                </c:pt>
                <c:pt idx="1354">
                  <c:v>84.717095</c:v>
                </c:pt>
                <c:pt idx="1355">
                  <c:v>84.697049000000007</c:v>
                </c:pt>
                <c:pt idx="1356">
                  <c:v>84.676261999999994</c:v>
                </c:pt>
                <c:pt idx="1357">
                  <c:v>84.667068999999998</c:v>
                </c:pt>
                <c:pt idx="1358">
                  <c:v>84.672230999999996</c:v>
                </c:pt>
                <c:pt idx="1359">
                  <c:v>84.683068000000006</c:v>
                </c:pt>
                <c:pt idx="1360">
                  <c:v>84.690325000000001</c:v>
                </c:pt>
                <c:pt idx="1361">
                  <c:v>84.696033</c:v>
                </c:pt>
                <c:pt idx="1362">
                  <c:v>84.708256000000006</c:v>
                </c:pt>
                <c:pt idx="1363">
                  <c:v>84.724705</c:v>
                </c:pt>
                <c:pt idx="1364">
                  <c:v>84.731184999999996</c:v>
                </c:pt>
                <c:pt idx="1365">
                  <c:v>84.718998999999997</c:v>
                </c:pt>
                <c:pt idx="1366">
                  <c:v>84.695081000000002</c:v>
                </c:pt>
                <c:pt idx="1367">
                  <c:v>84.670946000000001</c:v>
                </c:pt>
                <c:pt idx="1368">
                  <c:v>84.651043999999999</c:v>
                </c:pt>
                <c:pt idx="1369">
                  <c:v>84.638188</c:v>
                </c:pt>
                <c:pt idx="1370">
                  <c:v>84.640507999999997</c:v>
                </c:pt>
                <c:pt idx="1371">
                  <c:v>84.661541</c:v>
                </c:pt>
                <c:pt idx="1372">
                  <c:v>84.687478999999996</c:v>
                </c:pt>
                <c:pt idx="1373">
                  <c:v>84.695190999999994</c:v>
                </c:pt>
                <c:pt idx="1374">
                  <c:v>84.673513999999997</c:v>
                </c:pt>
                <c:pt idx="1375">
                  <c:v>84.631713000000005</c:v>
                </c:pt>
                <c:pt idx="1376">
                  <c:v>84.589571000000007</c:v>
                </c:pt>
                <c:pt idx="1377">
                  <c:v>84.563762999999994</c:v>
                </c:pt>
                <c:pt idx="1378">
                  <c:v>84.558617999999996</c:v>
                </c:pt>
                <c:pt idx="1379">
                  <c:v>84.562072999999998</c:v>
                </c:pt>
                <c:pt idx="1380">
                  <c:v>84.554516000000007</c:v>
                </c:pt>
                <c:pt idx="1381">
                  <c:v>84.530709999999999</c:v>
                </c:pt>
                <c:pt idx="1382">
                  <c:v>84.510503</c:v>
                </c:pt>
                <c:pt idx="1383">
                  <c:v>84.518674000000004</c:v>
                </c:pt>
                <c:pt idx="1384">
                  <c:v>84.555735999999996</c:v>
                </c:pt>
                <c:pt idx="1385">
                  <c:v>84.597361000000006</c:v>
                </c:pt>
                <c:pt idx="1386">
                  <c:v>84.620706999999996</c:v>
                </c:pt>
                <c:pt idx="1387">
                  <c:v>84.622105000000005</c:v>
                </c:pt>
                <c:pt idx="1388">
                  <c:v>84.611203000000003</c:v>
                </c:pt>
                <c:pt idx="1389">
                  <c:v>84.600455999999994</c:v>
                </c:pt>
                <c:pt idx="1390">
                  <c:v>84.601752000000005</c:v>
                </c:pt>
                <c:pt idx="1391">
                  <c:v>84.620279999999994</c:v>
                </c:pt>
                <c:pt idx="1392">
                  <c:v>84.645553000000007</c:v>
                </c:pt>
                <c:pt idx="1393">
                  <c:v>84.656951000000007</c:v>
                </c:pt>
                <c:pt idx="1394">
                  <c:v>84.643732999999997</c:v>
                </c:pt>
                <c:pt idx="1395">
                  <c:v>84.613731000000001</c:v>
                </c:pt>
                <c:pt idx="1396">
                  <c:v>84.580163999999996</c:v>
                </c:pt>
                <c:pt idx="1397">
                  <c:v>84.549051000000006</c:v>
                </c:pt>
                <c:pt idx="1398">
                  <c:v>84.524390999999994</c:v>
                </c:pt>
                <c:pt idx="1399">
                  <c:v>84.516144999999995</c:v>
                </c:pt>
                <c:pt idx="1400">
                  <c:v>84.533181999999996</c:v>
                </c:pt>
                <c:pt idx="1401">
                  <c:v>84.570933999999994</c:v>
                </c:pt>
                <c:pt idx="1402">
                  <c:v>84.611334999999997</c:v>
                </c:pt>
                <c:pt idx="1403">
                  <c:v>84.632953999999998</c:v>
                </c:pt>
                <c:pt idx="1404">
                  <c:v>84.620957000000004</c:v>
                </c:pt>
                <c:pt idx="1405">
                  <c:v>84.576181000000005</c:v>
                </c:pt>
                <c:pt idx="1406">
                  <c:v>84.520674999999997</c:v>
                </c:pt>
                <c:pt idx="1407">
                  <c:v>84.486845000000002</c:v>
                </c:pt>
                <c:pt idx="1408">
                  <c:v>84.490669999999994</c:v>
                </c:pt>
                <c:pt idx="1409">
                  <c:v>84.517117999999996</c:v>
                </c:pt>
                <c:pt idx="1410">
                  <c:v>84.538404999999997</c:v>
                </c:pt>
                <c:pt idx="1411">
                  <c:v>84.543946000000005</c:v>
                </c:pt>
                <c:pt idx="1412">
                  <c:v>84.546171999999999</c:v>
                </c:pt>
                <c:pt idx="1413">
                  <c:v>84.560654999999997</c:v>
                </c:pt>
                <c:pt idx="1414">
                  <c:v>84.589738999999994</c:v>
                </c:pt>
                <c:pt idx="1415">
                  <c:v>84.624448999999998</c:v>
                </c:pt>
                <c:pt idx="1416">
                  <c:v>84.652251000000007</c:v>
                </c:pt>
                <c:pt idx="1417">
                  <c:v>84.660734000000005</c:v>
                </c:pt>
                <c:pt idx="1418">
                  <c:v>84.643192999999997</c:v>
                </c:pt>
                <c:pt idx="1419">
                  <c:v>84.607066000000003</c:v>
                </c:pt>
                <c:pt idx="1420">
                  <c:v>84.572029999999998</c:v>
                </c:pt>
                <c:pt idx="1421">
                  <c:v>84.553860999999998</c:v>
                </c:pt>
                <c:pt idx="1422">
                  <c:v>84.551570999999996</c:v>
                </c:pt>
                <c:pt idx="1423">
                  <c:v>84.552308999999994</c:v>
                </c:pt>
                <c:pt idx="1424">
                  <c:v>84.544910999999999</c:v>
                </c:pt>
                <c:pt idx="1425">
                  <c:v>84.526019000000005</c:v>
                </c:pt>
                <c:pt idx="1426">
                  <c:v>84.499264999999994</c:v>
                </c:pt>
                <c:pt idx="1427">
                  <c:v>84.475808000000001</c:v>
                </c:pt>
                <c:pt idx="1428">
                  <c:v>84.471956000000006</c:v>
                </c:pt>
                <c:pt idx="1429">
                  <c:v>84.496364</c:v>
                </c:pt>
                <c:pt idx="1430">
                  <c:v>84.537672000000001</c:v>
                </c:pt>
                <c:pt idx="1431">
                  <c:v>84.570741999999996</c:v>
                </c:pt>
                <c:pt idx="1432">
                  <c:v>84.576814999999996</c:v>
                </c:pt>
                <c:pt idx="1433">
                  <c:v>84.554277999999996</c:v>
                </c:pt>
                <c:pt idx="1434">
                  <c:v>84.513604000000001</c:v>
                </c:pt>
                <c:pt idx="1435">
                  <c:v>84.472178999999997</c:v>
                </c:pt>
                <c:pt idx="1436">
                  <c:v>84.452188000000007</c:v>
                </c:pt>
                <c:pt idx="1437">
                  <c:v>84.466381999999996</c:v>
                </c:pt>
                <c:pt idx="1438">
                  <c:v>84.498042999999996</c:v>
                </c:pt>
                <c:pt idx="1439">
                  <c:v>84.509338</c:v>
                </c:pt>
                <c:pt idx="1440">
                  <c:v>84.482472000000001</c:v>
                </c:pt>
                <c:pt idx="1441">
                  <c:v>84.442029000000005</c:v>
                </c:pt>
                <c:pt idx="1442">
                  <c:v>84.422577000000004</c:v>
                </c:pt>
                <c:pt idx="1443">
                  <c:v>84.425004000000001</c:v>
                </c:pt>
                <c:pt idx="1444">
                  <c:v>84.423416000000003</c:v>
                </c:pt>
                <c:pt idx="1445">
                  <c:v>84.407123999999996</c:v>
                </c:pt>
                <c:pt idx="1446">
                  <c:v>84.392246</c:v>
                </c:pt>
                <c:pt idx="1447">
                  <c:v>84.393584000000004</c:v>
                </c:pt>
                <c:pt idx="1448">
                  <c:v>84.409170000000003</c:v>
                </c:pt>
                <c:pt idx="1449">
                  <c:v>84.435057</c:v>
                </c:pt>
                <c:pt idx="1450">
                  <c:v>84.470388</c:v>
                </c:pt>
                <c:pt idx="1451">
                  <c:v>84.500314000000003</c:v>
                </c:pt>
                <c:pt idx="1452">
                  <c:v>84.498658000000006</c:v>
                </c:pt>
                <c:pt idx="1453">
                  <c:v>84.460863000000003</c:v>
                </c:pt>
                <c:pt idx="1454">
                  <c:v>84.413708999999997</c:v>
                </c:pt>
                <c:pt idx="1455">
                  <c:v>84.379178999999993</c:v>
                </c:pt>
                <c:pt idx="1456">
                  <c:v>84.350048999999999</c:v>
                </c:pt>
                <c:pt idx="1457">
                  <c:v>84.317482999999996</c:v>
                </c:pt>
                <c:pt idx="1458">
                  <c:v>84.299503000000001</c:v>
                </c:pt>
                <c:pt idx="1459">
                  <c:v>84.316203000000002</c:v>
                </c:pt>
                <c:pt idx="1460">
                  <c:v>84.351534000000001</c:v>
                </c:pt>
                <c:pt idx="1461">
                  <c:v>84.367930999999999</c:v>
                </c:pt>
                <c:pt idx="1462">
                  <c:v>84.352344000000002</c:v>
                </c:pt>
                <c:pt idx="1463">
                  <c:v>84.323950999999994</c:v>
                </c:pt>
                <c:pt idx="1464">
                  <c:v>84.302848999999995</c:v>
                </c:pt>
                <c:pt idx="1465">
                  <c:v>84.296195999999995</c:v>
                </c:pt>
                <c:pt idx="1466">
                  <c:v>84.312245000000004</c:v>
                </c:pt>
                <c:pt idx="1467">
                  <c:v>84.361275000000006</c:v>
                </c:pt>
                <c:pt idx="1468">
                  <c:v>84.435986999999997</c:v>
                </c:pt>
                <c:pt idx="1469">
                  <c:v>84.506889999999999</c:v>
                </c:pt>
                <c:pt idx="1470">
                  <c:v>84.540344000000005</c:v>
                </c:pt>
                <c:pt idx="1471">
                  <c:v>84.512429999999995</c:v>
                </c:pt>
                <c:pt idx="1472">
                  <c:v>84.415021999999993</c:v>
                </c:pt>
                <c:pt idx="1473">
                  <c:v>84.268929999999997</c:v>
                </c:pt>
                <c:pt idx="1474">
                  <c:v>84.127178999999998</c:v>
                </c:pt>
                <c:pt idx="1475">
                  <c:v>84.042136999999997</c:v>
                </c:pt>
                <c:pt idx="1476">
                  <c:v>84.023910999999998</c:v>
                </c:pt>
                <c:pt idx="1477">
                  <c:v>84.043656999999996</c:v>
                </c:pt>
                <c:pt idx="1478">
                  <c:v>84.073109000000002</c:v>
                </c:pt>
                <c:pt idx="1479">
                  <c:v>84.102024999999998</c:v>
                </c:pt>
                <c:pt idx="1480">
                  <c:v>84.123608000000004</c:v>
                </c:pt>
                <c:pt idx="1481">
                  <c:v>84.131989000000004</c:v>
                </c:pt>
                <c:pt idx="1482">
                  <c:v>84.139058000000006</c:v>
                </c:pt>
                <c:pt idx="1483">
                  <c:v>84.169656000000003</c:v>
                </c:pt>
                <c:pt idx="1484">
                  <c:v>84.230700999999996</c:v>
                </c:pt>
                <c:pt idx="1485">
                  <c:v>84.299726000000007</c:v>
                </c:pt>
                <c:pt idx="1486">
                  <c:v>84.345191999999997</c:v>
                </c:pt>
                <c:pt idx="1487">
                  <c:v>84.343486999999996</c:v>
                </c:pt>
                <c:pt idx="1488">
                  <c:v>84.285659999999993</c:v>
                </c:pt>
                <c:pt idx="1489">
                  <c:v>84.196422999999996</c:v>
                </c:pt>
                <c:pt idx="1490">
                  <c:v>84.140508999999994</c:v>
                </c:pt>
                <c:pt idx="1491">
                  <c:v>84.168346</c:v>
                </c:pt>
                <c:pt idx="1492">
                  <c:v>84.244915000000006</c:v>
                </c:pt>
                <c:pt idx="1493">
                  <c:v>84.272053</c:v>
                </c:pt>
                <c:pt idx="1494">
                  <c:v>84.203726000000003</c:v>
                </c:pt>
                <c:pt idx="1495">
                  <c:v>84.106037000000001</c:v>
                </c:pt>
                <c:pt idx="1496">
                  <c:v>84.076291999999995</c:v>
                </c:pt>
                <c:pt idx="1497">
                  <c:v>84.132450000000006</c:v>
                </c:pt>
                <c:pt idx="1498">
                  <c:v>84.213244000000003</c:v>
                </c:pt>
                <c:pt idx="1499">
                  <c:v>84.262786000000006</c:v>
                </c:pt>
                <c:pt idx="1500">
                  <c:v>84.276933</c:v>
                </c:pt>
                <c:pt idx="1501">
                  <c:v>84.276532000000003</c:v>
                </c:pt>
                <c:pt idx="1502">
                  <c:v>84.274473999999998</c:v>
                </c:pt>
                <c:pt idx="1503">
                  <c:v>84.274214000000001</c:v>
                </c:pt>
                <c:pt idx="1504">
                  <c:v>84.274513999999996</c:v>
                </c:pt>
                <c:pt idx="1505">
                  <c:v>84.269169000000005</c:v>
                </c:pt>
                <c:pt idx="1506">
                  <c:v>84.257384999999999</c:v>
                </c:pt>
                <c:pt idx="1507">
                  <c:v>84.252891000000005</c:v>
                </c:pt>
                <c:pt idx="1508">
                  <c:v>84.266113000000004</c:v>
                </c:pt>
                <c:pt idx="1509">
                  <c:v>84.281478000000007</c:v>
                </c:pt>
                <c:pt idx="1510">
                  <c:v>84.272377000000006</c:v>
                </c:pt>
                <c:pt idx="1511">
                  <c:v>84.234994999999998</c:v>
                </c:pt>
                <c:pt idx="1512">
                  <c:v>84.184582000000006</c:v>
                </c:pt>
                <c:pt idx="1513">
                  <c:v>84.119907999999995</c:v>
                </c:pt>
                <c:pt idx="1514">
                  <c:v>84.020696999999998</c:v>
                </c:pt>
                <c:pt idx="1515">
                  <c:v>83.891833000000005</c:v>
                </c:pt>
                <c:pt idx="1516">
                  <c:v>83.785472999999996</c:v>
                </c:pt>
                <c:pt idx="1517">
                  <c:v>83.755651</c:v>
                </c:pt>
                <c:pt idx="1518">
                  <c:v>83.796903999999998</c:v>
                </c:pt>
                <c:pt idx="1519">
                  <c:v>83.846597000000003</c:v>
                </c:pt>
                <c:pt idx="1520">
                  <c:v>83.853465</c:v>
                </c:pt>
                <c:pt idx="1521">
                  <c:v>83.833281999999997</c:v>
                </c:pt>
                <c:pt idx="1522">
                  <c:v>83.845864000000006</c:v>
                </c:pt>
                <c:pt idx="1523">
                  <c:v>83.91995</c:v>
                </c:pt>
                <c:pt idx="1524">
                  <c:v>84.015870000000007</c:v>
                </c:pt>
                <c:pt idx="1525">
                  <c:v>84.070261000000002</c:v>
                </c:pt>
                <c:pt idx="1526">
                  <c:v>84.063703000000004</c:v>
                </c:pt>
                <c:pt idx="1527">
                  <c:v>84.025593000000001</c:v>
                </c:pt>
                <c:pt idx="1528">
                  <c:v>83.981925000000004</c:v>
                </c:pt>
                <c:pt idx="1529">
                  <c:v>83.929765000000003</c:v>
                </c:pt>
                <c:pt idx="1530">
                  <c:v>83.868615000000005</c:v>
                </c:pt>
                <c:pt idx="1531">
                  <c:v>83.823171000000002</c:v>
                </c:pt>
                <c:pt idx="1532">
                  <c:v>83.812657000000002</c:v>
                </c:pt>
                <c:pt idx="1533">
                  <c:v>83.819796999999994</c:v>
                </c:pt>
                <c:pt idx="1534">
                  <c:v>83.815196999999998</c:v>
                </c:pt>
                <c:pt idx="1535">
                  <c:v>83.798098999999993</c:v>
                </c:pt>
                <c:pt idx="1536">
                  <c:v>83.789253000000002</c:v>
                </c:pt>
                <c:pt idx="1537">
                  <c:v>83.795597000000001</c:v>
                </c:pt>
                <c:pt idx="1538">
                  <c:v>83.806144000000003</c:v>
                </c:pt>
                <c:pt idx="1539">
                  <c:v>83.813022000000004</c:v>
                </c:pt>
                <c:pt idx="1540">
                  <c:v>83.811877999999993</c:v>
                </c:pt>
                <c:pt idx="1541">
                  <c:v>83.790546000000006</c:v>
                </c:pt>
                <c:pt idx="1542">
                  <c:v>83.744990000000001</c:v>
                </c:pt>
                <c:pt idx="1543">
                  <c:v>83.700450000000004</c:v>
                </c:pt>
                <c:pt idx="1544">
                  <c:v>83.686750000000004</c:v>
                </c:pt>
                <c:pt idx="1545">
                  <c:v>83.694263000000007</c:v>
                </c:pt>
                <c:pt idx="1546">
                  <c:v>83.685750999999996</c:v>
                </c:pt>
                <c:pt idx="1547">
                  <c:v>83.653910999999994</c:v>
                </c:pt>
                <c:pt idx="1548">
                  <c:v>83.634501</c:v>
                </c:pt>
                <c:pt idx="1549">
                  <c:v>83.652671999999995</c:v>
                </c:pt>
                <c:pt idx="1550">
                  <c:v>83.687644000000006</c:v>
                </c:pt>
                <c:pt idx="1551">
                  <c:v>83.705139000000003</c:v>
                </c:pt>
                <c:pt idx="1552">
                  <c:v>83.697215</c:v>
                </c:pt>
                <c:pt idx="1553">
                  <c:v>83.671964000000003</c:v>
                </c:pt>
                <c:pt idx="1554">
                  <c:v>83.630022999999994</c:v>
                </c:pt>
                <c:pt idx="1555">
                  <c:v>83.576233000000002</c:v>
                </c:pt>
                <c:pt idx="1556">
                  <c:v>83.536634000000006</c:v>
                </c:pt>
                <c:pt idx="1557">
                  <c:v>83.536844000000002</c:v>
                </c:pt>
                <c:pt idx="1558">
                  <c:v>83.570599000000001</c:v>
                </c:pt>
                <c:pt idx="1559">
                  <c:v>83.608810000000005</c:v>
                </c:pt>
                <c:pt idx="1560">
                  <c:v>83.632262999999995</c:v>
                </c:pt>
                <c:pt idx="1561">
                  <c:v>83.638833000000005</c:v>
                </c:pt>
                <c:pt idx="1562">
                  <c:v>83.627382999999995</c:v>
                </c:pt>
                <c:pt idx="1563">
                  <c:v>83.595996999999997</c:v>
                </c:pt>
                <c:pt idx="1564">
                  <c:v>83.553638000000007</c:v>
                </c:pt>
                <c:pt idx="1565">
                  <c:v>83.515844000000001</c:v>
                </c:pt>
                <c:pt idx="1566">
                  <c:v>83.489295999999996</c:v>
                </c:pt>
                <c:pt idx="1567">
                  <c:v>83.473956000000001</c:v>
                </c:pt>
                <c:pt idx="1568">
                  <c:v>83.477478000000005</c:v>
                </c:pt>
                <c:pt idx="1569">
                  <c:v>83.511092000000005</c:v>
                </c:pt>
                <c:pt idx="1570">
                  <c:v>83.568725000000001</c:v>
                </c:pt>
                <c:pt idx="1571">
                  <c:v>83.622753000000003</c:v>
                </c:pt>
                <c:pt idx="1572">
                  <c:v>83.645111</c:v>
                </c:pt>
                <c:pt idx="1573">
                  <c:v>83.627376999999996</c:v>
                </c:pt>
                <c:pt idx="1574">
                  <c:v>83.582082</c:v>
                </c:pt>
                <c:pt idx="1575">
                  <c:v>83.533663000000004</c:v>
                </c:pt>
                <c:pt idx="1576">
                  <c:v>83.505657999999997</c:v>
                </c:pt>
                <c:pt idx="1577">
                  <c:v>83.504375999999993</c:v>
                </c:pt>
                <c:pt idx="1578">
                  <c:v>83.512454000000005</c:v>
                </c:pt>
                <c:pt idx="1579">
                  <c:v>83.506715</c:v>
                </c:pt>
                <c:pt idx="1580">
                  <c:v>83.483480999999998</c:v>
                </c:pt>
                <c:pt idx="1581">
                  <c:v>83.458523</c:v>
                </c:pt>
                <c:pt idx="1582">
                  <c:v>83.442567999999994</c:v>
                </c:pt>
                <c:pt idx="1583">
                  <c:v>83.428791000000004</c:v>
                </c:pt>
                <c:pt idx="1584">
                  <c:v>83.408734999999993</c:v>
                </c:pt>
                <c:pt idx="1585">
                  <c:v>83.390023999999997</c:v>
                </c:pt>
                <c:pt idx="1586">
                  <c:v>83.389055999999997</c:v>
                </c:pt>
                <c:pt idx="1587">
                  <c:v>83.410008000000005</c:v>
                </c:pt>
                <c:pt idx="1588">
                  <c:v>83.438523000000004</c:v>
                </c:pt>
                <c:pt idx="1589">
                  <c:v>83.455962</c:v>
                </c:pt>
                <c:pt idx="1590">
                  <c:v>83.455956</c:v>
                </c:pt>
                <c:pt idx="1591">
                  <c:v>83.447149999999993</c:v>
                </c:pt>
                <c:pt idx="1592">
                  <c:v>83.442732000000007</c:v>
                </c:pt>
                <c:pt idx="1593">
                  <c:v>83.447989000000007</c:v>
                </c:pt>
                <c:pt idx="1594">
                  <c:v>83.457162999999994</c:v>
                </c:pt>
                <c:pt idx="1595">
                  <c:v>83.462012999999999</c:v>
                </c:pt>
                <c:pt idx="1596">
                  <c:v>83.462120999999996</c:v>
                </c:pt>
                <c:pt idx="1597">
                  <c:v>83.464948000000007</c:v>
                </c:pt>
                <c:pt idx="1598">
                  <c:v>83.476455999999999</c:v>
                </c:pt>
                <c:pt idx="1599">
                  <c:v>83.494512</c:v>
                </c:pt>
                <c:pt idx="1600">
                  <c:v>83.512236999999999</c:v>
                </c:pt>
                <c:pt idx="1601">
                  <c:v>83.525308999999993</c:v>
                </c:pt>
                <c:pt idx="1602">
                  <c:v>83.534042999999997</c:v>
                </c:pt>
                <c:pt idx="1603">
                  <c:v>83.539586</c:v>
                </c:pt>
                <c:pt idx="1604">
                  <c:v>83.540763999999996</c:v>
                </c:pt>
                <c:pt idx="1605">
                  <c:v>83.535954000000004</c:v>
                </c:pt>
                <c:pt idx="1606">
                  <c:v>83.527064999999993</c:v>
                </c:pt>
                <c:pt idx="1607">
                  <c:v>83.519368999999998</c:v>
                </c:pt>
                <c:pt idx="1608">
                  <c:v>83.515991</c:v>
                </c:pt>
                <c:pt idx="1609">
                  <c:v>83.514579999999995</c:v>
                </c:pt>
                <c:pt idx="1610">
                  <c:v>83.512977000000006</c:v>
                </c:pt>
                <c:pt idx="1611">
                  <c:v>83.517169999999993</c:v>
                </c:pt>
                <c:pt idx="1612">
                  <c:v>83.537942000000001</c:v>
                </c:pt>
                <c:pt idx="1613">
                  <c:v>83.577023999999994</c:v>
                </c:pt>
                <c:pt idx="1614">
                  <c:v>83.620935000000003</c:v>
                </c:pt>
                <c:pt idx="1615">
                  <c:v>83.652467000000001</c:v>
                </c:pt>
                <c:pt idx="1616">
                  <c:v>83.665650999999997</c:v>
                </c:pt>
                <c:pt idx="1617">
                  <c:v>83.665137999999999</c:v>
                </c:pt>
                <c:pt idx="1618">
                  <c:v>83.653895000000006</c:v>
                </c:pt>
                <c:pt idx="1619">
                  <c:v>83.629195999999993</c:v>
                </c:pt>
                <c:pt idx="1620">
                  <c:v>83.591504</c:v>
                </c:pt>
                <c:pt idx="1621">
                  <c:v>83.549587000000002</c:v>
                </c:pt>
                <c:pt idx="1622">
                  <c:v>83.512662000000006</c:v>
                </c:pt>
                <c:pt idx="1623">
                  <c:v>83.484791000000001</c:v>
                </c:pt>
                <c:pt idx="1624">
                  <c:v>83.475437999999997</c:v>
                </c:pt>
                <c:pt idx="1625">
                  <c:v>83.503299999999996</c:v>
                </c:pt>
                <c:pt idx="1626">
                  <c:v>83.572142999999997</c:v>
                </c:pt>
                <c:pt idx="1627">
                  <c:v>83.645936000000006</c:v>
                </c:pt>
                <c:pt idx="1628">
                  <c:v>83.673803000000007</c:v>
                </c:pt>
                <c:pt idx="1629">
                  <c:v>83.652698000000001</c:v>
                </c:pt>
                <c:pt idx="1630">
                  <c:v>83.642010999999997</c:v>
                </c:pt>
                <c:pt idx="1631">
                  <c:v>83.693081000000006</c:v>
                </c:pt>
                <c:pt idx="1632">
                  <c:v>83.777275000000003</c:v>
                </c:pt>
                <c:pt idx="1633">
                  <c:v>83.809135999999995</c:v>
                </c:pt>
                <c:pt idx="1634">
                  <c:v>83.736414999999994</c:v>
                </c:pt>
                <c:pt idx="1635">
                  <c:v>83.588803999999996</c:v>
                </c:pt>
                <c:pt idx="1636">
                  <c:v>83.459277999999998</c:v>
                </c:pt>
                <c:pt idx="1637">
                  <c:v>83.452826000000002</c:v>
                </c:pt>
                <c:pt idx="1638">
                  <c:v>83.608967000000007</c:v>
                </c:pt>
                <c:pt idx="1639">
                  <c:v>83.857000999999997</c:v>
                </c:pt>
                <c:pt idx="1640">
                  <c:v>84.050000999999995</c:v>
                </c:pt>
                <c:pt idx="1641">
                  <c:v>84.069151000000005</c:v>
                </c:pt>
                <c:pt idx="1642">
                  <c:v>83.927064999999999</c:v>
                </c:pt>
                <c:pt idx="1643">
                  <c:v>83.731102000000007</c:v>
                </c:pt>
                <c:pt idx="1644">
                  <c:v>83.589639000000005</c:v>
                </c:pt>
                <c:pt idx="1645">
                  <c:v>83.550562999999997</c:v>
                </c:pt>
                <c:pt idx="1646">
                  <c:v>83.592770000000002</c:v>
                </c:pt>
                <c:pt idx="1647">
                  <c:v>83.663236999999995</c:v>
                </c:pt>
                <c:pt idx="1648">
                  <c:v>83.703304000000003</c:v>
                </c:pt>
                <c:pt idx="1649">
                  <c:v>83.705524999999994</c:v>
                </c:pt>
                <c:pt idx="1650">
                  <c:v>83.703433000000004</c:v>
                </c:pt>
                <c:pt idx="1651">
                  <c:v>83.719633000000002</c:v>
                </c:pt>
                <c:pt idx="1652">
                  <c:v>83.752538999999999</c:v>
                </c:pt>
                <c:pt idx="1653">
                  <c:v>83.766571999999996</c:v>
                </c:pt>
                <c:pt idx="1654">
                  <c:v>83.740745000000004</c:v>
                </c:pt>
                <c:pt idx="1655">
                  <c:v>83.685528000000005</c:v>
                </c:pt>
                <c:pt idx="1656">
                  <c:v>83.652133000000006</c:v>
                </c:pt>
                <c:pt idx="1657">
                  <c:v>83.680830999999998</c:v>
                </c:pt>
                <c:pt idx="1658">
                  <c:v>83.737387999999996</c:v>
                </c:pt>
                <c:pt idx="1659">
                  <c:v>83.776848000000001</c:v>
                </c:pt>
                <c:pt idx="1660">
                  <c:v>83.777856999999997</c:v>
                </c:pt>
                <c:pt idx="1661">
                  <c:v>83.755127999999999</c:v>
                </c:pt>
                <c:pt idx="1662">
                  <c:v>83.727425999999994</c:v>
                </c:pt>
                <c:pt idx="1663">
                  <c:v>83.71311</c:v>
                </c:pt>
                <c:pt idx="1664">
                  <c:v>83.715933000000007</c:v>
                </c:pt>
                <c:pt idx="1665">
                  <c:v>83.722077999999996</c:v>
                </c:pt>
                <c:pt idx="1666">
                  <c:v>83.708811999999995</c:v>
                </c:pt>
                <c:pt idx="1667">
                  <c:v>83.682506000000004</c:v>
                </c:pt>
                <c:pt idx="1668">
                  <c:v>83.665136000000004</c:v>
                </c:pt>
                <c:pt idx="1669">
                  <c:v>83.671878000000007</c:v>
                </c:pt>
                <c:pt idx="1670">
                  <c:v>83.691505000000006</c:v>
                </c:pt>
                <c:pt idx="1671">
                  <c:v>83.700622999999993</c:v>
                </c:pt>
                <c:pt idx="1672">
                  <c:v>83.706855000000004</c:v>
                </c:pt>
                <c:pt idx="1673">
                  <c:v>83.710192000000006</c:v>
                </c:pt>
                <c:pt idx="1674">
                  <c:v>83.717229000000003</c:v>
                </c:pt>
                <c:pt idx="1675">
                  <c:v>83.726264</c:v>
                </c:pt>
                <c:pt idx="1676">
                  <c:v>83.748855000000006</c:v>
                </c:pt>
                <c:pt idx="1677">
                  <c:v>83.790533999999994</c:v>
                </c:pt>
                <c:pt idx="1678">
                  <c:v>83.828981999999996</c:v>
                </c:pt>
                <c:pt idx="1679">
                  <c:v>83.844102000000007</c:v>
                </c:pt>
                <c:pt idx="1680">
                  <c:v>83.829069000000004</c:v>
                </c:pt>
                <c:pt idx="1681">
                  <c:v>83.800708999999998</c:v>
                </c:pt>
                <c:pt idx="1682">
                  <c:v>83.766889000000006</c:v>
                </c:pt>
                <c:pt idx="1683">
                  <c:v>83.735557999999997</c:v>
                </c:pt>
                <c:pt idx="1684">
                  <c:v>83.718395000000001</c:v>
                </c:pt>
                <c:pt idx="1685">
                  <c:v>83.727722</c:v>
                </c:pt>
                <c:pt idx="1686">
                  <c:v>83.761870000000002</c:v>
                </c:pt>
                <c:pt idx="1687">
                  <c:v>83.803531000000007</c:v>
                </c:pt>
                <c:pt idx="1688">
                  <c:v>83.842068999999995</c:v>
                </c:pt>
                <c:pt idx="1689">
                  <c:v>83.873875999999996</c:v>
                </c:pt>
                <c:pt idx="1690">
                  <c:v>83.896400999999997</c:v>
                </c:pt>
                <c:pt idx="1691">
                  <c:v>83.892568999999995</c:v>
                </c:pt>
                <c:pt idx="1692">
                  <c:v>83.852552000000003</c:v>
                </c:pt>
                <c:pt idx="1693">
                  <c:v>83.786057</c:v>
                </c:pt>
                <c:pt idx="1694">
                  <c:v>83.726759999999999</c:v>
                </c:pt>
                <c:pt idx="1695">
                  <c:v>83.704481000000001</c:v>
                </c:pt>
                <c:pt idx="1696">
                  <c:v>83.723498000000006</c:v>
                </c:pt>
                <c:pt idx="1697">
                  <c:v>83.755334000000005</c:v>
                </c:pt>
                <c:pt idx="1698">
                  <c:v>83.761003000000002</c:v>
                </c:pt>
                <c:pt idx="1699">
                  <c:v>83.722284000000002</c:v>
                </c:pt>
                <c:pt idx="1700">
                  <c:v>83.662132999999997</c:v>
                </c:pt>
                <c:pt idx="1701">
                  <c:v>83.625343000000001</c:v>
                </c:pt>
                <c:pt idx="1702">
                  <c:v>83.642291</c:v>
                </c:pt>
                <c:pt idx="1703">
                  <c:v>83.698746999999997</c:v>
                </c:pt>
                <c:pt idx="1704">
                  <c:v>83.750701000000007</c:v>
                </c:pt>
                <c:pt idx="1705">
                  <c:v>83.757093999999995</c:v>
                </c:pt>
                <c:pt idx="1706">
                  <c:v>83.715219000000005</c:v>
                </c:pt>
                <c:pt idx="1707">
                  <c:v>83.653893999999994</c:v>
                </c:pt>
                <c:pt idx="1708">
                  <c:v>83.604866999999999</c:v>
                </c:pt>
                <c:pt idx="1709">
                  <c:v>83.570335</c:v>
                </c:pt>
                <c:pt idx="1710">
                  <c:v>83.530901</c:v>
                </c:pt>
                <c:pt idx="1711">
                  <c:v>83.478697999999994</c:v>
                </c:pt>
                <c:pt idx="1712">
                  <c:v>83.439456000000007</c:v>
                </c:pt>
                <c:pt idx="1713">
                  <c:v>83.448239000000001</c:v>
                </c:pt>
                <c:pt idx="1714">
                  <c:v>83.506107</c:v>
                </c:pt>
                <c:pt idx="1715">
                  <c:v>83.569950000000006</c:v>
                </c:pt>
                <c:pt idx="1716">
                  <c:v>83.590602000000004</c:v>
                </c:pt>
                <c:pt idx="1717">
                  <c:v>83.557018999999997</c:v>
                </c:pt>
                <c:pt idx="1718">
                  <c:v>83.498334999999997</c:v>
                </c:pt>
                <c:pt idx="1719">
                  <c:v>83.451661000000001</c:v>
                </c:pt>
                <c:pt idx="1720">
                  <c:v>83.431759999999997</c:v>
                </c:pt>
                <c:pt idx="1721">
                  <c:v>83.428140999999997</c:v>
                </c:pt>
                <c:pt idx="1722">
                  <c:v>83.419434999999993</c:v>
                </c:pt>
                <c:pt idx="1723">
                  <c:v>83.393265</c:v>
                </c:pt>
                <c:pt idx="1724">
                  <c:v>83.358705</c:v>
                </c:pt>
                <c:pt idx="1725">
                  <c:v>83.342252999999999</c:v>
                </c:pt>
                <c:pt idx="1726">
                  <c:v>83.364382000000006</c:v>
                </c:pt>
                <c:pt idx="1727">
                  <c:v>83.416331999999997</c:v>
                </c:pt>
                <c:pt idx="1728">
                  <c:v>83.462969000000001</c:v>
                </c:pt>
                <c:pt idx="1729">
                  <c:v>83.468356</c:v>
                </c:pt>
                <c:pt idx="1730">
                  <c:v>83.419077000000001</c:v>
                </c:pt>
                <c:pt idx="1731">
                  <c:v>83.330274000000003</c:v>
                </c:pt>
                <c:pt idx="1732">
                  <c:v>83.239559</c:v>
                </c:pt>
                <c:pt idx="1733">
                  <c:v>83.189774999999997</c:v>
                </c:pt>
                <c:pt idx="1734">
                  <c:v>83.201559000000003</c:v>
                </c:pt>
                <c:pt idx="1735">
                  <c:v>83.253973999999999</c:v>
                </c:pt>
                <c:pt idx="1736">
                  <c:v>83.299931000000001</c:v>
                </c:pt>
                <c:pt idx="1737">
                  <c:v>83.305604000000002</c:v>
                </c:pt>
                <c:pt idx="1738">
                  <c:v>83.272113000000004</c:v>
                </c:pt>
                <c:pt idx="1739">
                  <c:v>83.221367000000001</c:v>
                </c:pt>
                <c:pt idx="1740">
                  <c:v>83.175538000000003</c:v>
                </c:pt>
                <c:pt idx="1741">
                  <c:v>83.152154999999993</c:v>
                </c:pt>
                <c:pt idx="1742">
                  <c:v>83.160191999999995</c:v>
                </c:pt>
                <c:pt idx="1743">
                  <c:v>83.188513999999998</c:v>
                </c:pt>
                <c:pt idx="1744">
                  <c:v>83.207035000000005</c:v>
                </c:pt>
                <c:pt idx="1745">
                  <c:v>83.196472</c:v>
                </c:pt>
                <c:pt idx="1746">
                  <c:v>83.170883000000003</c:v>
                </c:pt>
                <c:pt idx="1747">
                  <c:v>83.160908000000006</c:v>
                </c:pt>
                <c:pt idx="1748">
                  <c:v>83.179851999999997</c:v>
                </c:pt>
                <c:pt idx="1749">
                  <c:v>83.217040999999995</c:v>
                </c:pt>
                <c:pt idx="1750">
                  <c:v>83.256095000000002</c:v>
                </c:pt>
                <c:pt idx="1751">
                  <c:v>83.282604000000006</c:v>
                </c:pt>
                <c:pt idx="1752">
                  <c:v>83.279640000000001</c:v>
                </c:pt>
                <c:pt idx="1753">
                  <c:v>83.235082000000006</c:v>
                </c:pt>
                <c:pt idx="1754">
                  <c:v>83.158140000000003</c:v>
                </c:pt>
                <c:pt idx="1755">
                  <c:v>83.077444999999997</c:v>
                </c:pt>
                <c:pt idx="1756">
                  <c:v>83.019347999999994</c:v>
                </c:pt>
                <c:pt idx="1757">
                  <c:v>82.993326999999994</c:v>
                </c:pt>
                <c:pt idx="1758">
                  <c:v>82.994258000000002</c:v>
                </c:pt>
                <c:pt idx="1759">
                  <c:v>83.004168000000007</c:v>
                </c:pt>
                <c:pt idx="1760">
                  <c:v>82.994816</c:v>
                </c:pt>
                <c:pt idx="1761">
                  <c:v>82.949539000000001</c:v>
                </c:pt>
                <c:pt idx="1762">
                  <c:v>82.888923000000005</c:v>
                </c:pt>
                <c:pt idx="1763">
                  <c:v>82.858739999999997</c:v>
                </c:pt>
                <c:pt idx="1764">
                  <c:v>82.881826000000004</c:v>
                </c:pt>
                <c:pt idx="1765">
                  <c:v>82.932514999999995</c:v>
                </c:pt>
                <c:pt idx="1766">
                  <c:v>82.966994999999997</c:v>
                </c:pt>
                <c:pt idx="1767">
                  <c:v>82.969065000000001</c:v>
                </c:pt>
                <c:pt idx="1768">
                  <c:v>82.956844000000004</c:v>
                </c:pt>
                <c:pt idx="1769">
                  <c:v>82.951800000000006</c:v>
                </c:pt>
                <c:pt idx="1770">
                  <c:v>82.952619999999996</c:v>
                </c:pt>
                <c:pt idx="1771">
                  <c:v>82.939995999999994</c:v>
                </c:pt>
                <c:pt idx="1772">
                  <c:v>82.903675000000007</c:v>
                </c:pt>
                <c:pt idx="1773">
                  <c:v>82.863433000000001</c:v>
                </c:pt>
                <c:pt idx="1774">
                  <c:v>82.856926999999999</c:v>
                </c:pt>
                <c:pt idx="1775">
                  <c:v>82.898818000000006</c:v>
                </c:pt>
                <c:pt idx="1776">
                  <c:v>82.957440000000005</c:v>
                </c:pt>
                <c:pt idx="1777">
                  <c:v>82.988038000000003</c:v>
                </c:pt>
                <c:pt idx="1778">
                  <c:v>82.987397000000001</c:v>
                </c:pt>
                <c:pt idx="1779">
                  <c:v>82.995305999999999</c:v>
                </c:pt>
                <c:pt idx="1780">
                  <c:v>83.036745999999994</c:v>
                </c:pt>
                <c:pt idx="1781">
                  <c:v>83.083845999999994</c:v>
                </c:pt>
                <c:pt idx="1782">
                  <c:v>83.088435000000004</c:v>
                </c:pt>
                <c:pt idx="1783">
                  <c:v>83.035960000000003</c:v>
                </c:pt>
                <c:pt idx="1784">
                  <c:v>82.952504000000005</c:v>
                </c:pt>
                <c:pt idx="1785">
                  <c:v>82.872016000000002</c:v>
                </c:pt>
                <c:pt idx="1786">
                  <c:v>82.816564</c:v>
                </c:pt>
                <c:pt idx="1787">
                  <c:v>82.798800999999997</c:v>
                </c:pt>
                <c:pt idx="1788">
                  <c:v>82.818804</c:v>
                </c:pt>
                <c:pt idx="1789">
                  <c:v>82.856898000000001</c:v>
                </c:pt>
                <c:pt idx="1790">
                  <c:v>82.886632000000006</c:v>
                </c:pt>
                <c:pt idx="1791">
                  <c:v>82.900231000000005</c:v>
                </c:pt>
                <c:pt idx="1792">
                  <c:v>82.912254000000004</c:v>
                </c:pt>
                <c:pt idx="1793">
                  <c:v>82.934546999999995</c:v>
                </c:pt>
                <c:pt idx="1794">
                  <c:v>82.956243999999998</c:v>
                </c:pt>
                <c:pt idx="1795">
                  <c:v>82.954992000000004</c:v>
                </c:pt>
                <c:pt idx="1796">
                  <c:v>82.925268000000003</c:v>
                </c:pt>
                <c:pt idx="1797">
                  <c:v>82.890012999999996</c:v>
                </c:pt>
                <c:pt idx="1798">
                  <c:v>82.882238999999998</c:v>
                </c:pt>
                <c:pt idx="1799">
                  <c:v>82.916137000000006</c:v>
                </c:pt>
                <c:pt idx="1800">
                  <c:v>82.977534000000006</c:v>
                </c:pt>
                <c:pt idx="1801">
                  <c:v>83.041567999999998</c:v>
                </c:pt>
                <c:pt idx="1802">
                  <c:v>83.091487000000001</c:v>
                </c:pt>
                <c:pt idx="1803">
                  <c:v>83.116220999999996</c:v>
                </c:pt>
                <c:pt idx="1804">
                  <c:v>83.104366999999996</c:v>
                </c:pt>
                <c:pt idx="1805">
                  <c:v>83.058238000000003</c:v>
                </c:pt>
                <c:pt idx="1806">
                  <c:v>83.007362999999998</c:v>
                </c:pt>
                <c:pt idx="1807">
                  <c:v>82.984099000000001</c:v>
                </c:pt>
                <c:pt idx="1808">
                  <c:v>82.981160000000003</c:v>
                </c:pt>
                <c:pt idx="1809">
                  <c:v>82.957241999999994</c:v>
                </c:pt>
                <c:pt idx="1810">
                  <c:v>82.896361999999996</c:v>
                </c:pt>
                <c:pt idx="1811">
                  <c:v>82.840209999999999</c:v>
                </c:pt>
                <c:pt idx="1812">
                  <c:v>82.841301000000001</c:v>
                </c:pt>
                <c:pt idx="1813">
                  <c:v>82.893960000000007</c:v>
                </c:pt>
                <c:pt idx="1814">
                  <c:v>82.931372999999994</c:v>
                </c:pt>
                <c:pt idx="1815">
                  <c:v>82.888593999999998</c:v>
                </c:pt>
                <c:pt idx="1816">
                  <c:v>82.760743000000005</c:v>
                </c:pt>
                <c:pt idx="1817">
                  <c:v>82.606470999999999</c:v>
                </c:pt>
                <c:pt idx="1818">
                  <c:v>82.504091000000003</c:v>
                </c:pt>
                <c:pt idx="1819">
                  <c:v>82.493598000000006</c:v>
                </c:pt>
                <c:pt idx="1820">
                  <c:v>82.545299999999997</c:v>
                </c:pt>
                <c:pt idx="1821">
                  <c:v>82.590511000000006</c:v>
                </c:pt>
                <c:pt idx="1822">
                  <c:v>82.588060999999996</c:v>
                </c:pt>
                <c:pt idx="1823">
                  <c:v>82.555638000000002</c:v>
                </c:pt>
                <c:pt idx="1824">
                  <c:v>82.541931000000005</c:v>
                </c:pt>
                <c:pt idx="1825">
                  <c:v>82.582991000000007</c:v>
                </c:pt>
                <c:pt idx="1826">
                  <c:v>82.683274999999995</c:v>
                </c:pt>
                <c:pt idx="1827">
                  <c:v>82.811345000000003</c:v>
                </c:pt>
                <c:pt idx="1828">
                  <c:v>82.904031000000003</c:v>
                </c:pt>
                <c:pt idx="1829">
                  <c:v>82.904617000000002</c:v>
                </c:pt>
                <c:pt idx="1830">
                  <c:v>82.819479000000001</c:v>
                </c:pt>
                <c:pt idx="1831">
                  <c:v>82.721159</c:v>
                </c:pt>
                <c:pt idx="1832">
                  <c:v>82.674226000000004</c:v>
                </c:pt>
                <c:pt idx="1833">
                  <c:v>82.672793999999996</c:v>
                </c:pt>
                <c:pt idx="1834">
                  <c:v>82.675343999999996</c:v>
                </c:pt>
                <c:pt idx="1835">
                  <c:v>82.681217000000004</c:v>
                </c:pt>
                <c:pt idx="1836">
                  <c:v>82.732372999999995</c:v>
                </c:pt>
                <c:pt idx="1837">
                  <c:v>82.842634000000004</c:v>
                </c:pt>
                <c:pt idx="1838">
                  <c:v>82.964682999999994</c:v>
                </c:pt>
                <c:pt idx="1839">
                  <c:v>83.03501</c:v>
                </c:pt>
                <c:pt idx="1840">
                  <c:v>83.027811</c:v>
                </c:pt>
                <c:pt idx="1841">
                  <c:v>82.962427000000005</c:v>
                </c:pt>
                <c:pt idx="1842">
                  <c:v>82.881994000000006</c:v>
                </c:pt>
                <c:pt idx="1843">
                  <c:v>82.828005000000005</c:v>
                </c:pt>
                <c:pt idx="1844">
                  <c:v>82.813157000000004</c:v>
                </c:pt>
                <c:pt idx="1845">
                  <c:v>82.818402000000006</c:v>
                </c:pt>
                <c:pt idx="1846">
                  <c:v>82.827454000000003</c:v>
                </c:pt>
                <c:pt idx="1847">
                  <c:v>82.851450999999997</c:v>
                </c:pt>
                <c:pt idx="1848">
                  <c:v>82.900058999999999</c:v>
                </c:pt>
                <c:pt idx="1849">
                  <c:v>82.940550999999999</c:v>
                </c:pt>
                <c:pt idx="1850">
                  <c:v>82.920430999999994</c:v>
                </c:pt>
                <c:pt idx="1851">
                  <c:v>82.835515000000001</c:v>
                </c:pt>
                <c:pt idx="1852">
                  <c:v>82.745506000000006</c:v>
                </c:pt>
                <c:pt idx="1853">
                  <c:v>82.708792000000003</c:v>
                </c:pt>
                <c:pt idx="1854">
                  <c:v>82.726830000000007</c:v>
                </c:pt>
                <c:pt idx="1855">
                  <c:v>82.764245000000003</c:v>
                </c:pt>
                <c:pt idx="1856">
                  <c:v>82.799398999999994</c:v>
                </c:pt>
                <c:pt idx="1857">
                  <c:v>82.835739000000004</c:v>
                </c:pt>
                <c:pt idx="1858">
                  <c:v>82.877707999999998</c:v>
                </c:pt>
                <c:pt idx="1859">
                  <c:v>82.918356000000003</c:v>
                </c:pt>
                <c:pt idx="1860">
                  <c:v>82.950142</c:v>
                </c:pt>
                <c:pt idx="1861">
                  <c:v>82.975828000000007</c:v>
                </c:pt>
                <c:pt idx="1862">
                  <c:v>83.006488000000004</c:v>
                </c:pt>
                <c:pt idx="1863">
                  <c:v>83.050657999999999</c:v>
                </c:pt>
                <c:pt idx="1864">
                  <c:v>83.100838999999993</c:v>
                </c:pt>
                <c:pt idx="1865">
                  <c:v>83.132023000000004</c:v>
                </c:pt>
                <c:pt idx="1866">
                  <c:v>83.125922000000003</c:v>
                </c:pt>
                <c:pt idx="1867">
                  <c:v>83.098916000000003</c:v>
                </c:pt>
                <c:pt idx="1868">
                  <c:v>83.090449000000007</c:v>
                </c:pt>
                <c:pt idx="1869">
                  <c:v>83.117204000000001</c:v>
                </c:pt>
                <c:pt idx="1870">
                  <c:v>83.154287999999994</c:v>
                </c:pt>
                <c:pt idx="1871">
                  <c:v>83.170849000000004</c:v>
                </c:pt>
                <c:pt idx="1872">
                  <c:v>83.169572000000002</c:v>
                </c:pt>
                <c:pt idx="1873">
                  <c:v>83.173877000000005</c:v>
                </c:pt>
                <c:pt idx="1874">
                  <c:v>83.185748000000004</c:v>
                </c:pt>
                <c:pt idx="1875">
                  <c:v>83.181089999999998</c:v>
                </c:pt>
                <c:pt idx="1876">
                  <c:v>83.149235000000004</c:v>
                </c:pt>
                <c:pt idx="1877">
                  <c:v>83.114363999999995</c:v>
                </c:pt>
                <c:pt idx="1878">
                  <c:v>83.105581000000001</c:v>
                </c:pt>
                <c:pt idx="1879">
                  <c:v>83.120462000000003</c:v>
                </c:pt>
                <c:pt idx="1880">
                  <c:v>83.131917999999999</c:v>
                </c:pt>
                <c:pt idx="1881">
                  <c:v>83.121781999999996</c:v>
                </c:pt>
                <c:pt idx="1882">
                  <c:v>83.092511999999999</c:v>
                </c:pt>
                <c:pt idx="1883">
                  <c:v>83.052138999999997</c:v>
                </c:pt>
                <c:pt idx="1884">
                  <c:v>83.007631000000003</c:v>
                </c:pt>
                <c:pt idx="1885">
                  <c:v>82.976224999999999</c:v>
                </c:pt>
                <c:pt idx="1886">
                  <c:v>82.984684999999999</c:v>
                </c:pt>
                <c:pt idx="1887">
                  <c:v>83.042933000000005</c:v>
                </c:pt>
                <c:pt idx="1888">
                  <c:v>83.125134000000003</c:v>
                </c:pt>
                <c:pt idx="1889">
                  <c:v>83.188906000000003</c:v>
                </c:pt>
                <c:pt idx="1890">
                  <c:v>83.212091999999998</c:v>
                </c:pt>
                <c:pt idx="1891">
                  <c:v>83.205927000000003</c:v>
                </c:pt>
                <c:pt idx="1892">
                  <c:v>83.197652000000005</c:v>
                </c:pt>
                <c:pt idx="1893">
                  <c:v>83.207396000000003</c:v>
                </c:pt>
                <c:pt idx="1894">
                  <c:v>83.235443000000004</c:v>
                </c:pt>
                <c:pt idx="1895">
                  <c:v>83.258420000000001</c:v>
                </c:pt>
                <c:pt idx="1896">
                  <c:v>83.239465999999993</c:v>
                </c:pt>
                <c:pt idx="1897">
                  <c:v>83.158299</c:v>
                </c:pt>
                <c:pt idx="1898">
                  <c:v>83.038549000000003</c:v>
                </c:pt>
                <c:pt idx="1899">
                  <c:v>82.936020999999997</c:v>
                </c:pt>
                <c:pt idx="1900">
                  <c:v>82.891547000000003</c:v>
                </c:pt>
                <c:pt idx="1901">
                  <c:v>82.900751</c:v>
                </c:pt>
                <c:pt idx="1902">
                  <c:v>82.934134</c:v>
                </c:pt>
                <c:pt idx="1903">
                  <c:v>82.975609000000006</c:v>
                </c:pt>
                <c:pt idx="1904">
                  <c:v>83.029510000000002</c:v>
                </c:pt>
                <c:pt idx="1905">
                  <c:v>83.095048000000006</c:v>
                </c:pt>
                <c:pt idx="1906">
                  <c:v>83.149714000000003</c:v>
                </c:pt>
                <c:pt idx="1907">
                  <c:v>83.165131000000002</c:v>
                </c:pt>
                <c:pt idx="1908">
                  <c:v>83.135354000000007</c:v>
                </c:pt>
                <c:pt idx="1909">
                  <c:v>83.086995999999999</c:v>
                </c:pt>
                <c:pt idx="1910">
                  <c:v>83.062659999999994</c:v>
                </c:pt>
                <c:pt idx="1911">
                  <c:v>83.088408000000001</c:v>
                </c:pt>
                <c:pt idx="1912">
                  <c:v>83.149849000000003</c:v>
                </c:pt>
                <c:pt idx="1913">
                  <c:v>83.201431999999997</c:v>
                </c:pt>
                <c:pt idx="1914">
                  <c:v>83.203117000000006</c:v>
                </c:pt>
                <c:pt idx="1915">
                  <c:v>83.153030999999999</c:v>
                </c:pt>
                <c:pt idx="1916">
                  <c:v>83.088041000000004</c:v>
                </c:pt>
                <c:pt idx="1917">
                  <c:v>83.053202999999996</c:v>
                </c:pt>
                <c:pt idx="1918">
                  <c:v>83.070121</c:v>
                </c:pt>
                <c:pt idx="1919">
                  <c:v>83.127758999999998</c:v>
                </c:pt>
                <c:pt idx="1920">
                  <c:v>83.197777000000002</c:v>
                </c:pt>
                <c:pt idx="1921">
                  <c:v>83.259033000000002</c:v>
                </c:pt>
                <c:pt idx="1922">
                  <c:v>83.306787999999997</c:v>
                </c:pt>
                <c:pt idx="1923">
                  <c:v>83.339271999999994</c:v>
                </c:pt>
                <c:pt idx="1924">
                  <c:v>83.343528000000006</c:v>
                </c:pt>
                <c:pt idx="1925">
                  <c:v>83.306186999999994</c:v>
                </c:pt>
                <c:pt idx="1926">
                  <c:v>83.238758000000004</c:v>
                </c:pt>
                <c:pt idx="1927">
                  <c:v>83.178157999999996</c:v>
                </c:pt>
                <c:pt idx="1928">
                  <c:v>83.151784000000006</c:v>
                </c:pt>
                <c:pt idx="1929">
                  <c:v>83.151218</c:v>
                </c:pt>
                <c:pt idx="1930">
                  <c:v>83.150751999999997</c:v>
                </c:pt>
                <c:pt idx="1931">
                  <c:v>83.142328000000006</c:v>
                </c:pt>
                <c:pt idx="1932">
                  <c:v>83.139632000000006</c:v>
                </c:pt>
                <c:pt idx="1933">
                  <c:v>83.154043000000001</c:v>
                </c:pt>
                <c:pt idx="1934">
                  <c:v>83.181185999999997</c:v>
                </c:pt>
                <c:pt idx="1935">
                  <c:v>83.209138999999993</c:v>
                </c:pt>
                <c:pt idx="1936">
                  <c:v>83.226898000000006</c:v>
                </c:pt>
                <c:pt idx="1937">
                  <c:v>83.223012999999995</c:v>
                </c:pt>
                <c:pt idx="1938">
                  <c:v>83.187190999999999</c:v>
                </c:pt>
                <c:pt idx="1939">
                  <c:v>83.118658999999994</c:v>
                </c:pt>
                <c:pt idx="1940">
                  <c:v>83.029437999999999</c:v>
                </c:pt>
                <c:pt idx="1941">
                  <c:v>82.939374999999998</c:v>
                </c:pt>
                <c:pt idx="1942">
                  <c:v>82.872038000000003</c:v>
                </c:pt>
                <c:pt idx="1943">
                  <c:v>82.848110000000005</c:v>
                </c:pt>
                <c:pt idx="1944">
                  <c:v>82.866467999999998</c:v>
                </c:pt>
                <c:pt idx="1945">
                  <c:v>82.89246</c:v>
                </c:pt>
                <c:pt idx="1946">
                  <c:v>82.883909000000003</c:v>
                </c:pt>
                <c:pt idx="1947">
                  <c:v>82.838031999999998</c:v>
                </c:pt>
                <c:pt idx="1948">
                  <c:v>82.801422000000002</c:v>
                </c:pt>
                <c:pt idx="1949">
                  <c:v>82.824451999999994</c:v>
                </c:pt>
                <c:pt idx="1950">
                  <c:v>82.912209000000004</c:v>
                </c:pt>
                <c:pt idx="1951">
                  <c:v>83.022009999999995</c:v>
                </c:pt>
                <c:pt idx="1952">
                  <c:v>83.105418999999998</c:v>
                </c:pt>
                <c:pt idx="1953">
                  <c:v>83.145917999999995</c:v>
                </c:pt>
                <c:pt idx="1954">
                  <c:v>83.153343000000007</c:v>
                </c:pt>
                <c:pt idx="1955">
                  <c:v>83.138260000000002</c:v>
                </c:pt>
                <c:pt idx="1956">
                  <c:v>83.102914999999996</c:v>
                </c:pt>
                <c:pt idx="1957">
                  <c:v>83.045614</c:v>
                </c:pt>
                <c:pt idx="1958">
                  <c:v>82.961927000000003</c:v>
                </c:pt>
                <c:pt idx="1959">
                  <c:v>82.848281</c:v>
                </c:pt>
                <c:pt idx="1960">
                  <c:v>82.719050999999993</c:v>
                </c:pt>
                <c:pt idx="1961">
                  <c:v>82.619281999999998</c:v>
                </c:pt>
                <c:pt idx="1962">
                  <c:v>82.601676999999995</c:v>
                </c:pt>
                <c:pt idx="1963">
                  <c:v>82.673002999999994</c:v>
                </c:pt>
                <c:pt idx="1964">
                  <c:v>82.770067999999995</c:v>
                </c:pt>
                <c:pt idx="1965">
                  <c:v>82.820187000000004</c:v>
                </c:pt>
                <c:pt idx="1966">
                  <c:v>82.825252000000006</c:v>
                </c:pt>
                <c:pt idx="1967">
                  <c:v>82.849003999999994</c:v>
                </c:pt>
                <c:pt idx="1968">
                  <c:v>82.916347000000002</c:v>
                </c:pt>
                <c:pt idx="1969">
                  <c:v>82.973708999999999</c:v>
                </c:pt>
                <c:pt idx="1970">
                  <c:v>82.972217000000001</c:v>
                </c:pt>
                <c:pt idx="1971">
                  <c:v>82.943504000000004</c:v>
                </c:pt>
                <c:pt idx="1972">
                  <c:v>82.949859000000004</c:v>
                </c:pt>
                <c:pt idx="1973">
                  <c:v>82.984900999999994</c:v>
                </c:pt>
                <c:pt idx="1974">
                  <c:v>82.980673999999993</c:v>
                </c:pt>
                <c:pt idx="1975">
                  <c:v>82.910166000000004</c:v>
                </c:pt>
                <c:pt idx="1976">
                  <c:v>82.833267000000006</c:v>
                </c:pt>
                <c:pt idx="1977">
                  <c:v>82.822586000000001</c:v>
                </c:pt>
                <c:pt idx="1978">
                  <c:v>82.876041999999998</c:v>
                </c:pt>
                <c:pt idx="1979">
                  <c:v>82.919099000000003</c:v>
                </c:pt>
                <c:pt idx="1980">
                  <c:v>82.874615000000006</c:v>
                </c:pt>
                <c:pt idx="1981">
                  <c:v>82.726375000000004</c:v>
                </c:pt>
                <c:pt idx="1982">
                  <c:v>82.541110000000003</c:v>
                </c:pt>
                <c:pt idx="1983">
                  <c:v>82.433404999999993</c:v>
                </c:pt>
                <c:pt idx="1984">
                  <c:v>82.465259000000003</c:v>
                </c:pt>
                <c:pt idx="1985">
                  <c:v>82.582223999999997</c:v>
                </c:pt>
                <c:pt idx="1986">
                  <c:v>82.678037000000003</c:v>
                </c:pt>
                <c:pt idx="1987">
                  <c:v>82.696202999999997</c:v>
                </c:pt>
                <c:pt idx="1988">
                  <c:v>82.657674999999998</c:v>
                </c:pt>
                <c:pt idx="1989">
                  <c:v>82.612217999999999</c:v>
                </c:pt>
                <c:pt idx="1990">
                  <c:v>82.590902999999997</c:v>
                </c:pt>
                <c:pt idx="1991">
                  <c:v>82.608373999999998</c:v>
                </c:pt>
                <c:pt idx="1992">
                  <c:v>82.671422000000007</c:v>
                </c:pt>
                <c:pt idx="1993">
                  <c:v>82.758246</c:v>
                </c:pt>
                <c:pt idx="1994">
                  <c:v>82.815813000000006</c:v>
                </c:pt>
                <c:pt idx="1995">
                  <c:v>82.810407999999995</c:v>
                </c:pt>
                <c:pt idx="1996">
                  <c:v>82.771181999999996</c:v>
                </c:pt>
                <c:pt idx="1997">
                  <c:v>82.758088999999998</c:v>
                </c:pt>
                <c:pt idx="1998">
                  <c:v>82.793436999999997</c:v>
                </c:pt>
                <c:pt idx="1999">
                  <c:v>82.842547999999994</c:v>
                </c:pt>
                <c:pt idx="2000">
                  <c:v>82.857972000000004</c:v>
                </c:pt>
                <c:pt idx="2001">
                  <c:v>82.830956999999998</c:v>
                </c:pt>
                <c:pt idx="2002">
                  <c:v>82.793469000000002</c:v>
                </c:pt>
                <c:pt idx="2003">
                  <c:v>82.778418000000002</c:v>
                </c:pt>
                <c:pt idx="2004">
                  <c:v>82.787677000000002</c:v>
                </c:pt>
                <c:pt idx="2005">
                  <c:v>82.799235999999993</c:v>
                </c:pt>
                <c:pt idx="2006">
                  <c:v>82.796598000000003</c:v>
                </c:pt>
                <c:pt idx="2007">
                  <c:v>82.785549000000003</c:v>
                </c:pt>
                <c:pt idx="2008">
                  <c:v>82.782437999999999</c:v>
                </c:pt>
                <c:pt idx="2009">
                  <c:v>82.788088000000002</c:v>
                </c:pt>
                <c:pt idx="2010">
                  <c:v>82.790104999999997</c:v>
                </c:pt>
                <c:pt idx="2011">
                  <c:v>82.788248999999993</c:v>
                </c:pt>
                <c:pt idx="2012">
                  <c:v>82.793777000000006</c:v>
                </c:pt>
                <c:pt idx="2013">
                  <c:v>82.805126999999999</c:v>
                </c:pt>
                <c:pt idx="2014">
                  <c:v>82.802070000000001</c:v>
                </c:pt>
                <c:pt idx="2015">
                  <c:v>82.770539999999997</c:v>
                </c:pt>
                <c:pt idx="2016">
                  <c:v>82.722358999999997</c:v>
                </c:pt>
                <c:pt idx="2017">
                  <c:v>82.686086000000003</c:v>
                </c:pt>
                <c:pt idx="2018">
                  <c:v>82.686757</c:v>
                </c:pt>
                <c:pt idx="2019">
                  <c:v>82.734808000000001</c:v>
                </c:pt>
                <c:pt idx="2020">
                  <c:v>82.818124999999995</c:v>
                </c:pt>
                <c:pt idx="2021">
                  <c:v>82.896298999999999</c:v>
                </c:pt>
                <c:pt idx="2022">
                  <c:v>82.919554000000005</c:v>
                </c:pt>
                <c:pt idx="2023">
                  <c:v>82.873564000000002</c:v>
                </c:pt>
                <c:pt idx="2024">
                  <c:v>82.796020999999996</c:v>
                </c:pt>
                <c:pt idx="2025">
                  <c:v>82.733384000000001</c:v>
                </c:pt>
                <c:pt idx="2026">
                  <c:v>82.700222999999994</c:v>
                </c:pt>
                <c:pt idx="2027">
                  <c:v>82.693359999999998</c:v>
                </c:pt>
                <c:pt idx="2028">
                  <c:v>82.717226999999994</c:v>
                </c:pt>
                <c:pt idx="2029">
                  <c:v>82.769962000000007</c:v>
                </c:pt>
                <c:pt idx="2030">
                  <c:v>82.821827999999996</c:v>
                </c:pt>
                <c:pt idx="2031">
                  <c:v>82.836132000000006</c:v>
                </c:pt>
                <c:pt idx="2032">
                  <c:v>82.813175999999999</c:v>
                </c:pt>
                <c:pt idx="2033">
                  <c:v>82.793854999999994</c:v>
                </c:pt>
                <c:pt idx="2034">
                  <c:v>82.805091000000004</c:v>
                </c:pt>
                <c:pt idx="2035">
                  <c:v>82.829453999999998</c:v>
                </c:pt>
                <c:pt idx="2036">
                  <c:v>82.843271000000001</c:v>
                </c:pt>
                <c:pt idx="2037">
                  <c:v>82.846114999999998</c:v>
                </c:pt>
                <c:pt idx="2038">
                  <c:v>82.844684999999998</c:v>
                </c:pt>
                <c:pt idx="2039">
                  <c:v>82.833136999999994</c:v>
                </c:pt>
                <c:pt idx="2040">
                  <c:v>82.801803000000007</c:v>
                </c:pt>
                <c:pt idx="2041">
                  <c:v>82.756433999999999</c:v>
                </c:pt>
                <c:pt idx="2042">
                  <c:v>82.717862999999994</c:v>
                </c:pt>
                <c:pt idx="2043">
                  <c:v>82.707066999999995</c:v>
                </c:pt>
                <c:pt idx="2044">
                  <c:v>82.734514000000004</c:v>
                </c:pt>
                <c:pt idx="2045">
                  <c:v>82.795925999999994</c:v>
                </c:pt>
                <c:pt idx="2046">
                  <c:v>82.872208999999998</c:v>
                </c:pt>
                <c:pt idx="2047">
                  <c:v>82.937387999999999</c:v>
                </c:pt>
                <c:pt idx="2048">
                  <c:v>82.969864000000001</c:v>
                </c:pt>
                <c:pt idx="2049">
                  <c:v>82.955827999999997</c:v>
                </c:pt>
                <c:pt idx="2050">
                  <c:v>82.893966000000006</c:v>
                </c:pt>
                <c:pt idx="2051">
                  <c:v>82.808205999999998</c:v>
                </c:pt>
                <c:pt idx="2052">
                  <c:v>82.746409999999997</c:v>
                </c:pt>
                <c:pt idx="2053">
                  <c:v>82.746870000000001</c:v>
                </c:pt>
                <c:pt idx="2054">
                  <c:v>82.799563000000006</c:v>
                </c:pt>
                <c:pt idx="2055">
                  <c:v>82.852939000000006</c:v>
                </c:pt>
                <c:pt idx="2056">
                  <c:v>82.864292000000006</c:v>
                </c:pt>
                <c:pt idx="2057">
                  <c:v>82.836589000000004</c:v>
                </c:pt>
                <c:pt idx="2058">
                  <c:v>82.804438000000005</c:v>
                </c:pt>
                <c:pt idx="2059">
                  <c:v>82.789983000000007</c:v>
                </c:pt>
                <c:pt idx="2060">
                  <c:v>82.796754000000007</c:v>
                </c:pt>
                <c:pt idx="2061">
                  <c:v>82.830425000000005</c:v>
                </c:pt>
                <c:pt idx="2062">
                  <c:v>82.888322000000002</c:v>
                </c:pt>
                <c:pt idx="2063">
                  <c:v>82.942897000000002</c:v>
                </c:pt>
                <c:pt idx="2064">
                  <c:v>82.963077999999996</c:v>
                </c:pt>
                <c:pt idx="2065">
                  <c:v>82.950574000000003</c:v>
                </c:pt>
                <c:pt idx="2066">
                  <c:v>82.934483999999998</c:v>
                </c:pt>
                <c:pt idx="2067">
                  <c:v>82.931269</c:v>
                </c:pt>
                <c:pt idx="2068">
                  <c:v>82.930030000000002</c:v>
                </c:pt>
                <c:pt idx="2069">
                  <c:v>82.919691999999998</c:v>
                </c:pt>
                <c:pt idx="2070">
                  <c:v>82.9114</c:v>
                </c:pt>
                <c:pt idx="2071">
                  <c:v>82.921715000000006</c:v>
                </c:pt>
                <c:pt idx="2072">
                  <c:v>82.945899999999995</c:v>
                </c:pt>
                <c:pt idx="2073">
                  <c:v>82.965412999999998</c:v>
                </c:pt>
                <c:pt idx="2074">
                  <c:v>82.972896000000006</c:v>
                </c:pt>
                <c:pt idx="2075">
                  <c:v>82.974911000000006</c:v>
                </c:pt>
                <c:pt idx="2076">
                  <c:v>82.975003000000001</c:v>
                </c:pt>
                <c:pt idx="2077">
                  <c:v>82.971369999999993</c:v>
                </c:pt>
                <c:pt idx="2078">
                  <c:v>82.970630999999997</c:v>
                </c:pt>
                <c:pt idx="2079">
                  <c:v>82.983654999999999</c:v>
                </c:pt>
                <c:pt idx="2080">
                  <c:v>83.010368999999997</c:v>
                </c:pt>
                <c:pt idx="2081">
                  <c:v>83.035514000000006</c:v>
                </c:pt>
                <c:pt idx="2082">
                  <c:v>83.042494000000005</c:v>
                </c:pt>
                <c:pt idx="2083">
                  <c:v>83.037137999999999</c:v>
                </c:pt>
                <c:pt idx="2084">
                  <c:v>83.033990000000003</c:v>
                </c:pt>
                <c:pt idx="2085">
                  <c:v>83.029717000000005</c:v>
                </c:pt>
                <c:pt idx="2086">
                  <c:v>83.010239999999996</c:v>
                </c:pt>
                <c:pt idx="2087">
                  <c:v>82.969691999999995</c:v>
                </c:pt>
                <c:pt idx="2088">
                  <c:v>82.916673000000003</c:v>
                </c:pt>
                <c:pt idx="2089">
                  <c:v>82.865905999999995</c:v>
                </c:pt>
                <c:pt idx="2090">
                  <c:v>82.835626000000005</c:v>
                </c:pt>
                <c:pt idx="2091">
                  <c:v>82.845208999999997</c:v>
                </c:pt>
                <c:pt idx="2092">
                  <c:v>82.893109999999993</c:v>
                </c:pt>
                <c:pt idx="2093">
                  <c:v>82.947968000000003</c:v>
                </c:pt>
                <c:pt idx="2094">
                  <c:v>82.973536999999993</c:v>
                </c:pt>
                <c:pt idx="2095">
                  <c:v>82.959389999999999</c:v>
                </c:pt>
                <c:pt idx="2096">
                  <c:v>82.928510000000003</c:v>
                </c:pt>
                <c:pt idx="2097">
                  <c:v>82.912056000000007</c:v>
                </c:pt>
                <c:pt idx="2098">
                  <c:v>82.918610000000001</c:v>
                </c:pt>
                <c:pt idx="2099">
                  <c:v>82.92944</c:v>
                </c:pt>
                <c:pt idx="2100">
                  <c:v>82.921497000000002</c:v>
                </c:pt>
                <c:pt idx="2101">
                  <c:v>82.893462999999997</c:v>
                </c:pt>
                <c:pt idx="2102">
                  <c:v>82.867358999999993</c:v>
                </c:pt>
                <c:pt idx="2103">
                  <c:v>82.869508999999994</c:v>
                </c:pt>
                <c:pt idx="2104">
                  <c:v>82.907398999999998</c:v>
                </c:pt>
                <c:pt idx="2105">
                  <c:v>82.959855000000005</c:v>
                </c:pt>
                <c:pt idx="2106">
                  <c:v>82.994624000000002</c:v>
                </c:pt>
                <c:pt idx="2107">
                  <c:v>82.997465000000005</c:v>
                </c:pt>
                <c:pt idx="2108">
                  <c:v>82.977366000000004</c:v>
                </c:pt>
                <c:pt idx="2109">
                  <c:v>82.950343000000004</c:v>
                </c:pt>
                <c:pt idx="2110">
                  <c:v>82.932439000000002</c:v>
                </c:pt>
                <c:pt idx="2111">
                  <c:v>82.936685999999995</c:v>
                </c:pt>
                <c:pt idx="2112">
                  <c:v>82.956563000000003</c:v>
                </c:pt>
                <c:pt idx="2113">
                  <c:v>82.973174999999998</c:v>
                </c:pt>
                <c:pt idx="2114">
                  <c:v>82.979026000000005</c:v>
                </c:pt>
                <c:pt idx="2115">
                  <c:v>82.982095999999999</c:v>
                </c:pt>
                <c:pt idx="2116">
                  <c:v>82.996599000000003</c:v>
                </c:pt>
                <c:pt idx="2117">
                  <c:v>83.025617999999994</c:v>
                </c:pt>
                <c:pt idx="2118">
                  <c:v>83.056421</c:v>
                </c:pt>
                <c:pt idx="2119">
                  <c:v>83.074421000000001</c:v>
                </c:pt>
                <c:pt idx="2120">
                  <c:v>83.077164999999994</c:v>
                </c:pt>
                <c:pt idx="2121">
                  <c:v>83.075372999999999</c:v>
                </c:pt>
                <c:pt idx="2122">
                  <c:v>83.081503999999995</c:v>
                </c:pt>
                <c:pt idx="2123">
                  <c:v>83.099340999999995</c:v>
                </c:pt>
                <c:pt idx="2124">
                  <c:v>83.123110999999994</c:v>
                </c:pt>
                <c:pt idx="2125">
                  <c:v>83.141788000000005</c:v>
                </c:pt>
                <c:pt idx="2126">
                  <c:v>83.144097000000002</c:v>
                </c:pt>
                <c:pt idx="2127">
                  <c:v>83.124100999999996</c:v>
                </c:pt>
                <c:pt idx="2128">
                  <c:v>83.082897000000003</c:v>
                </c:pt>
                <c:pt idx="2129">
                  <c:v>83.024287999999999</c:v>
                </c:pt>
                <c:pt idx="2130">
                  <c:v>82.955922000000001</c:v>
                </c:pt>
                <c:pt idx="2131">
                  <c:v>82.909007000000003</c:v>
                </c:pt>
                <c:pt idx="2132">
                  <c:v>82.926079999999999</c:v>
                </c:pt>
                <c:pt idx="2133">
                  <c:v>82.988938000000005</c:v>
                </c:pt>
                <c:pt idx="2134">
                  <c:v>83.043077999999994</c:v>
                </c:pt>
                <c:pt idx="2135">
                  <c:v>83.064756000000003</c:v>
                </c:pt>
                <c:pt idx="2136">
                  <c:v>83.060782000000003</c:v>
                </c:pt>
                <c:pt idx="2137">
                  <c:v>83.050678000000005</c:v>
                </c:pt>
                <c:pt idx="2138">
                  <c:v>83.053196999999997</c:v>
                </c:pt>
                <c:pt idx="2139">
                  <c:v>83.074770000000001</c:v>
                </c:pt>
                <c:pt idx="2140">
                  <c:v>83.103492000000003</c:v>
                </c:pt>
                <c:pt idx="2141">
                  <c:v>83.119589000000005</c:v>
                </c:pt>
                <c:pt idx="2142">
                  <c:v>83.115497000000005</c:v>
                </c:pt>
                <c:pt idx="2143">
                  <c:v>83.101004000000003</c:v>
                </c:pt>
                <c:pt idx="2144">
                  <c:v>83.086776</c:v>
                </c:pt>
                <c:pt idx="2145">
                  <c:v>83.071950000000001</c:v>
                </c:pt>
                <c:pt idx="2146">
                  <c:v>83.054436999999993</c:v>
                </c:pt>
                <c:pt idx="2147">
                  <c:v>83.046323999999998</c:v>
                </c:pt>
                <c:pt idx="2148">
                  <c:v>83.063284999999993</c:v>
                </c:pt>
                <c:pt idx="2149">
                  <c:v>83.101511000000002</c:v>
                </c:pt>
                <c:pt idx="2150">
                  <c:v>83.134574000000001</c:v>
                </c:pt>
                <c:pt idx="2151">
                  <c:v>83.134056000000001</c:v>
                </c:pt>
                <c:pt idx="2152">
                  <c:v>83.094620000000006</c:v>
                </c:pt>
                <c:pt idx="2153">
                  <c:v>83.035804999999996</c:v>
                </c:pt>
                <c:pt idx="2154">
                  <c:v>82.982417999999996</c:v>
                </c:pt>
                <c:pt idx="2155">
                  <c:v>82.953406999999999</c:v>
                </c:pt>
                <c:pt idx="2156">
                  <c:v>82.961371999999997</c:v>
                </c:pt>
                <c:pt idx="2157">
                  <c:v>83.001985000000005</c:v>
                </c:pt>
                <c:pt idx="2158">
                  <c:v>83.053782999999996</c:v>
                </c:pt>
                <c:pt idx="2159">
                  <c:v>83.104012999999995</c:v>
                </c:pt>
                <c:pt idx="2160">
                  <c:v>83.149944000000005</c:v>
                </c:pt>
                <c:pt idx="2161">
                  <c:v>83.186751000000001</c:v>
                </c:pt>
                <c:pt idx="2162">
                  <c:v>83.204275999999993</c:v>
                </c:pt>
                <c:pt idx="2163">
                  <c:v>83.200461000000004</c:v>
                </c:pt>
                <c:pt idx="2164">
                  <c:v>83.187811999999994</c:v>
                </c:pt>
                <c:pt idx="2165">
                  <c:v>83.177564000000004</c:v>
                </c:pt>
                <c:pt idx="2166">
                  <c:v>83.168330999999995</c:v>
                </c:pt>
                <c:pt idx="2167">
                  <c:v>83.155839</c:v>
                </c:pt>
                <c:pt idx="2168">
                  <c:v>83.145867999999993</c:v>
                </c:pt>
                <c:pt idx="2169">
                  <c:v>83.150835000000001</c:v>
                </c:pt>
                <c:pt idx="2170">
                  <c:v>83.172912999999994</c:v>
                </c:pt>
                <c:pt idx="2171">
                  <c:v>83.192701999999997</c:v>
                </c:pt>
                <c:pt idx="2172">
                  <c:v>83.185873000000001</c:v>
                </c:pt>
                <c:pt idx="2173">
                  <c:v>83.159727000000004</c:v>
                </c:pt>
                <c:pt idx="2174">
                  <c:v>83.140764000000004</c:v>
                </c:pt>
                <c:pt idx="2175">
                  <c:v>83.147030000000001</c:v>
                </c:pt>
                <c:pt idx="2176">
                  <c:v>83.177730999999994</c:v>
                </c:pt>
                <c:pt idx="2177">
                  <c:v>83.213632000000004</c:v>
                </c:pt>
                <c:pt idx="2178">
                  <c:v>83.236667999999995</c:v>
                </c:pt>
                <c:pt idx="2179">
                  <c:v>83.239963000000003</c:v>
                </c:pt>
                <c:pt idx="2180">
                  <c:v>83.228442999999999</c:v>
                </c:pt>
                <c:pt idx="2181">
                  <c:v>83.216145999999995</c:v>
                </c:pt>
                <c:pt idx="2182">
                  <c:v>83.213980000000006</c:v>
                </c:pt>
                <c:pt idx="2183">
                  <c:v>83.224395000000001</c:v>
                </c:pt>
                <c:pt idx="2184">
                  <c:v>83.245706999999996</c:v>
                </c:pt>
                <c:pt idx="2185">
                  <c:v>83.274647999999999</c:v>
                </c:pt>
                <c:pt idx="2186">
                  <c:v>83.306047000000007</c:v>
                </c:pt>
                <c:pt idx="2187">
                  <c:v>83.330742000000001</c:v>
                </c:pt>
                <c:pt idx="2188">
                  <c:v>83.339681999999996</c:v>
                </c:pt>
                <c:pt idx="2189">
                  <c:v>83.329143999999999</c:v>
                </c:pt>
                <c:pt idx="2190">
                  <c:v>83.300022999999996</c:v>
                </c:pt>
                <c:pt idx="2191">
                  <c:v>83.261663999999996</c:v>
                </c:pt>
                <c:pt idx="2192">
                  <c:v>83.230866000000006</c:v>
                </c:pt>
                <c:pt idx="2193">
                  <c:v>83.216982000000002</c:v>
                </c:pt>
                <c:pt idx="2194">
                  <c:v>83.212674000000007</c:v>
                </c:pt>
                <c:pt idx="2195">
                  <c:v>83.201741999999996</c:v>
                </c:pt>
                <c:pt idx="2196">
                  <c:v>83.173743999999999</c:v>
                </c:pt>
                <c:pt idx="2197">
                  <c:v>83.130498000000003</c:v>
                </c:pt>
                <c:pt idx="2198">
                  <c:v>83.086533000000003</c:v>
                </c:pt>
                <c:pt idx="2199">
                  <c:v>83.063738999999998</c:v>
                </c:pt>
                <c:pt idx="2200">
                  <c:v>83.068899999999999</c:v>
                </c:pt>
                <c:pt idx="2201">
                  <c:v>83.074380000000005</c:v>
                </c:pt>
                <c:pt idx="2202">
                  <c:v>83.050461999999996</c:v>
                </c:pt>
                <c:pt idx="2203">
                  <c:v>82.999448000000001</c:v>
                </c:pt>
                <c:pt idx="2204">
                  <c:v>82.946734000000006</c:v>
                </c:pt>
                <c:pt idx="2205">
                  <c:v>82.911101000000002</c:v>
                </c:pt>
                <c:pt idx="2206">
                  <c:v>82.888192000000004</c:v>
                </c:pt>
                <c:pt idx="2207">
                  <c:v>82.863782</c:v>
                </c:pt>
                <c:pt idx="2208">
                  <c:v>82.851776000000001</c:v>
                </c:pt>
                <c:pt idx="2209">
                  <c:v>82.875152999999997</c:v>
                </c:pt>
                <c:pt idx="2210">
                  <c:v>82.902867999999998</c:v>
                </c:pt>
                <c:pt idx="2211">
                  <c:v>82.898487000000003</c:v>
                </c:pt>
                <c:pt idx="2212">
                  <c:v>82.859818000000004</c:v>
                </c:pt>
                <c:pt idx="2213">
                  <c:v>82.805003999999997</c:v>
                </c:pt>
                <c:pt idx="2214">
                  <c:v>82.754604</c:v>
                </c:pt>
                <c:pt idx="2215">
                  <c:v>82.720280000000002</c:v>
                </c:pt>
                <c:pt idx="2216">
                  <c:v>82.700689999999994</c:v>
                </c:pt>
                <c:pt idx="2217">
                  <c:v>82.685389999999998</c:v>
                </c:pt>
                <c:pt idx="2218">
                  <c:v>82.663937000000004</c:v>
                </c:pt>
                <c:pt idx="2219">
                  <c:v>82.628656000000007</c:v>
                </c:pt>
                <c:pt idx="2220">
                  <c:v>82.582575000000006</c:v>
                </c:pt>
                <c:pt idx="2221">
                  <c:v>82.532123999999996</c:v>
                </c:pt>
                <c:pt idx="2222">
                  <c:v>82.472961999999995</c:v>
                </c:pt>
                <c:pt idx="2223">
                  <c:v>82.398227000000006</c:v>
                </c:pt>
                <c:pt idx="2224">
                  <c:v>82.310505000000006</c:v>
                </c:pt>
                <c:pt idx="2225">
                  <c:v>82.226939999999999</c:v>
                </c:pt>
                <c:pt idx="2226">
                  <c:v>82.158243999999996</c:v>
                </c:pt>
                <c:pt idx="2227">
                  <c:v>82.082144999999997</c:v>
                </c:pt>
                <c:pt idx="2228">
                  <c:v>81.980982999999995</c:v>
                </c:pt>
                <c:pt idx="2229">
                  <c:v>81.883358000000001</c:v>
                </c:pt>
                <c:pt idx="2230">
                  <c:v>81.783382000000003</c:v>
                </c:pt>
                <c:pt idx="2231">
                  <c:v>81.653272000000001</c:v>
                </c:pt>
                <c:pt idx="2232">
                  <c:v>81.490337999999994</c:v>
                </c:pt>
                <c:pt idx="2233">
                  <c:v>81.324596999999997</c:v>
                </c:pt>
                <c:pt idx="2234">
                  <c:v>81.179765000000003</c:v>
                </c:pt>
                <c:pt idx="2235">
                  <c:v>81.044112999999996</c:v>
                </c:pt>
                <c:pt idx="2236">
                  <c:v>80.897186000000005</c:v>
                </c:pt>
                <c:pt idx="2237">
                  <c:v>80.735256000000007</c:v>
                </c:pt>
                <c:pt idx="2238">
                  <c:v>80.575191000000004</c:v>
                </c:pt>
                <c:pt idx="2239">
                  <c:v>80.433043999999995</c:v>
                </c:pt>
                <c:pt idx="2240">
                  <c:v>80.300560000000004</c:v>
                </c:pt>
                <c:pt idx="2241">
                  <c:v>80.159256999999997</c:v>
                </c:pt>
                <c:pt idx="2242">
                  <c:v>79.993913000000006</c:v>
                </c:pt>
                <c:pt idx="2243">
                  <c:v>79.802659000000006</c:v>
                </c:pt>
                <c:pt idx="2244">
                  <c:v>79.612572999999998</c:v>
                </c:pt>
                <c:pt idx="2245">
                  <c:v>79.448188000000002</c:v>
                </c:pt>
                <c:pt idx="2246">
                  <c:v>79.296063000000004</c:v>
                </c:pt>
                <c:pt idx="2247">
                  <c:v>79.127881000000002</c:v>
                </c:pt>
                <c:pt idx="2248">
                  <c:v>78.933837999999994</c:v>
                </c:pt>
                <c:pt idx="2249">
                  <c:v>78.743876</c:v>
                </c:pt>
                <c:pt idx="2250">
                  <c:v>78.587731000000005</c:v>
                </c:pt>
                <c:pt idx="2251">
                  <c:v>78.434669</c:v>
                </c:pt>
                <c:pt idx="2252">
                  <c:v>78.258357000000004</c:v>
                </c:pt>
                <c:pt idx="2253">
                  <c:v>78.087740999999994</c:v>
                </c:pt>
                <c:pt idx="2254">
                  <c:v>77.947525999999996</c:v>
                </c:pt>
                <c:pt idx="2255">
                  <c:v>77.830636999999996</c:v>
                </c:pt>
                <c:pt idx="2256">
                  <c:v>77.727226000000002</c:v>
                </c:pt>
                <c:pt idx="2257">
                  <c:v>77.635312999999996</c:v>
                </c:pt>
                <c:pt idx="2258">
                  <c:v>77.537633999999997</c:v>
                </c:pt>
                <c:pt idx="2259">
                  <c:v>77.407172000000003</c:v>
                </c:pt>
                <c:pt idx="2260">
                  <c:v>77.255600000000001</c:v>
                </c:pt>
                <c:pt idx="2261">
                  <c:v>77.143162000000004</c:v>
                </c:pt>
                <c:pt idx="2262">
                  <c:v>77.090294</c:v>
                </c:pt>
                <c:pt idx="2263">
                  <c:v>77.063085000000001</c:v>
                </c:pt>
                <c:pt idx="2264">
                  <c:v>77.076078999999993</c:v>
                </c:pt>
                <c:pt idx="2265">
                  <c:v>77.237667999999999</c:v>
                </c:pt>
                <c:pt idx="2266">
                  <c:v>77.620256999999995</c:v>
                </c:pt>
                <c:pt idx="2267">
                  <c:v>78.001337000000007</c:v>
                </c:pt>
                <c:pt idx="2268">
                  <c:v>78.179314000000005</c:v>
                </c:pt>
                <c:pt idx="2269">
                  <c:v>78.210395000000005</c:v>
                </c:pt>
                <c:pt idx="2270">
                  <c:v>78.177471999999995</c:v>
                </c:pt>
                <c:pt idx="2271">
                  <c:v>78.133803999999998</c:v>
                </c:pt>
                <c:pt idx="2272">
                  <c:v>78.106297999999995</c:v>
                </c:pt>
                <c:pt idx="2273">
                  <c:v>78.093367000000001</c:v>
                </c:pt>
                <c:pt idx="2274">
                  <c:v>78.078795999999997</c:v>
                </c:pt>
                <c:pt idx="2275">
                  <c:v>78.051983000000007</c:v>
                </c:pt>
                <c:pt idx="2276">
                  <c:v>78.023559000000006</c:v>
                </c:pt>
                <c:pt idx="2277">
                  <c:v>78.012075999999993</c:v>
                </c:pt>
                <c:pt idx="2278">
                  <c:v>78.016323</c:v>
                </c:pt>
                <c:pt idx="2279">
                  <c:v>78.023390000000006</c:v>
                </c:pt>
                <c:pt idx="2280">
                  <c:v>78.029385000000005</c:v>
                </c:pt>
                <c:pt idx="2281">
                  <c:v>78.014498000000003</c:v>
                </c:pt>
                <c:pt idx="2282">
                  <c:v>77.905553999999995</c:v>
                </c:pt>
                <c:pt idx="2283">
                  <c:v>77.702117000000001</c:v>
                </c:pt>
                <c:pt idx="2284">
                  <c:v>77.523116000000002</c:v>
                </c:pt>
                <c:pt idx="2285">
                  <c:v>77.368683000000004</c:v>
                </c:pt>
                <c:pt idx="2286">
                  <c:v>77.194586000000001</c:v>
                </c:pt>
                <c:pt idx="2287">
                  <c:v>76.994297000000003</c:v>
                </c:pt>
                <c:pt idx="2288">
                  <c:v>76.767921000000001</c:v>
                </c:pt>
                <c:pt idx="2289">
                  <c:v>76.511500999999996</c:v>
                </c:pt>
                <c:pt idx="2290">
                  <c:v>76.252600999999999</c:v>
                </c:pt>
                <c:pt idx="2291">
                  <c:v>76.058383000000006</c:v>
                </c:pt>
                <c:pt idx="2292">
                  <c:v>75.975307999999998</c:v>
                </c:pt>
                <c:pt idx="2293">
                  <c:v>75.988133000000005</c:v>
                </c:pt>
                <c:pt idx="2294">
                  <c:v>76.061845000000005</c:v>
                </c:pt>
                <c:pt idx="2295">
                  <c:v>76.185197000000002</c:v>
                </c:pt>
                <c:pt idx="2296">
                  <c:v>76.326913000000005</c:v>
                </c:pt>
                <c:pt idx="2297">
                  <c:v>76.447868</c:v>
                </c:pt>
                <c:pt idx="2298">
                  <c:v>76.582993000000002</c:v>
                </c:pt>
                <c:pt idx="2299">
                  <c:v>76.853012000000007</c:v>
                </c:pt>
                <c:pt idx="2300">
                  <c:v>77.286287999999999</c:v>
                </c:pt>
                <c:pt idx="2301">
                  <c:v>77.673236000000003</c:v>
                </c:pt>
                <c:pt idx="2302">
                  <c:v>77.915105999999994</c:v>
                </c:pt>
                <c:pt idx="2303">
                  <c:v>78.112016999999994</c:v>
                </c:pt>
                <c:pt idx="2304">
                  <c:v>78.341307</c:v>
                </c:pt>
                <c:pt idx="2305">
                  <c:v>78.547613999999996</c:v>
                </c:pt>
                <c:pt idx="2306">
                  <c:v>78.680080000000004</c:v>
                </c:pt>
                <c:pt idx="2307">
                  <c:v>78.771456999999998</c:v>
                </c:pt>
                <c:pt idx="2308">
                  <c:v>78.849225000000004</c:v>
                </c:pt>
                <c:pt idx="2309">
                  <c:v>78.918154999999999</c:v>
                </c:pt>
                <c:pt idx="2310">
                  <c:v>78.970119999999994</c:v>
                </c:pt>
                <c:pt idx="2311">
                  <c:v>79.003034999999997</c:v>
                </c:pt>
                <c:pt idx="2312">
                  <c:v>79.024805999999998</c:v>
                </c:pt>
                <c:pt idx="2313">
                  <c:v>79.041695000000004</c:v>
                </c:pt>
                <c:pt idx="2314">
                  <c:v>79.052807000000001</c:v>
                </c:pt>
                <c:pt idx="2315">
                  <c:v>79.048672999999994</c:v>
                </c:pt>
                <c:pt idx="2316">
                  <c:v>79.058114000000003</c:v>
                </c:pt>
                <c:pt idx="2317">
                  <c:v>79.115735000000001</c:v>
                </c:pt>
                <c:pt idx="2318">
                  <c:v>79.140421000000003</c:v>
                </c:pt>
                <c:pt idx="2319">
                  <c:v>79.141855000000007</c:v>
                </c:pt>
                <c:pt idx="2320">
                  <c:v>79.136256000000003</c:v>
                </c:pt>
                <c:pt idx="2321">
                  <c:v>79.125895999999997</c:v>
                </c:pt>
                <c:pt idx="2322">
                  <c:v>79.103514000000004</c:v>
                </c:pt>
                <c:pt idx="2323">
                  <c:v>79.065723000000006</c:v>
                </c:pt>
                <c:pt idx="2324">
                  <c:v>79.017371999999995</c:v>
                </c:pt>
                <c:pt idx="2325">
                  <c:v>78.977982999999995</c:v>
                </c:pt>
                <c:pt idx="2326">
                  <c:v>78.966604000000004</c:v>
                </c:pt>
                <c:pt idx="2327">
                  <c:v>78.961968999999996</c:v>
                </c:pt>
                <c:pt idx="2328">
                  <c:v>78.937179</c:v>
                </c:pt>
                <c:pt idx="2329">
                  <c:v>78.883745000000005</c:v>
                </c:pt>
                <c:pt idx="2330">
                  <c:v>78.821239000000006</c:v>
                </c:pt>
                <c:pt idx="2331">
                  <c:v>78.789503999999994</c:v>
                </c:pt>
                <c:pt idx="2332">
                  <c:v>78.780681000000001</c:v>
                </c:pt>
                <c:pt idx="2333">
                  <c:v>78.767257000000001</c:v>
                </c:pt>
                <c:pt idx="2334">
                  <c:v>78.741446999999994</c:v>
                </c:pt>
                <c:pt idx="2335">
                  <c:v>78.694029999999998</c:v>
                </c:pt>
                <c:pt idx="2336">
                  <c:v>78.618110999999999</c:v>
                </c:pt>
                <c:pt idx="2337">
                  <c:v>78.530692000000002</c:v>
                </c:pt>
                <c:pt idx="2338">
                  <c:v>78.479575999999994</c:v>
                </c:pt>
                <c:pt idx="2339">
                  <c:v>78.463437999999996</c:v>
                </c:pt>
                <c:pt idx="2340">
                  <c:v>78.436577999999997</c:v>
                </c:pt>
                <c:pt idx="2341">
                  <c:v>78.384506000000002</c:v>
                </c:pt>
                <c:pt idx="2342">
                  <c:v>78.324967000000001</c:v>
                </c:pt>
                <c:pt idx="2343">
                  <c:v>78.275927999999993</c:v>
                </c:pt>
                <c:pt idx="2344">
                  <c:v>78.250181999999995</c:v>
                </c:pt>
                <c:pt idx="2345">
                  <c:v>78.252928999999995</c:v>
                </c:pt>
                <c:pt idx="2346">
                  <c:v>78.221367999999998</c:v>
                </c:pt>
                <c:pt idx="2347">
                  <c:v>78.049700000000001</c:v>
                </c:pt>
                <c:pt idx="2348">
                  <c:v>77.922413000000006</c:v>
                </c:pt>
                <c:pt idx="2349">
                  <c:v>77.876181000000003</c:v>
                </c:pt>
                <c:pt idx="2350">
                  <c:v>77.869203999999996</c:v>
                </c:pt>
                <c:pt idx="2351">
                  <c:v>77.835361000000006</c:v>
                </c:pt>
                <c:pt idx="2352">
                  <c:v>77.731966</c:v>
                </c:pt>
                <c:pt idx="2353">
                  <c:v>77.588859999999997</c:v>
                </c:pt>
                <c:pt idx="2354">
                  <c:v>77.543339000000003</c:v>
                </c:pt>
                <c:pt idx="2355">
                  <c:v>77.547897000000006</c:v>
                </c:pt>
                <c:pt idx="2356">
                  <c:v>77.535534999999996</c:v>
                </c:pt>
                <c:pt idx="2357">
                  <c:v>77.504223999999994</c:v>
                </c:pt>
                <c:pt idx="2358">
                  <c:v>77.457993000000002</c:v>
                </c:pt>
                <c:pt idx="2359">
                  <c:v>77.410030000000006</c:v>
                </c:pt>
                <c:pt idx="2360">
                  <c:v>77.373002</c:v>
                </c:pt>
                <c:pt idx="2361">
                  <c:v>77.346097</c:v>
                </c:pt>
                <c:pt idx="2362">
                  <c:v>77.308922999999993</c:v>
                </c:pt>
                <c:pt idx="2363">
                  <c:v>77.22099</c:v>
                </c:pt>
                <c:pt idx="2364">
                  <c:v>77.079324</c:v>
                </c:pt>
                <c:pt idx="2365">
                  <c:v>76.984171000000003</c:v>
                </c:pt>
                <c:pt idx="2366">
                  <c:v>76.945049999999995</c:v>
                </c:pt>
                <c:pt idx="2367">
                  <c:v>76.921919000000003</c:v>
                </c:pt>
                <c:pt idx="2368">
                  <c:v>76.903943999999996</c:v>
                </c:pt>
                <c:pt idx="2369">
                  <c:v>76.888571999999996</c:v>
                </c:pt>
                <c:pt idx="2370">
                  <c:v>76.877482999999998</c:v>
                </c:pt>
                <c:pt idx="2371">
                  <c:v>76.863760999999997</c:v>
                </c:pt>
                <c:pt idx="2372">
                  <c:v>76.839357000000007</c:v>
                </c:pt>
                <c:pt idx="2373">
                  <c:v>76.807658000000004</c:v>
                </c:pt>
                <c:pt idx="2374">
                  <c:v>76.770399999999995</c:v>
                </c:pt>
                <c:pt idx="2375">
                  <c:v>76.713661999999999</c:v>
                </c:pt>
                <c:pt idx="2376">
                  <c:v>76.623123000000007</c:v>
                </c:pt>
                <c:pt idx="2377">
                  <c:v>76.530372999999997</c:v>
                </c:pt>
                <c:pt idx="2378">
                  <c:v>76.493915999999999</c:v>
                </c:pt>
                <c:pt idx="2379">
                  <c:v>76.499692999999994</c:v>
                </c:pt>
                <c:pt idx="2380">
                  <c:v>76.508173999999997</c:v>
                </c:pt>
                <c:pt idx="2381">
                  <c:v>76.507278999999997</c:v>
                </c:pt>
                <c:pt idx="2382">
                  <c:v>76.497082000000006</c:v>
                </c:pt>
                <c:pt idx="2383">
                  <c:v>76.481475000000003</c:v>
                </c:pt>
                <c:pt idx="2384">
                  <c:v>76.478363999999999</c:v>
                </c:pt>
                <c:pt idx="2385">
                  <c:v>76.486525</c:v>
                </c:pt>
                <c:pt idx="2386">
                  <c:v>76.487820999999997</c:v>
                </c:pt>
                <c:pt idx="2387">
                  <c:v>76.478307000000001</c:v>
                </c:pt>
                <c:pt idx="2388">
                  <c:v>76.462706999999995</c:v>
                </c:pt>
                <c:pt idx="2389">
                  <c:v>76.454053999999999</c:v>
                </c:pt>
                <c:pt idx="2390">
                  <c:v>76.464241999999999</c:v>
                </c:pt>
                <c:pt idx="2391">
                  <c:v>76.484281999999993</c:v>
                </c:pt>
                <c:pt idx="2392">
                  <c:v>76.488769000000005</c:v>
                </c:pt>
                <c:pt idx="2393">
                  <c:v>76.471845999999999</c:v>
                </c:pt>
                <c:pt idx="2394">
                  <c:v>76.454303999999993</c:v>
                </c:pt>
                <c:pt idx="2395">
                  <c:v>76.450146000000004</c:v>
                </c:pt>
                <c:pt idx="2396">
                  <c:v>76.452988000000005</c:v>
                </c:pt>
                <c:pt idx="2397">
                  <c:v>76.457181000000006</c:v>
                </c:pt>
                <c:pt idx="2398">
                  <c:v>76.469533999999996</c:v>
                </c:pt>
                <c:pt idx="2399">
                  <c:v>76.492092999999997</c:v>
                </c:pt>
                <c:pt idx="2400">
                  <c:v>76.513406000000003</c:v>
                </c:pt>
                <c:pt idx="2401">
                  <c:v>76.524790999999993</c:v>
                </c:pt>
                <c:pt idx="2402">
                  <c:v>76.527372999999997</c:v>
                </c:pt>
                <c:pt idx="2403">
                  <c:v>76.523767000000007</c:v>
                </c:pt>
                <c:pt idx="2404">
                  <c:v>76.517144000000002</c:v>
                </c:pt>
                <c:pt idx="2405">
                  <c:v>76.518698999999998</c:v>
                </c:pt>
                <c:pt idx="2406">
                  <c:v>76.540965</c:v>
                </c:pt>
                <c:pt idx="2407">
                  <c:v>76.578412</c:v>
                </c:pt>
                <c:pt idx="2408">
                  <c:v>76.615151999999995</c:v>
                </c:pt>
                <c:pt idx="2409">
                  <c:v>76.649683999999993</c:v>
                </c:pt>
                <c:pt idx="2410">
                  <c:v>76.695902000000004</c:v>
                </c:pt>
                <c:pt idx="2411">
                  <c:v>76.759598999999994</c:v>
                </c:pt>
                <c:pt idx="2412">
                  <c:v>76.828901000000002</c:v>
                </c:pt>
                <c:pt idx="2413">
                  <c:v>76.891347999999994</c:v>
                </c:pt>
                <c:pt idx="2414">
                  <c:v>76.94314</c:v>
                </c:pt>
                <c:pt idx="2415">
                  <c:v>76.981723000000002</c:v>
                </c:pt>
                <c:pt idx="2416">
                  <c:v>77.003403000000006</c:v>
                </c:pt>
                <c:pt idx="2417">
                  <c:v>77.017882</c:v>
                </c:pt>
                <c:pt idx="2418">
                  <c:v>77.049693000000005</c:v>
                </c:pt>
                <c:pt idx="2419">
                  <c:v>77.109148000000005</c:v>
                </c:pt>
                <c:pt idx="2420">
                  <c:v>77.175368000000006</c:v>
                </c:pt>
                <c:pt idx="2421">
                  <c:v>77.222622000000001</c:v>
                </c:pt>
                <c:pt idx="2422">
                  <c:v>77.239948999999996</c:v>
                </c:pt>
                <c:pt idx="2423">
                  <c:v>77.226248999999996</c:v>
                </c:pt>
                <c:pt idx="2424">
                  <c:v>77.211596999999998</c:v>
                </c:pt>
                <c:pt idx="2425">
                  <c:v>77.240020999999999</c:v>
                </c:pt>
                <c:pt idx="2426">
                  <c:v>77.294314</c:v>
                </c:pt>
                <c:pt idx="2427">
                  <c:v>77.352677999999997</c:v>
                </c:pt>
                <c:pt idx="2428">
                  <c:v>77.405364000000006</c:v>
                </c:pt>
                <c:pt idx="2429">
                  <c:v>77.444770000000005</c:v>
                </c:pt>
                <c:pt idx="2430">
                  <c:v>77.473584000000002</c:v>
                </c:pt>
                <c:pt idx="2431">
                  <c:v>77.523186999999993</c:v>
                </c:pt>
                <c:pt idx="2432">
                  <c:v>77.588519000000005</c:v>
                </c:pt>
                <c:pt idx="2433">
                  <c:v>77.641615999999999</c:v>
                </c:pt>
                <c:pt idx="2434">
                  <c:v>77.684319000000002</c:v>
                </c:pt>
                <c:pt idx="2435">
                  <c:v>77.721297000000007</c:v>
                </c:pt>
                <c:pt idx="2436">
                  <c:v>77.748407999999998</c:v>
                </c:pt>
                <c:pt idx="2437">
                  <c:v>77.758656000000002</c:v>
                </c:pt>
                <c:pt idx="2438">
                  <c:v>77.758324000000002</c:v>
                </c:pt>
                <c:pt idx="2439">
                  <c:v>77.778340999999998</c:v>
                </c:pt>
                <c:pt idx="2440">
                  <c:v>77.800860999999998</c:v>
                </c:pt>
                <c:pt idx="2441">
                  <c:v>77.685764000000006</c:v>
                </c:pt>
                <c:pt idx="2442">
                  <c:v>77.659913000000003</c:v>
                </c:pt>
                <c:pt idx="2443">
                  <c:v>77.666413000000006</c:v>
                </c:pt>
                <c:pt idx="2444">
                  <c:v>77.655407999999994</c:v>
                </c:pt>
                <c:pt idx="2445">
                  <c:v>77.647673999999995</c:v>
                </c:pt>
                <c:pt idx="2446">
                  <c:v>77.658828999999997</c:v>
                </c:pt>
                <c:pt idx="2447">
                  <c:v>77.685524999999998</c:v>
                </c:pt>
                <c:pt idx="2448">
                  <c:v>77.707189</c:v>
                </c:pt>
                <c:pt idx="2449">
                  <c:v>77.707437999999996</c:v>
                </c:pt>
                <c:pt idx="2450">
                  <c:v>77.691702000000006</c:v>
                </c:pt>
                <c:pt idx="2451">
                  <c:v>77.680672999999999</c:v>
                </c:pt>
                <c:pt idx="2452">
                  <c:v>77.673304999999999</c:v>
                </c:pt>
                <c:pt idx="2453">
                  <c:v>77.655815000000004</c:v>
                </c:pt>
                <c:pt idx="2454">
                  <c:v>77.615756000000005</c:v>
                </c:pt>
                <c:pt idx="2455">
                  <c:v>77.544712000000004</c:v>
                </c:pt>
                <c:pt idx="2456">
                  <c:v>77.468863999999996</c:v>
                </c:pt>
                <c:pt idx="2457">
                  <c:v>77.450175000000002</c:v>
                </c:pt>
                <c:pt idx="2458">
                  <c:v>77.509262000000007</c:v>
                </c:pt>
                <c:pt idx="2459">
                  <c:v>77.631073999999998</c:v>
                </c:pt>
                <c:pt idx="2460">
                  <c:v>77.810965999999993</c:v>
                </c:pt>
                <c:pt idx="2461">
                  <c:v>77.936031</c:v>
                </c:pt>
                <c:pt idx="2462">
                  <c:v>77.946477000000002</c:v>
                </c:pt>
                <c:pt idx="2463">
                  <c:v>77.938377000000003</c:v>
                </c:pt>
                <c:pt idx="2464">
                  <c:v>77.941845999999998</c:v>
                </c:pt>
                <c:pt idx="2465">
                  <c:v>77.956885</c:v>
                </c:pt>
                <c:pt idx="2466">
                  <c:v>77.991262000000006</c:v>
                </c:pt>
                <c:pt idx="2467">
                  <c:v>78.055941000000004</c:v>
                </c:pt>
                <c:pt idx="2468">
                  <c:v>78.126317999999998</c:v>
                </c:pt>
                <c:pt idx="2469">
                  <c:v>78.172950999999998</c:v>
                </c:pt>
                <c:pt idx="2470">
                  <c:v>78.211766999999995</c:v>
                </c:pt>
                <c:pt idx="2471">
                  <c:v>78.254626999999999</c:v>
                </c:pt>
                <c:pt idx="2472">
                  <c:v>78.295412999999996</c:v>
                </c:pt>
                <c:pt idx="2473">
                  <c:v>78.327275999999998</c:v>
                </c:pt>
                <c:pt idx="2474">
                  <c:v>78.366939000000002</c:v>
                </c:pt>
                <c:pt idx="2475">
                  <c:v>78.435412999999997</c:v>
                </c:pt>
                <c:pt idx="2476">
                  <c:v>78.528671000000003</c:v>
                </c:pt>
                <c:pt idx="2477">
                  <c:v>78.628726999999998</c:v>
                </c:pt>
                <c:pt idx="2478">
                  <c:v>78.724305000000001</c:v>
                </c:pt>
                <c:pt idx="2479">
                  <c:v>78.819151000000005</c:v>
                </c:pt>
                <c:pt idx="2480">
                  <c:v>78.899226999999996</c:v>
                </c:pt>
                <c:pt idx="2481">
                  <c:v>78.959823</c:v>
                </c:pt>
                <c:pt idx="2482">
                  <c:v>79.019278999999997</c:v>
                </c:pt>
                <c:pt idx="2483">
                  <c:v>79.076650000000001</c:v>
                </c:pt>
                <c:pt idx="2484">
                  <c:v>79.128912</c:v>
                </c:pt>
                <c:pt idx="2485">
                  <c:v>79.173845999999998</c:v>
                </c:pt>
                <c:pt idx="2486">
                  <c:v>79.223945000000001</c:v>
                </c:pt>
                <c:pt idx="2487">
                  <c:v>79.290443999999994</c:v>
                </c:pt>
                <c:pt idx="2488">
                  <c:v>79.366958999999994</c:v>
                </c:pt>
                <c:pt idx="2489">
                  <c:v>79.442592000000005</c:v>
                </c:pt>
                <c:pt idx="2490">
                  <c:v>79.518028000000001</c:v>
                </c:pt>
                <c:pt idx="2491">
                  <c:v>79.613929999999996</c:v>
                </c:pt>
                <c:pt idx="2492">
                  <c:v>79.76867</c:v>
                </c:pt>
                <c:pt idx="2493">
                  <c:v>80.051366000000002</c:v>
                </c:pt>
                <c:pt idx="2494">
                  <c:v>80.280737000000002</c:v>
                </c:pt>
                <c:pt idx="2495">
                  <c:v>80.289169000000001</c:v>
                </c:pt>
                <c:pt idx="2496">
                  <c:v>80.265592999999996</c:v>
                </c:pt>
                <c:pt idx="2497">
                  <c:v>80.270736999999997</c:v>
                </c:pt>
                <c:pt idx="2498">
                  <c:v>80.287125000000003</c:v>
                </c:pt>
                <c:pt idx="2499">
                  <c:v>80.297358000000003</c:v>
                </c:pt>
                <c:pt idx="2500">
                  <c:v>80.279238000000007</c:v>
                </c:pt>
                <c:pt idx="2501">
                  <c:v>80.212456000000003</c:v>
                </c:pt>
                <c:pt idx="2502">
                  <c:v>80.085558000000006</c:v>
                </c:pt>
                <c:pt idx="2503">
                  <c:v>79.918936000000002</c:v>
                </c:pt>
                <c:pt idx="2504">
                  <c:v>79.778581000000003</c:v>
                </c:pt>
                <c:pt idx="2505">
                  <c:v>79.695267999999999</c:v>
                </c:pt>
                <c:pt idx="2506">
                  <c:v>79.640977000000007</c:v>
                </c:pt>
                <c:pt idx="2507">
                  <c:v>79.590090000000004</c:v>
                </c:pt>
                <c:pt idx="2508">
                  <c:v>79.542291000000006</c:v>
                </c:pt>
                <c:pt idx="2509">
                  <c:v>79.524268000000006</c:v>
                </c:pt>
                <c:pt idx="2510">
                  <c:v>79.590924000000001</c:v>
                </c:pt>
                <c:pt idx="2511">
                  <c:v>79.771185000000003</c:v>
                </c:pt>
                <c:pt idx="2512">
                  <c:v>79.989463999999998</c:v>
                </c:pt>
                <c:pt idx="2513">
                  <c:v>80.183053999999998</c:v>
                </c:pt>
                <c:pt idx="2514">
                  <c:v>80.349977999999993</c:v>
                </c:pt>
                <c:pt idx="2515">
                  <c:v>80.495092999999997</c:v>
                </c:pt>
                <c:pt idx="2516">
                  <c:v>80.623057000000003</c:v>
                </c:pt>
                <c:pt idx="2517">
                  <c:v>80.749016999999995</c:v>
                </c:pt>
                <c:pt idx="2518">
                  <c:v>80.885762</c:v>
                </c:pt>
                <c:pt idx="2519">
                  <c:v>81.024131999999994</c:v>
                </c:pt>
                <c:pt idx="2520">
                  <c:v>81.140570999999994</c:v>
                </c:pt>
                <c:pt idx="2521">
                  <c:v>81.222425999999999</c:v>
                </c:pt>
                <c:pt idx="2522">
                  <c:v>81.266103999999999</c:v>
                </c:pt>
                <c:pt idx="2523">
                  <c:v>81.260971999999995</c:v>
                </c:pt>
                <c:pt idx="2524">
                  <c:v>81.206408999999994</c:v>
                </c:pt>
                <c:pt idx="2525">
                  <c:v>81.110480999999993</c:v>
                </c:pt>
                <c:pt idx="2526">
                  <c:v>80.919538000000003</c:v>
                </c:pt>
                <c:pt idx="2527">
                  <c:v>80.524140000000003</c:v>
                </c:pt>
                <c:pt idx="2528">
                  <c:v>80.002814000000001</c:v>
                </c:pt>
                <c:pt idx="2529">
                  <c:v>79.538872999999995</c:v>
                </c:pt>
                <c:pt idx="2530">
                  <c:v>79.125636</c:v>
                </c:pt>
                <c:pt idx="2531">
                  <c:v>78.715091999999999</c:v>
                </c:pt>
                <c:pt idx="2532">
                  <c:v>78.308893999999995</c:v>
                </c:pt>
                <c:pt idx="2533">
                  <c:v>77.924197000000007</c:v>
                </c:pt>
                <c:pt idx="2534">
                  <c:v>77.542272999999994</c:v>
                </c:pt>
                <c:pt idx="2535">
                  <c:v>77.145750000000007</c:v>
                </c:pt>
                <c:pt idx="2536">
                  <c:v>76.804478000000003</c:v>
                </c:pt>
                <c:pt idx="2537">
                  <c:v>76.578486999999996</c:v>
                </c:pt>
                <c:pt idx="2538">
                  <c:v>76.432173000000006</c:v>
                </c:pt>
                <c:pt idx="2539">
                  <c:v>76.316260999999997</c:v>
                </c:pt>
                <c:pt idx="2540">
                  <c:v>76.206343000000004</c:v>
                </c:pt>
                <c:pt idx="2541">
                  <c:v>76.076892999999998</c:v>
                </c:pt>
                <c:pt idx="2542">
                  <c:v>75.895335000000003</c:v>
                </c:pt>
                <c:pt idx="2543">
                  <c:v>75.801948999999993</c:v>
                </c:pt>
                <c:pt idx="2544">
                  <c:v>75.977260000000001</c:v>
                </c:pt>
                <c:pt idx="2545">
                  <c:v>76.245773999999997</c:v>
                </c:pt>
                <c:pt idx="2546">
                  <c:v>76.496668</c:v>
                </c:pt>
                <c:pt idx="2547">
                  <c:v>76.718449000000007</c:v>
                </c:pt>
                <c:pt idx="2548">
                  <c:v>76.914692000000002</c:v>
                </c:pt>
                <c:pt idx="2549">
                  <c:v>77.077409000000003</c:v>
                </c:pt>
                <c:pt idx="2550">
                  <c:v>77.201559000000003</c:v>
                </c:pt>
                <c:pt idx="2551">
                  <c:v>77.304218000000006</c:v>
                </c:pt>
                <c:pt idx="2552">
                  <c:v>77.416949000000002</c:v>
                </c:pt>
                <c:pt idx="2553">
                  <c:v>77.545338999999998</c:v>
                </c:pt>
                <c:pt idx="2554">
                  <c:v>77.665273999999997</c:v>
                </c:pt>
                <c:pt idx="2555">
                  <c:v>77.768838000000002</c:v>
                </c:pt>
                <c:pt idx="2556">
                  <c:v>77.869062999999997</c:v>
                </c:pt>
                <c:pt idx="2557">
                  <c:v>77.978249000000005</c:v>
                </c:pt>
                <c:pt idx="2558">
                  <c:v>78.096442999999994</c:v>
                </c:pt>
                <c:pt idx="2559">
                  <c:v>78.209598999999997</c:v>
                </c:pt>
                <c:pt idx="2560">
                  <c:v>78.297559000000007</c:v>
                </c:pt>
                <c:pt idx="2561">
                  <c:v>78.352926999999994</c:v>
                </c:pt>
                <c:pt idx="2562">
                  <c:v>78.389036000000004</c:v>
                </c:pt>
                <c:pt idx="2563">
                  <c:v>78.437071000000003</c:v>
                </c:pt>
                <c:pt idx="2564">
                  <c:v>78.525794000000005</c:v>
                </c:pt>
                <c:pt idx="2565">
                  <c:v>78.643490999999997</c:v>
                </c:pt>
                <c:pt idx="2566">
                  <c:v>78.755269999999996</c:v>
                </c:pt>
                <c:pt idx="2567">
                  <c:v>78.844789000000006</c:v>
                </c:pt>
                <c:pt idx="2568">
                  <c:v>78.902428999999998</c:v>
                </c:pt>
                <c:pt idx="2569">
                  <c:v>78.919741999999999</c:v>
                </c:pt>
                <c:pt idx="2570">
                  <c:v>78.898965000000004</c:v>
                </c:pt>
                <c:pt idx="2571">
                  <c:v>78.858087999999995</c:v>
                </c:pt>
                <c:pt idx="2572">
                  <c:v>78.816457999999997</c:v>
                </c:pt>
                <c:pt idx="2573">
                  <c:v>78.781210000000002</c:v>
                </c:pt>
                <c:pt idx="2574">
                  <c:v>78.747147999999996</c:v>
                </c:pt>
                <c:pt idx="2575">
                  <c:v>78.699202</c:v>
                </c:pt>
                <c:pt idx="2576">
                  <c:v>78.631894000000003</c:v>
                </c:pt>
                <c:pt idx="2577">
                  <c:v>78.567440000000005</c:v>
                </c:pt>
                <c:pt idx="2578">
                  <c:v>78.518017</c:v>
                </c:pt>
                <c:pt idx="2579">
                  <c:v>78.469823000000005</c:v>
                </c:pt>
                <c:pt idx="2580">
                  <c:v>78.394897</c:v>
                </c:pt>
                <c:pt idx="2581">
                  <c:v>78.283904000000007</c:v>
                </c:pt>
                <c:pt idx="2582">
                  <c:v>78.198329000000001</c:v>
                </c:pt>
                <c:pt idx="2583">
                  <c:v>78.168150999999995</c:v>
                </c:pt>
                <c:pt idx="2584">
                  <c:v>78.163991999999993</c:v>
                </c:pt>
                <c:pt idx="2585">
                  <c:v>78.172978999999998</c:v>
                </c:pt>
                <c:pt idx="2586">
                  <c:v>78.197186000000002</c:v>
                </c:pt>
                <c:pt idx="2587">
                  <c:v>78.231863000000004</c:v>
                </c:pt>
                <c:pt idx="2588">
                  <c:v>78.262848000000005</c:v>
                </c:pt>
                <c:pt idx="2589">
                  <c:v>78.283169999999998</c:v>
                </c:pt>
                <c:pt idx="2590">
                  <c:v>78.297276999999994</c:v>
                </c:pt>
                <c:pt idx="2591">
                  <c:v>78.307912000000002</c:v>
                </c:pt>
                <c:pt idx="2592">
                  <c:v>78.312062999999995</c:v>
                </c:pt>
                <c:pt idx="2593">
                  <c:v>78.304277999999996</c:v>
                </c:pt>
                <c:pt idx="2594">
                  <c:v>78.278453999999996</c:v>
                </c:pt>
                <c:pt idx="2595">
                  <c:v>78.230950000000007</c:v>
                </c:pt>
                <c:pt idx="2596">
                  <c:v>78.169724000000002</c:v>
                </c:pt>
                <c:pt idx="2597">
                  <c:v>78.109927999999996</c:v>
                </c:pt>
                <c:pt idx="2598">
                  <c:v>78.051813999999993</c:v>
                </c:pt>
                <c:pt idx="2599">
                  <c:v>77.972561999999996</c:v>
                </c:pt>
                <c:pt idx="2600">
                  <c:v>77.840625000000003</c:v>
                </c:pt>
                <c:pt idx="2601">
                  <c:v>77.665699000000004</c:v>
                </c:pt>
                <c:pt idx="2602">
                  <c:v>77.504689999999997</c:v>
                </c:pt>
                <c:pt idx="2603">
                  <c:v>77.364594999999994</c:v>
                </c:pt>
                <c:pt idx="2604">
                  <c:v>77.196254999999994</c:v>
                </c:pt>
                <c:pt idx="2605">
                  <c:v>76.986712999999995</c:v>
                </c:pt>
                <c:pt idx="2606">
                  <c:v>76.789664999999999</c:v>
                </c:pt>
                <c:pt idx="2607">
                  <c:v>76.633902000000006</c:v>
                </c:pt>
                <c:pt idx="2608">
                  <c:v>76.495724999999993</c:v>
                </c:pt>
                <c:pt idx="2609">
                  <c:v>76.349209000000002</c:v>
                </c:pt>
                <c:pt idx="2610">
                  <c:v>76.180569000000006</c:v>
                </c:pt>
                <c:pt idx="2611">
                  <c:v>75.972076999999999</c:v>
                </c:pt>
                <c:pt idx="2612">
                  <c:v>75.704252999999994</c:v>
                </c:pt>
                <c:pt idx="2613">
                  <c:v>75.403701999999996</c:v>
                </c:pt>
                <c:pt idx="2614">
                  <c:v>75.131737999999999</c:v>
                </c:pt>
                <c:pt idx="2615">
                  <c:v>74.889801000000006</c:v>
                </c:pt>
                <c:pt idx="2616">
                  <c:v>74.635632999999999</c:v>
                </c:pt>
                <c:pt idx="2617">
                  <c:v>74.351639000000006</c:v>
                </c:pt>
                <c:pt idx="2618">
                  <c:v>74.057339999999996</c:v>
                </c:pt>
                <c:pt idx="2619">
                  <c:v>73.784132</c:v>
                </c:pt>
                <c:pt idx="2620">
                  <c:v>73.558948000000001</c:v>
                </c:pt>
                <c:pt idx="2621">
                  <c:v>73.408288999999996</c:v>
                </c:pt>
                <c:pt idx="2622">
                  <c:v>73.344116999999997</c:v>
                </c:pt>
                <c:pt idx="2623">
                  <c:v>73.346270000000004</c:v>
                </c:pt>
                <c:pt idx="2624">
                  <c:v>73.389394999999993</c:v>
                </c:pt>
                <c:pt idx="2625">
                  <c:v>73.476568</c:v>
                </c:pt>
                <c:pt idx="2626">
                  <c:v>73.616148999999993</c:v>
                </c:pt>
                <c:pt idx="2627">
                  <c:v>73.767714999999995</c:v>
                </c:pt>
                <c:pt idx="2628">
                  <c:v>73.885143999999997</c:v>
                </c:pt>
                <c:pt idx="2629">
                  <c:v>73.971853999999993</c:v>
                </c:pt>
                <c:pt idx="2630">
                  <c:v>74.038494</c:v>
                </c:pt>
                <c:pt idx="2631">
                  <c:v>74.062971000000005</c:v>
                </c:pt>
                <c:pt idx="2632">
                  <c:v>74.017731999999995</c:v>
                </c:pt>
                <c:pt idx="2633">
                  <c:v>73.926022000000003</c:v>
                </c:pt>
                <c:pt idx="2634">
                  <c:v>73.855537999999996</c:v>
                </c:pt>
                <c:pt idx="2635">
                  <c:v>73.867238999999998</c:v>
                </c:pt>
                <c:pt idx="2636">
                  <c:v>73.984477999999996</c:v>
                </c:pt>
                <c:pt idx="2637">
                  <c:v>74.176387000000005</c:v>
                </c:pt>
                <c:pt idx="2638">
                  <c:v>74.369540999999998</c:v>
                </c:pt>
                <c:pt idx="2639">
                  <c:v>74.517441000000005</c:v>
                </c:pt>
                <c:pt idx="2640">
                  <c:v>74.629740999999996</c:v>
                </c:pt>
                <c:pt idx="2641">
                  <c:v>74.718822000000003</c:v>
                </c:pt>
                <c:pt idx="2642">
                  <c:v>74.777129000000002</c:v>
                </c:pt>
                <c:pt idx="2643">
                  <c:v>74.804219000000003</c:v>
                </c:pt>
                <c:pt idx="2644">
                  <c:v>74.821160000000006</c:v>
                </c:pt>
                <c:pt idx="2645">
                  <c:v>74.848050000000001</c:v>
                </c:pt>
                <c:pt idx="2646">
                  <c:v>74.884111000000004</c:v>
                </c:pt>
                <c:pt idx="2647">
                  <c:v>74.923428000000001</c:v>
                </c:pt>
                <c:pt idx="2648">
                  <c:v>74.975774999999999</c:v>
                </c:pt>
                <c:pt idx="2649">
                  <c:v>75.056327999999993</c:v>
                </c:pt>
                <c:pt idx="2650">
                  <c:v>75.170056000000002</c:v>
                </c:pt>
                <c:pt idx="2651">
                  <c:v>75.309731999999997</c:v>
                </c:pt>
                <c:pt idx="2652">
                  <c:v>75.462815000000006</c:v>
                </c:pt>
                <c:pt idx="2653">
                  <c:v>75.617110999999994</c:v>
                </c:pt>
                <c:pt idx="2654">
                  <c:v>75.764996999999994</c:v>
                </c:pt>
                <c:pt idx="2655">
                  <c:v>75.906829000000002</c:v>
                </c:pt>
                <c:pt idx="2656">
                  <c:v>76.045974000000001</c:v>
                </c:pt>
                <c:pt idx="2657">
                  <c:v>76.177919000000003</c:v>
                </c:pt>
                <c:pt idx="2658">
                  <c:v>76.289837000000006</c:v>
                </c:pt>
                <c:pt idx="2659">
                  <c:v>76.373569000000003</c:v>
                </c:pt>
                <c:pt idx="2660">
                  <c:v>76.441057000000001</c:v>
                </c:pt>
                <c:pt idx="2661">
                  <c:v>76.516554999999997</c:v>
                </c:pt>
                <c:pt idx="2662">
                  <c:v>76.602259000000004</c:v>
                </c:pt>
                <c:pt idx="2663">
                  <c:v>76.686055999999994</c:v>
                </c:pt>
                <c:pt idx="2664">
                  <c:v>76.769084000000007</c:v>
                </c:pt>
                <c:pt idx="2665">
                  <c:v>76.853560000000002</c:v>
                </c:pt>
                <c:pt idx="2666">
                  <c:v>76.929890999999998</c:v>
                </c:pt>
                <c:pt idx="2667">
                  <c:v>76.987058000000005</c:v>
                </c:pt>
                <c:pt idx="2668">
                  <c:v>77.024359000000004</c:v>
                </c:pt>
                <c:pt idx="2669">
                  <c:v>77.048671999999996</c:v>
                </c:pt>
                <c:pt idx="2670">
                  <c:v>77.067723999999998</c:v>
                </c:pt>
                <c:pt idx="2671">
                  <c:v>77.088284999999999</c:v>
                </c:pt>
                <c:pt idx="2672">
                  <c:v>77.114982999999995</c:v>
                </c:pt>
                <c:pt idx="2673">
                  <c:v>77.147794000000005</c:v>
                </c:pt>
                <c:pt idx="2674">
                  <c:v>77.185676999999998</c:v>
                </c:pt>
                <c:pt idx="2675">
                  <c:v>77.229406999999995</c:v>
                </c:pt>
                <c:pt idx="2676">
                  <c:v>77.27431</c:v>
                </c:pt>
                <c:pt idx="2677">
                  <c:v>77.302493999999996</c:v>
                </c:pt>
                <c:pt idx="2678">
                  <c:v>77.294105999999999</c:v>
                </c:pt>
                <c:pt idx="2679">
                  <c:v>77.250007999999994</c:v>
                </c:pt>
                <c:pt idx="2680">
                  <c:v>77.195695000000001</c:v>
                </c:pt>
                <c:pt idx="2681">
                  <c:v>77.157776999999996</c:v>
                </c:pt>
                <c:pt idx="2682">
                  <c:v>77.137844000000001</c:v>
                </c:pt>
                <c:pt idx="2683">
                  <c:v>77.116273000000007</c:v>
                </c:pt>
                <c:pt idx="2684">
                  <c:v>77.074938000000003</c:v>
                </c:pt>
                <c:pt idx="2685">
                  <c:v>77.004883000000007</c:v>
                </c:pt>
                <c:pt idx="2686">
                  <c:v>76.906384000000003</c:v>
                </c:pt>
                <c:pt idx="2687">
                  <c:v>76.795675000000003</c:v>
                </c:pt>
                <c:pt idx="2688">
                  <c:v>76.698324</c:v>
                </c:pt>
                <c:pt idx="2689">
                  <c:v>76.624319</c:v>
                </c:pt>
                <c:pt idx="2690">
                  <c:v>76.561616999999998</c:v>
                </c:pt>
                <c:pt idx="2691">
                  <c:v>76.497138000000007</c:v>
                </c:pt>
                <c:pt idx="2692">
                  <c:v>76.431415999999999</c:v>
                </c:pt>
                <c:pt idx="2693">
                  <c:v>76.368622999999999</c:v>
                </c:pt>
                <c:pt idx="2694">
                  <c:v>76.305749000000006</c:v>
                </c:pt>
                <c:pt idx="2695">
                  <c:v>76.240410999999995</c:v>
                </c:pt>
                <c:pt idx="2696">
                  <c:v>76.179668000000007</c:v>
                </c:pt>
                <c:pt idx="2697">
                  <c:v>76.128873999999996</c:v>
                </c:pt>
                <c:pt idx="2698">
                  <c:v>76.079452000000003</c:v>
                </c:pt>
                <c:pt idx="2699">
                  <c:v>76.019606999999993</c:v>
                </c:pt>
                <c:pt idx="2700">
                  <c:v>75.950575000000001</c:v>
                </c:pt>
                <c:pt idx="2701">
                  <c:v>75.881585000000001</c:v>
                </c:pt>
                <c:pt idx="2702">
                  <c:v>75.816215999999997</c:v>
                </c:pt>
                <c:pt idx="2703">
                  <c:v>75.755064000000004</c:v>
                </c:pt>
                <c:pt idx="2704">
                  <c:v>75.702828999999994</c:v>
                </c:pt>
                <c:pt idx="2705">
                  <c:v>75.658378999999996</c:v>
                </c:pt>
                <c:pt idx="2706">
                  <c:v>75.604393000000002</c:v>
                </c:pt>
                <c:pt idx="2707">
                  <c:v>75.522792999999993</c:v>
                </c:pt>
                <c:pt idx="2708">
                  <c:v>75.417320000000004</c:v>
                </c:pt>
                <c:pt idx="2709">
                  <c:v>75.308282000000005</c:v>
                </c:pt>
                <c:pt idx="2710">
                  <c:v>75.207875999999999</c:v>
                </c:pt>
                <c:pt idx="2711">
                  <c:v>75.113619999999997</c:v>
                </c:pt>
                <c:pt idx="2712">
                  <c:v>75.023623999999998</c:v>
                </c:pt>
                <c:pt idx="2713">
                  <c:v>74.942323999999999</c:v>
                </c:pt>
                <c:pt idx="2714">
                  <c:v>74.870340999999996</c:v>
                </c:pt>
                <c:pt idx="2715">
                  <c:v>74.804201000000006</c:v>
                </c:pt>
                <c:pt idx="2716">
                  <c:v>74.747366</c:v>
                </c:pt>
                <c:pt idx="2717">
                  <c:v>74.707848999999996</c:v>
                </c:pt>
                <c:pt idx="2718">
                  <c:v>74.683291999999994</c:v>
                </c:pt>
                <c:pt idx="2719">
                  <c:v>74.659830999999997</c:v>
                </c:pt>
                <c:pt idx="2720">
                  <c:v>74.627063000000007</c:v>
                </c:pt>
                <c:pt idx="2721">
                  <c:v>74.584438000000006</c:v>
                </c:pt>
                <c:pt idx="2722">
                  <c:v>74.531953999999999</c:v>
                </c:pt>
                <c:pt idx="2723">
                  <c:v>74.464894999999999</c:v>
                </c:pt>
                <c:pt idx="2724">
                  <c:v>74.379621999999998</c:v>
                </c:pt>
                <c:pt idx="2725">
                  <c:v>74.277272999999994</c:v>
                </c:pt>
                <c:pt idx="2726">
                  <c:v>74.162142000000003</c:v>
                </c:pt>
                <c:pt idx="2727">
                  <c:v>74.044021000000001</c:v>
                </c:pt>
                <c:pt idx="2728">
                  <c:v>73.940832</c:v>
                </c:pt>
                <c:pt idx="2729">
                  <c:v>73.868100999999996</c:v>
                </c:pt>
                <c:pt idx="2730">
                  <c:v>73.824494000000001</c:v>
                </c:pt>
                <c:pt idx="2731">
                  <c:v>73.797820000000002</c:v>
                </c:pt>
                <c:pt idx="2732">
                  <c:v>73.782246999999998</c:v>
                </c:pt>
                <c:pt idx="2733">
                  <c:v>73.776871999999997</c:v>
                </c:pt>
                <c:pt idx="2734">
                  <c:v>73.771506000000002</c:v>
                </c:pt>
                <c:pt idx="2735">
                  <c:v>73.749424000000005</c:v>
                </c:pt>
                <c:pt idx="2736">
                  <c:v>73.704437999999996</c:v>
                </c:pt>
                <c:pt idx="2737">
                  <c:v>73.643299999999996</c:v>
                </c:pt>
                <c:pt idx="2738">
                  <c:v>73.572199999999995</c:v>
                </c:pt>
                <c:pt idx="2739">
                  <c:v>73.493094999999997</c:v>
                </c:pt>
                <c:pt idx="2740">
                  <c:v>73.413481000000004</c:v>
                </c:pt>
                <c:pt idx="2741">
                  <c:v>73.347795000000005</c:v>
                </c:pt>
                <c:pt idx="2742">
                  <c:v>73.305873000000005</c:v>
                </c:pt>
                <c:pt idx="2743">
                  <c:v>73.289337000000003</c:v>
                </c:pt>
                <c:pt idx="2744">
                  <c:v>73.297543000000005</c:v>
                </c:pt>
                <c:pt idx="2745">
                  <c:v>73.326162999999994</c:v>
                </c:pt>
                <c:pt idx="2746">
                  <c:v>73.362979999999993</c:v>
                </c:pt>
                <c:pt idx="2747">
                  <c:v>73.397329999999997</c:v>
                </c:pt>
                <c:pt idx="2748">
                  <c:v>73.431447000000006</c:v>
                </c:pt>
                <c:pt idx="2749">
                  <c:v>73.471136000000001</c:v>
                </c:pt>
                <c:pt idx="2750">
                  <c:v>73.507529000000005</c:v>
                </c:pt>
                <c:pt idx="2751">
                  <c:v>73.519513000000003</c:v>
                </c:pt>
                <c:pt idx="2752">
                  <c:v>73.492767000000001</c:v>
                </c:pt>
                <c:pt idx="2753">
                  <c:v>73.426919999999996</c:v>
                </c:pt>
                <c:pt idx="2754">
                  <c:v>73.327329000000006</c:v>
                </c:pt>
                <c:pt idx="2755">
                  <c:v>73.200996000000004</c:v>
                </c:pt>
                <c:pt idx="2756">
                  <c:v>73.058222999999998</c:v>
                </c:pt>
                <c:pt idx="2757">
                  <c:v>72.905750999999995</c:v>
                </c:pt>
                <c:pt idx="2758">
                  <c:v>72.738187999999994</c:v>
                </c:pt>
                <c:pt idx="2759">
                  <c:v>72.547083999999998</c:v>
                </c:pt>
                <c:pt idx="2760">
                  <c:v>72.335954000000001</c:v>
                </c:pt>
                <c:pt idx="2761">
                  <c:v>72.113512</c:v>
                </c:pt>
                <c:pt idx="2762">
                  <c:v>71.874611999999999</c:v>
                </c:pt>
                <c:pt idx="2763">
                  <c:v>71.604242999999997</c:v>
                </c:pt>
                <c:pt idx="2764">
                  <c:v>71.301786000000007</c:v>
                </c:pt>
                <c:pt idx="2765">
                  <c:v>70.986096000000003</c:v>
                </c:pt>
                <c:pt idx="2766">
                  <c:v>70.675816999999995</c:v>
                </c:pt>
                <c:pt idx="2767">
                  <c:v>70.382217999999995</c:v>
                </c:pt>
                <c:pt idx="2768">
                  <c:v>70.124402000000003</c:v>
                </c:pt>
                <c:pt idx="2769">
                  <c:v>69.930648000000005</c:v>
                </c:pt>
                <c:pt idx="2770">
                  <c:v>69.815618999999998</c:v>
                </c:pt>
                <c:pt idx="2771">
                  <c:v>69.772126</c:v>
                </c:pt>
                <c:pt idx="2772">
                  <c:v>69.790098</c:v>
                </c:pt>
                <c:pt idx="2773">
                  <c:v>69.866512999999998</c:v>
                </c:pt>
                <c:pt idx="2774">
                  <c:v>69.995604</c:v>
                </c:pt>
                <c:pt idx="2775">
                  <c:v>70.166976000000005</c:v>
                </c:pt>
                <c:pt idx="2776">
                  <c:v>70.368217999999999</c:v>
                </c:pt>
                <c:pt idx="2777">
                  <c:v>70.563603000000001</c:v>
                </c:pt>
                <c:pt idx="2778">
                  <c:v>70.674766000000005</c:v>
                </c:pt>
                <c:pt idx="2779">
                  <c:v>70.620159000000001</c:v>
                </c:pt>
                <c:pt idx="2780">
                  <c:v>70.396106000000003</c:v>
                </c:pt>
                <c:pt idx="2781">
                  <c:v>70.112690999999998</c:v>
                </c:pt>
                <c:pt idx="2782">
                  <c:v>69.933708999999993</c:v>
                </c:pt>
                <c:pt idx="2783">
                  <c:v>69.971558999999999</c:v>
                </c:pt>
                <c:pt idx="2784">
                  <c:v>70.229561000000004</c:v>
                </c:pt>
                <c:pt idx="2785">
                  <c:v>70.618585999999993</c:v>
                </c:pt>
                <c:pt idx="2786">
                  <c:v>71.018107999999998</c:v>
                </c:pt>
                <c:pt idx="2787">
                  <c:v>71.341446000000005</c:v>
                </c:pt>
                <c:pt idx="2788">
                  <c:v>71.559657000000001</c:v>
                </c:pt>
                <c:pt idx="2789">
                  <c:v>71.675213999999997</c:v>
                </c:pt>
                <c:pt idx="2790">
                  <c:v>71.693842000000004</c:v>
                </c:pt>
                <c:pt idx="2791">
                  <c:v>71.631669000000002</c:v>
                </c:pt>
                <c:pt idx="2792">
                  <c:v>71.530112000000003</c:v>
                </c:pt>
                <c:pt idx="2793">
                  <c:v>71.438479000000001</c:v>
                </c:pt>
                <c:pt idx="2794">
                  <c:v>71.382095000000007</c:v>
                </c:pt>
                <c:pt idx="2795">
                  <c:v>71.362952000000007</c:v>
                </c:pt>
                <c:pt idx="2796">
                  <c:v>71.385876999999994</c:v>
                </c:pt>
                <c:pt idx="2797">
                  <c:v>71.460381999999996</c:v>
                </c:pt>
                <c:pt idx="2798">
                  <c:v>71.578541999999999</c:v>
                </c:pt>
                <c:pt idx="2799">
                  <c:v>71.717350999999994</c:v>
                </c:pt>
                <c:pt idx="2800">
                  <c:v>71.867849000000007</c:v>
                </c:pt>
                <c:pt idx="2801">
                  <c:v>72.042242000000002</c:v>
                </c:pt>
                <c:pt idx="2802">
                  <c:v>72.248780999999994</c:v>
                </c:pt>
                <c:pt idx="2803">
                  <c:v>72.476892000000007</c:v>
                </c:pt>
                <c:pt idx="2804">
                  <c:v>72.710766000000007</c:v>
                </c:pt>
                <c:pt idx="2805">
                  <c:v>72.943185999999997</c:v>
                </c:pt>
                <c:pt idx="2806">
                  <c:v>73.173464999999993</c:v>
                </c:pt>
                <c:pt idx="2807">
                  <c:v>73.402017999999998</c:v>
                </c:pt>
                <c:pt idx="2808">
                  <c:v>73.627744000000007</c:v>
                </c:pt>
                <c:pt idx="2809">
                  <c:v>73.844714999999994</c:v>
                </c:pt>
                <c:pt idx="2810">
                  <c:v>74.045120999999995</c:v>
                </c:pt>
                <c:pt idx="2811">
                  <c:v>74.230524000000003</c:v>
                </c:pt>
                <c:pt idx="2812">
                  <c:v>74.411874999999995</c:v>
                </c:pt>
                <c:pt idx="2813">
                  <c:v>74.591404999999995</c:v>
                </c:pt>
                <c:pt idx="2814">
                  <c:v>74.754913999999999</c:v>
                </c:pt>
                <c:pt idx="2815">
                  <c:v>74.892556999999996</c:v>
                </c:pt>
                <c:pt idx="2816">
                  <c:v>75.016744000000003</c:v>
                </c:pt>
                <c:pt idx="2817">
                  <c:v>75.146923000000001</c:v>
                </c:pt>
                <c:pt idx="2818">
                  <c:v>75.285032999999999</c:v>
                </c:pt>
                <c:pt idx="2819">
                  <c:v>75.417983000000007</c:v>
                </c:pt>
                <c:pt idx="2820">
                  <c:v>75.536654999999996</c:v>
                </c:pt>
                <c:pt idx="2821">
                  <c:v>75.639364</c:v>
                </c:pt>
                <c:pt idx="2822">
                  <c:v>75.723831000000004</c:v>
                </c:pt>
                <c:pt idx="2823">
                  <c:v>75.790474000000003</c:v>
                </c:pt>
                <c:pt idx="2824">
                  <c:v>75.849964</c:v>
                </c:pt>
                <c:pt idx="2825">
                  <c:v>75.914394999999999</c:v>
                </c:pt>
                <c:pt idx="2826">
                  <c:v>75.982552999999996</c:v>
                </c:pt>
                <c:pt idx="2827">
                  <c:v>76.044424000000006</c:v>
                </c:pt>
                <c:pt idx="2828">
                  <c:v>76.097755000000006</c:v>
                </c:pt>
                <c:pt idx="2829">
                  <c:v>76.149628000000007</c:v>
                </c:pt>
                <c:pt idx="2830">
                  <c:v>76.205293999999995</c:v>
                </c:pt>
                <c:pt idx="2831">
                  <c:v>76.266406000000003</c:v>
                </c:pt>
                <c:pt idx="2832">
                  <c:v>76.337030999999996</c:v>
                </c:pt>
                <c:pt idx="2833">
                  <c:v>76.419500999999997</c:v>
                </c:pt>
                <c:pt idx="2834">
                  <c:v>76.505196999999995</c:v>
                </c:pt>
                <c:pt idx="2835">
                  <c:v>76.579902000000004</c:v>
                </c:pt>
                <c:pt idx="2836">
                  <c:v>76.637990000000002</c:v>
                </c:pt>
                <c:pt idx="2837">
                  <c:v>76.683291999999994</c:v>
                </c:pt>
                <c:pt idx="2838">
                  <c:v>76.718704000000002</c:v>
                </c:pt>
                <c:pt idx="2839">
                  <c:v>76.743815999999995</c:v>
                </c:pt>
                <c:pt idx="2840">
                  <c:v>76.760337000000007</c:v>
                </c:pt>
                <c:pt idx="2841">
                  <c:v>76.770576000000005</c:v>
                </c:pt>
                <c:pt idx="2842">
                  <c:v>76.772002000000001</c:v>
                </c:pt>
                <c:pt idx="2843">
                  <c:v>76.762227999999993</c:v>
                </c:pt>
                <c:pt idx="2844">
                  <c:v>76.747906</c:v>
                </c:pt>
                <c:pt idx="2845">
                  <c:v>76.739859999999993</c:v>
                </c:pt>
                <c:pt idx="2846">
                  <c:v>76.740802000000002</c:v>
                </c:pt>
                <c:pt idx="2847">
                  <c:v>76.746655000000004</c:v>
                </c:pt>
                <c:pt idx="2848">
                  <c:v>76.757827000000006</c:v>
                </c:pt>
                <c:pt idx="2849">
                  <c:v>76.777827000000002</c:v>
                </c:pt>
                <c:pt idx="2850">
                  <c:v>76.800976000000006</c:v>
                </c:pt>
                <c:pt idx="2851">
                  <c:v>76.814187000000004</c:v>
                </c:pt>
                <c:pt idx="2852">
                  <c:v>76.815055000000001</c:v>
                </c:pt>
                <c:pt idx="2853">
                  <c:v>76.818966000000003</c:v>
                </c:pt>
                <c:pt idx="2854">
                  <c:v>76.843350000000001</c:v>
                </c:pt>
                <c:pt idx="2855">
                  <c:v>76.890880999999993</c:v>
                </c:pt>
                <c:pt idx="2856">
                  <c:v>76.951716000000005</c:v>
                </c:pt>
                <c:pt idx="2857">
                  <c:v>77.016209000000003</c:v>
                </c:pt>
                <c:pt idx="2858">
                  <c:v>77.080965000000006</c:v>
                </c:pt>
                <c:pt idx="2859">
                  <c:v>77.146272999999994</c:v>
                </c:pt>
                <c:pt idx="2860">
                  <c:v>77.212952999999999</c:v>
                </c:pt>
                <c:pt idx="2861">
                  <c:v>77.283051</c:v>
                </c:pt>
                <c:pt idx="2862">
                  <c:v>77.361547000000002</c:v>
                </c:pt>
                <c:pt idx="2863">
                  <c:v>77.452394999999996</c:v>
                </c:pt>
                <c:pt idx="2864">
                  <c:v>77.547807000000006</c:v>
                </c:pt>
                <c:pt idx="2865">
                  <c:v>77.624379000000005</c:v>
                </c:pt>
                <c:pt idx="2866">
                  <c:v>77.660413000000005</c:v>
                </c:pt>
                <c:pt idx="2867">
                  <c:v>77.659983999999994</c:v>
                </c:pt>
                <c:pt idx="2868">
                  <c:v>77.650409999999994</c:v>
                </c:pt>
                <c:pt idx="2869">
                  <c:v>77.651000999999994</c:v>
                </c:pt>
                <c:pt idx="2870">
                  <c:v>77.651272000000006</c:v>
                </c:pt>
                <c:pt idx="2871">
                  <c:v>77.625967000000003</c:v>
                </c:pt>
                <c:pt idx="2872">
                  <c:v>77.564891000000003</c:v>
                </c:pt>
                <c:pt idx="2873">
                  <c:v>77.480417000000003</c:v>
                </c:pt>
                <c:pt idx="2874">
                  <c:v>77.391239999999996</c:v>
                </c:pt>
                <c:pt idx="2875">
                  <c:v>77.308121999999997</c:v>
                </c:pt>
                <c:pt idx="2876">
                  <c:v>77.234392</c:v>
                </c:pt>
                <c:pt idx="2877">
                  <c:v>77.171364999999994</c:v>
                </c:pt>
                <c:pt idx="2878">
                  <c:v>77.120901000000003</c:v>
                </c:pt>
                <c:pt idx="2879">
                  <c:v>77.087680000000006</c:v>
                </c:pt>
                <c:pt idx="2880">
                  <c:v>77.078259000000003</c:v>
                </c:pt>
                <c:pt idx="2881">
                  <c:v>77.091860999999994</c:v>
                </c:pt>
                <c:pt idx="2882">
                  <c:v>77.114521999999994</c:v>
                </c:pt>
                <c:pt idx="2883">
                  <c:v>77.131144000000006</c:v>
                </c:pt>
                <c:pt idx="2884">
                  <c:v>77.141457000000003</c:v>
                </c:pt>
                <c:pt idx="2885">
                  <c:v>77.154477999999997</c:v>
                </c:pt>
                <c:pt idx="2886">
                  <c:v>77.168052000000003</c:v>
                </c:pt>
                <c:pt idx="2887">
                  <c:v>77.165655000000001</c:v>
                </c:pt>
                <c:pt idx="2888">
                  <c:v>77.138801000000001</c:v>
                </c:pt>
                <c:pt idx="2889">
                  <c:v>77.105170999999999</c:v>
                </c:pt>
                <c:pt idx="2890">
                  <c:v>77.096262999999993</c:v>
                </c:pt>
                <c:pt idx="2891">
                  <c:v>77.125322999999995</c:v>
                </c:pt>
                <c:pt idx="2892">
                  <c:v>77.170205999999993</c:v>
                </c:pt>
                <c:pt idx="2893">
                  <c:v>77.188631999999998</c:v>
                </c:pt>
                <c:pt idx="2894">
                  <c:v>77.153986000000003</c:v>
                </c:pt>
                <c:pt idx="2895">
                  <c:v>77.079037</c:v>
                </c:pt>
                <c:pt idx="2896">
                  <c:v>77.002786</c:v>
                </c:pt>
                <c:pt idx="2897">
                  <c:v>76.955179000000001</c:v>
                </c:pt>
                <c:pt idx="2898">
                  <c:v>76.936638000000002</c:v>
                </c:pt>
                <c:pt idx="2899">
                  <c:v>76.929450000000003</c:v>
                </c:pt>
                <c:pt idx="2900">
                  <c:v>76.9221</c:v>
                </c:pt>
                <c:pt idx="2901">
                  <c:v>76.915609000000003</c:v>
                </c:pt>
                <c:pt idx="2902">
                  <c:v>76.916691</c:v>
                </c:pt>
                <c:pt idx="2903">
                  <c:v>76.929957999999999</c:v>
                </c:pt>
                <c:pt idx="2904">
                  <c:v>76.952900999999997</c:v>
                </c:pt>
                <c:pt idx="2905">
                  <c:v>76.972835000000003</c:v>
                </c:pt>
                <c:pt idx="2906">
                  <c:v>76.975902000000005</c:v>
                </c:pt>
                <c:pt idx="2907">
                  <c:v>76.965374999999995</c:v>
                </c:pt>
                <c:pt idx="2908">
                  <c:v>76.962845000000002</c:v>
                </c:pt>
                <c:pt idx="2909">
                  <c:v>76.985149000000007</c:v>
                </c:pt>
                <c:pt idx="2910">
                  <c:v>77.028169000000005</c:v>
                </c:pt>
                <c:pt idx="2911">
                  <c:v>77.078616999999994</c:v>
                </c:pt>
                <c:pt idx="2912">
                  <c:v>77.129510999999994</c:v>
                </c:pt>
                <c:pt idx="2913">
                  <c:v>77.175430000000006</c:v>
                </c:pt>
                <c:pt idx="2914">
                  <c:v>77.204913000000005</c:v>
                </c:pt>
                <c:pt idx="2915">
                  <c:v>77.210696999999996</c:v>
                </c:pt>
                <c:pt idx="2916">
                  <c:v>77.203935000000001</c:v>
                </c:pt>
                <c:pt idx="2917">
                  <c:v>77.209271999999999</c:v>
                </c:pt>
                <c:pt idx="2918">
                  <c:v>77.244285000000005</c:v>
                </c:pt>
                <c:pt idx="2919">
                  <c:v>77.30565</c:v>
                </c:pt>
                <c:pt idx="2920">
                  <c:v>77.372146999999998</c:v>
                </c:pt>
                <c:pt idx="2921">
                  <c:v>77.417353000000006</c:v>
                </c:pt>
                <c:pt idx="2922">
                  <c:v>77.426586999999998</c:v>
                </c:pt>
                <c:pt idx="2923">
                  <c:v>77.410859000000002</c:v>
                </c:pt>
                <c:pt idx="2924">
                  <c:v>77.402180000000001</c:v>
                </c:pt>
                <c:pt idx="2925">
                  <c:v>77.427929000000006</c:v>
                </c:pt>
                <c:pt idx="2926">
                  <c:v>77.487376999999995</c:v>
                </c:pt>
                <c:pt idx="2927">
                  <c:v>77.554939000000005</c:v>
                </c:pt>
                <c:pt idx="2928">
                  <c:v>77.604545999999999</c:v>
                </c:pt>
                <c:pt idx="2929">
                  <c:v>77.627352999999999</c:v>
                </c:pt>
                <c:pt idx="2930">
                  <c:v>77.630026999999998</c:v>
                </c:pt>
                <c:pt idx="2931">
                  <c:v>77.624853999999999</c:v>
                </c:pt>
                <c:pt idx="2932">
                  <c:v>77.625157000000002</c:v>
                </c:pt>
                <c:pt idx="2933">
                  <c:v>77.644381999999993</c:v>
                </c:pt>
                <c:pt idx="2934">
                  <c:v>77.689608000000007</c:v>
                </c:pt>
                <c:pt idx="2935">
                  <c:v>77.751812999999999</c:v>
                </c:pt>
                <c:pt idx="2936">
                  <c:v>77.807754000000003</c:v>
                </c:pt>
                <c:pt idx="2937">
                  <c:v>77.839146999999997</c:v>
                </c:pt>
                <c:pt idx="2938">
                  <c:v>77.850601999999995</c:v>
                </c:pt>
                <c:pt idx="2939">
                  <c:v>77.861573000000007</c:v>
                </c:pt>
                <c:pt idx="2940">
                  <c:v>77.880410999999995</c:v>
                </c:pt>
                <c:pt idx="2941">
                  <c:v>77.897309000000007</c:v>
                </c:pt>
                <c:pt idx="2942">
                  <c:v>77.906602000000007</c:v>
                </c:pt>
                <c:pt idx="2943">
                  <c:v>77.922430000000006</c:v>
                </c:pt>
                <c:pt idx="2944">
                  <c:v>77.960536000000005</c:v>
                </c:pt>
                <c:pt idx="2945">
                  <c:v>78.014436000000003</c:v>
                </c:pt>
                <c:pt idx="2946">
                  <c:v>78.065601999999998</c:v>
                </c:pt>
                <c:pt idx="2947">
                  <c:v>78.113195000000005</c:v>
                </c:pt>
                <c:pt idx="2948">
                  <c:v>78.174036000000001</c:v>
                </c:pt>
                <c:pt idx="2949">
                  <c:v>78.250129000000001</c:v>
                </c:pt>
                <c:pt idx="2950">
                  <c:v>78.317823000000004</c:v>
                </c:pt>
                <c:pt idx="2951">
                  <c:v>78.359498000000002</c:v>
                </c:pt>
                <c:pt idx="2952">
                  <c:v>78.385914</c:v>
                </c:pt>
                <c:pt idx="2953">
                  <c:v>78.417080999999996</c:v>
                </c:pt>
                <c:pt idx="2954">
                  <c:v>78.459271999999999</c:v>
                </c:pt>
                <c:pt idx="2955">
                  <c:v>78.508302999999998</c:v>
                </c:pt>
                <c:pt idx="2956">
                  <c:v>78.558993999999998</c:v>
                </c:pt>
                <c:pt idx="2957">
                  <c:v>78.603095999999994</c:v>
                </c:pt>
                <c:pt idx="2958">
                  <c:v>78.630978999999996</c:v>
                </c:pt>
                <c:pt idx="2959">
                  <c:v>78.645148000000006</c:v>
                </c:pt>
                <c:pt idx="2960">
                  <c:v>78.663174999999995</c:v>
                </c:pt>
                <c:pt idx="2961">
                  <c:v>78.698014000000001</c:v>
                </c:pt>
                <c:pt idx="2962">
                  <c:v>78.740741</c:v>
                </c:pt>
                <c:pt idx="2963">
                  <c:v>78.770245000000003</c:v>
                </c:pt>
                <c:pt idx="2964">
                  <c:v>78.775174000000007</c:v>
                </c:pt>
                <c:pt idx="2965">
                  <c:v>78.759958999999995</c:v>
                </c:pt>
                <c:pt idx="2966">
                  <c:v>78.735664</c:v>
                </c:pt>
                <c:pt idx="2967">
                  <c:v>78.713712999999998</c:v>
                </c:pt>
                <c:pt idx="2968">
                  <c:v>78.705551</c:v>
                </c:pt>
                <c:pt idx="2969">
                  <c:v>78.718954999999994</c:v>
                </c:pt>
                <c:pt idx="2970">
                  <c:v>78.751547000000002</c:v>
                </c:pt>
                <c:pt idx="2971">
                  <c:v>78.791409000000002</c:v>
                </c:pt>
                <c:pt idx="2972">
                  <c:v>78.825203000000002</c:v>
                </c:pt>
                <c:pt idx="2973">
                  <c:v>78.845000999999996</c:v>
                </c:pt>
                <c:pt idx="2974">
                  <c:v>78.850222000000002</c:v>
                </c:pt>
                <c:pt idx="2975">
                  <c:v>78.847128999999995</c:v>
                </c:pt>
                <c:pt idx="2976">
                  <c:v>78.847506999999993</c:v>
                </c:pt>
                <c:pt idx="2977">
                  <c:v>78.865055999999996</c:v>
                </c:pt>
                <c:pt idx="2978">
                  <c:v>78.907475000000005</c:v>
                </c:pt>
                <c:pt idx="2979">
                  <c:v>78.967302000000004</c:v>
                </c:pt>
                <c:pt idx="2980">
                  <c:v>79.021753000000004</c:v>
                </c:pt>
                <c:pt idx="2981">
                  <c:v>79.048880999999994</c:v>
                </c:pt>
                <c:pt idx="2982">
                  <c:v>79.048754000000002</c:v>
                </c:pt>
                <c:pt idx="2983">
                  <c:v>79.043937</c:v>
                </c:pt>
                <c:pt idx="2984">
                  <c:v>79.054676000000001</c:v>
                </c:pt>
                <c:pt idx="2985">
                  <c:v>79.078761999999998</c:v>
                </c:pt>
                <c:pt idx="2986">
                  <c:v>79.099751999999995</c:v>
                </c:pt>
                <c:pt idx="2987">
                  <c:v>79.108170000000001</c:v>
                </c:pt>
                <c:pt idx="2988">
                  <c:v>79.107251000000005</c:v>
                </c:pt>
                <c:pt idx="2989">
                  <c:v>79.10445</c:v>
                </c:pt>
                <c:pt idx="2990">
                  <c:v>79.107902999999993</c:v>
                </c:pt>
                <c:pt idx="2991">
                  <c:v>79.126825999999994</c:v>
                </c:pt>
                <c:pt idx="2992">
                  <c:v>79.162981000000002</c:v>
                </c:pt>
                <c:pt idx="2993">
                  <c:v>79.202269000000001</c:v>
                </c:pt>
                <c:pt idx="2994">
                  <c:v>79.225998000000004</c:v>
                </c:pt>
                <c:pt idx="2995">
                  <c:v>79.232118999999997</c:v>
                </c:pt>
                <c:pt idx="2996">
                  <c:v>79.236369999999994</c:v>
                </c:pt>
                <c:pt idx="2997">
                  <c:v>79.251523000000006</c:v>
                </c:pt>
                <c:pt idx="2998">
                  <c:v>79.273499999999999</c:v>
                </c:pt>
                <c:pt idx="2999">
                  <c:v>79.288612999999998</c:v>
                </c:pt>
                <c:pt idx="3000">
                  <c:v>79.286641000000003</c:v>
                </c:pt>
                <c:pt idx="3001">
                  <c:v>79.266307999999995</c:v>
                </c:pt>
                <c:pt idx="3002">
                  <c:v>79.236592999999999</c:v>
                </c:pt>
                <c:pt idx="3003">
                  <c:v>79.214138000000005</c:v>
                </c:pt>
                <c:pt idx="3004">
                  <c:v>79.211197999999996</c:v>
                </c:pt>
                <c:pt idx="3005">
                  <c:v>79.222613999999993</c:v>
                </c:pt>
                <c:pt idx="3006">
                  <c:v>79.229487000000006</c:v>
                </c:pt>
                <c:pt idx="3007">
                  <c:v>79.217639000000005</c:v>
                </c:pt>
                <c:pt idx="3008">
                  <c:v>79.188434999999998</c:v>
                </c:pt>
                <c:pt idx="3009">
                  <c:v>79.152951999999999</c:v>
                </c:pt>
                <c:pt idx="3010">
                  <c:v>79.122669000000002</c:v>
                </c:pt>
                <c:pt idx="3011">
                  <c:v>79.105734999999996</c:v>
                </c:pt>
                <c:pt idx="3012">
                  <c:v>79.104194000000007</c:v>
                </c:pt>
                <c:pt idx="3013">
                  <c:v>79.111311999999998</c:v>
                </c:pt>
                <c:pt idx="3014">
                  <c:v>79.115570000000005</c:v>
                </c:pt>
                <c:pt idx="3015">
                  <c:v>79.108412999999999</c:v>
                </c:pt>
                <c:pt idx="3016">
                  <c:v>79.085429000000005</c:v>
                </c:pt>
                <c:pt idx="3017">
                  <c:v>79.044396000000006</c:v>
                </c:pt>
                <c:pt idx="3018">
                  <c:v>78.990326999999994</c:v>
                </c:pt>
                <c:pt idx="3019">
                  <c:v>78.939144999999996</c:v>
                </c:pt>
                <c:pt idx="3020">
                  <c:v>78.905790999999994</c:v>
                </c:pt>
                <c:pt idx="3021">
                  <c:v>78.888081999999997</c:v>
                </c:pt>
                <c:pt idx="3022">
                  <c:v>78.871106999999995</c:v>
                </c:pt>
                <c:pt idx="3023">
                  <c:v>78.848461</c:v>
                </c:pt>
                <c:pt idx="3024">
                  <c:v>78.829339000000004</c:v>
                </c:pt>
                <c:pt idx="3025">
                  <c:v>78.822648999999998</c:v>
                </c:pt>
                <c:pt idx="3026">
                  <c:v>78.824335000000005</c:v>
                </c:pt>
                <c:pt idx="3027">
                  <c:v>78.823892999999998</c:v>
                </c:pt>
                <c:pt idx="3028">
                  <c:v>78.813691000000006</c:v>
                </c:pt>
                <c:pt idx="3029">
                  <c:v>78.788252</c:v>
                </c:pt>
                <c:pt idx="3030">
                  <c:v>78.745461000000006</c:v>
                </c:pt>
                <c:pt idx="3031">
                  <c:v>78.694931999999994</c:v>
                </c:pt>
                <c:pt idx="3032">
                  <c:v>78.655742000000004</c:v>
                </c:pt>
                <c:pt idx="3033">
                  <c:v>78.637392000000006</c:v>
                </c:pt>
                <c:pt idx="3034">
                  <c:v>78.629270000000005</c:v>
                </c:pt>
                <c:pt idx="3035">
                  <c:v>78.616473999999997</c:v>
                </c:pt>
                <c:pt idx="3036">
                  <c:v>78.599422000000004</c:v>
                </c:pt>
                <c:pt idx="3037">
                  <c:v>78.589015000000003</c:v>
                </c:pt>
                <c:pt idx="3038">
                  <c:v>78.587947999999997</c:v>
                </c:pt>
                <c:pt idx="3039">
                  <c:v>78.587481999999994</c:v>
                </c:pt>
                <c:pt idx="3040">
                  <c:v>78.581045000000003</c:v>
                </c:pt>
                <c:pt idx="3041">
                  <c:v>78.571151</c:v>
                </c:pt>
                <c:pt idx="3042">
                  <c:v>78.561588999999998</c:v>
                </c:pt>
                <c:pt idx="3043">
                  <c:v>78.550347000000002</c:v>
                </c:pt>
                <c:pt idx="3044">
                  <c:v>78.533546999999999</c:v>
                </c:pt>
                <c:pt idx="3045">
                  <c:v>78.511865</c:v>
                </c:pt>
                <c:pt idx="3046">
                  <c:v>78.489616999999996</c:v>
                </c:pt>
                <c:pt idx="3047">
                  <c:v>78.469605999999999</c:v>
                </c:pt>
                <c:pt idx="3048">
                  <c:v>78.452132000000006</c:v>
                </c:pt>
                <c:pt idx="3049">
                  <c:v>78.438862</c:v>
                </c:pt>
                <c:pt idx="3050">
                  <c:v>78.434150000000002</c:v>
                </c:pt>
                <c:pt idx="3051">
                  <c:v>78.439528999999993</c:v>
                </c:pt>
                <c:pt idx="3052">
                  <c:v>78.448196999999993</c:v>
                </c:pt>
                <c:pt idx="3053">
                  <c:v>78.449894999999998</c:v>
                </c:pt>
                <c:pt idx="3054">
                  <c:v>78.443036000000006</c:v>
                </c:pt>
                <c:pt idx="3055">
                  <c:v>78.436797999999996</c:v>
                </c:pt>
                <c:pt idx="3056">
                  <c:v>78.437709999999996</c:v>
                </c:pt>
                <c:pt idx="3057">
                  <c:v>78.439936000000003</c:v>
                </c:pt>
                <c:pt idx="3058">
                  <c:v>78.434717000000006</c:v>
                </c:pt>
                <c:pt idx="3059">
                  <c:v>78.424103000000002</c:v>
                </c:pt>
                <c:pt idx="3060">
                  <c:v>78.416562999999996</c:v>
                </c:pt>
                <c:pt idx="3061">
                  <c:v>78.412210999999999</c:v>
                </c:pt>
                <c:pt idx="3062">
                  <c:v>78.402390999999994</c:v>
                </c:pt>
                <c:pt idx="3063">
                  <c:v>78.383514000000005</c:v>
                </c:pt>
                <c:pt idx="3064">
                  <c:v>78.362311000000005</c:v>
                </c:pt>
                <c:pt idx="3065">
                  <c:v>78.347481999999999</c:v>
                </c:pt>
                <c:pt idx="3066">
                  <c:v>78.344752999999997</c:v>
                </c:pt>
                <c:pt idx="3067">
                  <c:v>78.359894999999995</c:v>
                </c:pt>
                <c:pt idx="3068">
                  <c:v>78.396494000000004</c:v>
                </c:pt>
                <c:pt idx="3069">
                  <c:v>78.447822000000002</c:v>
                </c:pt>
                <c:pt idx="3070">
                  <c:v>78.498925</c:v>
                </c:pt>
                <c:pt idx="3071">
                  <c:v>78.539574000000002</c:v>
                </c:pt>
                <c:pt idx="3072">
                  <c:v>78.569006000000002</c:v>
                </c:pt>
                <c:pt idx="3073">
                  <c:v>78.588901000000007</c:v>
                </c:pt>
                <c:pt idx="3074">
                  <c:v>78.600792999999996</c:v>
                </c:pt>
                <c:pt idx="3075">
                  <c:v>78.609555</c:v>
                </c:pt>
                <c:pt idx="3076">
                  <c:v>78.618764999999996</c:v>
                </c:pt>
                <c:pt idx="3077">
                  <c:v>78.622247999999999</c:v>
                </c:pt>
                <c:pt idx="3078">
                  <c:v>78.611318999999995</c:v>
                </c:pt>
                <c:pt idx="3079">
                  <c:v>78.591211000000001</c:v>
                </c:pt>
                <c:pt idx="3080">
                  <c:v>78.577713000000003</c:v>
                </c:pt>
                <c:pt idx="3081">
                  <c:v>78.575096000000002</c:v>
                </c:pt>
                <c:pt idx="3082">
                  <c:v>78.570868000000004</c:v>
                </c:pt>
                <c:pt idx="3083">
                  <c:v>78.558238000000003</c:v>
                </c:pt>
                <c:pt idx="3084">
                  <c:v>78.552359999999993</c:v>
                </c:pt>
                <c:pt idx="3085">
                  <c:v>78.577191999999997</c:v>
                </c:pt>
                <c:pt idx="3086">
                  <c:v>78.643611000000007</c:v>
                </c:pt>
                <c:pt idx="3087">
                  <c:v>78.743886000000003</c:v>
                </c:pt>
                <c:pt idx="3088">
                  <c:v>78.858079000000004</c:v>
                </c:pt>
                <c:pt idx="3089">
                  <c:v>78.962496000000002</c:v>
                </c:pt>
                <c:pt idx="3090">
                  <c:v>79.044820999999999</c:v>
                </c:pt>
                <c:pt idx="3091">
                  <c:v>79.116992999999994</c:v>
                </c:pt>
                <c:pt idx="3092">
                  <c:v>79.201279</c:v>
                </c:pt>
                <c:pt idx="3093">
                  <c:v>79.298871000000005</c:v>
                </c:pt>
                <c:pt idx="3094">
                  <c:v>79.385358999999994</c:v>
                </c:pt>
                <c:pt idx="3095">
                  <c:v>79.443009000000004</c:v>
                </c:pt>
                <c:pt idx="3096">
                  <c:v>79.482280000000003</c:v>
                </c:pt>
                <c:pt idx="3097">
                  <c:v>79.522713999999993</c:v>
                </c:pt>
                <c:pt idx="3098">
                  <c:v>79.565950999999998</c:v>
                </c:pt>
                <c:pt idx="3099">
                  <c:v>79.597397999999998</c:v>
                </c:pt>
                <c:pt idx="3100">
                  <c:v>79.603652999999994</c:v>
                </c:pt>
                <c:pt idx="3101">
                  <c:v>79.579549</c:v>
                </c:pt>
                <c:pt idx="3102">
                  <c:v>79.530268000000007</c:v>
                </c:pt>
                <c:pt idx="3103">
                  <c:v>79.476488000000003</c:v>
                </c:pt>
                <c:pt idx="3104">
                  <c:v>79.447851999999997</c:v>
                </c:pt>
                <c:pt idx="3105">
                  <c:v>79.459549999999993</c:v>
                </c:pt>
                <c:pt idx="3106">
                  <c:v>79.500131999999994</c:v>
                </c:pt>
                <c:pt idx="3107">
                  <c:v>79.549150999999995</c:v>
                </c:pt>
                <c:pt idx="3108">
                  <c:v>79.598095999999998</c:v>
                </c:pt>
                <c:pt idx="3109">
                  <c:v>79.646938000000006</c:v>
                </c:pt>
                <c:pt idx="3110">
                  <c:v>79.692819999999998</c:v>
                </c:pt>
                <c:pt idx="3111">
                  <c:v>79.734134999999995</c:v>
                </c:pt>
                <c:pt idx="3112">
                  <c:v>79.776371999999995</c:v>
                </c:pt>
                <c:pt idx="3113">
                  <c:v>79.821787</c:v>
                </c:pt>
                <c:pt idx="3114">
                  <c:v>79.860750999999993</c:v>
                </c:pt>
                <c:pt idx="3115">
                  <c:v>79.884855999999999</c:v>
                </c:pt>
                <c:pt idx="3116">
                  <c:v>79.901446000000007</c:v>
                </c:pt>
                <c:pt idx="3117">
                  <c:v>79.923907999999997</c:v>
                </c:pt>
                <c:pt idx="3118">
                  <c:v>79.954823000000005</c:v>
                </c:pt>
                <c:pt idx="3119">
                  <c:v>79.990576000000004</c:v>
                </c:pt>
                <c:pt idx="3120">
                  <c:v>80.034552000000005</c:v>
                </c:pt>
                <c:pt idx="3121">
                  <c:v>80.089995999999999</c:v>
                </c:pt>
                <c:pt idx="3122">
                  <c:v>80.145211000000003</c:v>
                </c:pt>
                <c:pt idx="3123">
                  <c:v>80.184044</c:v>
                </c:pt>
                <c:pt idx="3124">
                  <c:v>80.211073999999996</c:v>
                </c:pt>
                <c:pt idx="3125">
                  <c:v>80.251686000000007</c:v>
                </c:pt>
                <c:pt idx="3126">
                  <c:v>80.324827999999997</c:v>
                </c:pt>
                <c:pt idx="3127">
                  <c:v>80.425576000000007</c:v>
                </c:pt>
                <c:pt idx="3128">
                  <c:v>80.535084999999995</c:v>
                </c:pt>
                <c:pt idx="3129">
                  <c:v>80.637944000000005</c:v>
                </c:pt>
                <c:pt idx="3130">
                  <c:v>80.729128000000003</c:v>
                </c:pt>
                <c:pt idx="3131">
                  <c:v>80.811065999999997</c:v>
                </c:pt>
                <c:pt idx="3132">
                  <c:v>80.88579</c:v>
                </c:pt>
                <c:pt idx="3133">
                  <c:v>80.949907999999994</c:v>
                </c:pt>
                <c:pt idx="3134">
                  <c:v>81.001439000000005</c:v>
                </c:pt>
                <c:pt idx="3135">
                  <c:v>81.050780000000003</c:v>
                </c:pt>
                <c:pt idx="3136">
                  <c:v>81.114615000000001</c:v>
                </c:pt>
                <c:pt idx="3137">
                  <c:v>81.194747000000007</c:v>
                </c:pt>
                <c:pt idx="3138">
                  <c:v>81.273871</c:v>
                </c:pt>
                <c:pt idx="3139">
                  <c:v>81.340868999999998</c:v>
                </c:pt>
                <c:pt idx="3140">
                  <c:v>81.409647000000007</c:v>
                </c:pt>
                <c:pt idx="3141">
                  <c:v>81.499534999999995</c:v>
                </c:pt>
                <c:pt idx="3142">
                  <c:v>81.603340000000003</c:v>
                </c:pt>
                <c:pt idx="3143">
                  <c:v>81.689998000000003</c:v>
                </c:pt>
                <c:pt idx="3144">
                  <c:v>81.738783999999995</c:v>
                </c:pt>
                <c:pt idx="3145">
                  <c:v>81.759770000000003</c:v>
                </c:pt>
                <c:pt idx="3146">
                  <c:v>81.778852000000001</c:v>
                </c:pt>
                <c:pt idx="3147">
                  <c:v>81.810863999999995</c:v>
                </c:pt>
                <c:pt idx="3148">
                  <c:v>81.851483999999999</c:v>
                </c:pt>
                <c:pt idx="3149">
                  <c:v>81.890851999999995</c:v>
                </c:pt>
                <c:pt idx="3150">
                  <c:v>81.930385000000001</c:v>
                </c:pt>
                <c:pt idx="3151">
                  <c:v>81.983698000000004</c:v>
                </c:pt>
                <c:pt idx="3152">
                  <c:v>82.057794000000001</c:v>
                </c:pt>
                <c:pt idx="3153">
                  <c:v>82.134728999999993</c:v>
                </c:pt>
                <c:pt idx="3154">
                  <c:v>82.181895999999995</c:v>
                </c:pt>
                <c:pt idx="3155">
                  <c:v>82.187025000000006</c:v>
                </c:pt>
                <c:pt idx="3156">
                  <c:v>82.174942999999999</c:v>
                </c:pt>
                <c:pt idx="3157">
                  <c:v>82.180952000000005</c:v>
                </c:pt>
                <c:pt idx="3158">
                  <c:v>82.212554999999995</c:v>
                </c:pt>
                <c:pt idx="3159">
                  <c:v>82.247878999999998</c:v>
                </c:pt>
                <c:pt idx="3160">
                  <c:v>82.270044999999996</c:v>
                </c:pt>
                <c:pt idx="3161">
                  <c:v>82.290993999999998</c:v>
                </c:pt>
                <c:pt idx="3162">
                  <c:v>82.337076999999994</c:v>
                </c:pt>
                <c:pt idx="3163">
                  <c:v>82.417794999999998</c:v>
                </c:pt>
                <c:pt idx="3164">
                  <c:v>82.513918000000004</c:v>
                </c:pt>
                <c:pt idx="3165">
                  <c:v>82.593607000000006</c:v>
                </c:pt>
                <c:pt idx="3166">
                  <c:v>82.637922000000003</c:v>
                </c:pt>
                <c:pt idx="3167">
                  <c:v>82.652733999999995</c:v>
                </c:pt>
                <c:pt idx="3168">
                  <c:v>82.658023</c:v>
                </c:pt>
                <c:pt idx="3169">
                  <c:v>82.666850999999994</c:v>
                </c:pt>
                <c:pt idx="3170">
                  <c:v>82.676006999999998</c:v>
                </c:pt>
                <c:pt idx="3171">
                  <c:v>82.677920999999998</c:v>
                </c:pt>
                <c:pt idx="3172">
                  <c:v>82.678353000000001</c:v>
                </c:pt>
                <c:pt idx="3173">
                  <c:v>82.696358000000004</c:v>
                </c:pt>
                <c:pt idx="3174">
                  <c:v>82.744383999999997</c:v>
                </c:pt>
                <c:pt idx="3175">
                  <c:v>82.812522000000001</c:v>
                </c:pt>
                <c:pt idx="3176">
                  <c:v>82.878940999999998</c:v>
                </c:pt>
                <c:pt idx="3177">
                  <c:v>82.936201999999994</c:v>
                </c:pt>
                <c:pt idx="3178">
                  <c:v>83.000056999999998</c:v>
                </c:pt>
                <c:pt idx="3179">
                  <c:v>83.085807000000003</c:v>
                </c:pt>
                <c:pt idx="3180">
                  <c:v>83.178860999999998</c:v>
                </c:pt>
                <c:pt idx="3181">
                  <c:v>83.236759000000006</c:v>
                </c:pt>
                <c:pt idx="3182">
                  <c:v>83.224604999999997</c:v>
                </c:pt>
                <c:pt idx="3183">
                  <c:v>83.145222000000004</c:v>
                </c:pt>
                <c:pt idx="3184">
                  <c:v>83.029966999999999</c:v>
                </c:pt>
                <c:pt idx="3185">
                  <c:v>82.904752000000002</c:v>
                </c:pt>
                <c:pt idx="3186">
                  <c:v>82.772861000000006</c:v>
                </c:pt>
                <c:pt idx="3187">
                  <c:v>82.629272999999998</c:v>
                </c:pt>
                <c:pt idx="3188">
                  <c:v>82.478956999999994</c:v>
                </c:pt>
                <c:pt idx="3189">
                  <c:v>82.330422999999996</c:v>
                </c:pt>
                <c:pt idx="3190">
                  <c:v>82.174946000000006</c:v>
                </c:pt>
                <c:pt idx="3191">
                  <c:v>81.984487999999999</c:v>
                </c:pt>
                <c:pt idx="3192">
                  <c:v>81.737605000000002</c:v>
                </c:pt>
                <c:pt idx="3193">
                  <c:v>81.446348</c:v>
                </c:pt>
                <c:pt idx="3194">
                  <c:v>81.155361999999997</c:v>
                </c:pt>
                <c:pt idx="3195">
                  <c:v>80.914899000000005</c:v>
                </c:pt>
                <c:pt idx="3196">
                  <c:v>80.753803000000005</c:v>
                </c:pt>
                <c:pt idx="3197">
                  <c:v>80.672996999999995</c:v>
                </c:pt>
                <c:pt idx="3198">
                  <c:v>80.658316999999997</c:v>
                </c:pt>
                <c:pt idx="3199">
                  <c:v>80.696365999999998</c:v>
                </c:pt>
                <c:pt idx="3200">
                  <c:v>80.776571000000004</c:v>
                </c:pt>
                <c:pt idx="3201">
                  <c:v>80.881406999999996</c:v>
                </c:pt>
                <c:pt idx="3202">
                  <c:v>80.984440000000006</c:v>
                </c:pt>
                <c:pt idx="3203">
                  <c:v>81.064721000000006</c:v>
                </c:pt>
                <c:pt idx="3204">
                  <c:v>81.120693000000003</c:v>
                </c:pt>
                <c:pt idx="3205">
                  <c:v>81.167814000000007</c:v>
                </c:pt>
                <c:pt idx="3206">
                  <c:v>81.225840000000005</c:v>
                </c:pt>
                <c:pt idx="3207">
                  <c:v>81.306501999999995</c:v>
                </c:pt>
                <c:pt idx="3208">
                  <c:v>81.403797999999995</c:v>
                </c:pt>
                <c:pt idx="3209">
                  <c:v>81.492343000000005</c:v>
                </c:pt>
                <c:pt idx="3210">
                  <c:v>81.543442999999996</c:v>
                </c:pt>
                <c:pt idx="3211">
                  <c:v>81.548489000000004</c:v>
                </c:pt>
                <c:pt idx="3212">
                  <c:v>81.520957999999993</c:v>
                </c:pt>
                <c:pt idx="3213">
                  <c:v>81.475104999999999</c:v>
                </c:pt>
                <c:pt idx="3214">
                  <c:v>81.414687000000001</c:v>
                </c:pt>
                <c:pt idx="3215">
                  <c:v>81.347514000000004</c:v>
                </c:pt>
                <c:pt idx="3216">
                  <c:v>81.296135000000007</c:v>
                </c:pt>
                <c:pt idx="3217">
                  <c:v>81.278183999999996</c:v>
                </c:pt>
                <c:pt idx="3218">
                  <c:v>81.280969999999996</c:v>
                </c:pt>
                <c:pt idx="3219">
                  <c:v>81.270386000000002</c:v>
                </c:pt>
                <c:pt idx="3220">
                  <c:v>81.225702999999996</c:v>
                </c:pt>
                <c:pt idx="3221">
                  <c:v>81.157859999999999</c:v>
                </c:pt>
                <c:pt idx="3222">
                  <c:v>81.096528000000006</c:v>
                </c:pt>
                <c:pt idx="3223">
                  <c:v>81.066394000000003</c:v>
                </c:pt>
                <c:pt idx="3224">
                  <c:v>81.070849999999993</c:v>
                </c:pt>
                <c:pt idx="3225">
                  <c:v>81.087112000000005</c:v>
                </c:pt>
                <c:pt idx="3226">
                  <c:v>81.079616999999999</c:v>
                </c:pt>
                <c:pt idx="3227">
                  <c:v>81.031361000000004</c:v>
                </c:pt>
                <c:pt idx="3228">
                  <c:v>80.962862000000001</c:v>
                </c:pt>
                <c:pt idx="3229">
                  <c:v>80.910011999999995</c:v>
                </c:pt>
                <c:pt idx="3230">
                  <c:v>80.882678999999996</c:v>
                </c:pt>
                <c:pt idx="3231">
                  <c:v>80.854995000000002</c:v>
                </c:pt>
                <c:pt idx="3232">
                  <c:v>80.797737999999995</c:v>
                </c:pt>
                <c:pt idx="3233">
                  <c:v>80.710072999999994</c:v>
                </c:pt>
                <c:pt idx="3234">
                  <c:v>80.615592000000007</c:v>
                </c:pt>
                <c:pt idx="3235">
                  <c:v>80.534221000000002</c:v>
                </c:pt>
                <c:pt idx="3236">
                  <c:v>80.463269999999994</c:v>
                </c:pt>
                <c:pt idx="3237">
                  <c:v>80.384142999999995</c:v>
                </c:pt>
                <c:pt idx="3238">
                  <c:v>80.286058999999995</c:v>
                </c:pt>
                <c:pt idx="3239">
                  <c:v>80.182203000000001</c:v>
                </c:pt>
                <c:pt idx="3240">
                  <c:v>80.097013000000004</c:v>
                </c:pt>
                <c:pt idx="3241">
                  <c:v>80.035342</c:v>
                </c:pt>
                <c:pt idx="3242">
                  <c:v>79.97287</c:v>
                </c:pt>
                <c:pt idx="3243">
                  <c:v>79.884016000000003</c:v>
                </c:pt>
                <c:pt idx="3244">
                  <c:v>79.770750000000007</c:v>
                </c:pt>
                <c:pt idx="3245">
                  <c:v>79.655337000000003</c:v>
                </c:pt>
                <c:pt idx="3246">
                  <c:v>79.554702000000006</c:v>
                </c:pt>
                <c:pt idx="3247">
                  <c:v>79.472611999999998</c:v>
                </c:pt>
                <c:pt idx="3248">
                  <c:v>79.405285000000006</c:v>
                </c:pt>
                <c:pt idx="3249">
                  <c:v>79.338616999999999</c:v>
                </c:pt>
                <c:pt idx="3250">
                  <c:v>79.250076000000007</c:v>
                </c:pt>
                <c:pt idx="3251">
                  <c:v>79.132057000000003</c:v>
                </c:pt>
                <c:pt idx="3252">
                  <c:v>79.006701000000007</c:v>
                </c:pt>
                <c:pt idx="3253">
                  <c:v>78.900530000000003</c:v>
                </c:pt>
                <c:pt idx="3254">
                  <c:v>78.811563000000007</c:v>
                </c:pt>
                <c:pt idx="3255">
                  <c:v>78.717741000000004</c:v>
                </c:pt>
                <c:pt idx="3256">
                  <c:v>78.605669000000006</c:v>
                </c:pt>
                <c:pt idx="3257">
                  <c:v>78.467436000000006</c:v>
                </c:pt>
                <c:pt idx="3258">
                  <c:v>78.282432</c:v>
                </c:pt>
                <c:pt idx="3259">
                  <c:v>78.037910999999994</c:v>
                </c:pt>
                <c:pt idx="3260">
                  <c:v>77.765026000000006</c:v>
                </c:pt>
                <c:pt idx="3261">
                  <c:v>77.518863999999994</c:v>
                </c:pt>
                <c:pt idx="3262">
                  <c:v>77.317778000000004</c:v>
                </c:pt>
                <c:pt idx="3263">
                  <c:v>77.131732</c:v>
                </c:pt>
                <c:pt idx="3264">
                  <c:v>76.932259999999999</c:v>
                </c:pt>
                <c:pt idx="3265">
                  <c:v>76.721153000000001</c:v>
                </c:pt>
                <c:pt idx="3266">
                  <c:v>76.504080999999999</c:v>
                </c:pt>
                <c:pt idx="3267">
                  <c:v>76.271445999999997</c:v>
                </c:pt>
                <c:pt idx="3268">
                  <c:v>76.022114000000002</c:v>
                </c:pt>
                <c:pt idx="3269">
                  <c:v>75.777506000000002</c:v>
                </c:pt>
                <c:pt idx="3270">
                  <c:v>75.553414000000004</c:v>
                </c:pt>
                <c:pt idx="3271">
                  <c:v>75.339898000000005</c:v>
                </c:pt>
                <c:pt idx="3272">
                  <c:v>75.124339000000006</c:v>
                </c:pt>
                <c:pt idx="3273">
                  <c:v>74.914297000000005</c:v>
                </c:pt>
                <c:pt idx="3274">
                  <c:v>74.724126999999996</c:v>
                </c:pt>
                <c:pt idx="3275">
                  <c:v>74.557603999999998</c:v>
                </c:pt>
                <c:pt idx="3276">
                  <c:v>74.414398000000006</c:v>
                </c:pt>
                <c:pt idx="3277">
                  <c:v>74.292625000000001</c:v>
                </c:pt>
                <c:pt idx="3278">
                  <c:v>74.172144000000003</c:v>
                </c:pt>
                <c:pt idx="3279">
                  <c:v>74.016221999999999</c:v>
                </c:pt>
                <c:pt idx="3280">
                  <c:v>73.810107000000002</c:v>
                </c:pt>
                <c:pt idx="3281">
                  <c:v>73.583944000000002</c:v>
                </c:pt>
                <c:pt idx="3282">
                  <c:v>73.375831000000005</c:v>
                </c:pt>
                <c:pt idx="3283">
                  <c:v>73.189425</c:v>
                </c:pt>
                <c:pt idx="3284">
                  <c:v>73.003240000000005</c:v>
                </c:pt>
                <c:pt idx="3285">
                  <c:v>72.800004999999999</c:v>
                </c:pt>
                <c:pt idx="3286">
                  <c:v>72.576179999999994</c:v>
                </c:pt>
                <c:pt idx="3287">
                  <c:v>72.339557999999997</c:v>
                </c:pt>
                <c:pt idx="3288">
                  <c:v>72.105754000000005</c:v>
                </c:pt>
                <c:pt idx="3289">
                  <c:v>71.882778000000002</c:v>
                </c:pt>
                <c:pt idx="3290">
                  <c:v>71.654752000000002</c:v>
                </c:pt>
                <c:pt idx="3291">
                  <c:v>71.398050999999995</c:v>
                </c:pt>
                <c:pt idx="3292">
                  <c:v>71.115224999999995</c:v>
                </c:pt>
                <c:pt idx="3293">
                  <c:v>70.832447000000002</c:v>
                </c:pt>
                <c:pt idx="3294">
                  <c:v>70.562396000000007</c:v>
                </c:pt>
                <c:pt idx="3295">
                  <c:v>70.294120000000007</c:v>
                </c:pt>
                <c:pt idx="3296">
                  <c:v>70.023635999999996</c:v>
                </c:pt>
                <c:pt idx="3297">
                  <c:v>69.765720999999999</c:v>
                </c:pt>
                <c:pt idx="3298">
                  <c:v>69.524726000000001</c:v>
                </c:pt>
                <c:pt idx="3299">
                  <c:v>69.280542999999994</c:v>
                </c:pt>
                <c:pt idx="3300">
                  <c:v>69.013266999999999</c:v>
                </c:pt>
                <c:pt idx="3301">
                  <c:v>68.718852999999996</c:v>
                </c:pt>
                <c:pt idx="3302">
                  <c:v>68.397879000000003</c:v>
                </c:pt>
                <c:pt idx="3303">
                  <c:v>68.054573000000005</c:v>
                </c:pt>
                <c:pt idx="3304">
                  <c:v>67.710147000000006</c:v>
                </c:pt>
                <c:pt idx="3305">
                  <c:v>67.388606999999993</c:v>
                </c:pt>
                <c:pt idx="3306">
                  <c:v>67.085116999999997</c:v>
                </c:pt>
                <c:pt idx="3307">
                  <c:v>66.778784999999999</c:v>
                </c:pt>
                <c:pt idx="3308">
                  <c:v>66.475116</c:v>
                </c:pt>
                <c:pt idx="3309">
                  <c:v>66.196897000000007</c:v>
                </c:pt>
                <c:pt idx="3310">
                  <c:v>65.934488000000002</c:v>
                </c:pt>
                <c:pt idx="3311">
                  <c:v>65.650745999999998</c:v>
                </c:pt>
                <c:pt idx="3312">
                  <c:v>65.344960999999998</c:v>
                </c:pt>
                <c:pt idx="3313">
                  <c:v>65.057057999999998</c:v>
                </c:pt>
                <c:pt idx="3314">
                  <c:v>64.790564000000003</c:v>
                </c:pt>
                <c:pt idx="3315">
                  <c:v>64.499747999999997</c:v>
                </c:pt>
                <c:pt idx="3316">
                  <c:v>64.168611999999996</c:v>
                </c:pt>
                <c:pt idx="3317">
                  <c:v>63.838662999999997</c:v>
                </c:pt>
                <c:pt idx="3318">
                  <c:v>63.543816999999997</c:v>
                </c:pt>
                <c:pt idx="3319">
                  <c:v>63.270529000000003</c:v>
                </c:pt>
                <c:pt idx="3320">
                  <c:v>62.996307999999999</c:v>
                </c:pt>
                <c:pt idx="3321">
                  <c:v>62.719707999999997</c:v>
                </c:pt>
                <c:pt idx="3322">
                  <c:v>62.440235999999999</c:v>
                </c:pt>
                <c:pt idx="3323">
                  <c:v>62.154640999999998</c:v>
                </c:pt>
                <c:pt idx="3324">
                  <c:v>61.872928999999999</c:v>
                </c:pt>
                <c:pt idx="3325">
                  <c:v>61.600855000000003</c:v>
                </c:pt>
                <c:pt idx="3326">
                  <c:v>61.308999999999997</c:v>
                </c:pt>
                <c:pt idx="3327">
                  <c:v>60.969886000000002</c:v>
                </c:pt>
                <c:pt idx="3328">
                  <c:v>60.600113999999998</c:v>
                </c:pt>
                <c:pt idx="3329">
                  <c:v>60.213853999999998</c:v>
                </c:pt>
                <c:pt idx="3330">
                  <c:v>59.756297000000004</c:v>
                </c:pt>
                <c:pt idx="3331">
                  <c:v>59.125447999999999</c:v>
                </c:pt>
                <c:pt idx="3332">
                  <c:v>58.418944000000003</c:v>
                </c:pt>
                <c:pt idx="3333">
                  <c:v>58.091980999999997</c:v>
                </c:pt>
                <c:pt idx="3334">
                  <c:v>58.144565</c:v>
                </c:pt>
                <c:pt idx="3335">
                  <c:v>58.209398999999998</c:v>
                </c:pt>
                <c:pt idx="3336">
                  <c:v>58.129562999999997</c:v>
                </c:pt>
                <c:pt idx="3337">
                  <c:v>57.936053000000001</c:v>
                </c:pt>
                <c:pt idx="3338">
                  <c:v>57.698208000000001</c:v>
                </c:pt>
                <c:pt idx="3339">
                  <c:v>57.442025999999998</c:v>
                </c:pt>
                <c:pt idx="3340">
                  <c:v>57.18045</c:v>
                </c:pt>
                <c:pt idx="3341">
                  <c:v>56.952683999999998</c:v>
                </c:pt>
                <c:pt idx="3342">
                  <c:v>56.775894999999998</c:v>
                </c:pt>
                <c:pt idx="3343">
                  <c:v>56.611463000000001</c:v>
                </c:pt>
                <c:pt idx="3344">
                  <c:v>56.420597999999998</c:v>
                </c:pt>
                <c:pt idx="3345">
                  <c:v>56.208244999999998</c:v>
                </c:pt>
                <c:pt idx="3346">
                  <c:v>55.986362</c:v>
                </c:pt>
                <c:pt idx="3347">
                  <c:v>55.748747999999999</c:v>
                </c:pt>
                <c:pt idx="3348">
                  <c:v>55.504885999999999</c:v>
                </c:pt>
                <c:pt idx="3349">
                  <c:v>55.286014000000002</c:v>
                </c:pt>
                <c:pt idx="3350">
                  <c:v>55.091346999999999</c:v>
                </c:pt>
                <c:pt idx="3351">
                  <c:v>54.882050999999997</c:v>
                </c:pt>
                <c:pt idx="3352">
                  <c:v>54.651389999999999</c:v>
                </c:pt>
                <c:pt idx="3353">
                  <c:v>54.440514</c:v>
                </c:pt>
                <c:pt idx="3354">
                  <c:v>54.262971999999998</c:v>
                </c:pt>
                <c:pt idx="3355">
                  <c:v>54.079236999999999</c:v>
                </c:pt>
                <c:pt idx="3356">
                  <c:v>53.869822999999997</c:v>
                </c:pt>
                <c:pt idx="3357">
                  <c:v>53.668387000000003</c:v>
                </c:pt>
                <c:pt idx="3358">
                  <c:v>53.497233999999999</c:v>
                </c:pt>
                <c:pt idx="3359">
                  <c:v>53.331131999999997</c:v>
                </c:pt>
                <c:pt idx="3360">
                  <c:v>53.151260000000001</c:v>
                </c:pt>
                <c:pt idx="3361">
                  <c:v>52.975178999999997</c:v>
                </c:pt>
                <c:pt idx="3362">
                  <c:v>52.810819000000002</c:v>
                </c:pt>
                <c:pt idx="3363">
                  <c:v>52.639538000000002</c:v>
                </c:pt>
                <c:pt idx="3364">
                  <c:v>52.467038000000002</c:v>
                </c:pt>
                <c:pt idx="3365">
                  <c:v>52.329555999999997</c:v>
                </c:pt>
                <c:pt idx="3366">
                  <c:v>52.221984999999997</c:v>
                </c:pt>
                <c:pt idx="3367">
                  <c:v>52.085717000000002</c:v>
                </c:pt>
                <c:pt idx="3368">
                  <c:v>51.895521000000002</c:v>
                </c:pt>
                <c:pt idx="3369">
                  <c:v>51.689945999999999</c:v>
                </c:pt>
                <c:pt idx="3370">
                  <c:v>51.500038000000004</c:v>
                </c:pt>
                <c:pt idx="3371">
                  <c:v>51.313808999999999</c:v>
                </c:pt>
                <c:pt idx="3372">
                  <c:v>51.128286000000003</c:v>
                </c:pt>
                <c:pt idx="3373">
                  <c:v>50.968859000000002</c:v>
                </c:pt>
                <c:pt idx="3374">
                  <c:v>50.833025999999997</c:v>
                </c:pt>
                <c:pt idx="3375">
                  <c:v>50.679324000000001</c:v>
                </c:pt>
                <c:pt idx="3376">
                  <c:v>50.499920000000003</c:v>
                </c:pt>
                <c:pt idx="3377">
                  <c:v>50.33473</c:v>
                </c:pt>
                <c:pt idx="3378">
                  <c:v>50.191735999999999</c:v>
                </c:pt>
                <c:pt idx="3379">
                  <c:v>50.028565999999998</c:v>
                </c:pt>
                <c:pt idx="3380">
                  <c:v>49.832200999999998</c:v>
                </c:pt>
                <c:pt idx="3381">
                  <c:v>49.644334999999998</c:v>
                </c:pt>
                <c:pt idx="3382">
                  <c:v>49.487603999999997</c:v>
                </c:pt>
                <c:pt idx="3383">
                  <c:v>49.341844000000002</c:v>
                </c:pt>
                <c:pt idx="3384">
                  <c:v>49.218831999999999</c:v>
                </c:pt>
                <c:pt idx="3385">
                  <c:v>49.164118999999999</c:v>
                </c:pt>
                <c:pt idx="3386">
                  <c:v>49.148259000000003</c:v>
                </c:pt>
                <c:pt idx="3387">
                  <c:v>49.068061</c:v>
                </c:pt>
                <c:pt idx="3388">
                  <c:v>48.890383</c:v>
                </c:pt>
                <c:pt idx="3389">
                  <c:v>48.686743999999997</c:v>
                </c:pt>
                <c:pt idx="3390">
                  <c:v>48.501637000000002</c:v>
                </c:pt>
                <c:pt idx="3391">
                  <c:v>48.301732999999999</c:v>
                </c:pt>
                <c:pt idx="3392">
                  <c:v>48.084676999999999</c:v>
                </c:pt>
                <c:pt idx="3393">
                  <c:v>47.913310000000003</c:v>
                </c:pt>
                <c:pt idx="3394">
                  <c:v>47.794488999999999</c:v>
                </c:pt>
                <c:pt idx="3395">
                  <c:v>47.643315000000001</c:v>
                </c:pt>
                <c:pt idx="3396">
                  <c:v>47.420828999999998</c:v>
                </c:pt>
                <c:pt idx="3397">
                  <c:v>47.192717000000002</c:v>
                </c:pt>
                <c:pt idx="3398">
                  <c:v>47.003360999999998</c:v>
                </c:pt>
                <c:pt idx="3399">
                  <c:v>46.811692999999998</c:v>
                </c:pt>
                <c:pt idx="3400">
                  <c:v>46.600059000000002</c:v>
                </c:pt>
                <c:pt idx="3401">
                  <c:v>46.426853999999999</c:v>
                </c:pt>
                <c:pt idx="3402">
                  <c:v>46.308214</c:v>
                </c:pt>
                <c:pt idx="3403">
                  <c:v>46.168633999999997</c:v>
                </c:pt>
                <c:pt idx="3404">
                  <c:v>45.965795</c:v>
                </c:pt>
                <c:pt idx="3405">
                  <c:v>45.751945999999997</c:v>
                </c:pt>
                <c:pt idx="3406">
                  <c:v>45.561943999999997</c:v>
                </c:pt>
                <c:pt idx="3407">
                  <c:v>45.346825000000003</c:v>
                </c:pt>
                <c:pt idx="3408">
                  <c:v>45.089391999999997</c:v>
                </c:pt>
                <c:pt idx="3409">
                  <c:v>44.875948000000001</c:v>
                </c:pt>
                <c:pt idx="3410">
                  <c:v>44.751840999999999</c:v>
                </c:pt>
                <c:pt idx="3411">
                  <c:v>44.633023000000001</c:v>
                </c:pt>
                <c:pt idx="3412">
                  <c:v>44.448008000000002</c:v>
                </c:pt>
                <c:pt idx="3413">
                  <c:v>44.241255000000002</c:v>
                </c:pt>
                <c:pt idx="3414">
                  <c:v>44.080074000000003</c:v>
                </c:pt>
                <c:pt idx="3415">
                  <c:v>43.945478999999999</c:v>
                </c:pt>
                <c:pt idx="3416">
                  <c:v>43.787559999999999</c:v>
                </c:pt>
                <c:pt idx="3417">
                  <c:v>43.614635999999997</c:v>
                </c:pt>
                <c:pt idx="3418">
                  <c:v>43.452964000000001</c:v>
                </c:pt>
                <c:pt idx="3419">
                  <c:v>43.293962000000001</c:v>
                </c:pt>
                <c:pt idx="3420">
                  <c:v>43.143048999999998</c:v>
                </c:pt>
                <c:pt idx="3421">
                  <c:v>43.037151000000001</c:v>
                </c:pt>
                <c:pt idx="3422">
                  <c:v>42.956175999999999</c:v>
                </c:pt>
                <c:pt idx="3423">
                  <c:v>42.80941</c:v>
                </c:pt>
                <c:pt idx="3424">
                  <c:v>42.563004999999997</c:v>
                </c:pt>
                <c:pt idx="3425">
                  <c:v>42.302861</c:v>
                </c:pt>
                <c:pt idx="3426">
                  <c:v>42.100979000000002</c:v>
                </c:pt>
                <c:pt idx="3427">
                  <c:v>41.922364000000002</c:v>
                </c:pt>
                <c:pt idx="3428">
                  <c:v>41.728431</c:v>
                </c:pt>
                <c:pt idx="3429">
                  <c:v>41.549062999999997</c:v>
                </c:pt>
                <c:pt idx="3430">
                  <c:v>41.402225000000001</c:v>
                </c:pt>
                <c:pt idx="3431">
                  <c:v>41.23724</c:v>
                </c:pt>
                <c:pt idx="3432">
                  <c:v>41.027709999999999</c:v>
                </c:pt>
                <c:pt idx="3433">
                  <c:v>40.827759999999998</c:v>
                </c:pt>
                <c:pt idx="3434">
                  <c:v>40.671137999999999</c:v>
                </c:pt>
                <c:pt idx="3435">
                  <c:v>40.51878</c:v>
                </c:pt>
                <c:pt idx="3436">
                  <c:v>40.353850000000001</c:v>
                </c:pt>
                <c:pt idx="3437">
                  <c:v>40.220042999999997</c:v>
                </c:pt>
                <c:pt idx="3438">
                  <c:v>40.125269000000003</c:v>
                </c:pt>
                <c:pt idx="3439">
                  <c:v>40.008192999999999</c:v>
                </c:pt>
                <c:pt idx="3440">
                  <c:v>39.842609000000003</c:v>
                </c:pt>
                <c:pt idx="3441">
                  <c:v>39.671624000000001</c:v>
                </c:pt>
                <c:pt idx="3442">
                  <c:v>39.506900999999999</c:v>
                </c:pt>
                <c:pt idx="3443">
                  <c:v>39.304845999999998</c:v>
                </c:pt>
                <c:pt idx="3444">
                  <c:v>39.077398000000002</c:v>
                </c:pt>
                <c:pt idx="3445">
                  <c:v>38.904801999999997</c:v>
                </c:pt>
                <c:pt idx="3446">
                  <c:v>38.794220000000003</c:v>
                </c:pt>
                <c:pt idx="3447">
                  <c:v>38.651439000000003</c:v>
                </c:pt>
                <c:pt idx="3448">
                  <c:v>38.438763000000002</c:v>
                </c:pt>
                <c:pt idx="3449">
                  <c:v>38.227607999999996</c:v>
                </c:pt>
                <c:pt idx="3450">
                  <c:v>38.057105999999997</c:v>
                </c:pt>
                <c:pt idx="3451">
                  <c:v>37.875141999999997</c:v>
                </c:pt>
                <c:pt idx="3452">
                  <c:v>37.679499999999997</c:v>
                </c:pt>
                <c:pt idx="3453">
                  <c:v>37.565432000000001</c:v>
                </c:pt>
                <c:pt idx="3454">
                  <c:v>37.553902999999998</c:v>
                </c:pt>
                <c:pt idx="3455">
                  <c:v>37.517873999999999</c:v>
                </c:pt>
                <c:pt idx="3456">
                  <c:v>37.372517000000002</c:v>
                </c:pt>
                <c:pt idx="3457">
                  <c:v>37.186743999999997</c:v>
                </c:pt>
                <c:pt idx="3458">
                  <c:v>37.035406999999999</c:v>
                </c:pt>
                <c:pt idx="3459">
                  <c:v>36.88552</c:v>
                </c:pt>
                <c:pt idx="3460">
                  <c:v>36.698931000000002</c:v>
                </c:pt>
                <c:pt idx="3461">
                  <c:v>36.527585000000002</c:v>
                </c:pt>
                <c:pt idx="3462">
                  <c:v>36.425449</c:v>
                </c:pt>
                <c:pt idx="3463">
                  <c:v>36.368616000000003</c:v>
                </c:pt>
                <c:pt idx="3464">
                  <c:v>36.331051000000002</c:v>
                </c:pt>
                <c:pt idx="3465">
                  <c:v>36.330761000000003</c:v>
                </c:pt>
                <c:pt idx="3466">
                  <c:v>36.339212000000003</c:v>
                </c:pt>
                <c:pt idx="3467">
                  <c:v>36.267918999999999</c:v>
                </c:pt>
                <c:pt idx="3468">
                  <c:v>36.105249999999998</c:v>
                </c:pt>
                <c:pt idx="3469">
                  <c:v>35.951259999999998</c:v>
                </c:pt>
                <c:pt idx="3470">
                  <c:v>35.864649999999997</c:v>
                </c:pt>
                <c:pt idx="3471">
                  <c:v>35.791201999999998</c:v>
                </c:pt>
                <c:pt idx="3472">
                  <c:v>35.699717</c:v>
                </c:pt>
                <c:pt idx="3473">
                  <c:v>35.656993999999997</c:v>
                </c:pt>
                <c:pt idx="3474">
                  <c:v>35.690052000000001</c:v>
                </c:pt>
                <c:pt idx="3475">
                  <c:v>35.700690999999999</c:v>
                </c:pt>
                <c:pt idx="3476">
                  <c:v>35.646664000000001</c:v>
                </c:pt>
                <c:pt idx="3477">
                  <c:v>35.618437999999998</c:v>
                </c:pt>
                <c:pt idx="3478">
                  <c:v>35.643165000000003</c:v>
                </c:pt>
                <c:pt idx="3479">
                  <c:v>35.636633000000003</c:v>
                </c:pt>
                <c:pt idx="3480">
                  <c:v>35.540379999999999</c:v>
                </c:pt>
                <c:pt idx="3481">
                  <c:v>35.452390999999999</c:v>
                </c:pt>
                <c:pt idx="3482">
                  <c:v>35.450257000000001</c:v>
                </c:pt>
                <c:pt idx="3483">
                  <c:v>35.442155</c:v>
                </c:pt>
                <c:pt idx="3484">
                  <c:v>35.355550999999998</c:v>
                </c:pt>
                <c:pt idx="3485">
                  <c:v>35.272235999999999</c:v>
                </c:pt>
              </c:numCache>
            </c:numRef>
          </c:val>
          <c:smooth val="0"/>
          <c:extLst>
            <c:ext xmlns:c16="http://schemas.microsoft.com/office/drawing/2014/chart" uri="{C3380CC4-5D6E-409C-BE32-E72D297353CC}">
              <c16:uniqueId val="{00000003-92D3-4D84-983A-98D7310077A4}"/>
            </c:ext>
          </c:extLst>
        </c:ser>
        <c:dLbls>
          <c:showLegendKey val="0"/>
          <c:showVal val="0"/>
          <c:showCatName val="0"/>
          <c:showSerName val="0"/>
          <c:showPercent val="0"/>
          <c:showBubbleSize val="0"/>
        </c:dLbls>
        <c:smooth val="0"/>
        <c:axId val="304596480"/>
        <c:axId val="304598016"/>
      </c:lineChart>
      <c:catAx>
        <c:axId val="3045964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4598016"/>
        <c:crosses val="autoZero"/>
        <c:auto val="1"/>
        <c:lblAlgn val="ctr"/>
        <c:lblOffset val="100"/>
        <c:noMultiLvlLbl val="0"/>
      </c:catAx>
      <c:valAx>
        <c:axId val="3045980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4596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0" cap="flat" cmpd="sng" algn="ctr">
      <a:solidFill>
        <a:schemeClr val="tx1">
          <a:lumMod val="15000"/>
          <a:lumOff val="85000"/>
        </a:schemeClr>
      </a:solidFill>
      <a:round/>
    </a:ln>
    <a:effectLst/>
  </c:spPr>
  <c:txPr>
    <a:bodyPr/>
    <a:lstStyle/>
    <a:p>
      <a:pPr>
        <a:defRPr/>
      </a:pPr>
      <a:endParaRPr lang="en-US"/>
    </a:p>
  </c:txPr>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10947580150612"/>
          <c:y val="6.4892926670992862E-2"/>
          <c:w val="0.84607035101920669"/>
          <c:h val="0.58255453305196037"/>
        </c:manualLayout>
      </c:layout>
      <c:lineChart>
        <c:grouping val="standard"/>
        <c:varyColors val="0"/>
        <c:ser>
          <c:idx val="0"/>
          <c:order val="0"/>
          <c:tx>
            <c:v>pva 4g</c:v>
          </c:tx>
          <c:spPr>
            <a:ln w="28575" cap="rnd">
              <a:solidFill>
                <a:schemeClr val="accent1"/>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B$2:$B$3487</c:f>
              <c:numCache>
                <c:formatCode>General</c:formatCode>
                <c:ptCount val="3486"/>
                <c:pt idx="0">
                  <c:v>96.036057</c:v>
                </c:pt>
                <c:pt idx="1">
                  <c:v>96.015777</c:v>
                </c:pt>
                <c:pt idx="2">
                  <c:v>95.998480000000001</c:v>
                </c:pt>
                <c:pt idx="3">
                  <c:v>95.997842000000006</c:v>
                </c:pt>
                <c:pt idx="4">
                  <c:v>96.011994000000001</c:v>
                </c:pt>
                <c:pt idx="5">
                  <c:v>96.028700999999998</c:v>
                </c:pt>
                <c:pt idx="6">
                  <c:v>96.038180999999994</c:v>
                </c:pt>
                <c:pt idx="7">
                  <c:v>96.039261999999994</c:v>
                </c:pt>
                <c:pt idx="8">
                  <c:v>96.035996999999995</c:v>
                </c:pt>
                <c:pt idx="9">
                  <c:v>96.032577000000003</c:v>
                </c:pt>
                <c:pt idx="10">
                  <c:v>96.030732</c:v>
                </c:pt>
                <c:pt idx="11">
                  <c:v>96.028356000000002</c:v>
                </c:pt>
                <c:pt idx="12">
                  <c:v>96.020797000000002</c:v>
                </c:pt>
                <c:pt idx="13">
                  <c:v>96.006039999999999</c:v>
                </c:pt>
                <c:pt idx="14">
                  <c:v>95.988750999999993</c:v>
                </c:pt>
                <c:pt idx="15">
                  <c:v>95.977514999999997</c:v>
                </c:pt>
                <c:pt idx="16">
                  <c:v>95.977536999999998</c:v>
                </c:pt>
                <c:pt idx="17">
                  <c:v>95.987367000000006</c:v>
                </c:pt>
                <c:pt idx="18">
                  <c:v>96.002387999999996</c:v>
                </c:pt>
                <c:pt idx="19">
                  <c:v>96.018478999999999</c:v>
                </c:pt>
                <c:pt idx="20">
                  <c:v>96.031227999999999</c:v>
                </c:pt>
                <c:pt idx="21">
                  <c:v>96.034650999999997</c:v>
                </c:pt>
                <c:pt idx="22">
                  <c:v>96.023774000000003</c:v>
                </c:pt>
                <c:pt idx="23">
                  <c:v>95.999654000000007</c:v>
                </c:pt>
                <c:pt idx="24">
                  <c:v>95.971507000000003</c:v>
                </c:pt>
                <c:pt idx="25">
                  <c:v>95.952440999999993</c:v>
                </c:pt>
                <c:pt idx="26">
                  <c:v>95.950515999999993</c:v>
                </c:pt>
                <c:pt idx="27">
                  <c:v>95.962930999999998</c:v>
                </c:pt>
                <c:pt idx="28">
                  <c:v>95.979776000000001</c:v>
                </c:pt>
                <c:pt idx="29">
                  <c:v>95.992493999999994</c:v>
                </c:pt>
                <c:pt idx="30">
                  <c:v>95.997679000000005</c:v>
                </c:pt>
                <c:pt idx="31">
                  <c:v>95.993471999999997</c:v>
                </c:pt>
                <c:pt idx="32">
                  <c:v>95.976495</c:v>
                </c:pt>
                <c:pt idx="33">
                  <c:v>95.946010000000001</c:v>
                </c:pt>
                <c:pt idx="34">
                  <c:v>95.909486000000001</c:v>
                </c:pt>
                <c:pt idx="35">
                  <c:v>95.879852</c:v>
                </c:pt>
                <c:pt idx="36">
                  <c:v>95.866141999999996</c:v>
                </c:pt>
                <c:pt idx="37">
                  <c:v>95.868307999999999</c:v>
                </c:pt>
                <c:pt idx="38">
                  <c:v>95.881630000000001</c:v>
                </c:pt>
                <c:pt idx="39">
                  <c:v>95.903194999999997</c:v>
                </c:pt>
                <c:pt idx="40">
                  <c:v>95.931888999999998</c:v>
                </c:pt>
                <c:pt idx="41">
                  <c:v>95.963587000000004</c:v>
                </c:pt>
                <c:pt idx="42">
                  <c:v>95.989490000000004</c:v>
                </c:pt>
                <c:pt idx="43">
                  <c:v>95.999671000000006</c:v>
                </c:pt>
                <c:pt idx="44">
                  <c:v>95.987904</c:v>
                </c:pt>
                <c:pt idx="45">
                  <c:v>95.954631000000006</c:v>
                </c:pt>
                <c:pt idx="46">
                  <c:v>95.906893999999994</c:v>
                </c:pt>
                <c:pt idx="47">
                  <c:v>95.856232000000006</c:v>
                </c:pt>
                <c:pt idx="48">
                  <c:v>95.814567999999994</c:v>
                </c:pt>
                <c:pt idx="49">
                  <c:v>95.788314</c:v>
                </c:pt>
                <c:pt idx="50">
                  <c:v>95.774538000000007</c:v>
                </c:pt>
                <c:pt idx="51">
                  <c:v>95.763790999999998</c:v>
                </c:pt>
                <c:pt idx="52">
                  <c:v>95.748727000000002</c:v>
                </c:pt>
                <c:pt idx="53">
                  <c:v>95.731573999999995</c:v>
                </c:pt>
                <c:pt idx="54">
                  <c:v>95.723703</c:v>
                </c:pt>
                <c:pt idx="55">
                  <c:v>95.736491999999998</c:v>
                </c:pt>
                <c:pt idx="56">
                  <c:v>95.771958999999995</c:v>
                </c:pt>
                <c:pt idx="57">
                  <c:v>95.823364999999995</c:v>
                </c:pt>
                <c:pt idx="58">
                  <c:v>95.880885000000006</c:v>
                </c:pt>
                <c:pt idx="59">
                  <c:v>95.933085000000005</c:v>
                </c:pt>
                <c:pt idx="60">
                  <c:v>95.968441999999996</c:v>
                </c:pt>
                <c:pt idx="61">
                  <c:v>95.978864999999999</c:v>
                </c:pt>
                <c:pt idx="62">
                  <c:v>95.963693000000006</c:v>
                </c:pt>
                <c:pt idx="63">
                  <c:v>95.930531000000002</c:v>
                </c:pt>
                <c:pt idx="64">
                  <c:v>95.889914000000005</c:v>
                </c:pt>
                <c:pt idx="65">
                  <c:v>95.849784</c:v>
                </c:pt>
                <c:pt idx="66">
                  <c:v>95.815475000000006</c:v>
                </c:pt>
                <c:pt idx="67">
                  <c:v>95.794017999999994</c:v>
                </c:pt>
                <c:pt idx="68">
                  <c:v>95.792477000000005</c:v>
                </c:pt>
                <c:pt idx="69">
                  <c:v>95.806192999999993</c:v>
                </c:pt>
                <c:pt idx="70">
                  <c:v>95.819812999999996</c:v>
                </c:pt>
                <c:pt idx="71">
                  <c:v>95.827089000000001</c:v>
                </c:pt>
                <c:pt idx="72">
                  <c:v>95.839258999999998</c:v>
                </c:pt>
                <c:pt idx="73">
                  <c:v>95.868955</c:v>
                </c:pt>
                <c:pt idx="74">
                  <c:v>95.910870000000003</c:v>
                </c:pt>
                <c:pt idx="75">
                  <c:v>95.944856999999999</c:v>
                </c:pt>
                <c:pt idx="76">
                  <c:v>95.959909999999994</c:v>
                </c:pt>
                <c:pt idx="77">
                  <c:v>95.966994999999997</c:v>
                </c:pt>
                <c:pt idx="78">
                  <c:v>95.983949999999993</c:v>
                </c:pt>
                <c:pt idx="79">
                  <c:v>96.015022999999999</c:v>
                </c:pt>
                <c:pt idx="80">
                  <c:v>96.044391000000005</c:v>
                </c:pt>
                <c:pt idx="81">
                  <c:v>96.044824000000006</c:v>
                </c:pt>
                <c:pt idx="82">
                  <c:v>96.000414000000006</c:v>
                </c:pt>
                <c:pt idx="83">
                  <c:v>95.925220999999993</c:v>
                </c:pt>
                <c:pt idx="84">
                  <c:v>95.851547999999994</c:v>
                </c:pt>
                <c:pt idx="85">
                  <c:v>95.802915999999996</c:v>
                </c:pt>
                <c:pt idx="86">
                  <c:v>95.785884999999993</c:v>
                </c:pt>
                <c:pt idx="87">
                  <c:v>95.794464000000005</c:v>
                </c:pt>
                <c:pt idx="88">
                  <c:v>95.814476999999997</c:v>
                </c:pt>
                <c:pt idx="89">
                  <c:v>95.827214999999995</c:v>
                </c:pt>
                <c:pt idx="90">
                  <c:v>95.818471000000002</c:v>
                </c:pt>
                <c:pt idx="91">
                  <c:v>95.789991000000001</c:v>
                </c:pt>
                <c:pt idx="92">
                  <c:v>95.760934000000006</c:v>
                </c:pt>
                <c:pt idx="93">
                  <c:v>95.755322000000007</c:v>
                </c:pt>
                <c:pt idx="94">
                  <c:v>95.781412000000003</c:v>
                </c:pt>
                <c:pt idx="95">
                  <c:v>95.823474000000004</c:v>
                </c:pt>
                <c:pt idx="96">
                  <c:v>95.861092999999997</c:v>
                </c:pt>
                <c:pt idx="97">
                  <c:v>95.889821999999995</c:v>
                </c:pt>
                <c:pt idx="98">
                  <c:v>95.910482000000002</c:v>
                </c:pt>
                <c:pt idx="99">
                  <c:v>95.912935000000004</c:v>
                </c:pt>
                <c:pt idx="100">
                  <c:v>95.890099000000006</c:v>
                </c:pt>
                <c:pt idx="101">
                  <c:v>95.856485000000006</c:v>
                </c:pt>
                <c:pt idx="102">
                  <c:v>95.831800000000001</c:v>
                </c:pt>
                <c:pt idx="103">
                  <c:v>95.817914999999999</c:v>
                </c:pt>
                <c:pt idx="104">
                  <c:v>95.809030000000007</c:v>
                </c:pt>
                <c:pt idx="105">
                  <c:v>95.808179999999993</c:v>
                </c:pt>
                <c:pt idx="106">
                  <c:v>95.821629000000001</c:v>
                </c:pt>
                <c:pt idx="107">
                  <c:v>95.837858999999995</c:v>
                </c:pt>
                <c:pt idx="108">
                  <c:v>95.832353999999995</c:v>
                </c:pt>
                <c:pt idx="109">
                  <c:v>95.799312</c:v>
                </c:pt>
                <c:pt idx="110">
                  <c:v>95.760919000000001</c:v>
                </c:pt>
                <c:pt idx="111">
                  <c:v>95.750681999999998</c:v>
                </c:pt>
                <c:pt idx="112">
                  <c:v>95.787116999999995</c:v>
                </c:pt>
                <c:pt idx="113">
                  <c:v>95.845202</c:v>
                </c:pt>
                <c:pt idx="114">
                  <c:v>95.870919999999998</c:v>
                </c:pt>
                <c:pt idx="115">
                  <c:v>95.846286000000006</c:v>
                </c:pt>
                <c:pt idx="116">
                  <c:v>95.813332000000003</c:v>
                </c:pt>
                <c:pt idx="117">
                  <c:v>95.816044000000005</c:v>
                </c:pt>
                <c:pt idx="118">
                  <c:v>95.847042999999999</c:v>
                </c:pt>
                <c:pt idx="119">
                  <c:v>95.862178999999998</c:v>
                </c:pt>
                <c:pt idx="120">
                  <c:v>95.844023000000007</c:v>
                </c:pt>
                <c:pt idx="121">
                  <c:v>95.816989000000007</c:v>
                </c:pt>
                <c:pt idx="122">
                  <c:v>95.803915000000003</c:v>
                </c:pt>
                <c:pt idx="123">
                  <c:v>95.804624000000004</c:v>
                </c:pt>
                <c:pt idx="124">
                  <c:v>95.796790999999999</c:v>
                </c:pt>
                <c:pt idx="125">
                  <c:v>95.755422999999993</c:v>
                </c:pt>
                <c:pt idx="126">
                  <c:v>95.692661999999999</c:v>
                </c:pt>
                <c:pt idx="127">
                  <c:v>95.658642</c:v>
                </c:pt>
                <c:pt idx="128">
                  <c:v>95.682287000000002</c:v>
                </c:pt>
                <c:pt idx="129">
                  <c:v>95.732938000000004</c:v>
                </c:pt>
                <c:pt idx="130">
                  <c:v>95.765636999999998</c:v>
                </c:pt>
                <c:pt idx="131">
                  <c:v>95.777771000000001</c:v>
                </c:pt>
                <c:pt idx="132">
                  <c:v>95.792888000000005</c:v>
                </c:pt>
                <c:pt idx="133">
                  <c:v>95.821434999999994</c:v>
                </c:pt>
                <c:pt idx="134">
                  <c:v>95.844513000000006</c:v>
                </c:pt>
                <c:pt idx="135">
                  <c:v>95.832030000000003</c:v>
                </c:pt>
                <c:pt idx="136">
                  <c:v>95.792775000000006</c:v>
                </c:pt>
                <c:pt idx="137">
                  <c:v>95.770366999999993</c:v>
                </c:pt>
                <c:pt idx="138">
                  <c:v>95.773351000000005</c:v>
                </c:pt>
                <c:pt idx="139">
                  <c:v>95.764409999999998</c:v>
                </c:pt>
                <c:pt idx="140">
                  <c:v>95.708726999999996</c:v>
                </c:pt>
                <c:pt idx="141">
                  <c:v>95.605771000000004</c:v>
                </c:pt>
                <c:pt idx="142">
                  <c:v>95.495213000000007</c:v>
                </c:pt>
                <c:pt idx="143">
                  <c:v>95.446141999999995</c:v>
                </c:pt>
                <c:pt idx="144">
                  <c:v>95.519130000000004</c:v>
                </c:pt>
                <c:pt idx="145">
                  <c:v>95.684721999999994</c:v>
                </c:pt>
                <c:pt idx="146">
                  <c:v>95.805001000000004</c:v>
                </c:pt>
                <c:pt idx="147">
                  <c:v>95.806545</c:v>
                </c:pt>
                <c:pt idx="148">
                  <c:v>95.777023</c:v>
                </c:pt>
                <c:pt idx="149">
                  <c:v>95.781643000000003</c:v>
                </c:pt>
                <c:pt idx="150">
                  <c:v>95.815017999999995</c:v>
                </c:pt>
                <c:pt idx="151">
                  <c:v>95.857712000000006</c:v>
                </c:pt>
                <c:pt idx="152">
                  <c:v>95.895161999999999</c:v>
                </c:pt>
                <c:pt idx="153">
                  <c:v>95.917832000000004</c:v>
                </c:pt>
                <c:pt idx="154">
                  <c:v>95.918143999999998</c:v>
                </c:pt>
                <c:pt idx="155">
                  <c:v>95.890131999999994</c:v>
                </c:pt>
                <c:pt idx="156">
                  <c:v>95.836214999999996</c:v>
                </c:pt>
                <c:pt idx="157">
                  <c:v>95.771519999999995</c:v>
                </c:pt>
                <c:pt idx="158">
                  <c:v>95.716134999999994</c:v>
                </c:pt>
                <c:pt idx="159">
                  <c:v>95.676756999999995</c:v>
                </c:pt>
                <c:pt idx="160">
                  <c:v>95.637055000000004</c:v>
                </c:pt>
                <c:pt idx="161">
                  <c:v>95.581689999999995</c:v>
                </c:pt>
                <c:pt idx="162">
                  <c:v>95.530597</c:v>
                </c:pt>
                <c:pt idx="163">
                  <c:v>95.517944999999997</c:v>
                </c:pt>
                <c:pt idx="164">
                  <c:v>95.552153000000004</c:v>
                </c:pt>
                <c:pt idx="165">
                  <c:v>95.622551999999999</c:v>
                </c:pt>
                <c:pt idx="166">
                  <c:v>95.710057000000006</c:v>
                </c:pt>
                <c:pt idx="167">
                  <c:v>95.784488999999994</c:v>
                </c:pt>
                <c:pt idx="168">
                  <c:v>95.818145000000001</c:v>
                </c:pt>
                <c:pt idx="169">
                  <c:v>95.811333000000005</c:v>
                </c:pt>
                <c:pt idx="170">
                  <c:v>95.791225999999995</c:v>
                </c:pt>
                <c:pt idx="171">
                  <c:v>95.780028999999999</c:v>
                </c:pt>
                <c:pt idx="172">
                  <c:v>95.771231999999998</c:v>
                </c:pt>
                <c:pt idx="173">
                  <c:v>95.740907000000007</c:v>
                </c:pt>
                <c:pt idx="174">
                  <c:v>95.683407000000003</c:v>
                </c:pt>
                <c:pt idx="175">
                  <c:v>95.625380000000007</c:v>
                </c:pt>
                <c:pt idx="176">
                  <c:v>95.600513000000007</c:v>
                </c:pt>
                <c:pt idx="177">
                  <c:v>95.605474999999998</c:v>
                </c:pt>
                <c:pt idx="178">
                  <c:v>95.595571000000007</c:v>
                </c:pt>
                <c:pt idx="179">
                  <c:v>95.564142000000004</c:v>
                </c:pt>
                <c:pt idx="180">
                  <c:v>95.558425</c:v>
                </c:pt>
                <c:pt idx="181">
                  <c:v>95.598498000000006</c:v>
                </c:pt>
                <c:pt idx="182">
                  <c:v>95.663854000000001</c:v>
                </c:pt>
                <c:pt idx="183">
                  <c:v>95.718647000000004</c:v>
                </c:pt>
                <c:pt idx="184">
                  <c:v>95.755449999999996</c:v>
                </c:pt>
                <c:pt idx="185">
                  <c:v>95.799340999999998</c:v>
                </c:pt>
                <c:pt idx="186">
                  <c:v>95.852237000000002</c:v>
                </c:pt>
                <c:pt idx="187">
                  <c:v>95.889094999999998</c:v>
                </c:pt>
                <c:pt idx="188">
                  <c:v>95.892223999999999</c:v>
                </c:pt>
                <c:pt idx="189">
                  <c:v>95.868500999999995</c:v>
                </c:pt>
                <c:pt idx="190">
                  <c:v>95.840001999999998</c:v>
                </c:pt>
                <c:pt idx="191">
                  <c:v>95.812813000000006</c:v>
                </c:pt>
                <c:pt idx="192">
                  <c:v>95.765984000000003</c:v>
                </c:pt>
                <c:pt idx="193">
                  <c:v>95.694027000000006</c:v>
                </c:pt>
                <c:pt idx="194">
                  <c:v>95.632306999999997</c:v>
                </c:pt>
                <c:pt idx="195">
                  <c:v>95.620345999999998</c:v>
                </c:pt>
                <c:pt idx="196">
                  <c:v>95.669893999999999</c:v>
                </c:pt>
                <c:pt idx="197">
                  <c:v>95.742537999999996</c:v>
                </c:pt>
                <c:pt idx="198">
                  <c:v>95.776892000000004</c:v>
                </c:pt>
                <c:pt idx="199">
                  <c:v>95.774305999999996</c:v>
                </c:pt>
                <c:pt idx="200">
                  <c:v>95.784827000000007</c:v>
                </c:pt>
                <c:pt idx="201">
                  <c:v>95.828813999999994</c:v>
                </c:pt>
                <c:pt idx="202">
                  <c:v>95.892351000000005</c:v>
                </c:pt>
                <c:pt idx="203">
                  <c:v>95.949956999999998</c:v>
                </c:pt>
                <c:pt idx="204">
                  <c:v>95.984335999999999</c:v>
                </c:pt>
                <c:pt idx="205">
                  <c:v>95.995941000000002</c:v>
                </c:pt>
                <c:pt idx="206">
                  <c:v>95.994895</c:v>
                </c:pt>
                <c:pt idx="207">
                  <c:v>95.98751</c:v>
                </c:pt>
                <c:pt idx="208">
                  <c:v>95.969410999999994</c:v>
                </c:pt>
                <c:pt idx="209">
                  <c:v>95.928787999999997</c:v>
                </c:pt>
                <c:pt idx="210">
                  <c:v>95.858423999999999</c:v>
                </c:pt>
                <c:pt idx="211">
                  <c:v>95.768208000000001</c:v>
                </c:pt>
                <c:pt idx="212">
                  <c:v>95.685657000000006</c:v>
                </c:pt>
                <c:pt idx="213">
                  <c:v>95.642217000000002</c:v>
                </c:pt>
                <c:pt idx="214">
                  <c:v>95.654380000000003</c:v>
                </c:pt>
                <c:pt idx="215">
                  <c:v>95.708326</c:v>
                </c:pt>
                <c:pt idx="216">
                  <c:v>95.765921000000006</c:v>
                </c:pt>
                <c:pt idx="217">
                  <c:v>95.794684000000004</c:v>
                </c:pt>
                <c:pt idx="218">
                  <c:v>95.785967999999997</c:v>
                </c:pt>
                <c:pt idx="219">
                  <c:v>95.746561</c:v>
                </c:pt>
                <c:pt idx="220">
                  <c:v>95.696475000000007</c:v>
                </c:pt>
                <c:pt idx="221">
                  <c:v>95.671665000000004</c:v>
                </c:pt>
                <c:pt idx="222">
                  <c:v>95.697299999999998</c:v>
                </c:pt>
                <c:pt idx="223">
                  <c:v>95.765731000000002</c:v>
                </c:pt>
                <c:pt idx="224">
                  <c:v>95.849365000000006</c:v>
                </c:pt>
                <c:pt idx="225">
                  <c:v>95.916813000000005</c:v>
                </c:pt>
                <c:pt idx="226">
                  <c:v>95.943200000000004</c:v>
                </c:pt>
                <c:pt idx="227">
                  <c:v>95.918531999999999</c:v>
                </c:pt>
                <c:pt idx="228">
                  <c:v>95.847174999999993</c:v>
                </c:pt>
                <c:pt idx="229">
                  <c:v>95.747343000000001</c:v>
                </c:pt>
                <c:pt idx="230">
                  <c:v>95.656127999999995</c:v>
                </c:pt>
                <c:pt idx="231">
                  <c:v>95.610569999999996</c:v>
                </c:pt>
                <c:pt idx="232">
                  <c:v>95.622247999999999</c:v>
                </c:pt>
                <c:pt idx="233">
                  <c:v>95.678753999999998</c:v>
                </c:pt>
                <c:pt idx="234">
                  <c:v>95.748600999999994</c:v>
                </c:pt>
                <c:pt idx="235">
                  <c:v>95.791157999999996</c:v>
                </c:pt>
                <c:pt idx="236">
                  <c:v>95.784805000000006</c:v>
                </c:pt>
                <c:pt idx="237">
                  <c:v>95.742418000000001</c:v>
                </c:pt>
                <c:pt idx="238">
                  <c:v>95.694040999999999</c:v>
                </c:pt>
                <c:pt idx="239">
                  <c:v>95.660338999999993</c:v>
                </c:pt>
                <c:pt idx="240">
                  <c:v>95.647626000000002</c:v>
                </c:pt>
                <c:pt idx="241">
                  <c:v>95.659191000000007</c:v>
                </c:pt>
                <c:pt idx="242">
                  <c:v>95.690595000000002</c:v>
                </c:pt>
                <c:pt idx="243">
                  <c:v>95.721208000000004</c:v>
                </c:pt>
                <c:pt idx="244">
                  <c:v>95.730575999999999</c:v>
                </c:pt>
                <c:pt idx="245">
                  <c:v>95.719455999999994</c:v>
                </c:pt>
                <c:pt idx="246">
                  <c:v>95.709601000000006</c:v>
                </c:pt>
                <c:pt idx="247">
                  <c:v>95.716395000000006</c:v>
                </c:pt>
                <c:pt idx="248">
                  <c:v>95.712909999999994</c:v>
                </c:pt>
                <c:pt idx="249">
                  <c:v>95.651878999999994</c:v>
                </c:pt>
                <c:pt idx="250">
                  <c:v>95.545737000000003</c:v>
                </c:pt>
                <c:pt idx="251">
                  <c:v>95.452786000000003</c:v>
                </c:pt>
                <c:pt idx="252">
                  <c:v>95.411130999999997</c:v>
                </c:pt>
                <c:pt idx="253">
                  <c:v>95.424017000000006</c:v>
                </c:pt>
                <c:pt idx="254">
                  <c:v>95.428989000000001</c:v>
                </c:pt>
                <c:pt idx="255">
                  <c:v>95.368114000000006</c:v>
                </c:pt>
                <c:pt idx="256">
                  <c:v>95.325201000000007</c:v>
                </c:pt>
                <c:pt idx="257">
                  <c:v>95.394750999999999</c:v>
                </c:pt>
                <c:pt idx="258">
                  <c:v>95.538353999999998</c:v>
                </c:pt>
                <c:pt idx="259">
                  <c:v>95.672897000000006</c:v>
                </c:pt>
                <c:pt idx="260">
                  <c:v>95.749841000000004</c:v>
                </c:pt>
                <c:pt idx="261">
                  <c:v>95.768033000000003</c:v>
                </c:pt>
                <c:pt idx="262">
                  <c:v>95.747112999999999</c:v>
                </c:pt>
                <c:pt idx="263">
                  <c:v>95.687996999999996</c:v>
                </c:pt>
                <c:pt idx="264">
                  <c:v>95.593582999999995</c:v>
                </c:pt>
                <c:pt idx="265">
                  <c:v>95.532151999999996</c:v>
                </c:pt>
                <c:pt idx="266">
                  <c:v>95.570622999999998</c:v>
                </c:pt>
                <c:pt idx="267">
                  <c:v>95.671987000000001</c:v>
                </c:pt>
                <c:pt idx="268">
                  <c:v>95.757881999999995</c:v>
                </c:pt>
                <c:pt idx="269">
                  <c:v>95.798169999999999</c:v>
                </c:pt>
                <c:pt idx="270">
                  <c:v>95.814850000000007</c:v>
                </c:pt>
                <c:pt idx="271">
                  <c:v>95.839603999999994</c:v>
                </c:pt>
                <c:pt idx="272">
                  <c:v>95.875187999999994</c:v>
                </c:pt>
                <c:pt idx="273">
                  <c:v>95.892723000000004</c:v>
                </c:pt>
                <c:pt idx="274">
                  <c:v>95.870992999999999</c:v>
                </c:pt>
                <c:pt idx="275">
                  <c:v>95.828643</c:v>
                </c:pt>
                <c:pt idx="276">
                  <c:v>95.797805999999994</c:v>
                </c:pt>
                <c:pt idx="277">
                  <c:v>95.785435000000007</c:v>
                </c:pt>
                <c:pt idx="278">
                  <c:v>95.780466000000004</c:v>
                </c:pt>
                <c:pt idx="279">
                  <c:v>95.777040999999997</c:v>
                </c:pt>
                <c:pt idx="280">
                  <c:v>95.774595000000005</c:v>
                </c:pt>
                <c:pt idx="281">
                  <c:v>95.766158000000004</c:v>
                </c:pt>
                <c:pt idx="282">
                  <c:v>95.741704999999996</c:v>
                </c:pt>
                <c:pt idx="283">
                  <c:v>95.704032999999995</c:v>
                </c:pt>
                <c:pt idx="284">
                  <c:v>95.674385000000001</c:v>
                </c:pt>
                <c:pt idx="285">
                  <c:v>95.679277999999996</c:v>
                </c:pt>
                <c:pt idx="286">
                  <c:v>95.728267000000002</c:v>
                </c:pt>
                <c:pt idx="287">
                  <c:v>95.794745000000006</c:v>
                </c:pt>
                <c:pt idx="288">
                  <c:v>95.835843999999994</c:v>
                </c:pt>
                <c:pt idx="289">
                  <c:v>95.848455000000001</c:v>
                </c:pt>
                <c:pt idx="290">
                  <c:v>95.858984000000007</c:v>
                </c:pt>
                <c:pt idx="291">
                  <c:v>95.867726000000005</c:v>
                </c:pt>
                <c:pt idx="292">
                  <c:v>95.859954000000002</c:v>
                </c:pt>
                <c:pt idx="293">
                  <c:v>95.835407000000004</c:v>
                </c:pt>
                <c:pt idx="294">
                  <c:v>95.810111000000006</c:v>
                </c:pt>
                <c:pt idx="295">
                  <c:v>95.805715000000006</c:v>
                </c:pt>
                <c:pt idx="296">
                  <c:v>95.832417000000007</c:v>
                </c:pt>
                <c:pt idx="297">
                  <c:v>95.876096000000004</c:v>
                </c:pt>
                <c:pt idx="298">
                  <c:v>95.909085000000005</c:v>
                </c:pt>
                <c:pt idx="299">
                  <c:v>95.919236999999995</c:v>
                </c:pt>
                <c:pt idx="300">
                  <c:v>95.915595999999994</c:v>
                </c:pt>
                <c:pt idx="301">
                  <c:v>95.906983999999994</c:v>
                </c:pt>
                <c:pt idx="302">
                  <c:v>95.887907999999996</c:v>
                </c:pt>
                <c:pt idx="303">
                  <c:v>95.845825000000005</c:v>
                </c:pt>
                <c:pt idx="304">
                  <c:v>95.779447000000005</c:v>
                </c:pt>
                <c:pt idx="305">
                  <c:v>95.704616999999999</c:v>
                </c:pt>
                <c:pt idx="306">
                  <c:v>95.646593999999993</c:v>
                </c:pt>
                <c:pt idx="307">
                  <c:v>95.632947000000001</c:v>
                </c:pt>
                <c:pt idx="308">
                  <c:v>95.684119999999993</c:v>
                </c:pt>
                <c:pt idx="309">
                  <c:v>95.781234999999995</c:v>
                </c:pt>
                <c:pt idx="310">
                  <c:v>95.845151000000001</c:v>
                </c:pt>
                <c:pt idx="311">
                  <c:v>95.817131000000003</c:v>
                </c:pt>
                <c:pt idx="312">
                  <c:v>95.738551000000001</c:v>
                </c:pt>
                <c:pt idx="313">
                  <c:v>95.676936999999995</c:v>
                </c:pt>
                <c:pt idx="314">
                  <c:v>95.654814999999999</c:v>
                </c:pt>
                <c:pt idx="315">
                  <c:v>95.660627000000005</c:v>
                </c:pt>
                <c:pt idx="316">
                  <c:v>95.671075000000002</c:v>
                </c:pt>
                <c:pt idx="317">
                  <c:v>95.670100000000005</c:v>
                </c:pt>
                <c:pt idx="318">
                  <c:v>95.656903999999997</c:v>
                </c:pt>
                <c:pt idx="319">
                  <c:v>95.639807000000005</c:v>
                </c:pt>
                <c:pt idx="320">
                  <c:v>95.629507000000004</c:v>
                </c:pt>
                <c:pt idx="321">
                  <c:v>95.636814999999999</c:v>
                </c:pt>
                <c:pt idx="322">
                  <c:v>95.660331999999997</c:v>
                </c:pt>
                <c:pt idx="323">
                  <c:v>95.647643000000002</c:v>
                </c:pt>
                <c:pt idx="324">
                  <c:v>95.555400000000006</c:v>
                </c:pt>
                <c:pt idx="325">
                  <c:v>95.459095000000005</c:v>
                </c:pt>
                <c:pt idx="326">
                  <c:v>95.433818000000002</c:v>
                </c:pt>
                <c:pt idx="327">
                  <c:v>95.468560999999994</c:v>
                </c:pt>
                <c:pt idx="328">
                  <c:v>95.528103000000002</c:v>
                </c:pt>
                <c:pt idx="329">
                  <c:v>95.556531000000007</c:v>
                </c:pt>
                <c:pt idx="330">
                  <c:v>95.535786999999999</c:v>
                </c:pt>
                <c:pt idx="331">
                  <c:v>95.530007999999995</c:v>
                </c:pt>
                <c:pt idx="332">
                  <c:v>95.572057000000001</c:v>
                </c:pt>
                <c:pt idx="333">
                  <c:v>95.628964999999994</c:v>
                </c:pt>
                <c:pt idx="334">
                  <c:v>95.666459000000003</c:v>
                </c:pt>
                <c:pt idx="335">
                  <c:v>95.672860999999997</c:v>
                </c:pt>
                <c:pt idx="336">
                  <c:v>95.657319999999999</c:v>
                </c:pt>
                <c:pt idx="337">
                  <c:v>95.636297999999996</c:v>
                </c:pt>
                <c:pt idx="338">
                  <c:v>95.614752999999993</c:v>
                </c:pt>
                <c:pt idx="339">
                  <c:v>95.584023999999999</c:v>
                </c:pt>
                <c:pt idx="340">
                  <c:v>95.538624999999996</c:v>
                </c:pt>
                <c:pt idx="341">
                  <c:v>95.487554000000003</c:v>
                </c:pt>
                <c:pt idx="342">
                  <c:v>95.440617000000003</c:v>
                </c:pt>
                <c:pt idx="343">
                  <c:v>95.39931</c:v>
                </c:pt>
                <c:pt idx="344">
                  <c:v>95.364953999999997</c:v>
                </c:pt>
                <c:pt idx="345">
                  <c:v>95.333667000000005</c:v>
                </c:pt>
                <c:pt idx="346">
                  <c:v>95.299603000000005</c:v>
                </c:pt>
                <c:pt idx="347">
                  <c:v>95.271017000000001</c:v>
                </c:pt>
                <c:pt idx="348">
                  <c:v>95.262011999999999</c:v>
                </c:pt>
                <c:pt idx="349">
                  <c:v>95.261283000000006</c:v>
                </c:pt>
                <c:pt idx="350">
                  <c:v>95.246419000000003</c:v>
                </c:pt>
                <c:pt idx="351">
                  <c:v>95.241556000000003</c:v>
                </c:pt>
                <c:pt idx="352">
                  <c:v>95.266189999999995</c:v>
                </c:pt>
                <c:pt idx="353">
                  <c:v>95.290300999999999</c:v>
                </c:pt>
                <c:pt idx="354">
                  <c:v>95.302358999999996</c:v>
                </c:pt>
                <c:pt idx="355">
                  <c:v>95.316512000000003</c:v>
                </c:pt>
                <c:pt idx="356">
                  <c:v>95.341498999999999</c:v>
                </c:pt>
                <c:pt idx="357">
                  <c:v>95.372011000000001</c:v>
                </c:pt>
                <c:pt idx="358">
                  <c:v>95.393849000000003</c:v>
                </c:pt>
                <c:pt idx="359">
                  <c:v>95.394063000000003</c:v>
                </c:pt>
                <c:pt idx="360">
                  <c:v>95.363996999999998</c:v>
                </c:pt>
                <c:pt idx="361">
                  <c:v>95.304044000000005</c:v>
                </c:pt>
                <c:pt idx="362">
                  <c:v>95.230412000000001</c:v>
                </c:pt>
                <c:pt idx="363">
                  <c:v>95.169770999999997</c:v>
                </c:pt>
                <c:pt idx="364">
                  <c:v>95.136899999999997</c:v>
                </c:pt>
                <c:pt idx="365">
                  <c:v>95.118843999999996</c:v>
                </c:pt>
                <c:pt idx="366">
                  <c:v>95.088442000000001</c:v>
                </c:pt>
                <c:pt idx="367">
                  <c:v>95.036778999999996</c:v>
                </c:pt>
                <c:pt idx="368">
                  <c:v>94.987719999999996</c:v>
                </c:pt>
                <c:pt idx="369">
                  <c:v>94.965333000000001</c:v>
                </c:pt>
                <c:pt idx="370">
                  <c:v>94.947333</c:v>
                </c:pt>
                <c:pt idx="371">
                  <c:v>94.924467000000007</c:v>
                </c:pt>
                <c:pt idx="372">
                  <c:v>94.934822999999994</c:v>
                </c:pt>
                <c:pt idx="373">
                  <c:v>94.967693999999995</c:v>
                </c:pt>
                <c:pt idx="374">
                  <c:v>94.982482000000005</c:v>
                </c:pt>
                <c:pt idx="375">
                  <c:v>94.970907999999994</c:v>
                </c:pt>
                <c:pt idx="376">
                  <c:v>94.949698999999995</c:v>
                </c:pt>
                <c:pt idx="377">
                  <c:v>94.943928</c:v>
                </c:pt>
                <c:pt idx="378">
                  <c:v>94.966977999999997</c:v>
                </c:pt>
                <c:pt idx="379">
                  <c:v>94.996859000000001</c:v>
                </c:pt>
                <c:pt idx="380">
                  <c:v>94.978875000000002</c:v>
                </c:pt>
                <c:pt idx="381">
                  <c:v>94.892411999999993</c:v>
                </c:pt>
                <c:pt idx="382">
                  <c:v>94.784841999999998</c:v>
                </c:pt>
                <c:pt idx="383">
                  <c:v>94.704937000000001</c:v>
                </c:pt>
                <c:pt idx="384">
                  <c:v>94.660876999999999</c:v>
                </c:pt>
                <c:pt idx="385">
                  <c:v>94.634591999999998</c:v>
                </c:pt>
                <c:pt idx="386">
                  <c:v>94.604676999999995</c:v>
                </c:pt>
                <c:pt idx="387">
                  <c:v>94.569339999999997</c:v>
                </c:pt>
                <c:pt idx="388">
                  <c:v>94.545181999999997</c:v>
                </c:pt>
                <c:pt idx="389">
                  <c:v>94.545440999999997</c:v>
                </c:pt>
                <c:pt idx="390">
                  <c:v>94.567702999999995</c:v>
                </c:pt>
                <c:pt idx="391">
                  <c:v>94.597385000000003</c:v>
                </c:pt>
                <c:pt idx="392">
                  <c:v>94.620876999999993</c:v>
                </c:pt>
                <c:pt idx="393">
                  <c:v>94.632017000000005</c:v>
                </c:pt>
                <c:pt idx="394">
                  <c:v>94.629576</c:v>
                </c:pt>
                <c:pt idx="395">
                  <c:v>94.620711</c:v>
                </c:pt>
                <c:pt idx="396">
                  <c:v>94.619466000000003</c:v>
                </c:pt>
                <c:pt idx="397">
                  <c:v>94.632412000000002</c:v>
                </c:pt>
                <c:pt idx="398">
                  <c:v>94.644197000000005</c:v>
                </c:pt>
                <c:pt idx="399">
                  <c:v>94.626559999999998</c:v>
                </c:pt>
                <c:pt idx="400">
                  <c:v>94.570936000000003</c:v>
                </c:pt>
                <c:pt idx="401">
                  <c:v>94.503218000000004</c:v>
                </c:pt>
                <c:pt idx="402">
                  <c:v>94.458207999999999</c:v>
                </c:pt>
                <c:pt idx="403">
                  <c:v>94.448819</c:v>
                </c:pt>
                <c:pt idx="404">
                  <c:v>94.459765000000004</c:v>
                </c:pt>
                <c:pt idx="405">
                  <c:v>94.463836000000001</c:v>
                </c:pt>
                <c:pt idx="406">
                  <c:v>94.445367000000005</c:v>
                </c:pt>
                <c:pt idx="407">
                  <c:v>94.405826000000005</c:v>
                </c:pt>
                <c:pt idx="408">
                  <c:v>94.357932000000005</c:v>
                </c:pt>
                <c:pt idx="409">
                  <c:v>94.325546000000003</c:v>
                </c:pt>
                <c:pt idx="410">
                  <c:v>94.333556000000002</c:v>
                </c:pt>
                <c:pt idx="411">
                  <c:v>94.374521000000001</c:v>
                </c:pt>
                <c:pt idx="412">
                  <c:v>94.396062999999998</c:v>
                </c:pt>
                <c:pt idx="413">
                  <c:v>94.360011</c:v>
                </c:pt>
                <c:pt idx="414">
                  <c:v>94.288649000000007</c:v>
                </c:pt>
                <c:pt idx="415">
                  <c:v>94.223461</c:v>
                </c:pt>
                <c:pt idx="416">
                  <c:v>94.185708000000005</c:v>
                </c:pt>
                <c:pt idx="417">
                  <c:v>94.174791999999997</c:v>
                </c:pt>
                <c:pt idx="418">
                  <c:v>94.172769000000002</c:v>
                </c:pt>
                <c:pt idx="419">
                  <c:v>94.157848999999999</c:v>
                </c:pt>
                <c:pt idx="420">
                  <c:v>94.123795999999999</c:v>
                </c:pt>
                <c:pt idx="421">
                  <c:v>94.083455999999998</c:v>
                </c:pt>
                <c:pt idx="422">
                  <c:v>94.050898000000004</c:v>
                </c:pt>
                <c:pt idx="423">
                  <c:v>94.026123999999996</c:v>
                </c:pt>
                <c:pt idx="424">
                  <c:v>94.001576999999997</c:v>
                </c:pt>
                <c:pt idx="425">
                  <c:v>93.975393999999994</c:v>
                </c:pt>
                <c:pt idx="426">
                  <c:v>93.949000999999996</c:v>
                </c:pt>
                <c:pt idx="427">
                  <c:v>93.914388000000002</c:v>
                </c:pt>
                <c:pt idx="428">
                  <c:v>93.856959000000003</c:v>
                </c:pt>
                <c:pt idx="429">
                  <c:v>93.776266000000007</c:v>
                </c:pt>
                <c:pt idx="430">
                  <c:v>93.696741000000003</c:v>
                </c:pt>
                <c:pt idx="431">
                  <c:v>93.647531999999998</c:v>
                </c:pt>
                <c:pt idx="432">
                  <c:v>93.636304999999993</c:v>
                </c:pt>
                <c:pt idx="433">
                  <c:v>93.658126999999993</c:v>
                </c:pt>
                <c:pt idx="434">
                  <c:v>93.709757999999994</c:v>
                </c:pt>
                <c:pt idx="435">
                  <c:v>93.780120999999994</c:v>
                </c:pt>
                <c:pt idx="436">
                  <c:v>93.850429000000005</c:v>
                </c:pt>
                <c:pt idx="437">
                  <c:v>93.900339000000002</c:v>
                </c:pt>
                <c:pt idx="438">
                  <c:v>93.911794999999998</c:v>
                </c:pt>
                <c:pt idx="439">
                  <c:v>93.881898000000007</c:v>
                </c:pt>
                <c:pt idx="440">
                  <c:v>93.830101999999997</c:v>
                </c:pt>
                <c:pt idx="441">
                  <c:v>93.781751</c:v>
                </c:pt>
                <c:pt idx="442">
                  <c:v>93.745881999999995</c:v>
                </c:pt>
                <c:pt idx="443">
                  <c:v>93.716121000000001</c:v>
                </c:pt>
                <c:pt idx="444">
                  <c:v>93.686694000000003</c:v>
                </c:pt>
                <c:pt idx="445">
                  <c:v>93.657584999999997</c:v>
                </c:pt>
                <c:pt idx="446">
                  <c:v>93.625049000000004</c:v>
                </c:pt>
                <c:pt idx="447">
                  <c:v>93.579624999999993</c:v>
                </c:pt>
                <c:pt idx="448">
                  <c:v>93.521861999999999</c:v>
                </c:pt>
                <c:pt idx="449">
                  <c:v>93.469249000000005</c:v>
                </c:pt>
                <c:pt idx="450">
                  <c:v>93.439487</c:v>
                </c:pt>
                <c:pt idx="451">
                  <c:v>93.432018999999997</c:v>
                </c:pt>
                <c:pt idx="452">
                  <c:v>93.425314999999998</c:v>
                </c:pt>
                <c:pt idx="453">
                  <c:v>93.397077999999993</c:v>
                </c:pt>
                <c:pt idx="454">
                  <c:v>93.357892000000007</c:v>
                </c:pt>
                <c:pt idx="455">
                  <c:v>93.346112000000005</c:v>
                </c:pt>
                <c:pt idx="456">
                  <c:v>93.376018000000002</c:v>
                </c:pt>
                <c:pt idx="457">
                  <c:v>93.420147</c:v>
                </c:pt>
                <c:pt idx="458">
                  <c:v>93.445173999999994</c:v>
                </c:pt>
                <c:pt idx="459">
                  <c:v>93.441681000000003</c:v>
                </c:pt>
                <c:pt idx="460">
                  <c:v>93.419584</c:v>
                </c:pt>
                <c:pt idx="461">
                  <c:v>93.387929999999997</c:v>
                </c:pt>
                <c:pt idx="462">
                  <c:v>93.345896999999994</c:v>
                </c:pt>
                <c:pt idx="463">
                  <c:v>93.294920000000005</c:v>
                </c:pt>
                <c:pt idx="464">
                  <c:v>93.250343000000001</c:v>
                </c:pt>
                <c:pt idx="465">
                  <c:v>93.227592000000001</c:v>
                </c:pt>
                <c:pt idx="466">
                  <c:v>93.221740999999994</c:v>
                </c:pt>
                <c:pt idx="467">
                  <c:v>93.213295000000002</c:v>
                </c:pt>
                <c:pt idx="468">
                  <c:v>93.190911</c:v>
                </c:pt>
                <c:pt idx="469">
                  <c:v>93.162059999999997</c:v>
                </c:pt>
                <c:pt idx="470">
                  <c:v>93.142758000000001</c:v>
                </c:pt>
                <c:pt idx="471">
                  <c:v>93.140077000000005</c:v>
                </c:pt>
                <c:pt idx="472">
                  <c:v>93.148529999999994</c:v>
                </c:pt>
                <c:pt idx="473">
                  <c:v>93.159975000000003</c:v>
                </c:pt>
                <c:pt idx="474">
                  <c:v>93.166645000000003</c:v>
                </c:pt>
                <c:pt idx="475">
                  <c:v>93.154348999999996</c:v>
                </c:pt>
                <c:pt idx="476">
                  <c:v>93.107083000000003</c:v>
                </c:pt>
                <c:pt idx="477">
                  <c:v>93.029551999999995</c:v>
                </c:pt>
                <c:pt idx="478">
                  <c:v>92.954770999999994</c:v>
                </c:pt>
                <c:pt idx="479">
                  <c:v>92.917231000000001</c:v>
                </c:pt>
                <c:pt idx="480">
                  <c:v>92.924031999999997</c:v>
                </c:pt>
                <c:pt idx="481">
                  <c:v>92.953871000000007</c:v>
                </c:pt>
                <c:pt idx="482">
                  <c:v>92.978256000000002</c:v>
                </c:pt>
                <c:pt idx="483">
                  <c:v>92.984258999999994</c:v>
                </c:pt>
                <c:pt idx="484">
                  <c:v>92.977517000000006</c:v>
                </c:pt>
                <c:pt idx="485">
                  <c:v>92.965671</c:v>
                </c:pt>
                <c:pt idx="486">
                  <c:v>92.946318000000005</c:v>
                </c:pt>
                <c:pt idx="487">
                  <c:v>92.912591000000006</c:v>
                </c:pt>
                <c:pt idx="488">
                  <c:v>92.865016999999995</c:v>
                </c:pt>
                <c:pt idx="489">
                  <c:v>92.814787999999993</c:v>
                </c:pt>
                <c:pt idx="490">
                  <c:v>92.777664000000001</c:v>
                </c:pt>
                <c:pt idx="491">
                  <c:v>92.763439000000005</c:v>
                </c:pt>
                <c:pt idx="492">
                  <c:v>92.767759999999996</c:v>
                </c:pt>
                <c:pt idx="493">
                  <c:v>92.774332000000001</c:v>
                </c:pt>
                <c:pt idx="494">
                  <c:v>92.765765000000002</c:v>
                </c:pt>
                <c:pt idx="495">
                  <c:v>92.735196999999999</c:v>
                </c:pt>
                <c:pt idx="496">
                  <c:v>92.695937999999998</c:v>
                </c:pt>
                <c:pt idx="497">
                  <c:v>92.676034000000001</c:v>
                </c:pt>
                <c:pt idx="498">
                  <c:v>92.688734999999994</c:v>
                </c:pt>
                <c:pt idx="499">
                  <c:v>92.717569999999995</c:v>
                </c:pt>
                <c:pt idx="500">
                  <c:v>92.738850999999997</c:v>
                </c:pt>
                <c:pt idx="501">
                  <c:v>92.742885999999999</c:v>
                </c:pt>
                <c:pt idx="502">
                  <c:v>92.729933000000003</c:v>
                </c:pt>
                <c:pt idx="503">
                  <c:v>92.698549999999997</c:v>
                </c:pt>
                <c:pt idx="504">
                  <c:v>92.645362000000006</c:v>
                </c:pt>
                <c:pt idx="505">
                  <c:v>92.574057999999994</c:v>
                </c:pt>
                <c:pt idx="506">
                  <c:v>92.498739</c:v>
                </c:pt>
                <c:pt idx="507">
                  <c:v>92.438008999999994</c:v>
                </c:pt>
                <c:pt idx="508">
                  <c:v>92.407433999999995</c:v>
                </c:pt>
                <c:pt idx="509">
                  <c:v>92.413481000000004</c:v>
                </c:pt>
                <c:pt idx="510">
                  <c:v>92.448689999999999</c:v>
                </c:pt>
                <c:pt idx="511">
                  <c:v>92.492737000000005</c:v>
                </c:pt>
                <c:pt idx="512">
                  <c:v>92.524113</c:v>
                </c:pt>
                <c:pt idx="513">
                  <c:v>92.533918</c:v>
                </c:pt>
                <c:pt idx="514">
                  <c:v>92.527214000000001</c:v>
                </c:pt>
                <c:pt idx="515">
                  <c:v>92.513566999999995</c:v>
                </c:pt>
                <c:pt idx="516">
                  <c:v>92.500594000000007</c:v>
                </c:pt>
                <c:pt idx="517">
                  <c:v>92.493892000000002</c:v>
                </c:pt>
                <c:pt idx="518">
                  <c:v>92.495897999999997</c:v>
                </c:pt>
                <c:pt idx="519">
                  <c:v>92.501311000000001</c:v>
                </c:pt>
                <c:pt idx="520">
                  <c:v>92.497427000000002</c:v>
                </c:pt>
                <c:pt idx="521">
                  <c:v>92.472481999999999</c:v>
                </c:pt>
                <c:pt idx="522">
                  <c:v>92.422822999999994</c:v>
                </c:pt>
                <c:pt idx="523">
                  <c:v>92.354253</c:v>
                </c:pt>
                <c:pt idx="524">
                  <c:v>92.281549999999996</c:v>
                </c:pt>
                <c:pt idx="525">
                  <c:v>92.225899999999996</c:v>
                </c:pt>
                <c:pt idx="526">
                  <c:v>92.205270999999996</c:v>
                </c:pt>
                <c:pt idx="527">
                  <c:v>92.222409999999996</c:v>
                </c:pt>
                <c:pt idx="528">
                  <c:v>92.262559999999993</c:v>
                </c:pt>
                <c:pt idx="529">
                  <c:v>92.302103000000002</c:v>
                </c:pt>
                <c:pt idx="530">
                  <c:v>92.319895000000002</c:v>
                </c:pt>
                <c:pt idx="531">
                  <c:v>92.305752999999996</c:v>
                </c:pt>
                <c:pt idx="532">
                  <c:v>92.264618999999996</c:v>
                </c:pt>
                <c:pt idx="533">
                  <c:v>92.214403000000004</c:v>
                </c:pt>
                <c:pt idx="534">
                  <c:v>92.175117</c:v>
                </c:pt>
                <c:pt idx="535">
                  <c:v>92.156549999999996</c:v>
                </c:pt>
                <c:pt idx="536">
                  <c:v>92.156360000000006</c:v>
                </c:pt>
                <c:pt idx="537">
                  <c:v>92.167010000000005</c:v>
                </c:pt>
                <c:pt idx="538">
                  <c:v>92.179738</c:v>
                </c:pt>
                <c:pt idx="539">
                  <c:v>92.182343000000003</c:v>
                </c:pt>
                <c:pt idx="540">
                  <c:v>92.161412999999996</c:v>
                </c:pt>
                <c:pt idx="541">
                  <c:v>92.114733000000001</c:v>
                </c:pt>
                <c:pt idx="542">
                  <c:v>92.060468</c:v>
                </c:pt>
                <c:pt idx="543">
                  <c:v>92.027614</c:v>
                </c:pt>
                <c:pt idx="544">
                  <c:v>92.032118999999994</c:v>
                </c:pt>
                <c:pt idx="545">
                  <c:v>92.061850000000007</c:v>
                </c:pt>
                <c:pt idx="546">
                  <c:v>92.086205000000007</c:v>
                </c:pt>
                <c:pt idx="547">
                  <c:v>92.081052999999997</c:v>
                </c:pt>
                <c:pt idx="548">
                  <c:v>92.045823999999996</c:v>
                </c:pt>
                <c:pt idx="549">
                  <c:v>91.999527999999998</c:v>
                </c:pt>
                <c:pt idx="550">
                  <c:v>91.963217999999998</c:v>
                </c:pt>
                <c:pt idx="551">
                  <c:v>91.944771000000003</c:v>
                </c:pt>
                <c:pt idx="552">
                  <c:v>91.936699000000004</c:v>
                </c:pt>
                <c:pt idx="553">
                  <c:v>91.927402999999998</c:v>
                </c:pt>
                <c:pt idx="554">
                  <c:v>91.913899999999998</c:v>
                </c:pt>
                <c:pt idx="555">
                  <c:v>91.902393000000004</c:v>
                </c:pt>
                <c:pt idx="556">
                  <c:v>91.899084000000002</c:v>
                </c:pt>
                <c:pt idx="557">
                  <c:v>91.903491000000002</c:v>
                </c:pt>
                <c:pt idx="558">
                  <c:v>91.909567999999993</c:v>
                </c:pt>
                <c:pt idx="559">
                  <c:v>91.912011000000007</c:v>
                </c:pt>
                <c:pt idx="560">
                  <c:v>91.911295999999993</c:v>
                </c:pt>
                <c:pt idx="561">
                  <c:v>91.912628999999995</c:v>
                </c:pt>
                <c:pt idx="562">
                  <c:v>91.920108999999997</c:v>
                </c:pt>
                <c:pt idx="563">
                  <c:v>91.9315</c:v>
                </c:pt>
                <c:pt idx="564">
                  <c:v>91.938103999999996</c:v>
                </c:pt>
                <c:pt idx="565">
                  <c:v>91.930616999999998</c:v>
                </c:pt>
                <c:pt idx="566">
                  <c:v>91.906571</c:v>
                </c:pt>
                <c:pt idx="567">
                  <c:v>91.872933000000003</c:v>
                </c:pt>
                <c:pt idx="568">
                  <c:v>91.841279</c:v>
                </c:pt>
                <c:pt idx="569">
                  <c:v>91.819113000000002</c:v>
                </c:pt>
                <c:pt idx="570">
                  <c:v>91.805453999999997</c:v>
                </c:pt>
                <c:pt idx="571">
                  <c:v>91.794656000000003</c:v>
                </c:pt>
                <c:pt idx="572">
                  <c:v>91.782404999999997</c:v>
                </c:pt>
                <c:pt idx="573">
                  <c:v>91.766345999999999</c:v>
                </c:pt>
                <c:pt idx="574">
                  <c:v>91.743216000000004</c:v>
                </c:pt>
                <c:pt idx="575">
                  <c:v>91.710920999999999</c:v>
                </c:pt>
                <c:pt idx="576">
                  <c:v>91.675336000000001</c:v>
                </c:pt>
                <c:pt idx="577">
                  <c:v>91.650621000000001</c:v>
                </c:pt>
                <c:pt idx="578">
                  <c:v>91.646879999999996</c:v>
                </c:pt>
                <c:pt idx="579">
                  <c:v>91.656567999999993</c:v>
                </c:pt>
                <c:pt idx="580">
                  <c:v>91.659045000000006</c:v>
                </c:pt>
                <c:pt idx="581">
                  <c:v>91.641626000000002</c:v>
                </c:pt>
                <c:pt idx="582">
                  <c:v>91.611768999999995</c:v>
                </c:pt>
                <c:pt idx="583">
                  <c:v>91.587947</c:v>
                </c:pt>
                <c:pt idx="584">
                  <c:v>91.582998000000003</c:v>
                </c:pt>
                <c:pt idx="585">
                  <c:v>91.595653999999996</c:v>
                </c:pt>
                <c:pt idx="586">
                  <c:v>91.613361999999995</c:v>
                </c:pt>
                <c:pt idx="587">
                  <c:v>91.621596999999994</c:v>
                </c:pt>
                <c:pt idx="588">
                  <c:v>91.613797000000005</c:v>
                </c:pt>
                <c:pt idx="589">
                  <c:v>91.595738999999995</c:v>
                </c:pt>
                <c:pt idx="590">
                  <c:v>91.580055999999999</c:v>
                </c:pt>
                <c:pt idx="591">
                  <c:v>91.574301000000006</c:v>
                </c:pt>
                <c:pt idx="592">
                  <c:v>91.573868000000004</c:v>
                </c:pt>
                <c:pt idx="593">
                  <c:v>91.568298999999996</c:v>
                </c:pt>
                <c:pt idx="594">
                  <c:v>91.555064999999999</c:v>
                </c:pt>
                <c:pt idx="595">
                  <c:v>91.545243999999997</c:v>
                </c:pt>
                <c:pt idx="596">
                  <c:v>91.553132000000005</c:v>
                </c:pt>
                <c:pt idx="597">
                  <c:v>91.579611999999997</c:v>
                </c:pt>
                <c:pt idx="598">
                  <c:v>91.606988000000001</c:v>
                </c:pt>
                <c:pt idx="599">
                  <c:v>91.611994999999993</c:v>
                </c:pt>
                <c:pt idx="600">
                  <c:v>91.584585000000004</c:v>
                </c:pt>
                <c:pt idx="601">
                  <c:v>91.534644999999998</c:v>
                </c:pt>
                <c:pt idx="602">
                  <c:v>91.482924999999994</c:v>
                </c:pt>
                <c:pt idx="603">
                  <c:v>91.445924000000005</c:v>
                </c:pt>
                <c:pt idx="604">
                  <c:v>91.427153000000004</c:v>
                </c:pt>
                <c:pt idx="605">
                  <c:v>91.420418999999995</c:v>
                </c:pt>
                <c:pt idx="606">
                  <c:v>91.419734000000005</c:v>
                </c:pt>
                <c:pt idx="607">
                  <c:v>91.426051000000001</c:v>
                </c:pt>
                <c:pt idx="608">
                  <c:v>91.444415000000006</c:v>
                </c:pt>
                <c:pt idx="609">
                  <c:v>91.473419000000007</c:v>
                </c:pt>
                <c:pt idx="610">
                  <c:v>91.498718999999994</c:v>
                </c:pt>
                <c:pt idx="611">
                  <c:v>91.500765999999999</c:v>
                </c:pt>
                <c:pt idx="612">
                  <c:v>91.471659000000002</c:v>
                </c:pt>
                <c:pt idx="613">
                  <c:v>91.424312999999998</c:v>
                </c:pt>
                <c:pt idx="614">
                  <c:v>91.382705000000001</c:v>
                </c:pt>
                <c:pt idx="615">
                  <c:v>91.361389000000003</c:v>
                </c:pt>
                <c:pt idx="616">
                  <c:v>91.355500000000006</c:v>
                </c:pt>
                <c:pt idx="617">
                  <c:v>91.350616000000002</c:v>
                </c:pt>
                <c:pt idx="618">
                  <c:v>91.338672000000003</c:v>
                </c:pt>
                <c:pt idx="619">
                  <c:v>91.322890999999998</c:v>
                </c:pt>
                <c:pt idx="620">
                  <c:v>91.311706999999998</c:v>
                </c:pt>
                <c:pt idx="621">
                  <c:v>91.311706999999998</c:v>
                </c:pt>
                <c:pt idx="622">
                  <c:v>91.324224999999998</c:v>
                </c:pt>
                <c:pt idx="623">
                  <c:v>91.344156999999996</c:v>
                </c:pt>
                <c:pt idx="624">
                  <c:v>91.360414000000006</c:v>
                </c:pt>
                <c:pt idx="625">
                  <c:v>91.360254999999995</c:v>
                </c:pt>
                <c:pt idx="626">
                  <c:v>91.337305000000001</c:v>
                </c:pt>
                <c:pt idx="627">
                  <c:v>91.297655000000006</c:v>
                </c:pt>
                <c:pt idx="628">
                  <c:v>91.257435000000001</c:v>
                </c:pt>
                <c:pt idx="629">
                  <c:v>91.231199000000004</c:v>
                </c:pt>
                <c:pt idx="630">
                  <c:v>91.219915</c:v>
                </c:pt>
                <c:pt idx="631">
                  <c:v>91.210459999999998</c:v>
                </c:pt>
                <c:pt idx="632">
                  <c:v>91.189588000000001</c:v>
                </c:pt>
                <c:pt idx="633">
                  <c:v>91.159167999999994</c:v>
                </c:pt>
                <c:pt idx="634">
                  <c:v>91.135479000000004</c:v>
                </c:pt>
                <c:pt idx="635">
                  <c:v>91.132660999999999</c:v>
                </c:pt>
                <c:pt idx="636">
                  <c:v>91.149235000000004</c:v>
                </c:pt>
                <c:pt idx="637">
                  <c:v>91.171503000000001</c:v>
                </c:pt>
                <c:pt idx="638">
                  <c:v>91.186170000000004</c:v>
                </c:pt>
                <c:pt idx="639">
                  <c:v>91.187830000000005</c:v>
                </c:pt>
                <c:pt idx="640">
                  <c:v>91.178201000000001</c:v>
                </c:pt>
                <c:pt idx="641">
                  <c:v>91.163049000000001</c:v>
                </c:pt>
                <c:pt idx="642">
                  <c:v>91.149567000000005</c:v>
                </c:pt>
                <c:pt idx="643">
                  <c:v>91.142773000000005</c:v>
                </c:pt>
                <c:pt idx="644">
                  <c:v>91.142787999999996</c:v>
                </c:pt>
                <c:pt idx="645">
                  <c:v>91.146896999999996</c:v>
                </c:pt>
                <c:pt idx="646">
                  <c:v>91.154256000000004</c:v>
                </c:pt>
                <c:pt idx="647">
                  <c:v>91.166066000000001</c:v>
                </c:pt>
                <c:pt idx="648">
                  <c:v>91.180617999999996</c:v>
                </c:pt>
                <c:pt idx="649">
                  <c:v>91.191014999999993</c:v>
                </c:pt>
                <c:pt idx="650">
                  <c:v>91.189732000000006</c:v>
                </c:pt>
                <c:pt idx="651">
                  <c:v>91.174715000000006</c:v>
                </c:pt>
                <c:pt idx="652">
                  <c:v>91.150167999999994</c:v>
                </c:pt>
                <c:pt idx="653">
                  <c:v>91.122354999999999</c:v>
                </c:pt>
                <c:pt idx="654">
                  <c:v>91.095411999999996</c:v>
                </c:pt>
                <c:pt idx="655">
                  <c:v>91.070455999999993</c:v>
                </c:pt>
                <c:pt idx="656">
                  <c:v>91.048126999999994</c:v>
                </c:pt>
                <c:pt idx="657">
                  <c:v>91.031823000000003</c:v>
                </c:pt>
                <c:pt idx="658">
                  <c:v>91.026504000000003</c:v>
                </c:pt>
                <c:pt idx="659">
                  <c:v>91.031706999999997</c:v>
                </c:pt>
                <c:pt idx="660">
                  <c:v>91.036824999999993</c:v>
                </c:pt>
                <c:pt idx="661">
                  <c:v>91.028094999999993</c:v>
                </c:pt>
                <c:pt idx="662">
                  <c:v>91.002919000000006</c:v>
                </c:pt>
                <c:pt idx="663">
                  <c:v>90.974701999999994</c:v>
                </c:pt>
                <c:pt idx="664">
                  <c:v>90.960171000000003</c:v>
                </c:pt>
                <c:pt idx="665">
                  <c:v>90.962980000000002</c:v>
                </c:pt>
                <c:pt idx="666">
                  <c:v>90.972841000000003</c:v>
                </c:pt>
                <c:pt idx="667">
                  <c:v>90.978654000000006</c:v>
                </c:pt>
                <c:pt idx="668">
                  <c:v>90.978483999999995</c:v>
                </c:pt>
                <c:pt idx="669">
                  <c:v>90.978413000000003</c:v>
                </c:pt>
                <c:pt idx="670">
                  <c:v>90.985562999999999</c:v>
                </c:pt>
                <c:pt idx="671">
                  <c:v>91.001420999999993</c:v>
                </c:pt>
                <c:pt idx="672">
                  <c:v>91.017876000000001</c:v>
                </c:pt>
                <c:pt idx="673">
                  <c:v>91.019958000000003</c:v>
                </c:pt>
                <c:pt idx="674">
                  <c:v>90.997722999999993</c:v>
                </c:pt>
                <c:pt idx="675">
                  <c:v>90.958043000000004</c:v>
                </c:pt>
                <c:pt idx="676">
                  <c:v>90.921802999999997</c:v>
                </c:pt>
                <c:pt idx="677">
                  <c:v>90.906880999999998</c:v>
                </c:pt>
                <c:pt idx="678">
                  <c:v>90.914606000000006</c:v>
                </c:pt>
                <c:pt idx="679">
                  <c:v>90.932495000000003</c:v>
                </c:pt>
                <c:pt idx="680">
                  <c:v>90.946535999999995</c:v>
                </c:pt>
                <c:pt idx="681">
                  <c:v>90.949363000000005</c:v>
                </c:pt>
                <c:pt idx="682">
                  <c:v>90.940494000000001</c:v>
                </c:pt>
                <c:pt idx="683">
                  <c:v>90.924138999999997</c:v>
                </c:pt>
                <c:pt idx="684">
                  <c:v>90.908090999999999</c:v>
                </c:pt>
                <c:pt idx="685">
                  <c:v>90.901480000000006</c:v>
                </c:pt>
                <c:pt idx="686">
                  <c:v>90.909139999999994</c:v>
                </c:pt>
                <c:pt idx="687">
                  <c:v>90.925123999999997</c:v>
                </c:pt>
                <c:pt idx="688">
                  <c:v>90.932991000000001</c:v>
                </c:pt>
                <c:pt idx="689">
                  <c:v>90.917682999999997</c:v>
                </c:pt>
                <c:pt idx="690">
                  <c:v>90.881507999999997</c:v>
                </c:pt>
                <c:pt idx="691">
                  <c:v>90.846620000000001</c:v>
                </c:pt>
                <c:pt idx="692">
                  <c:v>90.835746999999998</c:v>
                </c:pt>
                <c:pt idx="693">
                  <c:v>90.849973000000006</c:v>
                </c:pt>
                <c:pt idx="694">
                  <c:v>90.870064999999997</c:v>
                </c:pt>
                <c:pt idx="695">
                  <c:v>90.878370000000004</c:v>
                </c:pt>
                <c:pt idx="696">
                  <c:v>90.872788</c:v>
                </c:pt>
                <c:pt idx="697">
                  <c:v>90.859790000000004</c:v>
                </c:pt>
                <c:pt idx="698">
                  <c:v>90.843346999999994</c:v>
                </c:pt>
                <c:pt idx="699">
                  <c:v>90.826665000000006</c:v>
                </c:pt>
                <c:pt idx="700">
                  <c:v>90.817957000000007</c:v>
                </c:pt>
                <c:pt idx="701">
                  <c:v>90.823820999999995</c:v>
                </c:pt>
                <c:pt idx="702">
                  <c:v>90.837136000000001</c:v>
                </c:pt>
                <c:pt idx="703">
                  <c:v>90.839904000000004</c:v>
                </c:pt>
                <c:pt idx="704">
                  <c:v>90.821231999999995</c:v>
                </c:pt>
                <c:pt idx="705">
                  <c:v>90.788469000000006</c:v>
                </c:pt>
                <c:pt idx="706">
                  <c:v>90.759692000000001</c:v>
                </c:pt>
                <c:pt idx="707">
                  <c:v>90.748632999999998</c:v>
                </c:pt>
                <c:pt idx="708">
                  <c:v>90.755290000000002</c:v>
                </c:pt>
                <c:pt idx="709">
                  <c:v>90.766048999999995</c:v>
                </c:pt>
                <c:pt idx="710">
                  <c:v>90.763493999999994</c:v>
                </c:pt>
                <c:pt idx="711">
                  <c:v>90.741349999999997</c:v>
                </c:pt>
                <c:pt idx="712">
                  <c:v>90.710819999999998</c:v>
                </c:pt>
                <c:pt idx="713">
                  <c:v>90.688239999999993</c:v>
                </c:pt>
                <c:pt idx="714">
                  <c:v>90.676394000000002</c:v>
                </c:pt>
                <c:pt idx="715">
                  <c:v>90.66337</c:v>
                </c:pt>
                <c:pt idx="716">
                  <c:v>90.640525999999994</c:v>
                </c:pt>
                <c:pt idx="717">
                  <c:v>90.614151000000007</c:v>
                </c:pt>
                <c:pt idx="718">
                  <c:v>90.595860000000002</c:v>
                </c:pt>
                <c:pt idx="719">
                  <c:v>90.589170999999993</c:v>
                </c:pt>
                <c:pt idx="720">
                  <c:v>90.592584000000002</c:v>
                </c:pt>
                <c:pt idx="721">
                  <c:v>90.609700000000004</c:v>
                </c:pt>
                <c:pt idx="722">
                  <c:v>90.645089999999996</c:v>
                </c:pt>
                <c:pt idx="723">
                  <c:v>90.689924000000005</c:v>
                </c:pt>
                <c:pt idx="724">
                  <c:v>90.721587</c:v>
                </c:pt>
                <c:pt idx="725">
                  <c:v>90.724177999999995</c:v>
                </c:pt>
                <c:pt idx="726">
                  <c:v>90.705793999999997</c:v>
                </c:pt>
                <c:pt idx="727">
                  <c:v>90.689066999999994</c:v>
                </c:pt>
                <c:pt idx="728">
                  <c:v>90.685415000000006</c:v>
                </c:pt>
                <c:pt idx="729">
                  <c:v>90.684269999999998</c:v>
                </c:pt>
                <c:pt idx="730">
                  <c:v>90.668998000000002</c:v>
                </c:pt>
                <c:pt idx="731">
                  <c:v>90.638942</c:v>
                </c:pt>
                <c:pt idx="732">
                  <c:v>90.610555000000005</c:v>
                </c:pt>
                <c:pt idx="733">
                  <c:v>90.596410000000006</c:v>
                </c:pt>
                <c:pt idx="734">
                  <c:v>90.589274000000003</c:v>
                </c:pt>
                <c:pt idx="735">
                  <c:v>90.572742000000005</c:v>
                </c:pt>
                <c:pt idx="736">
                  <c:v>90.544554000000005</c:v>
                </c:pt>
                <c:pt idx="737">
                  <c:v>90.520267000000004</c:v>
                </c:pt>
                <c:pt idx="738">
                  <c:v>90.512327999999997</c:v>
                </c:pt>
                <c:pt idx="739">
                  <c:v>90.514587000000006</c:v>
                </c:pt>
                <c:pt idx="740">
                  <c:v>90.512071000000006</c:v>
                </c:pt>
                <c:pt idx="741">
                  <c:v>90.49897</c:v>
                </c:pt>
                <c:pt idx="742">
                  <c:v>90.480406000000002</c:v>
                </c:pt>
                <c:pt idx="743">
                  <c:v>90.462350999999998</c:v>
                </c:pt>
                <c:pt idx="744">
                  <c:v>90.449550000000002</c:v>
                </c:pt>
                <c:pt idx="745">
                  <c:v>90.450235000000006</c:v>
                </c:pt>
                <c:pt idx="746">
                  <c:v>90.470657000000003</c:v>
                </c:pt>
                <c:pt idx="747">
                  <c:v>90.502647999999994</c:v>
                </c:pt>
                <c:pt idx="748">
                  <c:v>90.526944</c:v>
                </c:pt>
                <c:pt idx="749">
                  <c:v>90.533792000000005</c:v>
                </c:pt>
                <c:pt idx="750">
                  <c:v>90.533586</c:v>
                </c:pt>
                <c:pt idx="751">
                  <c:v>90.542066000000005</c:v>
                </c:pt>
                <c:pt idx="752">
                  <c:v>90.559809999999999</c:v>
                </c:pt>
                <c:pt idx="753">
                  <c:v>90.572421000000006</c:v>
                </c:pt>
                <c:pt idx="754">
                  <c:v>90.568501999999995</c:v>
                </c:pt>
                <c:pt idx="755">
                  <c:v>90.550376999999997</c:v>
                </c:pt>
                <c:pt idx="756">
                  <c:v>90.525825999999995</c:v>
                </c:pt>
                <c:pt idx="757">
                  <c:v>90.496521999999999</c:v>
                </c:pt>
                <c:pt idx="758">
                  <c:v>90.461005999999998</c:v>
                </c:pt>
                <c:pt idx="759">
                  <c:v>90.425731999999996</c:v>
                </c:pt>
                <c:pt idx="760">
                  <c:v>90.405394000000001</c:v>
                </c:pt>
                <c:pt idx="761">
                  <c:v>90.408951999999999</c:v>
                </c:pt>
                <c:pt idx="762">
                  <c:v>90.427818000000002</c:v>
                </c:pt>
                <c:pt idx="763">
                  <c:v>90.441982999999993</c:v>
                </c:pt>
                <c:pt idx="764">
                  <c:v>90.438256999999993</c:v>
                </c:pt>
                <c:pt idx="765">
                  <c:v>90.420168000000004</c:v>
                </c:pt>
                <c:pt idx="766">
                  <c:v>90.399910000000006</c:v>
                </c:pt>
                <c:pt idx="767">
                  <c:v>90.384095000000002</c:v>
                </c:pt>
                <c:pt idx="768">
                  <c:v>90.369033999999999</c:v>
                </c:pt>
                <c:pt idx="769">
                  <c:v>90.346762999999996</c:v>
                </c:pt>
                <c:pt idx="770">
                  <c:v>90.313232999999997</c:v>
                </c:pt>
                <c:pt idx="771">
                  <c:v>90.273968999999994</c:v>
                </c:pt>
                <c:pt idx="772">
                  <c:v>90.245527999999993</c:v>
                </c:pt>
                <c:pt idx="773">
                  <c:v>90.247653999999997</c:v>
                </c:pt>
                <c:pt idx="774">
                  <c:v>90.286634000000006</c:v>
                </c:pt>
                <c:pt idx="775">
                  <c:v>90.345979999999997</c:v>
                </c:pt>
                <c:pt idx="776">
                  <c:v>90.398747999999998</c:v>
                </c:pt>
                <c:pt idx="777">
                  <c:v>90.429948999999993</c:v>
                </c:pt>
                <c:pt idx="778">
                  <c:v>90.442860999999994</c:v>
                </c:pt>
                <c:pt idx="779">
                  <c:v>90.443932000000004</c:v>
                </c:pt>
                <c:pt idx="780">
                  <c:v>90.430531999999999</c:v>
                </c:pt>
                <c:pt idx="781">
                  <c:v>90.400022000000007</c:v>
                </c:pt>
                <c:pt idx="782">
                  <c:v>90.363480999999993</c:v>
                </c:pt>
                <c:pt idx="783">
                  <c:v>90.338837999999996</c:v>
                </c:pt>
                <c:pt idx="784">
                  <c:v>90.330911999999998</c:v>
                </c:pt>
                <c:pt idx="785">
                  <c:v>90.326346999999998</c:v>
                </c:pt>
                <c:pt idx="786">
                  <c:v>90.310406999999998</c:v>
                </c:pt>
                <c:pt idx="787">
                  <c:v>90.283278999999993</c:v>
                </c:pt>
                <c:pt idx="788">
                  <c:v>90.256569999999996</c:v>
                </c:pt>
                <c:pt idx="789">
                  <c:v>90.239917000000005</c:v>
                </c:pt>
                <c:pt idx="790">
                  <c:v>90.236772999999999</c:v>
                </c:pt>
                <c:pt idx="791">
                  <c:v>90.248422000000005</c:v>
                </c:pt>
                <c:pt idx="792">
                  <c:v>90.273617000000002</c:v>
                </c:pt>
                <c:pt idx="793">
                  <c:v>90.303138000000004</c:v>
                </c:pt>
                <c:pt idx="794">
                  <c:v>90.320913000000004</c:v>
                </c:pt>
                <c:pt idx="795">
                  <c:v>90.315354999999997</c:v>
                </c:pt>
                <c:pt idx="796">
                  <c:v>90.288916999999998</c:v>
                </c:pt>
                <c:pt idx="797">
                  <c:v>90.254141000000004</c:v>
                </c:pt>
                <c:pt idx="798">
                  <c:v>90.220794999999995</c:v>
                </c:pt>
                <c:pt idx="799">
                  <c:v>90.189498</c:v>
                </c:pt>
                <c:pt idx="800">
                  <c:v>90.157805999999994</c:v>
                </c:pt>
                <c:pt idx="801">
                  <c:v>90.128985999999998</c:v>
                </c:pt>
                <c:pt idx="802">
                  <c:v>90.112039999999993</c:v>
                </c:pt>
                <c:pt idx="803">
                  <c:v>90.113602</c:v>
                </c:pt>
                <c:pt idx="804">
                  <c:v>90.131586999999996</c:v>
                </c:pt>
                <c:pt idx="805">
                  <c:v>90.156774999999996</c:v>
                </c:pt>
                <c:pt idx="806">
                  <c:v>90.178937000000005</c:v>
                </c:pt>
                <c:pt idx="807">
                  <c:v>90.192179999999993</c:v>
                </c:pt>
                <c:pt idx="808">
                  <c:v>90.197626999999997</c:v>
                </c:pt>
                <c:pt idx="809">
                  <c:v>90.201125000000005</c:v>
                </c:pt>
                <c:pt idx="810">
                  <c:v>90.205368000000007</c:v>
                </c:pt>
                <c:pt idx="811">
                  <c:v>90.20393</c:v>
                </c:pt>
                <c:pt idx="812">
                  <c:v>90.187314000000001</c:v>
                </c:pt>
                <c:pt idx="813">
                  <c:v>90.157824000000005</c:v>
                </c:pt>
                <c:pt idx="814">
                  <c:v>90.134692999999999</c:v>
                </c:pt>
                <c:pt idx="815">
                  <c:v>90.137798000000004</c:v>
                </c:pt>
                <c:pt idx="816">
                  <c:v>90.164983000000007</c:v>
                </c:pt>
                <c:pt idx="817">
                  <c:v>90.190437000000003</c:v>
                </c:pt>
                <c:pt idx="818">
                  <c:v>90.187511999999998</c:v>
                </c:pt>
                <c:pt idx="819">
                  <c:v>90.150424000000001</c:v>
                </c:pt>
                <c:pt idx="820">
                  <c:v>90.095423999999994</c:v>
                </c:pt>
                <c:pt idx="821">
                  <c:v>90.047871999999998</c:v>
                </c:pt>
                <c:pt idx="822">
                  <c:v>90.029458000000005</c:v>
                </c:pt>
                <c:pt idx="823">
                  <c:v>90.048962000000003</c:v>
                </c:pt>
                <c:pt idx="824">
                  <c:v>90.095684000000006</c:v>
                </c:pt>
                <c:pt idx="825">
                  <c:v>90.142188000000004</c:v>
                </c:pt>
                <c:pt idx="826">
                  <c:v>90.161710999999997</c:v>
                </c:pt>
                <c:pt idx="827">
                  <c:v>90.148604000000006</c:v>
                </c:pt>
                <c:pt idx="828">
                  <c:v>90.120498999999995</c:v>
                </c:pt>
                <c:pt idx="829">
                  <c:v>90.098277999999993</c:v>
                </c:pt>
                <c:pt idx="830">
                  <c:v>90.086906999999997</c:v>
                </c:pt>
                <c:pt idx="831">
                  <c:v>90.077967999999998</c:v>
                </c:pt>
                <c:pt idx="832">
                  <c:v>90.065332999999995</c:v>
                </c:pt>
                <c:pt idx="833">
                  <c:v>90.051901999999998</c:v>
                </c:pt>
                <c:pt idx="834">
                  <c:v>90.043544999999995</c:v>
                </c:pt>
                <c:pt idx="835">
                  <c:v>90.043951000000007</c:v>
                </c:pt>
                <c:pt idx="836">
                  <c:v>90.055271000000005</c:v>
                </c:pt>
                <c:pt idx="837">
                  <c:v>90.075936999999996</c:v>
                </c:pt>
                <c:pt idx="838">
                  <c:v>90.094965999999999</c:v>
                </c:pt>
                <c:pt idx="839">
                  <c:v>90.095871000000002</c:v>
                </c:pt>
                <c:pt idx="840">
                  <c:v>90.073560000000001</c:v>
                </c:pt>
                <c:pt idx="841">
                  <c:v>90.044387</c:v>
                </c:pt>
                <c:pt idx="842">
                  <c:v>90.031993999999997</c:v>
                </c:pt>
                <c:pt idx="843">
                  <c:v>90.042411999999999</c:v>
                </c:pt>
                <c:pt idx="844">
                  <c:v>90.057619000000003</c:v>
                </c:pt>
                <c:pt idx="845">
                  <c:v>90.054534000000004</c:v>
                </c:pt>
                <c:pt idx="846">
                  <c:v>90.026910000000001</c:v>
                </c:pt>
                <c:pt idx="847">
                  <c:v>89.988606000000004</c:v>
                </c:pt>
                <c:pt idx="848">
                  <c:v>89.961022999999997</c:v>
                </c:pt>
                <c:pt idx="849">
                  <c:v>89.959857999999997</c:v>
                </c:pt>
                <c:pt idx="850">
                  <c:v>89.988248999999996</c:v>
                </c:pt>
                <c:pt idx="851">
                  <c:v>90.035015000000001</c:v>
                </c:pt>
                <c:pt idx="852">
                  <c:v>90.078671</c:v>
                </c:pt>
                <c:pt idx="853">
                  <c:v>90.098887000000005</c:v>
                </c:pt>
                <c:pt idx="854">
                  <c:v>90.089415000000002</c:v>
                </c:pt>
                <c:pt idx="855">
                  <c:v>90.061713999999995</c:v>
                </c:pt>
                <c:pt idx="856">
                  <c:v>90.035949000000002</c:v>
                </c:pt>
                <c:pt idx="857">
                  <c:v>90.026944</c:v>
                </c:pt>
                <c:pt idx="858">
                  <c:v>90.035207999999997</c:v>
                </c:pt>
                <c:pt idx="859">
                  <c:v>90.048036999999994</c:v>
                </c:pt>
                <c:pt idx="860">
                  <c:v>90.049323999999999</c:v>
                </c:pt>
                <c:pt idx="861">
                  <c:v>90.031278999999998</c:v>
                </c:pt>
                <c:pt idx="862">
                  <c:v>89.998686000000006</c:v>
                </c:pt>
                <c:pt idx="863">
                  <c:v>89.962063000000001</c:v>
                </c:pt>
                <c:pt idx="864">
                  <c:v>89.927762000000001</c:v>
                </c:pt>
                <c:pt idx="865">
                  <c:v>89.896127000000007</c:v>
                </c:pt>
                <c:pt idx="866">
                  <c:v>89.867656999999994</c:v>
                </c:pt>
                <c:pt idx="867">
                  <c:v>89.846487999999994</c:v>
                </c:pt>
                <c:pt idx="868">
                  <c:v>89.835668999999996</c:v>
                </c:pt>
                <c:pt idx="869">
                  <c:v>89.832643000000004</c:v>
                </c:pt>
                <c:pt idx="870">
                  <c:v>89.833296000000004</c:v>
                </c:pt>
                <c:pt idx="871">
                  <c:v>89.837950000000006</c:v>
                </c:pt>
                <c:pt idx="872">
                  <c:v>89.849163000000004</c:v>
                </c:pt>
                <c:pt idx="873">
                  <c:v>89.865037999999998</c:v>
                </c:pt>
                <c:pt idx="874">
                  <c:v>89.879874000000001</c:v>
                </c:pt>
                <c:pt idx="875">
                  <c:v>89.892362000000006</c:v>
                </c:pt>
                <c:pt idx="876">
                  <c:v>89.907833999999994</c:v>
                </c:pt>
                <c:pt idx="877">
                  <c:v>89.929409000000007</c:v>
                </c:pt>
                <c:pt idx="878">
                  <c:v>89.951068000000006</c:v>
                </c:pt>
                <c:pt idx="879">
                  <c:v>89.963717000000003</c:v>
                </c:pt>
                <c:pt idx="880">
                  <c:v>89.964978000000002</c:v>
                </c:pt>
                <c:pt idx="881">
                  <c:v>89.957969000000006</c:v>
                </c:pt>
                <c:pt idx="882">
                  <c:v>89.943089000000001</c:v>
                </c:pt>
                <c:pt idx="883">
                  <c:v>89.918035000000003</c:v>
                </c:pt>
                <c:pt idx="884">
                  <c:v>89.886392000000001</c:v>
                </c:pt>
                <c:pt idx="885">
                  <c:v>89.859217000000001</c:v>
                </c:pt>
                <c:pt idx="886">
                  <c:v>89.844374999999999</c:v>
                </c:pt>
                <c:pt idx="887">
                  <c:v>89.838515999999998</c:v>
                </c:pt>
                <c:pt idx="888">
                  <c:v>89.832988</c:v>
                </c:pt>
                <c:pt idx="889">
                  <c:v>89.824528000000001</c:v>
                </c:pt>
                <c:pt idx="890">
                  <c:v>89.816732999999999</c:v>
                </c:pt>
                <c:pt idx="891">
                  <c:v>89.813265000000001</c:v>
                </c:pt>
                <c:pt idx="892">
                  <c:v>89.813598999999996</c:v>
                </c:pt>
                <c:pt idx="893">
                  <c:v>89.814656999999997</c:v>
                </c:pt>
                <c:pt idx="894">
                  <c:v>89.813070999999994</c:v>
                </c:pt>
                <c:pt idx="895">
                  <c:v>89.806201999999999</c:v>
                </c:pt>
                <c:pt idx="896">
                  <c:v>89.794414000000003</c:v>
                </c:pt>
                <c:pt idx="897">
                  <c:v>89.783096999999998</c:v>
                </c:pt>
                <c:pt idx="898">
                  <c:v>89.780049000000005</c:v>
                </c:pt>
                <c:pt idx="899">
                  <c:v>89.789713000000006</c:v>
                </c:pt>
                <c:pt idx="900">
                  <c:v>89.810525999999996</c:v>
                </c:pt>
                <c:pt idx="901">
                  <c:v>89.836386000000005</c:v>
                </c:pt>
                <c:pt idx="902">
                  <c:v>89.857855000000001</c:v>
                </c:pt>
                <c:pt idx="903">
                  <c:v>89.863738999999995</c:v>
                </c:pt>
                <c:pt idx="904">
                  <c:v>89.847949</c:v>
                </c:pt>
                <c:pt idx="905">
                  <c:v>89.817819999999998</c:v>
                </c:pt>
                <c:pt idx="906">
                  <c:v>89.791703999999996</c:v>
                </c:pt>
                <c:pt idx="907">
                  <c:v>89.784816000000006</c:v>
                </c:pt>
                <c:pt idx="908">
                  <c:v>89.797708999999998</c:v>
                </c:pt>
                <c:pt idx="909">
                  <c:v>89.817618999999993</c:v>
                </c:pt>
                <c:pt idx="910">
                  <c:v>89.828468999999998</c:v>
                </c:pt>
                <c:pt idx="911">
                  <c:v>89.820429000000004</c:v>
                </c:pt>
                <c:pt idx="912">
                  <c:v>89.794804999999997</c:v>
                </c:pt>
                <c:pt idx="913">
                  <c:v>89.763357999999997</c:v>
                </c:pt>
                <c:pt idx="914">
                  <c:v>89.741336000000004</c:v>
                </c:pt>
                <c:pt idx="915">
                  <c:v>89.737468000000007</c:v>
                </c:pt>
                <c:pt idx="916">
                  <c:v>89.748971999999995</c:v>
                </c:pt>
                <c:pt idx="917">
                  <c:v>89.765573000000003</c:v>
                </c:pt>
                <c:pt idx="918">
                  <c:v>89.777502999999996</c:v>
                </c:pt>
                <c:pt idx="919">
                  <c:v>89.780321000000001</c:v>
                </c:pt>
                <c:pt idx="920">
                  <c:v>89.774809000000005</c:v>
                </c:pt>
                <c:pt idx="921">
                  <c:v>89.764228000000003</c:v>
                </c:pt>
                <c:pt idx="922">
                  <c:v>89.750889000000001</c:v>
                </c:pt>
                <c:pt idx="923">
                  <c:v>89.734416999999993</c:v>
                </c:pt>
                <c:pt idx="924">
                  <c:v>89.714376999999999</c:v>
                </c:pt>
                <c:pt idx="925">
                  <c:v>89.695166999999998</c:v>
                </c:pt>
                <c:pt idx="926">
                  <c:v>89.686190999999994</c:v>
                </c:pt>
                <c:pt idx="927">
                  <c:v>89.694339999999997</c:v>
                </c:pt>
                <c:pt idx="928">
                  <c:v>89.715980000000002</c:v>
                </c:pt>
                <c:pt idx="929">
                  <c:v>89.737707999999998</c:v>
                </c:pt>
                <c:pt idx="930">
                  <c:v>89.745461000000006</c:v>
                </c:pt>
                <c:pt idx="931">
                  <c:v>89.733341999999993</c:v>
                </c:pt>
                <c:pt idx="932">
                  <c:v>89.706086999999997</c:v>
                </c:pt>
                <c:pt idx="933">
                  <c:v>89.676012999999998</c:v>
                </c:pt>
                <c:pt idx="934">
                  <c:v>89.657210000000006</c:v>
                </c:pt>
                <c:pt idx="935">
                  <c:v>89.658303000000004</c:v>
                </c:pt>
                <c:pt idx="936">
                  <c:v>89.676513999999997</c:v>
                </c:pt>
                <c:pt idx="937">
                  <c:v>89.697958</c:v>
                </c:pt>
                <c:pt idx="938">
                  <c:v>89.706366000000003</c:v>
                </c:pt>
                <c:pt idx="939">
                  <c:v>89.695497000000003</c:v>
                </c:pt>
                <c:pt idx="940">
                  <c:v>89.674925000000002</c:v>
                </c:pt>
                <c:pt idx="941">
                  <c:v>89.661952999999997</c:v>
                </c:pt>
                <c:pt idx="942">
                  <c:v>89.665678</c:v>
                </c:pt>
                <c:pt idx="943">
                  <c:v>89.679230000000004</c:v>
                </c:pt>
                <c:pt idx="944">
                  <c:v>89.688759000000005</c:v>
                </c:pt>
                <c:pt idx="945">
                  <c:v>89.687064000000007</c:v>
                </c:pt>
                <c:pt idx="946">
                  <c:v>89.674124000000006</c:v>
                </c:pt>
                <c:pt idx="947">
                  <c:v>89.648104000000004</c:v>
                </c:pt>
                <c:pt idx="948">
                  <c:v>89.605953</c:v>
                </c:pt>
                <c:pt idx="949">
                  <c:v>89.556269999999998</c:v>
                </c:pt>
                <c:pt idx="950">
                  <c:v>89.523557999999994</c:v>
                </c:pt>
                <c:pt idx="951">
                  <c:v>89.529213999999996</c:v>
                </c:pt>
                <c:pt idx="952">
                  <c:v>89.567115000000001</c:v>
                </c:pt>
                <c:pt idx="953">
                  <c:v>89.605187000000001</c:v>
                </c:pt>
                <c:pt idx="954">
                  <c:v>89.614572999999993</c:v>
                </c:pt>
                <c:pt idx="955">
                  <c:v>89.594898999999998</c:v>
                </c:pt>
                <c:pt idx="956">
                  <c:v>89.569976999999994</c:v>
                </c:pt>
                <c:pt idx="957">
                  <c:v>89.561854999999994</c:v>
                </c:pt>
                <c:pt idx="958">
                  <c:v>89.571218999999999</c:v>
                </c:pt>
                <c:pt idx="959">
                  <c:v>89.581900000000005</c:v>
                </c:pt>
                <c:pt idx="960">
                  <c:v>89.581352999999993</c:v>
                </c:pt>
                <c:pt idx="961">
                  <c:v>89.574415000000002</c:v>
                </c:pt>
                <c:pt idx="962">
                  <c:v>89.577545999999998</c:v>
                </c:pt>
                <c:pt idx="963">
                  <c:v>89.601241000000002</c:v>
                </c:pt>
                <c:pt idx="964">
                  <c:v>89.638470999999996</c:v>
                </c:pt>
                <c:pt idx="965">
                  <c:v>89.668974000000006</c:v>
                </c:pt>
                <c:pt idx="966">
                  <c:v>89.675039999999996</c:v>
                </c:pt>
                <c:pt idx="967">
                  <c:v>89.655834999999996</c:v>
                </c:pt>
                <c:pt idx="968">
                  <c:v>89.628934999999998</c:v>
                </c:pt>
                <c:pt idx="969">
                  <c:v>89.616754</c:v>
                </c:pt>
                <c:pt idx="970">
                  <c:v>89.627818000000005</c:v>
                </c:pt>
                <c:pt idx="971">
                  <c:v>89.650733000000002</c:v>
                </c:pt>
                <c:pt idx="972">
                  <c:v>89.666726999999995</c:v>
                </c:pt>
                <c:pt idx="973">
                  <c:v>89.665947000000003</c:v>
                </c:pt>
                <c:pt idx="974">
                  <c:v>89.651210000000006</c:v>
                </c:pt>
                <c:pt idx="975">
                  <c:v>89.630448000000001</c:v>
                </c:pt>
                <c:pt idx="976">
                  <c:v>89.610814000000005</c:v>
                </c:pt>
                <c:pt idx="977">
                  <c:v>89.599275000000006</c:v>
                </c:pt>
                <c:pt idx="978">
                  <c:v>89.601141999999996</c:v>
                </c:pt>
                <c:pt idx="979">
                  <c:v>89.613489000000001</c:v>
                </c:pt>
                <c:pt idx="980">
                  <c:v>89.624459000000002</c:v>
                </c:pt>
                <c:pt idx="981">
                  <c:v>89.624014000000003</c:v>
                </c:pt>
                <c:pt idx="982">
                  <c:v>89.613569999999996</c:v>
                </c:pt>
                <c:pt idx="983">
                  <c:v>89.602445000000003</c:v>
                </c:pt>
                <c:pt idx="984">
                  <c:v>89.597814</c:v>
                </c:pt>
                <c:pt idx="985">
                  <c:v>89.601293999999996</c:v>
                </c:pt>
                <c:pt idx="986">
                  <c:v>89.611238</c:v>
                </c:pt>
                <c:pt idx="987">
                  <c:v>89.623103</c:v>
                </c:pt>
                <c:pt idx="988">
                  <c:v>89.629968000000005</c:v>
                </c:pt>
                <c:pt idx="989">
                  <c:v>89.628248999999997</c:v>
                </c:pt>
                <c:pt idx="990">
                  <c:v>89.621701000000002</c:v>
                </c:pt>
                <c:pt idx="991">
                  <c:v>89.615583999999998</c:v>
                </c:pt>
                <c:pt idx="992">
                  <c:v>89.609549999999999</c:v>
                </c:pt>
                <c:pt idx="993">
                  <c:v>89.601382999999998</c:v>
                </c:pt>
                <c:pt idx="994">
                  <c:v>89.595027999999999</c:v>
                </c:pt>
                <c:pt idx="995">
                  <c:v>89.597511999999995</c:v>
                </c:pt>
                <c:pt idx="996">
                  <c:v>89.607364000000004</c:v>
                </c:pt>
                <c:pt idx="997">
                  <c:v>89.613236000000001</c:v>
                </c:pt>
                <c:pt idx="998">
                  <c:v>89.606414000000001</c:v>
                </c:pt>
                <c:pt idx="999">
                  <c:v>89.589731</c:v>
                </c:pt>
                <c:pt idx="1000">
                  <c:v>89.572826000000006</c:v>
                </c:pt>
                <c:pt idx="1001">
                  <c:v>89.564195999999995</c:v>
                </c:pt>
                <c:pt idx="1002">
                  <c:v>89.569186999999999</c:v>
                </c:pt>
                <c:pt idx="1003">
                  <c:v>89.588802000000001</c:v>
                </c:pt>
                <c:pt idx="1004">
                  <c:v>89.615879000000007</c:v>
                </c:pt>
                <c:pt idx="1005">
                  <c:v>89.63682</c:v>
                </c:pt>
                <c:pt idx="1006">
                  <c:v>89.641593999999998</c:v>
                </c:pt>
                <c:pt idx="1007">
                  <c:v>89.628923999999998</c:v>
                </c:pt>
                <c:pt idx="1008">
                  <c:v>89.598909000000006</c:v>
                </c:pt>
                <c:pt idx="1009">
                  <c:v>89.547312000000005</c:v>
                </c:pt>
                <c:pt idx="1010">
                  <c:v>89.474587999999997</c:v>
                </c:pt>
                <c:pt idx="1011">
                  <c:v>89.396997999999996</c:v>
                </c:pt>
                <c:pt idx="1012">
                  <c:v>89.338665000000006</c:v>
                </c:pt>
                <c:pt idx="1013">
                  <c:v>89.309454000000002</c:v>
                </c:pt>
                <c:pt idx="1014">
                  <c:v>89.295597000000001</c:v>
                </c:pt>
                <c:pt idx="1015">
                  <c:v>89.273803999999998</c:v>
                </c:pt>
                <c:pt idx="1016">
                  <c:v>89.230428000000003</c:v>
                </c:pt>
                <c:pt idx="1017">
                  <c:v>89.165856000000005</c:v>
                </c:pt>
                <c:pt idx="1018">
                  <c:v>89.086555000000004</c:v>
                </c:pt>
                <c:pt idx="1019">
                  <c:v>88.997934000000001</c:v>
                </c:pt>
                <c:pt idx="1020">
                  <c:v>88.902551000000003</c:v>
                </c:pt>
                <c:pt idx="1021">
                  <c:v>88.799878000000007</c:v>
                </c:pt>
                <c:pt idx="1022">
                  <c:v>88.686115000000001</c:v>
                </c:pt>
                <c:pt idx="1023">
                  <c:v>88.556667000000004</c:v>
                </c:pt>
                <c:pt idx="1024">
                  <c:v>88.410787999999997</c:v>
                </c:pt>
                <c:pt idx="1025">
                  <c:v>88.253123000000002</c:v>
                </c:pt>
                <c:pt idx="1026">
                  <c:v>88.088487000000001</c:v>
                </c:pt>
                <c:pt idx="1027">
                  <c:v>87.914373999999995</c:v>
                </c:pt>
                <c:pt idx="1028">
                  <c:v>87.720819000000006</c:v>
                </c:pt>
                <c:pt idx="1029">
                  <c:v>87.500536999999994</c:v>
                </c:pt>
                <c:pt idx="1030">
                  <c:v>87.259646000000004</c:v>
                </c:pt>
                <c:pt idx="1031">
                  <c:v>87.015938000000006</c:v>
                </c:pt>
                <c:pt idx="1032">
                  <c:v>86.785027999999997</c:v>
                </c:pt>
                <c:pt idx="1033">
                  <c:v>86.568589000000003</c:v>
                </c:pt>
                <c:pt idx="1034">
                  <c:v>86.357026000000005</c:v>
                </c:pt>
                <c:pt idx="1035">
                  <c:v>86.143401999999995</c:v>
                </c:pt>
                <c:pt idx="1036">
                  <c:v>85.934849</c:v>
                </c:pt>
                <c:pt idx="1037">
                  <c:v>85.751732000000004</c:v>
                </c:pt>
                <c:pt idx="1038">
                  <c:v>85.615127999999999</c:v>
                </c:pt>
                <c:pt idx="1039">
                  <c:v>85.532043000000002</c:v>
                </c:pt>
                <c:pt idx="1040">
                  <c:v>85.490939999999995</c:v>
                </c:pt>
                <c:pt idx="1041">
                  <c:v>85.472741999999997</c:v>
                </c:pt>
                <c:pt idx="1042">
                  <c:v>85.467256000000006</c:v>
                </c:pt>
                <c:pt idx="1043">
                  <c:v>85.478702999999996</c:v>
                </c:pt>
                <c:pt idx="1044">
                  <c:v>85.516204999999999</c:v>
                </c:pt>
                <c:pt idx="1045">
                  <c:v>85.582296999999997</c:v>
                </c:pt>
                <c:pt idx="1046">
                  <c:v>85.671544999999995</c:v>
                </c:pt>
                <c:pt idx="1047">
                  <c:v>85.776505999999998</c:v>
                </c:pt>
                <c:pt idx="1048">
                  <c:v>85.891101000000006</c:v>
                </c:pt>
                <c:pt idx="1049">
                  <c:v>86.008561999999998</c:v>
                </c:pt>
                <c:pt idx="1050">
                  <c:v>86.118469000000005</c:v>
                </c:pt>
                <c:pt idx="1051">
                  <c:v>86.206852999999995</c:v>
                </c:pt>
                <c:pt idx="1052">
                  <c:v>86.260430999999997</c:v>
                </c:pt>
                <c:pt idx="1053">
                  <c:v>86.273323000000005</c:v>
                </c:pt>
                <c:pt idx="1054">
                  <c:v>86.250029999999995</c:v>
                </c:pt>
                <c:pt idx="1055">
                  <c:v>86.199577000000005</c:v>
                </c:pt>
                <c:pt idx="1056">
                  <c:v>86.127037000000001</c:v>
                </c:pt>
                <c:pt idx="1057">
                  <c:v>86.034547000000003</c:v>
                </c:pt>
                <c:pt idx="1058">
                  <c:v>85.929743999999999</c:v>
                </c:pt>
                <c:pt idx="1059">
                  <c:v>85.825186000000002</c:v>
                </c:pt>
                <c:pt idx="1060">
                  <c:v>85.725438999999994</c:v>
                </c:pt>
                <c:pt idx="1061">
                  <c:v>85.622793999999999</c:v>
                </c:pt>
                <c:pt idx="1062">
                  <c:v>85.514415999999997</c:v>
                </c:pt>
                <c:pt idx="1063">
                  <c:v>85.417839000000001</c:v>
                </c:pt>
                <c:pt idx="1064">
                  <c:v>85.356801000000004</c:v>
                </c:pt>
                <c:pt idx="1065">
                  <c:v>85.331531999999996</c:v>
                </c:pt>
                <c:pt idx="1066">
                  <c:v>85.315596999999997</c:v>
                </c:pt>
                <c:pt idx="1067">
                  <c:v>85.286602000000002</c:v>
                </c:pt>
                <c:pt idx="1068">
                  <c:v>85.250217000000006</c:v>
                </c:pt>
                <c:pt idx="1069">
                  <c:v>85.227834000000001</c:v>
                </c:pt>
                <c:pt idx="1070">
                  <c:v>85.229320999999999</c:v>
                </c:pt>
                <c:pt idx="1071">
                  <c:v>85.247917000000001</c:v>
                </c:pt>
                <c:pt idx="1072">
                  <c:v>85.276528999999996</c:v>
                </c:pt>
                <c:pt idx="1073">
                  <c:v>85.316727</c:v>
                </c:pt>
                <c:pt idx="1074">
                  <c:v>85.369945000000001</c:v>
                </c:pt>
                <c:pt idx="1075">
                  <c:v>85.428901999999994</c:v>
                </c:pt>
                <c:pt idx="1076">
                  <c:v>85.482619</c:v>
                </c:pt>
                <c:pt idx="1077">
                  <c:v>85.526448000000002</c:v>
                </c:pt>
                <c:pt idx="1078">
                  <c:v>85.565100999999999</c:v>
                </c:pt>
                <c:pt idx="1079">
                  <c:v>85.609637000000006</c:v>
                </c:pt>
                <c:pt idx="1080">
                  <c:v>85.672933999999998</c:v>
                </c:pt>
                <c:pt idx="1081">
                  <c:v>85.762220999999997</c:v>
                </c:pt>
                <c:pt idx="1082">
                  <c:v>85.870130000000003</c:v>
                </c:pt>
                <c:pt idx="1083">
                  <c:v>85.974976999999996</c:v>
                </c:pt>
                <c:pt idx="1084">
                  <c:v>86.055696999999995</c:v>
                </c:pt>
                <c:pt idx="1085">
                  <c:v>86.108293000000003</c:v>
                </c:pt>
                <c:pt idx="1086">
                  <c:v>86.144897999999998</c:v>
                </c:pt>
                <c:pt idx="1087">
                  <c:v>86.176891999999995</c:v>
                </c:pt>
                <c:pt idx="1088">
                  <c:v>86.203704999999999</c:v>
                </c:pt>
                <c:pt idx="1089">
                  <c:v>86.220517999999998</c:v>
                </c:pt>
                <c:pt idx="1090">
                  <c:v>86.232787000000002</c:v>
                </c:pt>
                <c:pt idx="1091">
                  <c:v>86.256949000000006</c:v>
                </c:pt>
                <c:pt idx="1092">
                  <c:v>86.305961999999994</c:v>
                </c:pt>
                <c:pt idx="1093">
                  <c:v>86.378411</c:v>
                </c:pt>
                <c:pt idx="1094">
                  <c:v>86.463228999999998</c:v>
                </c:pt>
                <c:pt idx="1095">
                  <c:v>86.551109999999994</c:v>
                </c:pt>
                <c:pt idx="1096">
                  <c:v>86.637165999999993</c:v>
                </c:pt>
                <c:pt idx="1097">
                  <c:v>86.714847000000006</c:v>
                </c:pt>
                <c:pt idx="1098">
                  <c:v>86.774752000000007</c:v>
                </c:pt>
                <c:pt idx="1099">
                  <c:v>86.811674999999994</c:v>
                </c:pt>
                <c:pt idx="1100">
                  <c:v>86.831760000000003</c:v>
                </c:pt>
                <c:pt idx="1101">
                  <c:v>86.849468999999999</c:v>
                </c:pt>
                <c:pt idx="1102">
                  <c:v>86.877771999999993</c:v>
                </c:pt>
                <c:pt idx="1103">
                  <c:v>86.921619000000007</c:v>
                </c:pt>
                <c:pt idx="1104">
                  <c:v>86.978269999999995</c:v>
                </c:pt>
                <c:pt idx="1105">
                  <c:v>87.040604000000002</c:v>
                </c:pt>
                <c:pt idx="1106">
                  <c:v>87.099393000000006</c:v>
                </c:pt>
                <c:pt idx="1107">
                  <c:v>87.145083999999997</c:v>
                </c:pt>
                <c:pt idx="1108">
                  <c:v>87.171030000000002</c:v>
                </c:pt>
                <c:pt idx="1109">
                  <c:v>87.177440000000004</c:v>
                </c:pt>
                <c:pt idx="1110">
                  <c:v>87.172408000000004</c:v>
                </c:pt>
                <c:pt idx="1111">
                  <c:v>87.167036999999993</c:v>
                </c:pt>
                <c:pt idx="1112">
                  <c:v>87.166797000000003</c:v>
                </c:pt>
                <c:pt idx="1113">
                  <c:v>87.166247999999996</c:v>
                </c:pt>
                <c:pt idx="1114">
                  <c:v>87.153447999999997</c:v>
                </c:pt>
                <c:pt idx="1115">
                  <c:v>87.121193000000005</c:v>
                </c:pt>
                <c:pt idx="1116">
                  <c:v>87.073896000000005</c:v>
                </c:pt>
                <c:pt idx="1117">
                  <c:v>87.021788000000001</c:v>
                </c:pt>
                <c:pt idx="1118">
                  <c:v>86.967885999999993</c:v>
                </c:pt>
                <c:pt idx="1119">
                  <c:v>86.902717999999993</c:v>
                </c:pt>
                <c:pt idx="1120">
                  <c:v>86.814460999999994</c:v>
                </c:pt>
                <c:pt idx="1121">
                  <c:v>86.704065</c:v>
                </c:pt>
                <c:pt idx="1122">
                  <c:v>86.587652000000006</c:v>
                </c:pt>
                <c:pt idx="1123">
                  <c:v>86.483468999999999</c:v>
                </c:pt>
                <c:pt idx="1124">
                  <c:v>86.399299999999997</c:v>
                </c:pt>
                <c:pt idx="1125">
                  <c:v>86.334601000000006</c:v>
                </c:pt>
                <c:pt idx="1126">
                  <c:v>86.290423000000004</c:v>
                </c:pt>
                <c:pt idx="1127">
                  <c:v>86.270715999999993</c:v>
                </c:pt>
                <c:pt idx="1128">
                  <c:v>86.273977000000002</c:v>
                </c:pt>
                <c:pt idx="1129">
                  <c:v>86.290322000000003</c:v>
                </c:pt>
                <c:pt idx="1130">
                  <c:v>86.309864000000005</c:v>
                </c:pt>
                <c:pt idx="1131">
                  <c:v>86.328757999999993</c:v>
                </c:pt>
                <c:pt idx="1132">
                  <c:v>86.343557000000004</c:v>
                </c:pt>
                <c:pt idx="1133">
                  <c:v>86.344598000000005</c:v>
                </c:pt>
                <c:pt idx="1134">
                  <c:v>86.321445999999995</c:v>
                </c:pt>
                <c:pt idx="1135">
                  <c:v>86.272741999999994</c:v>
                </c:pt>
                <c:pt idx="1136">
                  <c:v>86.205562</c:v>
                </c:pt>
                <c:pt idx="1137">
                  <c:v>86.128220999999996</c:v>
                </c:pt>
                <c:pt idx="1138">
                  <c:v>86.051783</c:v>
                </c:pt>
                <c:pt idx="1139">
                  <c:v>85.997134000000003</c:v>
                </c:pt>
                <c:pt idx="1140">
                  <c:v>85.988435999999993</c:v>
                </c:pt>
                <c:pt idx="1141">
                  <c:v>86.032708999999997</c:v>
                </c:pt>
                <c:pt idx="1142">
                  <c:v>86.110653999999997</c:v>
                </c:pt>
                <c:pt idx="1143">
                  <c:v>86.193397000000004</c:v>
                </c:pt>
                <c:pt idx="1144">
                  <c:v>86.266435000000001</c:v>
                </c:pt>
                <c:pt idx="1145">
                  <c:v>86.336230999999998</c:v>
                </c:pt>
                <c:pt idx="1146">
                  <c:v>86.417547999999996</c:v>
                </c:pt>
                <c:pt idx="1147">
                  <c:v>86.518051999999997</c:v>
                </c:pt>
                <c:pt idx="1148">
                  <c:v>86.632272</c:v>
                </c:pt>
                <c:pt idx="1149">
                  <c:v>86.745921999999993</c:v>
                </c:pt>
                <c:pt idx="1150">
                  <c:v>86.846846999999997</c:v>
                </c:pt>
                <c:pt idx="1151">
                  <c:v>86.933920000000001</c:v>
                </c:pt>
                <c:pt idx="1152">
                  <c:v>87.015011999999999</c:v>
                </c:pt>
                <c:pt idx="1153">
                  <c:v>87.095868999999993</c:v>
                </c:pt>
                <c:pt idx="1154">
                  <c:v>87.173908999999995</c:v>
                </c:pt>
                <c:pt idx="1155">
                  <c:v>87.243975000000006</c:v>
                </c:pt>
                <c:pt idx="1156">
                  <c:v>87.305819999999997</c:v>
                </c:pt>
                <c:pt idx="1157">
                  <c:v>87.362964000000005</c:v>
                </c:pt>
                <c:pt idx="1158">
                  <c:v>87.417627999999993</c:v>
                </c:pt>
                <c:pt idx="1159">
                  <c:v>87.470752000000005</c:v>
                </c:pt>
                <c:pt idx="1160">
                  <c:v>87.524373999999995</c:v>
                </c:pt>
                <c:pt idx="1161">
                  <c:v>87.579509000000002</c:v>
                </c:pt>
                <c:pt idx="1162">
                  <c:v>87.633307000000002</c:v>
                </c:pt>
                <c:pt idx="1163">
                  <c:v>87.682320000000004</c:v>
                </c:pt>
                <c:pt idx="1164">
                  <c:v>87.726899000000003</c:v>
                </c:pt>
                <c:pt idx="1165">
                  <c:v>87.767735000000002</c:v>
                </c:pt>
                <c:pt idx="1166">
                  <c:v>87.799650999999997</c:v>
                </c:pt>
                <c:pt idx="1167">
                  <c:v>87.814902000000004</c:v>
                </c:pt>
                <c:pt idx="1168">
                  <c:v>87.813668000000007</c:v>
                </c:pt>
                <c:pt idx="1169">
                  <c:v>87.806884999999994</c:v>
                </c:pt>
                <c:pt idx="1170">
                  <c:v>87.807716999999997</c:v>
                </c:pt>
                <c:pt idx="1171">
                  <c:v>87.823059999999998</c:v>
                </c:pt>
                <c:pt idx="1172">
                  <c:v>87.852643999999998</c:v>
                </c:pt>
                <c:pt idx="1173">
                  <c:v>87.890863999999993</c:v>
                </c:pt>
                <c:pt idx="1174">
                  <c:v>87.928191999999996</c:v>
                </c:pt>
                <c:pt idx="1175">
                  <c:v>87.955425000000005</c:v>
                </c:pt>
                <c:pt idx="1176">
                  <c:v>87.969246999999996</c:v>
                </c:pt>
                <c:pt idx="1177">
                  <c:v>87.971693000000002</c:v>
                </c:pt>
                <c:pt idx="1178">
                  <c:v>87.965014999999994</c:v>
                </c:pt>
                <c:pt idx="1179">
                  <c:v>87.952456999999995</c:v>
                </c:pt>
                <c:pt idx="1180">
                  <c:v>87.944181999999998</c:v>
                </c:pt>
                <c:pt idx="1181">
                  <c:v>87.954508000000004</c:v>
                </c:pt>
                <c:pt idx="1182">
                  <c:v>87.988315</c:v>
                </c:pt>
                <c:pt idx="1183">
                  <c:v>88.034229999999994</c:v>
                </c:pt>
                <c:pt idx="1184">
                  <c:v>88.075554999999994</c:v>
                </c:pt>
                <c:pt idx="1185">
                  <c:v>88.104409000000004</c:v>
                </c:pt>
                <c:pt idx="1186">
                  <c:v>88.122212000000005</c:v>
                </c:pt>
                <c:pt idx="1187">
                  <c:v>88.131741000000005</c:v>
                </c:pt>
                <c:pt idx="1188">
                  <c:v>88.135587000000001</c:v>
                </c:pt>
                <c:pt idx="1189">
                  <c:v>88.139572999999999</c:v>
                </c:pt>
                <c:pt idx="1190">
                  <c:v>88.150067000000007</c:v>
                </c:pt>
                <c:pt idx="1191">
                  <c:v>88.166955999999999</c:v>
                </c:pt>
                <c:pt idx="1192">
                  <c:v>88.183418000000003</c:v>
                </c:pt>
                <c:pt idx="1193">
                  <c:v>88.192631000000006</c:v>
                </c:pt>
                <c:pt idx="1194">
                  <c:v>88.192211999999998</c:v>
                </c:pt>
                <c:pt idx="1195">
                  <c:v>88.184759</c:v>
                </c:pt>
                <c:pt idx="1196">
                  <c:v>88.179102</c:v>
                </c:pt>
                <c:pt idx="1197">
                  <c:v>88.188153</c:v>
                </c:pt>
                <c:pt idx="1198">
                  <c:v>88.217832999999999</c:v>
                </c:pt>
                <c:pt idx="1199">
                  <c:v>88.257131999999999</c:v>
                </c:pt>
                <c:pt idx="1200">
                  <c:v>88.285646</c:v>
                </c:pt>
                <c:pt idx="1201">
                  <c:v>88.292935</c:v>
                </c:pt>
                <c:pt idx="1202">
                  <c:v>88.285892000000004</c:v>
                </c:pt>
                <c:pt idx="1203">
                  <c:v>88.276636999999994</c:v>
                </c:pt>
                <c:pt idx="1204">
                  <c:v>88.270937000000004</c:v>
                </c:pt>
                <c:pt idx="1205">
                  <c:v>88.271681000000001</c:v>
                </c:pt>
                <c:pt idx="1206">
                  <c:v>88.285342999999997</c:v>
                </c:pt>
                <c:pt idx="1207">
                  <c:v>88.315830000000005</c:v>
                </c:pt>
                <c:pt idx="1208">
                  <c:v>88.353686999999994</c:v>
                </c:pt>
                <c:pt idx="1209">
                  <c:v>88.379192000000003</c:v>
                </c:pt>
                <c:pt idx="1210">
                  <c:v>88.378883999999999</c:v>
                </c:pt>
                <c:pt idx="1211">
                  <c:v>88.357315</c:v>
                </c:pt>
                <c:pt idx="1212">
                  <c:v>88.332618999999994</c:v>
                </c:pt>
                <c:pt idx="1213">
                  <c:v>88.322284999999994</c:v>
                </c:pt>
                <c:pt idx="1214">
                  <c:v>88.331068000000002</c:v>
                </c:pt>
                <c:pt idx="1215">
                  <c:v>88.348309999999998</c:v>
                </c:pt>
                <c:pt idx="1216">
                  <c:v>88.355815000000007</c:v>
                </c:pt>
                <c:pt idx="1217">
                  <c:v>88.341657999999995</c:v>
                </c:pt>
                <c:pt idx="1218">
                  <c:v>88.309385000000006</c:v>
                </c:pt>
                <c:pt idx="1219">
                  <c:v>88.275226000000004</c:v>
                </c:pt>
                <c:pt idx="1220">
                  <c:v>88.256522000000004</c:v>
                </c:pt>
                <c:pt idx="1221">
                  <c:v>88.261593000000005</c:v>
                </c:pt>
                <c:pt idx="1222">
                  <c:v>88.286945000000003</c:v>
                </c:pt>
                <c:pt idx="1223">
                  <c:v>88.321566000000004</c:v>
                </c:pt>
                <c:pt idx="1224">
                  <c:v>88.354262000000006</c:v>
                </c:pt>
                <c:pt idx="1225">
                  <c:v>88.378635000000003</c:v>
                </c:pt>
                <c:pt idx="1226">
                  <c:v>88.392200000000003</c:v>
                </c:pt>
                <c:pt idx="1227">
                  <c:v>88.393252000000004</c:v>
                </c:pt>
                <c:pt idx="1228">
                  <c:v>88.383058000000005</c:v>
                </c:pt>
                <c:pt idx="1229">
                  <c:v>88.371257999999997</c:v>
                </c:pt>
                <c:pt idx="1230">
                  <c:v>88.372810000000001</c:v>
                </c:pt>
                <c:pt idx="1231">
                  <c:v>88.394132999999997</c:v>
                </c:pt>
                <c:pt idx="1232">
                  <c:v>88.424069000000003</c:v>
                </c:pt>
                <c:pt idx="1233">
                  <c:v>88.443445999999994</c:v>
                </c:pt>
                <c:pt idx="1234">
                  <c:v>88.443021000000002</c:v>
                </c:pt>
                <c:pt idx="1235">
                  <c:v>88.429066000000006</c:v>
                </c:pt>
                <c:pt idx="1236">
                  <c:v>88.413548000000006</c:v>
                </c:pt>
                <c:pt idx="1237">
                  <c:v>88.405596000000003</c:v>
                </c:pt>
                <c:pt idx="1238">
                  <c:v>88.412870999999996</c:v>
                </c:pt>
                <c:pt idx="1239">
                  <c:v>88.442640999999995</c:v>
                </c:pt>
                <c:pt idx="1240">
                  <c:v>88.493791999999999</c:v>
                </c:pt>
                <c:pt idx="1241">
                  <c:v>88.549094999999994</c:v>
                </c:pt>
                <c:pt idx="1242">
                  <c:v>88.582288000000005</c:v>
                </c:pt>
                <c:pt idx="1243">
                  <c:v>88.577442000000005</c:v>
                </c:pt>
                <c:pt idx="1244">
                  <c:v>88.542075999999994</c:v>
                </c:pt>
                <c:pt idx="1245">
                  <c:v>88.501255999999998</c:v>
                </c:pt>
                <c:pt idx="1246">
                  <c:v>88.479045999999997</c:v>
                </c:pt>
                <c:pt idx="1247">
                  <c:v>88.484032999999997</c:v>
                </c:pt>
                <c:pt idx="1248">
                  <c:v>88.508266000000006</c:v>
                </c:pt>
                <c:pt idx="1249">
                  <c:v>88.535998000000006</c:v>
                </c:pt>
                <c:pt idx="1250">
                  <c:v>88.553511</c:v>
                </c:pt>
                <c:pt idx="1251">
                  <c:v>88.555218999999994</c:v>
                </c:pt>
                <c:pt idx="1252">
                  <c:v>88.545400999999998</c:v>
                </c:pt>
                <c:pt idx="1253">
                  <c:v>88.534960999999996</c:v>
                </c:pt>
                <c:pt idx="1254">
                  <c:v>88.53349</c:v>
                </c:pt>
                <c:pt idx="1255">
                  <c:v>88.542597999999998</c:v>
                </c:pt>
                <c:pt idx="1256">
                  <c:v>88.556505999999999</c:v>
                </c:pt>
                <c:pt idx="1257">
                  <c:v>88.567531000000002</c:v>
                </c:pt>
                <c:pt idx="1258">
                  <c:v>88.568944000000002</c:v>
                </c:pt>
                <c:pt idx="1259">
                  <c:v>88.555297999999993</c:v>
                </c:pt>
                <c:pt idx="1260">
                  <c:v>88.526972000000001</c:v>
                </c:pt>
                <c:pt idx="1261">
                  <c:v>88.496353999999997</c:v>
                </c:pt>
                <c:pt idx="1262">
                  <c:v>88.482764000000003</c:v>
                </c:pt>
                <c:pt idx="1263">
                  <c:v>88.494849000000002</c:v>
                </c:pt>
                <c:pt idx="1264">
                  <c:v>88.520222000000004</c:v>
                </c:pt>
                <c:pt idx="1265">
                  <c:v>88.537848999999994</c:v>
                </c:pt>
                <c:pt idx="1266">
                  <c:v>88.539546999999999</c:v>
                </c:pt>
                <c:pt idx="1267">
                  <c:v>88.534818999999999</c:v>
                </c:pt>
                <c:pt idx="1268">
                  <c:v>88.536824999999993</c:v>
                </c:pt>
                <c:pt idx="1269">
                  <c:v>88.549919000000003</c:v>
                </c:pt>
                <c:pt idx="1270">
                  <c:v>88.571332999999996</c:v>
                </c:pt>
                <c:pt idx="1271">
                  <c:v>88.597793999999993</c:v>
                </c:pt>
                <c:pt idx="1272">
                  <c:v>88.626322000000002</c:v>
                </c:pt>
                <c:pt idx="1273">
                  <c:v>88.651714999999996</c:v>
                </c:pt>
                <c:pt idx="1274">
                  <c:v>88.667378999999997</c:v>
                </c:pt>
                <c:pt idx="1275">
                  <c:v>88.669049000000001</c:v>
                </c:pt>
                <c:pt idx="1276">
                  <c:v>88.657757000000004</c:v>
                </c:pt>
                <c:pt idx="1277">
                  <c:v>88.640552999999997</c:v>
                </c:pt>
                <c:pt idx="1278">
                  <c:v>88.627522999999997</c:v>
                </c:pt>
                <c:pt idx="1279">
                  <c:v>88.624652999999995</c:v>
                </c:pt>
                <c:pt idx="1280">
                  <c:v>88.628865000000005</c:v>
                </c:pt>
                <c:pt idx="1281">
                  <c:v>88.632453999999996</c:v>
                </c:pt>
                <c:pt idx="1282">
                  <c:v>88.632429000000002</c:v>
                </c:pt>
                <c:pt idx="1283">
                  <c:v>88.631894000000003</c:v>
                </c:pt>
                <c:pt idx="1284">
                  <c:v>88.632253000000006</c:v>
                </c:pt>
                <c:pt idx="1285">
                  <c:v>88.629305000000002</c:v>
                </c:pt>
                <c:pt idx="1286">
                  <c:v>88.619956000000002</c:v>
                </c:pt>
                <c:pt idx="1287">
                  <c:v>88.609164000000007</c:v>
                </c:pt>
                <c:pt idx="1288">
                  <c:v>88.606132000000002</c:v>
                </c:pt>
                <c:pt idx="1289">
                  <c:v>88.614880999999997</c:v>
                </c:pt>
                <c:pt idx="1290">
                  <c:v>88.631153999999995</c:v>
                </c:pt>
                <c:pt idx="1291">
                  <c:v>88.647824999999997</c:v>
                </c:pt>
                <c:pt idx="1292">
                  <c:v>88.661240000000006</c:v>
                </c:pt>
                <c:pt idx="1293">
                  <c:v>88.672321999999994</c:v>
                </c:pt>
                <c:pt idx="1294">
                  <c:v>88.682653999999999</c:v>
                </c:pt>
                <c:pt idx="1295">
                  <c:v>88.690376000000001</c:v>
                </c:pt>
                <c:pt idx="1296">
                  <c:v>88.691539000000006</c:v>
                </c:pt>
                <c:pt idx="1297">
                  <c:v>88.686514000000003</c:v>
                </c:pt>
                <c:pt idx="1298">
                  <c:v>88.682193999999996</c:v>
                </c:pt>
                <c:pt idx="1299">
                  <c:v>88.683886000000001</c:v>
                </c:pt>
                <c:pt idx="1300">
                  <c:v>88.686831999999995</c:v>
                </c:pt>
                <c:pt idx="1301">
                  <c:v>88.68159</c:v>
                </c:pt>
                <c:pt idx="1302">
                  <c:v>88.668111999999994</c:v>
                </c:pt>
                <c:pt idx="1303">
                  <c:v>88.657604000000006</c:v>
                </c:pt>
                <c:pt idx="1304">
                  <c:v>88.658253999999999</c:v>
                </c:pt>
                <c:pt idx="1305">
                  <c:v>88.665976999999998</c:v>
                </c:pt>
                <c:pt idx="1306">
                  <c:v>88.673837000000006</c:v>
                </c:pt>
                <c:pt idx="1307">
                  <c:v>88.684219999999996</c:v>
                </c:pt>
                <c:pt idx="1308">
                  <c:v>88.703680000000006</c:v>
                </c:pt>
                <c:pt idx="1309">
                  <c:v>88.728630999999993</c:v>
                </c:pt>
                <c:pt idx="1310">
                  <c:v>88.744686999999999</c:v>
                </c:pt>
                <c:pt idx="1311">
                  <c:v>88.741997999999995</c:v>
                </c:pt>
                <c:pt idx="1312">
                  <c:v>88.726130999999995</c:v>
                </c:pt>
                <c:pt idx="1313">
                  <c:v>88.711748</c:v>
                </c:pt>
                <c:pt idx="1314">
                  <c:v>88.708303999999998</c:v>
                </c:pt>
                <c:pt idx="1315">
                  <c:v>88.713507000000007</c:v>
                </c:pt>
                <c:pt idx="1316">
                  <c:v>88.718547000000001</c:v>
                </c:pt>
                <c:pt idx="1317">
                  <c:v>88.718129000000005</c:v>
                </c:pt>
                <c:pt idx="1318">
                  <c:v>88.715584000000007</c:v>
                </c:pt>
                <c:pt idx="1319">
                  <c:v>88.718664000000004</c:v>
                </c:pt>
                <c:pt idx="1320">
                  <c:v>88.731258999999994</c:v>
                </c:pt>
                <c:pt idx="1321">
                  <c:v>88.750578000000004</c:v>
                </c:pt>
                <c:pt idx="1322">
                  <c:v>88.770948000000004</c:v>
                </c:pt>
                <c:pt idx="1323">
                  <c:v>88.786265</c:v>
                </c:pt>
                <c:pt idx="1324">
                  <c:v>88.789150000000006</c:v>
                </c:pt>
                <c:pt idx="1325">
                  <c:v>88.774880999999993</c:v>
                </c:pt>
                <c:pt idx="1326">
                  <c:v>88.750405000000001</c:v>
                </c:pt>
                <c:pt idx="1327">
                  <c:v>88.733687000000003</c:v>
                </c:pt>
                <c:pt idx="1328">
                  <c:v>88.736844000000005</c:v>
                </c:pt>
                <c:pt idx="1329">
                  <c:v>88.752044999999995</c:v>
                </c:pt>
                <c:pt idx="1330">
                  <c:v>88.759472000000002</c:v>
                </c:pt>
                <c:pt idx="1331">
                  <c:v>88.747513999999995</c:v>
                </c:pt>
                <c:pt idx="1332">
                  <c:v>88.720292000000001</c:v>
                </c:pt>
                <c:pt idx="1333">
                  <c:v>88.689328000000003</c:v>
                </c:pt>
                <c:pt idx="1334">
                  <c:v>88.666106999999997</c:v>
                </c:pt>
                <c:pt idx="1335">
                  <c:v>88.660944000000001</c:v>
                </c:pt>
                <c:pt idx="1336">
                  <c:v>88.677943999999997</c:v>
                </c:pt>
                <c:pt idx="1337">
                  <c:v>88.707340000000002</c:v>
                </c:pt>
                <c:pt idx="1338">
                  <c:v>88.730819999999994</c:v>
                </c:pt>
                <c:pt idx="1339">
                  <c:v>88.739666999999997</c:v>
                </c:pt>
                <c:pt idx="1340">
                  <c:v>88.742469</c:v>
                </c:pt>
                <c:pt idx="1341">
                  <c:v>88.750878</c:v>
                </c:pt>
                <c:pt idx="1342">
                  <c:v>88.763490000000004</c:v>
                </c:pt>
                <c:pt idx="1343">
                  <c:v>88.770026000000001</c:v>
                </c:pt>
                <c:pt idx="1344">
                  <c:v>88.766840000000002</c:v>
                </c:pt>
                <c:pt idx="1345">
                  <c:v>88.760420999999994</c:v>
                </c:pt>
                <c:pt idx="1346">
                  <c:v>88.756792000000004</c:v>
                </c:pt>
                <c:pt idx="1347">
                  <c:v>88.755049</c:v>
                </c:pt>
                <c:pt idx="1348">
                  <c:v>88.752992000000006</c:v>
                </c:pt>
                <c:pt idx="1349">
                  <c:v>88.753448000000006</c:v>
                </c:pt>
                <c:pt idx="1350">
                  <c:v>88.761094999999997</c:v>
                </c:pt>
                <c:pt idx="1351">
                  <c:v>88.774794</c:v>
                </c:pt>
                <c:pt idx="1352">
                  <c:v>88.785764</c:v>
                </c:pt>
                <c:pt idx="1353">
                  <c:v>88.783845999999997</c:v>
                </c:pt>
                <c:pt idx="1354">
                  <c:v>88.765939000000003</c:v>
                </c:pt>
                <c:pt idx="1355">
                  <c:v>88.739276000000004</c:v>
                </c:pt>
                <c:pt idx="1356">
                  <c:v>88.716507000000007</c:v>
                </c:pt>
                <c:pt idx="1357">
                  <c:v>88.706771000000003</c:v>
                </c:pt>
                <c:pt idx="1358">
                  <c:v>88.711113999999995</c:v>
                </c:pt>
                <c:pt idx="1359">
                  <c:v>88.725244000000004</c:v>
                </c:pt>
                <c:pt idx="1360">
                  <c:v>88.743436000000003</c:v>
                </c:pt>
                <c:pt idx="1361">
                  <c:v>88.758352000000002</c:v>
                </c:pt>
                <c:pt idx="1362">
                  <c:v>88.761037999999999</c:v>
                </c:pt>
                <c:pt idx="1363">
                  <c:v>88.746981000000005</c:v>
                </c:pt>
                <c:pt idx="1364">
                  <c:v>88.722864999999999</c:v>
                </c:pt>
                <c:pt idx="1365">
                  <c:v>88.702667000000005</c:v>
                </c:pt>
                <c:pt idx="1366">
                  <c:v>88.693968999999996</c:v>
                </c:pt>
                <c:pt idx="1367">
                  <c:v>88.690084999999996</c:v>
                </c:pt>
                <c:pt idx="1368">
                  <c:v>88.678759999999997</c:v>
                </c:pt>
                <c:pt idx="1369">
                  <c:v>88.657797000000002</c:v>
                </c:pt>
                <c:pt idx="1370">
                  <c:v>88.638525000000001</c:v>
                </c:pt>
                <c:pt idx="1371">
                  <c:v>88.632361000000003</c:v>
                </c:pt>
                <c:pt idx="1372">
                  <c:v>88.636482999999998</c:v>
                </c:pt>
                <c:pt idx="1373">
                  <c:v>88.636514000000005</c:v>
                </c:pt>
                <c:pt idx="1374">
                  <c:v>88.623754000000005</c:v>
                </c:pt>
                <c:pt idx="1375">
                  <c:v>88.606453999999999</c:v>
                </c:pt>
                <c:pt idx="1376">
                  <c:v>88.601344999999995</c:v>
                </c:pt>
                <c:pt idx="1377">
                  <c:v>88.614913999999999</c:v>
                </c:pt>
                <c:pt idx="1378">
                  <c:v>88.635688000000002</c:v>
                </c:pt>
                <c:pt idx="1379">
                  <c:v>88.645132000000004</c:v>
                </c:pt>
                <c:pt idx="1380">
                  <c:v>88.634095000000002</c:v>
                </c:pt>
                <c:pt idx="1381">
                  <c:v>88.608466000000007</c:v>
                </c:pt>
                <c:pt idx="1382">
                  <c:v>88.581787000000006</c:v>
                </c:pt>
                <c:pt idx="1383">
                  <c:v>88.565185999999997</c:v>
                </c:pt>
                <c:pt idx="1384">
                  <c:v>88.562815000000001</c:v>
                </c:pt>
                <c:pt idx="1385">
                  <c:v>88.572024999999996</c:v>
                </c:pt>
                <c:pt idx="1386">
                  <c:v>88.584844000000004</c:v>
                </c:pt>
                <c:pt idx="1387">
                  <c:v>88.591376999999994</c:v>
                </c:pt>
                <c:pt idx="1388">
                  <c:v>88.586526000000006</c:v>
                </c:pt>
                <c:pt idx="1389">
                  <c:v>88.575166999999993</c:v>
                </c:pt>
                <c:pt idx="1390">
                  <c:v>88.568240000000003</c:v>
                </c:pt>
                <c:pt idx="1391">
                  <c:v>88.571769000000003</c:v>
                </c:pt>
                <c:pt idx="1392">
                  <c:v>88.581604999999996</c:v>
                </c:pt>
                <c:pt idx="1393">
                  <c:v>88.590704000000002</c:v>
                </c:pt>
                <c:pt idx="1394">
                  <c:v>88.598084999999998</c:v>
                </c:pt>
                <c:pt idx="1395">
                  <c:v>88.605710000000002</c:v>
                </c:pt>
                <c:pt idx="1396">
                  <c:v>88.608835999999997</c:v>
                </c:pt>
                <c:pt idx="1397">
                  <c:v>88.597840000000005</c:v>
                </c:pt>
                <c:pt idx="1398">
                  <c:v>88.572736000000006</c:v>
                </c:pt>
                <c:pt idx="1399">
                  <c:v>88.549452000000002</c:v>
                </c:pt>
                <c:pt idx="1400">
                  <c:v>88.544981000000007</c:v>
                </c:pt>
                <c:pt idx="1401">
                  <c:v>88.558079000000006</c:v>
                </c:pt>
                <c:pt idx="1402">
                  <c:v>88.570080000000004</c:v>
                </c:pt>
                <c:pt idx="1403">
                  <c:v>88.564859999999996</c:v>
                </c:pt>
                <c:pt idx="1404">
                  <c:v>88.544085999999993</c:v>
                </c:pt>
                <c:pt idx="1405">
                  <c:v>88.522088999999994</c:v>
                </c:pt>
                <c:pt idx="1406">
                  <c:v>88.509409000000005</c:v>
                </c:pt>
                <c:pt idx="1407">
                  <c:v>88.504667999999995</c:v>
                </c:pt>
                <c:pt idx="1408">
                  <c:v>88.502651999999998</c:v>
                </c:pt>
                <c:pt idx="1409">
                  <c:v>88.507409999999993</c:v>
                </c:pt>
                <c:pt idx="1410">
                  <c:v>88.531989999999993</c:v>
                </c:pt>
                <c:pt idx="1411">
                  <c:v>88.580994000000004</c:v>
                </c:pt>
                <c:pt idx="1412">
                  <c:v>88.635971999999995</c:v>
                </c:pt>
                <c:pt idx="1413">
                  <c:v>88.666207999999997</c:v>
                </c:pt>
                <c:pt idx="1414">
                  <c:v>88.657955999999999</c:v>
                </c:pt>
                <c:pt idx="1415">
                  <c:v>88.628883000000002</c:v>
                </c:pt>
                <c:pt idx="1416">
                  <c:v>88.609573999999995</c:v>
                </c:pt>
                <c:pt idx="1417">
                  <c:v>88.612938</c:v>
                </c:pt>
                <c:pt idx="1418">
                  <c:v>88.624666000000005</c:v>
                </c:pt>
                <c:pt idx="1419">
                  <c:v>88.621225999999993</c:v>
                </c:pt>
                <c:pt idx="1420">
                  <c:v>88.594256000000001</c:v>
                </c:pt>
                <c:pt idx="1421">
                  <c:v>88.559589000000003</c:v>
                </c:pt>
                <c:pt idx="1422">
                  <c:v>88.545165999999995</c:v>
                </c:pt>
                <c:pt idx="1423">
                  <c:v>88.567274999999995</c:v>
                </c:pt>
                <c:pt idx="1424">
                  <c:v>88.614457999999999</c:v>
                </c:pt>
                <c:pt idx="1425">
                  <c:v>88.656014999999996</c:v>
                </c:pt>
                <c:pt idx="1426">
                  <c:v>88.668953000000002</c:v>
                </c:pt>
                <c:pt idx="1427">
                  <c:v>88.655276999999998</c:v>
                </c:pt>
                <c:pt idx="1428">
                  <c:v>88.632889000000006</c:v>
                </c:pt>
                <c:pt idx="1429">
                  <c:v>88.615341000000001</c:v>
                </c:pt>
                <c:pt idx="1430">
                  <c:v>88.604123999999999</c:v>
                </c:pt>
                <c:pt idx="1431">
                  <c:v>88.594465</c:v>
                </c:pt>
                <c:pt idx="1432">
                  <c:v>88.580934999999997</c:v>
                </c:pt>
                <c:pt idx="1433">
                  <c:v>88.560203999999999</c:v>
                </c:pt>
                <c:pt idx="1434">
                  <c:v>88.536368999999993</c:v>
                </c:pt>
                <c:pt idx="1435">
                  <c:v>88.523550999999998</c:v>
                </c:pt>
                <c:pt idx="1436">
                  <c:v>88.536001999999996</c:v>
                </c:pt>
                <c:pt idx="1437">
                  <c:v>88.572269000000006</c:v>
                </c:pt>
                <c:pt idx="1438">
                  <c:v>88.610904000000005</c:v>
                </c:pt>
                <c:pt idx="1439">
                  <c:v>88.622895</c:v>
                </c:pt>
                <c:pt idx="1440">
                  <c:v>88.590072000000006</c:v>
                </c:pt>
                <c:pt idx="1441">
                  <c:v>88.516846000000001</c:v>
                </c:pt>
                <c:pt idx="1442">
                  <c:v>88.427914999999999</c:v>
                </c:pt>
                <c:pt idx="1443">
                  <c:v>88.351748999999998</c:v>
                </c:pt>
                <c:pt idx="1444">
                  <c:v>88.302657999999994</c:v>
                </c:pt>
                <c:pt idx="1445">
                  <c:v>88.280531999999994</c:v>
                </c:pt>
                <c:pt idx="1446">
                  <c:v>88.286596000000003</c:v>
                </c:pt>
                <c:pt idx="1447">
                  <c:v>88.327783999999994</c:v>
                </c:pt>
                <c:pt idx="1448">
                  <c:v>88.398086000000006</c:v>
                </c:pt>
                <c:pt idx="1449">
                  <c:v>88.465873000000002</c:v>
                </c:pt>
                <c:pt idx="1450">
                  <c:v>88.494613999999999</c:v>
                </c:pt>
                <c:pt idx="1451">
                  <c:v>88.475913000000006</c:v>
                </c:pt>
                <c:pt idx="1452">
                  <c:v>88.433197000000007</c:v>
                </c:pt>
                <c:pt idx="1453">
                  <c:v>88.394666999999998</c:v>
                </c:pt>
                <c:pt idx="1454">
                  <c:v>88.372174000000001</c:v>
                </c:pt>
                <c:pt idx="1455">
                  <c:v>88.364140000000006</c:v>
                </c:pt>
                <c:pt idx="1456">
                  <c:v>88.364973000000006</c:v>
                </c:pt>
                <c:pt idx="1457">
                  <c:v>88.366952999999995</c:v>
                </c:pt>
                <c:pt idx="1458">
                  <c:v>88.362386000000001</c:v>
                </c:pt>
                <c:pt idx="1459">
                  <c:v>88.350593000000003</c:v>
                </c:pt>
                <c:pt idx="1460">
                  <c:v>88.340306999999996</c:v>
                </c:pt>
                <c:pt idx="1461">
                  <c:v>88.343836999999994</c:v>
                </c:pt>
                <c:pt idx="1462">
                  <c:v>88.370997000000003</c:v>
                </c:pt>
                <c:pt idx="1463">
                  <c:v>88.424436</c:v>
                </c:pt>
                <c:pt idx="1464">
                  <c:v>88.493595999999997</c:v>
                </c:pt>
                <c:pt idx="1465">
                  <c:v>88.556946999999994</c:v>
                </c:pt>
                <c:pt idx="1466">
                  <c:v>88.600459999999998</c:v>
                </c:pt>
                <c:pt idx="1467">
                  <c:v>88.632315000000006</c:v>
                </c:pt>
                <c:pt idx="1468">
                  <c:v>88.668093999999996</c:v>
                </c:pt>
                <c:pt idx="1469">
                  <c:v>88.701848999999996</c:v>
                </c:pt>
                <c:pt idx="1470">
                  <c:v>88.705274000000003</c:v>
                </c:pt>
                <c:pt idx="1471">
                  <c:v>88.658743000000001</c:v>
                </c:pt>
                <c:pt idx="1472">
                  <c:v>88.571675999999997</c:v>
                </c:pt>
                <c:pt idx="1473">
                  <c:v>88.469565000000003</c:v>
                </c:pt>
                <c:pt idx="1474">
                  <c:v>88.376026999999993</c:v>
                </c:pt>
                <c:pt idx="1475">
                  <c:v>88.314387999999994</c:v>
                </c:pt>
                <c:pt idx="1476">
                  <c:v>88.309027999999998</c:v>
                </c:pt>
                <c:pt idx="1477">
                  <c:v>88.366557</c:v>
                </c:pt>
                <c:pt idx="1478">
                  <c:v>88.45993</c:v>
                </c:pt>
                <c:pt idx="1479">
                  <c:v>88.545055000000005</c:v>
                </c:pt>
                <c:pt idx="1480">
                  <c:v>88.594665000000006</c:v>
                </c:pt>
                <c:pt idx="1481">
                  <c:v>88.610292000000001</c:v>
                </c:pt>
                <c:pt idx="1482">
                  <c:v>88.605350000000001</c:v>
                </c:pt>
                <c:pt idx="1483">
                  <c:v>88.587783000000002</c:v>
                </c:pt>
                <c:pt idx="1484">
                  <c:v>88.560257000000007</c:v>
                </c:pt>
                <c:pt idx="1485">
                  <c:v>88.527647999999999</c:v>
                </c:pt>
                <c:pt idx="1486">
                  <c:v>88.498307999999994</c:v>
                </c:pt>
                <c:pt idx="1487">
                  <c:v>88.479602</c:v>
                </c:pt>
                <c:pt idx="1488">
                  <c:v>88.473581999999993</c:v>
                </c:pt>
                <c:pt idx="1489">
                  <c:v>88.474740999999995</c:v>
                </c:pt>
                <c:pt idx="1490">
                  <c:v>88.469250000000002</c:v>
                </c:pt>
                <c:pt idx="1491">
                  <c:v>88.437905999999998</c:v>
                </c:pt>
                <c:pt idx="1492">
                  <c:v>88.367148</c:v>
                </c:pt>
                <c:pt idx="1493">
                  <c:v>88.265991</c:v>
                </c:pt>
                <c:pt idx="1494">
                  <c:v>88.174173999999994</c:v>
                </c:pt>
                <c:pt idx="1495">
                  <c:v>88.144144999999995</c:v>
                </c:pt>
                <c:pt idx="1496">
                  <c:v>88.201231000000007</c:v>
                </c:pt>
                <c:pt idx="1497">
                  <c:v>88.315270999999996</c:v>
                </c:pt>
                <c:pt idx="1498">
                  <c:v>88.415362000000002</c:v>
                </c:pt>
                <c:pt idx="1499">
                  <c:v>88.440302000000003</c:v>
                </c:pt>
                <c:pt idx="1500">
                  <c:v>88.381280000000004</c:v>
                </c:pt>
                <c:pt idx="1501">
                  <c:v>88.281745999999998</c:v>
                </c:pt>
                <c:pt idx="1502">
                  <c:v>88.201093999999998</c:v>
                </c:pt>
                <c:pt idx="1503">
                  <c:v>88.175252999999998</c:v>
                </c:pt>
                <c:pt idx="1504">
                  <c:v>88.201093</c:v>
                </c:pt>
                <c:pt idx="1505">
                  <c:v>88.251551000000006</c:v>
                </c:pt>
                <c:pt idx="1506">
                  <c:v>88.304103999999995</c:v>
                </c:pt>
                <c:pt idx="1507">
                  <c:v>88.352436999999995</c:v>
                </c:pt>
                <c:pt idx="1508">
                  <c:v>88.392796000000004</c:v>
                </c:pt>
                <c:pt idx="1509">
                  <c:v>88.411980999999997</c:v>
                </c:pt>
                <c:pt idx="1510">
                  <c:v>88.400092999999998</c:v>
                </c:pt>
                <c:pt idx="1511">
                  <c:v>88.366951</c:v>
                </c:pt>
                <c:pt idx="1512">
                  <c:v>88.329228000000001</c:v>
                </c:pt>
                <c:pt idx="1513">
                  <c:v>88.283924999999996</c:v>
                </c:pt>
                <c:pt idx="1514">
                  <c:v>88.213772000000006</c:v>
                </c:pt>
                <c:pt idx="1515">
                  <c:v>88.123020999999994</c:v>
                </c:pt>
                <c:pt idx="1516">
                  <c:v>88.049484000000007</c:v>
                </c:pt>
                <c:pt idx="1517">
                  <c:v>88.030507</c:v>
                </c:pt>
                <c:pt idx="1518">
                  <c:v>88.067037999999997</c:v>
                </c:pt>
                <c:pt idx="1519">
                  <c:v>88.127511999999996</c:v>
                </c:pt>
                <c:pt idx="1520">
                  <c:v>88.176917000000003</c:v>
                </c:pt>
                <c:pt idx="1521">
                  <c:v>88.197445000000002</c:v>
                </c:pt>
                <c:pt idx="1522">
                  <c:v>88.195561999999995</c:v>
                </c:pt>
                <c:pt idx="1523">
                  <c:v>88.200438000000005</c:v>
                </c:pt>
                <c:pt idx="1524">
                  <c:v>88.244033999999999</c:v>
                </c:pt>
                <c:pt idx="1525">
                  <c:v>88.328273999999993</c:v>
                </c:pt>
                <c:pt idx="1526">
                  <c:v>88.417114999999995</c:v>
                </c:pt>
                <c:pt idx="1527">
                  <c:v>88.470798000000002</c:v>
                </c:pt>
                <c:pt idx="1528">
                  <c:v>88.480179000000007</c:v>
                </c:pt>
                <c:pt idx="1529">
                  <c:v>88.457612999999995</c:v>
                </c:pt>
                <c:pt idx="1530">
                  <c:v>88.407348999999996</c:v>
                </c:pt>
                <c:pt idx="1531">
                  <c:v>88.325417999999999</c:v>
                </c:pt>
                <c:pt idx="1532">
                  <c:v>88.224073000000004</c:v>
                </c:pt>
                <c:pt idx="1533">
                  <c:v>88.134313000000006</c:v>
                </c:pt>
                <c:pt idx="1534">
                  <c:v>88.078667999999993</c:v>
                </c:pt>
                <c:pt idx="1535">
                  <c:v>88.054382000000004</c:v>
                </c:pt>
                <c:pt idx="1536">
                  <c:v>88.047190000000001</c:v>
                </c:pt>
                <c:pt idx="1537">
                  <c:v>88.049693000000005</c:v>
                </c:pt>
                <c:pt idx="1538">
                  <c:v>88.059791000000004</c:v>
                </c:pt>
                <c:pt idx="1539">
                  <c:v>88.069601000000006</c:v>
                </c:pt>
                <c:pt idx="1540">
                  <c:v>88.064746</c:v>
                </c:pt>
                <c:pt idx="1541">
                  <c:v>88.034769999999995</c:v>
                </c:pt>
                <c:pt idx="1542">
                  <c:v>87.984126000000003</c:v>
                </c:pt>
                <c:pt idx="1543">
                  <c:v>87.934426000000002</c:v>
                </c:pt>
                <c:pt idx="1544">
                  <c:v>87.911122000000006</c:v>
                </c:pt>
                <c:pt idx="1545">
                  <c:v>87.920546999999999</c:v>
                </c:pt>
                <c:pt idx="1546">
                  <c:v>87.942815999999993</c:v>
                </c:pt>
                <c:pt idx="1547">
                  <c:v>87.955680000000001</c:v>
                </c:pt>
                <c:pt idx="1548">
                  <c:v>87.963515000000001</c:v>
                </c:pt>
                <c:pt idx="1549">
                  <c:v>87.990938</c:v>
                </c:pt>
                <c:pt idx="1550">
                  <c:v>88.045553999999996</c:v>
                </c:pt>
                <c:pt idx="1551">
                  <c:v>88.098656000000005</c:v>
                </c:pt>
                <c:pt idx="1552">
                  <c:v>88.110084999999998</c:v>
                </c:pt>
                <c:pt idx="1553">
                  <c:v>88.066619000000003</c:v>
                </c:pt>
                <c:pt idx="1554">
                  <c:v>87.992143999999996</c:v>
                </c:pt>
                <c:pt idx="1555">
                  <c:v>87.927002999999999</c:v>
                </c:pt>
                <c:pt idx="1556">
                  <c:v>87.902225000000001</c:v>
                </c:pt>
                <c:pt idx="1557">
                  <c:v>87.926164999999997</c:v>
                </c:pt>
                <c:pt idx="1558">
                  <c:v>87.983832000000007</c:v>
                </c:pt>
                <c:pt idx="1559">
                  <c:v>88.044921000000002</c:v>
                </c:pt>
                <c:pt idx="1560">
                  <c:v>88.077303000000001</c:v>
                </c:pt>
                <c:pt idx="1561">
                  <c:v>88.060944000000006</c:v>
                </c:pt>
                <c:pt idx="1562">
                  <c:v>87.996127000000001</c:v>
                </c:pt>
                <c:pt idx="1563">
                  <c:v>87.903034000000005</c:v>
                </c:pt>
                <c:pt idx="1564">
                  <c:v>87.811704000000006</c:v>
                </c:pt>
                <c:pt idx="1565">
                  <c:v>87.746717000000004</c:v>
                </c:pt>
                <c:pt idx="1566">
                  <c:v>87.718344999999999</c:v>
                </c:pt>
                <c:pt idx="1567">
                  <c:v>87.725266000000005</c:v>
                </c:pt>
                <c:pt idx="1568">
                  <c:v>87.759621999999993</c:v>
                </c:pt>
                <c:pt idx="1569">
                  <c:v>87.806482000000003</c:v>
                </c:pt>
                <c:pt idx="1570">
                  <c:v>87.845692999999997</c:v>
                </c:pt>
                <c:pt idx="1571">
                  <c:v>87.863878</c:v>
                </c:pt>
                <c:pt idx="1572">
                  <c:v>87.863856999999996</c:v>
                </c:pt>
                <c:pt idx="1573">
                  <c:v>87.855920999999995</c:v>
                </c:pt>
                <c:pt idx="1574">
                  <c:v>87.843300999999997</c:v>
                </c:pt>
                <c:pt idx="1575">
                  <c:v>87.825902999999997</c:v>
                </c:pt>
                <c:pt idx="1576">
                  <c:v>87.814791999999997</c:v>
                </c:pt>
                <c:pt idx="1577">
                  <c:v>87.826556999999994</c:v>
                </c:pt>
                <c:pt idx="1578">
                  <c:v>87.858276000000004</c:v>
                </c:pt>
                <c:pt idx="1579">
                  <c:v>87.882295999999997</c:v>
                </c:pt>
                <c:pt idx="1580">
                  <c:v>87.876180000000005</c:v>
                </c:pt>
                <c:pt idx="1581">
                  <c:v>87.848214999999996</c:v>
                </c:pt>
                <c:pt idx="1582">
                  <c:v>87.821956</c:v>
                </c:pt>
                <c:pt idx="1583">
                  <c:v>87.804862</c:v>
                </c:pt>
                <c:pt idx="1584">
                  <c:v>87.787919000000002</c:v>
                </c:pt>
                <c:pt idx="1585">
                  <c:v>87.771610999999993</c:v>
                </c:pt>
                <c:pt idx="1586">
                  <c:v>87.772323999999998</c:v>
                </c:pt>
                <c:pt idx="1587">
                  <c:v>87.797861999999995</c:v>
                </c:pt>
                <c:pt idx="1588">
                  <c:v>87.832420999999997</c:v>
                </c:pt>
                <c:pt idx="1589">
                  <c:v>87.856008000000003</c:v>
                </c:pt>
                <c:pt idx="1590">
                  <c:v>87.868285999999998</c:v>
                </c:pt>
                <c:pt idx="1591">
                  <c:v>87.881249999999994</c:v>
                </c:pt>
                <c:pt idx="1592">
                  <c:v>87.895132000000004</c:v>
                </c:pt>
                <c:pt idx="1593">
                  <c:v>87.895690999999999</c:v>
                </c:pt>
                <c:pt idx="1594">
                  <c:v>87.874751000000003</c:v>
                </c:pt>
                <c:pt idx="1595">
                  <c:v>87.841686999999993</c:v>
                </c:pt>
                <c:pt idx="1596">
                  <c:v>87.812646000000001</c:v>
                </c:pt>
                <c:pt idx="1597">
                  <c:v>87.797918999999993</c:v>
                </c:pt>
                <c:pt idx="1598">
                  <c:v>87.801816000000002</c:v>
                </c:pt>
                <c:pt idx="1599">
                  <c:v>87.823314999999994</c:v>
                </c:pt>
                <c:pt idx="1600">
                  <c:v>87.850451000000007</c:v>
                </c:pt>
                <c:pt idx="1601">
                  <c:v>87.863620999999995</c:v>
                </c:pt>
                <c:pt idx="1602">
                  <c:v>87.854686000000001</c:v>
                </c:pt>
                <c:pt idx="1603">
                  <c:v>87.838520000000003</c:v>
                </c:pt>
                <c:pt idx="1604">
                  <c:v>87.836327999999995</c:v>
                </c:pt>
                <c:pt idx="1605">
                  <c:v>87.849036999999996</c:v>
                </c:pt>
                <c:pt idx="1606">
                  <c:v>87.855397999999994</c:v>
                </c:pt>
                <c:pt idx="1607">
                  <c:v>87.836577000000005</c:v>
                </c:pt>
                <c:pt idx="1608">
                  <c:v>87.796012000000005</c:v>
                </c:pt>
                <c:pt idx="1609">
                  <c:v>87.755128999999997</c:v>
                </c:pt>
                <c:pt idx="1610">
                  <c:v>87.736107000000004</c:v>
                </c:pt>
                <c:pt idx="1611">
                  <c:v>87.748874000000001</c:v>
                </c:pt>
                <c:pt idx="1612">
                  <c:v>87.786860000000004</c:v>
                </c:pt>
                <c:pt idx="1613">
                  <c:v>87.831084000000004</c:v>
                </c:pt>
                <c:pt idx="1614">
                  <c:v>87.862188000000003</c:v>
                </c:pt>
                <c:pt idx="1615">
                  <c:v>87.871780000000001</c:v>
                </c:pt>
                <c:pt idx="1616">
                  <c:v>87.861508000000001</c:v>
                </c:pt>
                <c:pt idx="1617">
                  <c:v>87.833280999999999</c:v>
                </c:pt>
                <c:pt idx="1618">
                  <c:v>87.786143999999993</c:v>
                </c:pt>
                <c:pt idx="1619">
                  <c:v>87.722497000000004</c:v>
                </c:pt>
                <c:pt idx="1620">
                  <c:v>87.649218000000005</c:v>
                </c:pt>
                <c:pt idx="1621">
                  <c:v>87.569773999999995</c:v>
                </c:pt>
                <c:pt idx="1622">
                  <c:v>87.486941000000002</c:v>
                </c:pt>
                <c:pt idx="1623">
                  <c:v>87.422803999999999</c:v>
                </c:pt>
                <c:pt idx="1624">
                  <c:v>87.421473000000006</c:v>
                </c:pt>
                <c:pt idx="1625">
                  <c:v>87.507881999999995</c:v>
                </c:pt>
                <c:pt idx="1626">
                  <c:v>87.641273999999996</c:v>
                </c:pt>
                <c:pt idx="1627">
                  <c:v>87.735741000000004</c:v>
                </c:pt>
                <c:pt idx="1628">
                  <c:v>87.746831999999998</c:v>
                </c:pt>
                <c:pt idx="1629">
                  <c:v>87.726365999999999</c:v>
                </c:pt>
                <c:pt idx="1630">
                  <c:v>87.766683999999998</c:v>
                </c:pt>
                <c:pt idx="1631">
                  <c:v>87.890190000000004</c:v>
                </c:pt>
                <c:pt idx="1632">
                  <c:v>88.012082000000007</c:v>
                </c:pt>
                <c:pt idx="1633">
                  <c:v>88.024732</c:v>
                </c:pt>
                <c:pt idx="1634">
                  <c:v>87.912644</c:v>
                </c:pt>
                <c:pt idx="1635">
                  <c:v>87.772763999999995</c:v>
                </c:pt>
                <c:pt idx="1636">
                  <c:v>87.707288000000005</c:v>
                </c:pt>
                <c:pt idx="1637">
                  <c:v>87.713177999999999</c:v>
                </c:pt>
                <c:pt idx="1638">
                  <c:v>87.711957999999996</c:v>
                </c:pt>
                <c:pt idx="1639">
                  <c:v>87.664715999999999</c:v>
                </c:pt>
                <c:pt idx="1640">
                  <c:v>87.618954000000002</c:v>
                </c:pt>
                <c:pt idx="1641">
                  <c:v>87.624618999999996</c:v>
                </c:pt>
                <c:pt idx="1642">
                  <c:v>87.648264999999995</c:v>
                </c:pt>
                <c:pt idx="1643">
                  <c:v>87.632458999999997</c:v>
                </c:pt>
                <c:pt idx="1644">
                  <c:v>87.584671999999998</c:v>
                </c:pt>
                <c:pt idx="1645">
                  <c:v>87.564708999999993</c:v>
                </c:pt>
                <c:pt idx="1646">
                  <c:v>87.595144000000005</c:v>
                </c:pt>
                <c:pt idx="1647">
                  <c:v>87.641986000000003</c:v>
                </c:pt>
                <c:pt idx="1648">
                  <c:v>87.679828000000001</c:v>
                </c:pt>
                <c:pt idx="1649">
                  <c:v>87.713188000000002</c:v>
                </c:pt>
                <c:pt idx="1650">
                  <c:v>87.758525000000006</c:v>
                </c:pt>
                <c:pt idx="1651">
                  <c:v>87.816021000000006</c:v>
                </c:pt>
                <c:pt idx="1652">
                  <c:v>87.861661999999995</c:v>
                </c:pt>
                <c:pt idx="1653">
                  <c:v>87.864007000000001</c:v>
                </c:pt>
                <c:pt idx="1654">
                  <c:v>87.798815000000005</c:v>
                </c:pt>
                <c:pt idx="1655">
                  <c:v>87.698907000000005</c:v>
                </c:pt>
                <c:pt idx="1656">
                  <c:v>87.634136999999996</c:v>
                </c:pt>
                <c:pt idx="1657">
                  <c:v>87.636088999999998</c:v>
                </c:pt>
                <c:pt idx="1658">
                  <c:v>87.654685999999998</c:v>
                </c:pt>
                <c:pt idx="1659">
                  <c:v>87.616681</c:v>
                </c:pt>
                <c:pt idx="1660">
                  <c:v>87.522341999999995</c:v>
                </c:pt>
                <c:pt idx="1661">
                  <c:v>87.444338999999999</c:v>
                </c:pt>
                <c:pt idx="1662">
                  <c:v>87.451581000000004</c:v>
                </c:pt>
                <c:pt idx="1663">
                  <c:v>87.535869000000005</c:v>
                </c:pt>
                <c:pt idx="1664">
                  <c:v>87.630752999999999</c:v>
                </c:pt>
                <c:pt idx="1665">
                  <c:v>87.671415999999994</c:v>
                </c:pt>
                <c:pt idx="1666">
                  <c:v>87.647594999999995</c:v>
                </c:pt>
                <c:pt idx="1667">
                  <c:v>87.584266</c:v>
                </c:pt>
                <c:pt idx="1668">
                  <c:v>87.520242999999994</c:v>
                </c:pt>
                <c:pt idx="1669">
                  <c:v>87.461883</c:v>
                </c:pt>
                <c:pt idx="1670">
                  <c:v>87.407383999999993</c:v>
                </c:pt>
                <c:pt idx="1671">
                  <c:v>87.367009999999993</c:v>
                </c:pt>
                <c:pt idx="1672">
                  <c:v>87.369679000000005</c:v>
                </c:pt>
                <c:pt idx="1673">
                  <c:v>87.433618999999993</c:v>
                </c:pt>
                <c:pt idx="1674">
                  <c:v>87.539095000000003</c:v>
                </c:pt>
                <c:pt idx="1675">
                  <c:v>87.650797999999995</c:v>
                </c:pt>
                <c:pt idx="1676">
                  <c:v>87.734330999999997</c:v>
                </c:pt>
                <c:pt idx="1677">
                  <c:v>87.768435999999994</c:v>
                </c:pt>
                <c:pt idx="1678">
                  <c:v>87.745316000000003</c:v>
                </c:pt>
                <c:pt idx="1679">
                  <c:v>87.678314</c:v>
                </c:pt>
                <c:pt idx="1680">
                  <c:v>87.611620000000002</c:v>
                </c:pt>
                <c:pt idx="1681">
                  <c:v>87.585415999999995</c:v>
                </c:pt>
                <c:pt idx="1682">
                  <c:v>87.612600999999998</c:v>
                </c:pt>
                <c:pt idx="1683">
                  <c:v>87.670669000000004</c:v>
                </c:pt>
                <c:pt idx="1684">
                  <c:v>87.740545999999995</c:v>
                </c:pt>
                <c:pt idx="1685">
                  <c:v>87.811139999999995</c:v>
                </c:pt>
                <c:pt idx="1686">
                  <c:v>87.873998999999998</c:v>
                </c:pt>
                <c:pt idx="1687">
                  <c:v>87.904098000000005</c:v>
                </c:pt>
                <c:pt idx="1688">
                  <c:v>87.884979000000001</c:v>
                </c:pt>
                <c:pt idx="1689">
                  <c:v>87.827556000000001</c:v>
                </c:pt>
                <c:pt idx="1690">
                  <c:v>87.769090000000006</c:v>
                </c:pt>
                <c:pt idx="1691">
                  <c:v>87.736385999999996</c:v>
                </c:pt>
                <c:pt idx="1692">
                  <c:v>87.728847999999999</c:v>
                </c:pt>
                <c:pt idx="1693">
                  <c:v>87.728260000000006</c:v>
                </c:pt>
                <c:pt idx="1694">
                  <c:v>87.726493000000005</c:v>
                </c:pt>
                <c:pt idx="1695">
                  <c:v>87.728842</c:v>
                </c:pt>
                <c:pt idx="1696">
                  <c:v>87.740731999999994</c:v>
                </c:pt>
                <c:pt idx="1697">
                  <c:v>87.751638</c:v>
                </c:pt>
                <c:pt idx="1698">
                  <c:v>87.747810999999999</c:v>
                </c:pt>
                <c:pt idx="1699">
                  <c:v>87.728883999999994</c:v>
                </c:pt>
                <c:pt idx="1700">
                  <c:v>87.714080999999993</c:v>
                </c:pt>
                <c:pt idx="1701">
                  <c:v>87.720145000000002</c:v>
                </c:pt>
                <c:pt idx="1702">
                  <c:v>87.745377000000005</c:v>
                </c:pt>
                <c:pt idx="1703">
                  <c:v>87.771722999999994</c:v>
                </c:pt>
                <c:pt idx="1704">
                  <c:v>87.784203000000005</c:v>
                </c:pt>
                <c:pt idx="1705">
                  <c:v>87.781831999999994</c:v>
                </c:pt>
                <c:pt idx="1706">
                  <c:v>87.773291</c:v>
                </c:pt>
                <c:pt idx="1707">
                  <c:v>87.764825999999999</c:v>
                </c:pt>
                <c:pt idx="1708">
                  <c:v>87.750591</c:v>
                </c:pt>
                <c:pt idx="1709">
                  <c:v>87.716784000000004</c:v>
                </c:pt>
                <c:pt idx="1710">
                  <c:v>87.658822000000001</c:v>
                </c:pt>
                <c:pt idx="1711">
                  <c:v>87.598845999999995</c:v>
                </c:pt>
                <c:pt idx="1712">
                  <c:v>87.575683999999995</c:v>
                </c:pt>
                <c:pt idx="1713">
                  <c:v>87.610992999999993</c:v>
                </c:pt>
                <c:pt idx="1714">
                  <c:v>87.686671000000004</c:v>
                </c:pt>
                <c:pt idx="1715">
                  <c:v>87.763025999999996</c:v>
                </c:pt>
                <c:pt idx="1716">
                  <c:v>87.814644999999999</c:v>
                </c:pt>
                <c:pt idx="1717">
                  <c:v>87.842045999999996</c:v>
                </c:pt>
                <c:pt idx="1718">
                  <c:v>87.852750999999998</c:v>
                </c:pt>
                <c:pt idx="1719">
                  <c:v>87.846091999999999</c:v>
                </c:pt>
                <c:pt idx="1720">
                  <c:v>87.819378</c:v>
                </c:pt>
                <c:pt idx="1721">
                  <c:v>87.776518999999993</c:v>
                </c:pt>
                <c:pt idx="1722">
                  <c:v>87.725434000000007</c:v>
                </c:pt>
                <c:pt idx="1723">
                  <c:v>87.675005999999996</c:v>
                </c:pt>
                <c:pt idx="1724">
                  <c:v>87.640146999999999</c:v>
                </c:pt>
                <c:pt idx="1725">
                  <c:v>87.637611000000007</c:v>
                </c:pt>
                <c:pt idx="1726">
                  <c:v>87.667817999999997</c:v>
                </c:pt>
                <c:pt idx="1727">
                  <c:v>87.705752000000004</c:v>
                </c:pt>
                <c:pt idx="1728">
                  <c:v>87.718571999999995</c:v>
                </c:pt>
                <c:pt idx="1729">
                  <c:v>87.690359999999998</c:v>
                </c:pt>
                <c:pt idx="1730">
                  <c:v>87.627095999999995</c:v>
                </c:pt>
                <c:pt idx="1731">
                  <c:v>87.548334999999994</c:v>
                </c:pt>
                <c:pt idx="1732">
                  <c:v>87.482881000000006</c:v>
                </c:pt>
                <c:pt idx="1733">
                  <c:v>87.460537000000002</c:v>
                </c:pt>
                <c:pt idx="1734">
                  <c:v>87.490021999999996</c:v>
                </c:pt>
                <c:pt idx="1735">
                  <c:v>87.543937999999997</c:v>
                </c:pt>
                <c:pt idx="1736">
                  <c:v>87.579595999999995</c:v>
                </c:pt>
                <c:pt idx="1737">
                  <c:v>87.579106999999993</c:v>
                </c:pt>
                <c:pt idx="1738">
                  <c:v>87.558494999999994</c:v>
                </c:pt>
                <c:pt idx="1739">
                  <c:v>87.539231999999998</c:v>
                </c:pt>
                <c:pt idx="1740">
                  <c:v>87.524122000000006</c:v>
                </c:pt>
                <c:pt idx="1741">
                  <c:v>87.505362000000005</c:v>
                </c:pt>
                <c:pt idx="1742">
                  <c:v>87.481508000000005</c:v>
                </c:pt>
                <c:pt idx="1743">
                  <c:v>87.456063999999998</c:v>
                </c:pt>
                <c:pt idx="1744">
                  <c:v>87.430251999999996</c:v>
                </c:pt>
                <c:pt idx="1745">
                  <c:v>87.409987999999998</c:v>
                </c:pt>
                <c:pt idx="1746">
                  <c:v>87.414401999999995</c:v>
                </c:pt>
                <c:pt idx="1747">
                  <c:v>87.459632999999997</c:v>
                </c:pt>
                <c:pt idx="1748">
                  <c:v>87.532312000000005</c:v>
                </c:pt>
                <c:pt idx="1749">
                  <c:v>87.591615000000004</c:v>
                </c:pt>
                <c:pt idx="1750">
                  <c:v>87.604207000000002</c:v>
                </c:pt>
                <c:pt idx="1751">
                  <c:v>87.570729999999998</c:v>
                </c:pt>
                <c:pt idx="1752">
                  <c:v>87.514797999999999</c:v>
                </c:pt>
                <c:pt idx="1753">
                  <c:v>87.454650999999998</c:v>
                </c:pt>
                <c:pt idx="1754">
                  <c:v>87.396538000000007</c:v>
                </c:pt>
                <c:pt idx="1755">
                  <c:v>87.352988999999994</c:v>
                </c:pt>
                <c:pt idx="1756">
                  <c:v>87.351622000000006</c:v>
                </c:pt>
                <c:pt idx="1757">
                  <c:v>87.412582999999998</c:v>
                </c:pt>
                <c:pt idx="1758">
                  <c:v>87.516135000000006</c:v>
                </c:pt>
                <c:pt idx="1759">
                  <c:v>87.603299000000007</c:v>
                </c:pt>
                <c:pt idx="1760">
                  <c:v>87.622951999999998</c:v>
                </c:pt>
                <c:pt idx="1761">
                  <c:v>87.581695999999994</c:v>
                </c:pt>
                <c:pt idx="1762">
                  <c:v>87.536418999999995</c:v>
                </c:pt>
                <c:pt idx="1763">
                  <c:v>87.531583999999995</c:v>
                </c:pt>
                <c:pt idx="1764">
                  <c:v>87.552333000000004</c:v>
                </c:pt>
                <c:pt idx="1765">
                  <c:v>87.550075000000007</c:v>
                </c:pt>
                <c:pt idx="1766">
                  <c:v>87.507673999999994</c:v>
                </c:pt>
                <c:pt idx="1767">
                  <c:v>87.461285000000004</c:v>
                </c:pt>
                <c:pt idx="1768">
                  <c:v>87.454459</c:v>
                </c:pt>
                <c:pt idx="1769">
                  <c:v>87.486986000000002</c:v>
                </c:pt>
                <c:pt idx="1770">
                  <c:v>87.519403999999994</c:v>
                </c:pt>
                <c:pt idx="1771">
                  <c:v>87.516687000000005</c:v>
                </c:pt>
                <c:pt idx="1772">
                  <c:v>87.476777999999996</c:v>
                </c:pt>
                <c:pt idx="1773">
                  <c:v>87.423951000000002</c:v>
                </c:pt>
                <c:pt idx="1774">
                  <c:v>87.386977000000002</c:v>
                </c:pt>
                <c:pt idx="1775">
                  <c:v>87.38073</c:v>
                </c:pt>
                <c:pt idx="1776">
                  <c:v>87.397704000000004</c:v>
                </c:pt>
                <c:pt idx="1777">
                  <c:v>87.418931000000001</c:v>
                </c:pt>
                <c:pt idx="1778">
                  <c:v>87.439552000000006</c:v>
                </c:pt>
                <c:pt idx="1779">
                  <c:v>87.476005000000001</c:v>
                </c:pt>
                <c:pt idx="1780">
                  <c:v>87.536434</c:v>
                </c:pt>
                <c:pt idx="1781">
                  <c:v>87.592268000000004</c:v>
                </c:pt>
                <c:pt idx="1782">
                  <c:v>87.598102999999995</c:v>
                </c:pt>
                <c:pt idx="1783">
                  <c:v>87.540076999999997</c:v>
                </c:pt>
                <c:pt idx="1784">
                  <c:v>87.447445000000002</c:v>
                </c:pt>
                <c:pt idx="1785">
                  <c:v>87.353665000000007</c:v>
                </c:pt>
                <c:pt idx="1786">
                  <c:v>87.266953000000001</c:v>
                </c:pt>
                <c:pt idx="1787">
                  <c:v>87.187496999999993</c:v>
                </c:pt>
                <c:pt idx="1788">
                  <c:v>87.131490999999997</c:v>
                </c:pt>
                <c:pt idx="1789">
                  <c:v>87.118378000000007</c:v>
                </c:pt>
                <c:pt idx="1790">
                  <c:v>87.143438000000003</c:v>
                </c:pt>
                <c:pt idx="1791">
                  <c:v>87.179685000000006</c:v>
                </c:pt>
                <c:pt idx="1792">
                  <c:v>87.204500999999993</c:v>
                </c:pt>
                <c:pt idx="1793">
                  <c:v>87.212536</c:v>
                </c:pt>
                <c:pt idx="1794">
                  <c:v>87.206022000000004</c:v>
                </c:pt>
                <c:pt idx="1795">
                  <c:v>87.189712999999998</c:v>
                </c:pt>
                <c:pt idx="1796">
                  <c:v>87.177918000000005</c:v>
                </c:pt>
                <c:pt idx="1797">
                  <c:v>87.189787999999993</c:v>
                </c:pt>
                <c:pt idx="1798">
                  <c:v>87.229207000000002</c:v>
                </c:pt>
                <c:pt idx="1799">
                  <c:v>87.279905999999997</c:v>
                </c:pt>
                <c:pt idx="1800">
                  <c:v>87.328570999999997</c:v>
                </c:pt>
                <c:pt idx="1801">
                  <c:v>87.381608</c:v>
                </c:pt>
                <c:pt idx="1802">
                  <c:v>87.444316999999998</c:v>
                </c:pt>
                <c:pt idx="1803">
                  <c:v>87.490550999999996</c:v>
                </c:pt>
                <c:pt idx="1804">
                  <c:v>87.475917999999993</c:v>
                </c:pt>
                <c:pt idx="1805">
                  <c:v>87.388597000000004</c:v>
                </c:pt>
                <c:pt idx="1806">
                  <c:v>87.272422000000006</c:v>
                </c:pt>
                <c:pt idx="1807">
                  <c:v>87.188557000000003</c:v>
                </c:pt>
                <c:pt idx="1808">
                  <c:v>87.160174999999995</c:v>
                </c:pt>
                <c:pt idx="1809">
                  <c:v>87.164546999999999</c:v>
                </c:pt>
                <c:pt idx="1810">
                  <c:v>87.172820999999999</c:v>
                </c:pt>
                <c:pt idx="1811">
                  <c:v>87.180475000000001</c:v>
                </c:pt>
                <c:pt idx="1812">
                  <c:v>87.196535999999995</c:v>
                </c:pt>
                <c:pt idx="1813">
                  <c:v>87.217252000000002</c:v>
                </c:pt>
                <c:pt idx="1814">
                  <c:v>87.222357000000002</c:v>
                </c:pt>
                <c:pt idx="1815">
                  <c:v>87.197080999999997</c:v>
                </c:pt>
                <c:pt idx="1816">
                  <c:v>87.151506999999995</c:v>
                </c:pt>
                <c:pt idx="1817">
                  <c:v>87.112347999999997</c:v>
                </c:pt>
                <c:pt idx="1818">
                  <c:v>87.093963000000002</c:v>
                </c:pt>
                <c:pt idx="1819">
                  <c:v>87.082846000000004</c:v>
                </c:pt>
                <c:pt idx="1820">
                  <c:v>87.059501999999995</c:v>
                </c:pt>
                <c:pt idx="1821">
                  <c:v>87.032190999999997</c:v>
                </c:pt>
                <c:pt idx="1822">
                  <c:v>87.031948999999997</c:v>
                </c:pt>
                <c:pt idx="1823">
                  <c:v>87.070521999999997</c:v>
                </c:pt>
                <c:pt idx="1824">
                  <c:v>87.123706999999996</c:v>
                </c:pt>
                <c:pt idx="1825">
                  <c:v>87.169565000000006</c:v>
                </c:pt>
                <c:pt idx="1826">
                  <c:v>87.218689999999995</c:v>
                </c:pt>
                <c:pt idx="1827">
                  <c:v>87.279658999999995</c:v>
                </c:pt>
                <c:pt idx="1828">
                  <c:v>87.318263999999999</c:v>
                </c:pt>
                <c:pt idx="1829">
                  <c:v>87.293257999999994</c:v>
                </c:pt>
                <c:pt idx="1830">
                  <c:v>87.223196000000002</c:v>
                </c:pt>
                <c:pt idx="1831">
                  <c:v>87.173029999999997</c:v>
                </c:pt>
                <c:pt idx="1832">
                  <c:v>87.168859999999995</c:v>
                </c:pt>
                <c:pt idx="1833">
                  <c:v>87.169588000000005</c:v>
                </c:pt>
                <c:pt idx="1834">
                  <c:v>87.140192999999996</c:v>
                </c:pt>
                <c:pt idx="1835">
                  <c:v>87.109307000000001</c:v>
                </c:pt>
                <c:pt idx="1836">
                  <c:v>87.123018999999999</c:v>
                </c:pt>
                <c:pt idx="1837">
                  <c:v>87.179032000000007</c:v>
                </c:pt>
                <c:pt idx="1838">
                  <c:v>87.243305000000007</c:v>
                </c:pt>
                <c:pt idx="1839">
                  <c:v>87.294709999999995</c:v>
                </c:pt>
                <c:pt idx="1840">
                  <c:v>87.310301999999993</c:v>
                </c:pt>
                <c:pt idx="1841">
                  <c:v>87.247981999999993</c:v>
                </c:pt>
                <c:pt idx="1842">
                  <c:v>87.111159999999998</c:v>
                </c:pt>
                <c:pt idx="1843">
                  <c:v>86.994387000000003</c:v>
                </c:pt>
                <c:pt idx="1844">
                  <c:v>86.989536999999999</c:v>
                </c:pt>
                <c:pt idx="1845">
                  <c:v>87.082537000000002</c:v>
                </c:pt>
                <c:pt idx="1846">
                  <c:v>87.195463000000004</c:v>
                </c:pt>
                <c:pt idx="1847">
                  <c:v>87.288612999999998</c:v>
                </c:pt>
                <c:pt idx="1848">
                  <c:v>87.368933999999996</c:v>
                </c:pt>
                <c:pt idx="1849">
                  <c:v>87.422246000000001</c:v>
                </c:pt>
                <c:pt idx="1850">
                  <c:v>87.406681000000006</c:v>
                </c:pt>
                <c:pt idx="1851">
                  <c:v>87.324605000000005</c:v>
                </c:pt>
                <c:pt idx="1852">
                  <c:v>87.241620999999995</c:v>
                </c:pt>
                <c:pt idx="1853">
                  <c:v>87.207419999999999</c:v>
                </c:pt>
                <c:pt idx="1854">
                  <c:v>87.201096000000007</c:v>
                </c:pt>
                <c:pt idx="1855">
                  <c:v>87.181031000000004</c:v>
                </c:pt>
                <c:pt idx="1856">
                  <c:v>87.152141</c:v>
                </c:pt>
                <c:pt idx="1857">
                  <c:v>87.151331999999996</c:v>
                </c:pt>
                <c:pt idx="1858">
                  <c:v>87.191051000000002</c:v>
                </c:pt>
                <c:pt idx="1859">
                  <c:v>87.249801000000005</c:v>
                </c:pt>
                <c:pt idx="1860">
                  <c:v>87.305743000000007</c:v>
                </c:pt>
                <c:pt idx="1861">
                  <c:v>87.352974000000003</c:v>
                </c:pt>
                <c:pt idx="1862">
                  <c:v>87.388514000000001</c:v>
                </c:pt>
                <c:pt idx="1863">
                  <c:v>87.404861999999994</c:v>
                </c:pt>
                <c:pt idx="1864">
                  <c:v>87.398026999999999</c:v>
                </c:pt>
                <c:pt idx="1865">
                  <c:v>87.370928000000006</c:v>
                </c:pt>
                <c:pt idx="1866">
                  <c:v>87.329480000000004</c:v>
                </c:pt>
                <c:pt idx="1867">
                  <c:v>87.283641000000003</c:v>
                </c:pt>
                <c:pt idx="1868">
                  <c:v>87.248056000000005</c:v>
                </c:pt>
                <c:pt idx="1869">
                  <c:v>87.233048999999994</c:v>
                </c:pt>
                <c:pt idx="1870">
                  <c:v>87.237954999999999</c:v>
                </c:pt>
                <c:pt idx="1871">
                  <c:v>87.257970999999998</c:v>
                </c:pt>
                <c:pt idx="1872">
                  <c:v>87.292537999999993</c:v>
                </c:pt>
                <c:pt idx="1873">
                  <c:v>87.341313</c:v>
                </c:pt>
                <c:pt idx="1874">
                  <c:v>87.396215999999995</c:v>
                </c:pt>
                <c:pt idx="1875">
                  <c:v>87.445803999999995</c:v>
                </c:pt>
                <c:pt idx="1876">
                  <c:v>87.488011999999998</c:v>
                </c:pt>
                <c:pt idx="1877">
                  <c:v>87.531722000000002</c:v>
                </c:pt>
                <c:pt idx="1878">
                  <c:v>87.581663000000006</c:v>
                </c:pt>
                <c:pt idx="1879">
                  <c:v>87.624638000000004</c:v>
                </c:pt>
                <c:pt idx="1880">
                  <c:v>87.636092000000005</c:v>
                </c:pt>
                <c:pt idx="1881">
                  <c:v>87.603167999999997</c:v>
                </c:pt>
                <c:pt idx="1882">
                  <c:v>87.539655999999994</c:v>
                </c:pt>
                <c:pt idx="1883">
                  <c:v>87.475201999999996</c:v>
                </c:pt>
                <c:pt idx="1884">
                  <c:v>87.430566999999996</c:v>
                </c:pt>
                <c:pt idx="1885">
                  <c:v>87.408106000000004</c:v>
                </c:pt>
                <c:pt idx="1886">
                  <c:v>87.405060000000006</c:v>
                </c:pt>
                <c:pt idx="1887">
                  <c:v>87.423439000000002</c:v>
                </c:pt>
                <c:pt idx="1888">
                  <c:v>87.458865000000003</c:v>
                </c:pt>
                <c:pt idx="1889">
                  <c:v>87.490772000000007</c:v>
                </c:pt>
                <c:pt idx="1890">
                  <c:v>87.498158000000004</c:v>
                </c:pt>
                <c:pt idx="1891">
                  <c:v>87.482539000000003</c:v>
                </c:pt>
                <c:pt idx="1892">
                  <c:v>87.464292</c:v>
                </c:pt>
                <c:pt idx="1893">
                  <c:v>87.457984999999994</c:v>
                </c:pt>
                <c:pt idx="1894">
                  <c:v>87.460325999999995</c:v>
                </c:pt>
                <c:pt idx="1895">
                  <c:v>87.458631999999994</c:v>
                </c:pt>
                <c:pt idx="1896">
                  <c:v>87.440861999999996</c:v>
                </c:pt>
                <c:pt idx="1897">
                  <c:v>87.401854</c:v>
                </c:pt>
                <c:pt idx="1898">
                  <c:v>87.353463000000005</c:v>
                </c:pt>
                <c:pt idx="1899">
                  <c:v>87.325531999999995</c:v>
                </c:pt>
                <c:pt idx="1900">
                  <c:v>87.342089000000001</c:v>
                </c:pt>
                <c:pt idx="1901">
                  <c:v>87.396271999999996</c:v>
                </c:pt>
                <c:pt idx="1902">
                  <c:v>87.459993999999995</c:v>
                </c:pt>
                <c:pt idx="1903">
                  <c:v>87.514968999999994</c:v>
                </c:pt>
                <c:pt idx="1904">
                  <c:v>87.559133000000003</c:v>
                </c:pt>
                <c:pt idx="1905">
                  <c:v>87.586960000000005</c:v>
                </c:pt>
                <c:pt idx="1906">
                  <c:v>87.585189999999997</c:v>
                </c:pt>
                <c:pt idx="1907">
                  <c:v>87.551376000000005</c:v>
                </c:pt>
                <c:pt idx="1908">
                  <c:v>87.499103000000005</c:v>
                </c:pt>
                <c:pt idx="1909">
                  <c:v>87.442348999999993</c:v>
                </c:pt>
                <c:pt idx="1910">
                  <c:v>87.390548999999993</c:v>
                </c:pt>
                <c:pt idx="1911">
                  <c:v>87.356926999999999</c:v>
                </c:pt>
                <c:pt idx="1912">
                  <c:v>87.348642999999996</c:v>
                </c:pt>
                <c:pt idx="1913">
                  <c:v>87.345411999999996</c:v>
                </c:pt>
                <c:pt idx="1914">
                  <c:v>87.312347000000003</c:v>
                </c:pt>
                <c:pt idx="1915">
                  <c:v>87.246594000000002</c:v>
                </c:pt>
                <c:pt idx="1916">
                  <c:v>87.193307000000004</c:v>
                </c:pt>
                <c:pt idx="1917">
                  <c:v>87.199185999999997</c:v>
                </c:pt>
                <c:pt idx="1918">
                  <c:v>87.261319999999998</c:v>
                </c:pt>
                <c:pt idx="1919">
                  <c:v>87.332393999999994</c:v>
                </c:pt>
                <c:pt idx="1920">
                  <c:v>87.367797999999993</c:v>
                </c:pt>
                <c:pt idx="1921">
                  <c:v>87.359033999999994</c:v>
                </c:pt>
                <c:pt idx="1922">
                  <c:v>87.330763000000005</c:v>
                </c:pt>
                <c:pt idx="1923">
                  <c:v>87.318657999999999</c:v>
                </c:pt>
                <c:pt idx="1924">
                  <c:v>87.342108999999994</c:v>
                </c:pt>
                <c:pt idx="1925">
                  <c:v>87.389156999999997</c:v>
                </c:pt>
                <c:pt idx="1926">
                  <c:v>87.430036999999999</c:v>
                </c:pt>
                <c:pt idx="1927">
                  <c:v>87.444890000000001</c:v>
                </c:pt>
                <c:pt idx="1928">
                  <c:v>87.431331</c:v>
                </c:pt>
                <c:pt idx="1929">
                  <c:v>87.388705000000002</c:v>
                </c:pt>
                <c:pt idx="1930">
                  <c:v>87.318860999999998</c:v>
                </c:pt>
                <c:pt idx="1931">
                  <c:v>87.249517999999995</c:v>
                </c:pt>
                <c:pt idx="1932">
                  <c:v>87.228880000000004</c:v>
                </c:pt>
                <c:pt idx="1933">
                  <c:v>87.278666999999999</c:v>
                </c:pt>
                <c:pt idx="1934">
                  <c:v>87.367260000000002</c:v>
                </c:pt>
                <c:pt idx="1935">
                  <c:v>87.446163999999996</c:v>
                </c:pt>
                <c:pt idx="1936">
                  <c:v>87.502791000000002</c:v>
                </c:pt>
                <c:pt idx="1937">
                  <c:v>87.552423000000005</c:v>
                </c:pt>
                <c:pt idx="1938">
                  <c:v>87.588821999999993</c:v>
                </c:pt>
                <c:pt idx="1939">
                  <c:v>87.576644000000002</c:v>
                </c:pt>
                <c:pt idx="1940">
                  <c:v>87.494594000000006</c:v>
                </c:pt>
                <c:pt idx="1941">
                  <c:v>87.365871999999996</c:v>
                </c:pt>
                <c:pt idx="1942">
                  <c:v>87.239233999999996</c:v>
                </c:pt>
                <c:pt idx="1943">
                  <c:v>87.150098</c:v>
                </c:pt>
                <c:pt idx="1944">
                  <c:v>87.100342999999995</c:v>
                </c:pt>
                <c:pt idx="1945">
                  <c:v>87.067059</c:v>
                </c:pt>
                <c:pt idx="1946">
                  <c:v>87.031183999999996</c:v>
                </c:pt>
                <c:pt idx="1947">
                  <c:v>87.001717999999997</c:v>
                </c:pt>
                <c:pt idx="1948">
                  <c:v>87.009038000000004</c:v>
                </c:pt>
                <c:pt idx="1949">
                  <c:v>87.071952999999993</c:v>
                </c:pt>
                <c:pt idx="1950">
                  <c:v>87.175449</c:v>
                </c:pt>
                <c:pt idx="1951">
                  <c:v>87.281564000000003</c:v>
                </c:pt>
                <c:pt idx="1952">
                  <c:v>87.357811999999996</c:v>
                </c:pt>
                <c:pt idx="1953">
                  <c:v>87.390243999999996</c:v>
                </c:pt>
                <c:pt idx="1954">
                  <c:v>87.375782000000001</c:v>
                </c:pt>
                <c:pt idx="1955">
                  <c:v>87.317648000000005</c:v>
                </c:pt>
                <c:pt idx="1956">
                  <c:v>87.228583999999998</c:v>
                </c:pt>
                <c:pt idx="1957">
                  <c:v>87.128822999999997</c:v>
                </c:pt>
                <c:pt idx="1958">
                  <c:v>87.041431000000003</c:v>
                </c:pt>
                <c:pt idx="1959">
                  <c:v>86.986941000000002</c:v>
                </c:pt>
                <c:pt idx="1960">
                  <c:v>86.969318999999999</c:v>
                </c:pt>
                <c:pt idx="1961">
                  <c:v>86.970078000000001</c:v>
                </c:pt>
                <c:pt idx="1962">
                  <c:v>86.970225999999997</c:v>
                </c:pt>
                <c:pt idx="1963">
                  <c:v>86.973157999999998</c:v>
                </c:pt>
                <c:pt idx="1964">
                  <c:v>86.992200999999994</c:v>
                </c:pt>
                <c:pt idx="1965">
                  <c:v>87.024343000000002</c:v>
                </c:pt>
                <c:pt idx="1966">
                  <c:v>87.061644000000001</c:v>
                </c:pt>
                <c:pt idx="1967">
                  <c:v>87.122257000000005</c:v>
                </c:pt>
                <c:pt idx="1968">
                  <c:v>87.228969000000006</c:v>
                </c:pt>
                <c:pt idx="1969">
                  <c:v>87.353768000000002</c:v>
                </c:pt>
                <c:pt idx="1970">
                  <c:v>87.425807000000006</c:v>
                </c:pt>
                <c:pt idx="1971">
                  <c:v>87.412128999999993</c:v>
                </c:pt>
                <c:pt idx="1972">
                  <c:v>87.354112999999998</c:v>
                </c:pt>
                <c:pt idx="1973">
                  <c:v>87.300388999999996</c:v>
                </c:pt>
                <c:pt idx="1974">
                  <c:v>87.243269999999995</c:v>
                </c:pt>
                <c:pt idx="1975">
                  <c:v>87.155798000000004</c:v>
                </c:pt>
                <c:pt idx="1976">
                  <c:v>87.060916000000006</c:v>
                </c:pt>
                <c:pt idx="1977">
                  <c:v>87.016471999999993</c:v>
                </c:pt>
                <c:pt idx="1978">
                  <c:v>87.041150999999999</c:v>
                </c:pt>
                <c:pt idx="1979">
                  <c:v>87.088510999999997</c:v>
                </c:pt>
                <c:pt idx="1980">
                  <c:v>87.093957000000003</c:v>
                </c:pt>
                <c:pt idx="1981">
                  <c:v>87.032602999999995</c:v>
                </c:pt>
                <c:pt idx="1982">
                  <c:v>86.938907999999998</c:v>
                </c:pt>
                <c:pt idx="1983">
                  <c:v>86.881079999999997</c:v>
                </c:pt>
                <c:pt idx="1984">
                  <c:v>86.896120999999994</c:v>
                </c:pt>
                <c:pt idx="1985">
                  <c:v>86.949843999999999</c:v>
                </c:pt>
                <c:pt idx="1986">
                  <c:v>86.981026999999997</c:v>
                </c:pt>
                <c:pt idx="1987">
                  <c:v>86.970123000000001</c:v>
                </c:pt>
                <c:pt idx="1988">
                  <c:v>86.946578000000002</c:v>
                </c:pt>
                <c:pt idx="1989">
                  <c:v>86.938999999999993</c:v>
                </c:pt>
                <c:pt idx="1990">
                  <c:v>86.944795999999997</c:v>
                </c:pt>
                <c:pt idx="1991">
                  <c:v>86.955184000000003</c:v>
                </c:pt>
                <c:pt idx="1992">
                  <c:v>86.975088</c:v>
                </c:pt>
                <c:pt idx="1993">
                  <c:v>87.000091999999995</c:v>
                </c:pt>
                <c:pt idx="1994">
                  <c:v>87.006951999999998</c:v>
                </c:pt>
                <c:pt idx="1995">
                  <c:v>86.991459000000006</c:v>
                </c:pt>
                <c:pt idx="1996">
                  <c:v>86.992058999999998</c:v>
                </c:pt>
                <c:pt idx="1997">
                  <c:v>87.045948999999993</c:v>
                </c:pt>
                <c:pt idx="1998">
                  <c:v>87.138897</c:v>
                </c:pt>
                <c:pt idx="1999">
                  <c:v>87.212637000000001</c:v>
                </c:pt>
                <c:pt idx="2000">
                  <c:v>87.212743000000003</c:v>
                </c:pt>
                <c:pt idx="2001">
                  <c:v>87.133692999999994</c:v>
                </c:pt>
                <c:pt idx="2002">
                  <c:v>87.028913000000003</c:v>
                </c:pt>
                <c:pt idx="2003">
                  <c:v>86.979896999999994</c:v>
                </c:pt>
                <c:pt idx="2004">
                  <c:v>87.030450999999999</c:v>
                </c:pt>
                <c:pt idx="2005">
                  <c:v>87.141487999999995</c:v>
                </c:pt>
                <c:pt idx="2006">
                  <c:v>87.223116000000005</c:v>
                </c:pt>
                <c:pt idx="2007">
                  <c:v>87.217393999999999</c:v>
                </c:pt>
                <c:pt idx="2008">
                  <c:v>87.153949999999995</c:v>
                </c:pt>
                <c:pt idx="2009">
                  <c:v>87.103297999999995</c:v>
                </c:pt>
                <c:pt idx="2010">
                  <c:v>87.092678000000006</c:v>
                </c:pt>
                <c:pt idx="2011">
                  <c:v>87.112544999999997</c:v>
                </c:pt>
                <c:pt idx="2012">
                  <c:v>87.159599999999998</c:v>
                </c:pt>
                <c:pt idx="2013">
                  <c:v>87.224345999999997</c:v>
                </c:pt>
                <c:pt idx="2014">
                  <c:v>87.270414000000002</c:v>
                </c:pt>
                <c:pt idx="2015">
                  <c:v>87.263448999999994</c:v>
                </c:pt>
                <c:pt idx="2016">
                  <c:v>87.208838999999998</c:v>
                </c:pt>
                <c:pt idx="2017">
                  <c:v>87.137827000000001</c:v>
                </c:pt>
                <c:pt idx="2018">
                  <c:v>87.076840000000004</c:v>
                </c:pt>
                <c:pt idx="2019">
                  <c:v>87.049301999999997</c:v>
                </c:pt>
                <c:pt idx="2020">
                  <c:v>87.078203999999999</c:v>
                </c:pt>
                <c:pt idx="2021">
                  <c:v>87.152563000000001</c:v>
                </c:pt>
                <c:pt idx="2022">
                  <c:v>87.206754000000004</c:v>
                </c:pt>
                <c:pt idx="2023">
                  <c:v>87.183507000000006</c:v>
                </c:pt>
                <c:pt idx="2024">
                  <c:v>87.107831000000004</c:v>
                </c:pt>
                <c:pt idx="2025">
                  <c:v>87.047775999999999</c:v>
                </c:pt>
                <c:pt idx="2026">
                  <c:v>87.023167999999998</c:v>
                </c:pt>
                <c:pt idx="2027">
                  <c:v>87.006451999999996</c:v>
                </c:pt>
                <c:pt idx="2028">
                  <c:v>86.989665000000002</c:v>
                </c:pt>
                <c:pt idx="2029">
                  <c:v>86.992075</c:v>
                </c:pt>
                <c:pt idx="2030">
                  <c:v>87.011364999999998</c:v>
                </c:pt>
                <c:pt idx="2031">
                  <c:v>87.019952000000004</c:v>
                </c:pt>
                <c:pt idx="2032">
                  <c:v>87.015555000000006</c:v>
                </c:pt>
                <c:pt idx="2033">
                  <c:v>87.034828000000005</c:v>
                </c:pt>
                <c:pt idx="2034">
                  <c:v>87.095726999999997</c:v>
                </c:pt>
                <c:pt idx="2035">
                  <c:v>87.165784000000002</c:v>
                </c:pt>
                <c:pt idx="2036">
                  <c:v>87.205032000000003</c:v>
                </c:pt>
                <c:pt idx="2037">
                  <c:v>87.197080999999997</c:v>
                </c:pt>
                <c:pt idx="2038">
                  <c:v>87.140119999999996</c:v>
                </c:pt>
                <c:pt idx="2039">
                  <c:v>87.049254000000005</c:v>
                </c:pt>
                <c:pt idx="2040">
                  <c:v>86.968036999999995</c:v>
                </c:pt>
                <c:pt idx="2041">
                  <c:v>86.943066999999999</c:v>
                </c:pt>
                <c:pt idx="2042">
                  <c:v>86.977767</c:v>
                </c:pt>
                <c:pt idx="2043">
                  <c:v>87.033418999999995</c:v>
                </c:pt>
                <c:pt idx="2044">
                  <c:v>87.073454999999996</c:v>
                </c:pt>
                <c:pt idx="2045">
                  <c:v>87.088589999999996</c:v>
                </c:pt>
                <c:pt idx="2046">
                  <c:v>87.083185999999998</c:v>
                </c:pt>
                <c:pt idx="2047">
                  <c:v>87.065577000000005</c:v>
                </c:pt>
                <c:pt idx="2048">
                  <c:v>87.055977999999996</c:v>
                </c:pt>
                <c:pt idx="2049">
                  <c:v>87.071297999999999</c:v>
                </c:pt>
                <c:pt idx="2050">
                  <c:v>87.098062999999996</c:v>
                </c:pt>
                <c:pt idx="2051">
                  <c:v>87.102879000000001</c:v>
                </c:pt>
                <c:pt idx="2052">
                  <c:v>87.075357999999994</c:v>
                </c:pt>
                <c:pt idx="2053">
                  <c:v>87.044501999999994</c:v>
                </c:pt>
                <c:pt idx="2054">
                  <c:v>87.041618</c:v>
                </c:pt>
                <c:pt idx="2055">
                  <c:v>87.062584999999999</c:v>
                </c:pt>
                <c:pt idx="2056">
                  <c:v>87.077280000000002</c:v>
                </c:pt>
                <c:pt idx="2057">
                  <c:v>87.065251000000004</c:v>
                </c:pt>
                <c:pt idx="2058">
                  <c:v>87.036602000000002</c:v>
                </c:pt>
                <c:pt idx="2059">
                  <c:v>87.012962000000002</c:v>
                </c:pt>
                <c:pt idx="2060">
                  <c:v>87.001277999999999</c:v>
                </c:pt>
                <c:pt idx="2061">
                  <c:v>87.000844000000001</c:v>
                </c:pt>
                <c:pt idx="2062">
                  <c:v>87.013199</c:v>
                </c:pt>
                <c:pt idx="2063">
                  <c:v>87.038726999999994</c:v>
                </c:pt>
                <c:pt idx="2064">
                  <c:v>87.071855999999997</c:v>
                </c:pt>
                <c:pt idx="2065">
                  <c:v>87.099277000000001</c:v>
                </c:pt>
                <c:pt idx="2066">
                  <c:v>87.103155000000001</c:v>
                </c:pt>
                <c:pt idx="2067">
                  <c:v>87.075954999999993</c:v>
                </c:pt>
                <c:pt idx="2068">
                  <c:v>87.035256000000004</c:v>
                </c:pt>
                <c:pt idx="2069">
                  <c:v>87.007374999999996</c:v>
                </c:pt>
                <c:pt idx="2070">
                  <c:v>87.007561999999993</c:v>
                </c:pt>
                <c:pt idx="2071">
                  <c:v>87.031985000000006</c:v>
                </c:pt>
                <c:pt idx="2072">
                  <c:v>87.064071999999996</c:v>
                </c:pt>
                <c:pt idx="2073">
                  <c:v>87.087674000000007</c:v>
                </c:pt>
                <c:pt idx="2074">
                  <c:v>87.092332999999996</c:v>
                </c:pt>
                <c:pt idx="2075">
                  <c:v>87.082710000000006</c:v>
                </c:pt>
                <c:pt idx="2076">
                  <c:v>87.071295000000006</c:v>
                </c:pt>
                <c:pt idx="2077">
                  <c:v>87.064246999999995</c:v>
                </c:pt>
                <c:pt idx="2078">
                  <c:v>87.064417000000006</c:v>
                </c:pt>
                <c:pt idx="2079">
                  <c:v>87.074877999999998</c:v>
                </c:pt>
                <c:pt idx="2080">
                  <c:v>87.098837000000003</c:v>
                </c:pt>
                <c:pt idx="2081">
                  <c:v>87.127390000000005</c:v>
                </c:pt>
                <c:pt idx="2082">
                  <c:v>87.136217000000002</c:v>
                </c:pt>
                <c:pt idx="2083">
                  <c:v>87.125647999999998</c:v>
                </c:pt>
                <c:pt idx="2084">
                  <c:v>87.123078000000007</c:v>
                </c:pt>
                <c:pt idx="2085">
                  <c:v>87.139798999999996</c:v>
                </c:pt>
                <c:pt idx="2086">
                  <c:v>87.160737999999995</c:v>
                </c:pt>
                <c:pt idx="2087">
                  <c:v>87.166576000000006</c:v>
                </c:pt>
                <c:pt idx="2088">
                  <c:v>87.157661000000004</c:v>
                </c:pt>
                <c:pt idx="2089">
                  <c:v>87.146469999999994</c:v>
                </c:pt>
                <c:pt idx="2090">
                  <c:v>87.139353</c:v>
                </c:pt>
                <c:pt idx="2091">
                  <c:v>87.135878000000005</c:v>
                </c:pt>
                <c:pt idx="2092">
                  <c:v>87.138531999999998</c:v>
                </c:pt>
                <c:pt idx="2093">
                  <c:v>87.145356000000007</c:v>
                </c:pt>
                <c:pt idx="2094">
                  <c:v>87.137383999999997</c:v>
                </c:pt>
                <c:pt idx="2095">
                  <c:v>87.102463</c:v>
                </c:pt>
                <c:pt idx="2096">
                  <c:v>87.054379999999995</c:v>
                </c:pt>
                <c:pt idx="2097">
                  <c:v>87.017122000000001</c:v>
                </c:pt>
                <c:pt idx="2098">
                  <c:v>87.002931000000004</c:v>
                </c:pt>
                <c:pt idx="2099">
                  <c:v>87.005086000000006</c:v>
                </c:pt>
                <c:pt idx="2100">
                  <c:v>87.008510999999999</c:v>
                </c:pt>
                <c:pt idx="2101">
                  <c:v>87.001470999999995</c:v>
                </c:pt>
                <c:pt idx="2102">
                  <c:v>86.979152999999997</c:v>
                </c:pt>
                <c:pt idx="2103">
                  <c:v>86.954933999999994</c:v>
                </c:pt>
                <c:pt idx="2104">
                  <c:v>86.957808</c:v>
                </c:pt>
                <c:pt idx="2105">
                  <c:v>87.001388000000006</c:v>
                </c:pt>
                <c:pt idx="2106">
                  <c:v>87.063479000000001</c:v>
                </c:pt>
                <c:pt idx="2107">
                  <c:v>87.111976999999996</c:v>
                </c:pt>
                <c:pt idx="2108">
                  <c:v>87.140738999999996</c:v>
                </c:pt>
                <c:pt idx="2109">
                  <c:v>87.161519999999996</c:v>
                </c:pt>
                <c:pt idx="2110">
                  <c:v>87.173606000000007</c:v>
                </c:pt>
                <c:pt idx="2111">
                  <c:v>87.168953999999999</c:v>
                </c:pt>
                <c:pt idx="2112">
                  <c:v>87.150266999999999</c:v>
                </c:pt>
                <c:pt idx="2113">
                  <c:v>87.120194999999995</c:v>
                </c:pt>
                <c:pt idx="2114">
                  <c:v>87.073715000000007</c:v>
                </c:pt>
                <c:pt idx="2115">
                  <c:v>87.014718999999999</c:v>
                </c:pt>
                <c:pt idx="2116">
                  <c:v>86.970915000000005</c:v>
                </c:pt>
                <c:pt idx="2117">
                  <c:v>86.972352000000001</c:v>
                </c:pt>
                <c:pt idx="2118">
                  <c:v>87.017987000000005</c:v>
                </c:pt>
                <c:pt idx="2119">
                  <c:v>87.075145000000006</c:v>
                </c:pt>
                <c:pt idx="2120">
                  <c:v>87.111052999999998</c:v>
                </c:pt>
                <c:pt idx="2121">
                  <c:v>87.120457999999999</c:v>
                </c:pt>
                <c:pt idx="2122">
                  <c:v>87.114687000000004</c:v>
                </c:pt>
                <c:pt idx="2123">
                  <c:v>87.102053999999995</c:v>
                </c:pt>
                <c:pt idx="2124">
                  <c:v>87.088305000000005</c:v>
                </c:pt>
                <c:pt idx="2125">
                  <c:v>87.077005</c:v>
                </c:pt>
                <c:pt idx="2126">
                  <c:v>87.066428999999999</c:v>
                </c:pt>
                <c:pt idx="2127">
                  <c:v>87.057321999999999</c:v>
                </c:pt>
                <c:pt idx="2128">
                  <c:v>87.061852999999999</c:v>
                </c:pt>
                <c:pt idx="2129">
                  <c:v>87.095671999999993</c:v>
                </c:pt>
                <c:pt idx="2130">
                  <c:v>87.148178000000001</c:v>
                </c:pt>
                <c:pt idx="2131">
                  <c:v>87.172529999999995</c:v>
                </c:pt>
                <c:pt idx="2132">
                  <c:v>87.150144999999995</c:v>
                </c:pt>
                <c:pt idx="2133">
                  <c:v>87.116780000000006</c:v>
                </c:pt>
                <c:pt idx="2134">
                  <c:v>87.098572000000004</c:v>
                </c:pt>
                <c:pt idx="2135">
                  <c:v>87.092787000000001</c:v>
                </c:pt>
                <c:pt idx="2136">
                  <c:v>87.090238999999997</c:v>
                </c:pt>
                <c:pt idx="2137">
                  <c:v>87.086303999999998</c:v>
                </c:pt>
                <c:pt idx="2138">
                  <c:v>87.083220999999995</c:v>
                </c:pt>
                <c:pt idx="2139">
                  <c:v>87.084316000000001</c:v>
                </c:pt>
                <c:pt idx="2140">
                  <c:v>87.090292000000005</c:v>
                </c:pt>
                <c:pt idx="2141">
                  <c:v>87.099936</c:v>
                </c:pt>
                <c:pt idx="2142">
                  <c:v>87.113127000000006</c:v>
                </c:pt>
                <c:pt idx="2143">
                  <c:v>87.128057999999996</c:v>
                </c:pt>
                <c:pt idx="2144">
                  <c:v>87.139082999999999</c:v>
                </c:pt>
                <c:pt idx="2145">
                  <c:v>87.136381999999998</c:v>
                </c:pt>
                <c:pt idx="2146">
                  <c:v>87.118830000000003</c:v>
                </c:pt>
                <c:pt idx="2147">
                  <c:v>87.101383999999996</c:v>
                </c:pt>
                <c:pt idx="2148">
                  <c:v>87.098753000000002</c:v>
                </c:pt>
                <c:pt idx="2149">
                  <c:v>87.117962000000006</c:v>
                </c:pt>
                <c:pt idx="2150">
                  <c:v>87.150120999999999</c:v>
                </c:pt>
                <c:pt idx="2151">
                  <c:v>87.172929999999994</c:v>
                </c:pt>
                <c:pt idx="2152">
                  <c:v>87.171113000000005</c:v>
                </c:pt>
                <c:pt idx="2153">
                  <c:v>87.152241000000004</c:v>
                </c:pt>
                <c:pt idx="2154">
                  <c:v>87.138637000000003</c:v>
                </c:pt>
                <c:pt idx="2155">
                  <c:v>87.135041000000001</c:v>
                </c:pt>
                <c:pt idx="2156">
                  <c:v>87.133104000000003</c:v>
                </c:pt>
                <c:pt idx="2157">
                  <c:v>87.135403999999994</c:v>
                </c:pt>
                <c:pt idx="2158">
                  <c:v>87.138058999999998</c:v>
                </c:pt>
                <c:pt idx="2159">
                  <c:v>87.135355000000004</c:v>
                </c:pt>
                <c:pt idx="2160">
                  <c:v>87.137974</c:v>
                </c:pt>
                <c:pt idx="2161">
                  <c:v>87.153845000000004</c:v>
                </c:pt>
                <c:pt idx="2162">
                  <c:v>87.176610999999994</c:v>
                </c:pt>
                <c:pt idx="2163">
                  <c:v>87.200688</c:v>
                </c:pt>
                <c:pt idx="2164">
                  <c:v>87.222921999999997</c:v>
                </c:pt>
                <c:pt idx="2165">
                  <c:v>87.230287000000004</c:v>
                </c:pt>
                <c:pt idx="2166">
                  <c:v>87.207639999999998</c:v>
                </c:pt>
                <c:pt idx="2167">
                  <c:v>87.153458999999998</c:v>
                </c:pt>
                <c:pt idx="2168">
                  <c:v>87.089212000000003</c:v>
                </c:pt>
                <c:pt idx="2169">
                  <c:v>87.049706999999998</c:v>
                </c:pt>
                <c:pt idx="2170">
                  <c:v>87.049591000000007</c:v>
                </c:pt>
                <c:pt idx="2171">
                  <c:v>87.077189000000004</c:v>
                </c:pt>
                <c:pt idx="2172">
                  <c:v>87.108953</c:v>
                </c:pt>
                <c:pt idx="2173">
                  <c:v>87.137992999999994</c:v>
                </c:pt>
                <c:pt idx="2174">
                  <c:v>87.169998000000007</c:v>
                </c:pt>
                <c:pt idx="2175">
                  <c:v>87.190562999999997</c:v>
                </c:pt>
                <c:pt idx="2176">
                  <c:v>87.191405000000003</c:v>
                </c:pt>
                <c:pt idx="2177">
                  <c:v>87.186993999999999</c:v>
                </c:pt>
                <c:pt idx="2178">
                  <c:v>87.188058999999996</c:v>
                </c:pt>
                <c:pt idx="2179">
                  <c:v>87.191274000000007</c:v>
                </c:pt>
                <c:pt idx="2180">
                  <c:v>87.193759999999997</c:v>
                </c:pt>
                <c:pt idx="2181">
                  <c:v>87.202414000000005</c:v>
                </c:pt>
                <c:pt idx="2182">
                  <c:v>87.217887000000005</c:v>
                </c:pt>
                <c:pt idx="2183">
                  <c:v>87.233151000000007</c:v>
                </c:pt>
                <c:pt idx="2184">
                  <c:v>87.245240999999993</c:v>
                </c:pt>
                <c:pt idx="2185">
                  <c:v>87.260405000000006</c:v>
                </c:pt>
                <c:pt idx="2186">
                  <c:v>87.283326000000002</c:v>
                </c:pt>
                <c:pt idx="2187">
                  <c:v>87.302344000000005</c:v>
                </c:pt>
                <c:pt idx="2188">
                  <c:v>87.302665000000005</c:v>
                </c:pt>
                <c:pt idx="2189">
                  <c:v>87.280902999999995</c:v>
                </c:pt>
                <c:pt idx="2190">
                  <c:v>87.249320999999995</c:v>
                </c:pt>
                <c:pt idx="2191">
                  <c:v>87.228987000000004</c:v>
                </c:pt>
                <c:pt idx="2192">
                  <c:v>87.232928999999999</c:v>
                </c:pt>
                <c:pt idx="2193">
                  <c:v>87.259332000000001</c:v>
                </c:pt>
                <c:pt idx="2194">
                  <c:v>87.292809000000005</c:v>
                </c:pt>
                <c:pt idx="2195">
                  <c:v>87.316643999999997</c:v>
                </c:pt>
                <c:pt idx="2196">
                  <c:v>87.319406999999998</c:v>
                </c:pt>
                <c:pt idx="2197">
                  <c:v>87.299870999999996</c:v>
                </c:pt>
                <c:pt idx="2198">
                  <c:v>87.271580999999998</c:v>
                </c:pt>
                <c:pt idx="2199">
                  <c:v>87.254271000000003</c:v>
                </c:pt>
                <c:pt idx="2200">
                  <c:v>87.262561000000005</c:v>
                </c:pt>
                <c:pt idx="2201">
                  <c:v>87.280844000000002</c:v>
                </c:pt>
                <c:pt idx="2202">
                  <c:v>87.279262000000003</c:v>
                </c:pt>
                <c:pt idx="2203">
                  <c:v>87.252328000000006</c:v>
                </c:pt>
                <c:pt idx="2204">
                  <c:v>87.219942000000003</c:v>
                </c:pt>
                <c:pt idx="2205">
                  <c:v>87.207496000000006</c:v>
                </c:pt>
                <c:pt idx="2206">
                  <c:v>87.226495</c:v>
                </c:pt>
                <c:pt idx="2207">
                  <c:v>87.256321</c:v>
                </c:pt>
                <c:pt idx="2208">
                  <c:v>87.277710999999996</c:v>
                </c:pt>
                <c:pt idx="2209">
                  <c:v>87.298913999999996</c:v>
                </c:pt>
                <c:pt idx="2210">
                  <c:v>87.314094999999995</c:v>
                </c:pt>
                <c:pt idx="2211">
                  <c:v>87.309713000000002</c:v>
                </c:pt>
                <c:pt idx="2212">
                  <c:v>87.295006999999998</c:v>
                </c:pt>
                <c:pt idx="2213">
                  <c:v>87.286911000000003</c:v>
                </c:pt>
                <c:pt idx="2214">
                  <c:v>87.288982000000004</c:v>
                </c:pt>
                <c:pt idx="2215">
                  <c:v>87.294786000000002</c:v>
                </c:pt>
                <c:pt idx="2216">
                  <c:v>87.294781999999998</c:v>
                </c:pt>
                <c:pt idx="2217">
                  <c:v>87.287970999999999</c:v>
                </c:pt>
                <c:pt idx="2218">
                  <c:v>87.290347999999994</c:v>
                </c:pt>
                <c:pt idx="2219">
                  <c:v>87.304435999999995</c:v>
                </c:pt>
                <c:pt idx="2220">
                  <c:v>87.323915</c:v>
                </c:pt>
                <c:pt idx="2221">
                  <c:v>87.344341999999997</c:v>
                </c:pt>
                <c:pt idx="2222">
                  <c:v>87.361123000000006</c:v>
                </c:pt>
                <c:pt idx="2223">
                  <c:v>87.364018999999999</c:v>
                </c:pt>
                <c:pt idx="2224">
                  <c:v>87.341902000000005</c:v>
                </c:pt>
                <c:pt idx="2225">
                  <c:v>87.312111999999999</c:v>
                </c:pt>
                <c:pt idx="2226">
                  <c:v>87.318393999999998</c:v>
                </c:pt>
                <c:pt idx="2227">
                  <c:v>87.353802000000002</c:v>
                </c:pt>
                <c:pt idx="2228">
                  <c:v>87.368728000000004</c:v>
                </c:pt>
                <c:pt idx="2229">
                  <c:v>87.366226999999995</c:v>
                </c:pt>
                <c:pt idx="2230">
                  <c:v>87.357933000000003</c:v>
                </c:pt>
                <c:pt idx="2231">
                  <c:v>87.343227999999996</c:v>
                </c:pt>
                <c:pt idx="2232">
                  <c:v>87.328446</c:v>
                </c:pt>
                <c:pt idx="2233">
                  <c:v>87.312087000000005</c:v>
                </c:pt>
                <c:pt idx="2234">
                  <c:v>87.290464999999998</c:v>
                </c:pt>
                <c:pt idx="2235">
                  <c:v>87.265377000000001</c:v>
                </c:pt>
                <c:pt idx="2236">
                  <c:v>87.254918000000004</c:v>
                </c:pt>
                <c:pt idx="2237">
                  <c:v>87.273236999999995</c:v>
                </c:pt>
                <c:pt idx="2238">
                  <c:v>87.303860999999998</c:v>
                </c:pt>
                <c:pt idx="2239">
                  <c:v>87.318980999999994</c:v>
                </c:pt>
                <c:pt idx="2240">
                  <c:v>87.312696000000003</c:v>
                </c:pt>
                <c:pt idx="2241">
                  <c:v>87.295062000000001</c:v>
                </c:pt>
                <c:pt idx="2242">
                  <c:v>87.288002000000006</c:v>
                </c:pt>
                <c:pt idx="2243">
                  <c:v>87.290153000000004</c:v>
                </c:pt>
                <c:pt idx="2244">
                  <c:v>87.280439999999999</c:v>
                </c:pt>
                <c:pt idx="2245">
                  <c:v>87.257527999999994</c:v>
                </c:pt>
                <c:pt idx="2246">
                  <c:v>87.238778999999994</c:v>
                </c:pt>
                <c:pt idx="2247">
                  <c:v>87.246440000000007</c:v>
                </c:pt>
                <c:pt idx="2248">
                  <c:v>87.272672999999998</c:v>
                </c:pt>
                <c:pt idx="2249">
                  <c:v>87.275621999999998</c:v>
                </c:pt>
                <c:pt idx="2250">
                  <c:v>87.230594999999994</c:v>
                </c:pt>
                <c:pt idx="2251">
                  <c:v>87.153271000000004</c:v>
                </c:pt>
                <c:pt idx="2252">
                  <c:v>87.06953</c:v>
                </c:pt>
                <c:pt idx="2253">
                  <c:v>87.008758999999998</c:v>
                </c:pt>
                <c:pt idx="2254">
                  <c:v>86.984092000000004</c:v>
                </c:pt>
                <c:pt idx="2255">
                  <c:v>86.978836000000001</c:v>
                </c:pt>
                <c:pt idx="2256">
                  <c:v>86.974805000000003</c:v>
                </c:pt>
                <c:pt idx="2257">
                  <c:v>86.963873000000007</c:v>
                </c:pt>
                <c:pt idx="2258">
                  <c:v>86.943692999999996</c:v>
                </c:pt>
                <c:pt idx="2259">
                  <c:v>86.916559000000007</c:v>
                </c:pt>
                <c:pt idx="2260">
                  <c:v>86.888963000000004</c:v>
                </c:pt>
                <c:pt idx="2261">
                  <c:v>86.859666000000004</c:v>
                </c:pt>
                <c:pt idx="2262">
                  <c:v>86.819023000000001</c:v>
                </c:pt>
                <c:pt idx="2263">
                  <c:v>86.757514999999998</c:v>
                </c:pt>
                <c:pt idx="2264">
                  <c:v>86.723134000000002</c:v>
                </c:pt>
                <c:pt idx="2265">
                  <c:v>86.735714999999999</c:v>
                </c:pt>
                <c:pt idx="2266">
                  <c:v>86.716176000000004</c:v>
                </c:pt>
                <c:pt idx="2267">
                  <c:v>86.673537999999994</c:v>
                </c:pt>
                <c:pt idx="2268">
                  <c:v>86.649370000000005</c:v>
                </c:pt>
                <c:pt idx="2269">
                  <c:v>86.631197</c:v>
                </c:pt>
                <c:pt idx="2270">
                  <c:v>86.622230999999999</c:v>
                </c:pt>
                <c:pt idx="2271">
                  <c:v>86.614103999999998</c:v>
                </c:pt>
                <c:pt idx="2272">
                  <c:v>86.587500000000006</c:v>
                </c:pt>
                <c:pt idx="2273">
                  <c:v>86.542760999999999</c:v>
                </c:pt>
                <c:pt idx="2274">
                  <c:v>86.487690000000001</c:v>
                </c:pt>
                <c:pt idx="2275">
                  <c:v>86.416697999999997</c:v>
                </c:pt>
                <c:pt idx="2276">
                  <c:v>86.337042999999994</c:v>
                </c:pt>
                <c:pt idx="2277">
                  <c:v>86.268376000000004</c:v>
                </c:pt>
                <c:pt idx="2278">
                  <c:v>86.210244000000003</c:v>
                </c:pt>
                <c:pt idx="2279">
                  <c:v>86.142816999999994</c:v>
                </c:pt>
                <c:pt idx="2280">
                  <c:v>86.064464000000001</c:v>
                </c:pt>
                <c:pt idx="2281">
                  <c:v>85.984423000000007</c:v>
                </c:pt>
                <c:pt idx="2282">
                  <c:v>85.826459999999997</c:v>
                </c:pt>
                <c:pt idx="2283">
                  <c:v>85.539113999999998</c:v>
                </c:pt>
                <c:pt idx="2284">
                  <c:v>85.223775000000003</c:v>
                </c:pt>
                <c:pt idx="2285">
                  <c:v>84.939081000000002</c:v>
                </c:pt>
                <c:pt idx="2286">
                  <c:v>84.675757000000004</c:v>
                </c:pt>
                <c:pt idx="2287">
                  <c:v>84.428967</c:v>
                </c:pt>
                <c:pt idx="2288">
                  <c:v>84.179918000000001</c:v>
                </c:pt>
                <c:pt idx="2289">
                  <c:v>83.913512999999995</c:v>
                </c:pt>
                <c:pt idx="2290">
                  <c:v>83.649551000000002</c:v>
                </c:pt>
                <c:pt idx="2291">
                  <c:v>83.431689000000006</c:v>
                </c:pt>
                <c:pt idx="2292">
                  <c:v>83.281865999999994</c:v>
                </c:pt>
                <c:pt idx="2293">
                  <c:v>83.194745999999995</c:v>
                </c:pt>
                <c:pt idx="2294">
                  <c:v>83.150396000000001</c:v>
                </c:pt>
                <c:pt idx="2295">
                  <c:v>83.138127999999995</c:v>
                </c:pt>
                <c:pt idx="2296">
                  <c:v>83.141597000000004</c:v>
                </c:pt>
                <c:pt idx="2297">
                  <c:v>83.145056999999994</c:v>
                </c:pt>
                <c:pt idx="2298">
                  <c:v>83.216649000000004</c:v>
                </c:pt>
                <c:pt idx="2299">
                  <c:v>83.404036000000005</c:v>
                </c:pt>
                <c:pt idx="2300">
                  <c:v>83.602181999999999</c:v>
                </c:pt>
                <c:pt idx="2301">
                  <c:v>83.704856000000007</c:v>
                </c:pt>
                <c:pt idx="2302">
                  <c:v>83.726969999999994</c:v>
                </c:pt>
                <c:pt idx="2303">
                  <c:v>83.775653000000005</c:v>
                </c:pt>
                <c:pt idx="2304">
                  <c:v>83.907540999999995</c:v>
                </c:pt>
                <c:pt idx="2305">
                  <c:v>84.059111999999999</c:v>
                </c:pt>
                <c:pt idx="2306">
                  <c:v>84.159013999999999</c:v>
                </c:pt>
                <c:pt idx="2307">
                  <c:v>84.201138999999998</c:v>
                </c:pt>
                <c:pt idx="2308">
                  <c:v>84.230226999999999</c:v>
                </c:pt>
                <c:pt idx="2309">
                  <c:v>84.272343000000006</c:v>
                </c:pt>
                <c:pt idx="2310">
                  <c:v>84.312821</c:v>
                </c:pt>
                <c:pt idx="2311">
                  <c:v>84.323417000000006</c:v>
                </c:pt>
                <c:pt idx="2312">
                  <c:v>84.296856000000005</c:v>
                </c:pt>
                <c:pt idx="2313">
                  <c:v>84.255619999999993</c:v>
                </c:pt>
                <c:pt idx="2314">
                  <c:v>84.249702999999997</c:v>
                </c:pt>
                <c:pt idx="2315">
                  <c:v>84.240491000000006</c:v>
                </c:pt>
                <c:pt idx="2316">
                  <c:v>84.167259999999999</c:v>
                </c:pt>
                <c:pt idx="2317">
                  <c:v>84.157741000000001</c:v>
                </c:pt>
                <c:pt idx="2318">
                  <c:v>84.204663999999994</c:v>
                </c:pt>
                <c:pt idx="2319">
                  <c:v>84.243544</c:v>
                </c:pt>
                <c:pt idx="2320">
                  <c:v>84.286202000000003</c:v>
                </c:pt>
                <c:pt idx="2321">
                  <c:v>84.322880999999995</c:v>
                </c:pt>
                <c:pt idx="2322">
                  <c:v>84.344267000000002</c:v>
                </c:pt>
                <c:pt idx="2323">
                  <c:v>84.357149000000007</c:v>
                </c:pt>
                <c:pt idx="2324">
                  <c:v>84.354124999999996</c:v>
                </c:pt>
                <c:pt idx="2325">
                  <c:v>84.318517</c:v>
                </c:pt>
                <c:pt idx="2326">
                  <c:v>84.283741000000006</c:v>
                </c:pt>
                <c:pt idx="2327">
                  <c:v>84.260738000000003</c:v>
                </c:pt>
                <c:pt idx="2328">
                  <c:v>84.239571999999995</c:v>
                </c:pt>
                <c:pt idx="2329">
                  <c:v>84.209630000000004</c:v>
                </c:pt>
                <c:pt idx="2330">
                  <c:v>84.146086999999994</c:v>
                </c:pt>
                <c:pt idx="2331">
                  <c:v>84.073048</c:v>
                </c:pt>
                <c:pt idx="2332">
                  <c:v>84.032773000000006</c:v>
                </c:pt>
                <c:pt idx="2333">
                  <c:v>84.014139</c:v>
                </c:pt>
                <c:pt idx="2334">
                  <c:v>83.996938</c:v>
                </c:pt>
                <c:pt idx="2335">
                  <c:v>83.980196000000007</c:v>
                </c:pt>
                <c:pt idx="2336">
                  <c:v>83.959475999999995</c:v>
                </c:pt>
                <c:pt idx="2337">
                  <c:v>83.911563000000001</c:v>
                </c:pt>
                <c:pt idx="2338">
                  <c:v>83.854737</c:v>
                </c:pt>
                <c:pt idx="2339">
                  <c:v>83.820899999999995</c:v>
                </c:pt>
                <c:pt idx="2340">
                  <c:v>83.800030000000007</c:v>
                </c:pt>
                <c:pt idx="2341">
                  <c:v>83.791813000000005</c:v>
                </c:pt>
                <c:pt idx="2342">
                  <c:v>83.787143999999998</c:v>
                </c:pt>
                <c:pt idx="2343">
                  <c:v>83.763099999999994</c:v>
                </c:pt>
                <c:pt idx="2344">
                  <c:v>83.702918999999994</c:v>
                </c:pt>
                <c:pt idx="2345">
                  <c:v>83.694291000000007</c:v>
                </c:pt>
                <c:pt idx="2346">
                  <c:v>83.720263000000003</c:v>
                </c:pt>
                <c:pt idx="2347">
                  <c:v>83.612922999999995</c:v>
                </c:pt>
                <c:pt idx="2348">
                  <c:v>83.549499999999995</c:v>
                </c:pt>
                <c:pt idx="2349">
                  <c:v>83.543970999999999</c:v>
                </c:pt>
                <c:pt idx="2350">
                  <c:v>83.486044000000007</c:v>
                </c:pt>
                <c:pt idx="2351">
                  <c:v>83.409811000000005</c:v>
                </c:pt>
                <c:pt idx="2352">
                  <c:v>83.337706999999995</c:v>
                </c:pt>
                <c:pt idx="2353">
                  <c:v>83.262477000000004</c:v>
                </c:pt>
                <c:pt idx="2354">
                  <c:v>83.234154000000004</c:v>
                </c:pt>
                <c:pt idx="2355">
                  <c:v>83.254470999999995</c:v>
                </c:pt>
                <c:pt idx="2356">
                  <c:v>83.251535000000004</c:v>
                </c:pt>
                <c:pt idx="2357">
                  <c:v>83.209451999999999</c:v>
                </c:pt>
                <c:pt idx="2358">
                  <c:v>83.161287000000002</c:v>
                </c:pt>
                <c:pt idx="2359">
                  <c:v>83.127759999999995</c:v>
                </c:pt>
                <c:pt idx="2360">
                  <c:v>83.100700000000003</c:v>
                </c:pt>
                <c:pt idx="2361">
                  <c:v>83.068329000000006</c:v>
                </c:pt>
                <c:pt idx="2362">
                  <c:v>83.044481000000005</c:v>
                </c:pt>
                <c:pt idx="2363">
                  <c:v>83.031383000000005</c:v>
                </c:pt>
                <c:pt idx="2364">
                  <c:v>82.961786000000004</c:v>
                </c:pt>
                <c:pt idx="2365">
                  <c:v>82.871324999999999</c:v>
                </c:pt>
                <c:pt idx="2366">
                  <c:v>82.831605999999994</c:v>
                </c:pt>
                <c:pt idx="2367">
                  <c:v>82.808351999999999</c:v>
                </c:pt>
                <c:pt idx="2368">
                  <c:v>82.785186999999993</c:v>
                </c:pt>
                <c:pt idx="2369">
                  <c:v>82.769810000000007</c:v>
                </c:pt>
                <c:pt idx="2370">
                  <c:v>82.758521000000002</c:v>
                </c:pt>
                <c:pt idx="2371">
                  <c:v>82.741246000000004</c:v>
                </c:pt>
                <c:pt idx="2372">
                  <c:v>82.713220000000007</c:v>
                </c:pt>
                <c:pt idx="2373">
                  <c:v>82.682711999999995</c:v>
                </c:pt>
                <c:pt idx="2374">
                  <c:v>82.654471999999998</c:v>
                </c:pt>
                <c:pt idx="2375">
                  <c:v>82.617963000000003</c:v>
                </c:pt>
                <c:pt idx="2376">
                  <c:v>82.561622999999997</c:v>
                </c:pt>
                <c:pt idx="2377">
                  <c:v>82.506922000000003</c:v>
                </c:pt>
                <c:pt idx="2378">
                  <c:v>82.502272000000005</c:v>
                </c:pt>
                <c:pt idx="2379">
                  <c:v>82.524238999999994</c:v>
                </c:pt>
                <c:pt idx="2380">
                  <c:v>82.518471000000005</c:v>
                </c:pt>
                <c:pt idx="2381">
                  <c:v>82.490858000000003</c:v>
                </c:pt>
                <c:pt idx="2382">
                  <c:v>82.472962999999993</c:v>
                </c:pt>
                <c:pt idx="2383">
                  <c:v>82.453356999999997</c:v>
                </c:pt>
                <c:pt idx="2384">
                  <c:v>82.421880000000002</c:v>
                </c:pt>
                <c:pt idx="2385">
                  <c:v>82.403228999999996</c:v>
                </c:pt>
                <c:pt idx="2386">
                  <c:v>82.396107000000001</c:v>
                </c:pt>
                <c:pt idx="2387">
                  <c:v>82.402102999999997</c:v>
                </c:pt>
                <c:pt idx="2388">
                  <c:v>82.424122999999994</c:v>
                </c:pt>
                <c:pt idx="2389">
                  <c:v>82.443066999999999</c:v>
                </c:pt>
                <c:pt idx="2390">
                  <c:v>82.447714000000005</c:v>
                </c:pt>
                <c:pt idx="2391">
                  <c:v>82.445884000000007</c:v>
                </c:pt>
                <c:pt idx="2392">
                  <c:v>82.442075000000003</c:v>
                </c:pt>
                <c:pt idx="2393">
                  <c:v>82.429584000000006</c:v>
                </c:pt>
                <c:pt idx="2394">
                  <c:v>82.411927000000006</c:v>
                </c:pt>
                <c:pt idx="2395">
                  <c:v>82.392325999999997</c:v>
                </c:pt>
                <c:pt idx="2396">
                  <c:v>82.370787000000007</c:v>
                </c:pt>
                <c:pt idx="2397">
                  <c:v>82.360625999999996</c:v>
                </c:pt>
                <c:pt idx="2398">
                  <c:v>82.377967999999996</c:v>
                </c:pt>
                <c:pt idx="2399">
                  <c:v>82.415301999999997</c:v>
                </c:pt>
                <c:pt idx="2400">
                  <c:v>82.445999999999998</c:v>
                </c:pt>
                <c:pt idx="2401">
                  <c:v>82.458890999999994</c:v>
                </c:pt>
                <c:pt idx="2402">
                  <c:v>82.463475000000003</c:v>
                </c:pt>
                <c:pt idx="2403">
                  <c:v>82.464686</c:v>
                </c:pt>
                <c:pt idx="2404">
                  <c:v>82.455406999999994</c:v>
                </c:pt>
                <c:pt idx="2405">
                  <c:v>82.437516000000002</c:v>
                </c:pt>
                <c:pt idx="2406">
                  <c:v>82.433920999999998</c:v>
                </c:pt>
                <c:pt idx="2407">
                  <c:v>82.458696000000003</c:v>
                </c:pt>
                <c:pt idx="2408">
                  <c:v>82.496351000000004</c:v>
                </c:pt>
                <c:pt idx="2409">
                  <c:v>82.524995000000004</c:v>
                </c:pt>
                <c:pt idx="2410">
                  <c:v>82.542708000000005</c:v>
                </c:pt>
                <c:pt idx="2411">
                  <c:v>82.560451999999998</c:v>
                </c:pt>
                <c:pt idx="2412">
                  <c:v>82.584052</c:v>
                </c:pt>
                <c:pt idx="2413">
                  <c:v>82.613146</c:v>
                </c:pt>
                <c:pt idx="2414">
                  <c:v>82.650328999999999</c:v>
                </c:pt>
                <c:pt idx="2415">
                  <c:v>82.695571000000001</c:v>
                </c:pt>
                <c:pt idx="2416">
                  <c:v>82.729810000000001</c:v>
                </c:pt>
                <c:pt idx="2417">
                  <c:v>82.748251999999994</c:v>
                </c:pt>
                <c:pt idx="2418">
                  <c:v>82.773529999999994</c:v>
                </c:pt>
                <c:pt idx="2419">
                  <c:v>82.813184000000007</c:v>
                </c:pt>
                <c:pt idx="2420">
                  <c:v>82.835026999999997</c:v>
                </c:pt>
                <c:pt idx="2421">
                  <c:v>82.818298999999996</c:v>
                </c:pt>
                <c:pt idx="2422">
                  <c:v>82.793357</c:v>
                </c:pt>
                <c:pt idx="2423">
                  <c:v>82.795841999999993</c:v>
                </c:pt>
                <c:pt idx="2424">
                  <c:v>82.828119000000001</c:v>
                </c:pt>
                <c:pt idx="2425">
                  <c:v>82.887753000000004</c:v>
                </c:pt>
                <c:pt idx="2426">
                  <c:v>82.941272999999995</c:v>
                </c:pt>
                <c:pt idx="2427">
                  <c:v>82.961055000000002</c:v>
                </c:pt>
                <c:pt idx="2428">
                  <c:v>82.969644000000002</c:v>
                </c:pt>
                <c:pt idx="2429">
                  <c:v>82.990457000000006</c:v>
                </c:pt>
                <c:pt idx="2430">
                  <c:v>83.023681999999994</c:v>
                </c:pt>
                <c:pt idx="2431">
                  <c:v>83.080997999999994</c:v>
                </c:pt>
                <c:pt idx="2432">
                  <c:v>83.143580999999998</c:v>
                </c:pt>
                <c:pt idx="2433">
                  <c:v>83.174773000000002</c:v>
                </c:pt>
                <c:pt idx="2434">
                  <c:v>83.177695999999997</c:v>
                </c:pt>
                <c:pt idx="2435">
                  <c:v>83.178240000000002</c:v>
                </c:pt>
                <c:pt idx="2436">
                  <c:v>83.174055999999993</c:v>
                </c:pt>
                <c:pt idx="2437">
                  <c:v>83.162861000000007</c:v>
                </c:pt>
                <c:pt idx="2438">
                  <c:v>83.161145000000005</c:v>
                </c:pt>
                <c:pt idx="2439">
                  <c:v>83.237454999999997</c:v>
                </c:pt>
                <c:pt idx="2440">
                  <c:v>83.370264000000006</c:v>
                </c:pt>
                <c:pt idx="2441">
                  <c:v>83.292176999999995</c:v>
                </c:pt>
                <c:pt idx="2442">
                  <c:v>83.165504999999996</c:v>
                </c:pt>
                <c:pt idx="2443">
                  <c:v>83.164253000000002</c:v>
                </c:pt>
                <c:pt idx="2444">
                  <c:v>83.144475</c:v>
                </c:pt>
                <c:pt idx="2445">
                  <c:v>83.128151000000003</c:v>
                </c:pt>
                <c:pt idx="2446">
                  <c:v>83.160174999999995</c:v>
                </c:pt>
                <c:pt idx="2447">
                  <c:v>83.209502999999998</c:v>
                </c:pt>
                <c:pt idx="2448">
                  <c:v>83.238529999999997</c:v>
                </c:pt>
                <c:pt idx="2449">
                  <c:v>83.251704000000004</c:v>
                </c:pt>
                <c:pt idx="2450">
                  <c:v>83.266613000000007</c:v>
                </c:pt>
                <c:pt idx="2451">
                  <c:v>83.290509</c:v>
                </c:pt>
                <c:pt idx="2452">
                  <c:v>83.312524999999994</c:v>
                </c:pt>
                <c:pt idx="2453">
                  <c:v>83.323035000000004</c:v>
                </c:pt>
                <c:pt idx="2454">
                  <c:v>83.326286999999994</c:v>
                </c:pt>
                <c:pt idx="2455">
                  <c:v>83.320048</c:v>
                </c:pt>
                <c:pt idx="2456">
                  <c:v>83.318996999999996</c:v>
                </c:pt>
                <c:pt idx="2457">
                  <c:v>83.362560000000002</c:v>
                </c:pt>
                <c:pt idx="2458">
                  <c:v>83.445432999999994</c:v>
                </c:pt>
                <c:pt idx="2459">
                  <c:v>83.463513000000006</c:v>
                </c:pt>
                <c:pt idx="2460">
                  <c:v>83.363101</c:v>
                </c:pt>
                <c:pt idx="2461">
                  <c:v>83.365689000000003</c:v>
                </c:pt>
                <c:pt idx="2462">
                  <c:v>83.467151000000001</c:v>
                </c:pt>
                <c:pt idx="2463">
                  <c:v>83.534105999999994</c:v>
                </c:pt>
                <c:pt idx="2464">
                  <c:v>83.549396000000002</c:v>
                </c:pt>
                <c:pt idx="2465">
                  <c:v>83.545925999999994</c:v>
                </c:pt>
                <c:pt idx="2466">
                  <c:v>83.542531999999994</c:v>
                </c:pt>
                <c:pt idx="2467">
                  <c:v>83.552441999999999</c:v>
                </c:pt>
                <c:pt idx="2468">
                  <c:v>83.598676999999995</c:v>
                </c:pt>
                <c:pt idx="2469">
                  <c:v>83.656047000000001</c:v>
                </c:pt>
                <c:pt idx="2470">
                  <c:v>83.705275999999998</c:v>
                </c:pt>
                <c:pt idx="2471">
                  <c:v>83.747444000000002</c:v>
                </c:pt>
                <c:pt idx="2472">
                  <c:v>83.785956999999996</c:v>
                </c:pt>
                <c:pt idx="2473">
                  <c:v>83.830456999999996</c:v>
                </c:pt>
                <c:pt idx="2474">
                  <c:v>83.890748000000002</c:v>
                </c:pt>
                <c:pt idx="2475">
                  <c:v>83.950907000000001</c:v>
                </c:pt>
                <c:pt idx="2476">
                  <c:v>83.986749000000003</c:v>
                </c:pt>
                <c:pt idx="2477">
                  <c:v>84.004239999999996</c:v>
                </c:pt>
                <c:pt idx="2478">
                  <c:v>84.003729000000007</c:v>
                </c:pt>
                <c:pt idx="2479">
                  <c:v>83.997801999999993</c:v>
                </c:pt>
                <c:pt idx="2480">
                  <c:v>84.020962999999995</c:v>
                </c:pt>
                <c:pt idx="2481">
                  <c:v>84.038525000000007</c:v>
                </c:pt>
                <c:pt idx="2482">
                  <c:v>84.038488000000001</c:v>
                </c:pt>
                <c:pt idx="2483">
                  <c:v>84.040581000000003</c:v>
                </c:pt>
                <c:pt idx="2484">
                  <c:v>84.065162999999998</c:v>
                </c:pt>
                <c:pt idx="2485">
                  <c:v>84.116821000000002</c:v>
                </c:pt>
                <c:pt idx="2486">
                  <c:v>84.186982999999998</c:v>
                </c:pt>
                <c:pt idx="2487">
                  <c:v>84.274565999999993</c:v>
                </c:pt>
                <c:pt idx="2488">
                  <c:v>84.365148000000005</c:v>
                </c:pt>
                <c:pt idx="2489">
                  <c:v>84.422021000000001</c:v>
                </c:pt>
                <c:pt idx="2490">
                  <c:v>84.429222999999993</c:v>
                </c:pt>
                <c:pt idx="2491">
                  <c:v>84.421648000000005</c:v>
                </c:pt>
                <c:pt idx="2492">
                  <c:v>84.452380000000005</c:v>
                </c:pt>
                <c:pt idx="2493">
                  <c:v>84.500977000000006</c:v>
                </c:pt>
                <c:pt idx="2494">
                  <c:v>84.592793999999998</c:v>
                </c:pt>
                <c:pt idx="2495">
                  <c:v>84.684849</c:v>
                </c:pt>
                <c:pt idx="2496">
                  <c:v>84.722932</c:v>
                </c:pt>
                <c:pt idx="2497">
                  <c:v>84.736301999999995</c:v>
                </c:pt>
                <c:pt idx="2498">
                  <c:v>84.763555999999994</c:v>
                </c:pt>
                <c:pt idx="2499">
                  <c:v>84.808653000000007</c:v>
                </c:pt>
                <c:pt idx="2500">
                  <c:v>84.836799999999997</c:v>
                </c:pt>
                <c:pt idx="2501">
                  <c:v>84.815336000000002</c:v>
                </c:pt>
                <c:pt idx="2502">
                  <c:v>84.726406999999995</c:v>
                </c:pt>
                <c:pt idx="2503">
                  <c:v>84.568647999999996</c:v>
                </c:pt>
                <c:pt idx="2504">
                  <c:v>84.410116000000002</c:v>
                </c:pt>
                <c:pt idx="2505">
                  <c:v>84.319883000000004</c:v>
                </c:pt>
                <c:pt idx="2506">
                  <c:v>84.281211999999996</c:v>
                </c:pt>
                <c:pt idx="2507">
                  <c:v>84.260074000000003</c:v>
                </c:pt>
                <c:pt idx="2508">
                  <c:v>84.250264000000001</c:v>
                </c:pt>
                <c:pt idx="2509">
                  <c:v>84.247451999999996</c:v>
                </c:pt>
                <c:pt idx="2510">
                  <c:v>84.254728999999998</c:v>
                </c:pt>
                <c:pt idx="2511">
                  <c:v>84.307604999999995</c:v>
                </c:pt>
                <c:pt idx="2512">
                  <c:v>84.415111999999993</c:v>
                </c:pt>
                <c:pt idx="2513">
                  <c:v>84.541922</c:v>
                </c:pt>
                <c:pt idx="2514">
                  <c:v>84.666521000000003</c:v>
                </c:pt>
                <c:pt idx="2515">
                  <c:v>84.789043000000007</c:v>
                </c:pt>
                <c:pt idx="2516">
                  <c:v>84.903041999999999</c:v>
                </c:pt>
                <c:pt idx="2517">
                  <c:v>85.012608999999998</c:v>
                </c:pt>
                <c:pt idx="2518">
                  <c:v>85.122567000000004</c:v>
                </c:pt>
                <c:pt idx="2519">
                  <c:v>85.228786999999997</c:v>
                </c:pt>
                <c:pt idx="2520">
                  <c:v>85.322875999999994</c:v>
                </c:pt>
                <c:pt idx="2521">
                  <c:v>85.400082999999995</c:v>
                </c:pt>
                <c:pt idx="2522">
                  <c:v>85.454516999999996</c:v>
                </c:pt>
                <c:pt idx="2523">
                  <c:v>85.473491999999993</c:v>
                </c:pt>
                <c:pt idx="2524">
                  <c:v>85.459084000000004</c:v>
                </c:pt>
                <c:pt idx="2525">
                  <c:v>85.422393</c:v>
                </c:pt>
                <c:pt idx="2526">
                  <c:v>85.332053999999999</c:v>
                </c:pt>
                <c:pt idx="2527">
                  <c:v>85.088863000000003</c:v>
                </c:pt>
                <c:pt idx="2528">
                  <c:v>84.739682000000002</c:v>
                </c:pt>
                <c:pt idx="2529">
                  <c:v>84.446465000000003</c:v>
                </c:pt>
                <c:pt idx="2530">
                  <c:v>84.198603000000006</c:v>
                </c:pt>
                <c:pt idx="2531">
                  <c:v>83.948476999999997</c:v>
                </c:pt>
                <c:pt idx="2532">
                  <c:v>83.705157</c:v>
                </c:pt>
                <c:pt idx="2533">
                  <c:v>83.482026000000005</c:v>
                </c:pt>
                <c:pt idx="2534">
                  <c:v>83.262589000000006</c:v>
                </c:pt>
                <c:pt idx="2535">
                  <c:v>83.022566999999995</c:v>
                </c:pt>
                <c:pt idx="2536">
                  <c:v>82.805710000000005</c:v>
                </c:pt>
                <c:pt idx="2537">
                  <c:v>82.667471000000006</c:v>
                </c:pt>
                <c:pt idx="2538">
                  <c:v>82.582492000000002</c:v>
                </c:pt>
                <c:pt idx="2539">
                  <c:v>82.514094</c:v>
                </c:pt>
                <c:pt idx="2540">
                  <c:v>82.453259000000003</c:v>
                </c:pt>
                <c:pt idx="2541">
                  <c:v>82.419004000000001</c:v>
                </c:pt>
                <c:pt idx="2542">
                  <c:v>82.404404999999997</c:v>
                </c:pt>
                <c:pt idx="2543">
                  <c:v>82.397064999999998</c:v>
                </c:pt>
                <c:pt idx="2544">
                  <c:v>82.485755999999995</c:v>
                </c:pt>
                <c:pt idx="2545">
                  <c:v>82.625794999999997</c:v>
                </c:pt>
                <c:pt idx="2546">
                  <c:v>82.750506999999999</c:v>
                </c:pt>
                <c:pt idx="2547">
                  <c:v>82.869155000000006</c:v>
                </c:pt>
                <c:pt idx="2548">
                  <c:v>82.991373999999993</c:v>
                </c:pt>
                <c:pt idx="2549">
                  <c:v>83.100595999999996</c:v>
                </c:pt>
                <c:pt idx="2550">
                  <c:v>83.186166</c:v>
                </c:pt>
                <c:pt idx="2551">
                  <c:v>83.264961999999997</c:v>
                </c:pt>
                <c:pt idx="2552">
                  <c:v>83.358922000000007</c:v>
                </c:pt>
                <c:pt idx="2553">
                  <c:v>83.454802999999998</c:v>
                </c:pt>
                <c:pt idx="2554">
                  <c:v>83.535297</c:v>
                </c:pt>
                <c:pt idx="2555">
                  <c:v>83.597837999999996</c:v>
                </c:pt>
                <c:pt idx="2556">
                  <c:v>83.655609999999996</c:v>
                </c:pt>
                <c:pt idx="2557">
                  <c:v>83.724779999999996</c:v>
                </c:pt>
                <c:pt idx="2558">
                  <c:v>83.806250000000006</c:v>
                </c:pt>
                <c:pt idx="2559">
                  <c:v>83.888324999999995</c:v>
                </c:pt>
                <c:pt idx="2560">
                  <c:v>83.961116000000004</c:v>
                </c:pt>
                <c:pt idx="2561">
                  <c:v>84.034447999999998</c:v>
                </c:pt>
                <c:pt idx="2562">
                  <c:v>84.109177000000003</c:v>
                </c:pt>
                <c:pt idx="2563">
                  <c:v>84.150137999999998</c:v>
                </c:pt>
                <c:pt idx="2564">
                  <c:v>84.148262000000003</c:v>
                </c:pt>
                <c:pt idx="2565">
                  <c:v>84.155997999999997</c:v>
                </c:pt>
                <c:pt idx="2566">
                  <c:v>84.187678000000005</c:v>
                </c:pt>
                <c:pt idx="2567">
                  <c:v>84.236266000000001</c:v>
                </c:pt>
                <c:pt idx="2568">
                  <c:v>84.289720000000003</c:v>
                </c:pt>
                <c:pt idx="2569">
                  <c:v>84.321189000000004</c:v>
                </c:pt>
                <c:pt idx="2570">
                  <c:v>84.310123000000004</c:v>
                </c:pt>
                <c:pt idx="2571">
                  <c:v>84.270439999999994</c:v>
                </c:pt>
                <c:pt idx="2572">
                  <c:v>84.234579999999994</c:v>
                </c:pt>
                <c:pt idx="2573">
                  <c:v>84.210042999999999</c:v>
                </c:pt>
                <c:pt idx="2574">
                  <c:v>84.194629000000006</c:v>
                </c:pt>
                <c:pt idx="2575">
                  <c:v>84.177387999999993</c:v>
                </c:pt>
                <c:pt idx="2576">
                  <c:v>84.144183999999996</c:v>
                </c:pt>
                <c:pt idx="2577">
                  <c:v>84.106240999999997</c:v>
                </c:pt>
                <c:pt idx="2578">
                  <c:v>84.078616999999994</c:v>
                </c:pt>
                <c:pt idx="2579">
                  <c:v>84.057931999999994</c:v>
                </c:pt>
                <c:pt idx="2580">
                  <c:v>84.010560999999996</c:v>
                </c:pt>
                <c:pt idx="2581">
                  <c:v>83.903661</c:v>
                </c:pt>
                <c:pt idx="2582">
                  <c:v>83.792075999999994</c:v>
                </c:pt>
                <c:pt idx="2583">
                  <c:v>83.728102000000007</c:v>
                </c:pt>
                <c:pt idx="2584">
                  <c:v>83.698024000000004</c:v>
                </c:pt>
                <c:pt idx="2585">
                  <c:v>83.693816999999996</c:v>
                </c:pt>
                <c:pt idx="2586">
                  <c:v>83.709282999999999</c:v>
                </c:pt>
                <c:pt idx="2587">
                  <c:v>83.725972999999996</c:v>
                </c:pt>
                <c:pt idx="2588">
                  <c:v>83.732220999999996</c:v>
                </c:pt>
                <c:pt idx="2589">
                  <c:v>83.735337000000001</c:v>
                </c:pt>
                <c:pt idx="2590">
                  <c:v>83.741482000000005</c:v>
                </c:pt>
                <c:pt idx="2591">
                  <c:v>83.743184999999997</c:v>
                </c:pt>
                <c:pt idx="2592">
                  <c:v>83.737461999999994</c:v>
                </c:pt>
                <c:pt idx="2593">
                  <c:v>83.725430000000003</c:v>
                </c:pt>
                <c:pt idx="2594">
                  <c:v>83.706044000000006</c:v>
                </c:pt>
                <c:pt idx="2595">
                  <c:v>83.666222000000005</c:v>
                </c:pt>
                <c:pt idx="2596">
                  <c:v>83.604804000000001</c:v>
                </c:pt>
                <c:pt idx="2597">
                  <c:v>83.547610000000006</c:v>
                </c:pt>
                <c:pt idx="2598">
                  <c:v>83.507267999999996</c:v>
                </c:pt>
                <c:pt idx="2599">
                  <c:v>83.471315000000004</c:v>
                </c:pt>
                <c:pt idx="2600">
                  <c:v>83.413820999999999</c:v>
                </c:pt>
                <c:pt idx="2601">
                  <c:v>83.327343999999997</c:v>
                </c:pt>
                <c:pt idx="2602">
                  <c:v>83.239176999999998</c:v>
                </c:pt>
                <c:pt idx="2603">
                  <c:v>83.159869</c:v>
                </c:pt>
                <c:pt idx="2604">
                  <c:v>83.070542000000003</c:v>
                </c:pt>
                <c:pt idx="2605">
                  <c:v>82.964979</c:v>
                </c:pt>
                <c:pt idx="2606">
                  <c:v>82.872592999999995</c:v>
                </c:pt>
                <c:pt idx="2607">
                  <c:v>82.805511999999993</c:v>
                </c:pt>
                <c:pt idx="2608">
                  <c:v>82.747909000000007</c:v>
                </c:pt>
                <c:pt idx="2609">
                  <c:v>82.692837999999995</c:v>
                </c:pt>
                <c:pt idx="2610">
                  <c:v>82.639560000000003</c:v>
                </c:pt>
                <c:pt idx="2611">
                  <c:v>82.575787000000005</c:v>
                </c:pt>
                <c:pt idx="2612">
                  <c:v>82.484752999999998</c:v>
                </c:pt>
                <c:pt idx="2613">
                  <c:v>82.377020999999999</c:v>
                </c:pt>
                <c:pt idx="2614">
                  <c:v>82.288756000000006</c:v>
                </c:pt>
                <c:pt idx="2615">
                  <c:v>82.224159999999998</c:v>
                </c:pt>
                <c:pt idx="2616">
                  <c:v>82.163719999999998</c:v>
                </c:pt>
                <c:pt idx="2617">
                  <c:v>82.100352999999998</c:v>
                </c:pt>
                <c:pt idx="2618">
                  <c:v>82.034002999999998</c:v>
                </c:pt>
                <c:pt idx="2619">
                  <c:v>81.968898999999993</c:v>
                </c:pt>
                <c:pt idx="2620">
                  <c:v>81.916494</c:v>
                </c:pt>
                <c:pt idx="2621">
                  <c:v>81.891655</c:v>
                </c:pt>
                <c:pt idx="2622">
                  <c:v>81.899788000000001</c:v>
                </c:pt>
                <c:pt idx="2623">
                  <c:v>81.934078999999997</c:v>
                </c:pt>
                <c:pt idx="2624">
                  <c:v>81.991380000000007</c:v>
                </c:pt>
                <c:pt idx="2625">
                  <c:v>82.079297999999994</c:v>
                </c:pt>
                <c:pt idx="2626">
                  <c:v>82.200160999999994</c:v>
                </c:pt>
                <c:pt idx="2627">
                  <c:v>82.331515999999993</c:v>
                </c:pt>
                <c:pt idx="2628">
                  <c:v>82.445195999999996</c:v>
                </c:pt>
                <c:pt idx="2629">
                  <c:v>82.527754000000002</c:v>
                </c:pt>
                <c:pt idx="2630">
                  <c:v>82.578091000000001</c:v>
                </c:pt>
                <c:pt idx="2631">
                  <c:v>82.598659999999995</c:v>
                </c:pt>
                <c:pt idx="2632">
                  <c:v>82.601663000000002</c:v>
                </c:pt>
                <c:pt idx="2633">
                  <c:v>82.603189999999998</c:v>
                </c:pt>
                <c:pt idx="2634">
                  <c:v>82.603847999999999</c:v>
                </c:pt>
                <c:pt idx="2635">
                  <c:v>82.595072000000002</c:v>
                </c:pt>
                <c:pt idx="2636">
                  <c:v>82.576659000000006</c:v>
                </c:pt>
                <c:pt idx="2637">
                  <c:v>82.560840999999996</c:v>
                </c:pt>
                <c:pt idx="2638">
                  <c:v>82.559368000000006</c:v>
                </c:pt>
                <c:pt idx="2639">
                  <c:v>82.566886999999994</c:v>
                </c:pt>
                <c:pt idx="2640">
                  <c:v>82.573554000000001</c:v>
                </c:pt>
                <c:pt idx="2641">
                  <c:v>82.583287999999996</c:v>
                </c:pt>
                <c:pt idx="2642">
                  <c:v>82.605787000000007</c:v>
                </c:pt>
                <c:pt idx="2643">
                  <c:v>82.642703999999995</c:v>
                </c:pt>
                <c:pt idx="2644">
                  <c:v>82.684535999999994</c:v>
                </c:pt>
                <c:pt idx="2645">
                  <c:v>82.714797000000004</c:v>
                </c:pt>
                <c:pt idx="2646">
                  <c:v>82.719967999999994</c:v>
                </c:pt>
                <c:pt idx="2647">
                  <c:v>82.702951999999996</c:v>
                </c:pt>
                <c:pt idx="2648">
                  <c:v>82.686783000000005</c:v>
                </c:pt>
                <c:pt idx="2649">
                  <c:v>82.690979999999996</c:v>
                </c:pt>
                <c:pt idx="2650">
                  <c:v>82.717684000000006</c:v>
                </c:pt>
                <c:pt idx="2651">
                  <c:v>82.749922999999995</c:v>
                </c:pt>
                <c:pt idx="2652">
                  <c:v>82.768749</c:v>
                </c:pt>
                <c:pt idx="2653">
                  <c:v>82.769182999999998</c:v>
                </c:pt>
                <c:pt idx="2654">
                  <c:v>82.760487999999995</c:v>
                </c:pt>
                <c:pt idx="2655">
                  <c:v>82.757842999999994</c:v>
                </c:pt>
                <c:pt idx="2656">
                  <c:v>82.771665999999996</c:v>
                </c:pt>
                <c:pt idx="2657">
                  <c:v>82.798327999999998</c:v>
                </c:pt>
                <c:pt idx="2658">
                  <c:v>82.820357999999999</c:v>
                </c:pt>
                <c:pt idx="2659">
                  <c:v>82.816417999999999</c:v>
                </c:pt>
                <c:pt idx="2660">
                  <c:v>82.778623999999994</c:v>
                </c:pt>
                <c:pt idx="2661">
                  <c:v>82.730384000000001</c:v>
                </c:pt>
                <c:pt idx="2662">
                  <c:v>82.705673000000004</c:v>
                </c:pt>
                <c:pt idx="2663">
                  <c:v>82.710893999999996</c:v>
                </c:pt>
                <c:pt idx="2664">
                  <c:v>82.732094000000004</c:v>
                </c:pt>
                <c:pt idx="2665">
                  <c:v>82.753338999999997</c:v>
                </c:pt>
                <c:pt idx="2666">
                  <c:v>82.762551999999999</c:v>
                </c:pt>
                <c:pt idx="2667">
                  <c:v>82.757475999999997</c:v>
                </c:pt>
                <c:pt idx="2668">
                  <c:v>82.747428999999997</c:v>
                </c:pt>
                <c:pt idx="2669">
                  <c:v>82.742255999999998</c:v>
                </c:pt>
                <c:pt idx="2670">
                  <c:v>82.741299999999995</c:v>
                </c:pt>
                <c:pt idx="2671">
                  <c:v>82.737020000000001</c:v>
                </c:pt>
                <c:pt idx="2672">
                  <c:v>82.728022999999993</c:v>
                </c:pt>
                <c:pt idx="2673">
                  <c:v>82.719943999999998</c:v>
                </c:pt>
                <c:pt idx="2674">
                  <c:v>82.718196000000006</c:v>
                </c:pt>
                <c:pt idx="2675">
                  <c:v>82.72287</c:v>
                </c:pt>
                <c:pt idx="2676">
                  <c:v>82.731589999999997</c:v>
                </c:pt>
                <c:pt idx="2677">
                  <c:v>82.741333999999995</c:v>
                </c:pt>
                <c:pt idx="2678">
                  <c:v>82.745706999999996</c:v>
                </c:pt>
                <c:pt idx="2679">
                  <c:v>82.736020999999994</c:v>
                </c:pt>
                <c:pt idx="2680">
                  <c:v>82.707567999999995</c:v>
                </c:pt>
                <c:pt idx="2681">
                  <c:v>82.664270000000002</c:v>
                </c:pt>
                <c:pt idx="2682">
                  <c:v>82.615864000000002</c:v>
                </c:pt>
                <c:pt idx="2683">
                  <c:v>82.570279999999997</c:v>
                </c:pt>
                <c:pt idx="2684">
                  <c:v>82.528219000000007</c:v>
                </c:pt>
                <c:pt idx="2685">
                  <c:v>82.483577999999994</c:v>
                </c:pt>
                <c:pt idx="2686">
                  <c:v>82.428822999999994</c:v>
                </c:pt>
                <c:pt idx="2687">
                  <c:v>82.364652000000007</c:v>
                </c:pt>
                <c:pt idx="2688">
                  <c:v>82.302341999999996</c:v>
                </c:pt>
                <c:pt idx="2689">
                  <c:v>82.249728000000005</c:v>
                </c:pt>
                <c:pt idx="2690">
                  <c:v>82.201511999999994</c:v>
                </c:pt>
                <c:pt idx="2691">
                  <c:v>82.149224000000004</c:v>
                </c:pt>
                <c:pt idx="2692">
                  <c:v>82.094549999999998</c:v>
                </c:pt>
                <c:pt idx="2693">
                  <c:v>82.043626000000003</c:v>
                </c:pt>
                <c:pt idx="2694">
                  <c:v>81.995416000000006</c:v>
                </c:pt>
                <c:pt idx="2695">
                  <c:v>81.944102000000001</c:v>
                </c:pt>
                <c:pt idx="2696">
                  <c:v>81.891254000000004</c:v>
                </c:pt>
                <c:pt idx="2697">
                  <c:v>81.843675000000005</c:v>
                </c:pt>
                <c:pt idx="2698">
                  <c:v>81.800387999999998</c:v>
                </c:pt>
                <c:pt idx="2699">
                  <c:v>81.753095999999999</c:v>
                </c:pt>
                <c:pt idx="2700">
                  <c:v>81.699309999999997</c:v>
                </c:pt>
                <c:pt idx="2701">
                  <c:v>81.644796999999997</c:v>
                </c:pt>
                <c:pt idx="2702">
                  <c:v>81.593563000000003</c:v>
                </c:pt>
                <c:pt idx="2703">
                  <c:v>81.546848999999995</c:v>
                </c:pt>
                <c:pt idx="2704">
                  <c:v>81.509651000000005</c:v>
                </c:pt>
                <c:pt idx="2705">
                  <c:v>81.484933999999996</c:v>
                </c:pt>
                <c:pt idx="2706">
                  <c:v>81.460830000000001</c:v>
                </c:pt>
                <c:pt idx="2707">
                  <c:v>81.417056000000002</c:v>
                </c:pt>
                <c:pt idx="2708">
                  <c:v>81.346007999999998</c:v>
                </c:pt>
                <c:pt idx="2709">
                  <c:v>81.257228999999995</c:v>
                </c:pt>
                <c:pt idx="2710">
                  <c:v>81.161818999999994</c:v>
                </c:pt>
                <c:pt idx="2711">
                  <c:v>81.065839999999994</c:v>
                </c:pt>
                <c:pt idx="2712">
                  <c:v>80.980052000000001</c:v>
                </c:pt>
                <c:pt idx="2713">
                  <c:v>80.918280999999993</c:v>
                </c:pt>
                <c:pt idx="2714">
                  <c:v>80.879233999999997</c:v>
                </c:pt>
                <c:pt idx="2715">
                  <c:v>80.845500000000001</c:v>
                </c:pt>
                <c:pt idx="2716">
                  <c:v>80.806146999999996</c:v>
                </c:pt>
                <c:pt idx="2717">
                  <c:v>80.767090999999994</c:v>
                </c:pt>
                <c:pt idx="2718">
                  <c:v>80.735991999999996</c:v>
                </c:pt>
                <c:pt idx="2719">
                  <c:v>80.710691999999995</c:v>
                </c:pt>
                <c:pt idx="2720">
                  <c:v>80.686730999999995</c:v>
                </c:pt>
                <c:pt idx="2721">
                  <c:v>80.663514000000006</c:v>
                </c:pt>
                <c:pt idx="2722">
                  <c:v>80.636054999999999</c:v>
                </c:pt>
                <c:pt idx="2723">
                  <c:v>80.593633999999994</c:v>
                </c:pt>
                <c:pt idx="2724">
                  <c:v>80.534008999999998</c:v>
                </c:pt>
                <c:pt idx="2725">
                  <c:v>80.468692000000004</c:v>
                </c:pt>
                <c:pt idx="2726">
                  <c:v>80.407353999999998</c:v>
                </c:pt>
                <c:pt idx="2727">
                  <c:v>80.346446999999998</c:v>
                </c:pt>
                <c:pt idx="2728">
                  <c:v>80.280089000000004</c:v>
                </c:pt>
                <c:pt idx="2729">
                  <c:v>80.212766000000002</c:v>
                </c:pt>
                <c:pt idx="2730">
                  <c:v>80.153358999999995</c:v>
                </c:pt>
                <c:pt idx="2731">
                  <c:v>80.105512000000004</c:v>
                </c:pt>
                <c:pt idx="2732">
                  <c:v>80.071213</c:v>
                </c:pt>
                <c:pt idx="2733">
                  <c:v>80.053533000000002</c:v>
                </c:pt>
                <c:pt idx="2734">
                  <c:v>80.047008000000005</c:v>
                </c:pt>
                <c:pt idx="2735">
                  <c:v>80.034936000000002</c:v>
                </c:pt>
                <c:pt idx="2736">
                  <c:v>80.004778999999999</c:v>
                </c:pt>
                <c:pt idx="2737">
                  <c:v>79.959367</c:v>
                </c:pt>
                <c:pt idx="2738">
                  <c:v>79.907974999999993</c:v>
                </c:pt>
                <c:pt idx="2739">
                  <c:v>79.855348000000006</c:v>
                </c:pt>
                <c:pt idx="2740">
                  <c:v>79.804520999999994</c:v>
                </c:pt>
                <c:pt idx="2741">
                  <c:v>79.762590000000003</c:v>
                </c:pt>
                <c:pt idx="2742">
                  <c:v>79.735923999999997</c:v>
                </c:pt>
                <c:pt idx="2743">
                  <c:v>79.725703999999993</c:v>
                </c:pt>
                <c:pt idx="2744">
                  <c:v>79.731786</c:v>
                </c:pt>
                <c:pt idx="2745">
                  <c:v>79.753707000000006</c:v>
                </c:pt>
                <c:pt idx="2746">
                  <c:v>79.786248000000001</c:v>
                </c:pt>
                <c:pt idx="2747">
                  <c:v>79.822230000000005</c:v>
                </c:pt>
                <c:pt idx="2748">
                  <c:v>79.859593000000004</c:v>
                </c:pt>
                <c:pt idx="2749">
                  <c:v>79.896281000000002</c:v>
                </c:pt>
                <c:pt idx="2750">
                  <c:v>79.919936000000007</c:v>
                </c:pt>
                <c:pt idx="2751">
                  <c:v>79.916593000000006</c:v>
                </c:pt>
                <c:pt idx="2752">
                  <c:v>79.890759000000003</c:v>
                </c:pt>
                <c:pt idx="2753">
                  <c:v>79.862983999999997</c:v>
                </c:pt>
                <c:pt idx="2754">
                  <c:v>79.843163000000004</c:v>
                </c:pt>
                <c:pt idx="2755">
                  <c:v>79.819647000000003</c:v>
                </c:pt>
                <c:pt idx="2756">
                  <c:v>79.779954000000004</c:v>
                </c:pt>
                <c:pt idx="2757">
                  <c:v>79.727722</c:v>
                </c:pt>
                <c:pt idx="2758">
                  <c:v>79.672402000000005</c:v>
                </c:pt>
                <c:pt idx="2759">
                  <c:v>79.617502000000002</c:v>
                </c:pt>
                <c:pt idx="2760">
                  <c:v>79.568370000000002</c:v>
                </c:pt>
                <c:pt idx="2761">
                  <c:v>79.535717000000005</c:v>
                </c:pt>
                <c:pt idx="2762">
                  <c:v>79.518298999999999</c:v>
                </c:pt>
                <c:pt idx="2763">
                  <c:v>79.494607000000002</c:v>
                </c:pt>
                <c:pt idx="2764">
                  <c:v>79.445789000000005</c:v>
                </c:pt>
                <c:pt idx="2765">
                  <c:v>79.378563999999997</c:v>
                </c:pt>
                <c:pt idx="2766">
                  <c:v>79.314914999999999</c:v>
                </c:pt>
                <c:pt idx="2767">
                  <c:v>79.267301000000003</c:v>
                </c:pt>
                <c:pt idx="2768">
                  <c:v>79.234652999999994</c:v>
                </c:pt>
                <c:pt idx="2769">
                  <c:v>79.213627000000002</c:v>
                </c:pt>
                <c:pt idx="2770">
                  <c:v>79.200901999999999</c:v>
                </c:pt>
                <c:pt idx="2771">
                  <c:v>79.190702999999999</c:v>
                </c:pt>
                <c:pt idx="2772">
                  <c:v>79.181602999999996</c:v>
                </c:pt>
                <c:pt idx="2773">
                  <c:v>79.181832</c:v>
                </c:pt>
                <c:pt idx="2774">
                  <c:v>79.199290000000005</c:v>
                </c:pt>
                <c:pt idx="2775">
                  <c:v>79.229994000000005</c:v>
                </c:pt>
                <c:pt idx="2776">
                  <c:v>79.263401999999999</c:v>
                </c:pt>
                <c:pt idx="2777">
                  <c:v>79.295188999999993</c:v>
                </c:pt>
                <c:pt idx="2778">
                  <c:v>79.329239000000001</c:v>
                </c:pt>
                <c:pt idx="2779">
                  <c:v>79.371465000000001</c:v>
                </c:pt>
                <c:pt idx="2780">
                  <c:v>79.426085999999998</c:v>
                </c:pt>
                <c:pt idx="2781">
                  <c:v>79.493606999999997</c:v>
                </c:pt>
                <c:pt idx="2782">
                  <c:v>79.569106000000005</c:v>
                </c:pt>
                <c:pt idx="2783">
                  <c:v>79.646882000000005</c:v>
                </c:pt>
                <c:pt idx="2784">
                  <c:v>79.728069000000005</c:v>
                </c:pt>
                <c:pt idx="2785">
                  <c:v>79.817926</c:v>
                </c:pt>
                <c:pt idx="2786">
                  <c:v>79.914597999999998</c:v>
                </c:pt>
                <c:pt idx="2787">
                  <c:v>80.006074999999996</c:v>
                </c:pt>
                <c:pt idx="2788">
                  <c:v>80.078924000000001</c:v>
                </c:pt>
                <c:pt idx="2789">
                  <c:v>80.124645999999998</c:v>
                </c:pt>
                <c:pt idx="2790">
                  <c:v>80.139268000000001</c:v>
                </c:pt>
                <c:pt idx="2791">
                  <c:v>80.125034999999997</c:v>
                </c:pt>
                <c:pt idx="2792">
                  <c:v>80.093269000000006</c:v>
                </c:pt>
                <c:pt idx="2793">
                  <c:v>80.057844000000003</c:v>
                </c:pt>
                <c:pt idx="2794">
                  <c:v>80.023752000000002</c:v>
                </c:pt>
                <c:pt idx="2795">
                  <c:v>79.989087999999995</c:v>
                </c:pt>
                <c:pt idx="2796">
                  <c:v>79.958203999999995</c:v>
                </c:pt>
                <c:pt idx="2797">
                  <c:v>79.941799000000003</c:v>
                </c:pt>
                <c:pt idx="2798">
                  <c:v>79.941514999999995</c:v>
                </c:pt>
                <c:pt idx="2799">
                  <c:v>79.947029000000001</c:v>
                </c:pt>
                <c:pt idx="2800">
                  <c:v>79.954267999999999</c:v>
                </c:pt>
                <c:pt idx="2801">
                  <c:v>79.975368000000003</c:v>
                </c:pt>
                <c:pt idx="2802">
                  <c:v>80.022046000000003</c:v>
                </c:pt>
                <c:pt idx="2803">
                  <c:v>80.086540999999997</c:v>
                </c:pt>
                <c:pt idx="2804">
                  <c:v>80.147880000000001</c:v>
                </c:pt>
                <c:pt idx="2805">
                  <c:v>80.193746000000004</c:v>
                </c:pt>
                <c:pt idx="2806">
                  <c:v>80.231566000000001</c:v>
                </c:pt>
                <c:pt idx="2807">
                  <c:v>80.279668000000001</c:v>
                </c:pt>
                <c:pt idx="2808">
                  <c:v>80.349379999999996</c:v>
                </c:pt>
                <c:pt idx="2809">
                  <c:v>80.434303999999997</c:v>
                </c:pt>
                <c:pt idx="2810">
                  <c:v>80.517121000000003</c:v>
                </c:pt>
                <c:pt idx="2811">
                  <c:v>80.587807999999995</c:v>
                </c:pt>
                <c:pt idx="2812">
                  <c:v>80.650881999999996</c:v>
                </c:pt>
                <c:pt idx="2813">
                  <c:v>80.712793000000005</c:v>
                </c:pt>
                <c:pt idx="2814">
                  <c:v>80.770351000000005</c:v>
                </c:pt>
                <c:pt idx="2815">
                  <c:v>80.818951999999996</c:v>
                </c:pt>
                <c:pt idx="2816">
                  <c:v>80.864395000000002</c:v>
                </c:pt>
                <c:pt idx="2817">
                  <c:v>80.915226000000004</c:v>
                </c:pt>
                <c:pt idx="2818">
                  <c:v>80.968575999999999</c:v>
                </c:pt>
                <c:pt idx="2819">
                  <c:v>81.015946999999997</c:v>
                </c:pt>
                <c:pt idx="2820">
                  <c:v>81.059531000000007</c:v>
                </c:pt>
                <c:pt idx="2821">
                  <c:v>81.108812999999998</c:v>
                </c:pt>
                <c:pt idx="2822">
                  <c:v>81.161760000000001</c:v>
                </c:pt>
                <c:pt idx="2823">
                  <c:v>81.203770000000006</c:v>
                </c:pt>
                <c:pt idx="2824">
                  <c:v>81.227664000000004</c:v>
                </c:pt>
                <c:pt idx="2825">
                  <c:v>81.242112000000006</c:v>
                </c:pt>
                <c:pt idx="2826">
                  <c:v>81.257074000000003</c:v>
                </c:pt>
                <c:pt idx="2827">
                  <c:v>81.272424999999998</c:v>
                </c:pt>
                <c:pt idx="2828">
                  <c:v>81.286313000000007</c:v>
                </c:pt>
                <c:pt idx="2829">
                  <c:v>81.304597999999999</c:v>
                </c:pt>
                <c:pt idx="2830">
                  <c:v>81.335728000000003</c:v>
                </c:pt>
                <c:pt idx="2831">
                  <c:v>81.383488999999997</c:v>
                </c:pt>
                <c:pt idx="2832">
                  <c:v>81.448418000000004</c:v>
                </c:pt>
                <c:pt idx="2833">
                  <c:v>81.527578000000005</c:v>
                </c:pt>
                <c:pt idx="2834">
                  <c:v>81.608119000000002</c:v>
                </c:pt>
                <c:pt idx="2835">
                  <c:v>81.669931000000005</c:v>
                </c:pt>
                <c:pt idx="2836">
                  <c:v>81.702141999999995</c:v>
                </c:pt>
                <c:pt idx="2837">
                  <c:v>81.713403</c:v>
                </c:pt>
                <c:pt idx="2838">
                  <c:v>81.722204000000005</c:v>
                </c:pt>
                <c:pt idx="2839">
                  <c:v>81.740089999999995</c:v>
                </c:pt>
                <c:pt idx="2840">
                  <c:v>81.765445</c:v>
                </c:pt>
                <c:pt idx="2841">
                  <c:v>81.788027</c:v>
                </c:pt>
                <c:pt idx="2842">
                  <c:v>81.797687999999994</c:v>
                </c:pt>
                <c:pt idx="2843">
                  <c:v>81.794250000000005</c:v>
                </c:pt>
                <c:pt idx="2844">
                  <c:v>81.789860000000004</c:v>
                </c:pt>
                <c:pt idx="2845">
                  <c:v>81.795736000000005</c:v>
                </c:pt>
                <c:pt idx="2846">
                  <c:v>81.806676999999993</c:v>
                </c:pt>
                <c:pt idx="2847">
                  <c:v>81.807303000000005</c:v>
                </c:pt>
                <c:pt idx="2848">
                  <c:v>81.795025999999993</c:v>
                </c:pt>
                <c:pt idx="2849">
                  <c:v>81.786441999999994</c:v>
                </c:pt>
                <c:pt idx="2850">
                  <c:v>81.796441000000002</c:v>
                </c:pt>
                <c:pt idx="2851">
                  <c:v>81.820415999999994</c:v>
                </c:pt>
                <c:pt idx="2852">
                  <c:v>81.843699000000001</c:v>
                </c:pt>
                <c:pt idx="2853">
                  <c:v>81.860422999999997</c:v>
                </c:pt>
                <c:pt idx="2854">
                  <c:v>81.875506999999999</c:v>
                </c:pt>
                <c:pt idx="2855">
                  <c:v>81.894357999999997</c:v>
                </c:pt>
                <c:pt idx="2856">
                  <c:v>81.919404</c:v>
                </c:pt>
                <c:pt idx="2857">
                  <c:v>81.953941999999998</c:v>
                </c:pt>
                <c:pt idx="2858">
                  <c:v>82.001283999999998</c:v>
                </c:pt>
                <c:pt idx="2859">
                  <c:v>82.059617000000003</c:v>
                </c:pt>
                <c:pt idx="2860">
                  <c:v>82.121996999999993</c:v>
                </c:pt>
                <c:pt idx="2861">
                  <c:v>82.181309999999996</c:v>
                </c:pt>
                <c:pt idx="2862">
                  <c:v>82.232701000000006</c:v>
                </c:pt>
                <c:pt idx="2863">
                  <c:v>82.272148999999999</c:v>
                </c:pt>
                <c:pt idx="2864">
                  <c:v>82.296340000000001</c:v>
                </c:pt>
                <c:pt idx="2865">
                  <c:v>82.306482000000003</c:v>
                </c:pt>
                <c:pt idx="2866">
                  <c:v>82.311509999999998</c:v>
                </c:pt>
                <c:pt idx="2867">
                  <c:v>82.324135999999996</c:v>
                </c:pt>
                <c:pt idx="2868">
                  <c:v>82.350482</c:v>
                </c:pt>
                <c:pt idx="2869">
                  <c:v>82.383022999999994</c:v>
                </c:pt>
                <c:pt idx="2870">
                  <c:v>82.405834999999996</c:v>
                </c:pt>
                <c:pt idx="2871">
                  <c:v>82.40719</c:v>
                </c:pt>
                <c:pt idx="2872">
                  <c:v>82.384670999999997</c:v>
                </c:pt>
                <c:pt idx="2873">
                  <c:v>82.340917000000005</c:v>
                </c:pt>
                <c:pt idx="2874">
                  <c:v>82.282425000000003</c:v>
                </c:pt>
                <c:pt idx="2875">
                  <c:v>82.223482000000004</c:v>
                </c:pt>
                <c:pt idx="2876">
                  <c:v>82.18141</c:v>
                </c:pt>
                <c:pt idx="2877">
                  <c:v>82.161103999999995</c:v>
                </c:pt>
                <c:pt idx="2878">
                  <c:v>82.150243000000003</c:v>
                </c:pt>
                <c:pt idx="2879">
                  <c:v>82.136630999999994</c:v>
                </c:pt>
                <c:pt idx="2880">
                  <c:v>82.123124000000004</c:v>
                </c:pt>
                <c:pt idx="2881">
                  <c:v>82.116964999999993</c:v>
                </c:pt>
                <c:pt idx="2882">
                  <c:v>82.113517000000002</c:v>
                </c:pt>
                <c:pt idx="2883">
                  <c:v>82.104297000000003</c:v>
                </c:pt>
                <c:pt idx="2884">
                  <c:v>82.095119999999994</c:v>
                </c:pt>
                <c:pt idx="2885">
                  <c:v>82.099928000000006</c:v>
                </c:pt>
                <c:pt idx="2886">
                  <c:v>82.117756999999997</c:v>
                </c:pt>
                <c:pt idx="2887">
                  <c:v>82.131069999999994</c:v>
                </c:pt>
                <c:pt idx="2888">
                  <c:v>82.129389000000003</c:v>
                </c:pt>
                <c:pt idx="2889">
                  <c:v>82.122566000000006</c:v>
                </c:pt>
                <c:pt idx="2890">
                  <c:v>82.128287999999998</c:v>
                </c:pt>
                <c:pt idx="2891">
                  <c:v>82.153716000000003</c:v>
                </c:pt>
                <c:pt idx="2892">
                  <c:v>82.189266000000003</c:v>
                </c:pt>
                <c:pt idx="2893">
                  <c:v>82.211995000000002</c:v>
                </c:pt>
                <c:pt idx="2894">
                  <c:v>82.198616000000001</c:v>
                </c:pt>
                <c:pt idx="2895">
                  <c:v>82.146789999999996</c:v>
                </c:pt>
                <c:pt idx="2896">
                  <c:v>82.081720000000004</c:v>
                </c:pt>
                <c:pt idx="2897">
                  <c:v>82.032931000000005</c:v>
                </c:pt>
                <c:pt idx="2898">
                  <c:v>82.007591000000005</c:v>
                </c:pt>
                <c:pt idx="2899">
                  <c:v>81.995430999999996</c:v>
                </c:pt>
                <c:pt idx="2900">
                  <c:v>81.992211999999995</c:v>
                </c:pt>
                <c:pt idx="2901">
                  <c:v>81.999669999999995</c:v>
                </c:pt>
                <c:pt idx="2902">
                  <c:v>82.007092999999998</c:v>
                </c:pt>
                <c:pt idx="2903">
                  <c:v>81.996431000000001</c:v>
                </c:pt>
                <c:pt idx="2904">
                  <c:v>81.968256999999994</c:v>
                </c:pt>
                <c:pt idx="2905">
                  <c:v>81.94359</c:v>
                </c:pt>
                <c:pt idx="2906">
                  <c:v>81.937281999999996</c:v>
                </c:pt>
                <c:pt idx="2907">
                  <c:v>81.946296000000004</c:v>
                </c:pt>
                <c:pt idx="2908">
                  <c:v>81.964295000000007</c:v>
                </c:pt>
                <c:pt idx="2909">
                  <c:v>81.989380999999995</c:v>
                </c:pt>
                <c:pt idx="2910">
                  <c:v>82.018681000000001</c:v>
                </c:pt>
                <c:pt idx="2911">
                  <c:v>82.052852999999999</c:v>
                </c:pt>
                <c:pt idx="2912">
                  <c:v>82.102005000000005</c:v>
                </c:pt>
                <c:pt idx="2913">
                  <c:v>82.170108999999997</c:v>
                </c:pt>
                <c:pt idx="2914">
                  <c:v>82.238454000000004</c:v>
                </c:pt>
                <c:pt idx="2915">
                  <c:v>82.281684999999996</c:v>
                </c:pt>
                <c:pt idx="2916">
                  <c:v>82.297315999999995</c:v>
                </c:pt>
                <c:pt idx="2917">
                  <c:v>82.305120000000002</c:v>
                </c:pt>
                <c:pt idx="2918">
                  <c:v>82.320447999999999</c:v>
                </c:pt>
                <c:pt idx="2919">
                  <c:v>82.343158000000003</c:v>
                </c:pt>
                <c:pt idx="2920">
                  <c:v>82.371505999999997</c:v>
                </c:pt>
                <c:pt idx="2921">
                  <c:v>82.408991999999998</c:v>
                </c:pt>
                <c:pt idx="2922">
                  <c:v>82.454075000000003</c:v>
                </c:pt>
                <c:pt idx="2923">
                  <c:v>82.497630000000001</c:v>
                </c:pt>
                <c:pt idx="2924">
                  <c:v>82.532835000000006</c:v>
                </c:pt>
                <c:pt idx="2925">
                  <c:v>82.555586000000005</c:v>
                </c:pt>
                <c:pt idx="2926">
                  <c:v>82.558064999999999</c:v>
                </c:pt>
                <c:pt idx="2927">
                  <c:v>82.53886</c:v>
                </c:pt>
                <c:pt idx="2928">
                  <c:v>82.518344999999997</c:v>
                </c:pt>
                <c:pt idx="2929">
                  <c:v>82.523921999999999</c:v>
                </c:pt>
                <c:pt idx="2930">
                  <c:v>82.556100000000001</c:v>
                </c:pt>
                <c:pt idx="2931">
                  <c:v>82.588168999999994</c:v>
                </c:pt>
                <c:pt idx="2932">
                  <c:v>82.604258000000002</c:v>
                </c:pt>
                <c:pt idx="2933">
                  <c:v>82.617841999999996</c:v>
                </c:pt>
                <c:pt idx="2934">
                  <c:v>82.644920999999997</c:v>
                </c:pt>
                <c:pt idx="2935">
                  <c:v>82.678252999999998</c:v>
                </c:pt>
                <c:pt idx="2936">
                  <c:v>82.700745999999995</c:v>
                </c:pt>
                <c:pt idx="2937">
                  <c:v>82.709232</c:v>
                </c:pt>
                <c:pt idx="2938">
                  <c:v>82.711523999999997</c:v>
                </c:pt>
                <c:pt idx="2939">
                  <c:v>82.711940999999996</c:v>
                </c:pt>
                <c:pt idx="2940">
                  <c:v>82.714729000000005</c:v>
                </c:pt>
                <c:pt idx="2941">
                  <c:v>82.733131999999998</c:v>
                </c:pt>
                <c:pt idx="2942">
                  <c:v>82.778396000000001</c:v>
                </c:pt>
                <c:pt idx="2943">
                  <c:v>82.841920000000002</c:v>
                </c:pt>
                <c:pt idx="2944">
                  <c:v>82.900727000000003</c:v>
                </c:pt>
                <c:pt idx="2945">
                  <c:v>82.941762999999995</c:v>
                </c:pt>
                <c:pt idx="2946">
                  <c:v>82.974089000000006</c:v>
                </c:pt>
                <c:pt idx="2947">
                  <c:v>83.014634000000001</c:v>
                </c:pt>
                <c:pt idx="2948">
                  <c:v>83.064702999999994</c:v>
                </c:pt>
                <c:pt idx="2949">
                  <c:v>83.104629000000003</c:v>
                </c:pt>
                <c:pt idx="2950">
                  <c:v>83.115696</c:v>
                </c:pt>
                <c:pt idx="2951">
                  <c:v>83.106026</c:v>
                </c:pt>
                <c:pt idx="2952">
                  <c:v>83.106172000000001</c:v>
                </c:pt>
                <c:pt idx="2953">
                  <c:v>83.136460999999997</c:v>
                </c:pt>
                <c:pt idx="2954">
                  <c:v>83.186108000000004</c:v>
                </c:pt>
                <c:pt idx="2955">
                  <c:v>83.227698000000004</c:v>
                </c:pt>
                <c:pt idx="2956">
                  <c:v>83.243956999999995</c:v>
                </c:pt>
                <c:pt idx="2957">
                  <c:v>83.236535000000003</c:v>
                </c:pt>
                <c:pt idx="2958">
                  <c:v>83.219741999999997</c:v>
                </c:pt>
                <c:pt idx="2959">
                  <c:v>83.214967000000001</c:v>
                </c:pt>
                <c:pt idx="2960">
                  <c:v>83.242247000000006</c:v>
                </c:pt>
                <c:pt idx="2961">
                  <c:v>83.301197999999999</c:v>
                </c:pt>
                <c:pt idx="2962">
                  <c:v>83.361648000000002</c:v>
                </c:pt>
                <c:pt idx="2963">
                  <c:v>83.388668999999993</c:v>
                </c:pt>
                <c:pt idx="2964">
                  <c:v>83.378229000000005</c:v>
                </c:pt>
                <c:pt idx="2965">
                  <c:v>83.355456000000004</c:v>
                </c:pt>
                <c:pt idx="2966">
                  <c:v>83.338729000000001</c:v>
                </c:pt>
                <c:pt idx="2967">
                  <c:v>83.321973</c:v>
                </c:pt>
                <c:pt idx="2968">
                  <c:v>83.296203000000006</c:v>
                </c:pt>
                <c:pt idx="2969">
                  <c:v>83.271277999999995</c:v>
                </c:pt>
                <c:pt idx="2970">
                  <c:v>83.265707000000006</c:v>
                </c:pt>
                <c:pt idx="2971">
                  <c:v>83.284841999999998</c:v>
                </c:pt>
                <c:pt idx="2972">
                  <c:v>83.317485000000005</c:v>
                </c:pt>
                <c:pt idx="2973">
                  <c:v>83.346459999999993</c:v>
                </c:pt>
                <c:pt idx="2974">
                  <c:v>83.357467</c:v>
                </c:pt>
                <c:pt idx="2975">
                  <c:v>83.347272000000004</c:v>
                </c:pt>
                <c:pt idx="2976">
                  <c:v>83.330281999999997</c:v>
                </c:pt>
                <c:pt idx="2977">
                  <c:v>83.329576000000003</c:v>
                </c:pt>
                <c:pt idx="2978">
                  <c:v>83.354212000000004</c:v>
                </c:pt>
                <c:pt idx="2979">
                  <c:v>83.390715999999998</c:v>
                </c:pt>
                <c:pt idx="2980">
                  <c:v>83.420907</c:v>
                </c:pt>
                <c:pt idx="2981">
                  <c:v>83.440061</c:v>
                </c:pt>
                <c:pt idx="2982">
                  <c:v>83.453400999999999</c:v>
                </c:pt>
                <c:pt idx="2983">
                  <c:v>83.464513999999994</c:v>
                </c:pt>
                <c:pt idx="2984">
                  <c:v>83.475184999999996</c:v>
                </c:pt>
                <c:pt idx="2985">
                  <c:v>83.489053999999996</c:v>
                </c:pt>
                <c:pt idx="2986">
                  <c:v>83.506040999999996</c:v>
                </c:pt>
                <c:pt idx="2987">
                  <c:v>83.517629999999997</c:v>
                </c:pt>
                <c:pt idx="2988">
                  <c:v>83.515733999999995</c:v>
                </c:pt>
                <c:pt idx="2989">
                  <c:v>83.503788999999998</c:v>
                </c:pt>
                <c:pt idx="2990">
                  <c:v>83.493969000000007</c:v>
                </c:pt>
                <c:pt idx="2991">
                  <c:v>83.496579999999994</c:v>
                </c:pt>
                <c:pt idx="2992">
                  <c:v>83.515889000000001</c:v>
                </c:pt>
                <c:pt idx="2993">
                  <c:v>83.550269</c:v>
                </c:pt>
                <c:pt idx="2994">
                  <c:v>83.589854000000003</c:v>
                </c:pt>
                <c:pt idx="2995">
                  <c:v>83.619102999999996</c:v>
                </c:pt>
                <c:pt idx="2996">
                  <c:v>83.629369999999994</c:v>
                </c:pt>
                <c:pt idx="2997">
                  <c:v>83.626895000000005</c:v>
                </c:pt>
                <c:pt idx="2998">
                  <c:v>83.623033000000007</c:v>
                </c:pt>
                <c:pt idx="2999">
                  <c:v>83.618913000000006</c:v>
                </c:pt>
                <c:pt idx="3000">
                  <c:v>83.605836999999994</c:v>
                </c:pt>
                <c:pt idx="3001">
                  <c:v>83.579645999999997</c:v>
                </c:pt>
                <c:pt idx="3002">
                  <c:v>83.547922999999997</c:v>
                </c:pt>
                <c:pt idx="3003">
                  <c:v>83.520899</c:v>
                </c:pt>
                <c:pt idx="3004">
                  <c:v>83.499452000000005</c:v>
                </c:pt>
                <c:pt idx="3005">
                  <c:v>83.475346999999999</c:v>
                </c:pt>
                <c:pt idx="3006">
                  <c:v>83.442920999999998</c:v>
                </c:pt>
                <c:pt idx="3007">
                  <c:v>83.408717999999993</c:v>
                </c:pt>
                <c:pt idx="3008">
                  <c:v>83.386954000000003</c:v>
                </c:pt>
                <c:pt idx="3009">
                  <c:v>83.384107</c:v>
                </c:pt>
                <c:pt idx="3010">
                  <c:v>83.391053999999997</c:v>
                </c:pt>
                <c:pt idx="3011">
                  <c:v>83.394593</c:v>
                </c:pt>
                <c:pt idx="3012">
                  <c:v>83.393548999999993</c:v>
                </c:pt>
                <c:pt idx="3013">
                  <c:v>83.396161000000006</c:v>
                </c:pt>
                <c:pt idx="3014">
                  <c:v>83.402714000000003</c:v>
                </c:pt>
                <c:pt idx="3015">
                  <c:v>83.400184999999993</c:v>
                </c:pt>
                <c:pt idx="3016">
                  <c:v>83.377016999999995</c:v>
                </c:pt>
                <c:pt idx="3017">
                  <c:v>83.335803999999996</c:v>
                </c:pt>
                <c:pt idx="3018">
                  <c:v>83.287920999999997</c:v>
                </c:pt>
                <c:pt idx="3019">
                  <c:v>83.242784</c:v>
                </c:pt>
                <c:pt idx="3020">
                  <c:v>83.207600999999997</c:v>
                </c:pt>
                <c:pt idx="3021">
                  <c:v>83.190400999999994</c:v>
                </c:pt>
                <c:pt idx="3022">
                  <c:v>83.193816999999996</c:v>
                </c:pt>
                <c:pt idx="3023">
                  <c:v>83.207661999999999</c:v>
                </c:pt>
                <c:pt idx="3024">
                  <c:v>83.214887000000004</c:v>
                </c:pt>
                <c:pt idx="3025">
                  <c:v>83.205674000000002</c:v>
                </c:pt>
                <c:pt idx="3026">
                  <c:v>83.182855000000004</c:v>
                </c:pt>
                <c:pt idx="3027">
                  <c:v>83.155068</c:v>
                </c:pt>
                <c:pt idx="3028">
                  <c:v>83.129199999999997</c:v>
                </c:pt>
                <c:pt idx="3029">
                  <c:v>83.109809999999996</c:v>
                </c:pt>
                <c:pt idx="3030">
                  <c:v>83.100672000000003</c:v>
                </c:pt>
                <c:pt idx="3031">
                  <c:v>83.102096000000003</c:v>
                </c:pt>
                <c:pt idx="3032">
                  <c:v>83.106245000000001</c:v>
                </c:pt>
                <c:pt idx="3033">
                  <c:v>83.099215999999998</c:v>
                </c:pt>
                <c:pt idx="3034">
                  <c:v>83.073852000000002</c:v>
                </c:pt>
                <c:pt idx="3035">
                  <c:v>83.041545999999997</c:v>
                </c:pt>
                <c:pt idx="3036">
                  <c:v>83.024855000000002</c:v>
                </c:pt>
                <c:pt idx="3037">
                  <c:v>83.032961999999998</c:v>
                </c:pt>
                <c:pt idx="3038">
                  <c:v>83.048038000000005</c:v>
                </c:pt>
                <c:pt idx="3039">
                  <c:v>83.042664000000002</c:v>
                </c:pt>
                <c:pt idx="3040">
                  <c:v>83.009247000000002</c:v>
                </c:pt>
                <c:pt idx="3041">
                  <c:v>82.966735999999997</c:v>
                </c:pt>
                <c:pt idx="3042">
                  <c:v>82.940635</c:v>
                </c:pt>
                <c:pt idx="3043">
                  <c:v>82.942483999999993</c:v>
                </c:pt>
                <c:pt idx="3044">
                  <c:v>82.965885999999998</c:v>
                </c:pt>
                <c:pt idx="3045">
                  <c:v>82.992418999999998</c:v>
                </c:pt>
                <c:pt idx="3046">
                  <c:v>83.000889999999998</c:v>
                </c:pt>
                <c:pt idx="3047">
                  <c:v>82.981145999999995</c:v>
                </c:pt>
                <c:pt idx="3048">
                  <c:v>82.943819000000005</c:v>
                </c:pt>
                <c:pt idx="3049">
                  <c:v>82.912226000000004</c:v>
                </c:pt>
                <c:pt idx="3050">
                  <c:v>82.901580999999993</c:v>
                </c:pt>
                <c:pt idx="3051">
                  <c:v>82.907617999999999</c:v>
                </c:pt>
                <c:pt idx="3052">
                  <c:v>82.913770999999997</c:v>
                </c:pt>
                <c:pt idx="3053">
                  <c:v>82.905128000000005</c:v>
                </c:pt>
                <c:pt idx="3054">
                  <c:v>82.879310000000004</c:v>
                </c:pt>
                <c:pt idx="3055">
                  <c:v>82.851879999999994</c:v>
                </c:pt>
                <c:pt idx="3056">
                  <c:v>82.848772999999994</c:v>
                </c:pt>
                <c:pt idx="3057">
                  <c:v>82.882812999999999</c:v>
                </c:pt>
                <c:pt idx="3058">
                  <c:v>82.936096000000006</c:v>
                </c:pt>
                <c:pt idx="3059">
                  <c:v>82.974414999999993</c:v>
                </c:pt>
                <c:pt idx="3060">
                  <c:v>82.979893000000004</c:v>
                </c:pt>
                <c:pt idx="3061">
                  <c:v>82.960915999999997</c:v>
                </c:pt>
                <c:pt idx="3062">
                  <c:v>82.931999000000005</c:v>
                </c:pt>
                <c:pt idx="3063">
                  <c:v>82.898537000000005</c:v>
                </c:pt>
                <c:pt idx="3064">
                  <c:v>82.866454000000004</c:v>
                </c:pt>
                <c:pt idx="3065">
                  <c:v>82.852833000000004</c:v>
                </c:pt>
                <c:pt idx="3066">
                  <c:v>82.873570000000001</c:v>
                </c:pt>
                <c:pt idx="3067">
                  <c:v>82.924385000000001</c:v>
                </c:pt>
                <c:pt idx="3068">
                  <c:v>82.982910000000004</c:v>
                </c:pt>
                <c:pt idx="3069">
                  <c:v>83.028272999999999</c:v>
                </c:pt>
                <c:pt idx="3070">
                  <c:v>83.054569999999998</c:v>
                </c:pt>
                <c:pt idx="3071">
                  <c:v>83.068449000000001</c:v>
                </c:pt>
                <c:pt idx="3072">
                  <c:v>83.079415999999995</c:v>
                </c:pt>
                <c:pt idx="3073">
                  <c:v>83.093256999999994</c:v>
                </c:pt>
                <c:pt idx="3074">
                  <c:v>83.111530999999999</c:v>
                </c:pt>
                <c:pt idx="3075">
                  <c:v>83.134265999999997</c:v>
                </c:pt>
                <c:pt idx="3076">
                  <c:v>83.160487000000003</c:v>
                </c:pt>
                <c:pt idx="3077">
                  <c:v>83.185616999999993</c:v>
                </c:pt>
                <c:pt idx="3078">
                  <c:v>83.202827999999997</c:v>
                </c:pt>
                <c:pt idx="3079">
                  <c:v>83.210452000000004</c:v>
                </c:pt>
                <c:pt idx="3080">
                  <c:v>83.214027000000002</c:v>
                </c:pt>
                <c:pt idx="3081">
                  <c:v>83.217389999999995</c:v>
                </c:pt>
                <c:pt idx="3082">
                  <c:v>83.217888000000002</c:v>
                </c:pt>
                <c:pt idx="3083">
                  <c:v>83.217149000000006</c:v>
                </c:pt>
                <c:pt idx="3084">
                  <c:v>83.229902999999993</c:v>
                </c:pt>
                <c:pt idx="3085">
                  <c:v>83.270555999999999</c:v>
                </c:pt>
                <c:pt idx="3086">
                  <c:v>83.333044000000001</c:v>
                </c:pt>
                <c:pt idx="3087">
                  <c:v>83.395178999999999</c:v>
                </c:pt>
                <c:pt idx="3088">
                  <c:v>83.443343999999996</c:v>
                </c:pt>
                <c:pt idx="3089">
                  <c:v>83.484459000000001</c:v>
                </c:pt>
                <c:pt idx="3090">
                  <c:v>83.534993999999998</c:v>
                </c:pt>
                <c:pt idx="3091">
                  <c:v>83.606132000000002</c:v>
                </c:pt>
                <c:pt idx="3092">
                  <c:v>83.696093000000005</c:v>
                </c:pt>
                <c:pt idx="3093">
                  <c:v>83.785995999999997</c:v>
                </c:pt>
                <c:pt idx="3094">
                  <c:v>83.846862999999999</c:v>
                </c:pt>
                <c:pt idx="3095">
                  <c:v>83.864734999999996</c:v>
                </c:pt>
                <c:pt idx="3096">
                  <c:v>83.858271999999999</c:v>
                </c:pt>
                <c:pt idx="3097">
                  <c:v>83.859803999999997</c:v>
                </c:pt>
                <c:pt idx="3098">
                  <c:v>83.880300000000005</c:v>
                </c:pt>
                <c:pt idx="3099">
                  <c:v>83.905535</c:v>
                </c:pt>
                <c:pt idx="3100">
                  <c:v>83.924127999999996</c:v>
                </c:pt>
                <c:pt idx="3101">
                  <c:v>83.941288</c:v>
                </c:pt>
                <c:pt idx="3102">
                  <c:v>83.962823</c:v>
                </c:pt>
                <c:pt idx="3103">
                  <c:v>83.983716000000001</c:v>
                </c:pt>
                <c:pt idx="3104">
                  <c:v>83.998986000000002</c:v>
                </c:pt>
                <c:pt idx="3105">
                  <c:v>84.011334000000005</c:v>
                </c:pt>
                <c:pt idx="3106">
                  <c:v>84.022176000000002</c:v>
                </c:pt>
                <c:pt idx="3107">
                  <c:v>84.029383999999993</c:v>
                </c:pt>
                <c:pt idx="3108">
                  <c:v>84.039418999999995</c:v>
                </c:pt>
                <c:pt idx="3109">
                  <c:v>84.065207000000001</c:v>
                </c:pt>
                <c:pt idx="3110">
                  <c:v>84.102759000000006</c:v>
                </c:pt>
                <c:pt idx="3111">
                  <c:v>84.125804000000002</c:v>
                </c:pt>
                <c:pt idx="3112">
                  <c:v>84.117075</c:v>
                </c:pt>
                <c:pt idx="3113">
                  <c:v>84.093536</c:v>
                </c:pt>
                <c:pt idx="3114">
                  <c:v>84.086933000000002</c:v>
                </c:pt>
                <c:pt idx="3115">
                  <c:v>84.108070999999995</c:v>
                </c:pt>
                <c:pt idx="3116">
                  <c:v>84.143697000000003</c:v>
                </c:pt>
                <c:pt idx="3117">
                  <c:v>84.180036000000001</c:v>
                </c:pt>
                <c:pt idx="3118">
                  <c:v>84.212676999999999</c:v>
                </c:pt>
                <c:pt idx="3119">
                  <c:v>84.236806000000001</c:v>
                </c:pt>
                <c:pt idx="3120">
                  <c:v>84.244916000000003</c:v>
                </c:pt>
                <c:pt idx="3121">
                  <c:v>84.239069999999998</c:v>
                </c:pt>
                <c:pt idx="3122">
                  <c:v>84.236742000000007</c:v>
                </c:pt>
                <c:pt idx="3123">
                  <c:v>84.260424999999998</c:v>
                </c:pt>
                <c:pt idx="3124">
                  <c:v>84.323700000000002</c:v>
                </c:pt>
                <c:pt idx="3125">
                  <c:v>84.423050000000003</c:v>
                </c:pt>
                <c:pt idx="3126">
                  <c:v>84.535802000000004</c:v>
                </c:pt>
                <c:pt idx="3127">
                  <c:v>84.629919999999998</c:v>
                </c:pt>
                <c:pt idx="3128">
                  <c:v>84.685873999999998</c:v>
                </c:pt>
                <c:pt idx="3129">
                  <c:v>84.712394000000003</c:v>
                </c:pt>
                <c:pt idx="3130">
                  <c:v>84.738471000000004</c:v>
                </c:pt>
                <c:pt idx="3131">
                  <c:v>84.787262999999996</c:v>
                </c:pt>
                <c:pt idx="3132">
                  <c:v>84.855959999999996</c:v>
                </c:pt>
                <c:pt idx="3133">
                  <c:v>84.919490999999994</c:v>
                </c:pt>
                <c:pt idx="3134">
                  <c:v>84.956316999999999</c:v>
                </c:pt>
                <c:pt idx="3135">
                  <c:v>84.973904000000005</c:v>
                </c:pt>
                <c:pt idx="3136">
                  <c:v>85.004463999999999</c:v>
                </c:pt>
                <c:pt idx="3137">
                  <c:v>85.069857999999996</c:v>
                </c:pt>
                <c:pt idx="3138">
                  <c:v>85.155906000000002</c:v>
                </c:pt>
                <c:pt idx="3139">
                  <c:v>85.231120000000004</c:v>
                </c:pt>
                <c:pt idx="3140">
                  <c:v>85.285304999999994</c:v>
                </c:pt>
                <c:pt idx="3141">
                  <c:v>85.33323</c:v>
                </c:pt>
                <c:pt idx="3142">
                  <c:v>85.381454000000005</c:v>
                </c:pt>
                <c:pt idx="3143">
                  <c:v>85.413801000000007</c:v>
                </c:pt>
                <c:pt idx="3144">
                  <c:v>85.420124000000001</c:v>
                </c:pt>
                <c:pt idx="3145">
                  <c:v>85.421661999999998</c:v>
                </c:pt>
                <c:pt idx="3146">
                  <c:v>85.448864999999998</c:v>
                </c:pt>
                <c:pt idx="3147">
                  <c:v>85.501093999999995</c:v>
                </c:pt>
                <c:pt idx="3148">
                  <c:v>85.546636000000007</c:v>
                </c:pt>
                <c:pt idx="3149">
                  <c:v>85.562979999999996</c:v>
                </c:pt>
                <c:pt idx="3150">
                  <c:v>85.564031999999997</c:v>
                </c:pt>
                <c:pt idx="3151">
                  <c:v>85.583792000000003</c:v>
                </c:pt>
                <c:pt idx="3152">
                  <c:v>85.640602000000001</c:v>
                </c:pt>
                <c:pt idx="3153">
                  <c:v>85.720218000000003</c:v>
                </c:pt>
                <c:pt idx="3154">
                  <c:v>85.789109999999994</c:v>
                </c:pt>
                <c:pt idx="3155">
                  <c:v>85.822720000000004</c:v>
                </c:pt>
                <c:pt idx="3156">
                  <c:v>85.823032999999995</c:v>
                </c:pt>
                <c:pt idx="3157">
                  <c:v>85.811171000000002</c:v>
                </c:pt>
                <c:pt idx="3158">
                  <c:v>85.805930000000004</c:v>
                </c:pt>
                <c:pt idx="3159">
                  <c:v>85.812399999999997</c:v>
                </c:pt>
                <c:pt idx="3160">
                  <c:v>85.829295000000002</c:v>
                </c:pt>
                <c:pt idx="3161">
                  <c:v>85.859257999999997</c:v>
                </c:pt>
                <c:pt idx="3162">
                  <c:v>85.907002000000006</c:v>
                </c:pt>
                <c:pt idx="3163">
                  <c:v>85.97099</c:v>
                </c:pt>
                <c:pt idx="3164">
                  <c:v>86.041555000000002</c:v>
                </c:pt>
                <c:pt idx="3165">
                  <c:v>86.106223</c:v>
                </c:pt>
                <c:pt idx="3166">
                  <c:v>86.155775000000006</c:v>
                </c:pt>
                <c:pt idx="3167">
                  <c:v>86.187282999999994</c:v>
                </c:pt>
                <c:pt idx="3168">
                  <c:v>86.202703</c:v>
                </c:pt>
                <c:pt idx="3169">
                  <c:v>86.204682000000005</c:v>
                </c:pt>
                <c:pt idx="3170">
                  <c:v>86.196000999999995</c:v>
                </c:pt>
                <c:pt idx="3171">
                  <c:v>86.185193999999996</c:v>
                </c:pt>
                <c:pt idx="3172">
                  <c:v>86.187197999999995</c:v>
                </c:pt>
                <c:pt idx="3173">
                  <c:v>86.209080999999998</c:v>
                </c:pt>
                <c:pt idx="3174">
                  <c:v>86.236378000000002</c:v>
                </c:pt>
                <c:pt idx="3175">
                  <c:v>86.245855000000006</c:v>
                </c:pt>
                <c:pt idx="3176">
                  <c:v>86.235916000000003</c:v>
                </c:pt>
                <c:pt idx="3177">
                  <c:v>86.235099000000005</c:v>
                </c:pt>
                <c:pt idx="3178">
                  <c:v>86.276392000000001</c:v>
                </c:pt>
                <c:pt idx="3179">
                  <c:v>86.367917000000006</c:v>
                </c:pt>
                <c:pt idx="3180">
                  <c:v>86.485028999999997</c:v>
                </c:pt>
                <c:pt idx="3181">
                  <c:v>86.581913</c:v>
                </c:pt>
                <c:pt idx="3182">
                  <c:v>86.617840999999999</c:v>
                </c:pt>
                <c:pt idx="3183">
                  <c:v>86.586510000000004</c:v>
                </c:pt>
                <c:pt idx="3184">
                  <c:v>86.518651000000006</c:v>
                </c:pt>
                <c:pt idx="3185">
                  <c:v>86.447248000000002</c:v>
                </c:pt>
                <c:pt idx="3186">
                  <c:v>86.374035000000006</c:v>
                </c:pt>
                <c:pt idx="3187">
                  <c:v>86.280952999999997</c:v>
                </c:pt>
                <c:pt idx="3188">
                  <c:v>86.167564999999996</c:v>
                </c:pt>
                <c:pt idx="3189">
                  <c:v>86.055948999999998</c:v>
                </c:pt>
                <c:pt idx="3190">
                  <c:v>85.957170000000005</c:v>
                </c:pt>
                <c:pt idx="3191">
                  <c:v>85.855068000000003</c:v>
                </c:pt>
                <c:pt idx="3192">
                  <c:v>85.732938000000004</c:v>
                </c:pt>
                <c:pt idx="3193">
                  <c:v>85.598737999999997</c:v>
                </c:pt>
                <c:pt idx="3194">
                  <c:v>85.471943999999993</c:v>
                </c:pt>
                <c:pt idx="3195">
                  <c:v>85.360979999999998</c:v>
                </c:pt>
                <c:pt idx="3196">
                  <c:v>85.268566000000007</c:v>
                </c:pt>
                <c:pt idx="3197">
                  <c:v>85.207463000000004</c:v>
                </c:pt>
                <c:pt idx="3198">
                  <c:v>85.192260000000005</c:v>
                </c:pt>
                <c:pt idx="3199">
                  <c:v>85.218947</c:v>
                </c:pt>
                <c:pt idx="3200">
                  <c:v>85.264999000000003</c:v>
                </c:pt>
                <c:pt idx="3201">
                  <c:v>85.307946999999999</c:v>
                </c:pt>
                <c:pt idx="3202">
                  <c:v>85.339399</c:v>
                </c:pt>
                <c:pt idx="3203">
                  <c:v>85.367092</c:v>
                </c:pt>
                <c:pt idx="3204">
                  <c:v>85.408500000000004</c:v>
                </c:pt>
                <c:pt idx="3205">
                  <c:v>85.475756000000004</c:v>
                </c:pt>
                <c:pt idx="3206">
                  <c:v>85.559794999999994</c:v>
                </c:pt>
                <c:pt idx="3207">
                  <c:v>85.633887999999999</c:v>
                </c:pt>
                <c:pt idx="3208">
                  <c:v>85.677565000000001</c:v>
                </c:pt>
                <c:pt idx="3209">
                  <c:v>85.69332</c:v>
                </c:pt>
                <c:pt idx="3210">
                  <c:v>85.698598000000004</c:v>
                </c:pt>
                <c:pt idx="3211">
                  <c:v>85.708129</c:v>
                </c:pt>
                <c:pt idx="3212">
                  <c:v>85.726456999999996</c:v>
                </c:pt>
                <c:pt idx="3213">
                  <c:v>85.749297999999996</c:v>
                </c:pt>
                <c:pt idx="3214">
                  <c:v>85.766318999999996</c:v>
                </c:pt>
                <c:pt idx="3215">
                  <c:v>85.767807000000005</c:v>
                </c:pt>
                <c:pt idx="3216">
                  <c:v>85.753477000000004</c:v>
                </c:pt>
                <c:pt idx="3217">
                  <c:v>85.732365999999999</c:v>
                </c:pt>
                <c:pt idx="3218">
                  <c:v>85.712682000000001</c:v>
                </c:pt>
                <c:pt idx="3219">
                  <c:v>85.694067000000004</c:v>
                </c:pt>
                <c:pt idx="3220">
                  <c:v>85.668222999999998</c:v>
                </c:pt>
                <c:pt idx="3221">
                  <c:v>85.623581999999999</c:v>
                </c:pt>
                <c:pt idx="3222">
                  <c:v>85.555431999999996</c:v>
                </c:pt>
                <c:pt idx="3223">
                  <c:v>85.479984999999999</c:v>
                </c:pt>
                <c:pt idx="3224">
                  <c:v>85.431206000000003</c:v>
                </c:pt>
                <c:pt idx="3225">
                  <c:v>85.429053999999994</c:v>
                </c:pt>
                <c:pt idx="3226">
                  <c:v>85.453767999999997</c:v>
                </c:pt>
                <c:pt idx="3227">
                  <c:v>85.467495</c:v>
                </c:pt>
                <c:pt idx="3228">
                  <c:v>85.459406999999999</c:v>
                </c:pt>
                <c:pt idx="3229">
                  <c:v>85.450667999999993</c:v>
                </c:pt>
                <c:pt idx="3230">
                  <c:v>85.455054000000004</c:v>
                </c:pt>
                <c:pt idx="3231">
                  <c:v>85.457319999999996</c:v>
                </c:pt>
                <c:pt idx="3232">
                  <c:v>85.437487000000004</c:v>
                </c:pt>
                <c:pt idx="3233">
                  <c:v>85.396905000000004</c:v>
                </c:pt>
                <c:pt idx="3234">
                  <c:v>85.349592000000001</c:v>
                </c:pt>
                <c:pt idx="3235">
                  <c:v>85.302259000000006</c:v>
                </c:pt>
                <c:pt idx="3236">
                  <c:v>85.253270999999998</c:v>
                </c:pt>
                <c:pt idx="3237">
                  <c:v>85.199430000000007</c:v>
                </c:pt>
                <c:pt idx="3238">
                  <c:v>85.134844999999999</c:v>
                </c:pt>
                <c:pt idx="3239">
                  <c:v>85.054427000000004</c:v>
                </c:pt>
                <c:pt idx="3240">
                  <c:v>84.966189</c:v>
                </c:pt>
                <c:pt idx="3241">
                  <c:v>84.888209000000003</c:v>
                </c:pt>
                <c:pt idx="3242">
                  <c:v>84.824513999999994</c:v>
                </c:pt>
                <c:pt idx="3243">
                  <c:v>84.755516999999998</c:v>
                </c:pt>
                <c:pt idx="3244">
                  <c:v>84.663383999999994</c:v>
                </c:pt>
                <c:pt idx="3245">
                  <c:v>84.559697999999997</c:v>
                </c:pt>
                <c:pt idx="3246">
                  <c:v>84.478960999999998</c:v>
                </c:pt>
                <c:pt idx="3247">
                  <c:v>84.445823000000004</c:v>
                </c:pt>
                <c:pt idx="3248">
                  <c:v>84.448586000000006</c:v>
                </c:pt>
                <c:pt idx="3249">
                  <c:v>84.440353000000002</c:v>
                </c:pt>
                <c:pt idx="3250">
                  <c:v>84.372501999999997</c:v>
                </c:pt>
                <c:pt idx="3251">
                  <c:v>84.240216000000004</c:v>
                </c:pt>
                <c:pt idx="3252">
                  <c:v>84.091127</c:v>
                </c:pt>
                <c:pt idx="3253">
                  <c:v>83.976479999999995</c:v>
                </c:pt>
                <c:pt idx="3254">
                  <c:v>83.899827999999999</c:v>
                </c:pt>
                <c:pt idx="3255">
                  <c:v>83.827010000000001</c:v>
                </c:pt>
                <c:pt idx="3256">
                  <c:v>83.733492999999996</c:v>
                </c:pt>
                <c:pt idx="3257">
                  <c:v>83.615959000000004</c:v>
                </c:pt>
                <c:pt idx="3258">
                  <c:v>83.468149999999994</c:v>
                </c:pt>
                <c:pt idx="3259">
                  <c:v>83.284578999999994</c:v>
                </c:pt>
                <c:pt idx="3260">
                  <c:v>83.091014999999999</c:v>
                </c:pt>
                <c:pt idx="3261">
                  <c:v>82.932682999999997</c:v>
                </c:pt>
                <c:pt idx="3262">
                  <c:v>82.819202000000004</c:v>
                </c:pt>
                <c:pt idx="3263">
                  <c:v>82.710082999999997</c:v>
                </c:pt>
                <c:pt idx="3264">
                  <c:v>82.565584999999999</c:v>
                </c:pt>
                <c:pt idx="3265">
                  <c:v>82.386258999999995</c:v>
                </c:pt>
                <c:pt idx="3266">
                  <c:v>82.193678000000006</c:v>
                </c:pt>
                <c:pt idx="3267">
                  <c:v>82.000112000000001</c:v>
                </c:pt>
                <c:pt idx="3268">
                  <c:v>81.809558999999993</c:v>
                </c:pt>
                <c:pt idx="3269">
                  <c:v>81.622735000000006</c:v>
                </c:pt>
                <c:pt idx="3270">
                  <c:v>81.428216000000006</c:v>
                </c:pt>
                <c:pt idx="3271">
                  <c:v>81.213353999999995</c:v>
                </c:pt>
                <c:pt idx="3272">
                  <c:v>80.995067000000006</c:v>
                </c:pt>
                <c:pt idx="3273">
                  <c:v>80.813096000000002</c:v>
                </c:pt>
                <c:pt idx="3274">
                  <c:v>80.681533000000002</c:v>
                </c:pt>
                <c:pt idx="3275">
                  <c:v>80.573533999999995</c:v>
                </c:pt>
                <c:pt idx="3276">
                  <c:v>80.461791000000005</c:v>
                </c:pt>
                <c:pt idx="3277">
                  <c:v>80.341942000000003</c:v>
                </c:pt>
                <c:pt idx="3278">
                  <c:v>80.206040000000002</c:v>
                </c:pt>
                <c:pt idx="3279">
                  <c:v>80.031396000000001</c:v>
                </c:pt>
                <c:pt idx="3280">
                  <c:v>79.820796000000001</c:v>
                </c:pt>
                <c:pt idx="3281">
                  <c:v>79.619665999999995</c:v>
                </c:pt>
                <c:pt idx="3282">
                  <c:v>79.461478</c:v>
                </c:pt>
                <c:pt idx="3283">
                  <c:v>79.328543999999994</c:v>
                </c:pt>
                <c:pt idx="3284">
                  <c:v>79.189183999999997</c:v>
                </c:pt>
                <c:pt idx="3285">
                  <c:v>79.038580999999994</c:v>
                </c:pt>
                <c:pt idx="3286">
                  <c:v>78.881606000000005</c:v>
                </c:pt>
                <c:pt idx="3287">
                  <c:v>78.705017999999995</c:v>
                </c:pt>
                <c:pt idx="3288">
                  <c:v>78.496435000000005</c:v>
                </c:pt>
                <c:pt idx="3289">
                  <c:v>78.271265</c:v>
                </c:pt>
                <c:pt idx="3290">
                  <c:v>78.053318000000004</c:v>
                </c:pt>
                <c:pt idx="3291">
                  <c:v>77.844525000000004</c:v>
                </c:pt>
                <c:pt idx="3292">
                  <c:v>77.634904000000006</c:v>
                </c:pt>
                <c:pt idx="3293">
                  <c:v>77.425194000000005</c:v>
                </c:pt>
                <c:pt idx="3294">
                  <c:v>77.219860999999995</c:v>
                </c:pt>
                <c:pt idx="3295">
                  <c:v>77.015456</c:v>
                </c:pt>
                <c:pt idx="3296">
                  <c:v>76.814235999999994</c:v>
                </c:pt>
                <c:pt idx="3297">
                  <c:v>76.629902000000001</c:v>
                </c:pt>
                <c:pt idx="3298">
                  <c:v>76.461408000000006</c:v>
                </c:pt>
                <c:pt idx="3299">
                  <c:v>76.280170999999996</c:v>
                </c:pt>
                <c:pt idx="3300">
                  <c:v>76.060182999999995</c:v>
                </c:pt>
                <c:pt idx="3301">
                  <c:v>75.803791000000004</c:v>
                </c:pt>
                <c:pt idx="3302">
                  <c:v>75.526822999999993</c:v>
                </c:pt>
                <c:pt idx="3303">
                  <c:v>75.240313</c:v>
                </c:pt>
                <c:pt idx="3304">
                  <c:v>74.957886999999999</c:v>
                </c:pt>
                <c:pt idx="3305">
                  <c:v>74.695041000000003</c:v>
                </c:pt>
                <c:pt idx="3306">
                  <c:v>74.446821</c:v>
                </c:pt>
                <c:pt idx="3307">
                  <c:v>74.191614000000001</c:v>
                </c:pt>
                <c:pt idx="3308">
                  <c:v>73.930170000000004</c:v>
                </c:pt>
                <c:pt idx="3309">
                  <c:v>73.692550999999995</c:v>
                </c:pt>
                <c:pt idx="3310">
                  <c:v>73.493340000000003</c:v>
                </c:pt>
                <c:pt idx="3311">
                  <c:v>73.308515999999997</c:v>
                </c:pt>
                <c:pt idx="3312">
                  <c:v>73.111169000000004</c:v>
                </c:pt>
                <c:pt idx="3313">
                  <c:v>72.898678000000004</c:v>
                </c:pt>
                <c:pt idx="3314">
                  <c:v>72.668921999999995</c:v>
                </c:pt>
                <c:pt idx="3315">
                  <c:v>72.412548999999999</c:v>
                </c:pt>
                <c:pt idx="3316">
                  <c:v>72.144537999999997</c:v>
                </c:pt>
                <c:pt idx="3317">
                  <c:v>71.897372000000004</c:v>
                </c:pt>
                <c:pt idx="3318">
                  <c:v>71.670879999999997</c:v>
                </c:pt>
                <c:pt idx="3319">
                  <c:v>71.432237999999998</c:v>
                </c:pt>
                <c:pt idx="3320">
                  <c:v>71.175596999999996</c:v>
                </c:pt>
                <c:pt idx="3321">
                  <c:v>70.935561000000007</c:v>
                </c:pt>
                <c:pt idx="3322">
                  <c:v>70.728494999999995</c:v>
                </c:pt>
                <c:pt idx="3323">
                  <c:v>70.529117999999997</c:v>
                </c:pt>
                <c:pt idx="3324">
                  <c:v>70.310910000000007</c:v>
                </c:pt>
                <c:pt idx="3325">
                  <c:v>70.067871999999994</c:v>
                </c:pt>
                <c:pt idx="3326">
                  <c:v>69.799976999999998</c:v>
                </c:pt>
                <c:pt idx="3327">
                  <c:v>69.504789000000002</c:v>
                </c:pt>
                <c:pt idx="3328">
                  <c:v>69.201423000000005</c:v>
                </c:pt>
                <c:pt idx="3329">
                  <c:v>68.882586000000003</c:v>
                </c:pt>
                <c:pt idx="3330">
                  <c:v>68.511581000000007</c:v>
                </c:pt>
                <c:pt idx="3331">
                  <c:v>67.998599999999996</c:v>
                </c:pt>
                <c:pt idx="3332">
                  <c:v>67.456408999999994</c:v>
                </c:pt>
                <c:pt idx="3333">
                  <c:v>67.26379</c:v>
                </c:pt>
                <c:pt idx="3334">
                  <c:v>67.371610000000004</c:v>
                </c:pt>
                <c:pt idx="3335">
                  <c:v>67.435543999999993</c:v>
                </c:pt>
                <c:pt idx="3336">
                  <c:v>67.337228999999994</c:v>
                </c:pt>
                <c:pt idx="3337">
                  <c:v>67.134337000000002</c:v>
                </c:pt>
                <c:pt idx="3338">
                  <c:v>66.934220999999994</c:v>
                </c:pt>
                <c:pt idx="3339">
                  <c:v>66.764953000000006</c:v>
                </c:pt>
                <c:pt idx="3340">
                  <c:v>66.599846999999997</c:v>
                </c:pt>
                <c:pt idx="3341">
                  <c:v>66.429171999999994</c:v>
                </c:pt>
                <c:pt idx="3342">
                  <c:v>66.254696999999993</c:v>
                </c:pt>
                <c:pt idx="3343">
                  <c:v>66.066935000000001</c:v>
                </c:pt>
                <c:pt idx="3344">
                  <c:v>65.871279999999999</c:v>
                </c:pt>
                <c:pt idx="3345">
                  <c:v>65.700862999999998</c:v>
                </c:pt>
                <c:pt idx="3346">
                  <c:v>65.568184000000002</c:v>
                </c:pt>
                <c:pt idx="3347">
                  <c:v>65.441188999999994</c:v>
                </c:pt>
                <c:pt idx="3348">
                  <c:v>65.294227000000006</c:v>
                </c:pt>
                <c:pt idx="3349">
                  <c:v>65.135873000000004</c:v>
                </c:pt>
                <c:pt idx="3350">
                  <c:v>64.963513000000006</c:v>
                </c:pt>
                <c:pt idx="3351">
                  <c:v>64.747851999999995</c:v>
                </c:pt>
                <c:pt idx="3352">
                  <c:v>64.494832000000002</c:v>
                </c:pt>
                <c:pt idx="3353">
                  <c:v>64.266005000000007</c:v>
                </c:pt>
                <c:pt idx="3354">
                  <c:v>64.102535000000003</c:v>
                </c:pt>
                <c:pt idx="3355">
                  <c:v>63.983587999999997</c:v>
                </c:pt>
                <c:pt idx="3356">
                  <c:v>63.882696000000003</c:v>
                </c:pt>
                <c:pt idx="3357">
                  <c:v>63.799678999999998</c:v>
                </c:pt>
                <c:pt idx="3358">
                  <c:v>63.712912000000003</c:v>
                </c:pt>
                <c:pt idx="3359">
                  <c:v>63.569819000000003</c:v>
                </c:pt>
                <c:pt idx="3360">
                  <c:v>63.362051000000001</c:v>
                </c:pt>
                <c:pt idx="3361">
                  <c:v>63.154373999999997</c:v>
                </c:pt>
                <c:pt idx="3362">
                  <c:v>63.000476999999997</c:v>
                </c:pt>
                <c:pt idx="3363">
                  <c:v>62.881203999999997</c:v>
                </c:pt>
                <c:pt idx="3364">
                  <c:v>62.759833999999998</c:v>
                </c:pt>
                <c:pt idx="3365">
                  <c:v>62.640366999999998</c:v>
                </c:pt>
                <c:pt idx="3366">
                  <c:v>62.533771000000002</c:v>
                </c:pt>
                <c:pt idx="3367">
                  <c:v>62.423307000000001</c:v>
                </c:pt>
                <c:pt idx="3368">
                  <c:v>62.301267000000003</c:v>
                </c:pt>
                <c:pt idx="3369">
                  <c:v>62.185012</c:v>
                </c:pt>
                <c:pt idx="3370">
                  <c:v>62.065693000000003</c:v>
                </c:pt>
                <c:pt idx="3371">
                  <c:v>61.900207999999999</c:v>
                </c:pt>
                <c:pt idx="3372">
                  <c:v>61.684154999999997</c:v>
                </c:pt>
                <c:pt idx="3373">
                  <c:v>61.478862999999997</c:v>
                </c:pt>
                <c:pt idx="3374">
                  <c:v>61.332760999999998</c:v>
                </c:pt>
                <c:pt idx="3375">
                  <c:v>61.223058999999999</c:v>
                </c:pt>
                <c:pt idx="3376">
                  <c:v>61.111331999999997</c:v>
                </c:pt>
                <c:pt idx="3377">
                  <c:v>60.999796000000003</c:v>
                </c:pt>
                <c:pt idx="3378">
                  <c:v>60.891973999999998</c:v>
                </c:pt>
                <c:pt idx="3379">
                  <c:v>60.759495000000001</c:v>
                </c:pt>
                <c:pt idx="3380">
                  <c:v>60.588031999999998</c:v>
                </c:pt>
                <c:pt idx="3381">
                  <c:v>60.407834999999999</c:v>
                </c:pt>
                <c:pt idx="3382">
                  <c:v>60.248589000000003</c:v>
                </c:pt>
                <c:pt idx="3383">
                  <c:v>60.109473999999999</c:v>
                </c:pt>
                <c:pt idx="3384">
                  <c:v>59.995913999999999</c:v>
                </c:pt>
                <c:pt idx="3385">
                  <c:v>59.918677000000002</c:v>
                </c:pt>
                <c:pt idx="3386">
                  <c:v>59.833233</c:v>
                </c:pt>
                <c:pt idx="3387">
                  <c:v>59.670085</c:v>
                </c:pt>
                <c:pt idx="3388">
                  <c:v>59.451639</c:v>
                </c:pt>
                <c:pt idx="3389">
                  <c:v>59.281219999999998</c:v>
                </c:pt>
                <c:pt idx="3390">
                  <c:v>59.186556000000003</c:v>
                </c:pt>
                <c:pt idx="3391">
                  <c:v>59.077798000000001</c:v>
                </c:pt>
                <c:pt idx="3392">
                  <c:v>58.898124000000003</c:v>
                </c:pt>
                <c:pt idx="3393">
                  <c:v>58.708607999999998</c:v>
                </c:pt>
                <c:pt idx="3394">
                  <c:v>58.574402999999997</c:v>
                </c:pt>
                <c:pt idx="3395">
                  <c:v>58.470652000000001</c:v>
                </c:pt>
                <c:pt idx="3396">
                  <c:v>58.35924</c:v>
                </c:pt>
                <c:pt idx="3397">
                  <c:v>58.255960000000002</c:v>
                </c:pt>
                <c:pt idx="3398">
                  <c:v>58.159700999999998</c:v>
                </c:pt>
                <c:pt idx="3399">
                  <c:v>58.012256000000001</c:v>
                </c:pt>
                <c:pt idx="3400">
                  <c:v>57.796286000000002</c:v>
                </c:pt>
                <c:pt idx="3401">
                  <c:v>57.589472999999998</c:v>
                </c:pt>
                <c:pt idx="3402">
                  <c:v>57.452129999999997</c:v>
                </c:pt>
                <c:pt idx="3403">
                  <c:v>57.346449999999997</c:v>
                </c:pt>
                <c:pt idx="3404">
                  <c:v>57.223923999999997</c:v>
                </c:pt>
                <c:pt idx="3405">
                  <c:v>57.098391999999997</c:v>
                </c:pt>
                <c:pt idx="3406">
                  <c:v>56.982028999999997</c:v>
                </c:pt>
                <c:pt idx="3407">
                  <c:v>56.834972999999998</c:v>
                </c:pt>
                <c:pt idx="3408">
                  <c:v>56.647854000000002</c:v>
                </c:pt>
                <c:pt idx="3409">
                  <c:v>56.499941999999997</c:v>
                </c:pt>
                <c:pt idx="3410">
                  <c:v>56.446894</c:v>
                </c:pt>
                <c:pt idx="3411">
                  <c:v>56.432192999999998</c:v>
                </c:pt>
                <c:pt idx="3412">
                  <c:v>56.372183999999997</c:v>
                </c:pt>
                <c:pt idx="3413">
                  <c:v>56.239198999999999</c:v>
                </c:pt>
                <c:pt idx="3414">
                  <c:v>56.038088000000002</c:v>
                </c:pt>
                <c:pt idx="3415">
                  <c:v>55.786867999999998</c:v>
                </c:pt>
                <c:pt idx="3416">
                  <c:v>55.550179999999997</c:v>
                </c:pt>
                <c:pt idx="3417">
                  <c:v>55.407158000000003</c:v>
                </c:pt>
                <c:pt idx="3418">
                  <c:v>55.340643</c:v>
                </c:pt>
                <c:pt idx="3419">
                  <c:v>55.243492000000003</c:v>
                </c:pt>
                <c:pt idx="3420">
                  <c:v>55.083516000000003</c:v>
                </c:pt>
                <c:pt idx="3421">
                  <c:v>54.957354000000002</c:v>
                </c:pt>
                <c:pt idx="3422">
                  <c:v>54.924695</c:v>
                </c:pt>
                <c:pt idx="3423">
                  <c:v>54.909235000000002</c:v>
                </c:pt>
                <c:pt idx="3424">
                  <c:v>54.822809999999997</c:v>
                </c:pt>
                <c:pt idx="3425">
                  <c:v>54.688868999999997</c:v>
                </c:pt>
                <c:pt idx="3426">
                  <c:v>54.565758000000002</c:v>
                </c:pt>
                <c:pt idx="3427">
                  <c:v>54.440640000000002</c:v>
                </c:pt>
                <c:pt idx="3428">
                  <c:v>54.28839</c:v>
                </c:pt>
                <c:pt idx="3429">
                  <c:v>54.140419999999999</c:v>
                </c:pt>
                <c:pt idx="3430">
                  <c:v>54.019100999999999</c:v>
                </c:pt>
                <c:pt idx="3431">
                  <c:v>53.877861000000003</c:v>
                </c:pt>
                <c:pt idx="3432">
                  <c:v>53.683610999999999</c:v>
                </c:pt>
                <c:pt idx="3433">
                  <c:v>53.486747999999999</c:v>
                </c:pt>
                <c:pt idx="3434">
                  <c:v>53.331180000000003</c:v>
                </c:pt>
                <c:pt idx="3435">
                  <c:v>53.185761999999997</c:v>
                </c:pt>
                <c:pt idx="3436">
                  <c:v>53.030920000000002</c:v>
                </c:pt>
                <c:pt idx="3437">
                  <c:v>52.918846000000002</c:v>
                </c:pt>
                <c:pt idx="3438">
                  <c:v>52.882091000000003</c:v>
                </c:pt>
                <c:pt idx="3439">
                  <c:v>52.864646</c:v>
                </c:pt>
                <c:pt idx="3440">
                  <c:v>52.808028999999998</c:v>
                </c:pt>
                <c:pt idx="3441">
                  <c:v>52.726092999999999</c:v>
                </c:pt>
                <c:pt idx="3442">
                  <c:v>52.641894999999998</c:v>
                </c:pt>
                <c:pt idx="3443">
                  <c:v>52.534799</c:v>
                </c:pt>
                <c:pt idx="3444">
                  <c:v>52.404454999999999</c:v>
                </c:pt>
                <c:pt idx="3445">
                  <c:v>52.303837999999999</c:v>
                </c:pt>
                <c:pt idx="3446">
                  <c:v>52.247439</c:v>
                </c:pt>
                <c:pt idx="3447">
                  <c:v>52.168841999999998</c:v>
                </c:pt>
                <c:pt idx="3448">
                  <c:v>52.022604999999999</c:v>
                </c:pt>
                <c:pt idx="3449">
                  <c:v>51.845658999999998</c:v>
                </c:pt>
                <c:pt idx="3450">
                  <c:v>51.675908</c:v>
                </c:pt>
                <c:pt idx="3451">
                  <c:v>51.495418000000001</c:v>
                </c:pt>
                <c:pt idx="3452">
                  <c:v>51.302708000000003</c:v>
                </c:pt>
                <c:pt idx="3453">
                  <c:v>51.151096000000003</c:v>
                </c:pt>
                <c:pt idx="3454">
                  <c:v>51.056654999999999</c:v>
                </c:pt>
                <c:pt idx="3455">
                  <c:v>50.963107999999998</c:v>
                </c:pt>
                <c:pt idx="3456">
                  <c:v>50.853378999999997</c:v>
                </c:pt>
                <c:pt idx="3457">
                  <c:v>50.787756000000002</c:v>
                </c:pt>
                <c:pt idx="3458">
                  <c:v>50.782226000000001</c:v>
                </c:pt>
                <c:pt idx="3459">
                  <c:v>50.756614999999996</c:v>
                </c:pt>
                <c:pt idx="3460">
                  <c:v>50.654322999999998</c:v>
                </c:pt>
                <c:pt idx="3461">
                  <c:v>50.51979</c:v>
                </c:pt>
                <c:pt idx="3462">
                  <c:v>50.403165999999999</c:v>
                </c:pt>
                <c:pt idx="3463">
                  <c:v>50.285178999999999</c:v>
                </c:pt>
                <c:pt idx="3464">
                  <c:v>50.157705999999997</c:v>
                </c:pt>
                <c:pt idx="3465">
                  <c:v>50.077314000000001</c:v>
                </c:pt>
                <c:pt idx="3466">
                  <c:v>50.065674999999999</c:v>
                </c:pt>
                <c:pt idx="3467">
                  <c:v>50.053598000000001</c:v>
                </c:pt>
                <c:pt idx="3468">
                  <c:v>49.989673000000003</c:v>
                </c:pt>
                <c:pt idx="3469">
                  <c:v>49.911889000000002</c:v>
                </c:pt>
                <c:pt idx="3470">
                  <c:v>49.862135000000002</c:v>
                </c:pt>
                <c:pt idx="3471">
                  <c:v>49.828651999999998</c:v>
                </c:pt>
                <c:pt idx="3472">
                  <c:v>49.819310000000002</c:v>
                </c:pt>
                <c:pt idx="3473">
                  <c:v>49.885531</c:v>
                </c:pt>
                <c:pt idx="3474">
                  <c:v>49.994</c:v>
                </c:pt>
                <c:pt idx="3475">
                  <c:v>50.003312000000001</c:v>
                </c:pt>
                <c:pt idx="3476">
                  <c:v>49.884976000000002</c:v>
                </c:pt>
                <c:pt idx="3477">
                  <c:v>49.778305000000003</c:v>
                </c:pt>
                <c:pt idx="3478">
                  <c:v>49.771177999999999</c:v>
                </c:pt>
                <c:pt idx="3479">
                  <c:v>49.79569</c:v>
                </c:pt>
                <c:pt idx="3480">
                  <c:v>49.782546000000004</c:v>
                </c:pt>
                <c:pt idx="3481">
                  <c:v>49.780909000000001</c:v>
                </c:pt>
                <c:pt idx="3482">
                  <c:v>49.830170000000003</c:v>
                </c:pt>
                <c:pt idx="3483">
                  <c:v>49.809809000000001</c:v>
                </c:pt>
                <c:pt idx="3484">
                  <c:v>49.634478999999999</c:v>
                </c:pt>
                <c:pt idx="3485">
                  <c:v>49.408127</c:v>
                </c:pt>
              </c:numCache>
            </c:numRef>
          </c:val>
          <c:smooth val="0"/>
          <c:extLst>
            <c:ext xmlns:c16="http://schemas.microsoft.com/office/drawing/2014/chart" uri="{C3380CC4-5D6E-409C-BE32-E72D297353CC}">
              <c16:uniqueId val="{00000000-270E-4247-8AFA-613C41F21F17}"/>
            </c:ext>
          </c:extLst>
        </c:ser>
        <c:ser>
          <c:idx val="1"/>
          <c:order val="1"/>
          <c:tx>
            <c:v>pva 6g</c:v>
          </c:tx>
          <c:spPr>
            <a:ln w="28575" cap="rnd">
              <a:solidFill>
                <a:schemeClr val="accent2"/>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C$2:$C$3487</c:f>
              <c:numCache>
                <c:formatCode>General</c:formatCode>
                <c:ptCount val="3486"/>
                <c:pt idx="0">
                  <c:v>92.159909999999996</c:v>
                </c:pt>
                <c:pt idx="1">
                  <c:v>92.173509999999993</c:v>
                </c:pt>
                <c:pt idx="2">
                  <c:v>92.187150000000003</c:v>
                </c:pt>
                <c:pt idx="3">
                  <c:v>92.189964000000003</c:v>
                </c:pt>
                <c:pt idx="4">
                  <c:v>92.176219000000003</c:v>
                </c:pt>
                <c:pt idx="5">
                  <c:v>92.150632000000002</c:v>
                </c:pt>
                <c:pt idx="6">
                  <c:v>92.143073000000001</c:v>
                </c:pt>
                <c:pt idx="7">
                  <c:v>92.138765000000006</c:v>
                </c:pt>
                <c:pt idx="8">
                  <c:v>92.147329999999997</c:v>
                </c:pt>
                <c:pt idx="9">
                  <c:v>92.160043999999999</c:v>
                </c:pt>
                <c:pt idx="10">
                  <c:v>92.172105000000002</c:v>
                </c:pt>
                <c:pt idx="11">
                  <c:v>92.185773999999995</c:v>
                </c:pt>
                <c:pt idx="12">
                  <c:v>92.202991999999995</c:v>
                </c:pt>
                <c:pt idx="13">
                  <c:v>92.221006000000003</c:v>
                </c:pt>
                <c:pt idx="14">
                  <c:v>92.235793000000001</c:v>
                </c:pt>
                <c:pt idx="15">
                  <c:v>92.245469</c:v>
                </c:pt>
                <c:pt idx="16">
                  <c:v>92.248682000000002</c:v>
                </c:pt>
                <c:pt idx="17">
                  <c:v>92.243674999999996</c:v>
                </c:pt>
                <c:pt idx="18">
                  <c:v>92.232595000000003</c:v>
                </c:pt>
                <c:pt idx="19">
                  <c:v>92.223675999999998</c:v>
                </c:pt>
                <c:pt idx="20">
                  <c:v>92.223600000000005</c:v>
                </c:pt>
                <c:pt idx="21">
                  <c:v>92.227450000000005</c:v>
                </c:pt>
                <c:pt idx="22">
                  <c:v>92.220292999999998</c:v>
                </c:pt>
                <c:pt idx="23">
                  <c:v>92.192584999999994</c:v>
                </c:pt>
                <c:pt idx="24">
                  <c:v>92.154534999999996</c:v>
                </c:pt>
                <c:pt idx="25">
                  <c:v>92.131230000000002</c:v>
                </c:pt>
                <c:pt idx="26">
                  <c:v>92.138672</c:v>
                </c:pt>
                <c:pt idx="27">
                  <c:v>92.166290000000004</c:v>
                </c:pt>
                <c:pt idx="28">
                  <c:v>92.188812999999996</c:v>
                </c:pt>
                <c:pt idx="29">
                  <c:v>92.193554000000006</c:v>
                </c:pt>
                <c:pt idx="30">
                  <c:v>92.190192999999994</c:v>
                </c:pt>
                <c:pt idx="31">
                  <c:v>92.192419999999998</c:v>
                </c:pt>
                <c:pt idx="32">
                  <c:v>92.196741000000003</c:v>
                </c:pt>
                <c:pt idx="33">
                  <c:v>92.186553000000004</c:v>
                </c:pt>
                <c:pt idx="34">
                  <c:v>92.154426000000001</c:v>
                </c:pt>
                <c:pt idx="35">
                  <c:v>92.112988999999999</c:v>
                </c:pt>
                <c:pt idx="36">
                  <c:v>92.083799999999997</c:v>
                </c:pt>
                <c:pt idx="37">
                  <c:v>92.079286999999994</c:v>
                </c:pt>
                <c:pt idx="38">
                  <c:v>92.095415000000003</c:v>
                </c:pt>
                <c:pt idx="39">
                  <c:v>92.117909999999995</c:v>
                </c:pt>
                <c:pt idx="40">
                  <c:v>92.133082999999999</c:v>
                </c:pt>
                <c:pt idx="41">
                  <c:v>92.135491000000002</c:v>
                </c:pt>
                <c:pt idx="42">
                  <c:v>92.128215999999995</c:v>
                </c:pt>
                <c:pt idx="43">
                  <c:v>92.117608000000004</c:v>
                </c:pt>
                <c:pt idx="44">
                  <c:v>92.106864999999999</c:v>
                </c:pt>
                <c:pt idx="45">
                  <c:v>92.095106999999999</c:v>
                </c:pt>
                <c:pt idx="46">
                  <c:v>92.082508000000004</c:v>
                </c:pt>
                <c:pt idx="47">
                  <c:v>92.074031000000005</c:v>
                </c:pt>
                <c:pt idx="48">
                  <c:v>92.075629000000006</c:v>
                </c:pt>
                <c:pt idx="49">
                  <c:v>92.085226000000006</c:v>
                </c:pt>
                <c:pt idx="50">
                  <c:v>92.091739000000004</c:v>
                </c:pt>
                <c:pt idx="51">
                  <c:v>92.087838000000005</c:v>
                </c:pt>
                <c:pt idx="52">
                  <c:v>92.080499000000003</c:v>
                </c:pt>
                <c:pt idx="53">
                  <c:v>92.081591000000003</c:v>
                </c:pt>
                <c:pt idx="54">
                  <c:v>92.093903999999995</c:v>
                </c:pt>
                <c:pt idx="55">
                  <c:v>92.111611999999994</c:v>
                </c:pt>
                <c:pt idx="56">
                  <c:v>92.129535000000004</c:v>
                </c:pt>
                <c:pt idx="57">
                  <c:v>92.151292999999995</c:v>
                </c:pt>
                <c:pt idx="58">
                  <c:v>92.184618999999998</c:v>
                </c:pt>
                <c:pt idx="59">
                  <c:v>92.222765999999993</c:v>
                </c:pt>
                <c:pt idx="60">
                  <c:v>92.245238000000001</c:v>
                </c:pt>
                <c:pt idx="61">
                  <c:v>92.238720000000001</c:v>
                </c:pt>
                <c:pt idx="62">
                  <c:v>92.207224999999994</c:v>
                </c:pt>
                <c:pt idx="63">
                  <c:v>92.167697000000004</c:v>
                </c:pt>
                <c:pt idx="64">
                  <c:v>92.139881000000003</c:v>
                </c:pt>
                <c:pt idx="65">
                  <c:v>92.138446000000002</c:v>
                </c:pt>
                <c:pt idx="66">
                  <c:v>92.168105999999995</c:v>
                </c:pt>
                <c:pt idx="67">
                  <c:v>92.217389999999995</c:v>
                </c:pt>
                <c:pt idx="68">
                  <c:v>92.258503000000005</c:v>
                </c:pt>
                <c:pt idx="69">
                  <c:v>92.261233000000004</c:v>
                </c:pt>
                <c:pt idx="70">
                  <c:v>92.216963000000007</c:v>
                </c:pt>
                <c:pt idx="71">
                  <c:v>92.147660999999999</c:v>
                </c:pt>
                <c:pt idx="72">
                  <c:v>92.088789000000006</c:v>
                </c:pt>
                <c:pt idx="73">
                  <c:v>92.066883000000004</c:v>
                </c:pt>
                <c:pt idx="74">
                  <c:v>92.085119000000006</c:v>
                </c:pt>
                <c:pt idx="75">
                  <c:v>92.122186999999997</c:v>
                </c:pt>
                <c:pt idx="76">
                  <c:v>92.150993999999997</c:v>
                </c:pt>
                <c:pt idx="77">
                  <c:v>92.165034000000006</c:v>
                </c:pt>
                <c:pt idx="78">
                  <c:v>92.182277999999997</c:v>
                </c:pt>
                <c:pt idx="79">
                  <c:v>92.220453000000006</c:v>
                </c:pt>
                <c:pt idx="80">
                  <c:v>92.270055999999997</c:v>
                </c:pt>
                <c:pt idx="81">
                  <c:v>92.298373999999995</c:v>
                </c:pt>
                <c:pt idx="82">
                  <c:v>92.284198000000004</c:v>
                </c:pt>
                <c:pt idx="83">
                  <c:v>92.240764999999996</c:v>
                </c:pt>
                <c:pt idx="84">
                  <c:v>92.194400999999999</c:v>
                </c:pt>
                <c:pt idx="85">
                  <c:v>92.156324999999995</c:v>
                </c:pt>
                <c:pt idx="86">
                  <c:v>92.127460999999997</c:v>
                </c:pt>
                <c:pt idx="87">
                  <c:v>92.111009999999993</c:v>
                </c:pt>
                <c:pt idx="88">
                  <c:v>92.107139000000004</c:v>
                </c:pt>
                <c:pt idx="89">
                  <c:v>92.109932999999998</c:v>
                </c:pt>
                <c:pt idx="90">
                  <c:v>92.112909000000002</c:v>
                </c:pt>
                <c:pt idx="91">
                  <c:v>92.115871999999996</c:v>
                </c:pt>
                <c:pt idx="92">
                  <c:v>92.121391000000003</c:v>
                </c:pt>
                <c:pt idx="93">
                  <c:v>92.130581000000006</c:v>
                </c:pt>
                <c:pt idx="94">
                  <c:v>92.144891000000001</c:v>
                </c:pt>
                <c:pt idx="95">
                  <c:v>92.173218000000006</c:v>
                </c:pt>
                <c:pt idx="96">
                  <c:v>92.231123999999994</c:v>
                </c:pt>
                <c:pt idx="97">
                  <c:v>92.315629000000001</c:v>
                </c:pt>
                <c:pt idx="98">
                  <c:v>92.395838999999995</c:v>
                </c:pt>
                <c:pt idx="99">
                  <c:v>92.442375999999996</c:v>
                </c:pt>
                <c:pt idx="100">
                  <c:v>92.444790999999995</c:v>
                </c:pt>
                <c:pt idx="101">
                  <c:v>92.402546999999998</c:v>
                </c:pt>
                <c:pt idx="102">
                  <c:v>92.320040000000006</c:v>
                </c:pt>
                <c:pt idx="103">
                  <c:v>92.214404000000002</c:v>
                </c:pt>
                <c:pt idx="104">
                  <c:v>92.118116000000001</c:v>
                </c:pt>
                <c:pt idx="105">
                  <c:v>92.063648000000001</c:v>
                </c:pt>
                <c:pt idx="106">
                  <c:v>92.063834999999997</c:v>
                </c:pt>
                <c:pt idx="107">
                  <c:v>92.105014999999995</c:v>
                </c:pt>
                <c:pt idx="108">
                  <c:v>92.147829000000002</c:v>
                </c:pt>
                <c:pt idx="109">
                  <c:v>92.157019000000005</c:v>
                </c:pt>
                <c:pt idx="110">
                  <c:v>92.126249000000001</c:v>
                </c:pt>
                <c:pt idx="111">
                  <c:v>92.081669000000005</c:v>
                </c:pt>
                <c:pt idx="112">
                  <c:v>92.074867999999995</c:v>
                </c:pt>
                <c:pt idx="113">
                  <c:v>92.140423999999996</c:v>
                </c:pt>
                <c:pt idx="114">
                  <c:v>92.249543000000003</c:v>
                </c:pt>
                <c:pt idx="115">
                  <c:v>92.328031999999993</c:v>
                </c:pt>
                <c:pt idx="116">
                  <c:v>92.327511000000001</c:v>
                </c:pt>
                <c:pt idx="117">
                  <c:v>92.268420000000006</c:v>
                </c:pt>
                <c:pt idx="118">
                  <c:v>92.207660000000004</c:v>
                </c:pt>
                <c:pt idx="119">
                  <c:v>92.178141999999994</c:v>
                </c:pt>
                <c:pt idx="120">
                  <c:v>92.173306999999994</c:v>
                </c:pt>
                <c:pt idx="121">
                  <c:v>92.161422999999999</c:v>
                </c:pt>
                <c:pt idx="122">
                  <c:v>92.119894000000002</c:v>
                </c:pt>
                <c:pt idx="123">
                  <c:v>92.068700000000007</c:v>
                </c:pt>
                <c:pt idx="124">
                  <c:v>92.042755</c:v>
                </c:pt>
                <c:pt idx="125">
                  <c:v>92.052824999999999</c:v>
                </c:pt>
                <c:pt idx="126">
                  <c:v>92.083905000000001</c:v>
                </c:pt>
                <c:pt idx="127">
                  <c:v>92.112187000000006</c:v>
                </c:pt>
                <c:pt idx="128">
                  <c:v>92.131191000000001</c:v>
                </c:pt>
                <c:pt idx="129">
                  <c:v>92.158135999999999</c:v>
                </c:pt>
                <c:pt idx="130">
                  <c:v>92.199961000000002</c:v>
                </c:pt>
                <c:pt idx="131">
                  <c:v>92.226772999999994</c:v>
                </c:pt>
                <c:pt idx="132">
                  <c:v>92.199922999999998</c:v>
                </c:pt>
                <c:pt idx="133">
                  <c:v>92.138165999999998</c:v>
                </c:pt>
                <c:pt idx="134">
                  <c:v>92.099622999999994</c:v>
                </c:pt>
                <c:pt idx="135">
                  <c:v>92.104566000000005</c:v>
                </c:pt>
                <c:pt idx="136">
                  <c:v>92.128022000000001</c:v>
                </c:pt>
                <c:pt idx="137">
                  <c:v>92.143540999999999</c:v>
                </c:pt>
                <c:pt idx="138">
                  <c:v>92.141062000000005</c:v>
                </c:pt>
                <c:pt idx="139">
                  <c:v>92.125598999999994</c:v>
                </c:pt>
                <c:pt idx="140">
                  <c:v>92.104766999999995</c:v>
                </c:pt>
                <c:pt idx="141">
                  <c:v>92.090723999999994</c:v>
                </c:pt>
                <c:pt idx="142">
                  <c:v>92.100240999999997</c:v>
                </c:pt>
                <c:pt idx="143">
                  <c:v>92.147077999999993</c:v>
                </c:pt>
                <c:pt idx="144">
                  <c:v>92.229408000000006</c:v>
                </c:pt>
                <c:pt idx="145">
                  <c:v>92.317083999999994</c:v>
                </c:pt>
                <c:pt idx="146">
                  <c:v>92.360533000000004</c:v>
                </c:pt>
                <c:pt idx="147">
                  <c:v>92.350851000000006</c:v>
                </c:pt>
                <c:pt idx="148">
                  <c:v>92.290806000000003</c:v>
                </c:pt>
                <c:pt idx="149">
                  <c:v>92.175062999999994</c:v>
                </c:pt>
                <c:pt idx="150">
                  <c:v>92.066497999999996</c:v>
                </c:pt>
                <c:pt idx="151">
                  <c:v>92.022294000000002</c:v>
                </c:pt>
                <c:pt idx="152">
                  <c:v>92.038476000000003</c:v>
                </c:pt>
                <c:pt idx="153">
                  <c:v>92.083010999999999</c:v>
                </c:pt>
                <c:pt idx="154">
                  <c:v>92.126457000000002</c:v>
                </c:pt>
                <c:pt idx="155">
                  <c:v>92.149904000000006</c:v>
                </c:pt>
                <c:pt idx="156">
                  <c:v>92.147481999999997</c:v>
                </c:pt>
                <c:pt idx="157">
                  <c:v>92.132611999999995</c:v>
                </c:pt>
                <c:pt idx="158">
                  <c:v>92.126142000000002</c:v>
                </c:pt>
                <c:pt idx="159">
                  <c:v>92.138446000000002</c:v>
                </c:pt>
                <c:pt idx="160">
                  <c:v>92.153460999999993</c:v>
                </c:pt>
                <c:pt idx="161">
                  <c:v>92.131611000000007</c:v>
                </c:pt>
                <c:pt idx="162">
                  <c:v>92.053325000000001</c:v>
                </c:pt>
                <c:pt idx="163">
                  <c:v>91.951835000000003</c:v>
                </c:pt>
                <c:pt idx="164">
                  <c:v>91.872018999999995</c:v>
                </c:pt>
                <c:pt idx="165">
                  <c:v>91.838885000000005</c:v>
                </c:pt>
                <c:pt idx="166">
                  <c:v>91.854930999999993</c:v>
                </c:pt>
                <c:pt idx="167">
                  <c:v>91.899574000000001</c:v>
                </c:pt>
                <c:pt idx="168">
                  <c:v>91.942203000000006</c:v>
                </c:pt>
                <c:pt idx="169">
                  <c:v>91.965864999999994</c:v>
                </c:pt>
                <c:pt idx="170">
                  <c:v>91.975836000000001</c:v>
                </c:pt>
                <c:pt idx="171">
                  <c:v>91.988144000000005</c:v>
                </c:pt>
                <c:pt idx="172">
                  <c:v>92.009732</c:v>
                </c:pt>
                <c:pt idx="173">
                  <c:v>92.031497000000002</c:v>
                </c:pt>
                <c:pt idx="174">
                  <c:v>92.039415000000005</c:v>
                </c:pt>
                <c:pt idx="175">
                  <c:v>92.029411999999994</c:v>
                </c:pt>
                <c:pt idx="176">
                  <c:v>92.012073999999998</c:v>
                </c:pt>
                <c:pt idx="177">
                  <c:v>92.002474000000007</c:v>
                </c:pt>
                <c:pt idx="178">
                  <c:v>91.995963000000003</c:v>
                </c:pt>
                <c:pt idx="179">
                  <c:v>91.990460999999996</c:v>
                </c:pt>
                <c:pt idx="180">
                  <c:v>91.992527999999993</c:v>
                </c:pt>
                <c:pt idx="181">
                  <c:v>91.982235000000003</c:v>
                </c:pt>
                <c:pt idx="182">
                  <c:v>91.968224000000006</c:v>
                </c:pt>
                <c:pt idx="183">
                  <c:v>91.980300999999997</c:v>
                </c:pt>
                <c:pt idx="184">
                  <c:v>92.023047000000005</c:v>
                </c:pt>
                <c:pt idx="185">
                  <c:v>92.070130000000006</c:v>
                </c:pt>
                <c:pt idx="186">
                  <c:v>92.084958</c:v>
                </c:pt>
                <c:pt idx="187">
                  <c:v>92.075747000000007</c:v>
                </c:pt>
                <c:pt idx="188">
                  <c:v>92.079651999999996</c:v>
                </c:pt>
                <c:pt idx="189">
                  <c:v>92.098541999999995</c:v>
                </c:pt>
                <c:pt idx="190">
                  <c:v>92.100587000000004</c:v>
                </c:pt>
                <c:pt idx="191">
                  <c:v>92.061892999999998</c:v>
                </c:pt>
                <c:pt idx="192">
                  <c:v>91.992761000000002</c:v>
                </c:pt>
                <c:pt idx="193">
                  <c:v>91.934229000000002</c:v>
                </c:pt>
                <c:pt idx="194">
                  <c:v>91.907516000000001</c:v>
                </c:pt>
                <c:pt idx="195">
                  <c:v>91.884996999999998</c:v>
                </c:pt>
                <c:pt idx="196">
                  <c:v>91.848748999999998</c:v>
                </c:pt>
                <c:pt idx="197">
                  <c:v>91.813586000000001</c:v>
                </c:pt>
                <c:pt idx="198">
                  <c:v>91.804687999999999</c:v>
                </c:pt>
                <c:pt idx="199">
                  <c:v>91.845298</c:v>
                </c:pt>
                <c:pt idx="200">
                  <c:v>91.894403999999994</c:v>
                </c:pt>
                <c:pt idx="201">
                  <c:v>91.900165999999999</c:v>
                </c:pt>
                <c:pt idx="202">
                  <c:v>91.886142000000007</c:v>
                </c:pt>
                <c:pt idx="203">
                  <c:v>91.887446999999995</c:v>
                </c:pt>
                <c:pt idx="204">
                  <c:v>91.902443000000005</c:v>
                </c:pt>
                <c:pt idx="205">
                  <c:v>91.907831000000002</c:v>
                </c:pt>
                <c:pt idx="206">
                  <c:v>91.894007000000002</c:v>
                </c:pt>
                <c:pt idx="207">
                  <c:v>91.877758999999998</c:v>
                </c:pt>
                <c:pt idx="208">
                  <c:v>91.874105</c:v>
                </c:pt>
                <c:pt idx="209">
                  <c:v>91.875325000000004</c:v>
                </c:pt>
                <c:pt idx="210">
                  <c:v>91.867039000000005</c:v>
                </c:pt>
                <c:pt idx="211">
                  <c:v>91.848907999999994</c:v>
                </c:pt>
                <c:pt idx="212">
                  <c:v>91.835280999999995</c:v>
                </c:pt>
                <c:pt idx="213">
                  <c:v>91.843097999999998</c:v>
                </c:pt>
                <c:pt idx="214">
                  <c:v>91.880194000000003</c:v>
                </c:pt>
                <c:pt idx="215">
                  <c:v>91.934577000000004</c:v>
                </c:pt>
                <c:pt idx="216">
                  <c:v>91.974446</c:v>
                </c:pt>
                <c:pt idx="217">
                  <c:v>91.970044000000001</c:v>
                </c:pt>
                <c:pt idx="218">
                  <c:v>91.917511000000005</c:v>
                </c:pt>
                <c:pt idx="219">
                  <c:v>91.841931000000002</c:v>
                </c:pt>
                <c:pt idx="220">
                  <c:v>91.783524999999997</c:v>
                </c:pt>
                <c:pt idx="221">
                  <c:v>91.776364000000001</c:v>
                </c:pt>
                <c:pt idx="222">
                  <c:v>91.816158000000001</c:v>
                </c:pt>
                <c:pt idx="223">
                  <c:v>91.869418999999994</c:v>
                </c:pt>
                <c:pt idx="224">
                  <c:v>91.912606999999994</c:v>
                </c:pt>
                <c:pt idx="225">
                  <c:v>91.934173999999999</c:v>
                </c:pt>
                <c:pt idx="226">
                  <c:v>91.919940999999994</c:v>
                </c:pt>
                <c:pt idx="227">
                  <c:v>91.863125999999994</c:v>
                </c:pt>
                <c:pt idx="228">
                  <c:v>91.780649999999994</c:v>
                </c:pt>
                <c:pt idx="229">
                  <c:v>91.706614000000002</c:v>
                </c:pt>
                <c:pt idx="230">
                  <c:v>91.665342999999993</c:v>
                </c:pt>
                <c:pt idx="231">
                  <c:v>91.654442000000003</c:v>
                </c:pt>
                <c:pt idx="232">
                  <c:v>91.662983999999994</c:v>
                </c:pt>
                <c:pt idx="233">
                  <c:v>91.69896</c:v>
                </c:pt>
                <c:pt idx="234">
                  <c:v>91.769281000000007</c:v>
                </c:pt>
                <c:pt idx="235">
                  <c:v>91.846474999999998</c:v>
                </c:pt>
                <c:pt idx="236">
                  <c:v>91.885627999999997</c:v>
                </c:pt>
                <c:pt idx="237">
                  <c:v>91.869058999999993</c:v>
                </c:pt>
                <c:pt idx="238">
                  <c:v>91.816096999999999</c:v>
                </c:pt>
                <c:pt idx="239">
                  <c:v>91.749689000000004</c:v>
                </c:pt>
                <c:pt idx="240">
                  <c:v>91.680476999999996</c:v>
                </c:pt>
                <c:pt idx="241">
                  <c:v>91.638413999999997</c:v>
                </c:pt>
                <c:pt idx="242">
                  <c:v>91.661693999999997</c:v>
                </c:pt>
                <c:pt idx="243">
                  <c:v>91.744765999999998</c:v>
                </c:pt>
                <c:pt idx="244">
                  <c:v>91.845130999999995</c:v>
                </c:pt>
                <c:pt idx="245">
                  <c:v>91.929002999999994</c:v>
                </c:pt>
                <c:pt idx="246">
                  <c:v>91.985747000000003</c:v>
                </c:pt>
                <c:pt idx="247">
                  <c:v>91.999959000000004</c:v>
                </c:pt>
                <c:pt idx="248">
                  <c:v>91.941529000000003</c:v>
                </c:pt>
                <c:pt idx="249">
                  <c:v>91.844376999999994</c:v>
                </c:pt>
                <c:pt idx="250">
                  <c:v>91.828209999999999</c:v>
                </c:pt>
                <c:pt idx="251">
                  <c:v>91.918828000000005</c:v>
                </c:pt>
                <c:pt idx="252">
                  <c:v>92.031982999999997</c:v>
                </c:pt>
                <c:pt idx="253">
                  <c:v>92.087524000000002</c:v>
                </c:pt>
                <c:pt idx="254">
                  <c:v>92.033516000000006</c:v>
                </c:pt>
                <c:pt idx="255">
                  <c:v>91.888120999999998</c:v>
                </c:pt>
                <c:pt idx="256">
                  <c:v>91.787499999999994</c:v>
                </c:pt>
                <c:pt idx="257">
                  <c:v>91.788951999999995</c:v>
                </c:pt>
                <c:pt idx="258">
                  <c:v>91.827624</c:v>
                </c:pt>
                <c:pt idx="259">
                  <c:v>91.892977999999999</c:v>
                </c:pt>
                <c:pt idx="260">
                  <c:v>91.985810000000001</c:v>
                </c:pt>
                <c:pt idx="261">
                  <c:v>92.061629999999994</c:v>
                </c:pt>
                <c:pt idx="262">
                  <c:v>92.069239999999994</c:v>
                </c:pt>
                <c:pt idx="263">
                  <c:v>91.992711999999997</c:v>
                </c:pt>
                <c:pt idx="264">
                  <c:v>91.878974999999997</c:v>
                </c:pt>
                <c:pt idx="265">
                  <c:v>91.826201999999995</c:v>
                </c:pt>
                <c:pt idx="266">
                  <c:v>91.865925000000004</c:v>
                </c:pt>
                <c:pt idx="267">
                  <c:v>91.929737000000003</c:v>
                </c:pt>
                <c:pt idx="268">
                  <c:v>91.966678999999999</c:v>
                </c:pt>
                <c:pt idx="269">
                  <c:v>91.973628000000005</c:v>
                </c:pt>
                <c:pt idx="270">
                  <c:v>91.967264999999998</c:v>
                </c:pt>
                <c:pt idx="271">
                  <c:v>91.972166000000001</c:v>
                </c:pt>
                <c:pt idx="272">
                  <c:v>92.004362</c:v>
                </c:pt>
                <c:pt idx="273">
                  <c:v>92.051620999999997</c:v>
                </c:pt>
                <c:pt idx="274">
                  <c:v>92.085728000000003</c:v>
                </c:pt>
                <c:pt idx="275">
                  <c:v>92.096222999999995</c:v>
                </c:pt>
                <c:pt idx="276">
                  <c:v>92.100533999999996</c:v>
                </c:pt>
                <c:pt idx="277">
                  <c:v>92.113765000000001</c:v>
                </c:pt>
                <c:pt idx="278">
                  <c:v>92.121277000000006</c:v>
                </c:pt>
                <c:pt idx="279">
                  <c:v>92.094052000000005</c:v>
                </c:pt>
                <c:pt idx="280">
                  <c:v>92.022289999999998</c:v>
                </c:pt>
                <c:pt idx="281">
                  <c:v>91.926649999999995</c:v>
                </c:pt>
                <c:pt idx="282">
                  <c:v>91.840333000000001</c:v>
                </c:pt>
                <c:pt idx="283">
                  <c:v>91.788751000000005</c:v>
                </c:pt>
                <c:pt idx="284">
                  <c:v>91.784974000000005</c:v>
                </c:pt>
                <c:pt idx="285">
                  <c:v>91.842985999999996</c:v>
                </c:pt>
                <c:pt idx="286">
                  <c:v>91.973039</c:v>
                </c:pt>
                <c:pt idx="287">
                  <c:v>92.144149999999996</c:v>
                </c:pt>
                <c:pt idx="288">
                  <c:v>92.266036999999997</c:v>
                </c:pt>
                <c:pt idx="289">
                  <c:v>92.267820999999998</c:v>
                </c:pt>
                <c:pt idx="290">
                  <c:v>92.186836</c:v>
                </c:pt>
                <c:pt idx="291">
                  <c:v>92.095220999999995</c:v>
                </c:pt>
                <c:pt idx="292">
                  <c:v>92.02225</c:v>
                </c:pt>
                <c:pt idx="293">
                  <c:v>91.963746999999998</c:v>
                </c:pt>
                <c:pt idx="294">
                  <c:v>91.909965</c:v>
                </c:pt>
                <c:pt idx="295">
                  <c:v>91.864710000000002</c:v>
                </c:pt>
                <c:pt idx="296">
                  <c:v>91.845147999999995</c:v>
                </c:pt>
                <c:pt idx="297">
                  <c:v>91.863086999999993</c:v>
                </c:pt>
                <c:pt idx="298">
                  <c:v>91.904196999999996</c:v>
                </c:pt>
                <c:pt idx="299">
                  <c:v>91.935821000000004</c:v>
                </c:pt>
                <c:pt idx="300">
                  <c:v>91.934589000000003</c:v>
                </c:pt>
                <c:pt idx="301">
                  <c:v>91.903178999999994</c:v>
                </c:pt>
                <c:pt idx="302">
                  <c:v>91.861092999999997</c:v>
                </c:pt>
                <c:pt idx="303">
                  <c:v>91.825953999999996</c:v>
                </c:pt>
                <c:pt idx="304">
                  <c:v>91.805381999999994</c:v>
                </c:pt>
                <c:pt idx="305">
                  <c:v>91.804891999999995</c:v>
                </c:pt>
                <c:pt idx="306">
                  <c:v>91.83493</c:v>
                </c:pt>
                <c:pt idx="307">
                  <c:v>91.902964999999995</c:v>
                </c:pt>
                <c:pt idx="308">
                  <c:v>91.998487999999995</c:v>
                </c:pt>
                <c:pt idx="309">
                  <c:v>92.083968999999996</c:v>
                </c:pt>
                <c:pt idx="310">
                  <c:v>92.100110999999998</c:v>
                </c:pt>
                <c:pt idx="311">
                  <c:v>92.018921000000006</c:v>
                </c:pt>
                <c:pt idx="312">
                  <c:v>91.888037999999995</c:v>
                </c:pt>
                <c:pt idx="313">
                  <c:v>91.764543000000003</c:v>
                </c:pt>
                <c:pt idx="314">
                  <c:v>91.677267000000001</c:v>
                </c:pt>
                <c:pt idx="315">
                  <c:v>91.636730999999997</c:v>
                </c:pt>
                <c:pt idx="316">
                  <c:v>91.628180999999998</c:v>
                </c:pt>
                <c:pt idx="317">
                  <c:v>91.622180999999998</c:v>
                </c:pt>
                <c:pt idx="318">
                  <c:v>91.609504000000001</c:v>
                </c:pt>
                <c:pt idx="319">
                  <c:v>91.614636000000004</c:v>
                </c:pt>
                <c:pt idx="320">
                  <c:v>91.660601</c:v>
                </c:pt>
                <c:pt idx="321">
                  <c:v>91.725921999999997</c:v>
                </c:pt>
                <c:pt idx="322">
                  <c:v>91.757621</c:v>
                </c:pt>
                <c:pt idx="323">
                  <c:v>91.720239000000007</c:v>
                </c:pt>
                <c:pt idx="324">
                  <c:v>91.650429000000003</c:v>
                </c:pt>
                <c:pt idx="325">
                  <c:v>91.641889000000006</c:v>
                </c:pt>
                <c:pt idx="326">
                  <c:v>91.677255000000002</c:v>
                </c:pt>
                <c:pt idx="327">
                  <c:v>91.684753000000001</c:v>
                </c:pt>
                <c:pt idx="328">
                  <c:v>91.664416000000003</c:v>
                </c:pt>
                <c:pt idx="329">
                  <c:v>91.603926999999999</c:v>
                </c:pt>
                <c:pt idx="330">
                  <c:v>91.493534999999994</c:v>
                </c:pt>
                <c:pt idx="331">
                  <c:v>91.404267000000004</c:v>
                </c:pt>
                <c:pt idx="332">
                  <c:v>91.371745000000004</c:v>
                </c:pt>
                <c:pt idx="333">
                  <c:v>91.377251999999999</c:v>
                </c:pt>
                <c:pt idx="334">
                  <c:v>91.409559999999999</c:v>
                </c:pt>
                <c:pt idx="335">
                  <c:v>91.45241</c:v>
                </c:pt>
                <c:pt idx="336">
                  <c:v>91.488061000000002</c:v>
                </c:pt>
                <c:pt idx="337">
                  <c:v>91.510120999999998</c:v>
                </c:pt>
                <c:pt idx="338">
                  <c:v>91.516214000000005</c:v>
                </c:pt>
                <c:pt idx="339">
                  <c:v>91.495620000000002</c:v>
                </c:pt>
                <c:pt idx="340">
                  <c:v>91.43562</c:v>
                </c:pt>
                <c:pt idx="341">
                  <c:v>91.340399000000005</c:v>
                </c:pt>
                <c:pt idx="342">
                  <c:v>91.244279000000006</c:v>
                </c:pt>
                <c:pt idx="343">
                  <c:v>91.199714999999998</c:v>
                </c:pt>
                <c:pt idx="344">
                  <c:v>91.233323999999996</c:v>
                </c:pt>
                <c:pt idx="345">
                  <c:v>91.304768999999993</c:v>
                </c:pt>
                <c:pt idx="346">
                  <c:v>91.359543000000002</c:v>
                </c:pt>
                <c:pt idx="347">
                  <c:v>91.390620999999996</c:v>
                </c:pt>
                <c:pt idx="348">
                  <c:v>91.403651999999994</c:v>
                </c:pt>
                <c:pt idx="349">
                  <c:v>91.366257000000004</c:v>
                </c:pt>
                <c:pt idx="350">
                  <c:v>91.267257999999998</c:v>
                </c:pt>
                <c:pt idx="351">
                  <c:v>91.219555</c:v>
                </c:pt>
                <c:pt idx="352">
                  <c:v>91.276848000000001</c:v>
                </c:pt>
                <c:pt idx="353">
                  <c:v>91.326825999999997</c:v>
                </c:pt>
                <c:pt idx="354">
                  <c:v>91.302762999999999</c:v>
                </c:pt>
                <c:pt idx="355">
                  <c:v>91.225562999999994</c:v>
                </c:pt>
                <c:pt idx="356">
                  <c:v>91.139439999999993</c:v>
                </c:pt>
                <c:pt idx="357">
                  <c:v>91.077038999999999</c:v>
                </c:pt>
                <c:pt idx="358">
                  <c:v>91.044843</c:v>
                </c:pt>
                <c:pt idx="359">
                  <c:v>91.024922000000004</c:v>
                </c:pt>
                <c:pt idx="360">
                  <c:v>90.993512999999993</c:v>
                </c:pt>
                <c:pt idx="361">
                  <c:v>90.945485000000005</c:v>
                </c:pt>
                <c:pt idx="362">
                  <c:v>90.897576000000001</c:v>
                </c:pt>
                <c:pt idx="363">
                  <c:v>90.870092</c:v>
                </c:pt>
                <c:pt idx="364">
                  <c:v>90.872950000000003</c:v>
                </c:pt>
                <c:pt idx="365">
                  <c:v>90.900437999999994</c:v>
                </c:pt>
                <c:pt idx="366">
                  <c:v>90.931089999999998</c:v>
                </c:pt>
                <c:pt idx="367">
                  <c:v>90.938408999999993</c:v>
                </c:pt>
                <c:pt idx="368">
                  <c:v>90.912598000000003</c:v>
                </c:pt>
                <c:pt idx="369">
                  <c:v>90.867351999999997</c:v>
                </c:pt>
                <c:pt idx="370">
                  <c:v>90.820887999999997</c:v>
                </c:pt>
                <c:pt idx="371">
                  <c:v>90.798308000000006</c:v>
                </c:pt>
                <c:pt idx="372">
                  <c:v>90.807490999999999</c:v>
                </c:pt>
                <c:pt idx="373">
                  <c:v>90.788974999999994</c:v>
                </c:pt>
                <c:pt idx="374">
                  <c:v>90.727115999999995</c:v>
                </c:pt>
                <c:pt idx="375">
                  <c:v>90.673992999999996</c:v>
                </c:pt>
                <c:pt idx="376">
                  <c:v>90.655223000000007</c:v>
                </c:pt>
                <c:pt idx="377">
                  <c:v>90.655108999999996</c:v>
                </c:pt>
                <c:pt idx="378">
                  <c:v>90.648777999999993</c:v>
                </c:pt>
                <c:pt idx="379">
                  <c:v>90.620966999999993</c:v>
                </c:pt>
                <c:pt idx="380">
                  <c:v>90.575348000000005</c:v>
                </c:pt>
                <c:pt idx="381">
                  <c:v>90.541467999999995</c:v>
                </c:pt>
                <c:pt idx="382">
                  <c:v>90.535753</c:v>
                </c:pt>
                <c:pt idx="383">
                  <c:v>90.527392000000006</c:v>
                </c:pt>
                <c:pt idx="384">
                  <c:v>90.482758000000004</c:v>
                </c:pt>
                <c:pt idx="385">
                  <c:v>90.395574999999994</c:v>
                </c:pt>
                <c:pt idx="386">
                  <c:v>90.287495000000007</c:v>
                </c:pt>
                <c:pt idx="387">
                  <c:v>90.198543000000001</c:v>
                </c:pt>
                <c:pt idx="388">
                  <c:v>90.146258000000003</c:v>
                </c:pt>
                <c:pt idx="389">
                  <c:v>90.110843000000003</c:v>
                </c:pt>
                <c:pt idx="390">
                  <c:v>90.073076999999998</c:v>
                </c:pt>
                <c:pt idx="391">
                  <c:v>90.039114999999995</c:v>
                </c:pt>
                <c:pt idx="392">
                  <c:v>90.028953999999999</c:v>
                </c:pt>
                <c:pt idx="393">
                  <c:v>90.041144000000003</c:v>
                </c:pt>
                <c:pt idx="394">
                  <c:v>90.050413000000006</c:v>
                </c:pt>
                <c:pt idx="395">
                  <c:v>90.049621999999999</c:v>
                </c:pt>
                <c:pt idx="396">
                  <c:v>90.056837999999999</c:v>
                </c:pt>
                <c:pt idx="397">
                  <c:v>90.084153000000001</c:v>
                </c:pt>
                <c:pt idx="398">
                  <c:v>90.115021999999996</c:v>
                </c:pt>
                <c:pt idx="399">
                  <c:v>90.111985000000004</c:v>
                </c:pt>
                <c:pt idx="400">
                  <c:v>90.053318000000004</c:v>
                </c:pt>
                <c:pt idx="401">
                  <c:v>89.960116999999997</c:v>
                </c:pt>
                <c:pt idx="402">
                  <c:v>89.877944999999997</c:v>
                </c:pt>
                <c:pt idx="403">
                  <c:v>89.832644999999999</c:v>
                </c:pt>
                <c:pt idx="404">
                  <c:v>89.810447999999994</c:v>
                </c:pt>
                <c:pt idx="405">
                  <c:v>89.775660999999999</c:v>
                </c:pt>
                <c:pt idx="406">
                  <c:v>89.711247999999998</c:v>
                </c:pt>
                <c:pt idx="407">
                  <c:v>89.632138999999995</c:v>
                </c:pt>
                <c:pt idx="408">
                  <c:v>89.566740999999993</c:v>
                </c:pt>
                <c:pt idx="409">
                  <c:v>89.537395000000004</c:v>
                </c:pt>
                <c:pt idx="410">
                  <c:v>89.552104999999997</c:v>
                </c:pt>
                <c:pt idx="411">
                  <c:v>89.595217000000005</c:v>
                </c:pt>
                <c:pt idx="412">
                  <c:v>89.628971000000007</c:v>
                </c:pt>
                <c:pt idx="413">
                  <c:v>89.617915999999994</c:v>
                </c:pt>
                <c:pt idx="414">
                  <c:v>89.546244000000002</c:v>
                </c:pt>
                <c:pt idx="415">
                  <c:v>89.423738999999998</c:v>
                </c:pt>
                <c:pt idx="416">
                  <c:v>89.288351000000006</c:v>
                </c:pt>
                <c:pt idx="417">
                  <c:v>89.177279999999996</c:v>
                </c:pt>
                <c:pt idx="418">
                  <c:v>89.100177000000002</c:v>
                </c:pt>
                <c:pt idx="419">
                  <c:v>89.043300000000002</c:v>
                </c:pt>
                <c:pt idx="420">
                  <c:v>88.989817000000002</c:v>
                </c:pt>
                <c:pt idx="421">
                  <c:v>88.934499000000002</c:v>
                </c:pt>
                <c:pt idx="422">
                  <c:v>88.882084000000006</c:v>
                </c:pt>
                <c:pt idx="423">
                  <c:v>88.837524999999999</c:v>
                </c:pt>
                <c:pt idx="424">
                  <c:v>88.804221999999996</c:v>
                </c:pt>
                <c:pt idx="425">
                  <c:v>88.788419000000005</c:v>
                </c:pt>
                <c:pt idx="426">
                  <c:v>88.795659999999998</c:v>
                </c:pt>
                <c:pt idx="427">
                  <c:v>88.819770000000005</c:v>
                </c:pt>
                <c:pt idx="428">
                  <c:v>88.842917999999997</c:v>
                </c:pt>
                <c:pt idx="429">
                  <c:v>88.84948</c:v>
                </c:pt>
                <c:pt idx="430">
                  <c:v>88.837705999999997</c:v>
                </c:pt>
                <c:pt idx="431">
                  <c:v>88.816443000000007</c:v>
                </c:pt>
                <c:pt idx="432">
                  <c:v>88.796728999999999</c:v>
                </c:pt>
                <c:pt idx="433">
                  <c:v>88.789507</c:v>
                </c:pt>
                <c:pt idx="434">
                  <c:v>88.790204000000003</c:v>
                </c:pt>
                <c:pt idx="435">
                  <c:v>88.771716999999995</c:v>
                </c:pt>
                <c:pt idx="436">
                  <c:v>88.723483999999999</c:v>
                </c:pt>
                <c:pt idx="437">
                  <c:v>88.657769999999999</c:v>
                </c:pt>
                <c:pt idx="438">
                  <c:v>88.586237999999994</c:v>
                </c:pt>
                <c:pt idx="439">
                  <c:v>88.519075000000001</c:v>
                </c:pt>
                <c:pt idx="440">
                  <c:v>88.469324</c:v>
                </c:pt>
                <c:pt idx="441">
                  <c:v>88.440275999999997</c:v>
                </c:pt>
                <c:pt idx="442">
                  <c:v>88.417141000000001</c:v>
                </c:pt>
                <c:pt idx="443">
                  <c:v>88.381788999999998</c:v>
                </c:pt>
                <c:pt idx="444">
                  <c:v>88.331365000000005</c:v>
                </c:pt>
                <c:pt idx="445">
                  <c:v>88.279510000000002</c:v>
                </c:pt>
                <c:pt idx="446">
                  <c:v>88.24194</c:v>
                </c:pt>
                <c:pt idx="447">
                  <c:v>88.221632</c:v>
                </c:pt>
                <c:pt idx="448">
                  <c:v>88.207637000000005</c:v>
                </c:pt>
                <c:pt idx="449">
                  <c:v>88.188012000000001</c:v>
                </c:pt>
                <c:pt idx="450">
                  <c:v>88.161350999999996</c:v>
                </c:pt>
                <c:pt idx="451">
                  <c:v>88.133754999999994</c:v>
                </c:pt>
                <c:pt idx="452">
                  <c:v>88.107848000000004</c:v>
                </c:pt>
                <c:pt idx="453">
                  <c:v>88.082323000000002</c:v>
                </c:pt>
                <c:pt idx="454">
                  <c:v>88.061048</c:v>
                </c:pt>
                <c:pt idx="455">
                  <c:v>88.047438999999997</c:v>
                </c:pt>
                <c:pt idx="456">
                  <c:v>88.031136000000004</c:v>
                </c:pt>
                <c:pt idx="457">
                  <c:v>87.999713999999997</c:v>
                </c:pt>
                <c:pt idx="458">
                  <c:v>87.955179999999999</c:v>
                </c:pt>
                <c:pt idx="459">
                  <c:v>87.907893000000001</c:v>
                </c:pt>
                <c:pt idx="460">
                  <c:v>87.860367999999994</c:v>
                </c:pt>
                <c:pt idx="461">
                  <c:v>87.805565000000001</c:v>
                </c:pt>
                <c:pt idx="462">
                  <c:v>87.742549999999994</c:v>
                </c:pt>
                <c:pt idx="463">
                  <c:v>87.688111000000006</c:v>
                </c:pt>
                <c:pt idx="464">
                  <c:v>87.661911000000003</c:v>
                </c:pt>
                <c:pt idx="465">
                  <c:v>87.658322999999996</c:v>
                </c:pt>
                <c:pt idx="466">
                  <c:v>87.650003999999996</c:v>
                </c:pt>
                <c:pt idx="467">
                  <c:v>87.619337999999999</c:v>
                </c:pt>
                <c:pt idx="468">
                  <c:v>87.576119000000006</c:v>
                </c:pt>
                <c:pt idx="469">
                  <c:v>87.544549000000004</c:v>
                </c:pt>
                <c:pt idx="470">
                  <c:v>87.539400999999998</c:v>
                </c:pt>
                <c:pt idx="471">
                  <c:v>87.552465999999995</c:v>
                </c:pt>
                <c:pt idx="472">
                  <c:v>87.561133999999996</c:v>
                </c:pt>
                <c:pt idx="473">
                  <c:v>87.547639000000004</c:v>
                </c:pt>
                <c:pt idx="474">
                  <c:v>87.507835999999998</c:v>
                </c:pt>
                <c:pt idx="475">
                  <c:v>87.445995999999994</c:v>
                </c:pt>
                <c:pt idx="476">
                  <c:v>87.369246000000004</c:v>
                </c:pt>
                <c:pt idx="477">
                  <c:v>87.288177000000005</c:v>
                </c:pt>
                <c:pt idx="478">
                  <c:v>87.216059000000001</c:v>
                </c:pt>
                <c:pt idx="479">
                  <c:v>87.163718000000003</c:v>
                </c:pt>
                <c:pt idx="480">
                  <c:v>87.135219000000006</c:v>
                </c:pt>
                <c:pt idx="481">
                  <c:v>87.125838999999999</c:v>
                </c:pt>
                <c:pt idx="482">
                  <c:v>87.124770999999996</c:v>
                </c:pt>
                <c:pt idx="483">
                  <c:v>87.123425999999995</c:v>
                </c:pt>
                <c:pt idx="484">
                  <c:v>87.119900999999999</c:v>
                </c:pt>
                <c:pt idx="485">
                  <c:v>87.112537000000003</c:v>
                </c:pt>
                <c:pt idx="486">
                  <c:v>87.094099</c:v>
                </c:pt>
                <c:pt idx="487">
                  <c:v>87.056839999999994</c:v>
                </c:pt>
                <c:pt idx="488">
                  <c:v>87.001338000000004</c:v>
                </c:pt>
                <c:pt idx="489">
                  <c:v>86.934867999999994</c:v>
                </c:pt>
                <c:pt idx="490">
                  <c:v>86.864503999999997</c:v>
                </c:pt>
                <c:pt idx="491">
                  <c:v>86.798497999999995</c:v>
                </c:pt>
                <c:pt idx="492">
                  <c:v>86.750853000000006</c:v>
                </c:pt>
                <c:pt idx="493">
                  <c:v>86.734752999999998</c:v>
                </c:pt>
                <c:pt idx="494">
                  <c:v>86.748739999999998</c:v>
                </c:pt>
                <c:pt idx="495">
                  <c:v>86.770100999999997</c:v>
                </c:pt>
                <c:pt idx="496">
                  <c:v>86.769593</c:v>
                </c:pt>
                <c:pt idx="497">
                  <c:v>86.742902000000001</c:v>
                </c:pt>
                <c:pt idx="498">
                  <c:v>86.715275000000005</c:v>
                </c:pt>
                <c:pt idx="499">
                  <c:v>86.706976999999995</c:v>
                </c:pt>
                <c:pt idx="500">
                  <c:v>86.713256999999999</c:v>
                </c:pt>
                <c:pt idx="501">
                  <c:v>86.716286999999994</c:v>
                </c:pt>
                <c:pt idx="502">
                  <c:v>86.700276000000002</c:v>
                </c:pt>
                <c:pt idx="503">
                  <c:v>86.656620000000004</c:v>
                </c:pt>
                <c:pt idx="504">
                  <c:v>86.584444000000005</c:v>
                </c:pt>
                <c:pt idx="505">
                  <c:v>86.490054000000001</c:v>
                </c:pt>
                <c:pt idx="506">
                  <c:v>86.386705000000006</c:v>
                </c:pt>
                <c:pt idx="507">
                  <c:v>86.294807000000006</c:v>
                </c:pt>
                <c:pt idx="508">
                  <c:v>86.238394</c:v>
                </c:pt>
                <c:pt idx="509">
                  <c:v>86.233310000000003</c:v>
                </c:pt>
                <c:pt idx="510">
                  <c:v>86.273043999999999</c:v>
                </c:pt>
                <c:pt idx="511">
                  <c:v>86.326301000000001</c:v>
                </c:pt>
                <c:pt idx="512">
                  <c:v>86.355283999999997</c:v>
                </c:pt>
                <c:pt idx="513">
                  <c:v>86.341718</c:v>
                </c:pt>
                <c:pt idx="514">
                  <c:v>86.295781000000005</c:v>
                </c:pt>
                <c:pt idx="515">
                  <c:v>86.243027999999995</c:v>
                </c:pt>
                <c:pt idx="516">
                  <c:v>86.207307999999998</c:v>
                </c:pt>
                <c:pt idx="517">
                  <c:v>86.200387000000006</c:v>
                </c:pt>
                <c:pt idx="518">
                  <c:v>86.215959999999995</c:v>
                </c:pt>
                <c:pt idx="519">
                  <c:v>86.231832999999995</c:v>
                </c:pt>
                <c:pt idx="520">
                  <c:v>86.225476999999998</c:v>
                </c:pt>
                <c:pt idx="521">
                  <c:v>86.188896999999997</c:v>
                </c:pt>
                <c:pt idx="522">
                  <c:v>86.127604000000005</c:v>
                </c:pt>
                <c:pt idx="523">
                  <c:v>86.051613000000003</c:v>
                </c:pt>
                <c:pt idx="524">
                  <c:v>85.973073999999997</c:v>
                </c:pt>
                <c:pt idx="525">
                  <c:v>85.908726000000001</c:v>
                </c:pt>
                <c:pt idx="526">
                  <c:v>85.874443999999997</c:v>
                </c:pt>
                <c:pt idx="527">
                  <c:v>85.872725000000003</c:v>
                </c:pt>
                <c:pt idx="528">
                  <c:v>85.888782000000006</c:v>
                </c:pt>
                <c:pt idx="529">
                  <c:v>85.900267999999997</c:v>
                </c:pt>
                <c:pt idx="530">
                  <c:v>85.890440999999996</c:v>
                </c:pt>
                <c:pt idx="531">
                  <c:v>85.856567999999996</c:v>
                </c:pt>
                <c:pt idx="532">
                  <c:v>85.810975999999997</c:v>
                </c:pt>
                <c:pt idx="533">
                  <c:v>85.772964999999999</c:v>
                </c:pt>
                <c:pt idx="534">
                  <c:v>85.753444000000002</c:v>
                </c:pt>
                <c:pt idx="535">
                  <c:v>85.746429000000006</c:v>
                </c:pt>
                <c:pt idx="536">
                  <c:v>85.738602999999998</c:v>
                </c:pt>
                <c:pt idx="537">
                  <c:v>85.724766000000002</c:v>
                </c:pt>
                <c:pt idx="538">
                  <c:v>85.708355999999995</c:v>
                </c:pt>
                <c:pt idx="539">
                  <c:v>85.687443999999999</c:v>
                </c:pt>
                <c:pt idx="540">
                  <c:v>85.650835999999998</c:v>
                </c:pt>
                <c:pt idx="541">
                  <c:v>85.593953999999997</c:v>
                </c:pt>
                <c:pt idx="542">
                  <c:v>85.530779999999993</c:v>
                </c:pt>
                <c:pt idx="543">
                  <c:v>85.482467999999997</c:v>
                </c:pt>
                <c:pt idx="544">
                  <c:v>85.457550999999995</c:v>
                </c:pt>
                <c:pt idx="545">
                  <c:v>85.449358000000004</c:v>
                </c:pt>
                <c:pt idx="546">
                  <c:v>85.449910000000003</c:v>
                </c:pt>
                <c:pt idx="547">
                  <c:v>85.457359999999994</c:v>
                </c:pt>
                <c:pt idx="548">
                  <c:v>85.469738000000007</c:v>
                </c:pt>
                <c:pt idx="549">
                  <c:v>85.480462000000003</c:v>
                </c:pt>
                <c:pt idx="550">
                  <c:v>85.483834999999999</c:v>
                </c:pt>
                <c:pt idx="551">
                  <c:v>85.478099</c:v>
                </c:pt>
                <c:pt idx="552">
                  <c:v>85.459232999999998</c:v>
                </c:pt>
                <c:pt idx="553">
                  <c:v>85.419527000000002</c:v>
                </c:pt>
                <c:pt idx="554">
                  <c:v>85.359521000000001</c:v>
                </c:pt>
                <c:pt idx="555">
                  <c:v>85.295878999999999</c:v>
                </c:pt>
                <c:pt idx="556">
                  <c:v>85.250642999999997</c:v>
                </c:pt>
                <c:pt idx="557">
                  <c:v>85.233919</c:v>
                </c:pt>
                <c:pt idx="558">
                  <c:v>85.238028999999997</c:v>
                </c:pt>
                <c:pt idx="559">
                  <c:v>85.247450000000001</c:v>
                </c:pt>
                <c:pt idx="560">
                  <c:v>85.252827999999994</c:v>
                </c:pt>
                <c:pt idx="561">
                  <c:v>85.255125000000007</c:v>
                </c:pt>
                <c:pt idx="562">
                  <c:v>85.259955000000005</c:v>
                </c:pt>
                <c:pt idx="563">
                  <c:v>85.270309999999995</c:v>
                </c:pt>
                <c:pt idx="564">
                  <c:v>85.28313</c:v>
                </c:pt>
                <c:pt idx="565">
                  <c:v>85.291234000000003</c:v>
                </c:pt>
                <c:pt idx="566">
                  <c:v>85.289593999999994</c:v>
                </c:pt>
                <c:pt idx="567">
                  <c:v>85.279230999999996</c:v>
                </c:pt>
                <c:pt idx="568">
                  <c:v>85.264252999999997</c:v>
                </c:pt>
                <c:pt idx="569">
                  <c:v>85.246413000000004</c:v>
                </c:pt>
                <c:pt idx="570">
                  <c:v>85.225100999999995</c:v>
                </c:pt>
                <c:pt idx="571">
                  <c:v>85.200610999999995</c:v>
                </c:pt>
                <c:pt idx="572">
                  <c:v>85.173191000000003</c:v>
                </c:pt>
                <c:pt idx="573">
                  <c:v>85.139497000000006</c:v>
                </c:pt>
                <c:pt idx="574">
                  <c:v>85.094988999999998</c:v>
                </c:pt>
                <c:pt idx="575">
                  <c:v>85.042479999999998</c:v>
                </c:pt>
                <c:pt idx="576">
                  <c:v>84.995531</c:v>
                </c:pt>
                <c:pt idx="577">
                  <c:v>84.969919000000004</c:v>
                </c:pt>
                <c:pt idx="578">
                  <c:v>84.969237000000007</c:v>
                </c:pt>
                <c:pt idx="579">
                  <c:v>84.978628</c:v>
                </c:pt>
                <c:pt idx="580">
                  <c:v>84.976482000000004</c:v>
                </c:pt>
                <c:pt idx="581">
                  <c:v>84.954168999999993</c:v>
                </c:pt>
                <c:pt idx="582">
                  <c:v>84.922053000000005</c:v>
                </c:pt>
                <c:pt idx="583">
                  <c:v>84.896727999999996</c:v>
                </c:pt>
                <c:pt idx="584">
                  <c:v>84.886277000000007</c:v>
                </c:pt>
                <c:pt idx="585">
                  <c:v>84.888780999999994</c:v>
                </c:pt>
                <c:pt idx="586">
                  <c:v>84.900407999999999</c:v>
                </c:pt>
                <c:pt idx="587">
                  <c:v>84.917603</c:v>
                </c:pt>
                <c:pt idx="588">
                  <c:v>84.930586000000005</c:v>
                </c:pt>
                <c:pt idx="589">
                  <c:v>84.924316000000005</c:v>
                </c:pt>
                <c:pt idx="590">
                  <c:v>84.895205000000004</c:v>
                </c:pt>
                <c:pt idx="591">
                  <c:v>84.863155000000006</c:v>
                </c:pt>
                <c:pt idx="592">
                  <c:v>84.856502000000006</c:v>
                </c:pt>
                <c:pt idx="593">
                  <c:v>84.882248000000004</c:v>
                </c:pt>
                <c:pt idx="594">
                  <c:v>84.917587999999995</c:v>
                </c:pt>
                <c:pt idx="595">
                  <c:v>84.934449000000001</c:v>
                </c:pt>
                <c:pt idx="596">
                  <c:v>84.927469000000002</c:v>
                </c:pt>
                <c:pt idx="597">
                  <c:v>84.913148000000007</c:v>
                </c:pt>
                <c:pt idx="598">
                  <c:v>84.905225999999999</c:v>
                </c:pt>
                <c:pt idx="599">
                  <c:v>84.898394999999994</c:v>
                </c:pt>
                <c:pt idx="600">
                  <c:v>84.877740000000003</c:v>
                </c:pt>
                <c:pt idx="601">
                  <c:v>84.837917000000004</c:v>
                </c:pt>
                <c:pt idx="602">
                  <c:v>84.788616000000005</c:v>
                </c:pt>
                <c:pt idx="603">
                  <c:v>84.743605000000002</c:v>
                </c:pt>
                <c:pt idx="604">
                  <c:v>84.709391999999994</c:v>
                </c:pt>
                <c:pt idx="605">
                  <c:v>84.686610000000002</c:v>
                </c:pt>
                <c:pt idx="606">
                  <c:v>84.678308999999999</c:v>
                </c:pt>
                <c:pt idx="607">
                  <c:v>84.690237999999994</c:v>
                </c:pt>
                <c:pt idx="608">
                  <c:v>84.720247999999998</c:v>
                </c:pt>
                <c:pt idx="609">
                  <c:v>84.750759000000002</c:v>
                </c:pt>
                <c:pt idx="610">
                  <c:v>84.756800999999996</c:v>
                </c:pt>
                <c:pt idx="611">
                  <c:v>84.723253</c:v>
                </c:pt>
                <c:pt idx="612">
                  <c:v>84.656081999999998</c:v>
                </c:pt>
                <c:pt idx="613">
                  <c:v>84.579763</c:v>
                </c:pt>
                <c:pt idx="614">
                  <c:v>84.523302999999999</c:v>
                </c:pt>
                <c:pt idx="615">
                  <c:v>84.503057999999996</c:v>
                </c:pt>
                <c:pt idx="616">
                  <c:v>84.513930000000002</c:v>
                </c:pt>
                <c:pt idx="617">
                  <c:v>84.535415999999998</c:v>
                </c:pt>
                <c:pt idx="618">
                  <c:v>84.547223000000002</c:v>
                </c:pt>
                <c:pt idx="619">
                  <c:v>84.542049000000006</c:v>
                </c:pt>
                <c:pt idx="620">
                  <c:v>84.527353000000005</c:v>
                </c:pt>
                <c:pt idx="621">
                  <c:v>84.516962000000007</c:v>
                </c:pt>
                <c:pt idx="622">
                  <c:v>84.519037999999995</c:v>
                </c:pt>
                <c:pt idx="623">
                  <c:v>84.529771999999994</c:v>
                </c:pt>
                <c:pt idx="624">
                  <c:v>84.538281999999995</c:v>
                </c:pt>
                <c:pt idx="625">
                  <c:v>84.537617999999995</c:v>
                </c:pt>
                <c:pt idx="626">
                  <c:v>84.529270999999994</c:v>
                </c:pt>
                <c:pt idx="627">
                  <c:v>84.515861000000001</c:v>
                </c:pt>
                <c:pt idx="628">
                  <c:v>84.492165999999997</c:v>
                </c:pt>
                <c:pt idx="629">
                  <c:v>84.448486000000003</c:v>
                </c:pt>
                <c:pt idx="630">
                  <c:v>84.384870000000006</c:v>
                </c:pt>
                <c:pt idx="631">
                  <c:v>84.319377000000003</c:v>
                </c:pt>
                <c:pt idx="632">
                  <c:v>84.278318999999996</c:v>
                </c:pt>
                <c:pt idx="633">
                  <c:v>84.276535999999993</c:v>
                </c:pt>
                <c:pt idx="634">
                  <c:v>84.306689000000006</c:v>
                </c:pt>
                <c:pt idx="635">
                  <c:v>84.346520999999996</c:v>
                </c:pt>
                <c:pt idx="636">
                  <c:v>84.375229000000004</c:v>
                </c:pt>
                <c:pt idx="637">
                  <c:v>84.383555999999999</c:v>
                </c:pt>
                <c:pt idx="638">
                  <c:v>84.371953000000005</c:v>
                </c:pt>
                <c:pt idx="639">
                  <c:v>84.342751000000007</c:v>
                </c:pt>
                <c:pt idx="640">
                  <c:v>84.296408</c:v>
                </c:pt>
                <c:pt idx="641">
                  <c:v>84.236266999999998</c:v>
                </c:pt>
                <c:pt idx="642">
                  <c:v>84.175066000000001</c:v>
                </c:pt>
                <c:pt idx="643">
                  <c:v>84.132186000000004</c:v>
                </c:pt>
                <c:pt idx="644">
                  <c:v>84.121161999999998</c:v>
                </c:pt>
                <c:pt idx="645">
                  <c:v>84.140145000000004</c:v>
                </c:pt>
                <c:pt idx="646">
                  <c:v>84.175039999999996</c:v>
                </c:pt>
                <c:pt idx="647">
                  <c:v>84.209080999999998</c:v>
                </c:pt>
                <c:pt idx="648">
                  <c:v>84.227588999999995</c:v>
                </c:pt>
                <c:pt idx="649">
                  <c:v>84.219857000000005</c:v>
                </c:pt>
                <c:pt idx="650">
                  <c:v>84.185288</c:v>
                </c:pt>
                <c:pt idx="651">
                  <c:v>84.138553999999999</c:v>
                </c:pt>
                <c:pt idx="652">
                  <c:v>84.102463</c:v>
                </c:pt>
                <c:pt idx="653">
                  <c:v>84.091054</c:v>
                </c:pt>
                <c:pt idx="654">
                  <c:v>84.099879000000001</c:v>
                </c:pt>
                <c:pt idx="655">
                  <c:v>84.113710999999995</c:v>
                </c:pt>
                <c:pt idx="656">
                  <c:v>84.122510000000005</c:v>
                </c:pt>
                <c:pt idx="657">
                  <c:v>84.129019</c:v>
                </c:pt>
                <c:pt idx="658">
                  <c:v>84.141332000000006</c:v>
                </c:pt>
                <c:pt idx="659">
                  <c:v>84.159008999999998</c:v>
                </c:pt>
                <c:pt idx="660">
                  <c:v>84.168330999999995</c:v>
                </c:pt>
                <c:pt idx="661">
                  <c:v>84.153587999999999</c:v>
                </c:pt>
                <c:pt idx="662">
                  <c:v>84.113645000000005</c:v>
                </c:pt>
                <c:pt idx="663">
                  <c:v>84.064819999999997</c:v>
                </c:pt>
                <c:pt idx="664">
                  <c:v>84.025491000000002</c:v>
                </c:pt>
                <c:pt idx="665">
                  <c:v>84.000377999999998</c:v>
                </c:pt>
                <c:pt idx="666">
                  <c:v>83.982619999999997</c:v>
                </c:pt>
                <c:pt idx="667">
                  <c:v>83.96651</c:v>
                </c:pt>
                <c:pt idx="668">
                  <c:v>83.952727999999993</c:v>
                </c:pt>
                <c:pt idx="669">
                  <c:v>83.944556000000006</c:v>
                </c:pt>
                <c:pt idx="670">
                  <c:v>83.945105999999996</c:v>
                </c:pt>
                <c:pt idx="671">
                  <c:v>83.956304000000003</c:v>
                </c:pt>
                <c:pt idx="672">
                  <c:v>83.973990999999998</c:v>
                </c:pt>
                <c:pt idx="673">
                  <c:v>83.984854999999996</c:v>
                </c:pt>
                <c:pt idx="674">
                  <c:v>83.975983999999997</c:v>
                </c:pt>
                <c:pt idx="675">
                  <c:v>83.949190000000002</c:v>
                </c:pt>
                <c:pt idx="676">
                  <c:v>83.920152000000002</c:v>
                </c:pt>
                <c:pt idx="677">
                  <c:v>83.902484000000001</c:v>
                </c:pt>
                <c:pt idx="678">
                  <c:v>83.898366999999993</c:v>
                </c:pt>
                <c:pt idx="679">
                  <c:v>83.904024000000007</c:v>
                </c:pt>
                <c:pt idx="680">
                  <c:v>83.914518000000001</c:v>
                </c:pt>
                <c:pt idx="681">
                  <c:v>83.919387</c:v>
                </c:pt>
                <c:pt idx="682">
                  <c:v>83.903304000000006</c:v>
                </c:pt>
                <c:pt idx="683">
                  <c:v>83.861564000000001</c:v>
                </c:pt>
                <c:pt idx="684">
                  <c:v>83.812599000000006</c:v>
                </c:pt>
                <c:pt idx="685">
                  <c:v>83.786642000000001</c:v>
                </c:pt>
                <c:pt idx="686">
                  <c:v>83.799042</c:v>
                </c:pt>
                <c:pt idx="687">
                  <c:v>83.836297999999999</c:v>
                </c:pt>
                <c:pt idx="688">
                  <c:v>83.868471999999997</c:v>
                </c:pt>
                <c:pt idx="689">
                  <c:v>83.874511999999996</c:v>
                </c:pt>
                <c:pt idx="690">
                  <c:v>83.858024999999998</c:v>
                </c:pt>
                <c:pt idx="691">
                  <c:v>83.841279999999998</c:v>
                </c:pt>
                <c:pt idx="692">
                  <c:v>83.842376000000002</c:v>
                </c:pt>
                <c:pt idx="693">
                  <c:v>83.856813000000002</c:v>
                </c:pt>
                <c:pt idx="694">
                  <c:v>83.863183000000006</c:v>
                </c:pt>
                <c:pt idx="695">
                  <c:v>83.846177999999995</c:v>
                </c:pt>
                <c:pt idx="696">
                  <c:v>83.809890999999993</c:v>
                </c:pt>
                <c:pt idx="697">
                  <c:v>83.769217999999995</c:v>
                </c:pt>
                <c:pt idx="698">
                  <c:v>83.735427000000001</c:v>
                </c:pt>
                <c:pt idx="699">
                  <c:v>83.714197999999996</c:v>
                </c:pt>
                <c:pt idx="700">
                  <c:v>83.710905999999994</c:v>
                </c:pt>
                <c:pt idx="701">
                  <c:v>83.727624000000006</c:v>
                </c:pt>
                <c:pt idx="702">
                  <c:v>83.755225999999993</c:v>
                </c:pt>
                <c:pt idx="703">
                  <c:v>83.776795000000007</c:v>
                </c:pt>
                <c:pt idx="704">
                  <c:v>83.782178999999999</c:v>
                </c:pt>
                <c:pt idx="705">
                  <c:v>83.775019999999998</c:v>
                </c:pt>
                <c:pt idx="706">
                  <c:v>83.763467000000006</c:v>
                </c:pt>
                <c:pt idx="707">
                  <c:v>83.747502999999995</c:v>
                </c:pt>
                <c:pt idx="708">
                  <c:v>83.717814000000004</c:v>
                </c:pt>
                <c:pt idx="709">
                  <c:v>83.666707000000002</c:v>
                </c:pt>
                <c:pt idx="710">
                  <c:v>83.599873000000002</c:v>
                </c:pt>
                <c:pt idx="711">
                  <c:v>83.537257999999994</c:v>
                </c:pt>
                <c:pt idx="712">
                  <c:v>83.500225</c:v>
                </c:pt>
                <c:pt idx="713">
                  <c:v>83.494939000000002</c:v>
                </c:pt>
                <c:pt idx="714">
                  <c:v>83.507893999999993</c:v>
                </c:pt>
                <c:pt idx="715">
                  <c:v>83.518063999999995</c:v>
                </c:pt>
                <c:pt idx="716">
                  <c:v>83.511960999999999</c:v>
                </c:pt>
                <c:pt idx="717">
                  <c:v>83.487840000000006</c:v>
                </c:pt>
                <c:pt idx="718">
                  <c:v>83.451713999999996</c:v>
                </c:pt>
                <c:pt idx="719">
                  <c:v>83.414654999999996</c:v>
                </c:pt>
                <c:pt idx="720">
                  <c:v>83.390462999999997</c:v>
                </c:pt>
                <c:pt idx="721">
                  <c:v>83.387683999999993</c:v>
                </c:pt>
                <c:pt idx="722">
                  <c:v>83.402150000000006</c:v>
                </c:pt>
                <c:pt idx="723">
                  <c:v>83.421790000000001</c:v>
                </c:pt>
                <c:pt idx="724">
                  <c:v>83.439690999999996</c:v>
                </c:pt>
                <c:pt idx="725">
                  <c:v>83.458188000000007</c:v>
                </c:pt>
                <c:pt idx="726">
                  <c:v>83.478853000000001</c:v>
                </c:pt>
                <c:pt idx="727">
                  <c:v>83.493889999999993</c:v>
                </c:pt>
                <c:pt idx="728">
                  <c:v>83.491645000000005</c:v>
                </c:pt>
                <c:pt idx="729">
                  <c:v>83.468531999999996</c:v>
                </c:pt>
                <c:pt idx="730">
                  <c:v>83.432629000000006</c:v>
                </c:pt>
                <c:pt idx="731">
                  <c:v>83.395634999999999</c:v>
                </c:pt>
                <c:pt idx="732">
                  <c:v>83.361714000000006</c:v>
                </c:pt>
                <c:pt idx="733">
                  <c:v>83.324309</c:v>
                </c:pt>
                <c:pt idx="734">
                  <c:v>83.275747999999993</c:v>
                </c:pt>
                <c:pt idx="735">
                  <c:v>83.220740000000006</c:v>
                </c:pt>
                <c:pt idx="736">
                  <c:v>83.176626999999996</c:v>
                </c:pt>
                <c:pt idx="737">
                  <c:v>83.156745999999998</c:v>
                </c:pt>
                <c:pt idx="738">
                  <c:v>83.156627</c:v>
                </c:pt>
                <c:pt idx="739">
                  <c:v>83.161997</c:v>
                </c:pt>
                <c:pt idx="740">
                  <c:v>83.167511000000005</c:v>
                </c:pt>
                <c:pt idx="741">
                  <c:v>83.179051000000001</c:v>
                </c:pt>
                <c:pt idx="742">
                  <c:v>83.196769000000003</c:v>
                </c:pt>
                <c:pt idx="743">
                  <c:v>83.206058999999996</c:v>
                </c:pt>
                <c:pt idx="744">
                  <c:v>83.192508000000004</c:v>
                </c:pt>
                <c:pt idx="745">
                  <c:v>83.160690000000002</c:v>
                </c:pt>
                <c:pt idx="746">
                  <c:v>83.130290000000002</c:v>
                </c:pt>
                <c:pt idx="747">
                  <c:v>83.115309999999994</c:v>
                </c:pt>
                <c:pt idx="748">
                  <c:v>83.114812000000001</c:v>
                </c:pt>
                <c:pt idx="749">
                  <c:v>83.123400000000004</c:v>
                </c:pt>
                <c:pt idx="750">
                  <c:v>83.141009999999994</c:v>
                </c:pt>
                <c:pt idx="751">
                  <c:v>83.167451</c:v>
                </c:pt>
                <c:pt idx="752">
                  <c:v>83.192582999999999</c:v>
                </c:pt>
                <c:pt idx="753">
                  <c:v>83.199009000000004</c:v>
                </c:pt>
                <c:pt idx="754">
                  <c:v>83.175871999999998</c:v>
                </c:pt>
                <c:pt idx="755">
                  <c:v>83.127414999999999</c:v>
                </c:pt>
                <c:pt idx="756">
                  <c:v>83.067581000000004</c:v>
                </c:pt>
                <c:pt idx="757">
                  <c:v>83.009808000000007</c:v>
                </c:pt>
                <c:pt idx="758">
                  <c:v>82.964015000000003</c:v>
                </c:pt>
                <c:pt idx="759">
                  <c:v>82.937738999999993</c:v>
                </c:pt>
                <c:pt idx="760">
                  <c:v>82.932505000000006</c:v>
                </c:pt>
                <c:pt idx="761">
                  <c:v>82.939487999999997</c:v>
                </c:pt>
                <c:pt idx="762">
                  <c:v>82.945274999999995</c:v>
                </c:pt>
                <c:pt idx="763">
                  <c:v>82.944376000000005</c:v>
                </c:pt>
                <c:pt idx="764">
                  <c:v>82.941969</c:v>
                </c:pt>
                <c:pt idx="765">
                  <c:v>82.942485000000005</c:v>
                </c:pt>
                <c:pt idx="766">
                  <c:v>82.940754999999996</c:v>
                </c:pt>
                <c:pt idx="767">
                  <c:v>82.928376</c:v>
                </c:pt>
                <c:pt idx="768">
                  <c:v>82.904730000000001</c:v>
                </c:pt>
                <c:pt idx="769">
                  <c:v>82.876334</c:v>
                </c:pt>
                <c:pt idx="770">
                  <c:v>82.847515999999999</c:v>
                </c:pt>
                <c:pt idx="771">
                  <c:v>82.817638000000002</c:v>
                </c:pt>
                <c:pt idx="772">
                  <c:v>82.787111999999993</c:v>
                </c:pt>
                <c:pt idx="773">
                  <c:v>82.760634999999994</c:v>
                </c:pt>
                <c:pt idx="774">
                  <c:v>82.743495999999993</c:v>
                </c:pt>
                <c:pt idx="775">
                  <c:v>82.738833</c:v>
                </c:pt>
                <c:pt idx="776">
                  <c:v>82.748585000000006</c:v>
                </c:pt>
                <c:pt idx="777">
                  <c:v>82.771767999999994</c:v>
                </c:pt>
                <c:pt idx="778">
                  <c:v>82.799340999999998</c:v>
                </c:pt>
                <c:pt idx="779">
                  <c:v>82.815240000000003</c:v>
                </c:pt>
                <c:pt idx="780">
                  <c:v>82.808544999999995</c:v>
                </c:pt>
                <c:pt idx="781">
                  <c:v>82.785619999999994</c:v>
                </c:pt>
                <c:pt idx="782">
                  <c:v>82.766796999999997</c:v>
                </c:pt>
                <c:pt idx="783">
                  <c:v>82.768668000000005</c:v>
                </c:pt>
                <c:pt idx="784">
                  <c:v>82.788208999999995</c:v>
                </c:pt>
                <c:pt idx="785">
                  <c:v>82.802221000000003</c:v>
                </c:pt>
                <c:pt idx="786">
                  <c:v>82.784447</c:v>
                </c:pt>
                <c:pt idx="787">
                  <c:v>82.728381999999996</c:v>
                </c:pt>
                <c:pt idx="788">
                  <c:v>82.654578000000001</c:v>
                </c:pt>
                <c:pt idx="789">
                  <c:v>82.595400999999995</c:v>
                </c:pt>
                <c:pt idx="790">
                  <c:v>82.572695999999993</c:v>
                </c:pt>
                <c:pt idx="791">
                  <c:v>82.586624999999998</c:v>
                </c:pt>
                <c:pt idx="792">
                  <c:v>82.620311999999998</c:v>
                </c:pt>
                <c:pt idx="793">
                  <c:v>82.65164</c:v>
                </c:pt>
                <c:pt idx="794">
                  <c:v>82.663117999999997</c:v>
                </c:pt>
                <c:pt idx="795">
                  <c:v>82.648600999999999</c:v>
                </c:pt>
                <c:pt idx="796">
                  <c:v>82.616105000000005</c:v>
                </c:pt>
                <c:pt idx="797">
                  <c:v>82.582372000000007</c:v>
                </c:pt>
                <c:pt idx="798">
                  <c:v>82.560024999999996</c:v>
                </c:pt>
                <c:pt idx="799">
                  <c:v>82.547533000000001</c:v>
                </c:pt>
                <c:pt idx="800">
                  <c:v>82.530986999999996</c:v>
                </c:pt>
                <c:pt idx="801">
                  <c:v>82.496831</c:v>
                </c:pt>
                <c:pt idx="802">
                  <c:v>82.446764000000002</c:v>
                </c:pt>
                <c:pt idx="803">
                  <c:v>82.402034999999998</c:v>
                </c:pt>
                <c:pt idx="804">
                  <c:v>82.388259000000005</c:v>
                </c:pt>
                <c:pt idx="805">
                  <c:v>82.410606000000001</c:v>
                </c:pt>
                <c:pt idx="806">
                  <c:v>82.444346999999993</c:v>
                </c:pt>
                <c:pt idx="807">
                  <c:v>82.453836999999993</c:v>
                </c:pt>
                <c:pt idx="808">
                  <c:v>82.423917000000003</c:v>
                </c:pt>
                <c:pt idx="809">
                  <c:v>82.372651000000005</c:v>
                </c:pt>
                <c:pt idx="810">
                  <c:v>82.332701999999998</c:v>
                </c:pt>
                <c:pt idx="811">
                  <c:v>82.322080999999997</c:v>
                </c:pt>
                <c:pt idx="812">
                  <c:v>82.333426000000003</c:v>
                </c:pt>
                <c:pt idx="813">
                  <c:v>82.347289000000004</c:v>
                </c:pt>
                <c:pt idx="814">
                  <c:v>82.351260999999994</c:v>
                </c:pt>
                <c:pt idx="815">
                  <c:v>82.346374999999995</c:v>
                </c:pt>
                <c:pt idx="816">
                  <c:v>82.338632000000004</c:v>
                </c:pt>
                <c:pt idx="817">
                  <c:v>82.328432000000006</c:v>
                </c:pt>
                <c:pt idx="818">
                  <c:v>82.310114999999996</c:v>
                </c:pt>
                <c:pt idx="819">
                  <c:v>82.279849999999996</c:v>
                </c:pt>
                <c:pt idx="820">
                  <c:v>82.241189000000006</c:v>
                </c:pt>
                <c:pt idx="821">
                  <c:v>82.204301999999998</c:v>
                </c:pt>
                <c:pt idx="822">
                  <c:v>82.182933000000006</c:v>
                </c:pt>
                <c:pt idx="823">
                  <c:v>82.189333000000005</c:v>
                </c:pt>
                <c:pt idx="824">
                  <c:v>82.223521000000005</c:v>
                </c:pt>
                <c:pt idx="825">
                  <c:v>82.264464000000004</c:v>
                </c:pt>
                <c:pt idx="826">
                  <c:v>82.280057999999997</c:v>
                </c:pt>
                <c:pt idx="827">
                  <c:v>82.255105</c:v>
                </c:pt>
                <c:pt idx="828">
                  <c:v>82.208049000000003</c:v>
                </c:pt>
                <c:pt idx="829">
                  <c:v>82.172657000000001</c:v>
                </c:pt>
                <c:pt idx="830">
                  <c:v>82.164750999999995</c:v>
                </c:pt>
                <c:pt idx="831">
                  <c:v>82.174432999999993</c:v>
                </c:pt>
                <c:pt idx="832">
                  <c:v>82.187329000000005</c:v>
                </c:pt>
                <c:pt idx="833">
                  <c:v>82.199904000000004</c:v>
                </c:pt>
                <c:pt idx="834">
                  <c:v>82.210779000000002</c:v>
                </c:pt>
                <c:pt idx="835">
                  <c:v>82.210493</c:v>
                </c:pt>
                <c:pt idx="836">
                  <c:v>82.190029999999993</c:v>
                </c:pt>
                <c:pt idx="837">
                  <c:v>82.152987999999993</c:v>
                </c:pt>
                <c:pt idx="838">
                  <c:v>82.109943000000001</c:v>
                </c:pt>
                <c:pt idx="839">
                  <c:v>82.064580000000007</c:v>
                </c:pt>
                <c:pt idx="840">
                  <c:v>82.014983999999998</c:v>
                </c:pt>
                <c:pt idx="841">
                  <c:v>81.967618000000002</c:v>
                </c:pt>
                <c:pt idx="842">
                  <c:v>81.940326999999996</c:v>
                </c:pt>
                <c:pt idx="843">
                  <c:v>81.947327000000001</c:v>
                </c:pt>
                <c:pt idx="844">
                  <c:v>81.984857000000005</c:v>
                </c:pt>
                <c:pt idx="845">
                  <c:v>82.033565999999993</c:v>
                </c:pt>
                <c:pt idx="846">
                  <c:v>82.072019999999995</c:v>
                </c:pt>
                <c:pt idx="847">
                  <c:v>82.087155999999993</c:v>
                </c:pt>
                <c:pt idx="848">
                  <c:v>82.077537000000007</c:v>
                </c:pt>
                <c:pt idx="849">
                  <c:v>82.052763999999996</c:v>
                </c:pt>
                <c:pt idx="850">
                  <c:v>82.029313000000002</c:v>
                </c:pt>
                <c:pt idx="851">
                  <c:v>82.020968999999994</c:v>
                </c:pt>
                <c:pt idx="852">
                  <c:v>82.027795999999995</c:v>
                </c:pt>
                <c:pt idx="853">
                  <c:v>82.033764000000005</c:v>
                </c:pt>
                <c:pt idx="854">
                  <c:v>82.019216</c:v>
                </c:pt>
                <c:pt idx="855">
                  <c:v>81.980040000000002</c:v>
                </c:pt>
                <c:pt idx="856">
                  <c:v>81.934768000000005</c:v>
                </c:pt>
                <c:pt idx="857">
                  <c:v>81.909317999999999</c:v>
                </c:pt>
                <c:pt idx="858">
                  <c:v>81.912484000000006</c:v>
                </c:pt>
                <c:pt idx="859">
                  <c:v>81.927965999999998</c:v>
                </c:pt>
                <c:pt idx="860">
                  <c:v>81.932209</c:v>
                </c:pt>
                <c:pt idx="861">
                  <c:v>81.918263999999994</c:v>
                </c:pt>
                <c:pt idx="862">
                  <c:v>81.898948000000004</c:v>
                </c:pt>
                <c:pt idx="863">
                  <c:v>81.887440999999995</c:v>
                </c:pt>
                <c:pt idx="864">
                  <c:v>81.879883000000007</c:v>
                </c:pt>
                <c:pt idx="865">
                  <c:v>81.860181999999995</c:v>
                </c:pt>
                <c:pt idx="866">
                  <c:v>81.820454999999995</c:v>
                </c:pt>
                <c:pt idx="867">
                  <c:v>81.773121000000003</c:v>
                </c:pt>
                <c:pt idx="868">
                  <c:v>81.739986999999999</c:v>
                </c:pt>
                <c:pt idx="869">
                  <c:v>81.730878000000004</c:v>
                </c:pt>
                <c:pt idx="870">
                  <c:v>81.737083999999996</c:v>
                </c:pt>
                <c:pt idx="871">
                  <c:v>81.744004000000004</c:v>
                </c:pt>
                <c:pt idx="872">
                  <c:v>81.744253</c:v>
                </c:pt>
                <c:pt idx="873">
                  <c:v>81.737836000000001</c:v>
                </c:pt>
                <c:pt idx="874">
                  <c:v>81.726410999999999</c:v>
                </c:pt>
                <c:pt idx="875">
                  <c:v>81.714110000000005</c:v>
                </c:pt>
                <c:pt idx="876">
                  <c:v>81.711763000000005</c:v>
                </c:pt>
                <c:pt idx="877">
                  <c:v>81.730939000000006</c:v>
                </c:pt>
                <c:pt idx="878">
                  <c:v>81.768808000000007</c:v>
                </c:pt>
                <c:pt idx="879">
                  <c:v>81.802989999999994</c:v>
                </c:pt>
                <c:pt idx="880">
                  <c:v>81.807231999999999</c:v>
                </c:pt>
                <c:pt idx="881">
                  <c:v>81.773319000000001</c:v>
                </c:pt>
                <c:pt idx="882">
                  <c:v>81.717433999999997</c:v>
                </c:pt>
                <c:pt idx="883">
                  <c:v>81.666875000000005</c:v>
                </c:pt>
                <c:pt idx="884">
                  <c:v>81.640827000000002</c:v>
                </c:pt>
                <c:pt idx="885">
                  <c:v>81.641080000000002</c:v>
                </c:pt>
                <c:pt idx="886">
                  <c:v>81.657143000000005</c:v>
                </c:pt>
                <c:pt idx="887">
                  <c:v>81.676900000000003</c:v>
                </c:pt>
                <c:pt idx="888">
                  <c:v>81.691214000000002</c:v>
                </c:pt>
                <c:pt idx="889">
                  <c:v>81.690968999999996</c:v>
                </c:pt>
                <c:pt idx="890">
                  <c:v>81.666060999999999</c:v>
                </c:pt>
                <c:pt idx="891">
                  <c:v>81.613150000000005</c:v>
                </c:pt>
                <c:pt idx="892">
                  <c:v>81.544655000000006</c:v>
                </c:pt>
                <c:pt idx="893">
                  <c:v>81.484887999999998</c:v>
                </c:pt>
                <c:pt idx="894">
                  <c:v>81.453653000000003</c:v>
                </c:pt>
                <c:pt idx="895">
                  <c:v>81.454227000000003</c:v>
                </c:pt>
                <c:pt idx="896">
                  <c:v>81.476817999999994</c:v>
                </c:pt>
                <c:pt idx="897">
                  <c:v>81.509624000000002</c:v>
                </c:pt>
                <c:pt idx="898">
                  <c:v>81.543295000000001</c:v>
                </c:pt>
                <c:pt idx="899">
                  <c:v>81.567204000000004</c:v>
                </c:pt>
                <c:pt idx="900">
                  <c:v>81.569119999999998</c:v>
                </c:pt>
                <c:pt idx="901">
                  <c:v>81.543826999999993</c:v>
                </c:pt>
                <c:pt idx="902">
                  <c:v>81.500484</c:v>
                </c:pt>
                <c:pt idx="903">
                  <c:v>81.457733000000005</c:v>
                </c:pt>
                <c:pt idx="904">
                  <c:v>81.430161999999996</c:v>
                </c:pt>
                <c:pt idx="905">
                  <c:v>81.420575999999997</c:v>
                </c:pt>
                <c:pt idx="906">
                  <c:v>81.425707000000003</c:v>
                </c:pt>
                <c:pt idx="907">
                  <c:v>81.444992999999997</c:v>
                </c:pt>
                <c:pt idx="908">
                  <c:v>81.477857999999998</c:v>
                </c:pt>
                <c:pt idx="909">
                  <c:v>81.513171</c:v>
                </c:pt>
                <c:pt idx="910">
                  <c:v>81.529242999999994</c:v>
                </c:pt>
                <c:pt idx="911">
                  <c:v>81.510373000000001</c:v>
                </c:pt>
                <c:pt idx="912">
                  <c:v>81.462615</c:v>
                </c:pt>
                <c:pt idx="913">
                  <c:v>81.409668999999994</c:v>
                </c:pt>
                <c:pt idx="914">
                  <c:v>81.372838000000002</c:v>
                </c:pt>
                <c:pt idx="915">
                  <c:v>81.356825999999998</c:v>
                </c:pt>
                <c:pt idx="916">
                  <c:v>81.353584999999995</c:v>
                </c:pt>
                <c:pt idx="917">
                  <c:v>81.355233999999996</c:v>
                </c:pt>
                <c:pt idx="918">
                  <c:v>81.360624000000001</c:v>
                </c:pt>
                <c:pt idx="919">
                  <c:v>81.370689999999996</c:v>
                </c:pt>
                <c:pt idx="920">
                  <c:v>81.380582000000004</c:v>
                </c:pt>
                <c:pt idx="921">
                  <c:v>81.379552000000004</c:v>
                </c:pt>
                <c:pt idx="922">
                  <c:v>81.360408000000007</c:v>
                </c:pt>
                <c:pt idx="923">
                  <c:v>81.327984000000001</c:v>
                </c:pt>
                <c:pt idx="924">
                  <c:v>81.295400999999998</c:v>
                </c:pt>
                <c:pt idx="925">
                  <c:v>81.271631999999997</c:v>
                </c:pt>
                <c:pt idx="926">
                  <c:v>81.255492000000004</c:v>
                </c:pt>
                <c:pt idx="927">
                  <c:v>81.242649999999998</c:v>
                </c:pt>
                <c:pt idx="928">
                  <c:v>81.234442000000001</c:v>
                </c:pt>
                <c:pt idx="929">
                  <c:v>81.235476000000006</c:v>
                </c:pt>
                <c:pt idx="930">
                  <c:v>81.244187999999994</c:v>
                </c:pt>
                <c:pt idx="931">
                  <c:v>81.250414000000006</c:v>
                </c:pt>
                <c:pt idx="932">
                  <c:v>81.243758</c:v>
                </c:pt>
                <c:pt idx="933">
                  <c:v>81.223044999999999</c:v>
                </c:pt>
                <c:pt idx="934">
                  <c:v>81.197793000000004</c:v>
                </c:pt>
                <c:pt idx="935">
                  <c:v>81.181505999999999</c:v>
                </c:pt>
                <c:pt idx="936">
                  <c:v>81.181489999999997</c:v>
                </c:pt>
                <c:pt idx="937">
                  <c:v>81.192089999999993</c:v>
                </c:pt>
                <c:pt idx="938">
                  <c:v>81.198296999999997</c:v>
                </c:pt>
                <c:pt idx="939">
                  <c:v>81.189145999999994</c:v>
                </c:pt>
                <c:pt idx="940">
                  <c:v>81.168409999999994</c:v>
                </c:pt>
                <c:pt idx="941">
                  <c:v>81.150132999999997</c:v>
                </c:pt>
                <c:pt idx="942">
                  <c:v>81.143930999999995</c:v>
                </c:pt>
                <c:pt idx="943">
                  <c:v>81.147357</c:v>
                </c:pt>
                <c:pt idx="944">
                  <c:v>81.152431000000007</c:v>
                </c:pt>
                <c:pt idx="945">
                  <c:v>81.154067999999995</c:v>
                </c:pt>
                <c:pt idx="946">
                  <c:v>81.148644000000004</c:v>
                </c:pt>
                <c:pt idx="947">
                  <c:v>81.129424999999998</c:v>
                </c:pt>
                <c:pt idx="948">
                  <c:v>81.090896000000001</c:v>
                </c:pt>
                <c:pt idx="949">
                  <c:v>81.039178000000007</c:v>
                </c:pt>
                <c:pt idx="950">
                  <c:v>80.994485999999995</c:v>
                </c:pt>
                <c:pt idx="951">
                  <c:v>80.978314999999995</c:v>
                </c:pt>
                <c:pt idx="952">
                  <c:v>80.994769000000005</c:v>
                </c:pt>
                <c:pt idx="953">
                  <c:v>81.023803000000001</c:v>
                </c:pt>
                <c:pt idx="954">
                  <c:v>81.034592000000004</c:v>
                </c:pt>
                <c:pt idx="955">
                  <c:v>81.009820000000005</c:v>
                </c:pt>
                <c:pt idx="956">
                  <c:v>80.960503000000003</c:v>
                </c:pt>
                <c:pt idx="957">
                  <c:v>80.917188999999993</c:v>
                </c:pt>
                <c:pt idx="958">
                  <c:v>80.904227000000006</c:v>
                </c:pt>
                <c:pt idx="959">
                  <c:v>80.921148000000002</c:v>
                </c:pt>
                <c:pt idx="960">
                  <c:v>80.948200999999997</c:v>
                </c:pt>
                <c:pt idx="961">
                  <c:v>80.966746000000001</c:v>
                </c:pt>
                <c:pt idx="962">
                  <c:v>80.971937999999994</c:v>
                </c:pt>
                <c:pt idx="963">
                  <c:v>80.967905000000002</c:v>
                </c:pt>
                <c:pt idx="964">
                  <c:v>80.956405000000004</c:v>
                </c:pt>
                <c:pt idx="965">
                  <c:v>80.934608999999995</c:v>
                </c:pt>
                <c:pt idx="966">
                  <c:v>80.903929000000005</c:v>
                </c:pt>
                <c:pt idx="967">
                  <c:v>80.877043999999998</c:v>
                </c:pt>
                <c:pt idx="968">
                  <c:v>80.870772000000002</c:v>
                </c:pt>
                <c:pt idx="969">
                  <c:v>80.888664000000006</c:v>
                </c:pt>
                <c:pt idx="970">
                  <c:v>80.913488999999998</c:v>
                </c:pt>
                <c:pt idx="971">
                  <c:v>80.921868000000003</c:v>
                </c:pt>
                <c:pt idx="972">
                  <c:v>80.905486999999994</c:v>
                </c:pt>
                <c:pt idx="973">
                  <c:v>80.875412999999995</c:v>
                </c:pt>
                <c:pt idx="974">
                  <c:v>80.848226999999994</c:v>
                </c:pt>
                <c:pt idx="975">
                  <c:v>80.832858999999999</c:v>
                </c:pt>
                <c:pt idx="976">
                  <c:v>80.830572000000004</c:v>
                </c:pt>
                <c:pt idx="977">
                  <c:v>80.840445000000003</c:v>
                </c:pt>
                <c:pt idx="978">
                  <c:v>80.858493999999993</c:v>
                </c:pt>
                <c:pt idx="979">
                  <c:v>80.875281999999999</c:v>
                </c:pt>
                <c:pt idx="980">
                  <c:v>80.882906000000006</c:v>
                </c:pt>
                <c:pt idx="981">
                  <c:v>80.884969999999996</c:v>
                </c:pt>
                <c:pt idx="982">
                  <c:v>80.893187999999995</c:v>
                </c:pt>
                <c:pt idx="983">
                  <c:v>80.911857999999995</c:v>
                </c:pt>
                <c:pt idx="984">
                  <c:v>80.931246000000002</c:v>
                </c:pt>
                <c:pt idx="985">
                  <c:v>80.939473000000007</c:v>
                </c:pt>
                <c:pt idx="986">
                  <c:v>80.935450000000003</c:v>
                </c:pt>
                <c:pt idx="987">
                  <c:v>80.925014000000004</c:v>
                </c:pt>
                <c:pt idx="988">
                  <c:v>80.908972000000006</c:v>
                </c:pt>
                <c:pt idx="989">
                  <c:v>80.882771000000005</c:v>
                </c:pt>
                <c:pt idx="990">
                  <c:v>80.846959999999996</c:v>
                </c:pt>
                <c:pt idx="991">
                  <c:v>80.810214000000002</c:v>
                </c:pt>
                <c:pt idx="992">
                  <c:v>80.780478000000002</c:v>
                </c:pt>
                <c:pt idx="993">
                  <c:v>80.759055000000004</c:v>
                </c:pt>
                <c:pt idx="994">
                  <c:v>80.745773999999997</c:v>
                </c:pt>
                <c:pt idx="995">
                  <c:v>80.744468999999995</c:v>
                </c:pt>
                <c:pt idx="996">
                  <c:v>80.758264999999994</c:v>
                </c:pt>
                <c:pt idx="997">
                  <c:v>80.782390000000007</c:v>
                </c:pt>
                <c:pt idx="998">
                  <c:v>80.807175000000001</c:v>
                </c:pt>
                <c:pt idx="999">
                  <c:v>80.827164999999994</c:v>
                </c:pt>
                <c:pt idx="1000">
                  <c:v>80.842426000000003</c:v>
                </c:pt>
                <c:pt idx="1001">
                  <c:v>80.851474999999994</c:v>
                </c:pt>
                <c:pt idx="1002">
                  <c:v>80.848692999999997</c:v>
                </c:pt>
                <c:pt idx="1003">
                  <c:v>80.831649999999996</c:v>
                </c:pt>
                <c:pt idx="1004">
                  <c:v>80.807997</c:v>
                </c:pt>
                <c:pt idx="1005">
                  <c:v>80.790788000000006</c:v>
                </c:pt>
                <c:pt idx="1006">
                  <c:v>80.784920999999997</c:v>
                </c:pt>
                <c:pt idx="1007">
                  <c:v>80.778603000000004</c:v>
                </c:pt>
                <c:pt idx="1008">
                  <c:v>80.750653</c:v>
                </c:pt>
                <c:pt idx="1009">
                  <c:v>80.689599000000001</c:v>
                </c:pt>
                <c:pt idx="1010">
                  <c:v>80.606773000000004</c:v>
                </c:pt>
                <c:pt idx="1011">
                  <c:v>80.527174000000002</c:v>
                </c:pt>
                <c:pt idx="1012">
                  <c:v>80.463414999999998</c:v>
                </c:pt>
                <c:pt idx="1013">
                  <c:v>80.400493999999995</c:v>
                </c:pt>
                <c:pt idx="1014">
                  <c:v>80.311684999999997</c:v>
                </c:pt>
                <c:pt idx="1015">
                  <c:v>80.188772</c:v>
                </c:pt>
                <c:pt idx="1016">
                  <c:v>80.050707000000003</c:v>
                </c:pt>
                <c:pt idx="1017">
                  <c:v>79.921024000000003</c:v>
                </c:pt>
                <c:pt idx="1018">
                  <c:v>79.802188999999998</c:v>
                </c:pt>
                <c:pt idx="1019">
                  <c:v>79.674194999999997</c:v>
                </c:pt>
                <c:pt idx="1020">
                  <c:v>79.513492999999997</c:v>
                </c:pt>
                <c:pt idx="1021">
                  <c:v>79.309049999999999</c:v>
                </c:pt>
                <c:pt idx="1022">
                  <c:v>79.063508999999996</c:v>
                </c:pt>
                <c:pt idx="1023">
                  <c:v>78.785190999999998</c:v>
                </c:pt>
                <c:pt idx="1024">
                  <c:v>78.480338000000003</c:v>
                </c:pt>
                <c:pt idx="1025">
                  <c:v>78.149873999999997</c:v>
                </c:pt>
                <c:pt idx="1026">
                  <c:v>77.791300000000007</c:v>
                </c:pt>
                <c:pt idx="1027">
                  <c:v>77.402811999999997</c:v>
                </c:pt>
                <c:pt idx="1028">
                  <c:v>76.984854999999996</c:v>
                </c:pt>
                <c:pt idx="1029">
                  <c:v>76.539384999999996</c:v>
                </c:pt>
                <c:pt idx="1030">
                  <c:v>76.071996999999996</c:v>
                </c:pt>
                <c:pt idx="1031">
                  <c:v>75.596680000000006</c:v>
                </c:pt>
                <c:pt idx="1032">
                  <c:v>75.134978000000004</c:v>
                </c:pt>
                <c:pt idx="1033">
                  <c:v>74.705945</c:v>
                </c:pt>
                <c:pt idx="1034">
                  <c:v>74.315583000000004</c:v>
                </c:pt>
                <c:pt idx="1035">
                  <c:v>73.955815999999999</c:v>
                </c:pt>
                <c:pt idx="1036">
                  <c:v>73.613241000000002</c:v>
                </c:pt>
                <c:pt idx="1037">
                  <c:v>73.281163000000006</c:v>
                </c:pt>
                <c:pt idx="1038">
                  <c:v>72.969027999999994</c:v>
                </c:pt>
                <c:pt idx="1039">
                  <c:v>72.702534</c:v>
                </c:pt>
                <c:pt idx="1040">
                  <c:v>72.5107</c:v>
                </c:pt>
                <c:pt idx="1041">
                  <c:v>72.408760999999998</c:v>
                </c:pt>
                <c:pt idx="1042">
                  <c:v>72.393001999999996</c:v>
                </c:pt>
                <c:pt idx="1043">
                  <c:v>72.450294999999997</c:v>
                </c:pt>
                <c:pt idx="1044">
                  <c:v>72.567083999999994</c:v>
                </c:pt>
                <c:pt idx="1045">
                  <c:v>72.728232000000006</c:v>
                </c:pt>
                <c:pt idx="1046">
                  <c:v>72.915633</c:v>
                </c:pt>
                <c:pt idx="1047">
                  <c:v>73.115384000000006</c:v>
                </c:pt>
                <c:pt idx="1048">
                  <c:v>73.322686000000004</c:v>
                </c:pt>
                <c:pt idx="1049">
                  <c:v>73.531961999999993</c:v>
                </c:pt>
                <c:pt idx="1050">
                  <c:v>73.724134000000006</c:v>
                </c:pt>
                <c:pt idx="1051">
                  <c:v>73.872024999999994</c:v>
                </c:pt>
                <c:pt idx="1052">
                  <c:v>73.959232999999998</c:v>
                </c:pt>
                <c:pt idx="1053">
                  <c:v>73.987705000000005</c:v>
                </c:pt>
                <c:pt idx="1054">
                  <c:v>73.965552000000002</c:v>
                </c:pt>
                <c:pt idx="1055">
                  <c:v>73.894164000000004</c:v>
                </c:pt>
                <c:pt idx="1056">
                  <c:v>73.771353000000005</c:v>
                </c:pt>
                <c:pt idx="1057">
                  <c:v>73.602698000000004</c:v>
                </c:pt>
                <c:pt idx="1058">
                  <c:v>73.404747</c:v>
                </c:pt>
                <c:pt idx="1059">
                  <c:v>73.196937000000005</c:v>
                </c:pt>
                <c:pt idx="1060">
                  <c:v>72.991535999999996</c:v>
                </c:pt>
                <c:pt idx="1061">
                  <c:v>72.790902000000003</c:v>
                </c:pt>
                <c:pt idx="1062">
                  <c:v>72.594151999999994</c:v>
                </c:pt>
                <c:pt idx="1063">
                  <c:v>72.406502000000003</c:v>
                </c:pt>
                <c:pt idx="1064">
                  <c:v>72.240454999999997</c:v>
                </c:pt>
                <c:pt idx="1065">
                  <c:v>72.106746000000001</c:v>
                </c:pt>
                <c:pt idx="1066">
                  <c:v>72.006851999999995</c:v>
                </c:pt>
                <c:pt idx="1067">
                  <c:v>71.936667999999997</c:v>
                </c:pt>
                <c:pt idx="1068">
                  <c:v>71.893957999999998</c:v>
                </c:pt>
                <c:pt idx="1069">
                  <c:v>71.878272999999993</c:v>
                </c:pt>
                <c:pt idx="1070">
                  <c:v>71.887443000000005</c:v>
                </c:pt>
                <c:pt idx="1071">
                  <c:v>71.921199999999999</c:v>
                </c:pt>
                <c:pt idx="1072">
                  <c:v>71.986264000000006</c:v>
                </c:pt>
                <c:pt idx="1073">
                  <c:v>72.088566</c:v>
                </c:pt>
                <c:pt idx="1074">
                  <c:v>72.218354000000005</c:v>
                </c:pt>
                <c:pt idx="1075">
                  <c:v>72.350774000000001</c:v>
                </c:pt>
                <c:pt idx="1076">
                  <c:v>72.466483999999994</c:v>
                </c:pt>
                <c:pt idx="1077">
                  <c:v>72.568259999999995</c:v>
                </c:pt>
                <c:pt idx="1078">
                  <c:v>72.674937999999997</c:v>
                </c:pt>
                <c:pt idx="1079">
                  <c:v>72.803605000000005</c:v>
                </c:pt>
                <c:pt idx="1080">
                  <c:v>72.960037</c:v>
                </c:pt>
                <c:pt idx="1081">
                  <c:v>73.139218</c:v>
                </c:pt>
                <c:pt idx="1082">
                  <c:v>73.327259999999995</c:v>
                </c:pt>
                <c:pt idx="1083">
                  <c:v>73.504699000000002</c:v>
                </c:pt>
                <c:pt idx="1084">
                  <c:v>73.655555000000007</c:v>
                </c:pt>
                <c:pt idx="1085">
                  <c:v>73.777163000000002</c:v>
                </c:pt>
                <c:pt idx="1086">
                  <c:v>73.879658000000006</c:v>
                </c:pt>
                <c:pt idx="1087">
                  <c:v>73.974551000000005</c:v>
                </c:pt>
                <c:pt idx="1088">
                  <c:v>74.064490000000006</c:v>
                </c:pt>
                <c:pt idx="1089">
                  <c:v>74.144695999999996</c:v>
                </c:pt>
                <c:pt idx="1090">
                  <c:v>74.213652999999994</c:v>
                </c:pt>
                <c:pt idx="1091">
                  <c:v>74.280165999999994</c:v>
                </c:pt>
                <c:pt idx="1092">
                  <c:v>74.357792000000003</c:v>
                </c:pt>
                <c:pt idx="1093">
                  <c:v>74.452624999999998</c:v>
                </c:pt>
                <c:pt idx="1094">
                  <c:v>74.559201000000002</c:v>
                </c:pt>
                <c:pt idx="1095">
                  <c:v>74.668924000000004</c:v>
                </c:pt>
                <c:pt idx="1096">
                  <c:v>74.778452000000001</c:v>
                </c:pt>
                <c:pt idx="1097">
                  <c:v>74.887095000000002</c:v>
                </c:pt>
                <c:pt idx="1098">
                  <c:v>74.990661000000003</c:v>
                </c:pt>
                <c:pt idx="1099">
                  <c:v>75.084621999999996</c:v>
                </c:pt>
                <c:pt idx="1100">
                  <c:v>75.171771000000007</c:v>
                </c:pt>
                <c:pt idx="1101">
                  <c:v>75.260138999999995</c:v>
                </c:pt>
                <c:pt idx="1102">
                  <c:v>75.353606999999997</c:v>
                </c:pt>
                <c:pt idx="1103">
                  <c:v>75.447958999999997</c:v>
                </c:pt>
                <c:pt idx="1104">
                  <c:v>75.536315999999999</c:v>
                </c:pt>
                <c:pt idx="1105">
                  <c:v>75.613522000000003</c:v>
                </c:pt>
                <c:pt idx="1106">
                  <c:v>75.676635000000005</c:v>
                </c:pt>
                <c:pt idx="1107">
                  <c:v>75.727999999999994</c:v>
                </c:pt>
                <c:pt idx="1108">
                  <c:v>75.777884999999998</c:v>
                </c:pt>
                <c:pt idx="1109">
                  <c:v>75.835710000000006</c:v>
                </c:pt>
                <c:pt idx="1110">
                  <c:v>75.895909000000003</c:v>
                </c:pt>
                <c:pt idx="1111">
                  <c:v>75.939756000000003</c:v>
                </c:pt>
                <c:pt idx="1112">
                  <c:v>75.954894999999993</c:v>
                </c:pt>
                <c:pt idx="1113">
                  <c:v>75.946709999999996</c:v>
                </c:pt>
                <c:pt idx="1114">
                  <c:v>75.926146000000003</c:v>
                </c:pt>
                <c:pt idx="1115">
                  <c:v>75.893137999999993</c:v>
                </c:pt>
                <c:pt idx="1116">
                  <c:v>75.837419999999995</c:v>
                </c:pt>
                <c:pt idx="1117">
                  <c:v>75.749128999999996</c:v>
                </c:pt>
                <c:pt idx="1118">
                  <c:v>75.621713</c:v>
                </c:pt>
                <c:pt idx="1119">
                  <c:v>75.450704999999999</c:v>
                </c:pt>
                <c:pt idx="1120">
                  <c:v>75.240193000000005</c:v>
                </c:pt>
                <c:pt idx="1121">
                  <c:v>75.008851000000007</c:v>
                </c:pt>
                <c:pt idx="1122">
                  <c:v>74.780547999999996</c:v>
                </c:pt>
                <c:pt idx="1123">
                  <c:v>74.569100000000006</c:v>
                </c:pt>
                <c:pt idx="1124">
                  <c:v>74.378924999999995</c:v>
                </c:pt>
                <c:pt idx="1125">
                  <c:v>74.219243000000006</c:v>
                </c:pt>
                <c:pt idx="1126">
                  <c:v>74.106979999999993</c:v>
                </c:pt>
                <c:pt idx="1127">
                  <c:v>74.051688999999996</c:v>
                </c:pt>
                <c:pt idx="1128">
                  <c:v>74.043970999999999</c:v>
                </c:pt>
                <c:pt idx="1129">
                  <c:v>74.062132000000005</c:v>
                </c:pt>
                <c:pt idx="1130">
                  <c:v>74.085014999999999</c:v>
                </c:pt>
                <c:pt idx="1131">
                  <c:v>74.096125999999998</c:v>
                </c:pt>
                <c:pt idx="1132">
                  <c:v>74.084665999999999</c:v>
                </c:pt>
                <c:pt idx="1133">
                  <c:v>74.050454999999999</c:v>
                </c:pt>
                <c:pt idx="1134">
                  <c:v>74.004005000000006</c:v>
                </c:pt>
                <c:pt idx="1135">
                  <c:v>73.953947999999997</c:v>
                </c:pt>
                <c:pt idx="1136">
                  <c:v>73.896484000000001</c:v>
                </c:pt>
                <c:pt idx="1137">
                  <c:v>73.824681999999996</c:v>
                </c:pt>
                <c:pt idx="1138">
                  <c:v>73.747124999999997</c:v>
                </c:pt>
                <c:pt idx="1139">
                  <c:v>73.688827000000003</c:v>
                </c:pt>
                <c:pt idx="1140">
                  <c:v>73.671058000000002</c:v>
                </c:pt>
                <c:pt idx="1141">
                  <c:v>73.695914999999999</c:v>
                </c:pt>
                <c:pt idx="1142">
                  <c:v>73.752770999999996</c:v>
                </c:pt>
                <c:pt idx="1143">
                  <c:v>73.834112000000005</c:v>
                </c:pt>
                <c:pt idx="1144">
                  <c:v>73.941141000000002</c:v>
                </c:pt>
                <c:pt idx="1145">
                  <c:v>74.078787000000005</c:v>
                </c:pt>
                <c:pt idx="1146">
                  <c:v>74.250495000000001</c:v>
                </c:pt>
                <c:pt idx="1147">
                  <c:v>74.455678000000006</c:v>
                </c:pt>
                <c:pt idx="1148">
                  <c:v>74.686745000000002</c:v>
                </c:pt>
                <c:pt idx="1149">
                  <c:v>74.927464000000001</c:v>
                </c:pt>
                <c:pt idx="1150">
                  <c:v>75.157571000000004</c:v>
                </c:pt>
                <c:pt idx="1151">
                  <c:v>75.361384999999999</c:v>
                </c:pt>
                <c:pt idx="1152">
                  <c:v>75.533311999999995</c:v>
                </c:pt>
                <c:pt idx="1153">
                  <c:v>75.676897999999994</c:v>
                </c:pt>
                <c:pt idx="1154">
                  <c:v>75.801108999999997</c:v>
                </c:pt>
                <c:pt idx="1155">
                  <c:v>75.917090999999999</c:v>
                </c:pt>
                <c:pt idx="1156">
                  <c:v>76.035217000000003</c:v>
                </c:pt>
                <c:pt idx="1157">
                  <c:v>76.161845999999997</c:v>
                </c:pt>
                <c:pt idx="1158">
                  <c:v>76.296367000000004</c:v>
                </c:pt>
                <c:pt idx="1159">
                  <c:v>76.429038000000006</c:v>
                </c:pt>
                <c:pt idx="1160">
                  <c:v>76.542332999999999</c:v>
                </c:pt>
                <c:pt idx="1161">
                  <c:v>76.620065999999994</c:v>
                </c:pt>
                <c:pt idx="1162">
                  <c:v>76.661135000000002</c:v>
                </c:pt>
                <c:pt idx="1163">
                  <c:v>76.683752999999996</c:v>
                </c:pt>
                <c:pt idx="1164">
                  <c:v>76.710749000000007</c:v>
                </c:pt>
                <c:pt idx="1165">
                  <c:v>76.749752999999998</c:v>
                </c:pt>
                <c:pt idx="1166">
                  <c:v>76.791325999999998</c:v>
                </c:pt>
                <c:pt idx="1167">
                  <c:v>76.826605999999998</c:v>
                </c:pt>
                <c:pt idx="1168">
                  <c:v>76.860116000000005</c:v>
                </c:pt>
                <c:pt idx="1169">
                  <c:v>76.901705000000007</c:v>
                </c:pt>
                <c:pt idx="1170">
                  <c:v>76.952301000000006</c:v>
                </c:pt>
                <c:pt idx="1171">
                  <c:v>77.004497999999998</c:v>
                </c:pt>
                <c:pt idx="1172">
                  <c:v>77.054029</c:v>
                </c:pt>
                <c:pt idx="1173">
                  <c:v>77.102631000000002</c:v>
                </c:pt>
                <c:pt idx="1174">
                  <c:v>77.149562000000003</c:v>
                </c:pt>
                <c:pt idx="1175">
                  <c:v>77.187956999999997</c:v>
                </c:pt>
                <c:pt idx="1176">
                  <c:v>77.212845000000002</c:v>
                </c:pt>
                <c:pt idx="1177">
                  <c:v>77.227997000000002</c:v>
                </c:pt>
                <c:pt idx="1178">
                  <c:v>77.241361999999995</c:v>
                </c:pt>
                <c:pt idx="1179">
                  <c:v>77.257064</c:v>
                </c:pt>
                <c:pt idx="1180">
                  <c:v>77.275260000000003</c:v>
                </c:pt>
                <c:pt idx="1181">
                  <c:v>77.297371999999996</c:v>
                </c:pt>
                <c:pt idx="1182">
                  <c:v>77.327144000000004</c:v>
                </c:pt>
                <c:pt idx="1183">
                  <c:v>77.366361999999995</c:v>
                </c:pt>
                <c:pt idx="1184">
                  <c:v>77.412009999999995</c:v>
                </c:pt>
                <c:pt idx="1185">
                  <c:v>77.458419000000006</c:v>
                </c:pt>
                <c:pt idx="1186">
                  <c:v>77.501340999999996</c:v>
                </c:pt>
                <c:pt idx="1187">
                  <c:v>77.539406</c:v>
                </c:pt>
                <c:pt idx="1188">
                  <c:v>77.572023999999999</c:v>
                </c:pt>
                <c:pt idx="1189">
                  <c:v>77.596801999999997</c:v>
                </c:pt>
                <c:pt idx="1190">
                  <c:v>77.611041</c:v>
                </c:pt>
                <c:pt idx="1191">
                  <c:v>77.617052000000001</c:v>
                </c:pt>
                <c:pt idx="1192">
                  <c:v>77.623633999999996</c:v>
                </c:pt>
                <c:pt idx="1193">
                  <c:v>77.638345999999999</c:v>
                </c:pt>
                <c:pt idx="1194">
                  <c:v>77.658457999999996</c:v>
                </c:pt>
                <c:pt idx="1195">
                  <c:v>77.674452000000002</c:v>
                </c:pt>
                <c:pt idx="1196">
                  <c:v>77.684540999999996</c:v>
                </c:pt>
                <c:pt idx="1197">
                  <c:v>77.700818999999996</c:v>
                </c:pt>
                <c:pt idx="1198">
                  <c:v>77.735207000000003</c:v>
                </c:pt>
                <c:pt idx="1199">
                  <c:v>77.780687</c:v>
                </c:pt>
                <c:pt idx="1200">
                  <c:v>77.813154999999995</c:v>
                </c:pt>
                <c:pt idx="1201">
                  <c:v>77.815085999999994</c:v>
                </c:pt>
                <c:pt idx="1202">
                  <c:v>77.794411999999994</c:v>
                </c:pt>
                <c:pt idx="1203">
                  <c:v>77.776792</c:v>
                </c:pt>
                <c:pt idx="1204">
                  <c:v>77.781588999999997</c:v>
                </c:pt>
                <c:pt idx="1205">
                  <c:v>77.808959000000002</c:v>
                </c:pt>
                <c:pt idx="1206">
                  <c:v>77.847947000000005</c:v>
                </c:pt>
                <c:pt idx="1207">
                  <c:v>77.888654000000002</c:v>
                </c:pt>
                <c:pt idx="1208">
                  <c:v>77.922574999999995</c:v>
                </c:pt>
                <c:pt idx="1209">
                  <c:v>77.938198</c:v>
                </c:pt>
                <c:pt idx="1210">
                  <c:v>77.927477999999994</c:v>
                </c:pt>
                <c:pt idx="1211">
                  <c:v>77.898966999999999</c:v>
                </c:pt>
                <c:pt idx="1212">
                  <c:v>77.876732000000004</c:v>
                </c:pt>
                <c:pt idx="1213">
                  <c:v>77.880374000000003</c:v>
                </c:pt>
                <c:pt idx="1214">
                  <c:v>77.908085999999997</c:v>
                </c:pt>
                <c:pt idx="1215">
                  <c:v>77.941899000000006</c:v>
                </c:pt>
                <c:pt idx="1216">
                  <c:v>77.96566</c:v>
                </c:pt>
                <c:pt idx="1217">
                  <c:v>77.974118000000004</c:v>
                </c:pt>
                <c:pt idx="1218">
                  <c:v>77.969258999999994</c:v>
                </c:pt>
                <c:pt idx="1219">
                  <c:v>77.956733</c:v>
                </c:pt>
                <c:pt idx="1220">
                  <c:v>77.947175999999999</c:v>
                </c:pt>
                <c:pt idx="1221">
                  <c:v>77.953942999999995</c:v>
                </c:pt>
                <c:pt idx="1222">
                  <c:v>77.984139999999996</c:v>
                </c:pt>
                <c:pt idx="1223">
                  <c:v>78.032414000000003</c:v>
                </c:pt>
                <c:pt idx="1224">
                  <c:v>78.083931000000007</c:v>
                </c:pt>
                <c:pt idx="1225">
                  <c:v>78.121251000000001</c:v>
                </c:pt>
                <c:pt idx="1226">
                  <c:v>78.129723999999996</c:v>
                </c:pt>
                <c:pt idx="1227">
                  <c:v>78.103917999999993</c:v>
                </c:pt>
                <c:pt idx="1228">
                  <c:v>78.055648000000005</c:v>
                </c:pt>
                <c:pt idx="1229">
                  <c:v>78.013054999999994</c:v>
                </c:pt>
                <c:pt idx="1230">
                  <c:v>78.003300999999993</c:v>
                </c:pt>
                <c:pt idx="1231">
                  <c:v>78.030783999999997</c:v>
                </c:pt>
                <c:pt idx="1232">
                  <c:v>78.073340999999999</c:v>
                </c:pt>
                <c:pt idx="1233">
                  <c:v>78.102934000000005</c:v>
                </c:pt>
                <c:pt idx="1234">
                  <c:v>78.110162000000003</c:v>
                </c:pt>
                <c:pt idx="1235">
                  <c:v>78.107354000000001</c:v>
                </c:pt>
                <c:pt idx="1236">
                  <c:v>78.109371999999993</c:v>
                </c:pt>
                <c:pt idx="1237">
                  <c:v>78.117334999999997</c:v>
                </c:pt>
                <c:pt idx="1238">
                  <c:v>78.124391000000003</c:v>
                </c:pt>
                <c:pt idx="1239">
                  <c:v>78.132226000000003</c:v>
                </c:pt>
                <c:pt idx="1240">
                  <c:v>78.152424999999994</c:v>
                </c:pt>
                <c:pt idx="1241">
                  <c:v>78.189158000000006</c:v>
                </c:pt>
                <c:pt idx="1242">
                  <c:v>78.228097000000005</c:v>
                </c:pt>
                <c:pt idx="1243">
                  <c:v>78.249356000000006</c:v>
                </c:pt>
                <c:pt idx="1244">
                  <c:v>78.248628999999994</c:v>
                </c:pt>
                <c:pt idx="1245">
                  <c:v>78.239192000000003</c:v>
                </c:pt>
                <c:pt idx="1246">
                  <c:v>78.234289000000004</c:v>
                </c:pt>
                <c:pt idx="1247">
                  <c:v>78.234362000000004</c:v>
                </c:pt>
                <c:pt idx="1248">
                  <c:v>78.232731000000001</c:v>
                </c:pt>
                <c:pt idx="1249">
                  <c:v>78.227016000000006</c:v>
                </c:pt>
                <c:pt idx="1250">
                  <c:v>78.220297000000002</c:v>
                </c:pt>
                <c:pt idx="1251">
                  <c:v>78.214641</c:v>
                </c:pt>
                <c:pt idx="1252">
                  <c:v>78.209387000000007</c:v>
                </c:pt>
                <c:pt idx="1253">
                  <c:v>78.206057000000001</c:v>
                </c:pt>
                <c:pt idx="1254">
                  <c:v>78.210053000000002</c:v>
                </c:pt>
                <c:pt idx="1255">
                  <c:v>78.223934</c:v>
                </c:pt>
                <c:pt idx="1256">
                  <c:v>78.240123999999994</c:v>
                </c:pt>
                <c:pt idx="1257">
                  <c:v>78.244718000000006</c:v>
                </c:pt>
                <c:pt idx="1258">
                  <c:v>78.231762000000003</c:v>
                </c:pt>
                <c:pt idx="1259">
                  <c:v>78.212407999999996</c:v>
                </c:pt>
                <c:pt idx="1260">
                  <c:v>78.205624999999998</c:v>
                </c:pt>
                <c:pt idx="1261">
                  <c:v>78.218222999999995</c:v>
                </c:pt>
                <c:pt idx="1262">
                  <c:v>78.237691999999996</c:v>
                </c:pt>
                <c:pt idx="1263">
                  <c:v>78.247163</c:v>
                </c:pt>
                <c:pt idx="1264">
                  <c:v>78.244485999999995</c:v>
                </c:pt>
                <c:pt idx="1265">
                  <c:v>78.242384000000001</c:v>
                </c:pt>
                <c:pt idx="1266">
                  <c:v>78.251678999999996</c:v>
                </c:pt>
                <c:pt idx="1267">
                  <c:v>78.270168999999996</c:v>
                </c:pt>
                <c:pt idx="1268">
                  <c:v>78.288966000000002</c:v>
                </c:pt>
                <c:pt idx="1269">
                  <c:v>78.305150999999995</c:v>
                </c:pt>
                <c:pt idx="1270">
                  <c:v>78.324082000000004</c:v>
                </c:pt>
                <c:pt idx="1271">
                  <c:v>78.350032999999996</c:v>
                </c:pt>
                <c:pt idx="1272">
                  <c:v>78.377384000000006</c:v>
                </c:pt>
                <c:pt idx="1273">
                  <c:v>78.392923999999994</c:v>
                </c:pt>
                <c:pt idx="1274">
                  <c:v>78.387703000000002</c:v>
                </c:pt>
                <c:pt idx="1275">
                  <c:v>78.366196000000002</c:v>
                </c:pt>
                <c:pt idx="1276">
                  <c:v>78.342896999999994</c:v>
                </c:pt>
                <c:pt idx="1277">
                  <c:v>78.330027999999999</c:v>
                </c:pt>
                <c:pt idx="1278">
                  <c:v>78.329836</c:v>
                </c:pt>
                <c:pt idx="1279">
                  <c:v>78.337492999999995</c:v>
                </c:pt>
                <c:pt idx="1280">
                  <c:v>78.347199000000003</c:v>
                </c:pt>
                <c:pt idx="1281">
                  <c:v>78.354228000000006</c:v>
                </c:pt>
                <c:pt idx="1282">
                  <c:v>78.355491999999998</c:v>
                </c:pt>
                <c:pt idx="1283">
                  <c:v>78.351995000000002</c:v>
                </c:pt>
                <c:pt idx="1284">
                  <c:v>78.348876000000004</c:v>
                </c:pt>
                <c:pt idx="1285">
                  <c:v>78.350452000000004</c:v>
                </c:pt>
                <c:pt idx="1286">
                  <c:v>78.357062999999997</c:v>
                </c:pt>
                <c:pt idx="1287">
                  <c:v>78.368054000000001</c:v>
                </c:pt>
                <c:pt idx="1288">
                  <c:v>78.383510000000001</c:v>
                </c:pt>
                <c:pt idx="1289">
                  <c:v>78.399927000000005</c:v>
                </c:pt>
                <c:pt idx="1290">
                  <c:v>78.409368999999998</c:v>
                </c:pt>
                <c:pt idx="1291">
                  <c:v>78.408659</c:v>
                </c:pt>
                <c:pt idx="1292">
                  <c:v>78.405319000000006</c:v>
                </c:pt>
                <c:pt idx="1293">
                  <c:v>78.407258999999996</c:v>
                </c:pt>
                <c:pt idx="1294">
                  <c:v>78.409951000000007</c:v>
                </c:pt>
                <c:pt idx="1295">
                  <c:v>78.403115999999997</c:v>
                </c:pt>
                <c:pt idx="1296">
                  <c:v>78.389578</c:v>
                </c:pt>
                <c:pt idx="1297">
                  <c:v>78.387034</c:v>
                </c:pt>
                <c:pt idx="1298">
                  <c:v>78.407584999999997</c:v>
                </c:pt>
                <c:pt idx="1299">
                  <c:v>78.442959000000002</c:v>
                </c:pt>
                <c:pt idx="1300">
                  <c:v>78.473996</c:v>
                </c:pt>
                <c:pt idx="1301">
                  <c:v>78.488821999999999</c:v>
                </c:pt>
                <c:pt idx="1302">
                  <c:v>78.487450999999993</c:v>
                </c:pt>
                <c:pt idx="1303">
                  <c:v>78.474519000000001</c:v>
                </c:pt>
                <c:pt idx="1304">
                  <c:v>78.454766000000006</c:v>
                </c:pt>
                <c:pt idx="1305">
                  <c:v>78.433840000000004</c:v>
                </c:pt>
                <c:pt idx="1306">
                  <c:v>78.417580000000001</c:v>
                </c:pt>
                <c:pt idx="1307">
                  <c:v>78.408991</c:v>
                </c:pt>
                <c:pt idx="1308">
                  <c:v>78.407183000000003</c:v>
                </c:pt>
                <c:pt idx="1309">
                  <c:v>78.408690000000007</c:v>
                </c:pt>
                <c:pt idx="1310">
                  <c:v>78.409512000000007</c:v>
                </c:pt>
                <c:pt idx="1311">
                  <c:v>78.408387000000005</c:v>
                </c:pt>
                <c:pt idx="1312">
                  <c:v>78.409177999999997</c:v>
                </c:pt>
                <c:pt idx="1313">
                  <c:v>78.417085999999998</c:v>
                </c:pt>
                <c:pt idx="1314">
                  <c:v>78.430627999999999</c:v>
                </c:pt>
                <c:pt idx="1315">
                  <c:v>78.440392000000003</c:v>
                </c:pt>
                <c:pt idx="1316">
                  <c:v>78.438547</c:v>
                </c:pt>
                <c:pt idx="1317">
                  <c:v>78.427819999999997</c:v>
                </c:pt>
                <c:pt idx="1318">
                  <c:v>78.418481</c:v>
                </c:pt>
                <c:pt idx="1319">
                  <c:v>78.417828999999998</c:v>
                </c:pt>
                <c:pt idx="1320">
                  <c:v>78.424693000000005</c:v>
                </c:pt>
                <c:pt idx="1321">
                  <c:v>78.432699999999997</c:v>
                </c:pt>
                <c:pt idx="1322">
                  <c:v>78.435912000000002</c:v>
                </c:pt>
                <c:pt idx="1323">
                  <c:v>78.431426999999999</c:v>
                </c:pt>
                <c:pt idx="1324">
                  <c:v>78.419241999999997</c:v>
                </c:pt>
                <c:pt idx="1325">
                  <c:v>78.401735000000002</c:v>
                </c:pt>
                <c:pt idx="1326">
                  <c:v>78.383762000000004</c:v>
                </c:pt>
                <c:pt idx="1327">
                  <c:v>78.371838999999994</c:v>
                </c:pt>
                <c:pt idx="1328">
                  <c:v>78.370223999999993</c:v>
                </c:pt>
                <c:pt idx="1329">
                  <c:v>78.375896999999995</c:v>
                </c:pt>
                <c:pt idx="1330">
                  <c:v>78.379233999999997</c:v>
                </c:pt>
                <c:pt idx="1331">
                  <c:v>78.372508999999994</c:v>
                </c:pt>
                <c:pt idx="1332">
                  <c:v>78.357213999999999</c:v>
                </c:pt>
                <c:pt idx="1333">
                  <c:v>78.340890999999999</c:v>
                </c:pt>
                <c:pt idx="1334">
                  <c:v>78.328203000000002</c:v>
                </c:pt>
                <c:pt idx="1335">
                  <c:v>78.318507999999994</c:v>
                </c:pt>
                <c:pt idx="1336">
                  <c:v>78.311412000000004</c:v>
                </c:pt>
                <c:pt idx="1337">
                  <c:v>78.310496000000001</c:v>
                </c:pt>
                <c:pt idx="1338">
                  <c:v>78.320414999999997</c:v>
                </c:pt>
                <c:pt idx="1339">
                  <c:v>78.342106999999999</c:v>
                </c:pt>
                <c:pt idx="1340">
                  <c:v>78.370293000000004</c:v>
                </c:pt>
                <c:pt idx="1341">
                  <c:v>78.393828999999997</c:v>
                </c:pt>
                <c:pt idx="1342">
                  <c:v>78.401489999999995</c:v>
                </c:pt>
                <c:pt idx="1343">
                  <c:v>78.392443</c:v>
                </c:pt>
                <c:pt idx="1344">
                  <c:v>78.379369999999994</c:v>
                </c:pt>
                <c:pt idx="1345">
                  <c:v>78.374955999999997</c:v>
                </c:pt>
                <c:pt idx="1346">
                  <c:v>78.375764000000004</c:v>
                </c:pt>
                <c:pt idx="1347">
                  <c:v>78.366595000000004</c:v>
                </c:pt>
                <c:pt idx="1348">
                  <c:v>78.341425000000001</c:v>
                </c:pt>
                <c:pt idx="1349">
                  <c:v>78.312275</c:v>
                </c:pt>
                <c:pt idx="1350">
                  <c:v>78.294713999999999</c:v>
                </c:pt>
                <c:pt idx="1351">
                  <c:v>78.291948000000005</c:v>
                </c:pt>
                <c:pt idx="1352">
                  <c:v>78.296616999999998</c:v>
                </c:pt>
                <c:pt idx="1353">
                  <c:v>78.300563999999994</c:v>
                </c:pt>
                <c:pt idx="1354">
                  <c:v>78.297692999999995</c:v>
                </c:pt>
                <c:pt idx="1355">
                  <c:v>78.284555999999995</c:v>
                </c:pt>
                <c:pt idx="1356">
                  <c:v>78.265946999999997</c:v>
                </c:pt>
                <c:pt idx="1357">
                  <c:v>78.255374000000003</c:v>
                </c:pt>
                <c:pt idx="1358">
                  <c:v>78.262467000000001</c:v>
                </c:pt>
                <c:pt idx="1359">
                  <c:v>78.282466999999997</c:v>
                </c:pt>
                <c:pt idx="1360">
                  <c:v>78.303312000000005</c:v>
                </c:pt>
                <c:pt idx="1361">
                  <c:v>78.318532000000005</c:v>
                </c:pt>
                <c:pt idx="1362">
                  <c:v>78.326554000000002</c:v>
                </c:pt>
                <c:pt idx="1363">
                  <c:v>78.322951000000003</c:v>
                </c:pt>
                <c:pt idx="1364">
                  <c:v>78.304132999999993</c:v>
                </c:pt>
                <c:pt idx="1365">
                  <c:v>78.276691</c:v>
                </c:pt>
                <c:pt idx="1366">
                  <c:v>78.252063000000007</c:v>
                </c:pt>
                <c:pt idx="1367">
                  <c:v>78.230951000000005</c:v>
                </c:pt>
                <c:pt idx="1368">
                  <c:v>78.203051000000002</c:v>
                </c:pt>
                <c:pt idx="1369">
                  <c:v>78.165232000000003</c:v>
                </c:pt>
                <c:pt idx="1370">
                  <c:v>78.131084999999999</c:v>
                </c:pt>
                <c:pt idx="1371">
                  <c:v>78.117012000000003</c:v>
                </c:pt>
                <c:pt idx="1372">
                  <c:v>78.124159000000006</c:v>
                </c:pt>
                <c:pt idx="1373">
                  <c:v>78.138874000000001</c:v>
                </c:pt>
                <c:pt idx="1374">
                  <c:v>78.146726999999998</c:v>
                </c:pt>
                <c:pt idx="1375">
                  <c:v>78.141741999999994</c:v>
                </c:pt>
                <c:pt idx="1376">
                  <c:v>78.126005000000006</c:v>
                </c:pt>
                <c:pt idx="1377">
                  <c:v>78.105669000000006</c:v>
                </c:pt>
                <c:pt idx="1378">
                  <c:v>78.086017999999996</c:v>
                </c:pt>
                <c:pt idx="1379">
                  <c:v>78.067010999999994</c:v>
                </c:pt>
                <c:pt idx="1380">
                  <c:v>78.045070999999993</c:v>
                </c:pt>
                <c:pt idx="1381">
                  <c:v>78.021321999999998</c:v>
                </c:pt>
                <c:pt idx="1382">
                  <c:v>78.004504999999995</c:v>
                </c:pt>
                <c:pt idx="1383">
                  <c:v>78.001427000000007</c:v>
                </c:pt>
                <c:pt idx="1384">
                  <c:v>78.007197000000005</c:v>
                </c:pt>
                <c:pt idx="1385">
                  <c:v>78.010619000000005</c:v>
                </c:pt>
                <c:pt idx="1386">
                  <c:v>78.008645999999999</c:v>
                </c:pt>
                <c:pt idx="1387">
                  <c:v>78.009681</c:v>
                </c:pt>
                <c:pt idx="1388">
                  <c:v>78.020844999999994</c:v>
                </c:pt>
                <c:pt idx="1389">
                  <c:v>78.036676</c:v>
                </c:pt>
                <c:pt idx="1390">
                  <c:v>78.043822000000006</c:v>
                </c:pt>
                <c:pt idx="1391">
                  <c:v>78.034497000000002</c:v>
                </c:pt>
                <c:pt idx="1392">
                  <c:v>78.012690000000006</c:v>
                </c:pt>
                <c:pt idx="1393">
                  <c:v>77.989362999999997</c:v>
                </c:pt>
                <c:pt idx="1394">
                  <c:v>77.975003000000001</c:v>
                </c:pt>
                <c:pt idx="1395">
                  <c:v>77.975258999999994</c:v>
                </c:pt>
                <c:pt idx="1396">
                  <c:v>77.988320999999999</c:v>
                </c:pt>
                <c:pt idx="1397">
                  <c:v>78.004424999999998</c:v>
                </c:pt>
                <c:pt idx="1398">
                  <c:v>78.011240999999998</c:v>
                </c:pt>
                <c:pt idx="1399">
                  <c:v>78.003234000000006</c:v>
                </c:pt>
                <c:pt idx="1400">
                  <c:v>77.985557</c:v>
                </c:pt>
                <c:pt idx="1401">
                  <c:v>77.967422999999997</c:v>
                </c:pt>
                <c:pt idx="1402">
                  <c:v>77.952455</c:v>
                </c:pt>
                <c:pt idx="1403">
                  <c:v>77.936892999999998</c:v>
                </c:pt>
                <c:pt idx="1404">
                  <c:v>77.916365999999996</c:v>
                </c:pt>
                <c:pt idx="1405">
                  <c:v>77.892801000000006</c:v>
                </c:pt>
                <c:pt idx="1406">
                  <c:v>77.874791999999999</c:v>
                </c:pt>
                <c:pt idx="1407">
                  <c:v>77.871701000000002</c:v>
                </c:pt>
                <c:pt idx="1408">
                  <c:v>77.886024000000006</c:v>
                </c:pt>
                <c:pt idx="1409">
                  <c:v>77.909598000000003</c:v>
                </c:pt>
                <c:pt idx="1410">
                  <c:v>77.927413999999999</c:v>
                </c:pt>
                <c:pt idx="1411">
                  <c:v>77.926956000000004</c:v>
                </c:pt>
                <c:pt idx="1412">
                  <c:v>77.906163000000006</c:v>
                </c:pt>
                <c:pt idx="1413">
                  <c:v>77.875229000000004</c:v>
                </c:pt>
                <c:pt idx="1414">
                  <c:v>77.852393000000006</c:v>
                </c:pt>
                <c:pt idx="1415">
                  <c:v>77.854204999999993</c:v>
                </c:pt>
                <c:pt idx="1416">
                  <c:v>77.882112000000006</c:v>
                </c:pt>
                <c:pt idx="1417">
                  <c:v>77.916278000000005</c:v>
                </c:pt>
                <c:pt idx="1418">
                  <c:v>77.929261999999994</c:v>
                </c:pt>
                <c:pt idx="1419">
                  <c:v>77.911744999999996</c:v>
                </c:pt>
                <c:pt idx="1420">
                  <c:v>77.881924999999995</c:v>
                </c:pt>
                <c:pt idx="1421">
                  <c:v>77.864951000000005</c:v>
                </c:pt>
                <c:pt idx="1422">
                  <c:v>77.866587999999993</c:v>
                </c:pt>
                <c:pt idx="1423">
                  <c:v>77.872299999999996</c:v>
                </c:pt>
                <c:pt idx="1424">
                  <c:v>77.868250000000003</c:v>
                </c:pt>
                <c:pt idx="1425">
                  <c:v>77.855070999999995</c:v>
                </c:pt>
                <c:pt idx="1426">
                  <c:v>77.842133000000004</c:v>
                </c:pt>
                <c:pt idx="1427">
                  <c:v>77.836547999999993</c:v>
                </c:pt>
                <c:pt idx="1428">
                  <c:v>77.838990999999993</c:v>
                </c:pt>
                <c:pt idx="1429">
                  <c:v>77.843519999999998</c:v>
                </c:pt>
                <c:pt idx="1430">
                  <c:v>77.839950000000002</c:v>
                </c:pt>
                <c:pt idx="1431">
                  <c:v>77.822839000000002</c:v>
                </c:pt>
                <c:pt idx="1432">
                  <c:v>77.800239000000005</c:v>
                </c:pt>
                <c:pt idx="1433">
                  <c:v>77.787729999999996</c:v>
                </c:pt>
                <c:pt idx="1434">
                  <c:v>77.791520000000006</c:v>
                </c:pt>
                <c:pt idx="1435">
                  <c:v>77.802366000000006</c:v>
                </c:pt>
                <c:pt idx="1436">
                  <c:v>77.807373999999996</c:v>
                </c:pt>
                <c:pt idx="1437">
                  <c:v>77.801511000000005</c:v>
                </c:pt>
                <c:pt idx="1438">
                  <c:v>77.785498000000004</c:v>
                </c:pt>
                <c:pt idx="1439">
                  <c:v>77.760130000000004</c:v>
                </c:pt>
                <c:pt idx="1440">
                  <c:v>77.728418000000005</c:v>
                </c:pt>
                <c:pt idx="1441">
                  <c:v>77.698593000000002</c:v>
                </c:pt>
                <c:pt idx="1442">
                  <c:v>77.678685000000002</c:v>
                </c:pt>
                <c:pt idx="1443">
                  <c:v>77.668982999999997</c:v>
                </c:pt>
                <c:pt idx="1444">
                  <c:v>77.662156999999993</c:v>
                </c:pt>
                <c:pt idx="1445">
                  <c:v>77.649136999999996</c:v>
                </c:pt>
                <c:pt idx="1446">
                  <c:v>77.625193999999993</c:v>
                </c:pt>
                <c:pt idx="1447">
                  <c:v>77.596005000000005</c:v>
                </c:pt>
                <c:pt idx="1448">
                  <c:v>77.579470999999998</c:v>
                </c:pt>
                <c:pt idx="1449">
                  <c:v>77.594166999999999</c:v>
                </c:pt>
                <c:pt idx="1450">
                  <c:v>77.640382000000002</c:v>
                </c:pt>
                <c:pt idx="1451">
                  <c:v>77.69623</c:v>
                </c:pt>
                <c:pt idx="1452">
                  <c:v>77.735498000000007</c:v>
                </c:pt>
                <c:pt idx="1453">
                  <c:v>77.743921999999998</c:v>
                </c:pt>
                <c:pt idx="1454">
                  <c:v>77.716610000000003</c:v>
                </c:pt>
                <c:pt idx="1455">
                  <c:v>77.653471999999994</c:v>
                </c:pt>
                <c:pt idx="1456">
                  <c:v>77.570046000000005</c:v>
                </c:pt>
                <c:pt idx="1457">
                  <c:v>77.503686000000002</c:v>
                </c:pt>
                <c:pt idx="1458">
                  <c:v>77.488958999999994</c:v>
                </c:pt>
                <c:pt idx="1459">
                  <c:v>77.521968000000001</c:v>
                </c:pt>
                <c:pt idx="1460">
                  <c:v>77.560658000000004</c:v>
                </c:pt>
                <c:pt idx="1461">
                  <c:v>77.567229999999995</c:v>
                </c:pt>
                <c:pt idx="1462">
                  <c:v>77.543626000000003</c:v>
                </c:pt>
                <c:pt idx="1463">
                  <c:v>77.520897000000005</c:v>
                </c:pt>
                <c:pt idx="1464">
                  <c:v>77.521311999999995</c:v>
                </c:pt>
                <c:pt idx="1465">
                  <c:v>77.538433999999995</c:v>
                </c:pt>
                <c:pt idx="1466">
                  <c:v>77.550786000000002</c:v>
                </c:pt>
                <c:pt idx="1467">
                  <c:v>77.546619000000007</c:v>
                </c:pt>
                <c:pt idx="1468">
                  <c:v>77.532347000000001</c:v>
                </c:pt>
                <c:pt idx="1469">
                  <c:v>77.519720000000007</c:v>
                </c:pt>
                <c:pt idx="1470">
                  <c:v>77.509962000000002</c:v>
                </c:pt>
                <c:pt idx="1471">
                  <c:v>77.495168000000007</c:v>
                </c:pt>
                <c:pt idx="1472">
                  <c:v>77.474744000000001</c:v>
                </c:pt>
                <c:pt idx="1473">
                  <c:v>77.462368999999995</c:v>
                </c:pt>
                <c:pt idx="1474">
                  <c:v>77.470584000000002</c:v>
                </c:pt>
                <c:pt idx="1475">
                  <c:v>77.494829999999993</c:v>
                </c:pt>
                <c:pt idx="1476">
                  <c:v>77.522724999999994</c:v>
                </c:pt>
                <c:pt idx="1477">
                  <c:v>77.554817</c:v>
                </c:pt>
                <c:pt idx="1478">
                  <c:v>77.601060000000004</c:v>
                </c:pt>
                <c:pt idx="1479">
                  <c:v>77.654421999999997</c:v>
                </c:pt>
                <c:pt idx="1480">
                  <c:v>77.683966999999996</c:v>
                </c:pt>
                <c:pt idx="1481">
                  <c:v>77.664586</c:v>
                </c:pt>
                <c:pt idx="1482">
                  <c:v>77.605076999999994</c:v>
                </c:pt>
                <c:pt idx="1483">
                  <c:v>77.538089999999997</c:v>
                </c:pt>
                <c:pt idx="1484">
                  <c:v>77.489108999999999</c:v>
                </c:pt>
                <c:pt idx="1485">
                  <c:v>77.461665999999994</c:v>
                </c:pt>
                <c:pt idx="1486">
                  <c:v>77.441818999999995</c:v>
                </c:pt>
                <c:pt idx="1487">
                  <c:v>77.405353000000005</c:v>
                </c:pt>
                <c:pt idx="1488">
                  <c:v>77.332435000000004</c:v>
                </c:pt>
                <c:pt idx="1489">
                  <c:v>77.234483999999995</c:v>
                </c:pt>
                <c:pt idx="1490">
                  <c:v>77.160015000000001</c:v>
                </c:pt>
                <c:pt idx="1491">
                  <c:v>77.150989999999993</c:v>
                </c:pt>
                <c:pt idx="1492">
                  <c:v>77.192421999999993</c:v>
                </c:pt>
                <c:pt idx="1493">
                  <c:v>77.227208000000005</c:v>
                </c:pt>
                <c:pt idx="1494">
                  <c:v>77.226642999999996</c:v>
                </c:pt>
                <c:pt idx="1495">
                  <c:v>77.223022</c:v>
                </c:pt>
                <c:pt idx="1496">
                  <c:v>77.260137</c:v>
                </c:pt>
                <c:pt idx="1497">
                  <c:v>77.334185000000005</c:v>
                </c:pt>
                <c:pt idx="1498">
                  <c:v>77.403555999999995</c:v>
                </c:pt>
                <c:pt idx="1499">
                  <c:v>77.440893000000003</c:v>
                </c:pt>
                <c:pt idx="1500">
                  <c:v>77.449195000000003</c:v>
                </c:pt>
                <c:pt idx="1501">
                  <c:v>77.432595000000006</c:v>
                </c:pt>
                <c:pt idx="1502">
                  <c:v>77.381780000000006</c:v>
                </c:pt>
                <c:pt idx="1503">
                  <c:v>77.297638000000006</c:v>
                </c:pt>
                <c:pt idx="1504">
                  <c:v>77.208376000000001</c:v>
                </c:pt>
                <c:pt idx="1505">
                  <c:v>77.147081999999997</c:v>
                </c:pt>
                <c:pt idx="1506">
                  <c:v>77.119325000000003</c:v>
                </c:pt>
                <c:pt idx="1507">
                  <c:v>77.103223999999997</c:v>
                </c:pt>
                <c:pt idx="1508">
                  <c:v>77.079224999999994</c:v>
                </c:pt>
                <c:pt idx="1509">
                  <c:v>77.054023000000001</c:v>
                </c:pt>
                <c:pt idx="1510">
                  <c:v>77.053201000000001</c:v>
                </c:pt>
                <c:pt idx="1511">
                  <c:v>77.087455000000006</c:v>
                </c:pt>
                <c:pt idx="1512">
                  <c:v>77.124663999999996</c:v>
                </c:pt>
                <c:pt idx="1513">
                  <c:v>77.105198000000001</c:v>
                </c:pt>
                <c:pt idx="1514">
                  <c:v>76.99915</c:v>
                </c:pt>
                <c:pt idx="1515">
                  <c:v>76.846924000000001</c:v>
                </c:pt>
                <c:pt idx="1516">
                  <c:v>76.728727000000006</c:v>
                </c:pt>
                <c:pt idx="1517">
                  <c:v>76.691821000000004</c:v>
                </c:pt>
                <c:pt idx="1518">
                  <c:v>76.719220000000007</c:v>
                </c:pt>
                <c:pt idx="1519">
                  <c:v>76.768496999999996</c:v>
                </c:pt>
                <c:pt idx="1520">
                  <c:v>76.821472999999997</c:v>
                </c:pt>
                <c:pt idx="1521">
                  <c:v>76.885756999999998</c:v>
                </c:pt>
                <c:pt idx="1522">
                  <c:v>76.963511999999994</c:v>
                </c:pt>
                <c:pt idx="1523">
                  <c:v>77.038302000000002</c:v>
                </c:pt>
                <c:pt idx="1524">
                  <c:v>77.090377000000004</c:v>
                </c:pt>
                <c:pt idx="1525">
                  <c:v>77.111552000000003</c:v>
                </c:pt>
                <c:pt idx="1526">
                  <c:v>77.105017000000004</c:v>
                </c:pt>
                <c:pt idx="1527">
                  <c:v>77.081142</c:v>
                </c:pt>
                <c:pt idx="1528">
                  <c:v>77.055007000000003</c:v>
                </c:pt>
                <c:pt idx="1529">
                  <c:v>77.038562999999996</c:v>
                </c:pt>
                <c:pt idx="1530">
                  <c:v>77.029482000000002</c:v>
                </c:pt>
                <c:pt idx="1531">
                  <c:v>77.010813999999996</c:v>
                </c:pt>
                <c:pt idx="1532">
                  <c:v>76.966228000000001</c:v>
                </c:pt>
                <c:pt idx="1533">
                  <c:v>76.897566999999995</c:v>
                </c:pt>
                <c:pt idx="1534">
                  <c:v>76.827388999999997</c:v>
                </c:pt>
                <c:pt idx="1535">
                  <c:v>76.782214999999994</c:v>
                </c:pt>
                <c:pt idx="1536">
                  <c:v>76.771150000000006</c:v>
                </c:pt>
                <c:pt idx="1537">
                  <c:v>76.781802999999996</c:v>
                </c:pt>
                <c:pt idx="1538">
                  <c:v>76.797101999999995</c:v>
                </c:pt>
                <c:pt idx="1539">
                  <c:v>76.809909000000005</c:v>
                </c:pt>
                <c:pt idx="1540">
                  <c:v>76.817424000000003</c:v>
                </c:pt>
                <c:pt idx="1541">
                  <c:v>76.811060999999995</c:v>
                </c:pt>
                <c:pt idx="1542">
                  <c:v>76.784750000000003</c:v>
                </c:pt>
                <c:pt idx="1543">
                  <c:v>76.748940000000005</c:v>
                </c:pt>
                <c:pt idx="1544">
                  <c:v>76.720549000000005</c:v>
                </c:pt>
                <c:pt idx="1545">
                  <c:v>76.698695999999998</c:v>
                </c:pt>
                <c:pt idx="1546">
                  <c:v>76.666650000000004</c:v>
                </c:pt>
                <c:pt idx="1547">
                  <c:v>76.621003999999999</c:v>
                </c:pt>
                <c:pt idx="1548">
                  <c:v>76.581230000000005</c:v>
                </c:pt>
                <c:pt idx="1549">
                  <c:v>76.562216000000006</c:v>
                </c:pt>
                <c:pt idx="1550">
                  <c:v>76.554499000000007</c:v>
                </c:pt>
                <c:pt idx="1551">
                  <c:v>76.544008000000005</c:v>
                </c:pt>
                <c:pt idx="1552">
                  <c:v>76.536136999999997</c:v>
                </c:pt>
                <c:pt idx="1553">
                  <c:v>76.544027999999997</c:v>
                </c:pt>
                <c:pt idx="1554">
                  <c:v>76.564577999999997</c:v>
                </c:pt>
                <c:pt idx="1555">
                  <c:v>76.584732000000002</c:v>
                </c:pt>
                <c:pt idx="1556">
                  <c:v>76.604648999999995</c:v>
                </c:pt>
                <c:pt idx="1557">
                  <c:v>76.634962999999999</c:v>
                </c:pt>
                <c:pt idx="1558">
                  <c:v>76.672977000000003</c:v>
                </c:pt>
                <c:pt idx="1559">
                  <c:v>76.699786000000003</c:v>
                </c:pt>
                <c:pt idx="1560">
                  <c:v>76.702993000000006</c:v>
                </c:pt>
                <c:pt idx="1561">
                  <c:v>76.687130999999994</c:v>
                </c:pt>
                <c:pt idx="1562">
                  <c:v>76.658229000000006</c:v>
                </c:pt>
                <c:pt idx="1563">
                  <c:v>76.612727000000007</c:v>
                </c:pt>
                <c:pt idx="1564">
                  <c:v>76.549193000000002</c:v>
                </c:pt>
                <c:pt idx="1565">
                  <c:v>76.481986000000006</c:v>
                </c:pt>
                <c:pt idx="1566">
                  <c:v>76.435063</c:v>
                </c:pt>
                <c:pt idx="1567">
                  <c:v>76.423287000000002</c:v>
                </c:pt>
                <c:pt idx="1568">
                  <c:v>76.440723000000006</c:v>
                </c:pt>
                <c:pt idx="1569">
                  <c:v>76.465422000000004</c:v>
                </c:pt>
                <c:pt idx="1570">
                  <c:v>76.477728999999997</c:v>
                </c:pt>
                <c:pt idx="1571">
                  <c:v>76.477080999999998</c:v>
                </c:pt>
                <c:pt idx="1572">
                  <c:v>76.477923000000004</c:v>
                </c:pt>
                <c:pt idx="1573">
                  <c:v>76.487252999999995</c:v>
                </c:pt>
                <c:pt idx="1574">
                  <c:v>76.494776999999999</c:v>
                </c:pt>
                <c:pt idx="1575">
                  <c:v>76.491546999999997</c:v>
                </c:pt>
                <c:pt idx="1576">
                  <c:v>76.486732000000003</c:v>
                </c:pt>
                <c:pt idx="1577">
                  <c:v>76.491448000000005</c:v>
                </c:pt>
                <c:pt idx="1578">
                  <c:v>76.494282999999996</c:v>
                </c:pt>
                <c:pt idx="1579">
                  <c:v>76.473589000000004</c:v>
                </c:pt>
                <c:pt idx="1580">
                  <c:v>76.433394000000007</c:v>
                </c:pt>
                <c:pt idx="1581">
                  <c:v>76.405226999999996</c:v>
                </c:pt>
                <c:pt idx="1582">
                  <c:v>76.406496000000004</c:v>
                </c:pt>
                <c:pt idx="1583">
                  <c:v>76.414805000000001</c:v>
                </c:pt>
                <c:pt idx="1584">
                  <c:v>76.396494000000004</c:v>
                </c:pt>
                <c:pt idx="1585">
                  <c:v>76.349947</c:v>
                </c:pt>
                <c:pt idx="1586">
                  <c:v>76.306873999999993</c:v>
                </c:pt>
                <c:pt idx="1587">
                  <c:v>76.295773999999994</c:v>
                </c:pt>
                <c:pt idx="1588">
                  <c:v>76.315835000000007</c:v>
                </c:pt>
                <c:pt idx="1589">
                  <c:v>76.344686999999993</c:v>
                </c:pt>
                <c:pt idx="1590">
                  <c:v>76.361358999999993</c:v>
                </c:pt>
                <c:pt idx="1591">
                  <c:v>76.359436000000002</c:v>
                </c:pt>
                <c:pt idx="1592">
                  <c:v>76.345123999999998</c:v>
                </c:pt>
                <c:pt idx="1593">
                  <c:v>76.327782999999997</c:v>
                </c:pt>
                <c:pt idx="1594">
                  <c:v>76.312034999999995</c:v>
                </c:pt>
                <c:pt idx="1595">
                  <c:v>76.297337999999996</c:v>
                </c:pt>
                <c:pt idx="1596">
                  <c:v>76.283064999999993</c:v>
                </c:pt>
                <c:pt idx="1597">
                  <c:v>76.271412999999995</c:v>
                </c:pt>
                <c:pt idx="1598">
                  <c:v>76.265174999999999</c:v>
                </c:pt>
                <c:pt idx="1599">
                  <c:v>76.265264000000002</c:v>
                </c:pt>
                <c:pt idx="1600">
                  <c:v>76.271476000000007</c:v>
                </c:pt>
                <c:pt idx="1601">
                  <c:v>76.283698000000001</c:v>
                </c:pt>
                <c:pt idx="1602">
                  <c:v>76.300897000000006</c:v>
                </c:pt>
                <c:pt idx="1603">
                  <c:v>76.319878000000003</c:v>
                </c:pt>
                <c:pt idx="1604">
                  <c:v>76.336149000000006</c:v>
                </c:pt>
                <c:pt idx="1605">
                  <c:v>76.346646000000007</c:v>
                </c:pt>
                <c:pt idx="1606">
                  <c:v>76.352435</c:v>
                </c:pt>
                <c:pt idx="1607">
                  <c:v>76.357989000000003</c:v>
                </c:pt>
                <c:pt idx="1608">
                  <c:v>76.365660000000005</c:v>
                </c:pt>
                <c:pt idx="1609">
                  <c:v>76.371380000000002</c:v>
                </c:pt>
                <c:pt idx="1610">
                  <c:v>76.369984000000002</c:v>
                </c:pt>
                <c:pt idx="1611">
                  <c:v>76.365334000000004</c:v>
                </c:pt>
                <c:pt idx="1612">
                  <c:v>76.368718000000001</c:v>
                </c:pt>
                <c:pt idx="1613">
                  <c:v>76.384107999999998</c:v>
                </c:pt>
                <c:pt idx="1614">
                  <c:v>76.401650000000004</c:v>
                </c:pt>
                <c:pt idx="1615">
                  <c:v>76.411603999999997</c:v>
                </c:pt>
                <c:pt idx="1616">
                  <c:v>76.418858999999998</c:v>
                </c:pt>
                <c:pt idx="1617">
                  <c:v>76.434790000000007</c:v>
                </c:pt>
                <c:pt idx="1618">
                  <c:v>76.457645999999997</c:v>
                </c:pt>
                <c:pt idx="1619">
                  <c:v>76.472041000000004</c:v>
                </c:pt>
                <c:pt idx="1620">
                  <c:v>76.469876999999997</c:v>
                </c:pt>
                <c:pt idx="1621">
                  <c:v>76.461245000000005</c:v>
                </c:pt>
                <c:pt idx="1622">
                  <c:v>76.460724999999996</c:v>
                </c:pt>
                <c:pt idx="1623">
                  <c:v>76.472643000000005</c:v>
                </c:pt>
                <c:pt idx="1624">
                  <c:v>76.495592000000002</c:v>
                </c:pt>
                <c:pt idx="1625">
                  <c:v>76.530116000000007</c:v>
                </c:pt>
                <c:pt idx="1626">
                  <c:v>76.566135000000003</c:v>
                </c:pt>
                <c:pt idx="1627">
                  <c:v>76.575670000000002</c:v>
                </c:pt>
                <c:pt idx="1628">
                  <c:v>76.543102000000005</c:v>
                </c:pt>
                <c:pt idx="1629">
                  <c:v>76.504818</c:v>
                </c:pt>
                <c:pt idx="1630">
                  <c:v>76.534479000000005</c:v>
                </c:pt>
                <c:pt idx="1631">
                  <c:v>76.665137000000001</c:v>
                </c:pt>
                <c:pt idx="1632">
                  <c:v>76.828068999999999</c:v>
                </c:pt>
                <c:pt idx="1633">
                  <c:v>76.893906999999999</c:v>
                </c:pt>
                <c:pt idx="1634">
                  <c:v>76.795574000000002</c:v>
                </c:pt>
                <c:pt idx="1635">
                  <c:v>76.602232999999998</c:v>
                </c:pt>
                <c:pt idx="1636">
                  <c:v>76.452179999999998</c:v>
                </c:pt>
                <c:pt idx="1637">
                  <c:v>76.431197999999995</c:v>
                </c:pt>
                <c:pt idx="1638">
                  <c:v>76.526781</c:v>
                </c:pt>
                <c:pt idx="1639">
                  <c:v>76.665081999999998</c:v>
                </c:pt>
                <c:pt idx="1640">
                  <c:v>76.783502999999996</c:v>
                </c:pt>
                <c:pt idx="1641">
                  <c:v>76.833950999999999</c:v>
                </c:pt>
                <c:pt idx="1642">
                  <c:v>76.766844000000006</c:v>
                </c:pt>
                <c:pt idx="1643">
                  <c:v>76.592220999999995</c:v>
                </c:pt>
                <c:pt idx="1644">
                  <c:v>76.395188000000005</c:v>
                </c:pt>
                <c:pt idx="1645">
                  <c:v>76.287131000000002</c:v>
                </c:pt>
                <c:pt idx="1646">
                  <c:v>76.313309000000004</c:v>
                </c:pt>
                <c:pt idx="1647">
                  <c:v>76.421295000000001</c:v>
                </c:pt>
                <c:pt idx="1648">
                  <c:v>76.521062000000001</c:v>
                </c:pt>
                <c:pt idx="1649">
                  <c:v>76.545642000000001</c:v>
                </c:pt>
                <c:pt idx="1650">
                  <c:v>76.526478999999995</c:v>
                </c:pt>
                <c:pt idx="1651">
                  <c:v>76.545613000000003</c:v>
                </c:pt>
                <c:pt idx="1652">
                  <c:v>76.653621999999999</c:v>
                </c:pt>
                <c:pt idx="1653">
                  <c:v>76.828408999999994</c:v>
                </c:pt>
                <c:pt idx="1654">
                  <c:v>76.961579</c:v>
                </c:pt>
                <c:pt idx="1655">
                  <c:v>76.977773999999997</c:v>
                </c:pt>
                <c:pt idx="1656">
                  <c:v>76.902129000000002</c:v>
                </c:pt>
                <c:pt idx="1657">
                  <c:v>76.828207000000006</c:v>
                </c:pt>
                <c:pt idx="1658">
                  <c:v>76.786832000000004</c:v>
                </c:pt>
                <c:pt idx="1659">
                  <c:v>76.717928999999998</c:v>
                </c:pt>
                <c:pt idx="1660">
                  <c:v>76.607917</c:v>
                </c:pt>
                <c:pt idx="1661">
                  <c:v>76.50112</c:v>
                </c:pt>
                <c:pt idx="1662">
                  <c:v>76.453896</c:v>
                </c:pt>
                <c:pt idx="1663">
                  <c:v>76.467482000000004</c:v>
                </c:pt>
                <c:pt idx="1664">
                  <c:v>76.511376999999996</c:v>
                </c:pt>
                <c:pt idx="1665">
                  <c:v>76.559377999999995</c:v>
                </c:pt>
                <c:pt idx="1666">
                  <c:v>76.602598999999998</c:v>
                </c:pt>
                <c:pt idx="1667">
                  <c:v>76.625552999999996</c:v>
                </c:pt>
                <c:pt idx="1668">
                  <c:v>76.603395000000006</c:v>
                </c:pt>
                <c:pt idx="1669">
                  <c:v>76.509896999999995</c:v>
                </c:pt>
                <c:pt idx="1670">
                  <c:v>76.373440000000002</c:v>
                </c:pt>
                <c:pt idx="1671">
                  <c:v>76.263272000000001</c:v>
                </c:pt>
                <c:pt idx="1672">
                  <c:v>76.226319000000004</c:v>
                </c:pt>
                <c:pt idx="1673">
                  <c:v>76.263751999999997</c:v>
                </c:pt>
                <c:pt idx="1674">
                  <c:v>76.312203999999994</c:v>
                </c:pt>
                <c:pt idx="1675">
                  <c:v>76.341766000000007</c:v>
                </c:pt>
                <c:pt idx="1676">
                  <c:v>76.344809999999995</c:v>
                </c:pt>
                <c:pt idx="1677">
                  <c:v>76.342335000000006</c:v>
                </c:pt>
                <c:pt idx="1678">
                  <c:v>76.333549000000005</c:v>
                </c:pt>
                <c:pt idx="1679">
                  <c:v>76.304530999999997</c:v>
                </c:pt>
                <c:pt idx="1680">
                  <c:v>76.269009999999994</c:v>
                </c:pt>
                <c:pt idx="1681">
                  <c:v>76.241874999999993</c:v>
                </c:pt>
                <c:pt idx="1682">
                  <c:v>76.227968000000004</c:v>
                </c:pt>
                <c:pt idx="1683">
                  <c:v>76.213560000000001</c:v>
                </c:pt>
                <c:pt idx="1684">
                  <c:v>76.214160000000007</c:v>
                </c:pt>
                <c:pt idx="1685">
                  <c:v>76.257576999999998</c:v>
                </c:pt>
                <c:pt idx="1686">
                  <c:v>76.341678000000002</c:v>
                </c:pt>
                <c:pt idx="1687">
                  <c:v>76.418422000000007</c:v>
                </c:pt>
                <c:pt idx="1688">
                  <c:v>76.439811000000006</c:v>
                </c:pt>
                <c:pt idx="1689">
                  <c:v>76.413043000000002</c:v>
                </c:pt>
                <c:pt idx="1690">
                  <c:v>76.372054000000006</c:v>
                </c:pt>
                <c:pt idx="1691">
                  <c:v>76.337262999999993</c:v>
                </c:pt>
                <c:pt idx="1692">
                  <c:v>76.293604999999999</c:v>
                </c:pt>
                <c:pt idx="1693">
                  <c:v>76.236248000000003</c:v>
                </c:pt>
                <c:pt idx="1694">
                  <c:v>76.178520000000006</c:v>
                </c:pt>
                <c:pt idx="1695">
                  <c:v>76.145048000000003</c:v>
                </c:pt>
                <c:pt idx="1696">
                  <c:v>76.137591999999998</c:v>
                </c:pt>
                <c:pt idx="1697">
                  <c:v>76.140541999999996</c:v>
                </c:pt>
                <c:pt idx="1698">
                  <c:v>76.134061000000003</c:v>
                </c:pt>
                <c:pt idx="1699">
                  <c:v>76.115375</c:v>
                </c:pt>
                <c:pt idx="1700">
                  <c:v>76.099056000000004</c:v>
                </c:pt>
                <c:pt idx="1701">
                  <c:v>76.106538999999998</c:v>
                </c:pt>
                <c:pt idx="1702">
                  <c:v>76.140145000000004</c:v>
                </c:pt>
                <c:pt idx="1703">
                  <c:v>76.177566999999996</c:v>
                </c:pt>
                <c:pt idx="1704">
                  <c:v>76.182985000000002</c:v>
                </c:pt>
                <c:pt idx="1705">
                  <c:v>76.143405000000001</c:v>
                </c:pt>
                <c:pt idx="1706">
                  <c:v>76.077400999999995</c:v>
                </c:pt>
                <c:pt idx="1707">
                  <c:v>76.023815999999997</c:v>
                </c:pt>
                <c:pt idx="1708">
                  <c:v>76.000130999999996</c:v>
                </c:pt>
                <c:pt idx="1709">
                  <c:v>75.991945999999999</c:v>
                </c:pt>
                <c:pt idx="1710">
                  <c:v>75.970264</c:v>
                </c:pt>
                <c:pt idx="1711">
                  <c:v>75.931352000000004</c:v>
                </c:pt>
                <c:pt idx="1712">
                  <c:v>75.901267000000004</c:v>
                </c:pt>
                <c:pt idx="1713">
                  <c:v>75.906901000000005</c:v>
                </c:pt>
                <c:pt idx="1714">
                  <c:v>75.943394999999995</c:v>
                </c:pt>
                <c:pt idx="1715">
                  <c:v>75.979378999999994</c:v>
                </c:pt>
                <c:pt idx="1716">
                  <c:v>75.987908000000004</c:v>
                </c:pt>
                <c:pt idx="1717">
                  <c:v>75.966185999999993</c:v>
                </c:pt>
                <c:pt idx="1718">
                  <c:v>75.929625999999999</c:v>
                </c:pt>
                <c:pt idx="1719">
                  <c:v>75.894819999999996</c:v>
                </c:pt>
                <c:pt idx="1720">
                  <c:v>75.869529</c:v>
                </c:pt>
                <c:pt idx="1721">
                  <c:v>75.848640000000003</c:v>
                </c:pt>
                <c:pt idx="1722">
                  <c:v>75.822637999999998</c:v>
                </c:pt>
                <c:pt idx="1723">
                  <c:v>75.792105000000006</c:v>
                </c:pt>
                <c:pt idx="1724">
                  <c:v>75.773820000000001</c:v>
                </c:pt>
                <c:pt idx="1725">
                  <c:v>75.781930000000003</c:v>
                </c:pt>
                <c:pt idx="1726">
                  <c:v>75.809258</c:v>
                </c:pt>
                <c:pt idx="1727">
                  <c:v>75.833202999999997</c:v>
                </c:pt>
                <c:pt idx="1728">
                  <c:v>75.834937999999994</c:v>
                </c:pt>
                <c:pt idx="1729">
                  <c:v>75.805636000000007</c:v>
                </c:pt>
                <c:pt idx="1730">
                  <c:v>75.743679</c:v>
                </c:pt>
                <c:pt idx="1731">
                  <c:v>75.666543000000004</c:v>
                </c:pt>
                <c:pt idx="1732">
                  <c:v>75.616936999999993</c:v>
                </c:pt>
                <c:pt idx="1733">
                  <c:v>75.63064</c:v>
                </c:pt>
                <c:pt idx="1734">
                  <c:v>75.692532999999997</c:v>
                </c:pt>
                <c:pt idx="1735">
                  <c:v>75.744198999999995</c:v>
                </c:pt>
                <c:pt idx="1736">
                  <c:v>75.742799000000005</c:v>
                </c:pt>
                <c:pt idx="1737">
                  <c:v>75.695262</c:v>
                </c:pt>
                <c:pt idx="1738">
                  <c:v>75.628731000000002</c:v>
                </c:pt>
                <c:pt idx="1739">
                  <c:v>75.557185000000004</c:v>
                </c:pt>
                <c:pt idx="1740">
                  <c:v>75.490245999999999</c:v>
                </c:pt>
                <c:pt idx="1741">
                  <c:v>75.449836000000005</c:v>
                </c:pt>
                <c:pt idx="1742">
                  <c:v>75.447755999999998</c:v>
                </c:pt>
                <c:pt idx="1743">
                  <c:v>75.457074000000006</c:v>
                </c:pt>
                <c:pt idx="1744">
                  <c:v>75.438490999999999</c:v>
                </c:pt>
                <c:pt idx="1745">
                  <c:v>75.396270999999999</c:v>
                </c:pt>
                <c:pt idx="1746">
                  <c:v>75.383949999999999</c:v>
                </c:pt>
                <c:pt idx="1747">
                  <c:v>75.440217000000004</c:v>
                </c:pt>
                <c:pt idx="1748">
                  <c:v>75.536716999999996</c:v>
                </c:pt>
                <c:pt idx="1749">
                  <c:v>75.603371999999993</c:v>
                </c:pt>
                <c:pt idx="1750">
                  <c:v>75.598754999999997</c:v>
                </c:pt>
                <c:pt idx="1751">
                  <c:v>75.543025</c:v>
                </c:pt>
                <c:pt idx="1752">
                  <c:v>75.482231999999996</c:v>
                </c:pt>
                <c:pt idx="1753">
                  <c:v>75.434663</c:v>
                </c:pt>
                <c:pt idx="1754">
                  <c:v>75.384401999999994</c:v>
                </c:pt>
                <c:pt idx="1755">
                  <c:v>75.324312000000006</c:v>
                </c:pt>
                <c:pt idx="1756">
                  <c:v>75.283055000000004</c:v>
                </c:pt>
                <c:pt idx="1757">
                  <c:v>75.293580000000006</c:v>
                </c:pt>
                <c:pt idx="1758">
                  <c:v>75.341904999999997</c:v>
                </c:pt>
                <c:pt idx="1759">
                  <c:v>75.369331000000003</c:v>
                </c:pt>
                <c:pt idx="1760">
                  <c:v>75.333759999999998</c:v>
                </c:pt>
                <c:pt idx="1761">
                  <c:v>75.257396999999997</c:v>
                </c:pt>
                <c:pt idx="1762">
                  <c:v>75.203280000000007</c:v>
                </c:pt>
                <c:pt idx="1763">
                  <c:v>75.211084999999997</c:v>
                </c:pt>
                <c:pt idx="1764">
                  <c:v>75.262169999999998</c:v>
                </c:pt>
                <c:pt idx="1765">
                  <c:v>75.302178999999995</c:v>
                </c:pt>
                <c:pt idx="1766">
                  <c:v>75.291944000000001</c:v>
                </c:pt>
                <c:pt idx="1767">
                  <c:v>75.240201999999996</c:v>
                </c:pt>
                <c:pt idx="1768">
                  <c:v>75.191715000000002</c:v>
                </c:pt>
                <c:pt idx="1769">
                  <c:v>75.180081000000001</c:v>
                </c:pt>
                <c:pt idx="1770">
                  <c:v>75.191657000000006</c:v>
                </c:pt>
                <c:pt idx="1771">
                  <c:v>75.181780000000003</c:v>
                </c:pt>
                <c:pt idx="1772">
                  <c:v>75.128343999999998</c:v>
                </c:pt>
                <c:pt idx="1773">
                  <c:v>75.060184000000007</c:v>
                </c:pt>
                <c:pt idx="1774">
                  <c:v>75.027959999999993</c:v>
                </c:pt>
                <c:pt idx="1775">
                  <c:v>75.056145000000001</c:v>
                </c:pt>
                <c:pt idx="1776">
                  <c:v>75.128394999999998</c:v>
                </c:pt>
                <c:pt idx="1777">
                  <c:v>75.209721999999999</c:v>
                </c:pt>
                <c:pt idx="1778">
                  <c:v>75.271010000000004</c:v>
                </c:pt>
                <c:pt idx="1779">
                  <c:v>75.296384000000003</c:v>
                </c:pt>
                <c:pt idx="1780">
                  <c:v>75.281856000000005</c:v>
                </c:pt>
                <c:pt idx="1781">
                  <c:v>75.233974000000003</c:v>
                </c:pt>
                <c:pt idx="1782">
                  <c:v>75.167872000000003</c:v>
                </c:pt>
                <c:pt idx="1783">
                  <c:v>75.102835999999996</c:v>
                </c:pt>
                <c:pt idx="1784">
                  <c:v>75.052926999999997</c:v>
                </c:pt>
                <c:pt idx="1785">
                  <c:v>75.016034000000005</c:v>
                </c:pt>
                <c:pt idx="1786">
                  <c:v>74.975285999999997</c:v>
                </c:pt>
                <c:pt idx="1787">
                  <c:v>74.919436000000005</c:v>
                </c:pt>
                <c:pt idx="1788">
                  <c:v>74.861435</c:v>
                </c:pt>
                <c:pt idx="1789">
                  <c:v>74.828654999999998</c:v>
                </c:pt>
                <c:pt idx="1790">
                  <c:v>74.835052000000005</c:v>
                </c:pt>
                <c:pt idx="1791">
                  <c:v>74.870429000000001</c:v>
                </c:pt>
                <c:pt idx="1792">
                  <c:v>74.913735000000003</c:v>
                </c:pt>
                <c:pt idx="1793">
                  <c:v>74.944328999999996</c:v>
                </c:pt>
                <c:pt idx="1794">
                  <c:v>74.941726000000003</c:v>
                </c:pt>
                <c:pt idx="1795">
                  <c:v>74.896451999999996</c:v>
                </c:pt>
                <c:pt idx="1796">
                  <c:v>74.833315999999996</c:v>
                </c:pt>
                <c:pt idx="1797">
                  <c:v>74.807181999999997</c:v>
                </c:pt>
                <c:pt idx="1798">
                  <c:v>74.858289999999997</c:v>
                </c:pt>
                <c:pt idx="1799">
                  <c:v>74.975702999999996</c:v>
                </c:pt>
                <c:pt idx="1800">
                  <c:v>75.112190999999996</c:v>
                </c:pt>
                <c:pt idx="1801">
                  <c:v>75.224681000000004</c:v>
                </c:pt>
                <c:pt idx="1802">
                  <c:v>75.286944000000005</c:v>
                </c:pt>
                <c:pt idx="1803">
                  <c:v>75.277939000000003</c:v>
                </c:pt>
                <c:pt idx="1804">
                  <c:v>75.187381000000002</c:v>
                </c:pt>
                <c:pt idx="1805">
                  <c:v>75.036371000000003</c:v>
                </c:pt>
                <c:pt idx="1806">
                  <c:v>74.874115000000003</c:v>
                </c:pt>
                <c:pt idx="1807">
                  <c:v>74.744736000000003</c:v>
                </c:pt>
                <c:pt idx="1808">
                  <c:v>74.662400000000005</c:v>
                </c:pt>
                <c:pt idx="1809">
                  <c:v>74.621791999999999</c:v>
                </c:pt>
                <c:pt idx="1810">
                  <c:v>74.621610000000004</c:v>
                </c:pt>
                <c:pt idx="1811">
                  <c:v>74.665199000000001</c:v>
                </c:pt>
                <c:pt idx="1812">
                  <c:v>74.741876000000005</c:v>
                </c:pt>
                <c:pt idx="1813">
                  <c:v>74.821076000000005</c:v>
                </c:pt>
                <c:pt idx="1814">
                  <c:v>74.871144000000001</c:v>
                </c:pt>
                <c:pt idx="1815">
                  <c:v>74.882028000000005</c:v>
                </c:pt>
                <c:pt idx="1816">
                  <c:v>74.866832000000002</c:v>
                </c:pt>
                <c:pt idx="1817">
                  <c:v>74.840909999999994</c:v>
                </c:pt>
                <c:pt idx="1818">
                  <c:v>74.804714000000004</c:v>
                </c:pt>
                <c:pt idx="1819">
                  <c:v>74.752649000000005</c:v>
                </c:pt>
                <c:pt idx="1820">
                  <c:v>74.693516000000002</c:v>
                </c:pt>
                <c:pt idx="1821">
                  <c:v>74.649196000000003</c:v>
                </c:pt>
                <c:pt idx="1822">
                  <c:v>74.630746000000002</c:v>
                </c:pt>
                <c:pt idx="1823">
                  <c:v>74.627658999999994</c:v>
                </c:pt>
                <c:pt idx="1824">
                  <c:v>74.629722999999998</c:v>
                </c:pt>
                <c:pt idx="1825">
                  <c:v>74.650683000000001</c:v>
                </c:pt>
                <c:pt idx="1826">
                  <c:v>74.710983999999996</c:v>
                </c:pt>
                <c:pt idx="1827">
                  <c:v>74.794517999999997</c:v>
                </c:pt>
                <c:pt idx="1828">
                  <c:v>74.843902999999997</c:v>
                </c:pt>
                <c:pt idx="1829">
                  <c:v>74.814160999999999</c:v>
                </c:pt>
                <c:pt idx="1830">
                  <c:v>74.720613</c:v>
                </c:pt>
                <c:pt idx="1831">
                  <c:v>74.620093999999995</c:v>
                </c:pt>
                <c:pt idx="1832">
                  <c:v>74.552004999999994</c:v>
                </c:pt>
                <c:pt idx="1833">
                  <c:v>74.517026000000001</c:v>
                </c:pt>
                <c:pt idx="1834">
                  <c:v>74.512069999999994</c:v>
                </c:pt>
                <c:pt idx="1835">
                  <c:v>74.552259000000006</c:v>
                </c:pt>
                <c:pt idx="1836">
                  <c:v>74.636572999999999</c:v>
                </c:pt>
                <c:pt idx="1837">
                  <c:v>74.718660999999997</c:v>
                </c:pt>
                <c:pt idx="1838">
                  <c:v>74.746652999999995</c:v>
                </c:pt>
                <c:pt idx="1839">
                  <c:v>74.720844</c:v>
                </c:pt>
                <c:pt idx="1840">
                  <c:v>74.676938000000007</c:v>
                </c:pt>
                <c:pt idx="1841">
                  <c:v>74.618083999999996</c:v>
                </c:pt>
                <c:pt idx="1842">
                  <c:v>74.518664000000001</c:v>
                </c:pt>
                <c:pt idx="1843">
                  <c:v>74.403554</c:v>
                </c:pt>
                <c:pt idx="1844">
                  <c:v>74.353447000000003</c:v>
                </c:pt>
                <c:pt idx="1845">
                  <c:v>74.413623999999999</c:v>
                </c:pt>
                <c:pt idx="1846">
                  <c:v>74.548423999999997</c:v>
                </c:pt>
                <c:pt idx="1847">
                  <c:v>74.690963999999994</c:v>
                </c:pt>
                <c:pt idx="1848">
                  <c:v>74.796515999999997</c:v>
                </c:pt>
                <c:pt idx="1849">
                  <c:v>74.834726000000003</c:v>
                </c:pt>
                <c:pt idx="1850">
                  <c:v>74.776504000000003</c:v>
                </c:pt>
                <c:pt idx="1851">
                  <c:v>74.637090000000001</c:v>
                </c:pt>
                <c:pt idx="1852">
                  <c:v>74.507039000000006</c:v>
                </c:pt>
                <c:pt idx="1853">
                  <c:v>74.485173000000003</c:v>
                </c:pt>
                <c:pt idx="1854">
                  <c:v>74.578879999999998</c:v>
                </c:pt>
                <c:pt idx="1855">
                  <c:v>74.700815000000006</c:v>
                </c:pt>
                <c:pt idx="1856">
                  <c:v>74.763655999999997</c:v>
                </c:pt>
                <c:pt idx="1857">
                  <c:v>74.750518</c:v>
                </c:pt>
                <c:pt idx="1858">
                  <c:v>74.694913</c:v>
                </c:pt>
                <c:pt idx="1859">
                  <c:v>74.633123999999995</c:v>
                </c:pt>
                <c:pt idx="1860">
                  <c:v>74.590130000000002</c:v>
                </c:pt>
                <c:pt idx="1861">
                  <c:v>74.582464000000002</c:v>
                </c:pt>
                <c:pt idx="1862">
                  <c:v>74.611699999999999</c:v>
                </c:pt>
                <c:pt idx="1863">
                  <c:v>74.660696999999999</c:v>
                </c:pt>
                <c:pt idx="1864">
                  <c:v>74.706900000000005</c:v>
                </c:pt>
                <c:pt idx="1865">
                  <c:v>74.737830000000002</c:v>
                </c:pt>
                <c:pt idx="1866">
                  <c:v>74.754108000000002</c:v>
                </c:pt>
                <c:pt idx="1867">
                  <c:v>74.767070000000004</c:v>
                </c:pt>
                <c:pt idx="1868">
                  <c:v>74.793074000000004</c:v>
                </c:pt>
                <c:pt idx="1869">
                  <c:v>74.838149999999999</c:v>
                </c:pt>
                <c:pt idx="1870">
                  <c:v>74.887120999999993</c:v>
                </c:pt>
                <c:pt idx="1871">
                  <c:v>74.917921000000007</c:v>
                </c:pt>
                <c:pt idx="1872">
                  <c:v>74.927103000000002</c:v>
                </c:pt>
                <c:pt idx="1873">
                  <c:v>74.930582999999999</c:v>
                </c:pt>
                <c:pt idx="1874">
                  <c:v>74.939976999999999</c:v>
                </c:pt>
                <c:pt idx="1875">
                  <c:v>74.952095</c:v>
                </c:pt>
                <c:pt idx="1876">
                  <c:v>74.963070999999999</c:v>
                </c:pt>
                <c:pt idx="1877">
                  <c:v>74.977844000000005</c:v>
                </c:pt>
                <c:pt idx="1878">
                  <c:v>75.000934999999998</c:v>
                </c:pt>
                <c:pt idx="1879">
                  <c:v>75.030186999999998</c:v>
                </c:pt>
                <c:pt idx="1880">
                  <c:v>75.063259000000002</c:v>
                </c:pt>
                <c:pt idx="1881">
                  <c:v>75.096843000000007</c:v>
                </c:pt>
                <c:pt idx="1882">
                  <c:v>75.114934000000005</c:v>
                </c:pt>
                <c:pt idx="1883">
                  <c:v>75.094627000000003</c:v>
                </c:pt>
                <c:pt idx="1884">
                  <c:v>75.035561000000001</c:v>
                </c:pt>
                <c:pt idx="1885">
                  <c:v>74.971181999999999</c:v>
                </c:pt>
                <c:pt idx="1886">
                  <c:v>74.935905000000005</c:v>
                </c:pt>
                <c:pt idx="1887">
                  <c:v>74.928483</c:v>
                </c:pt>
                <c:pt idx="1888">
                  <c:v>74.920903999999993</c:v>
                </c:pt>
                <c:pt idx="1889">
                  <c:v>74.896001999999996</c:v>
                </c:pt>
                <c:pt idx="1890">
                  <c:v>74.861152000000004</c:v>
                </c:pt>
                <c:pt idx="1891">
                  <c:v>74.830865000000003</c:v>
                </c:pt>
                <c:pt idx="1892">
                  <c:v>74.814460999999994</c:v>
                </c:pt>
                <c:pt idx="1893">
                  <c:v>74.820503000000002</c:v>
                </c:pt>
                <c:pt idx="1894">
                  <c:v>74.852659000000003</c:v>
                </c:pt>
                <c:pt idx="1895">
                  <c:v>74.891484000000005</c:v>
                </c:pt>
                <c:pt idx="1896">
                  <c:v>74.896912999999998</c:v>
                </c:pt>
                <c:pt idx="1897">
                  <c:v>74.846436999999995</c:v>
                </c:pt>
                <c:pt idx="1898">
                  <c:v>74.765826000000004</c:v>
                </c:pt>
                <c:pt idx="1899">
                  <c:v>74.707401000000004</c:v>
                </c:pt>
                <c:pt idx="1900">
                  <c:v>74.696927000000002</c:v>
                </c:pt>
                <c:pt idx="1901">
                  <c:v>74.714163999999997</c:v>
                </c:pt>
                <c:pt idx="1902">
                  <c:v>74.727934000000005</c:v>
                </c:pt>
                <c:pt idx="1903">
                  <c:v>74.735487000000006</c:v>
                </c:pt>
                <c:pt idx="1904">
                  <c:v>74.755741</c:v>
                </c:pt>
                <c:pt idx="1905">
                  <c:v>74.791694000000007</c:v>
                </c:pt>
                <c:pt idx="1906">
                  <c:v>74.817175000000006</c:v>
                </c:pt>
                <c:pt idx="1907">
                  <c:v>74.804202000000004</c:v>
                </c:pt>
                <c:pt idx="1908">
                  <c:v>74.751897999999997</c:v>
                </c:pt>
                <c:pt idx="1909">
                  <c:v>74.684798999999998</c:v>
                </c:pt>
                <c:pt idx="1910">
                  <c:v>74.632669000000007</c:v>
                </c:pt>
                <c:pt idx="1911">
                  <c:v>74.614245999999994</c:v>
                </c:pt>
                <c:pt idx="1912">
                  <c:v>74.629037999999994</c:v>
                </c:pt>
                <c:pt idx="1913">
                  <c:v>74.656699000000003</c:v>
                </c:pt>
                <c:pt idx="1914">
                  <c:v>74.669150000000002</c:v>
                </c:pt>
                <c:pt idx="1915">
                  <c:v>74.653823000000003</c:v>
                </c:pt>
                <c:pt idx="1916">
                  <c:v>74.627374000000003</c:v>
                </c:pt>
                <c:pt idx="1917">
                  <c:v>74.621315999999993</c:v>
                </c:pt>
                <c:pt idx="1918">
                  <c:v>74.653756000000001</c:v>
                </c:pt>
                <c:pt idx="1919">
                  <c:v>74.716201999999996</c:v>
                </c:pt>
                <c:pt idx="1920">
                  <c:v>74.783969999999997</c:v>
                </c:pt>
                <c:pt idx="1921">
                  <c:v>74.835166000000001</c:v>
                </c:pt>
                <c:pt idx="1922">
                  <c:v>74.859905999999995</c:v>
                </c:pt>
                <c:pt idx="1923">
                  <c:v>74.856787999999995</c:v>
                </c:pt>
                <c:pt idx="1924">
                  <c:v>74.825142</c:v>
                </c:pt>
                <c:pt idx="1925">
                  <c:v>74.764021999999997</c:v>
                </c:pt>
                <c:pt idx="1926">
                  <c:v>74.683705000000003</c:v>
                </c:pt>
                <c:pt idx="1927">
                  <c:v>74.612172999999999</c:v>
                </c:pt>
                <c:pt idx="1928">
                  <c:v>74.575295999999994</c:v>
                </c:pt>
                <c:pt idx="1929">
                  <c:v>74.570598000000004</c:v>
                </c:pt>
                <c:pt idx="1930">
                  <c:v>74.575141000000002</c:v>
                </c:pt>
                <c:pt idx="1931">
                  <c:v>74.581987999999996</c:v>
                </c:pt>
                <c:pt idx="1932">
                  <c:v>74.611348000000007</c:v>
                </c:pt>
                <c:pt idx="1933">
                  <c:v>74.676772999999997</c:v>
                </c:pt>
                <c:pt idx="1934">
                  <c:v>74.755426</c:v>
                </c:pt>
                <c:pt idx="1935">
                  <c:v>74.807473999999999</c:v>
                </c:pt>
                <c:pt idx="1936">
                  <c:v>74.816811999999999</c:v>
                </c:pt>
                <c:pt idx="1937">
                  <c:v>74.791579999999996</c:v>
                </c:pt>
                <c:pt idx="1938">
                  <c:v>74.734870999999998</c:v>
                </c:pt>
                <c:pt idx="1939">
                  <c:v>74.645573999999996</c:v>
                </c:pt>
                <c:pt idx="1940">
                  <c:v>74.544213999999997</c:v>
                </c:pt>
                <c:pt idx="1941">
                  <c:v>74.469020999999998</c:v>
                </c:pt>
                <c:pt idx="1942">
                  <c:v>74.438561000000007</c:v>
                </c:pt>
                <c:pt idx="1943">
                  <c:v>74.432829999999996</c:v>
                </c:pt>
                <c:pt idx="1944">
                  <c:v>74.415420999999995</c:v>
                </c:pt>
                <c:pt idx="1945">
                  <c:v>74.365882999999997</c:v>
                </c:pt>
                <c:pt idx="1946">
                  <c:v>74.293780999999996</c:v>
                </c:pt>
                <c:pt idx="1947">
                  <c:v>74.233283999999998</c:v>
                </c:pt>
                <c:pt idx="1948">
                  <c:v>74.221242000000004</c:v>
                </c:pt>
                <c:pt idx="1949">
                  <c:v>74.266921999999994</c:v>
                </c:pt>
                <c:pt idx="1950">
                  <c:v>74.338864000000001</c:v>
                </c:pt>
                <c:pt idx="1951">
                  <c:v>74.389955999999998</c:v>
                </c:pt>
                <c:pt idx="1952">
                  <c:v>74.401743999999994</c:v>
                </c:pt>
                <c:pt idx="1953">
                  <c:v>74.391829999999999</c:v>
                </c:pt>
                <c:pt idx="1954">
                  <c:v>74.375895</c:v>
                </c:pt>
                <c:pt idx="1955">
                  <c:v>74.347154000000003</c:v>
                </c:pt>
                <c:pt idx="1956">
                  <c:v>74.297638000000006</c:v>
                </c:pt>
                <c:pt idx="1957">
                  <c:v>74.234472999999994</c:v>
                </c:pt>
                <c:pt idx="1958">
                  <c:v>74.165362000000002</c:v>
                </c:pt>
                <c:pt idx="1959">
                  <c:v>74.087873000000002</c:v>
                </c:pt>
                <c:pt idx="1960">
                  <c:v>74.007011000000006</c:v>
                </c:pt>
                <c:pt idx="1961">
                  <c:v>73.949332999999996</c:v>
                </c:pt>
                <c:pt idx="1962">
                  <c:v>73.945475000000002</c:v>
                </c:pt>
                <c:pt idx="1963">
                  <c:v>74.001525999999998</c:v>
                </c:pt>
                <c:pt idx="1964">
                  <c:v>74.091766000000007</c:v>
                </c:pt>
                <c:pt idx="1965">
                  <c:v>74.178737999999996</c:v>
                </c:pt>
                <c:pt idx="1966">
                  <c:v>74.236936999999998</c:v>
                </c:pt>
                <c:pt idx="1967">
                  <c:v>74.259085999999996</c:v>
                </c:pt>
                <c:pt idx="1968">
                  <c:v>74.248909999999995</c:v>
                </c:pt>
                <c:pt idx="1969">
                  <c:v>74.214653999999996</c:v>
                </c:pt>
                <c:pt idx="1970">
                  <c:v>74.171762999999999</c:v>
                </c:pt>
                <c:pt idx="1971">
                  <c:v>74.142453000000003</c:v>
                </c:pt>
                <c:pt idx="1972">
                  <c:v>74.134431000000006</c:v>
                </c:pt>
                <c:pt idx="1973">
                  <c:v>74.117979000000005</c:v>
                </c:pt>
                <c:pt idx="1974">
                  <c:v>74.047329000000005</c:v>
                </c:pt>
                <c:pt idx="1975">
                  <c:v>73.920884999999998</c:v>
                </c:pt>
                <c:pt idx="1976">
                  <c:v>73.802965</c:v>
                </c:pt>
                <c:pt idx="1977">
                  <c:v>73.763227000000001</c:v>
                </c:pt>
                <c:pt idx="1978">
                  <c:v>73.803512999999995</c:v>
                </c:pt>
                <c:pt idx="1979">
                  <c:v>73.863433999999998</c:v>
                </c:pt>
                <c:pt idx="1980">
                  <c:v>73.890868999999995</c:v>
                </c:pt>
                <c:pt idx="1981">
                  <c:v>73.886218</c:v>
                </c:pt>
                <c:pt idx="1982">
                  <c:v>73.877418000000006</c:v>
                </c:pt>
                <c:pt idx="1983">
                  <c:v>73.873740999999995</c:v>
                </c:pt>
                <c:pt idx="1984">
                  <c:v>73.859627000000003</c:v>
                </c:pt>
                <c:pt idx="1985">
                  <c:v>73.827635000000001</c:v>
                </c:pt>
                <c:pt idx="1986">
                  <c:v>73.798492999999993</c:v>
                </c:pt>
                <c:pt idx="1987">
                  <c:v>73.801793000000004</c:v>
                </c:pt>
                <c:pt idx="1988">
                  <c:v>73.842212000000004</c:v>
                </c:pt>
                <c:pt idx="1989">
                  <c:v>73.893129999999999</c:v>
                </c:pt>
                <c:pt idx="1990">
                  <c:v>73.929027000000005</c:v>
                </c:pt>
                <c:pt idx="1991">
                  <c:v>73.952558999999994</c:v>
                </c:pt>
                <c:pt idx="1992">
                  <c:v>73.975069000000005</c:v>
                </c:pt>
                <c:pt idx="1993">
                  <c:v>73.981997000000007</c:v>
                </c:pt>
                <c:pt idx="1994">
                  <c:v>73.950135000000003</c:v>
                </c:pt>
                <c:pt idx="1995">
                  <c:v>73.898994000000002</c:v>
                </c:pt>
                <c:pt idx="1996">
                  <c:v>73.882885000000002</c:v>
                </c:pt>
                <c:pt idx="1997">
                  <c:v>73.920295999999993</c:v>
                </c:pt>
                <c:pt idx="1998">
                  <c:v>73.965528000000006</c:v>
                </c:pt>
                <c:pt idx="1999">
                  <c:v>73.969019000000003</c:v>
                </c:pt>
                <c:pt idx="2000">
                  <c:v>73.938252000000006</c:v>
                </c:pt>
                <c:pt idx="2001">
                  <c:v>73.915898999999996</c:v>
                </c:pt>
                <c:pt idx="2002">
                  <c:v>73.921351000000001</c:v>
                </c:pt>
                <c:pt idx="2003">
                  <c:v>73.943483000000001</c:v>
                </c:pt>
                <c:pt idx="2004">
                  <c:v>73.974577999999994</c:v>
                </c:pt>
                <c:pt idx="2005">
                  <c:v>74.014173</c:v>
                </c:pt>
                <c:pt idx="2006">
                  <c:v>74.041381000000001</c:v>
                </c:pt>
                <c:pt idx="2007">
                  <c:v>74.014365999999995</c:v>
                </c:pt>
                <c:pt idx="2008">
                  <c:v>73.919542000000007</c:v>
                </c:pt>
                <c:pt idx="2009">
                  <c:v>73.801145000000005</c:v>
                </c:pt>
                <c:pt idx="2010">
                  <c:v>73.718739999999997</c:v>
                </c:pt>
                <c:pt idx="2011">
                  <c:v>73.703311999999997</c:v>
                </c:pt>
                <c:pt idx="2012">
                  <c:v>73.752707000000001</c:v>
                </c:pt>
                <c:pt idx="2013">
                  <c:v>73.830368000000007</c:v>
                </c:pt>
                <c:pt idx="2014">
                  <c:v>73.876147000000003</c:v>
                </c:pt>
                <c:pt idx="2015">
                  <c:v>73.849435</c:v>
                </c:pt>
                <c:pt idx="2016">
                  <c:v>73.764619999999994</c:v>
                </c:pt>
                <c:pt idx="2017">
                  <c:v>73.673283999999995</c:v>
                </c:pt>
                <c:pt idx="2018">
                  <c:v>73.616247999999999</c:v>
                </c:pt>
                <c:pt idx="2019">
                  <c:v>73.607945999999998</c:v>
                </c:pt>
                <c:pt idx="2020">
                  <c:v>73.651189000000002</c:v>
                </c:pt>
                <c:pt idx="2021">
                  <c:v>73.731016999999994</c:v>
                </c:pt>
                <c:pt idx="2022">
                  <c:v>73.794712000000004</c:v>
                </c:pt>
                <c:pt idx="2023">
                  <c:v>73.781322000000003</c:v>
                </c:pt>
                <c:pt idx="2024">
                  <c:v>73.692182000000003</c:v>
                </c:pt>
                <c:pt idx="2025">
                  <c:v>73.596969999999999</c:v>
                </c:pt>
                <c:pt idx="2026">
                  <c:v>73.559422999999995</c:v>
                </c:pt>
                <c:pt idx="2027">
                  <c:v>73.588113000000007</c:v>
                </c:pt>
                <c:pt idx="2028">
                  <c:v>73.656395000000003</c:v>
                </c:pt>
                <c:pt idx="2029">
                  <c:v>73.731316000000007</c:v>
                </c:pt>
                <c:pt idx="2030">
                  <c:v>73.775637000000003</c:v>
                </c:pt>
                <c:pt idx="2031">
                  <c:v>73.757756999999998</c:v>
                </c:pt>
                <c:pt idx="2032">
                  <c:v>73.690106999999998</c:v>
                </c:pt>
                <c:pt idx="2033">
                  <c:v>73.643125999999995</c:v>
                </c:pt>
                <c:pt idx="2034">
                  <c:v>73.678619999999995</c:v>
                </c:pt>
                <c:pt idx="2035">
                  <c:v>73.780721999999997</c:v>
                </c:pt>
                <c:pt idx="2036">
                  <c:v>73.884106000000003</c:v>
                </c:pt>
                <c:pt idx="2037">
                  <c:v>73.936977999999996</c:v>
                </c:pt>
                <c:pt idx="2038">
                  <c:v>73.924367000000004</c:v>
                </c:pt>
                <c:pt idx="2039">
                  <c:v>73.866482000000005</c:v>
                </c:pt>
                <c:pt idx="2040">
                  <c:v>73.803240000000002</c:v>
                </c:pt>
                <c:pt idx="2041">
                  <c:v>73.764137000000005</c:v>
                </c:pt>
                <c:pt idx="2042">
                  <c:v>73.748001000000002</c:v>
                </c:pt>
                <c:pt idx="2043">
                  <c:v>73.739102000000003</c:v>
                </c:pt>
                <c:pt idx="2044">
                  <c:v>73.737910999999997</c:v>
                </c:pt>
                <c:pt idx="2045">
                  <c:v>73.759392000000005</c:v>
                </c:pt>
                <c:pt idx="2046">
                  <c:v>73.802509000000001</c:v>
                </c:pt>
                <c:pt idx="2047">
                  <c:v>73.840806999999998</c:v>
                </c:pt>
                <c:pt idx="2048">
                  <c:v>73.850198000000006</c:v>
                </c:pt>
                <c:pt idx="2049">
                  <c:v>73.828970999999996</c:v>
                </c:pt>
                <c:pt idx="2050">
                  <c:v>73.787205</c:v>
                </c:pt>
                <c:pt idx="2051">
                  <c:v>73.738984000000002</c:v>
                </c:pt>
                <c:pt idx="2052">
                  <c:v>73.708963999999995</c:v>
                </c:pt>
                <c:pt idx="2053">
                  <c:v>73.725283000000005</c:v>
                </c:pt>
                <c:pt idx="2054">
                  <c:v>73.791289000000006</c:v>
                </c:pt>
                <c:pt idx="2055">
                  <c:v>73.876337000000007</c:v>
                </c:pt>
                <c:pt idx="2056">
                  <c:v>73.944665000000001</c:v>
                </c:pt>
                <c:pt idx="2057">
                  <c:v>73.982999000000007</c:v>
                </c:pt>
                <c:pt idx="2058">
                  <c:v>73.995079000000004</c:v>
                </c:pt>
                <c:pt idx="2059">
                  <c:v>73.979202000000001</c:v>
                </c:pt>
                <c:pt idx="2060">
                  <c:v>73.930207999999993</c:v>
                </c:pt>
                <c:pt idx="2061">
                  <c:v>73.861311999999998</c:v>
                </c:pt>
                <c:pt idx="2062">
                  <c:v>73.804849000000004</c:v>
                </c:pt>
                <c:pt idx="2063">
                  <c:v>73.786972000000006</c:v>
                </c:pt>
                <c:pt idx="2064">
                  <c:v>73.801477000000006</c:v>
                </c:pt>
                <c:pt idx="2065">
                  <c:v>73.813361</c:v>
                </c:pt>
                <c:pt idx="2066">
                  <c:v>73.793080000000003</c:v>
                </c:pt>
                <c:pt idx="2067">
                  <c:v>73.744361999999995</c:v>
                </c:pt>
                <c:pt idx="2068">
                  <c:v>73.699527000000003</c:v>
                </c:pt>
                <c:pt idx="2069">
                  <c:v>73.687596999999997</c:v>
                </c:pt>
                <c:pt idx="2070">
                  <c:v>73.711500999999998</c:v>
                </c:pt>
                <c:pt idx="2071">
                  <c:v>73.758995999999996</c:v>
                </c:pt>
                <c:pt idx="2072">
                  <c:v>73.816336000000007</c:v>
                </c:pt>
                <c:pt idx="2073">
                  <c:v>73.869343999999998</c:v>
                </c:pt>
                <c:pt idx="2074">
                  <c:v>73.901517999999996</c:v>
                </c:pt>
                <c:pt idx="2075">
                  <c:v>73.903443999999993</c:v>
                </c:pt>
                <c:pt idx="2076">
                  <c:v>73.885186000000004</c:v>
                </c:pt>
                <c:pt idx="2077">
                  <c:v>73.867059999999995</c:v>
                </c:pt>
                <c:pt idx="2078">
                  <c:v>73.856521999999998</c:v>
                </c:pt>
                <c:pt idx="2079">
                  <c:v>73.842309</c:v>
                </c:pt>
                <c:pt idx="2080">
                  <c:v>73.817008999999999</c:v>
                </c:pt>
                <c:pt idx="2081">
                  <c:v>73.786496</c:v>
                </c:pt>
                <c:pt idx="2082">
                  <c:v>73.757617999999994</c:v>
                </c:pt>
                <c:pt idx="2083">
                  <c:v>73.733761000000001</c:v>
                </c:pt>
                <c:pt idx="2084">
                  <c:v>73.714095999999998</c:v>
                </c:pt>
                <c:pt idx="2085">
                  <c:v>73.696119999999993</c:v>
                </c:pt>
                <c:pt idx="2086">
                  <c:v>73.682927000000007</c:v>
                </c:pt>
                <c:pt idx="2087">
                  <c:v>73.682084000000003</c:v>
                </c:pt>
                <c:pt idx="2088">
                  <c:v>73.699196999999998</c:v>
                </c:pt>
                <c:pt idx="2089">
                  <c:v>73.728448999999998</c:v>
                </c:pt>
                <c:pt idx="2090">
                  <c:v>73.751076999999995</c:v>
                </c:pt>
                <c:pt idx="2091">
                  <c:v>73.755842999999999</c:v>
                </c:pt>
                <c:pt idx="2092">
                  <c:v>73.749459000000002</c:v>
                </c:pt>
                <c:pt idx="2093">
                  <c:v>73.738973999999999</c:v>
                </c:pt>
                <c:pt idx="2094">
                  <c:v>73.716981000000004</c:v>
                </c:pt>
                <c:pt idx="2095">
                  <c:v>73.678873999999993</c:v>
                </c:pt>
                <c:pt idx="2096">
                  <c:v>73.644828000000004</c:v>
                </c:pt>
                <c:pt idx="2097">
                  <c:v>73.639976000000004</c:v>
                </c:pt>
                <c:pt idx="2098">
                  <c:v>73.660201000000001</c:v>
                </c:pt>
                <c:pt idx="2099">
                  <c:v>73.675781999999998</c:v>
                </c:pt>
                <c:pt idx="2100">
                  <c:v>73.666377999999995</c:v>
                </c:pt>
                <c:pt idx="2101">
                  <c:v>73.640918999999997</c:v>
                </c:pt>
                <c:pt idx="2102">
                  <c:v>73.619663000000003</c:v>
                </c:pt>
                <c:pt idx="2103">
                  <c:v>73.612178</c:v>
                </c:pt>
                <c:pt idx="2104">
                  <c:v>73.619240000000005</c:v>
                </c:pt>
                <c:pt idx="2105">
                  <c:v>73.639160000000004</c:v>
                </c:pt>
                <c:pt idx="2106">
                  <c:v>73.665858999999998</c:v>
                </c:pt>
                <c:pt idx="2107">
                  <c:v>73.690034999999995</c:v>
                </c:pt>
                <c:pt idx="2108">
                  <c:v>73.708584999999999</c:v>
                </c:pt>
                <c:pt idx="2109">
                  <c:v>73.724185000000006</c:v>
                </c:pt>
                <c:pt idx="2110">
                  <c:v>73.733856000000003</c:v>
                </c:pt>
                <c:pt idx="2111">
                  <c:v>73.732028</c:v>
                </c:pt>
                <c:pt idx="2112">
                  <c:v>73.720119999999994</c:v>
                </c:pt>
                <c:pt idx="2113">
                  <c:v>73.702183000000005</c:v>
                </c:pt>
                <c:pt idx="2114">
                  <c:v>73.679513</c:v>
                </c:pt>
                <c:pt idx="2115">
                  <c:v>73.652561000000006</c:v>
                </c:pt>
                <c:pt idx="2116">
                  <c:v>73.627854999999997</c:v>
                </c:pt>
                <c:pt idx="2117">
                  <c:v>73.616539000000003</c:v>
                </c:pt>
                <c:pt idx="2118">
                  <c:v>73.625156000000004</c:v>
                </c:pt>
                <c:pt idx="2119">
                  <c:v>73.654161000000002</c:v>
                </c:pt>
                <c:pt idx="2120">
                  <c:v>73.696290000000005</c:v>
                </c:pt>
                <c:pt idx="2121">
                  <c:v>73.734281999999993</c:v>
                </c:pt>
                <c:pt idx="2122">
                  <c:v>73.746356000000006</c:v>
                </c:pt>
                <c:pt idx="2123">
                  <c:v>73.722511999999995</c:v>
                </c:pt>
                <c:pt idx="2124">
                  <c:v>73.680381999999994</c:v>
                </c:pt>
                <c:pt idx="2125">
                  <c:v>73.653074000000004</c:v>
                </c:pt>
                <c:pt idx="2126">
                  <c:v>73.656175000000005</c:v>
                </c:pt>
                <c:pt idx="2127">
                  <c:v>73.677357000000001</c:v>
                </c:pt>
                <c:pt idx="2128">
                  <c:v>73.696026000000003</c:v>
                </c:pt>
                <c:pt idx="2129">
                  <c:v>73.702702000000002</c:v>
                </c:pt>
                <c:pt idx="2130">
                  <c:v>73.693844999999996</c:v>
                </c:pt>
                <c:pt idx="2131">
                  <c:v>73.669577000000004</c:v>
                </c:pt>
                <c:pt idx="2132">
                  <c:v>73.649152999999998</c:v>
                </c:pt>
                <c:pt idx="2133">
                  <c:v>73.645135999999994</c:v>
                </c:pt>
                <c:pt idx="2134">
                  <c:v>73.642329000000004</c:v>
                </c:pt>
                <c:pt idx="2135">
                  <c:v>73.630343999999994</c:v>
                </c:pt>
                <c:pt idx="2136">
                  <c:v>73.617907000000002</c:v>
                </c:pt>
                <c:pt idx="2137">
                  <c:v>73.619310999999996</c:v>
                </c:pt>
                <c:pt idx="2138">
                  <c:v>73.637996000000001</c:v>
                </c:pt>
                <c:pt idx="2139">
                  <c:v>73.660948000000005</c:v>
                </c:pt>
                <c:pt idx="2140">
                  <c:v>73.672844999999995</c:v>
                </c:pt>
                <c:pt idx="2141">
                  <c:v>73.671473000000006</c:v>
                </c:pt>
                <c:pt idx="2142">
                  <c:v>73.666490999999994</c:v>
                </c:pt>
                <c:pt idx="2143">
                  <c:v>73.665102000000005</c:v>
                </c:pt>
                <c:pt idx="2144">
                  <c:v>73.661947999999995</c:v>
                </c:pt>
                <c:pt idx="2145">
                  <c:v>73.646283999999994</c:v>
                </c:pt>
                <c:pt idx="2146">
                  <c:v>73.618105</c:v>
                </c:pt>
                <c:pt idx="2147">
                  <c:v>73.597837999999996</c:v>
                </c:pt>
                <c:pt idx="2148">
                  <c:v>73.605067000000005</c:v>
                </c:pt>
                <c:pt idx="2149">
                  <c:v>73.633801000000005</c:v>
                </c:pt>
                <c:pt idx="2150">
                  <c:v>73.660929999999993</c:v>
                </c:pt>
                <c:pt idx="2151">
                  <c:v>73.668732000000006</c:v>
                </c:pt>
                <c:pt idx="2152">
                  <c:v>73.661976999999993</c:v>
                </c:pt>
                <c:pt idx="2153">
                  <c:v>73.656460999999993</c:v>
                </c:pt>
                <c:pt idx="2154">
                  <c:v>73.658603999999997</c:v>
                </c:pt>
                <c:pt idx="2155">
                  <c:v>73.656841</c:v>
                </c:pt>
                <c:pt idx="2156">
                  <c:v>73.646105000000006</c:v>
                </c:pt>
                <c:pt idx="2157">
                  <c:v>73.643662000000006</c:v>
                </c:pt>
                <c:pt idx="2158">
                  <c:v>73.651482000000001</c:v>
                </c:pt>
                <c:pt idx="2159">
                  <c:v>73.657593000000006</c:v>
                </c:pt>
                <c:pt idx="2160">
                  <c:v>73.662065999999996</c:v>
                </c:pt>
                <c:pt idx="2161">
                  <c:v>73.671678</c:v>
                </c:pt>
                <c:pt idx="2162">
                  <c:v>73.686825999999996</c:v>
                </c:pt>
                <c:pt idx="2163">
                  <c:v>73.698473000000007</c:v>
                </c:pt>
                <c:pt idx="2164">
                  <c:v>73.699793</c:v>
                </c:pt>
                <c:pt idx="2165">
                  <c:v>73.690256000000005</c:v>
                </c:pt>
                <c:pt idx="2166">
                  <c:v>73.671921999999995</c:v>
                </c:pt>
                <c:pt idx="2167">
                  <c:v>73.649500000000003</c:v>
                </c:pt>
                <c:pt idx="2168">
                  <c:v>73.631867999999997</c:v>
                </c:pt>
                <c:pt idx="2169">
                  <c:v>73.627035000000006</c:v>
                </c:pt>
                <c:pt idx="2170">
                  <c:v>73.633973999999995</c:v>
                </c:pt>
                <c:pt idx="2171">
                  <c:v>73.646562000000003</c:v>
                </c:pt>
                <c:pt idx="2172">
                  <c:v>73.659881999999996</c:v>
                </c:pt>
                <c:pt idx="2173">
                  <c:v>73.678489999999996</c:v>
                </c:pt>
                <c:pt idx="2174">
                  <c:v>73.711550000000003</c:v>
                </c:pt>
                <c:pt idx="2175">
                  <c:v>73.747765000000001</c:v>
                </c:pt>
                <c:pt idx="2176">
                  <c:v>73.766352999999995</c:v>
                </c:pt>
                <c:pt idx="2177">
                  <c:v>73.762291000000005</c:v>
                </c:pt>
                <c:pt idx="2178">
                  <c:v>73.743011999999993</c:v>
                </c:pt>
                <c:pt idx="2179">
                  <c:v>73.720344999999995</c:v>
                </c:pt>
                <c:pt idx="2180">
                  <c:v>73.707042000000001</c:v>
                </c:pt>
                <c:pt idx="2181">
                  <c:v>73.712430999999995</c:v>
                </c:pt>
                <c:pt idx="2182">
                  <c:v>73.731173999999996</c:v>
                </c:pt>
                <c:pt idx="2183">
                  <c:v>73.747890999999996</c:v>
                </c:pt>
                <c:pt idx="2184">
                  <c:v>73.759384999999995</c:v>
                </c:pt>
                <c:pt idx="2185">
                  <c:v>73.773167999999998</c:v>
                </c:pt>
                <c:pt idx="2186">
                  <c:v>73.793189999999996</c:v>
                </c:pt>
                <c:pt idx="2187">
                  <c:v>73.815049999999999</c:v>
                </c:pt>
                <c:pt idx="2188">
                  <c:v>73.834733999999997</c:v>
                </c:pt>
                <c:pt idx="2189">
                  <c:v>73.854124999999996</c:v>
                </c:pt>
                <c:pt idx="2190">
                  <c:v>73.866370000000003</c:v>
                </c:pt>
                <c:pt idx="2191">
                  <c:v>73.860608999999997</c:v>
                </c:pt>
                <c:pt idx="2192">
                  <c:v>73.843890999999999</c:v>
                </c:pt>
                <c:pt idx="2193">
                  <c:v>73.833640000000003</c:v>
                </c:pt>
                <c:pt idx="2194">
                  <c:v>73.833877999999999</c:v>
                </c:pt>
                <c:pt idx="2195">
                  <c:v>73.831700999999995</c:v>
                </c:pt>
                <c:pt idx="2196">
                  <c:v>73.817120000000003</c:v>
                </c:pt>
                <c:pt idx="2197">
                  <c:v>73.794105999999999</c:v>
                </c:pt>
                <c:pt idx="2198">
                  <c:v>73.777180999999999</c:v>
                </c:pt>
                <c:pt idx="2199">
                  <c:v>73.777683999999994</c:v>
                </c:pt>
                <c:pt idx="2200">
                  <c:v>73.793488999999994</c:v>
                </c:pt>
                <c:pt idx="2201">
                  <c:v>73.810337000000004</c:v>
                </c:pt>
                <c:pt idx="2202">
                  <c:v>73.811514000000003</c:v>
                </c:pt>
                <c:pt idx="2203">
                  <c:v>73.793565999999998</c:v>
                </c:pt>
                <c:pt idx="2204">
                  <c:v>73.768137999999993</c:v>
                </c:pt>
                <c:pt idx="2205">
                  <c:v>73.748424</c:v>
                </c:pt>
                <c:pt idx="2206">
                  <c:v>73.742615000000001</c:v>
                </c:pt>
                <c:pt idx="2207">
                  <c:v>73.749526000000003</c:v>
                </c:pt>
                <c:pt idx="2208">
                  <c:v>73.769075000000001</c:v>
                </c:pt>
                <c:pt idx="2209">
                  <c:v>73.800828999999993</c:v>
                </c:pt>
                <c:pt idx="2210">
                  <c:v>73.822331000000005</c:v>
                </c:pt>
                <c:pt idx="2211">
                  <c:v>73.817018000000004</c:v>
                </c:pt>
                <c:pt idx="2212">
                  <c:v>73.794852000000006</c:v>
                </c:pt>
                <c:pt idx="2213">
                  <c:v>73.772970000000001</c:v>
                </c:pt>
                <c:pt idx="2214">
                  <c:v>73.762111000000004</c:v>
                </c:pt>
                <c:pt idx="2215">
                  <c:v>73.762846999999994</c:v>
                </c:pt>
                <c:pt idx="2216">
                  <c:v>73.772390000000001</c:v>
                </c:pt>
                <c:pt idx="2217">
                  <c:v>73.784368999999998</c:v>
                </c:pt>
                <c:pt idx="2218">
                  <c:v>73.795489000000003</c:v>
                </c:pt>
                <c:pt idx="2219">
                  <c:v>73.80395</c:v>
                </c:pt>
                <c:pt idx="2220">
                  <c:v>73.808604000000003</c:v>
                </c:pt>
                <c:pt idx="2221">
                  <c:v>73.813585000000003</c:v>
                </c:pt>
                <c:pt idx="2222">
                  <c:v>73.818070000000006</c:v>
                </c:pt>
                <c:pt idx="2223">
                  <c:v>73.819526999999994</c:v>
                </c:pt>
                <c:pt idx="2224">
                  <c:v>73.817082999999997</c:v>
                </c:pt>
                <c:pt idx="2225">
                  <c:v>73.813933000000006</c:v>
                </c:pt>
                <c:pt idx="2226">
                  <c:v>73.822439000000003</c:v>
                </c:pt>
                <c:pt idx="2227">
                  <c:v>73.835070999999999</c:v>
                </c:pt>
                <c:pt idx="2228">
                  <c:v>73.829458000000002</c:v>
                </c:pt>
                <c:pt idx="2229">
                  <c:v>73.808049999999994</c:v>
                </c:pt>
                <c:pt idx="2230">
                  <c:v>73.770381</c:v>
                </c:pt>
                <c:pt idx="2231">
                  <c:v>73.711082000000005</c:v>
                </c:pt>
                <c:pt idx="2232">
                  <c:v>73.645778000000007</c:v>
                </c:pt>
                <c:pt idx="2233">
                  <c:v>73.594584999999995</c:v>
                </c:pt>
                <c:pt idx="2234">
                  <c:v>73.559346000000005</c:v>
                </c:pt>
                <c:pt idx="2235">
                  <c:v>73.523542000000006</c:v>
                </c:pt>
                <c:pt idx="2236">
                  <c:v>73.484550999999996</c:v>
                </c:pt>
                <c:pt idx="2237">
                  <c:v>73.457555999999997</c:v>
                </c:pt>
                <c:pt idx="2238">
                  <c:v>73.453678999999994</c:v>
                </c:pt>
                <c:pt idx="2239">
                  <c:v>73.460733000000005</c:v>
                </c:pt>
                <c:pt idx="2240">
                  <c:v>73.456765000000004</c:v>
                </c:pt>
                <c:pt idx="2241">
                  <c:v>73.436380999999997</c:v>
                </c:pt>
                <c:pt idx="2242">
                  <c:v>73.400333000000003</c:v>
                </c:pt>
                <c:pt idx="2243">
                  <c:v>73.346874999999997</c:v>
                </c:pt>
                <c:pt idx="2244">
                  <c:v>73.284128999999993</c:v>
                </c:pt>
                <c:pt idx="2245">
                  <c:v>73.226487000000006</c:v>
                </c:pt>
                <c:pt idx="2246">
                  <c:v>73.173069999999996</c:v>
                </c:pt>
                <c:pt idx="2247">
                  <c:v>73.117660999999998</c:v>
                </c:pt>
                <c:pt idx="2248">
                  <c:v>73.060162000000005</c:v>
                </c:pt>
                <c:pt idx="2249">
                  <c:v>73.014122</c:v>
                </c:pt>
                <c:pt idx="2250">
                  <c:v>72.980898999999994</c:v>
                </c:pt>
                <c:pt idx="2251">
                  <c:v>72.921543</c:v>
                </c:pt>
                <c:pt idx="2252">
                  <c:v>72.820128999999994</c:v>
                </c:pt>
                <c:pt idx="2253">
                  <c:v>72.712245999999993</c:v>
                </c:pt>
                <c:pt idx="2254">
                  <c:v>72.623018999999999</c:v>
                </c:pt>
                <c:pt idx="2255">
                  <c:v>72.535849999999996</c:v>
                </c:pt>
                <c:pt idx="2256">
                  <c:v>72.434668000000002</c:v>
                </c:pt>
                <c:pt idx="2257">
                  <c:v>72.334694999999996</c:v>
                </c:pt>
                <c:pt idx="2258">
                  <c:v>72.248913999999999</c:v>
                </c:pt>
                <c:pt idx="2259">
                  <c:v>72.159660000000002</c:v>
                </c:pt>
                <c:pt idx="2260">
                  <c:v>72.062616000000006</c:v>
                </c:pt>
                <c:pt idx="2261">
                  <c:v>71.996556999999996</c:v>
                </c:pt>
                <c:pt idx="2262">
                  <c:v>71.975672000000003</c:v>
                </c:pt>
                <c:pt idx="2263">
                  <c:v>71.959857</c:v>
                </c:pt>
                <c:pt idx="2264">
                  <c:v>71.938547</c:v>
                </c:pt>
                <c:pt idx="2265">
                  <c:v>71.935618000000005</c:v>
                </c:pt>
                <c:pt idx="2266">
                  <c:v>71.979418999999993</c:v>
                </c:pt>
                <c:pt idx="2267">
                  <c:v>72.062453000000005</c:v>
                </c:pt>
                <c:pt idx="2268">
                  <c:v>72.118602999999993</c:v>
                </c:pt>
                <c:pt idx="2269">
                  <c:v>72.122698</c:v>
                </c:pt>
                <c:pt idx="2270">
                  <c:v>72.098016000000001</c:v>
                </c:pt>
                <c:pt idx="2271">
                  <c:v>72.061555999999996</c:v>
                </c:pt>
                <c:pt idx="2272">
                  <c:v>72.020713000000001</c:v>
                </c:pt>
                <c:pt idx="2273">
                  <c:v>71.974112000000005</c:v>
                </c:pt>
                <c:pt idx="2274">
                  <c:v>71.919082000000003</c:v>
                </c:pt>
                <c:pt idx="2275">
                  <c:v>71.844797</c:v>
                </c:pt>
                <c:pt idx="2276">
                  <c:v>71.746612999999996</c:v>
                </c:pt>
                <c:pt idx="2277">
                  <c:v>71.642663999999996</c:v>
                </c:pt>
                <c:pt idx="2278">
                  <c:v>71.546090000000007</c:v>
                </c:pt>
                <c:pt idx="2279">
                  <c:v>71.453168000000005</c:v>
                </c:pt>
                <c:pt idx="2280">
                  <c:v>71.352151000000006</c:v>
                </c:pt>
                <c:pt idx="2281">
                  <c:v>71.221844000000004</c:v>
                </c:pt>
                <c:pt idx="2282">
                  <c:v>70.977638999999996</c:v>
                </c:pt>
                <c:pt idx="2283">
                  <c:v>70.568416999999997</c:v>
                </c:pt>
                <c:pt idx="2284">
                  <c:v>70.078462999999999</c:v>
                </c:pt>
                <c:pt idx="2285">
                  <c:v>69.561952000000005</c:v>
                </c:pt>
                <c:pt idx="2286">
                  <c:v>69.033719000000005</c:v>
                </c:pt>
                <c:pt idx="2287">
                  <c:v>68.519925000000001</c:v>
                </c:pt>
                <c:pt idx="2288">
                  <c:v>68.004971999999995</c:v>
                </c:pt>
                <c:pt idx="2289">
                  <c:v>67.457474000000005</c:v>
                </c:pt>
                <c:pt idx="2290">
                  <c:v>66.899716999999995</c:v>
                </c:pt>
                <c:pt idx="2291">
                  <c:v>66.417394999999999</c:v>
                </c:pt>
                <c:pt idx="2292">
                  <c:v>66.063067000000004</c:v>
                </c:pt>
                <c:pt idx="2293">
                  <c:v>65.808117999999993</c:v>
                </c:pt>
                <c:pt idx="2294">
                  <c:v>65.625934000000001</c:v>
                </c:pt>
                <c:pt idx="2295">
                  <c:v>65.560715999999999</c:v>
                </c:pt>
                <c:pt idx="2296">
                  <c:v>65.597911999999994</c:v>
                </c:pt>
                <c:pt idx="2297">
                  <c:v>65.651470000000003</c:v>
                </c:pt>
                <c:pt idx="2298">
                  <c:v>65.723804999999999</c:v>
                </c:pt>
                <c:pt idx="2299">
                  <c:v>65.952260999999993</c:v>
                </c:pt>
                <c:pt idx="2300">
                  <c:v>66.397355000000005</c:v>
                </c:pt>
                <c:pt idx="2301">
                  <c:v>66.831073000000004</c:v>
                </c:pt>
                <c:pt idx="2302">
                  <c:v>67.09778</c:v>
                </c:pt>
                <c:pt idx="2303">
                  <c:v>67.302842999999996</c:v>
                </c:pt>
                <c:pt idx="2304">
                  <c:v>67.541895999999994</c:v>
                </c:pt>
                <c:pt idx="2305">
                  <c:v>67.788388999999995</c:v>
                </c:pt>
                <c:pt idx="2306">
                  <c:v>67.980643999999998</c:v>
                </c:pt>
                <c:pt idx="2307">
                  <c:v>68.120410000000007</c:v>
                </c:pt>
                <c:pt idx="2308">
                  <c:v>68.238258999999999</c:v>
                </c:pt>
                <c:pt idx="2309">
                  <c:v>68.345395999999994</c:v>
                </c:pt>
                <c:pt idx="2310">
                  <c:v>68.437646999999998</c:v>
                </c:pt>
                <c:pt idx="2311">
                  <c:v>68.511081000000004</c:v>
                </c:pt>
                <c:pt idx="2312">
                  <c:v>68.564066999999994</c:v>
                </c:pt>
                <c:pt idx="2313">
                  <c:v>68.587902</c:v>
                </c:pt>
                <c:pt idx="2314">
                  <c:v>68.595230000000001</c:v>
                </c:pt>
                <c:pt idx="2315">
                  <c:v>68.583843999999999</c:v>
                </c:pt>
                <c:pt idx="2316">
                  <c:v>68.610393000000002</c:v>
                </c:pt>
                <c:pt idx="2317">
                  <c:v>68.722544999999997</c:v>
                </c:pt>
                <c:pt idx="2318">
                  <c:v>68.819014999999993</c:v>
                </c:pt>
                <c:pt idx="2319">
                  <c:v>68.866273000000007</c:v>
                </c:pt>
                <c:pt idx="2320">
                  <c:v>68.893906999999999</c:v>
                </c:pt>
                <c:pt idx="2321">
                  <c:v>68.908134000000004</c:v>
                </c:pt>
                <c:pt idx="2322">
                  <c:v>68.917550000000006</c:v>
                </c:pt>
                <c:pt idx="2323">
                  <c:v>68.921716000000004</c:v>
                </c:pt>
                <c:pt idx="2324">
                  <c:v>68.918971999999997</c:v>
                </c:pt>
                <c:pt idx="2325">
                  <c:v>68.912317999999999</c:v>
                </c:pt>
                <c:pt idx="2326">
                  <c:v>68.925099000000003</c:v>
                </c:pt>
                <c:pt idx="2327">
                  <c:v>68.952410999999998</c:v>
                </c:pt>
                <c:pt idx="2328">
                  <c:v>68.973112999999998</c:v>
                </c:pt>
                <c:pt idx="2329">
                  <c:v>68.975435000000004</c:v>
                </c:pt>
                <c:pt idx="2330">
                  <c:v>68.942432999999994</c:v>
                </c:pt>
                <c:pt idx="2331">
                  <c:v>68.888285999999994</c:v>
                </c:pt>
                <c:pt idx="2332">
                  <c:v>68.841960999999998</c:v>
                </c:pt>
                <c:pt idx="2333">
                  <c:v>68.807536999999996</c:v>
                </c:pt>
                <c:pt idx="2334">
                  <c:v>68.782520000000005</c:v>
                </c:pt>
                <c:pt idx="2335">
                  <c:v>68.760459999999995</c:v>
                </c:pt>
                <c:pt idx="2336">
                  <c:v>68.728711000000004</c:v>
                </c:pt>
                <c:pt idx="2337">
                  <c:v>68.679366000000002</c:v>
                </c:pt>
                <c:pt idx="2338">
                  <c:v>68.632675000000006</c:v>
                </c:pt>
                <c:pt idx="2339">
                  <c:v>68.606067999999993</c:v>
                </c:pt>
                <c:pt idx="2340">
                  <c:v>68.577353000000002</c:v>
                </c:pt>
                <c:pt idx="2341">
                  <c:v>68.547004999999999</c:v>
                </c:pt>
                <c:pt idx="2342">
                  <c:v>68.519917000000007</c:v>
                </c:pt>
                <c:pt idx="2343">
                  <c:v>68.517865999999998</c:v>
                </c:pt>
                <c:pt idx="2344">
                  <c:v>68.522114000000002</c:v>
                </c:pt>
                <c:pt idx="2345">
                  <c:v>68.564089999999993</c:v>
                </c:pt>
                <c:pt idx="2346">
                  <c:v>68.544833999999994</c:v>
                </c:pt>
                <c:pt idx="2347">
                  <c:v>68.349633999999995</c:v>
                </c:pt>
                <c:pt idx="2348">
                  <c:v>68.222757999999999</c:v>
                </c:pt>
                <c:pt idx="2349">
                  <c:v>68.211912999999996</c:v>
                </c:pt>
                <c:pt idx="2350">
                  <c:v>68.213627000000002</c:v>
                </c:pt>
                <c:pt idx="2351">
                  <c:v>68.226181999999994</c:v>
                </c:pt>
                <c:pt idx="2352">
                  <c:v>68.195947000000004</c:v>
                </c:pt>
                <c:pt idx="2353">
                  <c:v>68.078119000000001</c:v>
                </c:pt>
                <c:pt idx="2354">
                  <c:v>67.948346000000001</c:v>
                </c:pt>
                <c:pt idx="2355">
                  <c:v>67.880354999999994</c:v>
                </c:pt>
                <c:pt idx="2356">
                  <c:v>67.829948999999999</c:v>
                </c:pt>
                <c:pt idx="2357">
                  <c:v>67.765632999999994</c:v>
                </c:pt>
                <c:pt idx="2358">
                  <c:v>67.687258999999997</c:v>
                </c:pt>
                <c:pt idx="2359">
                  <c:v>67.614609999999999</c:v>
                </c:pt>
                <c:pt idx="2360">
                  <c:v>67.574465000000004</c:v>
                </c:pt>
                <c:pt idx="2361">
                  <c:v>67.569371000000004</c:v>
                </c:pt>
                <c:pt idx="2362">
                  <c:v>67.584524000000002</c:v>
                </c:pt>
                <c:pt idx="2363">
                  <c:v>67.561653000000007</c:v>
                </c:pt>
                <c:pt idx="2364">
                  <c:v>67.429377000000002</c:v>
                </c:pt>
                <c:pt idx="2365">
                  <c:v>67.276173999999997</c:v>
                </c:pt>
                <c:pt idx="2366">
                  <c:v>67.202095999999997</c:v>
                </c:pt>
                <c:pt idx="2367">
                  <c:v>67.161570999999995</c:v>
                </c:pt>
                <c:pt idx="2368">
                  <c:v>67.123292000000006</c:v>
                </c:pt>
                <c:pt idx="2369">
                  <c:v>67.085528999999994</c:v>
                </c:pt>
                <c:pt idx="2370">
                  <c:v>67.049745999999999</c:v>
                </c:pt>
                <c:pt idx="2371">
                  <c:v>67.016129000000006</c:v>
                </c:pt>
                <c:pt idx="2372">
                  <c:v>66.978793999999994</c:v>
                </c:pt>
                <c:pt idx="2373">
                  <c:v>66.942074000000005</c:v>
                </c:pt>
                <c:pt idx="2374">
                  <c:v>66.905950000000004</c:v>
                </c:pt>
                <c:pt idx="2375">
                  <c:v>66.859565000000003</c:v>
                </c:pt>
                <c:pt idx="2376">
                  <c:v>66.784880000000001</c:v>
                </c:pt>
                <c:pt idx="2377">
                  <c:v>66.701372000000006</c:v>
                </c:pt>
                <c:pt idx="2378">
                  <c:v>66.660340000000005</c:v>
                </c:pt>
                <c:pt idx="2379">
                  <c:v>66.656221000000002</c:v>
                </c:pt>
                <c:pt idx="2380">
                  <c:v>66.645971000000003</c:v>
                </c:pt>
                <c:pt idx="2381">
                  <c:v>66.617766000000003</c:v>
                </c:pt>
                <c:pt idx="2382">
                  <c:v>66.572924</c:v>
                </c:pt>
                <c:pt idx="2383">
                  <c:v>66.506857999999994</c:v>
                </c:pt>
                <c:pt idx="2384">
                  <c:v>66.437631999999994</c:v>
                </c:pt>
                <c:pt idx="2385">
                  <c:v>66.389606999999998</c:v>
                </c:pt>
                <c:pt idx="2386">
                  <c:v>66.358721000000003</c:v>
                </c:pt>
                <c:pt idx="2387">
                  <c:v>66.342140999999998</c:v>
                </c:pt>
                <c:pt idx="2388">
                  <c:v>66.339787000000001</c:v>
                </c:pt>
                <c:pt idx="2389">
                  <c:v>66.343012999999999</c:v>
                </c:pt>
                <c:pt idx="2390">
                  <c:v>66.345185000000001</c:v>
                </c:pt>
                <c:pt idx="2391">
                  <c:v>66.341821999999993</c:v>
                </c:pt>
                <c:pt idx="2392">
                  <c:v>66.330066000000002</c:v>
                </c:pt>
                <c:pt idx="2393">
                  <c:v>66.309213</c:v>
                </c:pt>
                <c:pt idx="2394">
                  <c:v>66.281923000000006</c:v>
                </c:pt>
                <c:pt idx="2395">
                  <c:v>66.245918000000003</c:v>
                </c:pt>
                <c:pt idx="2396">
                  <c:v>66.195786999999996</c:v>
                </c:pt>
                <c:pt idx="2397">
                  <c:v>66.143771000000001</c:v>
                </c:pt>
                <c:pt idx="2398">
                  <c:v>66.114521999999994</c:v>
                </c:pt>
                <c:pt idx="2399">
                  <c:v>66.112424000000004</c:v>
                </c:pt>
                <c:pt idx="2400">
                  <c:v>66.120017000000004</c:v>
                </c:pt>
                <c:pt idx="2401">
                  <c:v>66.129447999999996</c:v>
                </c:pt>
                <c:pt idx="2402">
                  <c:v>66.148401000000007</c:v>
                </c:pt>
                <c:pt idx="2403">
                  <c:v>66.175549000000004</c:v>
                </c:pt>
                <c:pt idx="2404">
                  <c:v>66.194398000000007</c:v>
                </c:pt>
                <c:pt idx="2405">
                  <c:v>66.195556999999994</c:v>
                </c:pt>
                <c:pt idx="2406">
                  <c:v>66.188811000000001</c:v>
                </c:pt>
                <c:pt idx="2407">
                  <c:v>66.183659000000006</c:v>
                </c:pt>
                <c:pt idx="2408">
                  <c:v>66.177901000000006</c:v>
                </c:pt>
                <c:pt idx="2409">
                  <c:v>66.174391</c:v>
                </c:pt>
                <c:pt idx="2410">
                  <c:v>66.187077000000002</c:v>
                </c:pt>
                <c:pt idx="2411">
                  <c:v>66.220772999999994</c:v>
                </c:pt>
                <c:pt idx="2412">
                  <c:v>66.261886000000004</c:v>
                </c:pt>
                <c:pt idx="2413">
                  <c:v>66.300033999999997</c:v>
                </c:pt>
                <c:pt idx="2414">
                  <c:v>66.338154000000003</c:v>
                </c:pt>
                <c:pt idx="2415">
                  <c:v>66.379084000000006</c:v>
                </c:pt>
                <c:pt idx="2416">
                  <c:v>66.412644999999998</c:v>
                </c:pt>
                <c:pt idx="2417">
                  <c:v>66.435547</c:v>
                </c:pt>
                <c:pt idx="2418">
                  <c:v>66.469031999999999</c:v>
                </c:pt>
                <c:pt idx="2419">
                  <c:v>66.528029000000004</c:v>
                </c:pt>
                <c:pt idx="2420">
                  <c:v>66.596778999999998</c:v>
                </c:pt>
                <c:pt idx="2421">
                  <c:v>66.651073999999994</c:v>
                </c:pt>
                <c:pt idx="2422">
                  <c:v>66.690983000000003</c:v>
                </c:pt>
                <c:pt idx="2423">
                  <c:v>66.714322999999993</c:v>
                </c:pt>
                <c:pt idx="2424">
                  <c:v>66.723590999999999</c:v>
                </c:pt>
                <c:pt idx="2425">
                  <c:v>66.747761999999994</c:v>
                </c:pt>
                <c:pt idx="2426">
                  <c:v>66.788742999999997</c:v>
                </c:pt>
                <c:pt idx="2427">
                  <c:v>66.830457999999993</c:v>
                </c:pt>
                <c:pt idx="2428">
                  <c:v>66.873823999999999</c:v>
                </c:pt>
                <c:pt idx="2429">
                  <c:v>66.920738999999998</c:v>
                </c:pt>
                <c:pt idx="2430">
                  <c:v>66.968007</c:v>
                </c:pt>
                <c:pt idx="2431">
                  <c:v>67.019632999999999</c:v>
                </c:pt>
                <c:pt idx="2432">
                  <c:v>67.062869000000006</c:v>
                </c:pt>
                <c:pt idx="2433">
                  <c:v>67.081074000000001</c:v>
                </c:pt>
                <c:pt idx="2434">
                  <c:v>67.078832000000006</c:v>
                </c:pt>
                <c:pt idx="2435">
                  <c:v>67.080896999999993</c:v>
                </c:pt>
                <c:pt idx="2436">
                  <c:v>67.086732999999995</c:v>
                </c:pt>
                <c:pt idx="2437">
                  <c:v>67.105610999999996</c:v>
                </c:pt>
                <c:pt idx="2438">
                  <c:v>67.123125999999999</c:v>
                </c:pt>
                <c:pt idx="2439">
                  <c:v>67.184618999999998</c:v>
                </c:pt>
                <c:pt idx="2440">
                  <c:v>67.2697</c:v>
                </c:pt>
                <c:pt idx="2441">
                  <c:v>67.231949999999998</c:v>
                </c:pt>
                <c:pt idx="2442">
                  <c:v>67.197507999999999</c:v>
                </c:pt>
                <c:pt idx="2443">
                  <c:v>67.260788000000005</c:v>
                </c:pt>
                <c:pt idx="2444">
                  <c:v>67.305952000000005</c:v>
                </c:pt>
                <c:pt idx="2445">
                  <c:v>67.322226999999998</c:v>
                </c:pt>
                <c:pt idx="2446">
                  <c:v>67.330309</c:v>
                </c:pt>
                <c:pt idx="2447">
                  <c:v>67.349745999999996</c:v>
                </c:pt>
                <c:pt idx="2448">
                  <c:v>67.381585000000001</c:v>
                </c:pt>
                <c:pt idx="2449">
                  <c:v>67.414491999999996</c:v>
                </c:pt>
                <c:pt idx="2450">
                  <c:v>67.450798000000006</c:v>
                </c:pt>
                <c:pt idx="2451">
                  <c:v>67.485333999999995</c:v>
                </c:pt>
                <c:pt idx="2452">
                  <c:v>67.511995999999996</c:v>
                </c:pt>
                <c:pt idx="2453">
                  <c:v>67.525065999999995</c:v>
                </c:pt>
                <c:pt idx="2454">
                  <c:v>67.533393000000004</c:v>
                </c:pt>
                <c:pt idx="2455">
                  <c:v>67.533867999999998</c:v>
                </c:pt>
                <c:pt idx="2456">
                  <c:v>67.529157999999995</c:v>
                </c:pt>
                <c:pt idx="2457">
                  <c:v>67.545159999999996</c:v>
                </c:pt>
                <c:pt idx="2458">
                  <c:v>67.630260000000007</c:v>
                </c:pt>
                <c:pt idx="2459">
                  <c:v>67.758061999999995</c:v>
                </c:pt>
                <c:pt idx="2460">
                  <c:v>67.830934999999997</c:v>
                </c:pt>
                <c:pt idx="2461">
                  <c:v>67.866352000000006</c:v>
                </c:pt>
                <c:pt idx="2462">
                  <c:v>67.905625999999998</c:v>
                </c:pt>
                <c:pt idx="2463">
                  <c:v>67.940190000000001</c:v>
                </c:pt>
                <c:pt idx="2464">
                  <c:v>67.974632999999997</c:v>
                </c:pt>
                <c:pt idx="2465">
                  <c:v>68.011741000000001</c:v>
                </c:pt>
                <c:pt idx="2466">
                  <c:v>68.053506999999996</c:v>
                </c:pt>
                <c:pt idx="2467">
                  <c:v>68.100652999999994</c:v>
                </c:pt>
                <c:pt idx="2468">
                  <c:v>68.150572999999994</c:v>
                </c:pt>
                <c:pt idx="2469">
                  <c:v>68.195415999999994</c:v>
                </c:pt>
                <c:pt idx="2470">
                  <c:v>68.239116999999993</c:v>
                </c:pt>
                <c:pt idx="2471">
                  <c:v>68.285640000000001</c:v>
                </c:pt>
                <c:pt idx="2472">
                  <c:v>68.328294999999997</c:v>
                </c:pt>
                <c:pt idx="2473">
                  <c:v>68.363941999999994</c:v>
                </c:pt>
                <c:pt idx="2474">
                  <c:v>68.404358000000002</c:v>
                </c:pt>
                <c:pt idx="2475">
                  <c:v>68.465311</c:v>
                </c:pt>
                <c:pt idx="2476">
                  <c:v>68.541518999999994</c:v>
                </c:pt>
                <c:pt idx="2477">
                  <c:v>68.617698000000004</c:v>
                </c:pt>
                <c:pt idx="2478">
                  <c:v>68.642210000000006</c:v>
                </c:pt>
                <c:pt idx="2479">
                  <c:v>68.597065000000001</c:v>
                </c:pt>
                <c:pt idx="2480">
                  <c:v>68.557586999999998</c:v>
                </c:pt>
                <c:pt idx="2481">
                  <c:v>68.559081000000006</c:v>
                </c:pt>
                <c:pt idx="2482">
                  <c:v>68.591087000000002</c:v>
                </c:pt>
                <c:pt idx="2483">
                  <c:v>68.635023000000004</c:v>
                </c:pt>
                <c:pt idx="2484">
                  <c:v>68.674537000000001</c:v>
                </c:pt>
                <c:pt idx="2485">
                  <c:v>68.711839999999995</c:v>
                </c:pt>
                <c:pt idx="2486">
                  <c:v>68.749921000000001</c:v>
                </c:pt>
                <c:pt idx="2487">
                  <c:v>68.797567000000001</c:v>
                </c:pt>
                <c:pt idx="2488">
                  <c:v>68.851347000000004</c:v>
                </c:pt>
                <c:pt idx="2489">
                  <c:v>68.918227999999999</c:v>
                </c:pt>
                <c:pt idx="2490">
                  <c:v>69.003649999999993</c:v>
                </c:pt>
                <c:pt idx="2491">
                  <c:v>69.136171000000004</c:v>
                </c:pt>
                <c:pt idx="2492">
                  <c:v>69.294441000000006</c:v>
                </c:pt>
                <c:pt idx="2493">
                  <c:v>69.359544999999997</c:v>
                </c:pt>
                <c:pt idx="2494">
                  <c:v>69.359171000000003</c:v>
                </c:pt>
                <c:pt idx="2495">
                  <c:v>69.382017000000005</c:v>
                </c:pt>
                <c:pt idx="2496">
                  <c:v>69.415496000000005</c:v>
                </c:pt>
                <c:pt idx="2497">
                  <c:v>69.450789999999998</c:v>
                </c:pt>
                <c:pt idx="2498">
                  <c:v>69.473933000000002</c:v>
                </c:pt>
                <c:pt idx="2499">
                  <c:v>69.468473000000003</c:v>
                </c:pt>
                <c:pt idx="2500">
                  <c:v>69.422156999999999</c:v>
                </c:pt>
                <c:pt idx="2501">
                  <c:v>69.336438000000001</c:v>
                </c:pt>
                <c:pt idx="2502">
                  <c:v>69.230885000000001</c:v>
                </c:pt>
                <c:pt idx="2503">
                  <c:v>69.105164000000002</c:v>
                </c:pt>
                <c:pt idx="2504">
                  <c:v>68.969971999999999</c:v>
                </c:pt>
                <c:pt idx="2505">
                  <c:v>68.858805000000004</c:v>
                </c:pt>
                <c:pt idx="2506">
                  <c:v>68.785791000000003</c:v>
                </c:pt>
                <c:pt idx="2507">
                  <c:v>68.745447999999996</c:v>
                </c:pt>
                <c:pt idx="2508">
                  <c:v>68.737909999999999</c:v>
                </c:pt>
                <c:pt idx="2509">
                  <c:v>68.768021000000005</c:v>
                </c:pt>
                <c:pt idx="2510">
                  <c:v>68.844791999999998</c:v>
                </c:pt>
                <c:pt idx="2511">
                  <c:v>68.972003999999998</c:v>
                </c:pt>
                <c:pt idx="2512">
                  <c:v>69.128585999999999</c:v>
                </c:pt>
                <c:pt idx="2513">
                  <c:v>69.289777999999998</c:v>
                </c:pt>
                <c:pt idx="2514">
                  <c:v>69.445671000000004</c:v>
                </c:pt>
                <c:pt idx="2515">
                  <c:v>69.597431999999998</c:v>
                </c:pt>
                <c:pt idx="2516">
                  <c:v>69.751365000000007</c:v>
                </c:pt>
                <c:pt idx="2517">
                  <c:v>69.920753000000005</c:v>
                </c:pt>
                <c:pt idx="2518">
                  <c:v>70.111873000000003</c:v>
                </c:pt>
                <c:pt idx="2519">
                  <c:v>70.299308999999994</c:v>
                </c:pt>
                <c:pt idx="2520">
                  <c:v>70.446211000000005</c:v>
                </c:pt>
                <c:pt idx="2521">
                  <c:v>70.546503999999999</c:v>
                </c:pt>
                <c:pt idx="2522">
                  <c:v>70.618798999999996</c:v>
                </c:pt>
                <c:pt idx="2523">
                  <c:v>70.677488999999994</c:v>
                </c:pt>
                <c:pt idx="2524">
                  <c:v>70.729320999999999</c:v>
                </c:pt>
                <c:pt idx="2525">
                  <c:v>70.760627999999997</c:v>
                </c:pt>
                <c:pt idx="2526">
                  <c:v>70.693410999999998</c:v>
                </c:pt>
                <c:pt idx="2527">
                  <c:v>70.372614999999996</c:v>
                </c:pt>
                <c:pt idx="2528">
                  <c:v>69.842912999999996</c:v>
                </c:pt>
                <c:pt idx="2529">
                  <c:v>69.338831999999996</c:v>
                </c:pt>
                <c:pt idx="2530">
                  <c:v>68.896027000000004</c:v>
                </c:pt>
                <c:pt idx="2531">
                  <c:v>68.454088999999996</c:v>
                </c:pt>
                <c:pt idx="2532">
                  <c:v>68.016418000000002</c:v>
                </c:pt>
                <c:pt idx="2533">
                  <c:v>67.603363999999999</c:v>
                </c:pt>
                <c:pt idx="2534">
                  <c:v>67.200933000000006</c:v>
                </c:pt>
                <c:pt idx="2535">
                  <c:v>66.781103999999999</c:v>
                </c:pt>
                <c:pt idx="2536">
                  <c:v>66.406326000000007</c:v>
                </c:pt>
                <c:pt idx="2537">
                  <c:v>66.147893999999994</c:v>
                </c:pt>
                <c:pt idx="2538">
                  <c:v>65.972064000000003</c:v>
                </c:pt>
                <c:pt idx="2539">
                  <c:v>65.830495999999997</c:v>
                </c:pt>
                <c:pt idx="2540">
                  <c:v>65.708438999999998</c:v>
                </c:pt>
                <c:pt idx="2541">
                  <c:v>65.619292000000002</c:v>
                </c:pt>
                <c:pt idx="2542">
                  <c:v>65.535281999999995</c:v>
                </c:pt>
                <c:pt idx="2543">
                  <c:v>65.472161</c:v>
                </c:pt>
                <c:pt idx="2544">
                  <c:v>65.555563000000006</c:v>
                </c:pt>
                <c:pt idx="2545">
                  <c:v>65.756883000000002</c:v>
                </c:pt>
                <c:pt idx="2546">
                  <c:v>65.980637999999999</c:v>
                </c:pt>
                <c:pt idx="2547">
                  <c:v>66.205290000000005</c:v>
                </c:pt>
                <c:pt idx="2548">
                  <c:v>66.421757999999997</c:v>
                </c:pt>
                <c:pt idx="2549">
                  <c:v>66.620209000000003</c:v>
                </c:pt>
                <c:pt idx="2550">
                  <c:v>66.791244000000006</c:v>
                </c:pt>
                <c:pt idx="2551">
                  <c:v>66.944901000000002</c:v>
                </c:pt>
                <c:pt idx="2552">
                  <c:v>67.097904999999997</c:v>
                </c:pt>
                <c:pt idx="2553">
                  <c:v>67.245446999999999</c:v>
                </c:pt>
                <c:pt idx="2554">
                  <c:v>67.373694999999998</c:v>
                </c:pt>
                <c:pt idx="2555">
                  <c:v>67.485462999999996</c:v>
                </c:pt>
                <c:pt idx="2556">
                  <c:v>67.594256000000001</c:v>
                </c:pt>
                <c:pt idx="2557">
                  <c:v>67.712610999999995</c:v>
                </c:pt>
                <c:pt idx="2558">
                  <c:v>67.840483000000006</c:v>
                </c:pt>
                <c:pt idx="2559">
                  <c:v>67.963890000000006</c:v>
                </c:pt>
                <c:pt idx="2560">
                  <c:v>68.065130999999994</c:v>
                </c:pt>
                <c:pt idx="2561">
                  <c:v>68.146510000000006</c:v>
                </c:pt>
                <c:pt idx="2562">
                  <c:v>68.235838000000001</c:v>
                </c:pt>
                <c:pt idx="2563">
                  <c:v>68.360431000000005</c:v>
                </c:pt>
                <c:pt idx="2564">
                  <c:v>68.507936999999998</c:v>
                </c:pt>
                <c:pt idx="2565">
                  <c:v>68.644589999999994</c:v>
                </c:pt>
                <c:pt idx="2566">
                  <c:v>68.759206000000006</c:v>
                </c:pt>
                <c:pt idx="2567">
                  <c:v>68.857525999999993</c:v>
                </c:pt>
                <c:pt idx="2568">
                  <c:v>68.939194000000001</c:v>
                </c:pt>
                <c:pt idx="2569">
                  <c:v>68.992373999999998</c:v>
                </c:pt>
                <c:pt idx="2570">
                  <c:v>69.005758</c:v>
                </c:pt>
                <c:pt idx="2571">
                  <c:v>68.984014000000002</c:v>
                </c:pt>
                <c:pt idx="2572">
                  <c:v>68.952208999999996</c:v>
                </c:pt>
                <c:pt idx="2573">
                  <c:v>68.931101999999996</c:v>
                </c:pt>
                <c:pt idx="2574">
                  <c:v>68.923878000000002</c:v>
                </c:pt>
                <c:pt idx="2575">
                  <c:v>68.913380000000004</c:v>
                </c:pt>
                <c:pt idx="2576">
                  <c:v>68.873276000000004</c:v>
                </c:pt>
                <c:pt idx="2577">
                  <c:v>68.811802999999998</c:v>
                </c:pt>
                <c:pt idx="2578">
                  <c:v>68.753335000000007</c:v>
                </c:pt>
                <c:pt idx="2579">
                  <c:v>68.698783000000006</c:v>
                </c:pt>
                <c:pt idx="2580">
                  <c:v>68.611016000000006</c:v>
                </c:pt>
                <c:pt idx="2581">
                  <c:v>68.453197000000003</c:v>
                </c:pt>
                <c:pt idx="2582">
                  <c:v>68.277450999999999</c:v>
                </c:pt>
                <c:pt idx="2583">
                  <c:v>68.149360999999999</c:v>
                </c:pt>
                <c:pt idx="2584">
                  <c:v>68.064044999999993</c:v>
                </c:pt>
                <c:pt idx="2585">
                  <c:v>68.014042000000003</c:v>
                </c:pt>
                <c:pt idx="2586">
                  <c:v>68.001492999999996</c:v>
                </c:pt>
                <c:pt idx="2587">
                  <c:v>68.012916000000004</c:v>
                </c:pt>
                <c:pt idx="2588">
                  <c:v>68.023249000000007</c:v>
                </c:pt>
                <c:pt idx="2589">
                  <c:v>68.018249999999995</c:v>
                </c:pt>
                <c:pt idx="2590">
                  <c:v>68.003918999999996</c:v>
                </c:pt>
                <c:pt idx="2591">
                  <c:v>67.986384999999999</c:v>
                </c:pt>
                <c:pt idx="2592">
                  <c:v>67.968759000000006</c:v>
                </c:pt>
                <c:pt idx="2593">
                  <c:v>67.952703999999997</c:v>
                </c:pt>
                <c:pt idx="2594">
                  <c:v>67.930599999999998</c:v>
                </c:pt>
                <c:pt idx="2595">
                  <c:v>67.880786000000001</c:v>
                </c:pt>
                <c:pt idx="2596">
                  <c:v>67.798558</c:v>
                </c:pt>
                <c:pt idx="2597">
                  <c:v>67.718840999999998</c:v>
                </c:pt>
                <c:pt idx="2598">
                  <c:v>67.665091000000004</c:v>
                </c:pt>
                <c:pt idx="2599">
                  <c:v>67.616630999999998</c:v>
                </c:pt>
                <c:pt idx="2600">
                  <c:v>67.526212000000001</c:v>
                </c:pt>
                <c:pt idx="2601">
                  <c:v>67.378579000000002</c:v>
                </c:pt>
                <c:pt idx="2602">
                  <c:v>67.220343999999997</c:v>
                </c:pt>
                <c:pt idx="2603">
                  <c:v>67.076521</c:v>
                </c:pt>
                <c:pt idx="2604">
                  <c:v>66.910568999999995</c:v>
                </c:pt>
                <c:pt idx="2605">
                  <c:v>66.705332999999996</c:v>
                </c:pt>
                <c:pt idx="2606">
                  <c:v>66.514088999999998</c:v>
                </c:pt>
                <c:pt idx="2607">
                  <c:v>66.377013000000005</c:v>
                </c:pt>
                <c:pt idx="2608">
                  <c:v>66.271615999999995</c:v>
                </c:pt>
                <c:pt idx="2609">
                  <c:v>66.167732000000001</c:v>
                </c:pt>
                <c:pt idx="2610">
                  <c:v>66.050853000000004</c:v>
                </c:pt>
                <c:pt idx="2611">
                  <c:v>65.910413000000005</c:v>
                </c:pt>
                <c:pt idx="2612">
                  <c:v>65.740882999999997</c:v>
                </c:pt>
                <c:pt idx="2613">
                  <c:v>65.567581000000004</c:v>
                </c:pt>
                <c:pt idx="2614">
                  <c:v>65.427672000000001</c:v>
                </c:pt>
                <c:pt idx="2615">
                  <c:v>65.311124000000007</c:v>
                </c:pt>
                <c:pt idx="2616">
                  <c:v>65.18168</c:v>
                </c:pt>
                <c:pt idx="2617">
                  <c:v>65.027721999999997</c:v>
                </c:pt>
                <c:pt idx="2618">
                  <c:v>64.863337000000001</c:v>
                </c:pt>
                <c:pt idx="2619">
                  <c:v>64.709344000000002</c:v>
                </c:pt>
                <c:pt idx="2620">
                  <c:v>64.585352</c:v>
                </c:pt>
                <c:pt idx="2621">
                  <c:v>64.513921999999994</c:v>
                </c:pt>
                <c:pt idx="2622">
                  <c:v>64.510311000000002</c:v>
                </c:pt>
                <c:pt idx="2623">
                  <c:v>64.570909</c:v>
                </c:pt>
                <c:pt idx="2624">
                  <c:v>64.688452999999996</c:v>
                </c:pt>
                <c:pt idx="2625">
                  <c:v>64.860054000000005</c:v>
                </c:pt>
                <c:pt idx="2626">
                  <c:v>65.059695000000005</c:v>
                </c:pt>
                <c:pt idx="2627">
                  <c:v>65.236953</c:v>
                </c:pt>
                <c:pt idx="2628">
                  <c:v>65.372456999999997</c:v>
                </c:pt>
                <c:pt idx="2629">
                  <c:v>65.481707</c:v>
                </c:pt>
                <c:pt idx="2630">
                  <c:v>65.570590999999993</c:v>
                </c:pt>
                <c:pt idx="2631">
                  <c:v>65.624859000000001</c:v>
                </c:pt>
                <c:pt idx="2632">
                  <c:v>65.637258000000003</c:v>
                </c:pt>
                <c:pt idx="2633">
                  <c:v>65.627133000000001</c:v>
                </c:pt>
                <c:pt idx="2634">
                  <c:v>65.619534999999999</c:v>
                </c:pt>
                <c:pt idx="2635">
                  <c:v>65.626163000000005</c:v>
                </c:pt>
                <c:pt idx="2636">
                  <c:v>65.648585999999995</c:v>
                </c:pt>
                <c:pt idx="2637">
                  <c:v>65.680115000000001</c:v>
                </c:pt>
                <c:pt idx="2638">
                  <c:v>65.709203000000002</c:v>
                </c:pt>
                <c:pt idx="2639">
                  <c:v>65.733440000000002</c:v>
                </c:pt>
                <c:pt idx="2640">
                  <c:v>65.763913000000002</c:v>
                </c:pt>
                <c:pt idx="2641">
                  <c:v>65.809674999999999</c:v>
                </c:pt>
                <c:pt idx="2642">
                  <c:v>65.865205000000003</c:v>
                </c:pt>
                <c:pt idx="2643">
                  <c:v>65.915504999999996</c:v>
                </c:pt>
                <c:pt idx="2644">
                  <c:v>65.949911</c:v>
                </c:pt>
                <c:pt idx="2645">
                  <c:v>65.967084</c:v>
                </c:pt>
                <c:pt idx="2646">
                  <c:v>65.970651000000004</c:v>
                </c:pt>
                <c:pt idx="2647">
                  <c:v>65.967601999999999</c:v>
                </c:pt>
                <c:pt idx="2648">
                  <c:v>65.972206</c:v>
                </c:pt>
                <c:pt idx="2649">
                  <c:v>65.997643999999994</c:v>
                </c:pt>
                <c:pt idx="2650">
                  <c:v>66.045517000000004</c:v>
                </c:pt>
                <c:pt idx="2651">
                  <c:v>66.105141000000003</c:v>
                </c:pt>
                <c:pt idx="2652">
                  <c:v>66.162655000000001</c:v>
                </c:pt>
                <c:pt idx="2653">
                  <c:v>66.210395000000005</c:v>
                </c:pt>
                <c:pt idx="2654">
                  <c:v>66.246638000000004</c:v>
                </c:pt>
                <c:pt idx="2655">
                  <c:v>66.274193999999994</c:v>
                </c:pt>
                <c:pt idx="2656">
                  <c:v>66.299678</c:v>
                </c:pt>
                <c:pt idx="2657">
                  <c:v>66.327623000000003</c:v>
                </c:pt>
                <c:pt idx="2658">
                  <c:v>66.354280000000003</c:v>
                </c:pt>
                <c:pt idx="2659">
                  <c:v>66.369384999999994</c:v>
                </c:pt>
                <c:pt idx="2660">
                  <c:v>66.367587</c:v>
                </c:pt>
                <c:pt idx="2661">
                  <c:v>66.359317000000004</c:v>
                </c:pt>
                <c:pt idx="2662">
                  <c:v>66.357236999999998</c:v>
                </c:pt>
                <c:pt idx="2663">
                  <c:v>66.359868000000006</c:v>
                </c:pt>
                <c:pt idx="2664">
                  <c:v>66.361746999999994</c:v>
                </c:pt>
                <c:pt idx="2665">
                  <c:v>66.362460999999996</c:v>
                </c:pt>
                <c:pt idx="2666">
                  <c:v>66.363769000000005</c:v>
                </c:pt>
                <c:pt idx="2667">
                  <c:v>66.367283</c:v>
                </c:pt>
                <c:pt idx="2668">
                  <c:v>66.374574999999993</c:v>
                </c:pt>
                <c:pt idx="2669">
                  <c:v>66.386771999999993</c:v>
                </c:pt>
                <c:pt idx="2670">
                  <c:v>66.404488000000001</c:v>
                </c:pt>
                <c:pt idx="2671">
                  <c:v>66.428214999999994</c:v>
                </c:pt>
                <c:pt idx="2672">
                  <c:v>66.456383000000002</c:v>
                </c:pt>
                <c:pt idx="2673">
                  <c:v>66.481838999999994</c:v>
                </c:pt>
                <c:pt idx="2674">
                  <c:v>66.496443999999997</c:v>
                </c:pt>
                <c:pt idx="2675">
                  <c:v>66.500521000000006</c:v>
                </c:pt>
                <c:pt idx="2676">
                  <c:v>66.502379000000005</c:v>
                </c:pt>
                <c:pt idx="2677">
                  <c:v>66.506592999999995</c:v>
                </c:pt>
                <c:pt idx="2678">
                  <c:v>66.506933000000004</c:v>
                </c:pt>
                <c:pt idx="2679">
                  <c:v>66.494401999999994</c:v>
                </c:pt>
                <c:pt idx="2680">
                  <c:v>66.466843999999995</c:v>
                </c:pt>
                <c:pt idx="2681">
                  <c:v>66.426075999999995</c:v>
                </c:pt>
                <c:pt idx="2682">
                  <c:v>66.370436999999995</c:v>
                </c:pt>
                <c:pt idx="2683">
                  <c:v>66.298547999999997</c:v>
                </c:pt>
                <c:pt idx="2684">
                  <c:v>66.216269999999994</c:v>
                </c:pt>
                <c:pt idx="2685">
                  <c:v>66.130488999999997</c:v>
                </c:pt>
                <c:pt idx="2686">
                  <c:v>66.039195000000007</c:v>
                </c:pt>
                <c:pt idx="2687">
                  <c:v>65.936897000000002</c:v>
                </c:pt>
                <c:pt idx="2688">
                  <c:v>65.829586000000006</c:v>
                </c:pt>
                <c:pt idx="2689">
                  <c:v>65.732877999999999</c:v>
                </c:pt>
                <c:pt idx="2690">
                  <c:v>65.653812000000002</c:v>
                </c:pt>
                <c:pt idx="2691">
                  <c:v>65.582812000000004</c:v>
                </c:pt>
                <c:pt idx="2692">
                  <c:v>65.504200999999995</c:v>
                </c:pt>
                <c:pt idx="2693">
                  <c:v>65.409481</c:v>
                </c:pt>
                <c:pt idx="2694">
                  <c:v>65.303021999999999</c:v>
                </c:pt>
                <c:pt idx="2695">
                  <c:v>65.198642000000007</c:v>
                </c:pt>
                <c:pt idx="2696">
                  <c:v>65.109460999999996</c:v>
                </c:pt>
                <c:pt idx="2697">
                  <c:v>65.035391000000004</c:v>
                </c:pt>
                <c:pt idx="2698">
                  <c:v>64.960603000000006</c:v>
                </c:pt>
                <c:pt idx="2699">
                  <c:v>64.870662999999993</c:v>
                </c:pt>
                <c:pt idx="2700">
                  <c:v>64.769981000000001</c:v>
                </c:pt>
                <c:pt idx="2701">
                  <c:v>64.674835000000002</c:v>
                </c:pt>
                <c:pt idx="2702">
                  <c:v>64.592712000000006</c:v>
                </c:pt>
                <c:pt idx="2703">
                  <c:v>64.518700999999993</c:v>
                </c:pt>
                <c:pt idx="2704">
                  <c:v>64.448184999999995</c:v>
                </c:pt>
                <c:pt idx="2705">
                  <c:v>64.378870000000006</c:v>
                </c:pt>
                <c:pt idx="2706">
                  <c:v>64.301058999999995</c:v>
                </c:pt>
                <c:pt idx="2707">
                  <c:v>64.200937999999994</c:v>
                </c:pt>
                <c:pt idx="2708">
                  <c:v>64.077038999999999</c:v>
                </c:pt>
                <c:pt idx="2709">
                  <c:v>63.942655000000002</c:v>
                </c:pt>
                <c:pt idx="2710">
                  <c:v>63.810009999999998</c:v>
                </c:pt>
                <c:pt idx="2711">
                  <c:v>63.683160000000001</c:v>
                </c:pt>
                <c:pt idx="2712">
                  <c:v>63.56765</c:v>
                </c:pt>
                <c:pt idx="2713">
                  <c:v>63.471877999999997</c:v>
                </c:pt>
                <c:pt idx="2714">
                  <c:v>63.394393999999998</c:v>
                </c:pt>
                <c:pt idx="2715">
                  <c:v>63.324654000000002</c:v>
                </c:pt>
                <c:pt idx="2716">
                  <c:v>63.259979999999999</c:v>
                </c:pt>
                <c:pt idx="2717">
                  <c:v>63.207483000000003</c:v>
                </c:pt>
                <c:pt idx="2718">
                  <c:v>63.165481</c:v>
                </c:pt>
                <c:pt idx="2719">
                  <c:v>63.117494999999998</c:v>
                </c:pt>
                <c:pt idx="2720">
                  <c:v>63.050949000000003</c:v>
                </c:pt>
                <c:pt idx="2721">
                  <c:v>62.970619999999997</c:v>
                </c:pt>
                <c:pt idx="2722">
                  <c:v>62.887269000000003</c:v>
                </c:pt>
                <c:pt idx="2723">
                  <c:v>62.803283</c:v>
                </c:pt>
                <c:pt idx="2724">
                  <c:v>62.715128</c:v>
                </c:pt>
                <c:pt idx="2725">
                  <c:v>62.619588999999998</c:v>
                </c:pt>
                <c:pt idx="2726">
                  <c:v>62.512157999999999</c:v>
                </c:pt>
                <c:pt idx="2727">
                  <c:v>62.389156999999997</c:v>
                </c:pt>
                <c:pt idx="2728">
                  <c:v>62.257935000000003</c:v>
                </c:pt>
                <c:pt idx="2729">
                  <c:v>62.136623</c:v>
                </c:pt>
                <c:pt idx="2730">
                  <c:v>62.037939999999999</c:v>
                </c:pt>
                <c:pt idx="2731">
                  <c:v>61.962294</c:v>
                </c:pt>
                <c:pt idx="2732">
                  <c:v>61.909016999999999</c:v>
                </c:pt>
                <c:pt idx="2733">
                  <c:v>61.880009000000001</c:v>
                </c:pt>
                <c:pt idx="2734">
                  <c:v>61.868175000000001</c:v>
                </c:pt>
                <c:pt idx="2735">
                  <c:v>61.857008999999998</c:v>
                </c:pt>
                <c:pt idx="2736">
                  <c:v>61.837437000000001</c:v>
                </c:pt>
                <c:pt idx="2737">
                  <c:v>61.812702000000002</c:v>
                </c:pt>
                <c:pt idx="2738">
                  <c:v>61.782294</c:v>
                </c:pt>
                <c:pt idx="2739">
                  <c:v>61.734876999999997</c:v>
                </c:pt>
                <c:pt idx="2740">
                  <c:v>61.664935999999997</c:v>
                </c:pt>
                <c:pt idx="2741">
                  <c:v>61.586750000000002</c:v>
                </c:pt>
                <c:pt idx="2742">
                  <c:v>61.523088000000001</c:v>
                </c:pt>
                <c:pt idx="2743">
                  <c:v>61.487591999999999</c:v>
                </c:pt>
                <c:pt idx="2744">
                  <c:v>61.482483999999999</c:v>
                </c:pt>
                <c:pt idx="2745">
                  <c:v>61.502248999999999</c:v>
                </c:pt>
                <c:pt idx="2746">
                  <c:v>61.535657999999998</c:v>
                </c:pt>
                <c:pt idx="2747">
                  <c:v>61.573841999999999</c:v>
                </c:pt>
                <c:pt idx="2748">
                  <c:v>61.617626000000001</c:v>
                </c:pt>
                <c:pt idx="2749">
                  <c:v>61.668308000000003</c:v>
                </c:pt>
                <c:pt idx="2750">
                  <c:v>61.713771000000001</c:v>
                </c:pt>
                <c:pt idx="2751">
                  <c:v>61.736221</c:v>
                </c:pt>
                <c:pt idx="2752">
                  <c:v>61.731949</c:v>
                </c:pt>
                <c:pt idx="2753">
                  <c:v>61.709994000000002</c:v>
                </c:pt>
                <c:pt idx="2754">
                  <c:v>61.672550999999999</c:v>
                </c:pt>
                <c:pt idx="2755">
                  <c:v>61.612856999999998</c:v>
                </c:pt>
                <c:pt idx="2756">
                  <c:v>61.534570000000002</c:v>
                </c:pt>
                <c:pt idx="2757">
                  <c:v>61.455463000000002</c:v>
                </c:pt>
                <c:pt idx="2758">
                  <c:v>61.384982999999998</c:v>
                </c:pt>
                <c:pt idx="2759">
                  <c:v>61.313318000000002</c:v>
                </c:pt>
                <c:pt idx="2760">
                  <c:v>61.229236</c:v>
                </c:pt>
                <c:pt idx="2761">
                  <c:v>61.133969</c:v>
                </c:pt>
                <c:pt idx="2762">
                  <c:v>61.031202</c:v>
                </c:pt>
                <c:pt idx="2763">
                  <c:v>60.917937000000002</c:v>
                </c:pt>
                <c:pt idx="2764">
                  <c:v>60.793312999999998</c:v>
                </c:pt>
                <c:pt idx="2765">
                  <c:v>60.663535000000003</c:v>
                </c:pt>
                <c:pt idx="2766">
                  <c:v>60.530507999999998</c:v>
                </c:pt>
                <c:pt idx="2767">
                  <c:v>60.389212000000001</c:v>
                </c:pt>
                <c:pt idx="2768">
                  <c:v>60.245294999999999</c:v>
                </c:pt>
                <c:pt idx="2769">
                  <c:v>60.122295000000001</c:v>
                </c:pt>
                <c:pt idx="2770">
                  <c:v>60.040311000000003</c:v>
                </c:pt>
                <c:pt idx="2771">
                  <c:v>59.996707000000001</c:v>
                </c:pt>
                <c:pt idx="2772">
                  <c:v>59.975715999999998</c:v>
                </c:pt>
                <c:pt idx="2773">
                  <c:v>59.967447</c:v>
                </c:pt>
                <c:pt idx="2774">
                  <c:v>59.973132</c:v>
                </c:pt>
                <c:pt idx="2775">
                  <c:v>60.002464000000003</c:v>
                </c:pt>
                <c:pt idx="2776">
                  <c:v>60.067635000000003</c:v>
                </c:pt>
                <c:pt idx="2777">
                  <c:v>60.166747000000001</c:v>
                </c:pt>
                <c:pt idx="2778">
                  <c:v>60.271760999999998</c:v>
                </c:pt>
                <c:pt idx="2779">
                  <c:v>60.348699000000003</c:v>
                </c:pt>
                <c:pt idx="2780">
                  <c:v>60.394348000000001</c:v>
                </c:pt>
                <c:pt idx="2781">
                  <c:v>60.442301999999998</c:v>
                </c:pt>
                <c:pt idx="2782">
                  <c:v>60.530258000000003</c:v>
                </c:pt>
                <c:pt idx="2783">
                  <c:v>60.671163999999997</c:v>
                </c:pt>
                <c:pt idx="2784">
                  <c:v>60.854869999999998</c:v>
                </c:pt>
                <c:pt idx="2785">
                  <c:v>61.059356999999999</c:v>
                </c:pt>
                <c:pt idx="2786">
                  <c:v>61.255750999999997</c:v>
                </c:pt>
                <c:pt idx="2787">
                  <c:v>61.418207000000002</c:v>
                </c:pt>
                <c:pt idx="2788">
                  <c:v>61.536332999999999</c:v>
                </c:pt>
                <c:pt idx="2789">
                  <c:v>61.61139</c:v>
                </c:pt>
                <c:pt idx="2790">
                  <c:v>61.641829000000001</c:v>
                </c:pt>
                <c:pt idx="2791">
                  <c:v>61.624191000000003</c:v>
                </c:pt>
                <c:pt idx="2792">
                  <c:v>61.568119000000003</c:v>
                </c:pt>
                <c:pt idx="2793">
                  <c:v>61.497562000000002</c:v>
                </c:pt>
                <c:pt idx="2794">
                  <c:v>61.433740999999998</c:v>
                </c:pt>
                <c:pt idx="2795">
                  <c:v>61.386752000000001</c:v>
                </c:pt>
                <c:pt idx="2796">
                  <c:v>61.363954999999997</c:v>
                </c:pt>
                <c:pt idx="2797">
                  <c:v>61.370990999999997</c:v>
                </c:pt>
                <c:pt idx="2798">
                  <c:v>61.400868000000003</c:v>
                </c:pt>
                <c:pt idx="2799">
                  <c:v>61.43797</c:v>
                </c:pt>
                <c:pt idx="2800">
                  <c:v>61.478318999999999</c:v>
                </c:pt>
                <c:pt idx="2801">
                  <c:v>61.532604999999997</c:v>
                </c:pt>
                <c:pt idx="2802">
                  <c:v>61.605339000000001</c:v>
                </c:pt>
                <c:pt idx="2803">
                  <c:v>61.685327000000001</c:v>
                </c:pt>
                <c:pt idx="2804">
                  <c:v>61.762365000000003</c:v>
                </c:pt>
                <c:pt idx="2805">
                  <c:v>61.840325</c:v>
                </c:pt>
                <c:pt idx="2806">
                  <c:v>61.927466000000003</c:v>
                </c:pt>
                <c:pt idx="2807">
                  <c:v>62.024014000000001</c:v>
                </c:pt>
                <c:pt idx="2808">
                  <c:v>62.124979000000003</c:v>
                </c:pt>
                <c:pt idx="2809">
                  <c:v>62.227504000000003</c:v>
                </c:pt>
                <c:pt idx="2810">
                  <c:v>62.331494999999997</c:v>
                </c:pt>
                <c:pt idx="2811">
                  <c:v>62.438766999999999</c:v>
                </c:pt>
                <c:pt idx="2812">
                  <c:v>62.552328000000003</c:v>
                </c:pt>
                <c:pt idx="2813">
                  <c:v>62.670197000000002</c:v>
                </c:pt>
                <c:pt idx="2814">
                  <c:v>62.781084</c:v>
                </c:pt>
                <c:pt idx="2815">
                  <c:v>62.874479999999998</c:v>
                </c:pt>
                <c:pt idx="2816">
                  <c:v>62.954272000000003</c:v>
                </c:pt>
                <c:pt idx="2817">
                  <c:v>63.035020000000003</c:v>
                </c:pt>
                <c:pt idx="2818">
                  <c:v>63.126553000000001</c:v>
                </c:pt>
                <c:pt idx="2819">
                  <c:v>63.228976000000003</c:v>
                </c:pt>
                <c:pt idx="2820">
                  <c:v>63.338788000000001</c:v>
                </c:pt>
                <c:pt idx="2821">
                  <c:v>63.449697</c:v>
                </c:pt>
                <c:pt idx="2822">
                  <c:v>63.549930000000003</c:v>
                </c:pt>
                <c:pt idx="2823">
                  <c:v>63.629736999999999</c:v>
                </c:pt>
                <c:pt idx="2824">
                  <c:v>63.690855999999997</c:v>
                </c:pt>
                <c:pt idx="2825">
                  <c:v>63.739952000000002</c:v>
                </c:pt>
                <c:pt idx="2826">
                  <c:v>63.775748</c:v>
                </c:pt>
                <c:pt idx="2827">
                  <c:v>63.793922000000002</c:v>
                </c:pt>
                <c:pt idx="2828">
                  <c:v>63.803804</c:v>
                </c:pt>
                <c:pt idx="2829">
                  <c:v>63.827826000000002</c:v>
                </c:pt>
                <c:pt idx="2830">
                  <c:v>63.881332</c:v>
                </c:pt>
                <c:pt idx="2831">
                  <c:v>63.961050999999998</c:v>
                </c:pt>
                <c:pt idx="2832">
                  <c:v>64.054468</c:v>
                </c:pt>
                <c:pt idx="2833">
                  <c:v>64.151071000000002</c:v>
                </c:pt>
                <c:pt idx="2834">
                  <c:v>64.242704000000003</c:v>
                </c:pt>
                <c:pt idx="2835">
                  <c:v>64.322950000000006</c:v>
                </c:pt>
                <c:pt idx="2836">
                  <c:v>64.391108000000003</c:v>
                </c:pt>
                <c:pt idx="2837">
                  <c:v>64.451881999999998</c:v>
                </c:pt>
                <c:pt idx="2838">
                  <c:v>64.508514000000005</c:v>
                </c:pt>
                <c:pt idx="2839">
                  <c:v>64.558644999999999</c:v>
                </c:pt>
                <c:pt idx="2840">
                  <c:v>64.595748</c:v>
                </c:pt>
                <c:pt idx="2841">
                  <c:v>64.611452999999997</c:v>
                </c:pt>
                <c:pt idx="2842">
                  <c:v>64.600626000000005</c:v>
                </c:pt>
                <c:pt idx="2843">
                  <c:v>64.570023000000006</c:v>
                </c:pt>
                <c:pt idx="2844">
                  <c:v>64.537762000000001</c:v>
                </c:pt>
                <c:pt idx="2845">
                  <c:v>64.516730999999993</c:v>
                </c:pt>
                <c:pt idx="2846">
                  <c:v>64.501648000000003</c:v>
                </c:pt>
                <c:pt idx="2847">
                  <c:v>64.480624000000006</c:v>
                </c:pt>
                <c:pt idx="2848">
                  <c:v>64.455404999999999</c:v>
                </c:pt>
                <c:pt idx="2849">
                  <c:v>64.439216000000002</c:v>
                </c:pt>
                <c:pt idx="2850">
                  <c:v>64.437610000000006</c:v>
                </c:pt>
                <c:pt idx="2851">
                  <c:v>64.444767999999996</c:v>
                </c:pt>
                <c:pt idx="2852">
                  <c:v>64.458679000000004</c:v>
                </c:pt>
                <c:pt idx="2853">
                  <c:v>64.486607000000006</c:v>
                </c:pt>
                <c:pt idx="2854">
                  <c:v>64.533293999999998</c:v>
                </c:pt>
                <c:pt idx="2855">
                  <c:v>64.595123000000001</c:v>
                </c:pt>
                <c:pt idx="2856">
                  <c:v>64.667562000000004</c:v>
                </c:pt>
                <c:pt idx="2857">
                  <c:v>64.746858000000003</c:v>
                </c:pt>
                <c:pt idx="2858">
                  <c:v>64.822855000000004</c:v>
                </c:pt>
                <c:pt idx="2859">
                  <c:v>64.883577000000002</c:v>
                </c:pt>
                <c:pt idx="2860">
                  <c:v>64.932481999999993</c:v>
                </c:pt>
                <c:pt idx="2861">
                  <c:v>64.991131999999993</c:v>
                </c:pt>
                <c:pt idx="2862">
                  <c:v>65.077538000000004</c:v>
                </c:pt>
                <c:pt idx="2863">
                  <c:v>65.186907000000005</c:v>
                </c:pt>
                <c:pt idx="2864">
                  <c:v>65.297645000000003</c:v>
                </c:pt>
                <c:pt idx="2865">
                  <c:v>65.391103999999999</c:v>
                </c:pt>
                <c:pt idx="2866">
                  <c:v>65.462909999999994</c:v>
                </c:pt>
                <c:pt idx="2867">
                  <c:v>65.519919999999999</c:v>
                </c:pt>
                <c:pt idx="2868">
                  <c:v>65.569659000000001</c:v>
                </c:pt>
                <c:pt idx="2869">
                  <c:v>65.611063999999999</c:v>
                </c:pt>
                <c:pt idx="2870">
                  <c:v>65.634449000000004</c:v>
                </c:pt>
                <c:pt idx="2871">
                  <c:v>65.632009999999994</c:v>
                </c:pt>
                <c:pt idx="2872">
                  <c:v>65.607398000000003</c:v>
                </c:pt>
                <c:pt idx="2873">
                  <c:v>65.572974000000002</c:v>
                </c:pt>
                <c:pt idx="2874">
                  <c:v>65.539088000000007</c:v>
                </c:pt>
                <c:pt idx="2875">
                  <c:v>65.508137000000005</c:v>
                </c:pt>
                <c:pt idx="2876">
                  <c:v>65.476359000000002</c:v>
                </c:pt>
                <c:pt idx="2877">
                  <c:v>65.437985999999995</c:v>
                </c:pt>
                <c:pt idx="2878">
                  <c:v>65.392221000000006</c:v>
                </c:pt>
                <c:pt idx="2879">
                  <c:v>65.351954000000006</c:v>
                </c:pt>
                <c:pt idx="2880">
                  <c:v>65.339641999999998</c:v>
                </c:pt>
                <c:pt idx="2881">
                  <c:v>65.363876000000005</c:v>
                </c:pt>
                <c:pt idx="2882">
                  <c:v>65.402755999999997</c:v>
                </c:pt>
                <c:pt idx="2883">
                  <c:v>65.423140000000004</c:v>
                </c:pt>
                <c:pt idx="2884">
                  <c:v>65.416421999999997</c:v>
                </c:pt>
                <c:pt idx="2885">
                  <c:v>65.404674</c:v>
                </c:pt>
                <c:pt idx="2886">
                  <c:v>65.411794</c:v>
                </c:pt>
                <c:pt idx="2887">
                  <c:v>65.440180999999995</c:v>
                </c:pt>
                <c:pt idx="2888">
                  <c:v>65.478294000000005</c:v>
                </c:pt>
                <c:pt idx="2889">
                  <c:v>65.517792999999998</c:v>
                </c:pt>
                <c:pt idx="2890">
                  <c:v>65.554849000000004</c:v>
                </c:pt>
                <c:pt idx="2891">
                  <c:v>65.580765</c:v>
                </c:pt>
                <c:pt idx="2892">
                  <c:v>65.580318000000005</c:v>
                </c:pt>
                <c:pt idx="2893">
                  <c:v>65.542766</c:v>
                </c:pt>
                <c:pt idx="2894">
                  <c:v>65.476101</c:v>
                </c:pt>
                <c:pt idx="2895">
                  <c:v>65.408861000000002</c:v>
                </c:pt>
                <c:pt idx="2896">
                  <c:v>65.370448999999994</c:v>
                </c:pt>
                <c:pt idx="2897">
                  <c:v>65.364081999999996</c:v>
                </c:pt>
                <c:pt idx="2898">
                  <c:v>65.362665000000007</c:v>
                </c:pt>
                <c:pt idx="2899">
                  <c:v>65.337214000000003</c:v>
                </c:pt>
                <c:pt idx="2900">
                  <c:v>65.285539999999997</c:v>
                </c:pt>
                <c:pt idx="2901">
                  <c:v>65.227743000000004</c:v>
                </c:pt>
                <c:pt idx="2902">
                  <c:v>65.184685000000002</c:v>
                </c:pt>
                <c:pt idx="2903">
                  <c:v>65.172265999999993</c:v>
                </c:pt>
                <c:pt idx="2904">
                  <c:v>65.205898000000005</c:v>
                </c:pt>
                <c:pt idx="2905">
                  <c:v>65.288850999999994</c:v>
                </c:pt>
                <c:pt idx="2906">
                  <c:v>65.397475999999997</c:v>
                </c:pt>
                <c:pt idx="2907">
                  <c:v>65.497297000000003</c:v>
                </c:pt>
                <c:pt idx="2908">
                  <c:v>65.574636999999996</c:v>
                </c:pt>
                <c:pt idx="2909">
                  <c:v>65.641441</c:v>
                </c:pt>
                <c:pt idx="2910">
                  <c:v>65.714376000000001</c:v>
                </c:pt>
                <c:pt idx="2911">
                  <c:v>65.799363999999997</c:v>
                </c:pt>
                <c:pt idx="2912">
                  <c:v>65.889439999999993</c:v>
                </c:pt>
                <c:pt idx="2913">
                  <c:v>65.967578000000003</c:v>
                </c:pt>
                <c:pt idx="2914">
                  <c:v>66.019340999999997</c:v>
                </c:pt>
                <c:pt idx="2915">
                  <c:v>66.051227999999995</c:v>
                </c:pt>
                <c:pt idx="2916">
                  <c:v>66.087997000000001</c:v>
                </c:pt>
                <c:pt idx="2917">
                  <c:v>66.143732</c:v>
                </c:pt>
                <c:pt idx="2918">
                  <c:v>66.204564000000005</c:v>
                </c:pt>
                <c:pt idx="2919">
                  <c:v>66.250134000000003</c:v>
                </c:pt>
                <c:pt idx="2920">
                  <c:v>66.281542999999999</c:v>
                </c:pt>
                <c:pt idx="2921">
                  <c:v>66.313782000000003</c:v>
                </c:pt>
                <c:pt idx="2922">
                  <c:v>66.350048000000001</c:v>
                </c:pt>
                <c:pt idx="2923">
                  <c:v>66.381842000000006</c:v>
                </c:pt>
                <c:pt idx="2924">
                  <c:v>66.409249000000003</c:v>
                </c:pt>
                <c:pt idx="2925">
                  <c:v>66.441637999999998</c:v>
                </c:pt>
                <c:pt idx="2926">
                  <c:v>66.479572000000005</c:v>
                </c:pt>
                <c:pt idx="2927">
                  <c:v>66.513906000000006</c:v>
                </c:pt>
                <c:pt idx="2928">
                  <c:v>66.543498999999997</c:v>
                </c:pt>
                <c:pt idx="2929">
                  <c:v>66.577399</c:v>
                </c:pt>
                <c:pt idx="2930">
                  <c:v>66.617581999999999</c:v>
                </c:pt>
                <c:pt idx="2931">
                  <c:v>66.655218000000005</c:v>
                </c:pt>
                <c:pt idx="2932">
                  <c:v>66.688137999999995</c:v>
                </c:pt>
                <c:pt idx="2933">
                  <c:v>66.728229999999996</c:v>
                </c:pt>
                <c:pt idx="2934">
                  <c:v>66.785169999999994</c:v>
                </c:pt>
                <c:pt idx="2935">
                  <c:v>66.852050000000006</c:v>
                </c:pt>
                <c:pt idx="2936">
                  <c:v>66.911631999999997</c:v>
                </c:pt>
                <c:pt idx="2937">
                  <c:v>66.950002999999995</c:v>
                </c:pt>
                <c:pt idx="2938">
                  <c:v>66.963014000000001</c:v>
                </c:pt>
                <c:pt idx="2939">
                  <c:v>66.957567999999995</c:v>
                </c:pt>
                <c:pt idx="2940">
                  <c:v>66.949363000000005</c:v>
                </c:pt>
                <c:pt idx="2941">
                  <c:v>66.953469999999996</c:v>
                </c:pt>
                <c:pt idx="2942">
                  <c:v>66.975228000000001</c:v>
                </c:pt>
                <c:pt idx="2943">
                  <c:v>67.014635999999996</c:v>
                </c:pt>
                <c:pt idx="2944">
                  <c:v>67.076007000000004</c:v>
                </c:pt>
                <c:pt idx="2945">
                  <c:v>67.162262999999996</c:v>
                </c:pt>
                <c:pt idx="2946">
                  <c:v>67.259276</c:v>
                </c:pt>
                <c:pt idx="2947">
                  <c:v>67.338255000000004</c:v>
                </c:pt>
                <c:pt idx="2948">
                  <c:v>67.380640999999997</c:v>
                </c:pt>
                <c:pt idx="2949">
                  <c:v>67.396086999999994</c:v>
                </c:pt>
                <c:pt idx="2950">
                  <c:v>67.411893000000006</c:v>
                </c:pt>
                <c:pt idx="2951">
                  <c:v>67.448159000000004</c:v>
                </c:pt>
                <c:pt idx="2952">
                  <c:v>67.504687000000004</c:v>
                </c:pt>
                <c:pt idx="2953">
                  <c:v>67.564819999999997</c:v>
                </c:pt>
                <c:pt idx="2954">
                  <c:v>67.609979999999993</c:v>
                </c:pt>
                <c:pt idx="2955">
                  <c:v>67.636930000000007</c:v>
                </c:pt>
                <c:pt idx="2956">
                  <c:v>67.661281000000002</c:v>
                </c:pt>
                <c:pt idx="2957">
                  <c:v>67.699777999999995</c:v>
                </c:pt>
                <c:pt idx="2958">
                  <c:v>67.751171999999997</c:v>
                </c:pt>
                <c:pt idx="2959">
                  <c:v>67.800917999999996</c:v>
                </c:pt>
                <c:pt idx="2960">
                  <c:v>67.841005999999993</c:v>
                </c:pt>
                <c:pt idx="2961">
                  <c:v>67.873671999999999</c:v>
                </c:pt>
                <c:pt idx="2962">
                  <c:v>67.896863999999994</c:v>
                </c:pt>
                <c:pt idx="2963">
                  <c:v>67.900486000000001</c:v>
                </c:pt>
                <c:pt idx="2964">
                  <c:v>67.882240999999993</c:v>
                </c:pt>
                <c:pt idx="2965">
                  <c:v>67.856252999999995</c:v>
                </c:pt>
                <c:pt idx="2966">
                  <c:v>67.838572999999997</c:v>
                </c:pt>
                <c:pt idx="2967">
                  <c:v>67.831988999999993</c:v>
                </c:pt>
                <c:pt idx="2968">
                  <c:v>67.832666000000003</c:v>
                </c:pt>
                <c:pt idx="2969">
                  <c:v>67.844506999999993</c:v>
                </c:pt>
                <c:pt idx="2970">
                  <c:v>67.876598000000001</c:v>
                </c:pt>
                <c:pt idx="2971">
                  <c:v>67.928179999999998</c:v>
                </c:pt>
                <c:pt idx="2972">
                  <c:v>67.983994999999993</c:v>
                </c:pt>
                <c:pt idx="2973">
                  <c:v>68.026588000000004</c:v>
                </c:pt>
                <c:pt idx="2974">
                  <c:v>68.051351999999994</c:v>
                </c:pt>
                <c:pt idx="2975">
                  <c:v>68.069032000000007</c:v>
                </c:pt>
                <c:pt idx="2976">
                  <c:v>68.093935999999999</c:v>
                </c:pt>
                <c:pt idx="2977">
                  <c:v>68.130106999999995</c:v>
                </c:pt>
                <c:pt idx="2978">
                  <c:v>68.170090999999999</c:v>
                </c:pt>
                <c:pt idx="2979">
                  <c:v>68.206622999999993</c:v>
                </c:pt>
                <c:pt idx="2980">
                  <c:v>68.239789000000002</c:v>
                </c:pt>
                <c:pt idx="2981">
                  <c:v>68.269034000000005</c:v>
                </c:pt>
                <c:pt idx="2982">
                  <c:v>68.285444999999996</c:v>
                </c:pt>
                <c:pt idx="2983">
                  <c:v>68.282205000000005</c:v>
                </c:pt>
                <c:pt idx="2984">
                  <c:v>68.270246999999998</c:v>
                </c:pt>
                <c:pt idx="2985">
                  <c:v>68.271907999999996</c:v>
                </c:pt>
                <c:pt idx="2986">
                  <c:v>68.296342999999993</c:v>
                </c:pt>
                <c:pt idx="2987">
                  <c:v>68.330423999999994</c:v>
                </c:pt>
                <c:pt idx="2988">
                  <c:v>68.357223000000005</c:v>
                </c:pt>
                <c:pt idx="2989">
                  <c:v>68.373688999999999</c:v>
                </c:pt>
                <c:pt idx="2990">
                  <c:v>68.385158000000004</c:v>
                </c:pt>
                <c:pt idx="2991">
                  <c:v>68.392486000000005</c:v>
                </c:pt>
                <c:pt idx="2992">
                  <c:v>68.394384000000002</c:v>
                </c:pt>
                <c:pt idx="2993">
                  <c:v>68.397841999999997</c:v>
                </c:pt>
                <c:pt idx="2994">
                  <c:v>68.416162</c:v>
                </c:pt>
                <c:pt idx="2995">
                  <c:v>68.455899000000002</c:v>
                </c:pt>
                <c:pt idx="2996">
                  <c:v>68.509867</c:v>
                </c:pt>
                <c:pt idx="2997">
                  <c:v>68.560580999999999</c:v>
                </c:pt>
                <c:pt idx="2998">
                  <c:v>68.587351999999996</c:v>
                </c:pt>
                <c:pt idx="2999">
                  <c:v>68.576025999999999</c:v>
                </c:pt>
                <c:pt idx="3000">
                  <c:v>68.530370000000005</c:v>
                </c:pt>
                <c:pt idx="3001">
                  <c:v>68.474063000000001</c:v>
                </c:pt>
                <c:pt idx="3002">
                  <c:v>68.434950000000001</c:v>
                </c:pt>
                <c:pt idx="3003">
                  <c:v>68.424679999999995</c:v>
                </c:pt>
                <c:pt idx="3004">
                  <c:v>68.435001999999997</c:v>
                </c:pt>
                <c:pt idx="3005">
                  <c:v>68.449549000000005</c:v>
                </c:pt>
                <c:pt idx="3006">
                  <c:v>68.453795</c:v>
                </c:pt>
                <c:pt idx="3007">
                  <c:v>68.438665999999998</c:v>
                </c:pt>
                <c:pt idx="3008">
                  <c:v>68.405389</c:v>
                </c:pt>
                <c:pt idx="3009">
                  <c:v>68.368688000000006</c:v>
                </c:pt>
                <c:pt idx="3010">
                  <c:v>68.346939000000006</c:v>
                </c:pt>
                <c:pt idx="3011">
                  <c:v>68.345197999999996</c:v>
                </c:pt>
                <c:pt idx="3012">
                  <c:v>68.352441999999996</c:v>
                </c:pt>
                <c:pt idx="3013">
                  <c:v>68.355971999999994</c:v>
                </c:pt>
                <c:pt idx="3014">
                  <c:v>68.351737999999997</c:v>
                </c:pt>
                <c:pt idx="3015">
                  <c:v>68.338797999999997</c:v>
                </c:pt>
                <c:pt idx="3016">
                  <c:v>68.312111999999999</c:v>
                </c:pt>
                <c:pt idx="3017">
                  <c:v>68.267268999999999</c:v>
                </c:pt>
                <c:pt idx="3018">
                  <c:v>68.207663999999994</c:v>
                </c:pt>
                <c:pt idx="3019">
                  <c:v>68.141658000000007</c:v>
                </c:pt>
                <c:pt idx="3020">
                  <c:v>68.077222000000006</c:v>
                </c:pt>
                <c:pt idx="3021">
                  <c:v>68.024191999999999</c:v>
                </c:pt>
                <c:pt idx="3022">
                  <c:v>67.994506999999999</c:v>
                </c:pt>
                <c:pt idx="3023">
                  <c:v>67.989990000000006</c:v>
                </c:pt>
                <c:pt idx="3024">
                  <c:v>67.992176999999998</c:v>
                </c:pt>
                <c:pt idx="3025">
                  <c:v>67.974830999999995</c:v>
                </c:pt>
                <c:pt idx="3026">
                  <c:v>67.929728999999995</c:v>
                </c:pt>
                <c:pt idx="3027">
                  <c:v>67.873694999999998</c:v>
                </c:pt>
                <c:pt idx="3028">
                  <c:v>67.828294999999997</c:v>
                </c:pt>
                <c:pt idx="3029">
                  <c:v>67.799756000000002</c:v>
                </c:pt>
                <c:pt idx="3030">
                  <c:v>67.781115</c:v>
                </c:pt>
                <c:pt idx="3031">
                  <c:v>67.765336000000005</c:v>
                </c:pt>
                <c:pt idx="3032">
                  <c:v>67.748361000000003</c:v>
                </c:pt>
                <c:pt idx="3033">
                  <c:v>67.724198999999999</c:v>
                </c:pt>
                <c:pt idx="3034">
                  <c:v>67.688039000000003</c:v>
                </c:pt>
                <c:pt idx="3035">
                  <c:v>67.645733000000007</c:v>
                </c:pt>
                <c:pt idx="3036">
                  <c:v>67.612341000000001</c:v>
                </c:pt>
                <c:pt idx="3037">
                  <c:v>67.597147000000007</c:v>
                </c:pt>
                <c:pt idx="3038">
                  <c:v>67.594116999999997</c:v>
                </c:pt>
                <c:pt idx="3039">
                  <c:v>67.590728999999996</c:v>
                </c:pt>
                <c:pt idx="3040">
                  <c:v>67.582909000000001</c:v>
                </c:pt>
                <c:pt idx="3041">
                  <c:v>67.576649000000003</c:v>
                </c:pt>
                <c:pt idx="3042">
                  <c:v>67.576204000000004</c:v>
                </c:pt>
                <c:pt idx="3043">
                  <c:v>67.575160999999994</c:v>
                </c:pt>
                <c:pt idx="3044">
                  <c:v>67.560665999999998</c:v>
                </c:pt>
                <c:pt idx="3045">
                  <c:v>67.525210000000001</c:v>
                </c:pt>
                <c:pt idx="3046">
                  <c:v>67.473995000000002</c:v>
                </c:pt>
                <c:pt idx="3047">
                  <c:v>67.421285999999995</c:v>
                </c:pt>
                <c:pt idx="3048">
                  <c:v>67.379874999999998</c:v>
                </c:pt>
                <c:pt idx="3049">
                  <c:v>67.353646999999995</c:v>
                </c:pt>
                <c:pt idx="3050">
                  <c:v>67.338324999999998</c:v>
                </c:pt>
                <c:pt idx="3051">
                  <c:v>67.326667999999998</c:v>
                </c:pt>
                <c:pt idx="3052">
                  <c:v>67.311949999999996</c:v>
                </c:pt>
                <c:pt idx="3053">
                  <c:v>67.289901999999998</c:v>
                </c:pt>
                <c:pt idx="3054">
                  <c:v>67.262440999999995</c:v>
                </c:pt>
                <c:pt idx="3055">
                  <c:v>67.239804000000007</c:v>
                </c:pt>
                <c:pt idx="3056">
                  <c:v>67.234624999999994</c:v>
                </c:pt>
                <c:pt idx="3057">
                  <c:v>67.251295999999996</c:v>
                </c:pt>
                <c:pt idx="3058">
                  <c:v>67.282319999999999</c:v>
                </c:pt>
                <c:pt idx="3059">
                  <c:v>67.315197999999995</c:v>
                </c:pt>
                <c:pt idx="3060">
                  <c:v>67.340355000000002</c:v>
                </c:pt>
                <c:pt idx="3061">
                  <c:v>67.353110000000001</c:v>
                </c:pt>
                <c:pt idx="3062">
                  <c:v>67.353620000000006</c:v>
                </c:pt>
                <c:pt idx="3063">
                  <c:v>67.347763999999998</c:v>
                </c:pt>
                <c:pt idx="3064">
                  <c:v>67.344880000000003</c:v>
                </c:pt>
                <c:pt idx="3065">
                  <c:v>67.352316999999999</c:v>
                </c:pt>
                <c:pt idx="3066">
                  <c:v>67.373682000000002</c:v>
                </c:pt>
                <c:pt idx="3067">
                  <c:v>67.412003999999996</c:v>
                </c:pt>
                <c:pt idx="3068">
                  <c:v>67.469662999999997</c:v>
                </c:pt>
                <c:pt idx="3069">
                  <c:v>67.542687000000001</c:v>
                </c:pt>
                <c:pt idx="3070">
                  <c:v>67.619319000000004</c:v>
                </c:pt>
                <c:pt idx="3071">
                  <c:v>67.688090000000003</c:v>
                </c:pt>
                <c:pt idx="3072">
                  <c:v>67.745495000000005</c:v>
                </c:pt>
                <c:pt idx="3073">
                  <c:v>67.794920000000005</c:v>
                </c:pt>
                <c:pt idx="3074">
                  <c:v>67.842054000000005</c:v>
                </c:pt>
                <c:pt idx="3075">
                  <c:v>67.892972</c:v>
                </c:pt>
                <c:pt idx="3076">
                  <c:v>67.952712000000005</c:v>
                </c:pt>
                <c:pt idx="3077">
                  <c:v>68.022221999999999</c:v>
                </c:pt>
                <c:pt idx="3078">
                  <c:v>68.097352000000001</c:v>
                </c:pt>
                <c:pt idx="3079">
                  <c:v>68.171075000000002</c:v>
                </c:pt>
                <c:pt idx="3080">
                  <c:v>68.235277999999994</c:v>
                </c:pt>
                <c:pt idx="3081">
                  <c:v>68.283120999999994</c:v>
                </c:pt>
                <c:pt idx="3082">
                  <c:v>68.315230999999997</c:v>
                </c:pt>
                <c:pt idx="3083">
                  <c:v>68.342785000000006</c:v>
                </c:pt>
                <c:pt idx="3084">
                  <c:v>68.379103000000001</c:v>
                </c:pt>
                <c:pt idx="3085">
                  <c:v>68.428342999999998</c:v>
                </c:pt>
                <c:pt idx="3086">
                  <c:v>68.486643999999998</c:v>
                </c:pt>
                <c:pt idx="3087">
                  <c:v>68.552334999999999</c:v>
                </c:pt>
                <c:pt idx="3088">
                  <c:v>68.628606000000005</c:v>
                </c:pt>
                <c:pt idx="3089">
                  <c:v>68.717850999999996</c:v>
                </c:pt>
                <c:pt idx="3090">
                  <c:v>68.820831999999996</c:v>
                </c:pt>
                <c:pt idx="3091">
                  <c:v>68.93871</c:v>
                </c:pt>
                <c:pt idx="3092">
                  <c:v>69.065100000000001</c:v>
                </c:pt>
                <c:pt idx="3093">
                  <c:v>69.177683000000002</c:v>
                </c:pt>
                <c:pt idx="3094">
                  <c:v>69.252420999999998</c:v>
                </c:pt>
                <c:pt idx="3095">
                  <c:v>69.290139999999994</c:v>
                </c:pt>
                <c:pt idx="3096">
                  <c:v>69.317890000000006</c:v>
                </c:pt>
                <c:pt idx="3097">
                  <c:v>69.360992999999993</c:v>
                </c:pt>
                <c:pt idx="3098">
                  <c:v>69.423112000000003</c:v>
                </c:pt>
                <c:pt idx="3099">
                  <c:v>69.493448000000001</c:v>
                </c:pt>
                <c:pt idx="3100">
                  <c:v>69.558909</c:v>
                </c:pt>
                <c:pt idx="3101">
                  <c:v>69.604975999999994</c:v>
                </c:pt>
                <c:pt idx="3102">
                  <c:v>69.620823999999999</c:v>
                </c:pt>
                <c:pt idx="3103">
                  <c:v>69.613797000000005</c:v>
                </c:pt>
                <c:pt idx="3104">
                  <c:v>69.608673999999993</c:v>
                </c:pt>
                <c:pt idx="3105">
                  <c:v>69.623587999999998</c:v>
                </c:pt>
                <c:pt idx="3106">
                  <c:v>69.653745999999998</c:v>
                </c:pt>
                <c:pt idx="3107">
                  <c:v>69.685277999999997</c:v>
                </c:pt>
                <c:pt idx="3108">
                  <c:v>69.715477000000007</c:v>
                </c:pt>
                <c:pt idx="3109">
                  <c:v>69.750527000000005</c:v>
                </c:pt>
                <c:pt idx="3110">
                  <c:v>69.792220999999998</c:v>
                </c:pt>
                <c:pt idx="3111">
                  <c:v>69.838104999999999</c:v>
                </c:pt>
                <c:pt idx="3112">
                  <c:v>69.889825000000002</c:v>
                </c:pt>
                <c:pt idx="3113">
                  <c:v>69.951168999999993</c:v>
                </c:pt>
                <c:pt idx="3114">
                  <c:v>70.019761000000003</c:v>
                </c:pt>
                <c:pt idx="3115">
                  <c:v>70.087706999999995</c:v>
                </c:pt>
                <c:pt idx="3116">
                  <c:v>70.148914000000005</c:v>
                </c:pt>
                <c:pt idx="3117">
                  <c:v>70.202558999999994</c:v>
                </c:pt>
                <c:pt idx="3118">
                  <c:v>70.253366999999997</c:v>
                </c:pt>
                <c:pt idx="3119">
                  <c:v>70.309886000000006</c:v>
                </c:pt>
                <c:pt idx="3120">
                  <c:v>70.375448000000006</c:v>
                </c:pt>
                <c:pt idx="3121">
                  <c:v>70.439655999999999</c:v>
                </c:pt>
                <c:pt idx="3122">
                  <c:v>70.490170000000006</c:v>
                </c:pt>
                <c:pt idx="3123">
                  <c:v>70.536404000000005</c:v>
                </c:pt>
                <c:pt idx="3124">
                  <c:v>70.607237999999995</c:v>
                </c:pt>
                <c:pt idx="3125">
                  <c:v>70.717487000000006</c:v>
                </c:pt>
                <c:pt idx="3126">
                  <c:v>70.848633000000007</c:v>
                </c:pt>
                <c:pt idx="3127">
                  <c:v>70.971402999999995</c:v>
                </c:pt>
                <c:pt idx="3128">
                  <c:v>71.076113000000007</c:v>
                </c:pt>
                <c:pt idx="3129">
                  <c:v>71.172842000000003</c:v>
                </c:pt>
                <c:pt idx="3130">
                  <c:v>71.274674000000005</c:v>
                </c:pt>
                <c:pt idx="3131">
                  <c:v>71.389396000000005</c:v>
                </c:pt>
                <c:pt idx="3132">
                  <c:v>71.514616000000004</c:v>
                </c:pt>
                <c:pt idx="3133">
                  <c:v>71.631474999999995</c:v>
                </c:pt>
                <c:pt idx="3134">
                  <c:v>71.716080000000005</c:v>
                </c:pt>
                <c:pt idx="3135">
                  <c:v>71.767698999999993</c:v>
                </c:pt>
                <c:pt idx="3136">
                  <c:v>71.813817</c:v>
                </c:pt>
                <c:pt idx="3137">
                  <c:v>71.878067999999999</c:v>
                </c:pt>
                <c:pt idx="3138">
                  <c:v>71.956715000000003</c:v>
                </c:pt>
                <c:pt idx="3139">
                  <c:v>72.038246000000001</c:v>
                </c:pt>
                <c:pt idx="3140">
                  <c:v>72.129495000000006</c:v>
                </c:pt>
                <c:pt idx="3141">
                  <c:v>72.241686999999999</c:v>
                </c:pt>
                <c:pt idx="3142">
                  <c:v>72.362093000000002</c:v>
                </c:pt>
                <c:pt idx="3143">
                  <c:v>72.464945999999998</c:v>
                </c:pt>
                <c:pt idx="3144">
                  <c:v>72.547300000000007</c:v>
                </c:pt>
                <c:pt idx="3145">
                  <c:v>72.630251000000001</c:v>
                </c:pt>
                <c:pt idx="3146">
                  <c:v>72.722334000000004</c:v>
                </c:pt>
                <c:pt idx="3147">
                  <c:v>72.805014999999997</c:v>
                </c:pt>
                <c:pt idx="3148">
                  <c:v>72.864564999999999</c:v>
                </c:pt>
                <c:pt idx="3149">
                  <c:v>72.920182999999994</c:v>
                </c:pt>
                <c:pt idx="3150">
                  <c:v>73.004187999999999</c:v>
                </c:pt>
                <c:pt idx="3151">
                  <c:v>73.121252999999996</c:v>
                </c:pt>
                <c:pt idx="3152">
                  <c:v>73.241151000000002</c:v>
                </c:pt>
                <c:pt idx="3153">
                  <c:v>73.331438000000006</c:v>
                </c:pt>
                <c:pt idx="3154">
                  <c:v>73.389235999999997</c:v>
                </c:pt>
                <c:pt idx="3155">
                  <c:v>73.438598999999996</c:v>
                </c:pt>
                <c:pt idx="3156">
                  <c:v>73.502179999999996</c:v>
                </c:pt>
                <c:pt idx="3157">
                  <c:v>73.581348000000006</c:v>
                </c:pt>
                <c:pt idx="3158">
                  <c:v>73.662814999999995</c:v>
                </c:pt>
                <c:pt idx="3159">
                  <c:v>73.737921</c:v>
                </c:pt>
                <c:pt idx="3160">
                  <c:v>73.809710999999993</c:v>
                </c:pt>
                <c:pt idx="3161">
                  <c:v>73.884478999999999</c:v>
                </c:pt>
                <c:pt idx="3162">
                  <c:v>73.965311999999997</c:v>
                </c:pt>
                <c:pt idx="3163">
                  <c:v>74.054889000000003</c:v>
                </c:pt>
                <c:pt idx="3164">
                  <c:v>74.155964999999995</c:v>
                </c:pt>
                <c:pt idx="3165">
                  <c:v>74.263800000000003</c:v>
                </c:pt>
                <c:pt idx="3166">
                  <c:v>74.363372999999996</c:v>
                </c:pt>
                <c:pt idx="3167">
                  <c:v>74.439070999999998</c:v>
                </c:pt>
                <c:pt idx="3168">
                  <c:v>74.484955999999997</c:v>
                </c:pt>
                <c:pt idx="3169">
                  <c:v>74.506403000000006</c:v>
                </c:pt>
                <c:pt idx="3170">
                  <c:v>74.519572999999994</c:v>
                </c:pt>
                <c:pt idx="3171">
                  <c:v>74.550227000000007</c:v>
                </c:pt>
                <c:pt idx="3172">
                  <c:v>74.620455000000007</c:v>
                </c:pt>
                <c:pt idx="3173">
                  <c:v>74.727181999999999</c:v>
                </c:pt>
                <c:pt idx="3174">
                  <c:v>74.841378000000006</c:v>
                </c:pt>
                <c:pt idx="3175">
                  <c:v>74.938377000000003</c:v>
                </c:pt>
                <c:pt idx="3176">
                  <c:v>75.021821000000003</c:v>
                </c:pt>
                <c:pt idx="3177">
                  <c:v>75.109953000000004</c:v>
                </c:pt>
                <c:pt idx="3178">
                  <c:v>75.210103000000004</c:v>
                </c:pt>
                <c:pt idx="3179">
                  <c:v>75.315858000000006</c:v>
                </c:pt>
                <c:pt idx="3180">
                  <c:v>75.415678999999997</c:v>
                </c:pt>
                <c:pt idx="3181">
                  <c:v>75.493048000000002</c:v>
                </c:pt>
                <c:pt idx="3182">
                  <c:v>75.529411999999994</c:v>
                </c:pt>
                <c:pt idx="3183">
                  <c:v>75.518028999999999</c:v>
                </c:pt>
                <c:pt idx="3184">
                  <c:v>75.468035999999998</c:v>
                </c:pt>
                <c:pt idx="3185">
                  <c:v>75.388576999999998</c:v>
                </c:pt>
                <c:pt idx="3186">
                  <c:v>75.278362999999999</c:v>
                </c:pt>
                <c:pt idx="3187">
                  <c:v>75.139757000000003</c:v>
                </c:pt>
                <c:pt idx="3188">
                  <c:v>74.992350999999999</c:v>
                </c:pt>
                <c:pt idx="3189">
                  <c:v>74.855234999999993</c:v>
                </c:pt>
                <c:pt idx="3190">
                  <c:v>74.718247000000005</c:v>
                </c:pt>
                <c:pt idx="3191">
                  <c:v>74.548828</c:v>
                </c:pt>
                <c:pt idx="3192">
                  <c:v>74.333588000000006</c:v>
                </c:pt>
                <c:pt idx="3193">
                  <c:v>74.102013999999997</c:v>
                </c:pt>
                <c:pt idx="3194">
                  <c:v>73.902413999999993</c:v>
                </c:pt>
                <c:pt idx="3195">
                  <c:v>73.761438999999996</c:v>
                </c:pt>
                <c:pt idx="3196">
                  <c:v>73.672285000000002</c:v>
                </c:pt>
                <c:pt idx="3197">
                  <c:v>73.616041999999993</c:v>
                </c:pt>
                <c:pt idx="3198">
                  <c:v>73.587669000000005</c:v>
                </c:pt>
                <c:pt idx="3199">
                  <c:v>73.600476</c:v>
                </c:pt>
                <c:pt idx="3200">
                  <c:v>73.665420999999995</c:v>
                </c:pt>
                <c:pt idx="3201">
                  <c:v>73.768299999999996</c:v>
                </c:pt>
                <c:pt idx="3202">
                  <c:v>73.877183000000002</c:v>
                </c:pt>
                <c:pt idx="3203">
                  <c:v>73.979020000000006</c:v>
                </c:pt>
                <c:pt idx="3204">
                  <c:v>74.096312999999995</c:v>
                </c:pt>
                <c:pt idx="3205">
                  <c:v>74.253094000000004</c:v>
                </c:pt>
                <c:pt idx="3206">
                  <c:v>74.433781999999994</c:v>
                </c:pt>
                <c:pt idx="3207">
                  <c:v>74.593520999999996</c:v>
                </c:pt>
                <c:pt idx="3208">
                  <c:v>74.703446</c:v>
                </c:pt>
                <c:pt idx="3209">
                  <c:v>74.767343999999994</c:v>
                </c:pt>
                <c:pt idx="3210">
                  <c:v>74.798604999999995</c:v>
                </c:pt>
                <c:pt idx="3211">
                  <c:v>74.804305999999997</c:v>
                </c:pt>
                <c:pt idx="3212">
                  <c:v>74.796469000000002</c:v>
                </c:pt>
                <c:pt idx="3213">
                  <c:v>74.797391000000005</c:v>
                </c:pt>
                <c:pt idx="3214">
                  <c:v>74.819957000000002</c:v>
                </c:pt>
                <c:pt idx="3215">
                  <c:v>74.853301000000002</c:v>
                </c:pt>
                <c:pt idx="3216">
                  <c:v>74.87912</c:v>
                </c:pt>
                <c:pt idx="3217">
                  <c:v>74.894600999999994</c:v>
                </c:pt>
                <c:pt idx="3218">
                  <c:v>74.909065999999996</c:v>
                </c:pt>
                <c:pt idx="3219">
                  <c:v>74.923405000000002</c:v>
                </c:pt>
                <c:pt idx="3220">
                  <c:v>74.924417000000005</c:v>
                </c:pt>
                <c:pt idx="3221">
                  <c:v>74.902099000000007</c:v>
                </c:pt>
                <c:pt idx="3222">
                  <c:v>74.868735000000001</c:v>
                </c:pt>
                <c:pt idx="3223">
                  <c:v>74.856379000000004</c:v>
                </c:pt>
                <c:pt idx="3224">
                  <c:v>74.889675999999994</c:v>
                </c:pt>
                <c:pt idx="3225">
                  <c:v>74.957752999999997</c:v>
                </c:pt>
                <c:pt idx="3226">
                  <c:v>75.018466000000004</c:v>
                </c:pt>
                <c:pt idx="3227">
                  <c:v>75.038816999999995</c:v>
                </c:pt>
                <c:pt idx="3228">
                  <c:v>75.028023000000005</c:v>
                </c:pt>
                <c:pt idx="3229">
                  <c:v>75.022542999999999</c:v>
                </c:pt>
                <c:pt idx="3230">
                  <c:v>75.043256999999997</c:v>
                </c:pt>
                <c:pt idx="3231">
                  <c:v>75.078149999999994</c:v>
                </c:pt>
                <c:pt idx="3232">
                  <c:v>75.10324</c:v>
                </c:pt>
                <c:pt idx="3233">
                  <c:v>75.106329000000002</c:v>
                </c:pt>
                <c:pt idx="3234">
                  <c:v>75.089411999999996</c:v>
                </c:pt>
                <c:pt idx="3235">
                  <c:v>75.060809000000006</c:v>
                </c:pt>
                <c:pt idx="3236">
                  <c:v>75.029683000000006</c:v>
                </c:pt>
                <c:pt idx="3237">
                  <c:v>75.000427000000002</c:v>
                </c:pt>
                <c:pt idx="3238">
                  <c:v>74.969731999999993</c:v>
                </c:pt>
                <c:pt idx="3239">
                  <c:v>74.934072999999998</c:v>
                </c:pt>
                <c:pt idx="3240">
                  <c:v>74.896958999999995</c:v>
                </c:pt>
                <c:pt idx="3241">
                  <c:v>74.860444999999999</c:v>
                </c:pt>
                <c:pt idx="3242">
                  <c:v>74.814272000000003</c:v>
                </c:pt>
                <c:pt idx="3243">
                  <c:v>74.746070000000003</c:v>
                </c:pt>
                <c:pt idx="3244">
                  <c:v>74.659375999999995</c:v>
                </c:pt>
                <c:pt idx="3245">
                  <c:v>74.568404999999998</c:v>
                </c:pt>
                <c:pt idx="3246">
                  <c:v>74.478746000000001</c:v>
                </c:pt>
                <c:pt idx="3247">
                  <c:v>74.388356999999999</c:v>
                </c:pt>
                <c:pt idx="3248">
                  <c:v>74.303583000000003</c:v>
                </c:pt>
                <c:pt idx="3249">
                  <c:v>74.235093000000006</c:v>
                </c:pt>
                <c:pt idx="3250">
                  <c:v>74.177538999999996</c:v>
                </c:pt>
                <c:pt idx="3251">
                  <c:v>74.111131999999998</c:v>
                </c:pt>
                <c:pt idx="3252">
                  <c:v>74.025194999999997</c:v>
                </c:pt>
                <c:pt idx="3253">
                  <c:v>73.924093999999997</c:v>
                </c:pt>
                <c:pt idx="3254">
                  <c:v>73.809944999999999</c:v>
                </c:pt>
                <c:pt idx="3255">
                  <c:v>73.676822999999999</c:v>
                </c:pt>
                <c:pt idx="3256">
                  <c:v>73.522499999999994</c:v>
                </c:pt>
                <c:pt idx="3257">
                  <c:v>73.348347000000004</c:v>
                </c:pt>
                <c:pt idx="3258">
                  <c:v>73.148152999999994</c:v>
                </c:pt>
                <c:pt idx="3259">
                  <c:v>72.916430000000005</c:v>
                </c:pt>
                <c:pt idx="3260">
                  <c:v>72.667109999999994</c:v>
                </c:pt>
                <c:pt idx="3261">
                  <c:v>72.422619999999995</c:v>
                </c:pt>
                <c:pt idx="3262">
                  <c:v>72.184304999999995</c:v>
                </c:pt>
                <c:pt idx="3263">
                  <c:v>71.934426000000002</c:v>
                </c:pt>
                <c:pt idx="3264">
                  <c:v>71.664679000000007</c:v>
                </c:pt>
                <c:pt idx="3265">
                  <c:v>71.378865000000005</c:v>
                </c:pt>
                <c:pt idx="3266">
                  <c:v>71.071444999999997</c:v>
                </c:pt>
                <c:pt idx="3267">
                  <c:v>70.734990999999994</c:v>
                </c:pt>
                <c:pt idx="3268">
                  <c:v>70.392222000000004</c:v>
                </c:pt>
                <c:pt idx="3269">
                  <c:v>70.088106999999994</c:v>
                </c:pt>
                <c:pt idx="3270">
                  <c:v>69.840097999999998</c:v>
                </c:pt>
                <c:pt idx="3271">
                  <c:v>69.621736999999996</c:v>
                </c:pt>
                <c:pt idx="3272">
                  <c:v>69.403066999999993</c:v>
                </c:pt>
                <c:pt idx="3273">
                  <c:v>69.180200999999997</c:v>
                </c:pt>
                <c:pt idx="3274">
                  <c:v>68.959614000000002</c:v>
                </c:pt>
                <c:pt idx="3275">
                  <c:v>68.746854999999996</c:v>
                </c:pt>
                <c:pt idx="3276">
                  <c:v>68.558125000000004</c:v>
                </c:pt>
                <c:pt idx="3277">
                  <c:v>68.407076000000004</c:v>
                </c:pt>
                <c:pt idx="3278">
                  <c:v>68.266340999999997</c:v>
                </c:pt>
                <c:pt idx="3279">
                  <c:v>68.074134999999998</c:v>
                </c:pt>
                <c:pt idx="3280">
                  <c:v>67.801969</c:v>
                </c:pt>
                <c:pt idx="3281">
                  <c:v>67.490230999999994</c:v>
                </c:pt>
                <c:pt idx="3282">
                  <c:v>67.193504000000004</c:v>
                </c:pt>
                <c:pt idx="3283">
                  <c:v>66.925336000000001</c:v>
                </c:pt>
                <c:pt idx="3284">
                  <c:v>66.674814999999995</c:v>
                </c:pt>
                <c:pt idx="3285">
                  <c:v>66.435606000000007</c:v>
                </c:pt>
                <c:pt idx="3286">
                  <c:v>66.197646000000006</c:v>
                </c:pt>
                <c:pt idx="3287">
                  <c:v>65.941903999999994</c:v>
                </c:pt>
                <c:pt idx="3288">
                  <c:v>65.664587999999995</c:v>
                </c:pt>
                <c:pt idx="3289">
                  <c:v>65.381382000000002</c:v>
                </c:pt>
                <c:pt idx="3290">
                  <c:v>65.094650000000001</c:v>
                </c:pt>
                <c:pt idx="3291">
                  <c:v>64.786614999999998</c:v>
                </c:pt>
                <c:pt idx="3292">
                  <c:v>64.457418000000004</c:v>
                </c:pt>
                <c:pt idx="3293">
                  <c:v>64.135986000000003</c:v>
                </c:pt>
                <c:pt idx="3294">
                  <c:v>63.834488999999998</c:v>
                </c:pt>
                <c:pt idx="3295">
                  <c:v>63.526456000000003</c:v>
                </c:pt>
                <c:pt idx="3296">
                  <c:v>63.192763999999997</c:v>
                </c:pt>
                <c:pt idx="3297">
                  <c:v>62.854916000000003</c:v>
                </c:pt>
                <c:pt idx="3298">
                  <c:v>62.538933</c:v>
                </c:pt>
                <c:pt idx="3299">
                  <c:v>62.237580999999999</c:v>
                </c:pt>
                <c:pt idx="3300">
                  <c:v>61.927875</c:v>
                </c:pt>
                <c:pt idx="3301">
                  <c:v>61.598399000000001</c:v>
                </c:pt>
                <c:pt idx="3302">
                  <c:v>61.242868999999999</c:v>
                </c:pt>
                <c:pt idx="3303">
                  <c:v>60.857272000000002</c:v>
                </c:pt>
                <c:pt idx="3304">
                  <c:v>60.459598</c:v>
                </c:pt>
                <c:pt idx="3305">
                  <c:v>60.079031000000001</c:v>
                </c:pt>
                <c:pt idx="3306">
                  <c:v>59.714869999999998</c:v>
                </c:pt>
                <c:pt idx="3307">
                  <c:v>59.341000999999999</c:v>
                </c:pt>
                <c:pt idx="3308">
                  <c:v>58.957374000000002</c:v>
                </c:pt>
                <c:pt idx="3309">
                  <c:v>58.594900000000003</c:v>
                </c:pt>
                <c:pt idx="3310">
                  <c:v>58.257229000000002</c:v>
                </c:pt>
                <c:pt idx="3311">
                  <c:v>57.908517000000003</c:v>
                </c:pt>
                <c:pt idx="3312">
                  <c:v>57.539811</c:v>
                </c:pt>
                <c:pt idx="3313">
                  <c:v>57.187995000000001</c:v>
                </c:pt>
                <c:pt idx="3314">
                  <c:v>56.862648</c:v>
                </c:pt>
                <c:pt idx="3315">
                  <c:v>56.522919000000002</c:v>
                </c:pt>
                <c:pt idx="3316">
                  <c:v>56.149042000000001</c:v>
                </c:pt>
                <c:pt idx="3317">
                  <c:v>55.769500999999998</c:v>
                </c:pt>
                <c:pt idx="3318">
                  <c:v>55.398592000000001</c:v>
                </c:pt>
                <c:pt idx="3319">
                  <c:v>55.012588999999998</c:v>
                </c:pt>
                <c:pt idx="3320">
                  <c:v>54.608280999999998</c:v>
                </c:pt>
                <c:pt idx="3321">
                  <c:v>54.222230000000003</c:v>
                </c:pt>
                <c:pt idx="3322">
                  <c:v>53.868630000000003</c:v>
                </c:pt>
                <c:pt idx="3323">
                  <c:v>53.519443000000003</c:v>
                </c:pt>
                <c:pt idx="3324">
                  <c:v>53.160907999999999</c:v>
                </c:pt>
                <c:pt idx="3325">
                  <c:v>52.810740000000003</c:v>
                </c:pt>
                <c:pt idx="3326">
                  <c:v>52.471978</c:v>
                </c:pt>
                <c:pt idx="3327">
                  <c:v>52.133589000000001</c:v>
                </c:pt>
                <c:pt idx="3328">
                  <c:v>51.814973999999999</c:v>
                </c:pt>
                <c:pt idx="3329">
                  <c:v>51.528750000000002</c:v>
                </c:pt>
                <c:pt idx="3330">
                  <c:v>51.213090000000001</c:v>
                </c:pt>
                <c:pt idx="3331">
                  <c:v>50.692490999999997</c:v>
                </c:pt>
                <c:pt idx="3332">
                  <c:v>49.914797</c:v>
                </c:pt>
                <c:pt idx="3333">
                  <c:v>49.303491000000001</c:v>
                </c:pt>
                <c:pt idx="3334">
                  <c:v>49.098661999999997</c:v>
                </c:pt>
                <c:pt idx="3335">
                  <c:v>49.047196999999997</c:v>
                </c:pt>
                <c:pt idx="3336">
                  <c:v>48.915149999999997</c:v>
                </c:pt>
                <c:pt idx="3337">
                  <c:v>48.671751999999998</c:v>
                </c:pt>
                <c:pt idx="3338">
                  <c:v>48.375377</c:v>
                </c:pt>
                <c:pt idx="3339">
                  <c:v>48.052405</c:v>
                </c:pt>
                <c:pt idx="3340">
                  <c:v>47.709673000000002</c:v>
                </c:pt>
                <c:pt idx="3341">
                  <c:v>47.387041000000004</c:v>
                </c:pt>
                <c:pt idx="3342">
                  <c:v>47.110937999999997</c:v>
                </c:pt>
                <c:pt idx="3343">
                  <c:v>46.849162999999997</c:v>
                </c:pt>
                <c:pt idx="3344">
                  <c:v>46.570301999999998</c:v>
                </c:pt>
                <c:pt idx="3345">
                  <c:v>46.290880999999999</c:v>
                </c:pt>
                <c:pt idx="3346">
                  <c:v>46.020532000000003</c:v>
                </c:pt>
                <c:pt idx="3347">
                  <c:v>45.730679000000002</c:v>
                </c:pt>
                <c:pt idx="3348">
                  <c:v>45.418166999999997</c:v>
                </c:pt>
                <c:pt idx="3349">
                  <c:v>45.128734999999999</c:v>
                </c:pt>
                <c:pt idx="3350">
                  <c:v>44.878185999999999</c:v>
                </c:pt>
                <c:pt idx="3351">
                  <c:v>44.622331000000003</c:v>
                </c:pt>
                <c:pt idx="3352">
                  <c:v>44.347465999999997</c:v>
                </c:pt>
                <c:pt idx="3353">
                  <c:v>44.106720000000003</c:v>
                </c:pt>
                <c:pt idx="3354">
                  <c:v>43.920119999999997</c:v>
                </c:pt>
                <c:pt idx="3355">
                  <c:v>43.725799000000002</c:v>
                </c:pt>
                <c:pt idx="3356">
                  <c:v>43.475614999999998</c:v>
                </c:pt>
                <c:pt idx="3357">
                  <c:v>43.201087000000001</c:v>
                </c:pt>
                <c:pt idx="3358">
                  <c:v>42.944642999999999</c:v>
                </c:pt>
                <c:pt idx="3359">
                  <c:v>42.697853000000002</c:v>
                </c:pt>
                <c:pt idx="3360">
                  <c:v>42.450972</c:v>
                </c:pt>
                <c:pt idx="3361">
                  <c:v>42.228448</c:v>
                </c:pt>
                <c:pt idx="3362">
                  <c:v>42.027875000000002</c:v>
                </c:pt>
                <c:pt idx="3363">
                  <c:v>41.797331</c:v>
                </c:pt>
                <c:pt idx="3364">
                  <c:v>41.520577000000003</c:v>
                </c:pt>
                <c:pt idx="3365">
                  <c:v>41.254227999999998</c:v>
                </c:pt>
                <c:pt idx="3366">
                  <c:v>41.033363999999999</c:v>
                </c:pt>
                <c:pt idx="3367">
                  <c:v>40.813622000000002</c:v>
                </c:pt>
                <c:pt idx="3368">
                  <c:v>40.558674000000003</c:v>
                </c:pt>
                <c:pt idx="3369">
                  <c:v>40.304566999999999</c:v>
                </c:pt>
                <c:pt idx="3370">
                  <c:v>40.091000999999999</c:v>
                </c:pt>
                <c:pt idx="3371">
                  <c:v>39.902507999999997</c:v>
                </c:pt>
                <c:pt idx="3372">
                  <c:v>39.719025000000002</c:v>
                </c:pt>
                <c:pt idx="3373">
                  <c:v>39.551625999999999</c:v>
                </c:pt>
                <c:pt idx="3374">
                  <c:v>39.385629000000002</c:v>
                </c:pt>
                <c:pt idx="3375">
                  <c:v>39.164608000000001</c:v>
                </c:pt>
                <c:pt idx="3376">
                  <c:v>38.880110999999999</c:v>
                </c:pt>
                <c:pt idx="3377">
                  <c:v>38.600189</c:v>
                </c:pt>
                <c:pt idx="3378">
                  <c:v>38.366588999999998</c:v>
                </c:pt>
                <c:pt idx="3379">
                  <c:v>38.144883999999998</c:v>
                </c:pt>
                <c:pt idx="3380">
                  <c:v>37.911161</c:v>
                </c:pt>
                <c:pt idx="3381">
                  <c:v>37.706032999999998</c:v>
                </c:pt>
                <c:pt idx="3382">
                  <c:v>37.559230999999997</c:v>
                </c:pt>
                <c:pt idx="3383">
                  <c:v>37.434137</c:v>
                </c:pt>
                <c:pt idx="3384">
                  <c:v>37.296030999999999</c:v>
                </c:pt>
                <c:pt idx="3385">
                  <c:v>37.153770000000002</c:v>
                </c:pt>
                <c:pt idx="3386">
                  <c:v>36.988067000000001</c:v>
                </c:pt>
                <c:pt idx="3387">
                  <c:v>36.746752999999998</c:v>
                </c:pt>
                <c:pt idx="3388">
                  <c:v>36.458613</c:v>
                </c:pt>
                <c:pt idx="3389">
                  <c:v>36.233339999999998</c:v>
                </c:pt>
                <c:pt idx="3390">
                  <c:v>36.098013000000002</c:v>
                </c:pt>
                <c:pt idx="3391">
                  <c:v>35.953766999999999</c:v>
                </c:pt>
                <c:pt idx="3392">
                  <c:v>35.744256999999998</c:v>
                </c:pt>
                <c:pt idx="3393">
                  <c:v>35.539670999999998</c:v>
                </c:pt>
                <c:pt idx="3394">
                  <c:v>35.393324999999997</c:v>
                </c:pt>
                <c:pt idx="3395">
                  <c:v>35.243215999999997</c:v>
                </c:pt>
                <c:pt idx="3396">
                  <c:v>35.03181</c:v>
                </c:pt>
                <c:pt idx="3397">
                  <c:v>34.805748999999999</c:v>
                </c:pt>
                <c:pt idx="3398">
                  <c:v>34.617797000000003</c:v>
                </c:pt>
                <c:pt idx="3399">
                  <c:v>34.438138000000002</c:v>
                </c:pt>
                <c:pt idx="3400">
                  <c:v>34.235323999999999</c:v>
                </c:pt>
                <c:pt idx="3401">
                  <c:v>34.046177</c:v>
                </c:pt>
                <c:pt idx="3402">
                  <c:v>33.895262000000002</c:v>
                </c:pt>
                <c:pt idx="3403">
                  <c:v>33.742027999999998</c:v>
                </c:pt>
                <c:pt idx="3404">
                  <c:v>33.563589999999998</c:v>
                </c:pt>
                <c:pt idx="3405">
                  <c:v>33.391737999999997</c:v>
                </c:pt>
                <c:pt idx="3406">
                  <c:v>33.224780000000003</c:v>
                </c:pt>
                <c:pt idx="3407">
                  <c:v>33.002766999999999</c:v>
                </c:pt>
                <c:pt idx="3408">
                  <c:v>32.727463</c:v>
                </c:pt>
                <c:pt idx="3409">
                  <c:v>32.499782000000003</c:v>
                </c:pt>
                <c:pt idx="3410">
                  <c:v>32.359749000000001</c:v>
                </c:pt>
                <c:pt idx="3411">
                  <c:v>32.220745999999998</c:v>
                </c:pt>
                <c:pt idx="3412">
                  <c:v>32.018714000000003</c:v>
                </c:pt>
                <c:pt idx="3413">
                  <c:v>31.790362999999999</c:v>
                </c:pt>
                <c:pt idx="3414">
                  <c:v>31.575068000000002</c:v>
                </c:pt>
                <c:pt idx="3415">
                  <c:v>31.355694</c:v>
                </c:pt>
                <c:pt idx="3416">
                  <c:v>31.145800000000001</c:v>
                </c:pt>
                <c:pt idx="3417">
                  <c:v>31.013445000000001</c:v>
                </c:pt>
                <c:pt idx="3418">
                  <c:v>30.954505999999999</c:v>
                </c:pt>
                <c:pt idx="3419">
                  <c:v>30.862954999999999</c:v>
                </c:pt>
                <c:pt idx="3420">
                  <c:v>30.692637000000001</c:v>
                </c:pt>
                <c:pt idx="3421">
                  <c:v>30.523257000000001</c:v>
                </c:pt>
                <c:pt idx="3422">
                  <c:v>30.400700000000001</c:v>
                </c:pt>
                <c:pt idx="3423">
                  <c:v>30.259257999999999</c:v>
                </c:pt>
                <c:pt idx="3424">
                  <c:v>30.061986000000001</c:v>
                </c:pt>
                <c:pt idx="3425">
                  <c:v>29.876647999999999</c:v>
                </c:pt>
                <c:pt idx="3426">
                  <c:v>29.733104000000001</c:v>
                </c:pt>
                <c:pt idx="3427">
                  <c:v>29.559895999999998</c:v>
                </c:pt>
                <c:pt idx="3428">
                  <c:v>29.338374999999999</c:v>
                </c:pt>
                <c:pt idx="3429">
                  <c:v>29.164463000000001</c:v>
                </c:pt>
                <c:pt idx="3430">
                  <c:v>29.081313000000002</c:v>
                </c:pt>
                <c:pt idx="3431">
                  <c:v>28.974837000000001</c:v>
                </c:pt>
                <c:pt idx="3432">
                  <c:v>28.748593</c:v>
                </c:pt>
                <c:pt idx="3433">
                  <c:v>28.4757</c:v>
                </c:pt>
                <c:pt idx="3434">
                  <c:v>28.258865</c:v>
                </c:pt>
                <c:pt idx="3435">
                  <c:v>28.078914999999999</c:v>
                </c:pt>
                <c:pt idx="3436">
                  <c:v>27.894054000000001</c:v>
                </c:pt>
                <c:pt idx="3437">
                  <c:v>27.749292000000001</c:v>
                </c:pt>
                <c:pt idx="3438">
                  <c:v>27.683126000000001</c:v>
                </c:pt>
                <c:pt idx="3439">
                  <c:v>27.633478</c:v>
                </c:pt>
                <c:pt idx="3440">
                  <c:v>27.532430999999999</c:v>
                </c:pt>
                <c:pt idx="3441">
                  <c:v>27.397000999999999</c:v>
                </c:pt>
                <c:pt idx="3442">
                  <c:v>27.25328</c:v>
                </c:pt>
                <c:pt idx="3443">
                  <c:v>27.069113000000002</c:v>
                </c:pt>
                <c:pt idx="3444">
                  <c:v>26.834817999999999</c:v>
                </c:pt>
                <c:pt idx="3445">
                  <c:v>26.615079000000001</c:v>
                </c:pt>
                <c:pt idx="3446">
                  <c:v>26.450434000000001</c:v>
                </c:pt>
                <c:pt idx="3447">
                  <c:v>26.300339999999998</c:v>
                </c:pt>
                <c:pt idx="3448">
                  <c:v>26.14049</c:v>
                </c:pt>
                <c:pt idx="3449">
                  <c:v>26.005714999999999</c:v>
                </c:pt>
                <c:pt idx="3450">
                  <c:v>25.891413</c:v>
                </c:pt>
                <c:pt idx="3451">
                  <c:v>25.735409000000001</c:v>
                </c:pt>
                <c:pt idx="3452">
                  <c:v>25.548185</c:v>
                </c:pt>
                <c:pt idx="3453">
                  <c:v>25.426295</c:v>
                </c:pt>
                <c:pt idx="3454">
                  <c:v>25.382653000000001</c:v>
                </c:pt>
                <c:pt idx="3455">
                  <c:v>25.306588000000001</c:v>
                </c:pt>
                <c:pt idx="3456">
                  <c:v>25.151802</c:v>
                </c:pt>
                <c:pt idx="3457">
                  <c:v>24.998107000000001</c:v>
                </c:pt>
                <c:pt idx="3458">
                  <c:v>24.879024999999999</c:v>
                </c:pt>
                <c:pt idx="3459">
                  <c:v>24.714835000000001</c:v>
                </c:pt>
                <c:pt idx="3460">
                  <c:v>24.476213000000001</c:v>
                </c:pt>
                <c:pt idx="3461">
                  <c:v>24.265699999999999</c:v>
                </c:pt>
                <c:pt idx="3462">
                  <c:v>24.157474000000001</c:v>
                </c:pt>
                <c:pt idx="3463">
                  <c:v>24.094498999999999</c:v>
                </c:pt>
                <c:pt idx="3464">
                  <c:v>24.021877</c:v>
                </c:pt>
                <c:pt idx="3465">
                  <c:v>23.972738</c:v>
                </c:pt>
                <c:pt idx="3466">
                  <c:v>23.942893000000002</c:v>
                </c:pt>
                <c:pt idx="3467">
                  <c:v>23.840548999999999</c:v>
                </c:pt>
                <c:pt idx="3468">
                  <c:v>23.648665999999999</c:v>
                </c:pt>
                <c:pt idx="3469">
                  <c:v>23.488375999999999</c:v>
                </c:pt>
                <c:pt idx="3470">
                  <c:v>23.434419999999999</c:v>
                </c:pt>
                <c:pt idx="3471">
                  <c:v>23.409654</c:v>
                </c:pt>
                <c:pt idx="3472">
                  <c:v>23.350677999999998</c:v>
                </c:pt>
                <c:pt idx="3473">
                  <c:v>23.324376000000001</c:v>
                </c:pt>
                <c:pt idx="3474">
                  <c:v>23.374655000000001</c:v>
                </c:pt>
                <c:pt idx="3475">
                  <c:v>23.401325</c:v>
                </c:pt>
                <c:pt idx="3476">
                  <c:v>23.358378999999999</c:v>
                </c:pt>
                <c:pt idx="3477">
                  <c:v>23.360503000000001</c:v>
                </c:pt>
                <c:pt idx="3478">
                  <c:v>23.458848</c:v>
                </c:pt>
                <c:pt idx="3479">
                  <c:v>23.521756</c:v>
                </c:pt>
                <c:pt idx="3480">
                  <c:v>23.429872</c:v>
                </c:pt>
                <c:pt idx="3481">
                  <c:v>23.276672000000001</c:v>
                </c:pt>
                <c:pt idx="3482">
                  <c:v>23.231165000000001</c:v>
                </c:pt>
                <c:pt idx="3483">
                  <c:v>23.279857</c:v>
                </c:pt>
                <c:pt idx="3484">
                  <c:v>23.311060999999999</c:v>
                </c:pt>
                <c:pt idx="3485">
                  <c:v>23.313423</c:v>
                </c:pt>
              </c:numCache>
            </c:numRef>
          </c:val>
          <c:smooth val="0"/>
          <c:extLst>
            <c:ext xmlns:c16="http://schemas.microsoft.com/office/drawing/2014/chart" uri="{C3380CC4-5D6E-409C-BE32-E72D297353CC}">
              <c16:uniqueId val="{00000001-270E-4247-8AFA-613C41F21F17}"/>
            </c:ext>
          </c:extLst>
        </c:ser>
        <c:ser>
          <c:idx val="2"/>
          <c:order val="2"/>
          <c:tx>
            <c:v>pva 8g</c:v>
          </c:tx>
          <c:spPr>
            <a:ln w="28575" cap="rnd">
              <a:solidFill>
                <a:schemeClr val="accent3"/>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D$2:$D$3487</c:f>
              <c:numCache>
                <c:formatCode>General</c:formatCode>
                <c:ptCount val="3486"/>
                <c:pt idx="0">
                  <c:v>93.473287999999997</c:v>
                </c:pt>
                <c:pt idx="1">
                  <c:v>93.493889999999993</c:v>
                </c:pt>
                <c:pt idx="2">
                  <c:v>93.514492000000004</c:v>
                </c:pt>
                <c:pt idx="3">
                  <c:v>93.535128999999998</c:v>
                </c:pt>
                <c:pt idx="4">
                  <c:v>93.543108000000004</c:v>
                </c:pt>
                <c:pt idx="5">
                  <c:v>93.533004000000005</c:v>
                </c:pt>
                <c:pt idx="6">
                  <c:v>93.529782999999995</c:v>
                </c:pt>
                <c:pt idx="7">
                  <c:v>93.525606999999994</c:v>
                </c:pt>
                <c:pt idx="8">
                  <c:v>93.541088999999999</c:v>
                </c:pt>
                <c:pt idx="9">
                  <c:v>93.572197000000003</c:v>
                </c:pt>
                <c:pt idx="10">
                  <c:v>93.604865000000004</c:v>
                </c:pt>
                <c:pt idx="11">
                  <c:v>93.627723000000003</c:v>
                </c:pt>
                <c:pt idx="12">
                  <c:v>93.639505999999997</c:v>
                </c:pt>
                <c:pt idx="13">
                  <c:v>93.645933999999997</c:v>
                </c:pt>
                <c:pt idx="14">
                  <c:v>93.651636999999994</c:v>
                </c:pt>
                <c:pt idx="15">
                  <c:v>93.656109999999998</c:v>
                </c:pt>
                <c:pt idx="16">
                  <c:v>93.657168999999996</c:v>
                </c:pt>
                <c:pt idx="17">
                  <c:v>93.657025000000004</c:v>
                </c:pt>
                <c:pt idx="18">
                  <c:v>93.662402999999998</c:v>
                </c:pt>
                <c:pt idx="19">
                  <c:v>93.676446999999996</c:v>
                </c:pt>
                <c:pt idx="20">
                  <c:v>93.692139999999995</c:v>
                </c:pt>
                <c:pt idx="21">
                  <c:v>93.697305999999998</c:v>
                </c:pt>
                <c:pt idx="22">
                  <c:v>93.686532999999997</c:v>
                </c:pt>
                <c:pt idx="23">
                  <c:v>93.666629999999998</c:v>
                </c:pt>
                <c:pt idx="24">
                  <c:v>93.649558999999996</c:v>
                </c:pt>
                <c:pt idx="25">
                  <c:v>93.640927000000005</c:v>
                </c:pt>
                <c:pt idx="26">
                  <c:v>93.636386999999999</c:v>
                </c:pt>
                <c:pt idx="27">
                  <c:v>93.629157000000006</c:v>
                </c:pt>
                <c:pt idx="28">
                  <c:v>93.618672000000004</c:v>
                </c:pt>
                <c:pt idx="29">
                  <c:v>93.610798000000003</c:v>
                </c:pt>
                <c:pt idx="30">
                  <c:v>93.610505000000003</c:v>
                </c:pt>
                <c:pt idx="31">
                  <c:v>93.615155000000001</c:v>
                </c:pt>
                <c:pt idx="32">
                  <c:v>93.615206000000001</c:v>
                </c:pt>
                <c:pt idx="33">
                  <c:v>93.601354999999998</c:v>
                </c:pt>
                <c:pt idx="34">
                  <c:v>93.572021000000007</c:v>
                </c:pt>
                <c:pt idx="35">
                  <c:v>93.535248999999993</c:v>
                </c:pt>
                <c:pt idx="36">
                  <c:v>93.504750999999999</c:v>
                </c:pt>
                <c:pt idx="37">
                  <c:v>93.493516999999997</c:v>
                </c:pt>
                <c:pt idx="38">
                  <c:v>93.507745</c:v>
                </c:pt>
                <c:pt idx="39">
                  <c:v>93.543458999999999</c:v>
                </c:pt>
                <c:pt idx="40">
                  <c:v>93.588257999999996</c:v>
                </c:pt>
                <c:pt idx="41">
                  <c:v>93.627978999999996</c:v>
                </c:pt>
                <c:pt idx="42">
                  <c:v>93.653374999999997</c:v>
                </c:pt>
                <c:pt idx="43">
                  <c:v>93.661962000000003</c:v>
                </c:pt>
                <c:pt idx="44">
                  <c:v>93.655035999999996</c:v>
                </c:pt>
                <c:pt idx="45">
                  <c:v>93.633799999999994</c:v>
                </c:pt>
                <c:pt idx="46">
                  <c:v>93.600120000000004</c:v>
                </c:pt>
                <c:pt idx="47">
                  <c:v>93.560941</c:v>
                </c:pt>
                <c:pt idx="48">
                  <c:v>93.529123999999996</c:v>
                </c:pt>
                <c:pt idx="49">
                  <c:v>93.516495000000006</c:v>
                </c:pt>
                <c:pt idx="50">
                  <c:v>93.524261999999993</c:v>
                </c:pt>
                <c:pt idx="51">
                  <c:v>93.542052999999996</c:v>
                </c:pt>
                <c:pt idx="52">
                  <c:v>93.558507000000006</c:v>
                </c:pt>
                <c:pt idx="53">
                  <c:v>93.570121999999998</c:v>
                </c:pt>
                <c:pt idx="54">
                  <c:v>93.580301000000006</c:v>
                </c:pt>
                <c:pt idx="55">
                  <c:v>93.594740000000002</c:v>
                </c:pt>
                <c:pt idx="56">
                  <c:v>93.617422000000005</c:v>
                </c:pt>
                <c:pt idx="57">
                  <c:v>93.648120000000006</c:v>
                </c:pt>
                <c:pt idx="58">
                  <c:v>93.681606000000002</c:v>
                </c:pt>
                <c:pt idx="59">
                  <c:v>93.705806999999993</c:v>
                </c:pt>
                <c:pt idx="60">
                  <c:v>93.706602000000004</c:v>
                </c:pt>
                <c:pt idx="61">
                  <c:v>93.681492000000006</c:v>
                </c:pt>
                <c:pt idx="62">
                  <c:v>93.644278999999997</c:v>
                </c:pt>
                <c:pt idx="63">
                  <c:v>93.613238999999993</c:v>
                </c:pt>
                <c:pt idx="64">
                  <c:v>93.596782000000005</c:v>
                </c:pt>
                <c:pt idx="65">
                  <c:v>93.590807999999996</c:v>
                </c:pt>
                <c:pt idx="66">
                  <c:v>93.589391000000006</c:v>
                </c:pt>
                <c:pt idx="67">
                  <c:v>93.595487000000006</c:v>
                </c:pt>
                <c:pt idx="68">
                  <c:v>93.616674000000003</c:v>
                </c:pt>
                <c:pt idx="69">
                  <c:v>93.64667</c:v>
                </c:pt>
                <c:pt idx="70">
                  <c:v>93.660522999999998</c:v>
                </c:pt>
                <c:pt idx="71">
                  <c:v>93.638312999999997</c:v>
                </c:pt>
                <c:pt idx="72">
                  <c:v>93.586569999999995</c:v>
                </c:pt>
                <c:pt idx="73">
                  <c:v>93.533889000000002</c:v>
                </c:pt>
                <c:pt idx="74">
                  <c:v>93.510914</c:v>
                </c:pt>
                <c:pt idx="75">
                  <c:v>93.530458999999993</c:v>
                </c:pt>
                <c:pt idx="76">
                  <c:v>93.581631999999999</c:v>
                </c:pt>
                <c:pt idx="77">
                  <c:v>93.641627999999997</c:v>
                </c:pt>
                <c:pt idx="78">
                  <c:v>93.691837000000007</c:v>
                </c:pt>
                <c:pt idx="79">
                  <c:v>93.724121999999994</c:v>
                </c:pt>
                <c:pt idx="80">
                  <c:v>93.735049000000004</c:v>
                </c:pt>
                <c:pt idx="81">
                  <c:v>93.719955999999996</c:v>
                </c:pt>
                <c:pt idx="82">
                  <c:v>93.679477000000006</c:v>
                </c:pt>
                <c:pt idx="83">
                  <c:v>93.627718000000002</c:v>
                </c:pt>
                <c:pt idx="84">
                  <c:v>93.583460000000002</c:v>
                </c:pt>
                <c:pt idx="85">
                  <c:v>93.555530000000005</c:v>
                </c:pt>
                <c:pt idx="86">
                  <c:v>93.543327000000005</c:v>
                </c:pt>
                <c:pt idx="87">
                  <c:v>93.543716000000003</c:v>
                </c:pt>
                <c:pt idx="88">
                  <c:v>93.551246000000006</c:v>
                </c:pt>
                <c:pt idx="89">
                  <c:v>93.557444000000004</c:v>
                </c:pt>
                <c:pt idx="90">
                  <c:v>93.557212000000007</c:v>
                </c:pt>
                <c:pt idx="91">
                  <c:v>93.556723000000005</c:v>
                </c:pt>
                <c:pt idx="92">
                  <c:v>93.571813000000006</c:v>
                </c:pt>
                <c:pt idx="93">
                  <c:v>93.615339000000006</c:v>
                </c:pt>
                <c:pt idx="94">
                  <c:v>93.680476999999996</c:v>
                </c:pt>
                <c:pt idx="95">
                  <c:v>93.736007000000001</c:v>
                </c:pt>
                <c:pt idx="96">
                  <c:v>93.755887000000001</c:v>
                </c:pt>
                <c:pt idx="97">
                  <c:v>93.754976999999997</c:v>
                </c:pt>
                <c:pt idx="98">
                  <c:v>93.765428</c:v>
                </c:pt>
                <c:pt idx="99">
                  <c:v>93.793077999999994</c:v>
                </c:pt>
                <c:pt idx="100">
                  <c:v>93.816630000000004</c:v>
                </c:pt>
                <c:pt idx="101">
                  <c:v>93.813036999999994</c:v>
                </c:pt>
                <c:pt idx="102">
                  <c:v>93.776798999999997</c:v>
                </c:pt>
                <c:pt idx="103">
                  <c:v>93.719226000000006</c:v>
                </c:pt>
                <c:pt idx="104">
                  <c:v>93.659268999999995</c:v>
                </c:pt>
                <c:pt idx="105">
                  <c:v>93.615870999999999</c:v>
                </c:pt>
                <c:pt idx="106">
                  <c:v>93.59778</c:v>
                </c:pt>
                <c:pt idx="107">
                  <c:v>93.595866000000001</c:v>
                </c:pt>
                <c:pt idx="108">
                  <c:v>93.592269000000002</c:v>
                </c:pt>
                <c:pt idx="109">
                  <c:v>93.584637999999998</c:v>
                </c:pt>
                <c:pt idx="110">
                  <c:v>93.584142</c:v>
                </c:pt>
                <c:pt idx="111">
                  <c:v>93.598243999999994</c:v>
                </c:pt>
                <c:pt idx="112">
                  <c:v>93.635199999999998</c:v>
                </c:pt>
                <c:pt idx="113">
                  <c:v>93.696859000000003</c:v>
                </c:pt>
                <c:pt idx="114">
                  <c:v>93.761356000000006</c:v>
                </c:pt>
                <c:pt idx="115">
                  <c:v>93.800552999999994</c:v>
                </c:pt>
                <c:pt idx="116">
                  <c:v>93.808212999999995</c:v>
                </c:pt>
                <c:pt idx="117">
                  <c:v>93.790769999999995</c:v>
                </c:pt>
                <c:pt idx="118">
                  <c:v>93.758430000000004</c:v>
                </c:pt>
                <c:pt idx="119">
                  <c:v>93.731437</c:v>
                </c:pt>
                <c:pt idx="120">
                  <c:v>93.729785000000007</c:v>
                </c:pt>
                <c:pt idx="121">
                  <c:v>93.748217999999994</c:v>
                </c:pt>
                <c:pt idx="122">
                  <c:v>93.758448000000001</c:v>
                </c:pt>
                <c:pt idx="123">
                  <c:v>93.741253</c:v>
                </c:pt>
                <c:pt idx="124">
                  <c:v>93.697068000000002</c:v>
                </c:pt>
                <c:pt idx="125">
                  <c:v>93.638846999999998</c:v>
                </c:pt>
                <c:pt idx="126">
                  <c:v>93.597616000000002</c:v>
                </c:pt>
                <c:pt idx="127">
                  <c:v>93.609692999999993</c:v>
                </c:pt>
                <c:pt idx="128">
                  <c:v>93.681432000000001</c:v>
                </c:pt>
                <c:pt idx="129">
                  <c:v>93.777631</c:v>
                </c:pt>
                <c:pt idx="130">
                  <c:v>93.845907999999994</c:v>
                </c:pt>
                <c:pt idx="131">
                  <c:v>93.860172000000006</c:v>
                </c:pt>
                <c:pt idx="132">
                  <c:v>93.829423000000006</c:v>
                </c:pt>
                <c:pt idx="133">
                  <c:v>93.776095999999995</c:v>
                </c:pt>
                <c:pt idx="134">
                  <c:v>93.727486999999996</c:v>
                </c:pt>
                <c:pt idx="135">
                  <c:v>93.703308000000007</c:v>
                </c:pt>
                <c:pt idx="136">
                  <c:v>93.704160999999999</c:v>
                </c:pt>
                <c:pt idx="137">
                  <c:v>93.715954999999994</c:v>
                </c:pt>
                <c:pt idx="138">
                  <c:v>93.719436999999999</c:v>
                </c:pt>
                <c:pt idx="139">
                  <c:v>93.703702000000007</c:v>
                </c:pt>
                <c:pt idx="140">
                  <c:v>93.677384000000004</c:v>
                </c:pt>
                <c:pt idx="141">
                  <c:v>93.660494</c:v>
                </c:pt>
                <c:pt idx="142">
                  <c:v>93.670340999999993</c:v>
                </c:pt>
                <c:pt idx="143">
                  <c:v>93.717656000000005</c:v>
                </c:pt>
                <c:pt idx="144">
                  <c:v>93.805193000000003</c:v>
                </c:pt>
                <c:pt idx="145">
                  <c:v>93.912988999999996</c:v>
                </c:pt>
                <c:pt idx="146">
                  <c:v>93.991893000000005</c:v>
                </c:pt>
                <c:pt idx="147">
                  <c:v>94.023409999999998</c:v>
                </c:pt>
                <c:pt idx="148">
                  <c:v>94.031368000000001</c:v>
                </c:pt>
                <c:pt idx="149">
                  <c:v>94.002630999999994</c:v>
                </c:pt>
                <c:pt idx="150">
                  <c:v>93.926242000000002</c:v>
                </c:pt>
                <c:pt idx="151">
                  <c:v>93.831919999999997</c:v>
                </c:pt>
                <c:pt idx="152">
                  <c:v>93.754529000000005</c:v>
                </c:pt>
                <c:pt idx="153">
                  <c:v>93.709058999999996</c:v>
                </c:pt>
                <c:pt idx="154">
                  <c:v>93.689458999999999</c:v>
                </c:pt>
                <c:pt idx="155">
                  <c:v>93.679025999999993</c:v>
                </c:pt>
                <c:pt idx="156">
                  <c:v>93.666072999999997</c:v>
                </c:pt>
                <c:pt idx="157">
                  <c:v>93.652154999999993</c:v>
                </c:pt>
                <c:pt idx="158">
                  <c:v>93.647644</c:v>
                </c:pt>
                <c:pt idx="159">
                  <c:v>93.659419999999997</c:v>
                </c:pt>
                <c:pt idx="160">
                  <c:v>93.679152000000002</c:v>
                </c:pt>
                <c:pt idx="161">
                  <c:v>93.684616000000005</c:v>
                </c:pt>
                <c:pt idx="162">
                  <c:v>93.667804000000004</c:v>
                </c:pt>
                <c:pt idx="163">
                  <c:v>93.646660999999995</c:v>
                </c:pt>
                <c:pt idx="164">
                  <c:v>93.632548</c:v>
                </c:pt>
                <c:pt idx="165">
                  <c:v>93.621324000000001</c:v>
                </c:pt>
                <c:pt idx="166">
                  <c:v>93.607819000000006</c:v>
                </c:pt>
                <c:pt idx="167">
                  <c:v>93.588607999999994</c:v>
                </c:pt>
                <c:pt idx="168">
                  <c:v>93.563300999999996</c:v>
                </c:pt>
                <c:pt idx="169">
                  <c:v>93.538919000000007</c:v>
                </c:pt>
                <c:pt idx="170">
                  <c:v>93.522642000000005</c:v>
                </c:pt>
                <c:pt idx="171">
                  <c:v>93.511525000000006</c:v>
                </c:pt>
                <c:pt idx="172">
                  <c:v>93.495538999999994</c:v>
                </c:pt>
                <c:pt idx="173">
                  <c:v>93.472555999999997</c:v>
                </c:pt>
                <c:pt idx="174">
                  <c:v>93.457361000000006</c:v>
                </c:pt>
                <c:pt idx="175">
                  <c:v>93.466756000000004</c:v>
                </c:pt>
                <c:pt idx="176">
                  <c:v>93.501035000000002</c:v>
                </c:pt>
                <c:pt idx="177">
                  <c:v>93.544353000000001</c:v>
                </c:pt>
                <c:pt idx="178">
                  <c:v>93.577832999999998</c:v>
                </c:pt>
                <c:pt idx="179">
                  <c:v>93.604571000000007</c:v>
                </c:pt>
                <c:pt idx="180">
                  <c:v>93.639117999999996</c:v>
                </c:pt>
                <c:pt idx="181">
                  <c:v>93.662227000000001</c:v>
                </c:pt>
                <c:pt idx="182">
                  <c:v>93.647859999999994</c:v>
                </c:pt>
                <c:pt idx="183">
                  <c:v>93.610629000000003</c:v>
                </c:pt>
                <c:pt idx="184">
                  <c:v>93.597318999999999</c:v>
                </c:pt>
                <c:pt idx="185">
                  <c:v>93.627330000000001</c:v>
                </c:pt>
                <c:pt idx="186">
                  <c:v>93.659870999999995</c:v>
                </c:pt>
                <c:pt idx="187">
                  <c:v>93.651235999999997</c:v>
                </c:pt>
                <c:pt idx="188">
                  <c:v>93.601581999999993</c:v>
                </c:pt>
                <c:pt idx="189">
                  <c:v>93.541321999999994</c:v>
                </c:pt>
                <c:pt idx="190">
                  <c:v>93.499409</c:v>
                </c:pt>
                <c:pt idx="191">
                  <c:v>93.484069000000005</c:v>
                </c:pt>
                <c:pt idx="192">
                  <c:v>93.488417999999996</c:v>
                </c:pt>
                <c:pt idx="193">
                  <c:v>93.511769999999999</c:v>
                </c:pt>
                <c:pt idx="194">
                  <c:v>93.557768999999993</c:v>
                </c:pt>
                <c:pt idx="195">
                  <c:v>93.610585999999998</c:v>
                </c:pt>
                <c:pt idx="196">
                  <c:v>93.638538999999994</c:v>
                </c:pt>
                <c:pt idx="197">
                  <c:v>93.613129999999998</c:v>
                </c:pt>
                <c:pt idx="198">
                  <c:v>93.542599999999993</c:v>
                </c:pt>
                <c:pt idx="199">
                  <c:v>93.499958000000007</c:v>
                </c:pt>
                <c:pt idx="200">
                  <c:v>93.528171</c:v>
                </c:pt>
                <c:pt idx="201">
                  <c:v>93.580753000000001</c:v>
                </c:pt>
                <c:pt idx="202">
                  <c:v>93.612976000000003</c:v>
                </c:pt>
                <c:pt idx="203">
                  <c:v>93.622292000000002</c:v>
                </c:pt>
                <c:pt idx="204">
                  <c:v>93.620310000000003</c:v>
                </c:pt>
                <c:pt idx="205">
                  <c:v>93.609403</c:v>
                </c:pt>
                <c:pt idx="206">
                  <c:v>93.582130000000006</c:v>
                </c:pt>
                <c:pt idx="207">
                  <c:v>93.535465000000002</c:v>
                </c:pt>
                <c:pt idx="208">
                  <c:v>93.478674999999996</c:v>
                </c:pt>
                <c:pt idx="209">
                  <c:v>93.429377000000002</c:v>
                </c:pt>
                <c:pt idx="210">
                  <c:v>93.403004999999993</c:v>
                </c:pt>
                <c:pt idx="211">
                  <c:v>93.402533000000005</c:v>
                </c:pt>
                <c:pt idx="212">
                  <c:v>93.418216000000001</c:v>
                </c:pt>
                <c:pt idx="213">
                  <c:v>93.435333</c:v>
                </c:pt>
                <c:pt idx="214">
                  <c:v>93.442143000000002</c:v>
                </c:pt>
                <c:pt idx="215">
                  <c:v>93.437775999999999</c:v>
                </c:pt>
                <c:pt idx="216">
                  <c:v>93.433090000000007</c:v>
                </c:pt>
                <c:pt idx="217">
                  <c:v>93.438224000000005</c:v>
                </c:pt>
                <c:pt idx="218">
                  <c:v>93.451847000000001</c:v>
                </c:pt>
                <c:pt idx="219">
                  <c:v>93.461338999999995</c:v>
                </c:pt>
                <c:pt idx="220">
                  <c:v>93.455162999999999</c:v>
                </c:pt>
                <c:pt idx="221">
                  <c:v>93.448295999999999</c:v>
                </c:pt>
                <c:pt idx="222">
                  <c:v>93.476657000000003</c:v>
                </c:pt>
                <c:pt idx="223">
                  <c:v>93.550218999999998</c:v>
                </c:pt>
                <c:pt idx="224">
                  <c:v>93.639701000000002</c:v>
                </c:pt>
                <c:pt idx="225">
                  <c:v>93.702619999999996</c:v>
                </c:pt>
                <c:pt idx="226">
                  <c:v>93.710029000000006</c:v>
                </c:pt>
                <c:pt idx="227">
                  <c:v>93.661976999999993</c:v>
                </c:pt>
                <c:pt idx="228">
                  <c:v>93.581900000000005</c:v>
                </c:pt>
                <c:pt idx="229">
                  <c:v>93.494418999999994</c:v>
                </c:pt>
                <c:pt idx="230">
                  <c:v>93.409066999999993</c:v>
                </c:pt>
                <c:pt idx="231">
                  <c:v>93.325286000000006</c:v>
                </c:pt>
                <c:pt idx="232">
                  <c:v>93.250286000000003</c:v>
                </c:pt>
                <c:pt idx="233">
                  <c:v>93.206885999999997</c:v>
                </c:pt>
                <c:pt idx="234">
                  <c:v>93.218492999999995</c:v>
                </c:pt>
                <c:pt idx="235">
                  <c:v>93.279970000000006</c:v>
                </c:pt>
                <c:pt idx="236">
                  <c:v>93.355089000000007</c:v>
                </c:pt>
                <c:pt idx="237">
                  <c:v>93.408708000000004</c:v>
                </c:pt>
                <c:pt idx="238">
                  <c:v>93.427019000000001</c:v>
                </c:pt>
                <c:pt idx="239">
                  <c:v>93.412218999999993</c:v>
                </c:pt>
                <c:pt idx="240">
                  <c:v>93.382810000000006</c:v>
                </c:pt>
                <c:pt idx="241">
                  <c:v>93.382261</c:v>
                </c:pt>
                <c:pt idx="242">
                  <c:v>93.446197999999995</c:v>
                </c:pt>
                <c:pt idx="243">
                  <c:v>93.555840000000003</c:v>
                </c:pt>
                <c:pt idx="244">
                  <c:v>93.661216999999994</c:v>
                </c:pt>
                <c:pt idx="245">
                  <c:v>93.731505999999996</c:v>
                </c:pt>
                <c:pt idx="246">
                  <c:v>93.767384000000007</c:v>
                </c:pt>
                <c:pt idx="247">
                  <c:v>93.782666000000006</c:v>
                </c:pt>
                <c:pt idx="248">
                  <c:v>93.785932000000003</c:v>
                </c:pt>
                <c:pt idx="249">
                  <c:v>93.792841999999993</c:v>
                </c:pt>
                <c:pt idx="250">
                  <c:v>93.832111999999995</c:v>
                </c:pt>
                <c:pt idx="251">
                  <c:v>93.898059000000003</c:v>
                </c:pt>
                <c:pt idx="252">
                  <c:v>93.960212999999996</c:v>
                </c:pt>
                <c:pt idx="253">
                  <c:v>93.997394</c:v>
                </c:pt>
                <c:pt idx="254">
                  <c:v>93.971926999999994</c:v>
                </c:pt>
                <c:pt idx="255">
                  <c:v>93.857927000000004</c:v>
                </c:pt>
                <c:pt idx="256">
                  <c:v>93.732684000000006</c:v>
                </c:pt>
                <c:pt idx="257">
                  <c:v>93.684583000000003</c:v>
                </c:pt>
                <c:pt idx="258">
                  <c:v>93.693330000000003</c:v>
                </c:pt>
                <c:pt idx="259">
                  <c:v>93.713519000000005</c:v>
                </c:pt>
                <c:pt idx="260">
                  <c:v>93.734701999999999</c:v>
                </c:pt>
                <c:pt idx="261">
                  <c:v>93.763914999999997</c:v>
                </c:pt>
                <c:pt idx="262">
                  <c:v>93.788552999999993</c:v>
                </c:pt>
                <c:pt idx="263">
                  <c:v>93.768469999999994</c:v>
                </c:pt>
                <c:pt idx="264">
                  <c:v>93.713631000000007</c:v>
                </c:pt>
                <c:pt idx="265">
                  <c:v>93.738701000000006</c:v>
                </c:pt>
                <c:pt idx="266">
                  <c:v>93.889205000000004</c:v>
                </c:pt>
                <c:pt idx="267">
                  <c:v>94.030366999999998</c:v>
                </c:pt>
                <c:pt idx="268">
                  <c:v>94.040739000000002</c:v>
                </c:pt>
                <c:pt idx="269">
                  <c:v>93.945151999999993</c:v>
                </c:pt>
                <c:pt idx="270">
                  <c:v>93.839601000000002</c:v>
                </c:pt>
                <c:pt idx="271">
                  <c:v>93.784858999999997</c:v>
                </c:pt>
                <c:pt idx="272">
                  <c:v>93.774231999999998</c:v>
                </c:pt>
                <c:pt idx="273">
                  <c:v>93.760598999999999</c:v>
                </c:pt>
                <c:pt idx="274">
                  <c:v>93.714457999999993</c:v>
                </c:pt>
                <c:pt idx="275">
                  <c:v>93.659622999999996</c:v>
                </c:pt>
                <c:pt idx="276">
                  <c:v>93.631917999999999</c:v>
                </c:pt>
                <c:pt idx="277">
                  <c:v>93.627337999999995</c:v>
                </c:pt>
                <c:pt idx="278">
                  <c:v>93.615977999999998</c:v>
                </c:pt>
                <c:pt idx="279">
                  <c:v>93.584513999999999</c:v>
                </c:pt>
                <c:pt idx="280">
                  <c:v>93.544214999999994</c:v>
                </c:pt>
                <c:pt idx="281">
                  <c:v>93.507998000000001</c:v>
                </c:pt>
                <c:pt idx="282">
                  <c:v>93.477249</c:v>
                </c:pt>
                <c:pt idx="283">
                  <c:v>93.451763</c:v>
                </c:pt>
                <c:pt idx="284">
                  <c:v>93.445214000000007</c:v>
                </c:pt>
                <c:pt idx="285">
                  <c:v>93.485962000000001</c:v>
                </c:pt>
                <c:pt idx="286">
                  <c:v>93.597830000000002</c:v>
                </c:pt>
                <c:pt idx="287">
                  <c:v>93.764868000000007</c:v>
                </c:pt>
                <c:pt idx="288">
                  <c:v>93.905296000000007</c:v>
                </c:pt>
                <c:pt idx="289">
                  <c:v>93.939944999999994</c:v>
                </c:pt>
                <c:pt idx="290">
                  <c:v>93.886080000000007</c:v>
                </c:pt>
                <c:pt idx="291">
                  <c:v>93.797936000000007</c:v>
                </c:pt>
                <c:pt idx="292">
                  <c:v>93.704085000000006</c:v>
                </c:pt>
                <c:pt idx="293">
                  <c:v>93.626403999999994</c:v>
                </c:pt>
                <c:pt idx="294">
                  <c:v>93.582733000000005</c:v>
                </c:pt>
                <c:pt idx="295">
                  <c:v>93.573447999999999</c:v>
                </c:pt>
                <c:pt idx="296">
                  <c:v>93.579604000000003</c:v>
                </c:pt>
                <c:pt idx="297">
                  <c:v>93.571096999999995</c:v>
                </c:pt>
                <c:pt idx="298">
                  <c:v>93.534610999999998</c:v>
                </c:pt>
                <c:pt idx="299">
                  <c:v>93.491687999999996</c:v>
                </c:pt>
                <c:pt idx="300">
                  <c:v>93.470663999999999</c:v>
                </c:pt>
                <c:pt idx="301">
                  <c:v>93.472176000000005</c:v>
                </c:pt>
                <c:pt idx="302">
                  <c:v>93.480400000000003</c:v>
                </c:pt>
                <c:pt idx="303">
                  <c:v>93.482257000000004</c:v>
                </c:pt>
                <c:pt idx="304">
                  <c:v>93.475834000000006</c:v>
                </c:pt>
                <c:pt idx="305">
                  <c:v>93.469440000000006</c:v>
                </c:pt>
                <c:pt idx="306">
                  <c:v>93.470682999999994</c:v>
                </c:pt>
                <c:pt idx="307">
                  <c:v>93.479218000000003</c:v>
                </c:pt>
                <c:pt idx="308">
                  <c:v>93.488258999999999</c:v>
                </c:pt>
                <c:pt idx="309">
                  <c:v>93.491721999999996</c:v>
                </c:pt>
                <c:pt idx="310">
                  <c:v>93.489890000000003</c:v>
                </c:pt>
                <c:pt idx="311">
                  <c:v>93.498063000000002</c:v>
                </c:pt>
                <c:pt idx="312">
                  <c:v>93.524668000000005</c:v>
                </c:pt>
                <c:pt idx="313">
                  <c:v>93.548903999999993</c:v>
                </c:pt>
                <c:pt idx="314">
                  <c:v>93.549122999999994</c:v>
                </c:pt>
                <c:pt idx="315">
                  <c:v>93.522696999999994</c:v>
                </c:pt>
                <c:pt idx="316">
                  <c:v>93.474805000000003</c:v>
                </c:pt>
                <c:pt idx="317">
                  <c:v>93.415570000000002</c:v>
                </c:pt>
                <c:pt idx="318">
                  <c:v>93.363459000000006</c:v>
                </c:pt>
                <c:pt idx="319">
                  <c:v>93.335825</c:v>
                </c:pt>
                <c:pt idx="320">
                  <c:v>93.338730999999996</c:v>
                </c:pt>
                <c:pt idx="321">
                  <c:v>93.357680000000002</c:v>
                </c:pt>
                <c:pt idx="322">
                  <c:v>93.362206</c:v>
                </c:pt>
                <c:pt idx="323">
                  <c:v>93.327241000000001</c:v>
                </c:pt>
                <c:pt idx="324">
                  <c:v>93.289769000000007</c:v>
                </c:pt>
                <c:pt idx="325">
                  <c:v>93.331000000000003</c:v>
                </c:pt>
                <c:pt idx="326">
                  <c:v>93.420265000000001</c:v>
                </c:pt>
                <c:pt idx="327">
                  <c:v>93.453498999999994</c:v>
                </c:pt>
                <c:pt idx="328">
                  <c:v>93.391478000000006</c:v>
                </c:pt>
                <c:pt idx="329">
                  <c:v>93.263976999999997</c:v>
                </c:pt>
                <c:pt idx="330">
                  <c:v>93.158614999999998</c:v>
                </c:pt>
                <c:pt idx="331">
                  <c:v>93.153430999999998</c:v>
                </c:pt>
                <c:pt idx="332">
                  <c:v>93.197665000000001</c:v>
                </c:pt>
                <c:pt idx="333">
                  <c:v>93.203907000000001</c:v>
                </c:pt>
                <c:pt idx="334">
                  <c:v>93.164192</c:v>
                </c:pt>
                <c:pt idx="335">
                  <c:v>93.121785000000003</c:v>
                </c:pt>
                <c:pt idx="336">
                  <c:v>93.111429999999999</c:v>
                </c:pt>
                <c:pt idx="337">
                  <c:v>93.134867999999997</c:v>
                </c:pt>
                <c:pt idx="338">
                  <c:v>93.164798000000005</c:v>
                </c:pt>
                <c:pt idx="339">
                  <c:v>93.168779000000001</c:v>
                </c:pt>
                <c:pt idx="340">
                  <c:v>93.134564999999995</c:v>
                </c:pt>
                <c:pt idx="341">
                  <c:v>93.073843999999994</c:v>
                </c:pt>
                <c:pt idx="342">
                  <c:v>93.007703000000006</c:v>
                </c:pt>
                <c:pt idx="343">
                  <c:v>92.955358000000004</c:v>
                </c:pt>
                <c:pt idx="344">
                  <c:v>92.932795999999996</c:v>
                </c:pt>
                <c:pt idx="345">
                  <c:v>92.947097999999997</c:v>
                </c:pt>
                <c:pt idx="346">
                  <c:v>92.995226000000002</c:v>
                </c:pt>
                <c:pt idx="347">
                  <c:v>93.079723000000001</c:v>
                </c:pt>
                <c:pt idx="348">
                  <c:v>93.205468999999994</c:v>
                </c:pt>
                <c:pt idx="349">
                  <c:v>93.340779999999995</c:v>
                </c:pt>
                <c:pt idx="350">
                  <c:v>93.388756000000001</c:v>
                </c:pt>
                <c:pt idx="351">
                  <c:v>93.311959000000002</c:v>
                </c:pt>
                <c:pt idx="352">
                  <c:v>93.226665999999994</c:v>
                </c:pt>
                <c:pt idx="353">
                  <c:v>93.180366000000006</c:v>
                </c:pt>
                <c:pt idx="354">
                  <c:v>93.121747999999997</c:v>
                </c:pt>
                <c:pt idx="355">
                  <c:v>93.032982000000004</c:v>
                </c:pt>
                <c:pt idx="356">
                  <c:v>92.933035000000004</c:v>
                </c:pt>
                <c:pt idx="357">
                  <c:v>92.842731999999998</c:v>
                </c:pt>
                <c:pt idx="358">
                  <c:v>92.773124999999993</c:v>
                </c:pt>
                <c:pt idx="359">
                  <c:v>92.725324000000001</c:v>
                </c:pt>
                <c:pt idx="360">
                  <c:v>92.691736000000006</c:v>
                </c:pt>
                <c:pt idx="361">
                  <c:v>92.665374999999997</c:v>
                </c:pt>
                <c:pt idx="362">
                  <c:v>92.650932999999995</c:v>
                </c:pt>
                <c:pt idx="363">
                  <c:v>92.658974999999998</c:v>
                </c:pt>
                <c:pt idx="364">
                  <c:v>92.688068000000001</c:v>
                </c:pt>
                <c:pt idx="365">
                  <c:v>92.719187000000005</c:v>
                </c:pt>
                <c:pt idx="366">
                  <c:v>92.734143000000003</c:v>
                </c:pt>
                <c:pt idx="367">
                  <c:v>92.738730000000004</c:v>
                </c:pt>
                <c:pt idx="368">
                  <c:v>92.759344999999996</c:v>
                </c:pt>
                <c:pt idx="369">
                  <c:v>92.815657999999999</c:v>
                </c:pt>
                <c:pt idx="370">
                  <c:v>92.887341000000006</c:v>
                </c:pt>
                <c:pt idx="371">
                  <c:v>92.914441999999994</c:v>
                </c:pt>
                <c:pt idx="372">
                  <c:v>92.877234999999999</c:v>
                </c:pt>
                <c:pt idx="373">
                  <c:v>92.799002999999999</c:v>
                </c:pt>
                <c:pt idx="374">
                  <c:v>92.689249000000004</c:v>
                </c:pt>
                <c:pt idx="375">
                  <c:v>92.577022999999997</c:v>
                </c:pt>
                <c:pt idx="376">
                  <c:v>92.503338999999997</c:v>
                </c:pt>
                <c:pt idx="377">
                  <c:v>92.481870000000001</c:v>
                </c:pt>
                <c:pt idx="378">
                  <c:v>92.488102999999995</c:v>
                </c:pt>
                <c:pt idx="379">
                  <c:v>92.470219</c:v>
                </c:pt>
                <c:pt idx="380">
                  <c:v>92.393608</c:v>
                </c:pt>
                <c:pt idx="381">
                  <c:v>92.298486999999994</c:v>
                </c:pt>
                <c:pt idx="382">
                  <c:v>92.256174000000001</c:v>
                </c:pt>
                <c:pt idx="383">
                  <c:v>92.266520999999997</c:v>
                </c:pt>
                <c:pt idx="384">
                  <c:v>92.283141999999998</c:v>
                </c:pt>
                <c:pt idx="385">
                  <c:v>92.280756999999994</c:v>
                </c:pt>
                <c:pt idx="386">
                  <c:v>92.262494000000004</c:v>
                </c:pt>
                <c:pt idx="387">
                  <c:v>92.242492999999996</c:v>
                </c:pt>
                <c:pt idx="388">
                  <c:v>92.225768000000002</c:v>
                </c:pt>
                <c:pt idx="389">
                  <c:v>92.203646000000006</c:v>
                </c:pt>
                <c:pt idx="390">
                  <c:v>92.171989999999994</c:v>
                </c:pt>
                <c:pt idx="391">
                  <c:v>92.143039999999999</c:v>
                </c:pt>
                <c:pt idx="392">
                  <c:v>92.131369000000007</c:v>
                </c:pt>
                <c:pt idx="393">
                  <c:v>92.132497999999998</c:v>
                </c:pt>
                <c:pt idx="394">
                  <c:v>92.125979999999998</c:v>
                </c:pt>
                <c:pt idx="395">
                  <c:v>92.102535000000003</c:v>
                </c:pt>
                <c:pt idx="396">
                  <c:v>92.074894</c:v>
                </c:pt>
                <c:pt idx="397">
                  <c:v>92.056214999999995</c:v>
                </c:pt>
                <c:pt idx="398">
                  <c:v>92.039229000000006</c:v>
                </c:pt>
                <c:pt idx="399">
                  <c:v>92.002567999999997</c:v>
                </c:pt>
                <c:pt idx="400">
                  <c:v>91.939739000000003</c:v>
                </c:pt>
                <c:pt idx="401">
                  <c:v>91.870149999999995</c:v>
                </c:pt>
                <c:pt idx="402">
                  <c:v>91.819353000000007</c:v>
                </c:pt>
                <c:pt idx="403">
                  <c:v>91.798499000000007</c:v>
                </c:pt>
                <c:pt idx="404">
                  <c:v>91.800848000000002</c:v>
                </c:pt>
                <c:pt idx="405">
                  <c:v>91.811948000000001</c:v>
                </c:pt>
                <c:pt idx="406">
                  <c:v>91.824122000000003</c:v>
                </c:pt>
                <c:pt idx="407">
                  <c:v>91.839664999999997</c:v>
                </c:pt>
                <c:pt idx="408">
                  <c:v>91.860460000000003</c:v>
                </c:pt>
                <c:pt idx="409">
                  <c:v>91.885311999999999</c:v>
                </c:pt>
                <c:pt idx="410">
                  <c:v>91.905471000000006</c:v>
                </c:pt>
                <c:pt idx="411">
                  <c:v>91.896234000000007</c:v>
                </c:pt>
                <c:pt idx="412">
                  <c:v>91.833828999999994</c:v>
                </c:pt>
                <c:pt idx="413">
                  <c:v>91.741918999999996</c:v>
                </c:pt>
                <c:pt idx="414">
                  <c:v>91.661354000000003</c:v>
                </c:pt>
                <c:pt idx="415">
                  <c:v>91.589692999999997</c:v>
                </c:pt>
                <c:pt idx="416">
                  <c:v>91.518378999999996</c:v>
                </c:pt>
                <c:pt idx="417">
                  <c:v>91.460857000000004</c:v>
                </c:pt>
                <c:pt idx="418">
                  <c:v>91.421744000000004</c:v>
                </c:pt>
                <c:pt idx="419">
                  <c:v>91.381912999999997</c:v>
                </c:pt>
                <c:pt idx="420">
                  <c:v>91.321123</c:v>
                </c:pt>
                <c:pt idx="421">
                  <c:v>91.240526000000003</c:v>
                </c:pt>
                <c:pt idx="422">
                  <c:v>91.157942000000006</c:v>
                </c:pt>
                <c:pt idx="423">
                  <c:v>91.089053000000007</c:v>
                </c:pt>
                <c:pt idx="424">
                  <c:v>91.039826000000005</c:v>
                </c:pt>
                <c:pt idx="425">
                  <c:v>91.014218999999997</c:v>
                </c:pt>
                <c:pt idx="426">
                  <c:v>91.015685000000005</c:v>
                </c:pt>
                <c:pt idx="427">
                  <c:v>91.038274000000001</c:v>
                </c:pt>
                <c:pt idx="428">
                  <c:v>91.061852999999999</c:v>
                </c:pt>
                <c:pt idx="429">
                  <c:v>91.062679000000003</c:v>
                </c:pt>
                <c:pt idx="430">
                  <c:v>91.026938999999999</c:v>
                </c:pt>
                <c:pt idx="431">
                  <c:v>90.959905000000006</c:v>
                </c:pt>
                <c:pt idx="432">
                  <c:v>90.896190000000004</c:v>
                </c:pt>
                <c:pt idx="433">
                  <c:v>90.893279000000007</c:v>
                </c:pt>
                <c:pt idx="434">
                  <c:v>90.962592999999998</c:v>
                </c:pt>
                <c:pt idx="435">
                  <c:v>91.036904000000007</c:v>
                </c:pt>
                <c:pt idx="436">
                  <c:v>91.055387999999994</c:v>
                </c:pt>
                <c:pt idx="437">
                  <c:v>91.018636000000001</c:v>
                </c:pt>
                <c:pt idx="438">
                  <c:v>90.957605000000001</c:v>
                </c:pt>
                <c:pt idx="439">
                  <c:v>90.898788999999994</c:v>
                </c:pt>
                <c:pt idx="440">
                  <c:v>90.854909000000006</c:v>
                </c:pt>
                <c:pt idx="441">
                  <c:v>90.823419000000001</c:v>
                </c:pt>
                <c:pt idx="442">
                  <c:v>90.788897000000006</c:v>
                </c:pt>
                <c:pt idx="443">
                  <c:v>90.736445000000003</c:v>
                </c:pt>
                <c:pt idx="444">
                  <c:v>90.665373000000002</c:v>
                </c:pt>
                <c:pt idx="445">
                  <c:v>90.589782999999997</c:v>
                </c:pt>
                <c:pt idx="446">
                  <c:v>90.527821000000003</c:v>
                </c:pt>
                <c:pt idx="447">
                  <c:v>90.491017999999997</c:v>
                </c:pt>
                <c:pt idx="448">
                  <c:v>90.480343000000005</c:v>
                </c:pt>
                <c:pt idx="449">
                  <c:v>90.487941000000006</c:v>
                </c:pt>
                <c:pt idx="450">
                  <c:v>90.502381</c:v>
                </c:pt>
                <c:pt idx="451">
                  <c:v>90.514004999999997</c:v>
                </c:pt>
                <c:pt idx="452">
                  <c:v>90.515739999999994</c:v>
                </c:pt>
                <c:pt idx="453">
                  <c:v>90.505988000000002</c:v>
                </c:pt>
                <c:pt idx="454">
                  <c:v>90.493654000000006</c:v>
                </c:pt>
                <c:pt idx="455">
                  <c:v>90.486288000000002</c:v>
                </c:pt>
                <c:pt idx="456">
                  <c:v>90.471902999999998</c:v>
                </c:pt>
                <c:pt idx="457">
                  <c:v>90.432379999999995</c:v>
                </c:pt>
                <c:pt idx="458">
                  <c:v>90.368983</c:v>
                </c:pt>
                <c:pt idx="459">
                  <c:v>90.299378000000004</c:v>
                </c:pt>
                <c:pt idx="460">
                  <c:v>90.235478000000001</c:v>
                </c:pt>
                <c:pt idx="461">
                  <c:v>90.174824000000001</c:v>
                </c:pt>
                <c:pt idx="462">
                  <c:v>90.115346000000002</c:v>
                </c:pt>
                <c:pt idx="463">
                  <c:v>90.070750000000004</c:v>
                </c:pt>
                <c:pt idx="464">
                  <c:v>90.059123</c:v>
                </c:pt>
                <c:pt idx="465">
                  <c:v>90.074602999999996</c:v>
                </c:pt>
                <c:pt idx="466">
                  <c:v>90.086292999999998</c:v>
                </c:pt>
                <c:pt idx="467">
                  <c:v>90.069013999999996</c:v>
                </c:pt>
                <c:pt idx="468">
                  <c:v>90.025092999999998</c:v>
                </c:pt>
                <c:pt idx="469">
                  <c:v>89.97775</c:v>
                </c:pt>
                <c:pt idx="470">
                  <c:v>89.949928999999997</c:v>
                </c:pt>
                <c:pt idx="471">
                  <c:v>89.948040000000006</c:v>
                </c:pt>
                <c:pt idx="472">
                  <c:v>89.959886999999995</c:v>
                </c:pt>
                <c:pt idx="473">
                  <c:v>89.964388999999997</c:v>
                </c:pt>
                <c:pt idx="474">
                  <c:v>89.943538000000004</c:v>
                </c:pt>
                <c:pt idx="475">
                  <c:v>89.891146000000006</c:v>
                </c:pt>
                <c:pt idx="476">
                  <c:v>89.818601999999998</c:v>
                </c:pt>
                <c:pt idx="477">
                  <c:v>89.753184000000005</c:v>
                </c:pt>
                <c:pt idx="478">
                  <c:v>89.720930999999993</c:v>
                </c:pt>
                <c:pt idx="479">
                  <c:v>89.727525999999997</c:v>
                </c:pt>
                <c:pt idx="480">
                  <c:v>89.757452999999998</c:v>
                </c:pt>
                <c:pt idx="481">
                  <c:v>89.786700999999994</c:v>
                </c:pt>
                <c:pt idx="482">
                  <c:v>89.796881999999997</c:v>
                </c:pt>
                <c:pt idx="483">
                  <c:v>89.784836999999996</c:v>
                </c:pt>
                <c:pt idx="484">
                  <c:v>89.760019</c:v>
                </c:pt>
                <c:pt idx="485">
                  <c:v>89.731953000000004</c:v>
                </c:pt>
                <c:pt idx="486">
                  <c:v>89.702766999999994</c:v>
                </c:pt>
                <c:pt idx="487">
                  <c:v>89.669291999999999</c:v>
                </c:pt>
                <c:pt idx="488">
                  <c:v>89.627774000000002</c:v>
                </c:pt>
                <c:pt idx="489">
                  <c:v>89.578795</c:v>
                </c:pt>
                <c:pt idx="490">
                  <c:v>89.533900000000003</c:v>
                </c:pt>
                <c:pt idx="491">
                  <c:v>89.513587000000001</c:v>
                </c:pt>
                <c:pt idx="492">
                  <c:v>89.527638999999994</c:v>
                </c:pt>
                <c:pt idx="493">
                  <c:v>89.559999000000005</c:v>
                </c:pt>
                <c:pt idx="494">
                  <c:v>89.580201000000002</c:v>
                </c:pt>
                <c:pt idx="495">
                  <c:v>89.568123</c:v>
                </c:pt>
                <c:pt idx="496">
                  <c:v>89.530794999999998</c:v>
                </c:pt>
                <c:pt idx="497">
                  <c:v>89.496157999999994</c:v>
                </c:pt>
                <c:pt idx="498">
                  <c:v>89.480928000000006</c:v>
                </c:pt>
                <c:pt idx="499">
                  <c:v>89.473911999999999</c:v>
                </c:pt>
                <c:pt idx="500">
                  <c:v>89.457802999999998</c:v>
                </c:pt>
                <c:pt idx="501">
                  <c:v>89.429886999999994</c:v>
                </c:pt>
                <c:pt idx="502">
                  <c:v>89.396216999999993</c:v>
                </c:pt>
                <c:pt idx="503">
                  <c:v>89.358247000000006</c:v>
                </c:pt>
                <c:pt idx="504">
                  <c:v>89.311438999999993</c:v>
                </c:pt>
                <c:pt idx="505">
                  <c:v>89.252600999999999</c:v>
                </c:pt>
                <c:pt idx="506">
                  <c:v>89.183819999999997</c:v>
                </c:pt>
                <c:pt idx="507">
                  <c:v>89.112317000000004</c:v>
                </c:pt>
                <c:pt idx="508">
                  <c:v>89.049767000000003</c:v>
                </c:pt>
                <c:pt idx="509">
                  <c:v>89.008863000000005</c:v>
                </c:pt>
                <c:pt idx="510">
                  <c:v>88.997354000000001</c:v>
                </c:pt>
                <c:pt idx="511">
                  <c:v>89.014655000000005</c:v>
                </c:pt>
                <c:pt idx="512">
                  <c:v>89.052453</c:v>
                </c:pt>
                <c:pt idx="513">
                  <c:v>89.095246000000003</c:v>
                </c:pt>
                <c:pt idx="514">
                  <c:v>89.121504000000002</c:v>
                </c:pt>
                <c:pt idx="515">
                  <c:v>89.112342999999996</c:v>
                </c:pt>
                <c:pt idx="516">
                  <c:v>89.066119</c:v>
                </c:pt>
                <c:pt idx="517">
                  <c:v>89.004661999999996</c:v>
                </c:pt>
                <c:pt idx="518">
                  <c:v>88.958635999999998</c:v>
                </c:pt>
                <c:pt idx="519">
                  <c:v>88.939171999999999</c:v>
                </c:pt>
                <c:pt idx="520">
                  <c:v>88.928375000000003</c:v>
                </c:pt>
                <c:pt idx="521">
                  <c:v>88.902569</c:v>
                </c:pt>
                <c:pt idx="522">
                  <c:v>88.856979999999993</c:v>
                </c:pt>
                <c:pt idx="523">
                  <c:v>88.805235999999994</c:v>
                </c:pt>
                <c:pt idx="524">
                  <c:v>88.762452999999994</c:v>
                </c:pt>
                <c:pt idx="525">
                  <c:v>88.733603000000002</c:v>
                </c:pt>
                <c:pt idx="526">
                  <c:v>88.716085000000007</c:v>
                </c:pt>
                <c:pt idx="527">
                  <c:v>88.708247</c:v>
                </c:pt>
                <c:pt idx="528">
                  <c:v>88.711034999999995</c:v>
                </c:pt>
                <c:pt idx="529">
                  <c:v>88.721348000000006</c:v>
                </c:pt>
                <c:pt idx="530">
                  <c:v>88.727592999999999</c:v>
                </c:pt>
                <c:pt idx="531">
                  <c:v>88.716374999999999</c:v>
                </c:pt>
                <c:pt idx="532">
                  <c:v>88.685004000000006</c:v>
                </c:pt>
                <c:pt idx="533">
                  <c:v>88.645228000000003</c:v>
                </c:pt>
                <c:pt idx="534">
                  <c:v>88.611940000000004</c:v>
                </c:pt>
                <c:pt idx="535">
                  <c:v>88.589270999999997</c:v>
                </c:pt>
                <c:pt idx="536">
                  <c:v>88.570768999999999</c:v>
                </c:pt>
                <c:pt idx="537">
                  <c:v>88.551050000000004</c:v>
                </c:pt>
                <c:pt idx="538">
                  <c:v>88.532180999999994</c:v>
                </c:pt>
                <c:pt idx="539">
                  <c:v>88.516878000000005</c:v>
                </c:pt>
                <c:pt idx="540">
                  <c:v>88.500659999999996</c:v>
                </c:pt>
                <c:pt idx="541">
                  <c:v>88.477357999999995</c:v>
                </c:pt>
                <c:pt idx="542">
                  <c:v>88.450788000000003</c:v>
                </c:pt>
                <c:pt idx="543">
                  <c:v>88.434276999999994</c:v>
                </c:pt>
                <c:pt idx="544">
                  <c:v>88.436375999999996</c:v>
                </c:pt>
                <c:pt idx="545">
                  <c:v>88.451194000000001</c:v>
                </c:pt>
                <c:pt idx="546">
                  <c:v>88.466072999999994</c:v>
                </c:pt>
                <c:pt idx="547">
                  <c:v>88.475168999999994</c:v>
                </c:pt>
                <c:pt idx="548">
                  <c:v>88.480350000000001</c:v>
                </c:pt>
                <c:pt idx="549">
                  <c:v>88.481887</c:v>
                </c:pt>
                <c:pt idx="550">
                  <c:v>88.475387999999995</c:v>
                </c:pt>
                <c:pt idx="551">
                  <c:v>88.459029000000001</c:v>
                </c:pt>
                <c:pt idx="552">
                  <c:v>88.437828999999994</c:v>
                </c:pt>
                <c:pt idx="553">
                  <c:v>88.416809000000001</c:v>
                </c:pt>
                <c:pt idx="554">
                  <c:v>88.393231999999998</c:v>
                </c:pt>
                <c:pt idx="555">
                  <c:v>88.361447999999996</c:v>
                </c:pt>
                <c:pt idx="556">
                  <c:v>88.322783999999999</c:v>
                </c:pt>
                <c:pt idx="557">
                  <c:v>88.284049999999993</c:v>
                </c:pt>
                <c:pt idx="558">
                  <c:v>88.249476000000001</c:v>
                </c:pt>
                <c:pt idx="559">
                  <c:v>88.221974000000003</c:v>
                </c:pt>
                <c:pt idx="560">
                  <c:v>88.211447000000007</c:v>
                </c:pt>
                <c:pt idx="561">
                  <c:v>88.232308000000003</c:v>
                </c:pt>
                <c:pt idx="562">
                  <c:v>88.287194999999997</c:v>
                </c:pt>
                <c:pt idx="563">
                  <c:v>88.355458999999996</c:v>
                </c:pt>
                <c:pt idx="564">
                  <c:v>88.403234999999995</c:v>
                </c:pt>
                <c:pt idx="565">
                  <c:v>88.408445999999998</c:v>
                </c:pt>
                <c:pt idx="566">
                  <c:v>88.377127999999999</c:v>
                </c:pt>
                <c:pt idx="567">
                  <c:v>88.337438000000006</c:v>
                </c:pt>
                <c:pt idx="568">
                  <c:v>88.316219000000004</c:v>
                </c:pt>
                <c:pt idx="569">
                  <c:v>88.317102000000006</c:v>
                </c:pt>
                <c:pt idx="570">
                  <c:v>88.320871999999994</c:v>
                </c:pt>
                <c:pt idx="571">
                  <c:v>88.309335000000004</c:v>
                </c:pt>
                <c:pt idx="572">
                  <c:v>88.286072000000004</c:v>
                </c:pt>
                <c:pt idx="573">
                  <c:v>88.269504999999995</c:v>
                </c:pt>
                <c:pt idx="574">
                  <c:v>88.267526000000004</c:v>
                </c:pt>
                <c:pt idx="575">
                  <c:v>88.266392999999994</c:v>
                </c:pt>
                <c:pt idx="576">
                  <c:v>88.246740000000003</c:v>
                </c:pt>
                <c:pt idx="577">
                  <c:v>88.204316000000006</c:v>
                </c:pt>
                <c:pt idx="578">
                  <c:v>88.151544000000001</c:v>
                </c:pt>
                <c:pt idx="579">
                  <c:v>88.102314000000007</c:v>
                </c:pt>
                <c:pt idx="580">
                  <c:v>88.061408999999998</c:v>
                </c:pt>
                <c:pt idx="581">
                  <c:v>88.029570000000007</c:v>
                </c:pt>
                <c:pt idx="582">
                  <c:v>88.011745000000005</c:v>
                </c:pt>
                <c:pt idx="583">
                  <c:v>88.015282999999997</c:v>
                </c:pt>
                <c:pt idx="584">
                  <c:v>88.041506999999996</c:v>
                </c:pt>
                <c:pt idx="585">
                  <c:v>88.081327000000002</c:v>
                </c:pt>
                <c:pt idx="586">
                  <c:v>88.118148000000005</c:v>
                </c:pt>
                <c:pt idx="587">
                  <c:v>88.134524999999996</c:v>
                </c:pt>
                <c:pt idx="588">
                  <c:v>88.119708000000003</c:v>
                </c:pt>
                <c:pt idx="589">
                  <c:v>88.076690999999997</c:v>
                </c:pt>
                <c:pt idx="590">
                  <c:v>88.023850999999993</c:v>
                </c:pt>
                <c:pt idx="591">
                  <c:v>87.984888999999995</c:v>
                </c:pt>
                <c:pt idx="592">
                  <c:v>87.972071999999997</c:v>
                </c:pt>
                <c:pt idx="593">
                  <c:v>87.979386000000005</c:v>
                </c:pt>
                <c:pt idx="594">
                  <c:v>87.99427</c:v>
                </c:pt>
                <c:pt idx="595">
                  <c:v>88.013367000000002</c:v>
                </c:pt>
                <c:pt idx="596">
                  <c:v>88.041258999999997</c:v>
                </c:pt>
                <c:pt idx="597">
                  <c:v>88.074591999999996</c:v>
                </c:pt>
                <c:pt idx="598">
                  <c:v>88.095678000000007</c:v>
                </c:pt>
                <c:pt idx="599">
                  <c:v>88.087107000000003</c:v>
                </c:pt>
                <c:pt idx="600">
                  <c:v>88.048569000000001</c:v>
                </c:pt>
                <c:pt idx="601">
                  <c:v>87.995258000000007</c:v>
                </c:pt>
                <c:pt idx="602">
                  <c:v>87.943872999999996</c:v>
                </c:pt>
                <c:pt idx="603">
                  <c:v>87.904255000000006</c:v>
                </c:pt>
                <c:pt idx="604">
                  <c:v>87.880358999999999</c:v>
                </c:pt>
                <c:pt idx="605">
                  <c:v>87.872088000000005</c:v>
                </c:pt>
                <c:pt idx="606">
                  <c:v>87.875626999999994</c:v>
                </c:pt>
                <c:pt idx="607">
                  <c:v>87.886172999999999</c:v>
                </c:pt>
                <c:pt idx="608">
                  <c:v>87.900058000000001</c:v>
                </c:pt>
                <c:pt idx="609">
                  <c:v>87.910223000000002</c:v>
                </c:pt>
                <c:pt idx="610">
                  <c:v>87.902209999999997</c:v>
                </c:pt>
                <c:pt idx="611">
                  <c:v>87.863877000000002</c:v>
                </c:pt>
                <c:pt idx="612">
                  <c:v>87.802282000000005</c:v>
                </c:pt>
                <c:pt idx="613">
                  <c:v>87.744349</c:v>
                </c:pt>
                <c:pt idx="614">
                  <c:v>87.714867999999996</c:v>
                </c:pt>
                <c:pt idx="615">
                  <c:v>87.714920000000006</c:v>
                </c:pt>
                <c:pt idx="616">
                  <c:v>87.725493</c:v>
                </c:pt>
                <c:pt idx="617">
                  <c:v>87.729028</c:v>
                </c:pt>
                <c:pt idx="618">
                  <c:v>87.721919999999997</c:v>
                </c:pt>
                <c:pt idx="619">
                  <c:v>87.709991000000002</c:v>
                </c:pt>
                <c:pt idx="620">
                  <c:v>87.700526999999994</c:v>
                </c:pt>
                <c:pt idx="621">
                  <c:v>87.698860999999994</c:v>
                </c:pt>
                <c:pt idx="622">
                  <c:v>87.705595000000002</c:v>
                </c:pt>
                <c:pt idx="623">
                  <c:v>87.714961000000002</c:v>
                </c:pt>
                <c:pt idx="624">
                  <c:v>87.719994</c:v>
                </c:pt>
                <c:pt idx="625">
                  <c:v>87.721267999999995</c:v>
                </c:pt>
                <c:pt idx="626">
                  <c:v>87.726580999999996</c:v>
                </c:pt>
                <c:pt idx="627">
                  <c:v>87.739284999999995</c:v>
                </c:pt>
                <c:pt idx="628">
                  <c:v>87.749812000000006</c:v>
                </c:pt>
                <c:pt idx="629">
                  <c:v>87.742571999999996</c:v>
                </c:pt>
                <c:pt idx="630">
                  <c:v>87.711436000000006</c:v>
                </c:pt>
                <c:pt idx="631">
                  <c:v>87.667180999999999</c:v>
                </c:pt>
                <c:pt idx="632">
                  <c:v>87.630026000000001</c:v>
                </c:pt>
                <c:pt idx="633">
                  <c:v>87.615226000000007</c:v>
                </c:pt>
                <c:pt idx="634">
                  <c:v>87.624180999999993</c:v>
                </c:pt>
                <c:pt idx="635">
                  <c:v>87.646215999999995</c:v>
                </c:pt>
                <c:pt idx="636">
                  <c:v>87.667152000000002</c:v>
                </c:pt>
                <c:pt idx="637">
                  <c:v>87.676833999999999</c:v>
                </c:pt>
                <c:pt idx="638">
                  <c:v>87.671192000000005</c:v>
                </c:pt>
                <c:pt idx="639">
                  <c:v>87.650335999999996</c:v>
                </c:pt>
                <c:pt idx="640">
                  <c:v>87.616529999999997</c:v>
                </c:pt>
                <c:pt idx="641">
                  <c:v>87.574646999999999</c:v>
                </c:pt>
                <c:pt idx="642">
                  <c:v>87.534177</c:v>
                </c:pt>
                <c:pt idx="643">
                  <c:v>87.508401000000006</c:v>
                </c:pt>
                <c:pt idx="644">
                  <c:v>87.507463000000001</c:v>
                </c:pt>
                <c:pt idx="645">
                  <c:v>87.529481000000004</c:v>
                </c:pt>
                <c:pt idx="646">
                  <c:v>87.559608999999995</c:v>
                </c:pt>
                <c:pt idx="647">
                  <c:v>87.580466000000001</c:v>
                </c:pt>
                <c:pt idx="648">
                  <c:v>87.583933999999999</c:v>
                </c:pt>
                <c:pt idx="649">
                  <c:v>87.572990000000004</c:v>
                </c:pt>
                <c:pt idx="650">
                  <c:v>87.554315000000003</c:v>
                </c:pt>
                <c:pt idx="651">
                  <c:v>87.531662999999995</c:v>
                </c:pt>
                <c:pt idx="652">
                  <c:v>87.506084999999999</c:v>
                </c:pt>
                <c:pt idx="653">
                  <c:v>87.479427000000001</c:v>
                </c:pt>
                <c:pt idx="654">
                  <c:v>87.455792000000002</c:v>
                </c:pt>
                <c:pt idx="655">
                  <c:v>87.440386000000004</c:v>
                </c:pt>
                <c:pt idx="656">
                  <c:v>87.437186999999994</c:v>
                </c:pt>
                <c:pt idx="657">
                  <c:v>87.445334000000003</c:v>
                </c:pt>
                <c:pt idx="658">
                  <c:v>87.456006000000002</c:v>
                </c:pt>
                <c:pt idx="659">
                  <c:v>87.455254999999994</c:v>
                </c:pt>
                <c:pt idx="660">
                  <c:v>87.434032999999999</c:v>
                </c:pt>
                <c:pt idx="661">
                  <c:v>87.397518000000005</c:v>
                </c:pt>
                <c:pt idx="662">
                  <c:v>87.363468999999995</c:v>
                </c:pt>
                <c:pt idx="663">
                  <c:v>87.348885999999993</c:v>
                </c:pt>
                <c:pt idx="664">
                  <c:v>87.355970999999997</c:v>
                </c:pt>
                <c:pt idx="665">
                  <c:v>87.370625000000004</c:v>
                </c:pt>
                <c:pt idx="666">
                  <c:v>87.375074999999995</c:v>
                </c:pt>
                <c:pt idx="667">
                  <c:v>87.361565999999996</c:v>
                </c:pt>
                <c:pt idx="668">
                  <c:v>87.335120000000003</c:v>
                </c:pt>
                <c:pt idx="669">
                  <c:v>87.306963999999994</c:v>
                </c:pt>
                <c:pt idx="670">
                  <c:v>87.288160000000005</c:v>
                </c:pt>
                <c:pt idx="671">
                  <c:v>87.287173999999993</c:v>
                </c:pt>
                <c:pt idx="672">
                  <c:v>87.306622000000004</c:v>
                </c:pt>
                <c:pt idx="673">
                  <c:v>87.338037</c:v>
                </c:pt>
                <c:pt idx="674">
                  <c:v>87.363271999999995</c:v>
                </c:pt>
                <c:pt idx="675">
                  <c:v>87.367265000000003</c:v>
                </c:pt>
                <c:pt idx="676">
                  <c:v>87.350363000000002</c:v>
                </c:pt>
                <c:pt idx="677">
                  <c:v>87.325834999999998</c:v>
                </c:pt>
                <c:pt idx="678">
                  <c:v>87.306815999999998</c:v>
                </c:pt>
                <c:pt idx="679">
                  <c:v>87.298893000000007</c:v>
                </c:pt>
                <c:pt idx="680">
                  <c:v>87.302443999999994</c:v>
                </c:pt>
                <c:pt idx="681">
                  <c:v>87.314712999999998</c:v>
                </c:pt>
                <c:pt idx="682">
                  <c:v>87.327630999999997</c:v>
                </c:pt>
                <c:pt idx="683">
                  <c:v>87.330278000000007</c:v>
                </c:pt>
                <c:pt idx="684">
                  <c:v>87.31926</c:v>
                </c:pt>
                <c:pt idx="685">
                  <c:v>87.304686000000004</c:v>
                </c:pt>
                <c:pt idx="686">
                  <c:v>87.301118000000002</c:v>
                </c:pt>
                <c:pt idx="687">
                  <c:v>87.311680999999993</c:v>
                </c:pt>
                <c:pt idx="688">
                  <c:v>87.323465999999996</c:v>
                </c:pt>
                <c:pt idx="689">
                  <c:v>87.319675000000004</c:v>
                </c:pt>
                <c:pt idx="690">
                  <c:v>87.296160999999998</c:v>
                </c:pt>
                <c:pt idx="691">
                  <c:v>87.266273999999996</c:v>
                </c:pt>
                <c:pt idx="692">
                  <c:v>87.248637000000002</c:v>
                </c:pt>
                <c:pt idx="693">
                  <c:v>87.249032</c:v>
                </c:pt>
                <c:pt idx="694">
                  <c:v>87.255241999999996</c:v>
                </c:pt>
                <c:pt idx="695">
                  <c:v>87.250675000000001</c:v>
                </c:pt>
                <c:pt idx="696">
                  <c:v>87.231166000000002</c:v>
                </c:pt>
                <c:pt idx="697">
                  <c:v>87.206508999999997</c:v>
                </c:pt>
                <c:pt idx="698">
                  <c:v>87.188007999999996</c:v>
                </c:pt>
                <c:pt idx="699">
                  <c:v>87.179535000000001</c:v>
                </c:pt>
                <c:pt idx="700">
                  <c:v>87.180412000000004</c:v>
                </c:pt>
                <c:pt idx="701">
                  <c:v>87.189532999999997</c:v>
                </c:pt>
                <c:pt idx="702">
                  <c:v>87.202780000000004</c:v>
                </c:pt>
                <c:pt idx="703">
                  <c:v>87.212198000000001</c:v>
                </c:pt>
                <c:pt idx="704">
                  <c:v>87.213595999999995</c:v>
                </c:pt>
                <c:pt idx="705">
                  <c:v>87.211633000000006</c:v>
                </c:pt>
                <c:pt idx="706">
                  <c:v>87.211671999999993</c:v>
                </c:pt>
                <c:pt idx="707">
                  <c:v>87.209063999999998</c:v>
                </c:pt>
                <c:pt idx="708">
                  <c:v>87.192907000000005</c:v>
                </c:pt>
                <c:pt idx="709">
                  <c:v>87.160737999999995</c:v>
                </c:pt>
                <c:pt idx="710">
                  <c:v>87.123906000000005</c:v>
                </c:pt>
                <c:pt idx="711">
                  <c:v>87.096394000000004</c:v>
                </c:pt>
                <c:pt idx="712">
                  <c:v>87.081478000000004</c:v>
                </c:pt>
                <c:pt idx="713">
                  <c:v>87.070037999999997</c:v>
                </c:pt>
                <c:pt idx="714">
                  <c:v>87.050008000000005</c:v>
                </c:pt>
                <c:pt idx="715">
                  <c:v>87.018313000000006</c:v>
                </c:pt>
                <c:pt idx="716">
                  <c:v>86.985799999999998</c:v>
                </c:pt>
                <c:pt idx="717">
                  <c:v>86.968525999999997</c:v>
                </c:pt>
                <c:pt idx="718">
                  <c:v>86.970490999999996</c:v>
                </c:pt>
                <c:pt idx="719">
                  <c:v>86.976800999999995</c:v>
                </c:pt>
                <c:pt idx="720">
                  <c:v>86.968847999999994</c:v>
                </c:pt>
                <c:pt idx="721">
                  <c:v>86.945475999999999</c:v>
                </c:pt>
                <c:pt idx="722">
                  <c:v>86.923823999999996</c:v>
                </c:pt>
                <c:pt idx="723">
                  <c:v>86.91901</c:v>
                </c:pt>
                <c:pt idx="724">
                  <c:v>86.929064999999994</c:v>
                </c:pt>
                <c:pt idx="725">
                  <c:v>86.942639999999997</c:v>
                </c:pt>
                <c:pt idx="726">
                  <c:v>86.954896000000005</c:v>
                </c:pt>
                <c:pt idx="727">
                  <c:v>86.967868999999993</c:v>
                </c:pt>
                <c:pt idx="728">
                  <c:v>86.977834999999999</c:v>
                </c:pt>
                <c:pt idx="729">
                  <c:v>86.972097000000005</c:v>
                </c:pt>
                <c:pt idx="730">
                  <c:v>86.942426999999995</c:v>
                </c:pt>
                <c:pt idx="731">
                  <c:v>86.897811000000004</c:v>
                </c:pt>
                <c:pt idx="732">
                  <c:v>86.859030000000004</c:v>
                </c:pt>
                <c:pt idx="733">
                  <c:v>86.839327999999995</c:v>
                </c:pt>
                <c:pt idx="734">
                  <c:v>86.831868</c:v>
                </c:pt>
                <c:pt idx="735">
                  <c:v>86.817867000000007</c:v>
                </c:pt>
                <c:pt idx="736">
                  <c:v>86.787017000000006</c:v>
                </c:pt>
                <c:pt idx="737">
                  <c:v>86.748289</c:v>
                </c:pt>
                <c:pt idx="738">
                  <c:v>86.720205000000007</c:v>
                </c:pt>
                <c:pt idx="739">
                  <c:v>86.712832000000006</c:v>
                </c:pt>
                <c:pt idx="740">
                  <c:v>86.720337999999998</c:v>
                </c:pt>
                <c:pt idx="741">
                  <c:v>86.728043999999997</c:v>
                </c:pt>
                <c:pt idx="742">
                  <c:v>86.723770999999999</c:v>
                </c:pt>
                <c:pt idx="743">
                  <c:v>86.704554999999999</c:v>
                </c:pt>
                <c:pt idx="744">
                  <c:v>86.677927999999994</c:v>
                </c:pt>
                <c:pt idx="745">
                  <c:v>86.657805999999994</c:v>
                </c:pt>
                <c:pt idx="746">
                  <c:v>86.654438999999996</c:v>
                </c:pt>
                <c:pt idx="747">
                  <c:v>86.666017999999994</c:v>
                </c:pt>
                <c:pt idx="748">
                  <c:v>86.683344000000005</c:v>
                </c:pt>
                <c:pt idx="749">
                  <c:v>86.703241000000006</c:v>
                </c:pt>
                <c:pt idx="750">
                  <c:v>86.731683000000004</c:v>
                </c:pt>
                <c:pt idx="751">
                  <c:v>86.770123999999996</c:v>
                </c:pt>
                <c:pt idx="752">
                  <c:v>86.803376</c:v>
                </c:pt>
                <c:pt idx="753">
                  <c:v>86.808792999999994</c:v>
                </c:pt>
                <c:pt idx="754">
                  <c:v>86.779574999999994</c:v>
                </c:pt>
                <c:pt idx="755">
                  <c:v>86.734990999999994</c:v>
                </c:pt>
                <c:pt idx="756">
                  <c:v>86.703828000000001</c:v>
                </c:pt>
                <c:pt idx="757">
                  <c:v>86.699647999999996</c:v>
                </c:pt>
                <c:pt idx="758">
                  <c:v>86.714415000000002</c:v>
                </c:pt>
                <c:pt idx="759">
                  <c:v>86.731199000000004</c:v>
                </c:pt>
                <c:pt idx="760">
                  <c:v>86.738043000000005</c:v>
                </c:pt>
                <c:pt idx="761">
                  <c:v>86.732555000000005</c:v>
                </c:pt>
                <c:pt idx="762">
                  <c:v>86.719077999999996</c:v>
                </c:pt>
                <c:pt idx="763">
                  <c:v>86.703969999999998</c:v>
                </c:pt>
                <c:pt idx="764">
                  <c:v>86.692103000000003</c:v>
                </c:pt>
                <c:pt idx="765">
                  <c:v>86.684968999999995</c:v>
                </c:pt>
                <c:pt idx="766">
                  <c:v>86.679996000000003</c:v>
                </c:pt>
                <c:pt idx="767">
                  <c:v>86.670721</c:v>
                </c:pt>
                <c:pt idx="768">
                  <c:v>86.648809999999997</c:v>
                </c:pt>
                <c:pt idx="769">
                  <c:v>86.608999999999995</c:v>
                </c:pt>
                <c:pt idx="770">
                  <c:v>86.554648999999998</c:v>
                </c:pt>
                <c:pt idx="771">
                  <c:v>86.498506000000006</c:v>
                </c:pt>
                <c:pt idx="772">
                  <c:v>86.455776</c:v>
                </c:pt>
                <c:pt idx="773">
                  <c:v>86.434259999999995</c:v>
                </c:pt>
                <c:pt idx="774">
                  <c:v>86.431006999999994</c:v>
                </c:pt>
                <c:pt idx="775">
                  <c:v>86.438816000000003</c:v>
                </c:pt>
                <c:pt idx="776">
                  <c:v>86.454667999999998</c:v>
                </c:pt>
                <c:pt idx="777">
                  <c:v>86.479512</c:v>
                </c:pt>
                <c:pt idx="778">
                  <c:v>86.509279000000006</c:v>
                </c:pt>
                <c:pt idx="779">
                  <c:v>86.529283000000007</c:v>
                </c:pt>
                <c:pt idx="780">
                  <c:v>86.523386000000002</c:v>
                </c:pt>
                <c:pt idx="781">
                  <c:v>86.492085000000003</c:v>
                </c:pt>
                <c:pt idx="782">
                  <c:v>86.457503000000003</c:v>
                </c:pt>
                <c:pt idx="783">
                  <c:v>86.444689999999994</c:v>
                </c:pt>
                <c:pt idx="784">
                  <c:v>86.457407000000003</c:v>
                </c:pt>
                <c:pt idx="785">
                  <c:v>86.473855</c:v>
                </c:pt>
                <c:pt idx="786">
                  <c:v>86.467226999999994</c:v>
                </c:pt>
                <c:pt idx="787">
                  <c:v>86.430425</c:v>
                </c:pt>
                <c:pt idx="788">
                  <c:v>86.380591999999993</c:v>
                </c:pt>
                <c:pt idx="789">
                  <c:v>86.343592999999998</c:v>
                </c:pt>
                <c:pt idx="790">
                  <c:v>86.336405999999997</c:v>
                </c:pt>
                <c:pt idx="791">
                  <c:v>86.358185000000006</c:v>
                </c:pt>
                <c:pt idx="792">
                  <c:v>86.391630000000006</c:v>
                </c:pt>
                <c:pt idx="793">
                  <c:v>86.414062000000001</c:v>
                </c:pt>
                <c:pt idx="794">
                  <c:v>86.412672999999998</c:v>
                </c:pt>
                <c:pt idx="795">
                  <c:v>86.392364999999998</c:v>
                </c:pt>
                <c:pt idx="796">
                  <c:v>86.368385000000004</c:v>
                </c:pt>
                <c:pt idx="797">
                  <c:v>86.351293999999996</c:v>
                </c:pt>
                <c:pt idx="798">
                  <c:v>86.340767</c:v>
                </c:pt>
                <c:pt idx="799">
                  <c:v>86.332205999999999</c:v>
                </c:pt>
                <c:pt idx="800">
                  <c:v>86.323548000000002</c:v>
                </c:pt>
                <c:pt idx="801">
                  <c:v>86.313545000000005</c:v>
                </c:pt>
                <c:pt idx="802">
                  <c:v>86.299060999999995</c:v>
                </c:pt>
                <c:pt idx="803">
                  <c:v>86.27955</c:v>
                </c:pt>
                <c:pt idx="804">
                  <c:v>86.261418000000006</c:v>
                </c:pt>
                <c:pt idx="805">
                  <c:v>86.252295000000004</c:v>
                </c:pt>
                <c:pt idx="806">
                  <c:v>86.251740999999996</c:v>
                </c:pt>
                <c:pt idx="807">
                  <c:v>86.251748000000006</c:v>
                </c:pt>
                <c:pt idx="808">
                  <c:v>86.246410999999995</c:v>
                </c:pt>
                <c:pt idx="809">
                  <c:v>86.237442999999999</c:v>
                </c:pt>
                <c:pt idx="810">
                  <c:v>86.229364000000004</c:v>
                </c:pt>
                <c:pt idx="811">
                  <c:v>86.223192999999995</c:v>
                </c:pt>
                <c:pt idx="812">
                  <c:v>86.217427999999998</c:v>
                </c:pt>
                <c:pt idx="813">
                  <c:v>86.212824999999995</c:v>
                </c:pt>
                <c:pt idx="814">
                  <c:v>86.212610999999995</c:v>
                </c:pt>
                <c:pt idx="815">
                  <c:v>86.217354999999998</c:v>
                </c:pt>
                <c:pt idx="816">
                  <c:v>86.221217999999993</c:v>
                </c:pt>
                <c:pt idx="817">
                  <c:v>86.214896999999993</c:v>
                </c:pt>
                <c:pt idx="818">
                  <c:v>86.193088000000003</c:v>
                </c:pt>
                <c:pt idx="819">
                  <c:v>86.159409999999994</c:v>
                </c:pt>
                <c:pt idx="820">
                  <c:v>86.124540999999994</c:v>
                </c:pt>
                <c:pt idx="821">
                  <c:v>86.099818999999997</c:v>
                </c:pt>
                <c:pt idx="822">
                  <c:v>86.092123000000001</c:v>
                </c:pt>
                <c:pt idx="823">
                  <c:v>86.102648000000002</c:v>
                </c:pt>
                <c:pt idx="824">
                  <c:v>86.126675000000006</c:v>
                </c:pt>
                <c:pt idx="825">
                  <c:v>86.153012000000004</c:v>
                </c:pt>
                <c:pt idx="826">
                  <c:v>86.167474999999996</c:v>
                </c:pt>
                <c:pt idx="827">
                  <c:v>86.161901</c:v>
                </c:pt>
                <c:pt idx="828">
                  <c:v>86.140244999999993</c:v>
                </c:pt>
                <c:pt idx="829">
                  <c:v>86.113026000000005</c:v>
                </c:pt>
                <c:pt idx="830">
                  <c:v>86.086575999999994</c:v>
                </c:pt>
                <c:pt idx="831">
                  <c:v>86.061115999999998</c:v>
                </c:pt>
                <c:pt idx="832">
                  <c:v>86.037979000000007</c:v>
                </c:pt>
                <c:pt idx="833">
                  <c:v>86.023235999999997</c:v>
                </c:pt>
                <c:pt idx="834">
                  <c:v>86.022605999999996</c:v>
                </c:pt>
                <c:pt idx="835">
                  <c:v>86.036653999999999</c:v>
                </c:pt>
                <c:pt idx="836">
                  <c:v>86.062224000000001</c:v>
                </c:pt>
                <c:pt idx="837">
                  <c:v>86.094099</c:v>
                </c:pt>
                <c:pt idx="838">
                  <c:v>86.122743999999997</c:v>
                </c:pt>
                <c:pt idx="839">
                  <c:v>86.134918999999996</c:v>
                </c:pt>
                <c:pt idx="840">
                  <c:v>86.122421000000003</c:v>
                </c:pt>
                <c:pt idx="841">
                  <c:v>86.090354000000005</c:v>
                </c:pt>
                <c:pt idx="842">
                  <c:v>86.053949000000003</c:v>
                </c:pt>
                <c:pt idx="843">
                  <c:v>86.027372999999997</c:v>
                </c:pt>
                <c:pt idx="844">
                  <c:v>86.016492999999997</c:v>
                </c:pt>
                <c:pt idx="845">
                  <c:v>86.019463999999999</c:v>
                </c:pt>
                <c:pt idx="846">
                  <c:v>86.029909000000004</c:v>
                </c:pt>
                <c:pt idx="847">
                  <c:v>86.039931999999993</c:v>
                </c:pt>
                <c:pt idx="848">
                  <c:v>86.044994000000003</c:v>
                </c:pt>
                <c:pt idx="849">
                  <c:v>86.048647000000003</c:v>
                </c:pt>
                <c:pt idx="850">
                  <c:v>86.060248000000001</c:v>
                </c:pt>
                <c:pt idx="851">
                  <c:v>86.084603000000001</c:v>
                </c:pt>
                <c:pt idx="852">
                  <c:v>86.112932999999998</c:v>
                </c:pt>
                <c:pt idx="853">
                  <c:v>86.125630999999998</c:v>
                </c:pt>
                <c:pt idx="854">
                  <c:v>86.106924000000006</c:v>
                </c:pt>
                <c:pt idx="855">
                  <c:v>86.059995000000001</c:v>
                </c:pt>
                <c:pt idx="856">
                  <c:v>86.008475000000004</c:v>
                </c:pt>
                <c:pt idx="857">
                  <c:v>85.979873999999995</c:v>
                </c:pt>
                <c:pt idx="858">
                  <c:v>85.982692999999998</c:v>
                </c:pt>
                <c:pt idx="859">
                  <c:v>85.998059999999995</c:v>
                </c:pt>
                <c:pt idx="860">
                  <c:v>85.996172999999999</c:v>
                </c:pt>
                <c:pt idx="861">
                  <c:v>85.963892999999999</c:v>
                </c:pt>
                <c:pt idx="862">
                  <c:v>85.916461999999996</c:v>
                </c:pt>
                <c:pt idx="863">
                  <c:v>85.880961999999997</c:v>
                </c:pt>
                <c:pt idx="864">
                  <c:v>85.86891</c:v>
                </c:pt>
                <c:pt idx="865">
                  <c:v>85.866777999999996</c:v>
                </c:pt>
                <c:pt idx="866">
                  <c:v>85.853342999999995</c:v>
                </c:pt>
                <c:pt idx="867">
                  <c:v>85.824022999999997</c:v>
                </c:pt>
                <c:pt idx="868">
                  <c:v>85.794476000000003</c:v>
                </c:pt>
                <c:pt idx="869">
                  <c:v>85.780231999999998</c:v>
                </c:pt>
                <c:pt idx="870">
                  <c:v>85.779426000000001</c:v>
                </c:pt>
                <c:pt idx="871">
                  <c:v>85.779159000000007</c:v>
                </c:pt>
                <c:pt idx="872">
                  <c:v>85.773651000000001</c:v>
                </c:pt>
                <c:pt idx="873">
                  <c:v>85.770663999999996</c:v>
                </c:pt>
                <c:pt idx="874">
                  <c:v>85.780928000000003</c:v>
                </c:pt>
                <c:pt idx="875">
                  <c:v>85.806822999999994</c:v>
                </c:pt>
                <c:pt idx="876">
                  <c:v>85.843163000000004</c:v>
                </c:pt>
                <c:pt idx="877">
                  <c:v>85.883413000000004</c:v>
                </c:pt>
                <c:pt idx="878">
                  <c:v>85.920681999999999</c:v>
                </c:pt>
                <c:pt idx="879">
                  <c:v>85.945284999999998</c:v>
                </c:pt>
                <c:pt idx="880">
                  <c:v>85.946511999999998</c:v>
                </c:pt>
                <c:pt idx="881">
                  <c:v>85.918954999999997</c:v>
                </c:pt>
                <c:pt idx="882">
                  <c:v>85.868246999999997</c:v>
                </c:pt>
                <c:pt idx="883">
                  <c:v>85.812264999999996</c:v>
                </c:pt>
                <c:pt idx="884">
                  <c:v>85.774618000000004</c:v>
                </c:pt>
                <c:pt idx="885">
                  <c:v>85.769872000000007</c:v>
                </c:pt>
                <c:pt idx="886">
                  <c:v>85.790228999999997</c:v>
                </c:pt>
                <c:pt idx="887">
                  <c:v>85.809102999999993</c:v>
                </c:pt>
                <c:pt idx="888">
                  <c:v>85.80283</c:v>
                </c:pt>
                <c:pt idx="889">
                  <c:v>85.769795999999999</c:v>
                </c:pt>
                <c:pt idx="890">
                  <c:v>85.727087999999995</c:v>
                </c:pt>
                <c:pt idx="891">
                  <c:v>85.690754999999996</c:v>
                </c:pt>
                <c:pt idx="892">
                  <c:v>85.664046999999997</c:v>
                </c:pt>
                <c:pt idx="893">
                  <c:v>85.644501000000005</c:v>
                </c:pt>
                <c:pt idx="894">
                  <c:v>85.634512000000001</c:v>
                </c:pt>
                <c:pt idx="895">
                  <c:v>85.638715000000005</c:v>
                </c:pt>
                <c:pt idx="896">
                  <c:v>85.653613000000007</c:v>
                </c:pt>
                <c:pt idx="897">
                  <c:v>85.665692000000007</c:v>
                </c:pt>
                <c:pt idx="898">
                  <c:v>85.661619999999999</c:v>
                </c:pt>
                <c:pt idx="899">
                  <c:v>85.638980000000004</c:v>
                </c:pt>
                <c:pt idx="900">
                  <c:v>85.606944999999996</c:v>
                </c:pt>
                <c:pt idx="901">
                  <c:v>85.578558000000001</c:v>
                </c:pt>
                <c:pt idx="902">
                  <c:v>85.562800999999993</c:v>
                </c:pt>
                <c:pt idx="903">
                  <c:v>85.560389000000001</c:v>
                </c:pt>
                <c:pt idx="904">
                  <c:v>85.564588999999998</c:v>
                </c:pt>
                <c:pt idx="905">
                  <c:v>85.568775000000002</c:v>
                </c:pt>
                <c:pt idx="906">
                  <c:v>85.575463999999997</c:v>
                </c:pt>
                <c:pt idx="907">
                  <c:v>85.594538</c:v>
                </c:pt>
                <c:pt idx="908">
                  <c:v>85.628713000000005</c:v>
                </c:pt>
                <c:pt idx="909">
                  <c:v>85.662732000000005</c:v>
                </c:pt>
                <c:pt idx="910">
                  <c:v>85.673000999999999</c:v>
                </c:pt>
                <c:pt idx="911">
                  <c:v>85.650547000000003</c:v>
                </c:pt>
                <c:pt idx="912">
                  <c:v>85.611371000000005</c:v>
                </c:pt>
                <c:pt idx="913">
                  <c:v>85.581441999999996</c:v>
                </c:pt>
                <c:pt idx="914">
                  <c:v>85.573673999999997</c:v>
                </c:pt>
                <c:pt idx="915">
                  <c:v>85.582227000000003</c:v>
                </c:pt>
                <c:pt idx="916">
                  <c:v>85.595613999999998</c:v>
                </c:pt>
                <c:pt idx="917">
                  <c:v>85.608902</c:v>
                </c:pt>
                <c:pt idx="918">
                  <c:v>85.622294999999994</c:v>
                </c:pt>
                <c:pt idx="919">
                  <c:v>85.633007000000006</c:v>
                </c:pt>
                <c:pt idx="920">
                  <c:v>85.633072999999996</c:v>
                </c:pt>
                <c:pt idx="921">
                  <c:v>85.61506</c:v>
                </c:pt>
                <c:pt idx="922">
                  <c:v>85.578632999999996</c:v>
                </c:pt>
                <c:pt idx="923">
                  <c:v>85.532442000000003</c:v>
                </c:pt>
                <c:pt idx="924">
                  <c:v>85.490781999999996</c:v>
                </c:pt>
                <c:pt idx="925">
                  <c:v>85.466459999999998</c:v>
                </c:pt>
                <c:pt idx="926">
                  <c:v>85.462992999999997</c:v>
                </c:pt>
                <c:pt idx="927">
                  <c:v>85.471885999999998</c:v>
                </c:pt>
                <c:pt idx="928">
                  <c:v>85.479153999999994</c:v>
                </c:pt>
                <c:pt idx="929">
                  <c:v>85.476620999999994</c:v>
                </c:pt>
                <c:pt idx="930">
                  <c:v>85.467169999999996</c:v>
                </c:pt>
                <c:pt idx="931">
                  <c:v>85.459057999999999</c:v>
                </c:pt>
                <c:pt idx="932">
                  <c:v>85.456478000000004</c:v>
                </c:pt>
                <c:pt idx="933">
                  <c:v>85.457091000000005</c:v>
                </c:pt>
                <c:pt idx="934">
                  <c:v>85.457244000000003</c:v>
                </c:pt>
                <c:pt idx="935">
                  <c:v>85.455521000000005</c:v>
                </c:pt>
                <c:pt idx="936">
                  <c:v>85.449592999999993</c:v>
                </c:pt>
                <c:pt idx="937">
                  <c:v>85.433948000000001</c:v>
                </c:pt>
                <c:pt idx="938">
                  <c:v>85.405731000000003</c:v>
                </c:pt>
                <c:pt idx="939">
                  <c:v>85.371741999999998</c:v>
                </c:pt>
                <c:pt idx="940">
                  <c:v>85.344933999999995</c:v>
                </c:pt>
                <c:pt idx="941">
                  <c:v>85.332874000000004</c:v>
                </c:pt>
                <c:pt idx="942">
                  <c:v>85.332763</c:v>
                </c:pt>
                <c:pt idx="943">
                  <c:v>85.338659000000007</c:v>
                </c:pt>
                <c:pt idx="944">
                  <c:v>85.349378000000002</c:v>
                </c:pt>
                <c:pt idx="945">
                  <c:v>85.365335999999999</c:v>
                </c:pt>
                <c:pt idx="946">
                  <c:v>85.380014000000003</c:v>
                </c:pt>
                <c:pt idx="947">
                  <c:v>85.379908999999998</c:v>
                </c:pt>
                <c:pt idx="948">
                  <c:v>85.355249999999998</c:v>
                </c:pt>
                <c:pt idx="949">
                  <c:v>85.311779000000001</c:v>
                </c:pt>
                <c:pt idx="950">
                  <c:v>85.273084999999995</c:v>
                </c:pt>
                <c:pt idx="951">
                  <c:v>85.267601999999997</c:v>
                </c:pt>
                <c:pt idx="952">
                  <c:v>85.305214000000007</c:v>
                </c:pt>
                <c:pt idx="953">
                  <c:v>85.363609999999994</c:v>
                </c:pt>
                <c:pt idx="954">
                  <c:v>85.402805999999998</c:v>
                </c:pt>
                <c:pt idx="955">
                  <c:v>85.398724000000001</c:v>
                </c:pt>
                <c:pt idx="956">
                  <c:v>85.362091000000007</c:v>
                </c:pt>
                <c:pt idx="957">
                  <c:v>85.322708000000006</c:v>
                </c:pt>
                <c:pt idx="958">
                  <c:v>85.298604999999995</c:v>
                </c:pt>
                <c:pt idx="959">
                  <c:v>85.285471000000001</c:v>
                </c:pt>
                <c:pt idx="960">
                  <c:v>85.272989999999993</c:v>
                </c:pt>
                <c:pt idx="961">
                  <c:v>85.261392000000001</c:v>
                </c:pt>
                <c:pt idx="962">
                  <c:v>85.258454999999998</c:v>
                </c:pt>
                <c:pt idx="963">
                  <c:v>85.266555999999994</c:v>
                </c:pt>
                <c:pt idx="964">
                  <c:v>85.278063000000003</c:v>
                </c:pt>
                <c:pt idx="965">
                  <c:v>85.281664000000006</c:v>
                </c:pt>
                <c:pt idx="966">
                  <c:v>85.271152000000001</c:v>
                </c:pt>
                <c:pt idx="967">
                  <c:v>85.249944999999997</c:v>
                </c:pt>
                <c:pt idx="968">
                  <c:v>85.228738000000007</c:v>
                </c:pt>
                <c:pt idx="969">
                  <c:v>85.217232999999993</c:v>
                </c:pt>
                <c:pt idx="970">
                  <c:v>85.217294999999993</c:v>
                </c:pt>
                <c:pt idx="971">
                  <c:v>85.225859</c:v>
                </c:pt>
                <c:pt idx="972">
                  <c:v>85.242099999999994</c:v>
                </c:pt>
                <c:pt idx="973">
                  <c:v>85.265855000000002</c:v>
                </c:pt>
                <c:pt idx="974">
                  <c:v>85.289016000000004</c:v>
                </c:pt>
                <c:pt idx="975">
                  <c:v>85.296002999999999</c:v>
                </c:pt>
                <c:pt idx="976">
                  <c:v>85.277951000000002</c:v>
                </c:pt>
                <c:pt idx="977">
                  <c:v>85.242862000000002</c:v>
                </c:pt>
                <c:pt idx="978">
                  <c:v>85.207870999999997</c:v>
                </c:pt>
                <c:pt idx="979">
                  <c:v>85.184550999999999</c:v>
                </c:pt>
                <c:pt idx="980">
                  <c:v>85.174694000000002</c:v>
                </c:pt>
                <c:pt idx="981">
                  <c:v>85.176044000000005</c:v>
                </c:pt>
                <c:pt idx="982">
                  <c:v>85.185817</c:v>
                </c:pt>
                <c:pt idx="983">
                  <c:v>85.199539000000001</c:v>
                </c:pt>
                <c:pt idx="984">
                  <c:v>85.212145000000007</c:v>
                </c:pt>
                <c:pt idx="985">
                  <c:v>85.221481999999995</c:v>
                </c:pt>
                <c:pt idx="986">
                  <c:v>85.227716999999998</c:v>
                </c:pt>
                <c:pt idx="987">
                  <c:v>85.229286999999999</c:v>
                </c:pt>
                <c:pt idx="988">
                  <c:v>85.222887</c:v>
                </c:pt>
                <c:pt idx="989">
                  <c:v>85.20787</c:v>
                </c:pt>
                <c:pt idx="990">
                  <c:v>85.187250000000006</c:v>
                </c:pt>
                <c:pt idx="991">
                  <c:v>85.163888999999998</c:v>
                </c:pt>
                <c:pt idx="992">
                  <c:v>85.139466999999996</c:v>
                </c:pt>
                <c:pt idx="993">
                  <c:v>85.118471999999997</c:v>
                </c:pt>
                <c:pt idx="994">
                  <c:v>85.108918000000003</c:v>
                </c:pt>
                <c:pt idx="995">
                  <c:v>85.114063999999999</c:v>
                </c:pt>
                <c:pt idx="996">
                  <c:v>85.124019000000004</c:v>
                </c:pt>
                <c:pt idx="997">
                  <c:v>85.121313000000001</c:v>
                </c:pt>
                <c:pt idx="998">
                  <c:v>85.098498000000006</c:v>
                </c:pt>
                <c:pt idx="999">
                  <c:v>85.067852999999999</c:v>
                </c:pt>
                <c:pt idx="1000">
                  <c:v>85.049397999999997</c:v>
                </c:pt>
                <c:pt idx="1001">
                  <c:v>85.049445000000006</c:v>
                </c:pt>
                <c:pt idx="1002">
                  <c:v>85.055356000000003</c:v>
                </c:pt>
                <c:pt idx="1003">
                  <c:v>85.053488000000002</c:v>
                </c:pt>
                <c:pt idx="1004">
                  <c:v>85.046871999999993</c:v>
                </c:pt>
                <c:pt idx="1005">
                  <c:v>85.048608999999999</c:v>
                </c:pt>
                <c:pt idx="1006">
                  <c:v>85.059603999999993</c:v>
                </c:pt>
                <c:pt idx="1007">
                  <c:v>85.061689000000001</c:v>
                </c:pt>
                <c:pt idx="1008">
                  <c:v>85.036368999999993</c:v>
                </c:pt>
                <c:pt idx="1009">
                  <c:v>84.984111999999996</c:v>
                </c:pt>
                <c:pt idx="1010">
                  <c:v>84.921040000000005</c:v>
                </c:pt>
                <c:pt idx="1011">
                  <c:v>84.861547999999999</c:v>
                </c:pt>
                <c:pt idx="1012">
                  <c:v>84.809673000000004</c:v>
                </c:pt>
                <c:pt idx="1013">
                  <c:v>84.763482999999994</c:v>
                </c:pt>
                <c:pt idx="1014">
                  <c:v>84.719420999999997</c:v>
                </c:pt>
                <c:pt idx="1015">
                  <c:v>84.670417</c:v>
                </c:pt>
                <c:pt idx="1016">
                  <c:v>84.605221999999998</c:v>
                </c:pt>
                <c:pt idx="1017">
                  <c:v>84.513805000000005</c:v>
                </c:pt>
                <c:pt idx="1018">
                  <c:v>84.392285999999999</c:v>
                </c:pt>
                <c:pt idx="1019">
                  <c:v>84.241511000000003</c:v>
                </c:pt>
                <c:pt idx="1020">
                  <c:v>84.062927999999999</c:v>
                </c:pt>
                <c:pt idx="1021">
                  <c:v>83.858514999999997</c:v>
                </c:pt>
                <c:pt idx="1022">
                  <c:v>83.634344999999996</c:v>
                </c:pt>
                <c:pt idx="1023">
                  <c:v>83.401052000000007</c:v>
                </c:pt>
                <c:pt idx="1024">
                  <c:v>83.167241000000004</c:v>
                </c:pt>
                <c:pt idx="1025">
                  <c:v>82.929850000000002</c:v>
                </c:pt>
                <c:pt idx="1026">
                  <c:v>82.671474000000003</c:v>
                </c:pt>
                <c:pt idx="1027">
                  <c:v>82.371555999999998</c:v>
                </c:pt>
                <c:pt idx="1028">
                  <c:v>82.024529000000001</c:v>
                </c:pt>
                <c:pt idx="1029">
                  <c:v>81.647597000000005</c:v>
                </c:pt>
                <c:pt idx="1030">
                  <c:v>81.269259000000005</c:v>
                </c:pt>
                <c:pt idx="1031">
                  <c:v>80.909395000000004</c:v>
                </c:pt>
                <c:pt idx="1032">
                  <c:v>80.569738000000001</c:v>
                </c:pt>
                <c:pt idx="1033">
                  <c:v>80.240944999999996</c:v>
                </c:pt>
                <c:pt idx="1034">
                  <c:v>79.916534999999996</c:v>
                </c:pt>
                <c:pt idx="1035">
                  <c:v>79.600933999999995</c:v>
                </c:pt>
                <c:pt idx="1036">
                  <c:v>79.307631999999998</c:v>
                </c:pt>
                <c:pt idx="1037">
                  <c:v>79.051464999999993</c:v>
                </c:pt>
                <c:pt idx="1038">
                  <c:v>78.840952000000001</c:v>
                </c:pt>
                <c:pt idx="1039">
                  <c:v>78.676132999999993</c:v>
                </c:pt>
                <c:pt idx="1040">
                  <c:v>78.553201999999999</c:v>
                </c:pt>
                <c:pt idx="1041">
                  <c:v>78.471168000000006</c:v>
                </c:pt>
                <c:pt idx="1042">
                  <c:v>78.434466</c:v>
                </c:pt>
                <c:pt idx="1043">
                  <c:v>78.450682999999998</c:v>
                </c:pt>
                <c:pt idx="1044">
                  <c:v>78.526251999999999</c:v>
                </c:pt>
                <c:pt idx="1045">
                  <c:v>78.661026000000007</c:v>
                </c:pt>
                <c:pt idx="1046">
                  <c:v>78.842527000000004</c:v>
                </c:pt>
                <c:pt idx="1047">
                  <c:v>79.045889000000003</c:v>
                </c:pt>
                <c:pt idx="1048">
                  <c:v>79.244118</c:v>
                </c:pt>
                <c:pt idx="1049">
                  <c:v>79.420368999999994</c:v>
                </c:pt>
                <c:pt idx="1050">
                  <c:v>79.568713000000002</c:v>
                </c:pt>
                <c:pt idx="1051">
                  <c:v>79.683893999999995</c:v>
                </c:pt>
                <c:pt idx="1052">
                  <c:v>79.755785000000003</c:v>
                </c:pt>
                <c:pt idx="1053">
                  <c:v>79.776959000000005</c:v>
                </c:pt>
                <c:pt idx="1054">
                  <c:v>79.751637000000002</c:v>
                </c:pt>
                <c:pt idx="1055">
                  <c:v>79.691211999999993</c:v>
                </c:pt>
                <c:pt idx="1056">
                  <c:v>79.601198999999994</c:v>
                </c:pt>
                <c:pt idx="1057">
                  <c:v>79.478151999999994</c:v>
                </c:pt>
                <c:pt idx="1058">
                  <c:v>79.321501999999995</c:v>
                </c:pt>
                <c:pt idx="1059">
                  <c:v>79.143386000000007</c:v>
                </c:pt>
                <c:pt idx="1060">
                  <c:v>78.961470000000006</c:v>
                </c:pt>
                <c:pt idx="1061">
                  <c:v>78.784239999999997</c:v>
                </c:pt>
                <c:pt idx="1062">
                  <c:v>78.609955999999997</c:v>
                </c:pt>
                <c:pt idx="1063">
                  <c:v>78.441360000000003</c:v>
                </c:pt>
                <c:pt idx="1064">
                  <c:v>78.294803999999999</c:v>
                </c:pt>
                <c:pt idx="1065">
                  <c:v>78.189285999999996</c:v>
                </c:pt>
                <c:pt idx="1066">
                  <c:v>78.129056000000006</c:v>
                </c:pt>
                <c:pt idx="1067">
                  <c:v>78.102458999999996</c:v>
                </c:pt>
                <c:pt idx="1068">
                  <c:v>78.097284999999999</c:v>
                </c:pt>
                <c:pt idx="1069">
                  <c:v>78.111856000000003</c:v>
                </c:pt>
                <c:pt idx="1070">
                  <c:v>78.149286000000004</c:v>
                </c:pt>
                <c:pt idx="1071">
                  <c:v>78.205416999999997</c:v>
                </c:pt>
                <c:pt idx="1072">
                  <c:v>78.266925000000001</c:v>
                </c:pt>
                <c:pt idx="1073">
                  <c:v>78.321927000000002</c:v>
                </c:pt>
                <c:pt idx="1074">
                  <c:v>78.371995999999996</c:v>
                </c:pt>
                <c:pt idx="1075">
                  <c:v>78.433594999999997</c:v>
                </c:pt>
                <c:pt idx="1076">
                  <c:v>78.525245999999996</c:v>
                </c:pt>
                <c:pt idx="1077">
                  <c:v>78.649581999999995</c:v>
                </c:pt>
                <c:pt idx="1078">
                  <c:v>78.788566000000003</c:v>
                </c:pt>
                <c:pt idx="1079">
                  <c:v>78.920259000000001</c:v>
                </c:pt>
                <c:pt idx="1080">
                  <c:v>79.040452999999999</c:v>
                </c:pt>
                <c:pt idx="1081">
                  <c:v>79.163785000000004</c:v>
                </c:pt>
                <c:pt idx="1082">
                  <c:v>79.302961999999994</c:v>
                </c:pt>
                <c:pt idx="1083">
                  <c:v>79.452016</c:v>
                </c:pt>
                <c:pt idx="1084">
                  <c:v>79.592930999999993</c:v>
                </c:pt>
                <c:pt idx="1085">
                  <c:v>79.714136999999994</c:v>
                </c:pt>
                <c:pt idx="1086">
                  <c:v>79.818042000000005</c:v>
                </c:pt>
                <c:pt idx="1087">
                  <c:v>79.913088999999999</c:v>
                </c:pt>
                <c:pt idx="1088">
                  <c:v>80.003210999999993</c:v>
                </c:pt>
                <c:pt idx="1089">
                  <c:v>80.084567000000007</c:v>
                </c:pt>
                <c:pt idx="1090">
                  <c:v>80.150030000000001</c:v>
                </c:pt>
                <c:pt idx="1091">
                  <c:v>80.197631999999999</c:v>
                </c:pt>
                <c:pt idx="1092">
                  <c:v>80.236503999999996</c:v>
                </c:pt>
                <c:pt idx="1093">
                  <c:v>80.282914000000005</c:v>
                </c:pt>
                <c:pt idx="1094">
                  <c:v>80.348456999999996</c:v>
                </c:pt>
                <c:pt idx="1095">
                  <c:v>80.433268999999996</c:v>
                </c:pt>
                <c:pt idx="1096">
                  <c:v>80.530674000000005</c:v>
                </c:pt>
                <c:pt idx="1097">
                  <c:v>80.633729000000002</c:v>
                </c:pt>
                <c:pt idx="1098">
                  <c:v>80.734977000000001</c:v>
                </c:pt>
                <c:pt idx="1099">
                  <c:v>80.82508</c:v>
                </c:pt>
                <c:pt idx="1100">
                  <c:v>80.899360000000001</c:v>
                </c:pt>
                <c:pt idx="1101">
                  <c:v>80.962737000000004</c:v>
                </c:pt>
                <c:pt idx="1102">
                  <c:v>81.023112999999995</c:v>
                </c:pt>
                <c:pt idx="1103">
                  <c:v>81.081907000000001</c:v>
                </c:pt>
                <c:pt idx="1104">
                  <c:v>81.135587999999998</c:v>
                </c:pt>
                <c:pt idx="1105">
                  <c:v>81.185689999999994</c:v>
                </c:pt>
                <c:pt idx="1106">
                  <c:v>81.239562000000006</c:v>
                </c:pt>
                <c:pt idx="1107">
                  <c:v>81.300713999999999</c:v>
                </c:pt>
                <c:pt idx="1108">
                  <c:v>81.364501000000004</c:v>
                </c:pt>
                <c:pt idx="1109">
                  <c:v>81.424611999999996</c:v>
                </c:pt>
                <c:pt idx="1110">
                  <c:v>81.477850000000004</c:v>
                </c:pt>
                <c:pt idx="1111">
                  <c:v>81.520049</c:v>
                </c:pt>
                <c:pt idx="1112">
                  <c:v>81.542708000000005</c:v>
                </c:pt>
                <c:pt idx="1113">
                  <c:v>81.537571</c:v>
                </c:pt>
                <c:pt idx="1114">
                  <c:v>81.501885000000001</c:v>
                </c:pt>
                <c:pt idx="1115">
                  <c:v>81.437717000000006</c:v>
                </c:pt>
                <c:pt idx="1116">
                  <c:v>81.349828000000002</c:v>
                </c:pt>
                <c:pt idx="1117">
                  <c:v>81.246056999999993</c:v>
                </c:pt>
                <c:pt idx="1118">
                  <c:v>81.134924999999996</c:v>
                </c:pt>
                <c:pt idx="1119">
                  <c:v>81.018704</c:v>
                </c:pt>
                <c:pt idx="1120">
                  <c:v>80.891510999999994</c:v>
                </c:pt>
                <c:pt idx="1121">
                  <c:v>80.747251000000006</c:v>
                </c:pt>
                <c:pt idx="1122">
                  <c:v>80.587333999999998</c:v>
                </c:pt>
                <c:pt idx="1123">
                  <c:v>80.419599000000005</c:v>
                </c:pt>
                <c:pt idx="1124">
                  <c:v>80.255526000000003</c:v>
                </c:pt>
                <c:pt idx="1125">
                  <c:v>80.113214999999997</c:v>
                </c:pt>
                <c:pt idx="1126">
                  <c:v>80.016277000000002</c:v>
                </c:pt>
                <c:pt idx="1127">
                  <c:v>79.978915999999998</c:v>
                </c:pt>
                <c:pt idx="1128">
                  <c:v>79.990894999999995</c:v>
                </c:pt>
                <c:pt idx="1129">
                  <c:v>80.024591000000001</c:v>
                </c:pt>
                <c:pt idx="1130">
                  <c:v>80.058835999999999</c:v>
                </c:pt>
                <c:pt idx="1131">
                  <c:v>80.089195000000004</c:v>
                </c:pt>
                <c:pt idx="1132">
                  <c:v>80.114073000000005</c:v>
                </c:pt>
                <c:pt idx="1133">
                  <c:v>80.120624000000007</c:v>
                </c:pt>
                <c:pt idx="1134">
                  <c:v>80.093079000000003</c:v>
                </c:pt>
                <c:pt idx="1135">
                  <c:v>80.031233</c:v>
                </c:pt>
                <c:pt idx="1136">
                  <c:v>79.951638000000003</c:v>
                </c:pt>
                <c:pt idx="1137">
                  <c:v>79.870580000000004</c:v>
                </c:pt>
                <c:pt idx="1138">
                  <c:v>79.793857000000003</c:v>
                </c:pt>
                <c:pt idx="1139">
                  <c:v>79.726066000000003</c:v>
                </c:pt>
                <c:pt idx="1140">
                  <c:v>79.682254999999998</c:v>
                </c:pt>
                <c:pt idx="1141">
                  <c:v>79.682423</c:v>
                </c:pt>
                <c:pt idx="1142">
                  <c:v>79.735011</c:v>
                </c:pt>
                <c:pt idx="1143">
                  <c:v>79.830173000000002</c:v>
                </c:pt>
                <c:pt idx="1144">
                  <c:v>79.950309000000004</c:v>
                </c:pt>
                <c:pt idx="1145">
                  <c:v>80.085815999999994</c:v>
                </c:pt>
                <c:pt idx="1146">
                  <c:v>80.240206999999998</c:v>
                </c:pt>
                <c:pt idx="1147">
                  <c:v>80.421334000000002</c:v>
                </c:pt>
                <c:pt idx="1148">
                  <c:v>80.627313999999998</c:v>
                </c:pt>
                <c:pt idx="1149">
                  <c:v>80.839961000000002</c:v>
                </c:pt>
                <c:pt idx="1150">
                  <c:v>81.032989000000001</c:v>
                </c:pt>
                <c:pt idx="1151">
                  <c:v>81.189031999999997</c:v>
                </c:pt>
                <c:pt idx="1152">
                  <c:v>81.310525999999996</c:v>
                </c:pt>
                <c:pt idx="1153">
                  <c:v>81.413687999999993</c:v>
                </c:pt>
                <c:pt idx="1154">
                  <c:v>81.513019</c:v>
                </c:pt>
                <c:pt idx="1155">
                  <c:v>81.612981000000005</c:v>
                </c:pt>
                <c:pt idx="1156">
                  <c:v>81.712112000000005</c:v>
                </c:pt>
                <c:pt idx="1157">
                  <c:v>81.809633000000005</c:v>
                </c:pt>
                <c:pt idx="1158">
                  <c:v>81.904954000000004</c:v>
                </c:pt>
                <c:pt idx="1159">
                  <c:v>81.993634</c:v>
                </c:pt>
                <c:pt idx="1160">
                  <c:v>82.068651000000003</c:v>
                </c:pt>
                <c:pt idx="1161">
                  <c:v>82.127139</c:v>
                </c:pt>
                <c:pt idx="1162">
                  <c:v>82.173807999999994</c:v>
                </c:pt>
                <c:pt idx="1163">
                  <c:v>82.216093999999998</c:v>
                </c:pt>
                <c:pt idx="1164">
                  <c:v>82.256621999999993</c:v>
                </c:pt>
                <c:pt idx="1165">
                  <c:v>82.292061000000004</c:v>
                </c:pt>
                <c:pt idx="1166">
                  <c:v>82.319452999999996</c:v>
                </c:pt>
                <c:pt idx="1167">
                  <c:v>82.341736999999995</c:v>
                </c:pt>
                <c:pt idx="1168">
                  <c:v>82.365208999999993</c:v>
                </c:pt>
                <c:pt idx="1169">
                  <c:v>82.392797000000002</c:v>
                </c:pt>
                <c:pt idx="1170">
                  <c:v>82.423518999999999</c:v>
                </c:pt>
                <c:pt idx="1171">
                  <c:v>82.459114999999997</c:v>
                </c:pt>
                <c:pt idx="1172">
                  <c:v>82.505989999999997</c:v>
                </c:pt>
                <c:pt idx="1173">
                  <c:v>82.565662000000003</c:v>
                </c:pt>
                <c:pt idx="1174">
                  <c:v>82.626011000000005</c:v>
                </c:pt>
                <c:pt idx="1175">
                  <c:v>82.668846000000002</c:v>
                </c:pt>
                <c:pt idx="1176">
                  <c:v>82.687717000000006</c:v>
                </c:pt>
                <c:pt idx="1177">
                  <c:v>82.693489</c:v>
                </c:pt>
                <c:pt idx="1178">
                  <c:v>82.701103000000003</c:v>
                </c:pt>
                <c:pt idx="1179">
                  <c:v>82.716097000000005</c:v>
                </c:pt>
                <c:pt idx="1180">
                  <c:v>82.736007999999998</c:v>
                </c:pt>
                <c:pt idx="1181">
                  <c:v>82.758729000000002</c:v>
                </c:pt>
                <c:pt idx="1182">
                  <c:v>82.784184999999994</c:v>
                </c:pt>
                <c:pt idx="1183">
                  <c:v>82.811639999999997</c:v>
                </c:pt>
                <c:pt idx="1184">
                  <c:v>82.841286999999994</c:v>
                </c:pt>
                <c:pt idx="1185">
                  <c:v>82.876247000000006</c:v>
                </c:pt>
                <c:pt idx="1186">
                  <c:v>82.916928999999996</c:v>
                </c:pt>
                <c:pt idx="1187">
                  <c:v>82.954182000000003</c:v>
                </c:pt>
                <c:pt idx="1188">
                  <c:v>82.974344000000002</c:v>
                </c:pt>
                <c:pt idx="1189">
                  <c:v>82.972948000000002</c:v>
                </c:pt>
                <c:pt idx="1190">
                  <c:v>82.959776000000005</c:v>
                </c:pt>
                <c:pt idx="1191">
                  <c:v>82.949286999999998</c:v>
                </c:pt>
                <c:pt idx="1192">
                  <c:v>82.949128999999999</c:v>
                </c:pt>
                <c:pt idx="1193">
                  <c:v>82.958276999999995</c:v>
                </c:pt>
                <c:pt idx="1194">
                  <c:v>82.972105999999997</c:v>
                </c:pt>
                <c:pt idx="1195">
                  <c:v>82.987238000000005</c:v>
                </c:pt>
                <c:pt idx="1196">
                  <c:v>83.004321000000004</c:v>
                </c:pt>
                <c:pt idx="1197">
                  <c:v>83.028228999999996</c:v>
                </c:pt>
                <c:pt idx="1198">
                  <c:v>83.063417999999999</c:v>
                </c:pt>
                <c:pt idx="1199">
                  <c:v>83.106852000000003</c:v>
                </c:pt>
                <c:pt idx="1200">
                  <c:v>83.146332999999998</c:v>
                </c:pt>
                <c:pt idx="1201">
                  <c:v>83.167542999999995</c:v>
                </c:pt>
                <c:pt idx="1202">
                  <c:v>83.163863000000006</c:v>
                </c:pt>
                <c:pt idx="1203">
                  <c:v>83.141655</c:v>
                </c:pt>
                <c:pt idx="1204">
                  <c:v>83.118713</c:v>
                </c:pt>
                <c:pt idx="1205">
                  <c:v>83.115970000000004</c:v>
                </c:pt>
                <c:pt idx="1206">
                  <c:v>83.144581000000002</c:v>
                </c:pt>
                <c:pt idx="1207">
                  <c:v>83.196393</c:v>
                </c:pt>
                <c:pt idx="1208">
                  <c:v>83.247781000000003</c:v>
                </c:pt>
                <c:pt idx="1209">
                  <c:v>83.275925999999998</c:v>
                </c:pt>
                <c:pt idx="1210">
                  <c:v>83.273915000000002</c:v>
                </c:pt>
                <c:pt idx="1211">
                  <c:v>83.252889999999994</c:v>
                </c:pt>
                <c:pt idx="1212">
                  <c:v>83.232648999999995</c:v>
                </c:pt>
                <c:pt idx="1213">
                  <c:v>83.229795999999993</c:v>
                </c:pt>
                <c:pt idx="1214">
                  <c:v>83.249726999999993</c:v>
                </c:pt>
                <c:pt idx="1215">
                  <c:v>83.284737000000007</c:v>
                </c:pt>
                <c:pt idx="1216">
                  <c:v>83.318712000000005</c:v>
                </c:pt>
                <c:pt idx="1217">
                  <c:v>83.336282999999995</c:v>
                </c:pt>
                <c:pt idx="1218">
                  <c:v>83.331352999999993</c:v>
                </c:pt>
                <c:pt idx="1219">
                  <c:v>83.310471000000007</c:v>
                </c:pt>
                <c:pt idx="1220">
                  <c:v>83.289170999999996</c:v>
                </c:pt>
                <c:pt idx="1221">
                  <c:v>83.281864999999996</c:v>
                </c:pt>
                <c:pt idx="1222">
                  <c:v>83.290935000000005</c:v>
                </c:pt>
                <c:pt idx="1223">
                  <c:v>83.305384000000004</c:v>
                </c:pt>
                <c:pt idx="1224">
                  <c:v>83.312620999999993</c:v>
                </c:pt>
                <c:pt idx="1225">
                  <c:v>83.311329999999998</c:v>
                </c:pt>
                <c:pt idx="1226">
                  <c:v>83.310108</c:v>
                </c:pt>
                <c:pt idx="1227">
                  <c:v>83.314943999999997</c:v>
                </c:pt>
                <c:pt idx="1228">
                  <c:v>83.323740000000001</c:v>
                </c:pt>
                <c:pt idx="1229">
                  <c:v>83.333731</c:v>
                </c:pt>
                <c:pt idx="1230">
                  <c:v>83.347200000000001</c:v>
                </c:pt>
                <c:pt idx="1231">
                  <c:v>83.365272000000004</c:v>
                </c:pt>
                <c:pt idx="1232">
                  <c:v>83.381450000000001</c:v>
                </c:pt>
                <c:pt idx="1233">
                  <c:v>83.388769999999994</c:v>
                </c:pt>
                <c:pt idx="1234">
                  <c:v>83.391542000000001</c:v>
                </c:pt>
                <c:pt idx="1235">
                  <c:v>83.402129000000002</c:v>
                </c:pt>
                <c:pt idx="1236">
                  <c:v>83.424358999999995</c:v>
                </c:pt>
                <c:pt idx="1237">
                  <c:v>83.446766999999994</c:v>
                </c:pt>
                <c:pt idx="1238">
                  <c:v>83.456800000000001</c:v>
                </c:pt>
                <c:pt idx="1239">
                  <c:v>83.457769999999996</c:v>
                </c:pt>
                <c:pt idx="1240">
                  <c:v>83.465577999999994</c:v>
                </c:pt>
                <c:pt idx="1241">
                  <c:v>83.488804000000002</c:v>
                </c:pt>
                <c:pt idx="1242">
                  <c:v>83.517080000000007</c:v>
                </c:pt>
                <c:pt idx="1243">
                  <c:v>83.531747999999993</c:v>
                </c:pt>
                <c:pt idx="1244">
                  <c:v>83.525176999999999</c:v>
                </c:pt>
                <c:pt idx="1245">
                  <c:v>83.506377000000001</c:v>
                </c:pt>
                <c:pt idx="1246">
                  <c:v>83.489322999999999</c:v>
                </c:pt>
                <c:pt idx="1247">
                  <c:v>83.480363999999994</c:v>
                </c:pt>
                <c:pt idx="1248">
                  <c:v>83.478177000000002</c:v>
                </c:pt>
                <c:pt idx="1249">
                  <c:v>83.481328000000005</c:v>
                </c:pt>
                <c:pt idx="1250">
                  <c:v>83.490832999999995</c:v>
                </c:pt>
                <c:pt idx="1251">
                  <c:v>83.505741</c:v>
                </c:pt>
                <c:pt idx="1252">
                  <c:v>83.520778000000007</c:v>
                </c:pt>
                <c:pt idx="1253">
                  <c:v>83.530997999999997</c:v>
                </c:pt>
                <c:pt idx="1254">
                  <c:v>83.53716</c:v>
                </c:pt>
                <c:pt idx="1255">
                  <c:v>83.544498000000004</c:v>
                </c:pt>
                <c:pt idx="1256">
                  <c:v>83.556404999999998</c:v>
                </c:pt>
                <c:pt idx="1257">
                  <c:v>83.570087000000001</c:v>
                </c:pt>
                <c:pt idx="1258">
                  <c:v>83.578276000000002</c:v>
                </c:pt>
                <c:pt idx="1259">
                  <c:v>83.575433000000004</c:v>
                </c:pt>
                <c:pt idx="1260">
                  <c:v>83.563508999999996</c:v>
                </c:pt>
                <c:pt idx="1261">
                  <c:v>83.551946000000001</c:v>
                </c:pt>
                <c:pt idx="1262">
                  <c:v>83.550501999999994</c:v>
                </c:pt>
                <c:pt idx="1263">
                  <c:v>83.560866000000004</c:v>
                </c:pt>
                <c:pt idx="1264">
                  <c:v>83.575850000000003</c:v>
                </c:pt>
                <c:pt idx="1265">
                  <c:v>83.587187</c:v>
                </c:pt>
                <c:pt idx="1266">
                  <c:v>83.592584000000002</c:v>
                </c:pt>
                <c:pt idx="1267">
                  <c:v>83.594303999999994</c:v>
                </c:pt>
                <c:pt idx="1268">
                  <c:v>83.593691000000007</c:v>
                </c:pt>
                <c:pt idx="1269">
                  <c:v>83.591165000000004</c:v>
                </c:pt>
                <c:pt idx="1270">
                  <c:v>83.591437999999997</c:v>
                </c:pt>
                <c:pt idx="1271">
                  <c:v>83.603425999999999</c:v>
                </c:pt>
                <c:pt idx="1272">
                  <c:v>83.630049999999997</c:v>
                </c:pt>
                <c:pt idx="1273">
                  <c:v>83.659052000000003</c:v>
                </c:pt>
                <c:pt idx="1274">
                  <c:v>83.669613999999996</c:v>
                </c:pt>
                <c:pt idx="1275">
                  <c:v>83.651829000000006</c:v>
                </c:pt>
                <c:pt idx="1276">
                  <c:v>83.617986000000002</c:v>
                </c:pt>
                <c:pt idx="1277">
                  <c:v>83.591070000000002</c:v>
                </c:pt>
                <c:pt idx="1278">
                  <c:v>83.582792999999995</c:v>
                </c:pt>
                <c:pt idx="1279">
                  <c:v>83.586359000000002</c:v>
                </c:pt>
                <c:pt idx="1280">
                  <c:v>83.589766999999995</c:v>
                </c:pt>
                <c:pt idx="1281">
                  <c:v>83.589782999999997</c:v>
                </c:pt>
                <c:pt idx="1282">
                  <c:v>83.589364000000003</c:v>
                </c:pt>
                <c:pt idx="1283">
                  <c:v>83.587599999999995</c:v>
                </c:pt>
                <c:pt idx="1284">
                  <c:v>83.580607999999998</c:v>
                </c:pt>
                <c:pt idx="1285">
                  <c:v>83.571672000000007</c:v>
                </c:pt>
                <c:pt idx="1286">
                  <c:v>83.572232999999997</c:v>
                </c:pt>
                <c:pt idx="1287">
                  <c:v>83.589310999999995</c:v>
                </c:pt>
                <c:pt idx="1288">
                  <c:v>83.616826000000003</c:v>
                </c:pt>
                <c:pt idx="1289">
                  <c:v>83.642949000000002</c:v>
                </c:pt>
                <c:pt idx="1290">
                  <c:v>83.662531999999999</c:v>
                </c:pt>
                <c:pt idx="1291">
                  <c:v>83.678338999999994</c:v>
                </c:pt>
                <c:pt idx="1292">
                  <c:v>83.692712</c:v>
                </c:pt>
                <c:pt idx="1293">
                  <c:v>83.702640000000002</c:v>
                </c:pt>
                <c:pt idx="1294">
                  <c:v>83.702648999999994</c:v>
                </c:pt>
                <c:pt idx="1295">
                  <c:v>83.690180999999995</c:v>
                </c:pt>
                <c:pt idx="1296">
                  <c:v>83.669588000000005</c:v>
                </c:pt>
                <c:pt idx="1297">
                  <c:v>83.652897999999993</c:v>
                </c:pt>
                <c:pt idx="1298">
                  <c:v>83.653080000000003</c:v>
                </c:pt>
                <c:pt idx="1299">
                  <c:v>83.671178999999995</c:v>
                </c:pt>
                <c:pt idx="1300">
                  <c:v>83.691209999999998</c:v>
                </c:pt>
                <c:pt idx="1301">
                  <c:v>83.693909000000005</c:v>
                </c:pt>
                <c:pt idx="1302">
                  <c:v>83.676868999999996</c:v>
                </c:pt>
                <c:pt idx="1303">
                  <c:v>83.656383000000005</c:v>
                </c:pt>
                <c:pt idx="1304">
                  <c:v>83.648725999999996</c:v>
                </c:pt>
                <c:pt idx="1305">
                  <c:v>83.655058999999994</c:v>
                </c:pt>
                <c:pt idx="1306">
                  <c:v>83.666590999999997</c:v>
                </c:pt>
                <c:pt idx="1307">
                  <c:v>83.677565999999999</c:v>
                </c:pt>
                <c:pt idx="1308">
                  <c:v>83.687239000000005</c:v>
                </c:pt>
                <c:pt idx="1309">
                  <c:v>83.693974999999995</c:v>
                </c:pt>
                <c:pt idx="1310">
                  <c:v>83.696572000000003</c:v>
                </c:pt>
                <c:pt idx="1311">
                  <c:v>83.701532999999998</c:v>
                </c:pt>
                <c:pt idx="1312">
                  <c:v>83.720326999999997</c:v>
                </c:pt>
                <c:pt idx="1313">
                  <c:v>83.754152000000005</c:v>
                </c:pt>
                <c:pt idx="1314">
                  <c:v>83.785555000000002</c:v>
                </c:pt>
                <c:pt idx="1315">
                  <c:v>83.791579999999996</c:v>
                </c:pt>
                <c:pt idx="1316">
                  <c:v>83.766465999999994</c:v>
                </c:pt>
                <c:pt idx="1317">
                  <c:v>83.728902000000005</c:v>
                </c:pt>
                <c:pt idx="1318">
                  <c:v>83.705608999999995</c:v>
                </c:pt>
                <c:pt idx="1319">
                  <c:v>83.708802000000006</c:v>
                </c:pt>
                <c:pt idx="1320">
                  <c:v>83.729699999999994</c:v>
                </c:pt>
                <c:pt idx="1321">
                  <c:v>83.751513000000003</c:v>
                </c:pt>
                <c:pt idx="1322">
                  <c:v>83.764768000000004</c:v>
                </c:pt>
                <c:pt idx="1323">
                  <c:v>83.768781000000004</c:v>
                </c:pt>
                <c:pt idx="1324">
                  <c:v>83.762935999999996</c:v>
                </c:pt>
                <c:pt idx="1325">
                  <c:v>83.744169999999997</c:v>
                </c:pt>
                <c:pt idx="1326">
                  <c:v>83.715508999999997</c:v>
                </c:pt>
                <c:pt idx="1327">
                  <c:v>83.690918999999994</c:v>
                </c:pt>
                <c:pt idx="1328">
                  <c:v>83.684663999999998</c:v>
                </c:pt>
                <c:pt idx="1329">
                  <c:v>83.696483000000001</c:v>
                </c:pt>
                <c:pt idx="1330">
                  <c:v>83.712055000000007</c:v>
                </c:pt>
                <c:pt idx="1331">
                  <c:v>83.718123000000006</c:v>
                </c:pt>
                <c:pt idx="1332">
                  <c:v>83.713134999999994</c:v>
                </c:pt>
                <c:pt idx="1333">
                  <c:v>83.703736000000006</c:v>
                </c:pt>
                <c:pt idx="1334">
                  <c:v>83.696779000000006</c:v>
                </c:pt>
                <c:pt idx="1335">
                  <c:v>83.696016</c:v>
                </c:pt>
                <c:pt idx="1336">
                  <c:v>83.700574000000003</c:v>
                </c:pt>
                <c:pt idx="1337">
                  <c:v>83.703614999999999</c:v>
                </c:pt>
                <c:pt idx="1338">
                  <c:v>83.697933000000006</c:v>
                </c:pt>
                <c:pt idx="1339">
                  <c:v>83.686667</c:v>
                </c:pt>
                <c:pt idx="1340">
                  <c:v>83.683047000000002</c:v>
                </c:pt>
                <c:pt idx="1341">
                  <c:v>83.694051999999999</c:v>
                </c:pt>
                <c:pt idx="1342">
                  <c:v>83.709273999999994</c:v>
                </c:pt>
                <c:pt idx="1343">
                  <c:v>83.713571000000002</c:v>
                </c:pt>
                <c:pt idx="1344">
                  <c:v>83.707367000000005</c:v>
                </c:pt>
                <c:pt idx="1345">
                  <c:v>83.705203999999995</c:v>
                </c:pt>
                <c:pt idx="1346">
                  <c:v>83.714691999999999</c:v>
                </c:pt>
                <c:pt idx="1347">
                  <c:v>83.72654</c:v>
                </c:pt>
                <c:pt idx="1348">
                  <c:v>83.727846999999997</c:v>
                </c:pt>
                <c:pt idx="1349">
                  <c:v>83.717224000000002</c:v>
                </c:pt>
                <c:pt idx="1350">
                  <c:v>83.702787999999998</c:v>
                </c:pt>
                <c:pt idx="1351">
                  <c:v>83.691862999999998</c:v>
                </c:pt>
                <c:pt idx="1352">
                  <c:v>83.687439999999995</c:v>
                </c:pt>
                <c:pt idx="1353">
                  <c:v>83.689081999999999</c:v>
                </c:pt>
                <c:pt idx="1354">
                  <c:v>83.691884999999999</c:v>
                </c:pt>
                <c:pt idx="1355">
                  <c:v>83.689183</c:v>
                </c:pt>
                <c:pt idx="1356">
                  <c:v>83.682215999999997</c:v>
                </c:pt>
                <c:pt idx="1357">
                  <c:v>83.683423000000005</c:v>
                </c:pt>
                <c:pt idx="1358">
                  <c:v>83.703256999999994</c:v>
                </c:pt>
                <c:pt idx="1359">
                  <c:v>83.735467</c:v>
                </c:pt>
                <c:pt idx="1360">
                  <c:v>83.761803</c:v>
                </c:pt>
                <c:pt idx="1361">
                  <c:v>83.770625999999993</c:v>
                </c:pt>
                <c:pt idx="1362">
                  <c:v>83.765152999999998</c:v>
                </c:pt>
                <c:pt idx="1363">
                  <c:v>83.753497999999993</c:v>
                </c:pt>
                <c:pt idx="1364">
                  <c:v>83.737246999999996</c:v>
                </c:pt>
                <c:pt idx="1365">
                  <c:v>83.712688</c:v>
                </c:pt>
                <c:pt idx="1366">
                  <c:v>83.679497999999995</c:v>
                </c:pt>
                <c:pt idx="1367">
                  <c:v>83.645302000000001</c:v>
                </c:pt>
                <c:pt idx="1368">
                  <c:v>83.622121000000007</c:v>
                </c:pt>
                <c:pt idx="1369">
                  <c:v>83.617742000000007</c:v>
                </c:pt>
                <c:pt idx="1370">
                  <c:v>83.628309999999999</c:v>
                </c:pt>
                <c:pt idx="1371">
                  <c:v>83.640195000000006</c:v>
                </c:pt>
                <c:pt idx="1372">
                  <c:v>83.642408000000003</c:v>
                </c:pt>
                <c:pt idx="1373">
                  <c:v>83.636831000000001</c:v>
                </c:pt>
                <c:pt idx="1374">
                  <c:v>83.632936999999998</c:v>
                </c:pt>
                <c:pt idx="1375">
                  <c:v>83.633643000000006</c:v>
                </c:pt>
                <c:pt idx="1376">
                  <c:v>83.631747000000004</c:v>
                </c:pt>
                <c:pt idx="1377">
                  <c:v>83.621104000000003</c:v>
                </c:pt>
                <c:pt idx="1378">
                  <c:v>83.605108000000001</c:v>
                </c:pt>
                <c:pt idx="1379">
                  <c:v>83.590523000000005</c:v>
                </c:pt>
                <c:pt idx="1380">
                  <c:v>83.577781000000002</c:v>
                </c:pt>
                <c:pt idx="1381">
                  <c:v>83.563077000000007</c:v>
                </c:pt>
                <c:pt idx="1382">
                  <c:v>83.548157000000003</c:v>
                </c:pt>
                <c:pt idx="1383">
                  <c:v>83.542071000000007</c:v>
                </c:pt>
                <c:pt idx="1384">
                  <c:v>83.552100999999993</c:v>
                </c:pt>
                <c:pt idx="1385">
                  <c:v>83.576485000000005</c:v>
                </c:pt>
                <c:pt idx="1386">
                  <c:v>83.606961999999996</c:v>
                </c:pt>
                <c:pt idx="1387">
                  <c:v>83.635140000000007</c:v>
                </c:pt>
                <c:pt idx="1388">
                  <c:v>83.654788999999994</c:v>
                </c:pt>
                <c:pt idx="1389">
                  <c:v>83.661310999999998</c:v>
                </c:pt>
                <c:pt idx="1390">
                  <c:v>83.653049999999993</c:v>
                </c:pt>
                <c:pt idx="1391">
                  <c:v>83.633173999999997</c:v>
                </c:pt>
                <c:pt idx="1392">
                  <c:v>83.608025999999995</c:v>
                </c:pt>
                <c:pt idx="1393">
                  <c:v>83.583303999999998</c:v>
                </c:pt>
                <c:pt idx="1394">
                  <c:v>83.562865000000002</c:v>
                </c:pt>
                <c:pt idx="1395">
                  <c:v>83.549375999999995</c:v>
                </c:pt>
                <c:pt idx="1396">
                  <c:v>83.542233999999993</c:v>
                </c:pt>
                <c:pt idx="1397">
                  <c:v>83.535274999999999</c:v>
                </c:pt>
                <c:pt idx="1398">
                  <c:v>83.521983000000006</c:v>
                </c:pt>
                <c:pt idx="1399">
                  <c:v>83.505493000000001</c:v>
                </c:pt>
                <c:pt idx="1400">
                  <c:v>83.498600999999994</c:v>
                </c:pt>
                <c:pt idx="1401">
                  <c:v>83.509060000000005</c:v>
                </c:pt>
                <c:pt idx="1402">
                  <c:v>83.527800999999997</c:v>
                </c:pt>
                <c:pt idx="1403">
                  <c:v>83.537212999999994</c:v>
                </c:pt>
                <c:pt idx="1404">
                  <c:v>83.529977000000002</c:v>
                </c:pt>
                <c:pt idx="1405">
                  <c:v>83.514882999999998</c:v>
                </c:pt>
                <c:pt idx="1406">
                  <c:v>83.505087000000003</c:v>
                </c:pt>
                <c:pt idx="1407">
                  <c:v>83.505914000000004</c:v>
                </c:pt>
                <c:pt idx="1408">
                  <c:v>83.513614000000004</c:v>
                </c:pt>
                <c:pt idx="1409">
                  <c:v>83.520010999999997</c:v>
                </c:pt>
                <c:pt idx="1410">
                  <c:v>83.517662999999999</c:v>
                </c:pt>
                <c:pt idx="1411">
                  <c:v>83.505944</c:v>
                </c:pt>
                <c:pt idx="1412">
                  <c:v>83.493459000000001</c:v>
                </c:pt>
                <c:pt idx="1413">
                  <c:v>83.490003999999999</c:v>
                </c:pt>
                <c:pt idx="1414">
                  <c:v>83.495722000000001</c:v>
                </c:pt>
                <c:pt idx="1415">
                  <c:v>83.502432999999996</c:v>
                </c:pt>
                <c:pt idx="1416">
                  <c:v>83.504091000000003</c:v>
                </c:pt>
                <c:pt idx="1417">
                  <c:v>83.499332999999993</c:v>
                </c:pt>
                <c:pt idx="1418">
                  <c:v>83.486098999999996</c:v>
                </c:pt>
                <c:pt idx="1419">
                  <c:v>83.465017000000003</c:v>
                </c:pt>
                <c:pt idx="1420">
                  <c:v>83.449239000000006</c:v>
                </c:pt>
                <c:pt idx="1421">
                  <c:v>83.457451000000006</c:v>
                </c:pt>
                <c:pt idx="1422">
                  <c:v>83.490026999999998</c:v>
                </c:pt>
                <c:pt idx="1423">
                  <c:v>83.522063000000003</c:v>
                </c:pt>
                <c:pt idx="1424">
                  <c:v>83.528496000000004</c:v>
                </c:pt>
                <c:pt idx="1425">
                  <c:v>83.508499999999998</c:v>
                </c:pt>
                <c:pt idx="1426">
                  <c:v>83.477913000000001</c:v>
                </c:pt>
                <c:pt idx="1427">
                  <c:v>83.447927000000007</c:v>
                </c:pt>
                <c:pt idx="1428">
                  <c:v>83.423291000000006</c:v>
                </c:pt>
                <c:pt idx="1429">
                  <c:v>83.414035999999996</c:v>
                </c:pt>
                <c:pt idx="1430">
                  <c:v>83.432886999999994</c:v>
                </c:pt>
                <c:pt idx="1431">
                  <c:v>83.479157000000001</c:v>
                </c:pt>
                <c:pt idx="1432">
                  <c:v>83.533781000000005</c:v>
                </c:pt>
                <c:pt idx="1433">
                  <c:v>83.571647999999996</c:v>
                </c:pt>
                <c:pt idx="1434">
                  <c:v>83.575496000000001</c:v>
                </c:pt>
                <c:pt idx="1435">
                  <c:v>83.543244999999999</c:v>
                </c:pt>
                <c:pt idx="1436">
                  <c:v>83.489423000000002</c:v>
                </c:pt>
                <c:pt idx="1437">
                  <c:v>83.434820999999999</c:v>
                </c:pt>
                <c:pt idx="1438">
                  <c:v>83.387134000000003</c:v>
                </c:pt>
                <c:pt idx="1439">
                  <c:v>83.337125</c:v>
                </c:pt>
                <c:pt idx="1440">
                  <c:v>83.28134</c:v>
                </c:pt>
                <c:pt idx="1441">
                  <c:v>83.239317</c:v>
                </c:pt>
                <c:pt idx="1442">
                  <c:v>83.234335999999999</c:v>
                </c:pt>
                <c:pt idx="1443">
                  <c:v>83.262752000000006</c:v>
                </c:pt>
                <c:pt idx="1444">
                  <c:v>83.298081999999994</c:v>
                </c:pt>
                <c:pt idx="1445">
                  <c:v>83.322933000000006</c:v>
                </c:pt>
                <c:pt idx="1446">
                  <c:v>83.340990000000005</c:v>
                </c:pt>
                <c:pt idx="1447">
                  <c:v>83.358945000000006</c:v>
                </c:pt>
                <c:pt idx="1448">
                  <c:v>83.375468999999995</c:v>
                </c:pt>
                <c:pt idx="1449">
                  <c:v>83.391396</c:v>
                </c:pt>
                <c:pt idx="1450">
                  <c:v>83.412311000000003</c:v>
                </c:pt>
                <c:pt idx="1451">
                  <c:v>83.431787999999997</c:v>
                </c:pt>
                <c:pt idx="1452">
                  <c:v>83.425415000000001</c:v>
                </c:pt>
                <c:pt idx="1453">
                  <c:v>83.373513000000003</c:v>
                </c:pt>
                <c:pt idx="1454">
                  <c:v>83.285785000000004</c:v>
                </c:pt>
                <c:pt idx="1455">
                  <c:v>83.199361999999994</c:v>
                </c:pt>
                <c:pt idx="1456">
                  <c:v>83.156188</c:v>
                </c:pt>
                <c:pt idx="1457">
                  <c:v>83.178804999999997</c:v>
                </c:pt>
                <c:pt idx="1458">
                  <c:v>83.254373000000001</c:v>
                </c:pt>
                <c:pt idx="1459">
                  <c:v>83.337625000000003</c:v>
                </c:pt>
                <c:pt idx="1460">
                  <c:v>83.380972</c:v>
                </c:pt>
                <c:pt idx="1461">
                  <c:v>83.370305999999999</c:v>
                </c:pt>
                <c:pt idx="1462">
                  <c:v>83.328868999999997</c:v>
                </c:pt>
                <c:pt idx="1463">
                  <c:v>83.288579999999996</c:v>
                </c:pt>
                <c:pt idx="1464">
                  <c:v>83.266107000000005</c:v>
                </c:pt>
                <c:pt idx="1465">
                  <c:v>83.261537000000004</c:v>
                </c:pt>
                <c:pt idx="1466">
                  <c:v>83.263454999999993</c:v>
                </c:pt>
                <c:pt idx="1467">
                  <c:v>83.254149999999996</c:v>
                </c:pt>
                <c:pt idx="1468">
                  <c:v>83.226292999999998</c:v>
                </c:pt>
                <c:pt idx="1469">
                  <c:v>83.197204999999997</c:v>
                </c:pt>
                <c:pt idx="1470">
                  <c:v>83.190392000000003</c:v>
                </c:pt>
                <c:pt idx="1471">
                  <c:v>83.200542999999996</c:v>
                </c:pt>
                <c:pt idx="1472">
                  <c:v>83.196985999999995</c:v>
                </c:pt>
                <c:pt idx="1473">
                  <c:v>83.168847</c:v>
                </c:pt>
                <c:pt idx="1474">
                  <c:v>83.145782999999994</c:v>
                </c:pt>
                <c:pt idx="1475">
                  <c:v>83.16095</c:v>
                </c:pt>
                <c:pt idx="1476">
                  <c:v>83.208117999999999</c:v>
                </c:pt>
                <c:pt idx="1477">
                  <c:v>83.247246000000004</c:v>
                </c:pt>
                <c:pt idx="1478">
                  <c:v>83.241994000000005</c:v>
                </c:pt>
                <c:pt idx="1479">
                  <c:v>83.187076000000005</c:v>
                </c:pt>
                <c:pt idx="1480">
                  <c:v>83.115166000000002</c:v>
                </c:pt>
                <c:pt idx="1481">
                  <c:v>83.081470999999993</c:v>
                </c:pt>
                <c:pt idx="1482">
                  <c:v>83.119397000000006</c:v>
                </c:pt>
                <c:pt idx="1483">
                  <c:v>83.201277000000005</c:v>
                </c:pt>
                <c:pt idx="1484">
                  <c:v>83.263632000000001</c:v>
                </c:pt>
                <c:pt idx="1485">
                  <c:v>83.279723000000004</c:v>
                </c:pt>
                <c:pt idx="1486">
                  <c:v>83.279544000000001</c:v>
                </c:pt>
                <c:pt idx="1487">
                  <c:v>83.287306999999998</c:v>
                </c:pt>
                <c:pt idx="1488">
                  <c:v>83.279623999999998</c:v>
                </c:pt>
                <c:pt idx="1489">
                  <c:v>83.235648999999995</c:v>
                </c:pt>
                <c:pt idx="1490">
                  <c:v>83.189616000000001</c:v>
                </c:pt>
                <c:pt idx="1491">
                  <c:v>83.183952000000005</c:v>
                </c:pt>
                <c:pt idx="1492">
                  <c:v>83.193293999999995</c:v>
                </c:pt>
                <c:pt idx="1493">
                  <c:v>83.151995999999997</c:v>
                </c:pt>
                <c:pt idx="1494">
                  <c:v>83.053882999999999</c:v>
                </c:pt>
                <c:pt idx="1495">
                  <c:v>82.971920999999995</c:v>
                </c:pt>
                <c:pt idx="1496">
                  <c:v>82.970248999999995</c:v>
                </c:pt>
                <c:pt idx="1497">
                  <c:v>83.040239999999997</c:v>
                </c:pt>
                <c:pt idx="1498">
                  <c:v>83.131832000000003</c:v>
                </c:pt>
                <c:pt idx="1499">
                  <c:v>83.204582000000002</c:v>
                </c:pt>
                <c:pt idx="1500">
                  <c:v>83.232149000000007</c:v>
                </c:pt>
                <c:pt idx="1501">
                  <c:v>83.197839000000002</c:v>
                </c:pt>
                <c:pt idx="1502">
                  <c:v>83.115433999999993</c:v>
                </c:pt>
                <c:pt idx="1503">
                  <c:v>83.031211999999996</c:v>
                </c:pt>
                <c:pt idx="1504">
                  <c:v>82.981374000000002</c:v>
                </c:pt>
                <c:pt idx="1505">
                  <c:v>82.961926000000005</c:v>
                </c:pt>
                <c:pt idx="1506">
                  <c:v>82.951851000000005</c:v>
                </c:pt>
                <c:pt idx="1507">
                  <c:v>82.942705000000004</c:v>
                </c:pt>
                <c:pt idx="1508">
                  <c:v>82.932309000000004</c:v>
                </c:pt>
                <c:pt idx="1509">
                  <c:v>82.917022000000003</c:v>
                </c:pt>
                <c:pt idx="1510">
                  <c:v>82.909056000000007</c:v>
                </c:pt>
                <c:pt idx="1511">
                  <c:v>82.932733999999996</c:v>
                </c:pt>
                <c:pt idx="1512">
                  <c:v>82.977635000000006</c:v>
                </c:pt>
                <c:pt idx="1513">
                  <c:v>82.981408999999999</c:v>
                </c:pt>
                <c:pt idx="1514">
                  <c:v>82.894664000000006</c:v>
                </c:pt>
                <c:pt idx="1515">
                  <c:v>82.750212000000005</c:v>
                </c:pt>
                <c:pt idx="1516">
                  <c:v>82.635323999999997</c:v>
                </c:pt>
                <c:pt idx="1517">
                  <c:v>82.601856999999995</c:v>
                </c:pt>
                <c:pt idx="1518">
                  <c:v>82.630429000000007</c:v>
                </c:pt>
                <c:pt idx="1519">
                  <c:v>82.675664999999995</c:v>
                </c:pt>
                <c:pt idx="1520">
                  <c:v>82.716093000000001</c:v>
                </c:pt>
                <c:pt idx="1521">
                  <c:v>82.756536999999994</c:v>
                </c:pt>
                <c:pt idx="1522">
                  <c:v>82.805259000000007</c:v>
                </c:pt>
                <c:pt idx="1523">
                  <c:v>82.858510999999993</c:v>
                </c:pt>
                <c:pt idx="1524">
                  <c:v>82.897834000000003</c:v>
                </c:pt>
                <c:pt idx="1525">
                  <c:v>82.901129999999995</c:v>
                </c:pt>
                <c:pt idx="1526">
                  <c:v>82.864222999999996</c:v>
                </c:pt>
                <c:pt idx="1527">
                  <c:v>82.807929000000001</c:v>
                </c:pt>
                <c:pt idx="1528">
                  <c:v>82.756424999999993</c:v>
                </c:pt>
                <c:pt idx="1529">
                  <c:v>82.717123000000001</c:v>
                </c:pt>
                <c:pt idx="1530">
                  <c:v>82.690145000000001</c:v>
                </c:pt>
                <c:pt idx="1531">
                  <c:v>82.681354999999996</c:v>
                </c:pt>
                <c:pt idx="1532">
                  <c:v>82.688086999999996</c:v>
                </c:pt>
                <c:pt idx="1533">
                  <c:v>82.686864999999997</c:v>
                </c:pt>
                <c:pt idx="1534">
                  <c:v>82.660927000000001</c:v>
                </c:pt>
                <c:pt idx="1535">
                  <c:v>82.632594999999995</c:v>
                </c:pt>
                <c:pt idx="1536">
                  <c:v>82.641670000000005</c:v>
                </c:pt>
                <c:pt idx="1537">
                  <c:v>82.692834000000005</c:v>
                </c:pt>
                <c:pt idx="1538">
                  <c:v>82.748045000000005</c:v>
                </c:pt>
                <c:pt idx="1539">
                  <c:v>82.771827000000002</c:v>
                </c:pt>
                <c:pt idx="1540">
                  <c:v>82.761931000000004</c:v>
                </c:pt>
                <c:pt idx="1541">
                  <c:v>82.734521999999998</c:v>
                </c:pt>
                <c:pt idx="1542">
                  <c:v>82.703671999999997</c:v>
                </c:pt>
                <c:pt idx="1543">
                  <c:v>82.681634000000003</c:v>
                </c:pt>
                <c:pt idx="1544">
                  <c:v>82.675994000000003</c:v>
                </c:pt>
                <c:pt idx="1545">
                  <c:v>82.675179</c:v>
                </c:pt>
                <c:pt idx="1546">
                  <c:v>82.653970000000001</c:v>
                </c:pt>
                <c:pt idx="1547">
                  <c:v>82.604095999999998</c:v>
                </c:pt>
                <c:pt idx="1548">
                  <c:v>82.546841000000001</c:v>
                </c:pt>
                <c:pt idx="1549">
                  <c:v>82.508216000000004</c:v>
                </c:pt>
                <c:pt idx="1550">
                  <c:v>82.495868999999999</c:v>
                </c:pt>
                <c:pt idx="1551">
                  <c:v>82.505954000000003</c:v>
                </c:pt>
                <c:pt idx="1552">
                  <c:v>82.534014999999997</c:v>
                </c:pt>
                <c:pt idx="1553">
                  <c:v>82.567840000000004</c:v>
                </c:pt>
                <c:pt idx="1554">
                  <c:v>82.586091999999994</c:v>
                </c:pt>
                <c:pt idx="1555">
                  <c:v>82.579924000000005</c:v>
                </c:pt>
                <c:pt idx="1556">
                  <c:v>82.566211999999993</c:v>
                </c:pt>
                <c:pt idx="1557">
                  <c:v>82.565956999999997</c:v>
                </c:pt>
                <c:pt idx="1558">
                  <c:v>82.577167000000003</c:v>
                </c:pt>
                <c:pt idx="1559">
                  <c:v>82.581091000000001</c:v>
                </c:pt>
                <c:pt idx="1560">
                  <c:v>82.568470000000005</c:v>
                </c:pt>
                <c:pt idx="1561">
                  <c:v>82.547559000000007</c:v>
                </c:pt>
                <c:pt idx="1562">
                  <c:v>82.530004000000005</c:v>
                </c:pt>
                <c:pt idx="1563">
                  <c:v>82.518955000000005</c:v>
                </c:pt>
                <c:pt idx="1564">
                  <c:v>82.508758</c:v>
                </c:pt>
                <c:pt idx="1565">
                  <c:v>82.489974000000004</c:v>
                </c:pt>
                <c:pt idx="1566">
                  <c:v>82.458481000000006</c:v>
                </c:pt>
                <c:pt idx="1567">
                  <c:v>82.424656999999996</c:v>
                </c:pt>
                <c:pt idx="1568">
                  <c:v>82.407387</c:v>
                </c:pt>
                <c:pt idx="1569">
                  <c:v>82.413070000000005</c:v>
                </c:pt>
                <c:pt idx="1570">
                  <c:v>82.427429000000004</c:v>
                </c:pt>
                <c:pt idx="1571">
                  <c:v>82.434888999999998</c:v>
                </c:pt>
                <c:pt idx="1572">
                  <c:v>82.438057999999998</c:v>
                </c:pt>
                <c:pt idx="1573">
                  <c:v>82.448830999999998</c:v>
                </c:pt>
                <c:pt idx="1574">
                  <c:v>82.467658999999998</c:v>
                </c:pt>
                <c:pt idx="1575">
                  <c:v>82.483943999999994</c:v>
                </c:pt>
                <c:pt idx="1576">
                  <c:v>82.492784</c:v>
                </c:pt>
                <c:pt idx="1577">
                  <c:v>82.497583000000006</c:v>
                </c:pt>
                <c:pt idx="1578">
                  <c:v>82.496061999999995</c:v>
                </c:pt>
                <c:pt idx="1579">
                  <c:v>82.476997999999995</c:v>
                </c:pt>
                <c:pt idx="1580">
                  <c:v>82.436177999999998</c:v>
                </c:pt>
                <c:pt idx="1581">
                  <c:v>82.387258000000003</c:v>
                </c:pt>
                <c:pt idx="1582">
                  <c:v>82.350796000000003</c:v>
                </c:pt>
                <c:pt idx="1583">
                  <c:v>82.336708999999999</c:v>
                </c:pt>
                <c:pt idx="1584">
                  <c:v>82.340720000000005</c:v>
                </c:pt>
                <c:pt idx="1585">
                  <c:v>82.353198000000006</c:v>
                </c:pt>
                <c:pt idx="1586">
                  <c:v>82.366045</c:v>
                </c:pt>
                <c:pt idx="1587">
                  <c:v>82.373661999999996</c:v>
                </c:pt>
                <c:pt idx="1588">
                  <c:v>82.374277000000006</c:v>
                </c:pt>
                <c:pt idx="1589">
                  <c:v>82.372270999999998</c:v>
                </c:pt>
                <c:pt idx="1590">
                  <c:v>82.374701000000002</c:v>
                </c:pt>
                <c:pt idx="1591">
                  <c:v>82.382283000000001</c:v>
                </c:pt>
                <c:pt idx="1592">
                  <c:v>82.38646</c:v>
                </c:pt>
                <c:pt idx="1593">
                  <c:v>82.379176999999999</c:v>
                </c:pt>
                <c:pt idx="1594">
                  <c:v>82.363849999999999</c:v>
                </c:pt>
                <c:pt idx="1595">
                  <c:v>82.352029999999999</c:v>
                </c:pt>
                <c:pt idx="1596">
                  <c:v>82.350266000000005</c:v>
                </c:pt>
                <c:pt idx="1597">
                  <c:v>82.356213999999994</c:v>
                </c:pt>
                <c:pt idx="1598">
                  <c:v>82.367898999999994</c:v>
                </c:pt>
                <c:pt idx="1599">
                  <c:v>82.389202999999995</c:v>
                </c:pt>
                <c:pt idx="1600">
                  <c:v>82.422878999999995</c:v>
                </c:pt>
                <c:pt idx="1601">
                  <c:v>82.464506</c:v>
                </c:pt>
                <c:pt idx="1602">
                  <c:v>82.507194999999996</c:v>
                </c:pt>
                <c:pt idx="1603">
                  <c:v>82.545574999999999</c:v>
                </c:pt>
                <c:pt idx="1604">
                  <c:v>82.570459</c:v>
                </c:pt>
                <c:pt idx="1605">
                  <c:v>82.567863000000003</c:v>
                </c:pt>
                <c:pt idx="1606">
                  <c:v>82.532928999999996</c:v>
                </c:pt>
                <c:pt idx="1607">
                  <c:v>82.481205000000003</c:v>
                </c:pt>
                <c:pt idx="1608">
                  <c:v>82.438074</c:v>
                </c:pt>
                <c:pt idx="1609">
                  <c:v>82.419627000000006</c:v>
                </c:pt>
                <c:pt idx="1610">
                  <c:v>82.428610000000006</c:v>
                </c:pt>
                <c:pt idx="1611">
                  <c:v>82.460970000000003</c:v>
                </c:pt>
                <c:pt idx="1612">
                  <c:v>82.505880000000005</c:v>
                </c:pt>
                <c:pt idx="1613">
                  <c:v>82.545731000000004</c:v>
                </c:pt>
                <c:pt idx="1614">
                  <c:v>82.570442</c:v>
                </c:pt>
                <c:pt idx="1615">
                  <c:v>82.591019000000003</c:v>
                </c:pt>
                <c:pt idx="1616">
                  <c:v>82.626932999999994</c:v>
                </c:pt>
                <c:pt idx="1617">
                  <c:v>82.680181000000005</c:v>
                </c:pt>
                <c:pt idx="1618">
                  <c:v>82.734030000000004</c:v>
                </c:pt>
                <c:pt idx="1619">
                  <c:v>82.77758</c:v>
                </c:pt>
                <c:pt idx="1620">
                  <c:v>82.815657999999999</c:v>
                </c:pt>
                <c:pt idx="1621">
                  <c:v>82.848500999999999</c:v>
                </c:pt>
                <c:pt idx="1622">
                  <c:v>82.860088000000005</c:v>
                </c:pt>
                <c:pt idx="1623">
                  <c:v>82.842409000000004</c:v>
                </c:pt>
                <c:pt idx="1624">
                  <c:v>82.815415999999999</c:v>
                </c:pt>
                <c:pt idx="1625">
                  <c:v>82.801185000000004</c:v>
                </c:pt>
                <c:pt idx="1626">
                  <c:v>82.792827000000003</c:v>
                </c:pt>
                <c:pt idx="1627">
                  <c:v>82.773336</c:v>
                </c:pt>
                <c:pt idx="1628">
                  <c:v>82.763975000000002</c:v>
                </c:pt>
                <c:pt idx="1629">
                  <c:v>82.819816000000003</c:v>
                </c:pt>
                <c:pt idx="1630">
                  <c:v>82.972463000000005</c:v>
                </c:pt>
                <c:pt idx="1631">
                  <c:v>83.190556000000001</c:v>
                </c:pt>
                <c:pt idx="1632">
                  <c:v>83.389208999999994</c:v>
                </c:pt>
                <c:pt idx="1633">
                  <c:v>83.462952000000001</c:v>
                </c:pt>
                <c:pt idx="1634">
                  <c:v>83.348817999999994</c:v>
                </c:pt>
                <c:pt idx="1635">
                  <c:v>83.104259999999996</c:v>
                </c:pt>
                <c:pt idx="1636">
                  <c:v>82.895894999999996</c:v>
                </c:pt>
                <c:pt idx="1637">
                  <c:v>82.846481999999995</c:v>
                </c:pt>
                <c:pt idx="1638">
                  <c:v>82.928959000000006</c:v>
                </c:pt>
                <c:pt idx="1639">
                  <c:v>83.031441000000001</c:v>
                </c:pt>
                <c:pt idx="1640">
                  <c:v>83.072646000000006</c:v>
                </c:pt>
                <c:pt idx="1641">
                  <c:v>83.044712000000004</c:v>
                </c:pt>
                <c:pt idx="1642">
                  <c:v>82.952354</c:v>
                </c:pt>
                <c:pt idx="1643">
                  <c:v>82.809379000000007</c:v>
                </c:pt>
                <c:pt idx="1644">
                  <c:v>82.684674000000001</c:v>
                </c:pt>
                <c:pt idx="1645">
                  <c:v>82.627775</c:v>
                </c:pt>
                <c:pt idx="1646">
                  <c:v>82.637207000000004</c:v>
                </c:pt>
                <c:pt idx="1647">
                  <c:v>82.679430999999994</c:v>
                </c:pt>
                <c:pt idx="1648">
                  <c:v>82.742419999999996</c:v>
                </c:pt>
                <c:pt idx="1649">
                  <c:v>82.812027999999998</c:v>
                </c:pt>
                <c:pt idx="1650">
                  <c:v>82.846852999999996</c:v>
                </c:pt>
                <c:pt idx="1651">
                  <c:v>82.860495</c:v>
                </c:pt>
                <c:pt idx="1652">
                  <c:v>82.902336000000005</c:v>
                </c:pt>
                <c:pt idx="1653">
                  <c:v>83.011741999999998</c:v>
                </c:pt>
                <c:pt idx="1654">
                  <c:v>83.171193000000002</c:v>
                </c:pt>
                <c:pt idx="1655">
                  <c:v>83.289704999999998</c:v>
                </c:pt>
                <c:pt idx="1656">
                  <c:v>83.315374000000006</c:v>
                </c:pt>
                <c:pt idx="1657">
                  <c:v>83.245233999999996</c:v>
                </c:pt>
                <c:pt idx="1658">
                  <c:v>83.138261999999997</c:v>
                </c:pt>
                <c:pt idx="1659">
                  <c:v>83.019711000000001</c:v>
                </c:pt>
                <c:pt idx="1660">
                  <c:v>82.900396999999998</c:v>
                </c:pt>
                <c:pt idx="1661">
                  <c:v>82.818725999999998</c:v>
                </c:pt>
                <c:pt idx="1662">
                  <c:v>82.784237000000005</c:v>
                </c:pt>
                <c:pt idx="1663">
                  <c:v>82.783400999999998</c:v>
                </c:pt>
                <c:pt idx="1664">
                  <c:v>82.781239999999997</c:v>
                </c:pt>
                <c:pt idx="1665">
                  <c:v>82.777573000000004</c:v>
                </c:pt>
                <c:pt idx="1666">
                  <c:v>82.767450999999994</c:v>
                </c:pt>
                <c:pt idx="1667">
                  <c:v>82.758133999999998</c:v>
                </c:pt>
                <c:pt idx="1668">
                  <c:v>82.729759000000001</c:v>
                </c:pt>
                <c:pt idx="1669">
                  <c:v>82.685506000000004</c:v>
                </c:pt>
                <c:pt idx="1670">
                  <c:v>82.601371999999998</c:v>
                </c:pt>
                <c:pt idx="1671">
                  <c:v>82.518272999999994</c:v>
                </c:pt>
                <c:pt idx="1672">
                  <c:v>82.464157999999998</c:v>
                </c:pt>
                <c:pt idx="1673">
                  <c:v>82.479194000000007</c:v>
                </c:pt>
                <c:pt idx="1674">
                  <c:v>82.553085999999993</c:v>
                </c:pt>
                <c:pt idx="1675">
                  <c:v>82.643518999999998</c:v>
                </c:pt>
                <c:pt idx="1676">
                  <c:v>82.713310000000007</c:v>
                </c:pt>
                <c:pt idx="1677">
                  <c:v>82.723832000000002</c:v>
                </c:pt>
                <c:pt idx="1678">
                  <c:v>82.672585999999995</c:v>
                </c:pt>
                <c:pt idx="1679">
                  <c:v>82.576677000000004</c:v>
                </c:pt>
                <c:pt idx="1680">
                  <c:v>82.472301000000002</c:v>
                </c:pt>
                <c:pt idx="1681">
                  <c:v>82.398677000000006</c:v>
                </c:pt>
                <c:pt idx="1682">
                  <c:v>82.358406000000002</c:v>
                </c:pt>
                <c:pt idx="1683">
                  <c:v>82.362395000000006</c:v>
                </c:pt>
                <c:pt idx="1684">
                  <c:v>82.405919999999995</c:v>
                </c:pt>
                <c:pt idx="1685">
                  <c:v>82.505944</c:v>
                </c:pt>
                <c:pt idx="1686">
                  <c:v>82.628524999999996</c:v>
                </c:pt>
                <c:pt idx="1687">
                  <c:v>82.739827000000005</c:v>
                </c:pt>
                <c:pt idx="1688">
                  <c:v>82.794891000000007</c:v>
                </c:pt>
                <c:pt idx="1689">
                  <c:v>82.807226999999997</c:v>
                </c:pt>
                <c:pt idx="1690">
                  <c:v>82.790188000000001</c:v>
                </c:pt>
                <c:pt idx="1691">
                  <c:v>82.765217000000007</c:v>
                </c:pt>
                <c:pt idx="1692">
                  <c:v>82.722791000000001</c:v>
                </c:pt>
                <c:pt idx="1693">
                  <c:v>82.664615999999995</c:v>
                </c:pt>
                <c:pt idx="1694">
                  <c:v>82.589653999999996</c:v>
                </c:pt>
                <c:pt idx="1695">
                  <c:v>82.518195000000006</c:v>
                </c:pt>
                <c:pt idx="1696">
                  <c:v>82.468089000000006</c:v>
                </c:pt>
                <c:pt idx="1697">
                  <c:v>82.460875000000001</c:v>
                </c:pt>
                <c:pt idx="1698">
                  <c:v>82.488990000000001</c:v>
                </c:pt>
                <c:pt idx="1699">
                  <c:v>82.533018999999996</c:v>
                </c:pt>
                <c:pt idx="1700">
                  <c:v>82.562104000000005</c:v>
                </c:pt>
                <c:pt idx="1701">
                  <c:v>82.574776</c:v>
                </c:pt>
                <c:pt idx="1702">
                  <c:v>82.580045999999996</c:v>
                </c:pt>
                <c:pt idx="1703">
                  <c:v>82.592392000000004</c:v>
                </c:pt>
                <c:pt idx="1704">
                  <c:v>82.600599000000003</c:v>
                </c:pt>
                <c:pt idx="1705">
                  <c:v>82.588040000000007</c:v>
                </c:pt>
                <c:pt idx="1706">
                  <c:v>82.546069000000003</c:v>
                </c:pt>
                <c:pt idx="1707">
                  <c:v>82.493182000000004</c:v>
                </c:pt>
                <c:pt idx="1708">
                  <c:v>82.454234999999997</c:v>
                </c:pt>
                <c:pt idx="1709">
                  <c:v>82.432631000000001</c:v>
                </c:pt>
                <c:pt idx="1710">
                  <c:v>82.405209999999997</c:v>
                </c:pt>
                <c:pt idx="1711">
                  <c:v>82.352239999999995</c:v>
                </c:pt>
                <c:pt idx="1712">
                  <c:v>82.289390999999995</c:v>
                </c:pt>
                <c:pt idx="1713">
                  <c:v>82.251896000000002</c:v>
                </c:pt>
                <c:pt idx="1714">
                  <c:v>82.255746000000002</c:v>
                </c:pt>
                <c:pt idx="1715">
                  <c:v>82.278649000000001</c:v>
                </c:pt>
                <c:pt idx="1716">
                  <c:v>82.290058999999999</c:v>
                </c:pt>
                <c:pt idx="1717">
                  <c:v>82.279760999999993</c:v>
                </c:pt>
                <c:pt idx="1718">
                  <c:v>82.256853000000007</c:v>
                </c:pt>
                <c:pt idx="1719">
                  <c:v>82.226787000000002</c:v>
                </c:pt>
                <c:pt idx="1720">
                  <c:v>82.188905000000005</c:v>
                </c:pt>
                <c:pt idx="1721">
                  <c:v>82.148966000000001</c:v>
                </c:pt>
                <c:pt idx="1722">
                  <c:v>82.121825999999999</c:v>
                </c:pt>
                <c:pt idx="1723">
                  <c:v>82.117665000000002</c:v>
                </c:pt>
                <c:pt idx="1724">
                  <c:v>82.132932999999994</c:v>
                </c:pt>
                <c:pt idx="1725">
                  <c:v>82.159858</c:v>
                </c:pt>
                <c:pt idx="1726">
                  <c:v>82.193821</c:v>
                </c:pt>
                <c:pt idx="1727">
                  <c:v>82.232116000000005</c:v>
                </c:pt>
                <c:pt idx="1728">
                  <c:v>82.265939000000003</c:v>
                </c:pt>
                <c:pt idx="1729">
                  <c:v>82.281841</c:v>
                </c:pt>
                <c:pt idx="1730">
                  <c:v>82.268638999999993</c:v>
                </c:pt>
                <c:pt idx="1731">
                  <c:v>82.225707</c:v>
                </c:pt>
                <c:pt idx="1732">
                  <c:v>82.166529999999995</c:v>
                </c:pt>
                <c:pt idx="1733">
                  <c:v>82.113665999999995</c:v>
                </c:pt>
                <c:pt idx="1734">
                  <c:v>82.085504999999998</c:v>
                </c:pt>
                <c:pt idx="1735">
                  <c:v>82.085708999999994</c:v>
                </c:pt>
                <c:pt idx="1736">
                  <c:v>82.103639999999999</c:v>
                </c:pt>
                <c:pt idx="1737">
                  <c:v>82.124886000000004</c:v>
                </c:pt>
                <c:pt idx="1738">
                  <c:v>82.138092</c:v>
                </c:pt>
                <c:pt idx="1739">
                  <c:v>82.133362000000005</c:v>
                </c:pt>
                <c:pt idx="1740">
                  <c:v>82.103519000000006</c:v>
                </c:pt>
                <c:pt idx="1741">
                  <c:v>82.04786</c:v>
                </c:pt>
                <c:pt idx="1742">
                  <c:v>81.975876</c:v>
                </c:pt>
                <c:pt idx="1743">
                  <c:v>81.900307999999995</c:v>
                </c:pt>
                <c:pt idx="1744">
                  <c:v>81.829713999999996</c:v>
                </c:pt>
                <c:pt idx="1745">
                  <c:v>81.770227000000006</c:v>
                </c:pt>
                <c:pt idx="1746">
                  <c:v>81.732408000000007</c:v>
                </c:pt>
                <c:pt idx="1747">
                  <c:v>81.730548999999996</c:v>
                </c:pt>
                <c:pt idx="1748">
                  <c:v>81.768648999999996</c:v>
                </c:pt>
                <c:pt idx="1749">
                  <c:v>81.834101000000004</c:v>
                </c:pt>
                <c:pt idx="1750">
                  <c:v>81.904922999999997</c:v>
                </c:pt>
                <c:pt idx="1751">
                  <c:v>81.963234999999997</c:v>
                </c:pt>
                <c:pt idx="1752">
                  <c:v>81.997202000000001</c:v>
                </c:pt>
                <c:pt idx="1753">
                  <c:v>81.998159999999999</c:v>
                </c:pt>
                <c:pt idx="1754">
                  <c:v>81.964799999999997</c:v>
                </c:pt>
                <c:pt idx="1755">
                  <c:v>81.913822999999994</c:v>
                </c:pt>
                <c:pt idx="1756">
                  <c:v>81.876419999999996</c:v>
                </c:pt>
                <c:pt idx="1757">
                  <c:v>81.874315999999993</c:v>
                </c:pt>
                <c:pt idx="1758">
                  <c:v>81.898244000000005</c:v>
                </c:pt>
                <c:pt idx="1759">
                  <c:v>81.913464000000005</c:v>
                </c:pt>
                <c:pt idx="1760">
                  <c:v>81.890026000000006</c:v>
                </c:pt>
                <c:pt idx="1761">
                  <c:v>81.829170000000005</c:v>
                </c:pt>
                <c:pt idx="1762">
                  <c:v>81.760706999999996</c:v>
                </c:pt>
                <c:pt idx="1763">
                  <c:v>81.715148999999997</c:v>
                </c:pt>
                <c:pt idx="1764">
                  <c:v>81.700283999999996</c:v>
                </c:pt>
                <c:pt idx="1765">
                  <c:v>81.706620999999998</c:v>
                </c:pt>
                <c:pt idx="1766">
                  <c:v>81.731712999999999</c:v>
                </c:pt>
                <c:pt idx="1767">
                  <c:v>81.785726999999994</c:v>
                </c:pt>
                <c:pt idx="1768">
                  <c:v>81.865139999999997</c:v>
                </c:pt>
                <c:pt idx="1769">
                  <c:v>81.930940000000007</c:v>
                </c:pt>
                <c:pt idx="1770">
                  <c:v>81.930452000000002</c:v>
                </c:pt>
                <c:pt idx="1771">
                  <c:v>81.847280999999995</c:v>
                </c:pt>
                <c:pt idx="1772">
                  <c:v>81.723922000000002</c:v>
                </c:pt>
                <c:pt idx="1773">
                  <c:v>81.630685</c:v>
                </c:pt>
                <c:pt idx="1774">
                  <c:v>81.613487000000006</c:v>
                </c:pt>
                <c:pt idx="1775">
                  <c:v>81.666089999999997</c:v>
                </c:pt>
                <c:pt idx="1776">
                  <c:v>81.741191999999998</c:v>
                </c:pt>
                <c:pt idx="1777">
                  <c:v>81.790571999999997</c:v>
                </c:pt>
                <c:pt idx="1778">
                  <c:v>81.804193999999995</c:v>
                </c:pt>
                <c:pt idx="1779">
                  <c:v>81.811040000000006</c:v>
                </c:pt>
                <c:pt idx="1780">
                  <c:v>81.835673</c:v>
                </c:pt>
                <c:pt idx="1781">
                  <c:v>81.862339000000006</c:v>
                </c:pt>
                <c:pt idx="1782">
                  <c:v>81.858548999999996</c:v>
                </c:pt>
                <c:pt idx="1783">
                  <c:v>81.826336999999995</c:v>
                </c:pt>
                <c:pt idx="1784">
                  <c:v>81.800601</c:v>
                </c:pt>
                <c:pt idx="1785">
                  <c:v>81.791343999999995</c:v>
                </c:pt>
                <c:pt idx="1786">
                  <c:v>81.761747</c:v>
                </c:pt>
                <c:pt idx="1787">
                  <c:v>81.685149999999993</c:v>
                </c:pt>
                <c:pt idx="1788">
                  <c:v>81.598364000000004</c:v>
                </c:pt>
                <c:pt idx="1789">
                  <c:v>81.565749999999994</c:v>
                </c:pt>
                <c:pt idx="1790">
                  <c:v>81.601429999999993</c:v>
                </c:pt>
                <c:pt idx="1791">
                  <c:v>81.656317000000001</c:v>
                </c:pt>
                <c:pt idx="1792">
                  <c:v>81.678366999999994</c:v>
                </c:pt>
                <c:pt idx="1793">
                  <c:v>81.658665999999997</c:v>
                </c:pt>
                <c:pt idx="1794">
                  <c:v>81.615840000000006</c:v>
                </c:pt>
                <c:pt idx="1795">
                  <c:v>81.565669</c:v>
                </c:pt>
                <c:pt idx="1796">
                  <c:v>81.521548999999993</c:v>
                </c:pt>
                <c:pt idx="1797">
                  <c:v>81.506266999999994</c:v>
                </c:pt>
                <c:pt idx="1798">
                  <c:v>81.542618000000004</c:v>
                </c:pt>
                <c:pt idx="1799">
                  <c:v>81.632192000000003</c:v>
                </c:pt>
                <c:pt idx="1800">
                  <c:v>81.749256000000003</c:v>
                </c:pt>
                <c:pt idx="1801">
                  <c:v>81.853859999999997</c:v>
                </c:pt>
                <c:pt idx="1802">
                  <c:v>81.910184000000001</c:v>
                </c:pt>
                <c:pt idx="1803">
                  <c:v>81.902005000000003</c:v>
                </c:pt>
                <c:pt idx="1804">
                  <c:v>81.838706999999999</c:v>
                </c:pt>
                <c:pt idx="1805">
                  <c:v>81.743567999999996</c:v>
                </c:pt>
                <c:pt idx="1806">
                  <c:v>81.636877999999996</c:v>
                </c:pt>
                <c:pt idx="1807">
                  <c:v>81.536134000000004</c:v>
                </c:pt>
                <c:pt idx="1808">
                  <c:v>81.465292000000005</c:v>
                </c:pt>
                <c:pt idx="1809">
                  <c:v>81.445481000000001</c:v>
                </c:pt>
                <c:pt idx="1810">
                  <c:v>81.469649000000004</c:v>
                </c:pt>
                <c:pt idx="1811">
                  <c:v>81.496975000000006</c:v>
                </c:pt>
                <c:pt idx="1812">
                  <c:v>81.485264999999998</c:v>
                </c:pt>
                <c:pt idx="1813">
                  <c:v>81.430829000000003</c:v>
                </c:pt>
                <c:pt idx="1814">
                  <c:v>81.373675000000006</c:v>
                </c:pt>
                <c:pt idx="1815">
                  <c:v>81.365774999999999</c:v>
                </c:pt>
                <c:pt idx="1816">
                  <c:v>81.430621000000002</c:v>
                </c:pt>
                <c:pt idx="1817">
                  <c:v>81.542148999999995</c:v>
                </c:pt>
                <c:pt idx="1818">
                  <c:v>81.638008999999997</c:v>
                </c:pt>
                <c:pt idx="1819">
                  <c:v>81.664174000000003</c:v>
                </c:pt>
                <c:pt idx="1820">
                  <c:v>81.619114999999994</c:v>
                </c:pt>
                <c:pt idx="1821">
                  <c:v>81.548884000000001</c:v>
                </c:pt>
                <c:pt idx="1822">
                  <c:v>81.494433000000001</c:v>
                </c:pt>
                <c:pt idx="1823">
                  <c:v>81.455309999999997</c:v>
                </c:pt>
                <c:pt idx="1824">
                  <c:v>81.412824999999998</c:v>
                </c:pt>
                <c:pt idx="1825">
                  <c:v>81.375885999999994</c:v>
                </c:pt>
                <c:pt idx="1826">
                  <c:v>81.379079000000004</c:v>
                </c:pt>
                <c:pt idx="1827">
                  <c:v>81.431672000000006</c:v>
                </c:pt>
                <c:pt idx="1828">
                  <c:v>81.493202999999994</c:v>
                </c:pt>
                <c:pt idx="1829">
                  <c:v>81.516992000000002</c:v>
                </c:pt>
                <c:pt idx="1830">
                  <c:v>81.502232000000006</c:v>
                </c:pt>
                <c:pt idx="1831">
                  <c:v>81.482955000000004</c:v>
                </c:pt>
                <c:pt idx="1832">
                  <c:v>81.474430999999996</c:v>
                </c:pt>
                <c:pt idx="1833">
                  <c:v>81.456345999999996</c:v>
                </c:pt>
                <c:pt idx="1834">
                  <c:v>81.414698000000001</c:v>
                </c:pt>
                <c:pt idx="1835">
                  <c:v>81.376801999999998</c:v>
                </c:pt>
                <c:pt idx="1836">
                  <c:v>81.387054000000006</c:v>
                </c:pt>
                <c:pt idx="1837">
                  <c:v>81.460564000000005</c:v>
                </c:pt>
                <c:pt idx="1838">
                  <c:v>81.574352000000005</c:v>
                </c:pt>
                <c:pt idx="1839">
                  <c:v>81.685905000000005</c:v>
                </c:pt>
                <c:pt idx="1840">
                  <c:v>81.743433999999993</c:v>
                </c:pt>
                <c:pt idx="1841">
                  <c:v>81.703191000000004</c:v>
                </c:pt>
                <c:pt idx="1842">
                  <c:v>81.574241000000001</c:v>
                </c:pt>
                <c:pt idx="1843">
                  <c:v>81.434397000000004</c:v>
                </c:pt>
                <c:pt idx="1844">
                  <c:v>81.365503000000004</c:v>
                </c:pt>
                <c:pt idx="1845">
                  <c:v>81.383725999999996</c:v>
                </c:pt>
                <c:pt idx="1846">
                  <c:v>81.450076999999993</c:v>
                </c:pt>
                <c:pt idx="1847">
                  <c:v>81.52373</c:v>
                </c:pt>
                <c:pt idx="1848">
                  <c:v>81.582823000000005</c:v>
                </c:pt>
                <c:pt idx="1849">
                  <c:v>81.608232999999998</c:v>
                </c:pt>
                <c:pt idx="1850">
                  <c:v>81.582892999999999</c:v>
                </c:pt>
                <c:pt idx="1851">
                  <c:v>81.518257000000006</c:v>
                </c:pt>
                <c:pt idx="1852">
                  <c:v>81.456314000000006</c:v>
                </c:pt>
                <c:pt idx="1853">
                  <c:v>81.428548000000006</c:v>
                </c:pt>
                <c:pt idx="1854">
                  <c:v>81.427854999999994</c:v>
                </c:pt>
                <c:pt idx="1855">
                  <c:v>81.430974000000006</c:v>
                </c:pt>
                <c:pt idx="1856">
                  <c:v>81.433212999999995</c:v>
                </c:pt>
                <c:pt idx="1857">
                  <c:v>81.446984</c:v>
                </c:pt>
                <c:pt idx="1858">
                  <c:v>81.476388999999998</c:v>
                </c:pt>
                <c:pt idx="1859">
                  <c:v>81.509642999999997</c:v>
                </c:pt>
                <c:pt idx="1860">
                  <c:v>81.536237</c:v>
                </c:pt>
                <c:pt idx="1861">
                  <c:v>81.562679000000003</c:v>
                </c:pt>
                <c:pt idx="1862">
                  <c:v>81.607950000000002</c:v>
                </c:pt>
                <c:pt idx="1863">
                  <c:v>81.681477000000001</c:v>
                </c:pt>
                <c:pt idx="1864">
                  <c:v>81.760762999999997</c:v>
                </c:pt>
                <c:pt idx="1865">
                  <c:v>81.796858</c:v>
                </c:pt>
                <c:pt idx="1866">
                  <c:v>81.759092999999993</c:v>
                </c:pt>
                <c:pt idx="1867">
                  <c:v>81.678205000000005</c:v>
                </c:pt>
                <c:pt idx="1868">
                  <c:v>81.628005000000002</c:v>
                </c:pt>
                <c:pt idx="1869">
                  <c:v>81.653994999999995</c:v>
                </c:pt>
                <c:pt idx="1870">
                  <c:v>81.730956000000006</c:v>
                </c:pt>
                <c:pt idx="1871">
                  <c:v>81.797185999999996</c:v>
                </c:pt>
                <c:pt idx="1872">
                  <c:v>81.819843000000006</c:v>
                </c:pt>
                <c:pt idx="1873">
                  <c:v>81.814763999999997</c:v>
                </c:pt>
                <c:pt idx="1874">
                  <c:v>81.809562</c:v>
                </c:pt>
                <c:pt idx="1875">
                  <c:v>81.808949999999996</c:v>
                </c:pt>
                <c:pt idx="1876">
                  <c:v>81.802666000000002</c:v>
                </c:pt>
                <c:pt idx="1877">
                  <c:v>81.791747999999998</c:v>
                </c:pt>
                <c:pt idx="1878">
                  <c:v>81.791252</c:v>
                </c:pt>
                <c:pt idx="1879">
                  <c:v>81.809388999999996</c:v>
                </c:pt>
                <c:pt idx="1880">
                  <c:v>81.835921999999997</c:v>
                </c:pt>
                <c:pt idx="1881">
                  <c:v>81.854786000000004</c:v>
                </c:pt>
                <c:pt idx="1882">
                  <c:v>81.859858000000003</c:v>
                </c:pt>
                <c:pt idx="1883">
                  <c:v>81.852006000000003</c:v>
                </c:pt>
                <c:pt idx="1884">
                  <c:v>81.828266999999997</c:v>
                </c:pt>
                <c:pt idx="1885">
                  <c:v>81.787087</c:v>
                </c:pt>
                <c:pt idx="1886">
                  <c:v>81.743697999999995</c:v>
                </c:pt>
                <c:pt idx="1887">
                  <c:v>81.724080999999998</c:v>
                </c:pt>
                <c:pt idx="1888">
                  <c:v>81.735004000000004</c:v>
                </c:pt>
                <c:pt idx="1889">
                  <c:v>81.752362000000005</c:v>
                </c:pt>
                <c:pt idx="1890">
                  <c:v>81.751261999999997</c:v>
                </c:pt>
                <c:pt idx="1891">
                  <c:v>81.738204999999994</c:v>
                </c:pt>
                <c:pt idx="1892">
                  <c:v>81.738336000000004</c:v>
                </c:pt>
                <c:pt idx="1893">
                  <c:v>81.757086000000001</c:v>
                </c:pt>
                <c:pt idx="1894">
                  <c:v>81.772891000000001</c:v>
                </c:pt>
                <c:pt idx="1895">
                  <c:v>81.766371000000007</c:v>
                </c:pt>
                <c:pt idx="1896">
                  <c:v>81.738425000000007</c:v>
                </c:pt>
                <c:pt idx="1897">
                  <c:v>81.697794000000002</c:v>
                </c:pt>
                <c:pt idx="1898">
                  <c:v>81.651274000000001</c:v>
                </c:pt>
                <c:pt idx="1899">
                  <c:v>81.614587999999998</c:v>
                </c:pt>
                <c:pt idx="1900">
                  <c:v>81.614637000000002</c:v>
                </c:pt>
                <c:pt idx="1901">
                  <c:v>81.666331</c:v>
                </c:pt>
                <c:pt idx="1902">
                  <c:v>81.753279000000006</c:v>
                </c:pt>
                <c:pt idx="1903">
                  <c:v>81.837743000000003</c:v>
                </c:pt>
                <c:pt idx="1904">
                  <c:v>81.884055000000004</c:v>
                </c:pt>
                <c:pt idx="1905">
                  <c:v>81.871718000000001</c:v>
                </c:pt>
                <c:pt idx="1906">
                  <c:v>81.802805000000006</c:v>
                </c:pt>
                <c:pt idx="1907">
                  <c:v>81.707956999999993</c:v>
                </c:pt>
                <c:pt idx="1908">
                  <c:v>81.634345999999994</c:v>
                </c:pt>
                <c:pt idx="1909">
                  <c:v>81.614575000000002</c:v>
                </c:pt>
                <c:pt idx="1910">
                  <c:v>81.645758000000001</c:v>
                </c:pt>
                <c:pt idx="1911">
                  <c:v>81.698188000000002</c:v>
                </c:pt>
                <c:pt idx="1912">
                  <c:v>81.738919999999993</c:v>
                </c:pt>
                <c:pt idx="1913">
                  <c:v>81.746071000000001</c:v>
                </c:pt>
                <c:pt idx="1914">
                  <c:v>81.714241000000001</c:v>
                </c:pt>
                <c:pt idx="1915">
                  <c:v>81.658874999999995</c:v>
                </c:pt>
                <c:pt idx="1916">
                  <c:v>81.607968</c:v>
                </c:pt>
                <c:pt idx="1917">
                  <c:v>81.579345000000004</c:v>
                </c:pt>
                <c:pt idx="1918">
                  <c:v>81.570420999999996</c:v>
                </c:pt>
                <c:pt idx="1919">
                  <c:v>81.573660000000004</c:v>
                </c:pt>
                <c:pt idx="1920">
                  <c:v>81.592718000000005</c:v>
                </c:pt>
                <c:pt idx="1921">
                  <c:v>81.634879999999995</c:v>
                </c:pt>
                <c:pt idx="1922">
                  <c:v>81.692654000000005</c:v>
                </c:pt>
                <c:pt idx="1923">
                  <c:v>81.741279000000006</c:v>
                </c:pt>
                <c:pt idx="1924">
                  <c:v>81.756373999999994</c:v>
                </c:pt>
                <c:pt idx="1925">
                  <c:v>81.734036000000003</c:v>
                </c:pt>
                <c:pt idx="1926">
                  <c:v>81.698083999999994</c:v>
                </c:pt>
                <c:pt idx="1927">
                  <c:v>81.682945000000004</c:v>
                </c:pt>
                <c:pt idx="1928">
                  <c:v>81.695986000000005</c:v>
                </c:pt>
                <c:pt idx="1929">
                  <c:v>81.702286000000001</c:v>
                </c:pt>
                <c:pt idx="1930">
                  <c:v>81.665023000000005</c:v>
                </c:pt>
                <c:pt idx="1931">
                  <c:v>81.600352999999998</c:v>
                </c:pt>
                <c:pt idx="1932">
                  <c:v>81.567207999999994</c:v>
                </c:pt>
                <c:pt idx="1933">
                  <c:v>81.596095000000005</c:v>
                </c:pt>
                <c:pt idx="1934">
                  <c:v>81.653216</c:v>
                </c:pt>
                <c:pt idx="1935">
                  <c:v>81.689594</c:v>
                </c:pt>
                <c:pt idx="1936">
                  <c:v>81.706038000000007</c:v>
                </c:pt>
                <c:pt idx="1937">
                  <c:v>81.738440999999995</c:v>
                </c:pt>
                <c:pt idx="1938">
                  <c:v>81.792141999999998</c:v>
                </c:pt>
                <c:pt idx="1939">
                  <c:v>81.823902000000004</c:v>
                </c:pt>
                <c:pt idx="1940">
                  <c:v>81.785135999999994</c:v>
                </c:pt>
                <c:pt idx="1941">
                  <c:v>81.668167999999994</c:v>
                </c:pt>
                <c:pt idx="1942">
                  <c:v>81.515240000000006</c:v>
                </c:pt>
                <c:pt idx="1943">
                  <c:v>81.394626000000002</c:v>
                </c:pt>
                <c:pt idx="1944">
                  <c:v>81.356613999999993</c:v>
                </c:pt>
                <c:pt idx="1945">
                  <c:v>81.391592000000003</c:v>
                </c:pt>
                <c:pt idx="1946">
                  <c:v>81.436300000000003</c:v>
                </c:pt>
                <c:pt idx="1947">
                  <c:v>81.438323999999994</c:v>
                </c:pt>
                <c:pt idx="1948">
                  <c:v>81.410843</c:v>
                </c:pt>
                <c:pt idx="1949">
                  <c:v>81.409822000000005</c:v>
                </c:pt>
                <c:pt idx="1950">
                  <c:v>81.465771000000004</c:v>
                </c:pt>
                <c:pt idx="1951">
                  <c:v>81.553244000000007</c:v>
                </c:pt>
                <c:pt idx="1952">
                  <c:v>81.626661999999996</c:v>
                </c:pt>
                <c:pt idx="1953">
                  <c:v>81.668426999999994</c:v>
                </c:pt>
                <c:pt idx="1954">
                  <c:v>81.687066999999999</c:v>
                </c:pt>
                <c:pt idx="1955">
                  <c:v>81.684655000000006</c:v>
                </c:pt>
                <c:pt idx="1956">
                  <c:v>81.646563</c:v>
                </c:pt>
                <c:pt idx="1957">
                  <c:v>81.562068999999994</c:v>
                </c:pt>
                <c:pt idx="1958">
                  <c:v>81.447149999999993</c:v>
                </c:pt>
                <c:pt idx="1959">
                  <c:v>81.341049999999996</c:v>
                </c:pt>
                <c:pt idx="1960">
                  <c:v>81.272295999999997</c:v>
                </c:pt>
                <c:pt idx="1961">
                  <c:v>81.234910999999997</c:v>
                </c:pt>
                <c:pt idx="1962">
                  <c:v>81.210093000000001</c:v>
                </c:pt>
                <c:pt idx="1963">
                  <c:v>81.197074000000001</c:v>
                </c:pt>
                <c:pt idx="1964">
                  <c:v>81.203755000000001</c:v>
                </c:pt>
                <c:pt idx="1965">
                  <c:v>81.219262000000001</c:v>
                </c:pt>
                <c:pt idx="1966">
                  <c:v>81.227593999999996</c:v>
                </c:pt>
                <c:pt idx="1967">
                  <c:v>81.244795999999994</c:v>
                </c:pt>
                <c:pt idx="1968">
                  <c:v>81.300895999999995</c:v>
                </c:pt>
                <c:pt idx="1969">
                  <c:v>81.379508000000001</c:v>
                </c:pt>
                <c:pt idx="1970">
                  <c:v>81.421847999999997</c:v>
                </c:pt>
                <c:pt idx="1971">
                  <c:v>81.405776000000003</c:v>
                </c:pt>
                <c:pt idx="1972">
                  <c:v>81.377138000000002</c:v>
                </c:pt>
                <c:pt idx="1973">
                  <c:v>81.37518</c:v>
                </c:pt>
                <c:pt idx="1974">
                  <c:v>81.372259999999997</c:v>
                </c:pt>
                <c:pt idx="1975">
                  <c:v>81.328846999999996</c:v>
                </c:pt>
                <c:pt idx="1976">
                  <c:v>81.270621000000006</c:v>
                </c:pt>
                <c:pt idx="1977">
                  <c:v>81.260236000000006</c:v>
                </c:pt>
                <c:pt idx="1978">
                  <c:v>81.309061999999997</c:v>
                </c:pt>
                <c:pt idx="1979">
                  <c:v>81.364002999999997</c:v>
                </c:pt>
                <c:pt idx="1980">
                  <c:v>81.372815000000003</c:v>
                </c:pt>
                <c:pt idx="1981">
                  <c:v>81.323869000000002</c:v>
                </c:pt>
                <c:pt idx="1982">
                  <c:v>81.228165000000004</c:v>
                </c:pt>
                <c:pt idx="1983">
                  <c:v>81.105778999999998</c:v>
                </c:pt>
                <c:pt idx="1984">
                  <c:v>80.992705999999998</c:v>
                </c:pt>
                <c:pt idx="1985">
                  <c:v>80.925618999999998</c:v>
                </c:pt>
                <c:pt idx="1986">
                  <c:v>80.915965</c:v>
                </c:pt>
                <c:pt idx="1987">
                  <c:v>80.949402000000006</c:v>
                </c:pt>
                <c:pt idx="1988">
                  <c:v>81.001582999999997</c:v>
                </c:pt>
                <c:pt idx="1989">
                  <c:v>81.051195000000007</c:v>
                </c:pt>
                <c:pt idx="1990">
                  <c:v>81.087366000000003</c:v>
                </c:pt>
                <c:pt idx="1991">
                  <c:v>81.111311999999998</c:v>
                </c:pt>
                <c:pt idx="1992">
                  <c:v>81.1233</c:v>
                </c:pt>
                <c:pt idx="1993">
                  <c:v>81.105760000000004</c:v>
                </c:pt>
                <c:pt idx="1994">
                  <c:v>81.040807999999998</c:v>
                </c:pt>
                <c:pt idx="1995">
                  <c:v>80.955337999999998</c:v>
                </c:pt>
                <c:pt idx="1996">
                  <c:v>80.920142999999996</c:v>
                </c:pt>
                <c:pt idx="1997">
                  <c:v>80.985118999999997</c:v>
                </c:pt>
                <c:pt idx="1998">
                  <c:v>81.128505000000004</c:v>
                </c:pt>
                <c:pt idx="1999">
                  <c:v>81.276208999999994</c:v>
                </c:pt>
                <c:pt idx="2000">
                  <c:v>81.356425999999999</c:v>
                </c:pt>
                <c:pt idx="2001">
                  <c:v>81.336236</c:v>
                </c:pt>
                <c:pt idx="2002">
                  <c:v>81.235641000000001</c:v>
                </c:pt>
                <c:pt idx="2003">
                  <c:v>81.121092000000004</c:v>
                </c:pt>
                <c:pt idx="2004">
                  <c:v>81.061025999999998</c:v>
                </c:pt>
                <c:pt idx="2005">
                  <c:v>81.062901999999994</c:v>
                </c:pt>
                <c:pt idx="2006">
                  <c:v>81.068489999999997</c:v>
                </c:pt>
                <c:pt idx="2007">
                  <c:v>81.024531999999994</c:v>
                </c:pt>
                <c:pt idx="2008">
                  <c:v>80.956790999999996</c:v>
                </c:pt>
                <c:pt idx="2009">
                  <c:v>80.939732000000006</c:v>
                </c:pt>
                <c:pt idx="2010">
                  <c:v>80.997</c:v>
                </c:pt>
                <c:pt idx="2011">
                  <c:v>81.090079000000003</c:v>
                </c:pt>
                <c:pt idx="2012">
                  <c:v>81.177451000000005</c:v>
                </c:pt>
                <c:pt idx="2013">
                  <c:v>81.238859000000005</c:v>
                </c:pt>
                <c:pt idx="2014">
                  <c:v>81.260637000000003</c:v>
                </c:pt>
                <c:pt idx="2015">
                  <c:v>81.233448999999993</c:v>
                </c:pt>
                <c:pt idx="2016">
                  <c:v>81.166870000000003</c:v>
                </c:pt>
                <c:pt idx="2017">
                  <c:v>81.086911999999998</c:v>
                </c:pt>
                <c:pt idx="2018">
                  <c:v>81.018184000000005</c:v>
                </c:pt>
                <c:pt idx="2019">
                  <c:v>80.981204000000005</c:v>
                </c:pt>
                <c:pt idx="2020">
                  <c:v>80.994063999999995</c:v>
                </c:pt>
                <c:pt idx="2021">
                  <c:v>81.050158999999994</c:v>
                </c:pt>
                <c:pt idx="2022">
                  <c:v>81.104659999999996</c:v>
                </c:pt>
                <c:pt idx="2023">
                  <c:v>81.112227000000004</c:v>
                </c:pt>
                <c:pt idx="2024">
                  <c:v>81.079085000000006</c:v>
                </c:pt>
                <c:pt idx="2025">
                  <c:v>81.043867000000006</c:v>
                </c:pt>
                <c:pt idx="2026">
                  <c:v>81.018867</c:v>
                </c:pt>
                <c:pt idx="2027">
                  <c:v>80.988422</c:v>
                </c:pt>
                <c:pt idx="2028">
                  <c:v>80.955901999999995</c:v>
                </c:pt>
                <c:pt idx="2029">
                  <c:v>80.951547000000005</c:v>
                </c:pt>
                <c:pt idx="2030">
                  <c:v>80.991170999999994</c:v>
                </c:pt>
                <c:pt idx="2031">
                  <c:v>81.055306000000002</c:v>
                </c:pt>
                <c:pt idx="2032">
                  <c:v>81.112176000000005</c:v>
                </c:pt>
                <c:pt idx="2033">
                  <c:v>81.145801000000006</c:v>
                </c:pt>
                <c:pt idx="2034">
                  <c:v>81.157824000000005</c:v>
                </c:pt>
                <c:pt idx="2035">
                  <c:v>81.152800999999997</c:v>
                </c:pt>
                <c:pt idx="2036">
                  <c:v>81.132030999999998</c:v>
                </c:pt>
                <c:pt idx="2037">
                  <c:v>81.093969999999999</c:v>
                </c:pt>
                <c:pt idx="2038">
                  <c:v>81.037194</c:v>
                </c:pt>
                <c:pt idx="2039">
                  <c:v>80.970690000000005</c:v>
                </c:pt>
                <c:pt idx="2040">
                  <c:v>80.913865999999999</c:v>
                </c:pt>
                <c:pt idx="2041">
                  <c:v>80.877961999999997</c:v>
                </c:pt>
                <c:pt idx="2042">
                  <c:v>80.859144999999998</c:v>
                </c:pt>
                <c:pt idx="2043">
                  <c:v>80.859889999999993</c:v>
                </c:pt>
                <c:pt idx="2044">
                  <c:v>80.901785000000004</c:v>
                </c:pt>
                <c:pt idx="2045">
                  <c:v>80.999122999999997</c:v>
                </c:pt>
                <c:pt idx="2046">
                  <c:v>81.129333000000003</c:v>
                </c:pt>
                <c:pt idx="2047">
                  <c:v>81.246253999999993</c:v>
                </c:pt>
                <c:pt idx="2048">
                  <c:v>81.313548999999995</c:v>
                </c:pt>
                <c:pt idx="2049">
                  <c:v>81.311349000000007</c:v>
                </c:pt>
                <c:pt idx="2050">
                  <c:v>81.229709</c:v>
                </c:pt>
                <c:pt idx="2051">
                  <c:v>81.089066000000003</c:v>
                </c:pt>
                <c:pt idx="2052">
                  <c:v>80.953085000000002</c:v>
                </c:pt>
                <c:pt idx="2053">
                  <c:v>80.888046000000003</c:v>
                </c:pt>
                <c:pt idx="2054">
                  <c:v>80.903256999999996</c:v>
                </c:pt>
                <c:pt idx="2055">
                  <c:v>80.950569999999999</c:v>
                </c:pt>
                <c:pt idx="2056">
                  <c:v>80.983846999999997</c:v>
                </c:pt>
                <c:pt idx="2057">
                  <c:v>80.998881999999995</c:v>
                </c:pt>
                <c:pt idx="2058">
                  <c:v>81.014753999999996</c:v>
                </c:pt>
                <c:pt idx="2059">
                  <c:v>81.033811999999998</c:v>
                </c:pt>
                <c:pt idx="2060">
                  <c:v>81.041702999999998</c:v>
                </c:pt>
                <c:pt idx="2061">
                  <c:v>81.035786000000002</c:v>
                </c:pt>
                <c:pt idx="2062">
                  <c:v>81.027219000000002</c:v>
                </c:pt>
                <c:pt idx="2063">
                  <c:v>81.024906999999999</c:v>
                </c:pt>
                <c:pt idx="2064">
                  <c:v>81.024811</c:v>
                </c:pt>
                <c:pt idx="2065">
                  <c:v>81.011425000000003</c:v>
                </c:pt>
                <c:pt idx="2066">
                  <c:v>80.972226000000006</c:v>
                </c:pt>
                <c:pt idx="2067">
                  <c:v>80.914621999999994</c:v>
                </c:pt>
                <c:pt idx="2068">
                  <c:v>80.866626999999994</c:v>
                </c:pt>
                <c:pt idx="2069">
                  <c:v>80.854460000000003</c:v>
                </c:pt>
                <c:pt idx="2070">
                  <c:v>80.880448999999999</c:v>
                </c:pt>
                <c:pt idx="2071">
                  <c:v>80.930923000000007</c:v>
                </c:pt>
                <c:pt idx="2072">
                  <c:v>80.987981000000005</c:v>
                </c:pt>
                <c:pt idx="2073">
                  <c:v>81.032430000000005</c:v>
                </c:pt>
                <c:pt idx="2074">
                  <c:v>81.049786999999995</c:v>
                </c:pt>
                <c:pt idx="2075">
                  <c:v>81.039574000000002</c:v>
                </c:pt>
                <c:pt idx="2076">
                  <c:v>81.020599000000004</c:v>
                </c:pt>
                <c:pt idx="2077">
                  <c:v>81.009524999999996</c:v>
                </c:pt>
                <c:pt idx="2078">
                  <c:v>81.007129000000006</c:v>
                </c:pt>
                <c:pt idx="2079">
                  <c:v>81.009523000000002</c:v>
                </c:pt>
                <c:pt idx="2080">
                  <c:v>81.022865999999993</c:v>
                </c:pt>
                <c:pt idx="2081">
                  <c:v>81.047128999999998</c:v>
                </c:pt>
                <c:pt idx="2082">
                  <c:v>81.058404999999993</c:v>
                </c:pt>
                <c:pt idx="2083">
                  <c:v>81.044257999999999</c:v>
                </c:pt>
                <c:pt idx="2084">
                  <c:v>81.028813999999997</c:v>
                </c:pt>
                <c:pt idx="2085">
                  <c:v>81.030376000000004</c:v>
                </c:pt>
                <c:pt idx="2086">
                  <c:v>81.036088000000007</c:v>
                </c:pt>
                <c:pt idx="2087">
                  <c:v>81.020296000000002</c:v>
                </c:pt>
                <c:pt idx="2088">
                  <c:v>80.978891000000004</c:v>
                </c:pt>
                <c:pt idx="2089">
                  <c:v>80.930356000000003</c:v>
                </c:pt>
                <c:pt idx="2090">
                  <c:v>80.888581000000002</c:v>
                </c:pt>
                <c:pt idx="2091">
                  <c:v>80.860662000000005</c:v>
                </c:pt>
                <c:pt idx="2092">
                  <c:v>80.858435</c:v>
                </c:pt>
                <c:pt idx="2093">
                  <c:v>80.887636000000001</c:v>
                </c:pt>
                <c:pt idx="2094">
                  <c:v>80.931459000000004</c:v>
                </c:pt>
                <c:pt idx="2095">
                  <c:v>80.961044000000001</c:v>
                </c:pt>
                <c:pt idx="2096">
                  <c:v>80.970695000000006</c:v>
                </c:pt>
                <c:pt idx="2097">
                  <c:v>80.975234999999998</c:v>
                </c:pt>
                <c:pt idx="2098">
                  <c:v>80.980444000000006</c:v>
                </c:pt>
                <c:pt idx="2099">
                  <c:v>80.975133</c:v>
                </c:pt>
                <c:pt idx="2100">
                  <c:v>80.950461000000004</c:v>
                </c:pt>
                <c:pt idx="2101">
                  <c:v>80.912233000000001</c:v>
                </c:pt>
                <c:pt idx="2102">
                  <c:v>80.873557000000005</c:v>
                </c:pt>
                <c:pt idx="2103">
                  <c:v>80.847577999999999</c:v>
                </c:pt>
                <c:pt idx="2104">
                  <c:v>80.852189999999993</c:v>
                </c:pt>
                <c:pt idx="2105">
                  <c:v>80.894565999999998</c:v>
                </c:pt>
                <c:pt idx="2106">
                  <c:v>80.950463999999997</c:v>
                </c:pt>
                <c:pt idx="2107">
                  <c:v>80.982405</c:v>
                </c:pt>
                <c:pt idx="2108">
                  <c:v>80.979356999999993</c:v>
                </c:pt>
                <c:pt idx="2109">
                  <c:v>80.958933999999999</c:v>
                </c:pt>
                <c:pt idx="2110">
                  <c:v>80.940839999999994</c:v>
                </c:pt>
                <c:pt idx="2111">
                  <c:v>80.933198000000004</c:v>
                </c:pt>
                <c:pt idx="2112">
                  <c:v>80.931664999999995</c:v>
                </c:pt>
                <c:pt idx="2113">
                  <c:v>80.925098000000006</c:v>
                </c:pt>
                <c:pt idx="2114">
                  <c:v>80.908803000000006</c:v>
                </c:pt>
                <c:pt idx="2115">
                  <c:v>80.889618999999996</c:v>
                </c:pt>
                <c:pt idx="2116">
                  <c:v>80.884061000000003</c:v>
                </c:pt>
                <c:pt idx="2117">
                  <c:v>80.903158000000005</c:v>
                </c:pt>
                <c:pt idx="2118">
                  <c:v>80.938100000000006</c:v>
                </c:pt>
                <c:pt idx="2119">
                  <c:v>80.971924000000001</c:v>
                </c:pt>
                <c:pt idx="2120">
                  <c:v>80.995486</c:v>
                </c:pt>
                <c:pt idx="2121">
                  <c:v>81.008554000000004</c:v>
                </c:pt>
                <c:pt idx="2122">
                  <c:v>81.012493000000006</c:v>
                </c:pt>
                <c:pt idx="2123">
                  <c:v>81.009572000000006</c:v>
                </c:pt>
                <c:pt idx="2124">
                  <c:v>81.010594999999995</c:v>
                </c:pt>
                <c:pt idx="2125">
                  <c:v>81.025931</c:v>
                </c:pt>
                <c:pt idx="2126">
                  <c:v>81.046467000000007</c:v>
                </c:pt>
                <c:pt idx="2127">
                  <c:v>81.052694000000002</c:v>
                </c:pt>
                <c:pt idx="2128">
                  <c:v>81.041993000000005</c:v>
                </c:pt>
                <c:pt idx="2129">
                  <c:v>81.029453000000004</c:v>
                </c:pt>
                <c:pt idx="2130">
                  <c:v>81.019904999999994</c:v>
                </c:pt>
                <c:pt idx="2131">
                  <c:v>81.004268999999994</c:v>
                </c:pt>
                <c:pt idx="2132">
                  <c:v>81.000425000000007</c:v>
                </c:pt>
                <c:pt idx="2133">
                  <c:v>81.028167999999994</c:v>
                </c:pt>
                <c:pt idx="2134">
                  <c:v>81.062230999999997</c:v>
                </c:pt>
                <c:pt idx="2135">
                  <c:v>81.074359000000001</c:v>
                </c:pt>
                <c:pt idx="2136">
                  <c:v>81.066518000000002</c:v>
                </c:pt>
                <c:pt idx="2137">
                  <c:v>81.057523000000003</c:v>
                </c:pt>
                <c:pt idx="2138">
                  <c:v>81.053629000000001</c:v>
                </c:pt>
                <c:pt idx="2139">
                  <c:v>81.041374000000005</c:v>
                </c:pt>
                <c:pt idx="2140">
                  <c:v>81.014392000000001</c:v>
                </c:pt>
                <c:pt idx="2141">
                  <c:v>80.992866000000006</c:v>
                </c:pt>
                <c:pt idx="2142">
                  <c:v>81.002488</c:v>
                </c:pt>
                <c:pt idx="2143">
                  <c:v>81.041762000000006</c:v>
                </c:pt>
                <c:pt idx="2144">
                  <c:v>81.081648000000001</c:v>
                </c:pt>
                <c:pt idx="2145">
                  <c:v>81.095375000000004</c:v>
                </c:pt>
                <c:pt idx="2146">
                  <c:v>81.081526999999994</c:v>
                </c:pt>
                <c:pt idx="2147">
                  <c:v>81.065256000000005</c:v>
                </c:pt>
                <c:pt idx="2148">
                  <c:v>81.073435000000003</c:v>
                </c:pt>
                <c:pt idx="2149">
                  <c:v>81.104844999999997</c:v>
                </c:pt>
                <c:pt idx="2150">
                  <c:v>81.134772999999996</c:v>
                </c:pt>
                <c:pt idx="2151">
                  <c:v>81.130937000000003</c:v>
                </c:pt>
                <c:pt idx="2152">
                  <c:v>81.084382000000005</c:v>
                </c:pt>
                <c:pt idx="2153">
                  <c:v>81.018979000000002</c:v>
                </c:pt>
                <c:pt idx="2154">
                  <c:v>80.968390999999997</c:v>
                </c:pt>
                <c:pt idx="2155">
                  <c:v>80.947078000000005</c:v>
                </c:pt>
                <c:pt idx="2156">
                  <c:v>80.952573000000001</c:v>
                </c:pt>
                <c:pt idx="2157">
                  <c:v>80.981892000000002</c:v>
                </c:pt>
                <c:pt idx="2158">
                  <c:v>81.018075999999994</c:v>
                </c:pt>
                <c:pt idx="2159">
                  <c:v>81.051169999999999</c:v>
                </c:pt>
                <c:pt idx="2160">
                  <c:v>81.087301999999994</c:v>
                </c:pt>
                <c:pt idx="2161">
                  <c:v>81.126811000000004</c:v>
                </c:pt>
                <c:pt idx="2162">
                  <c:v>81.157967999999997</c:v>
                </c:pt>
                <c:pt idx="2163">
                  <c:v>81.169270999999995</c:v>
                </c:pt>
                <c:pt idx="2164">
                  <c:v>81.165537999999998</c:v>
                </c:pt>
                <c:pt idx="2165">
                  <c:v>81.154290000000003</c:v>
                </c:pt>
                <c:pt idx="2166">
                  <c:v>81.132002999999997</c:v>
                </c:pt>
                <c:pt idx="2167">
                  <c:v>81.093253000000004</c:v>
                </c:pt>
                <c:pt idx="2168">
                  <c:v>81.045186000000001</c:v>
                </c:pt>
                <c:pt idx="2169">
                  <c:v>81.007216</c:v>
                </c:pt>
                <c:pt idx="2170">
                  <c:v>81.001442999999995</c:v>
                </c:pt>
                <c:pt idx="2171">
                  <c:v>81.029330999999999</c:v>
                </c:pt>
                <c:pt idx="2172">
                  <c:v>81.058565999999999</c:v>
                </c:pt>
                <c:pt idx="2173">
                  <c:v>81.070419999999999</c:v>
                </c:pt>
                <c:pt idx="2174">
                  <c:v>81.081252000000006</c:v>
                </c:pt>
                <c:pt idx="2175">
                  <c:v>81.103523999999993</c:v>
                </c:pt>
                <c:pt idx="2176">
                  <c:v>81.135333000000003</c:v>
                </c:pt>
                <c:pt idx="2177">
                  <c:v>81.164053999999993</c:v>
                </c:pt>
                <c:pt idx="2178">
                  <c:v>81.175820999999999</c:v>
                </c:pt>
                <c:pt idx="2179">
                  <c:v>81.168465999999995</c:v>
                </c:pt>
                <c:pt idx="2180">
                  <c:v>81.151346000000004</c:v>
                </c:pt>
                <c:pt idx="2181">
                  <c:v>81.141362000000001</c:v>
                </c:pt>
                <c:pt idx="2182">
                  <c:v>81.145748999999995</c:v>
                </c:pt>
                <c:pt idx="2183">
                  <c:v>81.156146000000007</c:v>
                </c:pt>
                <c:pt idx="2184">
                  <c:v>81.168270000000007</c:v>
                </c:pt>
                <c:pt idx="2185">
                  <c:v>81.183537999999999</c:v>
                </c:pt>
                <c:pt idx="2186">
                  <c:v>81.199413000000007</c:v>
                </c:pt>
                <c:pt idx="2187">
                  <c:v>81.207634999999996</c:v>
                </c:pt>
                <c:pt idx="2188">
                  <c:v>81.2042</c:v>
                </c:pt>
                <c:pt idx="2189">
                  <c:v>81.200987999999995</c:v>
                </c:pt>
                <c:pt idx="2190">
                  <c:v>81.203520999999995</c:v>
                </c:pt>
                <c:pt idx="2191">
                  <c:v>81.201956999999993</c:v>
                </c:pt>
                <c:pt idx="2192">
                  <c:v>81.192927999999995</c:v>
                </c:pt>
                <c:pt idx="2193">
                  <c:v>81.183898999999997</c:v>
                </c:pt>
                <c:pt idx="2194">
                  <c:v>81.178286999999997</c:v>
                </c:pt>
                <c:pt idx="2195">
                  <c:v>81.172743999999994</c:v>
                </c:pt>
                <c:pt idx="2196">
                  <c:v>81.168256</c:v>
                </c:pt>
                <c:pt idx="2197">
                  <c:v>81.169213999999997</c:v>
                </c:pt>
                <c:pt idx="2198">
                  <c:v>81.174363999999997</c:v>
                </c:pt>
                <c:pt idx="2199">
                  <c:v>81.178548000000006</c:v>
                </c:pt>
                <c:pt idx="2200">
                  <c:v>81.183076999999997</c:v>
                </c:pt>
                <c:pt idx="2201">
                  <c:v>81.192811000000006</c:v>
                </c:pt>
                <c:pt idx="2202">
                  <c:v>81.193132000000006</c:v>
                </c:pt>
                <c:pt idx="2203">
                  <c:v>81.168980000000005</c:v>
                </c:pt>
                <c:pt idx="2204">
                  <c:v>81.126768999999996</c:v>
                </c:pt>
                <c:pt idx="2205">
                  <c:v>81.090343000000004</c:v>
                </c:pt>
                <c:pt idx="2206">
                  <c:v>81.079116999999997</c:v>
                </c:pt>
                <c:pt idx="2207">
                  <c:v>81.088093999999998</c:v>
                </c:pt>
                <c:pt idx="2208">
                  <c:v>81.099812999999997</c:v>
                </c:pt>
                <c:pt idx="2209">
                  <c:v>81.116251000000005</c:v>
                </c:pt>
                <c:pt idx="2210">
                  <c:v>81.126909999999995</c:v>
                </c:pt>
                <c:pt idx="2211">
                  <c:v>81.11824</c:v>
                </c:pt>
                <c:pt idx="2212">
                  <c:v>81.097547000000006</c:v>
                </c:pt>
                <c:pt idx="2213">
                  <c:v>81.077620999999994</c:v>
                </c:pt>
                <c:pt idx="2214">
                  <c:v>81.061018000000004</c:v>
                </c:pt>
                <c:pt idx="2215">
                  <c:v>81.043226000000004</c:v>
                </c:pt>
                <c:pt idx="2216">
                  <c:v>81.026075000000006</c:v>
                </c:pt>
                <c:pt idx="2217">
                  <c:v>81.014784000000006</c:v>
                </c:pt>
                <c:pt idx="2218">
                  <c:v>81.014341000000002</c:v>
                </c:pt>
                <c:pt idx="2219">
                  <c:v>81.023420999999999</c:v>
                </c:pt>
                <c:pt idx="2220">
                  <c:v>81.026480000000006</c:v>
                </c:pt>
                <c:pt idx="2221">
                  <c:v>81.018242000000001</c:v>
                </c:pt>
                <c:pt idx="2222">
                  <c:v>80.998857999999998</c:v>
                </c:pt>
                <c:pt idx="2223">
                  <c:v>80.973180999999997</c:v>
                </c:pt>
                <c:pt idx="2224">
                  <c:v>80.942772000000005</c:v>
                </c:pt>
                <c:pt idx="2225">
                  <c:v>80.912738000000004</c:v>
                </c:pt>
                <c:pt idx="2226">
                  <c:v>80.901471000000001</c:v>
                </c:pt>
                <c:pt idx="2227">
                  <c:v>80.907533999999998</c:v>
                </c:pt>
                <c:pt idx="2228">
                  <c:v>80.898827999999995</c:v>
                </c:pt>
                <c:pt idx="2229">
                  <c:v>80.867776000000006</c:v>
                </c:pt>
                <c:pt idx="2230">
                  <c:v>80.813120999999995</c:v>
                </c:pt>
                <c:pt idx="2231">
                  <c:v>80.741400999999996</c:v>
                </c:pt>
                <c:pt idx="2232">
                  <c:v>80.679260999999997</c:v>
                </c:pt>
                <c:pt idx="2233">
                  <c:v>80.641401999999999</c:v>
                </c:pt>
                <c:pt idx="2234">
                  <c:v>80.611598999999998</c:v>
                </c:pt>
                <c:pt idx="2235">
                  <c:v>80.567625000000007</c:v>
                </c:pt>
                <c:pt idx="2236">
                  <c:v>80.514331999999996</c:v>
                </c:pt>
                <c:pt idx="2237">
                  <c:v>80.472317000000004</c:v>
                </c:pt>
                <c:pt idx="2238">
                  <c:v>80.447064999999995</c:v>
                </c:pt>
                <c:pt idx="2239">
                  <c:v>80.423755999999997</c:v>
                </c:pt>
                <c:pt idx="2240">
                  <c:v>80.384462999999997</c:v>
                </c:pt>
                <c:pt idx="2241">
                  <c:v>80.336901999999995</c:v>
                </c:pt>
                <c:pt idx="2242">
                  <c:v>80.297156999999999</c:v>
                </c:pt>
                <c:pt idx="2243">
                  <c:v>80.268321999999998</c:v>
                </c:pt>
                <c:pt idx="2244">
                  <c:v>80.237999000000002</c:v>
                </c:pt>
                <c:pt idx="2245">
                  <c:v>80.194907000000001</c:v>
                </c:pt>
                <c:pt idx="2246">
                  <c:v>80.136150999999998</c:v>
                </c:pt>
                <c:pt idx="2247">
                  <c:v>80.068957999999995</c:v>
                </c:pt>
                <c:pt idx="2248">
                  <c:v>79.999093000000002</c:v>
                </c:pt>
                <c:pt idx="2249">
                  <c:v>79.938727</c:v>
                </c:pt>
                <c:pt idx="2250">
                  <c:v>79.903378000000004</c:v>
                </c:pt>
                <c:pt idx="2251">
                  <c:v>79.869560000000007</c:v>
                </c:pt>
                <c:pt idx="2252">
                  <c:v>79.807608000000002</c:v>
                </c:pt>
                <c:pt idx="2253">
                  <c:v>79.723428999999996</c:v>
                </c:pt>
                <c:pt idx="2254">
                  <c:v>79.638839000000004</c:v>
                </c:pt>
                <c:pt idx="2255">
                  <c:v>79.559980999999993</c:v>
                </c:pt>
                <c:pt idx="2256">
                  <c:v>79.487307999999999</c:v>
                </c:pt>
                <c:pt idx="2257">
                  <c:v>79.433091000000005</c:v>
                </c:pt>
                <c:pt idx="2258">
                  <c:v>79.397531999999998</c:v>
                </c:pt>
                <c:pt idx="2259">
                  <c:v>79.359061999999994</c:v>
                </c:pt>
                <c:pt idx="2260">
                  <c:v>79.303984</c:v>
                </c:pt>
                <c:pt idx="2261">
                  <c:v>79.250439999999998</c:v>
                </c:pt>
                <c:pt idx="2262">
                  <c:v>79.207103000000004</c:v>
                </c:pt>
                <c:pt idx="2263">
                  <c:v>79.164362999999994</c:v>
                </c:pt>
                <c:pt idx="2264">
                  <c:v>79.147769999999994</c:v>
                </c:pt>
                <c:pt idx="2265">
                  <c:v>79.187447000000006</c:v>
                </c:pt>
                <c:pt idx="2266">
                  <c:v>79.244865000000004</c:v>
                </c:pt>
                <c:pt idx="2267">
                  <c:v>79.277421000000004</c:v>
                </c:pt>
                <c:pt idx="2268">
                  <c:v>79.268242999999998</c:v>
                </c:pt>
                <c:pt idx="2269">
                  <c:v>79.232630999999998</c:v>
                </c:pt>
                <c:pt idx="2270">
                  <c:v>79.196881000000005</c:v>
                </c:pt>
                <c:pt idx="2271">
                  <c:v>79.167869999999994</c:v>
                </c:pt>
                <c:pt idx="2272">
                  <c:v>79.145638000000005</c:v>
                </c:pt>
                <c:pt idx="2273">
                  <c:v>79.126343000000006</c:v>
                </c:pt>
                <c:pt idx="2274">
                  <c:v>79.101414000000005</c:v>
                </c:pt>
                <c:pt idx="2275">
                  <c:v>79.048686000000004</c:v>
                </c:pt>
                <c:pt idx="2276">
                  <c:v>78.956368999999995</c:v>
                </c:pt>
                <c:pt idx="2277">
                  <c:v>78.855031999999994</c:v>
                </c:pt>
                <c:pt idx="2278">
                  <c:v>78.774285000000006</c:v>
                </c:pt>
                <c:pt idx="2279">
                  <c:v>78.711393000000001</c:v>
                </c:pt>
                <c:pt idx="2280">
                  <c:v>78.650429000000003</c:v>
                </c:pt>
                <c:pt idx="2281">
                  <c:v>78.564775999999995</c:v>
                </c:pt>
                <c:pt idx="2282">
                  <c:v>78.374706000000003</c:v>
                </c:pt>
                <c:pt idx="2283">
                  <c:v>78.035974999999993</c:v>
                </c:pt>
                <c:pt idx="2284">
                  <c:v>77.642236999999994</c:v>
                </c:pt>
                <c:pt idx="2285">
                  <c:v>77.251672999999997</c:v>
                </c:pt>
                <c:pt idx="2286">
                  <c:v>76.881496999999996</c:v>
                </c:pt>
                <c:pt idx="2287">
                  <c:v>76.540471999999994</c:v>
                </c:pt>
                <c:pt idx="2288">
                  <c:v>76.204519000000005</c:v>
                </c:pt>
                <c:pt idx="2289">
                  <c:v>75.846682000000001</c:v>
                </c:pt>
                <c:pt idx="2290">
                  <c:v>75.490177000000003</c:v>
                </c:pt>
                <c:pt idx="2291">
                  <c:v>75.205246000000002</c:v>
                </c:pt>
                <c:pt idx="2292">
                  <c:v>75.031064000000001</c:v>
                </c:pt>
                <c:pt idx="2293">
                  <c:v>74.938948999999994</c:v>
                </c:pt>
                <c:pt idx="2294">
                  <c:v>74.885138999999995</c:v>
                </c:pt>
                <c:pt idx="2295">
                  <c:v>74.869888000000003</c:v>
                </c:pt>
                <c:pt idx="2296">
                  <c:v>74.890165999999994</c:v>
                </c:pt>
                <c:pt idx="2297">
                  <c:v>74.914203000000001</c:v>
                </c:pt>
                <c:pt idx="2298">
                  <c:v>74.991015000000004</c:v>
                </c:pt>
                <c:pt idx="2299">
                  <c:v>75.250838999999999</c:v>
                </c:pt>
                <c:pt idx="2300">
                  <c:v>75.693524999999994</c:v>
                </c:pt>
                <c:pt idx="2301">
                  <c:v>76.054541999999998</c:v>
                </c:pt>
                <c:pt idx="2302">
                  <c:v>76.194085999999999</c:v>
                </c:pt>
                <c:pt idx="2303">
                  <c:v>76.243224999999995</c:v>
                </c:pt>
                <c:pt idx="2304">
                  <c:v>76.340851999999998</c:v>
                </c:pt>
                <c:pt idx="2305">
                  <c:v>76.516802999999996</c:v>
                </c:pt>
                <c:pt idx="2306">
                  <c:v>76.680453</c:v>
                </c:pt>
                <c:pt idx="2307">
                  <c:v>76.782542000000007</c:v>
                </c:pt>
                <c:pt idx="2308">
                  <c:v>76.857055000000003</c:v>
                </c:pt>
                <c:pt idx="2309">
                  <c:v>76.928152999999995</c:v>
                </c:pt>
                <c:pt idx="2310">
                  <c:v>76.994658999999999</c:v>
                </c:pt>
                <c:pt idx="2311">
                  <c:v>77.051015000000007</c:v>
                </c:pt>
                <c:pt idx="2312">
                  <c:v>77.088817000000006</c:v>
                </c:pt>
                <c:pt idx="2313">
                  <c:v>77.103570000000005</c:v>
                </c:pt>
                <c:pt idx="2314">
                  <c:v>77.111434000000003</c:v>
                </c:pt>
                <c:pt idx="2315">
                  <c:v>77.083472</c:v>
                </c:pt>
                <c:pt idx="2316">
                  <c:v>77.016339000000002</c:v>
                </c:pt>
                <c:pt idx="2317">
                  <c:v>77.043869000000001</c:v>
                </c:pt>
                <c:pt idx="2318">
                  <c:v>77.106172000000001</c:v>
                </c:pt>
                <c:pt idx="2319">
                  <c:v>77.153705000000002</c:v>
                </c:pt>
                <c:pt idx="2320">
                  <c:v>77.206388000000004</c:v>
                </c:pt>
                <c:pt idx="2321">
                  <c:v>77.256305999999995</c:v>
                </c:pt>
                <c:pt idx="2322">
                  <c:v>77.287966999999995</c:v>
                </c:pt>
                <c:pt idx="2323">
                  <c:v>77.295834999999997</c:v>
                </c:pt>
                <c:pt idx="2324">
                  <c:v>77.273983000000001</c:v>
                </c:pt>
                <c:pt idx="2325">
                  <c:v>77.230733999999998</c:v>
                </c:pt>
                <c:pt idx="2326">
                  <c:v>77.207656</c:v>
                </c:pt>
                <c:pt idx="2327">
                  <c:v>77.209789999999998</c:v>
                </c:pt>
                <c:pt idx="2328">
                  <c:v>77.221065999999993</c:v>
                </c:pt>
                <c:pt idx="2329">
                  <c:v>77.225869000000003</c:v>
                </c:pt>
                <c:pt idx="2330">
                  <c:v>77.185858999999994</c:v>
                </c:pt>
                <c:pt idx="2331">
                  <c:v>77.118441000000004</c:v>
                </c:pt>
                <c:pt idx="2332">
                  <c:v>77.071755999999993</c:v>
                </c:pt>
                <c:pt idx="2333">
                  <c:v>77.041776999999996</c:v>
                </c:pt>
                <c:pt idx="2334">
                  <c:v>77.020781999999997</c:v>
                </c:pt>
                <c:pt idx="2335">
                  <c:v>77.009710999999996</c:v>
                </c:pt>
                <c:pt idx="2336">
                  <c:v>76.998312999999996</c:v>
                </c:pt>
                <c:pt idx="2337">
                  <c:v>76.964073999999997</c:v>
                </c:pt>
                <c:pt idx="2338">
                  <c:v>76.911347000000006</c:v>
                </c:pt>
                <c:pt idx="2339">
                  <c:v>76.866112000000001</c:v>
                </c:pt>
                <c:pt idx="2340">
                  <c:v>76.823350000000005</c:v>
                </c:pt>
                <c:pt idx="2341">
                  <c:v>76.784192000000004</c:v>
                </c:pt>
                <c:pt idx="2342">
                  <c:v>76.753962000000001</c:v>
                </c:pt>
                <c:pt idx="2343">
                  <c:v>76.732885999999993</c:v>
                </c:pt>
                <c:pt idx="2344">
                  <c:v>76.712745999999996</c:v>
                </c:pt>
                <c:pt idx="2345">
                  <c:v>76.717174</c:v>
                </c:pt>
                <c:pt idx="2346">
                  <c:v>76.667563999999999</c:v>
                </c:pt>
                <c:pt idx="2347">
                  <c:v>76.455323000000007</c:v>
                </c:pt>
                <c:pt idx="2348">
                  <c:v>76.373748000000006</c:v>
                </c:pt>
                <c:pt idx="2349">
                  <c:v>76.367481999999995</c:v>
                </c:pt>
                <c:pt idx="2350">
                  <c:v>76.354544000000004</c:v>
                </c:pt>
                <c:pt idx="2351">
                  <c:v>76.355811000000003</c:v>
                </c:pt>
                <c:pt idx="2352">
                  <c:v>76.316107000000002</c:v>
                </c:pt>
                <c:pt idx="2353">
                  <c:v>76.184343999999996</c:v>
                </c:pt>
                <c:pt idx="2354">
                  <c:v>76.076463000000004</c:v>
                </c:pt>
                <c:pt idx="2355">
                  <c:v>76.050990999999996</c:v>
                </c:pt>
                <c:pt idx="2356">
                  <c:v>76.034817000000004</c:v>
                </c:pt>
                <c:pt idx="2357">
                  <c:v>76.007782000000006</c:v>
                </c:pt>
                <c:pt idx="2358">
                  <c:v>75.975038999999995</c:v>
                </c:pt>
                <c:pt idx="2359">
                  <c:v>75.943151999999998</c:v>
                </c:pt>
                <c:pt idx="2360">
                  <c:v>75.914766</c:v>
                </c:pt>
                <c:pt idx="2361">
                  <c:v>75.890296000000006</c:v>
                </c:pt>
                <c:pt idx="2362">
                  <c:v>75.870227999999997</c:v>
                </c:pt>
                <c:pt idx="2363">
                  <c:v>75.823070000000001</c:v>
                </c:pt>
                <c:pt idx="2364">
                  <c:v>75.692476999999997</c:v>
                </c:pt>
                <c:pt idx="2365">
                  <c:v>75.556782999999996</c:v>
                </c:pt>
                <c:pt idx="2366">
                  <c:v>75.488592999999995</c:v>
                </c:pt>
                <c:pt idx="2367">
                  <c:v>75.42944</c:v>
                </c:pt>
                <c:pt idx="2368">
                  <c:v>75.374523999999994</c:v>
                </c:pt>
                <c:pt idx="2369">
                  <c:v>75.337260999999998</c:v>
                </c:pt>
                <c:pt idx="2370">
                  <c:v>75.312620999999993</c:v>
                </c:pt>
                <c:pt idx="2371">
                  <c:v>75.281790000000001</c:v>
                </c:pt>
                <c:pt idx="2372">
                  <c:v>75.233779999999996</c:v>
                </c:pt>
                <c:pt idx="2373">
                  <c:v>75.187862999999993</c:v>
                </c:pt>
                <c:pt idx="2374">
                  <c:v>75.163533000000001</c:v>
                </c:pt>
                <c:pt idx="2375">
                  <c:v>75.150452000000001</c:v>
                </c:pt>
                <c:pt idx="2376">
                  <c:v>75.106164000000007</c:v>
                </c:pt>
                <c:pt idx="2377">
                  <c:v>75.013025999999996</c:v>
                </c:pt>
                <c:pt idx="2378">
                  <c:v>74.927648000000005</c:v>
                </c:pt>
                <c:pt idx="2379">
                  <c:v>74.882509999999996</c:v>
                </c:pt>
                <c:pt idx="2380">
                  <c:v>74.855671999999998</c:v>
                </c:pt>
                <c:pt idx="2381">
                  <c:v>74.837559999999996</c:v>
                </c:pt>
                <c:pt idx="2382">
                  <c:v>74.818528000000001</c:v>
                </c:pt>
                <c:pt idx="2383">
                  <c:v>74.769221000000002</c:v>
                </c:pt>
                <c:pt idx="2384">
                  <c:v>74.704960999999997</c:v>
                </c:pt>
                <c:pt idx="2385">
                  <c:v>74.669482000000002</c:v>
                </c:pt>
                <c:pt idx="2386">
                  <c:v>74.657831999999999</c:v>
                </c:pt>
                <c:pt idx="2387">
                  <c:v>74.657839999999993</c:v>
                </c:pt>
                <c:pt idx="2388">
                  <c:v>74.658420000000007</c:v>
                </c:pt>
                <c:pt idx="2389">
                  <c:v>74.643728999999993</c:v>
                </c:pt>
                <c:pt idx="2390">
                  <c:v>74.613191999999998</c:v>
                </c:pt>
                <c:pt idx="2391">
                  <c:v>74.581193999999996</c:v>
                </c:pt>
                <c:pt idx="2392">
                  <c:v>74.554715999999999</c:v>
                </c:pt>
                <c:pt idx="2393">
                  <c:v>74.530776000000003</c:v>
                </c:pt>
                <c:pt idx="2394">
                  <c:v>74.510903999999996</c:v>
                </c:pt>
                <c:pt idx="2395">
                  <c:v>74.498649</c:v>
                </c:pt>
                <c:pt idx="2396">
                  <c:v>74.486069000000001</c:v>
                </c:pt>
                <c:pt idx="2397">
                  <c:v>74.470057999999995</c:v>
                </c:pt>
                <c:pt idx="2398">
                  <c:v>74.460014000000001</c:v>
                </c:pt>
                <c:pt idx="2399">
                  <c:v>74.461374000000006</c:v>
                </c:pt>
                <c:pt idx="2400">
                  <c:v>74.466009999999997</c:v>
                </c:pt>
                <c:pt idx="2401">
                  <c:v>74.465947999999997</c:v>
                </c:pt>
                <c:pt idx="2402">
                  <c:v>74.462754000000004</c:v>
                </c:pt>
                <c:pt idx="2403">
                  <c:v>74.458252000000002</c:v>
                </c:pt>
                <c:pt idx="2404">
                  <c:v>74.451334000000003</c:v>
                </c:pt>
                <c:pt idx="2405">
                  <c:v>74.446154000000007</c:v>
                </c:pt>
                <c:pt idx="2406">
                  <c:v>74.450695999999994</c:v>
                </c:pt>
                <c:pt idx="2407">
                  <c:v>74.464260999999993</c:v>
                </c:pt>
                <c:pt idx="2408">
                  <c:v>74.479112999999998</c:v>
                </c:pt>
                <c:pt idx="2409">
                  <c:v>74.496804999999995</c:v>
                </c:pt>
                <c:pt idx="2410">
                  <c:v>74.527901999999997</c:v>
                </c:pt>
                <c:pt idx="2411">
                  <c:v>74.574652</c:v>
                </c:pt>
                <c:pt idx="2412">
                  <c:v>74.625083000000004</c:v>
                </c:pt>
                <c:pt idx="2413">
                  <c:v>74.669055</c:v>
                </c:pt>
                <c:pt idx="2414">
                  <c:v>74.706120999999996</c:v>
                </c:pt>
                <c:pt idx="2415">
                  <c:v>74.740194000000002</c:v>
                </c:pt>
                <c:pt idx="2416">
                  <c:v>74.770943000000003</c:v>
                </c:pt>
                <c:pt idx="2417">
                  <c:v>74.800461999999996</c:v>
                </c:pt>
                <c:pt idx="2418">
                  <c:v>74.842751000000007</c:v>
                </c:pt>
                <c:pt idx="2419">
                  <c:v>74.897004999999993</c:v>
                </c:pt>
                <c:pt idx="2420">
                  <c:v>74.938899000000006</c:v>
                </c:pt>
                <c:pt idx="2421">
                  <c:v>74.949321999999995</c:v>
                </c:pt>
                <c:pt idx="2422">
                  <c:v>74.939353999999994</c:v>
                </c:pt>
                <c:pt idx="2423">
                  <c:v>74.921390000000002</c:v>
                </c:pt>
                <c:pt idx="2424">
                  <c:v>74.919526000000005</c:v>
                </c:pt>
                <c:pt idx="2425">
                  <c:v>74.970020000000005</c:v>
                </c:pt>
                <c:pt idx="2426">
                  <c:v>75.039823999999996</c:v>
                </c:pt>
                <c:pt idx="2427">
                  <c:v>75.097282000000007</c:v>
                </c:pt>
                <c:pt idx="2428">
                  <c:v>75.154014000000004</c:v>
                </c:pt>
                <c:pt idx="2429">
                  <c:v>75.226162000000002</c:v>
                </c:pt>
                <c:pt idx="2430">
                  <c:v>75.311678000000001</c:v>
                </c:pt>
                <c:pt idx="2431">
                  <c:v>75.400542000000002</c:v>
                </c:pt>
                <c:pt idx="2432">
                  <c:v>75.468536</c:v>
                </c:pt>
                <c:pt idx="2433">
                  <c:v>75.502953000000005</c:v>
                </c:pt>
                <c:pt idx="2434">
                  <c:v>75.530096999999998</c:v>
                </c:pt>
                <c:pt idx="2435">
                  <c:v>75.568898000000004</c:v>
                </c:pt>
                <c:pt idx="2436">
                  <c:v>75.602993999999995</c:v>
                </c:pt>
                <c:pt idx="2437">
                  <c:v>75.614903999999996</c:v>
                </c:pt>
                <c:pt idx="2438">
                  <c:v>75.619468999999995</c:v>
                </c:pt>
                <c:pt idx="2439">
                  <c:v>75.690133000000003</c:v>
                </c:pt>
                <c:pt idx="2440">
                  <c:v>75.861427000000006</c:v>
                </c:pt>
                <c:pt idx="2441">
                  <c:v>75.913006999999993</c:v>
                </c:pt>
                <c:pt idx="2442">
                  <c:v>75.869551999999999</c:v>
                </c:pt>
                <c:pt idx="2443">
                  <c:v>75.870498999999995</c:v>
                </c:pt>
                <c:pt idx="2444">
                  <c:v>75.846957000000003</c:v>
                </c:pt>
                <c:pt idx="2445">
                  <c:v>75.818627000000006</c:v>
                </c:pt>
                <c:pt idx="2446">
                  <c:v>75.811918000000006</c:v>
                </c:pt>
                <c:pt idx="2447">
                  <c:v>75.819725000000005</c:v>
                </c:pt>
                <c:pt idx="2448">
                  <c:v>75.824100000000001</c:v>
                </c:pt>
                <c:pt idx="2449">
                  <c:v>75.820841000000001</c:v>
                </c:pt>
                <c:pt idx="2450">
                  <c:v>75.827827999999997</c:v>
                </c:pt>
                <c:pt idx="2451">
                  <c:v>75.853173999999996</c:v>
                </c:pt>
                <c:pt idx="2452">
                  <c:v>75.885326000000006</c:v>
                </c:pt>
                <c:pt idx="2453">
                  <c:v>75.909253000000007</c:v>
                </c:pt>
                <c:pt idx="2454">
                  <c:v>75.934421</c:v>
                </c:pt>
                <c:pt idx="2455">
                  <c:v>75.961960000000005</c:v>
                </c:pt>
                <c:pt idx="2456">
                  <c:v>75.998473000000004</c:v>
                </c:pt>
                <c:pt idx="2457">
                  <c:v>76.076601999999994</c:v>
                </c:pt>
                <c:pt idx="2458">
                  <c:v>76.235451999999995</c:v>
                </c:pt>
                <c:pt idx="2459">
                  <c:v>76.405180999999999</c:v>
                </c:pt>
                <c:pt idx="2460">
                  <c:v>76.439654000000004</c:v>
                </c:pt>
                <c:pt idx="2461">
                  <c:v>76.424577999999997</c:v>
                </c:pt>
                <c:pt idx="2462">
                  <c:v>76.428314999999998</c:v>
                </c:pt>
                <c:pt idx="2463">
                  <c:v>76.420640000000006</c:v>
                </c:pt>
                <c:pt idx="2464">
                  <c:v>76.423950000000005</c:v>
                </c:pt>
                <c:pt idx="2465">
                  <c:v>76.453676999999999</c:v>
                </c:pt>
                <c:pt idx="2466">
                  <c:v>76.497283999999993</c:v>
                </c:pt>
                <c:pt idx="2467">
                  <c:v>76.534482999999994</c:v>
                </c:pt>
                <c:pt idx="2468">
                  <c:v>76.563546000000002</c:v>
                </c:pt>
                <c:pt idx="2469">
                  <c:v>76.587243000000001</c:v>
                </c:pt>
                <c:pt idx="2470">
                  <c:v>76.616386000000006</c:v>
                </c:pt>
                <c:pt idx="2471">
                  <c:v>76.654021999999998</c:v>
                </c:pt>
                <c:pt idx="2472">
                  <c:v>76.684693999999993</c:v>
                </c:pt>
                <c:pt idx="2473">
                  <c:v>76.698421999999994</c:v>
                </c:pt>
                <c:pt idx="2474">
                  <c:v>76.710593000000003</c:v>
                </c:pt>
                <c:pt idx="2475">
                  <c:v>76.735759000000002</c:v>
                </c:pt>
                <c:pt idx="2476">
                  <c:v>76.762248999999997</c:v>
                </c:pt>
                <c:pt idx="2477">
                  <c:v>76.774299999999997</c:v>
                </c:pt>
                <c:pt idx="2478">
                  <c:v>76.750737999999998</c:v>
                </c:pt>
                <c:pt idx="2479">
                  <c:v>76.725793999999993</c:v>
                </c:pt>
                <c:pt idx="2480">
                  <c:v>76.760165999999998</c:v>
                </c:pt>
                <c:pt idx="2481">
                  <c:v>76.826459999999997</c:v>
                </c:pt>
                <c:pt idx="2482">
                  <c:v>76.897700999999998</c:v>
                </c:pt>
                <c:pt idx="2483">
                  <c:v>76.944326000000004</c:v>
                </c:pt>
                <c:pt idx="2484">
                  <c:v>76.956943999999993</c:v>
                </c:pt>
                <c:pt idx="2485">
                  <c:v>76.970600000000005</c:v>
                </c:pt>
                <c:pt idx="2486">
                  <c:v>77.006200000000007</c:v>
                </c:pt>
                <c:pt idx="2487">
                  <c:v>77.068645000000004</c:v>
                </c:pt>
                <c:pt idx="2488">
                  <c:v>77.139138000000003</c:v>
                </c:pt>
                <c:pt idx="2489">
                  <c:v>77.198183</c:v>
                </c:pt>
                <c:pt idx="2490">
                  <c:v>77.245829000000001</c:v>
                </c:pt>
                <c:pt idx="2491">
                  <c:v>77.323719999999994</c:v>
                </c:pt>
                <c:pt idx="2492">
                  <c:v>77.445603000000006</c:v>
                </c:pt>
                <c:pt idx="2493">
                  <c:v>77.513979000000006</c:v>
                </c:pt>
                <c:pt idx="2494">
                  <c:v>77.546289000000002</c:v>
                </c:pt>
                <c:pt idx="2495">
                  <c:v>77.582666000000003</c:v>
                </c:pt>
                <c:pt idx="2496">
                  <c:v>77.587129000000004</c:v>
                </c:pt>
                <c:pt idx="2497">
                  <c:v>77.593905000000007</c:v>
                </c:pt>
                <c:pt idx="2498">
                  <c:v>77.622615999999994</c:v>
                </c:pt>
                <c:pt idx="2499">
                  <c:v>77.660606000000001</c:v>
                </c:pt>
                <c:pt idx="2500">
                  <c:v>77.683659000000006</c:v>
                </c:pt>
                <c:pt idx="2501">
                  <c:v>77.663488999999998</c:v>
                </c:pt>
                <c:pt idx="2502">
                  <c:v>77.574169999999995</c:v>
                </c:pt>
                <c:pt idx="2503">
                  <c:v>77.397228999999996</c:v>
                </c:pt>
                <c:pt idx="2504">
                  <c:v>77.197997999999998</c:v>
                </c:pt>
                <c:pt idx="2505">
                  <c:v>77.067830999999998</c:v>
                </c:pt>
                <c:pt idx="2506">
                  <c:v>77.005989</c:v>
                </c:pt>
                <c:pt idx="2507">
                  <c:v>76.977767999999998</c:v>
                </c:pt>
                <c:pt idx="2508">
                  <c:v>76.969524000000007</c:v>
                </c:pt>
                <c:pt idx="2509">
                  <c:v>76.980046000000002</c:v>
                </c:pt>
                <c:pt idx="2510">
                  <c:v>77.018102999999996</c:v>
                </c:pt>
                <c:pt idx="2511">
                  <c:v>77.105346999999995</c:v>
                </c:pt>
                <c:pt idx="2512">
                  <c:v>77.238978000000003</c:v>
                </c:pt>
                <c:pt idx="2513">
                  <c:v>77.395021</c:v>
                </c:pt>
                <c:pt idx="2514">
                  <c:v>77.55247</c:v>
                </c:pt>
                <c:pt idx="2515">
                  <c:v>77.700605999999993</c:v>
                </c:pt>
                <c:pt idx="2516">
                  <c:v>77.836724000000004</c:v>
                </c:pt>
                <c:pt idx="2517">
                  <c:v>77.967984999999999</c:v>
                </c:pt>
                <c:pt idx="2518">
                  <c:v>78.105056000000005</c:v>
                </c:pt>
                <c:pt idx="2519">
                  <c:v>78.240690999999998</c:v>
                </c:pt>
                <c:pt idx="2520">
                  <c:v>78.36215</c:v>
                </c:pt>
                <c:pt idx="2521">
                  <c:v>78.465875999999994</c:v>
                </c:pt>
                <c:pt idx="2522">
                  <c:v>78.552570000000003</c:v>
                </c:pt>
                <c:pt idx="2523">
                  <c:v>78.607056</c:v>
                </c:pt>
                <c:pt idx="2524">
                  <c:v>78.614816000000005</c:v>
                </c:pt>
                <c:pt idx="2525">
                  <c:v>78.574409000000003</c:v>
                </c:pt>
                <c:pt idx="2526">
                  <c:v>78.441254000000001</c:v>
                </c:pt>
                <c:pt idx="2527">
                  <c:v>78.103560999999999</c:v>
                </c:pt>
                <c:pt idx="2528">
                  <c:v>77.625028999999998</c:v>
                </c:pt>
                <c:pt idx="2529">
                  <c:v>77.208302000000003</c:v>
                </c:pt>
                <c:pt idx="2530">
                  <c:v>76.850910999999996</c:v>
                </c:pt>
                <c:pt idx="2531">
                  <c:v>76.491654999999994</c:v>
                </c:pt>
                <c:pt idx="2532">
                  <c:v>76.137794</c:v>
                </c:pt>
                <c:pt idx="2533">
                  <c:v>75.809432000000001</c:v>
                </c:pt>
                <c:pt idx="2534">
                  <c:v>75.489024999999998</c:v>
                </c:pt>
                <c:pt idx="2535">
                  <c:v>75.149023999999997</c:v>
                </c:pt>
                <c:pt idx="2536">
                  <c:v>74.846303000000006</c:v>
                </c:pt>
                <c:pt idx="2537">
                  <c:v>74.647019999999998</c:v>
                </c:pt>
                <c:pt idx="2538">
                  <c:v>74.523667000000003</c:v>
                </c:pt>
                <c:pt idx="2539">
                  <c:v>74.434312000000006</c:v>
                </c:pt>
                <c:pt idx="2540">
                  <c:v>74.358919</c:v>
                </c:pt>
                <c:pt idx="2541">
                  <c:v>74.287121999999997</c:v>
                </c:pt>
                <c:pt idx="2542">
                  <c:v>74.172042000000005</c:v>
                </c:pt>
                <c:pt idx="2543">
                  <c:v>74.061048</c:v>
                </c:pt>
                <c:pt idx="2544">
                  <c:v>74.140298999999999</c:v>
                </c:pt>
                <c:pt idx="2545">
                  <c:v>74.345179999999999</c:v>
                </c:pt>
                <c:pt idx="2546">
                  <c:v>74.555083999999994</c:v>
                </c:pt>
                <c:pt idx="2547">
                  <c:v>74.760445000000004</c:v>
                </c:pt>
                <c:pt idx="2548">
                  <c:v>74.956693999999999</c:v>
                </c:pt>
                <c:pt idx="2549">
                  <c:v>75.135631000000004</c:v>
                </c:pt>
                <c:pt idx="2550">
                  <c:v>75.288489999999996</c:v>
                </c:pt>
                <c:pt idx="2551">
                  <c:v>75.419244000000006</c:v>
                </c:pt>
                <c:pt idx="2552">
                  <c:v>75.537809999999993</c:v>
                </c:pt>
                <c:pt idx="2553">
                  <c:v>75.648702</c:v>
                </c:pt>
                <c:pt idx="2554">
                  <c:v>75.751812999999999</c:v>
                </c:pt>
                <c:pt idx="2555">
                  <c:v>75.851309000000001</c:v>
                </c:pt>
                <c:pt idx="2556">
                  <c:v>75.951549</c:v>
                </c:pt>
                <c:pt idx="2557">
                  <c:v>76.060489000000004</c:v>
                </c:pt>
                <c:pt idx="2558">
                  <c:v>76.175904000000003</c:v>
                </c:pt>
                <c:pt idx="2559">
                  <c:v>76.281746999999996</c:v>
                </c:pt>
                <c:pt idx="2560">
                  <c:v>76.361982999999995</c:v>
                </c:pt>
                <c:pt idx="2561">
                  <c:v>76.426265000000001</c:v>
                </c:pt>
                <c:pt idx="2562">
                  <c:v>76.505457000000007</c:v>
                </c:pt>
                <c:pt idx="2563">
                  <c:v>76.606908000000004</c:v>
                </c:pt>
                <c:pt idx="2564">
                  <c:v>76.706253000000004</c:v>
                </c:pt>
                <c:pt idx="2565">
                  <c:v>76.791274999999999</c:v>
                </c:pt>
                <c:pt idx="2566">
                  <c:v>76.871154000000004</c:v>
                </c:pt>
                <c:pt idx="2567">
                  <c:v>76.951755000000006</c:v>
                </c:pt>
                <c:pt idx="2568">
                  <c:v>77.020240999999999</c:v>
                </c:pt>
                <c:pt idx="2569">
                  <c:v>77.053307000000004</c:v>
                </c:pt>
                <c:pt idx="2570">
                  <c:v>77.050178000000002</c:v>
                </c:pt>
                <c:pt idx="2571">
                  <c:v>77.034458000000001</c:v>
                </c:pt>
                <c:pt idx="2572">
                  <c:v>77.026909000000003</c:v>
                </c:pt>
                <c:pt idx="2573">
                  <c:v>77.026916</c:v>
                </c:pt>
                <c:pt idx="2574">
                  <c:v>77.028244000000001</c:v>
                </c:pt>
                <c:pt idx="2575">
                  <c:v>77.019101000000006</c:v>
                </c:pt>
                <c:pt idx="2576">
                  <c:v>76.977037999999993</c:v>
                </c:pt>
                <c:pt idx="2577">
                  <c:v>76.912345000000002</c:v>
                </c:pt>
                <c:pt idx="2578">
                  <c:v>76.851725000000002</c:v>
                </c:pt>
                <c:pt idx="2579">
                  <c:v>76.799362000000002</c:v>
                </c:pt>
                <c:pt idx="2580">
                  <c:v>76.717518999999996</c:v>
                </c:pt>
                <c:pt idx="2581">
                  <c:v>76.566316</c:v>
                </c:pt>
                <c:pt idx="2582">
                  <c:v>76.409255999999999</c:v>
                </c:pt>
                <c:pt idx="2583">
                  <c:v>76.316291000000007</c:v>
                </c:pt>
                <c:pt idx="2584">
                  <c:v>76.270585999999994</c:v>
                </c:pt>
                <c:pt idx="2585">
                  <c:v>76.2517</c:v>
                </c:pt>
                <c:pt idx="2586">
                  <c:v>76.254620000000003</c:v>
                </c:pt>
                <c:pt idx="2587">
                  <c:v>76.265559999999994</c:v>
                </c:pt>
                <c:pt idx="2588">
                  <c:v>76.264753999999996</c:v>
                </c:pt>
                <c:pt idx="2589">
                  <c:v>76.245830999999995</c:v>
                </c:pt>
                <c:pt idx="2590">
                  <c:v>76.220040999999995</c:v>
                </c:pt>
                <c:pt idx="2591">
                  <c:v>76.193652</c:v>
                </c:pt>
                <c:pt idx="2592">
                  <c:v>76.167406999999997</c:v>
                </c:pt>
                <c:pt idx="2593">
                  <c:v>76.142585999999994</c:v>
                </c:pt>
                <c:pt idx="2594">
                  <c:v>76.115258999999995</c:v>
                </c:pt>
                <c:pt idx="2595">
                  <c:v>76.070091000000005</c:v>
                </c:pt>
                <c:pt idx="2596">
                  <c:v>75.997815000000003</c:v>
                </c:pt>
                <c:pt idx="2597">
                  <c:v>75.919308999999998</c:v>
                </c:pt>
                <c:pt idx="2598">
                  <c:v>75.851589000000004</c:v>
                </c:pt>
                <c:pt idx="2599">
                  <c:v>75.779273000000003</c:v>
                </c:pt>
                <c:pt idx="2600">
                  <c:v>75.660520000000005</c:v>
                </c:pt>
                <c:pt idx="2601">
                  <c:v>75.483306999999996</c:v>
                </c:pt>
                <c:pt idx="2602">
                  <c:v>75.303327999999993</c:v>
                </c:pt>
                <c:pt idx="2603">
                  <c:v>75.157993000000005</c:v>
                </c:pt>
                <c:pt idx="2604">
                  <c:v>75.018770000000004</c:v>
                </c:pt>
                <c:pt idx="2605">
                  <c:v>74.855368999999996</c:v>
                </c:pt>
                <c:pt idx="2606">
                  <c:v>74.691801999999996</c:v>
                </c:pt>
                <c:pt idx="2607">
                  <c:v>74.558052000000004</c:v>
                </c:pt>
                <c:pt idx="2608">
                  <c:v>74.446462999999994</c:v>
                </c:pt>
                <c:pt idx="2609">
                  <c:v>74.344617999999997</c:v>
                </c:pt>
                <c:pt idx="2610">
                  <c:v>74.241290000000006</c:v>
                </c:pt>
                <c:pt idx="2611">
                  <c:v>74.115528999999995</c:v>
                </c:pt>
                <c:pt idx="2612">
                  <c:v>73.949378999999993</c:v>
                </c:pt>
                <c:pt idx="2613">
                  <c:v>73.768366999999998</c:v>
                </c:pt>
                <c:pt idx="2614">
                  <c:v>73.622941999999995</c:v>
                </c:pt>
                <c:pt idx="2615">
                  <c:v>73.512367999999995</c:v>
                </c:pt>
                <c:pt idx="2616">
                  <c:v>73.400822000000005</c:v>
                </c:pt>
                <c:pt idx="2617">
                  <c:v>73.274484000000001</c:v>
                </c:pt>
                <c:pt idx="2618">
                  <c:v>73.142975000000007</c:v>
                </c:pt>
                <c:pt idx="2619">
                  <c:v>73.022737000000006</c:v>
                </c:pt>
                <c:pt idx="2620">
                  <c:v>72.931865000000002</c:v>
                </c:pt>
                <c:pt idx="2621">
                  <c:v>72.887956000000003</c:v>
                </c:pt>
                <c:pt idx="2622">
                  <c:v>72.896501000000001</c:v>
                </c:pt>
                <c:pt idx="2623">
                  <c:v>72.947845999999998</c:v>
                </c:pt>
                <c:pt idx="2624">
                  <c:v>73.038298999999995</c:v>
                </c:pt>
                <c:pt idx="2625">
                  <c:v>73.175590999999997</c:v>
                </c:pt>
                <c:pt idx="2626">
                  <c:v>73.348489000000001</c:v>
                </c:pt>
                <c:pt idx="2627">
                  <c:v>73.514930000000007</c:v>
                </c:pt>
                <c:pt idx="2628">
                  <c:v>73.648437000000001</c:v>
                </c:pt>
                <c:pt idx="2629">
                  <c:v>73.755313000000001</c:v>
                </c:pt>
                <c:pt idx="2630">
                  <c:v>73.838999000000001</c:v>
                </c:pt>
                <c:pt idx="2631">
                  <c:v>73.886044999999996</c:v>
                </c:pt>
                <c:pt idx="2632">
                  <c:v>73.890206000000006</c:v>
                </c:pt>
                <c:pt idx="2633">
                  <c:v>73.873357999999996</c:v>
                </c:pt>
                <c:pt idx="2634">
                  <c:v>73.860887000000005</c:v>
                </c:pt>
                <c:pt idx="2635">
                  <c:v>73.860816999999997</c:v>
                </c:pt>
                <c:pt idx="2636">
                  <c:v>73.869125999999994</c:v>
                </c:pt>
                <c:pt idx="2637">
                  <c:v>73.881887000000006</c:v>
                </c:pt>
                <c:pt idx="2638">
                  <c:v>73.905961000000005</c:v>
                </c:pt>
                <c:pt idx="2639">
                  <c:v>73.950755000000001</c:v>
                </c:pt>
                <c:pt idx="2640">
                  <c:v>74.014936000000006</c:v>
                </c:pt>
                <c:pt idx="2641">
                  <c:v>74.089397000000005</c:v>
                </c:pt>
                <c:pt idx="2642">
                  <c:v>74.161299999999997</c:v>
                </c:pt>
                <c:pt idx="2643">
                  <c:v>74.220883999999998</c:v>
                </c:pt>
                <c:pt idx="2644">
                  <c:v>74.269401000000002</c:v>
                </c:pt>
                <c:pt idx="2645">
                  <c:v>74.312691999999998</c:v>
                </c:pt>
                <c:pt idx="2646">
                  <c:v>74.347607999999994</c:v>
                </c:pt>
                <c:pt idx="2647">
                  <c:v>74.366108999999994</c:v>
                </c:pt>
                <c:pt idx="2648">
                  <c:v>74.374354999999994</c:v>
                </c:pt>
                <c:pt idx="2649">
                  <c:v>74.391654000000003</c:v>
                </c:pt>
                <c:pt idx="2650">
                  <c:v>74.432879</c:v>
                </c:pt>
                <c:pt idx="2651">
                  <c:v>74.496347</c:v>
                </c:pt>
                <c:pt idx="2652">
                  <c:v>74.564172999999997</c:v>
                </c:pt>
                <c:pt idx="2653">
                  <c:v>74.619523000000001</c:v>
                </c:pt>
                <c:pt idx="2654">
                  <c:v>74.657500999999996</c:v>
                </c:pt>
                <c:pt idx="2655">
                  <c:v>74.686468000000005</c:v>
                </c:pt>
                <c:pt idx="2656">
                  <c:v>74.719002000000003</c:v>
                </c:pt>
                <c:pt idx="2657">
                  <c:v>74.760358999999994</c:v>
                </c:pt>
                <c:pt idx="2658">
                  <c:v>74.804012999999998</c:v>
                </c:pt>
                <c:pt idx="2659">
                  <c:v>74.836523999999997</c:v>
                </c:pt>
                <c:pt idx="2660">
                  <c:v>74.846925999999996</c:v>
                </c:pt>
                <c:pt idx="2661">
                  <c:v>74.839776000000001</c:v>
                </c:pt>
                <c:pt idx="2662">
                  <c:v>74.832080000000005</c:v>
                </c:pt>
                <c:pt idx="2663">
                  <c:v>74.836190999999999</c:v>
                </c:pt>
                <c:pt idx="2664">
                  <c:v>74.855929000000003</c:v>
                </c:pt>
                <c:pt idx="2665">
                  <c:v>74.887209999999996</c:v>
                </c:pt>
                <c:pt idx="2666">
                  <c:v>74.917980999999997</c:v>
                </c:pt>
                <c:pt idx="2667">
                  <c:v>74.938314000000005</c:v>
                </c:pt>
                <c:pt idx="2668">
                  <c:v>74.951232000000005</c:v>
                </c:pt>
                <c:pt idx="2669">
                  <c:v>74.968586999999999</c:v>
                </c:pt>
                <c:pt idx="2670">
                  <c:v>74.996381999999997</c:v>
                </c:pt>
                <c:pt idx="2671">
                  <c:v>75.028491000000002</c:v>
                </c:pt>
                <c:pt idx="2672">
                  <c:v>75.055021999999994</c:v>
                </c:pt>
                <c:pt idx="2673">
                  <c:v>75.072078000000005</c:v>
                </c:pt>
                <c:pt idx="2674">
                  <c:v>75.083419000000006</c:v>
                </c:pt>
                <c:pt idx="2675">
                  <c:v>75.094723999999999</c:v>
                </c:pt>
                <c:pt idx="2676">
                  <c:v>75.104996</c:v>
                </c:pt>
                <c:pt idx="2677">
                  <c:v>75.105242000000004</c:v>
                </c:pt>
                <c:pt idx="2678">
                  <c:v>75.085713999999996</c:v>
                </c:pt>
                <c:pt idx="2679">
                  <c:v>75.046014</c:v>
                </c:pt>
                <c:pt idx="2680">
                  <c:v>74.996441000000004</c:v>
                </c:pt>
                <c:pt idx="2681">
                  <c:v>74.948362000000003</c:v>
                </c:pt>
                <c:pt idx="2682">
                  <c:v>74.902963999999997</c:v>
                </c:pt>
                <c:pt idx="2683">
                  <c:v>74.851455000000001</c:v>
                </c:pt>
                <c:pt idx="2684">
                  <c:v>74.783624000000003</c:v>
                </c:pt>
                <c:pt idx="2685">
                  <c:v>74.692432999999994</c:v>
                </c:pt>
                <c:pt idx="2686">
                  <c:v>74.578456000000003</c:v>
                </c:pt>
                <c:pt idx="2687">
                  <c:v>74.458096999999995</c:v>
                </c:pt>
                <c:pt idx="2688">
                  <c:v>74.358024</c:v>
                </c:pt>
                <c:pt idx="2689">
                  <c:v>74.289608000000001</c:v>
                </c:pt>
                <c:pt idx="2690">
                  <c:v>74.236922000000007</c:v>
                </c:pt>
                <c:pt idx="2691">
                  <c:v>74.176462000000001</c:v>
                </c:pt>
                <c:pt idx="2692">
                  <c:v>74.101909000000006</c:v>
                </c:pt>
                <c:pt idx="2693">
                  <c:v>74.023842999999999</c:v>
                </c:pt>
                <c:pt idx="2694">
                  <c:v>73.951116999999996</c:v>
                </c:pt>
                <c:pt idx="2695">
                  <c:v>73.883161000000001</c:v>
                </c:pt>
                <c:pt idx="2696">
                  <c:v>73.817638000000002</c:v>
                </c:pt>
                <c:pt idx="2697">
                  <c:v>73.753896999999995</c:v>
                </c:pt>
                <c:pt idx="2698">
                  <c:v>73.687522000000001</c:v>
                </c:pt>
                <c:pt idx="2699">
                  <c:v>73.613750999999993</c:v>
                </c:pt>
                <c:pt idx="2700">
                  <c:v>73.536996000000002</c:v>
                </c:pt>
                <c:pt idx="2701">
                  <c:v>73.467404000000002</c:v>
                </c:pt>
                <c:pt idx="2702">
                  <c:v>73.407522</c:v>
                </c:pt>
                <c:pt idx="2703">
                  <c:v>73.352570999999998</c:v>
                </c:pt>
                <c:pt idx="2704">
                  <c:v>73.301889000000003</c:v>
                </c:pt>
                <c:pt idx="2705">
                  <c:v>73.256336000000005</c:v>
                </c:pt>
                <c:pt idx="2706">
                  <c:v>73.204819000000001</c:v>
                </c:pt>
                <c:pt idx="2707">
                  <c:v>73.128861000000001</c:v>
                </c:pt>
                <c:pt idx="2708">
                  <c:v>73.024495000000002</c:v>
                </c:pt>
                <c:pt idx="2709">
                  <c:v>72.907336999999998</c:v>
                </c:pt>
                <c:pt idx="2710">
                  <c:v>72.792511000000005</c:v>
                </c:pt>
                <c:pt idx="2711">
                  <c:v>72.681976000000006</c:v>
                </c:pt>
                <c:pt idx="2712">
                  <c:v>72.576336999999995</c:v>
                </c:pt>
                <c:pt idx="2713">
                  <c:v>72.484042000000002</c:v>
                </c:pt>
                <c:pt idx="2714">
                  <c:v>72.409996000000007</c:v>
                </c:pt>
                <c:pt idx="2715">
                  <c:v>72.347926999999999</c:v>
                </c:pt>
                <c:pt idx="2716">
                  <c:v>72.292007999999996</c:v>
                </c:pt>
                <c:pt idx="2717">
                  <c:v>72.244821999999999</c:v>
                </c:pt>
                <c:pt idx="2718">
                  <c:v>72.207865999999996</c:v>
                </c:pt>
                <c:pt idx="2719">
                  <c:v>72.174544999999995</c:v>
                </c:pt>
                <c:pt idx="2720">
                  <c:v>72.137555000000006</c:v>
                </c:pt>
                <c:pt idx="2721">
                  <c:v>72.093683999999996</c:v>
                </c:pt>
                <c:pt idx="2722">
                  <c:v>72.037524000000005</c:v>
                </c:pt>
                <c:pt idx="2723">
                  <c:v>71.961363000000006</c:v>
                </c:pt>
                <c:pt idx="2724">
                  <c:v>71.866578000000004</c:v>
                </c:pt>
                <c:pt idx="2725">
                  <c:v>71.764323000000005</c:v>
                </c:pt>
                <c:pt idx="2726">
                  <c:v>71.660426000000001</c:v>
                </c:pt>
                <c:pt idx="2727">
                  <c:v>71.551034000000001</c:v>
                </c:pt>
                <c:pt idx="2728">
                  <c:v>71.439819</c:v>
                </c:pt>
                <c:pt idx="2729">
                  <c:v>71.346057999999999</c:v>
                </c:pt>
                <c:pt idx="2730">
                  <c:v>71.283608999999998</c:v>
                </c:pt>
                <c:pt idx="2731">
                  <c:v>71.243537000000003</c:v>
                </c:pt>
                <c:pt idx="2732">
                  <c:v>71.209765000000004</c:v>
                </c:pt>
                <c:pt idx="2733">
                  <c:v>71.180515</c:v>
                </c:pt>
                <c:pt idx="2734">
                  <c:v>71.162823000000003</c:v>
                </c:pt>
                <c:pt idx="2735">
                  <c:v>71.154079999999993</c:v>
                </c:pt>
                <c:pt idx="2736">
                  <c:v>71.140259</c:v>
                </c:pt>
                <c:pt idx="2737">
                  <c:v>71.109027999999995</c:v>
                </c:pt>
                <c:pt idx="2738">
                  <c:v>71.057879</c:v>
                </c:pt>
                <c:pt idx="2739">
                  <c:v>70.993177000000003</c:v>
                </c:pt>
                <c:pt idx="2740">
                  <c:v>70.925790000000006</c:v>
                </c:pt>
                <c:pt idx="2741">
                  <c:v>70.864487999999994</c:v>
                </c:pt>
                <c:pt idx="2742">
                  <c:v>70.812088000000003</c:v>
                </c:pt>
                <c:pt idx="2743">
                  <c:v>70.771431000000007</c:v>
                </c:pt>
                <c:pt idx="2744">
                  <c:v>70.751891999999998</c:v>
                </c:pt>
                <c:pt idx="2745">
                  <c:v>70.760597000000004</c:v>
                </c:pt>
                <c:pt idx="2746">
                  <c:v>70.789576999999994</c:v>
                </c:pt>
                <c:pt idx="2747">
                  <c:v>70.823723999999999</c:v>
                </c:pt>
                <c:pt idx="2748">
                  <c:v>70.860174999999998</c:v>
                </c:pt>
                <c:pt idx="2749">
                  <c:v>70.904982000000004</c:v>
                </c:pt>
                <c:pt idx="2750">
                  <c:v>70.95026</c:v>
                </c:pt>
                <c:pt idx="2751">
                  <c:v>70.971356999999998</c:v>
                </c:pt>
                <c:pt idx="2752">
                  <c:v>70.952280999999999</c:v>
                </c:pt>
                <c:pt idx="2753">
                  <c:v>70.901555000000002</c:v>
                </c:pt>
                <c:pt idx="2754">
                  <c:v>70.837684999999993</c:v>
                </c:pt>
                <c:pt idx="2755">
                  <c:v>70.769835999999998</c:v>
                </c:pt>
                <c:pt idx="2756">
                  <c:v>70.698226000000005</c:v>
                </c:pt>
                <c:pt idx="2757">
                  <c:v>70.621184</c:v>
                </c:pt>
                <c:pt idx="2758">
                  <c:v>70.534223999999995</c:v>
                </c:pt>
                <c:pt idx="2759">
                  <c:v>70.432829999999996</c:v>
                </c:pt>
                <c:pt idx="2760">
                  <c:v>70.323046000000005</c:v>
                </c:pt>
                <c:pt idx="2761">
                  <c:v>70.218867000000003</c:v>
                </c:pt>
                <c:pt idx="2762">
                  <c:v>70.122383999999997</c:v>
                </c:pt>
                <c:pt idx="2763">
                  <c:v>70.017685</c:v>
                </c:pt>
                <c:pt idx="2764">
                  <c:v>69.892154000000005</c:v>
                </c:pt>
                <c:pt idx="2765">
                  <c:v>69.753039999999999</c:v>
                </c:pt>
                <c:pt idx="2766">
                  <c:v>69.615975000000006</c:v>
                </c:pt>
                <c:pt idx="2767">
                  <c:v>69.489080000000001</c:v>
                </c:pt>
                <c:pt idx="2768">
                  <c:v>69.377413000000004</c:v>
                </c:pt>
                <c:pt idx="2769">
                  <c:v>69.291306000000006</c:v>
                </c:pt>
                <c:pt idx="2770">
                  <c:v>69.238418999999993</c:v>
                </c:pt>
                <c:pt idx="2771">
                  <c:v>69.215473000000003</c:v>
                </c:pt>
                <c:pt idx="2772">
                  <c:v>69.216245000000001</c:v>
                </c:pt>
                <c:pt idx="2773">
                  <c:v>69.239963000000003</c:v>
                </c:pt>
                <c:pt idx="2774">
                  <c:v>69.286524999999997</c:v>
                </c:pt>
                <c:pt idx="2775">
                  <c:v>69.352196000000006</c:v>
                </c:pt>
                <c:pt idx="2776">
                  <c:v>69.433166</c:v>
                </c:pt>
                <c:pt idx="2777">
                  <c:v>69.522673999999995</c:v>
                </c:pt>
                <c:pt idx="2778">
                  <c:v>69.602380999999994</c:v>
                </c:pt>
                <c:pt idx="2779">
                  <c:v>69.650428000000005</c:v>
                </c:pt>
                <c:pt idx="2780">
                  <c:v>69.665578999999994</c:v>
                </c:pt>
                <c:pt idx="2781">
                  <c:v>69.676651000000007</c:v>
                </c:pt>
                <c:pt idx="2782">
                  <c:v>69.722309999999993</c:v>
                </c:pt>
                <c:pt idx="2783">
                  <c:v>69.823921999999996</c:v>
                </c:pt>
                <c:pt idx="2784">
                  <c:v>69.976341000000005</c:v>
                </c:pt>
                <c:pt idx="2785">
                  <c:v>70.154024000000007</c:v>
                </c:pt>
                <c:pt idx="2786">
                  <c:v>70.324286000000001</c:v>
                </c:pt>
                <c:pt idx="2787">
                  <c:v>70.464494000000002</c:v>
                </c:pt>
                <c:pt idx="2788">
                  <c:v>70.568916999999999</c:v>
                </c:pt>
                <c:pt idx="2789">
                  <c:v>70.636295000000004</c:v>
                </c:pt>
                <c:pt idx="2790">
                  <c:v>70.659092000000001</c:v>
                </c:pt>
                <c:pt idx="2791">
                  <c:v>70.635405000000006</c:v>
                </c:pt>
                <c:pt idx="2792">
                  <c:v>70.583734000000007</c:v>
                </c:pt>
                <c:pt idx="2793">
                  <c:v>70.530448000000007</c:v>
                </c:pt>
                <c:pt idx="2794">
                  <c:v>70.484443999999996</c:v>
                </c:pt>
                <c:pt idx="2795">
                  <c:v>70.439622</c:v>
                </c:pt>
                <c:pt idx="2796">
                  <c:v>70.401391000000004</c:v>
                </c:pt>
                <c:pt idx="2797">
                  <c:v>70.390764000000004</c:v>
                </c:pt>
                <c:pt idx="2798">
                  <c:v>70.417361</c:v>
                </c:pt>
                <c:pt idx="2799">
                  <c:v>70.466890000000006</c:v>
                </c:pt>
                <c:pt idx="2800">
                  <c:v>70.523073999999994</c:v>
                </c:pt>
                <c:pt idx="2801">
                  <c:v>70.586518999999996</c:v>
                </c:pt>
                <c:pt idx="2802">
                  <c:v>70.664175</c:v>
                </c:pt>
                <c:pt idx="2803">
                  <c:v>70.753332999999998</c:v>
                </c:pt>
                <c:pt idx="2804">
                  <c:v>70.845096999999996</c:v>
                </c:pt>
                <c:pt idx="2805">
                  <c:v>70.935292000000004</c:v>
                </c:pt>
                <c:pt idx="2806">
                  <c:v>71.026019000000005</c:v>
                </c:pt>
                <c:pt idx="2807">
                  <c:v>71.121840000000006</c:v>
                </c:pt>
                <c:pt idx="2808">
                  <c:v>71.225739000000004</c:v>
                </c:pt>
                <c:pt idx="2809">
                  <c:v>71.333100999999999</c:v>
                </c:pt>
                <c:pt idx="2810">
                  <c:v>71.431820000000002</c:v>
                </c:pt>
                <c:pt idx="2811">
                  <c:v>71.516745999999998</c:v>
                </c:pt>
                <c:pt idx="2812">
                  <c:v>71.600809999999996</c:v>
                </c:pt>
                <c:pt idx="2813">
                  <c:v>71.701241999999993</c:v>
                </c:pt>
                <c:pt idx="2814">
                  <c:v>71.816794999999999</c:v>
                </c:pt>
                <c:pt idx="2815">
                  <c:v>71.930569000000006</c:v>
                </c:pt>
                <c:pt idx="2816">
                  <c:v>72.033097999999995</c:v>
                </c:pt>
                <c:pt idx="2817">
                  <c:v>72.128529999999998</c:v>
                </c:pt>
                <c:pt idx="2818">
                  <c:v>72.219747999999996</c:v>
                </c:pt>
                <c:pt idx="2819">
                  <c:v>72.303137000000007</c:v>
                </c:pt>
                <c:pt idx="2820">
                  <c:v>72.380202999999995</c:v>
                </c:pt>
                <c:pt idx="2821">
                  <c:v>72.459648999999999</c:v>
                </c:pt>
                <c:pt idx="2822">
                  <c:v>72.542195000000007</c:v>
                </c:pt>
                <c:pt idx="2823">
                  <c:v>72.614425999999995</c:v>
                </c:pt>
                <c:pt idx="2824">
                  <c:v>72.663764999999998</c:v>
                </c:pt>
                <c:pt idx="2825">
                  <c:v>72.692233999999999</c:v>
                </c:pt>
                <c:pt idx="2826">
                  <c:v>72.712604999999996</c:v>
                </c:pt>
                <c:pt idx="2827">
                  <c:v>72.738360999999998</c:v>
                </c:pt>
                <c:pt idx="2828">
                  <c:v>72.779550999999998</c:v>
                </c:pt>
                <c:pt idx="2829">
                  <c:v>72.839157999999998</c:v>
                </c:pt>
                <c:pt idx="2830">
                  <c:v>72.908353000000005</c:v>
                </c:pt>
                <c:pt idx="2831">
                  <c:v>72.972618999999995</c:v>
                </c:pt>
                <c:pt idx="2832">
                  <c:v>73.026781</c:v>
                </c:pt>
                <c:pt idx="2833">
                  <c:v>73.078469999999996</c:v>
                </c:pt>
                <c:pt idx="2834">
                  <c:v>73.135571999999996</c:v>
                </c:pt>
                <c:pt idx="2835">
                  <c:v>73.197659000000002</c:v>
                </c:pt>
                <c:pt idx="2836">
                  <c:v>73.261150999999998</c:v>
                </c:pt>
                <c:pt idx="2837">
                  <c:v>73.323813999999999</c:v>
                </c:pt>
                <c:pt idx="2838">
                  <c:v>73.380607999999995</c:v>
                </c:pt>
                <c:pt idx="2839">
                  <c:v>73.422403000000003</c:v>
                </c:pt>
                <c:pt idx="2840">
                  <c:v>73.442248000000006</c:v>
                </c:pt>
                <c:pt idx="2841">
                  <c:v>73.438562000000005</c:v>
                </c:pt>
                <c:pt idx="2842">
                  <c:v>73.412779999999998</c:v>
                </c:pt>
                <c:pt idx="2843">
                  <c:v>73.371118999999993</c:v>
                </c:pt>
                <c:pt idx="2844">
                  <c:v>73.328494000000006</c:v>
                </c:pt>
                <c:pt idx="2845">
                  <c:v>73.300830000000005</c:v>
                </c:pt>
                <c:pt idx="2846">
                  <c:v>73.290535000000006</c:v>
                </c:pt>
                <c:pt idx="2847">
                  <c:v>73.288139999999999</c:v>
                </c:pt>
                <c:pt idx="2848">
                  <c:v>73.290040000000005</c:v>
                </c:pt>
                <c:pt idx="2849">
                  <c:v>73.303825000000003</c:v>
                </c:pt>
                <c:pt idx="2850">
                  <c:v>73.332944999999995</c:v>
                </c:pt>
                <c:pt idx="2851">
                  <c:v>73.367941999999999</c:v>
                </c:pt>
                <c:pt idx="2852">
                  <c:v>73.398779000000005</c:v>
                </c:pt>
                <c:pt idx="2853">
                  <c:v>73.426181999999997</c:v>
                </c:pt>
                <c:pt idx="2854">
                  <c:v>73.455250000000007</c:v>
                </c:pt>
                <c:pt idx="2855">
                  <c:v>73.487291999999997</c:v>
                </c:pt>
                <c:pt idx="2856">
                  <c:v>73.524882000000005</c:v>
                </c:pt>
                <c:pt idx="2857">
                  <c:v>73.576617999999996</c:v>
                </c:pt>
                <c:pt idx="2858">
                  <c:v>73.647659000000004</c:v>
                </c:pt>
                <c:pt idx="2859">
                  <c:v>73.729783999999995</c:v>
                </c:pt>
                <c:pt idx="2860">
                  <c:v>73.808216999999999</c:v>
                </c:pt>
                <c:pt idx="2861">
                  <c:v>73.876823000000002</c:v>
                </c:pt>
                <c:pt idx="2862">
                  <c:v>73.943423999999993</c:v>
                </c:pt>
                <c:pt idx="2863">
                  <c:v>74.021550000000005</c:v>
                </c:pt>
                <c:pt idx="2864">
                  <c:v>74.116675000000001</c:v>
                </c:pt>
                <c:pt idx="2865">
                  <c:v>74.216532000000001</c:v>
                </c:pt>
                <c:pt idx="2866">
                  <c:v>74.296141000000006</c:v>
                </c:pt>
                <c:pt idx="2867">
                  <c:v>74.338848999999996</c:v>
                </c:pt>
                <c:pt idx="2868">
                  <c:v>74.352007</c:v>
                </c:pt>
                <c:pt idx="2869">
                  <c:v>74.356004999999996</c:v>
                </c:pt>
                <c:pt idx="2870">
                  <c:v>74.358754000000005</c:v>
                </c:pt>
                <c:pt idx="2871">
                  <c:v>74.349459999999993</c:v>
                </c:pt>
                <c:pt idx="2872">
                  <c:v>74.319254000000001</c:v>
                </c:pt>
                <c:pt idx="2873">
                  <c:v>74.277894000000003</c:v>
                </c:pt>
                <c:pt idx="2874">
                  <c:v>74.243493999999998</c:v>
                </c:pt>
                <c:pt idx="2875">
                  <c:v>74.221478000000005</c:v>
                </c:pt>
                <c:pt idx="2876">
                  <c:v>74.200511000000006</c:v>
                </c:pt>
                <c:pt idx="2877">
                  <c:v>74.166893000000002</c:v>
                </c:pt>
                <c:pt idx="2878">
                  <c:v>74.119776999999999</c:v>
                </c:pt>
                <c:pt idx="2879">
                  <c:v>74.074376000000001</c:v>
                </c:pt>
                <c:pt idx="2880">
                  <c:v>74.049897000000001</c:v>
                </c:pt>
                <c:pt idx="2881">
                  <c:v>74.049088999999995</c:v>
                </c:pt>
                <c:pt idx="2882">
                  <c:v>74.051074</c:v>
                </c:pt>
                <c:pt idx="2883">
                  <c:v>74.033465000000007</c:v>
                </c:pt>
                <c:pt idx="2884">
                  <c:v>74.000197999999997</c:v>
                </c:pt>
                <c:pt idx="2885">
                  <c:v>73.976144000000005</c:v>
                </c:pt>
                <c:pt idx="2886">
                  <c:v>73.975679999999997</c:v>
                </c:pt>
                <c:pt idx="2887">
                  <c:v>73.992790999999997</c:v>
                </c:pt>
                <c:pt idx="2888">
                  <c:v>74.024068</c:v>
                </c:pt>
                <c:pt idx="2889">
                  <c:v>74.078768999999994</c:v>
                </c:pt>
                <c:pt idx="2890">
                  <c:v>74.153598000000002</c:v>
                </c:pt>
                <c:pt idx="2891">
                  <c:v>74.214962</c:v>
                </c:pt>
                <c:pt idx="2892">
                  <c:v>74.224260000000001</c:v>
                </c:pt>
                <c:pt idx="2893">
                  <c:v>74.174205999999998</c:v>
                </c:pt>
                <c:pt idx="2894">
                  <c:v>74.088896000000005</c:v>
                </c:pt>
                <c:pt idx="2895">
                  <c:v>73.995656999999994</c:v>
                </c:pt>
                <c:pt idx="2896">
                  <c:v>73.910419000000005</c:v>
                </c:pt>
                <c:pt idx="2897">
                  <c:v>73.843823</c:v>
                </c:pt>
                <c:pt idx="2898">
                  <c:v>73.801907</c:v>
                </c:pt>
                <c:pt idx="2899">
                  <c:v>73.779981000000006</c:v>
                </c:pt>
                <c:pt idx="2900">
                  <c:v>73.769789000000003</c:v>
                </c:pt>
                <c:pt idx="2901">
                  <c:v>73.773016999999996</c:v>
                </c:pt>
                <c:pt idx="2902">
                  <c:v>73.796892999999997</c:v>
                </c:pt>
                <c:pt idx="2903">
                  <c:v>73.837937999999994</c:v>
                </c:pt>
                <c:pt idx="2904">
                  <c:v>73.881411</c:v>
                </c:pt>
                <c:pt idx="2905">
                  <c:v>73.917463999999995</c:v>
                </c:pt>
                <c:pt idx="2906">
                  <c:v>73.949507999999994</c:v>
                </c:pt>
                <c:pt idx="2907">
                  <c:v>73.986779999999996</c:v>
                </c:pt>
                <c:pt idx="2908">
                  <c:v>74.036373999999995</c:v>
                </c:pt>
                <c:pt idx="2909">
                  <c:v>74.103487000000001</c:v>
                </c:pt>
                <c:pt idx="2910">
                  <c:v>74.192830999999998</c:v>
                </c:pt>
                <c:pt idx="2911">
                  <c:v>74.306363000000005</c:v>
                </c:pt>
                <c:pt idx="2912">
                  <c:v>74.439357000000001</c:v>
                </c:pt>
                <c:pt idx="2913">
                  <c:v>74.578143999999995</c:v>
                </c:pt>
                <c:pt idx="2914">
                  <c:v>74.704414</c:v>
                </c:pt>
                <c:pt idx="2915">
                  <c:v>74.805976999999999</c:v>
                </c:pt>
                <c:pt idx="2916">
                  <c:v>74.883444999999995</c:v>
                </c:pt>
                <c:pt idx="2917">
                  <c:v>74.945070999999999</c:v>
                </c:pt>
                <c:pt idx="2918">
                  <c:v>74.996523999999994</c:v>
                </c:pt>
                <c:pt idx="2919">
                  <c:v>75.037795000000003</c:v>
                </c:pt>
                <c:pt idx="2920">
                  <c:v>75.068240000000003</c:v>
                </c:pt>
                <c:pt idx="2921">
                  <c:v>75.090069999999997</c:v>
                </c:pt>
                <c:pt idx="2922">
                  <c:v>75.106657999999996</c:v>
                </c:pt>
                <c:pt idx="2923">
                  <c:v>75.121752999999998</c:v>
                </c:pt>
                <c:pt idx="2924">
                  <c:v>75.141371000000007</c:v>
                </c:pt>
                <c:pt idx="2925">
                  <c:v>75.172391000000005</c:v>
                </c:pt>
                <c:pt idx="2926">
                  <c:v>75.217543000000006</c:v>
                </c:pt>
                <c:pt idx="2927">
                  <c:v>75.274276</c:v>
                </c:pt>
                <c:pt idx="2928">
                  <c:v>75.337270000000004</c:v>
                </c:pt>
                <c:pt idx="2929">
                  <c:v>75.396715</c:v>
                </c:pt>
                <c:pt idx="2930">
                  <c:v>75.436708999999993</c:v>
                </c:pt>
                <c:pt idx="2931">
                  <c:v>75.446686</c:v>
                </c:pt>
                <c:pt idx="2932">
                  <c:v>75.438815000000005</c:v>
                </c:pt>
                <c:pt idx="2933">
                  <c:v>75.444376000000005</c:v>
                </c:pt>
                <c:pt idx="2934">
                  <c:v>75.48169</c:v>
                </c:pt>
                <c:pt idx="2935">
                  <c:v>75.531332000000006</c:v>
                </c:pt>
                <c:pt idx="2936">
                  <c:v>75.554860000000005</c:v>
                </c:pt>
                <c:pt idx="2937">
                  <c:v>75.538822999999994</c:v>
                </c:pt>
                <c:pt idx="2938">
                  <c:v>75.510892999999996</c:v>
                </c:pt>
                <c:pt idx="2939">
                  <c:v>75.509106000000003</c:v>
                </c:pt>
                <c:pt idx="2940">
                  <c:v>75.544821999999996</c:v>
                </c:pt>
                <c:pt idx="2941">
                  <c:v>75.602014999999994</c:v>
                </c:pt>
                <c:pt idx="2942">
                  <c:v>75.662762000000001</c:v>
                </c:pt>
                <c:pt idx="2943">
                  <c:v>75.720241999999999</c:v>
                </c:pt>
                <c:pt idx="2944">
                  <c:v>75.769391999999996</c:v>
                </c:pt>
                <c:pt idx="2945">
                  <c:v>75.803118999999995</c:v>
                </c:pt>
                <c:pt idx="2946">
                  <c:v>75.828273999999993</c:v>
                </c:pt>
                <c:pt idx="2947">
                  <c:v>75.872538000000006</c:v>
                </c:pt>
                <c:pt idx="2948">
                  <c:v>75.955472999999998</c:v>
                </c:pt>
                <c:pt idx="2949">
                  <c:v>76.053190999999998</c:v>
                </c:pt>
                <c:pt idx="2950">
                  <c:v>76.114600999999993</c:v>
                </c:pt>
                <c:pt idx="2951">
                  <c:v>76.121201999999997</c:v>
                </c:pt>
                <c:pt idx="2952">
                  <c:v>76.108872000000005</c:v>
                </c:pt>
                <c:pt idx="2953">
                  <c:v>76.121776999999994</c:v>
                </c:pt>
                <c:pt idx="2954">
                  <c:v>76.164777000000001</c:v>
                </c:pt>
                <c:pt idx="2955">
                  <c:v>76.209795999999997</c:v>
                </c:pt>
                <c:pt idx="2956">
                  <c:v>76.231374000000002</c:v>
                </c:pt>
                <c:pt idx="2957">
                  <c:v>76.224252000000007</c:v>
                </c:pt>
                <c:pt idx="2958">
                  <c:v>76.198894999999993</c:v>
                </c:pt>
                <c:pt idx="2959">
                  <c:v>76.174119000000005</c:v>
                </c:pt>
                <c:pt idx="2960">
                  <c:v>76.169297999999998</c:v>
                </c:pt>
                <c:pt idx="2961">
                  <c:v>76.190008000000006</c:v>
                </c:pt>
                <c:pt idx="2962">
                  <c:v>76.220393000000001</c:v>
                </c:pt>
                <c:pt idx="2963">
                  <c:v>76.240066999999996</c:v>
                </c:pt>
                <c:pt idx="2964">
                  <c:v>76.248129000000006</c:v>
                </c:pt>
                <c:pt idx="2965">
                  <c:v>76.259321</c:v>
                </c:pt>
                <c:pt idx="2966">
                  <c:v>76.277297000000004</c:v>
                </c:pt>
                <c:pt idx="2967">
                  <c:v>76.286670999999998</c:v>
                </c:pt>
                <c:pt idx="2968">
                  <c:v>76.276821999999996</c:v>
                </c:pt>
                <c:pt idx="2969">
                  <c:v>76.260705000000002</c:v>
                </c:pt>
                <c:pt idx="2970">
                  <c:v>76.260195999999993</c:v>
                </c:pt>
                <c:pt idx="2971">
                  <c:v>76.280510000000007</c:v>
                </c:pt>
                <c:pt idx="2972">
                  <c:v>76.309076000000005</c:v>
                </c:pt>
                <c:pt idx="2973">
                  <c:v>76.334243999999998</c:v>
                </c:pt>
                <c:pt idx="2974">
                  <c:v>76.354613000000001</c:v>
                </c:pt>
                <c:pt idx="2975">
                  <c:v>76.372223000000005</c:v>
                </c:pt>
                <c:pt idx="2976">
                  <c:v>76.387190000000004</c:v>
                </c:pt>
                <c:pt idx="2977">
                  <c:v>76.401250000000005</c:v>
                </c:pt>
                <c:pt idx="2978">
                  <c:v>76.418529000000007</c:v>
                </c:pt>
                <c:pt idx="2979">
                  <c:v>76.438338000000002</c:v>
                </c:pt>
                <c:pt idx="2980">
                  <c:v>76.451801000000003</c:v>
                </c:pt>
                <c:pt idx="2981">
                  <c:v>76.450457</c:v>
                </c:pt>
                <c:pt idx="2982">
                  <c:v>76.437135999999995</c:v>
                </c:pt>
                <c:pt idx="2983">
                  <c:v>76.425072</c:v>
                </c:pt>
                <c:pt idx="2984">
                  <c:v>76.426277999999996</c:v>
                </c:pt>
                <c:pt idx="2985">
                  <c:v>76.442121</c:v>
                </c:pt>
                <c:pt idx="2986">
                  <c:v>76.463903999999999</c:v>
                </c:pt>
                <c:pt idx="2987">
                  <c:v>76.480767</c:v>
                </c:pt>
                <c:pt idx="2988">
                  <c:v>76.487369000000001</c:v>
                </c:pt>
                <c:pt idx="2989">
                  <c:v>76.486448999999993</c:v>
                </c:pt>
                <c:pt idx="2990">
                  <c:v>76.486057000000002</c:v>
                </c:pt>
                <c:pt idx="2991">
                  <c:v>76.493319999999997</c:v>
                </c:pt>
                <c:pt idx="2992">
                  <c:v>76.508747</c:v>
                </c:pt>
                <c:pt idx="2993">
                  <c:v>76.526246999999998</c:v>
                </c:pt>
                <c:pt idx="2994">
                  <c:v>76.540064000000001</c:v>
                </c:pt>
                <c:pt idx="2995">
                  <c:v>76.551272999999995</c:v>
                </c:pt>
                <c:pt idx="2996">
                  <c:v>76.564589999999995</c:v>
                </c:pt>
                <c:pt idx="2997">
                  <c:v>76.578391999999994</c:v>
                </c:pt>
                <c:pt idx="2998">
                  <c:v>76.582083999999995</c:v>
                </c:pt>
                <c:pt idx="2999">
                  <c:v>76.566164000000001</c:v>
                </c:pt>
                <c:pt idx="3000">
                  <c:v>76.531891000000002</c:v>
                </c:pt>
                <c:pt idx="3001">
                  <c:v>76.488298</c:v>
                </c:pt>
                <c:pt idx="3002">
                  <c:v>76.443709999999996</c:v>
                </c:pt>
                <c:pt idx="3003">
                  <c:v>76.405326000000002</c:v>
                </c:pt>
                <c:pt idx="3004">
                  <c:v>76.382990000000007</c:v>
                </c:pt>
                <c:pt idx="3005">
                  <c:v>76.382722999999999</c:v>
                </c:pt>
                <c:pt idx="3006">
                  <c:v>76.394794000000005</c:v>
                </c:pt>
                <c:pt idx="3007">
                  <c:v>76.398184000000001</c:v>
                </c:pt>
                <c:pt idx="3008">
                  <c:v>76.382232000000002</c:v>
                </c:pt>
                <c:pt idx="3009">
                  <c:v>76.356938999999997</c:v>
                </c:pt>
                <c:pt idx="3010">
                  <c:v>76.336505000000002</c:v>
                </c:pt>
                <c:pt idx="3011">
                  <c:v>76.319917000000004</c:v>
                </c:pt>
                <c:pt idx="3012">
                  <c:v>76.296498999999997</c:v>
                </c:pt>
                <c:pt idx="3013">
                  <c:v>76.265184000000005</c:v>
                </c:pt>
                <c:pt idx="3014">
                  <c:v>76.235910000000004</c:v>
                </c:pt>
                <c:pt idx="3015">
                  <c:v>76.211217000000005</c:v>
                </c:pt>
                <c:pt idx="3016">
                  <c:v>76.177667</c:v>
                </c:pt>
                <c:pt idx="3017">
                  <c:v>76.121532000000002</c:v>
                </c:pt>
                <c:pt idx="3018">
                  <c:v>76.047610000000006</c:v>
                </c:pt>
                <c:pt idx="3019">
                  <c:v>75.977078000000006</c:v>
                </c:pt>
                <c:pt idx="3020">
                  <c:v>75.929398000000006</c:v>
                </c:pt>
                <c:pt idx="3021">
                  <c:v>75.909300999999999</c:v>
                </c:pt>
                <c:pt idx="3022">
                  <c:v>75.907323000000005</c:v>
                </c:pt>
                <c:pt idx="3023">
                  <c:v>75.907790000000006</c:v>
                </c:pt>
                <c:pt idx="3024">
                  <c:v>75.896535</c:v>
                </c:pt>
                <c:pt idx="3025">
                  <c:v>75.865821999999994</c:v>
                </c:pt>
                <c:pt idx="3026">
                  <c:v>75.816903999999994</c:v>
                </c:pt>
                <c:pt idx="3027">
                  <c:v>75.759341000000006</c:v>
                </c:pt>
                <c:pt idx="3028">
                  <c:v>75.706134000000006</c:v>
                </c:pt>
                <c:pt idx="3029">
                  <c:v>75.666302000000002</c:v>
                </c:pt>
                <c:pt idx="3030">
                  <c:v>75.639144999999999</c:v>
                </c:pt>
                <c:pt idx="3031">
                  <c:v>75.615065000000001</c:v>
                </c:pt>
                <c:pt idx="3032">
                  <c:v>75.582688000000005</c:v>
                </c:pt>
                <c:pt idx="3033">
                  <c:v>75.536320000000003</c:v>
                </c:pt>
                <c:pt idx="3034">
                  <c:v>75.479397000000006</c:v>
                </c:pt>
                <c:pt idx="3035">
                  <c:v>75.423715999999999</c:v>
                </c:pt>
                <c:pt idx="3036">
                  <c:v>75.384603999999996</c:v>
                </c:pt>
                <c:pt idx="3037">
                  <c:v>75.371796000000003</c:v>
                </c:pt>
                <c:pt idx="3038">
                  <c:v>75.381112000000002</c:v>
                </c:pt>
                <c:pt idx="3039">
                  <c:v>75.396552999999997</c:v>
                </c:pt>
                <c:pt idx="3040">
                  <c:v>75.402794</c:v>
                </c:pt>
                <c:pt idx="3041">
                  <c:v>75.395430000000005</c:v>
                </c:pt>
                <c:pt idx="3042">
                  <c:v>75.380055999999996</c:v>
                </c:pt>
                <c:pt idx="3043">
                  <c:v>75.364461000000006</c:v>
                </c:pt>
                <c:pt idx="3044">
                  <c:v>75.35239</c:v>
                </c:pt>
                <c:pt idx="3045">
                  <c:v>75.341390000000004</c:v>
                </c:pt>
                <c:pt idx="3046">
                  <c:v>75.325062000000003</c:v>
                </c:pt>
                <c:pt idx="3047">
                  <c:v>75.300867999999994</c:v>
                </c:pt>
                <c:pt idx="3048">
                  <c:v>75.277347000000006</c:v>
                </c:pt>
                <c:pt idx="3049">
                  <c:v>75.268505000000005</c:v>
                </c:pt>
                <c:pt idx="3050">
                  <c:v>75.276180999999994</c:v>
                </c:pt>
                <c:pt idx="3051">
                  <c:v>75.281925000000001</c:v>
                </c:pt>
                <c:pt idx="3052">
                  <c:v>75.263604000000001</c:v>
                </c:pt>
                <c:pt idx="3053">
                  <c:v>75.220417999999995</c:v>
                </c:pt>
                <c:pt idx="3054">
                  <c:v>75.176497999999995</c:v>
                </c:pt>
                <c:pt idx="3055">
                  <c:v>75.158372999999997</c:v>
                </c:pt>
                <c:pt idx="3056">
                  <c:v>75.172672000000006</c:v>
                </c:pt>
                <c:pt idx="3057">
                  <c:v>75.205494000000002</c:v>
                </c:pt>
                <c:pt idx="3058">
                  <c:v>75.236959999999996</c:v>
                </c:pt>
                <c:pt idx="3059">
                  <c:v>75.253501</c:v>
                </c:pt>
                <c:pt idx="3060">
                  <c:v>75.251517000000007</c:v>
                </c:pt>
                <c:pt idx="3061">
                  <c:v>75.237296999999998</c:v>
                </c:pt>
                <c:pt idx="3062">
                  <c:v>75.224970999999996</c:v>
                </c:pt>
                <c:pt idx="3063">
                  <c:v>75.228604000000004</c:v>
                </c:pt>
                <c:pt idx="3064">
                  <c:v>75.251347999999993</c:v>
                </c:pt>
                <c:pt idx="3065">
                  <c:v>75.282895999999994</c:v>
                </c:pt>
                <c:pt idx="3066">
                  <c:v>75.310316</c:v>
                </c:pt>
                <c:pt idx="3067">
                  <c:v>75.331553999999997</c:v>
                </c:pt>
                <c:pt idx="3068">
                  <c:v>75.356143000000003</c:v>
                </c:pt>
                <c:pt idx="3069">
                  <c:v>75.392923999999994</c:v>
                </c:pt>
                <c:pt idx="3070">
                  <c:v>75.440518999999995</c:v>
                </c:pt>
                <c:pt idx="3071">
                  <c:v>75.491525999999993</c:v>
                </c:pt>
                <c:pt idx="3072">
                  <c:v>75.542578000000006</c:v>
                </c:pt>
                <c:pt idx="3073">
                  <c:v>75.595686000000001</c:v>
                </c:pt>
                <c:pt idx="3074">
                  <c:v>75.650180000000006</c:v>
                </c:pt>
                <c:pt idx="3075">
                  <c:v>75.698265000000006</c:v>
                </c:pt>
                <c:pt idx="3076">
                  <c:v>75.732292999999999</c:v>
                </c:pt>
                <c:pt idx="3077">
                  <c:v>75.755425000000002</c:v>
                </c:pt>
                <c:pt idx="3078">
                  <c:v>75.780593999999994</c:v>
                </c:pt>
                <c:pt idx="3079">
                  <c:v>75.816196000000005</c:v>
                </c:pt>
                <c:pt idx="3080">
                  <c:v>75.855846999999997</c:v>
                </c:pt>
                <c:pt idx="3081">
                  <c:v>75.886921000000001</c:v>
                </c:pt>
                <c:pt idx="3082">
                  <c:v>75.907920000000004</c:v>
                </c:pt>
                <c:pt idx="3083">
                  <c:v>75.930880999999999</c:v>
                </c:pt>
                <c:pt idx="3084">
                  <c:v>75.965385999999995</c:v>
                </c:pt>
                <c:pt idx="3085">
                  <c:v>76.008004999999997</c:v>
                </c:pt>
                <c:pt idx="3086">
                  <c:v>76.052481</c:v>
                </c:pt>
                <c:pt idx="3087">
                  <c:v>76.103126000000003</c:v>
                </c:pt>
                <c:pt idx="3088">
                  <c:v>76.169103000000007</c:v>
                </c:pt>
                <c:pt idx="3089">
                  <c:v>76.249009000000001</c:v>
                </c:pt>
                <c:pt idx="3090">
                  <c:v>76.330850999999996</c:v>
                </c:pt>
                <c:pt idx="3091">
                  <c:v>76.406163000000006</c:v>
                </c:pt>
                <c:pt idx="3092">
                  <c:v>76.474815000000007</c:v>
                </c:pt>
                <c:pt idx="3093">
                  <c:v>76.536922000000004</c:v>
                </c:pt>
                <c:pt idx="3094">
                  <c:v>76.590914999999995</c:v>
                </c:pt>
                <c:pt idx="3095">
                  <c:v>76.640101999999999</c:v>
                </c:pt>
                <c:pt idx="3096">
                  <c:v>76.689862000000005</c:v>
                </c:pt>
                <c:pt idx="3097">
                  <c:v>76.735910000000004</c:v>
                </c:pt>
                <c:pt idx="3098">
                  <c:v>76.766274999999993</c:v>
                </c:pt>
                <c:pt idx="3099">
                  <c:v>76.778501000000006</c:v>
                </c:pt>
                <c:pt idx="3100">
                  <c:v>76.784267</c:v>
                </c:pt>
                <c:pt idx="3101">
                  <c:v>76.792418999999995</c:v>
                </c:pt>
                <c:pt idx="3102">
                  <c:v>76.798828</c:v>
                </c:pt>
                <c:pt idx="3103">
                  <c:v>76.800366999999994</c:v>
                </c:pt>
                <c:pt idx="3104">
                  <c:v>76.808340999999999</c:v>
                </c:pt>
                <c:pt idx="3105">
                  <c:v>76.836712000000006</c:v>
                </c:pt>
                <c:pt idx="3106">
                  <c:v>76.882879000000003</c:v>
                </c:pt>
                <c:pt idx="3107">
                  <c:v>76.931486000000007</c:v>
                </c:pt>
                <c:pt idx="3108">
                  <c:v>76.973898000000005</c:v>
                </c:pt>
                <c:pt idx="3109">
                  <c:v>77.013153000000003</c:v>
                </c:pt>
                <c:pt idx="3110">
                  <c:v>77.051255999999995</c:v>
                </c:pt>
                <c:pt idx="3111">
                  <c:v>77.082521999999997</c:v>
                </c:pt>
                <c:pt idx="3112">
                  <c:v>77.102296999999993</c:v>
                </c:pt>
                <c:pt idx="3113">
                  <c:v>77.115530000000007</c:v>
                </c:pt>
                <c:pt idx="3114">
                  <c:v>77.133165000000005</c:v>
                </c:pt>
                <c:pt idx="3115">
                  <c:v>77.163257000000002</c:v>
                </c:pt>
                <c:pt idx="3116">
                  <c:v>77.207813000000002</c:v>
                </c:pt>
                <c:pt idx="3117">
                  <c:v>77.266048999999995</c:v>
                </c:pt>
                <c:pt idx="3118">
                  <c:v>77.337112000000005</c:v>
                </c:pt>
                <c:pt idx="3119">
                  <c:v>77.416340000000005</c:v>
                </c:pt>
                <c:pt idx="3120">
                  <c:v>77.487887999999998</c:v>
                </c:pt>
                <c:pt idx="3121">
                  <c:v>77.527849000000003</c:v>
                </c:pt>
                <c:pt idx="3122">
                  <c:v>77.526902000000007</c:v>
                </c:pt>
                <c:pt idx="3123">
                  <c:v>77.511373000000006</c:v>
                </c:pt>
                <c:pt idx="3124">
                  <c:v>77.529794999999993</c:v>
                </c:pt>
                <c:pt idx="3125">
                  <c:v>77.610560000000007</c:v>
                </c:pt>
                <c:pt idx="3126">
                  <c:v>77.735996999999998</c:v>
                </c:pt>
                <c:pt idx="3127">
                  <c:v>77.861465999999993</c:v>
                </c:pt>
                <c:pt idx="3128">
                  <c:v>77.954414999999997</c:v>
                </c:pt>
                <c:pt idx="3129">
                  <c:v>78.012812999999994</c:v>
                </c:pt>
                <c:pt idx="3130">
                  <c:v>78.056518999999994</c:v>
                </c:pt>
                <c:pt idx="3131">
                  <c:v>78.107900999999998</c:v>
                </c:pt>
                <c:pt idx="3132">
                  <c:v>78.174383000000006</c:v>
                </c:pt>
                <c:pt idx="3133">
                  <c:v>78.243870999999999</c:v>
                </c:pt>
                <c:pt idx="3134">
                  <c:v>78.301894000000004</c:v>
                </c:pt>
                <c:pt idx="3135">
                  <c:v>78.355767999999998</c:v>
                </c:pt>
                <c:pt idx="3136">
                  <c:v>78.431780000000003</c:v>
                </c:pt>
                <c:pt idx="3137">
                  <c:v>78.541291000000001</c:v>
                </c:pt>
                <c:pt idx="3138">
                  <c:v>78.658507</c:v>
                </c:pt>
                <c:pt idx="3139">
                  <c:v>78.743122</c:v>
                </c:pt>
                <c:pt idx="3140">
                  <c:v>78.78125</c:v>
                </c:pt>
                <c:pt idx="3141">
                  <c:v>78.795506000000003</c:v>
                </c:pt>
                <c:pt idx="3142">
                  <c:v>78.819100000000006</c:v>
                </c:pt>
                <c:pt idx="3143">
                  <c:v>78.869352000000006</c:v>
                </c:pt>
                <c:pt idx="3144">
                  <c:v>78.943484999999995</c:v>
                </c:pt>
                <c:pt idx="3145">
                  <c:v>79.027662000000007</c:v>
                </c:pt>
                <c:pt idx="3146">
                  <c:v>79.106123999999994</c:v>
                </c:pt>
                <c:pt idx="3147">
                  <c:v>79.168998999999999</c:v>
                </c:pt>
                <c:pt idx="3148">
                  <c:v>79.217380000000006</c:v>
                </c:pt>
                <c:pt idx="3149">
                  <c:v>79.261583999999999</c:v>
                </c:pt>
                <c:pt idx="3150">
                  <c:v>79.314257999999995</c:v>
                </c:pt>
                <c:pt idx="3151">
                  <c:v>79.383161000000001</c:v>
                </c:pt>
                <c:pt idx="3152">
                  <c:v>79.464941999999994</c:v>
                </c:pt>
                <c:pt idx="3153">
                  <c:v>79.542283999999995</c:v>
                </c:pt>
                <c:pt idx="3154">
                  <c:v>79.592543000000006</c:v>
                </c:pt>
                <c:pt idx="3155">
                  <c:v>79.606909999999999</c:v>
                </c:pt>
                <c:pt idx="3156">
                  <c:v>79.601140000000001</c:v>
                </c:pt>
                <c:pt idx="3157">
                  <c:v>79.604544000000004</c:v>
                </c:pt>
                <c:pt idx="3158">
                  <c:v>79.638440000000003</c:v>
                </c:pt>
                <c:pt idx="3159">
                  <c:v>79.704842999999997</c:v>
                </c:pt>
                <c:pt idx="3160">
                  <c:v>79.790981000000002</c:v>
                </c:pt>
                <c:pt idx="3161">
                  <c:v>79.879741999999993</c:v>
                </c:pt>
                <c:pt idx="3162">
                  <c:v>79.958416999999997</c:v>
                </c:pt>
                <c:pt idx="3163">
                  <c:v>80.023568999999995</c:v>
                </c:pt>
                <c:pt idx="3164">
                  <c:v>80.080241000000001</c:v>
                </c:pt>
                <c:pt idx="3165">
                  <c:v>80.136848999999998</c:v>
                </c:pt>
                <c:pt idx="3166">
                  <c:v>80.200016000000005</c:v>
                </c:pt>
                <c:pt idx="3167">
                  <c:v>80.269733000000002</c:v>
                </c:pt>
                <c:pt idx="3168">
                  <c:v>80.334620999999999</c:v>
                </c:pt>
                <c:pt idx="3169">
                  <c:v>80.375438000000003</c:v>
                </c:pt>
                <c:pt idx="3170">
                  <c:v>80.383320999999995</c:v>
                </c:pt>
                <c:pt idx="3171">
                  <c:v>80.376559</c:v>
                </c:pt>
                <c:pt idx="3172">
                  <c:v>80.390187999999995</c:v>
                </c:pt>
                <c:pt idx="3173">
                  <c:v>80.444153999999997</c:v>
                </c:pt>
                <c:pt idx="3174">
                  <c:v>80.527272999999994</c:v>
                </c:pt>
                <c:pt idx="3175">
                  <c:v>80.614508999999998</c:v>
                </c:pt>
                <c:pt idx="3176">
                  <c:v>80.690721999999994</c:v>
                </c:pt>
                <c:pt idx="3177">
                  <c:v>80.754458</c:v>
                </c:pt>
                <c:pt idx="3178">
                  <c:v>80.811229999999995</c:v>
                </c:pt>
                <c:pt idx="3179">
                  <c:v>80.868807000000004</c:v>
                </c:pt>
                <c:pt idx="3180">
                  <c:v>80.928797000000003</c:v>
                </c:pt>
                <c:pt idx="3181">
                  <c:v>80.978441000000004</c:v>
                </c:pt>
                <c:pt idx="3182">
                  <c:v>80.998431999999994</c:v>
                </c:pt>
                <c:pt idx="3183">
                  <c:v>80.980014999999995</c:v>
                </c:pt>
                <c:pt idx="3184">
                  <c:v>80.926157000000003</c:v>
                </c:pt>
                <c:pt idx="3185">
                  <c:v>80.838127999999998</c:v>
                </c:pt>
                <c:pt idx="3186">
                  <c:v>80.715002999999996</c:v>
                </c:pt>
                <c:pt idx="3187">
                  <c:v>80.568826000000001</c:v>
                </c:pt>
                <c:pt idx="3188">
                  <c:v>80.424563000000006</c:v>
                </c:pt>
                <c:pt idx="3189">
                  <c:v>80.295204999999996</c:v>
                </c:pt>
                <c:pt idx="3190">
                  <c:v>80.166798999999997</c:v>
                </c:pt>
                <c:pt idx="3191">
                  <c:v>80.018446999999995</c:v>
                </c:pt>
                <c:pt idx="3192">
                  <c:v>79.849958999999998</c:v>
                </c:pt>
                <c:pt idx="3193">
                  <c:v>79.680079000000006</c:v>
                </c:pt>
                <c:pt idx="3194">
                  <c:v>79.524544000000006</c:v>
                </c:pt>
                <c:pt idx="3195">
                  <c:v>79.387631999999996</c:v>
                </c:pt>
                <c:pt idx="3196">
                  <c:v>79.271932000000007</c:v>
                </c:pt>
                <c:pt idx="3197">
                  <c:v>79.186062000000007</c:v>
                </c:pt>
                <c:pt idx="3198">
                  <c:v>79.142624999999995</c:v>
                </c:pt>
                <c:pt idx="3199">
                  <c:v>79.152413999999993</c:v>
                </c:pt>
                <c:pt idx="3200">
                  <c:v>79.214901999999995</c:v>
                </c:pt>
                <c:pt idx="3201">
                  <c:v>79.309237999999993</c:v>
                </c:pt>
                <c:pt idx="3202">
                  <c:v>79.405249999999995</c:v>
                </c:pt>
                <c:pt idx="3203">
                  <c:v>79.492869999999996</c:v>
                </c:pt>
                <c:pt idx="3204">
                  <c:v>79.589331999999999</c:v>
                </c:pt>
                <c:pt idx="3205">
                  <c:v>79.707837999999995</c:v>
                </c:pt>
                <c:pt idx="3206">
                  <c:v>79.833409000000003</c:v>
                </c:pt>
                <c:pt idx="3207">
                  <c:v>79.941732999999999</c:v>
                </c:pt>
                <c:pt idx="3208">
                  <c:v>80.026393999999996</c:v>
                </c:pt>
                <c:pt idx="3209">
                  <c:v>80.091353999999995</c:v>
                </c:pt>
                <c:pt idx="3210">
                  <c:v>80.131519999999995</c:v>
                </c:pt>
                <c:pt idx="3211">
                  <c:v>80.142295000000004</c:v>
                </c:pt>
                <c:pt idx="3212">
                  <c:v>80.139450999999994</c:v>
                </c:pt>
                <c:pt idx="3213">
                  <c:v>80.148446000000007</c:v>
                </c:pt>
                <c:pt idx="3214">
                  <c:v>80.176981999999995</c:v>
                </c:pt>
                <c:pt idx="3215">
                  <c:v>80.212709000000004</c:v>
                </c:pt>
                <c:pt idx="3216">
                  <c:v>80.241894000000002</c:v>
                </c:pt>
                <c:pt idx="3217">
                  <c:v>80.255430000000004</c:v>
                </c:pt>
                <c:pt idx="3218">
                  <c:v>80.245525000000001</c:v>
                </c:pt>
                <c:pt idx="3219">
                  <c:v>80.215840999999998</c:v>
                </c:pt>
                <c:pt idx="3220">
                  <c:v>80.189053999999999</c:v>
                </c:pt>
                <c:pt idx="3221">
                  <c:v>80.186312000000001</c:v>
                </c:pt>
                <c:pt idx="3222">
                  <c:v>80.204446000000004</c:v>
                </c:pt>
                <c:pt idx="3223">
                  <c:v>80.229528000000002</c:v>
                </c:pt>
                <c:pt idx="3224">
                  <c:v>80.261764999999997</c:v>
                </c:pt>
                <c:pt idx="3225">
                  <c:v>80.303668000000002</c:v>
                </c:pt>
                <c:pt idx="3226">
                  <c:v>80.334282000000002</c:v>
                </c:pt>
                <c:pt idx="3227">
                  <c:v>80.327236999999997</c:v>
                </c:pt>
                <c:pt idx="3228">
                  <c:v>80.293671000000003</c:v>
                </c:pt>
                <c:pt idx="3229">
                  <c:v>80.276764999999997</c:v>
                </c:pt>
                <c:pt idx="3230">
                  <c:v>80.298081999999994</c:v>
                </c:pt>
                <c:pt idx="3231">
                  <c:v>80.334367</c:v>
                </c:pt>
                <c:pt idx="3232">
                  <c:v>80.352942999999996</c:v>
                </c:pt>
                <c:pt idx="3233">
                  <c:v>80.344623999999996</c:v>
                </c:pt>
                <c:pt idx="3234">
                  <c:v>80.312935999999993</c:v>
                </c:pt>
                <c:pt idx="3235">
                  <c:v>80.255740000000003</c:v>
                </c:pt>
                <c:pt idx="3236">
                  <c:v>80.173468999999997</c:v>
                </c:pt>
                <c:pt idx="3237">
                  <c:v>80.080959000000007</c:v>
                </c:pt>
                <c:pt idx="3238">
                  <c:v>79.997691000000003</c:v>
                </c:pt>
                <c:pt idx="3239">
                  <c:v>79.933244999999999</c:v>
                </c:pt>
                <c:pt idx="3240">
                  <c:v>79.885960999999995</c:v>
                </c:pt>
                <c:pt idx="3241">
                  <c:v>79.845217000000005</c:v>
                </c:pt>
                <c:pt idx="3242">
                  <c:v>79.794983999999999</c:v>
                </c:pt>
                <c:pt idx="3243">
                  <c:v>79.729060000000004</c:v>
                </c:pt>
                <c:pt idx="3244">
                  <c:v>79.661897999999994</c:v>
                </c:pt>
                <c:pt idx="3245">
                  <c:v>79.610988000000006</c:v>
                </c:pt>
                <c:pt idx="3246">
                  <c:v>79.573801000000003</c:v>
                </c:pt>
                <c:pt idx="3247">
                  <c:v>79.538475000000005</c:v>
                </c:pt>
                <c:pt idx="3248">
                  <c:v>79.506713000000005</c:v>
                </c:pt>
                <c:pt idx="3249">
                  <c:v>79.480591000000004</c:v>
                </c:pt>
                <c:pt idx="3250">
                  <c:v>79.436087999999998</c:v>
                </c:pt>
                <c:pt idx="3251">
                  <c:v>79.343727999999999</c:v>
                </c:pt>
                <c:pt idx="3252">
                  <c:v>79.214309999999998</c:v>
                </c:pt>
                <c:pt idx="3253">
                  <c:v>79.090095000000005</c:v>
                </c:pt>
                <c:pt idx="3254">
                  <c:v>78.987038999999996</c:v>
                </c:pt>
                <c:pt idx="3255">
                  <c:v>78.878345999999993</c:v>
                </c:pt>
                <c:pt idx="3256">
                  <c:v>78.740803999999997</c:v>
                </c:pt>
                <c:pt idx="3257">
                  <c:v>78.582406000000006</c:v>
                </c:pt>
                <c:pt idx="3258">
                  <c:v>78.414202000000003</c:v>
                </c:pt>
                <c:pt idx="3259">
                  <c:v>78.231189000000001</c:v>
                </c:pt>
                <c:pt idx="3260">
                  <c:v>78.036563000000001</c:v>
                </c:pt>
                <c:pt idx="3261">
                  <c:v>77.851398000000003</c:v>
                </c:pt>
                <c:pt idx="3262">
                  <c:v>77.681342000000001</c:v>
                </c:pt>
                <c:pt idx="3263">
                  <c:v>77.501142999999999</c:v>
                </c:pt>
                <c:pt idx="3264">
                  <c:v>77.288788999999994</c:v>
                </c:pt>
                <c:pt idx="3265">
                  <c:v>77.050978999999998</c:v>
                </c:pt>
                <c:pt idx="3266">
                  <c:v>76.802086000000003</c:v>
                </c:pt>
                <c:pt idx="3267">
                  <c:v>76.543599</c:v>
                </c:pt>
                <c:pt idx="3268">
                  <c:v>76.278114000000002</c:v>
                </c:pt>
                <c:pt idx="3269">
                  <c:v>76.016813999999997</c:v>
                </c:pt>
                <c:pt idx="3270">
                  <c:v>75.758633000000003</c:v>
                </c:pt>
                <c:pt idx="3271">
                  <c:v>75.488532000000006</c:v>
                </c:pt>
                <c:pt idx="3272">
                  <c:v>75.211814000000004</c:v>
                </c:pt>
                <c:pt idx="3273">
                  <c:v>74.964012999999994</c:v>
                </c:pt>
                <c:pt idx="3274">
                  <c:v>74.770588000000004</c:v>
                </c:pt>
                <c:pt idx="3275">
                  <c:v>74.622697000000002</c:v>
                </c:pt>
                <c:pt idx="3276">
                  <c:v>74.502989999999997</c:v>
                </c:pt>
                <c:pt idx="3277">
                  <c:v>74.400711000000001</c:v>
                </c:pt>
                <c:pt idx="3278">
                  <c:v>74.285563999999994</c:v>
                </c:pt>
                <c:pt idx="3279">
                  <c:v>74.105113000000003</c:v>
                </c:pt>
                <c:pt idx="3280">
                  <c:v>73.844524000000007</c:v>
                </c:pt>
                <c:pt idx="3281">
                  <c:v>73.563067000000004</c:v>
                </c:pt>
                <c:pt idx="3282">
                  <c:v>73.330439999999996</c:v>
                </c:pt>
                <c:pt idx="3283">
                  <c:v>73.150837999999993</c:v>
                </c:pt>
                <c:pt idx="3284">
                  <c:v>72.976740000000007</c:v>
                </c:pt>
                <c:pt idx="3285">
                  <c:v>72.767835000000005</c:v>
                </c:pt>
                <c:pt idx="3286">
                  <c:v>72.517311000000007</c:v>
                </c:pt>
                <c:pt idx="3287">
                  <c:v>72.243087000000003</c:v>
                </c:pt>
                <c:pt idx="3288">
                  <c:v>71.973427999999998</c:v>
                </c:pt>
                <c:pt idx="3289">
                  <c:v>71.727169000000004</c:v>
                </c:pt>
                <c:pt idx="3290">
                  <c:v>71.494656000000006</c:v>
                </c:pt>
                <c:pt idx="3291">
                  <c:v>71.253032000000005</c:v>
                </c:pt>
                <c:pt idx="3292">
                  <c:v>71.002163999999993</c:v>
                </c:pt>
                <c:pt idx="3293">
                  <c:v>70.759484</c:v>
                </c:pt>
                <c:pt idx="3294">
                  <c:v>70.514928999999995</c:v>
                </c:pt>
                <c:pt idx="3295">
                  <c:v>70.229038000000003</c:v>
                </c:pt>
                <c:pt idx="3296">
                  <c:v>69.892807000000005</c:v>
                </c:pt>
                <c:pt idx="3297">
                  <c:v>69.550719000000001</c:v>
                </c:pt>
                <c:pt idx="3298">
                  <c:v>69.244185999999999</c:v>
                </c:pt>
                <c:pt idx="3299">
                  <c:v>68.967257000000004</c:v>
                </c:pt>
                <c:pt idx="3300">
                  <c:v>68.691686000000004</c:v>
                </c:pt>
                <c:pt idx="3301">
                  <c:v>68.400248000000005</c:v>
                </c:pt>
                <c:pt idx="3302">
                  <c:v>68.080952999999994</c:v>
                </c:pt>
                <c:pt idx="3303">
                  <c:v>67.726545000000002</c:v>
                </c:pt>
                <c:pt idx="3304">
                  <c:v>67.359870000000001</c:v>
                </c:pt>
                <c:pt idx="3305">
                  <c:v>67.020805999999993</c:v>
                </c:pt>
                <c:pt idx="3306">
                  <c:v>66.712120999999996</c:v>
                </c:pt>
                <c:pt idx="3307">
                  <c:v>66.398729000000003</c:v>
                </c:pt>
                <c:pt idx="3308">
                  <c:v>66.071105000000003</c:v>
                </c:pt>
                <c:pt idx="3309">
                  <c:v>65.761854</c:v>
                </c:pt>
                <c:pt idx="3310">
                  <c:v>65.480214000000004</c:v>
                </c:pt>
                <c:pt idx="3311">
                  <c:v>65.183308999999994</c:v>
                </c:pt>
                <c:pt idx="3312">
                  <c:v>64.846883000000005</c:v>
                </c:pt>
                <c:pt idx="3313">
                  <c:v>64.506767999999994</c:v>
                </c:pt>
                <c:pt idx="3314">
                  <c:v>64.188787000000005</c:v>
                </c:pt>
                <c:pt idx="3315">
                  <c:v>63.864507000000003</c:v>
                </c:pt>
                <c:pt idx="3316">
                  <c:v>63.514932000000002</c:v>
                </c:pt>
                <c:pt idx="3317">
                  <c:v>63.172308999999998</c:v>
                </c:pt>
                <c:pt idx="3318">
                  <c:v>62.862492000000003</c:v>
                </c:pt>
                <c:pt idx="3319">
                  <c:v>62.560214999999999</c:v>
                </c:pt>
                <c:pt idx="3320">
                  <c:v>62.233871000000001</c:v>
                </c:pt>
                <c:pt idx="3321">
                  <c:v>61.887949999999996</c:v>
                </c:pt>
                <c:pt idx="3322">
                  <c:v>61.534992000000003</c:v>
                </c:pt>
                <c:pt idx="3323">
                  <c:v>61.175071000000003</c:v>
                </c:pt>
                <c:pt idx="3324">
                  <c:v>60.823421000000003</c:v>
                </c:pt>
                <c:pt idx="3325">
                  <c:v>60.497945999999999</c:v>
                </c:pt>
                <c:pt idx="3326">
                  <c:v>60.185656000000002</c:v>
                </c:pt>
                <c:pt idx="3327">
                  <c:v>59.867443999999999</c:v>
                </c:pt>
                <c:pt idx="3328">
                  <c:v>59.570107999999998</c:v>
                </c:pt>
                <c:pt idx="3329">
                  <c:v>59.278592000000003</c:v>
                </c:pt>
                <c:pt idx="3330">
                  <c:v>58.881982999999998</c:v>
                </c:pt>
                <c:pt idx="3331">
                  <c:v>58.162748999999998</c:v>
                </c:pt>
                <c:pt idx="3332">
                  <c:v>57.141540999999997</c:v>
                </c:pt>
                <c:pt idx="3333">
                  <c:v>56.416003000000003</c:v>
                </c:pt>
                <c:pt idx="3334">
                  <c:v>56.333914999999998</c:v>
                </c:pt>
                <c:pt idx="3335">
                  <c:v>56.527237999999997</c:v>
                </c:pt>
                <c:pt idx="3336">
                  <c:v>56.602334999999997</c:v>
                </c:pt>
                <c:pt idx="3337">
                  <c:v>56.495379</c:v>
                </c:pt>
                <c:pt idx="3338">
                  <c:v>56.308737999999998</c:v>
                </c:pt>
                <c:pt idx="3339">
                  <c:v>56.094133999999997</c:v>
                </c:pt>
                <c:pt idx="3340">
                  <c:v>55.830297999999999</c:v>
                </c:pt>
                <c:pt idx="3341">
                  <c:v>55.526848000000001</c:v>
                </c:pt>
                <c:pt idx="3342">
                  <c:v>55.226202999999998</c:v>
                </c:pt>
                <c:pt idx="3343">
                  <c:v>54.945270000000001</c:v>
                </c:pt>
                <c:pt idx="3344">
                  <c:v>54.688778999999997</c:v>
                </c:pt>
                <c:pt idx="3345">
                  <c:v>54.478800999999997</c:v>
                </c:pt>
                <c:pt idx="3346">
                  <c:v>54.308351999999999</c:v>
                </c:pt>
                <c:pt idx="3347">
                  <c:v>54.122542000000003</c:v>
                </c:pt>
                <c:pt idx="3348">
                  <c:v>53.891756000000001</c:v>
                </c:pt>
                <c:pt idx="3349">
                  <c:v>53.651505</c:v>
                </c:pt>
                <c:pt idx="3350">
                  <c:v>53.432929000000001</c:v>
                </c:pt>
                <c:pt idx="3351">
                  <c:v>53.209876999999999</c:v>
                </c:pt>
                <c:pt idx="3352">
                  <c:v>52.959544999999999</c:v>
                </c:pt>
                <c:pt idx="3353">
                  <c:v>52.716397000000001</c:v>
                </c:pt>
                <c:pt idx="3354">
                  <c:v>52.515144999999997</c:v>
                </c:pt>
                <c:pt idx="3355">
                  <c:v>52.336210999999999</c:v>
                </c:pt>
                <c:pt idx="3356">
                  <c:v>52.148457000000001</c:v>
                </c:pt>
                <c:pt idx="3357">
                  <c:v>51.952353000000002</c:v>
                </c:pt>
                <c:pt idx="3358">
                  <c:v>51.751086999999998</c:v>
                </c:pt>
                <c:pt idx="3359">
                  <c:v>51.531993999999997</c:v>
                </c:pt>
                <c:pt idx="3360">
                  <c:v>51.304101000000003</c:v>
                </c:pt>
                <c:pt idx="3361">
                  <c:v>51.097966999999997</c:v>
                </c:pt>
                <c:pt idx="3362">
                  <c:v>50.902810000000002</c:v>
                </c:pt>
                <c:pt idx="3363">
                  <c:v>50.669215000000001</c:v>
                </c:pt>
                <c:pt idx="3364">
                  <c:v>50.402022000000002</c:v>
                </c:pt>
                <c:pt idx="3365">
                  <c:v>50.178348999999997</c:v>
                </c:pt>
                <c:pt idx="3366">
                  <c:v>50.032567</c:v>
                </c:pt>
                <c:pt idx="3367">
                  <c:v>49.898847000000004</c:v>
                </c:pt>
                <c:pt idx="3368">
                  <c:v>49.714072999999999</c:v>
                </c:pt>
                <c:pt idx="3369">
                  <c:v>49.496519999999997</c:v>
                </c:pt>
                <c:pt idx="3370">
                  <c:v>49.283104999999999</c:v>
                </c:pt>
                <c:pt idx="3371">
                  <c:v>49.066141000000002</c:v>
                </c:pt>
                <c:pt idx="3372">
                  <c:v>48.834473000000003</c:v>
                </c:pt>
                <c:pt idx="3373">
                  <c:v>48.610469000000002</c:v>
                </c:pt>
                <c:pt idx="3374">
                  <c:v>48.399749999999997</c:v>
                </c:pt>
                <c:pt idx="3375">
                  <c:v>48.167197000000002</c:v>
                </c:pt>
                <c:pt idx="3376">
                  <c:v>47.907829</c:v>
                </c:pt>
                <c:pt idx="3377">
                  <c:v>47.672930999999998</c:v>
                </c:pt>
                <c:pt idx="3378">
                  <c:v>47.485098999999998</c:v>
                </c:pt>
                <c:pt idx="3379">
                  <c:v>47.302408</c:v>
                </c:pt>
                <c:pt idx="3380">
                  <c:v>47.104436</c:v>
                </c:pt>
                <c:pt idx="3381">
                  <c:v>46.937986000000002</c:v>
                </c:pt>
                <c:pt idx="3382">
                  <c:v>46.830185</c:v>
                </c:pt>
                <c:pt idx="3383">
                  <c:v>46.725858000000002</c:v>
                </c:pt>
                <c:pt idx="3384">
                  <c:v>46.574722000000001</c:v>
                </c:pt>
                <c:pt idx="3385">
                  <c:v>46.411068</c:v>
                </c:pt>
                <c:pt idx="3386">
                  <c:v>46.275576999999998</c:v>
                </c:pt>
                <c:pt idx="3387">
                  <c:v>46.137279999999997</c:v>
                </c:pt>
                <c:pt idx="3388">
                  <c:v>45.960444000000003</c:v>
                </c:pt>
                <c:pt idx="3389">
                  <c:v>45.769260000000003</c:v>
                </c:pt>
                <c:pt idx="3390">
                  <c:v>45.591574999999999</c:v>
                </c:pt>
                <c:pt idx="3391">
                  <c:v>45.415221000000003</c:v>
                </c:pt>
                <c:pt idx="3392">
                  <c:v>45.243502999999997</c:v>
                </c:pt>
                <c:pt idx="3393">
                  <c:v>45.111047999999997</c:v>
                </c:pt>
                <c:pt idx="3394">
                  <c:v>45.001953</c:v>
                </c:pt>
                <c:pt idx="3395">
                  <c:v>44.840094000000001</c:v>
                </c:pt>
                <c:pt idx="3396">
                  <c:v>44.603563999999999</c:v>
                </c:pt>
                <c:pt idx="3397">
                  <c:v>44.361244999999997</c:v>
                </c:pt>
                <c:pt idx="3398">
                  <c:v>44.162523</c:v>
                </c:pt>
                <c:pt idx="3399">
                  <c:v>43.987493000000001</c:v>
                </c:pt>
                <c:pt idx="3400">
                  <c:v>43.833739000000001</c:v>
                </c:pt>
                <c:pt idx="3401">
                  <c:v>43.739134</c:v>
                </c:pt>
                <c:pt idx="3402">
                  <c:v>43.678873000000003</c:v>
                </c:pt>
                <c:pt idx="3403">
                  <c:v>43.556693000000003</c:v>
                </c:pt>
                <c:pt idx="3404">
                  <c:v>43.342849000000001</c:v>
                </c:pt>
                <c:pt idx="3405">
                  <c:v>43.119798000000003</c:v>
                </c:pt>
                <c:pt idx="3406">
                  <c:v>42.949818999999998</c:v>
                </c:pt>
                <c:pt idx="3407">
                  <c:v>42.789830000000002</c:v>
                </c:pt>
                <c:pt idx="3408">
                  <c:v>42.590924000000001</c:v>
                </c:pt>
                <c:pt idx="3409">
                  <c:v>42.386687000000002</c:v>
                </c:pt>
                <c:pt idx="3410">
                  <c:v>42.211713000000003</c:v>
                </c:pt>
                <c:pt idx="3411">
                  <c:v>42.038099000000003</c:v>
                </c:pt>
                <c:pt idx="3412">
                  <c:v>41.853920000000002</c:v>
                </c:pt>
                <c:pt idx="3413">
                  <c:v>41.696390000000001</c:v>
                </c:pt>
                <c:pt idx="3414">
                  <c:v>41.564829000000003</c:v>
                </c:pt>
                <c:pt idx="3415">
                  <c:v>41.400435000000002</c:v>
                </c:pt>
                <c:pt idx="3416">
                  <c:v>41.201231999999997</c:v>
                </c:pt>
                <c:pt idx="3417">
                  <c:v>41.052154999999999</c:v>
                </c:pt>
                <c:pt idx="3418">
                  <c:v>40.986780000000003</c:v>
                </c:pt>
                <c:pt idx="3419">
                  <c:v>40.926357000000003</c:v>
                </c:pt>
                <c:pt idx="3420">
                  <c:v>40.811514000000003</c:v>
                </c:pt>
                <c:pt idx="3421">
                  <c:v>40.680017999999997</c:v>
                </c:pt>
                <c:pt idx="3422">
                  <c:v>40.554824000000004</c:v>
                </c:pt>
                <c:pt idx="3423">
                  <c:v>40.383006000000002</c:v>
                </c:pt>
                <c:pt idx="3424">
                  <c:v>40.153694000000002</c:v>
                </c:pt>
                <c:pt idx="3425">
                  <c:v>39.958126999999998</c:v>
                </c:pt>
                <c:pt idx="3426">
                  <c:v>39.848258000000001</c:v>
                </c:pt>
                <c:pt idx="3427">
                  <c:v>39.761006000000002</c:v>
                </c:pt>
                <c:pt idx="3428">
                  <c:v>39.645217000000002</c:v>
                </c:pt>
                <c:pt idx="3429">
                  <c:v>39.528965999999997</c:v>
                </c:pt>
                <c:pt idx="3430">
                  <c:v>39.417606999999997</c:v>
                </c:pt>
                <c:pt idx="3431">
                  <c:v>39.244616999999998</c:v>
                </c:pt>
                <c:pt idx="3432">
                  <c:v>38.997889999999998</c:v>
                </c:pt>
                <c:pt idx="3433">
                  <c:v>38.778807</c:v>
                </c:pt>
                <c:pt idx="3434">
                  <c:v>38.650407999999999</c:v>
                </c:pt>
                <c:pt idx="3435">
                  <c:v>38.553030999999997</c:v>
                </c:pt>
                <c:pt idx="3436">
                  <c:v>38.432416000000003</c:v>
                </c:pt>
                <c:pt idx="3437">
                  <c:v>38.318679000000003</c:v>
                </c:pt>
                <c:pt idx="3438">
                  <c:v>38.227291000000001</c:v>
                </c:pt>
                <c:pt idx="3439">
                  <c:v>38.107222</c:v>
                </c:pt>
                <c:pt idx="3440">
                  <c:v>37.949666000000001</c:v>
                </c:pt>
                <c:pt idx="3441">
                  <c:v>37.826298000000001</c:v>
                </c:pt>
                <c:pt idx="3442">
                  <c:v>37.753518999999997</c:v>
                </c:pt>
                <c:pt idx="3443">
                  <c:v>37.643573000000004</c:v>
                </c:pt>
                <c:pt idx="3444">
                  <c:v>37.460647999999999</c:v>
                </c:pt>
                <c:pt idx="3445">
                  <c:v>37.297696999999999</c:v>
                </c:pt>
                <c:pt idx="3446">
                  <c:v>37.217556000000002</c:v>
                </c:pt>
                <c:pt idx="3447">
                  <c:v>37.144329999999997</c:v>
                </c:pt>
                <c:pt idx="3448">
                  <c:v>37.001810999999996</c:v>
                </c:pt>
                <c:pt idx="3449">
                  <c:v>36.836067</c:v>
                </c:pt>
                <c:pt idx="3450">
                  <c:v>36.716189999999997</c:v>
                </c:pt>
                <c:pt idx="3451">
                  <c:v>36.619295000000001</c:v>
                </c:pt>
                <c:pt idx="3452">
                  <c:v>36.502701999999999</c:v>
                </c:pt>
                <c:pt idx="3453">
                  <c:v>36.391396</c:v>
                </c:pt>
                <c:pt idx="3454">
                  <c:v>36.309569000000003</c:v>
                </c:pt>
                <c:pt idx="3455">
                  <c:v>36.223579000000001</c:v>
                </c:pt>
                <c:pt idx="3456">
                  <c:v>36.122408999999998</c:v>
                </c:pt>
                <c:pt idx="3457">
                  <c:v>36.050077999999999</c:v>
                </c:pt>
                <c:pt idx="3458">
                  <c:v>36.005799000000003</c:v>
                </c:pt>
                <c:pt idx="3459">
                  <c:v>35.921391</c:v>
                </c:pt>
                <c:pt idx="3460">
                  <c:v>35.785093000000003</c:v>
                </c:pt>
                <c:pt idx="3461">
                  <c:v>35.676043999999997</c:v>
                </c:pt>
                <c:pt idx="3462">
                  <c:v>35.621675000000003</c:v>
                </c:pt>
                <c:pt idx="3463">
                  <c:v>35.543010000000002</c:v>
                </c:pt>
                <c:pt idx="3464">
                  <c:v>35.405563999999998</c:v>
                </c:pt>
                <c:pt idx="3465">
                  <c:v>35.298425000000002</c:v>
                </c:pt>
                <c:pt idx="3466">
                  <c:v>35.285063000000001</c:v>
                </c:pt>
                <c:pt idx="3467">
                  <c:v>35.301161999999998</c:v>
                </c:pt>
                <c:pt idx="3468">
                  <c:v>35.279193999999997</c:v>
                </c:pt>
                <c:pt idx="3469">
                  <c:v>35.246671999999997</c:v>
                </c:pt>
                <c:pt idx="3470">
                  <c:v>35.229849999999999</c:v>
                </c:pt>
                <c:pt idx="3471">
                  <c:v>35.187238999999998</c:v>
                </c:pt>
                <c:pt idx="3472">
                  <c:v>35.115450000000003</c:v>
                </c:pt>
                <c:pt idx="3473">
                  <c:v>35.109285999999997</c:v>
                </c:pt>
                <c:pt idx="3474">
                  <c:v>35.212969999999999</c:v>
                </c:pt>
                <c:pt idx="3475">
                  <c:v>35.315570999999998</c:v>
                </c:pt>
                <c:pt idx="3476">
                  <c:v>35.329566999999997</c:v>
                </c:pt>
                <c:pt idx="3477">
                  <c:v>35.324809999999999</c:v>
                </c:pt>
                <c:pt idx="3478">
                  <c:v>35.359324999999998</c:v>
                </c:pt>
                <c:pt idx="3479">
                  <c:v>35.382413999999997</c:v>
                </c:pt>
                <c:pt idx="3480">
                  <c:v>35.362380000000002</c:v>
                </c:pt>
                <c:pt idx="3481">
                  <c:v>35.370503999999997</c:v>
                </c:pt>
                <c:pt idx="3482">
                  <c:v>35.445380999999998</c:v>
                </c:pt>
                <c:pt idx="3483">
                  <c:v>35.474409000000001</c:v>
                </c:pt>
                <c:pt idx="3484">
                  <c:v>35.388806000000002</c:v>
                </c:pt>
                <c:pt idx="3485">
                  <c:v>35.270071999999999</c:v>
                </c:pt>
              </c:numCache>
            </c:numRef>
          </c:val>
          <c:smooth val="0"/>
          <c:extLst>
            <c:ext xmlns:c16="http://schemas.microsoft.com/office/drawing/2014/chart" uri="{C3380CC4-5D6E-409C-BE32-E72D297353CC}">
              <c16:uniqueId val="{00000002-270E-4247-8AFA-613C41F21F17}"/>
            </c:ext>
          </c:extLst>
        </c:ser>
        <c:ser>
          <c:idx val="3"/>
          <c:order val="3"/>
          <c:tx>
            <c:v>SnOct2</c:v>
          </c:tx>
          <c:spPr>
            <a:ln w="28575" cap="rnd">
              <a:solidFill>
                <a:schemeClr val="accent4"/>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J$2:$J$3487</c:f>
              <c:numCache>
                <c:formatCode>General</c:formatCode>
                <c:ptCount val="3486"/>
                <c:pt idx="0">
                  <c:v>95.218086</c:v>
                </c:pt>
                <c:pt idx="1">
                  <c:v>95.222142000000005</c:v>
                </c:pt>
                <c:pt idx="2">
                  <c:v>95.209766999999999</c:v>
                </c:pt>
                <c:pt idx="3">
                  <c:v>95.195177999999999</c:v>
                </c:pt>
                <c:pt idx="4">
                  <c:v>95.188182999999995</c:v>
                </c:pt>
                <c:pt idx="5">
                  <c:v>95.188518000000002</c:v>
                </c:pt>
                <c:pt idx="6">
                  <c:v>95.188410000000005</c:v>
                </c:pt>
                <c:pt idx="7">
                  <c:v>95.181342999999998</c:v>
                </c:pt>
                <c:pt idx="8">
                  <c:v>95.168401000000003</c:v>
                </c:pt>
                <c:pt idx="9">
                  <c:v>95.158450999999999</c:v>
                </c:pt>
                <c:pt idx="10">
                  <c:v>95.161360000000002</c:v>
                </c:pt>
                <c:pt idx="11">
                  <c:v>95.179299</c:v>
                </c:pt>
                <c:pt idx="12">
                  <c:v>95.204323000000002</c:v>
                </c:pt>
                <c:pt idx="13">
                  <c:v>95.224367999999998</c:v>
                </c:pt>
                <c:pt idx="14">
                  <c:v>95.231100999999995</c:v>
                </c:pt>
                <c:pt idx="15">
                  <c:v>95.224225000000004</c:v>
                </c:pt>
                <c:pt idx="16">
                  <c:v>95.211074999999994</c:v>
                </c:pt>
                <c:pt idx="17">
                  <c:v>95.202410999999998</c:v>
                </c:pt>
                <c:pt idx="18">
                  <c:v>95.205629999999999</c:v>
                </c:pt>
                <c:pt idx="19">
                  <c:v>95.218689999999995</c:v>
                </c:pt>
                <c:pt idx="20">
                  <c:v>95.230168000000006</c:v>
                </c:pt>
                <c:pt idx="21">
                  <c:v>95.226566000000005</c:v>
                </c:pt>
                <c:pt idx="22">
                  <c:v>95.201993999999999</c:v>
                </c:pt>
                <c:pt idx="23">
                  <c:v>95.16422</c:v>
                </c:pt>
                <c:pt idx="24">
                  <c:v>95.132222999999996</c:v>
                </c:pt>
                <c:pt idx="25">
                  <c:v>95.124638000000004</c:v>
                </c:pt>
                <c:pt idx="26">
                  <c:v>95.145619999999994</c:v>
                </c:pt>
                <c:pt idx="27">
                  <c:v>95.181546999999995</c:v>
                </c:pt>
                <c:pt idx="28">
                  <c:v>95.212941999999998</c:v>
                </c:pt>
                <c:pt idx="29">
                  <c:v>95.228764999999996</c:v>
                </c:pt>
                <c:pt idx="30">
                  <c:v>95.229980999999995</c:v>
                </c:pt>
                <c:pt idx="31">
                  <c:v>95.221300999999997</c:v>
                </c:pt>
                <c:pt idx="32">
                  <c:v>95.203590000000005</c:v>
                </c:pt>
                <c:pt idx="33">
                  <c:v>95.175864000000004</c:v>
                </c:pt>
                <c:pt idx="34">
                  <c:v>95.141870999999995</c:v>
                </c:pt>
                <c:pt idx="35">
                  <c:v>95.111485000000002</c:v>
                </c:pt>
                <c:pt idx="36">
                  <c:v>95.095337000000001</c:v>
                </c:pt>
                <c:pt idx="37">
                  <c:v>95.098286999999999</c:v>
                </c:pt>
                <c:pt idx="38">
                  <c:v>95.116825000000006</c:v>
                </c:pt>
                <c:pt idx="39">
                  <c:v>95.141645999999994</c:v>
                </c:pt>
                <c:pt idx="40">
                  <c:v>95.161990000000003</c:v>
                </c:pt>
                <c:pt idx="41">
                  <c:v>95.168723</c:v>
                </c:pt>
                <c:pt idx="42">
                  <c:v>95.157788999999994</c:v>
                </c:pt>
                <c:pt idx="43">
                  <c:v>95.133895999999993</c:v>
                </c:pt>
                <c:pt idx="44">
                  <c:v>95.110708000000002</c:v>
                </c:pt>
                <c:pt idx="45">
                  <c:v>95.102885999999998</c:v>
                </c:pt>
                <c:pt idx="46">
                  <c:v>95.114948999999996</c:v>
                </c:pt>
                <c:pt idx="47">
                  <c:v>95.137788</c:v>
                </c:pt>
                <c:pt idx="48">
                  <c:v>95.155085999999997</c:v>
                </c:pt>
                <c:pt idx="49">
                  <c:v>95.154328000000007</c:v>
                </c:pt>
                <c:pt idx="50">
                  <c:v>95.134844999999999</c:v>
                </c:pt>
                <c:pt idx="51">
                  <c:v>95.107540999999998</c:v>
                </c:pt>
                <c:pt idx="52">
                  <c:v>95.086101999999997</c:v>
                </c:pt>
                <c:pt idx="53">
                  <c:v>95.078918000000002</c:v>
                </c:pt>
                <c:pt idx="54">
                  <c:v>95.088117999999994</c:v>
                </c:pt>
                <c:pt idx="55">
                  <c:v>95.110883999999999</c:v>
                </c:pt>
                <c:pt idx="56">
                  <c:v>95.140749</c:v>
                </c:pt>
                <c:pt idx="57">
                  <c:v>95.171547000000004</c:v>
                </c:pt>
                <c:pt idx="58">
                  <c:v>95.199809000000002</c:v>
                </c:pt>
                <c:pt idx="59">
                  <c:v>95.223518999999996</c:v>
                </c:pt>
                <c:pt idx="60">
                  <c:v>95.241315</c:v>
                </c:pt>
                <c:pt idx="61">
                  <c:v>95.249583999999999</c:v>
                </c:pt>
                <c:pt idx="62">
                  <c:v>95.242996000000005</c:v>
                </c:pt>
                <c:pt idx="63">
                  <c:v>95.219562999999994</c:v>
                </c:pt>
                <c:pt idx="64">
                  <c:v>95.183369999999996</c:v>
                </c:pt>
                <c:pt idx="65">
                  <c:v>95.142213999999996</c:v>
                </c:pt>
                <c:pt idx="66">
                  <c:v>95.105259000000004</c:v>
                </c:pt>
                <c:pt idx="67">
                  <c:v>95.084075999999996</c:v>
                </c:pt>
                <c:pt idx="68">
                  <c:v>95.087350000000001</c:v>
                </c:pt>
                <c:pt idx="69">
                  <c:v>95.108390999999997</c:v>
                </c:pt>
                <c:pt idx="70">
                  <c:v>95.127268000000001</c:v>
                </c:pt>
                <c:pt idx="71">
                  <c:v>95.132626000000002</c:v>
                </c:pt>
                <c:pt idx="72">
                  <c:v>95.133330999999998</c:v>
                </c:pt>
                <c:pt idx="73">
                  <c:v>95.145944999999998</c:v>
                </c:pt>
                <c:pt idx="74">
                  <c:v>95.176336000000006</c:v>
                </c:pt>
                <c:pt idx="75">
                  <c:v>95.213909000000001</c:v>
                </c:pt>
                <c:pt idx="76">
                  <c:v>95.244444999999999</c:v>
                </c:pt>
                <c:pt idx="77">
                  <c:v>95.265439000000001</c:v>
                </c:pt>
                <c:pt idx="78">
                  <c:v>95.281114000000002</c:v>
                </c:pt>
                <c:pt idx="79">
                  <c:v>95.285837999999998</c:v>
                </c:pt>
                <c:pt idx="80">
                  <c:v>95.263039000000006</c:v>
                </c:pt>
                <c:pt idx="81">
                  <c:v>95.206847999999994</c:v>
                </c:pt>
                <c:pt idx="82">
                  <c:v>95.140566000000007</c:v>
                </c:pt>
                <c:pt idx="83">
                  <c:v>95.099243999999999</c:v>
                </c:pt>
                <c:pt idx="84">
                  <c:v>95.092509000000007</c:v>
                </c:pt>
                <c:pt idx="85">
                  <c:v>95.103187000000005</c:v>
                </c:pt>
                <c:pt idx="86">
                  <c:v>95.114642000000003</c:v>
                </c:pt>
                <c:pt idx="87">
                  <c:v>95.121898999999999</c:v>
                </c:pt>
                <c:pt idx="88">
                  <c:v>95.125365000000002</c:v>
                </c:pt>
                <c:pt idx="89">
                  <c:v>95.124022999999994</c:v>
                </c:pt>
                <c:pt idx="90">
                  <c:v>95.116266999999993</c:v>
                </c:pt>
                <c:pt idx="91">
                  <c:v>95.103444999999994</c:v>
                </c:pt>
                <c:pt idx="92">
                  <c:v>95.090147000000002</c:v>
                </c:pt>
                <c:pt idx="93">
                  <c:v>95.080224000000001</c:v>
                </c:pt>
                <c:pt idx="94">
                  <c:v>95.072991999999999</c:v>
                </c:pt>
                <c:pt idx="95">
                  <c:v>95.063411000000002</c:v>
                </c:pt>
                <c:pt idx="96">
                  <c:v>95.047088000000002</c:v>
                </c:pt>
                <c:pt idx="97">
                  <c:v>95.027828</c:v>
                </c:pt>
                <c:pt idx="98">
                  <c:v>95.021355999999997</c:v>
                </c:pt>
                <c:pt idx="99">
                  <c:v>95.044077000000001</c:v>
                </c:pt>
                <c:pt idx="100">
                  <c:v>95.091582000000002</c:v>
                </c:pt>
                <c:pt idx="101">
                  <c:v>95.135936000000001</c:v>
                </c:pt>
                <c:pt idx="102">
                  <c:v>95.152844999999999</c:v>
                </c:pt>
                <c:pt idx="103">
                  <c:v>95.144420999999994</c:v>
                </c:pt>
                <c:pt idx="104">
                  <c:v>95.128388999999999</c:v>
                </c:pt>
                <c:pt idx="105">
                  <c:v>95.118646999999996</c:v>
                </c:pt>
                <c:pt idx="106">
                  <c:v>95.121091000000007</c:v>
                </c:pt>
                <c:pt idx="107">
                  <c:v>95.132384000000002</c:v>
                </c:pt>
                <c:pt idx="108">
                  <c:v>95.137851999999995</c:v>
                </c:pt>
                <c:pt idx="109">
                  <c:v>95.119299999999996</c:v>
                </c:pt>
                <c:pt idx="110">
                  <c:v>95.082093</c:v>
                </c:pt>
                <c:pt idx="111">
                  <c:v>95.059667000000005</c:v>
                </c:pt>
                <c:pt idx="112">
                  <c:v>95.077661000000006</c:v>
                </c:pt>
                <c:pt idx="113">
                  <c:v>95.129897999999997</c:v>
                </c:pt>
                <c:pt idx="114">
                  <c:v>95.184685000000002</c:v>
                </c:pt>
                <c:pt idx="115">
                  <c:v>95.214692999999997</c:v>
                </c:pt>
                <c:pt idx="116">
                  <c:v>95.22663</c:v>
                </c:pt>
                <c:pt idx="117">
                  <c:v>95.242808999999994</c:v>
                </c:pt>
                <c:pt idx="118">
                  <c:v>95.264519000000007</c:v>
                </c:pt>
                <c:pt idx="119">
                  <c:v>95.270003000000003</c:v>
                </c:pt>
                <c:pt idx="120">
                  <c:v>95.243976000000004</c:v>
                </c:pt>
                <c:pt idx="121">
                  <c:v>95.200271000000001</c:v>
                </c:pt>
                <c:pt idx="122">
                  <c:v>95.171435000000002</c:v>
                </c:pt>
                <c:pt idx="123">
                  <c:v>95.171280999999993</c:v>
                </c:pt>
                <c:pt idx="124">
                  <c:v>95.180026999999995</c:v>
                </c:pt>
                <c:pt idx="125">
                  <c:v>95.170614</c:v>
                </c:pt>
                <c:pt idx="126">
                  <c:v>95.142013000000006</c:v>
                </c:pt>
                <c:pt idx="127">
                  <c:v>95.122529999999998</c:v>
                </c:pt>
                <c:pt idx="128">
                  <c:v>95.139219999999995</c:v>
                </c:pt>
                <c:pt idx="129">
                  <c:v>95.183886000000001</c:v>
                </c:pt>
                <c:pt idx="130">
                  <c:v>95.205409000000003</c:v>
                </c:pt>
                <c:pt idx="131">
                  <c:v>95.159751</c:v>
                </c:pt>
                <c:pt idx="132">
                  <c:v>95.066891999999996</c:v>
                </c:pt>
                <c:pt idx="133">
                  <c:v>94.978778000000005</c:v>
                </c:pt>
                <c:pt idx="134">
                  <c:v>94.923921000000007</c:v>
                </c:pt>
                <c:pt idx="135">
                  <c:v>94.913884999999993</c:v>
                </c:pt>
                <c:pt idx="136">
                  <c:v>94.959703000000005</c:v>
                </c:pt>
                <c:pt idx="137">
                  <c:v>95.038623999999999</c:v>
                </c:pt>
                <c:pt idx="138">
                  <c:v>95.096896000000001</c:v>
                </c:pt>
                <c:pt idx="139">
                  <c:v>95.109408999999999</c:v>
                </c:pt>
                <c:pt idx="140">
                  <c:v>95.094487000000001</c:v>
                </c:pt>
                <c:pt idx="141">
                  <c:v>95.084197000000003</c:v>
                </c:pt>
                <c:pt idx="142">
                  <c:v>95.098112999999998</c:v>
                </c:pt>
                <c:pt idx="143">
                  <c:v>95.132555999999994</c:v>
                </c:pt>
                <c:pt idx="144">
                  <c:v>95.167878000000002</c:v>
                </c:pt>
                <c:pt idx="145">
                  <c:v>95.180259000000007</c:v>
                </c:pt>
                <c:pt idx="146">
                  <c:v>95.162862000000004</c:v>
                </c:pt>
                <c:pt idx="147">
                  <c:v>95.133714999999995</c:v>
                </c:pt>
                <c:pt idx="148">
                  <c:v>95.093902</c:v>
                </c:pt>
                <c:pt idx="149">
                  <c:v>95.054109999999994</c:v>
                </c:pt>
                <c:pt idx="150">
                  <c:v>95.038003000000003</c:v>
                </c:pt>
                <c:pt idx="151">
                  <c:v>95.044290000000004</c:v>
                </c:pt>
                <c:pt idx="152">
                  <c:v>95.067077999999995</c:v>
                </c:pt>
                <c:pt idx="153">
                  <c:v>95.102169000000004</c:v>
                </c:pt>
                <c:pt idx="154">
                  <c:v>95.143139000000005</c:v>
                </c:pt>
                <c:pt idx="155">
                  <c:v>95.179483000000005</c:v>
                </c:pt>
                <c:pt idx="156">
                  <c:v>95.202611000000005</c:v>
                </c:pt>
                <c:pt idx="157">
                  <c:v>95.207438999999994</c:v>
                </c:pt>
                <c:pt idx="158">
                  <c:v>95.190085999999994</c:v>
                </c:pt>
                <c:pt idx="159">
                  <c:v>95.149510000000006</c:v>
                </c:pt>
                <c:pt idx="160">
                  <c:v>95.099361000000002</c:v>
                </c:pt>
                <c:pt idx="161">
                  <c:v>95.071591999999995</c:v>
                </c:pt>
                <c:pt idx="162">
                  <c:v>95.078513000000001</c:v>
                </c:pt>
                <c:pt idx="163">
                  <c:v>95.085106999999994</c:v>
                </c:pt>
                <c:pt idx="164">
                  <c:v>95.067694000000003</c:v>
                </c:pt>
                <c:pt idx="165">
                  <c:v>95.047314999999998</c:v>
                </c:pt>
                <c:pt idx="166">
                  <c:v>95.050730000000001</c:v>
                </c:pt>
                <c:pt idx="167">
                  <c:v>95.076340999999999</c:v>
                </c:pt>
                <c:pt idx="168">
                  <c:v>95.099284999999995</c:v>
                </c:pt>
                <c:pt idx="169">
                  <c:v>95.104875000000007</c:v>
                </c:pt>
                <c:pt idx="170">
                  <c:v>95.107603999999995</c:v>
                </c:pt>
                <c:pt idx="171">
                  <c:v>95.127634</c:v>
                </c:pt>
                <c:pt idx="172">
                  <c:v>95.159749000000005</c:v>
                </c:pt>
                <c:pt idx="173">
                  <c:v>95.174238000000003</c:v>
                </c:pt>
                <c:pt idx="174">
                  <c:v>95.152396999999993</c:v>
                </c:pt>
                <c:pt idx="175">
                  <c:v>95.113760999999997</c:v>
                </c:pt>
                <c:pt idx="176">
                  <c:v>95.100415999999996</c:v>
                </c:pt>
                <c:pt idx="177">
                  <c:v>95.140063999999995</c:v>
                </c:pt>
                <c:pt idx="178">
                  <c:v>95.215333999999999</c:v>
                </c:pt>
                <c:pt idx="179">
                  <c:v>95.261803999999998</c:v>
                </c:pt>
                <c:pt idx="180">
                  <c:v>95.233711999999997</c:v>
                </c:pt>
                <c:pt idx="181">
                  <c:v>95.161179000000004</c:v>
                </c:pt>
                <c:pt idx="182">
                  <c:v>95.104292999999998</c:v>
                </c:pt>
                <c:pt idx="183">
                  <c:v>95.090534000000005</c:v>
                </c:pt>
                <c:pt idx="184">
                  <c:v>95.111824999999996</c:v>
                </c:pt>
                <c:pt idx="185">
                  <c:v>95.136626000000007</c:v>
                </c:pt>
                <c:pt idx="186">
                  <c:v>95.146978000000004</c:v>
                </c:pt>
                <c:pt idx="187">
                  <c:v>95.150496000000004</c:v>
                </c:pt>
                <c:pt idx="188">
                  <c:v>95.146231</c:v>
                </c:pt>
                <c:pt idx="189">
                  <c:v>95.123142999999999</c:v>
                </c:pt>
                <c:pt idx="190">
                  <c:v>95.077882000000002</c:v>
                </c:pt>
                <c:pt idx="191">
                  <c:v>95.022084000000007</c:v>
                </c:pt>
                <c:pt idx="192">
                  <c:v>94.983502999999999</c:v>
                </c:pt>
                <c:pt idx="193">
                  <c:v>94.993088999999998</c:v>
                </c:pt>
                <c:pt idx="194">
                  <c:v>95.051570999999996</c:v>
                </c:pt>
                <c:pt idx="195">
                  <c:v>95.129531999999998</c:v>
                </c:pt>
                <c:pt idx="196">
                  <c:v>95.192836</c:v>
                </c:pt>
                <c:pt idx="197">
                  <c:v>95.202326999999997</c:v>
                </c:pt>
                <c:pt idx="198">
                  <c:v>95.148122999999998</c:v>
                </c:pt>
                <c:pt idx="199">
                  <c:v>95.082464999999999</c:v>
                </c:pt>
                <c:pt idx="200">
                  <c:v>95.048711999999995</c:v>
                </c:pt>
                <c:pt idx="201">
                  <c:v>95.054569999999998</c:v>
                </c:pt>
                <c:pt idx="202">
                  <c:v>95.093558000000002</c:v>
                </c:pt>
                <c:pt idx="203">
                  <c:v>95.140669000000003</c:v>
                </c:pt>
                <c:pt idx="204">
                  <c:v>95.162777000000006</c:v>
                </c:pt>
                <c:pt idx="205">
                  <c:v>95.139498000000003</c:v>
                </c:pt>
                <c:pt idx="206">
                  <c:v>95.079133999999996</c:v>
                </c:pt>
                <c:pt idx="207">
                  <c:v>95.005086000000006</c:v>
                </c:pt>
                <c:pt idx="208">
                  <c:v>94.938002999999995</c:v>
                </c:pt>
                <c:pt idx="209">
                  <c:v>94.894133999999994</c:v>
                </c:pt>
                <c:pt idx="210">
                  <c:v>94.880476999999999</c:v>
                </c:pt>
                <c:pt idx="211">
                  <c:v>94.889049</c:v>
                </c:pt>
                <c:pt idx="212">
                  <c:v>94.905978000000005</c:v>
                </c:pt>
                <c:pt idx="213">
                  <c:v>94.925071000000003</c:v>
                </c:pt>
                <c:pt idx="214">
                  <c:v>94.948948999999999</c:v>
                </c:pt>
                <c:pt idx="215">
                  <c:v>94.975765999999993</c:v>
                </c:pt>
                <c:pt idx="216">
                  <c:v>94.990281999999993</c:v>
                </c:pt>
                <c:pt idx="217">
                  <c:v>94.978646999999995</c:v>
                </c:pt>
                <c:pt idx="218">
                  <c:v>94.945559000000003</c:v>
                </c:pt>
                <c:pt idx="219">
                  <c:v>94.910628000000003</c:v>
                </c:pt>
                <c:pt idx="220">
                  <c:v>94.899545000000003</c:v>
                </c:pt>
                <c:pt idx="221">
                  <c:v>94.927267000000001</c:v>
                </c:pt>
                <c:pt idx="222">
                  <c:v>94.978183000000001</c:v>
                </c:pt>
                <c:pt idx="223">
                  <c:v>95.025767999999999</c:v>
                </c:pt>
                <c:pt idx="224">
                  <c:v>95.058344000000005</c:v>
                </c:pt>
                <c:pt idx="225">
                  <c:v>95.073082999999997</c:v>
                </c:pt>
                <c:pt idx="226">
                  <c:v>95.071344999999994</c:v>
                </c:pt>
                <c:pt idx="227">
                  <c:v>95.057992999999996</c:v>
                </c:pt>
                <c:pt idx="228">
                  <c:v>95.031665000000004</c:v>
                </c:pt>
                <c:pt idx="229">
                  <c:v>94.976226999999994</c:v>
                </c:pt>
                <c:pt idx="230">
                  <c:v>94.879594999999995</c:v>
                </c:pt>
                <c:pt idx="231">
                  <c:v>94.764870000000002</c:v>
                </c:pt>
                <c:pt idx="232">
                  <c:v>94.683176000000003</c:v>
                </c:pt>
                <c:pt idx="233">
                  <c:v>94.673027000000005</c:v>
                </c:pt>
                <c:pt idx="234">
                  <c:v>94.730144999999993</c:v>
                </c:pt>
                <c:pt idx="235">
                  <c:v>94.812263999999999</c:v>
                </c:pt>
                <c:pt idx="236">
                  <c:v>94.882223999999994</c:v>
                </c:pt>
                <c:pt idx="237">
                  <c:v>94.940875000000005</c:v>
                </c:pt>
                <c:pt idx="238">
                  <c:v>95.006005999999999</c:v>
                </c:pt>
                <c:pt idx="239">
                  <c:v>95.074042000000006</c:v>
                </c:pt>
                <c:pt idx="240">
                  <c:v>95.116709999999998</c:v>
                </c:pt>
                <c:pt idx="241">
                  <c:v>95.117204000000001</c:v>
                </c:pt>
                <c:pt idx="242">
                  <c:v>95.093378999999999</c:v>
                </c:pt>
                <c:pt idx="243">
                  <c:v>95.070959999999999</c:v>
                </c:pt>
                <c:pt idx="244">
                  <c:v>95.057986999999997</c:v>
                </c:pt>
                <c:pt idx="245">
                  <c:v>95.046031999999997</c:v>
                </c:pt>
                <c:pt idx="246">
                  <c:v>95.017504000000002</c:v>
                </c:pt>
                <c:pt idx="247">
                  <c:v>94.945652999999993</c:v>
                </c:pt>
                <c:pt idx="248">
                  <c:v>94.818190999999999</c:v>
                </c:pt>
                <c:pt idx="249">
                  <c:v>94.708055999999999</c:v>
                </c:pt>
                <c:pt idx="250">
                  <c:v>94.716420999999997</c:v>
                </c:pt>
                <c:pt idx="251">
                  <c:v>94.818006999999994</c:v>
                </c:pt>
                <c:pt idx="252">
                  <c:v>94.939594</c:v>
                </c:pt>
                <c:pt idx="253">
                  <c:v>95.022847999999996</c:v>
                </c:pt>
                <c:pt idx="254">
                  <c:v>95.011899</c:v>
                </c:pt>
                <c:pt idx="255">
                  <c:v>94.899193999999994</c:v>
                </c:pt>
                <c:pt idx="256">
                  <c:v>94.772070999999997</c:v>
                </c:pt>
                <c:pt idx="257">
                  <c:v>94.728697999999994</c:v>
                </c:pt>
                <c:pt idx="258">
                  <c:v>94.783698000000001</c:v>
                </c:pt>
                <c:pt idx="259">
                  <c:v>94.883247999999995</c:v>
                </c:pt>
                <c:pt idx="260">
                  <c:v>94.970624000000001</c:v>
                </c:pt>
                <c:pt idx="261">
                  <c:v>95.033085999999997</c:v>
                </c:pt>
                <c:pt idx="262">
                  <c:v>95.097656999999998</c:v>
                </c:pt>
                <c:pt idx="263">
                  <c:v>95.19717</c:v>
                </c:pt>
                <c:pt idx="264">
                  <c:v>95.330190999999999</c:v>
                </c:pt>
                <c:pt idx="265">
                  <c:v>95.447558000000001</c:v>
                </c:pt>
                <c:pt idx="266">
                  <c:v>95.482286000000002</c:v>
                </c:pt>
                <c:pt idx="267">
                  <c:v>95.410734000000005</c:v>
                </c:pt>
                <c:pt idx="268">
                  <c:v>95.272992000000002</c:v>
                </c:pt>
                <c:pt idx="269">
                  <c:v>95.137150000000005</c:v>
                </c:pt>
                <c:pt idx="270">
                  <c:v>95.055824000000001</c:v>
                </c:pt>
                <c:pt idx="271">
                  <c:v>95.038483999999997</c:v>
                </c:pt>
                <c:pt idx="272">
                  <c:v>95.049660000000003</c:v>
                </c:pt>
                <c:pt idx="273">
                  <c:v>95.033591000000001</c:v>
                </c:pt>
                <c:pt idx="274">
                  <c:v>94.969804999999994</c:v>
                </c:pt>
                <c:pt idx="275">
                  <c:v>94.909941000000003</c:v>
                </c:pt>
                <c:pt idx="276">
                  <c:v>94.919856999999993</c:v>
                </c:pt>
                <c:pt idx="277">
                  <c:v>94.997750999999994</c:v>
                </c:pt>
                <c:pt idx="278">
                  <c:v>95.077753000000001</c:v>
                </c:pt>
                <c:pt idx="279">
                  <c:v>95.102757999999994</c:v>
                </c:pt>
                <c:pt idx="280">
                  <c:v>95.071661000000006</c:v>
                </c:pt>
                <c:pt idx="281">
                  <c:v>95.013200999999995</c:v>
                </c:pt>
                <c:pt idx="282">
                  <c:v>94.945812000000004</c:v>
                </c:pt>
                <c:pt idx="283">
                  <c:v>94.875906999999998</c:v>
                </c:pt>
                <c:pt idx="284">
                  <c:v>94.818550000000002</c:v>
                </c:pt>
                <c:pt idx="285">
                  <c:v>94.802060999999995</c:v>
                </c:pt>
                <c:pt idx="286">
                  <c:v>94.850633999999999</c:v>
                </c:pt>
                <c:pt idx="287">
                  <c:v>94.958174</c:v>
                </c:pt>
                <c:pt idx="288">
                  <c:v>95.077502999999993</c:v>
                </c:pt>
                <c:pt idx="289">
                  <c:v>95.159719999999993</c:v>
                </c:pt>
                <c:pt idx="290">
                  <c:v>95.194294999999997</c:v>
                </c:pt>
                <c:pt idx="291">
                  <c:v>95.191946999999999</c:v>
                </c:pt>
                <c:pt idx="292">
                  <c:v>95.163217000000003</c:v>
                </c:pt>
                <c:pt idx="293">
                  <c:v>95.111973000000006</c:v>
                </c:pt>
                <c:pt idx="294">
                  <c:v>95.043271000000004</c:v>
                </c:pt>
                <c:pt idx="295">
                  <c:v>94.972747999999996</c:v>
                </c:pt>
                <c:pt idx="296">
                  <c:v>94.922659999999993</c:v>
                </c:pt>
                <c:pt idx="297">
                  <c:v>94.909778000000003</c:v>
                </c:pt>
                <c:pt idx="298">
                  <c:v>94.932175999999998</c:v>
                </c:pt>
                <c:pt idx="299">
                  <c:v>94.965823999999998</c:v>
                </c:pt>
                <c:pt idx="300">
                  <c:v>94.986339000000001</c:v>
                </c:pt>
                <c:pt idx="301">
                  <c:v>94.99</c:v>
                </c:pt>
                <c:pt idx="302">
                  <c:v>94.982939000000002</c:v>
                </c:pt>
                <c:pt idx="303">
                  <c:v>94.971001000000001</c:v>
                </c:pt>
                <c:pt idx="304">
                  <c:v>94.964049000000003</c:v>
                </c:pt>
                <c:pt idx="305">
                  <c:v>94.969176000000004</c:v>
                </c:pt>
                <c:pt idx="306">
                  <c:v>94.978632000000005</c:v>
                </c:pt>
                <c:pt idx="307">
                  <c:v>94.971508999999998</c:v>
                </c:pt>
                <c:pt idx="308">
                  <c:v>94.935652000000005</c:v>
                </c:pt>
                <c:pt idx="309">
                  <c:v>94.894412000000003</c:v>
                </c:pt>
                <c:pt idx="310">
                  <c:v>94.899243999999996</c:v>
                </c:pt>
                <c:pt idx="311">
                  <c:v>94.935773999999995</c:v>
                </c:pt>
                <c:pt idx="312">
                  <c:v>94.920872000000003</c:v>
                </c:pt>
                <c:pt idx="313">
                  <c:v>94.857862999999995</c:v>
                </c:pt>
                <c:pt idx="314">
                  <c:v>94.811265000000006</c:v>
                </c:pt>
                <c:pt idx="315">
                  <c:v>94.804022000000003</c:v>
                </c:pt>
                <c:pt idx="316">
                  <c:v>94.815218999999999</c:v>
                </c:pt>
                <c:pt idx="317">
                  <c:v>94.823206999999996</c:v>
                </c:pt>
                <c:pt idx="318">
                  <c:v>94.829958000000005</c:v>
                </c:pt>
                <c:pt idx="319">
                  <c:v>94.849598</c:v>
                </c:pt>
                <c:pt idx="320">
                  <c:v>94.881778999999995</c:v>
                </c:pt>
                <c:pt idx="321">
                  <c:v>94.909906000000007</c:v>
                </c:pt>
                <c:pt idx="322">
                  <c:v>94.927715000000006</c:v>
                </c:pt>
                <c:pt idx="323">
                  <c:v>94.952721999999994</c:v>
                </c:pt>
                <c:pt idx="324">
                  <c:v>94.998632999999998</c:v>
                </c:pt>
                <c:pt idx="325">
                  <c:v>95.016351999999998</c:v>
                </c:pt>
                <c:pt idx="326">
                  <c:v>94.953909999999993</c:v>
                </c:pt>
                <c:pt idx="327">
                  <c:v>94.857281</c:v>
                </c:pt>
                <c:pt idx="328">
                  <c:v>94.775593000000001</c:v>
                </c:pt>
                <c:pt idx="329">
                  <c:v>94.706126999999995</c:v>
                </c:pt>
                <c:pt idx="330">
                  <c:v>94.650394000000006</c:v>
                </c:pt>
                <c:pt idx="331">
                  <c:v>94.614975999999999</c:v>
                </c:pt>
                <c:pt idx="332">
                  <c:v>94.587902</c:v>
                </c:pt>
                <c:pt idx="333">
                  <c:v>94.574102999999994</c:v>
                </c:pt>
                <c:pt idx="334">
                  <c:v>94.576376999999994</c:v>
                </c:pt>
                <c:pt idx="335">
                  <c:v>94.581832000000006</c:v>
                </c:pt>
                <c:pt idx="336">
                  <c:v>94.581326000000004</c:v>
                </c:pt>
                <c:pt idx="337">
                  <c:v>94.576122999999995</c:v>
                </c:pt>
                <c:pt idx="338">
                  <c:v>94.568639000000005</c:v>
                </c:pt>
                <c:pt idx="339">
                  <c:v>94.554872000000003</c:v>
                </c:pt>
                <c:pt idx="340">
                  <c:v>94.528655999999998</c:v>
                </c:pt>
                <c:pt idx="341">
                  <c:v>94.489081999999996</c:v>
                </c:pt>
                <c:pt idx="342">
                  <c:v>94.442002000000002</c:v>
                </c:pt>
                <c:pt idx="343">
                  <c:v>94.401095999999995</c:v>
                </c:pt>
                <c:pt idx="344">
                  <c:v>94.384463999999994</c:v>
                </c:pt>
                <c:pt idx="345">
                  <c:v>94.404707000000002</c:v>
                </c:pt>
                <c:pt idx="346">
                  <c:v>94.466775999999996</c:v>
                </c:pt>
                <c:pt idx="347">
                  <c:v>94.564577</c:v>
                </c:pt>
                <c:pt idx="348">
                  <c:v>94.668584999999993</c:v>
                </c:pt>
                <c:pt idx="349">
                  <c:v>94.714017999999996</c:v>
                </c:pt>
                <c:pt idx="350">
                  <c:v>94.647591000000006</c:v>
                </c:pt>
                <c:pt idx="351">
                  <c:v>94.550871999999998</c:v>
                </c:pt>
                <c:pt idx="352">
                  <c:v>94.505264999999994</c:v>
                </c:pt>
                <c:pt idx="353">
                  <c:v>94.453288000000001</c:v>
                </c:pt>
                <c:pt idx="354">
                  <c:v>94.373743000000005</c:v>
                </c:pt>
                <c:pt idx="355">
                  <c:v>94.294549000000004</c:v>
                </c:pt>
                <c:pt idx="356">
                  <c:v>94.232702000000003</c:v>
                </c:pt>
                <c:pt idx="357">
                  <c:v>94.186071999999996</c:v>
                </c:pt>
                <c:pt idx="358">
                  <c:v>94.147487999999996</c:v>
                </c:pt>
                <c:pt idx="359">
                  <c:v>94.113866999999999</c:v>
                </c:pt>
                <c:pt idx="360">
                  <c:v>94.086295000000007</c:v>
                </c:pt>
                <c:pt idx="361">
                  <c:v>94.067537000000002</c:v>
                </c:pt>
                <c:pt idx="362">
                  <c:v>94.060536999999997</c:v>
                </c:pt>
                <c:pt idx="363">
                  <c:v>94.069012000000001</c:v>
                </c:pt>
                <c:pt idx="364">
                  <c:v>94.092026000000004</c:v>
                </c:pt>
                <c:pt idx="365">
                  <c:v>94.113005999999999</c:v>
                </c:pt>
                <c:pt idx="366">
                  <c:v>94.101213000000001</c:v>
                </c:pt>
                <c:pt idx="367">
                  <c:v>94.034850000000006</c:v>
                </c:pt>
                <c:pt idx="368">
                  <c:v>93.921554</c:v>
                </c:pt>
                <c:pt idx="369">
                  <c:v>93.794151999999997</c:v>
                </c:pt>
                <c:pt idx="370">
                  <c:v>93.698516999999995</c:v>
                </c:pt>
                <c:pt idx="371">
                  <c:v>93.666819000000004</c:v>
                </c:pt>
                <c:pt idx="372">
                  <c:v>93.662476999999996</c:v>
                </c:pt>
                <c:pt idx="373">
                  <c:v>93.641011000000006</c:v>
                </c:pt>
                <c:pt idx="374">
                  <c:v>93.630562999999995</c:v>
                </c:pt>
                <c:pt idx="375">
                  <c:v>93.651747</c:v>
                </c:pt>
                <c:pt idx="376">
                  <c:v>93.688511000000005</c:v>
                </c:pt>
                <c:pt idx="377">
                  <c:v>93.714223000000004</c:v>
                </c:pt>
                <c:pt idx="378">
                  <c:v>93.709198000000001</c:v>
                </c:pt>
                <c:pt idx="379">
                  <c:v>93.672216000000006</c:v>
                </c:pt>
                <c:pt idx="380">
                  <c:v>93.631467999999998</c:v>
                </c:pt>
                <c:pt idx="381">
                  <c:v>93.622856999999996</c:v>
                </c:pt>
                <c:pt idx="382">
                  <c:v>93.634411999999998</c:v>
                </c:pt>
                <c:pt idx="383">
                  <c:v>93.624796000000003</c:v>
                </c:pt>
                <c:pt idx="384">
                  <c:v>93.578653000000003</c:v>
                </c:pt>
                <c:pt idx="385">
                  <c:v>93.507023000000004</c:v>
                </c:pt>
                <c:pt idx="386">
                  <c:v>93.435564999999997</c:v>
                </c:pt>
                <c:pt idx="387">
                  <c:v>93.382598999999999</c:v>
                </c:pt>
                <c:pt idx="388">
                  <c:v>93.335791</c:v>
                </c:pt>
                <c:pt idx="389">
                  <c:v>93.277287999999999</c:v>
                </c:pt>
                <c:pt idx="390">
                  <c:v>93.215783000000002</c:v>
                </c:pt>
                <c:pt idx="391">
                  <c:v>93.182624000000004</c:v>
                </c:pt>
                <c:pt idx="392">
                  <c:v>93.197772999999998</c:v>
                </c:pt>
                <c:pt idx="393">
                  <c:v>93.234066999999996</c:v>
                </c:pt>
                <c:pt idx="394">
                  <c:v>93.246097000000006</c:v>
                </c:pt>
                <c:pt idx="395">
                  <c:v>93.221604999999997</c:v>
                </c:pt>
                <c:pt idx="396">
                  <c:v>93.177542000000003</c:v>
                </c:pt>
                <c:pt idx="397">
                  <c:v>93.134253000000001</c:v>
                </c:pt>
                <c:pt idx="398">
                  <c:v>93.103746999999998</c:v>
                </c:pt>
                <c:pt idx="399">
                  <c:v>93.089645000000004</c:v>
                </c:pt>
                <c:pt idx="400">
                  <c:v>93.088965999999999</c:v>
                </c:pt>
                <c:pt idx="401">
                  <c:v>93.093258000000006</c:v>
                </c:pt>
                <c:pt idx="402">
                  <c:v>93.091773000000003</c:v>
                </c:pt>
                <c:pt idx="403">
                  <c:v>93.073359999999994</c:v>
                </c:pt>
                <c:pt idx="404">
                  <c:v>93.029843</c:v>
                </c:pt>
                <c:pt idx="405">
                  <c:v>92.966198000000006</c:v>
                </c:pt>
                <c:pt idx="406">
                  <c:v>92.901830000000004</c:v>
                </c:pt>
                <c:pt idx="407">
                  <c:v>92.855884000000003</c:v>
                </c:pt>
                <c:pt idx="408">
                  <c:v>92.836123999999998</c:v>
                </c:pt>
                <c:pt idx="409">
                  <c:v>92.840118000000004</c:v>
                </c:pt>
                <c:pt idx="410">
                  <c:v>92.855277999999998</c:v>
                </c:pt>
                <c:pt idx="411">
                  <c:v>92.856144</c:v>
                </c:pt>
                <c:pt idx="412">
                  <c:v>92.815878999999995</c:v>
                </c:pt>
                <c:pt idx="413">
                  <c:v>92.734871999999996</c:v>
                </c:pt>
                <c:pt idx="414">
                  <c:v>92.633786000000001</c:v>
                </c:pt>
                <c:pt idx="415">
                  <c:v>92.538780000000003</c:v>
                </c:pt>
                <c:pt idx="416">
                  <c:v>92.474207000000007</c:v>
                </c:pt>
                <c:pt idx="417">
                  <c:v>92.444174000000004</c:v>
                </c:pt>
                <c:pt idx="418">
                  <c:v>92.430834000000004</c:v>
                </c:pt>
                <c:pt idx="419">
                  <c:v>92.409316000000004</c:v>
                </c:pt>
                <c:pt idx="420">
                  <c:v>92.366770000000002</c:v>
                </c:pt>
                <c:pt idx="421">
                  <c:v>92.311531000000002</c:v>
                </c:pt>
                <c:pt idx="422">
                  <c:v>92.263169000000005</c:v>
                </c:pt>
                <c:pt idx="423">
                  <c:v>92.235094000000004</c:v>
                </c:pt>
                <c:pt idx="424">
                  <c:v>92.228178999999997</c:v>
                </c:pt>
                <c:pt idx="425">
                  <c:v>92.234285</c:v>
                </c:pt>
                <c:pt idx="426">
                  <c:v>92.240572999999998</c:v>
                </c:pt>
                <c:pt idx="427">
                  <c:v>92.231978999999995</c:v>
                </c:pt>
                <c:pt idx="428">
                  <c:v>92.197929000000002</c:v>
                </c:pt>
                <c:pt idx="429">
                  <c:v>92.137890999999996</c:v>
                </c:pt>
                <c:pt idx="430">
                  <c:v>92.060376000000005</c:v>
                </c:pt>
                <c:pt idx="431">
                  <c:v>91.976146</c:v>
                </c:pt>
                <c:pt idx="432">
                  <c:v>91.900976999999997</c:v>
                </c:pt>
                <c:pt idx="433">
                  <c:v>91.864266000000001</c:v>
                </c:pt>
                <c:pt idx="434">
                  <c:v>91.875073999999998</c:v>
                </c:pt>
                <c:pt idx="435">
                  <c:v>91.903903</c:v>
                </c:pt>
                <c:pt idx="436">
                  <c:v>91.931799999999996</c:v>
                </c:pt>
                <c:pt idx="437">
                  <c:v>91.952099000000004</c:v>
                </c:pt>
                <c:pt idx="438">
                  <c:v>91.952372999999994</c:v>
                </c:pt>
                <c:pt idx="439">
                  <c:v>91.924182000000002</c:v>
                </c:pt>
                <c:pt idx="440">
                  <c:v>91.877177000000003</c:v>
                </c:pt>
                <c:pt idx="441">
                  <c:v>91.830184000000003</c:v>
                </c:pt>
                <c:pt idx="442">
                  <c:v>91.789961000000005</c:v>
                </c:pt>
                <c:pt idx="443">
                  <c:v>91.747153999999995</c:v>
                </c:pt>
                <c:pt idx="444">
                  <c:v>91.693523999999996</c:v>
                </c:pt>
                <c:pt idx="445">
                  <c:v>91.637232999999995</c:v>
                </c:pt>
                <c:pt idx="446">
                  <c:v>91.598054000000005</c:v>
                </c:pt>
                <c:pt idx="447">
                  <c:v>91.585313999999997</c:v>
                </c:pt>
                <c:pt idx="448">
                  <c:v>91.583716999999993</c:v>
                </c:pt>
                <c:pt idx="449">
                  <c:v>91.570620000000005</c:v>
                </c:pt>
                <c:pt idx="450">
                  <c:v>91.542060000000006</c:v>
                </c:pt>
                <c:pt idx="451">
                  <c:v>91.507767000000001</c:v>
                </c:pt>
                <c:pt idx="452">
                  <c:v>91.473403000000005</c:v>
                </c:pt>
                <c:pt idx="453">
                  <c:v>91.442835000000002</c:v>
                </c:pt>
                <c:pt idx="454">
                  <c:v>91.427575000000004</c:v>
                </c:pt>
                <c:pt idx="455">
                  <c:v>91.431201000000001</c:v>
                </c:pt>
                <c:pt idx="456">
                  <c:v>91.430600999999996</c:v>
                </c:pt>
                <c:pt idx="457">
                  <c:v>91.397880999999998</c:v>
                </c:pt>
                <c:pt idx="458">
                  <c:v>91.331123000000005</c:v>
                </c:pt>
                <c:pt idx="459">
                  <c:v>91.251780999999994</c:v>
                </c:pt>
                <c:pt idx="460">
                  <c:v>91.179595000000006</c:v>
                </c:pt>
                <c:pt idx="461">
                  <c:v>91.117761000000002</c:v>
                </c:pt>
                <c:pt idx="462">
                  <c:v>91.063001</c:v>
                </c:pt>
                <c:pt idx="463">
                  <c:v>91.024265999999997</c:v>
                </c:pt>
                <c:pt idx="464">
                  <c:v>91.017460999999997</c:v>
                </c:pt>
                <c:pt idx="465">
                  <c:v>91.038679999999999</c:v>
                </c:pt>
                <c:pt idx="466">
                  <c:v>91.059124999999995</c:v>
                </c:pt>
                <c:pt idx="467">
                  <c:v>91.051831000000007</c:v>
                </c:pt>
                <c:pt idx="468">
                  <c:v>91.014764999999997</c:v>
                </c:pt>
                <c:pt idx="469">
                  <c:v>90.969123999999994</c:v>
                </c:pt>
                <c:pt idx="470">
                  <c:v>90.937460999999999</c:v>
                </c:pt>
                <c:pt idx="471">
                  <c:v>90.921322000000004</c:v>
                </c:pt>
                <c:pt idx="472">
                  <c:v>90.903786999999994</c:v>
                </c:pt>
                <c:pt idx="473">
                  <c:v>90.873943999999995</c:v>
                </c:pt>
                <c:pt idx="474">
                  <c:v>90.839819000000006</c:v>
                </c:pt>
                <c:pt idx="475">
                  <c:v>90.814401000000004</c:v>
                </c:pt>
                <c:pt idx="476">
                  <c:v>90.798389</c:v>
                </c:pt>
                <c:pt idx="477">
                  <c:v>90.782250000000005</c:v>
                </c:pt>
                <c:pt idx="478">
                  <c:v>90.761576000000005</c:v>
                </c:pt>
                <c:pt idx="479">
                  <c:v>90.743121000000002</c:v>
                </c:pt>
                <c:pt idx="480">
                  <c:v>90.735611000000006</c:v>
                </c:pt>
                <c:pt idx="481">
                  <c:v>90.739176</c:v>
                </c:pt>
                <c:pt idx="482">
                  <c:v>90.744659999999996</c:v>
                </c:pt>
                <c:pt idx="483">
                  <c:v>90.741397000000006</c:v>
                </c:pt>
                <c:pt idx="484">
                  <c:v>90.723149000000006</c:v>
                </c:pt>
                <c:pt idx="485">
                  <c:v>90.688439000000002</c:v>
                </c:pt>
                <c:pt idx="486">
                  <c:v>90.638343000000006</c:v>
                </c:pt>
                <c:pt idx="487">
                  <c:v>90.575518000000002</c:v>
                </c:pt>
                <c:pt idx="488">
                  <c:v>90.504147000000003</c:v>
                </c:pt>
                <c:pt idx="489">
                  <c:v>90.432429999999997</c:v>
                </c:pt>
                <c:pt idx="490">
                  <c:v>90.375235000000004</c:v>
                </c:pt>
                <c:pt idx="491">
                  <c:v>90.347678000000002</c:v>
                </c:pt>
                <c:pt idx="492">
                  <c:v>90.352084000000005</c:v>
                </c:pt>
                <c:pt idx="493">
                  <c:v>90.374825000000001</c:v>
                </c:pt>
                <c:pt idx="494">
                  <c:v>90.393602999999999</c:v>
                </c:pt>
                <c:pt idx="495">
                  <c:v>90.387540000000001</c:v>
                </c:pt>
                <c:pt idx="496">
                  <c:v>90.351540999999997</c:v>
                </c:pt>
                <c:pt idx="497">
                  <c:v>90.304787000000005</c:v>
                </c:pt>
                <c:pt idx="498">
                  <c:v>90.271276999999998</c:v>
                </c:pt>
                <c:pt idx="499">
                  <c:v>90.255964000000006</c:v>
                </c:pt>
                <c:pt idx="500">
                  <c:v>90.249396000000004</c:v>
                </c:pt>
                <c:pt idx="501">
                  <c:v>90.243302</c:v>
                </c:pt>
                <c:pt idx="502">
                  <c:v>90.234358</c:v>
                </c:pt>
                <c:pt idx="503">
                  <c:v>90.218196000000006</c:v>
                </c:pt>
                <c:pt idx="504">
                  <c:v>90.185490000000001</c:v>
                </c:pt>
                <c:pt idx="505">
                  <c:v>90.128816999999998</c:v>
                </c:pt>
                <c:pt idx="506">
                  <c:v>90.053993000000006</c:v>
                </c:pt>
                <c:pt idx="507">
                  <c:v>89.979984000000002</c:v>
                </c:pt>
                <c:pt idx="508">
                  <c:v>89.925796000000005</c:v>
                </c:pt>
                <c:pt idx="509">
                  <c:v>89.898216000000005</c:v>
                </c:pt>
                <c:pt idx="510">
                  <c:v>89.890643999999995</c:v>
                </c:pt>
                <c:pt idx="511">
                  <c:v>89.890872000000002</c:v>
                </c:pt>
                <c:pt idx="512">
                  <c:v>89.889334000000005</c:v>
                </c:pt>
                <c:pt idx="513">
                  <c:v>89.881251000000006</c:v>
                </c:pt>
                <c:pt idx="514">
                  <c:v>89.864361000000002</c:v>
                </c:pt>
                <c:pt idx="515">
                  <c:v>89.838143000000002</c:v>
                </c:pt>
                <c:pt idx="516">
                  <c:v>89.806216000000006</c:v>
                </c:pt>
                <c:pt idx="517">
                  <c:v>89.778274999999994</c:v>
                </c:pt>
                <c:pt idx="518">
                  <c:v>89.764847000000003</c:v>
                </c:pt>
                <c:pt idx="519">
                  <c:v>89.764480000000006</c:v>
                </c:pt>
                <c:pt idx="520">
                  <c:v>89.760149999999996</c:v>
                </c:pt>
                <c:pt idx="521">
                  <c:v>89.733767</c:v>
                </c:pt>
                <c:pt idx="522">
                  <c:v>89.679851999999997</c:v>
                </c:pt>
                <c:pt idx="523">
                  <c:v>89.605728999999997</c:v>
                </c:pt>
                <c:pt idx="524">
                  <c:v>89.526651999999999</c:v>
                </c:pt>
                <c:pt idx="525">
                  <c:v>89.463009</c:v>
                </c:pt>
                <c:pt idx="526">
                  <c:v>89.434246999999999</c:v>
                </c:pt>
                <c:pt idx="527">
                  <c:v>89.446213</c:v>
                </c:pt>
                <c:pt idx="528">
                  <c:v>89.482995000000003</c:v>
                </c:pt>
                <c:pt idx="529">
                  <c:v>89.515197000000001</c:v>
                </c:pt>
                <c:pt idx="530">
                  <c:v>89.520408000000003</c:v>
                </c:pt>
                <c:pt idx="531">
                  <c:v>89.497037000000006</c:v>
                </c:pt>
                <c:pt idx="532">
                  <c:v>89.458078999999998</c:v>
                </c:pt>
                <c:pt idx="533">
                  <c:v>89.414777000000001</c:v>
                </c:pt>
                <c:pt idx="534">
                  <c:v>89.369969999999995</c:v>
                </c:pt>
                <c:pt idx="535">
                  <c:v>89.326479000000006</c:v>
                </c:pt>
                <c:pt idx="536">
                  <c:v>89.295308000000006</c:v>
                </c:pt>
                <c:pt idx="537">
                  <c:v>89.290092000000001</c:v>
                </c:pt>
                <c:pt idx="538">
                  <c:v>89.310894000000005</c:v>
                </c:pt>
                <c:pt idx="539">
                  <c:v>89.335750000000004</c:v>
                </c:pt>
                <c:pt idx="540">
                  <c:v>89.334946000000002</c:v>
                </c:pt>
                <c:pt idx="541">
                  <c:v>89.296684999999997</c:v>
                </c:pt>
                <c:pt idx="542">
                  <c:v>89.237516999999997</c:v>
                </c:pt>
                <c:pt idx="543">
                  <c:v>89.187019000000006</c:v>
                </c:pt>
                <c:pt idx="544">
                  <c:v>89.162350000000004</c:v>
                </c:pt>
                <c:pt idx="545">
                  <c:v>89.158862999999997</c:v>
                </c:pt>
                <c:pt idx="546">
                  <c:v>89.161938000000006</c:v>
                </c:pt>
                <c:pt idx="547">
                  <c:v>89.162319999999994</c:v>
                </c:pt>
                <c:pt idx="548">
                  <c:v>89.158091999999996</c:v>
                </c:pt>
                <c:pt idx="549">
                  <c:v>89.149325000000005</c:v>
                </c:pt>
                <c:pt idx="550">
                  <c:v>89.136521999999999</c:v>
                </c:pt>
                <c:pt idx="551">
                  <c:v>89.120914999999997</c:v>
                </c:pt>
                <c:pt idx="552">
                  <c:v>89.101067999999998</c:v>
                </c:pt>
                <c:pt idx="553">
                  <c:v>89.070508000000004</c:v>
                </c:pt>
                <c:pt idx="554">
                  <c:v>89.024814000000006</c:v>
                </c:pt>
                <c:pt idx="555">
                  <c:v>88.972128999999995</c:v>
                </c:pt>
                <c:pt idx="556">
                  <c:v>88.930312999999998</c:v>
                </c:pt>
                <c:pt idx="557">
                  <c:v>88.911670999999998</c:v>
                </c:pt>
                <c:pt idx="558">
                  <c:v>88.913527000000002</c:v>
                </c:pt>
                <c:pt idx="559">
                  <c:v>88.923669000000004</c:v>
                </c:pt>
                <c:pt idx="560">
                  <c:v>88.932694999999995</c:v>
                </c:pt>
                <c:pt idx="561">
                  <c:v>88.939520000000002</c:v>
                </c:pt>
                <c:pt idx="562">
                  <c:v>88.946680999999998</c:v>
                </c:pt>
                <c:pt idx="563">
                  <c:v>88.953235000000006</c:v>
                </c:pt>
                <c:pt idx="564">
                  <c:v>88.951898</c:v>
                </c:pt>
                <c:pt idx="565">
                  <c:v>88.934061</c:v>
                </c:pt>
                <c:pt idx="566">
                  <c:v>88.899882000000005</c:v>
                </c:pt>
                <c:pt idx="567">
                  <c:v>88.864058999999997</c:v>
                </c:pt>
                <c:pt idx="568">
                  <c:v>88.847271000000006</c:v>
                </c:pt>
                <c:pt idx="569">
                  <c:v>88.858348000000007</c:v>
                </c:pt>
                <c:pt idx="570">
                  <c:v>88.885789000000003</c:v>
                </c:pt>
                <c:pt idx="571">
                  <c:v>88.908694999999994</c:v>
                </c:pt>
                <c:pt idx="572">
                  <c:v>88.914035999999996</c:v>
                </c:pt>
                <c:pt idx="573">
                  <c:v>88.901223000000002</c:v>
                </c:pt>
                <c:pt idx="574">
                  <c:v>88.873816000000005</c:v>
                </c:pt>
                <c:pt idx="575">
                  <c:v>88.833960000000005</c:v>
                </c:pt>
                <c:pt idx="576">
                  <c:v>88.786567000000005</c:v>
                </c:pt>
                <c:pt idx="577">
                  <c:v>88.742902000000001</c:v>
                </c:pt>
                <c:pt idx="578">
                  <c:v>88.713887</c:v>
                </c:pt>
                <c:pt idx="579">
                  <c:v>88.699597999999995</c:v>
                </c:pt>
                <c:pt idx="580">
                  <c:v>88.690870000000004</c:v>
                </c:pt>
                <c:pt idx="581">
                  <c:v>88.682490000000001</c:v>
                </c:pt>
                <c:pt idx="582">
                  <c:v>88.678135999999995</c:v>
                </c:pt>
                <c:pt idx="583">
                  <c:v>88.680918000000005</c:v>
                </c:pt>
                <c:pt idx="584">
                  <c:v>88.686753999999993</c:v>
                </c:pt>
                <c:pt idx="585">
                  <c:v>88.691121999999993</c:v>
                </c:pt>
                <c:pt idx="586">
                  <c:v>88.696287999999996</c:v>
                </c:pt>
                <c:pt idx="587">
                  <c:v>88.704747999999995</c:v>
                </c:pt>
                <c:pt idx="588">
                  <c:v>88.708994000000004</c:v>
                </c:pt>
                <c:pt idx="589">
                  <c:v>88.697443000000007</c:v>
                </c:pt>
                <c:pt idx="590">
                  <c:v>88.671679999999995</c:v>
                </c:pt>
                <c:pt idx="591">
                  <c:v>88.648517999999996</c:v>
                </c:pt>
                <c:pt idx="592">
                  <c:v>88.640511000000004</c:v>
                </c:pt>
                <c:pt idx="593">
                  <c:v>88.640835999999993</c:v>
                </c:pt>
                <c:pt idx="594">
                  <c:v>88.634161000000006</c:v>
                </c:pt>
                <c:pt idx="595">
                  <c:v>88.618673999999999</c:v>
                </c:pt>
                <c:pt idx="596">
                  <c:v>88.608114999999998</c:v>
                </c:pt>
                <c:pt idx="597">
                  <c:v>88.611082999999994</c:v>
                </c:pt>
                <c:pt idx="598">
                  <c:v>88.615928999999994</c:v>
                </c:pt>
                <c:pt idx="599">
                  <c:v>88.601799999999997</c:v>
                </c:pt>
                <c:pt idx="600">
                  <c:v>88.560776000000004</c:v>
                </c:pt>
                <c:pt idx="601">
                  <c:v>88.503877000000003</c:v>
                </c:pt>
                <c:pt idx="602">
                  <c:v>88.448606999999996</c:v>
                </c:pt>
                <c:pt idx="603">
                  <c:v>88.406723</c:v>
                </c:pt>
                <c:pt idx="604">
                  <c:v>88.384094000000005</c:v>
                </c:pt>
                <c:pt idx="605">
                  <c:v>88.384924999999996</c:v>
                </c:pt>
                <c:pt idx="606">
                  <c:v>88.409143</c:v>
                </c:pt>
                <c:pt idx="607">
                  <c:v>88.446128000000002</c:v>
                </c:pt>
                <c:pt idx="608">
                  <c:v>88.476971000000006</c:v>
                </c:pt>
                <c:pt idx="609">
                  <c:v>88.486287000000004</c:v>
                </c:pt>
                <c:pt idx="610">
                  <c:v>88.470122000000003</c:v>
                </c:pt>
                <c:pt idx="611">
                  <c:v>88.433732000000006</c:v>
                </c:pt>
                <c:pt idx="612">
                  <c:v>88.387697000000003</c:v>
                </c:pt>
                <c:pt idx="613">
                  <c:v>88.346868000000001</c:v>
                </c:pt>
                <c:pt idx="614">
                  <c:v>88.325999999999993</c:v>
                </c:pt>
                <c:pt idx="615">
                  <c:v>88.329926999999998</c:v>
                </c:pt>
                <c:pt idx="616">
                  <c:v>88.348240000000004</c:v>
                </c:pt>
                <c:pt idx="617">
                  <c:v>88.362843999999996</c:v>
                </c:pt>
                <c:pt idx="618">
                  <c:v>88.361233999999996</c:v>
                </c:pt>
                <c:pt idx="619">
                  <c:v>88.343806000000001</c:v>
                </c:pt>
                <c:pt idx="620">
                  <c:v>88.322355000000002</c:v>
                </c:pt>
                <c:pt idx="621">
                  <c:v>88.312408000000005</c:v>
                </c:pt>
                <c:pt idx="622">
                  <c:v>88.320742999999993</c:v>
                </c:pt>
                <c:pt idx="623">
                  <c:v>88.336269999999999</c:v>
                </c:pt>
                <c:pt idx="624">
                  <c:v>88.337130999999999</c:v>
                </c:pt>
                <c:pt idx="625">
                  <c:v>88.312342000000001</c:v>
                </c:pt>
                <c:pt idx="626">
                  <c:v>88.274445999999998</c:v>
                </c:pt>
                <c:pt idx="627">
                  <c:v>88.245722999999998</c:v>
                </c:pt>
                <c:pt idx="628">
                  <c:v>88.233352999999994</c:v>
                </c:pt>
                <c:pt idx="629">
                  <c:v>88.223223000000004</c:v>
                </c:pt>
                <c:pt idx="630">
                  <c:v>88.197851</c:v>
                </c:pt>
                <c:pt idx="631">
                  <c:v>88.154606999999999</c:v>
                </c:pt>
                <c:pt idx="632">
                  <c:v>88.105547999999999</c:v>
                </c:pt>
                <c:pt idx="633">
                  <c:v>88.065422999999996</c:v>
                </c:pt>
                <c:pt idx="634">
                  <c:v>88.043712999999997</c:v>
                </c:pt>
                <c:pt idx="635">
                  <c:v>88.043694000000002</c:v>
                </c:pt>
                <c:pt idx="636">
                  <c:v>88.062877999999998</c:v>
                </c:pt>
                <c:pt idx="637">
                  <c:v>88.093551000000005</c:v>
                </c:pt>
                <c:pt idx="638">
                  <c:v>88.125478999999999</c:v>
                </c:pt>
                <c:pt idx="639">
                  <c:v>88.149721</c:v>
                </c:pt>
                <c:pt idx="640">
                  <c:v>88.160431000000003</c:v>
                </c:pt>
                <c:pt idx="641">
                  <c:v>88.154574999999994</c:v>
                </c:pt>
                <c:pt idx="642">
                  <c:v>88.131510000000006</c:v>
                </c:pt>
                <c:pt idx="643">
                  <c:v>88.093922000000006</c:v>
                </c:pt>
                <c:pt idx="644">
                  <c:v>88.050117</c:v>
                </c:pt>
                <c:pt idx="645">
                  <c:v>88.014555999999999</c:v>
                </c:pt>
                <c:pt idx="646">
                  <c:v>88.002026000000001</c:v>
                </c:pt>
                <c:pt idx="647">
                  <c:v>88.017154000000005</c:v>
                </c:pt>
                <c:pt idx="648">
                  <c:v>88.050225999999995</c:v>
                </c:pt>
                <c:pt idx="649">
                  <c:v>88.085550999999995</c:v>
                </c:pt>
                <c:pt idx="650">
                  <c:v>88.112632000000005</c:v>
                </c:pt>
                <c:pt idx="651">
                  <c:v>88.125645000000006</c:v>
                </c:pt>
                <c:pt idx="652">
                  <c:v>88.115666000000004</c:v>
                </c:pt>
                <c:pt idx="653">
                  <c:v>88.073740000000001</c:v>
                </c:pt>
                <c:pt idx="654">
                  <c:v>88.005825000000002</c:v>
                </c:pt>
                <c:pt idx="655">
                  <c:v>87.937462999999994</c:v>
                </c:pt>
                <c:pt idx="656">
                  <c:v>87.895899999999997</c:v>
                </c:pt>
                <c:pt idx="657">
                  <c:v>87.888400000000004</c:v>
                </c:pt>
                <c:pt idx="658">
                  <c:v>87.900808999999995</c:v>
                </c:pt>
                <c:pt idx="659">
                  <c:v>87.913815999999997</c:v>
                </c:pt>
                <c:pt idx="660">
                  <c:v>87.916677000000007</c:v>
                </c:pt>
                <c:pt idx="661">
                  <c:v>87.909204000000003</c:v>
                </c:pt>
                <c:pt idx="662">
                  <c:v>87.897581000000002</c:v>
                </c:pt>
                <c:pt idx="663">
                  <c:v>87.888602000000006</c:v>
                </c:pt>
                <c:pt idx="664">
                  <c:v>87.883232000000007</c:v>
                </c:pt>
                <c:pt idx="665">
                  <c:v>87.875553999999994</c:v>
                </c:pt>
                <c:pt idx="666">
                  <c:v>87.861378999999999</c:v>
                </c:pt>
                <c:pt idx="667">
                  <c:v>87.846444000000005</c:v>
                </c:pt>
                <c:pt idx="668">
                  <c:v>87.842663999999999</c:v>
                </c:pt>
                <c:pt idx="669">
                  <c:v>87.857539000000003</c:v>
                </c:pt>
                <c:pt idx="670">
                  <c:v>87.889816999999994</c:v>
                </c:pt>
                <c:pt idx="671">
                  <c:v>87.932280000000006</c:v>
                </c:pt>
                <c:pt idx="672">
                  <c:v>87.972857000000005</c:v>
                </c:pt>
                <c:pt idx="673">
                  <c:v>87.994966000000005</c:v>
                </c:pt>
                <c:pt idx="674">
                  <c:v>87.986053999999996</c:v>
                </c:pt>
                <c:pt idx="675">
                  <c:v>87.950027000000006</c:v>
                </c:pt>
                <c:pt idx="676">
                  <c:v>87.905677999999995</c:v>
                </c:pt>
                <c:pt idx="677">
                  <c:v>87.869024999999993</c:v>
                </c:pt>
                <c:pt idx="678">
                  <c:v>87.841314999999994</c:v>
                </c:pt>
                <c:pt idx="679">
                  <c:v>87.817454999999995</c:v>
                </c:pt>
                <c:pt idx="680">
                  <c:v>87.799937</c:v>
                </c:pt>
                <c:pt idx="681">
                  <c:v>87.796529000000007</c:v>
                </c:pt>
                <c:pt idx="682">
                  <c:v>87.804779999999994</c:v>
                </c:pt>
                <c:pt idx="683">
                  <c:v>87.807717999999994</c:v>
                </c:pt>
                <c:pt idx="684">
                  <c:v>87.790678999999997</c:v>
                </c:pt>
                <c:pt idx="685">
                  <c:v>87.759191999999999</c:v>
                </c:pt>
                <c:pt idx="686">
                  <c:v>87.734268</c:v>
                </c:pt>
                <c:pt idx="687">
                  <c:v>87.728752</c:v>
                </c:pt>
                <c:pt idx="688">
                  <c:v>87.733493999999993</c:v>
                </c:pt>
                <c:pt idx="689">
                  <c:v>87.731443999999996</c:v>
                </c:pt>
                <c:pt idx="690">
                  <c:v>87.722029000000006</c:v>
                </c:pt>
                <c:pt idx="691">
                  <c:v>87.723105000000004</c:v>
                </c:pt>
                <c:pt idx="692">
                  <c:v>87.745649999999998</c:v>
                </c:pt>
                <c:pt idx="693">
                  <c:v>87.774665999999996</c:v>
                </c:pt>
                <c:pt idx="694">
                  <c:v>87.783355999999998</c:v>
                </c:pt>
                <c:pt idx="695">
                  <c:v>87.762281999999999</c:v>
                </c:pt>
                <c:pt idx="696">
                  <c:v>87.726208999999997</c:v>
                </c:pt>
                <c:pt idx="697">
                  <c:v>87.693579999999997</c:v>
                </c:pt>
                <c:pt idx="698">
                  <c:v>87.668930000000003</c:v>
                </c:pt>
                <c:pt idx="699">
                  <c:v>87.649349000000001</c:v>
                </c:pt>
                <c:pt idx="700">
                  <c:v>87.638525000000001</c:v>
                </c:pt>
                <c:pt idx="701">
                  <c:v>87.642944</c:v>
                </c:pt>
                <c:pt idx="702">
                  <c:v>87.656627</c:v>
                </c:pt>
                <c:pt idx="703">
                  <c:v>87.661607000000004</c:v>
                </c:pt>
                <c:pt idx="704">
                  <c:v>87.647711999999999</c:v>
                </c:pt>
                <c:pt idx="705">
                  <c:v>87.624632000000005</c:v>
                </c:pt>
                <c:pt idx="706">
                  <c:v>87.609847000000002</c:v>
                </c:pt>
                <c:pt idx="707">
                  <c:v>87.609381999999997</c:v>
                </c:pt>
                <c:pt idx="708">
                  <c:v>87.614089000000007</c:v>
                </c:pt>
                <c:pt idx="709">
                  <c:v>87.611174000000005</c:v>
                </c:pt>
                <c:pt idx="710">
                  <c:v>87.594960999999998</c:v>
                </c:pt>
                <c:pt idx="711">
                  <c:v>87.569218000000006</c:v>
                </c:pt>
                <c:pt idx="712">
                  <c:v>87.544814000000002</c:v>
                </c:pt>
                <c:pt idx="713">
                  <c:v>87.533812999999995</c:v>
                </c:pt>
                <c:pt idx="714">
                  <c:v>87.539719000000005</c:v>
                </c:pt>
                <c:pt idx="715">
                  <c:v>87.551938000000007</c:v>
                </c:pt>
                <c:pt idx="716">
                  <c:v>87.553454000000002</c:v>
                </c:pt>
                <c:pt idx="717">
                  <c:v>87.534941000000003</c:v>
                </c:pt>
                <c:pt idx="718">
                  <c:v>87.499793999999994</c:v>
                </c:pt>
                <c:pt idx="719">
                  <c:v>87.457907000000006</c:v>
                </c:pt>
                <c:pt idx="720">
                  <c:v>87.421007000000003</c:v>
                </c:pt>
                <c:pt idx="721">
                  <c:v>87.403470999999996</c:v>
                </c:pt>
                <c:pt idx="722">
                  <c:v>87.417482000000007</c:v>
                </c:pt>
                <c:pt idx="723">
                  <c:v>87.460344000000006</c:v>
                </c:pt>
                <c:pt idx="724">
                  <c:v>87.510379999999998</c:v>
                </c:pt>
                <c:pt idx="725">
                  <c:v>87.542350999999996</c:v>
                </c:pt>
                <c:pt idx="726">
                  <c:v>87.546772000000004</c:v>
                </c:pt>
                <c:pt idx="727">
                  <c:v>87.530268000000007</c:v>
                </c:pt>
                <c:pt idx="728">
                  <c:v>87.501034000000004</c:v>
                </c:pt>
                <c:pt idx="729">
                  <c:v>87.462532999999993</c:v>
                </c:pt>
                <c:pt idx="730">
                  <c:v>87.420900000000003</c:v>
                </c:pt>
                <c:pt idx="731">
                  <c:v>87.388813999999996</c:v>
                </c:pt>
                <c:pt idx="732">
                  <c:v>87.375685000000004</c:v>
                </c:pt>
                <c:pt idx="733">
                  <c:v>87.376390999999998</c:v>
                </c:pt>
                <c:pt idx="734">
                  <c:v>87.374562999999995</c:v>
                </c:pt>
                <c:pt idx="735">
                  <c:v>87.358170999999999</c:v>
                </c:pt>
                <c:pt idx="736">
                  <c:v>87.330281999999997</c:v>
                </c:pt>
                <c:pt idx="737">
                  <c:v>87.303917999999996</c:v>
                </c:pt>
                <c:pt idx="738">
                  <c:v>87.288309999999996</c:v>
                </c:pt>
                <c:pt idx="739">
                  <c:v>87.281722000000002</c:v>
                </c:pt>
                <c:pt idx="740">
                  <c:v>87.276567</c:v>
                </c:pt>
                <c:pt idx="741">
                  <c:v>87.268394999999998</c:v>
                </c:pt>
                <c:pt idx="742">
                  <c:v>87.258073999999993</c:v>
                </c:pt>
                <c:pt idx="743">
                  <c:v>87.247397000000007</c:v>
                </c:pt>
                <c:pt idx="744">
                  <c:v>87.236468000000002</c:v>
                </c:pt>
                <c:pt idx="745">
                  <c:v>87.225596999999993</c:v>
                </c:pt>
                <c:pt idx="746">
                  <c:v>87.215710000000001</c:v>
                </c:pt>
                <c:pt idx="747">
                  <c:v>87.206322</c:v>
                </c:pt>
                <c:pt idx="748">
                  <c:v>87.197832000000005</c:v>
                </c:pt>
                <c:pt idx="749">
                  <c:v>87.197788000000003</c:v>
                </c:pt>
                <c:pt idx="750">
                  <c:v>87.218344999999999</c:v>
                </c:pt>
                <c:pt idx="751">
                  <c:v>87.260968000000005</c:v>
                </c:pt>
                <c:pt idx="752">
                  <c:v>87.306484999999995</c:v>
                </c:pt>
                <c:pt idx="753">
                  <c:v>87.327933999999999</c:v>
                </c:pt>
                <c:pt idx="754">
                  <c:v>87.315523999999996</c:v>
                </c:pt>
                <c:pt idx="755">
                  <c:v>87.284963000000005</c:v>
                </c:pt>
                <c:pt idx="756">
                  <c:v>87.259236999999999</c:v>
                </c:pt>
                <c:pt idx="757">
                  <c:v>87.247076000000007</c:v>
                </c:pt>
                <c:pt idx="758">
                  <c:v>87.241983000000005</c:v>
                </c:pt>
                <c:pt idx="759">
                  <c:v>87.235226999999995</c:v>
                </c:pt>
                <c:pt idx="760">
                  <c:v>87.223954000000006</c:v>
                </c:pt>
                <c:pt idx="761">
                  <c:v>87.209332000000003</c:v>
                </c:pt>
                <c:pt idx="762">
                  <c:v>87.191625000000002</c:v>
                </c:pt>
                <c:pt idx="763">
                  <c:v>87.168584999999993</c:v>
                </c:pt>
                <c:pt idx="764">
                  <c:v>87.138648000000003</c:v>
                </c:pt>
                <c:pt idx="765">
                  <c:v>87.105783000000002</c:v>
                </c:pt>
                <c:pt idx="766">
                  <c:v>87.079058000000003</c:v>
                </c:pt>
                <c:pt idx="767">
                  <c:v>87.064109999999999</c:v>
                </c:pt>
                <c:pt idx="768">
                  <c:v>87.055310000000006</c:v>
                </c:pt>
                <c:pt idx="769">
                  <c:v>87.040666000000002</c:v>
                </c:pt>
                <c:pt idx="770">
                  <c:v>87.015310999999997</c:v>
                </c:pt>
                <c:pt idx="771">
                  <c:v>86.986153999999999</c:v>
                </c:pt>
                <c:pt idx="772">
                  <c:v>86.962350000000001</c:v>
                </c:pt>
                <c:pt idx="773">
                  <c:v>86.946335000000005</c:v>
                </c:pt>
                <c:pt idx="774">
                  <c:v>86.937111000000002</c:v>
                </c:pt>
                <c:pt idx="775">
                  <c:v>86.936999</c:v>
                </c:pt>
                <c:pt idx="776">
                  <c:v>86.948970000000003</c:v>
                </c:pt>
                <c:pt idx="777">
                  <c:v>86.968736000000007</c:v>
                </c:pt>
                <c:pt idx="778">
                  <c:v>86.984589</c:v>
                </c:pt>
                <c:pt idx="779">
                  <c:v>86.986071999999993</c:v>
                </c:pt>
                <c:pt idx="780">
                  <c:v>86.971571999999995</c:v>
                </c:pt>
                <c:pt idx="781">
                  <c:v>86.948167999999995</c:v>
                </c:pt>
                <c:pt idx="782">
                  <c:v>86.925877999999997</c:v>
                </c:pt>
                <c:pt idx="783">
                  <c:v>86.910999000000004</c:v>
                </c:pt>
                <c:pt idx="784">
                  <c:v>86.902368999999993</c:v>
                </c:pt>
                <c:pt idx="785">
                  <c:v>86.893854000000005</c:v>
                </c:pt>
                <c:pt idx="786">
                  <c:v>86.881922000000003</c:v>
                </c:pt>
                <c:pt idx="787">
                  <c:v>86.869570999999993</c:v>
                </c:pt>
                <c:pt idx="788">
                  <c:v>86.860743999999997</c:v>
                </c:pt>
                <c:pt idx="789">
                  <c:v>86.853432999999995</c:v>
                </c:pt>
                <c:pt idx="790">
                  <c:v>86.842461</c:v>
                </c:pt>
                <c:pt idx="791">
                  <c:v>86.828584000000006</c:v>
                </c:pt>
                <c:pt idx="792">
                  <c:v>86.820690999999997</c:v>
                </c:pt>
                <c:pt idx="793">
                  <c:v>86.826972999999995</c:v>
                </c:pt>
                <c:pt idx="794">
                  <c:v>86.845645000000005</c:v>
                </c:pt>
                <c:pt idx="795">
                  <c:v>86.864902000000001</c:v>
                </c:pt>
                <c:pt idx="796">
                  <c:v>86.871274</c:v>
                </c:pt>
                <c:pt idx="797">
                  <c:v>86.859215000000006</c:v>
                </c:pt>
                <c:pt idx="798">
                  <c:v>86.834897999999995</c:v>
                </c:pt>
                <c:pt idx="799">
                  <c:v>86.810868999999997</c:v>
                </c:pt>
                <c:pt idx="800">
                  <c:v>86.79598</c:v>
                </c:pt>
                <c:pt idx="801">
                  <c:v>86.790288000000004</c:v>
                </c:pt>
                <c:pt idx="802">
                  <c:v>86.790152000000006</c:v>
                </c:pt>
                <c:pt idx="803">
                  <c:v>86.796071999999995</c:v>
                </c:pt>
                <c:pt idx="804">
                  <c:v>86.811497000000003</c:v>
                </c:pt>
                <c:pt idx="805">
                  <c:v>86.834183999999993</c:v>
                </c:pt>
                <c:pt idx="806">
                  <c:v>86.853267000000002</c:v>
                </c:pt>
                <c:pt idx="807">
                  <c:v>86.857382000000001</c:v>
                </c:pt>
                <c:pt idx="808">
                  <c:v>86.844003000000001</c:v>
                </c:pt>
                <c:pt idx="809">
                  <c:v>86.818455999999998</c:v>
                </c:pt>
                <c:pt idx="810">
                  <c:v>86.784895000000006</c:v>
                </c:pt>
                <c:pt idx="811">
                  <c:v>86.742512000000005</c:v>
                </c:pt>
                <c:pt idx="812">
                  <c:v>86.692772000000005</c:v>
                </c:pt>
                <c:pt idx="813">
                  <c:v>86.647402999999997</c:v>
                </c:pt>
                <c:pt idx="814">
                  <c:v>86.624555999999998</c:v>
                </c:pt>
                <c:pt idx="815">
                  <c:v>86.633852000000005</c:v>
                </c:pt>
                <c:pt idx="816">
                  <c:v>86.665797999999995</c:v>
                </c:pt>
                <c:pt idx="817">
                  <c:v>86.697337000000005</c:v>
                </c:pt>
                <c:pt idx="818">
                  <c:v>86.707262999999998</c:v>
                </c:pt>
                <c:pt idx="819">
                  <c:v>86.687151</c:v>
                </c:pt>
                <c:pt idx="820">
                  <c:v>86.643624000000003</c:v>
                </c:pt>
                <c:pt idx="821">
                  <c:v>86.595877000000002</c:v>
                </c:pt>
                <c:pt idx="822">
                  <c:v>86.566909999999993</c:v>
                </c:pt>
                <c:pt idx="823">
                  <c:v>86.567229999999995</c:v>
                </c:pt>
                <c:pt idx="824">
                  <c:v>86.584540000000004</c:v>
                </c:pt>
                <c:pt idx="825">
                  <c:v>86.594725999999994</c:v>
                </c:pt>
                <c:pt idx="826">
                  <c:v>86.585521</c:v>
                </c:pt>
                <c:pt idx="827">
                  <c:v>86.566899000000006</c:v>
                </c:pt>
                <c:pt idx="828">
                  <c:v>86.556583000000003</c:v>
                </c:pt>
                <c:pt idx="829">
                  <c:v>86.558746999999997</c:v>
                </c:pt>
                <c:pt idx="830">
                  <c:v>86.561130000000006</c:v>
                </c:pt>
                <c:pt idx="831">
                  <c:v>86.551302000000007</c:v>
                </c:pt>
                <c:pt idx="832">
                  <c:v>86.531204000000002</c:v>
                </c:pt>
                <c:pt idx="833">
                  <c:v>86.515396999999993</c:v>
                </c:pt>
                <c:pt idx="834">
                  <c:v>86.517827999999994</c:v>
                </c:pt>
                <c:pt idx="835">
                  <c:v>86.539642999999998</c:v>
                </c:pt>
                <c:pt idx="836">
                  <c:v>86.566578000000007</c:v>
                </c:pt>
                <c:pt idx="837">
                  <c:v>86.578151000000005</c:v>
                </c:pt>
                <c:pt idx="838">
                  <c:v>86.562768000000005</c:v>
                </c:pt>
                <c:pt idx="839">
                  <c:v>86.525632000000002</c:v>
                </c:pt>
                <c:pt idx="840">
                  <c:v>86.482535999999996</c:v>
                </c:pt>
                <c:pt idx="841">
                  <c:v>86.448201999999995</c:v>
                </c:pt>
                <c:pt idx="842">
                  <c:v>86.431793999999996</c:v>
                </c:pt>
                <c:pt idx="843">
                  <c:v>86.438571999999994</c:v>
                </c:pt>
                <c:pt idx="844">
                  <c:v>86.467556999999999</c:v>
                </c:pt>
                <c:pt idx="845">
                  <c:v>86.505780000000001</c:v>
                </c:pt>
                <c:pt idx="846">
                  <c:v>86.531508000000002</c:v>
                </c:pt>
                <c:pt idx="847">
                  <c:v>86.530083000000005</c:v>
                </c:pt>
                <c:pt idx="848">
                  <c:v>86.507631000000003</c:v>
                </c:pt>
                <c:pt idx="849">
                  <c:v>86.486509999999996</c:v>
                </c:pt>
                <c:pt idx="850">
                  <c:v>86.485303000000002</c:v>
                </c:pt>
                <c:pt idx="851">
                  <c:v>86.502482999999998</c:v>
                </c:pt>
                <c:pt idx="852">
                  <c:v>86.518625</c:v>
                </c:pt>
                <c:pt idx="853">
                  <c:v>86.514538999999999</c:v>
                </c:pt>
                <c:pt idx="854">
                  <c:v>86.489262999999994</c:v>
                </c:pt>
                <c:pt idx="855">
                  <c:v>86.462395000000001</c:v>
                </c:pt>
                <c:pt idx="856">
                  <c:v>86.458653999999996</c:v>
                </c:pt>
                <c:pt idx="857">
                  <c:v>86.487105</c:v>
                </c:pt>
                <c:pt idx="858">
                  <c:v>86.531457000000003</c:v>
                </c:pt>
                <c:pt idx="859">
                  <c:v>86.559723000000005</c:v>
                </c:pt>
                <c:pt idx="860">
                  <c:v>86.547490999999994</c:v>
                </c:pt>
                <c:pt idx="861">
                  <c:v>86.498016000000007</c:v>
                </c:pt>
                <c:pt idx="862">
                  <c:v>86.440567000000001</c:v>
                </c:pt>
                <c:pt idx="863">
                  <c:v>86.404556999999997</c:v>
                </c:pt>
                <c:pt idx="864">
                  <c:v>86.392326999999995</c:v>
                </c:pt>
                <c:pt idx="865">
                  <c:v>86.379914999999997</c:v>
                </c:pt>
                <c:pt idx="866">
                  <c:v>86.347436000000002</c:v>
                </c:pt>
                <c:pt idx="867">
                  <c:v>86.305573999999993</c:v>
                </c:pt>
                <c:pt idx="868">
                  <c:v>86.284194999999997</c:v>
                </c:pt>
                <c:pt idx="869">
                  <c:v>86.295036999999994</c:v>
                </c:pt>
                <c:pt idx="870">
                  <c:v>86.315912999999995</c:v>
                </c:pt>
                <c:pt idx="871">
                  <c:v>86.314389000000006</c:v>
                </c:pt>
                <c:pt idx="872">
                  <c:v>86.280180000000001</c:v>
                </c:pt>
                <c:pt idx="873">
                  <c:v>86.231784000000005</c:v>
                </c:pt>
                <c:pt idx="874">
                  <c:v>86.196050999999997</c:v>
                </c:pt>
                <c:pt idx="875">
                  <c:v>86.186617999999996</c:v>
                </c:pt>
                <c:pt idx="876">
                  <c:v>86.199939000000001</c:v>
                </c:pt>
                <c:pt idx="877">
                  <c:v>86.222948000000002</c:v>
                </c:pt>
                <c:pt idx="878">
                  <c:v>86.241455000000002</c:v>
                </c:pt>
                <c:pt idx="879">
                  <c:v>86.247448000000006</c:v>
                </c:pt>
                <c:pt idx="880">
                  <c:v>86.243897000000004</c:v>
                </c:pt>
                <c:pt idx="881">
                  <c:v>86.241663000000003</c:v>
                </c:pt>
                <c:pt idx="882">
                  <c:v>86.248634999999993</c:v>
                </c:pt>
                <c:pt idx="883">
                  <c:v>86.261250000000004</c:v>
                </c:pt>
                <c:pt idx="884">
                  <c:v>86.267483999999996</c:v>
                </c:pt>
                <c:pt idx="885">
                  <c:v>86.257802999999996</c:v>
                </c:pt>
                <c:pt idx="886">
                  <c:v>86.232811999999996</c:v>
                </c:pt>
                <c:pt idx="887">
                  <c:v>86.202348999999998</c:v>
                </c:pt>
                <c:pt idx="888">
                  <c:v>86.178804999999997</c:v>
                </c:pt>
                <c:pt idx="889">
                  <c:v>86.169337999999996</c:v>
                </c:pt>
                <c:pt idx="890">
                  <c:v>86.171103000000002</c:v>
                </c:pt>
                <c:pt idx="891">
                  <c:v>86.173941999999997</c:v>
                </c:pt>
                <c:pt idx="892">
                  <c:v>86.169892000000004</c:v>
                </c:pt>
                <c:pt idx="893">
                  <c:v>86.160054000000002</c:v>
                </c:pt>
                <c:pt idx="894">
                  <c:v>86.150977999999995</c:v>
                </c:pt>
                <c:pt idx="895">
                  <c:v>86.146749</c:v>
                </c:pt>
                <c:pt idx="896">
                  <c:v>86.148632000000006</c:v>
                </c:pt>
                <c:pt idx="897">
                  <c:v>86.160093000000003</c:v>
                </c:pt>
                <c:pt idx="898">
                  <c:v>86.184512999999995</c:v>
                </c:pt>
                <c:pt idx="899">
                  <c:v>86.214624999999998</c:v>
                </c:pt>
                <c:pt idx="900">
                  <c:v>86.230808999999994</c:v>
                </c:pt>
                <c:pt idx="901">
                  <c:v>86.215995000000007</c:v>
                </c:pt>
                <c:pt idx="902">
                  <c:v>86.170068999999998</c:v>
                </c:pt>
                <c:pt idx="903">
                  <c:v>86.108333000000002</c:v>
                </c:pt>
                <c:pt idx="904">
                  <c:v>86.050943000000004</c:v>
                </c:pt>
                <c:pt idx="905">
                  <c:v>86.015569999999997</c:v>
                </c:pt>
                <c:pt idx="906">
                  <c:v>86.012576999999993</c:v>
                </c:pt>
                <c:pt idx="907">
                  <c:v>86.038792000000001</c:v>
                </c:pt>
                <c:pt idx="908">
                  <c:v>86.076272000000003</c:v>
                </c:pt>
                <c:pt idx="909">
                  <c:v>86.103763999999998</c:v>
                </c:pt>
                <c:pt idx="910">
                  <c:v>86.112100999999996</c:v>
                </c:pt>
                <c:pt idx="911">
                  <c:v>86.106018000000006</c:v>
                </c:pt>
                <c:pt idx="912">
                  <c:v>86.091819999999998</c:v>
                </c:pt>
                <c:pt idx="913">
                  <c:v>86.069436999999994</c:v>
                </c:pt>
                <c:pt idx="914">
                  <c:v>86.038593000000006</c:v>
                </c:pt>
                <c:pt idx="915">
                  <c:v>86.006748000000002</c:v>
                </c:pt>
                <c:pt idx="916">
                  <c:v>85.986079000000004</c:v>
                </c:pt>
                <c:pt idx="917">
                  <c:v>85.983727999999999</c:v>
                </c:pt>
                <c:pt idx="918">
                  <c:v>85.996650000000002</c:v>
                </c:pt>
                <c:pt idx="919">
                  <c:v>86.013985000000005</c:v>
                </c:pt>
                <c:pt idx="920">
                  <c:v>86.023169999999993</c:v>
                </c:pt>
                <c:pt idx="921">
                  <c:v>86.016271000000003</c:v>
                </c:pt>
                <c:pt idx="922">
                  <c:v>85.993274</c:v>
                </c:pt>
                <c:pt idx="923">
                  <c:v>85.960334000000003</c:v>
                </c:pt>
                <c:pt idx="924">
                  <c:v>85.926047999999994</c:v>
                </c:pt>
                <c:pt idx="925">
                  <c:v>85.900240999999994</c:v>
                </c:pt>
                <c:pt idx="926">
                  <c:v>85.892224999999996</c:v>
                </c:pt>
                <c:pt idx="927">
                  <c:v>85.903647000000007</c:v>
                </c:pt>
                <c:pt idx="928">
                  <c:v>85.922389999999993</c:v>
                </c:pt>
                <c:pt idx="929">
                  <c:v>85.929850999999999</c:v>
                </c:pt>
                <c:pt idx="930">
                  <c:v>85.917738999999997</c:v>
                </c:pt>
                <c:pt idx="931">
                  <c:v>85.894508000000002</c:v>
                </c:pt>
                <c:pt idx="932">
                  <c:v>85.873392999999993</c:v>
                </c:pt>
                <c:pt idx="933">
                  <c:v>85.858818999999997</c:v>
                </c:pt>
                <c:pt idx="934">
                  <c:v>85.848256000000006</c:v>
                </c:pt>
                <c:pt idx="935">
                  <c:v>85.842055999999999</c:v>
                </c:pt>
                <c:pt idx="936">
                  <c:v>85.842714000000001</c:v>
                </c:pt>
                <c:pt idx="937">
                  <c:v>85.845073999999997</c:v>
                </c:pt>
                <c:pt idx="938">
                  <c:v>85.836387000000002</c:v>
                </c:pt>
                <c:pt idx="939">
                  <c:v>85.810587999999996</c:v>
                </c:pt>
                <c:pt idx="940">
                  <c:v>85.778648000000004</c:v>
                </c:pt>
                <c:pt idx="941">
                  <c:v>85.760160999999997</c:v>
                </c:pt>
                <c:pt idx="942">
                  <c:v>85.765355999999997</c:v>
                </c:pt>
                <c:pt idx="943">
                  <c:v>85.787952000000004</c:v>
                </c:pt>
                <c:pt idx="944">
                  <c:v>85.814183</c:v>
                </c:pt>
                <c:pt idx="945">
                  <c:v>85.833212000000003</c:v>
                </c:pt>
                <c:pt idx="946">
                  <c:v>85.836252000000002</c:v>
                </c:pt>
                <c:pt idx="947">
                  <c:v>85.813490000000002</c:v>
                </c:pt>
                <c:pt idx="948">
                  <c:v>85.762924999999996</c:v>
                </c:pt>
                <c:pt idx="949">
                  <c:v>85.70335</c:v>
                </c:pt>
                <c:pt idx="950">
                  <c:v>85.668436999999997</c:v>
                </c:pt>
                <c:pt idx="951">
                  <c:v>85.678022999999996</c:v>
                </c:pt>
                <c:pt idx="952">
                  <c:v>85.717178000000004</c:v>
                </c:pt>
                <c:pt idx="953">
                  <c:v>85.750781000000003</c:v>
                </c:pt>
                <c:pt idx="954">
                  <c:v>85.756539000000004</c:v>
                </c:pt>
                <c:pt idx="955">
                  <c:v>85.737764999999996</c:v>
                </c:pt>
                <c:pt idx="956">
                  <c:v>85.707543999999999</c:v>
                </c:pt>
                <c:pt idx="957">
                  <c:v>85.671469999999999</c:v>
                </c:pt>
                <c:pt idx="958">
                  <c:v>85.628996999999998</c:v>
                </c:pt>
                <c:pt idx="959">
                  <c:v>85.583140999999998</c:v>
                </c:pt>
                <c:pt idx="960">
                  <c:v>85.541220999999993</c:v>
                </c:pt>
                <c:pt idx="961">
                  <c:v>85.508514000000005</c:v>
                </c:pt>
                <c:pt idx="962">
                  <c:v>85.486624000000006</c:v>
                </c:pt>
                <c:pt idx="963">
                  <c:v>85.476556000000002</c:v>
                </c:pt>
                <c:pt idx="964">
                  <c:v>85.477491999999998</c:v>
                </c:pt>
                <c:pt idx="965">
                  <c:v>85.482044999999999</c:v>
                </c:pt>
                <c:pt idx="966">
                  <c:v>85.478115000000003</c:v>
                </c:pt>
                <c:pt idx="967">
                  <c:v>85.458738999999994</c:v>
                </c:pt>
                <c:pt idx="968">
                  <c:v>85.428122999999999</c:v>
                </c:pt>
                <c:pt idx="969">
                  <c:v>85.395656000000002</c:v>
                </c:pt>
                <c:pt idx="970">
                  <c:v>85.36533</c:v>
                </c:pt>
                <c:pt idx="971">
                  <c:v>85.334367999999998</c:v>
                </c:pt>
                <c:pt idx="972">
                  <c:v>85.301674000000006</c:v>
                </c:pt>
                <c:pt idx="973">
                  <c:v>85.273777999999993</c:v>
                </c:pt>
                <c:pt idx="974">
                  <c:v>85.260478000000006</c:v>
                </c:pt>
                <c:pt idx="975">
                  <c:v>85.266124000000005</c:v>
                </c:pt>
                <c:pt idx="976">
                  <c:v>85.287441999999999</c:v>
                </c:pt>
                <c:pt idx="977">
                  <c:v>85.318647999999996</c:v>
                </c:pt>
                <c:pt idx="978">
                  <c:v>85.353616000000002</c:v>
                </c:pt>
                <c:pt idx="979">
                  <c:v>85.382514</c:v>
                </c:pt>
                <c:pt idx="980">
                  <c:v>85.394024000000002</c:v>
                </c:pt>
                <c:pt idx="981">
                  <c:v>85.386511999999996</c:v>
                </c:pt>
                <c:pt idx="982">
                  <c:v>85.372727999999995</c:v>
                </c:pt>
                <c:pt idx="983">
                  <c:v>85.366425000000007</c:v>
                </c:pt>
                <c:pt idx="984">
                  <c:v>85.366749999999996</c:v>
                </c:pt>
                <c:pt idx="985">
                  <c:v>85.363343</c:v>
                </c:pt>
                <c:pt idx="986">
                  <c:v>85.354359000000002</c:v>
                </c:pt>
                <c:pt idx="987">
                  <c:v>85.348579999999998</c:v>
                </c:pt>
                <c:pt idx="988">
                  <c:v>85.348602</c:v>
                </c:pt>
                <c:pt idx="989">
                  <c:v>85.343746999999993</c:v>
                </c:pt>
                <c:pt idx="990">
                  <c:v>85.325907000000001</c:v>
                </c:pt>
                <c:pt idx="991">
                  <c:v>85.302667</c:v>
                </c:pt>
                <c:pt idx="992">
                  <c:v>85.287038999999993</c:v>
                </c:pt>
                <c:pt idx="993">
                  <c:v>85.281854999999993</c:v>
                </c:pt>
                <c:pt idx="994">
                  <c:v>85.283122000000006</c:v>
                </c:pt>
                <c:pt idx="995">
                  <c:v>85.293104999999997</c:v>
                </c:pt>
                <c:pt idx="996">
                  <c:v>85.318055000000001</c:v>
                </c:pt>
                <c:pt idx="997">
                  <c:v>85.353134999999995</c:v>
                </c:pt>
                <c:pt idx="998">
                  <c:v>85.380775999999997</c:v>
                </c:pt>
                <c:pt idx="999">
                  <c:v>85.387269000000003</c:v>
                </c:pt>
                <c:pt idx="1000">
                  <c:v>85.373686000000006</c:v>
                </c:pt>
                <c:pt idx="1001">
                  <c:v>85.348723000000007</c:v>
                </c:pt>
                <c:pt idx="1002">
                  <c:v>85.319377000000003</c:v>
                </c:pt>
                <c:pt idx="1003">
                  <c:v>85.293288000000004</c:v>
                </c:pt>
                <c:pt idx="1004">
                  <c:v>85.282013000000006</c:v>
                </c:pt>
                <c:pt idx="1005">
                  <c:v>85.291568999999996</c:v>
                </c:pt>
                <c:pt idx="1006">
                  <c:v>85.310286000000005</c:v>
                </c:pt>
                <c:pt idx="1007">
                  <c:v>85.313715000000002</c:v>
                </c:pt>
                <c:pt idx="1008">
                  <c:v>85.285354999999996</c:v>
                </c:pt>
                <c:pt idx="1009">
                  <c:v>85.231071</c:v>
                </c:pt>
                <c:pt idx="1010">
                  <c:v>85.174160000000001</c:v>
                </c:pt>
                <c:pt idx="1011">
                  <c:v>85.137131999999994</c:v>
                </c:pt>
                <c:pt idx="1012">
                  <c:v>85.123851000000002</c:v>
                </c:pt>
                <c:pt idx="1013">
                  <c:v>85.113560000000007</c:v>
                </c:pt>
                <c:pt idx="1014">
                  <c:v>85.074933999999999</c:v>
                </c:pt>
                <c:pt idx="1015">
                  <c:v>84.992829999999998</c:v>
                </c:pt>
                <c:pt idx="1016">
                  <c:v>84.883146999999994</c:v>
                </c:pt>
                <c:pt idx="1017">
                  <c:v>84.776705000000007</c:v>
                </c:pt>
                <c:pt idx="1018">
                  <c:v>84.686797999999996</c:v>
                </c:pt>
                <c:pt idx="1019">
                  <c:v>84.595285000000004</c:v>
                </c:pt>
                <c:pt idx="1020">
                  <c:v>84.471745999999996</c:v>
                </c:pt>
                <c:pt idx="1021">
                  <c:v>84.301191000000003</c:v>
                </c:pt>
                <c:pt idx="1022">
                  <c:v>84.089800999999994</c:v>
                </c:pt>
                <c:pt idx="1023">
                  <c:v>83.848817999999994</c:v>
                </c:pt>
                <c:pt idx="1024">
                  <c:v>83.579396000000003</c:v>
                </c:pt>
                <c:pt idx="1025">
                  <c:v>83.271068999999997</c:v>
                </c:pt>
                <c:pt idx="1026">
                  <c:v>82.910595999999998</c:v>
                </c:pt>
                <c:pt idx="1027">
                  <c:v>82.496460999999996</c:v>
                </c:pt>
                <c:pt idx="1028">
                  <c:v>82.053013000000007</c:v>
                </c:pt>
                <c:pt idx="1029">
                  <c:v>81.629334</c:v>
                </c:pt>
                <c:pt idx="1030">
                  <c:v>81.272964999999999</c:v>
                </c:pt>
                <c:pt idx="1031">
                  <c:v>80.997140000000002</c:v>
                </c:pt>
                <c:pt idx="1032">
                  <c:v>80.774625999999998</c:v>
                </c:pt>
                <c:pt idx="1033">
                  <c:v>80.564385999999999</c:v>
                </c:pt>
                <c:pt idx="1034">
                  <c:v>80.341328000000004</c:v>
                </c:pt>
                <c:pt idx="1035">
                  <c:v>80.103134999999995</c:v>
                </c:pt>
                <c:pt idx="1036">
                  <c:v>79.860715999999996</c:v>
                </c:pt>
                <c:pt idx="1037">
                  <c:v>79.630160000000004</c:v>
                </c:pt>
                <c:pt idx="1038">
                  <c:v>79.426525999999996</c:v>
                </c:pt>
                <c:pt idx="1039">
                  <c:v>79.255341999999999</c:v>
                </c:pt>
                <c:pt idx="1040">
                  <c:v>79.111958000000001</c:v>
                </c:pt>
                <c:pt idx="1041">
                  <c:v>78.996432999999996</c:v>
                </c:pt>
                <c:pt idx="1042">
                  <c:v>78.926571999999993</c:v>
                </c:pt>
                <c:pt idx="1043">
                  <c:v>78.927565999999999</c:v>
                </c:pt>
                <c:pt idx="1044">
                  <c:v>79.008088000000001</c:v>
                </c:pt>
                <c:pt idx="1045">
                  <c:v>79.152044000000004</c:v>
                </c:pt>
                <c:pt idx="1046">
                  <c:v>79.332301999999999</c:v>
                </c:pt>
                <c:pt idx="1047">
                  <c:v>79.525062000000005</c:v>
                </c:pt>
                <c:pt idx="1048">
                  <c:v>79.711511000000002</c:v>
                </c:pt>
                <c:pt idx="1049">
                  <c:v>79.875263000000004</c:v>
                </c:pt>
                <c:pt idx="1050">
                  <c:v>80.004060999999993</c:v>
                </c:pt>
                <c:pt idx="1051">
                  <c:v>80.091386</c:v>
                </c:pt>
                <c:pt idx="1052">
                  <c:v>80.135282000000004</c:v>
                </c:pt>
                <c:pt idx="1053">
                  <c:v>80.139111999999997</c:v>
                </c:pt>
                <c:pt idx="1054">
                  <c:v>80.112176000000005</c:v>
                </c:pt>
                <c:pt idx="1055">
                  <c:v>80.061881999999997</c:v>
                </c:pt>
                <c:pt idx="1056">
                  <c:v>79.983388000000005</c:v>
                </c:pt>
                <c:pt idx="1057">
                  <c:v>79.864699999999999</c:v>
                </c:pt>
                <c:pt idx="1058">
                  <c:v>79.706670000000003</c:v>
                </c:pt>
                <c:pt idx="1059">
                  <c:v>79.531343000000007</c:v>
                </c:pt>
                <c:pt idx="1060">
                  <c:v>79.364652000000007</c:v>
                </c:pt>
                <c:pt idx="1061">
                  <c:v>79.215559999999996</c:v>
                </c:pt>
                <c:pt idx="1062">
                  <c:v>79.077524999999994</c:v>
                </c:pt>
                <c:pt idx="1063">
                  <c:v>78.944852999999995</c:v>
                </c:pt>
                <c:pt idx="1064">
                  <c:v>78.818935999999994</c:v>
                </c:pt>
                <c:pt idx="1065">
                  <c:v>78.702157</c:v>
                </c:pt>
                <c:pt idx="1066">
                  <c:v>78.596677</c:v>
                </c:pt>
                <c:pt idx="1067">
                  <c:v>78.511240000000001</c:v>
                </c:pt>
                <c:pt idx="1068">
                  <c:v>78.460614000000007</c:v>
                </c:pt>
                <c:pt idx="1069">
                  <c:v>78.453693000000001</c:v>
                </c:pt>
                <c:pt idx="1070">
                  <c:v>78.485962999999998</c:v>
                </c:pt>
                <c:pt idx="1071">
                  <c:v>78.545587999999995</c:v>
                </c:pt>
                <c:pt idx="1072">
                  <c:v>78.622339999999994</c:v>
                </c:pt>
                <c:pt idx="1073">
                  <c:v>78.707897000000003</c:v>
                </c:pt>
                <c:pt idx="1074">
                  <c:v>78.793505999999994</c:v>
                </c:pt>
                <c:pt idx="1075">
                  <c:v>78.87473</c:v>
                </c:pt>
                <c:pt idx="1076">
                  <c:v>78.958141999999995</c:v>
                </c:pt>
                <c:pt idx="1077">
                  <c:v>79.057886999999994</c:v>
                </c:pt>
                <c:pt idx="1078">
                  <c:v>79.184048000000004</c:v>
                </c:pt>
                <c:pt idx="1079">
                  <c:v>79.335509999999999</c:v>
                </c:pt>
                <c:pt idx="1080">
                  <c:v>79.502437</c:v>
                </c:pt>
                <c:pt idx="1081">
                  <c:v>79.670368999999994</c:v>
                </c:pt>
                <c:pt idx="1082">
                  <c:v>79.821595000000002</c:v>
                </c:pt>
                <c:pt idx="1083">
                  <c:v>79.940662000000003</c:v>
                </c:pt>
                <c:pt idx="1084">
                  <c:v>80.026234000000002</c:v>
                </c:pt>
                <c:pt idx="1085">
                  <c:v>80.096767</c:v>
                </c:pt>
                <c:pt idx="1086">
                  <c:v>80.177631000000005</c:v>
                </c:pt>
                <c:pt idx="1087">
                  <c:v>80.280122000000006</c:v>
                </c:pt>
                <c:pt idx="1088">
                  <c:v>80.395407000000006</c:v>
                </c:pt>
                <c:pt idx="1089">
                  <c:v>80.509179000000003</c:v>
                </c:pt>
                <c:pt idx="1090">
                  <c:v>80.617168000000007</c:v>
                </c:pt>
                <c:pt idx="1091">
                  <c:v>80.723398000000003</c:v>
                </c:pt>
                <c:pt idx="1092">
                  <c:v>80.828327000000002</c:v>
                </c:pt>
                <c:pt idx="1093">
                  <c:v>80.926271</c:v>
                </c:pt>
                <c:pt idx="1094">
                  <c:v>81.015021000000004</c:v>
                </c:pt>
                <c:pt idx="1095">
                  <c:v>81.101883000000001</c:v>
                </c:pt>
                <c:pt idx="1096">
                  <c:v>81.195490000000007</c:v>
                </c:pt>
                <c:pt idx="1097">
                  <c:v>81.293627000000001</c:v>
                </c:pt>
                <c:pt idx="1098">
                  <c:v>81.383422999999993</c:v>
                </c:pt>
                <c:pt idx="1099">
                  <c:v>81.455724000000004</c:v>
                </c:pt>
                <c:pt idx="1100">
                  <c:v>81.514531000000005</c:v>
                </c:pt>
                <c:pt idx="1101">
                  <c:v>81.571888999999999</c:v>
                </c:pt>
                <c:pt idx="1102">
                  <c:v>81.633379000000005</c:v>
                </c:pt>
                <c:pt idx="1103">
                  <c:v>81.694590000000005</c:v>
                </c:pt>
                <c:pt idx="1104">
                  <c:v>81.753122000000005</c:v>
                </c:pt>
                <c:pt idx="1105">
                  <c:v>81.818326999999996</c:v>
                </c:pt>
                <c:pt idx="1106">
                  <c:v>81.901521000000002</c:v>
                </c:pt>
                <c:pt idx="1107">
                  <c:v>81.996733000000006</c:v>
                </c:pt>
                <c:pt idx="1108">
                  <c:v>82.079060999999996</c:v>
                </c:pt>
                <c:pt idx="1109">
                  <c:v>82.126737000000006</c:v>
                </c:pt>
                <c:pt idx="1110">
                  <c:v>82.142138000000003</c:v>
                </c:pt>
                <c:pt idx="1111">
                  <c:v>82.146617000000006</c:v>
                </c:pt>
                <c:pt idx="1112">
                  <c:v>82.156245999999996</c:v>
                </c:pt>
                <c:pt idx="1113">
                  <c:v>82.165271000000004</c:v>
                </c:pt>
                <c:pt idx="1114">
                  <c:v>82.152649999999994</c:v>
                </c:pt>
                <c:pt idx="1115">
                  <c:v>82.101992999999993</c:v>
                </c:pt>
                <c:pt idx="1116">
                  <c:v>82.015900000000002</c:v>
                </c:pt>
                <c:pt idx="1117">
                  <c:v>81.912606999999994</c:v>
                </c:pt>
                <c:pt idx="1118">
                  <c:v>81.808239999999998</c:v>
                </c:pt>
                <c:pt idx="1119">
                  <c:v>81.701167999999996</c:v>
                </c:pt>
                <c:pt idx="1120">
                  <c:v>81.575275000000005</c:v>
                </c:pt>
                <c:pt idx="1121">
                  <c:v>81.419135999999995</c:v>
                </c:pt>
                <c:pt idx="1122">
                  <c:v>81.239627999999996</c:v>
                </c:pt>
                <c:pt idx="1123">
                  <c:v>81.056295000000006</c:v>
                </c:pt>
                <c:pt idx="1124">
                  <c:v>80.887730000000005</c:v>
                </c:pt>
                <c:pt idx="1125">
                  <c:v>80.748052000000001</c:v>
                </c:pt>
                <c:pt idx="1126">
                  <c:v>80.651430000000005</c:v>
                </c:pt>
                <c:pt idx="1127">
                  <c:v>80.610080999999994</c:v>
                </c:pt>
                <c:pt idx="1128">
                  <c:v>80.623896999999999</c:v>
                </c:pt>
                <c:pt idx="1129">
                  <c:v>80.675207999999998</c:v>
                </c:pt>
                <c:pt idx="1130">
                  <c:v>80.736350000000002</c:v>
                </c:pt>
                <c:pt idx="1131">
                  <c:v>80.781679999999994</c:v>
                </c:pt>
                <c:pt idx="1132">
                  <c:v>80.795821000000004</c:v>
                </c:pt>
                <c:pt idx="1133">
                  <c:v>80.775304000000006</c:v>
                </c:pt>
                <c:pt idx="1134">
                  <c:v>80.724870999999993</c:v>
                </c:pt>
                <c:pt idx="1135">
                  <c:v>80.650615000000002</c:v>
                </c:pt>
                <c:pt idx="1136">
                  <c:v>80.557672999999994</c:v>
                </c:pt>
                <c:pt idx="1137">
                  <c:v>80.456294999999997</c:v>
                </c:pt>
                <c:pt idx="1138">
                  <c:v>80.366802000000007</c:v>
                </c:pt>
                <c:pt idx="1139">
                  <c:v>80.312357000000006</c:v>
                </c:pt>
                <c:pt idx="1140">
                  <c:v>80.305625000000006</c:v>
                </c:pt>
                <c:pt idx="1141">
                  <c:v>80.345011</c:v>
                </c:pt>
                <c:pt idx="1142">
                  <c:v>80.421391999999997</c:v>
                </c:pt>
                <c:pt idx="1143">
                  <c:v>80.523583000000002</c:v>
                </c:pt>
                <c:pt idx="1144">
                  <c:v>80.639741000000001</c:v>
                </c:pt>
                <c:pt idx="1145">
                  <c:v>80.763099999999994</c:v>
                </c:pt>
                <c:pt idx="1146">
                  <c:v>80.899146000000002</c:v>
                </c:pt>
                <c:pt idx="1147">
                  <c:v>81.061058000000003</c:v>
                </c:pt>
                <c:pt idx="1148">
                  <c:v>81.253136999999995</c:v>
                </c:pt>
                <c:pt idx="1149">
                  <c:v>81.460126000000002</c:v>
                </c:pt>
                <c:pt idx="1150">
                  <c:v>81.654877999999997</c:v>
                </c:pt>
                <c:pt idx="1151">
                  <c:v>81.815545999999998</c:v>
                </c:pt>
                <c:pt idx="1152">
                  <c:v>81.937976000000006</c:v>
                </c:pt>
                <c:pt idx="1153">
                  <c:v>82.036135000000002</c:v>
                </c:pt>
                <c:pt idx="1154">
                  <c:v>82.131960000000007</c:v>
                </c:pt>
                <c:pt idx="1155">
                  <c:v>82.239922000000007</c:v>
                </c:pt>
                <c:pt idx="1156">
                  <c:v>82.358013</c:v>
                </c:pt>
                <c:pt idx="1157">
                  <c:v>82.474355000000003</c:v>
                </c:pt>
                <c:pt idx="1158">
                  <c:v>82.581298000000004</c:v>
                </c:pt>
                <c:pt idx="1159">
                  <c:v>82.679308000000006</c:v>
                </c:pt>
                <c:pt idx="1160">
                  <c:v>82.768249999999995</c:v>
                </c:pt>
                <c:pt idx="1161">
                  <c:v>82.842851999999993</c:v>
                </c:pt>
                <c:pt idx="1162">
                  <c:v>82.900565999999998</c:v>
                </c:pt>
                <c:pt idx="1163">
                  <c:v>82.948168999999993</c:v>
                </c:pt>
                <c:pt idx="1164">
                  <c:v>82.994864000000007</c:v>
                </c:pt>
                <c:pt idx="1165">
                  <c:v>83.041751000000005</c:v>
                </c:pt>
                <c:pt idx="1166">
                  <c:v>83.082457000000005</c:v>
                </c:pt>
                <c:pt idx="1167">
                  <c:v>83.111772999999999</c:v>
                </c:pt>
                <c:pt idx="1168">
                  <c:v>83.129827000000006</c:v>
                </c:pt>
                <c:pt idx="1169">
                  <c:v>83.141026999999994</c:v>
                </c:pt>
                <c:pt idx="1170">
                  <c:v>83.154953000000006</c:v>
                </c:pt>
                <c:pt idx="1171">
                  <c:v>83.185913999999997</c:v>
                </c:pt>
                <c:pt idx="1172">
                  <c:v>83.243125000000006</c:v>
                </c:pt>
                <c:pt idx="1173">
                  <c:v>83.317531000000002</c:v>
                </c:pt>
                <c:pt idx="1174">
                  <c:v>83.383656999999999</c:v>
                </c:pt>
                <c:pt idx="1175">
                  <c:v>83.419998000000007</c:v>
                </c:pt>
                <c:pt idx="1176">
                  <c:v>83.427970999999999</c:v>
                </c:pt>
                <c:pt idx="1177">
                  <c:v>83.428854000000001</c:v>
                </c:pt>
                <c:pt idx="1178">
                  <c:v>83.442498999999998</c:v>
                </c:pt>
                <c:pt idx="1179">
                  <c:v>83.470770999999999</c:v>
                </c:pt>
                <c:pt idx="1180">
                  <c:v>83.500450999999998</c:v>
                </c:pt>
                <c:pt idx="1181">
                  <c:v>83.519408999999996</c:v>
                </c:pt>
                <c:pt idx="1182">
                  <c:v>83.528654000000003</c:v>
                </c:pt>
                <c:pt idx="1183">
                  <c:v>83.540619000000007</c:v>
                </c:pt>
                <c:pt idx="1184">
                  <c:v>83.567997000000005</c:v>
                </c:pt>
                <c:pt idx="1185">
                  <c:v>83.613833</c:v>
                </c:pt>
                <c:pt idx="1186">
                  <c:v>83.669015000000002</c:v>
                </c:pt>
                <c:pt idx="1187">
                  <c:v>83.717147999999995</c:v>
                </c:pt>
                <c:pt idx="1188">
                  <c:v>83.743915000000001</c:v>
                </c:pt>
                <c:pt idx="1189">
                  <c:v>83.746313999999998</c:v>
                </c:pt>
                <c:pt idx="1190">
                  <c:v>83.735342000000003</c:v>
                </c:pt>
                <c:pt idx="1191">
                  <c:v>83.728652999999994</c:v>
                </c:pt>
                <c:pt idx="1192">
                  <c:v>83.738491999999994</c:v>
                </c:pt>
                <c:pt idx="1193">
                  <c:v>83.765168000000003</c:v>
                </c:pt>
                <c:pt idx="1194">
                  <c:v>83.800381999999999</c:v>
                </c:pt>
                <c:pt idx="1195">
                  <c:v>83.835147000000006</c:v>
                </c:pt>
                <c:pt idx="1196">
                  <c:v>83.864783000000003</c:v>
                </c:pt>
                <c:pt idx="1197">
                  <c:v>83.888795999999999</c:v>
                </c:pt>
                <c:pt idx="1198">
                  <c:v>83.908264000000003</c:v>
                </c:pt>
                <c:pt idx="1199">
                  <c:v>83.923839999999998</c:v>
                </c:pt>
                <c:pt idx="1200">
                  <c:v>83.935602000000003</c:v>
                </c:pt>
                <c:pt idx="1201">
                  <c:v>83.944096999999999</c:v>
                </c:pt>
                <c:pt idx="1202">
                  <c:v>83.951210000000003</c:v>
                </c:pt>
                <c:pt idx="1203">
                  <c:v>83.960335000000001</c:v>
                </c:pt>
                <c:pt idx="1204">
                  <c:v>83.976122000000004</c:v>
                </c:pt>
                <c:pt idx="1205">
                  <c:v>84.002962999999994</c:v>
                </c:pt>
                <c:pt idx="1206">
                  <c:v>84.041274000000001</c:v>
                </c:pt>
                <c:pt idx="1207">
                  <c:v>84.084074999999999</c:v>
                </c:pt>
                <c:pt idx="1208">
                  <c:v>84.119009000000005</c:v>
                </c:pt>
                <c:pt idx="1209">
                  <c:v>84.135840000000002</c:v>
                </c:pt>
                <c:pt idx="1210">
                  <c:v>84.132717</c:v>
                </c:pt>
                <c:pt idx="1211">
                  <c:v>84.116193999999993</c:v>
                </c:pt>
                <c:pt idx="1212">
                  <c:v>84.097538</c:v>
                </c:pt>
                <c:pt idx="1213">
                  <c:v>84.088992000000005</c:v>
                </c:pt>
                <c:pt idx="1214">
                  <c:v>84.098580999999996</c:v>
                </c:pt>
                <c:pt idx="1215">
                  <c:v>84.123851999999999</c:v>
                </c:pt>
                <c:pt idx="1216">
                  <c:v>84.151424000000006</c:v>
                </c:pt>
                <c:pt idx="1217">
                  <c:v>84.166674999999998</c:v>
                </c:pt>
                <c:pt idx="1218">
                  <c:v>84.164705999999995</c:v>
                </c:pt>
                <c:pt idx="1219">
                  <c:v>84.150987000000001</c:v>
                </c:pt>
                <c:pt idx="1220">
                  <c:v>84.133476000000002</c:v>
                </c:pt>
                <c:pt idx="1221">
                  <c:v>84.117965999999996</c:v>
                </c:pt>
                <c:pt idx="1222">
                  <c:v>84.110247999999999</c:v>
                </c:pt>
                <c:pt idx="1223">
                  <c:v>84.117332000000005</c:v>
                </c:pt>
                <c:pt idx="1224">
                  <c:v>84.142543000000003</c:v>
                </c:pt>
                <c:pt idx="1225">
                  <c:v>84.179978000000006</c:v>
                </c:pt>
                <c:pt idx="1226">
                  <c:v>84.215958000000001</c:v>
                </c:pt>
                <c:pt idx="1227">
                  <c:v>84.237887999999998</c:v>
                </c:pt>
                <c:pt idx="1228">
                  <c:v>84.244029999999995</c:v>
                </c:pt>
                <c:pt idx="1229">
                  <c:v>84.245609000000002</c:v>
                </c:pt>
                <c:pt idx="1230">
                  <c:v>84.257198000000002</c:v>
                </c:pt>
                <c:pt idx="1231">
                  <c:v>84.282617000000002</c:v>
                </c:pt>
                <c:pt idx="1232">
                  <c:v>84.310731000000004</c:v>
                </c:pt>
                <c:pt idx="1233">
                  <c:v>84.326447999999999</c:v>
                </c:pt>
                <c:pt idx="1234">
                  <c:v>84.324106999999998</c:v>
                </c:pt>
                <c:pt idx="1235">
                  <c:v>84.309376999999998</c:v>
                </c:pt>
                <c:pt idx="1236">
                  <c:v>84.292162000000005</c:v>
                </c:pt>
                <c:pt idx="1237">
                  <c:v>84.282195000000002</c:v>
                </c:pt>
                <c:pt idx="1238">
                  <c:v>84.288290000000003</c:v>
                </c:pt>
                <c:pt idx="1239">
                  <c:v>84.314046000000005</c:v>
                </c:pt>
                <c:pt idx="1240">
                  <c:v>84.351941999999994</c:v>
                </c:pt>
                <c:pt idx="1241">
                  <c:v>84.385442999999995</c:v>
                </c:pt>
                <c:pt idx="1242">
                  <c:v>84.400154000000001</c:v>
                </c:pt>
                <c:pt idx="1243">
                  <c:v>84.393812999999994</c:v>
                </c:pt>
                <c:pt idx="1244">
                  <c:v>84.378083000000004</c:v>
                </c:pt>
                <c:pt idx="1245">
                  <c:v>84.372591999999997</c:v>
                </c:pt>
                <c:pt idx="1246">
                  <c:v>84.392494999999997</c:v>
                </c:pt>
                <c:pt idx="1247">
                  <c:v>84.434652</c:v>
                </c:pt>
                <c:pt idx="1248">
                  <c:v>84.475993000000003</c:v>
                </c:pt>
                <c:pt idx="1249">
                  <c:v>84.491972000000004</c:v>
                </c:pt>
                <c:pt idx="1250">
                  <c:v>84.478239000000002</c:v>
                </c:pt>
                <c:pt idx="1251">
                  <c:v>84.45102</c:v>
                </c:pt>
                <c:pt idx="1252">
                  <c:v>84.428544000000002</c:v>
                </c:pt>
                <c:pt idx="1253">
                  <c:v>84.419132000000005</c:v>
                </c:pt>
                <c:pt idx="1254">
                  <c:v>84.425574999999995</c:v>
                </c:pt>
                <c:pt idx="1255">
                  <c:v>84.448750000000004</c:v>
                </c:pt>
                <c:pt idx="1256">
                  <c:v>84.480906000000004</c:v>
                </c:pt>
                <c:pt idx="1257">
                  <c:v>84.503934999999998</c:v>
                </c:pt>
                <c:pt idx="1258">
                  <c:v>84.503202999999999</c:v>
                </c:pt>
                <c:pt idx="1259">
                  <c:v>84.480457000000001</c:v>
                </c:pt>
                <c:pt idx="1260">
                  <c:v>84.448856000000006</c:v>
                </c:pt>
                <c:pt idx="1261">
                  <c:v>84.419908000000007</c:v>
                </c:pt>
                <c:pt idx="1262">
                  <c:v>84.400779999999997</c:v>
                </c:pt>
                <c:pt idx="1263">
                  <c:v>84.397800000000004</c:v>
                </c:pt>
                <c:pt idx="1264">
                  <c:v>84.412242000000006</c:v>
                </c:pt>
                <c:pt idx="1265">
                  <c:v>84.433503999999999</c:v>
                </c:pt>
                <c:pt idx="1266">
                  <c:v>84.445815999999994</c:v>
                </c:pt>
                <c:pt idx="1267">
                  <c:v>84.444226999999998</c:v>
                </c:pt>
                <c:pt idx="1268">
                  <c:v>84.439385000000001</c:v>
                </c:pt>
                <c:pt idx="1269">
                  <c:v>84.445234999999997</c:v>
                </c:pt>
                <c:pt idx="1270">
                  <c:v>84.466458000000003</c:v>
                </c:pt>
                <c:pt idx="1271">
                  <c:v>84.497879999999995</c:v>
                </c:pt>
                <c:pt idx="1272">
                  <c:v>84.530263000000005</c:v>
                </c:pt>
                <c:pt idx="1273">
                  <c:v>84.554143999999994</c:v>
                </c:pt>
                <c:pt idx="1274">
                  <c:v>84.563061000000005</c:v>
                </c:pt>
                <c:pt idx="1275">
                  <c:v>84.558115999999998</c:v>
                </c:pt>
                <c:pt idx="1276">
                  <c:v>84.549238000000003</c:v>
                </c:pt>
                <c:pt idx="1277">
                  <c:v>84.549498</c:v>
                </c:pt>
                <c:pt idx="1278">
                  <c:v>84.566430999999994</c:v>
                </c:pt>
                <c:pt idx="1279">
                  <c:v>84.596262999999993</c:v>
                </c:pt>
                <c:pt idx="1280">
                  <c:v>84.624577000000002</c:v>
                </c:pt>
                <c:pt idx="1281">
                  <c:v>84.635152000000005</c:v>
                </c:pt>
                <c:pt idx="1282">
                  <c:v>84.623347999999993</c:v>
                </c:pt>
                <c:pt idx="1283">
                  <c:v>84.601267000000007</c:v>
                </c:pt>
                <c:pt idx="1284">
                  <c:v>84.586607999999998</c:v>
                </c:pt>
                <c:pt idx="1285">
                  <c:v>84.586500000000001</c:v>
                </c:pt>
                <c:pt idx="1286">
                  <c:v>84.595848000000004</c:v>
                </c:pt>
                <c:pt idx="1287">
                  <c:v>84.609695000000002</c:v>
                </c:pt>
                <c:pt idx="1288">
                  <c:v>84.628889999999998</c:v>
                </c:pt>
                <c:pt idx="1289">
                  <c:v>84.651162999999997</c:v>
                </c:pt>
                <c:pt idx="1290">
                  <c:v>84.665593000000001</c:v>
                </c:pt>
                <c:pt idx="1291">
                  <c:v>84.664180000000002</c:v>
                </c:pt>
                <c:pt idx="1292">
                  <c:v>84.654483999999997</c:v>
                </c:pt>
                <c:pt idx="1293">
                  <c:v>84.650977999999995</c:v>
                </c:pt>
                <c:pt idx="1294">
                  <c:v>84.654987000000006</c:v>
                </c:pt>
                <c:pt idx="1295">
                  <c:v>84.653349000000006</c:v>
                </c:pt>
                <c:pt idx="1296">
                  <c:v>84.640468999999996</c:v>
                </c:pt>
                <c:pt idx="1297">
                  <c:v>84.631778999999995</c:v>
                </c:pt>
                <c:pt idx="1298">
                  <c:v>84.646276999999998</c:v>
                </c:pt>
                <c:pt idx="1299">
                  <c:v>84.679678999999993</c:v>
                </c:pt>
                <c:pt idx="1300">
                  <c:v>84.704856000000007</c:v>
                </c:pt>
                <c:pt idx="1301">
                  <c:v>84.700536999999997</c:v>
                </c:pt>
                <c:pt idx="1302">
                  <c:v>84.672698999999994</c:v>
                </c:pt>
                <c:pt idx="1303">
                  <c:v>84.644374999999997</c:v>
                </c:pt>
                <c:pt idx="1304">
                  <c:v>84.631241000000003</c:v>
                </c:pt>
                <c:pt idx="1305">
                  <c:v>84.633317000000005</c:v>
                </c:pt>
                <c:pt idx="1306">
                  <c:v>84.646062999999998</c:v>
                </c:pt>
                <c:pt idx="1307">
                  <c:v>84.669002000000006</c:v>
                </c:pt>
                <c:pt idx="1308">
                  <c:v>84.700564999999997</c:v>
                </c:pt>
                <c:pt idx="1309">
                  <c:v>84.732605000000007</c:v>
                </c:pt>
                <c:pt idx="1310">
                  <c:v>84.757638</c:v>
                </c:pt>
                <c:pt idx="1311">
                  <c:v>84.778999999999996</c:v>
                </c:pt>
                <c:pt idx="1312">
                  <c:v>84.805895000000007</c:v>
                </c:pt>
                <c:pt idx="1313">
                  <c:v>84.836708999999999</c:v>
                </c:pt>
                <c:pt idx="1314">
                  <c:v>84.853785000000002</c:v>
                </c:pt>
                <c:pt idx="1315">
                  <c:v>84.840254000000002</c:v>
                </c:pt>
                <c:pt idx="1316">
                  <c:v>84.799800000000005</c:v>
                </c:pt>
                <c:pt idx="1317">
                  <c:v>84.755133000000001</c:v>
                </c:pt>
                <c:pt idx="1318">
                  <c:v>84.727219000000005</c:v>
                </c:pt>
                <c:pt idx="1319">
                  <c:v>84.720231999999996</c:v>
                </c:pt>
                <c:pt idx="1320">
                  <c:v>84.726079999999996</c:v>
                </c:pt>
                <c:pt idx="1321">
                  <c:v>84.736967000000007</c:v>
                </c:pt>
                <c:pt idx="1322">
                  <c:v>84.748650999999995</c:v>
                </c:pt>
                <c:pt idx="1323">
                  <c:v>84.755454999999998</c:v>
                </c:pt>
                <c:pt idx="1324">
                  <c:v>84.750269000000003</c:v>
                </c:pt>
                <c:pt idx="1325">
                  <c:v>84.732844</c:v>
                </c:pt>
                <c:pt idx="1326">
                  <c:v>84.714515000000006</c:v>
                </c:pt>
                <c:pt idx="1327">
                  <c:v>84.710036000000002</c:v>
                </c:pt>
                <c:pt idx="1328">
                  <c:v>84.723546999999996</c:v>
                </c:pt>
                <c:pt idx="1329">
                  <c:v>84.743977999999998</c:v>
                </c:pt>
                <c:pt idx="1330">
                  <c:v>84.754903999999996</c:v>
                </c:pt>
                <c:pt idx="1331">
                  <c:v>84.748667999999995</c:v>
                </c:pt>
                <c:pt idx="1332">
                  <c:v>84.731134999999995</c:v>
                </c:pt>
                <c:pt idx="1333">
                  <c:v>84.714680000000001</c:v>
                </c:pt>
                <c:pt idx="1334">
                  <c:v>84.708354999999997</c:v>
                </c:pt>
                <c:pt idx="1335">
                  <c:v>84.713875999999999</c:v>
                </c:pt>
                <c:pt idx="1336">
                  <c:v>84.727082999999993</c:v>
                </c:pt>
                <c:pt idx="1337">
                  <c:v>84.740575000000007</c:v>
                </c:pt>
                <c:pt idx="1338">
                  <c:v>84.747264000000001</c:v>
                </c:pt>
                <c:pt idx="1339">
                  <c:v>84.745599999999996</c:v>
                </c:pt>
                <c:pt idx="1340">
                  <c:v>84.741512</c:v>
                </c:pt>
                <c:pt idx="1341">
                  <c:v>84.741857999999993</c:v>
                </c:pt>
                <c:pt idx="1342">
                  <c:v>84.745600999999994</c:v>
                </c:pt>
                <c:pt idx="1343">
                  <c:v>84.745317999999997</c:v>
                </c:pt>
                <c:pt idx="1344">
                  <c:v>84.737914000000004</c:v>
                </c:pt>
                <c:pt idx="1345">
                  <c:v>84.728455999999994</c:v>
                </c:pt>
                <c:pt idx="1346">
                  <c:v>84.720695000000006</c:v>
                </c:pt>
                <c:pt idx="1347">
                  <c:v>84.709981999999997</c:v>
                </c:pt>
                <c:pt idx="1348">
                  <c:v>84.691845999999998</c:v>
                </c:pt>
                <c:pt idx="1349">
                  <c:v>84.673912000000001</c:v>
                </c:pt>
                <c:pt idx="1350">
                  <c:v>84.670950000000005</c:v>
                </c:pt>
                <c:pt idx="1351">
                  <c:v>84.687427</c:v>
                </c:pt>
                <c:pt idx="1352">
                  <c:v>84.710802999999999</c:v>
                </c:pt>
                <c:pt idx="1353">
                  <c:v>84.723389999999995</c:v>
                </c:pt>
                <c:pt idx="1354">
                  <c:v>84.717095</c:v>
                </c:pt>
                <c:pt idx="1355">
                  <c:v>84.697049000000007</c:v>
                </c:pt>
                <c:pt idx="1356">
                  <c:v>84.676261999999994</c:v>
                </c:pt>
                <c:pt idx="1357">
                  <c:v>84.667068999999998</c:v>
                </c:pt>
                <c:pt idx="1358">
                  <c:v>84.672230999999996</c:v>
                </c:pt>
                <c:pt idx="1359">
                  <c:v>84.683068000000006</c:v>
                </c:pt>
                <c:pt idx="1360">
                  <c:v>84.690325000000001</c:v>
                </c:pt>
                <c:pt idx="1361">
                  <c:v>84.696033</c:v>
                </c:pt>
                <c:pt idx="1362">
                  <c:v>84.708256000000006</c:v>
                </c:pt>
                <c:pt idx="1363">
                  <c:v>84.724705</c:v>
                </c:pt>
                <c:pt idx="1364">
                  <c:v>84.731184999999996</c:v>
                </c:pt>
                <c:pt idx="1365">
                  <c:v>84.718998999999997</c:v>
                </c:pt>
                <c:pt idx="1366">
                  <c:v>84.695081000000002</c:v>
                </c:pt>
                <c:pt idx="1367">
                  <c:v>84.670946000000001</c:v>
                </c:pt>
                <c:pt idx="1368">
                  <c:v>84.651043999999999</c:v>
                </c:pt>
                <c:pt idx="1369">
                  <c:v>84.638188</c:v>
                </c:pt>
                <c:pt idx="1370">
                  <c:v>84.640507999999997</c:v>
                </c:pt>
                <c:pt idx="1371">
                  <c:v>84.661541</c:v>
                </c:pt>
                <c:pt idx="1372">
                  <c:v>84.687478999999996</c:v>
                </c:pt>
                <c:pt idx="1373">
                  <c:v>84.695190999999994</c:v>
                </c:pt>
                <c:pt idx="1374">
                  <c:v>84.673513999999997</c:v>
                </c:pt>
                <c:pt idx="1375">
                  <c:v>84.631713000000005</c:v>
                </c:pt>
                <c:pt idx="1376">
                  <c:v>84.589571000000007</c:v>
                </c:pt>
                <c:pt idx="1377">
                  <c:v>84.563762999999994</c:v>
                </c:pt>
                <c:pt idx="1378">
                  <c:v>84.558617999999996</c:v>
                </c:pt>
                <c:pt idx="1379">
                  <c:v>84.562072999999998</c:v>
                </c:pt>
                <c:pt idx="1380">
                  <c:v>84.554516000000007</c:v>
                </c:pt>
                <c:pt idx="1381">
                  <c:v>84.530709999999999</c:v>
                </c:pt>
                <c:pt idx="1382">
                  <c:v>84.510503</c:v>
                </c:pt>
                <c:pt idx="1383">
                  <c:v>84.518674000000004</c:v>
                </c:pt>
                <c:pt idx="1384">
                  <c:v>84.555735999999996</c:v>
                </c:pt>
                <c:pt idx="1385">
                  <c:v>84.597361000000006</c:v>
                </c:pt>
                <c:pt idx="1386">
                  <c:v>84.620706999999996</c:v>
                </c:pt>
                <c:pt idx="1387">
                  <c:v>84.622105000000005</c:v>
                </c:pt>
                <c:pt idx="1388">
                  <c:v>84.611203000000003</c:v>
                </c:pt>
                <c:pt idx="1389">
                  <c:v>84.600455999999994</c:v>
                </c:pt>
                <c:pt idx="1390">
                  <c:v>84.601752000000005</c:v>
                </c:pt>
                <c:pt idx="1391">
                  <c:v>84.620279999999994</c:v>
                </c:pt>
                <c:pt idx="1392">
                  <c:v>84.645553000000007</c:v>
                </c:pt>
                <c:pt idx="1393">
                  <c:v>84.656951000000007</c:v>
                </c:pt>
                <c:pt idx="1394">
                  <c:v>84.643732999999997</c:v>
                </c:pt>
                <c:pt idx="1395">
                  <c:v>84.613731000000001</c:v>
                </c:pt>
                <c:pt idx="1396">
                  <c:v>84.580163999999996</c:v>
                </c:pt>
                <c:pt idx="1397">
                  <c:v>84.549051000000006</c:v>
                </c:pt>
                <c:pt idx="1398">
                  <c:v>84.524390999999994</c:v>
                </c:pt>
                <c:pt idx="1399">
                  <c:v>84.516144999999995</c:v>
                </c:pt>
                <c:pt idx="1400">
                  <c:v>84.533181999999996</c:v>
                </c:pt>
                <c:pt idx="1401">
                  <c:v>84.570933999999994</c:v>
                </c:pt>
                <c:pt idx="1402">
                  <c:v>84.611334999999997</c:v>
                </c:pt>
                <c:pt idx="1403">
                  <c:v>84.632953999999998</c:v>
                </c:pt>
                <c:pt idx="1404">
                  <c:v>84.620957000000004</c:v>
                </c:pt>
                <c:pt idx="1405">
                  <c:v>84.576181000000005</c:v>
                </c:pt>
                <c:pt idx="1406">
                  <c:v>84.520674999999997</c:v>
                </c:pt>
                <c:pt idx="1407">
                  <c:v>84.486845000000002</c:v>
                </c:pt>
                <c:pt idx="1408">
                  <c:v>84.490669999999994</c:v>
                </c:pt>
                <c:pt idx="1409">
                  <c:v>84.517117999999996</c:v>
                </c:pt>
                <c:pt idx="1410">
                  <c:v>84.538404999999997</c:v>
                </c:pt>
                <c:pt idx="1411">
                  <c:v>84.543946000000005</c:v>
                </c:pt>
                <c:pt idx="1412">
                  <c:v>84.546171999999999</c:v>
                </c:pt>
                <c:pt idx="1413">
                  <c:v>84.560654999999997</c:v>
                </c:pt>
                <c:pt idx="1414">
                  <c:v>84.589738999999994</c:v>
                </c:pt>
                <c:pt idx="1415">
                  <c:v>84.624448999999998</c:v>
                </c:pt>
                <c:pt idx="1416">
                  <c:v>84.652251000000007</c:v>
                </c:pt>
                <c:pt idx="1417">
                  <c:v>84.660734000000005</c:v>
                </c:pt>
                <c:pt idx="1418">
                  <c:v>84.643192999999997</c:v>
                </c:pt>
                <c:pt idx="1419">
                  <c:v>84.607066000000003</c:v>
                </c:pt>
                <c:pt idx="1420">
                  <c:v>84.572029999999998</c:v>
                </c:pt>
                <c:pt idx="1421">
                  <c:v>84.553860999999998</c:v>
                </c:pt>
                <c:pt idx="1422">
                  <c:v>84.551570999999996</c:v>
                </c:pt>
                <c:pt idx="1423">
                  <c:v>84.552308999999994</c:v>
                </c:pt>
                <c:pt idx="1424">
                  <c:v>84.544910999999999</c:v>
                </c:pt>
                <c:pt idx="1425">
                  <c:v>84.526019000000005</c:v>
                </c:pt>
                <c:pt idx="1426">
                  <c:v>84.499264999999994</c:v>
                </c:pt>
                <c:pt idx="1427">
                  <c:v>84.475808000000001</c:v>
                </c:pt>
                <c:pt idx="1428">
                  <c:v>84.471956000000006</c:v>
                </c:pt>
                <c:pt idx="1429">
                  <c:v>84.496364</c:v>
                </c:pt>
                <c:pt idx="1430">
                  <c:v>84.537672000000001</c:v>
                </c:pt>
                <c:pt idx="1431">
                  <c:v>84.570741999999996</c:v>
                </c:pt>
                <c:pt idx="1432">
                  <c:v>84.576814999999996</c:v>
                </c:pt>
                <c:pt idx="1433">
                  <c:v>84.554277999999996</c:v>
                </c:pt>
                <c:pt idx="1434">
                  <c:v>84.513604000000001</c:v>
                </c:pt>
                <c:pt idx="1435">
                  <c:v>84.472178999999997</c:v>
                </c:pt>
                <c:pt idx="1436">
                  <c:v>84.452188000000007</c:v>
                </c:pt>
                <c:pt idx="1437">
                  <c:v>84.466381999999996</c:v>
                </c:pt>
                <c:pt idx="1438">
                  <c:v>84.498042999999996</c:v>
                </c:pt>
                <c:pt idx="1439">
                  <c:v>84.509338</c:v>
                </c:pt>
                <c:pt idx="1440">
                  <c:v>84.482472000000001</c:v>
                </c:pt>
                <c:pt idx="1441">
                  <c:v>84.442029000000005</c:v>
                </c:pt>
                <c:pt idx="1442">
                  <c:v>84.422577000000004</c:v>
                </c:pt>
                <c:pt idx="1443">
                  <c:v>84.425004000000001</c:v>
                </c:pt>
                <c:pt idx="1444">
                  <c:v>84.423416000000003</c:v>
                </c:pt>
                <c:pt idx="1445">
                  <c:v>84.407123999999996</c:v>
                </c:pt>
                <c:pt idx="1446">
                  <c:v>84.392246</c:v>
                </c:pt>
                <c:pt idx="1447">
                  <c:v>84.393584000000004</c:v>
                </c:pt>
                <c:pt idx="1448">
                  <c:v>84.409170000000003</c:v>
                </c:pt>
                <c:pt idx="1449">
                  <c:v>84.435057</c:v>
                </c:pt>
                <c:pt idx="1450">
                  <c:v>84.470388</c:v>
                </c:pt>
                <c:pt idx="1451">
                  <c:v>84.500314000000003</c:v>
                </c:pt>
                <c:pt idx="1452">
                  <c:v>84.498658000000006</c:v>
                </c:pt>
                <c:pt idx="1453">
                  <c:v>84.460863000000003</c:v>
                </c:pt>
                <c:pt idx="1454">
                  <c:v>84.413708999999997</c:v>
                </c:pt>
                <c:pt idx="1455">
                  <c:v>84.379178999999993</c:v>
                </c:pt>
                <c:pt idx="1456">
                  <c:v>84.350048999999999</c:v>
                </c:pt>
                <c:pt idx="1457">
                  <c:v>84.317482999999996</c:v>
                </c:pt>
                <c:pt idx="1458">
                  <c:v>84.299503000000001</c:v>
                </c:pt>
                <c:pt idx="1459">
                  <c:v>84.316203000000002</c:v>
                </c:pt>
                <c:pt idx="1460">
                  <c:v>84.351534000000001</c:v>
                </c:pt>
                <c:pt idx="1461">
                  <c:v>84.367930999999999</c:v>
                </c:pt>
                <c:pt idx="1462">
                  <c:v>84.352344000000002</c:v>
                </c:pt>
                <c:pt idx="1463">
                  <c:v>84.323950999999994</c:v>
                </c:pt>
                <c:pt idx="1464">
                  <c:v>84.302848999999995</c:v>
                </c:pt>
                <c:pt idx="1465">
                  <c:v>84.296195999999995</c:v>
                </c:pt>
                <c:pt idx="1466">
                  <c:v>84.312245000000004</c:v>
                </c:pt>
                <c:pt idx="1467">
                  <c:v>84.361275000000006</c:v>
                </c:pt>
                <c:pt idx="1468">
                  <c:v>84.435986999999997</c:v>
                </c:pt>
                <c:pt idx="1469">
                  <c:v>84.506889999999999</c:v>
                </c:pt>
                <c:pt idx="1470">
                  <c:v>84.540344000000005</c:v>
                </c:pt>
                <c:pt idx="1471">
                  <c:v>84.512429999999995</c:v>
                </c:pt>
                <c:pt idx="1472">
                  <c:v>84.415021999999993</c:v>
                </c:pt>
                <c:pt idx="1473">
                  <c:v>84.268929999999997</c:v>
                </c:pt>
                <c:pt idx="1474">
                  <c:v>84.127178999999998</c:v>
                </c:pt>
                <c:pt idx="1475">
                  <c:v>84.042136999999997</c:v>
                </c:pt>
                <c:pt idx="1476">
                  <c:v>84.023910999999998</c:v>
                </c:pt>
                <c:pt idx="1477">
                  <c:v>84.043656999999996</c:v>
                </c:pt>
                <c:pt idx="1478">
                  <c:v>84.073109000000002</c:v>
                </c:pt>
                <c:pt idx="1479">
                  <c:v>84.102024999999998</c:v>
                </c:pt>
                <c:pt idx="1480">
                  <c:v>84.123608000000004</c:v>
                </c:pt>
                <c:pt idx="1481">
                  <c:v>84.131989000000004</c:v>
                </c:pt>
                <c:pt idx="1482">
                  <c:v>84.139058000000006</c:v>
                </c:pt>
                <c:pt idx="1483">
                  <c:v>84.169656000000003</c:v>
                </c:pt>
                <c:pt idx="1484">
                  <c:v>84.230700999999996</c:v>
                </c:pt>
                <c:pt idx="1485">
                  <c:v>84.299726000000007</c:v>
                </c:pt>
                <c:pt idx="1486">
                  <c:v>84.345191999999997</c:v>
                </c:pt>
                <c:pt idx="1487">
                  <c:v>84.343486999999996</c:v>
                </c:pt>
                <c:pt idx="1488">
                  <c:v>84.285659999999993</c:v>
                </c:pt>
                <c:pt idx="1489">
                  <c:v>84.196422999999996</c:v>
                </c:pt>
                <c:pt idx="1490">
                  <c:v>84.140508999999994</c:v>
                </c:pt>
                <c:pt idx="1491">
                  <c:v>84.168346</c:v>
                </c:pt>
                <c:pt idx="1492">
                  <c:v>84.244915000000006</c:v>
                </c:pt>
                <c:pt idx="1493">
                  <c:v>84.272053</c:v>
                </c:pt>
                <c:pt idx="1494">
                  <c:v>84.203726000000003</c:v>
                </c:pt>
                <c:pt idx="1495">
                  <c:v>84.106037000000001</c:v>
                </c:pt>
                <c:pt idx="1496">
                  <c:v>84.076291999999995</c:v>
                </c:pt>
                <c:pt idx="1497">
                  <c:v>84.132450000000006</c:v>
                </c:pt>
                <c:pt idx="1498">
                  <c:v>84.213244000000003</c:v>
                </c:pt>
                <c:pt idx="1499">
                  <c:v>84.262786000000006</c:v>
                </c:pt>
                <c:pt idx="1500">
                  <c:v>84.276933</c:v>
                </c:pt>
                <c:pt idx="1501">
                  <c:v>84.276532000000003</c:v>
                </c:pt>
                <c:pt idx="1502">
                  <c:v>84.274473999999998</c:v>
                </c:pt>
                <c:pt idx="1503">
                  <c:v>84.274214000000001</c:v>
                </c:pt>
                <c:pt idx="1504">
                  <c:v>84.274513999999996</c:v>
                </c:pt>
                <c:pt idx="1505">
                  <c:v>84.269169000000005</c:v>
                </c:pt>
                <c:pt idx="1506">
                  <c:v>84.257384999999999</c:v>
                </c:pt>
                <c:pt idx="1507">
                  <c:v>84.252891000000005</c:v>
                </c:pt>
                <c:pt idx="1508">
                  <c:v>84.266113000000004</c:v>
                </c:pt>
                <c:pt idx="1509">
                  <c:v>84.281478000000007</c:v>
                </c:pt>
                <c:pt idx="1510">
                  <c:v>84.272377000000006</c:v>
                </c:pt>
                <c:pt idx="1511">
                  <c:v>84.234994999999998</c:v>
                </c:pt>
                <c:pt idx="1512">
                  <c:v>84.184582000000006</c:v>
                </c:pt>
                <c:pt idx="1513">
                  <c:v>84.119907999999995</c:v>
                </c:pt>
                <c:pt idx="1514">
                  <c:v>84.020696999999998</c:v>
                </c:pt>
                <c:pt idx="1515">
                  <c:v>83.891833000000005</c:v>
                </c:pt>
                <c:pt idx="1516">
                  <c:v>83.785472999999996</c:v>
                </c:pt>
                <c:pt idx="1517">
                  <c:v>83.755651</c:v>
                </c:pt>
                <c:pt idx="1518">
                  <c:v>83.796903999999998</c:v>
                </c:pt>
                <c:pt idx="1519">
                  <c:v>83.846597000000003</c:v>
                </c:pt>
                <c:pt idx="1520">
                  <c:v>83.853465</c:v>
                </c:pt>
                <c:pt idx="1521">
                  <c:v>83.833281999999997</c:v>
                </c:pt>
                <c:pt idx="1522">
                  <c:v>83.845864000000006</c:v>
                </c:pt>
                <c:pt idx="1523">
                  <c:v>83.91995</c:v>
                </c:pt>
                <c:pt idx="1524">
                  <c:v>84.015870000000007</c:v>
                </c:pt>
                <c:pt idx="1525">
                  <c:v>84.070261000000002</c:v>
                </c:pt>
                <c:pt idx="1526">
                  <c:v>84.063703000000004</c:v>
                </c:pt>
                <c:pt idx="1527">
                  <c:v>84.025593000000001</c:v>
                </c:pt>
                <c:pt idx="1528">
                  <c:v>83.981925000000004</c:v>
                </c:pt>
                <c:pt idx="1529">
                  <c:v>83.929765000000003</c:v>
                </c:pt>
                <c:pt idx="1530">
                  <c:v>83.868615000000005</c:v>
                </c:pt>
                <c:pt idx="1531">
                  <c:v>83.823171000000002</c:v>
                </c:pt>
                <c:pt idx="1532">
                  <c:v>83.812657000000002</c:v>
                </c:pt>
                <c:pt idx="1533">
                  <c:v>83.819796999999994</c:v>
                </c:pt>
                <c:pt idx="1534">
                  <c:v>83.815196999999998</c:v>
                </c:pt>
                <c:pt idx="1535">
                  <c:v>83.798098999999993</c:v>
                </c:pt>
                <c:pt idx="1536">
                  <c:v>83.789253000000002</c:v>
                </c:pt>
                <c:pt idx="1537">
                  <c:v>83.795597000000001</c:v>
                </c:pt>
                <c:pt idx="1538">
                  <c:v>83.806144000000003</c:v>
                </c:pt>
                <c:pt idx="1539">
                  <c:v>83.813022000000004</c:v>
                </c:pt>
                <c:pt idx="1540">
                  <c:v>83.811877999999993</c:v>
                </c:pt>
                <c:pt idx="1541">
                  <c:v>83.790546000000006</c:v>
                </c:pt>
                <c:pt idx="1542">
                  <c:v>83.744990000000001</c:v>
                </c:pt>
                <c:pt idx="1543">
                  <c:v>83.700450000000004</c:v>
                </c:pt>
                <c:pt idx="1544">
                  <c:v>83.686750000000004</c:v>
                </c:pt>
                <c:pt idx="1545">
                  <c:v>83.694263000000007</c:v>
                </c:pt>
                <c:pt idx="1546">
                  <c:v>83.685750999999996</c:v>
                </c:pt>
                <c:pt idx="1547">
                  <c:v>83.653910999999994</c:v>
                </c:pt>
                <c:pt idx="1548">
                  <c:v>83.634501</c:v>
                </c:pt>
                <c:pt idx="1549">
                  <c:v>83.652671999999995</c:v>
                </c:pt>
                <c:pt idx="1550">
                  <c:v>83.687644000000006</c:v>
                </c:pt>
                <c:pt idx="1551">
                  <c:v>83.705139000000003</c:v>
                </c:pt>
                <c:pt idx="1552">
                  <c:v>83.697215</c:v>
                </c:pt>
                <c:pt idx="1553">
                  <c:v>83.671964000000003</c:v>
                </c:pt>
                <c:pt idx="1554">
                  <c:v>83.630022999999994</c:v>
                </c:pt>
                <c:pt idx="1555">
                  <c:v>83.576233000000002</c:v>
                </c:pt>
                <c:pt idx="1556">
                  <c:v>83.536634000000006</c:v>
                </c:pt>
                <c:pt idx="1557">
                  <c:v>83.536844000000002</c:v>
                </c:pt>
                <c:pt idx="1558">
                  <c:v>83.570599000000001</c:v>
                </c:pt>
                <c:pt idx="1559">
                  <c:v>83.608810000000005</c:v>
                </c:pt>
                <c:pt idx="1560">
                  <c:v>83.632262999999995</c:v>
                </c:pt>
                <c:pt idx="1561">
                  <c:v>83.638833000000005</c:v>
                </c:pt>
                <c:pt idx="1562">
                  <c:v>83.627382999999995</c:v>
                </c:pt>
                <c:pt idx="1563">
                  <c:v>83.595996999999997</c:v>
                </c:pt>
                <c:pt idx="1564">
                  <c:v>83.553638000000007</c:v>
                </c:pt>
                <c:pt idx="1565">
                  <c:v>83.515844000000001</c:v>
                </c:pt>
                <c:pt idx="1566">
                  <c:v>83.489295999999996</c:v>
                </c:pt>
                <c:pt idx="1567">
                  <c:v>83.473956000000001</c:v>
                </c:pt>
                <c:pt idx="1568">
                  <c:v>83.477478000000005</c:v>
                </c:pt>
                <c:pt idx="1569">
                  <c:v>83.511092000000005</c:v>
                </c:pt>
                <c:pt idx="1570">
                  <c:v>83.568725000000001</c:v>
                </c:pt>
                <c:pt idx="1571">
                  <c:v>83.622753000000003</c:v>
                </c:pt>
                <c:pt idx="1572">
                  <c:v>83.645111</c:v>
                </c:pt>
                <c:pt idx="1573">
                  <c:v>83.627376999999996</c:v>
                </c:pt>
                <c:pt idx="1574">
                  <c:v>83.582082</c:v>
                </c:pt>
                <c:pt idx="1575">
                  <c:v>83.533663000000004</c:v>
                </c:pt>
                <c:pt idx="1576">
                  <c:v>83.505657999999997</c:v>
                </c:pt>
                <c:pt idx="1577">
                  <c:v>83.504375999999993</c:v>
                </c:pt>
                <c:pt idx="1578">
                  <c:v>83.512454000000005</c:v>
                </c:pt>
                <c:pt idx="1579">
                  <c:v>83.506715</c:v>
                </c:pt>
                <c:pt idx="1580">
                  <c:v>83.483480999999998</c:v>
                </c:pt>
                <c:pt idx="1581">
                  <c:v>83.458523</c:v>
                </c:pt>
                <c:pt idx="1582">
                  <c:v>83.442567999999994</c:v>
                </c:pt>
                <c:pt idx="1583">
                  <c:v>83.428791000000004</c:v>
                </c:pt>
                <c:pt idx="1584">
                  <c:v>83.408734999999993</c:v>
                </c:pt>
                <c:pt idx="1585">
                  <c:v>83.390023999999997</c:v>
                </c:pt>
                <c:pt idx="1586">
                  <c:v>83.389055999999997</c:v>
                </c:pt>
                <c:pt idx="1587">
                  <c:v>83.410008000000005</c:v>
                </c:pt>
                <c:pt idx="1588">
                  <c:v>83.438523000000004</c:v>
                </c:pt>
                <c:pt idx="1589">
                  <c:v>83.455962</c:v>
                </c:pt>
                <c:pt idx="1590">
                  <c:v>83.455956</c:v>
                </c:pt>
                <c:pt idx="1591">
                  <c:v>83.447149999999993</c:v>
                </c:pt>
                <c:pt idx="1592">
                  <c:v>83.442732000000007</c:v>
                </c:pt>
                <c:pt idx="1593">
                  <c:v>83.447989000000007</c:v>
                </c:pt>
                <c:pt idx="1594">
                  <c:v>83.457162999999994</c:v>
                </c:pt>
                <c:pt idx="1595">
                  <c:v>83.462012999999999</c:v>
                </c:pt>
                <c:pt idx="1596">
                  <c:v>83.462120999999996</c:v>
                </c:pt>
                <c:pt idx="1597">
                  <c:v>83.464948000000007</c:v>
                </c:pt>
                <c:pt idx="1598">
                  <c:v>83.476455999999999</c:v>
                </c:pt>
                <c:pt idx="1599">
                  <c:v>83.494512</c:v>
                </c:pt>
                <c:pt idx="1600">
                  <c:v>83.512236999999999</c:v>
                </c:pt>
                <c:pt idx="1601">
                  <c:v>83.525308999999993</c:v>
                </c:pt>
                <c:pt idx="1602">
                  <c:v>83.534042999999997</c:v>
                </c:pt>
                <c:pt idx="1603">
                  <c:v>83.539586</c:v>
                </c:pt>
                <c:pt idx="1604">
                  <c:v>83.540763999999996</c:v>
                </c:pt>
                <c:pt idx="1605">
                  <c:v>83.535954000000004</c:v>
                </c:pt>
                <c:pt idx="1606">
                  <c:v>83.527064999999993</c:v>
                </c:pt>
                <c:pt idx="1607">
                  <c:v>83.519368999999998</c:v>
                </c:pt>
                <c:pt idx="1608">
                  <c:v>83.515991</c:v>
                </c:pt>
                <c:pt idx="1609">
                  <c:v>83.514579999999995</c:v>
                </c:pt>
                <c:pt idx="1610">
                  <c:v>83.512977000000006</c:v>
                </c:pt>
                <c:pt idx="1611">
                  <c:v>83.517169999999993</c:v>
                </c:pt>
                <c:pt idx="1612">
                  <c:v>83.537942000000001</c:v>
                </c:pt>
                <c:pt idx="1613">
                  <c:v>83.577023999999994</c:v>
                </c:pt>
                <c:pt idx="1614">
                  <c:v>83.620935000000003</c:v>
                </c:pt>
                <c:pt idx="1615">
                  <c:v>83.652467000000001</c:v>
                </c:pt>
                <c:pt idx="1616">
                  <c:v>83.665650999999997</c:v>
                </c:pt>
                <c:pt idx="1617">
                  <c:v>83.665137999999999</c:v>
                </c:pt>
                <c:pt idx="1618">
                  <c:v>83.653895000000006</c:v>
                </c:pt>
                <c:pt idx="1619">
                  <c:v>83.629195999999993</c:v>
                </c:pt>
                <c:pt idx="1620">
                  <c:v>83.591504</c:v>
                </c:pt>
                <c:pt idx="1621">
                  <c:v>83.549587000000002</c:v>
                </c:pt>
                <c:pt idx="1622">
                  <c:v>83.512662000000006</c:v>
                </c:pt>
                <c:pt idx="1623">
                  <c:v>83.484791000000001</c:v>
                </c:pt>
                <c:pt idx="1624">
                  <c:v>83.475437999999997</c:v>
                </c:pt>
                <c:pt idx="1625">
                  <c:v>83.503299999999996</c:v>
                </c:pt>
                <c:pt idx="1626">
                  <c:v>83.572142999999997</c:v>
                </c:pt>
                <c:pt idx="1627">
                  <c:v>83.645936000000006</c:v>
                </c:pt>
                <c:pt idx="1628">
                  <c:v>83.673803000000007</c:v>
                </c:pt>
                <c:pt idx="1629">
                  <c:v>83.652698000000001</c:v>
                </c:pt>
                <c:pt idx="1630">
                  <c:v>83.642010999999997</c:v>
                </c:pt>
                <c:pt idx="1631">
                  <c:v>83.693081000000006</c:v>
                </c:pt>
                <c:pt idx="1632">
                  <c:v>83.777275000000003</c:v>
                </c:pt>
                <c:pt idx="1633">
                  <c:v>83.809135999999995</c:v>
                </c:pt>
                <c:pt idx="1634">
                  <c:v>83.736414999999994</c:v>
                </c:pt>
                <c:pt idx="1635">
                  <c:v>83.588803999999996</c:v>
                </c:pt>
                <c:pt idx="1636">
                  <c:v>83.459277999999998</c:v>
                </c:pt>
                <c:pt idx="1637">
                  <c:v>83.452826000000002</c:v>
                </c:pt>
                <c:pt idx="1638">
                  <c:v>83.608967000000007</c:v>
                </c:pt>
                <c:pt idx="1639">
                  <c:v>83.857000999999997</c:v>
                </c:pt>
                <c:pt idx="1640">
                  <c:v>84.050000999999995</c:v>
                </c:pt>
                <c:pt idx="1641">
                  <c:v>84.069151000000005</c:v>
                </c:pt>
                <c:pt idx="1642">
                  <c:v>83.927064999999999</c:v>
                </c:pt>
                <c:pt idx="1643">
                  <c:v>83.731102000000007</c:v>
                </c:pt>
                <c:pt idx="1644">
                  <c:v>83.589639000000005</c:v>
                </c:pt>
                <c:pt idx="1645">
                  <c:v>83.550562999999997</c:v>
                </c:pt>
                <c:pt idx="1646">
                  <c:v>83.592770000000002</c:v>
                </c:pt>
                <c:pt idx="1647">
                  <c:v>83.663236999999995</c:v>
                </c:pt>
                <c:pt idx="1648">
                  <c:v>83.703304000000003</c:v>
                </c:pt>
                <c:pt idx="1649">
                  <c:v>83.705524999999994</c:v>
                </c:pt>
                <c:pt idx="1650">
                  <c:v>83.703433000000004</c:v>
                </c:pt>
                <c:pt idx="1651">
                  <c:v>83.719633000000002</c:v>
                </c:pt>
                <c:pt idx="1652">
                  <c:v>83.752538999999999</c:v>
                </c:pt>
                <c:pt idx="1653">
                  <c:v>83.766571999999996</c:v>
                </c:pt>
                <c:pt idx="1654">
                  <c:v>83.740745000000004</c:v>
                </c:pt>
                <c:pt idx="1655">
                  <c:v>83.685528000000005</c:v>
                </c:pt>
                <c:pt idx="1656">
                  <c:v>83.652133000000006</c:v>
                </c:pt>
                <c:pt idx="1657">
                  <c:v>83.680830999999998</c:v>
                </c:pt>
                <c:pt idx="1658">
                  <c:v>83.737387999999996</c:v>
                </c:pt>
                <c:pt idx="1659">
                  <c:v>83.776848000000001</c:v>
                </c:pt>
                <c:pt idx="1660">
                  <c:v>83.777856999999997</c:v>
                </c:pt>
                <c:pt idx="1661">
                  <c:v>83.755127999999999</c:v>
                </c:pt>
                <c:pt idx="1662">
                  <c:v>83.727425999999994</c:v>
                </c:pt>
                <c:pt idx="1663">
                  <c:v>83.71311</c:v>
                </c:pt>
                <c:pt idx="1664">
                  <c:v>83.715933000000007</c:v>
                </c:pt>
                <c:pt idx="1665">
                  <c:v>83.722077999999996</c:v>
                </c:pt>
                <c:pt idx="1666">
                  <c:v>83.708811999999995</c:v>
                </c:pt>
                <c:pt idx="1667">
                  <c:v>83.682506000000004</c:v>
                </c:pt>
                <c:pt idx="1668">
                  <c:v>83.665136000000004</c:v>
                </c:pt>
                <c:pt idx="1669">
                  <c:v>83.671878000000007</c:v>
                </c:pt>
                <c:pt idx="1670">
                  <c:v>83.691505000000006</c:v>
                </c:pt>
                <c:pt idx="1671">
                  <c:v>83.700622999999993</c:v>
                </c:pt>
                <c:pt idx="1672">
                  <c:v>83.706855000000004</c:v>
                </c:pt>
                <c:pt idx="1673">
                  <c:v>83.710192000000006</c:v>
                </c:pt>
                <c:pt idx="1674">
                  <c:v>83.717229000000003</c:v>
                </c:pt>
                <c:pt idx="1675">
                  <c:v>83.726264</c:v>
                </c:pt>
                <c:pt idx="1676">
                  <c:v>83.748855000000006</c:v>
                </c:pt>
                <c:pt idx="1677">
                  <c:v>83.790533999999994</c:v>
                </c:pt>
                <c:pt idx="1678">
                  <c:v>83.828981999999996</c:v>
                </c:pt>
                <c:pt idx="1679">
                  <c:v>83.844102000000007</c:v>
                </c:pt>
                <c:pt idx="1680">
                  <c:v>83.829069000000004</c:v>
                </c:pt>
                <c:pt idx="1681">
                  <c:v>83.800708999999998</c:v>
                </c:pt>
                <c:pt idx="1682">
                  <c:v>83.766889000000006</c:v>
                </c:pt>
                <c:pt idx="1683">
                  <c:v>83.735557999999997</c:v>
                </c:pt>
                <c:pt idx="1684">
                  <c:v>83.718395000000001</c:v>
                </c:pt>
                <c:pt idx="1685">
                  <c:v>83.727722</c:v>
                </c:pt>
                <c:pt idx="1686">
                  <c:v>83.761870000000002</c:v>
                </c:pt>
                <c:pt idx="1687">
                  <c:v>83.803531000000007</c:v>
                </c:pt>
                <c:pt idx="1688">
                  <c:v>83.842068999999995</c:v>
                </c:pt>
                <c:pt idx="1689">
                  <c:v>83.873875999999996</c:v>
                </c:pt>
                <c:pt idx="1690">
                  <c:v>83.896400999999997</c:v>
                </c:pt>
                <c:pt idx="1691">
                  <c:v>83.892568999999995</c:v>
                </c:pt>
                <c:pt idx="1692">
                  <c:v>83.852552000000003</c:v>
                </c:pt>
                <c:pt idx="1693">
                  <c:v>83.786057</c:v>
                </c:pt>
                <c:pt idx="1694">
                  <c:v>83.726759999999999</c:v>
                </c:pt>
                <c:pt idx="1695">
                  <c:v>83.704481000000001</c:v>
                </c:pt>
                <c:pt idx="1696">
                  <c:v>83.723498000000006</c:v>
                </c:pt>
                <c:pt idx="1697">
                  <c:v>83.755334000000005</c:v>
                </c:pt>
                <c:pt idx="1698">
                  <c:v>83.761003000000002</c:v>
                </c:pt>
                <c:pt idx="1699">
                  <c:v>83.722284000000002</c:v>
                </c:pt>
                <c:pt idx="1700">
                  <c:v>83.662132999999997</c:v>
                </c:pt>
                <c:pt idx="1701">
                  <c:v>83.625343000000001</c:v>
                </c:pt>
                <c:pt idx="1702">
                  <c:v>83.642291</c:v>
                </c:pt>
                <c:pt idx="1703">
                  <c:v>83.698746999999997</c:v>
                </c:pt>
                <c:pt idx="1704">
                  <c:v>83.750701000000007</c:v>
                </c:pt>
                <c:pt idx="1705">
                  <c:v>83.757093999999995</c:v>
                </c:pt>
                <c:pt idx="1706">
                  <c:v>83.715219000000005</c:v>
                </c:pt>
                <c:pt idx="1707">
                  <c:v>83.653893999999994</c:v>
                </c:pt>
                <c:pt idx="1708">
                  <c:v>83.604866999999999</c:v>
                </c:pt>
                <c:pt idx="1709">
                  <c:v>83.570335</c:v>
                </c:pt>
                <c:pt idx="1710">
                  <c:v>83.530901</c:v>
                </c:pt>
                <c:pt idx="1711">
                  <c:v>83.478697999999994</c:v>
                </c:pt>
                <c:pt idx="1712">
                  <c:v>83.439456000000007</c:v>
                </c:pt>
                <c:pt idx="1713">
                  <c:v>83.448239000000001</c:v>
                </c:pt>
                <c:pt idx="1714">
                  <c:v>83.506107</c:v>
                </c:pt>
                <c:pt idx="1715">
                  <c:v>83.569950000000006</c:v>
                </c:pt>
                <c:pt idx="1716">
                  <c:v>83.590602000000004</c:v>
                </c:pt>
                <c:pt idx="1717">
                  <c:v>83.557018999999997</c:v>
                </c:pt>
                <c:pt idx="1718">
                  <c:v>83.498334999999997</c:v>
                </c:pt>
                <c:pt idx="1719">
                  <c:v>83.451661000000001</c:v>
                </c:pt>
                <c:pt idx="1720">
                  <c:v>83.431759999999997</c:v>
                </c:pt>
                <c:pt idx="1721">
                  <c:v>83.428140999999997</c:v>
                </c:pt>
                <c:pt idx="1722">
                  <c:v>83.419434999999993</c:v>
                </c:pt>
                <c:pt idx="1723">
                  <c:v>83.393265</c:v>
                </c:pt>
                <c:pt idx="1724">
                  <c:v>83.358705</c:v>
                </c:pt>
                <c:pt idx="1725">
                  <c:v>83.342252999999999</c:v>
                </c:pt>
                <c:pt idx="1726">
                  <c:v>83.364382000000006</c:v>
                </c:pt>
                <c:pt idx="1727">
                  <c:v>83.416331999999997</c:v>
                </c:pt>
                <c:pt idx="1728">
                  <c:v>83.462969000000001</c:v>
                </c:pt>
                <c:pt idx="1729">
                  <c:v>83.468356</c:v>
                </c:pt>
                <c:pt idx="1730">
                  <c:v>83.419077000000001</c:v>
                </c:pt>
                <c:pt idx="1731">
                  <c:v>83.330274000000003</c:v>
                </c:pt>
                <c:pt idx="1732">
                  <c:v>83.239559</c:v>
                </c:pt>
                <c:pt idx="1733">
                  <c:v>83.189774999999997</c:v>
                </c:pt>
                <c:pt idx="1734">
                  <c:v>83.201559000000003</c:v>
                </c:pt>
                <c:pt idx="1735">
                  <c:v>83.253973999999999</c:v>
                </c:pt>
                <c:pt idx="1736">
                  <c:v>83.299931000000001</c:v>
                </c:pt>
                <c:pt idx="1737">
                  <c:v>83.305604000000002</c:v>
                </c:pt>
                <c:pt idx="1738">
                  <c:v>83.272113000000004</c:v>
                </c:pt>
                <c:pt idx="1739">
                  <c:v>83.221367000000001</c:v>
                </c:pt>
                <c:pt idx="1740">
                  <c:v>83.175538000000003</c:v>
                </c:pt>
                <c:pt idx="1741">
                  <c:v>83.152154999999993</c:v>
                </c:pt>
                <c:pt idx="1742">
                  <c:v>83.160191999999995</c:v>
                </c:pt>
                <c:pt idx="1743">
                  <c:v>83.188513999999998</c:v>
                </c:pt>
                <c:pt idx="1744">
                  <c:v>83.207035000000005</c:v>
                </c:pt>
                <c:pt idx="1745">
                  <c:v>83.196472</c:v>
                </c:pt>
                <c:pt idx="1746">
                  <c:v>83.170883000000003</c:v>
                </c:pt>
                <c:pt idx="1747">
                  <c:v>83.160908000000006</c:v>
                </c:pt>
                <c:pt idx="1748">
                  <c:v>83.179851999999997</c:v>
                </c:pt>
                <c:pt idx="1749">
                  <c:v>83.217040999999995</c:v>
                </c:pt>
                <c:pt idx="1750">
                  <c:v>83.256095000000002</c:v>
                </c:pt>
                <c:pt idx="1751">
                  <c:v>83.282604000000006</c:v>
                </c:pt>
                <c:pt idx="1752">
                  <c:v>83.279640000000001</c:v>
                </c:pt>
                <c:pt idx="1753">
                  <c:v>83.235082000000006</c:v>
                </c:pt>
                <c:pt idx="1754">
                  <c:v>83.158140000000003</c:v>
                </c:pt>
                <c:pt idx="1755">
                  <c:v>83.077444999999997</c:v>
                </c:pt>
                <c:pt idx="1756">
                  <c:v>83.019347999999994</c:v>
                </c:pt>
                <c:pt idx="1757">
                  <c:v>82.993326999999994</c:v>
                </c:pt>
                <c:pt idx="1758">
                  <c:v>82.994258000000002</c:v>
                </c:pt>
                <c:pt idx="1759">
                  <c:v>83.004168000000007</c:v>
                </c:pt>
                <c:pt idx="1760">
                  <c:v>82.994816</c:v>
                </c:pt>
                <c:pt idx="1761">
                  <c:v>82.949539000000001</c:v>
                </c:pt>
                <c:pt idx="1762">
                  <c:v>82.888923000000005</c:v>
                </c:pt>
                <c:pt idx="1763">
                  <c:v>82.858739999999997</c:v>
                </c:pt>
                <c:pt idx="1764">
                  <c:v>82.881826000000004</c:v>
                </c:pt>
                <c:pt idx="1765">
                  <c:v>82.932514999999995</c:v>
                </c:pt>
                <c:pt idx="1766">
                  <c:v>82.966994999999997</c:v>
                </c:pt>
                <c:pt idx="1767">
                  <c:v>82.969065000000001</c:v>
                </c:pt>
                <c:pt idx="1768">
                  <c:v>82.956844000000004</c:v>
                </c:pt>
                <c:pt idx="1769">
                  <c:v>82.951800000000006</c:v>
                </c:pt>
                <c:pt idx="1770">
                  <c:v>82.952619999999996</c:v>
                </c:pt>
                <c:pt idx="1771">
                  <c:v>82.939995999999994</c:v>
                </c:pt>
                <c:pt idx="1772">
                  <c:v>82.903675000000007</c:v>
                </c:pt>
                <c:pt idx="1773">
                  <c:v>82.863433000000001</c:v>
                </c:pt>
                <c:pt idx="1774">
                  <c:v>82.856926999999999</c:v>
                </c:pt>
                <c:pt idx="1775">
                  <c:v>82.898818000000006</c:v>
                </c:pt>
                <c:pt idx="1776">
                  <c:v>82.957440000000005</c:v>
                </c:pt>
                <c:pt idx="1777">
                  <c:v>82.988038000000003</c:v>
                </c:pt>
                <c:pt idx="1778">
                  <c:v>82.987397000000001</c:v>
                </c:pt>
                <c:pt idx="1779">
                  <c:v>82.995305999999999</c:v>
                </c:pt>
                <c:pt idx="1780">
                  <c:v>83.036745999999994</c:v>
                </c:pt>
                <c:pt idx="1781">
                  <c:v>83.083845999999994</c:v>
                </c:pt>
                <c:pt idx="1782">
                  <c:v>83.088435000000004</c:v>
                </c:pt>
                <c:pt idx="1783">
                  <c:v>83.035960000000003</c:v>
                </c:pt>
                <c:pt idx="1784">
                  <c:v>82.952504000000005</c:v>
                </c:pt>
                <c:pt idx="1785">
                  <c:v>82.872016000000002</c:v>
                </c:pt>
                <c:pt idx="1786">
                  <c:v>82.816564</c:v>
                </c:pt>
                <c:pt idx="1787">
                  <c:v>82.798800999999997</c:v>
                </c:pt>
                <c:pt idx="1788">
                  <c:v>82.818804</c:v>
                </c:pt>
                <c:pt idx="1789">
                  <c:v>82.856898000000001</c:v>
                </c:pt>
                <c:pt idx="1790">
                  <c:v>82.886632000000006</c:v>
                </c:pt>
                <c:pt idx="1791">
                  <c:v>82.900231000000005</c:v>
                </c:pt>
                <c:pt idx="1792">
                  <c:v>82.912254000000004</c:v>
                </c:pt>
                <c:pt idx="1793">
                  <c:v>82.934546999999995</c:v>
                </c:pt>
                <c:pt idx="1794">
                  <c:v>82.956243999999998</c:v>
                </c:pt>
                <c:pt idx="1795">
                  <c:v>82.954992000000004</c:v>
                </c:pt>
                <c:pt idx="1796">
                  <c:v>82.925268000000003</c:v>
                </c:pt>
                <c:pt idx="1797">
                  <c:v>82.890012999999996</c:v>
                </c:pt>
                <c:pt idx="1798">
                  <c:v>82.882238999999998</c:v>
                </c:pt>
                <c:pt idx="1799">
                  <c:v>82.916137000000006</c:v>
                </c:pt>
                <c:pt idx="1800">
                  <c:v>82.977534000000006</c:v>
                </c:pt>
                <c:pt idx="1801">
                  <c:v>83.041567999999998</c:v>
                </c:pt>
                <c:pt idx="1802">
                  <c:v>83.091487000000001</c:v>
                </c:pt>
                <c:pt idx="1803">
                  <c:v>83.116220999999996</c:v>
                </c:pt>
                <c:pt idx="1804">
                  <c:v>83.104366999999996</c:v>
                </c:pt>
                <c:pt idx="1805">
                  <c:v>83.058238000000003</c:v>
                </c:pt>
                <c:pt idx="1806">
                  <c:v>83.007362999999998</c:v>
                </c:pt>
                <c:pt idx="1807">
                  <c:v>82.984099000000001</c:v>
                </c:pt>
                <c:pt idx="1808">
                  <c:v>82.981160000000003</c:v>
                </c:pt>
                <c:pt idx="1809">
                  <c:v>82.957241999999994</c:v>
                </c:pt>
                <c:pt idx="1810">
                  <c:v>82.896361999999996</c:v>
                </c:pt>
                <c:pt idx="1811">
                  <c:v>82.840209999999999</c:v>
                </c:pt>
                <c:pt idx="1812">
                  <c:v>82.841301000000001</c:v>
                </c:pt>
                <c:pt idx="1813">
                  <c:v>82.893960000000007</c:v>
                </c:pt>
                <c:pt idx="1814">
                  <c:v>82.931372999999994</c:v>
                </c:pt>
                <c:pt idx="1815">
                  <c:v>82.888593999999998</c:v>
                </c:pt>
                <c:pt idx="1816">
                  <c:v>82.760743000000005</c:v>
                </c:pt>
                <c:pt idx="1817">
                  <c:v>82.606470999999999</c:v>
                </c:pt>
                <c:pt idx="1818">
                  <c:v>82.504091000000003</c:v>
                </c:pt>
                <c:pt idx="1819">
                  <c:v>82.493598000000006</c:v>
                </c:pt>
                <c:pt idx="1820">
                  <c:v>82.545299999999997</c:v>
                </c:pt>
                <c:pt idx="1821">
                  <c:v>82.590511000000006</c:v>
                </c:pt>
                <c:pt idx="1822">
                  <c:v>82.588060999999996</c:v>
                </c:pt>
                <c:pt idx="1823">
                  <c:v>82.555638000000002</c:v>
                </c:pt>
                <c:pt idx="1824">
                  <c:v>82.541931000000005</c:v>
                </c:pt>
                <c:pt idx="1825">
                  <c:v>82.582991000000007</c:v>
                </c:pt>
                <c:pt idx="1826">
                  <c:v>82.683274999999995</c:v>
                </c:pt>
                <c:pt idx="1827">
                  <c:v>82.811345000000003</c:v>
                </c:pt>
                <c:pt idx="1828">
                  <c:v>82.904031000000003</c:v>
                </c:pt>
                <c:pt idx="1829">
                  <c:v>82.904617000000002</c:v>
                </c:pt>
                <c:pt idx="1830">
                  <c:v>82.819479000000001</c:v>
                </c:pt>
                <c:pt idx="1831">
                  <c:v>82.721159</c:v>
                </c:pt>
                <c:pt idx="1832">
                  <c:v>82.674226000000004</c:v>
                </c:pt>
                <c:pt idx="1833">
                  <c:v>82.672793999999996</c:v>
                </c:pt>
                <c:pt idx="1834">
                  <c:v>82.675343999999996</c:v>
                </c:pt>
                <c:pt idx="1835">
                  <c:v>82.681217000000004</c:v>
                </c:pt>
                <c:pt idx="1836">
                  <c:v>82.732372999999995</c:v>
                </c:pt>
                <c:pt idx="1837">
                  <c:v>82.842634000000004</c:v>
                </c:pt>
                <c:pt idx="1838">
                  <c:v>82.964682999999994</c:v>
                </c:pt>
                <c:pt idx="1839">
                  <c:v>83.03501</c:v>
                </c:pt>
                <c:pt idx="1840">
                  <c:v>83.027811</c:v>
                </c:pt>
                <c:pt idx="1841">
                  <c:v>82.962427000000005</c:v>
                </c:pt>
                <c:pt idx="1842">
                  <c:v>82.881994000000006</c:v>
                </c:pt>
                <c:pt idx="1843">
                  <c:v>82.828005000000005</c:v>
                </c:pt>
                <c:pt idx="1844">
                  <c:v>82.813157000000004</c:v>
                </c:pt>
                <c:pt idx="1845">
                  <c:v>82.818402000000006</c:v>
                </c:pt>
                <c:pt idx="1846">
                  <c:v>82.827454000000003</c:v>
                </c:pt>
                <c:pt idx="1847">
                  <c:v>82.851450999999997</c:v>
                </c:pt>
                <c:pt idx="1848">
                  <c:v>82.900058999999999</c:v>
                </c:pt>
                <c:pt idx="1849">
                  <c:v>82.940550999999999</c:v>
                </c:pt>
                <c:pt idx="1850">
                  <c:v>82.920430999999994</c:v>
                </c:pt>
                <c:pt idx="1851">
                  <c:v>82.835515000000001</c:v>
                </c:pt>
                <c:pt idx="1852">
                  <c:v>82.745506000000006</c:v>
                </c:pt>
                <c:pt idx="1853">
                  <c:v>82.708792000000003</c:v>
                </c:pt>
                <c:pt idx="1854">
                  <c:v>82.726830000000007</c:v>
                </c:pt>
                <c:pt idx="1855">
                  <c:v>82.764245000000003</c:v>
                </c:pt>
                <c:pt idx="1856">
                  <c:v>82.799398999999994</c:v>
                </c:pt>
                <c:pt idx="1857">
                  <c:v>82.835739000000004</c:v>
                </c:pt>
                <c:pt idx="1858">
                  <c:v>82.877707999999998</c:v>
                </c:pt>
                <c:pt idx="1859">
                  <c:v>82.918356000000003</c:v>
                </c:pt>
                <c:pt idx="1860">
                  <c:v>82.950142</c:v>
                </c:pt>
                <c:pt idx="1861">
                  <c:v>82.975828000000007</c:v>
                </c:pt>
                <c:pt idx="1862">
                  <c:v>83.006488000000004</c:v>
                </c:pt>
                <c:pt idx="1863">
                  <c:v>83.050657999999999</c:v>
                </c:pt>
                <c:pt idx="1864">
                  <c:v>83.100838999999993</c:v>
                </c:pt>
                <c:pt idx="1865">
                  <c:v>83.132023000000004</c:v>
                </c:pt>
                <c:pt idx="1866">
                  <c:v>83.125922000000003</c:v>
                </c:pt>
                <c:pt idx="1867">
                  <c:v>83.098916000000003</c:v>
                </c:pt>
                <c:pt idx="1868">
                  <c:v>83.090449000000007</c:v>
                </c:pt>
                <c:pt idx="1869">
                  <c:v>83.117204000000001</c:v>
                </c:pt>
                <c:pt idx="1870">
                  <c:v>83.154287999999994</c:v>
                </c:pt>
                <c:pt idx="1871">
                  <c:v>83.170849000000004</c:v>
                </c:pt>
                <c:pt idx="1872">
                  <c:v>83.169572000000002</c:v>
                </c:pt>
                <c:pt idx="1873">
                  <c:v>83.173877000000005</c:v>
                </c:pt>
                <c:pt idx="1874">
                  <c:v>83.185748000000004</c:v>
                </c:pt>
                <c:pt idx="1875">
                  <c:v>83.181089999999998</c:v>
                </c:pt>
                <c:pt idx="1876">
                  <c:v>83.149235000000004</c:v>
                </c:pt>
                <c:pt idx="1877">
                  <c:v>83.114363999999995</c:v>
                </c:pt>
                <c:pt idx="1878">
                  <c:v>83.105581000000001</c:v>
                </c:pt>
                <c:pt idx="1879">
                  <c:v>83.120462000000003</c:v>
                </c:pt>
                <c:pt idx="1880">
                  <c:v>83.131917999999999</c:v>
                </c:pt>
                <c:pt idx="1881">
                  <c:v>83.121781999999996</c:v>
                </c:pt>
                <c:pt idx="1882">
                  <c:v>83.092511999999999</c:v>
                </c:pt>
                <c:pt idx="1883">
                  <c:v>83.052138999999997</c:v>
                </c:pt>
                <c:pt idx="1884">
                  <c:v>83.007631000000003</c:v>
                </c:pt>
                <c:pt idx="1885">
                  <c:v>82.976224999999999</c:v>
                </c:pt>
                <c:pt idx="1886">
                  <c:v>82.984684999999999</c:v>
                </c:pt>
                <c:pt idx="1887">
                  <c:v>83.042933000000005</c:v>
                </c:pt>
                <c:pt idx="1888">
                  <c:v>83.125134000000003</c:v>
                </c:pt>
                <c:pt idx="1889">
                  <c:v>83.188906000000003</c:v>
                </c:pt>
                <c:pt idx="1890">
                  <c:v>83.212091999999998</c:v>
                </c:pt>
                <c:pt idx="1891">
                  <c:v>83.205927000000003</c:v>
                </c:pt>
                <c:pt idx="1892">
                  <c:v>83.197652000000005</c:v>
                </c:pt>
                <c:pt idx="1893">
                  <c:v>83.207396000000003</c:v>
                </c:pt>
                <c:pt idx="1894">
                  <c:v>83.235443000000004</c:v>
                </c:pt>
                <c:pt idx="1895">
                  <c:v>83.258420000000001</c:v>
                </c:pt>
                <c:pt idx="1896">
                  <c:v>83.239465999999993</c:v>
                </c:pt>
                <c:pt idx="1897">
                  <c:v>83.158299</c:v>
                </c:pt>
                <c:pt idx="1898">
                  <c:v>83.038549000000003</c:v>
                </c:pt>
                <c:pt idx="1899">
                  <c:v>82.936020999999997</c:v>
                </c:pt>
                <c:pt idx="1900">
                  <c:v>82.891547000000003</c:v>
                </c:pt>
                <c:pt idx="1901">
                  <c:v>82.900751</c:v>
                </c:pt>
                <c:pt idx="1902">
                  <c:v>82.934134</c:v>
                </c:pt>
                <c:pt idx="1903">
                  <c:v>82.975609000000006</c:v>
                </c:pt>
                <c:pt idx="1904">
                  <c:v>83.029510000000002</c:v>
                </c:pt>
                <c:pt idx="1905">
                  <c:v>83.095048000000006</c:v>
                </c:pt>
                <c:pt idx="1906">
                  <c:v>83.149714000000003</c:v>
                </c:pt>
                <c:pt idx="1907">
                  <c:v>83.165131000000002</c:v>
                </c:pt>
                <c:pt idx="1908">
                  <c:v>83.135354000000007</c:v>
                </c:pt>
                <c:pt idx="1909">
                  <c:v>83.086995999999999</c:v>
                </c:pt>
                <c:pt idx="1910">
                  <c:v>83.062659999999994</c:v>
                </c:pt>
                <c:pt idx="1911">
                  <c:v>83.088408000000001</c:v>
                </c:pt>
                <c:pt idx="1912">
                  <c:v>83.149849000000003</c:v>
                </c:pt>
                <c:pt idx="1913">
                  <c:v>83.201431999999997</c:v>
                </c:pt>
                <c:pt idx="1914">
                  <c:v>83.203117000000006</c:v>
                </c:pt>
                <c:pt idx="1915">
                  <c:v>83.153030999999999</c:v>
                </c:pt>
                <c:pt idx="1916">
                  <c:v>83.088041000000004</c:v>
                </c:pt>
                <c:pt idx="1917">
                  <c:v>83.053202999999996</c:v>
                </c:pt>
                <c:pt idx="1918">
                  <c:v>83.070121</c:v>
                </c:pt>
                <c:pt idx="1919">
                  <c:v>83.127758999999998</c:v>
                </c:pt>
                <c:pt idx="1920">
                  <c:v>83.197777000000002</c:v>
                </c:pt>
                <c:pt idx="1921">
                  <c:v>83.259033000000002</c:v>
                </c:pt>
                <c:pt idx="1922">
                  <c:v>83.306787999999997</c:v>
                </c:pt>
                <c:pt idx="1923">
                  <c:v>83.339271999999994</c:v>
                </c:pt>
                <c:pt idx="1924">
                  <c:v>83.343528000000006</c:v>
                </c:pt>
                <c:pt idx="1925">
                  <c:v>83.306186999999994</c:v>
                </c:pt>
                <c:pt idx="1926">
                  <c:v>83.238758000000004</c:v>
                </c:pt>
                <c:pt idx="1927">
                  <c:v>83.178157999999996</c:v>
                </c:pt>
                <c:pt idx="1928">
                  <c:v>83.151784000000006</c:v>
                </c:pt>
                <c:pt idx="1929">
                  <c:v>83.151218</c:v>
                </c:pt>
                <c:pt idx="1930">
                  <c:v>83.150751999999997</c:v>
                </c:pt>
                <c:pt idx="1931">
                  <c:v>83.142328000000006</c:v>
                </c:pt>
                <c:pt idx="1932">
                  <c:v>83.139632000000006</c:v>
                </c:pt>
                <c:pt idx="1933">
                  <c:v>83.154043000000001</c:v>
                </c:pt>
                <c:pt idx="1934">
                  <c:v>83.181185999999997</c:v>
                </c:pt>
                <c:pt idx="1935">
                  <c:v>83.209138999999993</c:v>
                </c:pt>
                <c:pt idx="1936">
                  <c:v>83.226898000000006</c:v>
                </c:pt>
                <c:pt idx="1937">
                  <c:v>83.223012999999995</c:v>
                </c:pt>
                <c:pt idx="1938">
                  <c:v>83.187190999999999</c:v>
                </c:pt>
                <c:pt idx="1939">
                  <c:v>83.118658999999994</c:v>
                </c:pt>
                <c:pt idx="1940">
                  <c:v>83.029437999999999</c:v>
                </c:pt>
                <c:pt idx="1941">
                  <c:v>82.939374999999998</c:v>
                </c:pt>
                <c:pt idx="1942">
                  <c:v>82.872038000000003</c:v>
                </c:pt>
                <c:pt idx="1943">
                  <c:v>82.848110000000005</c:v>
                </c:pt>
                <c:pt idx="1944">
                  <c:v>82.866467999999998</c:v>
                </c:pt>
                <c:pt idx="1945">
                  <c:v>82.89246</c:v>
                </c:pt>
                <c:pt idx="1946">
                  <c:v>82.883909000000003</c:v>
                </c:pt>
                <c:pt idx="1947">
                  <c:v>82.838031999999998</c:v>
                </c:pt>
                <c:pt idx="1948">
                  <c:v>82.801422000000002</c:v>
                </c:pt>
                <c:pt idx="1949">
                  <c:v>82.824451999999994</c:v>
                </c:pt>
                <c:pt idx="1950">
                  <c:v>82.912209000000004</c:v>
                </c:pt>
                <c:pt idx="1951">
                  <c:v>83.022009999999995</c:v>
                </c:pt>
                <c:pt idx="1952">
                  <c:v>83.105418999999998</c:v>
                </c:pt>
                <c:pt idx="1953">
                  <c:v>83.145917999999995</c:v>
                </c:pt>
                <c:pt idx="1954">
                  <c:v>83.153343000000007</c:v>
                </c:pt>
                <c:pt idx="1955">
                  <c:v>83.138260000000002</c:v>
                </c:pt>
                <c:pt idx="1956">
                  <c:v>83.102914999999996</c:v>
                </c:pt>
                <c:pt idx="1957">
                  <c:v>83.045614</c:v>
                </c:pt>
                <c:pt idx="1958">
                  <c:v>82.961927000000003</c:v>
                </c:pt>
                <c:pt idx="1959">
                  <c:v>82.848281</c:v>
                </c:pt>
                <c:pt idx="1960">
                  <c:v>82.719050999999993</c:v>
                </c:pt>
                <c:pt idx="1961">
                  <c:v>82.619281999999998</c:v>
                </c:pt>
                <c:pt idx="1962">
                  <c:v>82.601676999999995</c:v>
                </c:pt>
                <c:pt idx="1963">
                  <c:v>82.673002999999994</c:v>
                </c:pt>
                <c:pt idx="1964">
                  <c:v>82.770067999999995</c:v>
                </c:pt>
                <c:pt idx="1965">
                  <c:v>82.820187000000004</c:v>
                </c:pt>
                <c:pt idx="1966">
                  <c:v>82.825252000000006</c:v>
                </c:pt>
                <c:pt idx="1967">
                  <c:v>82.849003999999994</c:v>
                </c:pt>
                <c:pt idx="1968">
                  <c:v>82.916347000000002</c:v>
                </c:pt>
                <c:pt idx="1969">
                  <c:v>82.973708999999999</c:v>
                </c:pt>
                <c:pt idx="1970">
                  <c:v>82.972217000000001</c:v>
                </c:pt>
                <c:pt idx="1971">
                  <c:v>82.943504000000004</c:v>
                </c:pt>
                <c:pt idx="1972">
                  <c:v>82.949859000000004</c:v>
                </c:pt>
                <c:pt idx="1973">
                  <c:v>82.984900999999994</c:v>
                </c:pt>
                <c:pt idx="1974">
                  <c:v>82.980673999999993</c:v>
                </c:pt>
                <c:pt idx="1975">
                  <c:v>82.910166000000004</c:v>
                </c:pt>
                <c:pt idx="1976">
                  <c:v>82.833267000000006</c:v>
                </c:pt>
                <c:pt idx="1977">
                  <c:v>82.822586000000001</c:v>
                </c:pt>
                <c:pt idx="1978">
                  <c:v>82.876041999999998</c:v>
                </c:pt>
                <c:pt idx="1979">
                  <c:v>82.919099000000003</c:v>
                </c:pt>
                <c:pt idx="1980">
                  <c:v>82.874615000000006</c:v>
                </c:pt>
                <c:pt idx="1981">
                  <c:v>82.726375000000004</c:v>
                </c:pt>
                <c:pt idx="1982">
                  <c:v>82.541110000000003</c:v>
                </c:pt>
                <c:pt idx="1983">
                  <c:v>82.433404999999993</c:v>
                </c:pt>
                <c:pt idx="1984">
                  <c:v>82.465259000000003</c:v>
                </c:pt>
                <c:pt idx="1985">
                  <c:v>82.582223999999997</c:v>
                </c:pt>
                <c:pt idx="1986">
                  <c:v>82.678037000000003</c:v>
                </c:pt>
                <c:pt idx="1987">
                  <c:v>82.696202999999997</c:v>
                </c:pt>
                <c:pt idx="1988">
                  <c:v>82.657674999999998</c:v>
                </c:pt>
                <c:pt idx="1989">
                  <c:v>82.612217999999999</c:v>
                </c:pt>
                <c:pt idx="1990">
                  <c:v>82.590902999999997</c:v>
                </c:pt>
                <c:pt idx="1991">
                  <c:v>82.608373999999998</c:v>
                </c:pt>
                <c:pt idx="1992">
                  <c:v>82.671422000000007</c:v>
                </c:pt>
                <c:pt idx="1993">
                  <c:v>82.758246</c:v>
                </c:pt>
                <c:pt idx="1994">
                  <c:v>82.815813000000006</c:v>
                </c:pt>
                <c:pt idx="1995">
                  <c:v>82.810407999999995</c:v>
                </c:pt>
                <c:pt idx="1996">
                  <c:v>82.771181999999996</c:v>
                </c:pt>
                <c:pt idx="1997">
                  <c:v>82.758088999999998</c:v>
                </c:pt>
                <c:pt idx="1998">
                  <c:v>82.793436999999997</c:v>
                </c:pt>
                <c:pt idx="1999">
                  <c:v>82.842547999999994</c:v>
                </c:pt>
                <c:pt idx="2000">
                  <c:v>82.857972000000004</c:v>
                </c:pt>
                <c:pt idx="2001">
                  <c:v>82.830956999999998</c:v>
                </c:pt>
                <c:pt idx="2002">
                  <c:v>82.793469000000002</c:v>
                </c:pt>
                <c:pt idx="2003">
                  <c:v>82.778418000000002</c:v>
                </c:pt>
                <c:pt idx="2004">
                  <c:v>82.787677000000002</c:v>
                </c:pt>
                <c:pt idx="2005">
                  <c:v>82.799235999999993</c:v>
                </c:pt>
                <c:pt idx="2006">
                  <c:v>82.796598000000003</c:v>
                </c:pt>
                <c:pt idx="2007">
                  <c:v>82.785549000000003</c:v>
                </c:pt>
                <c:pt idx="2008">
                  <c:v>82.782437999999999</c:v>
                </c:pt>
                <c:pt idx="2009">
                  <c:v>82.788088000000002</c:v>
                </c:pt>
                <c:pt idx="2010">
                  <c:v>82.790104999999997</c:v>
                </c:pt>
                <c:pt idx="2011">
                  <c:v>82.788248999999993</c:v>
                </c:pt>
                <c:pt idx="2012">
                  <c:v>82.793777000000006</c:v>
                </c:pt>
                <c:pt idx="2013">
                  <c:v>82.805126999999999</c:v>
                </c:pt>
                <c:pt idx="2014">
                  <c:v>82.802070000000001</c:v>
                </c:pt>
                <c:pt idx="2015">
                  <c:v>82.770539999999997</c:v>
                </c:pt>
                <c:pt idx="2016">
                  <c:v>82.722358999999997</c:v>
                </c:pt>
                <c:pt idx="2017">
                  <c:v>82.686086000000003</c:v>
                </c:pt>
                <c:pt idx="2018">
                  <c:v>82.686757</c:v>
                </c:pt>
                <c:pt idx="2019">
                  <c:v>82.734808000000001</c:v>
                </c:pt>
                <c:pt idx="2020">
                  <c:v>82.818124999999995</c:v>
                </c:pt>
                <c:pt idx="2021">
                  <c:v>82.896298999999999</c:v>
                </c:pt>
                <c:pt idx="2022">
                  <c:v>82.919554000000005</c:v>
                </c:pt>
                <c:pt idx="2023">
                  <c:v>82.873564000000002</c:v>
                </c:pt>
                <c:pt idx="2024">
                  <c:v>82.796020999999996</c:v>
                </c:pt>
                <c:pt idx="2025">
                  <c:v>82.733384000000001</c:v>
                </c:pt>
                <c:pt idx="2026">
                  <c:v>82.700222999999994</c:v>
                </c:pt>
                <c:pt idx="2027">
                  <c:v>82.693359999999998</c:v>
                </c:pt>
                <c:pt idx="2028">
                  <c:v>82.717226999999994</c:v>
                </c:pt>
                <c:pt idx="2029">
                  <c:v>82.769962000000007</c:v>
                </c:pt>
                <c:pt idx="2030">
                  <c:v>82.821827999999996</c:v>
                </c:pt>
                <c:pt idx="2031">
                  <c:v>82.836132000000006</c:v>
                </c:pt>
                <c:pt idx="2032">
                  <c:v>82.813175999999999</c:v>
                </c:pt>
                <c:pt idx="2033">
                  <c:v>82.793854999999994</c:v>
                </c:pt>
                <c:pt idx="2034">
                  <c:v>82.805091000000004</c:v>
                </c:pt>
                <c:pt idx="2035">
                  <c:v>82.829453999999998</c:v>
                </c:pt>
                <c:pt idx="2036">
                  <c:v>82.843271000000001</c:v>
                </c:pt>
                <c:pt idx="2037">
                  <c:v>82.846114999999998</c:v>
                </c:pt>
                <c:pt idx="2038">
                  <c:v>82.844684999999998</c:v>
                </c:pt>
                <c:pt idx="2039">
                  <c:v>82.833136999999994</c:v>
                </c:pt>
                <c:pt idx="2040">
                  <c:v>82.801803000000007</c:v>
                </c:pt>
                <c:pt idx="2041">
                  <c:v>82.756433999999999</c:v>
                </c:pt>
                <c:pt idx="2042">
                  <c:v>82.717862999999994</c:v>
                </c:pt>
                <c:pt idx="2043">
                  <c:v>82.707066999999995</c:v>
                </c:pt>
                <c:pt idx="2044">
                  <c:v>82.734514000000004</c:v>
                </c:pt>
                <c:pt idx="2045">
                  <c:v>82.795925999999994</c:v>
                </c:pt>
                <c:pt idx="2046">
                  <c:v>82.872208999999998</c:v>
                </c:pt>
                <c:pt idx="2047">
                  <c:v>82.937387999999999</c:v>
                </c:pt>
                <c:pt idx="2048">
                  <c:v>82.969864000000001</c:v>
                </c:pt>
                <c:pt idx="2049">
                  <c:v>82.955827999999997</c:v>
                </c:pt>
                <c:pt idx="2050">
                  <c:v>82.893966000000006</c:v>
                </c:pt>
                <c:pt idx="2051">
                  <c:v>82.808205999999998</c:v>
                </c:pt>
                <c:pt idx="2052">
                  <c:v>82.746409999999997</c:v>
                </c:pt>
                <c:pt idx="2053">
                  <c:v>82.746870000000001</c:v>
                </c:pt>
                <c:pt idx="2054">
                  <c:v>82.799563000000006</c:v>
                </c:pt>
                <c:pt idx="2055">
                  <c:v>82.852939000000006</c:v>
                </c:pt>
                <c:pt idx="2056">
                  <c:v>82.864292000000006</c:v>
                </c:pt>
                <c:pt idx="2057">
                  <c:v>82.836589000000004</c:v>
                </c:pt>
                <c:pt idx="2058">
                  <c:v>82.804438000000005</c:v>
                </c:pt>
                <c:pt idx="2059">
                  <c:v>82.789983000000007</c:v>
                </c:pt>
                <c:pt idx="2060">
                  <c:v>82.796754000000007</c:v>
                </c:pt>
                <c:pt idx="2061">
                  <c:v>82.830425000000005</c:v>
                </c:pt>
                <c:pt idx="2062">
                  <c:v>82.888322000000002</c:v>
                </c:pt>
                <c:pt idx="2063">
                  <c:v>82.942897000000002</c:v>
                </c:pt>
                <c:pt idx="2064">
                  <c:v>82.963077999999996</c:v>
                </c:pt>
                <c:pt idx="2065">
                  <c:v>82.950574000000003</c:v>
                </c:pt>
                <c:pt idx="2066">
                  <c:v>82.934483999999998</c:v>
                </c:pt>
                <c:pt idx="2067">
                  <c:v>82.931269</c:v>
                </c:pt>
                <c:pt idx="2068">
                  <c:v>82.930030000000002</c:v>
                </c:pt>
                <c:pt idx="2069">
                  <c:v>82.919691999999998</c:v>
                </c:pt>
                <c:pt idx="2070">
                  <c:v>82.9114</c:v>
                </c:pt>
                <c:pt idx="2071">
                  <c:v>82.921715000000006</c:v>
                </c:pt>
                <c:pt idx="2072">
                  <c:v>82.945899999999995</c:v>
                </c:pt>
                <c:pt idx="2073">
                  <c:v>82.965412999999998</c:v>
                </c:pt>
                <c:pt idx="2074">
                  <c:v>82.972896000000006</c:v>
                </c:pt>
                <c:pt idx="2075">
                  <c:v>82.974911000000006</c:v>
                </c:pt>
                <c:pt idx="2076">
                  <c:v>82.975003000000001</c:v>
                </c:pt>
                <c:pt idx="2077">
                  <c:v>82.971369999999993</c:v>
                </c:pt>
                <c:pt idx="2078">
                  <c:v>82.970630999999997</c:v>
                </c:pt>
                <c:pt idx="2079">
                  <c:v>82.983654999999999</c:v>
                </c:pt>
                <c:pt idx="2080">
                  <c:v>83.010368999999997</c:v>
                </c:pt>
                <c:pt idx="2081">
                  <c:v>83.035514000000006</c:v>
                </c:pt>
                <c:pt idx="2082">
                  <c:v>83.042494000000005</c:v>
                </c:pt>
                <c:pt idx="2083">
                  <c:v>83.037137999999999</c:v>
                </c:pt>
                <c:pt idx="2084">
                  <c:v>83.033990000000003</c:v>
                </c:pt>
                <c:pt idx="2085">
                  <c:v>83.029717000000005</c:v>
                </c:pt>
                <c:pt idx="2086">
                  <c:v>83.010239999999996</c:v>
                </c:pt>
                <c:pt idx="2087">
                  <c:v>82.969691999999995</c:v>
                </c:pt>
                <c:pt idx="2088">
                  <c:v>82.916673000000003</c:v>
                </c:pt>
                <c:pt idx="2089">
                  <c:v>82.865905999999995</c:v>
                </c:pt>
                <c:pt idx="2090">
                  <c:v>82.835626000000005</c:v>
                </c:pt>
                <c:pt idx="2091">
                  <c:v>82.845208999999997</c:v>
                </c:pt>
                <c:pt idx="2092">
                  <c:v>82.893109999999993</c:v>
                </c:pt>
                <c:pt idx="2093">
                  <c:v>82.947968000000003</c:v>
                </c:pt>
                <c:pt idx="2094">
                  <c:v>82.973536999999993</c:v>
                </c:pt>
                <c:pt idx="2095">
                  <c:v>82.959389999999999</c:v>
                </c:pt>
                <c:pt idx="2096">
                  <c:v>82.928510000000003</c:v>
                </c:pt>
                <c:pt idx="2097">
                  <c:v>82.912056000000007</c:v>
                </c:pt>
                <c:pt idx="2098">
                  <c:v>82.918610000000001</c:v>
                </c:pt>
                <c:pt idx="2099">
                  <c:v>82.92944</c:v>
                </c:pt>
                <c:pt idx="2100">
                  <c:v>82.921497000000002</c:v>
                </c:pt>
                <c:pt idx="2101">
                  <c:v>82.893462999999997</c:v>
                </c:pt>
                <c:pt idx="2102">
                  <c:v>82.867358999999993</c:v>
                </c:pt>
                <c:pt idx="2103">
                  <c:v>82.869508999999994</c:v>
                </c:pt>
                <c:pt idx="2104">
                  <c:v>82.907398999999998</c:v>
                </c:pt>
                <c:pt idx="2105">
                  <c:v>82.959855000000005</c:v>
                </c:pt>
                <c:pt idx="2106">
                  <c:v>82.994624000000002</c:v>
                </c:pt>
                <c:pt idx="2107">
                  <c:v>82.997465000000005</c:v>
                </c:pt>
                <c:pt idx="2108">
                  <c:v>82.977366000000004</c:v>
                </c:pt>
                <c:pt idx="2109">
                  <c:v>82.950343000000004</c:v>
                </c:pt>
                <c:pt idx="2110">
                  <c:v>82.932439000000002</c:v>
                </c:pt>
                <c:pt idx="2111">
                  <c:v>82.936685999999995</c:v>
                </c:pt>
                <c:pt idx="2112">
                  <c:v>82.956563000000003</c:v>
                </c:pt>
                <c:pt idx="2113">
                  <c:v>82.973174999999998</c:v>
                </c:pt>
                <c:pt idx="2114">
                  <c:v>82.979026000000005</c:v>
                </c:pt>
                <c:pt idx="2115">
                  <c:v>82.982095999999999</c:v>
                </c:pt>
                <c:pt idx="2116">
                  <c:v>82.996599000000003</c:v>
                </c:pt>
                <c:pt idx="2117">
                  <c:v>83.025617999999994</c:v>
                </c:pt>
                <c:pt idx="2118">
                  <c:v>83.056421</c:v>
                </c:pt>
                <c:pt idx="2119">
                  <c:v>83.074421000000001</c:v>
                </c:pt>
                <c:pt idx="2120">
                  <c:v>83.077164999999994</c:v>
                </c:pt>
                <c:pt idx="2121">
                  <c:v>83.075372999999999</c:v>
                </c:pt>
                <c:pt idx="2122">
                  <c:v>83.081503999999995</c:v>
                </c:pt>
                <c:pt idx="2123">
                  <c:v>83.099340999999995</c:v>
                </c:pt>
                <c:pt idx="2124">
                  <c:v>83.123110999999994</c:v>
                </c:pt>
                <c:pt idx="2125">
                  <c:v>83.141788000000005</c:v>
                </c:pt>
                <c:pt idx="2126">
                  <c:v>83.144097000000002</c:v>
                </c:pt>
                <c:pt idx="2127">
                  <c:v>83.124100999999996</c:v>
                </c:pt>
                <c:pt idx="2128">
                  <c:v>83.082897000000003</c:v>
                </c:pt>
                <c:pt idx="2129">
                  <c:v>83.024287999999999</c:v>
                </c:pt>
                <c:pt idx="2130">
                  <c:v>82.955922000000001</c:v>
                </c:pt>
                <c:pt idx="2131">
                  <c:v>82.909007000000003</c:v>
                </c:pt>
                <c:pt idx="2132">
                  <c:v>82.926079999999999</c:v>
                </c:pt>
                <c:pt idx="2133">
                  <c:v>82.988938000000005</c:v>
                </c:pt>
                <c:pt idx="2134">
                  <c:v>83.043077999999994</c:v>
                </c:pt>
                <c:pt idx="2135">
                  <c:v>83.064756000000003</c:v>
                </c:pt>
                <c:pt idx="2136">
                  <c:v>83.060782000000003</c:v>
                </c:pt>
                <c:pt idx="2137">
                  <c:v>83.050678000000005</c:v>
                </c:pt>
                <c:pt idx="2138">
                  <c:v>83.053196999999997</c:v>
                </c:pt>
                <c:pt idx="2139">
                  <c:v>83.074770000000001</c:v>
                </c:pt>
                <c:pt idx="2140">
                  <c:v>83.103492000000003</c:v>
                </c:pt>
                <c:pt idx="2141">
                  <c:v>83.119589000000005</c:v>
                </c:pt>
                <c:pt idx="2142">
                  <c:v>83.115497000000005</c:v>
                </c:pt>
                <c:pt idx="2143">
                  <c:v>83.101004000000003</c:v>
                </c:pt>
                <c:pt idx="2144">
                  <c:v>83.086776</c:v>
                </c:pt>
                <c:pt idx="2145">
                  <c:v>83.071950000000001</c:v>
                </c:pt>
                <c:pt idx="2146">
                  <c:v>83.054436999999993</c:v>
                </c:pt>
                <c:pt idx="2147">
                  <c:v>83.046323999999998</c:v>
                </c:pt>
                <c:pt idx="2148">
                  <c:v>83.063284999999993</c:v>
                </c:pt>
                <c:pt idx="2149">
                  <c:v>83.101511000000002</c:v>
                </c:pt>
                <c:pt idx="2150">
                  <c:v>83.134574000000001</c:v>
                </c:pt>
                <c:pt idx="2151">
                  <c:v>83.134056000000001</c:v>
                </c:pt>
                <c:pt idx="2152">
                  <c:v>83.094620000000006</c:v>
                </c:pt>
                <c:pt idx="2153">
                  <c:v>83.035804999999996</c:v>
                </c:pt>
                <c:pt idx="2154">
                  <c:v>82.982417999999996</c:v>
                </c:pt>
                <c:pt idx="2155">
                  <c:v>82.953406999999999</c:v>
                </c:pt>
                <c:pt idx="2156">
                  <c:v>82.961371999999997</c:v>
                </c:pt>
                <c:pt idx="2157">
                  <c:v>83.001985000000005</c:v>
                </c:pt>
                <c:pt idx="2158">
                  <c:v>83.053782999999996</c:v>
                </c:pt>
                <c:pt idx="2159">
                  <c:v>83.104012999999995</c:v>
                </c:pt>
                <c:pt idx="2160">
                  <c:v>83.149944000000005</c:v>
                </c:pt>
                <c:pt idx="2161">
                  <c:v>83.186751000000001</c:v>
                </c:pt>
                <c:pt idx="2162">
                  <c:v>83.204275999999993</c:v>
                </c:pt>
                <c:pt idx="2163">
                  <c:v>83.200461000000004</c:v>
                </c:pt>
                <c:pt idx="2164">
                  <c:v>83.187811999999994</c:v>
                </c:pt>
                <c:pt idx="2165">
                  <c:v>83.177564000000004</c:v>
                </c:pt>
                <c:pt idx="2166">
                  <c:v>83.168330999999995</c:v>
                </c:pt>
                <c:pt idx="2167">
                  <c:v>83.155839</c:v>
                </c:pt>
                <c:pt idx="2168">
                  <c:v>83.145867999999993</c:v>
                </c:pt>
                <c:pt idx="2169">
                  <c:v>83.150835000000001</c:v>
                </c:pt>
                <c:pt idx="2170">
                  <c:v>83.172912999999994</c:v>
                </c:pt>
                <c:pt idx="2171">
                  <c:v>83.192701999999997</c:v>
                </c:pt>
                <c:pt idx="2172">
                  <c:v>83.185873000000001</c:v>
                </c:pt>
                <c:pt idx="2173">
                  <c:v>83.159727000000004</c:v>
                </c:pt>
                <c:pt idx="2174">
                  <c:v>83.140764000000004</c:v>
                </c:pt>
                <c:pt idx="2175">
                  <c:v>83.147030000000001</c:v>
                </c:pt>
                <c:pt idx="2176">
                  <c:v>83.177730999999994</c:v>
                </c:pt>
                <c:pt idx="2177">
                  <c:v>83.213632000000004</c:v>
                </c:pt>
                <c:pt idx="2178">
                  <c:v>83.236667999999995</c:v>
                </c:pt>
                <c:pt idx="2179">
                  <c:v>83.239963000000003</c:v>
                </c:pt>
                <c:pt idx="2180">
                  <c:v>83.228442999999999</c:v>
                </c:pt>
                <c:pt idx="2181">
                  <c:v>83.216145999999995</c:v>
                </c:pt>
                <c:pt idx="2182">
                  <c:v>83.213980000000006</c:v>
                </c:pt>
                <c:pt idx="2183">
                  <c:v>83.224395000000001</c:v>
                </c:pt>
                <c:pt idx="2184">
                  <c:v>83.245706999999996</c:v>
                </c:pt>
                <c:pt idx="2185">
                  <c:v>83.274647999999999</c:v>
                </c:pt>
                <c:pt idx="2186">
                  <c:v>83.306047000000007</c:v>
                </c:pt>
                <c:pt idx="2187">
                  <c:v>83.330742000000001</c:v>
                </c:pt>
                <c:pt idx="2188">
                  <c:v>83.339681999999996</c:v>
                </c:pt>
                <c:pt idx="2189">
                  <c:v>83.329143999999999</c:v>
                </c:pt>
                <c:pt idx="2190">
                  <c:v>83.300022999999996</c:v>
                </c:pt>
                <c:pt idx="2191">
                  <c:v>83.261663999999996</c:v>
                </c:pt>
                <c:pt idx="2192">
                  <c:v>83.230866000000006</c:v>
                </c:pt>
                <c:pt idx="2193">
                  <c:v>83.216982000000002</c:v>
                </c:pt>
                <c:pt idx="2194">
                  <c:v>83.212674000000007</c:v>
                </c:pt>
                <c:pt idx="2195">
                  <c:v>83.201741999999996</c:v>
                </c:pt>
                <c:pt idx="2196">
                  <c:v>83.173743999999999</c:v>
                </c:pt>
                <c:pt idx="2197">
                  <c:v>83.130498000000003</c:v>
                </c:pt>
                <c:pt idx="2198">
                  <c:v>83.086533000000003</c:v>
                </c:pt>
                <c:pt idx="2199">
                  <c:v>83.063738999999998</c:v>
                </c:pt>
                <c:pt idx="2200">
                  <c:v>83.068899999999999</c:v>
                </c:pt>
                <c:pt idx="2201">
                  <c:v>83.074380000000005</c:v>
                </c:pt>
                <c:pt idx="2202">
                  <c:v>83.050461999999996</c:v>
                </c:pt>
                <c:pt idx="2203">
                  <c:v>82.999448000000001</c:v>
                </c:pt>
                <c:pt idx="2204">
                  <c:v>82.946734000000006</c:v>
                </c:pt>
                <c:pt idx="2205">
                  <c:v>82.911101000000002</c:v>
                </c:pt>
                <c:pt idx="2206">
                  <c:v>82.888192000000004</c:v>
                </c:pt>
                <c:pt idx="2207">
                  <c:v>82.863782</c:v>
                </c:pt>
                <c:pt idx="2208">
                  <c:v>82.851776000000001</c:v>
                </c:pt>
                <c:pt idx="2209">
                  <c:v>82.875152999999997</c:v>
                </c:pt>
                <c:pt idx="2210">
                  <c:v>82.902867999999998</c:v>
                </c:pt>
                <c:pt idx="2211">
                  <c:v>82.898487000000003</c:v>
                </c:pt>
                <c:pt idx="2212">
                  <c:v>82.859818000000004</c:v>
                </c:pt>
                <c:pt idx="2213">
                  <c:v>82.805003999999997</c:v>
                </c:pt>
                <c:pt idx="2214">
                  <c:v>82.754604</c:v>
                </c:pt>
                <c:pt idx="2215">
                  <c:v>82.720280000000002</c:v>
                </c:pt>
                <c:pt idx="2216">
                  <c:v>82.700689999999994</c:v>
                </c:pt>
                <c:pt idx="2217">
                  <c:v>82.685389999999998</c:v>
                </c:pt>
                <c:pt idx="2218">
                  <c:v>82.663937000000004</c:v>
                </c:pt>
                <c:pt idx="2219">
                  <c:v>82.628656000000007</c:v>
                </c:pt>
                <c:pt idx="2220">
                  <c:v>82.582575000000006</c:v>
                </c:pt>
                <c:pt idx="2221">
                  <c:v>82.532123999999996</c:v>
                </c:pt>
                <c:pt idx="2222">
                  <c:v>82.472961999999995</c:v>
                </c:pt>
                <c:pt idx="2223">
                  <c:v>82.398227000000006</c:v>
                </c:pt>
                <c:pt idx="2224">
                  <c:v>82.310505000000006</c:v>
                </c:pt>
                <c:pt idx="2225">
                  <c:v>82.226939999999999</c:v>
                </c:pt>
                <c:pt idx="2226">
                  <c:v>82.158243999999996</c:v>
                </c:pt>
                <c:pt idx="2227">
                  <c:v>82.082144999999997</c:v>
                </c:pt>
                <c:pt idx="2228">
                  <c:v>81.980982999999995</c:v>
                </c:pt>
                <c:pt idx="2229">
                  <c:v>81.883358000000001</c:v>
                </c:pt>
                <c:pt idx="2230">
                  <c:v>81.783382000000003</c:v>
                </c:pt>
                <c:pt idx="2231">
                  <c:v>81.653272000000001</c:v>
                </c:pt>
                <c:pt idx="2232">
                  <c:v>81.490337999999994</c:v>
                </c:pt>
                <c:pt idx="2233">
                  <c:v>81.324596999999997</c:v>
                </c:pt>
                <c:pt idx="2234">
                  <c:v>81.179765000000003</c:v>
                </c:pt>
                <c:pt idx="2235">
                  <c:v>81.044112999999996</c:v>
                </c:pt>
                <c:pt idx="2236">
                  <c:v>80.897186000000005</c:v>
                </c:pt>
                <c:pt idx="2237">
                  <c:v>80.735256000000007</c:v>
                </c:pt>
                <c:pt idx="2238">
                  <c:v>80.575191000000004</c:v>
                </c:pt>
                <c:pt idx="2239">
                  <c:v>80.433043999999995</c:v>
                </c:pt>
                <c:pt idx="2240">
                  <c:v>80.300560000000004</c:v>
                </c:pt>
                <c:pt idx="2241">
                  <c:v>80.159256999999997</c:v>
                </c:pt>
                <c:pt idx="2242">
                  <c:v>79.993913000000006</c:v>
                </c:pt>
                <c:pt idx="2243">
                  <c:v>79.802659000000006</c:v>
                </c:pt>
                <c:pt idx="2244">
                  <c:v>79.612572999999998</c:v>
                </c:pt>
                <c:pt idx="2245">
                  <c:v>79.448188000000002</c:v>
                </c:pt>
                <c:pt idx="2246">
                  <c:v>79.296063000000004</c:v>
                </c:pt>
                <c:pt idx="2247">
                  <c:v>79.127881000000002</c:v>
                </c:pt>
                <c:pt idx="2248">
                  <c:v>78.933837999999994</c:v>
                </c:pt>
                <c:pt idx="2249">
                  <c:v>78.743876</c:v>
                </c:pt>
                <c:pt idx="2250">
                  <c:v>78.587731000000005</c:v>
                </c:pt>
                <c:pt idx="2251">
                  <c:v>78.434669</c:v>
                </c:pt>
                <c:pt idx="2252">
                  <c:v>78.258357000000004</c:v>
                </c:pt>
                <c:pt idx="2253">
                  <c:v>78.087740999999994</c:v>
                </c:pt>
                <c:pt idx="2254">
                  <c:v>77.947525999999996</c:v>
                </c:pt>
                <c:pt idx="2255">
                  <c:v>77.830636999999996</c:v>
                </c:pt>
                <c:pt idx="2256">
                  <c:v>77.727226000000002</c:v>
                </c:pt>
                <c:pt idx="2257">
                  <c:v>77.635312999999996</c:v>
                </c:pt>
                <c:pt idx="2258">
                  <c:v>77.537633999999997</c:v>
                </c:pt>
                <c:pt idx="2259">
                  <c:v>77.407172000000003</c:v>
                </c:pt>
                <c:pt idx="2260">
                  <c:v>77.255600000000001</c:v>
                </c:pt>
                <c:pt idx="2261">
                  <c:v>77.143162000000004</c:v>
                </c:pt>
                <c:pt idx="2262">
                  <c:v>77.090294</c:v>
                </c:pt>
                <c:pt idx="2263">
                  <c:v>77.063085000000001</c:v>
                </c:pt>
                <c:pt idx="2264">
                  <c:v>77.076078999999993</c:v>
                </c:pt>
                <c:pt idx="2265">
                  <c:v>77.237667999999999</c:v>
                </c:pt>
                <c:pt idx="2266">
                  <c:v>77.620256999999995</c:v>
                </c:pt>
                <c:pt idx="2267">
                  <c:v>78.001337000000007</c:v>
                </c:pt>
                <c:pt idx="2268">
                  <c:v>78.179314000000005</c:v>
                </c:pt>
                <c:pt idx="2269">
                  <c:v>78.210395000000005</c:v>
                </c:pt>
                <c:pt idx="2270">
                  <c:v>78.177471999999995</c:v>
                </c:pt>
                <c:pt idx="2271">
                  <c:v>78.133803999999998</c:v>
                </c:pt>
                <c:pt idx="2272">
                  <c:v>78.106297999999995</c:v>
                </c:pt>
                <c:pt idx="2273">
                  <c:v>78.093367000000001</c:v>
                </c:pt>
                <c:pt idx="2274">
                  <c:v>78.078795999999997</c:v>
                </c:pt>
                <c:pt idx="2275">
                  <c:v>78.051983000000007</c:v>
                </c:pt>
                <c:pt idx="2276">
                  <c:v>78.023559000000006</c:v>
                </c:pt>
                <c:pt idx="2277">
                  <c:v>78.012075999999993</c:v>
                </c:pt>
                <c:pt idx="2278">
                  <c:v>78.016323</c:v>
                </c:pt>
                <c:pt idx="2279">
                  <c:v>78.023390000000006</c:v>
                </c:pt>
                <c:pt idx="2280">
                  <c:v>78.029385000000005</c:v>
                </c:pt>
                <c:pt idx="2281">
                  <c:v>78.014498000000003</c:v>
                </c:pt>
                <c:pt idx="2282">
                  <c:v>77.905553999999995</c:v>
                </c:pt>
                <c:pt idx="2283">
                  <c:v>77.702117000000001</c:v>
                </c:pt>
                <c:pt idx="2284">
                  <c:v>77.523116000000002</c:v>
                </c:pt>
                <c:pt idx="2285">
                  <c:v>77.368683000000004</c:v>
                </c:pt>
                <c:pt idx="2286">
                  <c:v>77.194586000000001</c:v>
                </c:pt>
                <c:pt idx="2287">
                  <c:v>76.994297000000003</c:v>
                </c:pt>
                <c:pt idx="2288">
                  <c:v>76.767921000000001</c:v>
                </c:pt>
                <c:pt idx="2289">
                  <c:v>76.511500999999996</c:v>
                </c:pt>
                <c:pt idx="2290">
                  <c:v>76.252600999999999</c:v>
                </c:pt>
                <c:pt idx="2291">
                  <c:v>76.058383000000006</c:v>
                </c:pt>
                <c:pt idx="2292">
                  <c:v>75.975307999999998</c:v>
                </c:pt>
                <c:pt idx="2293">
                  <c:v>75.988133000000005</c:v>
                </c:pt>
                <c:pt idx="2294">
                  <c:v>76.061845000000005</c:v>
                </c:pt>
                <c:pt idx="2295">
                  <c:v>76.185197000000002</c:v>
                </c:pt>
                <c:pt idx="2296">
                  <c:v>76.326913000000005</c:v>
                </c:pt>
                <c:pt idx="2297">
                  <c:v>76.447868</c:v>
                </c:pt>
                <c:pt idx="2298">
                  <c:v>76.582993000000002</c:v>
                </c:pt>
                <c:pt idx="2299">
                  <c:v>76.853012000000007</c:v>
                </c:pt>
                <c:pt idx="2300">
                  <c:v>77.286287999999999</c:v>
                </c:pt>
                <c:pt idx="2301">
                  <c:v>77.673236000000003</c:v>
                </c:pt>
                <c:pt idx="2302">
                  <c:v>77.915105999999994</c:v>
                </c:pt>
                <c:pt idx="2303">
                  <c:v>78.112016999999994</c:v>
                </c:pt>
                <c:pt idx="2304">
                  <c:v>78.341307</c:v>
                </c:pt>
                <c:pt idx="2305">
                  <c:v>78.547613999999996</c:v>
                </c:pt>
                <c:pt idx="2306">
                  <c:v>78.680080000000004</c:v>
                </c:pt>
                <c:pt idx="2307">
                  <c:v>78.771456999999998</c:v>
                </c:pt>
                <c:pt idx="2308">
                  <c:v>78.849225000000004</c:v>
                </c:pt>
                <c:pt idx="2309">
                  <c:v>78.918154999999999</c:v>
                </c:pt>
                <c:pt idx="2310">
                  <c:v>78.970119999999994</c:v>
                </c:pt>
                <c:pt idx="2311">
                  <c:v>79.003034999999997</c:v>
                </c:pt>
                <c:pt idx="2312">
                  <c:v>79.024805999999998</c:v>
                </c:pt>
                <c:pt idx="2313">
                  <c:v>79.041695000000004</c:v>
                </c:pt>
                <c:pt idx="2314">
                  <c:v>79.052807000000001</c:v>
                </c:pt>
                <c:pt idx="2315">
                  <c:v>79.048672999999994</c:v>
                </c:pt>
                <c:pt idx="2316">
                  <c:v>79.058114000000003</c:v>
                </c:pt>
                <c:pt idx="2317">
                  <c:v>79.115735000000001</c:v>
                </c:pt>
                <c:pt idx="2318">
                  <c:v>79.140421000000003</c:v>
                </c:pt>
                <c:pt idx="2319">
                  <c:v>79.141855000000007</c:v>
                </c:pt>
                <c:pt idx="2320">
                  <c:v>79.136256000000003</c:v>
                </c:pt>
                <c:pt idx="2321">
                  <c:v>79.125895999999997</c:v>
                </c:pt>
                <c:pt idx="2322">
                  <c:v>79.103514000000004</c:v>
                </c:pt>
                <c:pt idx="2323">
                  <c:v>79.065723000000006</c:v>
                </c:pt>
                <c:pt idx="2324">
                  <c:v>79.017371999999995</c:v>
                </c:pt>
                <c:pt idx="2325">
                  <c:v>78.977982999999995</c:v>
                </c:pt>
                <c:pt idx="2326">
                  <c:v>78.966604000000004</c:v>
                </c:pt>
                <c:pt idx="2327">
                  <c:v>78.961968999999996</c:v>
                </c:pt>
                <c:pt idx="2328">
                  <c:v>78.937179</c:v>
                </c:pt>
                <c:pt idx="2329">
                  <c:v>78.883745000000005</c:v>
                </c:pt>
                <c:pt idx="2330">
                  <c:v>78.821239000000006</c:v>
                </c:pt>
                <c:pt idx="2331">
                  <c:v>78.789503999999994</c:v>
                </c:pt>
                <c:pt idx="2332">
                  <c:v>78.780681000000001</c:v>
                </c:pt>
                <c:pt idx="2333">
                  <c:v>78.767257000000001</c:v>
                </c:pt>
                <c:pt idx="2334">
                  <c:v>78.741446999999994</c:v>
                </c:pt>
                <c:pt idx="2335">
                  <c:v>78.694029999999998</c:v>
                </c:pt>
                <c:pt idx="2336">
                  <c:v>78.618110999999999</c:v>
                </c:pt>
                <c:pt idx="2337">
                  <c:v>78.530692000000002</c:v>
                </c:pt>
                <c:pt idx="2338">
                  <c:v>78.479575999999994</c:v>
                </c:pt>
                <c:pt idx="2339">
                  <c:v>78.463437999999996</c:v>
                </c:pt>
                <c:pt idx="2340">
                  <c:v>78.436577999999997</c:v>
                </c:pt>
                <c:pt idx="2341">
                  <c:v>78.384506000000002</c:v>
                </c:pt>
                <c:pt idx="2342">
                  <c:v>78.324967000000001</c:v>
                </c:pt>
                <c:pt idx="2343">
                  <c:v>78.275927999999993</c:v>
                </c:pt>
                <c:pt idx="2344">
                  <c:v>78.250181999999995</c:v>
                </c:pt>
                <c:pt idx="2345">
                  <c:v>78.252928999999995</c:v>
                </c:pt>
                <c:pt idx="2346">
                  <c:v>78.221367999999998</c:v>
                </c:pt>
                <c:pt idx="2347">
                  <c:v>78.049700000000001</c:v>
                </c:pt>
                <c:pt idx="2348">
                  <c:v>77.922413000000006</c:v>
                </c:pt>
                <c:pt idx="2349">
                  <c:v>77.876181000000003</c:v>
                </c:pt>
                <c:pt idx="2350">
                  <c:v>77.869203999999996</c:v>
                </c:pt>
                <c:pt idx="2351">
                  <c:v>77.835361000000006</c:v>
                </c:pt>
                <c:pt idx="2352">
                  <c:v>77.731966</c:v>
                </c:pt>
                <c:pt idx="2353">
                  <c:v>77.588859999999997</c:v>
                </c:pt>
                <c:pt idx="2354">
                  <c:v>77.543339000000003</c:v>
                </c:pt>
                <c:pt idx="2355">
                  <c:v>77.547897000000006</c:v>
                </c:pt>
                <c:pt idx="2356">
                  <c:v>77.535534999999996</c:v>
                </c:pt>
                <c:pt idx="2357">
                  <c:v>77.504223999999994</c:v>
                </c:pt>
                <c:pt idx="2358">
                  <c:v>77.457993000000002</c:v>
                </c:pt>
                <c:pt idx="2359">
                  <c:v>77.410030000000006</c:v>
                </c:pt>
                <c:pt idx="2360">
                  <c:v>77.373002</c:v>
                </c:pt>
                <c:pt idx="2361">
                  <c:v>77.346097</c:v>
                </c:pt>
                <c:pt idx="2362">
                  <c:v>77.308922999999993</c:v>
                </c:pt>
                <c:pt idx="2363">
                  <c:v>77.22099</c:v>
                </c:pt>
                <c:pt idx="2364">
                  <c:v>77.079324</c:v>
                </c:pt>
                <c:pt idx="2365">
                  <c:v>76.984171000000003</c:v>
                </c:pt>
                <c:pt idx="2366">
                  <c:v>76.945049999999995</c:v>
                </c:pt>
                <c:pt idx="2367">
                  <c:v>76.921919000000003</c:v>
                </c:pt>
                <c:pt idx="2368">
                  <c:v>76.903943999999996</c:v>
                </c:pt>
                <c:pt idx="2369">
                  <c:v>76.888571999999996</c:v>
                </c:pt>
                <c:pt idx="2370">
                  <c:v>76.877482999999998</c:v>
                </c:pt>
                <c:pt idx="2371">
                  <c:v>76.863760999999997</c:v>
                </c:pt>
                <c:pt idx="2372">
                  <c:v>76.839357000000007</c:v>
                </c:pt>
                <c:pt idx="2373">
                  <c:v>76.807658000000004</c:v>
                </c:pt>
                <c:pt idx="2374">
                  <c:v>76.770399999999995</c:v>
                </c:pt>
                <c:pt idx="2375">
                  <c:v>76.713661999999999</c:v>
                </c:pt>
                <c:pt idx="2376">
                  <c:v>76.623123000000007</c:v>
                </c:pt>
                <c:pt idx="2377">
                  <c:v>76.530372999999997</c:v>
                </c:pt>
                <c:pt idx="2378">
                  <c:v>76.493915999999999</c:v>
                </c:pt>
                <c:pt idx="2379">
                  <c:v>76.499692999999994</c:v>
                </c:pt>
                <c:pt idx="2380">
                  <c:v>76.508173999999997</c:v>
                </c:pt>
                <c:pt idx="2381">
                  <c:v>76.507278999999997</c:v>
                </c:pt>
                <c:pt idx="2382">
                  <c:v>76.497082000000006</c:v>
                </c:pt>
                <c:pt idx="2383">
                  <c:v>76.481475000000003</c:v>
                </c:pt>
                <c:pt idx="2384">
                  <c:v>76.478363999999999</c:v>
                </c:pt>
                <c:pt idx="2385">
                  <c:v>76.486525</c:v>
                </c:pt>
                <c:pt idx="2386">
                  <c:v>76.487820999999997</c:v>
                </c:pt>
                <c:pt idx="2387">
                  <c:v>76.478307000000001</c:v>
                </c:pt>
                <c:pt idx="2388">
                  <c:v>76.462706999999995</c:v>
                </c:pt>
                <c:pt idx="2389">
                  <c:v>76.454053999999999</c:v>
                </c:pt>
                <c:pt idx="2390">
                  <c:v>76.464241999999999</c:v>
                </c:pt>
                <c:pt idx="2391">
                  <c:v>76.484281999999993</c:v>
                </c:pt>
                <c:pt idx="2392">
                  <c:v>76.488769000000005</c:v>
                </c:pt>
                <c:pt idx="2393">
                  <c:v>76.471845999999999</c:v>
                </c:pt>
                <c:pt idx="2394">
                  <c:v>76.454303999999993</c:v>
                </c:pt>
                <c:pt idx="2395">
                  <c:v>76.450146000000004</c:v>
                </c:pt>
                <c:pt idx="2396">
                  <c:v>76.452988000000005</c:v>
                </c:pt>
                <c:pt idx="2397">
                  <c:v>76.457181000000006</c:v>
                </c:pt>
                <c:pt idx="2398">
                  <c:v>76.469533999999996</c:v>
                </c:pt>
                <c:pt idx="2399">
                  <c:v>76.492092999999997</c:v>
                </c:pt>
                <c:pt idx="2400">
                  <c:v>76.513406000000003</c:v>
                </c:pt>
                <c:pt idx="2401">
                  <c:v>76.524790999999993</c:v>
                </c:pt>
                <c:pt idx="2402">
                  <c:v>76.527372999999997</c:v>
                </c:pt>
                <c:pt idx="2403">
                  <c:v>76.523767000000007</c:v>
                </c:pt>
                <c:pt idx="2404">
                  <c:v>76.517144000000002</c:v>
                </c:pt>
                <c:pt idx="2405">
                  <c:v>76.518698999999998</c:v>
                </c:pt>
                <c:pt idx="2406">
                  <c:v>76.540965</c:v>
                </c:pt>
                <c:pt idx="2407">
                  <c:v>76.578412</c:v>
                </c:pt>
                <c:pt idx="2408">
                  <c:v>76.615151999999995</c:v>
                </c:pt>
                <c:pt idx="2409">
                  <c:v>76.649683999999993</c:v>
                </c:pt>
                <c:pt idx="2410">
                  <c:v>76.695902000000004</c:v>
                </c:pt>
                <c:pt idx="2411">
                  <c:v>76.759598999999994</c:v>
                </c:pt>
                <c:pt idx="2412">
                  <c:v>76.828901000000002</c:v>
                </c:pt>
                <c:pt idx="2413">
                  <c:v>76.891347999999994</c:v>
                </c:pt>
                <c:pt idx="2414">
                  <c:v>76.94314</c:v>
                </c:pt>
                <c:pt idx="2415">
                  <c:v>76.981723000000002</c:v>
                </c:pt>
                <c:pt idx="2416">
                  <c:v>77.003403000000006</c:v>
                </c:pt>
                <c:pt idx="2417">
                  <c:v>77.017882</c:v>
                </c:pt>
                <c:pt idx="2418">
                  <c:v>77.049693000000005</c:v>
                </c:pt>
                <c:pt idx="2419">
                  <c:v>77.109148000000005</c:v>
                </c:pt>
                <c:pt idx="2420">
                  <c:v>77.175368000000006</c:v>
                </c:pt>
                <c:pt idx="2421">
                  <c:v>77.222622000000001</c:v>
                </c:pt>
                <c:pt idx="2422">
                  <c:v>77.239948999999996</c:v>
                </c:pt>
                <c:pt idx="2423">
                  <c:v>77.226248999999996</c:v>
                </c:pt>
                <c:pt idx="2424">
                  <c:v>77.211596999999998</c:v>
                </c:pt>
                <c:pt idx="2425">
                  <c:v>77.240020999999999</c:v>
                </c:pt>
                <c:pt idx="2426">
                  <c:v>77.294314</c:v>
                </c:pt>
                <c:pt idx="2427">
                  <c:v>77.352677999999997</c:v>
                </c:pt>
                <c:pt idx="2428">
                  <c:v>77.405364000000006</c:v>
                </c:pt>
                <c:pt idx="2429">
                  <c:v>77.444770000000005</c:v>
                </c:pt>
                <c:pt idx="2430">
                  <c:v>77.473584000000002</c:v>
                </c:pt>
                <c:pt idx="2431">
                  <c:v>77.523186999999993</c:v>
                </c:pt>
                <c:pt idx="2432">
                  <c:v>77.588519000000005</c:v>
                </c:pt>
                <c:pt idx="2433">
                  <c:v>77.641615999999999</c:v>
                </c:pt>
                <c:pt idx="2434">
                  <c:v>77.684319000000002</c:v>
                </c:pt>
                <c:pt idx="2435">
                  <c:v>77.721297000000007</c:v>
                </c:pt>
                <c:pt idx="2436">
                  <c:v>77.748407999999998</c:v>
                </c:pt>
                <c:pt idx="2437">
                  <c:v>77.758656000000002</c:v>
                </c:pt>
                <c:pt idx="2438">
                  <c:v>77.758324000000002</c:v>
                </c:pt>
                <c:pt idx="2439">
                  <c:v>77.778340999999998</c:v>
                </c:pt>
                <c:pt idx="2440">
                  <c:v>77.800860999999998</c:v>
                </c:pt>
                <c:pt idx="2441">
                  <c:v>77.685764000000006</c:v>
                </c:pt>
                <c:pt idx="2442">
                  <c:v>77.659913000000003</c:v>
                </c:pt>
                <c:pt idx="2443">
                  <c:v>77.666413000000006</c:v>
                </c:pt>
                <c:pt idx="2444">
                  <c:v>77.655407999999994</c:v>
                </c:pt>
                <c:pt idx="2445">
                  <c:v>77.647673999999995</c:v>
                </c:pt>
                <c:pt idx="2446">
                  <c:v>77.658828999999997</c:v>
                </c:pt>
                <c:pt idx="2447">
                  <c:v>77.685524999999998</c:v>
                </c:pt>
                <c:pt idx="2448">
                  <c:v>77.707189</c:v>
                </c:pt>
                <c:pt idx="2449">
                  <c:v>77.707437999999996</c:v>
                </c:pt>
                <c:pt idx="2450">
                  <c:v>77.691702000000006</c:v>
                </c:pt>
                <c:pt idx="2451">
                  <c:v>77.680672999999999</c:v>
                </c:pt>
                <c:pt idx="2452">
                  <c:v>77.673304999999999</c:v>
                </c:pt>
                <c:pt idx="2453">
                  <c:v>77.655815000000004</c:v>
                </c:pt>
                <c:pt idx="2454">
                  <c:v>77.615756000000005</c:v>
                </c:pt>
                <c:pt idx="2455">
                  <c:v>77.544712000000004</c:v>
                </c:pt>
                <c:pt idx="2456">
                  <c:v>77.468863999999996</c:v>
                </c:pt>
                <c:pt idx="2457">
                  <c:v>77.450175000000002</c:v>
                </c:pt>
                <c:pt idx="2458">
                  <c:v>77.509262000000007</c:v>
                </c:pt>
                <c:pt idx="2459">
                  <c:v>77.631073999999998</c:v>
                </c:pt>
                <c:pt idx="2460">
                  <c:v>77.810965999999993</c:v>
                </c:pt>
                <c:pt idx="2461">
                  <c:v>77.936031</c:v>
                </c:pt>
                <c:pt idx="2462">
                  <c:v>77.946477000000002</c:v>
                </c:pt>
                <c:pt idx="2463">
                  <c:v>77.938377000000003</c:v>
                </c:pt>
                <c:pt idx="2464">
                  <c:v>77.941845999999998</c:v>
                </c:pt>
                <c:pt idx="2465">
                  <c:v>77.956885</c:v>
                </c:pt>
                <c:pt idx="2466">
                  <c:v>77.991262000000006</c:v>
                </c:pt>
                <c:pt idx="2467">
                  <c:v>78.055941000000004</c:v>
                </c:pt>
                <c:pt idx="2468">
                  <c:v>78.126317999999998</c:v>
                </c:pt>
                <c:pt idx="2469">
                  <c:v>78.172950999999998</c:v>
                </c:pt>
                <c:pt idx="2470">
                  <c:v>78.211766999999995</c:v>
                </c:pt>
                <c:pt idx="2471">
                  <c:v>78.254626999999999</c:v>
                </c:pt>
                <c:pt idx="2472">
                  <c:v>78.295412999999996</c:v>
                </c:pt>
                <c:pt idx="2473">
                  <c:v>78.327275999999998</c:v>
                </c:pt>
                <c:pt idx="2474">
                  <c:v>78.366939000000002</c:v>
                </c:pt>
                <c:pt idx="2475">
                  <c:v>78.435412999999997</c:v>
                </c:pt>
                <c:pt idx="2476">
                  <c:v>78.528671000000003</c:v>
                </c:pt>
                <c:pt idx="2477">
                  <c:v>78.628726999999998</c:v>
                </c:pt>
                <c:pt idx="2478">
                  <c:v>78.724305000000001</c:v>
                </c:pt>
                <c:pt idx="2479">
                  <c:v>78.819151000000005</c:v>
                </c:pt>
                <c:pt idx="2480">
                  <c:v>78.899226999999996</c:v>
                </c:pt>
                <c:pt idx="2481">
                  <c:v>78.959823</c:v>
                </c:pt>
                <c:pt idx="2482">
                  <c:v>79.019278999999997</c:v>
                </c:pt>
                <c:pt idx="2483">
                  <c:v>79.076650000000001</c:v>
                </c:pt>
                <c:pt idx="2484">
                  <c:v>79.128912</c:v>
                </c:pt>
                <c:pt idx="2485">
                  <c:v>79.173845999999998</c:v>
                </c:pt>
                <c:pt idx="2486">
                  <c:v>79.223945000000001</c:v>
                </c:pt>
                <c:pt idx="2487">
                  <c:v>79.290443999999994</c:v>
                </c:pt>
                <c:pt idx="2488">
                  <c:v>79.366958999999994</c:v>
                </c:pt>
                <c:pt idx="2489">
                  <c:v>79.442592000000005</c:v>
                </c:pt>
                <c:pt idx="2490">
                  <c:v>79.518028000000001</c:v>
                </c:pt>
                <c:pt idx="2491">
                  <c:v>79.613929999999996</c:v>
                </c:pt>
                <c:pt idx="2492">
                  <c:v>79.76867</c:v>
                </c:pt>
                <c:pt idx="2493">
                  <c:v>80.051366000000002</c:v>
                </c:pt>
                <c:pt idx="2494">
                  <c:v>80.280737000000002</c:v>
                </c:pt>
                <c:pt idx="2495">
                  <c:v>80.289169000000001</c:v>
                </c:pt>
                <c:pt idx="2496">
                  <c:v>80.265592999999996</c:v>
                </c:pt>
                <c:pt idx="2497">
                  <c:v>80.270736999999997</c:v>
                </c:pt>
                <c:pt idx="2498">
                  <c:v>80.287125000000003</c:v>
                </c:pt>
                <c:pt idx="2499">
                  <c:v>80.297358000000003</c:v>
                </c:pt>
                <c:pt idx="2500">
                  <c:v>80.279238000000007</c:v>
                </c:pt>
                <c:pt idx="2501">
                  <c:v>80.212456000000003</c:v>
                </c:pt>
                <c:pt idx="2502">
                  <c:v>80.085558000000006</c:v>
                </c:pt>
                <c:pt idx="2503">
                  <c:v>79.918936000000002</c:v>
                </c:pt>
                <c:pt idx="2504">
                  <c:v>79.778581000000003</c:v>
                </c:pt>
                <c:pt idx="2505">
                  <c:v>79.695267999999999</c:v>
                </c:pt>
                <c:pt idx="2506">
                  <c:v>79.640977000000007</c:v>
                </c:pt>
                <c:pt idx="2507">
                  <c:v>79.590090000000004</c:v>
                </c:pt>
                <c:pt idx="2508">
                  <c:v>79.542291000000006</c:v>
                </c:pt>
                <c:pt idx="2509">
                  <c:v>79.524268000000006</c:v>
                </c:pt>
                <c:pt idx="2510">
                  <c:v>79.590924000000001</c:v>
                </c:pt>
                <c:pt idx="2511">
                  <c:v>79.771185000000003</c:v>
                </c:pt>
                <c:pt idx="2512">
                  <c:v>79.989463999999998</c:v>
                </c:pt>
                <c:pt idx="2513">
                  <c:v>80.183053999999998</c:v>
                </c:pt>
                <c:pt idx="2514">
                  <c:v>80.349977999999993</c:v>
                </c:pt>
                <c:pt idx="2515">
                  <c:v>80.495092999999997</c:v>
                </c:pt>
                <c:pt idx="2516">
                  <c:v>80.623057000000003</c:v>
                </c:pt>
                <c:pt idx="2517">
                  <c:v>80.749016999999995</c:v>
                </c:pt>
                <c:pt idx="2518">
                  <c:v>80.885762</c:v>
                </c:pt>
                <c:pt idx="2519">
                  <c:v>81.024131999999994</c:v>
                </c:pt>
                <c:pt idx="2520">
                  <c:v>81.140570999999994</c:v>
                </c:pt>
                <c:pt idx="2521">
                  <c:v>81.222425999999999</c:v>
                </c:pt>
                <c:pt idx="2522">
                  <c:v>81.266103999999999</c:v>
                </c:pt>
                <c:pt idx="2523">
                  <c:v>81.260971999999995</c:v>
                </c:pt>
                <c:pt idx="2524">
                  <c:v>81.206408999999994</c:v>
                </c:pt>
                <c:pt idx="2525">
                  <c:v>81.110480999999993</c:v>
                </c:pt>
                <c:pt idx="2526">
                  <c:v>80.919538000000003</c:v>
                </c:pt>
                <c:pt idx="2527">
                  <c:v>80.524140000000003</c:v>
                </c:pt>
                <c:pt idx="2528">
                  <c:v>80.002814000000001</c:v>
                </c:pt>
                <c:pt idx="2529">
                  <c:v>79.538872999999995</c:v>
                </c:pt>
                <c:pt idx="2530">
                  <c:v>79.125636</c:v>
                </c:pt>
                <c:pt idx="2531">
                  <c:v>78.715091999999999</c:v>
                </c:pt>
                <c:pt idx="2532">
                  <c:v>78.308893999999995</c:v>
                </c:pt>
                <c:pt idx="2533">
                  <c:v>77.924197000000007</c:v>
                </c:pt>
                <c:pt idx="2534">
                  <c:v>77.542272999999994</c:v>
                </c:pt>
                <c:pt idx="2535">
                  <c:v>77.145750000000007</c:v>
                </c:pt>
                <c:pt idx="2536">
                  <c:v>76.804478000000003</c:v>
                </c:pt>
                <c:pt idx="2537">
                  <c:v>76.578486999999996</c:v>
                </c:pt>
                <c:pt idx="2538">
                  <c:v>76.432173000000006</c:v>
                </c:pt>
                <c:pt idx="2539">
                  <c:v>76.316260999999997</c:v>
                </c:pt>
                <c:pt idx="2540">
                  <c:v>76.206343000000004</c:v>
                </c:pt>
                <c:pt idx="2541">
                  <c:v>76.076892999999998</c:v>
                </c:pt>
                <c:pt idx="2542">
                  <c:v>75.895335000000003</c:v>
                </c:pt>
                <c:pt idx="2543">
                  <c:v>75.801948999999993</c:v>
                </c:pt>
                <c:pt idx="2544">
                  <c:v>75.977260000000001</c:v>
                </c:pt>
                <c:pt idx="2545">
                  <c:v>76.245773999999997</c:v>
                </c:pt>
                <c:pt idx="2546">
                  <c:v>76.496668</c:v>
                </c:pt>
                <c:pt idx="2547">
                  <c:v>76.718449000000007</c:v>
                </c:pt>
                <c:pt idx="2548">
                  <c:v>76.914692000000002</c:v>
                </c:pt>
                <c:pt idx="2549">
                  <c:v>77.077409000000003</c:v>
                </c:pt>
                <c:pt idx="2550">
                  <c:v>77.201559000000003</c:v>
                </c:pt>
                <c:pt idx="2551">
                  <c:v>77.304218000000006</c:v>
                </c:pt>
                <c:pt idx="2552">
                  <c:v>77.416949000000002</c:v>
                </c:pt>
                <c:pt idx="2553">
                  <c:v>77.545338999999998</c:v>
                </c:pt>
                <c:pt idx="2554">
                  <c:v>77.665273999999997</c:v>
                </c:pt>
                <c:pt idx="2555">
                  <c:v>77.768838000000002</c:v>
                </c:pt>
                <c:pt idx="2556">
                  <c:v>77.869062999999997</c:v>
                </c:pt>
                <c:pt idx="2557">
                  <c:v>77.978249000000005</c:v>
                </c:pt>
                <c:pt idx="2558">
                  <c:v>78.096442999999994</c:v>
                </c:pt>
                <c:pt idx="2559">
                  <c:v>78.209598999999997</c:v>
                </c:pt>
                <c:pt idx="2560">
                  <c:v>78.297559000000007</c:v>
                </c:pt>
                <c:pt idx="2561">
                  <c:v>78.352926999999994</c:v>
                </c:pt>
                <c:pt idx="2562">
                  <c:v>78.389036000000004</c:v>
                </c:pt>
                <c:pt idx="2563">
                  <c:v>78.437071000000003</c:v>
                </c:pt>
                <c:pt idx="2564">
                  <c:v>78.525794000000005</c:v>
                </c:pt>
                <c:pt idx="2565">
                  <c:v>78.643490999999997</c:v>
                </c:pt>
                <c:pt idx="2566">
                  <c:v>78.755269999999996</c:v>
                </c:pt>
                <c:pt idx="2567">
                  <c:v>78.844789000000006</c:v>
                </c:pt>
                <c:pt idx="2568">
                  <c:v>78.902428999999998</c:v>
                </c:pt>
                <c:pt idx="2569">
                  <c:v>78.919741999999999</c:v>
                </c:pt>
                <c:pt idx="2570">
                  <c:v>78.898965000000004</c:v>
                </c:pt>
                <c:pt idx="2571">
                  <c:v>78.858087999999995</c:v>
                </c:pt>
                <c:pt idx="2572">
                  <c:v>78.816457999999997</c:v>
                </c:pt>
                <c:pt idx="2573">
                  <c:v>78.781210000000002</c:v>
                </c:pt>
                <c:pt idx="2574">
                  <c:v>78.747147999999996</c:v>
                </c:pt>
                <c:pt idx="2575">
                  <c:v>78.699202</c:v>
                </c:pt>
                <c:pt idx="2576">
                  <c:v>78.631894000000003</c:v>
                </c:pt>
                <c:pt idx="2577">
                  <c:v>78.567440000000005</c:v>
                </c:pt>
                <c:pt idx="2578">
                  <c:v>78.518017</c:v>
                </c:pt>
                <c:pt idx="2579">
                  <c:v>78.469823000000005</c:v>
                </c:pt>
                <c:pt idx="2580">
                  <c:v>78.394897</c:v>
                </c:pt>
                <c:pt idx="2581">
                  <c:v>78.283904000000007</c:v>
                </c:pt>
                <c:pt idx="2582">
                  <c:v>78.198329000000001</c:v>
                </c:pt>
                <c:pt idx="2583">
                  <c:v>78.168150999999995</c:v>
                </c:pt>
                <c:pt idx="2584">
                  <c:v>78.163991999999993</c:v>
                </c:pt>
                <c:pt idx="2585">
                  <c:v>78.172978999999998</c:v>
                </c:pt>
                <c:pt idx="2586">
                  <c:v>78.197186000000002</c:v>
                </c:pt>
                <c:pt idx="2587">
                  <c:v>78.231863000000004</c:v>
                </c:pt>
                <c:pt idx="2588">
                  <c:v>78.262848000000005</c:v>
                </c:pt>
                <c:pt idx="2589">
                  <c:v>78.283169999999998</c:v>
                </c:pt>
                <c:pt idx="2590">
                  <c:v>78.297276999999994</c:v>
                </c:pt>
                <c:pt idx="2591">
                  <c:v>78.307912000000002</c:v>
                </c:pt>
                <c:pt idx="2592">
                  <c:v>78.312062999999995</c:v>
                </c:pt>
                <c:pt idx="2593">
                  <c:v>78.304277999999996</c:v>
                </c:pt>
                <c:pt idx="2594">
                  <c:v>78.278453999999996</c:v>
                </c:pt>
                <c:pt idx="2595">
                  <c:v>78.230950000000007</c:v>
                </c:pt>
                <c:pt idx="2596">
                  <c:v>78.169724000000002</c:v>
                </c:pt>
                <c:pt idx="2597">
                  <c:v>78.109927999999996</c:v>
                </c:pt>
                <c:pt idx="2598">
                  <c:v>78.051813999999993</c:v>
                </c:pt>
                <c:pt idx="2599">
                  <c:v>77.972561999999996</c:v>
                </c:pt>
                <c:pt idx="2600">
                  <c:v>77.840625000000003</c:v>
                </c:pt>
                <c:pt idx="2601">
                  <c:v>77.665699000000004</c:v>
                </c:pt>
                <c:pt idx="2602">
                  <c:v>77.504689999999997</c:v>
                </c:pt>
                <c:pt idx="2603">
                  <c:v>77.364594999999994</c:v>
                </c:pt>
                <c:pt idx="2604">
                  <c:v>77.196254999999994</c:v>
                </c:pt>
                <c:pt idx="2605">
                  <c:v>76.986712999999995</c:v>
                </c:pt>
                <c:pt idx="2606">
                  <c:v>76.789664999999999</c:v>
                </c:pt>
                <c:pt idx="2607">
                  <c:v>76.633902000000006</c:v>
                </c:pt>
                <c:pt idx="2608">
                  <c:v>76.495724999999993</c:v>
                </c:pt>
                <c:pt idx="2609">
                  <c:v>76.349209000000002</c:v>
                </c:pt>
                <c:pt idx="2610">
                  <c:v>76.180569000000006</c:v>
                </c:pt>
                <c:pt idx="2611">
                  <c:v>75.972076999999999</c:v>
                </c:pt>
                <c:pt idx="2612">
                  <c:v>75.704252999999994</c:v>
                </c:pt>
                <c:pt idx="2613">
                  <c:v>75.403701999999996</c:v>
                </c:pt>
                <c:pt idx="2614">
                  <c:v>75.131737999999999</c:v>
                </c:pt>
                <c:pt idx="2615">
                  <c:v>74.889801000000006</c:v>
                </c:pt>
                <c:pt idx="2616">
                  <c:v>74.635632999999999</c:v>
                </c:pt>
                <c:pt idx="2617">
                  <c:v>74.351639000000006</c:v>
                </c:pt>
                <c:pt idx="2618">
                  <c:v>74.057339999999996</c:v>
                </c:pt>
                <c:pt idx="2619">
                  <c:v>73.784132</c:v>
                </c:pt>
                <c:pt idx="2620">
                  <c:v>73.558948000000001</c:v>
                </c:pt>
                <c:pt idx="2621">
                  <c:v>73.408288999999996</c:v>
                </c:pt>
                <c:pt idx="2622">
                  <c:v>73.344116999999997</c:v>
                </c:pt>
                <c:pt idx="2623">
                  <c:v>73.346270000000004</c:v>
                </c:pt>
                <c:pt idx="2624">
                  <c:v>73.389394999999993</c:v>
                </c:pt>
                <c:pt idx="2625">
                  <c:v>73.476568</c:v>
                </c:pt>
                <c:pt idx="2626">
                  <c:v>73.616148999999993</c:v>
                </c:pt>
                <c:pt idx="2627">
                  <c:v>73.767714999999995</c:v>
                </c:pt>
                <c:pt idx="2628">
                  <c:v>73.885143999999997</c:v>
                </c:pt>
                <c:pt idx="2629">
                  <c:v>73.971853999999993</c:v>
                </c:pt>
                <c:pt idx="2630">
                  <c:v>74.038494</c:v>
                </c:pt>
                <c:pt idx="2631">
                  <c:v>74.062971000000005</c:v>
                </c:pt>
                <c:pt idx="2632">
                  <c:v>74.017731999999995</c:v>
                </c:pt>
                <c:pt idx="2633">
                  <c:v>73.926022000000003</c:v>
                </c:pt>
                <c:pt idx="2634">
                  <c:v>73.855537999999996</c:v>
                </c:pt>
                <c:pt idx="2635">
                  <c:v>73.867238999999998</c:v>
                </c:pt>
                <c:pt idx="2636">
                  <c:v>73.984477999999996</c:v>
                </c:pt>
                <c:pt idx="2637">
                  <c:v>74.176387000000005</c:v>
                </c:pt>
                <c:pt idx="2638">
                  <c:v>74.369540999999998</c:v>
                </c:pt>
                <c:pt idx="2639">
                  <c:v>74.517441000000005</c:v>
                </c:pt>
                <c:pt idx="2640">
                  <c:v>74.629740999999996</c:v>
                </c:pt>
                <c:pt idx="2641">
                  <c:v>74.718822000000003</c:v>
                </c:pt>
                <c:pt idx="2642">
                  <c:v>74.777129000000002</c:v>
                </c:pt>
                <c:pt idx="2643">
                  <c:v>74.804219000000003</c:v>
                </c:pt>
                <c:pt idx="2644">
                  <c:v>74.821160000000006</c:v>
                </c:pt>
                <c:pt idx="2645">
                  <c:v>74.848050000000001</c:v>
                </c:pt>
                <c:pt idx="2646">
                  <c:v>74.884111000000004</c:v>
                </c:pt>
                <c:pt idx="2647">
                  <c:v>74.923428000000001</c:v>
                </c:pt>
                <c:pt idx="2648">
                  <c:v>74.975774999999999</c:v>
                </c:pt>
                <c:pt idx="2649">
                  <c:v>75.056327999999993</c:v>
                </c:pt>
                <c:pt idx="2650">
                  <c:v>75.170056000000002</c:v>
                </c:pt>
                <c:pt idx="2651">
                  <c:v>75.309731999999997</c:v>
                </c:pt>
                <c:pt idx="2652">
                  <c:v>75.462815000000006</c:v>
                </c:pt>
                <c:pt idx="2653">
                  <c:v>75.617110999999994</c:v>
                </c:pt>
                <c:pt idx="2654">
                  <c:v>75.764996999999994</c:v>
                </c:pt>
                <c:pt idx="2655">
                  <c:v>75.906829000000002</c:v>
                </c:pt>
                <c:pt idx="2656">
                  <c:v>76.045974000000001</c:v>
                </c:pt>
                <c:pt idx="2657">
                  <c:v>76.177919000000003</c:v>
                </c:pt>
                <c:pt idx="2658">
                  <c:v>76.289837000000006</c:v>
                </c:pt>
                <c:pt idx="2659">
                  <c:v>76.373569000000003</c:v>
                </c:pt>
                <c:pt idx="2660">
                  <c:v>76.441057000000001</c:v>
                </c:pt>
                <c:pt idx="2661">
                  <c:v>76.516554999999997</c:v>
                </c:pt>
                <c:pt idx="2662">
                  <c:v>76.602259000000004</c:v>
                </c:pt>
                <c:pt idx="2663">
                  <c:v>76.686055999999994</c:v>
                </c:pt>
                <c:pt idx="2664">
                  <c:v>76.769084000000007</c:v>
                </c:pt>
                <c:pt idx="2665">
                  <c:v>76.853560000000002</c:v>
                </c:pt>
                <c:pt idx="2666">
                  <c:v>76.929890999999998</c:v>
                </c:pt>
                <c:pt idx="2667">
                  <c:v>76.987058000000005</c:v>
                </c:pt>
                <c:pt idx="2668">
                  <c:v>77.024359000000004</c:v>
                </c:pt>
                <c:pt idx="2669">
                  <c:v>77.048671999999996</c:v>
                </c:pt>
                <c:pt idx="2670">
                  <c:v>77.067723999999998</c:v>
                </c:pt>
                <c:pt idx="2671">
                  <c:v>77.088284999999999</c:v>
                </c:pt>
                <c:pt idx="2672">
                  <c:v>77.114982999999995</c:v>
                </c:pt>
                <c:pt idx="2673">
                  <c:v>77.147794000000005</c:v>
                </c:pt>
                <c:pt idx="2674">
                  <c:v>77.185676999999998</c:v>
                </c:pt>
                <c:pt idx="2675">
                  <c:v>77.229406999999995</c:v>
                </c:pt>
                <c:pt idx="2676">
                  <c:v>77.27431</c:v>
                </c:pt>
                <c:pt idx="2677">
                  <c:v>77.302493999999996</c:v>
                </c:pt>
                <c:pt idx="2678">
                  <c:v>77.294105999999999</c:v>
                </c:pt>
                <c:pt idx="2679">
                  <c:v>77.250007999999994</c:v>
                </c:pt>
                <c:pt idx="2680">
                  <c:v>77.195695000000001</c:v>
                </c:pt>
                <c:pt idx="2681">
                  <c:v>77.157776999999996</c:v>
                </c:pt>
                <c:pt idx="2682">
                  <c:v>77.137844000000001</c:v>
                </c:pt>
                <c:pt idx="2683">
                  <c:v>77.116273000000007</c:v>
                </c:pt>
                <c:pt idx="2684">
                  <c:v>77.074938000000003</c:v>
                </c:pt>
                <c:pt idx="2685">
                  <c:v>77.004883000000007</c:v>
                </c:pt>
                <c:pt idx="2686">
                  <c:v>76.906384000000003</c:v>
                </c:pt>
                <c:pt idx="2687">
                  <c:v>76.795675000000003</c:v>
                </c:pt>
                <c:pt idx="2688">
                  <c:v>76.698324</c:v>
                </c:pt>
                <c:pt idx="2689">
                  <c:v>76.624319</c:v>
                </c:pt>
                <c:pt idx="2690">
                  <c:v>76.561616999999998</c:v>
                </c:pt>
                <c:pt idx="2691">
                  <c:v>76.497138000000007</c:v>
                </c:pt>
                <c:pt idx="2692">
                  <c:v>76.431415999999999</c:v>
                </c:pt>
                <c:pt idx="2693">
                  <c:v>76.368622999999999</c:v>
                </c:pt>
                <c:pt idx="2694">
                  <c:v>76.305749000000006</c:v>
                </c:pt>
                <c:pt idx="2695">
                  <c:v>76.240410999999995</c:v>
                </c:pt>
                <c:pt idx="2696">
                  <c:v>76.179668000000007</c:v>
                </c:pt>
                <c:pt idx="2697">
                  <c:v>76.128873999999996</c:v>
                </c:pt>
                <c:pt idx="2698">
                  <c:v>76.079452000000003</c:v>
                </c:pt>
                <c:pt idx="2699">
                  <c:v>76.019606999999993</c:v>
                </c:pt>
                <c:pt idx="2700">
                  <c:v>75.950575000000001</c:v>
                </c:pt>
                <c:pt idx="2701">
                  <c:v>75.881585000000001</c:v>
                </c:pt>
                <c:pt idx="2702">
                  <c:v>75.816215999999997</c:v>
                </c:pt>
                <c:pt idx="2703">
                  <c:v>75.755064000000004</c:v>
                </c:pt>
                <c:pt idx="2704">
                  <c:v>75.702828999999994</c:v>
                </c:pt>
                <c:pt idx="2705">
                  <c:v>75.658378999999996</c:v>
                </c:pt>
                <c:pt idx="2706">
                  <c:v>75.604393000000002</c:v>
                </c:pt>
                <c:pt idx="2707">
                  <c:v>75.522792999999993</c:v>
                </c:pt>
                <c:pt idx="2708">
                  <c:v>75.417320000000004</c:v>
                </c:pt>
                <c:pt idx="2709">
                  <c:v>75.308282000000005</c:v>
                </c:pt>
                <c:pt idx="2710">
                  <c:v>75.207875999999999</c:v>
                </c:pt>
                <c:pt idx="2711">
                  <c:v>75.113619999999997</c:v>
                </c:pt>
                <c:pt idx="2712">
                  <c:v>75.023623999999998</c:v>
                </c:pt>
                <c:pt idx="2713">
                  <c:v>74.942323999999999</c:v>
                </c:pt>
                <c:pt idx="2714">
                  <c:v>74.870340999999996</c:v>
                </c:pt>
                <c:pt idx="2715">
                  <c:v>74.804201000000006</c:v>
                </c:pt>
                <c:pt idx="2716">
                  <c:v>74.747366</c:v>
                </c:pt>
                <c:pt idx="2717">
                  <c:v>74.707848999999996</c:v>
                </c:pt>
                <c:pt idx="2718">
                  <c:v>74.683291999999994</c:v>
                </c:pt>
                <c:pt idx="2719">
                  <c:v>74.659830999999997</c:v>
                </c:pt>
                <c:pt idx="2720">
                  <c:v>74.627063000000007</c:v>
                </c:pt>
                <c:pt idx="2721">
                  <c:v>74.584438000000006</c:v>
                </c:pt>
                <c:pt idx="2722">
                  <c:v>74.531953999999999</c:v>
                </c:pt>
                <c:pt idx="2723">
                  <c:v>74.464894999999999</c:v>
                </c:pt>
                <c:pt idx="2724">
                  <c:v>74.379621999999998</c:v>
                </c:pt>
                <c:pt idx="2725">
                  <c:v>74.277272999999994</c:v>
                </c:pt>
                <c:pt idx="2726">
                  <c:v>74.162142000000003</c:v>
                </c:pt>
                <c:pt idx="2727">
                  <c:v>74.044021000000001</c:v>
                </c:pt>
                <c:pt idx="2728">
                  <c:v>73.940832</c:v>
                </c:pt>
                <c:pt idx="2729">
                  <c:v>73.868100999999996</c:v>
                </c:pt>
                <c:pt idx="2730">
                  <c:v>73.824494000000001</c:v>
                </c:pt>
                <c:pt idx="2731">
                  <c:v>73.797820000000002</c:v>
                </c:pt>
                <c:pt idx="2732">
                  <c:v>73.782246999999998</c:v>
                </c:pt>
                <c:pt idx="2733">
                  <c:v>73.776871999999997</c:v>
                </c:pt>
                <c:pt idx="2734">
                  <c:v>73.771506000000002</c:v>
                </c:pt>
                <c:pt idx="2735">
                  <c:v>73.749424000000005</c:v>
                </c:pt>
                <c:pt idx="2736">
                  <c:v>73.704437999999996</c:v>
                </c:pt>
                <c:pt idx="2737">
                  <c:v>73.643299999999996</c:v>
                </c:pt>
                <c:pt idx="2738">
                  <c:v>73.572199999999995</c:v>
                </c:pt>
                <c:pt idx="2739">
                  <c:v>73.493094999999997</c:v>
                </c:pt>
                <c:pt idx="2740">
                  <c:v>73.413481000000004</c:v>
                </c:pt>
                <c:pt idx="2741">
                  <c:v>73.347795000000005</c:v>
                </c:pt>
                <c:pt idx="2742">
                  <c:v>73.305873000000005</c:v>
                </c:pt>
                <c:pt idx="2743">
                  <c:v>73.289337000000003</c:v>
                </c:pt>
                <c:pt idx="2744">
                  <c:v>73.297543000000005</c:v>
                </c:pt>
                <c:pt idx="2745">
                  <c:v>73.326162999999994</c:v>
                </c:pt>
                <c:pt idx="2746">
                  <c:v>73.362979999999993</c:v>
                </c:pt>
                <c:pt idx="2747">
                  <c:v>73.397329999999997</c:v>
                </c:pt>
                <c:pt idx="2748">
                  <c:v>73.431447000000006</c:v>
                </c:pt>
                <c:pt idx="2749">
                  <c:v>73.471136000000001</c:v>
                </c:pt>
                <c:pt idx="2750">
                  <c:v>73.507529000000005</c:v>
                </c:pt>
                <c:pt idx="2751">
                  <c:v>73.519513000000003</c:v>
                </c:pt>
                <c:pt idx="2752">
                  <c:v>73.492767000000001</c:v>
                </c:pt>
                <c:pt idx="2753">
                  <c:v>73.426919999999996</c:v>
                </c:pt>
                <c:pt idx="2754">
                  <c:v>73.327329000000006</c:v>
                </c:pt>
                <c:pt idx="2755">
                  <c:v>73.200996000000004</c:v>
                </c:pt>
                <c:pt idx="2756">
                  <c:v>73.058222999999998</c:v>
                </c:pt>
                <c:pt idx="2757">
                  <c:v>72.905750999999995</c:v>
                </c:pt>
                <c:pt idx="2758">
                  <c:v>72.738187999999994</c:v>
                </c:pt>
                <c:pt idx="2759">
                  <c:v>72.547083999999998</c:v>
                </c:pt>
                <c:pt idx="2760">
                  <c:v>72.335954000000001</c:v>
                </c:pt>
                <c:pt idx="2761">
                  <c:v>72.113512</c:v>
                </c:pt>
                <c:pt idx="2762">
                  <c:v>71.874611999999999</c:v>
                </c:pt>
                <c:pt idx="2763">
                  <c:v>71.604242999999997</c:v>
                </c:pt>
                <c:pt idx="2764">
                  <c:v>71.301786000000007</c:v>
                </c:pt>
                <c:pt idx="2765">
                  <c:v>70.986096000000003</c:v>
                </c:pt>
                <c:pt idx="2766">
                  <c:v>70.675816999999995</c:v>
                </c:pt>
                <c:pt idx="2767">
                  <c:v>70.382217999999995</c:v>
                </c:pt>
                <c:pt idx="2768">
                  <c:v>70.124402000000003</c:v>
                </c:pt>
                <c:pt idx="2769">
                  <c:v>69.930648000000005</c:v>
                </c:pt>
                <c:pt idx="2770">
                  <c:v>69.815618999999998</c:v>
                </c:pt>
                <c:pt idx="2771">
                  <c:v>69.772126</c:v>
                </c:pt>
                <c:pt idx="2772">
                  <c:v>69.790098</c:v>
                </c:pt>
                <c:pt idx="2773">
                  <c:v>69.866512999999998</c:v>
                </c:pt>
                <c:pt idx="2774">
                  <c:v>69.995604</c:v>
                </c:pt>
                <c:pt idx="2775">
                  <c:v>70.166976000000005</c:v>
                </c:pt>
                <c:pt idx="2776">
                  <c:v>70.368217999999999</c:v>
                </c:pt>
                <c:pt idx="2777">
                  <c:v>70.563603000000001</c:v>
                </c:pt>
                <c:pt idx="2778">
                  <c:v>70.674766000000005</c:v>
                </c:pt>
                <c:pt idx="2779">
                  <c:v>70.620159000000001</c:v>
                </c:pt>
                <c:pt idx="2780">
                  <c:v>70.396106000000003</c:v>
                </c:pt>
                <c:pt idx="2781">
                  <c:v>70.112690999999998</c:v>
                </c:pt>
                <c:pt idx="2782">
                  <c:v>69.933708999999993</c:v>
                </c:pt>
                <c:pt idx="2783">
                  <c:v>69.971558999999999</c:v>
                </c:pt>
                <c:pt idx="2784">
                  <c:v>70.229561000000004</c:v>
                </c:pt>
                <c:pt idx="2785">
                  <c:v>70.618585999999993</c:v>
                </c:pt>
                <c:pt idx="2786">
                  <c:v>71.018107999999998</c:v>
                </c:pt>
                <c:pt idx="2787">
                  <c:v>71.341446000000005</c:v>
                </c:pt>
                <c:pt idx="2788">
                  <c:v>71.559657000000001</c:v>
                </c:pt>
                <c:pt idx="2789">
                  <c:v>71.675213999999997</c:v>
                </c:pt>
                <c:pt idx="2790">
                  <c:v>71.693842000000004</c:v>
                </c:pt>
                <c:pt idx="2791">
                  <c:v>71.631669000000002</c:v>
                </c:pt>
                <c:pt idx="2792">
                  <c:v>71.530112000000003</c:v>
                </c:pt>
                <c:pt idx="2793">
                  <c:v>71.438479000000001</c:v>
                </c:pt>
                <c:pt idx="2794">
                  <c:v>71.382095000000007</c:v>
                </c:pt>
                <c:pt idx="2795">
                  <c:v>71.362952000000007</c:v>
                </c:pt>
                <c:pt idx="2796">
                  <c:v>71.385876999999994</c:v>
                </c:pt>
                <c:pt idx="2797">
                  <c:v>71.460381999999996</c:v>
                </c:pt>
                <c:pt idx="2798">
                  <c:v>71.578541999999999</c:v>
                </c:pt>
                <c:pt idx="2799">
                  <c:v>71.717350999999994</c:v>
                </c:pt>
                <c:pt idx="2800">
                  <c:v>71.867849000000007</c:v>
                </c:pt>
                <c:pt idx="2801">
                  <c:v>72.042242000000002</c:v>
                </c:pt>
                <c:pt idx="2802">
                  <c:v>72.248780999999994</c:v>
                </c:pt>
                <c:pt idx="2803">
                  <c:v>72.476892000000007</c:v>
                </c:pt>
                <c:pt idx="2804">
                  <c:v>72.710766000000007</c:v>
                </c:pt>
                <c:pt idx="2805">
                  <c:v>72.943185999999997</c:v>
                </c:pt>
                <c:pt idx="2806">
                  <c:v>73.173464999999993</c:v>
                </c:pt>
                <c:pt idx="2807">
                  <c:v>73.402017999999998</c:v>
                </c:pt>
                <c:pt idx="2808">
                  <c:v>73.627744000000007</c:v>
                </c:pt>
                <c:pt idx="2809">
                  <c:v>73.844714999999994</c:v>
                </c:pt>
                <c:pt idx="2810">
                  <c:v>74.045120999999995</c:v>
                </c:pt>
                <c:pt idx="2811">
                  <c:v>74.230524000000003</c:v>
                </c:pt>
                <c:pt idx="2812">
                  <c:v>74.411874999999995</c:v>
                </c:pt>
                <c:pt idx="2813">
                  <c:v>74.591404999999995</c:v>
                </c:pt>
                <c:pt idx="2814">
                  <c:v>74.754913999999999</c:v>
                </c:pt>
                <c:pt idx="2815">
                  <c:v>74.892556999999996</c:v>
                </c:pt>
                <c:pt idx="2816">
                  <c:v>75.016744000000003</c:v>
                </c:pt>
                <c:pt idx="2817">
                  <c:v>75.146923000000001</c:v>
                </c:pt>
                <c:pt idx="2818">
                  <c:v>75.285032999999999</c:v>
                </c:pt>
                <c:pt idx="2819">
                  <c:v>75.417983000000007</c:v>
                </c:pt>
                <c:pt idx="2820">
                  <c:v>75.536654999999996</c:v>
                </c:pt>
                <c:pt idx="2821">
                  <c:v>75.639364</c:v>
                </c:pt>
                <c:pt idx="2822">
                  <c:v>75.723831000000004</c:v>
                </c:pt>
                <c:pt idx="2823">
                  <c:v>75.790474000000003</c:v>
                </c:pt>
                <c:pt idx="2824">
                  <c:v>75.849964</c:v>
                </c:pt>
                <c:pt idx="2825">
                  <c:v>75.914394999999999</c:v>
                </c:pt>
                <c:pt idx="2826">
                  <c:v>75.982552999999996</c:v>
                </c:pt>
                <c:pt idx="2827">
                  <c:v>76.044424000000006</c:v>
                </c:pt>
                <c:pt idx="2828">
                  <c:v>76.097755000000006</c:v>
                </c:pt>
                <c:pt idx="2829">
                  <c:v>76.149628000000007</c:v>
                </c:pt>
                <c:pt idx="2830">
                  <c:v>76.205293999999995</c:v>
                </c:pt>
                <c:pt idx="2831">
                  <c:v>76.266406000000003</c:v>
                </c:pt>
                <c:pt idx="2832">
                  <c:v>76.337030999999996</c:v>
                </c:pt>
                <c:pt idx="2833">
                  <c:v>76.419500999999997</c:v>
                </c:pt>
                <c:pt idx="2834">
                  <c:v>76.505196999999995</c:v>
                </c:pt>
                <c:pt idx="2835">
                  <c:v>76.579902000000004</c:v>
                </c:pt>
                <c:pt idx="2836">
                  <c:v>76.637990000000002</c:v>
                </c:pt>
                <c:pt idx="2837">
                  <c:v>76.683291999999994</c:v>
                </c:pt>
                <c:pt idx="2838">
                  <c:v>76.718704000000002</c:v>
                </c:pt>
                <c:pt idx="2839">
                  <c:v>76.743815999999995</c:v>
                </c:pt>
                <c:pt idx="2840">
                  <c:v>76.760337000000007</c:v>
                </c:pt>
                <c:pt idx="2841">
                  <c:v>76.770576000000005</c:v>
                </c:pt>
                <c:pt idx="2842">
                  <c:v>76.772002000000001</c:v>
                </c:pt>
                <c:pt idx="2843">
                  <c:v>76.762227999999993</c:v>
                </c:pt>
                <c:pt idx="2844">
                  <c:v>76.747906</c:v>
                </c:pt>
                <c:pt idx="2845">
                  <c:v>76.739859999999993</c:v>
                </c:pt>
                <c:pt idx="2846">
                  <c:v>76.740802000000002</c:v>
                </c:pt>
                <c:pt idx="2847">
                  <c:v>76.746655000000004</c:v>
                </c:pt>
                <c:pt idx="2848">
                  <c:v>76.757827000000006</c:v>
                </c:pt>
                <c:pt idx="2849">
                  <c:v>76.777827000000002</c:v>
                </c:pt>
                <c:pt idx="2850">
                  <c:v>76.800976000000006</c:v>
                </c:pt>
                <c:pt idx="2851">
                  <c:v>76.814187000000004</c:v>
                </c:pt>
                <c:pt idx="2852">
                  <c:v>76.815055000000001</c:v>
                </c:pt>
                <c:pt idx="2853">
                  <c:v>76.818966000000003</c:v>
                </c:pt>
                <c:pt idx="2854">
                  <c:v>76.843350000000001</c:v>
                </c:pt>
                <c:pt idx="2855">
                  <c:v>76.890880999999993</c:v>
                </c:pt>
                <c:pt idx="2856">
                  <c:v>76.951716000000005</c:v>
                </c:pt>
                <c:pt idx="2857">
                  <c:v>77.016209000000003</c:v>
                </c:pt>
                <c:pt idx="2858">
                  <c:v>77.080965000000006</c:v>
                </c:pt>
                <c:pt idx="2859">
                  <c:v>77.146272999999994</c:v>
                </c:pt>
                <c:pt idx="2860">
                  <c:v>77.212952999999999</c:v>
                </c:pt>
                <c:pt idx="2861">
                  <c:v>77.283051</c:v>
                </c:pt>
                <c:pt idx="2862">
                  <c:v>77.361547000000002</c:v>
                </c:pt>
                <c:pt idx="2863">
                  <c:v>77.452394999999996</c:v>
                </c:pt>
                <c:pt idx="2864">
                  <c:v>77.547807000000006</c:v>
                </c:pt>
                <c:pt idx="2865">
                  <c:v>77.624379000000005</c:v>
                </c:pt>
                <c:pt idx="2866">
                  <c:v>77.660413000000005</c:v>
                </c:pt>
                <c:pt idx="2867">
                  <c:v>77.659983999999994</c:v>
                </c:pt>
                <c:pt idx="2868">
                  <c:v>77.650409999999994</c:v>
                </c:pt>
                <c:pt idx="2869">
                  <c:v>77.651000999999994</c:v>
                </c:pt>
                <c:pt idx="2870">
                  <c:v>77.651272000000006</c:v>
                </c:pt>
                <c:pt idx="2871">
                  <c:v>77.625967000000003</c:v>
                </c:pt>
                <c:pt idx="2872">
                  <c:v>77.564891000000003</c:v>
                </c:pt>
                <c:pt idx="2873">
                  <c:v>77.480417000000003</c:v>
                </c:pt>
                <c:pt idx="2874">
                  <c:v>77.391239999999996</c:v>
                </c:pt>
                <c:pt idx="2875">
                  <c:v>77.308121999999997</c:v>
                </c:pt>
                <c:pt idx="2876">
                  <c:v>77.234392</c:v>
                </c:pt>
                <c:pt idx="2877">
                  <c:v>77.171364999999994</c:v>
                </c:pt>
                <c:pt idx="2878">
                  <c:v>77.120901000000003</c:v>
                </c:pt>
                <c:pt idx="2879">
                  <c:v>77.087680000000006</c:v>
                </c:pt>
                <c:pt idx="2880">
                  <c:v>77.078259000000003</c:v>
                </c:pt>
                <c:pt idx="2881">
                  <c:v>77.091860999999994</c:v>
                </c:pt>
                <c:pt idx="2882">
                  <c:v>77.114521999999994</c:v>
                </c:pt>
                <c:pt idx="2883">
                  <c:v>77.131144000000006</c:v>
                </c:pt>
                <c:pt idx="2884">
                  <c:v>77.141457000000003</c:v>
                </c:pt>
                <c:pt idx="2885">
                  <c:v>77.154477999999997</c:v>
                </c:pt>
                <c:pt idx="2886">
                  <c:v>77.168052000000003</c:v>
                </c:pt>
                <c:pt idx="2887">
                  <c:v>77.165655000000001</c:v>
                </c:pt>
                <c:pt idx="2888">
                  <c:v>77.138801000000001</c:v>
                </c:pt>
                <c:pt idx="2889">
                  <c:v>77.105170999999999</c:v>
                </c:pt>
                <c:pt idx="2890">
                  <c:v>77.096262999999993</c:v>
                </c:pt>
                <c:pt idx="2891">
                  <c:v>77.125322999999995</c:v>
                </c:pt>
                <c:pt idx="2892">
                  <c:v>77.170205999999993</c:v>
                </c:pt>
                <c:pt idx="2893">
                  <c:v>77.188631999999998</c:v>
                </c:pt>
                <c:pt idx="2894">
                  <c:v>77.153986000000003</c:v>
                </c:pt>
                <c:pt idx="2895">
                  <c:v>77.079037</c:v>
                </c:pt>
                <c:pt idx="2896">
                  <c:v>77.002786</c:v>
                </c:pt>
                <c:pt idx="2897">
                  <c:v>76.955179000000001</c:v>
                </c:pt>
                <c:pt idx="2898">
                  <c:v>76.936638000000002</c:v>
                </c:pt>
                <c:pt idx="2899">
                  <c:v>76.929450000000003</c:v>
                </c:pt>
                <c:pt idx="2900">
                  <c:v>76.9221</c:v>
                </c:pt>
                <c:pt idx="2901">
                  <c:v>76.915609000000003</c:v>
                </c:pt>
                <c:pt idx="2902">
                  <c:v>76.916691</c:v>
                </c:pt>
                <c:pt idx="2903">
                  <c:v>76.929957999999999</c:v>
                </c:pt>
                <c:pt idx="2904">
                  <c:v>76.952900999999997</c:v>
                </c:pt>
                <c:pt idx="2905">
                  <c:v>76.972835000000003</c:v>
                </c:pt>
                <c:pt idx="2906">
                  <c:v>76.975902000000005</c:v>
                </c:pt>
                <c:pt idx="2907">
                  <c:v>76.965374999999995</c:v>
                </c:pt>
                <c:pt idx="2908">
                  <c:v>76.962845000000002</c:v>
                </c:pt>
                <c:pt idx="2909">
                  <c:v>76.985149000000007</c:v>
                </c:pt>
                <c:pt idx="2910">
                  <c:v>77.028169000000005</c:v>
                </c:pt>
                <c:pt idx="2911">
                  <c:v>77.078616999999994</c:v>
                </c:pt>
                <c:pt idx="2912">
                  <c:v>77.129510999999994</c:v>
                </c:pt>
                <c:pt idx="2913">
                  <c:v>77.175430000000006</c:v>
                </c:pt>
                <c:pt idx="2914">
                  <c:v>77.204913000000005</c:v>
                </c:pt>
                <c:pt idx="2915">
                  <c:v>77.210696999999996</c:v>
                </c:pt>
                <c:pt idx="2916">
                  <c:v>77.203935000000001</c:v>
                </c:pt>
                <c:pt idx="2917">
                  <c:v>77.209271999999999</c:v>
                </c:pt>
                <c:pt idx="2918">
                  <c:v>77.244285000000005</c:v>
                </c:pt>
                <c:pt idx="2919">
                  <c:v>77.30565</c:v>
                </c:pt>
                <c:pt idx="2920">
                  <c:v>77.372146999999998</c:v>
                </c:pt>
                <c:pt idx="2921">
                  <c:v>77.417353000000006</c:v>
                </c:pt>
                <c:pt idx="2922">
                  <c:v>77.426586999999998</c:v>
                </c:pt>
                <c:pt idx="2923">
                  <c:v>77.410859000000002</c:v>
                </c:pt>
                <c:pt idx="2924">
                  <c:v>77.402180000000001</c:v>
                </c:pt>
                <c:pt idx="2925">
                  <c:v>77.427929000000006</c:v>
                </c:pt>
                <c:pt idx="2926">
                  <c:v>77.487376999999995</c:v>
                </c:pt>
                <c:pt idx="2927">
                  <c:v>77.554939000000005</c:v>
                </c:pt>
                <c:pt idx="2928">
                  <c:v>77.604545999999999</c:v>
                </c:pt>
                <c:pt idx="2929">
                  <c:v>77.627352999999999</c:v>
                </c:pt>
                <c:pt idx="2930">
                  <c:v>77.630026999999998</c:v>
                </c:pt>
                <c:pt idx="2931">
                  <c:v>77.624853999999999</c:v>
                </c:pt>
                <c:pt idx="2932">
                  <c:v>77.625157000000002</c:v>
                </c:pt>
                <c:pt idx="2933">
                  <c:v>77.644381999999993</c:v>
                </c:pt>
                <c:pt idx="2934">
                  <c:v>77.689608000000007</c:v>
                </c:pt>
                <c:pt idx="2935">
                  <c:v>77.751812999999999</c:v>
                </c:pt>
                <c:pt idx="2936">
                  <c:v>77.807754000000003</c:v>
                </c:pt>
                <c:pt idx="2937">
                  <c:v>77.839146999999997</c:v>
                </c:pt>
                <c:pt idx="2938">
                  <c:v>77.850601999999995</c:v>
                </c:pt>
                <c:pt idx="2939">
                  <c:v>77.861573000000007</c:v>
                </c:pt>
                <c:pt idx="2940">
                  <c:v>77.880410999999995</c:v>
                </c:pt>
                <c:pt idx="2941">
                  <c:v>77.897309000000007</c:v>
                </c:pt>
                <c:pt idx="2942">
                  <c:v>77.906602000000007</c:v>
                </c:pt>
                <c:pt idx="2943">
                  <c:v>77.922430000000006</c:v>
                </c:pt>
                <c:pt idx="2944">
                  <c:v>77.960536000000005</c:v>
                </c:pt>
                <c:pt idx="2945">
                  <c:v>78.014436000000003</c:v>
                </c:pt>
                <c:pt idx="2946">
                  <c:v>78.065601999999998</c:v>
                </c:pt>
                <c:pt idx="2947">
                  <c:v>78.113195000000005</c:v>
                </c:pt>
                <c:pt idx="2948">
                  <c:v>78.174036000000001</c:v>
                </c:pt>
                <c:pt idx="2949">
                  <c:v>78.250129000000001</c:v>
                </c:pt>
                <c:pt idx="2950">
                  <c:v>78.317823000000004</c:v>
                </c:pt>
                <c:pt idx="2951">
                  <c:v>78.359498000000002</c:v>
                </c:pt>
                <c:pt idx="2952">
                  <c:v>78.385914</c:v>
                </c:pt>
                <c:pt idx="2953">
                  <c:v>78.417080999999996</c:v>
                </c:pt>
                <c:pt idx="2954">
                  <c:v>78.459271999999999</c:v>
                </c:pt>
                <c:pt idx="2955">
                  <c:v>78.508302999999998</c:v>
                </c:pt>
                <c:pt idx="2956">
                  <c:v>78.558993999999998</c:v>
                </c:pt>
                <c:pt idx="2957">
                  <c:v>78.603095999999994</c:v>
                </c:pt>
                <c:pt idx="2958">
                  <c:v>78.630978999999996</c:v>
                </c:pt>
                <c:pt idx="2959">
                  <c:v>78.645148000000006</c:v>
                </c:pt>
                <c:pt idx="2960">
                  <c:v>78.663174999999995</c:v>
                </c:pt>
                <c:pt idx="2961">
                  <c:v>78.698014000000001</c:v>
                </c:pt>
                <c:pt idx="2962">
                  <c:v>78.740741</c:v>
                </c:pt>
                <c:pt idx="2963">
                  <c:v>78.770245000000003</c:v>
                </c:pt>
                <c:pt idx="2964">
                  <c:v>78.775174000000007</c:v>
                </c:pt>
                <c:pt idx="2965">
                  <c:v>78.759958999999995</c:v>
                </c:pt>
                <c:pt idx="2966">
                  <c:v>78.735664</c:v>
                </c:pt>
                <c:pt idx="2967">
                  <c:v>78.713712999999998</c:v>
                </c:pt>
                <c:pt idx="2968">
                  <c:v>78.705551</c:v>
                </c:pt>
                <c:pt idx="2969">
                  <c:v>78.718954999999994</c:v>
                </c:pt>
                <c:pt idx="2970">
                  <c:v>78.751547000000002</c:v>
                </c:pt>
                <c:pt idx="2971">
                  <c:v>78.791409000000002</c:v>
                </c:pt>
                <c:pt idx="2972">
                  <c:v>78.825203000000002</c:v>
                </c:pt>
                <c:pt idx="2973">
                  <c:v>78.845000999999996</c:v>
                </c:pt>
                <c:pt idx="2974">
                  <c:v>78.850222000000002</c:v>
                </c:pt>
                <c:pt idx="2975">
                  <c:v>78.847128999999995</c:v>
                </c:pt>
                <c:pt idx="2976">
                  <c:v>78.847506999999993</c:v>
                </c:pt>
                <c:pt idx="2977">
                  <c:v>78.865055999999996</c:v>
                </c:pt>
                <c:pt idx="2978">
                  <c:v>78.907475000000005</c:v>
                </c:pt>
                <c:pt idx="2979">
                  <c:v>78.967302000000004</c:v>
                </c:pt>
                <c:pt idx="2980">
                  <c:v>79.021753000000004</c:v>
                </c:pt>
                <c:pt idx="2981">
                  <c:v>79.048880999999994</c:v>
                </c:pt>
                <c:pt idx="2982">
                  <c:v>79.048754000000002</c:v>
                </c:pt>
                <c:pt idx="2983">
                  <c:v>79.043937</c:v>
                </c:pt>
                <c:pt idx="2984">
                  <c:v>79.054676000000001</c:v>
                </c:pt>
                <c:pt idx="2985">
                  <c:v>79.078761999999998</c:v>
                </c:pt>
                <c:pt idx="2986">
                  <c:v>79.099751999999995</c:v>
                </c:pt>
                <c:pt idx="2987">
                  <c:v>79.108170000000001</c:v>
                </c:pt>
                <c:pt idx="2988">
                  <c:v>79.107251000000005</c:v>
                </c:pt>
                <c:pt idx="2989">
                  <c:v>79.10445</c:v>
                </c:pt>
                <c:pt idx="2990">
                  <c:v>79.107902999999993</c:v>
                </c:pt>
                <c:pt idx="2991">
                  <c:v>79.126825999999994</c:v>
                </c:pt>
                <c:pt idx="2992">
                  <c:v>79.162981000000002</c:v>
                </c:pt>
                <c:pt idx="2993">
                  <c:v>79.202269000000001</c:v>
                </c:pt>
                <c:pt idx="2994">
                  <c:v>79.225998000000004</c:v>
                </c:pt>
                <c:pt idx="2995">
                  <c:v>79.232118999999997</c:v>
                </c:pt>
                <c:pt idx="2996">
                  <c:v>79.236369999999994</c:v>
                </c:pt>
                <c:pt idx="2997">
                  <c:v>79.251523000000006</c:v>
                </c:pt>
                <c:pt idx="2998">
                  <c:v>79.273499999999999</c:v>
                </c:pt>
                <c:pt idx="2999">
                  <c:v>79.288612999999998</c:v>
                </c:pt>
                <c:pt idx="3000">
                  <c:v>79.286641000000003</c:v>
                </c:pt>
                <c:pt idx="3001">
                  <c:v>79.266307999999995</c:v>
                </c:pt>
                <c:pt idx="3002">
                  <c:v>79.236592999999999</c:v>
                </c:pt>
                <c:pt idx="3003">
                  <c:v>79.214138000000005</c:v>
                </c:pt>
                <c:pt idx="3004">
                  <c:v>79.211197999999996</c:v>
                </c:pt>
                <c:pt idx="3005">
                  <c:v>79.222613999999993</c:v>
                </c:pt>
                <c:pt idx="3006">
                  <c:v>79.229487000000006</c:v>
                </c:pt>
                <c:pt idx="3007">
                  <c:v>79.217639000000005</c:v>
                </c:pt>
                <c:pt idx="3008">
                  <c:v>79.188434999999998</c:v>
                </c:pt>
                <c:pt idx="3009">
                  <c:v>79.152951999999999</c:v>
                </c:pt>
                <c:pt idx="3010">
                  <c:v>79.122669000000002</c:v>
                </c:pt>
                <c:pt idx="3011">
                  <c:v>79.105734999999996</c:v>
                </c:pt>
                <c:pt idx="3012">
                  <c:v>79.104194000000007</c:v>
                </c:pt>
                <c:pt idx="3013">
                  <c:v>79.111311999999998</c:v>
                </c:pt>
                <c:pt idx="3014">
                  <c:v>79.115570000000005</c:v>
                </c:pt>
                <c:pt idx="3015">
                  <c:v>79.108412999999999</c:v>
                </c:pt>
                <c:pt idx="3016">
                  <c:v>79.085429000000005</c:v>
                </c:pt>
                <c:pt idx="3017">
                  <c:v>79.044396000000006</c:v>
                </c:pt>
                <c:pt idx="3018">
                  <c:v>78.990326999999994</c:v>
                </c:pt>
                <c:pt idx="3019">
                  <c:v>78.939144999999996</c:v>
                </c:pt>
                <c:pt idx="3020">
                  <c:v>78.905790999999994</c:v>
                </c:pt>
                <c:pt idx="3021">
                  <c:v>78.888081999999997</c:v>
                </c:pt>
                <c:pt idx="3022">
                  <c:v>78.871106999999995</c:v>
                </c:pt>
                <c:pt idx="3023">
                  <c:v>78.848461</c:v>
                </c:pt>
                <c:pt idx="3024">
                  <c:v>78.829339000000004</c:v>
                </c:pt>
                <c:pt idx="3025">
                  <c:v>78.822648999999998</c:v>
                </c:pt>
                <c:pt idx="3026">
                  <c:v>78.824335000000005</c:v>
                </c:pt>
                <c:pt idx="3027">
                  <c:v>78.823892999999998</c:v>
                </c:pt>
                <c:pt idx="3028">
                  <c:v>78.813691000000006</c:v>
                </c:pt>
                <c:pt idx="3029">
                  <c:v>78.788252</c:v>
                </c:pt>
                <c:pt idx="3030">
                  <c:v>78.745461000000006</c:v>
                </c:pt>
                <c:pt idx="3031">
                  <c:v>78.694931999999994</c:v>
                </c:pt>
                <c:pt idx="3032">
                  <c:v>78.655742000000004</c:v>
                </c:pt>
                <c:pt idx="3033">
                  <c:v>78.637392000000006</c:v>
                </c:pt>
                <c:pt idx="3034">
                  <c:v>78.629270000000005</c:v>
                </c:pt>
                <c:pt idx="3035">
                  <c:v>78.616473999999997</c:v>
                </c:pt>
                <c:pt idx="3036">
                  <c:v>78.599422000000004</c:v>
                </c:pt>
                <c:pt idx="3037">
                  <c:v>78.589015000000003</c:v>
                </c:pt>
                <c:pt idx="3038">
                  <c:v>78.587947999999997</c:v>
                </c:pt>
                <c:pt idx="3039">
                  <c:v>78.587481999999994</c:v>
                </c:pt>
                <c:pt idx="3040">
                  <c:v>78.581045000000003</c:v>
                </c:pt>
                <c:pt idx="3041">
                  <c:v>78.571151</c:v>
                </c:pt>
                <c:pt idx="3042">
                  <c:v>78.561588999999998</c:v>
                </c:pt>
                <c:pt idx="3043">
                  <c:v>78.550347000000002</c:v>
                </c:pt>
                <c:pt idx="3044">
                  <c:v>78.533546999999999</c:v>
                </c:pt>
                <c:pt idx="3045">
                  <c:v>78.511865</c:v>
                </c:pt>
                <c:pt idx="3046">
                  <c:v>78.489616999999996</c:v>
                </c:pt>
                <c:pt idx="3047">
                  <c:v>78.469605999999999</c:v>
                </c:pt>
                <c:pt idx="3048">
                  <c:v>78.452132000000006</c:v>
                </c:pt>
                <c:pt idx="3049">
                  <c:v>78.438862</c:v>
                </c:pt>
                <c:pt idx="3050">
                  <c:v>78.434150000000002</c:v>
                </c:pt>
                <c:pt idx="3051">
                  <c:v>78.439528999999993</c:v>
                </c:pt>
                <c:pt idx="3052">
                  <c:v>78.448196999999993</c:v>
                </c:pt>
                <c:pt idx="3053">
                  <c:v>78.449894999999998</c:v>
                </c:pt>
                <c:pt idx="3054">
                  <c:v>78.443036000000006</c:v>
                </c:pt>
                <c:pt idx="3055">
                  <c:v>78.436797999999996</c:v>
                </c:pt>
                <c:pt idx="3056">
                  <c:v>78.437709999999996</c:v>
                </c:pt>
                <c:pt idx="3057">
                  <c:v>78.439936000000003</c:v>
                </c:pt>
                <c:pt idx="3058">
                  <c:v>78.434717000000006</c:v>
                </c:pt>
                <c:pt idx="3059">
                  <c:v>78.424103000000002</c:v>
                </c:pt>
                <c:pt idx="3060">
                  <c:v>78.416562999999996</c:v>
                </c:pt>
                <c:pt idx="3061">
                  <c:v>78.412210999999999</c:v>
                </c:pt>
                <c:pt idx="3062">
                  <c:v>78.402390999999994</c:v>
                </c:pt>
                <c:pt idx="3063">
                  <c:v>78.383514000000005</c:v>
                </c:pt>
                <c:pt idx="3064">
                  <c:v>78.362311000000005</c:v>
                </c:pt>
                <c:pt idx="3065">
                  <c:v>78.347481999999999</c:v>
                </c:pt>
                <c:pt idx="3066">
                  <c:v>78.344752999999997</c:v>
                </c:pt>
                <c:pt idx="3067">
                  <c:v>78.359894999999995</c:v>
                </c:pt>
                <c:pt idx="3068">
                  <c:v>78.396494000000004</c:v>
                </c:pt>
                <c:pt idx="3069">
                  <c:v>78.447822000000002</c:v>
                </c:pt>
                <c:pt idx="3070">
                  <c:v>78.498925</c:v>
                </c:pt>
                <c:pt idx="3071">
                  <c:v>78.539574000000002</c:v>
                </c:pt>
                <c:pt idx="3072">
                  <c:v>78.569006000000002</c:v>
                </c:pt>
                <c:pt idx="3073">
                  <c:v>78.588901000000007</c:v>
                </c:pt>
                <c:pt idx="3074">
                  <c:v>78.600792999999996</c:v>
                </c:pt>
                <c:pt idx="3075">
                  <c:v>78.609555</c:v>
                </c:pt>
                <c:pt idx="3076">
                  <c:v>78.618764999999996</c:v>
                </c:pt>
                <c:pt idx="3077">
                  <c:v>78.622247999999999</c:v>
                </c:pt>
                <c:pt idx="3078">
                  <c:v>78.611318999999995</c:v>
                </c:pt>
                <c:pt idx="3079">
                  <c:v>78.591211000000001</c:v>
                </c:pt>
                <c:pt idx="3080">
                  <c:v>78.577713000000003</c:v>
                </c:pt>
                <c:pt idx="3081">
                  <c:v>78.575096000000002</c:v>
                </c:pt>
                <c:pt idx="3082">
                  <c:v>78.570868000000004</c:v>
                </c:pt>
                <c:pt idx="3083">
                  <c:v>78.558238000000003</c:v>
                </c:pt>
                <c:pt idx="3084">
                  <c:v>78.552359999999993</c:v>
                </c:pt>
                <c:pt idx="3085">
                  <c:v>78.577191999999997</c:v>
                </c:pt>
                <c:pt idx="3086">
                  <c:v>78.643611000000007</c:v>
                </c:pt>
                <c:pt idx="3087">
                  <c:v>78.743886000000003</c:v>
                </c:pt>
                <c:pt idx="3088">
                  <c:v>78.858079000000004</c:v>
                </c:pt>
                <c:pt idx="3089">
                  <c:v>78.962496000000002</c:v>
                </c:pt>
                <c:pt idx="3090">
                  <c:v>79.044820999999999</c:v>
                </c:pt>
                <c:pt idx="3091">
                  <c:v>79.116992999999994</c:v>
                </c:pt>
                <c:pt idx="3092">
                  <c:v>79.201279</c:v>
                </c:pt>
                <c:pt idx="3093">
                  <c:v>79.298871000000005</c:v>
                </c:pt>
                <c:pt idx="3094">
                  <c:v>79.385358999999994</c:v>
                </c:pt>
                <c:pt idx="3095">
                  <c:v>79.443009000000004</c:v>
                </c:pt>
                <c:pt idx="3096">
                  <c:v>79.482280000000003</c:v>
                </c:pt>
                <c:pt idx="3097">
                  <c:v>79.522713999999993</c:v>
                </c:pt>
                <c:pt idx="3098">
                  <c:v>79.565950999999998</c:v>
                </c:pt>
                <c:pt idx="3099">
                  <c:v>79.597397999999998</c:v>
                </c:pt>
                <c:pt idx="3100">
                  <c:v>79.603652999999994</c:v>
                </c:pt>
                <c:pt idx="3101">
                  <c:v>79.579549</c:v>
                </c:pt>
                <c:pt idx="3102">
                  <c:v>79.530268000000007</c:v>
                </c:pt>
                <c:pt idx="3103">
                  <c:v>79.476488000000003</c:v>
                </c:pt>
                <c:pt idx="3104">
                  <c:v>79.447851999999997</c:v>
                </c:pt>
                <c:pt idx="3105">
                  <c:v>79.459549999999993</c:v>
                </c:pt>
                <c:pt idx="3106">
                  <c:v>79.500131999999994</c:v>
                </c:pt>
                <c:pt idx="3107">
                  <c:v>79.549150999999995</c:v>
                </c:pt>
                <c:pt idx="3108">
                  <c:v>79.598095999999998</c:v>
                </c:pt>
                <c:pt idx="3109">
                  <c:v>79.646938000000006</c:v>
                </c:pt>
                <c:pt idx="3110">
                  <c:v>79.692819999999998</c:v>
                </c:pt>
                <c:pt idx="3111">
                  <c:v>79.734134999999995</c:v>
                </c:pt>
                <c:pt idx="3112">
                  <c:v>79.776371999999995</c:v>
                </c:pt>
                <c:pt idx="3113">
                  <c:v>79.821787</c:v>
                </c:pt>
                <c:pt idx="3114">
                  <c:v>79.860750999999993</c:v>
                </c:pt>
                <c:pt idx="3115">
                  <c:v>79.884855999999999</c:v>
                </c:pt>
                <c:pt idx="3116">
                  <c:v>79.901446000000007</c:v>
                </c:pt>
                <c:pt idx="3117">
                  <c:v>79.923907999999997</c:v>
                </c:pt>
                <c:pt idx="3118">
                  <c:v>79.954823000000005</c:v>
                </c:pt>
                <c:pt idx="3119">
                  <c:v>79.990576000000004</c:v>
                </c:pt>
                <c:pt idx="3120">
                  <c:v>80.034552000000005</c:v>
                </c:pt>
                <c:pt idx="3121">
                  <c:v>80.089995999999999</c:v>
                </c:pt>
                <c:pt idx="3122">
                  <c:v>80.145211000000003</c:v>
                </c:pt>
                <c:pt idx="3123">
                  <c:v>80.184044</c:v>
                </c:pt>
                <c:pt idx="3124">
                  <c:v>80.211073999999996</c:v>
                </c:pt>
                <c:pt idx="3125">
                  <c:v>80.251686000000007</c:v>
                </c:pt>
                <c:pt idx="3126">
                  <c:v>80.324827999999997</c:v>
                </c:pt>
                <c:pt idx="3127">
                  <c:v>80.425576000000007</c:v>
                </c:pt>
                <c:pt idx="3128">
                  <c:v>80.535084999999995</c:v>
                </c:pt>
                <c:pt idx="3129">
                  <c:v>80.637944000000005</c:v>
                </c:pt>
                <c:pt idx="3130">
                  <c:v>80.729128000000003</c:v>
                </c:pt>
                <c:pt idx="3131">
                  <c:v>80.811065999999997</c:v>
                </c:pt>
                <c:pt idx="3132">
                  <c:v>80.88579</c:v>
                </c:pt>
                <c:pt idx="3133">
                  <c:v>80.949907999999994</c:v>
                </c:pt>
                <c:pt idx="3134">
                  <c:v>81.001439000000005</c:v>
                </c:pt>
                <c:pt idx="3135">
                  <c:v>81.050780000000003</c:v>
                </c:pt>
                <c:pt idx="3136">
                  <c:v>81.114615000000001</c:v>
                </c:pt>
                <c:pt idx="3137">
                  <c:v>81.194747000000007</c:v>
                </c:pt>
                <c:pt idx="3138">
                  <c:v>81.273871</c:v>
                </c:pt>
                <c:pt idx="3139">
                  <c:v>81.340868999999998</c:v>
                </c:pt>
                <c:pt idx="3140">
                  <c:v>81.409647000000007</c:v>
                </c:pt>
                <c:pt idx="3141">
                  <c:v>81.499534999999995</c:v>
                </c:pt>
                <c:pt idx="3142">
                  <c:v>81.603340000000003</c:v>
                </c:pt>
                <c:pt idx="3143">
                  <c:v>81.689998000000003</c:v>
                </c:pt>
                <c:pt idx="3144">
                  <c:v>81.738783999999995</c:v>
                </c:pt>
                <c:pt idx="3145">
                  <c:v>81.759770000000003</c:v>
                </c:pt>
                <c:pt idx="3146">
                  <c:v>81.778852000000001</c:v>
                </c:pt>
                <c:pt idx="3147">
                  <c:v>81.810863999999995</c:v>
                </c:pt>
                <c:pt idx="3148">
                  <c:v>81.851483999999999</c:v>
                </c:pt>
                <c:pt idx="3149">
                  <c:v>81.890851999999995</c:v>
                </c:pt>
                <c:pt idx="3150">
                  <c:v>81.930385000000001</c:v>
                </c:pt>
                <c:pt idx="3151">
                  <c:v>81.983698000000004</c:v>
                </c:pt>
                <c:pt idx="3152">
                  <c:v>82.057794000000001</c:v>
                </c:pt>
                <c:pt idx="3153">
                  <c:v>82.134728999999993</c:v>
                </c:pt>
                <c:pt idx="3154">
                  <c:v>82.181895999999995</c:v>
                </c:pt>
                <c:pt idx="3155">
                  <c:v>82.187025000000006</c:v>
                </c:pt>
                <c:pt idx="3156">
                  <c:v>82.174942999999999</c:v>
                </c:pt>
                <c:pt idx="3157">
                  <c:v>82.180952000000005</c:v>
                </c:pt>
                <c:pt idx="3158">
                  <c:v>82.212554999999995</c:v>
                </c:pt>
                <c:pt idx="3159">
                  <c:v>82.247878999999998</c:v>
                </c:pt>
                <c:pt idx="3160">
                  <c:v>82.270044999999996</c:v>
                </c:pt>
                <c:pt idx="3161">
                  <c:v>82.290993999999998</c:v>
                </c:pt>
                <c:pt idx="3162">
                  <c:v>82.337076999999994</c:v>
                </c:pt>
                <c:pt idx="3163">
                  <c:v>82.417794999999998</c:v>
                </c:pt>
                <c:pt idx="3164">
                  <c:v>82.513918000000004</c:v>
                </c:pt>
                <c:pt idx="3165">
                  <c:v>82.593607000000006</c:v>
                </c:pt>
                <c:pt idx="3166">
                  <c:v>82.637922000000003</c:v>
                </c:pt>
                <c:pt idx="3167">
                  <c:v>82.652733999999995</c:v>
                </c:pt>
                <c:pt idx="3168">
                  <c:v>82.658023</c:v>
                </c:pt>
                <c:pt idx="3169">
                  <c:v>82.666850999999994</c:v>
                </c:pt>
                <c:pt idx="3170">
                  <c:v>82.676006999999998</c:v>
                </c:pt>
                <c:pt idx="3171">
                  <c:v>82.677920999999998</c:v>
                </c:pt>
                <c:pt idx="3172">
                  <c:v>82.678353000000001</c:v>
                </c:pt>
                <c:pt idx="3173">
                  <c:v>82.696358000000004</c:v>
                </c:pt>
                <c:pt idx="3174">
                  <c:v>82.744383999999997</c:v>
                </c:pt>
                <c:pt idx="3175">
                  <c:v>82.812522000000001</c:v>
                </c:pt>
                <c:pt idx="3176">
                  <c:v>82.878940999999998</c:v>
                </c:pt>
                <c:pt idx="3177">
                  <c:v>82.936201999999994</c:v>
                </c:pt>
                <c:pt idx="3178">
                  <c:v>83.000056999999998</c:v>
                </c:pt>
                <c:pt idx="3179">
                  <c:v>83.085807000000003</c:v>
                </c:pt>
                <c:pt idx="3180">
                  <c:v>83.178860999999998</c:v>
                </c:pt>
                <c:pt idx="3181">
                  <c:v>83.236759000000006</c:v>
                </c:pt>
                <c:pt idx="3182">
                  <c:v>83.224604999999997</c:v>
                </c:pt>
                <c:pt idx="3183">
                  <c:v>83.145222000000004</c:v>
                </c:pt>
                <c:pt idx="3184">
                  <c:v>83.029966999999999</c:v>
                </c:pt>
                <c:pt idx="3185">
                  <c:v>82.904752000000002</c:v>
                </c:pt>
                <c:pt idx="3186">
                  <c:v>82.772861000000006</c:v>
                </c:pt>
                <c:pt idx="3187">
                  <c:v>82.629272999999998</c:v>
                </c:pt>
                <c:pt idx="3188">
                  <c:v>82.478956999999994</c:v>
                </c:pt>
                <c:pt idx="3189">
                  <c:v>82.330422999999996</c:v>
                </c:pt>
                <c:pt idx="3190">
                  <c:v>82.174946000000006</c:v>
                </c:pt>
                <c:pt idx="3191">
                  <c:v>81.984487999999999</c:v>
                </c:pt>
                <c:pt idx="3192">
                  <c:v>81.737605000000002</c:v>
                </c:pt>
                <c:pt idx="3193">
                  <c:v>81.446348</c:v>
                </c:pt>
                <c:pt idx="3194">
                  <c:v>81.155361999999997</c:v>
                </c:pt>
                <c:pt idx="3195">
                  <c:v>80.914899000000005</c:v>
                </c:pt>
                <c:pt idx="3196">
                  <c:v>80.753803000000005</c:v>
                </c:pt>
                <c:pt idx="3197">
                  <c:v>80.672996999999995</c:v>
                </c:pt>
                <c:pt idx="3198">
                  <c:v>80.658316999999997</c:v>
                </c:pt>
                <c:pt idx="3199">
                  <c:v>80.696365999999998</c:v>
                </c:pt>
                <c:pt idx="3200">
                  <c:v>80.776571000000004</c:v>
                </c:pt>
                <c:pt idx="3201">
                  <c:v>80.881406999999996</c:v>
                </c:pt>
                <c:pt idx="3202">
                  <c:v>80.984440000000006</c:v>
                </c:pt>
                <c:pt idx="3203">
                  <c:v>81.064721000000006</c:v>
                </c:pt>
                <c:pt idx="3204">
                  <c:v>81.120693000000003</c:v>
                </c:pt>
                <c:pt idx="3205">
                  <c:v>81.167814000000007</c:v>
                </c:pt>
                <c:pt idx="3206">
                  <c:v>81.225840000000005</c:v>
                </c:pt>
                <c:pt idx="3207">
                  <c:v>81.306501999999995</c:v>
                </c:pt>
                <c:pt idx="3208">
                  <c:v>81.403797999999995</c:v>
                </c:pt>
                <c:pt idx="3209">
                  <c:v>81.492343000000005</c:v>
                </c:pt>
                <c:pt idx="3210">
                  <c:v>81.543442999999996</c:v>
                </c:pt>
                <c:pt idx="3211">
                  <c:v>81.548489000000004</c:v>
                </c:pt>
                <c:pt idx="3212">
                  <c:v>81.520957999999993</c:v>
                </c:pt>
                <c:pt idx="3213">
                  <c:v>81.475104999999999</c:v>
                </c:pt>
                <c:pt idx="3214">
                  <c:v>81.414687000000001</c:v>
                </c:pt>
                <c:pt idx="3215">
                  <c:v>81.347514000000004</c:v>
                </c:pt>
                <c:pt idx="3216">
                  <c:v>81.296135000000007</c:v>
                </c:pt>
                <c:pt idx="3217">
                  <c:v>81.278183999999996</c:v>
                </c:pt>
                <c:pt idx="3218">
                  <c:v>81.280969999999996</c:v>
                </c:pt>
                <c:pt idx="3219">
                  <c:v>81.270386000000002</c:v>
                </c:pt>
                <c:pt idx="3220">
                  <c:v>81.225702999999996</c:v>
                </c:pt>
                <c:pt idx="3221">
                  <c:v>81.157859999999999</c:v>
                </c:pt>
                <c:pt idx="3222">
                  <c:v>81.096528000000006</c:v>
                </c:pt>
                <c:pt idx="3223">
                  <c:v>81.066394000000003</c:v>
                </c:pt>
                <c:pt idx="3224">
                  <c:v>81.070849999999993</c:v>
                </c:pt>
                <c:pt idx="3225">
                  <c:v>81.087112000000005</c:v>
                </c:pt>
                <c:pt idx="3226">
                  <c:v>81.079616999999999</c:v>
                </c:pt>
                <c:pt idx="3227">
                  <c:v>81.031361000000004</c:v>
                </c:pt>
                <c:pt idx="3228">
                  <c:v>80.962862000000001</c:v>
                </c:pt>
                <c:pt idx="3229">
                  <c:v>80.910011999999995</c:v>
                </c:pt>
                <c:pt idx="3230">
                  <c:v>80.882678999999996</c:v>
                </c:pt>
                <c:pt idx="3231">
                  <c:v>80.854995000000002</c:v>
                </c:pt>
                <c:pt idx="3232">
                  <c:v>80.797737999999995</c:v>
                </c:pt>
                <c:pt idx="3233">
                  <c:v>80.710072999999994</c:v>
                </c:pt>
                <c:pt idx="3234">
                  <c:v>80.615592000000007</c:v>
                </c:pt>
                <c:pt idx="3235">
                  <c:v>80.534221000000002</c:v>
                </c:pt>
                <c:pt idx="3236">
                  <c:v>80.463269999999994</c:v>
                </c:pt>
                <c:pt idx="3237">
                  <c:v>80.384142999999995</c:v>
                </c:pt>
                <c:pt idx="3238">
                  <c:v>80.286058999999995</c:v>
                </c:pt>
                <c:pt idx="3239">
                  <c:v>80.182203000000001</c:v>
                </c:pt>
                <c:pt idx="3240">
                  <c:v>80.097013000000004</c:v>
                </c:pt>
                <c:pt idx="3241">
                  <c:v>80.035342</c:v>
                </c:pt>
                <c:pt idx="3242">
                  <c:v>79.97287</c:v>
                </c:pt>
                <c:pt idx="3243">
                  <c:v>79.884016000000003</c:v>
                </c:pt>
                <c:pt idx="3244">
                  <c:v>79.770750000000007</c:v>
                </c:pt>
                <c:pt idx="3245">
                  <c:v>79.655337000000003</c:v>
                </c:pt>
                <c:pt idx="3246">
                  <c:v>79.554702000000006</c:v>
                </c:pt>
                <c:pt idx="3247">
                  <c:v>79.472611999999998</c:v>
                </c:pt>
                <c:pt idx="3248">
                  <c:v>79.405285000000006</c:v>
                </c:pt>
                <c:pt idx="3249">
                  <c:v>79.338616999999999</c:v>
                </c:pt>
                <c:pt idx="3250">
                  <c:v>79.250076000000007</c:v>
                </c:pt>
                <c:pt idx="3251">
                  <c:v>79.132057000000003</c:v>
                </c:pt>
                <c:pt idx="3252">
                  <c:v>79.006701000000007</c:v>
                </c:pt>
                <c:pt idx="3253">
                  <c:v>78.900530000000003</c:v>
                </c:pt>
                <c:pt idx="3254">
                  <c:v>78.811563000000007</c:v>
                </c:pt>
                <c:pt idx="3255">
                  <c:v>78.717741000000004</c:v>
                </c:pt>
                <c:pt idx="3256">
                  <c:v>78.605669000000006</c:v>
                </c:pt>
                <c:pt idx="3257">
                  <c:v>78.467436000000006</c:v>
                </c:pt>
                <c:pt idx="3258">
                  <c:v>78.282432</c:v>
                </c:pt>
                <c:pt idx="3259">
                  <c:v>78.037910999999994</c:v>
                </c:pt>
                <c:pt idx="3260">
                  <c:v>77.765026000000006</c:v>
                </c:pt>
                <c:pt idx="3261">
                  <c:v>77.518863999999994</c:v>
                </c:pt>
                <c:pt idx="3262">
                  <c:v>77.317778000000004</c:v>
                </c:pt>
                <c:pt idx="3263">
                  <c:v>77.131732</c:v>
                </c:pt>
                <c:pt idx="3264">
                  <c:v>76.932259999999999</c:v>
                </c:pt>
                <c:pt idx="3265">
                  <c:v>76.721153000000001</c:v>
                </c:pt>
                <c:pt idx="3266">
                  <c:v>76.504080999999999</c:v>
                </c:pt>
                <c:pt idx="3267">
                  <c:v>76.271445999999997</c:v>
                </c:pt>
                <c:pt idx="3268">
                  <c:v>76.022114000000002</c:v>
                </c:pt>
                <c:pt idx="3269">
                  <c:v>75.777506000000002</c:v>
                </c:pt>
                <c:pt idx="3270">
                  <c:v>75.553414000000004</c:v>
                </c:pt>
                <c:pt idx="3271">
                  <c:v>75.339898000000005</c:v>
                </c:pt>
                <c:pt idx="3272">
                  <c:v>75.124339000000006</c:v>
                </c:pt>
                <c:pt idx="3273">
                  <c:v>74.914297000000005</c:v>
                </c:pt>
                <c:pt idx="3274">
                  <c:v>74.724126999999996</c:v>
                </c:pt>
                <c:pt idx="3275">
                  <c:v>74.557603999999998</c:v>
                </c:pt>
                <c:pt idx="3276">
                  <c:v>74.414398000000006</c:v>
                </c:pt>
                <c:pt idx="3277">
                  <c:v>74.292625000000001</c:v>
                </c:pt>
                <c:pt idx="3278">
                  <c:v>74.172144000000003</c:v>
                </c:pt>
                <c:pt idx="3279">
                  <c:v>74.016221999999999</c:v>
                </c:pt>
                <c:pt idx="3280">
                  <c:v>73.810107000000002</c:v>
                </c:pt>
                <c:pt idx="3281">
                  <c:v>73.583944000000002</c:v>
                </c:pt>
                <c:pt idx="3282">
                  <c:v>73.375831000000005</c:v>
                </c:pt>
                <c:pt idx="3283">
                  <c:v>73.189425</c:v>
                </c:pt>
                <c:pt idx="3284">
                  <c:v>73.003240000000005</c:v>
                </c:pt>
                <c:pt idx="3285">
                  <c:v>72.800004999999999</c:v>
                </c:pt>
                <c:pt idx="3286">
                  <c:v>72.576179999999994</c:v>
                </c:pt>
                <c:pt idx="3287">
                  <c:v>72.339557999999997</c:v>
                </c:pt>
                <c:pt idx="3288">
                  <c:v>72.105754000000005</c:v>
                </c:pt>
                <c:pt idx="3289">
                  <c:v>71.882778000000002</c:v>
                </c:pt>
                <c:pt idx="3290">
                  <c:v>71.654752000000002</c:v>
                </c:pt>
                <c:pt idx="3291">
                  <c:v>71.398050999999995</c:v>
                </c:pt>
                <c:pt idx="3292">
                  <c:v>71.115224999999995</c:v>
                </c:pt>
                <c:pt idx="3293">
                  <c:v>70.832447000000002</c:v>
                </c:pt>
                <c:pt idx="3294">
                  <c:v>70.562396000000007</c:v>
                </c:pt>
                <c:pt idx="3295">
                  <c:v>70.294120000000007</c:v>
                </c:pt>
                <c:pt idx="3296">
                  <c:v>70.023635999999996</c:v>
                </c:pt>
                <c:pt idx="3297">
                  <c:v>69.765720999999999</c:v>
                </c:pt>
                <c:pt idx="3298">
                  <c:v>69.524726000000001</c:v>
                </c:pt>
                <c:pt idx="3299">
                  <c:v>69.280542999999994</c:v>
                </c:pt>
                <c:pt idx="3300">
                  <c:v>69.013266999999999</c:v>
                </c:pt>
                <c:pt idx="3301">
                  <c:v>68.718852999999996</c:v>
                </c:pt>
                <c:pt idx="3302">
                  <c:v>68.397879000000003</c:v>
                </c:pt>
                <c:pt idx="3303">
                  <c:v>68.054573000000005</c:v>
                </c:pt>
                <c:pt idx="3304">
                  <c:v>67.710147000000006</c:v>
                </c:pt>
                <c:pt idx="3305">
                  <c:v>67.388606999999993</c:v>
                </c:pt>
                <c:pt idx="3306">
                  <c:v>67.085116999999997</c:v>
                </c:pt>
                <c:pt idx="3307">
                  <c:v>66.778784999999999</c:v>
                </c:pt>
                <c:pt idx="3308">
                  <c:v>66.475116</c:v>
                </c:pt>
                <c:pt idx="3309">
                  <c:v>66.196897000000007</c:v>
                </c:pt>
                <c:pt idx="3310">
                  <c:v>65.934488000000002</c:v>
                </c:pt>
                <c:pt idx="3311">
                  <c:v>65.650745999999998</c:v>
                </c:pt>
                <c:pt idx="3312">
                  <c:v>65.344960999999998</c:v>
                </c:pt>
                <c:pt idx="3313">
                  <c:v>65.057057999999998</c:v>
                </c:pt>
                <c:pt idx="3314">
                  <c:v>64.790564000000003</c:v>
                </c:pt>
                <c:pt idx="3315">
                  <c:v>64.499747999999997</c:v>
                </c:pt>
                <c:pt idx="3316">
                  <c:v>64.168611999999996</c:v>
                </c:pt>
                <c:pt idx="3317">
                  <c:v>63.838662999999997</c:v>
                </c:pt>
                <c:pt idx="3318">
                  <c:v>63.543816999999997</c:v>
                </c:pt>
                <c:pt idx="3319">
                  <c:v>63.270529000000003</c:v>
                </c:pt>
                <c:pt idx="3320">
                  <c:v>62.996307999999999</c:v>
                </c:pt>
                <c:pt idx="3321">
                  <c:v>62.719707999999997</c:v>
                </c:pt>
                <c:pt idx="3322">
                  <c:v>62.440235999999999</c:v>
                </c:pt>
                <c:pt idx="3323">
                  <c:v>62.154640999999998</c:v>
                </c:pt>
                <c:pt idx="3324">
                  <c:v>61.872928999999999</c:v>
                </c:pt>
                <c:pt idx="3325">
                  <c:v>61.600855000000003</c:v>
                </c:pt>
                <c:pt idx="3326">
                  <c:v>61.308999999999997</c:v>
                </c:pt>
                <c:pt idx="3327">
                  <c:v>60.969886000000002</c:v>
                </c:pt>
                <c:pt idx="3328">
                  <c:v>60.600113999999998</c:v>
                </c:pt>
                <c:pt idx="3329">
                  <c:v>60.213853999999998</c:v>
                </c:pt>
                <c:pt idx="3330">
                  <c:v>59.756297000000004</c:v>
                </c:pt>
                <c:pt idx="3331">
                  <c:v>59.125447999999999</c:v>
                </c:pt>
                <c:pt idx="3332">
                  <c:v>58.418944000000003</c:v>
                </c:pt>
                <c:pt idx="3333">
                  <c:v>58.091980999999997</c:v>
                </c:pt>
                <c:pt idx="3334">
                  <c:v>58.144565</c:v>
                </c:pt>
                <c:pt idx="3335">
                  <c:v>58.209398999999998</c:v>
                </c:pt>
                <c:pt idx="3336">
                  <c:v>58.129562999999997</c:v>
                </c:pt>
                <c:pt idx="3337">
                  <c:v>57.936053000000001</c:v>
                </c:pt>
                <c:pt idx="3338">
                  <c:v>57.698208000000001</c:v>
                </c:pt>
                <c:pt idx="3339">
                  <c:v>57.442025999999998</c:v>
                </c:pt>
                <c:pt idx="3340">
                  <c:v>57.18045</c:v>
                </c:pt>
                <c:pt idx="3341">
                  <c:v>56.952683999999998</c:v>
                </c:pt>
                <c:pt idx="3342">
                  <c:v>56.775894999999998</c:v>
                </c:pt>
                <c:pt idx="3343">
                  <c:v>56.611463000000001</c:v>
                </c:pt>
                <c:pt idx="3344">
                  <c:v>56.420597999999998</c:v>
                </c:pt>
                <c:pt idx="3345">
                  <c:v>56.208244999999998</c:v>
                </c:pt>
                <c:pt idx="3346">
                  <c:v>55.986362</c:v>
                </c:pt>
                <c:pt idx="3347">
                  <c:v>55.748747999999999</c:v>
                </c:pt>
                <c:pt idx="3348">
                  <c:v>55.504885999999999</c:v>
                </c:pt>
                <c:pt idx="3349">
                  <c:v>55.286014000000002</c:v>
                </c:pt>
                <c:pt idx="3350">
                  <c:v>55.091346999999999</c:v>
                </c:pt>
                <c:pt idx="3351">
                  <c:v>54.882050999999997</c:v>
                </c:pt>
                <c:pt idx="3352">
                  <c:v>54.651389999999999</c:v>
                </c:pt>
                <c:pt idx="3353">
                  <c:v>54.440514</c:v>
                </c:pt>
                <c:pt idx="3354">
                  <c:v>54.262971999999998</c:v>
                </c:pt>
                <c:pt idx="3355">
                  <c:v>54.079236999999999</c:v>
                </c:pt>
                <c:pt idx="3356">
                  <c:v>53.869822999999997</c:v>
                </c:pt>
                <c:pt idx="3357">
                  <c:v>53.668387000000003</c:v>
                </c:pt>
                <c:pt idx="3358">
                  <c:v>53.497233999999999</c:v>
                </c:pt>
                <c:pt idx="3359">
                  <c:v>53.331131999999997</c:v>
                </c:pt>
                <c:pt idx="3360">
                  <c:v>53.151260000000001</c:v>
                </c:pt>
                <c:pt idx="3361">
                  <c:v>52.975178999999997</c:v>
                </c:pt>
                <c:pt idx="3362">
                  <c:v>52.810819000000002</c:v>
                </c:pt>
                <c:pt idx="3363">
                  <c:v>52.639538000000002</c:v>
                </c:pt>
                <c:pt idx="3364">
                  <c:v>52.467038000000002</c:v>
                </c:pt>
                <c:pt idx="3365">
                  <c:v>52.329555999999997</c:v>
                </c:pt>
                <c:pt idx="3366">
                  <c:v>52.221984999999997</c:v>
                </c:pt>
                <c:pt idx="3367">
                  <c:v>52.085717000000002</c:v>
                </c:pt>
                <c:pt idx="3368">
                  <c:v>51.895521000000002</c:v>
                </c:pt>
                <c:pt idx="3369">
                  <c:v>51.689945999999999</c:v>
                </c:pt>
                <c:pt idx="3370">
                  <c:v>51.500038000000004</c:v>
                </c:pt>
                <c:pt idx="3371">
                  <c:v>51.313808999999999</c:v>
                </c:pt>
                <c:pt idx="3372">
                  <c:v>51.128286000000003</c:v>
                </c:pt>
                <c:pt idx="3373">
                  <c:v>50.968859000000002</c:v>
                </c:pt>
                <c:pt idx="3374">
                  <c:v>50.833025999999997</c:v>
                </c:pt>
                <c:pt idx="3375">
                  <c:v>50.679324000000001</c:v>
                </c:pt>
                <c:pt idx="3376">
                  <c:v>50.499920000000003</c:v>
                </c:pt>
                <c:pt idx="3377">
                  <c:v>50.33473</c:v>
                </c:pt>
                <c:pt idx="3378">
                  <c:v>50.191735999999999</c:v>
                </c:pt>
                <c:pt idx="3379">
                  <c:v>50.028565999999998</c:v>
                </c:pt>
                <c:pt idx="3380">
                  <c:v>49.832200999999998</c:v>
                </c:pt>
                <c:pt idx="3381">
                  <c:v>49.644334999999998</c:v>
                </c:pt>
                <c:pt idx="3382">
                  <c:v>49.487603999999997</c:v>
                </c:pt>
                <c:pt idx="3383">
                  <c:v>49.341844000000002</c:v>
                </c:pt>
                <c:pt idx="3384">
                  <c:v>49.218831999999999</c:v>
                </c:pt>
                <c:pt idx="3385">
                  <c:v>49.164118999999999</c:v>
                </c:pt>
                <c:pt idx="3386">
                  <c:v>49.148259000000003</c:v>
                </c:pt>
                <c:pt idx="3387">
                  <c:v>49.068061</c:v>
                </c:pt>
                <c:pt idx="3388">
                  <c:v>48.890383</c:v>
                </c:pt>
                <c:pt idx="3389">
                  <c:v>48.686743999999997</c:v>
                </c:pt>
                <c:pt idx="3390">
                  <c:v>48.501637000000002</c:v>
                </c:pt>
                <c:pt idx="3391">
                  <c:v>48.301732999999999</c:v>
                </c:pt>
                <c:pt idx="3392">
                  <c:v>48.084676999999999</c:v>
                </c:pt>
                <c:pt idx="3393">
                  <c:v>47.913310000000003</c:v>
                </c:pt>
                <c:pt idx="3394">
                  <c:v>47.794488999999999</c:v>
                </c:pt>
                <c:pt idx="3395">
                  <c:v>47.643315000000001</c:v>
                </c:pt>
                <c:pt idx="3396">
                  <c:v>47.420828999999998</c:v>
                </c:pt>
                <c:pt idx="3397">
                  <c:v>47.192717000000002</c:v>
                </c:pt>
                <c:pt idx="3398">
                  <c:v>47.003360999999998</c:v>
                </c:pt>
                <c:pt idx="3399">
                  <c:v>46.811692999999998</c:v>
                </c:pt>
                <c:pt idx="3400">
                  <c:v>46.600059000000002</c:v>
                </c:pt>
                <c:pt idx="3401">
                  <c:v>46.426853999999999</c:v>
                </c:pt>
                <c:pt idx="3402">
                  <c:v>46.308214</c:v>
                </c:pt>
                <c:pt idx="3403">
                  <c:v>46.168633999999997</c:v>
                </c:pt>
                <c:pt idx="3404">
                  <c:v>45.965795</c:v>
                </c:pt>
                <c:pt idx="3405">
                  <c:v>45.751945999999997</c:v>
                </c:pt>
                <c:pt idx="3406">
                  <c:v>45.561943999999997</c:v>
                </c:pt>
                <c:pt idx="3407">
                  <c:v>45.346825000000003</c:v>
                </c:pt>
                <c:pt idx="3408">
                  <c:v>45.089391999999997</c:v>
                </c:pt>
                <c:pt idx="3409">
                  <c:v>44.875948000000001</c:v>
                </c:pt>
                <c:pt idx="3410">
                  <c:v>44.751840999999999</c:v>
                </c:pt>
                <c:pt idx="3411">
                  <c:v>44.633023000000001</c:v>
                </c:pt>
                <c:pt idx="3412">
                  <c:v>44.448008000000002</c:v>
                </c:pt>
                <c:pt idx="3413">
                  <c:v>44.241255000000002</c:v>
                </c:pt>
                <c:pt idx="3414">
                  <c:v>44.080074000000003</c:v>
                </c:pt>
                <c:pt idx="3415">
                  <c:v>43.945478999999999</c:v>
                </c:pt>
                <c:pt idx="3416">
                  <c:v>43.787559999999999</c:v>
                </c:pt>
                <c:pt idx="3417">
                  <c:v>43.614635999999997</c:v>
                </c:pt>
                <c:pt idx="3418">
                  <c:v>43.452964000000001</c:v>
                </c:pt>
                <c:pt idx="3419">
                  <c:v>43.293962000000001</c:v>
                </c:pt>
                <c:pt idx="3420">
                  <c:v>43.143048999999998</c:v>
                </c:pt>
                <c:pt idx="3421">
                  <c:v>43.037151000000001</c:v>
                </c:pt>
                <c:pt idx="3422">
                  <c:v>42.956175999999999</c:v>
                </c:pt>
                <c:pt idx="3423">
                  <c:v>42.80941</c:v>
                </c:pt>
                <c:pt idx="3424">
                  <c:v>42.563004999999997</c:v>
                </c:pt>
                <c:pt idx="3425">
                  <c:v>42.302861</c:v>
                </c:pt>
                <c:pt idx="3426">
                  <c:v>42.100979000000002</c:v>
                </c:pt>
                <c:pt idx="3427">
                  <c:v>41.922364000000002</c:v>
                </c:pt>
                <c:pt idx="3428">
                  <c:v>41.728431</c:v>
                </c:pt>
                <c:pt idx="3429">
                  <c:v>41.549062999999997</c:v>
                </c:pt>
                <c:pt idx="3430">
                  <c:v>41.402225000000001</c:v>
                </c:pt>
                <c:pt idx="3431">
                  <c:v>41.23724</c:v>
                </c:pt>
                <c:pt idx="3432">
                  <c:v>41.027709999999999</c:v>
                </c:pt>
                <c:pt idx="3433">
                  <c:v>40.827759999999998</c:v>
                </c:pt>
                <c:pt idx="3434">
                  <c:v>40.671137999999999</c:v>
                </c:pt>
                <c:pt idx="3435">
                  <c:v>40.51878</c:v>
                </c:pt>
                <c:pt idx="3436">
                  <c:v>40.353850000000001</c:v>
                </c:pt>
                <c:pt idx="3437">
                  <c:v>40.220042999999997</c:v>
                </c:pt>
                <c:pt idx="3438">
                  <c:v>40.125269000000003</c:v>
                </c:pt>
                <c:pt idx="3439">
                  <c:v>40.008192999999999</c:v>
                </c:pt>
                <c:pt idx="3440">
                  <c:v>39.842609000000003</c:v>
                </c:pt>
                <c:pt idx="3441">
                  <c:v>39.671624000000001</c:v>
                </c:pt>
                <c:pt idx="3442">
                  <c:v>39.506900999999999</c:v>
                </c:pt>
                <c:pt idx="3443">
                  <c:v>39.304845999999998</c:v>
                </c:pt>
                <c:pt idx="3444">
                  <c:v>39.077398000000002</c:v>
                </c:pt>
                <c:pt idx="3445">
                  <c:v>38.904801999999997</c:v>
                </c:pt>
                <c:pt idx="3446">
                  <c:v>38.794220000000003</c:v>
                </c:pt>
                <c:pt idx="3447">
                  <c:v>38.651439000000003</c:v>
                </c:pt>
                <c:pt idx="3448">
                  <c:v>38.438763000000002</c:v>
                </c:pt>
                <c:pt idx="3449">
                  <c:v>38.227607999999996</c:v>
                </c:pt>
                <c:pt idx="3450">
                  <c:v>38.057105999999997</c:v>
                </c:pt>
                <c:pt idx="3451">
                  <c:v>37.875141999999997</c:v>
                </c:pt>
                <c:pt idx="3452">
                  <c:v>37.679499999999997</c:v>
                </c:pt>
                <c:pt idx="3453">
                  <c:v>37.565432000000001</c:v>
                </c:pt>
                <c:pt idx="3454">
                  <c:v>37.553902999999998</c:v>
                </c:pt>
                <c:pt idx="3455">
                  <c:v>37.517873999999999</c:v>
                </c:pt>
                <c:pt idx="3456">
                  <c:v>37.372517000000002</c:v>
                </c:pt>
                <c:pt idx="3457">
                  <c:v>37.186743999999997</c:v>
                </c:pt>
                <c:pt idx="3458">
                  <c:v>37.035406999999999</c:v>
                </c:pt>
                <c:pt idx="3459">
                  <c:v>36.88552</c:v>
                </c:pt>
                <c:pt idx="3460">
                  <c:v>36.698931000000002</c:v>
                </c:pt>
                <c:pt idx="3461">
                  <c:v>36.527585000000002</c:v>
                </c:pt>
                <c:pt idx="3462">
                  <c:v>36.425449</c:v>
                </c:pt>
                <c:pt idx="3463">
                  <c:v>36.368616000000003</c:v>
                </c:pt>
                <c:pt idx="3464">
                  <c:v>36.331051000000002</c:v>
                </c:pt>
                <c:pt idx="3465">
                  <c:v>36.330761000000003</c:v>
                </c:pt>
                <c:pt idx="3466">
                  <c:v>36.339212000000003</c:v>
                </c:pt>
                <c:pt idx="3467">
                  <c:v>36.267918999999999</c:v>
                </c:pt>
                <c:pt idx="3468">
                  <c:v>36.105249999999998</c:v>
                </c:pt>
                <c:pt idx="3469">
                  <c:v>35.951259999999998</c:v>
                </c:pt>
                <c:pt idx="3470">
                  <c:v>35.864649999999997</c:v>
                </c:pt>
                <c:pt idx="3471">
                  <c:v>35.791201999999998</c:v>
                </c:pt>
                <c:pt idx="3472">
                  <c:v>35.699717</c:v>
                </c:pt>
                <c:pt idx="3473">
                  <c:v>35.656993999999997</c:v>
                </c:pt>
                <c:pt idx="3474">
                  <c:v>35.690052000000001</c:v>
                </c:pt>
                <c:pt idx="3475">
                  <c:v>35.700690999999999</c:v>
                </c:pt>
                <c:pt idx="3476">
                  <c:v>35.646664000000001</c:v>
                </c:pt>
                <c:pt idx="3477">
                  <c:v>35.618437999999998</c:v>
                </c:pt>
                <c:pt idx="3478">
                  <c:v>35.643165000000003</c:v>
                </c:pt>
                <c:pt idx="3479">
                  <c:v>35.636633000000003</c:v>
                </c:pt>
                <c:pt idx="3480">
                  <c:v>35.540379999999999</c:v>
                </c:pt>
                <c:pt idx="3481">
                  <c:v>35.452390999999999</c:v>
                </c:pt>
                <c:pt idx="3482">
                  <c:v>35.450257000000001</c:v>
                </c:pt>
                <c:pt idx="3483">
                  <c:v>35.442155</c:v>
                </c:pt>
                <c:pt idx="3484">
                  <c:v>35.355550999999998</c:v>
                </c:pt>
                <c:pt idx="3485">
                  <c:v>35.272235999999999</c:v>
                </c:pt>
              </c:numCache>
            </c:numRef>
          </c:val>
          <c:smooth val="0"/>
          <c:extLst>
            <c:ext xmlns:c16="http://schemas.microsoft.com/office/drawing/2014/chart" uri="{C3380CC4-5D6E-409C-BE32-E72D297353CC}">
              <c16:uniqueId val="{00000003-270E-4247-8AFA-613C41F21F17}"/>
            </c:ext>
          </c:extLst>
        </c:ser>
        <c:dLbls>
          <c:showLegendKey val="0"/>
          <c:showVal val="0"/>
          <c:showCatName val="0"/>
          <c:showSerName val="0"/>
          <c:showPercent val="0"/>
          <c:showBubbleSize val="0"/>
        </c:dLbls>
        <c:smooth val="0"/>
        <c:axId val="305191936"/>
        <c:axId val="305193728"/>
      </c:lineChart>
      <c:catAx>
        <c:axId val="305191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5193728"/>
        <c:crosses val="autoZero"/>
        <c:auto val="1"/>
        <c:lblAlgn val="ctr"/>
        <c:lblOffset val="100"/>
        <c:noMultiLvlLbl val="0"/>
      </c:catAx>
      <c:valAx>
        <c:axId val="3051937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51919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0" cap="flat" cmpd="sng" algn="ctr">
      <a:solidFill>
        <a:schemeClr val="tx1">
          <a:lumMod val="15000"/>
          <a:lumOff val="85000"/>
        </a:schemeClr>
      </a:solidFill>
      <a:round/>
    </a:ln>
    <a:effectLst/>
  </c:spPr>
  <c:txPr>
    <a:bodyPr/>
    <a:lstStyle/>
    <a:p>
      <a:pPr>
        <a:defRPr/>
      </a:pPr>
      <a:endParaRPr lang="en-US"/>
    </a:p>
  </c:txPr>
  <c:externalData r:id="rId2">
    <c:autoUpdate val="0"/>
  </c:externalData>
  <c:userShapes r:id="rId3"/>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10947580150612"/>
          <c:y val="6.4892926670992862E-2"/>
          <c:w val="0.84607035101920669"/>
          <c:h val="0.58255453305196037"/>
        </c:manualLayout>
      </c:layout>
      <c:lineChart>
        <c:grouping val="standard"/>
        <c:varyColors val="0"/>
        <c:ser>
          <c:idx val="0"/>
          <c:order val="0"/>
          <c:tx>
            <c:v>pva 4g</c:v>
          </c:tx>
          <c:spPr>
            <a:ln w="28575" cap="rnd">
              <a:solidFill>
                <a:schemeClr val="accent1"/>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B$2:$B$3487</c:f>
              <c:numCache>
                <c:formatCode>General</c:formatCode>
                <c:ptCount val="3486"/>
                <c:pt idx="0">
                  <c:v>96.036057</c:v>
                </c:pt>
                <c:pt idx="1">
                  <c:v>96.015777</c:v>
                </c:pt>
                <c:pt idx="2">
                  <c:v>95.998480000000001</c:v>
                </c:pt>
                <c:pt idx="3">
                  <c:v>95.997842000000006</c:v>
                </c:pt>
                <c:pt idx="4">
                  <c:v>96.011994000000001</c:v>
                </c:pt>
                <c:pt idx="5">
                  <c:v>96.028700999999998</c:v>
                </c:pt>
                <c:pt idx="6">
                  <c:v>96.038180999999994</c:v>
                </c:pt>
                <c:pt idx="7">
                  <c:v>96.039261999999994</c:v>
                </c:pt>
                <c:pt idx="8">
                  <c:v>96.035996999999995</c:v>
                </c:pt>
                <c:pt idx="9">
                  <c:v>96.032577000000003</c:v>
                </c:pt>
                <c:pt idx="10">
                  <c:v>96.030732</c:v>
                </c:pt>
                <c:pt idx="11">
                  <c:v>96.028356000000002</c:v>
                </c:pt>
                <c:pt idx="12">
                  <c:v>96.020797000000002</c:v>
                </c:pt>
                <c:pt idx="13">
                  <c:v>96.006039999999999</c:v>
                </c:pt>
                <c:pt idx="14">
                  <c:v>95.988750999999993</c:v>
                </c:pt>
                <c:pt idx="15">
                  <c:v>95.977514999999997</c:v>
                </c:pt>
                <c:pt idx="16">
                  <c:v>95.977536999999998</c:v>
                </c:pt>
                <c:pt idx="17">
                  <c:v>95.987367000000006</c:v>
                </c:pt>
                <c:pt idx="18">
                  <c:v>96.002387999999996</c:v>
                </c:pt>
                <c:pt idx="19">
                  <c:v>96.018478999999999</c:v>
                </c:pt>
                <c:pt idx="20">
                  <c:v>96.031227999999999</c:v>
                </c:pt>
                <c:pt idx="21">
                  <c:v>96.034650999999997</c:v>
                </c:pt>
                <c:pt idx="22">
                  <c:v>96.023774000000003</c:v>
                </c:pt>
                <c:pt idx="23">
                  <c:v>95.999654000000007</c:v>
                </c:pt>
                <c:pt idx="24">
                  <c:v>95.971507000000003</c:v>
                </c:pt>
                <c:pt idx="25">
                  <c:v>95.952440999999993</c:v>
                </c:pt>
                <c:pt idx="26">
                  <c:v>95.950515999999993</c:v>
                </c:pt>
                <c:pt idx="27">
                  <c:v>95.962930999999998</c:v>
                </c:pt>
                <c:pt idx="28">
                  <c:v>95.979776000000001</c:v>
                </c:pt>
                <c:pt idx="29">
                  <c:v>95.992493999999994</c:v>
                </c:pt>
                <c:pt idx="30">
                  <c:v>95.997679000000005</c:v>
                </c:pt>
                <c:pt idx="31">
                  <c:v>95.993471999999997</c:v>
                </c:pt>
                <c:pt idx="32">
                  <c:v>95.976495</c:v>
                </c:pt>
                <c:pt idx="33">
                  <c:v>95.946010000000001</c:v>
                </c:pt>
                <c:pt idx="34">
                  <c:v>95.909486000000001</c:v>
                </c:pt>
                <c:pt idx="35">
                  <c:v>95.879852</c:v>
                </c:pt>
                <c:pt idx="36">
                  <c:v>95.866141999999996</c:v>
                </c:pt>
                <c:pt idx="37">
                  <c:v>95.868307999999999</c:v>
                </c:pt>
                <c:pt idx="38">
                  <c:v>95.881630000000001</c:v>
                </c:pt>
                <c:pt idx="39">
                  <c:v>95.903194999999997</c:v>
                </c:pt>
                <c:pt idx="40">
                  <c:v>95.931888999999998</c:v>
                </c:pt>
                <c:pt idx="41">
                  <c:v>95.963587000000004</c:v>
                </c:pt>
                <c:pt idx="42">
                  <c:v>95.989490000000004</c:v>
                </c:pt>
                <c:pt idx="43">
                  <c:v>95.999671000000006</c:v>
                </c:pt>
                <c:pt idx="44">
                  <c:v>95.987904</c:v>
                </c:pt>
                <c:pt idx="45">
                  <c:v>95.954631000000006</c:v>
                </c:pt>
                <c:pt idx="46">
                  <c:v>95.906893999999994</c:v>
                </c:pt>
                <c:pt idx="47">
                  <c:v>95.856232000000006</c:v>
                </c:pt>
                <c:pt idx="48">
                  <c:v>95.814567999999994</c:v>
                </c:pt>
                <c:pt idx="49">
                  <c:v>95.788314</c:v>
                </c:pt>
                <c:pt idx="50">
                  <c:v>95.774538000000007</c:v>
                </c:pt>
                <c:pt idx="51">
                  <c:v>95.763790999999998</c:v>
                </c:pt>
                <c:pt idx="52">
                  <c:v>95.748727000000002</c:v>
                </c:pt>
                <c:pt idx="53">
                  <c:v>95.731573999999995</c:v>
                </c:pt>
                <c:pt idx="54">
                  <c:v>95.723703</c:v>
                </c:pt>
                <c:pt idx="55">
                  <c:v>95.736491999999998</c:v>
                </c:pt>
                <c:pt idx="56">
                  <c:v>95.771958999999995</c:v>
                </c:pt>
                <c:pt idx="57">
                  <c:v>95.823364999999995</c:v>
                </c:pt>
                <c:pt idx="58">
                  <c:v>95.880885000000006</c:v>
                </c:pt>
                <c:pt idx="59">
                  <c:v>95.933085000000005</c:v>
                </c:pt>
                <c:pt idx="60">
                  <c:v>95.968441999999996</c:v>
                </c:pt>
                <c:pt idx="61">
                  <c:v>95.978864999999999</c:v>
                </c:pt>
                <c:pt idx="62">
                  <c:v>95.963693000000006</c:v>
                </c:pt>
                <c:pt idx="63">
                  <c:v>95.930531000000002</c:v>
                </c:pt>
                <c:pt idx="64">
                  <c:v>95.889914000000005</c:v>
                </c:pt>
                <c:pt idx="65">
                  <c:v>95.849784</c:v>
                </c:pt>
                <c:pt idx="66">
                  <c:v>95.815475000000006</c:v>
                </c:pt>
                <c:pt idx="67">
                  <c:v>95.794017999999994</c:v>
                </c:pt>
                <c:pt idx="68">
                  <c:v>95.792477000000005</c:v>
                </c:pt>
                <c:pt idx="69">
                  <c:v>95.806192999999993</c:v>
                </c:pt>
                <c:pt idx="70">
                  <c:v>95.819812999999996</c:v>
                </c:pt>
                <c:pt idx="71">
                  <c:v>95.827089000000001</c:v>
                </c:pt>
                <c:pt idx="72">
                  <c:v>95.839258999999998</c:v>
                </c:pt>
                <c:pt idx="73">
                  <c:v>95.868955</c:v>
                </c:pt>
                <c:pt idx="74">
                  <c:v>95.910870000000003</c:v>
                </c:pt>
                <c:pt idx="75">
                  <c:v>95.944856999999999</c:v>
                </c:pt>
                <c:pt idx="76">
                  <c:v>95.959909999999994</c:v>
                </c:pt>
                <c:pt idx="77">
                  <c:v>95.966994999999997</c:v>
                </c:pt>
                <c:pt idx="78">
                  <c:v>95.983949999999993</c:v>
                </c:pt>
                <c:pt idx="79">
                  <c:v>96.015022999999999</c:v>
                </c:pt>
                <c:pt idx="80">
                  <c:v>96.044391000000005</c:v>
                </c:pt>
                <c:pt idx="81">
                  <c:v>96.044824000000006</c:v>
                </c:pt>
                <c:pt idx="82">
                  <c:v>96.000414000000006</c:v>
                </c:pt>
                <c:pt idx="83">
                  <c:v>95.925220999999993</c:v>
                </c:pt>
                <c:pt idx="84">
                  <c:v>95.851547999999994</c:v>
                </c:pt>
                <c:pt idx="85">
                  <c:v>95.802915999999996</c:v>
                </c:pt>
                <c:pt idx="86">
                  <c:v>95.785884999999993</c:v>
                </c:pt>
                <c:pt idx="87">
                  <c:v>95.794464000000005</c:v>
                </c:pt>
                <c:pt idx="88">
                  <c:v>95.814476999999997</c:v>
                </c:pt>
                <c:pt idx="89">
                  <c:v>95.827214999999995</c:v>
                </c:pt>
                <c:pt idx="90">
                  <c:v>95.818471000000002</c:v>
                </c:pt>
                <c:pt idx="91">
                  <c:v>95.789991000000001</c:v>
                </c:pt>
                <c:pt idx="92">
                  <c:v>95.760934000000006</c:v>
                </c:pt>
                <c:pt idx="93">
                  <c:v>95.755322000000007</c:v>
                </c:pt>
                <c:pt idx="94">
                  <c:v>95.781412000000003</c:v>
                </c:pt>
                <c:pt idx="95">
                  <c:v>95.823474000000004</c:v>
                </c:pt>
                <c:pt idx="96">
                  <c:v>95.861092999999997</c:v>
                </c:pt>
                <c:pt idx="97">
                  <c:v>95.889821999999995</c:v>
                </c:pt>
                <c:pt idx="98">
                  <c:v>95.910482000000002</c:v>
                </c:pt>
                <c:pt idx="99">
                  <c:v>95.912935000000004</c:v>
                </c:pt>
                <c:pt idx="100">
                  <c:v>95.890099000000006</c:v>
                </c:pt>
                <c:pt idx="101">
                  <c:v>95.856485000000006</c:v>
                </c:pt>
                <c:pt idx="102">
                  <c:v>95.831800000000001</c:v>
                </c:pt>
                <c:pt idx="103">
                  <c:v>95.817914999999999</c:v>
                </c:pt>
                <c:pt idx="104">
                  <c:v>95.809030000000007</c:v>
                </c:pt>
                <c:pt idx="105">
                  <c:v>95.808179999999993</c:v>
                </c:pt>
                <c:pt idx="106">
                  <c:v>95.821629000000001</c:v>
                </c:pt>
                <c:pt idx="107">
                  <c:v>95.837858999999995</c:v>
                </c:pt>
                <c:pt idx="108">
                  <c:v>95.832353999999995</c:v>
                </c:pt>
                <c:pt idx="109">
                  <c:v>95.799312</c:v>
                </c:pt>
                <c:pt idx="110">
                  <c:v>95.760919000000001</c:v>
                </c:pt>
                <c:pt idx="111">
                  <c:v>95.750681999999998</c:v>
                </c:pt>
                <c:pt idx="112">
                  <c:v>95.787116999999995</c:v>
                </c:pt>
                <c:pt idx="113">
                  <c:v>95.845202</c:v>
                </c:pt>
                <c:pt idx="114">
                  <c:v>95.870919999999998</c:v>
                </c:pt>
                <c:pt idx="115">
                  <c:v>95.846286000000006</c:v>
                </c:pt>
                <c:pt idx="116">
                  <c:v>95.813332000000003</c:v>
                </c:pt>
                <c:pt idx="117">
                  <c:v>95.816044000000005</c:v>
                </c:pt>
                <c:pt idx="118">
                  <c:v>95.847042999999999</c:v>
                </c:pt>
                <c:pt idx="119">
                  <c:v>95.862178999999998</c:v>
                </c:pt>
                <c:pt idx="120">
                  <c:v>95.844023000000007</c:v>
                </c:pt>
                <c:pt idx="121">
                  <c:v>95.816989000000007</c:v>
                </c:pt>
                <c:pt idx="122">
                  <c:v>95.803915000000003</c:v>
                </c:pt>
                <c:pt idx="123">
                  <c:v>95.804624000000004</c:v>
                </c:pt>
                <c:pt idx="124">
                  <c:v>95.796790999999999</c:v>
                </c:pt>
                <c:pt idx="125">
                  <c:v>95.755422999999993</c:v>
                </c:pt>
                <c:pt idx="126">
                  <c:v>95.692661999999999</c:v>
                </c:pt>
                <c:pt idx="127">
                  <c:v>95.658642</c:v>
                </c:pt>
                <c:pt idx="128">
                  <c:v>95.682287000000002</c:v>
                </c:pt>
                <c:pt idx="129">
                  <c:v>95.732938000000004</c:v>
                </c:pt>
                <c:pt idx="130">
                  <c:v>95.765636999999998</c:v>
                </c:pt>
                <c:pt idx="131">
                  <c:v>95.777771000000001</c:v>
                </c:pt>
                <c:pt idx="132">
                  <c:v>95.792888000000005</c:v>
                </c:pt>
                <c:pt idx="133">
                  <c:v>95.821434999999994</c:v>
                </c:pt>
                <c:pt idx="134">
                  <c:v>95.844513000000006</c:v>
                </c:pt>
                <c:pt idx="135">
                  <c:v>95.832030000000003</c:v>
                </c:pt>
                <c:pt idx="136">
                  <c:v>95.792775000000006</c:v>
                </c:pt>
                <c:pt idx="137">
                  <c:v>95.770366999999993</c:v>
                </c:pt>
                <c:pt idx="138">
                  <c:v>95.773351000000005</c:v>
                </c:pt>
                <c:pt idx="139">
                  <c:v>95.764409999999998</c:v>
                </c:pt>
                <c:pt idx="140">
                  <c:v>95.708726999999996</c:v>
                </c:pt>
                <c:pt idx="141">
                  <c:v>95.605771000000004</c:v>
                </c:pt>
                <c:pt idx="142">
                  <c:v>95.495213000000007</c:v>
                </c:pt>
                <c:pt idx="143">
                  <c:v>95.446141999999995</c:v>
                </c:pt>
                <c:pt idx="144">
                  <c:v>95.519130000000004</c:v>
                </c:pt>
                <c:pt idx="145">
                  <c:v>95.684721999999994</c:v>
                </c:pt>
                <c:pt idx="146">
                  <c:v>95.805001000000004</c:v>
                </c:pt>
                <c:pt idx="147">
                  <c:v>95.806545</c:v>
                </c:pt>
                <c:pt idx="148">
                  <c:v>95.777023</c:v>
                </c:pt>
                <c:pt idx="149">
                  <c:v>95.781643000000003</c:v>
                </c:pt>
                <c:pt idx="150">
                  <c:v>95.815017999999995</c:v>
                </c:pt>
                <c:pt idx="151">
                  <c:v>95.857712000000006</c:v>
                </c:pt>
                <c:pt idx="152">
                  <c:v>95.895161999999999</c:v>
                </c:pt>
                <c:pt idx="153">
                  <c:v>95.917832000000004</c:v>
                </c:pt>
                <c:pt idx="154">
                  <c:v>95.918143999999998</c:v>
                </c:pt>
                <c:pt idx="155">
                  <c:v>95.890131999999994</c:v>
                </c:pt>
                <c:pt idx="156">
                  <c:v>95.836214999999996</c:v>
                </c:pt>
                <c:pt idx="157">
                  <c:v>95.771519999999995</c:v>
                </c:pt>
                <c:pt idx="158">
                  <c:v>95.716134999999994</c:v>
                </c:pt>
                <c:pt idx="159">
                  <c:v>95.676756999999995</c:v>
                </c:pt>
                <c:pt idx="160">
                  <c:v>95.637055000000004</c:v>
                </c:pt>
                <c:pt idx="161">
                  <c:v>95.581689999999995</c:v>
                </c:pt>
                <c:pt idx="162">
                  <c:v>95.530597</c:v>
                </c:pt>
                <c:pt idx="163">
                  <c:v>95.517944999999997</c:v>
                </c:pt>
                <c:pt idx="164">
                  <c:v>95.552153000000004</c:v>
                </c:pt>
                <c:pt idx="165">
                  <c:v>95.622551999999999</c:v>
                </c:pt>
                <c:pt idx="166">
                  <c:v>95.710057000000006</c:v>
                </c:pt>
                <c:pt idx="167">
                  <c:v>95.784488999999994</c:v>
                </c:pt>
                <c:pt idx="168">
                  <c:v>95.818145000000001</c:v>
                </c:pt>
                <c:pt idx="169">
                  <c:v>95.811333000000005</c:v>
                </c:pt>
                <c:pt idx="170">
                  <c:v>95.791225999999995</c:v>
                </c:pt>
                <c:pt idx="171">
                  <c:v>95.780028999999999</c:v>
                </c:pt>
                <c:pt idx="172">
                  <c:v>95.771231999999998</c:v>
                </c:pt>
                <c:pt idx="173">
                  <c:v>95.740907000000007</c:v>
                </c:pt>
                <c:pt idx="174">
                  <c:v>95.683407000000003</c:v>
                </c:pt>
                <c:pt idx="175">
                  <c:v>95.625380000000007</c:v>
                </c:pt>
                <c:pt idx="176">
                  <c:v>95.600513000000007</c:v>
                </c:pt>
                <c:pt idx="177">
                  <c:v>95.605474999999998</c:v>
                </c:pt>
                <c:pt idx="178">
                  <c:v>95.595571000000007</c:v>
                </c:pt>
                <c:pt idx="179">
                  <c:v>95.564142000000004</c:v>
                </c:pt>
                <c:pt idx="180">
                  <c:v>95.558425</c:v>
                </c:pt>
                <c:pt idx="181">
                  <c:v>95.598498000000006</c:v>
                </c:pt>
                <c:pt idx="182">
                  <c:v>95.663854000000001</c:v>
                </c:pt>
                <c:pt idx="183">
                  <c:v>95.718647000000004</c:v>
                </c:pt>
                <c:pt idx="184">
                  <c:v>95.755449999999996</c:v>
                </c:pt>
                <c:pt idx="185">
                  <c:v>95.799340999999998</c:v>
                </c:pt>
                <c:pt idx="186">
                  <c:v>95.852237000000002</c:v>
                </c:pt>
                <c:pt idx="187">
                  <c:v>95.889094999999998</c:v>
                </c:pt>
                <c:pt idx="188">
                  <c:v>95.892223999999999</c:v>
                </c:pt>
                <c:pt idx="189">
                  <c:v>95.868500999999995</c:v>
                </c:pt>
                <c:pt idx="190">
                  <c:v>95.840001999999998</c:v>
                </c:pt>
                <c:pt idx="191">
                  <c:v>95.812813000000006</c:v>
                </c:pt>
                <c:pt idx="192">
                  <c:v>95.765984000000003</c:v>
                </c:pt>
                <c:pt idx="193">
                  <c:v>95.694027000000006</c:v>
                </c:pt>
                <c:pt idx="194">
                  <c:v>95.632306999999997</c:v>
                </c:pt>
                <c:pt idx="195">
                  <c:v>95.620345999999998</c:v>
                </c:pt>
                <c:pt idx="196">
                  <c:v>95.669893999999999</c:v>
                </c:pt>
                <c:pt idx="197">
                  <c:v>95.742537999999996</c:v>
                </c:pt>
                <c:pt idx="198">
                  <c:v>95.776892000000004</c:v>
                </c:pt>
                <c:pt idx="199">
                  <c:v>95.774305999999996</c:v>
                </c:pt>
                <c:pt idx="200">
                  <c:v>95.784827000000007</c:v>
                </c:pt>
                <c:pt idx="201">
                  <c:v>95.828813999999994</c:v>
                </c:pt>
                <c:pt idx="202">
                  <c:v>95.892351000000005</c:v>
                </c:pt>
                <c:pt idx="203">
                  <c:v>95.949956999999998</c:v>
                </c:pt>
                <c:pt idx="204">
                  <c:v>95.984335999999999</c:v>
                </c:pt>
                <c:pt idx="205">
                  <c:v>95.995941000000002</c:v>
                </c:pt>
                <c:pt idx="206">
                  <c:v>95.994895</c:v>
                </c:pt>
                <c:pt idx="207">
                  <c:v>95.98751</c:v>
                </c:pt>
                <c:pt idx="208">
                  <c:v>95.969410999999994</c:v>
                </c:pt>
                <c:pt idx="209">
                  <c:v>95.928787999999997</c:v>
                </c:pt>
                <c:pt idx="210">
                  <c:v>95.858423999999999</c:v>
                </c:pt>
                <c:pt idx="211">
                  <c:v>95.768208000000001</c:v>
                </c:pt>
                <c:pt idx="212">
                  <c:v>95.685657000000006</c:v>
                </c:pt>
                <c:pt idx="213">
                  <c:v>95.642217000000002</c:v>
                </c:pt>
                <c:pt idx="214">
                  <c:v>95.654380000000003</c:v>
                </c:pt>
                <c:pt idx="215">
                  <c:v>95.708326</c:v>
                </c:pt>
                <c:pt idx="216">
                  <c:v>95.765921000000006</c:v>
                </c:pt>
                <c:pt idx="217">
                  <c:v>95.794684000000004</c:v>
                </c:pt>
                <c:pt idx="218">
                  <c:v>95.785967999999997</c:v>
                </c:pt>
                <c:pt idx="219">
                  <c:v>95.746561</c:v>
                </c:pt>
                <c:pt idx="220">
                  <c:v>95.696475000000007</c:v>
                </c:pt>
                <c:pt idx="221">
                  <c:v>95.671665000000004</c:v>
                </c:pt>
                <c:pt idx="222">
                  <c:v>95.697299999999998</c:v>
                </c:pt>
                <c:pt idx="223">
                  <c:v>95.765731000000002</c:v>
                </c:pt>
                <c:pt idx="224">
                  <c:v>95.849365000000006</c:v>
                </c:pt>
                <c:pt idx="225">
                  <c:v>95.916813000000005</c:v>
                </c:pt>
                <c:pt idx="226">
                  <c:v>95.943200000000004</c:v>
                </c:pt>
                <c:pt idx="227">
                  <c:v>95.918531999999999</c:v>
                </c:pt>
                <c:pt idx="228">
                  <c:v>95.847174999999993</c:v>
                </c:pt>
                <c:pt idx="229">
                  <c:v>95.747343000000001</c:v>
                </c:pt>
                <c:pt idx="230">
                  <c:v>95.656127999999995</c:v>
                </c:pt>
                <c:pt idx="231">
                  <c:v>95.610569999999996</c:v>
                </c:pt>
                <c:pt idx="232">
                  <c:v>95.622247999999999</c:v>
                </c:pt>
                <c:pt idx="233">
                  <c:v>95.678753999999998</c:v>
                </c:pt>
                <c:pt idx="234">
                  <c:v>95.748600999999994</c:v>
                </c:pt>
                <c:pt idx="235">
                  <c:v>95.791157999999996</c:v>
                </c:pt>
                <c:pt idx="236">
                  <c:v>95.784805000000006</c:v>
                </c:pt>
                <c:pt idx="237">
                  <c:v>95.742418000000001</c:v>
                </c:pt>
                <c:pt idx="238">
                  <c:v>95.694040999999999</c:v>
                </c:pt>
                <c:pt idx="239">
                  <c:v>95.660338999999993</c:v>
                </c:pt>
                <c:pt idx="240">
                  <c:v>95.647626000000002</c:v>
                </c:pt>
                <c:pt idx="241">
                  <c:v>95.659191000000007</c:v>
                </c:pt>
                <c:pt idx="242">
                  <c:v>95.690595000000002</c:v>
                </c:pt>
                <c:pt idx="243">
                  <c:v>95.721208000000004</c:v>
                </c:pt>
                <c:pt idx="244">
                  <c:v>95.730575999999999</c:v>
                </c:pt>
                <c:pt idx="245">
                  <c:v>95.719455999999994</c:v>
                </c:pt>
                <c:pt idx="246">
                  <c:v>95.709601000000006</c:v>
                </c:pt>
                <c:pt idx="247">
                  <c:v>95.716395000000006</c:v>
                </c:pt>
                <c:pt idx="248">
                  <c:v>95.712909999999994</c:v>
                </c:pt>
                <c:pt idx="249">
                  <c:v>95.651878999999994</c:v>
                </c:pt>
                <c:pt idx="250">
                  <c:v>95.545737000000003</c:v>
                </c:pt>
                <c:pt idx="251">
                  <c:v>95.452786000000003</c:v>
                </c:pt>
                <c:pt idx="252">
                  <c:v>95.411130999999997</c:v>
                </c:pt>
                <c:pt idx="253">
                  <c:v>95.424017000000006</c:v>
                </c:pt>
                <c:pt idx="254">
                  <c:v>95.428989000000001</c:v>
                </c:pt>
                <c:pt idx="255">
                  <c:v>95.368114000000006</c:v>
                </c:pt>
                <c:pt idx="256">
                  <c:v>95.325201000000007</c:v>
                </c:pt>
                <c:pt idx="257">
                  <c:v>95.394750999999999</c:v>
                </c:pt>
                <c:pt idx="258">
                  <c:v>95.538353999999998</c:v>
                </c:pt>
                <c:pt idx="259">
                  <c:v>95.672897000000006</c:v>
                </c:pt>
                <c:pt idx="260">
                  <c:v>95.749841000000004</c:v>
                </c:pt>
                <c:pt idx="261">
                  <c:v>95.768033000000003</c:v>
                </c:pt>
                <c:pt idx="262">
                  <c:v>95.747112999999999</c:v>
                </c:pt>
                <c:pt idx="263">
                  <c:v>95.687996999999996</c:v>
                </c:pt>
                <c:pt idx="264">
                  <c:v>95.593582999999995</c:v>
                </c:pt>
                <c:pt idx="265">
                  <c:v>95.532151999999996</c:v>
                </c:pt>
                <c:pt idx="266">
                  <c:v>95.570622999999998</c:v>
                </c:pt>
                <c:pt idx="267">
                  <c:v>95.671987000000001</c:v>
                </c:pt>
                <c:pt idx="268">
                  <c:v>95.757881999999995</c:v>
                </c:pt>
                <c:pt idx="269">
                  <c:v>95.798169999999999</c:v>
                </c:pt>
                <c:pt idx="270">
                  <c:v>95.814850000000007</c:v>
                </c:pt>
                <c:pt idx="271">
                  <c:v>95.839603999999994</c:v>
                </c:pt>
                <c:pt idx="272">
                  <c:v>95.875187999999994</c:v>
                </c:pt>
                <c:pt idx="273">
                  <c:v>95.892723000000004</c:v>
                </c:pt>
                <c:pt idx="274">
                  <c:v>95.870992999999999</c:v>
                </c:pt>
                <c:pt idx="275">
                  <c:v>95.828643</c:v>
                </c:pt>
                <c:pt idx="276">
                  <c:v>95.797805999999994</c:v>
                </c:pt>
                <c:pt idx="277">
                  <c:v>95.785435000000007</c:v>
                </c:pt>
                <c:pt idx="278">
                  <c:v>95.780466000000004</c:v>
                </c:pt>
                <c:pt idx="279">
                  <c:v>95.777040999999997</c:v>
                </c:pt>
                <c:pt idx="280">
                  <c:v>95.774595000000005</c:v>
                </c:pt>
                <c:pt idx="281">
                  <c:v>95.766158000000004</c:v>
                </c:pt>
                <c:pt idx="282">
                  <c:v>95.741704999999996</c:v>
                </c:pt>
                <c:pt idx="283">
                  <c:v>95.704032999999995</c:v>
                </c:pt>
                <c:pt idx="284">
                  <c:v>95.674385000000001</c:v>
                </c:pt>
                <c:pt idx="285">
                  <c:v>95.679277999999996</c:v>
                </c:pt>
                <c:pt idx="286">
                  <c:v>95.728267000000002</c:v>
                </c:pt>
                <c:pt idx="287">
                  <c:v>95.794745000000006</c:v>
                </c:pt>
                <c:pt idx="288">
                  <c:v>95.835843999999994</c:v>
                </c:pt>
                <c:pt idx="289">
                  <c:v>95.848455000000001</c:v>
                </c:pt>
                <c:pt idx="290">
                  <c:v>95.858984000000007</c:v>
                </c:pt>
                <c:pt idx="291">
                  <c:v>95.867726000000005</c:v>
                </c:pt>
                <c:pt idx="292">
                  <c:v>95.859954000000002</c:v>
                </c:pt>
                <c:pt idx="293">
                  <c:v>95.835407000000004</c:v>
                </c:pt>
                <c:pt idx="294">
                  <c:v>95.810111000000006</c:v>
                </c:pt>
                <c:pt idx="295">
                  <c:v>95.805715000000006</c:v>
                </c:pt>
                <c:pt idx="296">
                  <c:v>95.832417000000007</c:v>
                </c:pt>
                <c:pt idx="297">
                  <c:v>95.876096000000004</c:v>
                </c:pt>
                <c:pt idx="298">
                  <c:v>95.909085000000005</c:v>
                </c:pt>
                <c:pt idx="299">
                  <c:v>95.919236999999995</c:v>
                </c:pt>
                <c:pt idx="300">
                  <c:v>95.915595999999994</c:v>
                </c:pt>
                <c:pt idx="301">
                  <c:v>95.906983999999994</c:v>
                </c:pt>
                <c:pt idx="302">
                  <c:v>95.887907999999996</c:v>
                </c:pt>
                <c:pt idx="303">
                  <c:v>95.845825000000005</c:v>
                </c:pt>
                <c:pt idx="304">
                  <c:v>95.779447000000005</c:v>
                </c:pt>
                <c:pt idx="305">
                  <c:v>95.704616999999999</c:v>
                </c:pt>
                <c:pt idx="306">
                  <c:v>95.646593999999993</c:v>
                </c:pt>
                <c:pt idx="307">
                  <c:v>95.632947000000001</c:v>
                </c:pt>
                <c:pt idx="308">
                  <c:v>95.684119999999993</c:v>
                </c:pt>
                <c:pt idx="309">
                  <c:v>95.781234999999995</c:v>
                </c:pt>
                <c:pt idx="310">
                  <c:v>95.845151000000001</c:v>
                </c:pt>
                <c:pt idx="311">
                  <c:v>95.817131000000003</c:v>
                </c:pt>
                <c:pt idx="312">
                  <c:v>95.738551000000001</c:v>
                </c:pt>
                <c:pt idx="313">
                  <c:v>95.676936999999995</c:v>
                </c:pt>
                <c:pt idx="314">
                  <c:v>95.654814999999999</c:v>
                </c:pt>
                <c:pt idx="315">
                  <c:v>95.660627000000005</c:v>
                </c:pt>
                <c:pt idx="316">
                  <c:v>95.671075000000002</c:v>
                </c:pt>
                <c:pt idx="317">
                  <c:v>95.670100000000005</c:v>
                </c:pt>
                <c:pt idx="318">
                  <c:v>95.656903999999997</c:v>
                </c:pt>
                <c:pt idx="319">
                  <c:v>95.639807000000005</c:v>
                </c:pt>
                <c:pt idx="320">
                  <c:v>95.629507000000004</c:v>
                </c:pt>
                <c:pt idx="321">
                  <c:v>95.636814999999999</c:v>
                </c:pt>
                <c:pt idx="322">
                  <c:v>95.660331999999997</c:v>
                </c:pt>
                <c:pt idx="323">
                  <c:v>95.647643000000002</c:v>
                </c:pt>
                <c:pt idx="324">
                  <c:v>95.555400000000006</c:v>
                </c:pt>
                <c:pt idx="325">
                  <c:v>95.459095000000005</c:v>
                </c:pt>
                <c:pt idx="326">
                  <c:v>95.433818000000002</c:v>
                </c:pt>
                <c:pt idx="327">
                  <c:v>95.468560999999994</c:v>
                </c:pt>
                <c:pt idx="328">
                  <c:v>95.528103000000002</c:v>
                </c:pt>
                <c:pt idx="329">
                  <c:v>95.556531000000007</c:v>
                </c:pt>
                <c:pt idx="330">
                  <c:v>95.535786999999999</c:v>
                </c:pt>
                <c:pt idx="331">
                  <c:v>95.530007999999995</c:v>
                </c:pt>
                <c:pt idx="332">
                  <c:v>95.572057000000001</c:v>
                </c:pt>
                <c:pt idx="333">
                  <c:v>95.628964999999994</c:v>
                </c:pt>
                <c:pt idx="334">
                  <c:v>95.666459000000003</c:v>
                </c:pt>
                <c:pt idx="335">
                  <c:v>95.672860999999997</c:v>
                </c:pt>
                <c:pt idx="336">
                  <c:v>95.657319999999999</c:v>
                </c:pt>
                <c:pt idx="337">
                  <c:v>95.636297999999996</c:v>
                </c:pt>
                <c:pt idx="338">
                  <c:v>95.614752999999993</c:v>
                </c:pt>
                <c:pt idx="339">
                  <c:v>95.584023999999999</c:v>
                </c:pt>
                <c:pt idx="340">
                  <c:v>95.538624999999996</c:v>
                </c:pt>
                <c:pt idx="341">
                  <c:v>95.487554000000003</c:v>
                </c:pt>
                <c:pt idx="342">
                  <c:v>95.440617000000003</c:v>
                </c:pt>
                <c:pt idx="343">
                  <c:v>95.39931</c:v>
                </c:pt>
                <c:pt idx="344">
                  <c:v>95.364953999999997</c:v>
                </c:pt>
                <c:pt idx="345">
                  <c:v>95.333667000000005</c:v>
                </c:pt>
                <c:pt idx="346">
                  <c:v>95.299603000000005</c:v>
                </c:pt>
                <c:pt idx="347">
                  <c:v>95.271017000000001</c:v>
                </c:pt>
                <c:pt idx="348">
                  <c:v>95.262011999999999</c:v>
                </c:pt>
                <c:pt idx="349">
                  <c:v>95.261283000000006</c:v>
                </c:pt>
                <c:pt idx="350">
                  <c:v>95.246419000000003</c:v>
                </c:pt>
                <c:pt idx="351">
                  <c:v>95.241556000000003</c:v>
                </c:pt>
                <c:pt idx="352">
                  <c:v>95.266189999999995</c:v>
                </c:pt>
                <c:pt idx="353">
                  <c:v>95.290300999999999</c:v>
                </c:pt>
                <c:pt idx="354">
                  <c:v>95.302358999999996</c:v>
                </c:pt>
                <c:pt idx="355">
                  <c:v>95.316512000000003</c:v>
                </c:pt>
                <c:pt idx="356">
                  <c:v>95.341498999999999</c:v>
                </c:pt>
                <c:pt idx="357">
                  <c:v>95.372011000000001</c:v>
                </c:pt>
                <c:pt idx="358">
                  <c:v>95.393849000000003</c:v>
                </c:pt>
                <c:pt idx="359">
                  <c:v>95.394063000000003</c:v>
                </c:pt>
                <c:pt idx="360">
                  <c:v>95.363996999999998</c:v>
                </c:pt>
                <c:pt idx="361">
                  <c:v>95.304044000000005</c:v>
                </c:pt>
                <c:pt idx="362">
                  <c:v>95.230412000000001</c:v>
                </c:pt>
                <c:pt idx="363">
                  <c:v>95.169770999999997</c:v>
                </c:pt>
                <c:pt idx="364">
                  <c:v>95.136899999999997</c:v>
                </c:pt>
                <c:pt idx="365">
                  <c:v>95.118843999999996</c:v>
                </c:pt>
                <c:pt idx="366">
                  <c:v>95.088442000000001</c:v>
                </c:pt>
                <c:pt idx="367">
                  <c:v>95.036778999999996</c:v>
                </c:pt>
                <c:pt idx="368">
                  <c:v>94.987719999999996</c:v>
                </c:pt>
                <c:pt idx="369">
                  <c:v>94.965333000000001</c:v>
                </c:pt>
                <c:pt idx="370">
                  <c:v>94.947333</c:v>
                </c:pt>
                <c:pt idx="371">
                  <c:v>94.924467000000007</c:v>
                </c:pt>
                <c:pt idx="372">
                  <c:v>94.934822999999994</c:v>
                </c:pt>
                <c:pt idx="373">
                  <c:v>94.967693999999995</c:v>
                </c:pt>
                <c:pt idx="374">
                  <c:v>94.982482000000005</c:v>
                </c:pt>
                <c:pt idx="375">
                  <c:v>94.970907999999994</c:v>
                </c:pt>
                <c:pt idx="376">
                  <c:v>94.949698999999995</c:v>
                </c:pt>
                <c:pt idx="377">
                  <c:v>94.943928</c:v>
                </c:pt>
                <c:pt idx="378">
                  <c:v>94.966977999999997</c:v>
                </c:pt>
                <c:pt idx="379">
                  <c:v>94.996859000000001</c:v>
                </c:pt>
                <c:pt idx="380">
                  <c:v>94.978875000000002</c:v>
                </c:pt>
                <c:pt idx="381">
                  <c:v>94.892411999999993</c:v>
                </c:pt>
                <c:pt idx="382">
                  <c:v>94.784841999999998</c:v>
                </c:pt>
                <c:pt idx="383">
                  <c:v>94.704937000000001</c:v>
                </c:pt>
                <c:pt idx="384">
                  <c:v>94.660876999999999</c:v>
                </c:pt>
                <c:pt idx="385">
                  <c:v>94.634591999999998</c:v>
                </c:pt>
                <c:pt idx="386">
                  <c:v>94.604676999999995</c:v>
                </c:pt>
                <c:pt idx="387">
                  <c:v>94.569339999999997</c:v>
                </c:pt>
                <c:pt idx="388">
                  <c:v>94.545181999999997</c:v>
                </c:pt>
                <c:pt idx="389">
                  <c:v>94.545440999999997</c:v>
                </c:pt>
                <c:pt idx="390">
                  <c:v>94.567702999999995</c:v>
                </c:pt>
                <c:pt idx="391">
                  <c:v>94.597385000000003</c:v>
                </c:pt>
                <c:pt idx="392">
                  <c:v>94.620876999999993</c:v>
                </c:pt>
                <c:pt idx="393">
                  <c:v>94.632017000000005</c:v>
                </c:pt>
                <c:pt idx="394">
                  <c:v>94.629576</c:v>
                </c:pt>
                <c:pt idx="395">
                  <c:v>94.620711</c:v>
                </c:pt>
                <c:pt idx="396">
                  <c:v>94.619466000000003</c:v>
                </c:pt>
                <c:pt idx="397">
                  <c:v>94.632412000000002</c:v>
                </c:pt>
                <c:pt idx="398">
                  <c:v>94.644197000000005</c:v>
                </c:pt>
                <c:pt idx="399">
                  <c:v>94.626559999999998</c:v>
                </c:pt>
                <c:pt idx="400">
                  <c:v>94.570936000000003</c:v>
                </c:pt>
                <c:pt idx="401">
                  <c:v>94.503218000000004</c:v>
                </c:pt>
                <c:pt idx="402">
                  <c:v>94.458207999999999</c:v>
                </c:pt>
                <c:pt idx="403">
                  <c:v>94.448819</c:v>
                </c:pt>
                <c:pt idx="404">
                  <c:v>94.459765000000004</c:v>
                </c:pt>
                <c:pt idx="405">
                  <c:v>94.463836000000001</c:v>
                </c:pt>
                <c:pt idx="406">
                  <c:v>94.445367000000005</c:v>
                </c:pt>
                <c:pt idx="407">
                  <c:v>94.405826000000005</c:v>
                </c:pt>
                <c:pt idx="408">
                  <c:v>94.357932000000005</c:v>
                </c:pt>
                <c:pt idx="409">
                  <c:v>94.325546000000003</c:v>
                </c:pt>
                <c:pt idx="410">
                  <c:v>94.333556000000002</c:v>
                </c:pt>
                <c:pt idx="411">
                  <c:v>94.374521000000001</c:v>
                </c:pt>
                <c:pt idx="412">
                  <c:v>94.396062999999998</c:v>
                </c:pt>
                <c:pt idx="413">
                  <c:v>94.360011</c:v>
                </c:pt>
                <c:pt idx="414">
                  <c:v>94.288649000000007</c:v>
                </c:pt>
                <c:pt idx="415">
                  <c:v>94.223461</c:v>
                </c:pt>
                <c:pt idx="416">
                  <c:v>94.185708000000005</c:v>
                </c:pt>
                <c:pt idx="417">
                  <c:v>94.174791999999997</c:v>
                </c:pt>
                <c:pt idx="418">
                  <c:v>94.172769000000002</c:v>
                </c:pt>
                <c:pt idx="419">
                  <c:v>94.157848999999999</c:v>
                </c:pt>
                <c:pt idx="420">
                  <c:v>94.123795999999999</c:v>
                </c:pt>
                <c:pt idx="421">
                  <c:v>94.083455999999998</c:v>
                </c:pt>
                <c:pt idx="422">
                  <c:v>94.050898000000004</c:v>
                </c:pt>
                <c:pt idx="423">
                  <c:v>94.026123999999996</c:v>
                </c:pt>
                <c:pt idx="424">
                  <c:v>94.001576999999997</c:v>
                </c:pt>
                <c:pt idx="425">
                  <c:v>93.975393999999994</c:v>
                </c:pt>
                <c:pt idx="426">
                  <c:v>93.949000999999996</c:v>
                </c:pt>
                <c:pt idx="427">
                  <c:v>93.914388000000002</c:v>
                </c:pt>
                <c:pt idx="428">
                  <c:v>93.856959000000003</c:v>
                </c:pt>
                <c:pt idx="429">
                  <c:v>93.776266000000007</c:v>
                </c:pt>
                <c:pt idx="430">
                  <c:v>93.696741000000003</c:v>
                </c:pt>
                <c:pt idx="431">
                  <c:v>93.647531999999998</c:v>
                </c:pt>
                <c:pt idx="432">
                  <c:v>93.636304999999993</c:v>
                </c:pt>
                <c:pt idx="433">
                  <c:v>93.658126999999993</c:v>
                </c:pt>
                <c:pt idx="434">
                  <c:v>93.709757999999994</c:v>
                </c:pt>
                <c:pt idx="435">
                  <c:v>93.780120999999994</c:v>
                </c:pt>
                <c:pt idx="436">
                  <c:v>93.850429000000005</c:v>
                </c:pt>
                <c:pt idx="437">
                  <c:v>93.900339000000002</c:v>
                </c:pt>
                <c:pt idx="438">
                  <c:v>93.911794999999998</c:v>
                </c:pt>
                <c:pt idx="439">
                  <c:v>93.881898000000007</c:v>
                </c:pt>
                <c:pt idx="440">
                  <c:v>93.830101999999997</c:v>
                </c:pt>
                <c:pt idx="441">
                  <c:v>93.781751</c:v>
                </c:pt>
                <c:pt idx="442">
                  <c:v>93.745881999999995</c:v>
                </c:pt>
                <c:pt idx="443">
                  <c:v>93.716121000000001</c:v>
                </c:pt>
                <c:pt idx="444">
                  <c:v>93.686694000000003</c:v>
                </c:pt>
                <c:pt idx="445">
                  <c:v>93.657584999999997</c:v>
                </c:pt>
                <c:pt idx="446">
                  <c:v>93.625049000000004</c:v>
                </c:pt>
                <c:pt idx="447">
                  <c:v>93.579624999999993</c:v>
                </c:pt>
                <c:pt idx="448">
                  <c:v>93.521861999999999</c:v>
                </c:pt>
                <c:pt idx="449">
                  <c:v>93.469249000000005</c:v>
                </c:pt>
                <c:pt idx="450">
                  <c:v>93.439487</c:v>
                </c:pt>
                <c:pt idx="451">
                  <c:v>93.432018999999997</c:v>
                </c:pt>
                <c:pt idx="452">
                  <c:v>93.425314999999998</c:v>
                </c:pt>
                <c:pt idx="453">
                  <c:v>93.397077999999993</c:v>
                </c:pt>
                <c:pt idx="454">
                  <c:v>93.357892000000007</c:v>
                </c:pt>
                <c:pt idx="455">
                  <c:v>93.346112000000005</c:v>
                </c:pt>
                <c:pt idx="456">
                  <c:v>93.376018000000002</c:v>
                </c:pt>
                <c:pt idx="457">
                  <c:v>93.420147</c:v>
                </c:pt>
                <c:pt idx="458">
                  <c:v>93.445173999999994</c:v>
                </c:pt>
                <c:pt idx="459">
                  <c:v>93.441681000000003</c:v>
                </c:pt>
                <c:pt idx="460">
                  <c:v>93.419584</c:v>
                </c:pt>
                <c:pt idx="461">
                  <c:v>93.387929999999997</c:v>
                </c:pt>
                <c:pt idx="462">
                  <c:v>93.345896999999994</c:v>
                </c:pt>
                <c:pt idx="463">
                  <c:v>93.294920000000005</c:v>
                </c:pt>
                <c:pt idx="464">
                  <c:v>93.250343000000001</c:v>
                </c:pt>
                <c:pt idx="465">
                  <c:v>93.227592000000001</c:v>
                </c:pt>
                <c:pt idx="466">
                  <c:v>93.221740999999994</c:v>
                </c:pt>
                <c:pt idx="467">
                  <c:v>93.213295000000002</c:v>
                </c:pt>
                <c:pt idx="468">
                  <c:v>93.190911</c:v>
                </c:pt>
                <c:pt idx="469">
                  <c:v>93.162059999999997</c:v>
                </c:pt>
                <c:pt idx="470">
                  <c:v>93.142758000000001</c:v>
                </c:pt>
                <c:pt idx="471">
                  <c:v>93.140077000000005</c:v>
                </c:pt>
                <c:pt idx="472">
                  <c:v>93.148529999999994</c:v>
                </c:pt>
                <c:pt idx="473">
                  <c:v>93.159975000000003</c:v>
                </c:pt>
                <c:pt idx="474">
                  <c:v>93.166645000000003</c:v>
                </c:pt>
                <c:pt idx="475">
                  <c:v>93.154348999999996</c:v>
                </c:pt>
                <c:pt idx="476">
                  <c:v>93.107083000000003</c:v>
                </c:pt>
                <c:pt idx="477">
                  <c:v>93.029551999999995</c:v>
                </c:pt>
                <c:pt idx="478">
                  <c:v>92.954770999999994</c:v>
                </c:pt>
                <c:pt idx="479">
                  <c:v>92.917231000000001</c:v>
                </c:pt>
                <c:pt idx="480">
                  <c:v>92.924031999999997</c:v>
                </c:pt>
                <c:pt idx="481">
                  <c:v>92.953871000000007</c:v>
                </c:pt>
                <c:pt idx="482">
                  <c:v>92.978256000000002</c:v>
                </c:pt>
                <c:pt idx="483">
                  <c:v>92.984258999999994</c:v>
                </c:pt>
                <c:pt idx="484">
                  <c:v>92.977517000000006</c:v>
                </c:pt>
                <c:pt idx="485">
                  <c:v>92.965671</c:v>
                </c:pt>
                <c:pt idx="486">
                  <c:v>92.946318000000005</c:v>
                </c:pt>
                <c:pt idx="487">
                  <c:v>92.912591000000006</c:v>
                </c:pt>
                <c:pt idx="488">
                  <c:v>92.865016999999995</c:v>
                </c:pt>
                <c:pt idx="489">
                  <c:v>92.814787999999993</c:v>
                </c:pt>
                <c:pt idx="490">
                  <c:v>92.777664000000001</c:v>
                </c:pt>
                <c:pt idx="491">
                  <c:v>92.763439000000005</c:v>
                </c:pt>
                <c:pt idx="492">
                  <c:v>92.767759999999996</c:v>
                </c:pt>
                <c:pt idx="493">
                  <c:v>92.774332000000001</c:v>
                </c:pt>
                <c:pt idx="494">
                  <c:v>92.765765000000002</c:v>
                </c:pt>
                <c:pt idx="495">
                  <c:v>92.735196999999999</c:v>
                </c:pt>
                <c:pt idx="496">
                  <c:v>92.695937999999998</c:v>
                </c:pt>
                <c:pt idx="497">
                  <c:v>92.676034000000001</c:v>
                </c:pt>
                <c:pt idx="498">
                  <c:v>92.688734999999994</c:v>
                </c:pt>
                <c:pt idx="499">
                  <c:v>92.717569999999995</c:v>
                </c:pt>
                <c:pt idx="500">
                  <c:v>92.738850999999997</c:v>
                </c:pt>
                <c:pt idx="501">
                  <c:v>92.742885999999999</c:v>
                </c:pt>
                <c:pt idx="502">
                  <c:v>92.729933000000003</c:v>
                </c:pt>
                <c:pt idx="503">
                  <c:v>92.698549999999997</c:v>
                </c:pt>
                <c:pt idx="504">
                  <c:v>92.645362000000006</c:v>
                </c:pt>
                <c:pt idx="505">
                  <c:v>92.574057999999994</c:v>
                </c:pt>
                <c:pt idx="506">
                  <c:v>92.498739</c:v>
                </c:pt>
                <c:pt idx="507">
                  <c:v>92.438008999999994</c:v>
                </c:pt>
                <c:pt idx="508">
                  <c:v>92.407433999999995</c:v>
                </c:pt>
                <c:pt idx="509">
                  <c:v>92.413481000000004</c:v>
                </c:pt>
                <c:pt idx="510">
                  <c:v>92.448689999999999</c:v>
                </c:pt>
                <c:pt idx="511">
                  <c:v>92.492737000000005</c:v>
                </c:pt>
                <c:pt idx="512">
                  <c:v>92.524113</c:v>
                </c:pt>
                <c:pt idx="513">
                  <c:v>92.533918</c:v>
                </c:pt>
                <c:pt idx="514">
                  <c:v>92.527214000000001</c:v>
                </c:pt>
                <c:pt idx="515">
                  <c:v>92.513566999999995</c:v>
                </c:pt>
                <c:pt idx="516">
                  <c:v>92.500594000000007</c:v>
                </c:pt>
                <c:pt idx="517">
                  <c:v>92.493892000000002</c:v>
                </c:pt>
                <c:pt idx="518">
                  <c:v>92.495897999999997</c:v>
                </c:pt>
                <c:pt idx="519">
                  <c:v>92.501311000000001</c:v>
                </c:pt>
                <c:pt idx="520">
                  <c:v>92.497427000000002</c:v>
                </c:pt>
                <c:pt idx="521">
                  <c:v>92.472481999999999</c:v>
                </c:pt>
                <c:pt idx="522">
                  <c:v>92.422822999999994</c:v>
                </c:pt>
                <c:pt idx="523">
                  <c:v>92.354253</c:v>
                </c:pt>
                <c:pt idx="524">
                  <c:v>92.281549999999996</c:v>
                </c:pt>
                <c:pt idx="525">
                  <c:v>92.225899999999996</c:v>
                </c:pt>
                <c:pt idx="526">
                  <c:v>92.205270999999996</c:v>
                </c:pt>
                <c:pt idx="527">
                  <c:v>92.222409999999996</c:v>
                </c:pt>
                <c:pt idx="528">
                  <c:v>92.262559999999993</c:v>
                </c:pt>
                <c:pt idx="529">
                  <c:v>92.302103000000002</c:v>
                </c:pt>
                <c:pt idx="530">
                  <c:v>92.319895000000002</c:v>
                </c:pt>
                <c:pt idx="531">
                  <c:v>92.305752999999996</c:v>
                </c:pt>
                <c:pt idx="532">
                  <c:v>92.264618999999996</c:v>
                </c:pt>
                <c:pt idx="533">
                  <c:v>92.214403000000004</c:v>
                </c:pt>
                <c:pt idx="534">
                  <c:v>92.175117</c:v>
                </c:pt>
                <c:pt idx="535">
                  <c:v>92.156549999999996</c:v>
                </c:pt>
                <c:pt idx="536">
                  <c:v>92.156360000000006</c:v>
                </c:pt>
                <c:pt idx="537">
                  <c:v>92.167010000000005</c:v>
                </c:pt>
                <c:pt idx="538">
                  <c:v>92.179738</c:v>
                </c:pt>
                <c:pt idx="539">
                  <c:v>92.182343000000003</c:v>
                </c:pt>
                <c:pt idx="540">
                  <c:v>92.161412999999996</c:v>
                </c:pt>
                <c:pt idx="541">
                  <c:v>92.114733000000001</c:v>
                </c:pt>
                <c:pt idx="542">
                  <c:v>92.060468</c:v>
                </c:pt>
                <c:pt idx="543">
                  <c:v>92.027614</c:v>
                </c:pt>
                <c:pt idx="544">
                  <c:v>92.032118999999994</c:v>
                </c:pt>
                <c:pt idx="545">
                  <c:v>92.061850000000007</c:v>
                </c:pt>
                <c:pt idx="546">
                  <c:v>92.086205000000007</c:v>
                </c:pt>
                <c:pt idx="547">
                  <c:v>92.081052999999997</c:v>
                </c:pt>
                <c:pt idx="548">
                  <c:v>92.045823999999996</c:v>
                </c:pt>
                <c:pt idx="549">
                  <c:v>91.999527999999998</c:v>
                </c:pt>
                <c:pt idx="550">
                  <c:v>91.963217999999998</c:v>
                </c:pt>
                <c:pt idx="551">
                  <c:v>91.944771000000003</c:v>
                </c:pt>
                <c:pt idx="552">
                  <c:v>91.936699000000004</c:v>
                </c:pt>
                <c:pt idx="553">
                  <c:v>91.927402999999998</c:v>
                </c:pt>
                <c:pt idx="554">
                  <c:v>91.913899999999998</c:v>
                </c:pt>
                <c:pt idx="555">
                  <c:v>91.902393000000004</c:v>
                </c:pt>
                <c:pt idx="556">
                  <c:v>91.899084000000002</c:v>
                </c:pt>
                <c:pt idx="557">
                  <c:v>91.903491000000002</c:v>
                </c:pt>
                <c:pt idx="558">
                  <c:v>91.909567999999993</c:v>
                </c:pt>
                <c:pt idx="559">
                  <c:v>91.912011000000007</c:v>
                </c:pt>
                <c:pt idx="560">
                  <c:v>91.911295999999993</c:v>
                </c:pt>
                <c:pt idx="561">
                  <c:v>91.912628999999995</c:v>
                </c:pt>
                <c:pt idx="562">
                  <c:v>91.920108999999997</c:v>
                </c:pt>
                <c:pt idx="563">
                  <c:v>91.9315</c:v>
                </c:pt>
                <c:pt idx="564">
                  <c:v>91.938103999999996</c:v>
                </c:pt>
                <c:pt idx="565">
                  <c:v>91.930616999999998</c:v>
                </c:pt>
                <c:pt idx="566">
                  <c:v>91.906571</c:v>
                </c:pt>
                <c:pt idx="567">
                  <c:v>91.872933000000003</c:v>
                </c:pt>
                <c:pt idx="568">
                  <c:v>91.841279</c:v>
                </c:pt>
                <c:pt idx="569">
                  <c:v>91.819113000000002</c:v>
                </c:pt>
                <c:pt idx="570">
                  <c:v>91.805453999999997</c:v>
                </c:pt>
                <c:pt idx="571">
                  <c:v>91.794656000000003</c:v>
                </c:pt>
                <c:pt idx="572">
                  <c:v>91.782404999999997</c:v>
                </c:pt>
                <c:pt idx="573">
                  <c:v>91.766345999999999</c:v>
                </c:pt>
                <c:pt idx="574">
                  <c:v>91.743216000000004</c:v>
                </c:pt>
                <c:pt idx="575">
                  <c:v>91.710920999999999</c:v>
                </c:pt>
                <c:pt idx="576">
                  <c:v>91.675336000000001</c:v>
                </c:pt>
                <c:pt idx="577">
                  <c:v>91.650621000000001</c:v>
                </c:pt>
                <c:pt idx="578">
                  <c:v>91.646879999999996</c:v>
                </c:pt>
                <c:pt idx="579">
                  <c:v>91.656567999999993</c:v>
                </c:pt>
                <c:pt idx="580">
                  <c:v>91.659045000000006</c:v>
                </c:pt>
                <c:pt idx="581">
                  <c:v>91.641626000000002</c:v>
                </c:pt>
                <c:pt idx="582">
                  <c:v>91.611768999999995</c:v>
                </c:pt>
                <c:pt idx="583">
                  <c:v>91.587947</c:v>
                </c:pt>
                <c:pt idx="584">
                  <c:v>91.582998000000003</c:v>
                </c:pt>
                <c:pt idx="585">
                  <c:v>91.595653999999996</c:v>
                </c:pt>
                <c:pt idx="586">
                  <c:v>91.613361999999995</c:v>
                </c:pt>
                <c:pt idx="587">
                  <c:v>91.621596999999994</c:v>
                </c:pt>
                <c:pt idx="588">
                  <c:v>91.613797000000005</c:v>
                </c:pt>
                <c:pt idx="589">
                  <c:v>91.595738999999995</c:v>
                </c:pt>
                <c:pt idx="590">
                  <c:v>91.580055999999999</c:v>
                </c:pt>
                <c:pt idx="591">
                  <c:v>91.574301000000006</c:v>
                </c:pt>
                <c:pt idx="592">
                  <c:v>91.573868000000004</c:v>
                </c:pt>
                <c:pt idx="593">
                  <c:v>91.568298999999996</c:v>
                </c:pt>
                <c:pt idx="594">
                  <c:v>91.555064999999999</c:v>
                </c:pt>
                <c:pt idx="595">
                  <c:v>91.545243999999997</c:v>
                </c:pt>
                <c:pt idx="596">
                  <c:v>91.553132000000005</c:v>
                </c:pt>
                <c:pt idx="597">
                  <c:v>91.579611999999997</c:v>
                </c:pt>
                <c:pt idx="598">
                  <c:v>91.606988000000001</c:v>
                </c:pt>
                <c:pt idx="599">
                  <c:v>91.611994999999993</c:v>
                </c:pt>
                <c:pt idx="600">
                  <c:v>91.584585000000004</c:v>
                </c:pt>
                <c:pt idx="601">
                  <c:v>91.534644999999998</c:v>
                </c:pt>
                <c:pt idx="602">
                  <c:v>91.482924999999994</c:v>
                </c:pt>
                <c:pt idx="603">
                  <c:v>91.445924000000005</c:v>
                </c:pt>
                <c:pt idx="604">
                  <c:v>91.427153000000004</c:v>
                </c:pt>
                <c:pt idx="605">
                  <c:v>91.420418999999995</c:v>
                </c:pt>
                <c:pt idx="606">
                  <c:v>91.419734000000005</c:v>
                </c:pt>
                <c:pt idx="607">
                  <c:v>91.426051000000001</c:v>
                </c:pt>
                <c:pt idx="608">
                  <c:v>91.444415000000006</c:v>
                </c:pt>
                <c:pt idx="609">
                  <c:v>91.473419000000007</c:v>
                </c:pt>
                <c:pt idx="610">
                  <c:v>91.498718999999994</c:v>
                </c:pt>
                <c:pt idx="611">
                  <c:v>91.500765999999999</c:v>
                </c:pt>
                <c:pt idx="612">
                  <c:v>91.471659000000002</c:v>
                </c:pt>
                <c:pt idx="613">
                  <c:v>91.424312999999998</c:v>
                </c:pt>
                <c:pt idx="614">
                  <c:v>91.382705000000001</c:v>
                </c:pt>
                <c:pt idx="615">
                  <c:v>91.361389000000003</c:v>
                </c:pt>
                <c:pt idx="616">
                  <c:v>91.355500000000006</c:v>
                </c:pt>
                <c:pt idx="617">
                  <c:v>91.350616000000002</c:v>
                </c:pt>
                <c:pt idx="618">
                  <c:v>91.338672000000003</c:v>
                </c:pt>
                <c:pt idx="619">
                  <c:v>91.322890999999998</c:v>
                </c:pt>
                <c:pt idx="620">
                  <c:v>91.311706999999998</c:v>
                </c:pt>
                <c:pt idx="621">
                  <c:v>91.311706999999998</c:v>
                </c:pt>
                <c:pt idx="622">
                  <c:v>91.324224999999998</c:v>
                </c:pt>
                <c:pt idx="623">
                  <c:v>91.344156999999996</c:v>
                </c:pt>
                <c:pt idx="624">
                  <c:v>91.360414000000006</c:v>
                </c:pt>
                <c:pt idx="625">
                  <c:v>91.360254999999995</c:v>
                </c:pt>
                <c:pt idx="626">
                  <c:v>91.337305000000001</c:v>
                </c:pt>
                <c:pt idx="627">
                  <c:v>91.297655000000006</c:v>
                </c:pt>
                <c:pt idx="628">
                  <c:v>91.257435000000001</c:v>
                </c:pt>
                <c:pt idx="629">
                  <c:v>91.231199000000004</c:v>
                </c:pt>
                <c:pt idx="630">
                  <c:v>91.219915</c:v>
                </c:pt>
                <c:pt idx="631">
                  <c:v>91.210459999999998</c:v>
                </c:pt>
                <c:pt idx="632">
                  <c:v>91.189588000000001</c:v>
                </c:pt>
                <c:pt idx="633">
                  <c:v>91.159167999999994</c:v>
                </c:pt>
                <c:pt idx="634">
                  <c:v>91.135479000000004</c:v>
                </c:pt>
                <c:pt idx="635">
                  <c:v>91.132660999999999</c:v>
                </c:pt>
                <c:pt idx="636">
                  <c:v>91.149235000000004</c:v>
                </c:pt>
                <c:pt idx="637">
                  <c:v>91.171503000000001</c:v>
                </c:pt>
                <c:pt idx="638">
                  <c:v>91.186170000000004</c:v>
                </c:pt>
                <c:pt idx="639">
                  <c:v>91.187830000000005</c:v>
                </c:pt>
                <c:pt idx="640">
                  <c:v>91.178201000000001</c:v>
                </c:pt>
                <c:pt idx="641">
                  <c:v>91.163049000000001</c:v>
                </c:pt>
                <c:pt idx="642">
                  <c:v>91.149567000000005</c:v>
                </c:pt>
                <c:pt idx="643">
                  <c:v>91.142773000000005</c:v>
                </c:pt>
                <c:pt idx="644">
                  <c:v>91.142787999999996</c:v>
                </c:pt>
                <c:pt idx="645">
                  <c:v>91.146896999999996</c:v>
                </c:pt>
                <c:pt idx="646">
                  <c:v>91.154256000000004</c:v>
                </c:pt>
                <c:pt idx="647">
                  <c:v>91.166066000000001</c:v>
                </c:pt>
                <c:pt idx="648">
                  <c:v>91.180617999999996</c:v>
                </c:pt>
                <c:pt idx="649">
                  <c:v>91.191014999999993</c:v>
                </c:pt>
                <c:pt idx="650">
                  <c:v>91.189732000000006</c:v>
                </c:pt>
                <c:pt idx="651">
                  <c:v>91.174715000000006</c:v>
                </c:pt>
                <c:pt idx="652">
                  <c:v>91.150167999999994</c:v>
                </c:pt>
                <c:pt idx="653">
                  <c:v>91.122354999999999</c:v>
                </c:pt>
                <c:pt idx="654">
                  <c:v>91.095411999999996</c:v>
                </c:pt>
                <c:pt idx="655">
                  <c:v>91.070455999999993</c:v>
                </c:pt>
                <c:pt idx="656">
                  <c:v>91.048126999999994</c:v>
                </c:pt>
                <c:pt idx="657">
                  <c:v>91.031823000000003</c:v>
                </c:pt>
                <c:pt idx="658">
                  <c:v>91.026504000000003</c:v>
                </c:pt>
                <c:pt idx="659">
                  <c:v>91.031706999999997</c:v>
                </c:pt>
                <c:pt idx="660">
                  <c:v>91.036824999999993</c:v>
                </c:pt>
                <c:pt idx="661">
                  <c:v>91.028094999999993</c:v>
                </c:pt>
                <c:pt idx="662">
                  <c:v>91.002919000000006</c:v>
                </c:pt>
                <c:pt idx="663">
                  <c:v>90.974701999999994</c:v>
                </c:pt>
                <c:pt idx="664">
                  <c:v>90.960171000000003</c:v>
                </c:pt>
                <c:pt idx="665">
                  <c:v>90.962980000000002</c:v>
                </c:pt>
                <c:pt idx="666">
                  <c:v>90.972841000000003</c:v>
                </c:pt>
                <c:pt idx="667">
                  <c:v>90.978654000000006</c:v>
                </c:pt>
                <c:pt idx="668">
                  <c:v>90.978483999999995</c:v>
                </c:pt>
                <c:pt idx="669">
                  <c:v>90.978413000000003</c:v>
                </c:pt>
                <c:pt idx="670">
                  <c:v>90.985562999999999</c:v>
                </c:pt>
                <c:pt idx="671">
                  <c:v>91.001420999999993</c:v>
                </c:pt>
                <c:pt idx="672">
                  <c:v>91.017876000000001</c:v>
                </c:pt>
                <c:pt idx="673">
                  <c:v>91.019958000000003</c:v>
                </c:pt>
                <c:pt idx="674">
                  <c:v>90.997722999999993</c:v>
                </c:pt>
                <c:pt idx="675">
                  <c:v>90.958043000000004</c:v>
                </c:pt>
                <c:pt idx="676">
                  <c:v>90.921802999999997</c:v>
                </c:pt>
                <c:pt idx="677">
                  <c:v>90.906880999999998</c:v>
                </c:pt>
                <c:pt idx="678">
                  <c:v>90.914606000000006</c:v>
                </c:pt>
                <c:pt idx="679">
                  <c:v>90.932495000000003</c:v>
                </c:pt>
                <c:pt idx="680">
                  <c:v>90.946535999999995</c:v>
                </c:pt>
                <c:pt idx="681">
                  <c:v>90.949363000000005</c:v>
                </c:pt>
                <c:pt idx="682">
                  <c:v>90.940494000000001</c:v>
                </c:pt>
                <c:pt idx="683">
                  <c:v>90.924138999999997</c:v>
                </c:pt>
                <c:pt idx="684">
                  <c:v>90.908090999999999</c:v>
                </c:pt>
                <c:pt idx="685">
                  <c:v>90.901480000000006</c:v>
                </c:pt>
                <c:pt idx="686">
                  <c:v>90.909139999999994</c:v>
                </c:pt>
                <c:pt idx="687">
                  <c:v>90.925123999999997</c:v>
                </c:pt>
                <c:pt idx="688">
                  <c:v>90.932991000000001</c:v>
                </c:pt>
                <c:pt idx="689">
                  <c:v>90.917682999999997</c:v>
                </c:pt>
                <c:pt idx="690">
                  <c:v>90.881507999999997</c:v>
                </c:pt>
                <c:pt idx="691">
                  <c:v>90.846620000000001</c:v>
                </c:pt>
                <c:pt idx="692">
                  <c:v>90.835746999999998</c:v>
                </c:pt>
                <c:pt idx="693">
                  <c:v>90.849973000000006</c:v>
                </c:pt>
                <c:pt idx="694">
                  <c:v>90.870064999999997</c:v>
                </c:pt>
                <c:pt idx="695">
                  <c:v>90.878370000000004</c:v>
                </c:pt>
                <c:pt idx="696">
                  <c:v>90.872788</c:v>
                </c:pt>
                <c:pt idx="697">
                  <c:v>90.859790000000004</c:v>
                </c:pt>
                <c:pt idx="698">
                  <c:v>90.843346999999994</c:v>
                </c:pt>
                <c:pt idx="699">
                  <c:v>90.826665000000006</c:v>
                </c:pt>
                <c:pt idx="700">
                  <c:v>90.817957000000007</c:v>
                </c:pt>
                <c:pt idx="701">
                  <c:v>90.823820999999995</c:v>
                </c:pt>
                <c:pt idx="702">
                  <c:v>90.837136000000001</c:v>
                </c:pt>
                <c:pt idx="703">
                  <c:v>90.839904000000004</c:v>
                </c:pt>
                <c:pt idx="704">
                  <c:v>90.821231999999995</c:v>
                </c:pt>
                <c:pt idx="705">
                  <c:v>90.788469000000006</c:v>
                </c:pt>
                <c:pt idx="706">
                  <c:v>90.759692000000001</c:v>
                </c:pt>
                <c:pt idx="707">
                  <c:v>90.748632999999998</c:v>
                </c:pt>
                <c:pt idx="708">
                  <c:v>90.755290000000002</c:v>
                </c:pt>
                <c:pt idx="709">
                  <c:v>90.766048999999995</c:v>
                </c:pt>
                <c:pt idx="710">
                  <c:v>90.763493999999994</c:v>
                </c:pt>
                <c:pt idx="711">
                  <c:v>90.741349999999997</c:v>
                </c:pt>
                <c:pt idx="712">
                  <c:v>90.710819999999998</c:v>
                </c:pt>
                <c:pt idx="713">
                  <c:v>90.688239999999993</c:v>
                </c:pt>
                <c:pt idx="714">
                  <c:v>90.676394000000002</c:v>
                </c:pt>
                <c:pt idx="715">
                  <c:v>90.66337</c:v>
                </c:pt>
                <c:pt idx="716">
                  <c:v>90.640525999999994</c:v>
                </c:pt>
                <c:pt idx="717">
                  <c:v>90.614151000000007</c:v>
                </c:pt>
                <c:pt idx="718">
                  <c:v>90.595860000000002</c:v>
                </c:pt>
                <c:pt idx="719">
                  <c:v>90.589170999999993</c:v>
                </c:pt>
                <c:pt idx="720">
                  <c:v>90.592584000000002</c:v>
                </c:pt>
                <c:pt idx="721">
                  <c:v>90.609700000000004</c:v>
                </c:pt>
                <c:pt idx="722">
                  <c:v>90.645089999999996</c:v>
                </c:pt>
                <c:pt idx="723">
                  <c:v>90.689924000000005</c:v>
                </c:pt>
                <c:pt idx="724">
                  <c:v>90.721587</c:v>
                </c:pt>
                <c:pt idx="725">
                  <c:v>90.724177999999995</c:v>
                </c:pt>
                <c:pt idx="726">
                  <c:v>90.705793999999997</c:v>
                </c:pt>
                <c:pt idx="727">
                  <c:v>90.689066999999994</c:v>
                </c:pt>
                <c:pt idx="728">
                  <c:v>90.685415000000006</c:v>
                </c:pt>
                <c:pt idx="729">
                  <c:v>90.684269999999998</c:v>
                </c:pt>
                <c:pt idx="730">
                  <c:v>90.668998000000002</c:v>
                </c:pt>
                <c:pt idx="731">
                  <c:v>90.638942</c:v>
                </c:pt>
                <c:pt idx="732">
                  <c:v>90.610555000000005</c:v>
                </c:pt>
                <c:pt idx="733">
                  <c:v>90.596410000000006</c:v>
                </c:pt>
                <c:pt idx="734">
                  <c:v>90.589274000000003</c:v>
                </c:pt>
                <c:pt idx="735">
                  <c:v>90.572742000000005</c:v>
                </c:pt>
                <c:pt idx="736">
                  <c:v>90.544554000000005</c:v>
                </c:pt>
                <c:pt idx="737">
                  <c:v>90.520267000000004</c:v>
                </c:pt>
                <c:pt idx="738">
                  <c:v>90.512327999999997</c:v>
                </c:pt>
                <c:pt idx="739">
                  <c:v>90.514587000000006</c:v>
                </c:pt>
                <c:pt idx="740">
                  <c:v>90.512071000000006</c:v>
                </c:pt>
                <c:pt idx="741">
                  <c:v>90.49897</c:v>
                </c:pt>
                <c:pt idx="742">
                  <c:v>90.480406000000002</c:v>
                </c:pt>
                <c:pt idx="743">
                  <c:v>90.462350999999998</c:v>
                </c:pt>
                <c:pt idx="744">
                  <c:v>90.449550000000002</c:v>
                </c:pt>
                <c:pt idx="745">
                  <c:v>90.450235000000006</c:v>
                </c:pt>
                <c:pt idx="746">
                  <c:v>90.470657000000003</c:v>
                </c:pt>
                <c:pt idx="747">
                  <c:v>90.502647999999994</c:v>
                </c:pt>
                <c:pt idx="748">
                  <c:v>90.526944</c:v>
                </c:pt>
                <c:pt idx="749">
                  <c:v>90.533792000000005</c:v>
                </c:pt>
                <c:pt idx="750">
                  <c:v>90.533586</c:v>
                </c:pt>
                <c:pt idx="751">
                  <c:v>90.542066000000005</c:v>
                </c:pt>
                <c:pt idx="752">
                  <c:v>90.559809999999999</c:v>
                </c:pt>
                <c:pt idx="753">
                  <c:v>90.572421000000006</c:v>
                </c:pt>
                <c:pt idx="754">
                  <c:v>90.568501999999995</c:v>
                </c:pt>
                <c:pt idx="755">
                  <c:v>90.550376999999997</c:v>
                </c:pt>
                <c:pt idx="756">
                  <c:v>90.525825999999995</c:v>
                </c:pt>
                <c:pt idx="757">
                  <c:v>90.496521999999999</c:v>
                </c:pt>
                <c:pt idx="758">
                  <c:v>90.461005999999998</c:v>
                </c:pt>
                <c:pt idx="759">
                  <c:v>90.425731999999996</c:v>
                </c:pt>
                <c:pt idx="760">
                  <c:v>90.405394000000001</c:v>
                </c:pt>
                <c:pt idx="761">
                  <c:v>90.408951999999999</c:v>
                </c:pt>
                <c:pt idx="762">
                  <c:v>90.427818000000002</c:v>
                </c:pt>
                <c:pt idx="763">
                  <c:v>90.441982999999993</c:v>
                </c:pt>
                <c:pt idx="764">
                  <c:v>90.438256999999993</c:v>
                </c:pt>
                <c:pt idx="765">
                  <c:v>90.420168000000004</c:v>
                </c:pt>
                <c:pt idx="766">
                  <c:v>90.399910000000006</c:v>
                </c:pt>
                <c:pt idx="767">
                  <c:v>90.384095000000002</c:v>
                </c:pt>
                <c:pt idx="768">
                  <c:v>90.369033999999999</c:v>
                </c:pt>
                <c:pt idx="769">
                  <c:v>90.346762999999996</c:v>
                </c:pt>
                <c:pt idx="770">
                  <c:v>90.313232999999997</c:v>
                </c:pt>
                <c:pt idx="771">
                  <c:v>90.273968999999994</c:v>
                </c:pt>
                <c:pt idx="772">
                  <c:v>90.245527999999993</c:v>
                </c:pt>
                <c:pt idx="773">
                  <c:v>90.247653999999997</c:v>
                </c:pt>
                <c:pt idx="774">
                  <c:v>90.286634000000006</c:v>
                </c:pt>
                <c:pt idx="775">
                  <c:v>90.345979999999997</c:v>
                </c:pt>
                <c:pt idx="776">
                  <c:v>90.398747999999998</c:v>
                </c:pt>
                <c:pt idx="777">
                  <c:v>90.429948999999993</c:v>
                </c:pt>
                <c:pt idx="778">
                  <c:v>90.442860999999994</c:v>
                </c:pt>
                <c:pt idx="779">
                  <c:v>90.443932000000004</c:v>
                </c:pt>
                <c:pt idx="780">
                  <c:v>90.430531999999999</c:v>
                </c:pt>
                <c:pt idx="781">
                  <c:v>90.400022000000007</c:v>
                </c:pt>
                <c:pt idx="782">
                  <c:v>90.363480999999993</c:v>
                </c:pt>
                <c:pt idx="783">
                  <c:v>90.338837999999996</c:v>
                </c:pt>
                <c:pt idx="784">
                  <c:v>90.330911999999998</c:v>
                </c:pt>
                <c:pt idx="785">
                  <c:v>90.326346999999998</c:v>
                </c:pt>
                <c:pt idx="786">
                  <c:v>90.310406999999998</c:v>
                </c:pt>
                <c:pt idx="787">
                  <c:v>90.283278999999993</c:v>
                </c:pt>
                <c:pt idx="788">
                  <c:v>90.256569999999996</c:v>
                </c:pt>
                <c:pt idx="789">
                  <c:v>90.239917000000005</c:v>
                </c:pt>
                <c:pt idx="790">
                  <c:v>90.236772999999999</c:v>
                </c:pt>
                <c:pt idx="791">
                  <c:v>90.248422000000005</c:v>
                </c:pt>
                <c:pt idx="792">
                  <c:v>90.273617000000002</c:v>
                </c:pt>
                <c:pt idx="793">
                  <c:v>90.303138000000004</c:v>
                </c:pt>
                <c:pt idx="794">
                  <c:v>90.320913000000004</c:v>
                </c:pt>
                <c:pt idx="795">
                  <c:v>90.315354999999997</c:v>
                </c:pt>
                <c:pt idx="796">
                  <c:v>90.288916999999998</c:v>
                </c:pt>
                <c:pt idx="797">
                  <c:v>90.254141000000004</c:v>
                </c:pt>
                <c:pt idx="798">
                  <c:v>90.220794999999995</c:v>
                </c:pt>
                <c:pt idx="799">
                  <c:v>90.189498</c:v>
                </c:pt>
                <c:pt idx="800">
                  <c:v>90.157805999999994</c:v>
                </c:pt>
                <c:pt idx="801">
                  <c:v>90.128985999999998</c:v>
                </c:pt>
                <c:pt idx="802">
                  <c:v>90.112039999999993</c:v>
                </c:pt>
                <c:pt idx="803">
                  <c:v>90.113602</c:v>
                </c:pt>
                <c:pt idx="804">
                  <c:v>90.131586999999996</c:v>
                </c:pt>
                <c:pt idx="805">
                  <c:v>90.156774999999996</c:v>
                </c:pt>
                <c:pt idx="806">
                  <c:v>90.178937000000005</c:v>
                </c:pt>
                <c:pt idx="807">
                  <c:v>90.192179999999993</c:v>
                </c:pt>
                <c:pt idx="808">
                  <c:v>90.197626999999997</c:v>
                </c:pt>
                <c:pt idx="809">
                  <c:v>90.201125000000005</c:v>
                </c:pt>
                <c:pt idx="810">
                  <c:v>90.205368000000007</c:v>
                </c:pt>
                <c:pt idx="811">
                  <c:v>90.20393</c:v>
                </c:pt>
                <c:pt idx="812">
                  <c:v>90.187314000000001</c:v>
                </c:pt>
                <c:pt idx="813">
                  <c:v>90.157824000000005</c:v>
                </c:pt>
                <c:pt idx="814">
                  <c:v>90.134692999999999</c:v>
                </c:pt>
                <c:pt idx="815">
                  <c:v>90.137798000000004</c:v>
                </c:pt>
                <c:pt idx="816">
                  <c:v>90.164983000000007</c:v>
                </c:pt>
                <c:pt idx="817">
                  <c:v>90.190437000000003</c:v>
                </c:pt>
                <c:pt idx="818">
                  <c:v>90.187511999999998</c:v>
                </c:pt>
                <c:pt idx="819">
                  <c:v>90.150424000000001</c:v>
                </c:pt>
                <c:pt idx="820">
                  <c:v>90.095423999999994</c:v>
                </c:pt>
                <c:pt idx="821">
                  <c:v>90.047871999999998</c:v>
                </c:pt>
                <c:pt idx="822">
                  <c:v>90.029458000000005</c:v>
                </c:pt>
                <c:pt idx="823">
                  <c:v>90.048962000000003</c:v>
                </c:pt>
                <c:pt idx="824">
                  <c:v>90.095684000000006</c:v>
                </c:pt>
                <c:pt idx="825">
                  <c:v>90.142188000000004</c:v>
                </c:pt>
                <c:pt idx="826">
                  <c:v>90.161710999999997</c:v>
                </c:pt>
                <c:pt idx="827">
                  <c:v>90.148604000000006</c:v>
                </c:pt>
                <c:pt idx="828">
                  <c:v>90.120498999999995</c:v>
                </c:pt>
                <c:pt idx="829">
                  <c:v>90.098277999999993</c:v>
                </c:pt>
                <c:pt idx="830">
                  <c:v>90.086906999999997</c:v>
                </c:pt>
                <c:pt idx="831">
                  <c:v>90.077967999999998</c:v>
                </c:pt>
                <c:pt idx="832">
                  <c:v>90.065332999999995</c:v>
                </c:pt>
                <c:pt idx="833">
                  <c:v>90.051901999999998</c:v>
                </c:pt>
                <c:pt idx="834">
                  <c:v>90.043544999999995</c:v>
                </c:pt>
                <c:pt idx="835">
                  <c:v>90.043951000000007</c:v>
                </c:pt>
                <c:pt idx="836">
                  <c:v>90.055271000000005</c:v>
                </c:pt>
                <c:pt idx="837">
                  <c:v>90.075936999999996</c:v>
                </c:pt>
                <c:pt idx="838">
                  <c:v>90.094965999999999</c:v>
                </c:pt>
                <c:pt idx="839">
                  <c:v>90.095871000000002</c:v>
                </c:pt>
                <c:pt idx="840">
                  <c:v>90.073560000000001</c:v>
                </c:pt>
                <c:pt idx="841">
                  <c:v>90.044387</c:v>
                </c:pt>
                <c:pt idx="842">
                  <c:v>90.031993999999997</c:v>
                </c:pt>
                <c:pt idx="843">
                  <c:v>90.042411999999999</c:v>
                </c:pt>
                <c:pt idx="844">
                  <c:v>90.057619000000003</c:v>
                </c:pt>
                <c:pt idx="845">
                  <c:v>90.054534000000004</c:v>
                </c:pt>
                <c:pt idx="846">
                  <c:v>90.026910000000001</c:v>
                </c:pt>
                <c:pt idx="847">
                  <c:v>89.988606000000004</c:v>
                </c:pt>
                <c:pt idx="848">
                  <c:v>89.961022999999997</c:v>
                </c:pt>
                <c:pt idx="849">
                  <c:v>89.959857999999997</c:v>
                </c:pt>
                <c:pt idx="850">
                  <c:v>89.988248999999996</c:v>
                </c:pt>
                <c:pt idx="851">
                  <c:v>90.035015000000001</c:v>
                </c:pt>
                <c:pt idx="852">
                  <c:v>90.078671</c:v>
                </c:pt>
                <c:pt idx="853">
                  <c:v>90.098887000000005</c:v>
                </c:pt>
                <c:pt idx="854">
                  <c:v>90.089415000000002</c:v>
                </c:pt>
                <c:pt idx="855">
                  <c:v>90.061713999999995</c:v>
                </c:pt>
                <c:pt idx="856">
                  <c:v>90.035949000000002</c:v>
                </c:pt>
                <c:pt idx="857">
                  <c:v>90.026944</c:v>
                </c:pt>
                <c:pt idx="858">
                  <c:v>90.035207999999997</c:v>
                </c:pt>
                <c:pt idx="859">
                  <c:v>90.048036999999994</c:v>
                </c:pt>
                <c:pt idx="860">
                  <c:v>90.049323999999999</c:v>
                </c:pt>
                <c:pt idx="861">
                  <c:v>90.031278999999998</c:v>
                </c:pt>
                <c:pt idx="862">
                  <c:v>89.998686000000006</c:v>
                </c:pt>
                <c:pt idx="863">
                  <c:v>89.962063000000001</c:v>
                </c:pt>
                <c:pt idx="864">
                  <c:v>89.927762000000001</c:v>
                </c:pt>
                <c:pt idx="865">
                  <c:v>89.896127000000007</c:v>
                </c:pt>
                <c:pt idx="866">
                  <c:v>89.867656999999994</c:v>
                </c:pt>
                <c:pt idx="867">
                  <c:v>89.846487999999994</c:v>
                </c:pt>
                <c:pt idx="868">
                  <c:v>89.835668999999996</c:v>
                </c:pt>
                <c:pt idx="869">
                  <c:v>89.832643000000004</c:v>
                </c:pt>
                <c:pt idx="870">
                  <c:v>89.833296000000004</c:v>
                </c:pt>
                <c:pt idx="871">
                  <c:v>89.837950000000006</c:v>
                </c:pt>
                <c:pt idx="872">
                  <c:v>89.849163000000004</c:v>
                </c:pt>
                <c:pt idx="873">
                  <c:v>89.865037999999998</c:v>
                </c:pt>
                <c:pt idx="874">
                  <c:v>89.879874000000001</c:v>
                </c:pt>
                <c:pt idx="875">
                  <c:v>89.892362000000006</c:v>
                </c:pt>
                <c:pt idx="876">
                  <c:v>89.907833999999994</c:v>
                </c:pt>
                <c:pt idx="877">
                  <c:v>89.929409000000007</c:v>
                </c:pt>
                <c:pt idx="878">
                  <c:v>89.951068000000006</c:v>
                </c:pt>
                <c:pt idx="879">
                  <c:v>89.963717000000003</c:v>
                </c:pt>
                <c:pt idx="880">
                  <c:v>89.964978000000002</c:v>
                </c:pt>
                <c:pt idx="881">
                  <c:v>89.957969000000006</c:v>
                </c:pt>
                <c:pt idx="882">
                  <c:v>89.943089000000001</c:v>
                </c:pt>
                <c:pt idx="883">
                  <c:v>89.918035000000003</c:v>
                </c:pt>
                <c:pt idx="884">
                  <c:v>89.886392000000001</c:v>
                </c:pt>
                <c:pt idx="885">
                  <c:v>89.859217000000001</c:v>
                </c:pt>
                <c:pt idx="886">
                  <c:v>89.844374999999999</c:v>
                </c:pt>
                <c:pt idx="887">
                  <c:v>89.838515999999998</c:v>
                </c:pt>
                <c:pt idx="888">
                  <c:v>89.832988</c:v>
                </c:pt>
                <c:pt idx="889">
                  <c:v>89.824528000000001</c:v>
                </c:pt>
                <c:pt idx="890">
                  <c:v>89.816732999999999</c:v>
                </c:pt>
                <c:pt idx="891">
                  <c:v>89.813265000000001</c:v>
                </c:pt>
                <c:pt idx="892">
                  <c:v>89.813598999999996</c:v>
                </c:pt>
                <c:pt idx="893">
                  <c:v>89.814656999999997</c:v>
                </c:pt>
                <c:pt idx="894">
                  <c:v>89.813070999999994</c:v>
                </c:pt>
                <c:pt idx="895">
                  <c:v>89.806201999999999</c:v>
                </c:pt>
                <c:pt idx="896">
                  <c:v>89.794414000000003</c:v>
                </c:pt>
                <c:pt idx="897">
                  <c:v>89.783096999999998</c:v>
                </c:pt>
                <c:pt idx="898">
                  <c:v>89.780049000000005</c:v>
                </c:pt>
                <c:pt idx="899">
                  <c:v>89.789713000000006</c:v>
                </c:pt>
                <c:pt idx="900">
                  <c:v>89.810525999999996</c:v>
                </c:pt>
                <c:pt idx="901">
                  <c:v>89.836386000000005</c:v>
                </c:pt>
                <c:pt idx="902">
                  <c:v>89.857855000000001</c:v>
                </c:pt>
                <c:pt idx="903">
                  <c:v>89.863738999999995</c:v>
                </c:pt>
                <c:pt idx="904">
                  <c:v>89.847949</c:v>
                </c:pt>
                <c:pt idx="905">
                  <c:v>89.817819999999998</c:v>
                </c:pt>
                <c:pt idx="906">
                  <c:v>89.791703999999996</c:v>
                </c:pt>
                <c:pt idx="907">
                  <c:v>89.784816000000006</c:v>
                </c:pt>
                <c:pt idx="908">
                  <c:v>89.797708999999998</c:v>
                </c:pt>
                <c:pt idx="909">
                  <c:v>89.817618999999993</c:v>
                </c:pt>
                <c:pt idx="910">
                  <c:v>89.828468999999998</c:v>
                </c:pt>
                <c:pt idx="911">
                  <c:v>89.820429000000004</c:v>
                </c:pt>
                <c:pt idx="912">
                  <c:v>89.794804999999997</c:v>
                </c:pt>
                <c:pt idx="913">
                  <c:v>89.763357999999997</c:v>
                </c:pt>
                <c:pt idx="914">
                  <c:v>89.741336000000004</c:v>
                </c:pt>
                <c:pt idx="915">
                  <c:v>89.737468000000007</c:v>
                </c:pt>
                <c:pt idx="916">
                  <c:v>89.748971999999995</c:v>
                </c:pt>
                <c:pt idx="917">
                  <c:v>89.765573000000003</c:v>
                </c:pt>
                <c:pt idx="918">
                  <c:v>89.777502999999996</c:v>
                </c:pt>
                <c:pt idx="919">
                  <c:v>89.780321000000001</c:v>
                </c:pt>
                <c:pt idx="920">
                  <c:v>89.774809000000005</c:v>
                </c:pt>
                <c:pt idx="921">
                  <c:v>89.764228000000003</c:v>
                </c:pt>
                <c:pt idx="922">
                  <c:v>89.750889000000001</c:v>
                </c:pt>
                <c:pt idx="923">
                  <c:v>89.734416999999993</c:v>
                </c:pt>
                <c:pt idx="924">
                  <c:v>89.714376999999999</c:v>
                </c:pt>
                <c:pt idx="925">
                  <c:v>89.695166999999998</c:v>
                </c:pt>
                <c:pt idx="926">
                  <c:v>89.686190999999994</c:v>
                </c:pt>
                <c:pt idx="927">
                  <c:v>89.694339999999997</c:v>
                </c:pt>
                <c:pt idx="928">
                  <c:v>89.715980000000002</c:v>
                </c:pt>
                <c:pt idx="929">
                  <c:v>89.737707999999998</c:v>
                </c:pt>
                <c:pt idx="930">
                  <c:v>89.745461000000006</c:v>
                </c:pt>
                <c:pt idx="931">
                  <c:v>89.733341999999993</c:v>
                </c:pt>
                <c:pt idx="932">
                  <c:v>89.706086999999997</c:v>
                </c:pt>
                <c:pt idx="933">
                  <c:v>89.676012999999998</c:v>
                </c:pt>
                <c:pt idx="934">
                  <c:v>89.657210000000006</c:v>
                </c:pt>
                <c:pt idx="935">
                  <c:v>89.658303000000004</c:v>
                </c:pt>
                <c:pt idx="936">
                  <c:v>89.676513999999997</c:v>
                </c:pt>
                <c:pt idx="937">
                  <c:v>89.697958</c:v>
                </c:pt>
                <c:pt idx="938">
                  <c:v>89.706366000000003</c:v>
                </c:pt>
                <c:pt idx="939">
                  <c:v>89.695497000000003</c:v>
                </c:pt>
                <c:pt idx="940">
                  <c:v>89.674925000000002</c:v>
                </c:pt>
                <c:pt idx="941">
                  <c:v>89.661952999999997</c:v>
                </c:pt>
                <c:pt idx="942">
                  <c:v>89.665678</c:v>
                </c:pt>
                <c:pt idx="943">
                  <c:v>89.679230000000004</c:v>
                </c:pt>
                <c:pt idx="944">
                  <c:v>89.688759000000005</c:v>
                </c:pt>
                <c:pt idx="945">
                  <c:v>89.687064000000007</c:v>
                </c:pt>
                <c:pt idx="946">
                  <c:v>89.674124000000006</c:v>
                </c:pt>
                <c:pt idx="947">
                  <c:v>89.648104000000004</c:v>
                </c:pt>
                <c:pt idx="948">
                  <c:v>89.605953</c:v>
                </c:pt>
                <c:pt idx="949">
                  <c:v>89.556269999999998</c:v>
                </c:pt>
                <c:pt idx="950">
                  <c:v>89.523557999999994</c:v>
                </c:pt>
                <c:pt idx="951">
                  <c:v>89.529213999999996</c:v>
                </c:pt>
                <c:pt idx="952">
                  <c:v>89.567115000000001</c:v>
                </c:pt>
                <c:pt idx="953">
                  <c:v>89.605187000000001</c:v>
                </c:pt>
                <c:pt idx="954">
                  <c:v>89.614572999999993</c:v>
                </c:pt>
                <c:pt idx="955">
                  <c:v>89.594898999999998</c:v>
                </c:pt>
                <c:pt idx="956">
                  <c:v>89.569976999999994</c:v>
                </c:pt>
                <c:pt idx="957">
                  <c:v>89.561854999999994</c:v>
                </c:pt>
                <c:pt idx="958">
                  <c:v>89.571218999999999</c:v>
                </c:pt>
                <c:pt idx="959">
                  <c:v>89.581900000000005</c:v>
                </c:pt>
                <c:pt idx="960">
                  <c:v>89.581352999999993</c:v>
                </c:pt>
                <c:pt idx="961">
                  <c:v>89.574415000000002</c:v>
                </c:pt>
                <c:pt idx="962">
                  <c:v>89.577545999999998</c:v>
                </c:pt>
                <c:pt idx="963">
                  <c:v>89.601241000000002</c:v>
                </c:pt>
                <c:pt idx="964">
                  <c:v>89.638470999999996</c:v>
                </c:pt>
                <c:pt idx="965">
                  <c:v>89.668974000000006</c:v>
                </c:pt>
                <c:pt idx="966">
                  <c:v>89.675039999999996</c:v>
                </c:pt>
                <c:pt idx="967">
                  <c:v>89.655834999999996</c:v>
                </c:pt>
                <c:pt idx="968">
                  <c:v>89.628934999999998</c:v>
                </c:pt>
                <c:pt idx="969">
                  <c:v>89.616754</c:v>
                </c:pt>
                <c:pt idx="970">
                  <c:v>89.627818000000005</c:v>
                </c:pt>
                <c:pt idx="971">
                  <c:v>89.650733000000002</c:v>
                </c:pt>
                <c:pt idx="972">
                  <c:v>89.666726999999995</c:v>
                </c:pt>
                <c:pt idx="973">
                  <c:v>89.665947000000003</c:v>
                </c:pt>
                <c:pt idx="974">
                  <c:v>89.651210000000006</c:v>
                </c:pt>
                <c:pt idx="975">
                  <c:v>89.630448000000001</c:v>
                </c:pt>
                <c:pt idx="976">
                  <c:v>89.610814000000005</c:v>
                </c:pt>
                <c:pt idx="977">
                  <c:v>89.599275000000006</c:v>
                </c:pt>
                <c:pt idx="978">
                  <c:v>89.601141999999996</c:v>
                </c:pt>
                <c:pt idx="979">
                  <c:v>89.613489000000001</c:v>
                </c:pt>
                <c:pt idx="980">
                  <c:v>89.624459000000002</c:v>
                </c:pt>
                <c:pt idx="981">
                  <c:v>89.624014000000003</c:v>
                </c:pt>
                <c:pt idx="982">
                  <c:v>89.613569999999996</c:v>
                </c:pt>
                <c:pt idx="983">
                  <c:v>89.602445000000003</c:v>
                </c:pt>
                <c:pt idx="984">
                  <c:v>89.597814</c:v>
                </c:pt>
                <c:pt idx="985">
                  <c:v>89.601293999999996</c:v>
                </c:pt>
                <c:pt idx="986">
                  <c:v>89.611238</c:v>
                </c:pt>
                <c:pt idx="987">
                  <c:v>89.623103</c:v>
                </c:pt>
                <c:pt idx="988">
                  <c:v>89.629968000000005</c:v>
                </c:pt>
                <c:pt idx="989">
                  <c:v>89.628248999999997</c:v>
                </c:pt>
                <c:pt idx="990">
                  <c:v>89.621701000000002</c:v>
                </c:pt>
                <c:pt idx="991">
                  <c:v>89.615583999999998</c:v>
                </c:pt>
                <c:pt idx="992">
                  <c:v>89.609549999999999</c:v>
                </c:pt>
                <c:pt idx="993">
                  <c:v>89.601382999999998</c:v>
                </c:pt>
                <c:pt idx="994">
                  <c:v>89.595027999999999</c:v>
                </c:pt>
                <c:pt idx="995">
                  <c:v>89.597511999999995</c:v>
                </c:pt>
                <c:pt idx="996">
                  <c:v>89.607364000000004</c:v>
                </c:pt>
                <c:pt idx="997">
                  <c:v>89.613236000000001</c:v>
                </c:pt>
                <c:pt idx="998">
                  <c:v>89.606414000000001</c:v>
                </c:pt>
                <c:pt idx="999">
                  <c:v>89.589731</c:v>
                </c:pt>
                <c:pt idx="1000">
                  <c:v>89.572826000000006</c:v>
                </c:pt>
                <c:pt idx="1001">
                  <c:v>89.564195999999995</c:v>
                </c:pt>
                <c:pt idx="1002">
                  <c:v>89.569186999999999</c:v>
                </c:pt>
                <c:pt idx="1003">
                  <c:v>89.588802000000001</c:v>
                </c:pt>
                <c:pt idx="1004">
                  <c:v>89.615879000000007</c:v>
                </c:pt>
                <c:pt idx="1005">
                  <c:v>89.63682</c:v>
                </c:pt>
                <c:pt idx="1006">
                  <c:v>89.641593999999998</c:v>
                </c:pt>
                <c:pt idx="1007">
                  <c:v>89.628923999999998</c:v>
                </c:pt>
                <c:pt idx="1008">
                  <c:v>89.598909000000006</c:v>
                </c:pt>
                <c:pt idx="1009">
                  <c:v>89.547312000000005</c:v>
                </c:pt>
                <c:pt idx="1010">
                  <c:v>89.474587999999997</c:v>
                </c:pt>
                <c:pt idx="1011">
                  <c:v>89.396997999999996</c:v>
                </c:pt>
                <c:pt idx="1012">
                  <c:v>89.338665000000006</c:v>
                </c:pt>
                <c:pt idx="1013">
                  <c:v>89.309454000000002</c:v>
                </c:pt>
                <c:pt idx="1014">
                  <c:v>89.295597000000001</c:v>
                </c:pt>
                <c:pt idx="1015">
                  <c:v>89.273803999999998</c:v>
                </c:pt>
                <c:pt idx="1016">
                  <c:v>89.230428000000003</c:v>
                </c:pt>
                <c:pt idx="1017">
                  <c:v>89.165856000000005</c:v>
                </c:pt>
                <c:pt idx="1018">
                  <c:v>89.086555000000004</c:v>
                </c:pt>
                <c:pt idx="1019">
                  <c:v>88.997934000000001</c:v>
                </c:pt>
                <c:pt idx="1020">
                  <c:v>88.902551000000003</c:v>
                </c:pt>
                <c:pt idx="1021">
                  <c:v>88.799878000000007</c:v>
                </c:pt>
                <c:pt idx="1022">
                  <c:v>88.686115000000001</c:v>
                </c:pt>
                <c:pt idx="1023">
                  <c:v>88.556667000000004</c:v>
                </c:pt>
                <c:pt idx="1024">
                  <c:v>88.410787999999997</c:v>
                </c:pt>
                <c:pt idx="1025">
                  <c:v>88.253123000000002</c:v>
                </c:pt>
                <c:pt idx="1026">
                  <c:v>88.088487000000001</c:v>
                </c:pt>
                <c:pt idx="1027">
                  <c:v>87.914373999999995</c:v>
                </c:pt>
                <c:pt idx="1028">
                  <c:v>87.720819000000006</c:v>
                </c:pt>
                <c:pt idx="1029">
                  <c:v>87.500536999999994</c:v>
                </c:pt>
                <c:pt idx="1030">
                  <c:v>87.259646000000004</c:v>
                </c:pt>
                <c:pt idx="1031">
                  <c:v>87.015938000000006</c:v>
                </c:pt>
                <c:pt idx="1032">
                  <c:v>86.785027999999997</c:v>
                </c:pt>
                <c:pt idx="1033">
                  <c:v>86.568589000000003</c:v>
                </c:pt>
                <c:pt idx="1034">
                  <c:v>86.357026000000005</c:v>
                </c:pt>
                <c:pt idx="1035">
                  <c:v>86.143401999999995</c:v>
                </c:pt>
                <c:pt idx="1036">
                  <c:v>85.934849</c:v>
                </c:pt>
                <c:pt idx="1037">
                  <c:v>85.751732000000004</c:v>
                </c:pt>
                <c:pt idx="1038">
                  <c:v>85.615127999999999</c:v>
                </c:pt>
                <c:pt idx="1039">
                  <c:v>85.532043000000002</c:v>
                </c:pt>
                <c:pt idx="1040">
                  <c:v>85.490939999999995</c:v>
                </c:pt>
                <c:pt idx="1041">
                  <c:v>85.472741999999997</c:v>
                </c:pt>
                <c:pt idx="1042">
                  <c:v>85.467256000000006</c:v>
                </c:pt>
                <c:pt idx="1043">
                  <c:v>85.478702999999996</c:v>
                </c:pt>
                <c:pt idx="1044">
                  <c:v>85.516204999999999</c:v>
                </c:pt>
                <c:pt idx="1045">
                  <c:v>85.582296999999997</c:v>
                </c:pt>
                <c:pt idx="1046">
                  <c:v>85.671544999999995</c:v>
                </c:pt>
                <c:pt idx="1047">
                  <c:v>85.776505999999998</c:v>
                </c:pt>
                <c:pt idx="1048">
                  <c:v>85.891101000000006</c:v>
                </c:pt>
                <c:pt idx="1049">
                  <c:v>86.008561999999998</c:v>
                </c:pt>
                <c:pt idx="1050">
                  <c:v>86.118469000000005</c:v>
                </c:pt>
                <c:pt idx="1051">
                  <c:v>86.206852999999995</c:v>
                </c:pt>
                <c:pt idx="1052">
                  <c:v>86.260430999999997</c:v>
                </c:pt>
                <c:pt idx="1053">
                  <c:v>86.273323000000005</c:v>
                </c:pt>
                <c:pt idx="1054">
                  <c:v>86.250029999999995</c:v>
                </c:pt>
                <c:pt idx="1055">
                  <c:v>86.199577000000005</c:v>
                </c:pt>
                <c:pt idx="1056">
                  <c:v>86.127037000000001</c:v>
                </c:pt>
                <c:pt idx="1057">
                  <c:v>86.034547000000003</c:v>
                </c:pt>
                <c:pt idx="1058">
                  <c:v>85.929743999999999</c:v>
                </c:pt>
                <c:pt idx="1059">
                  <c:v>85.825186000000002</c:v>
                </c:pt>
                <c:pt idx="1060">
                  <c:v>85.725438999999994</c:v>
                </c:pt>
                <c:pt idx="1061">
                  <c:v>85.622793999999999</c:v>
                </c:pt>
                <c:pt idx="1062">
                  <c:v>85.514415999999997</c:v>
                </c:pt>
                <c:pt idx="1063">
                  <c:v>85.417839000000001</c:v>
                </c:pt>
                <c:pt idx="1064">
                  <c:v>85.356801000000004</c:v>
                </c:pt>
                <c:pt idx="1065">
                  <c:v>85.331531999999996</c:v>
                </c:pt>
                <c:pt idx="1066">
                  <c:v>85.315596999999997</c:v>
                </c:pt>
                <c:pt idx="1067">
                  <c:v>85.286602000000002</c:v>
                </c:pt>
                <c:pt idx="1068">
                  <c:v>85.250217000000006</c:v>
                </c:pt>
                <c:pt idx="1069">
                  <c:v>85.227834000000001</c:v>
                </c:pt>
                <c:pt idx="1070">
                  <c:v>85.229320999999999</c:v>
                </c:pt>
                <c:pt idx="1071">
                  <c:v>85.247917000000001</c:v>
                </c:pt>
                <c:pt idx="1072">
                  <c:v>85.276528999999996</c:v>
                </c:pt>
                <c:pt idx="1073">
                  <c:v>85.316727</c:v>
                </c:pt>
                <c:pt idx="1074">
                  <c:v>85.369945000000001</c:v>
                </c:pt>
                <c:pt idx="1075">
                  <c:v>85.428901999999994</c:v>
                </c:pt>
                <c:pt idx="1076">
                  <c:v>85.482619</c:v>
                </c:pt>
                <c:pt idx="1077">
                  <c:v>85.526448000000002</c:v>
                </c:pt>
                <c:pt idx="1078">
                  <c:v>85.565100999999999</c:v>
                </c:pt>
                <c:pt idx="1079">
                  <c:v>85.609637000000006</c:v>
                </c:pt>
                <c:pt idx="1080">
                  <c:v>85.672933999999998</c:v>
                </c:pt>
                <c:pt idx="1081">
                  <c:v>85.762220999999997</c:v>
                </c:pt>
                <c:pt idx="1082">
                  <c:v>85.870130000000003</c:v>
                </c:pt>
                <c:pt idx="1083">
                  <c:v>85.974976999999996</c:v>
                </c:pt>
                <c:pt idx="1084">
                  <c:v>86.055696999999995</c:v>
                </c:pt>
                <c:pt idx="1085">
                  <c:v>86.108293000000003</c:v>
                </c:pt>
                <c:pt idx="1086">
                  <c:v>86.144897999999998</c:v>
                </c:pt>
                <c:pt idx="1087">
                  <c:v>86.176891999999995</c:v>
                </c:pt>
                <c:pt idx="1088">
                  <c:v>86.203704999999999</c:v>
                </c:pt>
                <c:pt idx="1089">
                  <c:v>86.220517999999998</c:v>
                </c:pt>
                <c:pt idx="1090">
                  <c:v>86.232787000000002</c:v>
                </c:pt>
                <c:pt idx="1091">
                  <c:v>86.256949000000006</c:v>
                </c:pt>
                <c:pt idx="1092">
                  <c:v>86.305961999999994</c:v>
                </c:pt>
                <c:pt idx="1093">
                  <c:v>86.378411</c:v>
                </c:pt>
                <c:pt idx="1094">
                  <c:v>86.463228999999998</c:v>
                </c:pt>
                <c:pt idx="1095">
                  <c:v>86.551109999999994</c:v>
                </c:pt>
                <c:pt idx="1096">
                  <c:v>86.637165999999993</c:v>
                </c:pt>
                <c:pt idx="1097">
                  <c:v>86.714847000000006</c:v>
                </c:pt>
                <c:pt idx="1098">
                  <c:v>86.774752000000007</c:v>
                </c:pt>
                <c:pt idx="1099">
                  <c:v>86.811674999999994</c:v>
                </c:pt>
                <c:pt idx="1100">
                  <c:v>86.831760000000003</c:v>
                </c:pt>
                <c:pt idx="1101">
                  <c:v>86.849468999999999</c:v>
                </c:pt>
                <c:pt idx="1102">
                  <c:v>86.877771999999993</c:v>
                </c:pt>
                <c:pt idx="1103">
                  <c:v>86.921619000000007</c:v>
                </c:pt>
                <c:pt idx="1104">
                  <c:v>86.978269999999995</c:v>
                </c:pt>
                <c:pt idx="1105">
                  <c:v>87.040604000000002</c:v>
                </c:pt>
                <c:pt idx="1106">
                  <c:v>87.099393000000006</c:v>
                </c:pt>
                <c:pt idx="1107">
                  <c:v>87.145083999999997</c:v>
                </c:pt>
                <c:pt idx="1108">
                  <c:v>87.171030000000002</c:v>
                </c:pt>
                <c:pt idx="1109">
                  <c:v>87.177440000000004</c:v>
                </c:pt>
                <c:pt idx="1110">
                  <c:v>87.172408000000004</c:v>
                </c:pt>
                <c:pt idx="1111">
                  <c:v>87.167036999999993</c:v>
                </c:pt>
                <c:pt idx="1112">
                  <c:v>87.166797000000003</c:v>
                </c:pt>
                <c:pt idx="1113">
                  <c:v>87.166247999999996</c:v>
                </c:pt>
                <c:pt idx="1114">
                  <c:v>87.153447999999997</c:v>
                </c:pt>
                <c:pt idx="1115">
                  <c:v>87.121193000000005</c:v>
                </c:pt>
                <c:pt idx="1116">
                  <c:v>87.073896000000005</c:v>
                </c:pt>
                <c:pt idx="1117">
                  <c:v>87.021788000000001</c:v>
                </c:pt>
                <c:pt idx="1118">
                  <c:v>86.967885999999993</c:v>
                </c:pt>
                <c:pt idx="1119">
                  <c:v>86.902717999999993</c:v>
                </c:pt>
                <c:pt idx="1120">
                  <c:v>86.814460999999994</c:v>
                </c:pt>
                <c:pt idx="1121">
                  <c:v>86.704065</c:v>
                </c:pt>
                <c:pt idx="1122">
                  <c:v>86.587652000000006</c:v>
                </c:pt>
                <c:pt idx="1123">
                  <c:v>86.483468999999999</c:v>
                </c:pt>
                <c:pt idx="1124">
                  <c:v>86.399299999999997</c:v>
                </c:pt>
                <c:pt idx="1125">
                  <c:v>86.334601000000006</c:v>
                </c:pt>
                <c:pt idx="1126">
                  <c:v>86.290423000000004</c:v>
                </c:pt>
                <c:pt idx="1127">
                  <c:v>86.270715999999993</c:v>
                </c:pt>
                <c:pt idx="1128">
                  <c:v>86.273977000000002</c:v>
                </c:pt>
                <c:pt idx="1129">
                  <c:v>86.290322000000003</c:v>
                </c:pt>
                <c:pt idx="1130">
                  <c:v>86.309864000000005</c:v>
                </c:pt>
                <c:pt idx="1131">
                  <c:v>86.328757999999993</c:v>
                </c:pt>
                <c:pt idx="1132">
                  <c:v>86.343557000000004</c:v>
                </c:pt>
                <c:pt idx="1133">
                  <c:v>86.344598000000005</c:v>
                </c:pt>
                <c:pt idx="1134">
                  <c:v>86.321445999999995</c:v>
                </c:pt>
                <c:pt idx="1135">
                  <c:v>86.272741999999994</c:v>
                </c:pt>
                <c:pt idx="1136">
                  <c:v>86.205562</c:v>
                </c:pt>
                <c:pt idx="1137">
                  <c:v>86.128220999999996</c:v>
                </c:pt>
                <c:pt idx="1138">
                  <c:v>86.051783</c:v>
                </c:pt>
                <c:pt idx="1139">
                  <c:v>85.997134000000003</c:v>
                </c:pt>
                <c:pt idx="1140">
                  <c:v>85.988435999999993</c:v>
                </c:pt>
                <c:pt idx="1141">
                  <c:v>86.032708999999997</c:v>
                </c:pt>
                <c:pt idx="1142">
                  <c:v>86.110653999999997</c:v>
                </c:pt>
                <c:pt idx="1143">
                  <c:v>86.193397000000004</c:v>
                </c:pt>
                <c:pt idx="1144">
                  <c:v>86.266435000000001</c:v>
                </c:pt>
                <c:pt idx="1145">
                  <c:v>86.336230999999998</c:v>
                </c:pt>
                <c:pt idx="1146">
                  <c:v>86.417547999999996</c:v>
                </c:pt>
                <c:pt idx="1147">
                  <c:v>86.518051999999997</c:v>
                </c:pt>
                <c:pt idx="1148">
                  <c:v>86.632272</c:v>
                </c:pt>
                <c:pt idx="1149">
                  <c:v>86.745921999999993</c:v>
                </c:pt>
                <c:pt idx="1150">
                  <c:v>86.846846999999997</c:v>
                </c:pt>
                <c:pt idx="1151">
                  <c:v>86.933920000000001</c:v>
                </c:pt>
                <c:pt idx="1152">
                  <c:v>87.015011999999999</c:v>
                </c:pt>
                <c:pt idx="1153">
                  <c:v>87.095868999999993</c:v>
                </c:pt>
                <c:pt idx="1154">
                  <c:v>87.173908999999995</c:v>
                </c:pt>
                <c:pt idx="1155">
                  <c:v>87.243975000000006</c:v>
                </c:pt>
                <c:pt idx="1156">
                  <c:v>87.305819999999997</c:v>
                </c:pt>
                <c:pt idx="1157">
                  <c:v>87.362964000000005</c:v>
                </c:pt>
                <c:pt idx="1158">
                  <c:v>87.417627999999993</c:v>
                </c:pt>
                <c:pt idx="1159">
                  <c:v>87.470752000000005</c:v>
                </c:pt>
                <c:pt idx="1160">
                  <c:v>87.524373999999995</c:v>
                </c:pt>
                <c:pt idx="1161">
                  <c:v>87.579509000000002</c:v>
                </c:pt>
                <c:pt idx="1162">
                  <c:v>87.633307000000002</c:v>
                </c:pt>
                <c:pt idx="1163">
                  <c:v>87.682320000000004</c:v>
                </c:pt>
                <c:pt idx="1164">
                  <c:v>87.726899000000003</c:v>
                </c:pt>
                <c:pt idx="1165">
                  <c:v>87.767735000000002</c:v>
                </c:pt>
                <c:pt idx="1166">
                  <c:v>87.799650999999997</c:v>
                </c:pt>
                <c:pt idx="1167">
                  <c:v>87.814902000000004</c:v>
                </c:pt>
                <c:pt idx="1168">
                  <c:v>87.813668000000007</c:v>
                </c:pt>
                <c:pt idx="1169">
                  <c:v>87.806884999999994</c:v>
                </c:pt>
                <c:pt idx="1170">
                  <c:v>87.807716999999997</c:v>
                </c:pt>
                <c:pt idx="1171">
                  <c:v>87.823059999999998</c:v>
                </c:pt>
                <c:pt idx="1172">
                  <c:v>87.852643999999998</c:v>
                </c:pt>
                <c:pt idx="1173">
                  <c:v>87.890863999999993</c:v>
                </c:pt>
                <c:pt idx="1174">
                  <c:v>87.928191999999996</c:v>
                </c:pt>
                <c:pt idx="1175">
                  <c:v>87.955425000000005</c:v>
                </c:pt>
                <c:pt idx="1176">
                  <c:v>87.969246999999996</c:v>
                </c:pt>
                <c:pt idx="1177">
                  <c:v>87.971693000000002</c:v>
                </c:pt>
                <c:pt idx="1178">
                  <c:v>87.965014999999994</c:v>
                </c:pt>
                <c:pt idx="1179">
                  <c:v>87.952456999999995</c:v>
                </c:pt>
                <c:pt idx="1180">
                  <c:v>87.944181999999998</c:v>
                </c:pt>
                <c:pt idx="1181">
                  <c:v>87.954508000000004</c:v>
                </c:pt>
                <c:pt idx="1182">
                  <c:v>87.988315</c:v>
                </c:pt>
                <c:pt idx="1183">
                  <c:v>88.034229999999994</c:v>
                </c:pt>
                <c:pt idx="1184">
                  <c:v>88.075554999999994</c:v>
                </c:pt>
                <c:pt idx="1185">
                  <c:v>88.104409000000004</c:v>
                </c:pt>
                <c:pt idx="1186">
                  <c:v>88.122212000000005</c:v>
                </c:pt>
                <c:pt idx="1187">
                  <c:v>88.131741000000005</c:v>
                </c:pt>
                <c:pt idx="1188">
                  <c:v>88.135587000000001</c:v>
                </c:pt>
                <c:pt idx="1189">
                  <c:v>88.139572999999999</c:v>
                </c:pt>
                <c:pt idx="1190">
                  <c:v>88.150067000000007</c:v>
                </c:pt>
                <c:pt idx="1191">
                  <c:v>88.166955999999999</c:v>
                </c:pt>
                <c:pt idx="1192">
                  <c:v>88.183418000000003</c:v>
                </c:pt>
                <c:pt idx="1193">
                  <c:v>88.192631000000006</c:v>
                </c:pt>
                <c:pt idx="1194">
                  <c:v>88.192211999999998</c:v>
                </c:pt>
                <c:pt idx="1195">
                  <c:v>88.184759</c:v>
                </c:pt>
                <c:pt idx="1196">
                  <c:v>88.179102</c:v>
                </c:pt>
                <c:pt idx="1197">
                  <c:v>88.188153</c:v>
                </c:pt>
                <c:pt idx="1198">
                  <c:v>88.217832999999999</c:v>
                </c:pt>
                <c:pt idx="1199">
                  <c:v>88.257131999999999</c:v>
                </c:pt>
                <c:pt idx="1200">
                  <c:v>88.285646</c:v>
                </c:pt>
                <c:pt idx="1201">
                  <c:v>88.292935</c:v>
                </c:pt>
                <c:pt idx="1202">
                  <c:v>88.285892000000004</c:v>
                </c:pt>
                <c:pt idx="1203">
                  <c:v>88.276636999999994</c:v>
                </c:pt>
                <c:pt idx="1204">
                  <c:v>88.270937000000004</c:v>
                </c:pt>
                <c:pt idx="1205">
                  <c:v>88.271681000000001</c:v>
                </c:pt>
                <c:pt idx="1206">
                  <c:v>88.285342999999997</c:v>
                </c:pt>
                <c:pt idx="1207">
                  <c:v>88.315830000000005</c:v>
                </c:pt>
                <c:pt idx="1208">
                  <c:v>88.353686999999994</c:v>
                </c:pt>
                <c:pt idx="1209">
                  <c:v>88.379192000000003</c:v>
                </c:pt>
                <c:pt idx="1210">
                  <c:v>88.378883999999999</c:v>
                </c:pt>
                <c:pt idx="1211">
                  <c:v>88.357315</c:v>
                </c:pt>
                <c:pt idx="1212">
                  <c:v>88.332618999999994</c:v>
                </c:pt>
                <c:pt idx="1213">
                  <c:v>88.322284999999994</c:v>
                </c:pt>
                <c:pt idx="1214">
                  <c:v>88.331068000000002</c:v>
                </c:pt>
                <c:pt idx="1215">
                  <c:v>88.348309999999998</c:v>
                </c:pt>
                <c:pt idx="1216">
                  <c:v>88.355815000000007</c:v>
                </c:pt>
                <c:pt idx="1217">
                  <c:v>88.341657999999995</c:v>
                </c:pt>
                <c:pt idx="1218">
                  <c:v>88.309385000000006</c:v>
                </c:pt>
                <c:pt idx="1219">
                  <c:v>88.275226000000004</c:v>
                </c:pt>
                <c:pt idx="1220">
                  <c:v>88.256522000000004</c:v>
                </c:pt>
                <c:pt idx="1221">
                  <c:v>88.261593000000005</c:v>
                </c:pt>
                <c:pt idx="1222">
                  <c:v>88.286945000000003</c:v>
                </c:pt>
                <c:pt idx="1223">
                  <c:v>88.321566000000004</c:v>
                </c:pt>
                <c:pt idx="1224">
                  <c:v>88.354262000000006</c:v>
                </c:pt>
                <c:pt idx="1225">
                  <c:v>88.378635000000003</c:v>
                </c:pt>
                <c:pt idx="1226">
                  <c:v>88.392200000000003</c:v>
                </c:pt>
                <c:pt idx="1227">
                  <c:v>88.393252000000004</c:v>
                </c:pt>
                <c:pt idx="1228">
                  <c:v>88.383058000000005</c:v>
                </c:pt>
                <c:pt idx="1229">
                  <c:v>88.371257999999997</c:v>
                </c:pt>
                <c:pt idx="1230">
                  <c:v>88.372810000000001</c:v>
                </c:pt>
                <c:pt idx="1231">
                  <c:v>88.394132999999997</c:v>
                </c:pt>
                <c:pt idx="1232">
                  <c:v>88.424069000000003</c:v>
                </c:pt>
                <c:pt idx="1233">
                  <c:v>88.443445999999994</c:v>
                </c:pt>
                <c:pt idx="1234">
                  <c:v>88.443021000000002</c:v>
                </c:pt>
                <c:pt idx="1235">
                  <c:v>88.429066000000006</c:v>
                </c:pt>
                <c:pt idx="1236">
                  <c:v>88.413548000000006</c:v>
                </c:pt>
                <c:pt idx="1237">
                  <c:v>88.405596000000003</c:v>
                </c:pt>
                <c:pt idx="1238">
                  <c:v>88.412870999999996</c:v>
                </c:pt>
                <c:pt idx="1239">
                  <c:v>88.442640999999995</c:v>
                </c:pt>
                <c:pt idx="1240">
                  <c:v>88.493791999999999</c:v>
                </c:pt>
                <c:pt idx="1241">
                  <c:v>88.549094999999994</c:v>
                </c:pt>
                <c:pt idx="1242">
                  <c:v>88.582288000000005</c:v>
                </c:pt>
                <c:pt idx="1243">
                  <c:v>88.577442000000005</c:v>
                </c:pt>
                <c:pt idx="1244">
                  <c:v>88.542075999999994</c:v>
                </c:pt>
                <c:pt idx="1245">
                  <c:v>88.501255999999998</c:v>
                </c:pt>
                <c:pt idx="1246">
                  <c:v>88.479045999999997</c:v>
                </c:pt>
                <c:pt idx="1247">
                  <c:v>88.484032999999997</c:v>
                </c:pt>
                <c:pt idx="1248">
                  <c:v>88.508266000000006</c:v>
                </c:pt>
                <c:pt idx="1249">
                  <c:v>88.535998000000006</c:v>
                </c:pt>
                <c:pt idx="1250">
                  <c:v>88.553511</c:v>
                </c:pt>
                <c:pt idx="1251">
                  <c:v>88.555218999999994</c:v>
                </c:pt>
                <c:pt idx="1252">
                  <c:v>88.545400999999998</c:v>
                </c:pt>
                <c:pt idx="1253">
                  <c:v>88.534960999999996</c:v>
                </c:pt>
                <c:pt idx="1254">
                  <c:v>88.53349</c:v>
                </c:pt>
                <c:pt idx="1255">
                  <c:v>88.542597999999998</c:v>
                </c:pt>
                <c:pt idx="1256">
                  <c:v>88.556505999999999</c:v>
                </c:pt>
                <c:pt idx="1257">
                  <c:v>88.567531000000002</c:v>
                </c:pt>
                <c:pt idx="1258">
                  <c:v>88.568944000000002</c:v>
                </c:pt>
                <c:pt idx="1259">
                  <c:v>88.555297999999993</c:v>
                </c:pt>
                <c:pt idx="1260">
                  <c:v>88.526972000000001</c:v>
                </c:pt>
                <c:pt idx="1261">
                  <c:v>88.496353999999997</c:v>
                </c:pt>
                <c:pt idx="1262">
                  <c:v>88.482764000000003</c:v>
                </c:pt>
                <c:pt idx="1263">
                  <c:v>88.494849000000002</c:v>
                </c:pt>
                <c:pt idx="1264">
                  <c:v>88.520222000000004</c:v>
                </c:pt>
                <c:pt idx="1265">
                  <c:v>88.537848999999994</c:v>
                </c:pt>
                <c:pt idx="1266">
                  <c:v>88.539546999999999</c:v>
                </c:pt>
                <c:pt idx="1267">
                  <c:v>88.534818999999999</c:v>
                </c:pt>
                <c:pt idx="1268">
                  <c:v>88.536824999999993</c:v>
                </c:pt>
                <c:pt idx="1269">
                  <c:v>88.549919000000003</c:v>
                </c:pt>
                <c:pt idx="1270">
                  <c:v>88.571332999999996</c:v>
                </c:pt>
                <c:pt idx="1271">
                  <c:v>88.597793999999993</c:v>
                </c:pt>
                <c:pt idx="1272">
                  <c:v>88.626322000000002</c:v>
                </c:pt>
                <c:pt idx="1273">
                  <c:v>88.651714999999996</c:v>
                </c:pt>
                <c:pt idx="1274">
                  <c:v>88.667378999999997</c:v>
                </c:pt>
                <c:pt idx="1275">
                  <c:v>88.669049000000001</c:v>
                </c:pt>
                <c:pt idx="1276">
                  <c:v>88.657757000000004</c:v>
                </c:pt>
                <c:pt idx="1277">
                  <c:v>88.640552999999997</c:v>
                </c:pt>
                <c:pt idx="1278">
                  <c:v>88.627522999999997</c:v>
                </c:pt>
                <c:pt idx="1279">
                  <c:v>88.624652999999995</c:v>
                </c:pt>
                <c:pt idx="1280">
                  <c:v>88.628865000000005</c:v>
                </c:pt>
                <c:pt idx="1281">
                  <c:v>88.632453999999996</c:v>
                </c:pt>
                <c:pt idx="1282">
                  <c:v>88.632429000000002</c:v>
                </c:pt>
                <c:pt idx="1283">
                  <c:v>88.631894000000003</c:v>
                </c:pt>
                <c:pt idx="1284">
                  <c:v>88.632253000000006</c:v>
                </c:pt>
                <c:pt idx="1285">
                  <c:v>88.629305000000002</c:v>
                </c:pt>
                <c:pt idx="1286">
                  <c:v>88.619956000000002</c:v>
                </c:pt>
                <c:pt idx="1287">
                  <c:v>88.609164000000007</c:v>
                </c:pt>
                <c:pt idx="1288">
                  <c:v>88.606132000000002</c:v>
                </c:pt>
                <c:pt idx="1289">
                  <c:v>88.614880999999997</c:v>
                </c:pt>
                <c:pt idx="1290">
                  <c:v>88.631153999999995</c:v>
                </c:pt>
                <c:pt idx="1291">
                  <c:v>88.647824999999997</c:v>
                </c:pt>
                <c:pt idx="1292">
                  <c:v>88.661240000000006</c:v>
                </c:pt>
                <c:pt idx="1293">
                  <c:v>88.672321999999994</c:v>
                </c:pt>
                <c:pt idx="1294">
                  <c:v>88.682653999999999</c:v>
                </c:pt>
                <c:pt idx="1295">
                  <c:v>88.690376000000001</c:v>
                </c:pt>
                <c:pt idx="1296">
                  <c:v>88.691539000000006</c:v>
                </c:pt>
                <c:pt idx="1297">
                  <c:v>88.686514000000003</c:v>
                </c:pt>
                <c:pt idx="1298">
                  <c:v>88.682193999999996</c:v>
                </c:pt>
                <c:pt idx="1299">
                  <c:v>88.683886000000001</c:v>
                </c:pt>
                <c:pt idx="1300">
                  <c:v>88.686831999999995</c:v>
                </c:pt>
                <c:pt idx="1301">
                  <c:v>88.68159</c:v>
                </c:pt>
                <c:pt idx="1302">
                  <c:v>88.668111999999994</c:v>
                </c:pt>
                <c:pt idx="1303">
                  <c:v>88.657604000000006</c:v>
                </c:pt>
                <c:pt idx="1304">
                  <c:v>88.658253999999999</c:v>
                </c:pt>
                <c:pt idx="1305">
                  <c:v>88.665976999999998</c:v>
                </c:pt>
                <c:pt idx="1306">
                  <c:v>88.673837000000006</c:v>
                </c:pt>
                <c:pt idx="1307">
                  <c:v>88.684219999999996</c:v>
                </c:pt>
                <c:pt idx="1308">
                  <c:v>88.703680000000006</c:v>
                </c:pt>
                <c:pt idx="1309">
                  <c:v>88.728630999999993</c:v>
                </c:pt>
                <c:pt idx="1310">
                  <c:v>88.744686999999999</c:v>
                </c:pt>
                <c:pt idx="1311">
                  <c:v>88.741997999999995</c:v>
                </c:pt>
                <c:pt idx="1312">
                  <c:v>88.726130999999995</c:v>
                </c:pt>
                <c:pt idx="1313">
                  <c:v>88.711748</c:v>
                </c:pt>
                <c:pt idx="1314">
                  <c:v>88.708303999999998</c:v>
                </c:pt>
                <c:pt idx="1315">
                  <c:v>88.713507000000007</c:v>
                </c:pt>
                <c:pt idx="1316">
                  <c:v>88.718547000000001</c:v>
                </c:pt>
                <c:pt idx="1317">
                  <c:v>88.718129000000005</c:v>
                </c:pt>
                <c:pt idx="1318">
                  <c:v>88.715584000000007</c:v>
                </c:pt>
                <c:pt idx="1319">
                  <c:v>88.718664000000004</c:v>
                </c:pt>
                <c:pt idx="1320">
                  <c:v>88.731258999999994</c:v>
                </c:pt>
                <c:pt idx="1321">
                  <c:v>88.750578000000004</c:v>
                </c:pt>
                <c:pt idx="1322">
                  <c:v>88.770948000000004</c:v>
                </c:pt>
                <c:pt idx="1323">
                  <c:v>88.786265</c:v>
                </c:pt>
                <c:pt idx="1324">
                  <c:v>88.789150000000006</c:v>
                </c:pt>
                <c:pt idx="1325">
                  <c:v>88.774880999999993</c:v>
                </c:pt>
                <c:pt idx="1326">
                  <c:v>88.750405000000001</c:v>
                </c:pt>
                <c:pt idx="1327">
                  <c:v>88.733687000000003</c:v>
                </c:pt>
                <c:pt idx="1328">
                  <c:v>88.736844000000005</c:v>
                </c:pt>
                <c:pt idx="1329">
                  <c:v>88.752044999999995</c:v>
                </c:pt>
                <c:pt idx="1330">
                  <c:v>88.759472000000002</c:v>
                </c:pt>
                <c:pt idx="1331">
                  <c:v>88.747513999999995</c:v>
                </c:pt>
                <c:pt idx="1332">
                  <c:v>88.720292000000001</c:v>
                </c:pt>
                <c:pt idx="1333">
                  <c:v>88.689328000000003</c:v>
                </c:pt>
                <c:pt idx="1334">
                  <c:v>88.666106999999997</c:v>
                </c:pt>
                <c:pt idx="1335">
                  <c:v>88.660944000000001</c:v>
                </c:pt>
                <c:pt idx="1336">
                  <c:v>88.677943999999997</c:v>
                </c:pt>
                <c:pt idx="1337">
                  <c:v>88.707340000000002</c:v>
                </c:pt>
                <c:pt idx="1338">
                  <c:v>88.730819999999994</c:v>
                </c:pt>
                <c:pt idx="1339">
                  <c:v>88.739666999999997</c:v>
                </c:pt>
                <c:pt idx="1340">
                  <c:v>88.742469</c:v>
                </c:pt>
                <c:pt idx="1341">
                  <c:v>88.750878</c:v>
                </c:pt>
                <c:pt idx="1342">
                  <c:v>88.763490000000004</c:v>
                </c:pt>
                <c:pt idx="1343">
                  <c:v>88.770026000000001</c:v>
                </c:pt>
                <c:pt idx="1344">
                  <c:v>88.766840000000002</c:v>
                </c:pt>
                <c:pt idx="1345">
                  <c:v>88.760420999999994</c:v>
                </c:pt>
                <c:pt idx="1346">
                  <c:v>88.756792000000004</c:v>
                </c:pt>
                <c:pt idx="1347">
                  <c:v>88.755049</c:v>
                </c:pt>
                <c:pt idx="1348">
                  <c:v>88.752992000000006</c:v>
                </c:pt>
                <c:pt idx="1349">
                  <c:v>88.753448000000006</c:v>
                </c:pt>
                <c:pt idx="1350">
                  <c:v>88.761094999999997</c:v>
                </c:pt>
                <c:pt idx="1351">
                  <c:v>88.774794</c:v>
                </c:pt>
                <c:pt idx="1352">
                  <c:v>88.785764</c:v>
                </c:pt>
                <c:pt idx="1353">
                  <c:v>88.783845999999997</c:v>
                </c:pt>
                <c:pt idx="1354">
                  <c:v>88.765939000000003</c:v>
                </c:pt>
                <c:pt idx="1355">
                  <c:v>88.739276000000004</c:v>
                </c:pt>
                <c:pt idx="1356">
                  <c:v>88.716507000000007</c:v>
                </c:pt>
                <c:pt idx="1357">
                  <c:v>88.706771000000003</c:v>
                </c:pt>
                <c:pt idx="1358">
                  <c:v>88.711113999999995</c:v>
                </c:pt>
                <c:pt idx="1359">
                  <c:v>88.725244000000004</c:v>
                </c:pt>
                <c:pt idx="1360">
                  <c:v>88.743436000000003</c:v>
                </c:pt>
                <c:pt idx="1361">
                  <c:v>88.758352000000002</c:v>
                </c:pt>
                <c:pt idx="1362">
                  <c:v>88.761037999999999</c:v>
                </c:pt>
                <c:pt idx="1363">
                  <c:v>88.746981000000005</c:v>
                </c:pt>
                <c:pt idx="1364">
                  <c:v>88.722864999999999</c:v>
                </c:pt>
                <c:pt idx="1365">
                  <c:v>88.702667000000005</c:v>
                </c:pt>
                <c:pt idx="1366">
                  <c:v>88.693968999999996</c:v>
                </c:pt>
                <c:pt idx="1367">
                  <c:v>88.690084999999996</c:v>
                </c:pt>
                <c:pt idx="1368">
                  <c:v>88.678759999999997</c:v>
                </c:pt>
                <c:pt idx="1369">
                  <c:v>88.657797000000002</c:v>
                </c:pt>
                <c:pt idx="1370">
                  <c:v>88.638525000000001</c:v>
                </c:pt>
                <c:pt idx="1371">
                  <c:v>88.632361000000003</c:v>
                </c:pt>
                <c:pt idx="1372">
                  <c:v>88.636482999999998</c:v>
                </c:pt>
                <c:pt idx="1373">
                  <c:v>88.636514000000005</c:v>
                </c:pt>
                <c:pt idx="1374">
                  <c:v>88.623754000000005</c:v>
                </c:pt>
                <c:pt idx="1375">
                  <c:v>88.606453999999999</c:v>
                </c:pt>
                <c:pt idx="1376">
                  <c:v>88.601344999999995</c:v>
                </c:pt>
                <c:pt idx="1377">
                  <c:v>88.614913999999999</c:v>
                </c:pt>
                <c:pt idx="1378">
                  <c:v>88.635688000000002</c:v>
                </c:pt>
                <c:pt idx="1379">
                  <c:v>88.645132000000004</c:v>
                </c:pt>
                <c:pt idx="1380">
                  <c:v>88.634095000000002</c:v>
                </c:pt>
                <c:pt idx="1381">
                  <c:v>88.608466000000007</c:v>
                </c:pt>
                <c:pt idx="1382">
                  <c:v>88.581787000000006</c:v>
                </c:pt>
                <c:pt idx="1383">
                  <c:v>88.565185999999997</c:v>
                </c:pt>
                <c:pt idx="1384">
                  <c:v>88.562815000000001</c:v>
                </c:pt>
                <c:pt idx="1385">
                  <c:v>88.572024999999996</c:v>
                </c:pt>
                <c:pt idx="1386">
                  <c:v>88.584844000000004</c:v>
                </c:pt>
                <c:pt idx="1387">
                  <c:v>88.591376999999994</c:v>
                </c:pt>
                <c:pt idx="1388">
                  <c:v>88.586526000000006</c:v>
                </c:pt>
                <c:pt idx="1389">
                  <c:v>88.575166999999993</c:v>
                </c:pt>
                <c:pt idx="1390">
                  <c:v>88.568240000000003</c:v>
                </c:pt>
                <c:pt idx="1391">
                  <c:v>88.571769000000003</c:v>
                </c:pt>
                <c:pt idx="1392">
                  <c:v>88.581604999999996</c:v>
                </c:pt>
                <c:pt idx="1393">
                  <c:v>88.590704000000002</c:v>
                </c:pt>
                <c:pt idx="1394">
                  <c:v>88.598084999999998</c:v>
                </c:pt>
                <c:pt idx="1395">
                  <c:v>88.605710000000002</c:v>
                </c:pt>
                <c:pt idx="1396">
                  <c:v>88.608835999999997</c:v>
                </c:pt>
                <c:pt idx="1397">
                  <c:v>88.597840000000005</c:v>
                </c:pt>
                <c:pt idx="1398">
                  <c:v>88.572736000000006</c:v>
                </c:pt>
                <c:pt idx="1399">
                  <c:v>88.549452000000002</c:v>
                </c:pt>
                <c:pt idx="1400">
                  <c:v>88.544981000000007</c:v>
                </c:pt>
                <c:pt idx="1401">
                  <c:v>88.558079000000006</c:v>
                </c:pt>
                <c:pt idx="1402">
                  <c:v>88.570080000000004</c:v>
                </c:pt>
                <c:pt idx="1403">
                  <c:v>88.564859999999996</c:v>
                </c:pt>
                <c:pt idx="1404">
                  <c:v>88.544085999999993</c:v>
                </c:pt>
                <c:pt idx="1405">
                  <c:v>88.522088999999994</c:v>
                </c:pt>
                <c:pt idx="1406">
                  <c:v>88.509409000000005</c:v>
                </c:pt>
                <c:pt idx="1407">
                  <c:v>88.504667999999995</c:v>
                </c:pt>
                <c:pt idx="1408">
                  <c:v>88.502651999999998</c:v>
                </c:pt>
                <c:pt idx="1409">
                  <c:v>88.507409999999993</c:v>
                </c:pt>
                <c:pt idx="1410">
                  <c:v>88.531989999999993</c:v>
                </c:pt>
                <c:pt idx="1411">
                  <c:v>88.580994000000004</c:v>
                </c:pt>
                <c:pt idx="1412">
                  <c:v>88.635971999999995</c:v>
                </c:pt>
                <c:pt idx="1413">
                  <c:v>88.666207999999997</c:v>
                </c:pt>
                <c:pt idx="1414">
                  <c:v>88.657955999999999</c:v>
                </c:pt>
                <c:pt idx="1415">
                  <c:v>88.628883000000002</c:v>
                </c:pt>
                <c:pt idx="1416">
                  <c:v>88.609573999999995</c:v>
                </c:pt>
                <c:pt idx="1417">
                  <c:v>88.612938</c:v>
                </c:pt>
                <c:pt idx="1418">
                  <c:v>88.624666000000005</c:v>
                </c:pt>
                <c:pt idx="1419">
                  <c:v>88.621225999999993</c:v>
                </c:pt>
                <c:pt idx="1420">
                  <c:v>88.594256000000001</c:v>
                </c:pt>
                <c:pt idx="1421">
                  <c:v>88.559589000000003</c:v>
                </c:pt>
                <c:pt idx="1422">
                  <c:v>88.545165999999995</c:v>
                </c:pt>
                <c:pt idx="1423">
                  <c:v>88.567274999999995</c:v>
                </c:pt>
                <c:pt idx="1424">
                  <c:v>88.614457999999999</c:v>
                </c:pt>
                <c:pt idx="1425">
                  <c:v>88.656014999999996</c:v>
                </c:pt>
                <c:pt idx="1426">
                  <c:v>88.668953000000002</c:v>
                </c:pt>
                <c:pt idx="1427">
                  <c:v>88.655276999999998</c:v>
                </c:pt>
                <c:pt idx="1428">
                  <c:v>88.632889000000006</c:v>
                </c:pt>
                <c:pt idx="1429">
                  <c:v>88.615341000000001</c:v>
                </c:pt>
                <c:pt idx="1430">
                  <c:v>88.604123999999999</c:v>
                </c:pt>
                <c:pt idx="1431">
                  <c:v>88.594465</c:v>
                </c:pt>
                <c:pt idx="1432">
                  <c:v>88.580934999999997</c:v>
                </c:pt>
                <c:pt idx="1433">
                  <c:v>88.560203999999999</c:v>
                </c:pt>
                <c:pt idx="1434">
                  <c:v>88.536368999999993</c:v>
                </c:pt>
                <c:pt idx="1435">
                  <c:v>88.523550999999998</c:v>
                </c:pt>
                <c:pt idx="1436">
                  <c:v>88.536001999999996</c:v>
                </c:pt>
                <c:pt idx="1437">
                  <c:v>88.572269000000006</c:v>
                </c:pt>
                <c:pt idx="1438">
                  <c:v>88.610904000000005</c:v>
                </c:pt>
                <c:pt idx="1439">
                  <c:v>88.622895</c:v>
                </c:pt>
                <c:pt idx="1440">
                  <c:v>88.590072000000006</c:v>
                </c:pt>
                <c:pt idx="1441">
                  <c:v>88.516846000000001</c:v>
                </c:pt>
                <c:pt idx="1442">
                  <c:v>88.427914999999999</c:v>
                </c:pt>
                <c:pt idx="1443">
                  <c:v>88.351748999999998</c:v>
                </c:pt>
                <c:pt idx="1444">
                  <c:v>88.302657999999994</c:v>
                </c:pt>
                <c:pt idx="1445">
                  <c:v>88.280531999999994</c:v>
                </c:pt>
                <c:pt idx="1446">
                  <c:v>88.286596000000003</c:v>
                </c:pt>
                <c:pt idx="1447">
                  <c:v>88.327783999999994</c:v>
                </c:pt>
                <c:pt idx="1448">
                  <c:v>88.398086000000006</c:v>
                </c:pt>
                <c:pt idx="1449">
                  <c:v>88.465873000000002</c:v>
                </c:pt>
                <c:pt idx="1450">
                  <c:v>88.494613999999999</c:v>
                </c:pt>
                <c:pt idx="1451">
                  <c:v>88.475913000000006</c:v>
                </c:pt>
                <c:pt idx="1452">
                  <c:v>88.433197000000007</c:v>
                </c:pt>
                <c:pt idx="1453">
                  <c:v>88.394666999999998</c:v>
                </c:pt>
                <c:pt idx="1454">
                  <c:v>88.372174000000001</c:v>
                </c:pt>
                <c:pt idx="1455">
                  <c:v>88.364140000000006</c:v>
                </c:pt>
                <c:pt idx="1456">
                  <c:v>88.364973000000006</c:v>
                </c:pt>
                <c:pt idx="1457">
                  <c:v>88.366952999999995</c:v>
                </c:pt>
                <c:pt idx="1458">
                  <c:v>88.362386000000001</c:v>
                </c:pt>
                <c:pt idx="1459">
                  <c:v>88.350593000000003</c:v>
                </c:pt>
                <c:pt idx="1460">
                  <c:v>88.340306999999996</c:v>
                </c:pt>
                <c:pt idx="1461">
                  <c:v>88.343836999999994</c:v>
                </c:pt>
                <c:pt idx="1462">
                  <c:v>88.370997000000003</c:v>
                </c:pt>
                <c:pt idx="1463">
                  <c:v>88.424436</c:v>
                </c:pt>
                <c:pt idx="1464">
                  <c:v>88.493595999999997</c:v>
                </c:pt>
                <c:pt idx="1465">
                  <c:v>88.556946999999994</c:v>
                </c:pt>
                <c:pt idx="1466">
                  <c:v>88.600459999999998</c:v>
                </c:pt>
                <c:pt idx="1467">
                  <c:v>88.632315000000006</c:v>
                </c:pt>
                <c:pt idx="1468">
                  <c:v>88.668093999999996</c:v>
                </c:pt>
                <c:pt idx="1469">
                  <c:v>88.701848999999996</c:v>
                </c:pt>
                <c:pt idx="1470">
                  <c:v>88.705274000000003</c:v>
                </c:pt>
                <c:pt idx="1471">
                  <c:v>88.658743000000001</c:v>
                </c:pt>
                <c:pt idx="1472">
                  <c:v>88.571675999999997</c:v>
                </c:pt>
                <c:pt idx="1473">
                  <c:v>88.469565000000003</c:v>
                </c:pt>
                <c:pt idx="1474">
                  <c:v>88.376026999999993</c:v>
                </c:pt>
                <c:pt idx="1475">
                  <c:v>88.314387999999994</c:v>
                </c:pt>
                <c:pt idx="1476">
                  <c:v>88.309027999999998</c:v>
                </c:pt>
                <c:pt idx="1477">
                  <c:v>88.366557</c:v>
                </c:pt>
                <c:pt idx="1478">
                  <c:v>88.45993</c:v>
                </c:pt>
                <c:pt idx="1479">
                  <c:v>88.545055000000005</c:v>
                </c:pt>
                <c:pt idx="1480">
                  <c:v>88.594665000000006</c:v>
                </c:pt>
                <c:pt idx="1481">
                  <c:v>88.610292000000001</c:v>
                </c:pt>
                <c:pt idx="1482">
                  <c:v>88.605350000000001</c:v>
                </c:pt>
                <c:pt idx="1483">
                  <c:v>88.587783000000002</c:v>
                </c:pt>
                <c:pt idx="1484">
                  <c:v>88.560257000000007</c:v>
                </c:pt>
                <c:pt idx="1485">
                  <c:v>88.527647999999999</c:v>
                </c:pt>
                <c:pt idx="1486">
                  <c:v>88.498307999999994</c:v>
                </c:pt>
                <c:pt idx="1487">
                  <c:v>88.479602</c:v>
                </c:pt>
                <c:pt idx="1488">
                  <c:v>88.473581999999993</c:v>
                </c:pt>
                <c:pt idx="1489">
                  <c:v>88.474740999999995</c:v>
                </c:pt>
                <c:pt idx="1490">
                  <c:v>88.469250000000002</c:v>
                </c:pt>
                <c:pt idx="1491">
                  <c:v>88.437905999999998</c:v>
                </c:pt>
                <c:pt idx="1492">
                  <c:v>88.367148</c:v>
                </c:pt>
                <c:pt idx="1493">
                  <c:v>88.265991</c:v>
                </c:pt>
                <c:pt idx="1494">
                  <c:v>88.174173999999994</c:v>
                </c:pt>
                <c:pt idx="1495">
                  <c:v>88.144144999999995</c:v>
                </c:pt>
                <c:pt idx="1496">
                  <c:v>88.201231000000007</c:v>
                </c:pt>
                <c:pt idx="1497">
                  <c:v>88.315270999999996</c:v>
                </c:pt>
                <c:pt idx="1498">
                  <c:v>88.415362000000002</c:v>
                </c:pt>
                <c:pt idx="1499">
                  <c:v>88.440302000000003</c:v>
                </c:pt>
                <c:pt idx="1500">
                  <c:v>88.381280000000004</c:v>
                </c:pt>
                <c:pt idx="1501">
                  <c:v>88.281745999999998</c:v>
                </c:pt>
                <c:pt idx="1502">
                  <c:v>88.201093999999998</c:v>
                </c:pt>
                <c:pt idx="1503">
                  <c:v>88.175252999999998</c:v>
                </c:pt>
                <c:pt idx="1504">
                  <c:v>88.201093</c:v>
                </c:pt>
                <c:pt idx="1505">
                  <c:v>88.251551000000006</c:v>
                </c:pt>
                <c:pt idx="1506">
                  <c:v>88.304103999999995</c:v>
                </c:pt>
                <c:pt idx="1507">
                  <c:v>88.352436999999995</c:v>
                </c:pt>
                <c:pt idx="1508">
                  <c:v>88.392796000000004</c:v>
                </c:pt>
                <c:pt idx="1509">
                  <c:v>88.411980999999997</c:v>
                </c:pt>
                <c:pt idx="1510">
                  <c:v>88.400092999999998</c:v>
                </c:pt>
                <c:pt idx="1511">
                  <c:v>88.366951</c:v>
                </c:pt>
                <c:pt idx="1512">
                  <c:v>88.329228000000001</c:v>
                </c:pt>
                <c:pt idx="1513">
                  <c:v>88.283924999999996</c:v>
                </c:pt>
                <c:pt idx="1514">
                  <c:v>88.213772000000006</c:v>
                </c:pt>
                <c:pt idx="1515">
                  <c:v>88.123020999999994</c:v>
                </c:pt>
                <c:pt idx="1516">
                  <c:v>88.049484000000007</c:v>
                </c:pt>
                <c:pt idx="1517">
                  <c:v>88.030507</c:v>
                </c:pt>
                <c:pt idx="1518">
                  <c:v>88.067037999999997</c:v>
                </c:pt>
                <c:pt idx="1519">
                  <c:v>88.127511999999996</c:v>
                </c:pt>
                <c:pt idx="1520">
                  <c:v>88.176917000000003</c:v>
                </c:pt>
                <c:pt idx="1521">
                  <c:v>88.197445000000002</c:v>
                </c:pt>
                <c:pt idx="1522">
                  <c:v>88.195561999999995</c:v>
                </c:pt>
                <c:pt idx="1523">
                  <c:v>88.200438000000005</c:v>
                </c:pt>
                <c:pt idx="1524">
                  <c:v>88.244033999999999</c:v>
                </c:pt>
                <c:pt idx="1525">
                  <c:v>88.328273999999993</c:v>
                </c:pt>
                <c:pt idx="1526">
                  <c:v>88.417114999999995</c:v>
                </c:pt>
                <c:pt idx="1527">
                  <c:v>88.470798000000002</c:v>
                </c:pt>
                <c:pt idx="1528">
                  <c:v>88.480179000000007</c:v>
                </c:pt>
                <c:pt idx="1529">
                  <c:v>88.457612999999995</c:v>
                </c:pt>
                <c:pt idx="1530">
                  <c:v>88.407348999999996</c:v>
                </c:pt>
                <c:pt idx="1531">
                  <c:v>88.325417999999999</c:v>
                </c:pt>
                <c:pt idx="1532">
                  <c:v>88.224073000000004</c:v>
                </c:pt>
                <c:pt idx="1533">
                  <c:v>88.134313000000006</c:v>
                </c:pt>
                <c:pt idx="1534">
                  <c:v>88.078667999999993</c:v>
                </c:pt>
                <c:pt idx="1535">
                  <c:v>88.054382000000004</c:v>
                </c:pt>
                <c:pt idx="1536">
                  <c:v>88.047190000000001</c:v>
                </c:pt>
                <c:pt idx="1537">
                  <c:v>88.049693000000005</c:v>
                </c:pt>
                <c:pt idx="1538">
                  <c:v>88.059791000000004</c:v>
                </c:pt>
                <c:pt idx="1539">
                  <c:v>88.069601000000006</c:v>
                </c:pt>
                <c:pt idx="1540">
                  <c:v>88.064746</c:v>
                </c:pt>
                <c:pt idx="1541">
                  <c:v>88.034769999999995</c:v>
                </c:pt>
                <c:pt idx="1542">
                  <c:v>87.984126000000003</c:v>
                </c:pt>
                <c:pt idx="1543">
                  <c:v>87.934426000000002</c:v>
                </c:pt>
                <c:pt idx="1544">
                  <c:v>87.911122000000006</c:v>
                </c:pt>
                <c:pt idx="1545">
                  <c:v>87.920546999999999</c:v>
                </c:pt>
                <c:pt idx="1546">
                  <c:v>87.942815999999993</c:v>
                </c:pt>
                <c:pt idx="1547">
                  <c:v>87.955680000000001</c:v>
                </c:pt>
                <c:pt idx="1548">
                  <c:v>87.963515000000001</c:v>
                </c:pt>
                <c:pt idx="1549">
                  <c:v>87.990938</c:v>
                </c:pt>
                <c:pt idx="1550">
                  <c:v>88.045553999999996</c:v>
                </c:pt>
                <c:pt idx="1551">
                  <c:v>88.098656000000005</c:v>
                </c:pt>
                <c:pt idx="1552">
                  <c:v>88.110084999999998</c:v>
                </c:pt>
                <c:pt idx="1553">
                  <c:v>88.066619000000003</c:v>
                </c:pt>
                <c:pt idx="1554">
                  <c:v>87.992143999999996</c:v>
                </c:pt>
                <c:pt idx="1555">
                  <c:v>87.927002999999999</c:v>
                </c:pt>
                <c:pt idx="1556">
                  <c:v>87.902225000000001</c:v>
                </c:pt>
                <c:pt idx="1557">
                  <c:v>87.926164999999997</c:v>
                </c:pt>
                <c:pt idx="1558">
                  <c:v>87.983832000000007</c:v>
                </c:pt>
                <c:pt idx="1559">
                  <c:v>88.044921000000002</c:v>
                </c:pt>
                <c:pt idx="1560">
                  <c:v>88.077303000000001</c:v>
                </c:pt>
                <c:pt idx="1561">
                  <c:v>88.060944000000006</c:v>
                </c:pt>
                <c:pt idx="1562">
                  <c:v>87.996127000000001</c:v>
                </c:pt>
                <c:pt idx="1563">
                  <c:v>87.903034000000005</c:v>
                </c:pt>
                <c:pt idx="1564">
                  <c:v>87.811704000000006</c:v>
                </c:pt>
                <c:pt idx="1565">
                  <c:v>87.746717000000004</c:v>
                </c:pt>
                <c:pt idx="1566">
                  <c:v>87.718344999999999</c:v>
                </c:pt>
                <c:pt idx="1567">
                  <c:v>87.725266000000005</c:v>
                </c:pt>
                <c:pt idx="1568">
                  <c:v>87.759621999999993</c:v>
                </c:pt>
                <c:pt idx="1569">
                  <c:v>87.806482000000003</c:v>
                </c:pt>
                <c:pt idx="1570">
                  <c:v>87.845692999999997</c:v>
                </c:pt>
                <c:pt idx="1571">
                  <c:v>87.863878</c:v>
                </c:pt>
                <c:pt idx="1572">
                  <c:v>87.863856999999996</c:v>
                </c:pt>
                <c:pt idx="1573">
                  <c:v>87.855920999999995</c:v>
                </c:pt>
                <c:pt idx="1574">
                  <c:v>87.843300999999997</c:v>
                </c:pt>
                <c:pt idx="1575">
                  <c:v>87.825902999999997</c:v>
                </c:pt>
                <c:pt idx="1576">
                  <c:v>87.814791999999997</c:v>
                </c:pt>
                <c:pt idx="1577">
                  <c:v>87.826556999999994</c:v>
                </c:pt>
                <c:pt idx="1578">
                  <c:v>87.858276000000004</c:v>
                </c:pt>
                <c:pt idx="1579">
                  <c:v>87.882295999999997</c:v>
                </c:pt>
                <c:pt idx="1580">
                  <c:v>87.876180000000005</c:v>
                </c:pt>
                <c:pt idx="1581">
                  <c:v>87.848214999999996</c:v>
                </c:pt>
                <c:pt idx="1582">
                  <c:v>87.821956</c:v>
                </c:pt>
                <c:pt idx="1583">
                  <c:v>87.804862</c:v>
                </c:pt>
                <c:pt idx="1584">
                  <c:v>87.787919000000002</c:v>
                </c:pt>
                <c:pt idx="1585">
                  <c:v>87.771610999999993</c:v>
                </c:pt>
                <c:pt idx="1586">
                  <c:v>87.772323999999998</c:v>
                </c:pt>
                <c:pt idx="1587">
                  <c:v>87.797861999999995</c:v>
                </c:pt>
                <c:pt idx="1588">
                  <c:v>87.832420999999997</c:v>
                </c:pt>
                <c:pt idx="1589">
                  <c:v>87.856008000000003</c:v>
                </c:pt>
                <c:pt idx="1590">
                  <c:v>87.868285999999998</c:v>
                </c:pt>
                <c:pt idx="1591">
                  <c:v>87.881249999999994</c:v>
                </c:pt>
                <c:pt idx="1592">
                  <c:v>87.895132000000004</c:v>
                </c:pt>
                <c:pt idx="1593">
                  <c:v>87.895690999999999</c:v>
                </c:pt>
                <c:pt idx="1594">
                  <c:v>87.874751000000003</c:v>
                </c:pt>
                <c:pt idx="1595">
                  <c:v>87.841686999999993</c:v>
                </c:pt>
                <c:pt idx="1596">
                  <c:v>87.812646000000001</c:v>
                </c:pt>
                <c:pt idx="1597">
                  <c:v>87.797918999999993</c:v>
                </c:pt>
                <c:pt idx="1598">
                  <c:v>87.801816000000002</c:v>
                </c:pt>
                <c:pt idx="1599">
                  <c:v>87.823314999999994</c:v>
                </c:pt>
                <c:pt idx="1600">
                  <c:v>87.850451000000007</c:v>
                </c:pt>
                <c:pt idx="1601">
                  <c:v>87.863620999999995</c:v>
                </c:pt>
                <c:pt idx="1602">
                  <c:v>87.854686000000001</c:v>
                </c:pt>
                <c:pt idx="1603">
                  <c:v>87.838520000000003</c:v>
                </c:pt>
                <c:pt idx="1604">
                  <c:v>87.836327999999995</c:v>
                </c:pt>
                <c:pt idx="1605">
                  <c:v>87.849036999999996</c:v>
                </c:pt>
                <c:pt idx="1606">
                  <c:v>87.855397999999994</c:v>
                </c:pt>
                <c:pt idx="1607">
                  <c:v>87.836577000000005</c:v>
                </c:pt>
                <c:pt idx="1608">
                  <c:v>87.796012000000005</c:v>
                </c:pt>
                <c:pt idx="1609">
                  <c:v>87.755128999999997</c:v>
                </c:pt>
                <c:pt idx="1610">
                  <c:v>87.736107000000004</c:v>
                </c:pt>
                <c:pt idx="1611">
                  <c:v>87.748874000000001</c:v>
                </c:pt>
                <c:pt idx="1612">
                  <c:v>87.786860000000004</c:v>
                </c:pt>
                <c:pt idx="1613">
                  <c:v>87.831084000000004</c:v>
                </c:pt>
                <c:pt idx="1614">
                  <c:v>87.862188000000003</c:v>
                </c:pt>
                <c:pt idx="1615">
                  <c:v>87.871780000000001</c:v>
                </c:pt>
                <c:pt idx="1616">
                  <c:v>87.861508000000001</c:v>
                </c:pt>
                <c:pt idx="1617">
                  <c:v>87.833280999999999</c:v>
                </c:pt>
                <c:pt idx="1618">
                  <c:v>87.786143999999993</c:v>
                </c:pt>
                <c:pt idx="1619">
                  <c:v>87.722497000000004</c:v>
                </c:pt>
                <c:pt idx="1620">
                  <c:v>87.649218000000005</c:v>
                </c:pt>
                <c:pt idx="1621">
                  <c:v>87.569773999999995</c:v>
                </c:pt>
                <c:pt idx="1622">
                  <c:v>87.486941000000002</c:v>
                </c:pt>
                <c:pt idx="1623">
                  <c:v>87.422803999999999</c:v>
                </c:pt>
                <c:pt idx="1624">
                  <c:v>87.421473000000006</c:v>
                </c:pt>
                <c:pt idx="1625">
                  <c:v>87.507881999999995</c:v>
                </c:pt>
                <c:pt idx="1626">
                  <c:v>87.641273999999996</c:v>
                </c:pt>
                <c:pt idx="1627">
                  <c:v>87.735741000000004</c:v>
                </c:pt>
                <c:pt idx="1628">
                  <c:v>87.746831999999998</c:v>
                </c:pt>
                <c:pt idx="1629">
                  <c:v>87.726365999999999</c:v>
                </c:pt>
                <c:pt idx="1630">
                  <c:v>87.766683999999998</c:v>
                </c:pt>
                <c:pt idx="1631">
                  <c:v>87.890190000000004</c:v>
                </c:pt>
                <c:pt idx="1632">
                  <c:v>88.012082000000007</c:v>
                </c:pt>
                <c:pt idx="1633">
                  <c:v>88.024732</c:v>
                </c:pt>
                <c:pt idx="1634">
                  <c:v>87.912644</c:v>
                </c:pt>
                <c:pt idx="1635">
                  <c:v>87.772763999999995</c:v>
                </c:pt>
                <c:pt idx="1636">
                  <c:v>87.707288000000005</c:v>
                </c:pt>
                <c:pt idx="1637">
                  <c:v>87.713177999999999</c:v>
                </c:pt>
                <c:pt idx="1638">
                  <c:v>87.711957999999996</c:v>
                </c:pt>
                <c:pt idx="1639">
                  <c:v>87.664715999999999</c:v>
                </c:pt>
                <c:pt idx="1640">
                  <c:v>87.618954000000002</c:v>
                </c:pt>
                <c:pt idx="1641">
                  <c:v>87.624618999999996</c:v>
                </c:pt>
                <c:pt idx="1642">
                  <c:v>87.648264999999995</c:v>
                </c:pt>
                <c:pt idx="1643">
                  <c:v>87.632458999999997</c:v>
                </c:pt>
                <c:pt idx="1644">
                  <c:v>87.584671999999998</c:v>
                </c:pt>
                <c:pt idx="1645">
                  <c:v>87.564708999999993</c:v>
                </c:pt>
                <c:pt idx="1646">
                  <c:v>87.595144000000005</c:v>
                </c:pt>
                <c:pt idx="1647">
                  <c:v>87.641986000000003</c:v>
                </c:pt>
                <c:pt idx="1648">
                  <c:v>87.679828000000001</c:v>
                </c:pt>
                <c:pt idx="1649">
                  <c:v>87.713188000000002</c:v>
                </c:pt>
                <c:pt idx="1650">
                  <c:v>87.758525000000006</c:v>
                </c:pt>
                <c:pt idx="1651">
                  <c:v>87.816021000000006</c:v>
                </c:pt>
                <c:pt idx="1652">
                  <c:v>87.861661999999995</c:v>
                </c:pt>
                <c:pt idx="1653">
                  <c:v>87.864007000000001</c:v>
                </c:pt>
                <c:pt idx="1654">
                  <c:v>87.798815000000005</c:v>
                </c:pt>
                <c:pt idx="1655">
                  <c:v>87.698907000000005</c:v>
                </c:pt>
                <c:pt idx="1656">
                  <c:v>87.634136999999996</c:v>
                </c:pt>
                <c:pt idx="1657">
                  <c:v>87.636088999999998</c:v>
                </c:pt>
                <c:pt idx="1658">
                  <c:v>87.654685999999998</c:v>
                </c:pt>
                <c:pt idx="1659">
                  <c:v>87.616681</c:v>
                </c:pt>
                <c:pt idx="1660">
                  <c:v>87.522341999999995</c:v>
                </c:pt>
                <c:pt idx="1661">
                  <c:v>87.444338999999999</c:v>
                </c:pt>
                <c:pt idx="1662">
                  <c:v>87.451581000000004</c:v>
                </c:pt>
                <c:pt idx="1663">
                  <c:v>87.535869000000005</c:v>
                </c:pt>
                <c:pt idx="1664">
                  <c:v>87.630752999999999</c:v>
                </c:pt>
                <c:pt idx="1665">
                  <c:v>87.671415999999994</c:v>
                </c:pt>
                <c:pt idx="1666">
                  <c:v>87.647594999999995</c:v>
                </c:pt>
                <c:pt idx="1667">
                  <c:v>87.584266</c:v>
                </c:pt>
                <c:pt idx="1668">
                  <c:v>87.520242999999994</c:v>
                </c:pt>
                <c:pt idx="1669">
                  <c:v>87.461883</c:v>
                </c:pt>
                <c:pt idx="1670">
                  <c:v>87.407383999999993</c:v>
                </c:pt>
                <c:pt idx="1671">
                  <c:v>87.367009999999993</c:v>
                </c:pt>
                <c:pt idx="1672">
                  <c:v>87.369679000000005</c:v>
                </c:pt>
                <c:pt idx="1673">
                  <c:v>87.433618999999993</c:v>
                </c:pt>
                <c:pt idx="1674">
                  <c:v>87.539095000000003</c:v>
                </c:pt>
                <c:pt idx="1675">
                  <c:v>87.650797999999995</c:v>
                </c:pt>
                <c:pt idx="1676">
                  <c:v>87.734330999999997</c:v>
                </c:pt>
                <c:pt idx="1677">
                  <c:v>87.768435999999994</c:v>
                </c:pt>
                <c:pt idx="1678">
                  <c:v>87.745316000000003</c:v>
                </c:pt>
                <c:pt idx="1679">
                  <c:v>87.678314</c:v>
                </c:pt>
                <c:pt idx="1680">
                  <c:v>87.611620000000002</c:v>
                </c:pt>
                <c:pt idx="1681">
                  <c:v>87.585415999999995</c:v>
                </c:pt>
                <c:pt idx="1682">
                  <c:v>87.612600999999998</c:v>
                </c:pt>
                <c:pt idx="1683">
                  <c:v>87.670669000000004</c:v>
                </c:pt>
                <c:pt idx="1684">
                  <c:v>87.740545999999995</c:v>
                </c:pt>
                <c:pt idx="1685">
                  <c:v>87.811139999999995</c:v>
                </c:pt>
                <c:pt idx="1686">
                  <c:v>87.873998999999998</c:v>
                </c:pt>
                <c:pt idx="1687">
                  <c:v>87.904098000000005</c:v>
                </c:pt>
                <c:pt idx="1688">
                  <c:v>87.884979000000001</c:v>
                </c:pt>
                <c:pt idx="1689">
                  <c:v>87.827556000000001</c:v>
                </c:pt>
                <c:pt idx="1690">
                  <c:v>87.769090000000006</c:v>
                </c:pt>
                <c:pt idx="1691">
                  <c:v>87.736385999999996</c:v>
                </c:pt>
                <c:pt idx="1692">
                  <c:v>87.728847999999999</c:v>
                </c:pt>
                <c:pt idx="1693">
                  <c:v>87.728260000000006</c:v>
                </c:pt>
                <c:pt idx="1694">
                  <c:v>87.726493000000005</c:v>
                </c:pt>
                <c:pt idx="1695">
                  <c:v>87.728842</c:v>
                </c:pt>
                <c:pt idx="1696">
                  <c:v>87.740731999999994</c:v>
                </c:pt>
                <c:pt idx="1697">
                  <c:v>87.751638</c:v>
                </c:pt>
                <c:pt idx="1698">
                  <c:v>87.747810999999999</c:v>
                </c:pt>
                <c:pt idx="1699">
                  <c:v>87.728883999999994</c:v>
                </c:pt>
                <c:pt idx="1700">
                  <c:v>87.714080999999993</c:v>
                </c:pt>
                <c:pt idx="1701">
                  <c:v>87.720145000000002</c:v>
                </c:pt>
                <c:pt idx="1702">
                  <c:v>87.745377000000005</c:v>
                </c:pt>
                <c:pt idx="1703">
                  <c:v>87.771722999999994</c:v>
                </c:pt>
                <c:pt idx="1704">
                  <c:v>87.784203000000005</c:v>
                </c:pt>
                <c:pt idx="1705">
                  <c:v>87.781831999999994</c:v>
                </c:pt>
                <c:pt idx="1706">
                  <c:v>87.773291</c:v>
                </c:pt>
                <c:pt idx="1707">
                  <c:v>87.764825999999999</c:v>
                </c:pt>
                <c:pt idx="1708">
                  <c:v>87.750591</c:v>
                </c:pt>
                <c:pt idx="1709">
                  <c:v>87.716784000000004</c:v>
                </c:pt>
                <c:pt idx="1710">
                  <c:v>87.658822000000001</c:v>
                </c:pt>
                <c:pt idx="1711">
                  <c:v>87.598845999999995</c:v>
                </c:pt>
                <c:pt idx="1712">
                  <c:v>87.575683999999995</c:v>
                </c:pt>
                <c:pt idx="1713">
                  <c:v>87.610992999999993</c:v>
                </c:pt>
                <c:pt idx="1714">
                  <c:v>87.686671000000004</c:v>
                </c:pt>
                <c:pt idx="1715">
                  <c:v>87.763025999999996</c:v>
                </c:pt>
                <c:pt idx="1716">
                  <c:v>87.814644999999999</c:v>
                </c:pt>
                <c:pt idx="1717">
                  <c:v>87.842045999999996</c:v>
                </c:pt>
                <c:pt idx="1718">
                  <c:v>87.852750999999998</c:v>
                </c:pt>
                <c:pt idx="1719">
                  <c:v>87.846091999999999</c:v>
                </c:pt>
                <c:pt idx="1720">
                  <c:v>87.819378</c:v>
                </c:pt>
                <c:pt idx="1721">
                  <c:v>87.776518999999993</c:v>
                </c:pt>
                <c:pt idx="1722">
                  <c:v>87.725434000000007</c:v>
                </c:pt>
                <c:pt idx="1723">
                  <c:v>87.675005999999996</c:v>
                </c:pt>
                <c:pt idx="1724">
                  <c:v>87.640146999999999</c:v>
                </c:pt>
                <c:pt idx="1725">
                  <c:v>87.637611000000007</c:v>
                </c:pt>
                <c:pt idx="1726">
                  <c:v>87.667817999999997</c:v>
                </c:pt>
                <c:pt idx="1727">
                  <c:v>87.705752000000004</c:v>
                </c:pt>
                <c:pt idx="1728">
                  <c:v>87.718571999999995</c:v>
                </c:pt>
                <c:pt idx="1729">
                  <c:v>87.690359999999998</c:v>
                </c:pt>
                <c:pt idx="1730">
                  <c:v>87.627095999999995</c:v>
                </c:pt>
                <c:pt idx="1731">
                  <c:v>87.548334999999994</c:v>
                </c:pt>
                <c:pt idx="1732">
                  <c:v>87.482881000000006</c:v>
                </c:pt>
                <c:pt idx="1733">
                  <c:v>87.460537000000002</c:v>
                </c:pt>
                <c:pt idx="1734">
                  <c:v>87.490021999999996</c:v>
                </c:pt>
                <c:pt idx="1735">
                  <c:v>87.543937999999997</c:v>
                </c:pt>
                <c:pt idx="1736">
                  <c:v>87.579595999999995</c:v>
                </c:pt>
                <c:pt idx="1737">
                  <c:v>87.579106999999993</c:v>
                </c:pt>
                <c:pt idx="1738">
                  <c:v>87.558494999999994</c:v>
                </c:pt>
                <c:pt idx="1739">
                  <c:v>87.539231999999998</c:v>
                </c:pt>
                <c:pt idx="1740">
                  <c:v>87.524122000000006</c:v>
                </c:pt>
                <c:pt idx="1741">
                  <c:v>87.505362000000005</c:v>
                </c:pt>
                <c:pt idx="1742">
                  <c:v>87.481508000000005</c:v>
                </c:pt>
                <c:pt idx="1743">
                  <c:v>87.456063999999998</c:v>
                </c:pt>
                <c:pt idx="1744">
                  <c:v>87.430251999999996</c:v>
                </c:pt>
                <c:pt idx="1745">
                  <c:v>87.409987999999998</c:v>
                </c:pt>
                <c:pt idx="1746">
                  <c:v>87.414401999999995</c:v>
                </c:pt>
                <c:pt idx="1747">
                  <c:v>87.459632999999997</c:v>
                </c:pt>
                <c:pt idx="1748">
                  <c:v>87.532312000000005</c:v>
                </c:pt>
                <c:pt idx="1749">
                  <c:v>87.591615000000004</c:v>
                </c:pt>
                <c:pt idx="1750">
                  <c:v>87.604207000000002</c:v>
                </c:pt>
                <c:pt idx="1751">
                  <c:v>87.570729999999998</c:v>
                </c:pt>
                <c:pt idx="1752">
                  <c:v>87.514797999999999</c:v>
                </c:pt>
                <c:pt idx="1753">
                  <c:v>87.454650999999998</c:v>
                </c:pt>
                <c:pt idx="1754">
                  <c:v>87.396538000000007</c:v>
                </c:pt>
                <c:pt idx="1755">
                  <c:v>87.352988999999994</c:v>
                </c:pt>
                <c:pt idx="1756">
                  <c:v>87.351622000000006</c:v>
                </c:pt>
                <c:pt idx="1757">
                  <c:v>87.412582999999998</c:v>
                </c:pt>
                <c:pt idx="1758">
                  <c:v>87.516135000000006</c:v>
                </c:pt>
                <c:pt idx="1759">
                  <c:v>87.603299000000007</c:v>
                </c:pt>
                <c:pt idx="1760">
                  <c:v>87.622951999999998</c:v>
                </c:pt>
                <c:pt idx="1761">
                  <c:v>87.581695999999994</c:v>
                </c:pt>
                <c:pt idx="1762">
                  <c:v>87.536418999999995</c:v>
                </c:pt>
                <c:pt idx="1763">
                  <c:v>87.531583999999995</c:v>
                </c:pt>
                <c:pt idx="1764">
                  <c:v>87.552333000000004</c:v>
                </c:pt>
                <c:pt idx="1765">
                  <c:v>87.550075000000007</c:v>
                </c:pt>
                <c:pt idx="1766">
                  <c:v>87.507673999999994</c:v>
                </c:pt>
                <c:pt idx="1767">
                  <c:v>87.461285000000004</c:v>
                </c:pt>
                <c:pt idx="1768">
                  <c:v>87.454459</c:v>
                </c:pt>
                <c:pt idx="1769">
                  <c:v>87.486986000000002</c:v>
                </c:pt>
                <c:pt idx="1770">
                  <c:v>87.519403999999994</c:v>
                </c:pt>
                <c:pt idx="1771">
                  <c:v>87.516687000000005</c:v>
                </c:pt>
                <c:pt idx="1772">
                  <c:v>87.476777999999996</c:v>
                </c:pt>
                <c:pt idx="1773">
                  <c:v>87.423951000000002</c:v>
                </c:pt>
                <c:pt idx="1774">
                  <c:v>87.386977000000002</c:v>
                </c:pt>
                <c:pt idx="1775">
                  <c:v>87.38073</c:v>
                </c:pt>
                <c:pt idx="1776">
                  <c:v>87.397704000000004</c:v>
                </c:pt>
                <c:pt idx="1777">
                  <c:v>87.418931000000001</c:v>
                </c:pt>
                <c:pt idx="1778">
                  <c:v>87.439552000000006</c:v>
                </c:pt>
                <c:pt idx="1779">
                  <c:v>87.476005000000001</c:v>
                </c:pt>
                <c:pt idx="1780">
                  <c:v>87.536434</c:v>
                </c:pt>
                <c:pt idx="1781">
                  <c:v>87.592268000000004</c:v>
                </c:pt>
                <c:pt idx="1782">
                  <c:v>87.598102999999995</c:v>
                </c:pt>
                <c:pt idx="1783">
                  <c:v>87.540076999999997</c:v>
                </c:pt>
                <c:pt idx="1784">
                  <c:v>87.447445000000002</c:v>
                </c:pt>
                <c:pt idx="1785">
                  <c:v>87.353665000000007</c:v>
                </c:pt>
                <c:pt idx="1786">
                  <c:v>87.266953000000001</c:v>
                </c:pt>
                <c:pt idx="1787">
                  <c:v>87.187496999999993</c:v>
                </c:pt>
                <c:pt idx="1788">
                  <c:v>87.131490999999997</c:v>
                </c:pt>
                <c:pt idx="1789">
                  <c:v>87.118378000000007</c:v>
                </c:pt>
                <c:pt idx="1790">
                  <c:v>87.143438000000003</c:v>
                </c:pt>
                <c:pt idx="1791">
                  <c:v>87.179685000000006</c:v>
                </c:pt>
                <c:pt idx="1792">
                  <c:v>87.204500999999993</c:v>
                </c:pt>
                <c:pt idx="1793">
                  <c:v>87.212536</c:v>
                </c:pt>
                <c:pt idx="1794">
                  <c:v>87.206022000000004</c:v>
                </c:pt>
                <c:pt idx="1795">
                  <c:v>87.189712999999998</c:v>
                </c:pt>
                <c:pt idx="1796">
                  <c:v>87.177918000000005</c:v>
                </c:pt>
                <c:pt idx="1797">
                  <c:v>87.189787999999993</c:v>
                </c:pt>
                <c:pt idx="1798">
                  <c:v>87.229207000000002</c:v>
                </c:pt>
                <c:pt idx="1799">
                  <c:v>87.279905999999997</c:v>
                </c:pt>
                <c:pt idx="1800">
                  <c:v>87.328570999999997</c:v>
                </c:pt>
                <c:pt idx="1801">
                  <c:v>87.381608</c:v>
                </c:pt>
                <c:pt idx="1802">
                  <c:v>87.444316999999998</c:v>
                </c:pt>
                <c:pt idx="1803">
                  <c:v>87.490550999999996</c:v>
                </c:pt>
                <c:pt idx="1804">
                  <c:v>87.475917999999993</c:v>
                </c:pt>
                <c:pt idx="1805">
                  <c:v>87.388597000000004</c:v>
                </c:pt>
                <c:pt idx="1806">
                  <c:v>87.272422000000006</c:v>
                </c:pt>
                <c:pt idx="1807">
                  <c:v>87.188557000000003</c:v>
                </c:pt>
                <c:pt idx="1808">
                  <c:v>87.160174999999995</c:v>
                </c:pt>
                <c:pt idx="1809">
                  <c:v>87.164546999999999</c:v>
                </c:pt>
                <c:pt idx="1810">
                  <c:v>87.172820999999999</c:v>
                </c:pt>
                <c:pt idx="1811">
                  <c:v>87.180475000000001</c:v>
                </c:pt>
                <c:pt idx="1812">
                  <c:v>87.196535999999995</c:v>
                </c:pt>
                <c:pt idx="1813">
                  <c:v>87.217252000000002</c:v>
                </c:pt>
                <c:pt idx="1814">
                  <c:v>87.222357000000002</c:v>
                </c:pt>
                <c:pt idx="1815">
                  <c:v>87.197080999999997</c:v>
                </c:pt>
                <c:pt idx="1816">
                  <c:v>87.151506999999995</c:v>
                </c:pt>
                <c:pt idx="1817">
                  <c:v>87.112347999999997</c:v>
                </c:pt>
                <c:pt idx="1818">
                  <c:v>87.093963000000002</c:v>
                </c:pt>
                <c:pt idx="1819">
                  <c:v>87.082846000000004</c:v>
                </c:pt>
                <c:pt idx="1820">
                  <c:v>87.059501999999995</c:v>
                </c:pt>
                <c:pt idx="1821">
                  <c:v>87.032190999999997</c:v>
                </c:pt>
                <c:pt idx="1822">
                  <c:v>87.031948999999997</c:v>
                </c:pt>
                <c:pt idx="1823">
                  <c:v>87.070521999999997</c:v>
                </c:pt>
                <c:pt idx="1824">
                  <c:v>87.123706999999996</c:v>
                </c:pt>
                <c:pt idx="1825">
                  <c:v>87.169565000000006</c:v>
                </c:pt>
                <c:pt idx="1826">
                  <c:v>87.218689999999995</c:v>
                </c:pt>
                <c:pt idx="1827">
                  <c:v>87.279658999999995</c:v>
                </c:pt>
                <c:pt idx="1828">
                  <c:v>87.318263999999999</c:v>
                </c:pt>
                <c:pt idx="1829">
                  <c:v>87.293257999999994</c:v>
                </c:pt>
                <c:pt idx="1830">
                  <c:v>87.223196000000002</c:v>
                </c:pt>
                <c:pt idx="1831">
                  <c:v>87.173029999999997</c:v>
                </c:pt>
                <c:pt idx="1832">
                  <c:v>87.168859999999995</c:v>
                </c:pt>
                <c:pt idx="1833">
                  <c:v>87.169588000000005</c:v>
                </c:pt>
                <c:pt idx="1834">
                  <c:v>87.140192999999996</c:v>
                </c:pt>
                <c:pt idx="1835">
                  <c:v>87.109307000000001</c:v>
                </c:pt>
                <c:pt idx="1836">
                  <c:v>87.123018999999999</c:v>
                </c:pt>
                <c:pt idx="1837">
                  <c:v>87.179032000000007</c:v>
                </c:pt>
                <c:pt idx="1838">
                  <c:v>87.243305000000007</c:v>
                </c:pt>
                <c:pt idx="1839">
                  <c:v>87.294709999999995</c:v>
                </c:pt>
                <c:pt idx="1840">
                  <c:v>87.310301999999993</c:v>
                </c:pt>
                <c:pt idx="1841">
                  <c:v>87.247981999999993</c:v>
                </c:pt>
                <c:pt idx="1842">
                  <c:v>87.111159999999998</c:v>
                </c:pt>
                <c:pt idx="1843">
                  <c:v>86.994387000000003</c:v>
                </c:pt>
                <c:pt idx="1844">
                  <c:v>86.989536999999999</c:v>
                </c:pt>
                <c:pt idx="1845">
                  <c:v>87.082537000000002</c:v>
                </c:pt>
                <c:pt idx="1846">
                  <c:v>87.195463000000004</c:v>
                </c:pt>
                <c:pt idx="1847">
                  <c:v>87.288612999999998</c:v>
                </c:pt>
                <c:pt idx="1848">
                  <c:v>87.368933999999996</c:v>
                </c:pt>
                <c:pt idx="1849">
                  <c:v>87.422246000000001</c:v>
                </c:pt>
                <c:pt idx="1850">
                  <c:v>87.406681000000006</c:v>
                </c:pt>
                <c:pt idx="1851">
                  <c:v>87.324605000000005</c:v>
                </c:pt>
                <c:pt idx="1852">
                  <c:v>87.241620999999995</c:v>
                </c:pt>
                <c:pt idx="1853">
                  <c:v>87.207419999999999</c:v>
                </c:pt>
                <c:pt idx="1854">
                  <c:v>87.201096000000007</c:v>
                </c:pt>
                <c:pt idx="1855">
                  <c:v>87.181031000000004</c:v>
                </c:pt>
                <c:pt idx="1856">
                  <c:v>87.152141</c:v>
                </c:pt>
                <c:pt idx="1857">
                  <c:v>87.151331999999996</c:v>
                </c:pt>
                <c:pt idx="1858">
                  <c:v>87.191051000000002</c:v>
                </c:pt>
                <c:pt idx="1859">
                  <c:v>87.249801000000005</c:v>
                </c:pt>
                <c:pt idx="1860">
                  <c:v>87.305743000000007</c:v>
                </c:pt>
                <c:pt idx="1861">
                  <c:v>87.352974000000003</c:v>
                </c:pt>
                <c:pt idx="1862">
                  <c:v>87.388514000000001</c:v>
                </c:pt>
                <c:pt idx="1863">
                  <c:v>87.404861999999994</c:v>
                </c:pt>
                <c:pt idx="1864">
                  <c:v>87.398026999999999</c:v>
                </c:pt>
                <c:pt idx="1865">
                  <c:v>87.370928000000006</c:v>
                </c:pt>
                <c:pt idx="1866">
                  <c:v>87.329480000000004</c:v>
                </c:pt>
                <c:pt idx="1867">
                  <c:v>87.283641000000003</c:v>
                </c:pt>
                <c:pt idx="1868">
                  <c:v>87.248056000000005</c:v>
                </c:pt>
                <c:pt idx="1869">
                  <c:v>87.233048999999994</c:v>
                </c:pt>
                <c:pt idx="1870">
                  <c:v>87.237954999999999</c:v>
                </c:pt>
                <c:pt idx="1871">
                  <c:v>87.257970999999998</c:v>
                </c:pt>
                <c:pt idx="1872">
                  <c:v>87.292537999999993</c:v>
                </c:pt>
                <c:pt idx="1873">
                  <c:v>87.341313</c:v>
                </c:pt>
                <c:pt idx="1874">
                  <c:v>87.396215999999995</c:v>
                </c:pt>
                <c:pt idx="1875">
                  <c:v>87.445803999999995</c:v>
                </c:pt>
                <c:pt idx="1876">
                  <c:v>87.488011999999998</c:v>
                </c:pt>
                <c:pt idx="1877">
                  <c:v>87.531722000000002</c:v>
                </c:pt>
                <c:pt idx="1878">
                  <c:v>87.581663000000006</c:v>
                </c:pt>
                <c:pt idx="1879">
                  <c:v>87.624638000000004</c:v>
                </c:pt>
                <c:pt idx="1880">
                  <c:v>87.636092000000005</c:v>
                </c:pt>
                <c:pt idx="1881">
                  <c:v>87.603167999999997</c:v>
                </c:pt>
                <c:pt idx="1882">
                  <c:v>87.539655999999994</c:v>
                </c:pt>
                <c:pt idx="1883">
                  <c:v>87.475201999999996</c:v>
                </c:pt>
                <c:pt idx="1884">
                  <c:v>87.430566999999996</c:v>
                </c:pt>
                <c:pt idx="1885">
                  <c:v>87.408106000000004</c:v>
                </c:pt>
                <c:pt idx="1886">
                  <c:v>87.405060000000006</c:v>
                </c:pt>
                <c:pt idx="1887">
                  <c:v>87.423439000000002</c:v>
                </c:pt>
                <c:pt idx="1888">
                  <c:v>87.458865000000003</c:v>
                </c:pt>
                <c:pt idx="1889">
                  <c:v>87.490772000000007</c:v>
                </c:pt>
                <c:pt idx="1890">
                  <c:v>87.498158000000004</c:v>
                </c:pt>
                <c:pt idx="1891">
                  <c:v>87.482539000000003</c:v>
                </c:pt>
                <c:pt idx="1892">
                  <c:v>87.464292</c:v>
                </c:pt>
                <c:pt idx="1893">
                  <c:v>87.457984999999994</c:v>
                </c:pt>
                <c:pt idx="1894">
                  <c:v>87.460325999999995</c:v>
                </c:pt>
                <c:pt idx="1895">
                  <c:v>87.458631999999994</c:v>
                </c:pt>
                <c:pt idx="1896">
                  <c:v>87.440861999999996</c:v>
                </c:pt>
                <c:pt idx="1897">
                  <c:v>87.401854</c:v>
                </c:pt>
                <c:pt idx="1898">
                  <c:v>87.353463000000005</c:v>
                </c:pt>
                <c:pt idx="1899">
                  <c:v>87.325531999999995</c:v>
                </c:pt>
                <c:pt idx="1900">
                  <c:v>87.342089000000001</c:v>
                </c:pt>
                <c:pt idx="1901">
                  <c:v>87.396271999999996</c:v>
                </c:pt>
                <c:pt idx="1902">
                  <c:v>87.459993999999995</c:v>
                </c:pt>
                <c:pt idx="1903">
                  <c:v>87.514968999999994</c:v>
                </c:pt>
                <c:pt idx="1904">
                  <c:v>87.559133000000003</c:v>
                </c:pt>
                <c:pt idx="1905">
                  <c:v>87.586960000000005</c:v>
                </c:pt>
                <c:pt idx="1906">
                  <c:v>87.585189999999997</c:v>
                </c:pt>
                <c:pt idx="1907">
                  <c:v>87.551376000000005</c:v>
                </c:pt>
                <c:pt idx="1908">
                  <c:v>87.499103000000005</c:v>
                </c:pt>
                <c:pt idx="1909">
                  <c:v>87.442348999999993</c:v>
                </c:pt>
                <c:pt idx="1910">
                  <c:v>87.390548999999993</c:v>
                </c:pt>
                <c:pt idx="1911">
                  <c:v>87.356926999999999</c:v>
                </c:pt>
                <c:pt idx="1912">
                  <c:v>87.348642999999996</c:v>
                </c:pt>
                <c:pt idx="1913">
                  <c:v>87.345411999999996</c:v>
                </c:pt>
                <c:pt idx="1914">
                  <c:v>87.312347000000003</c:v>
                </c:pt>
                <c:pt idx="1915">
                  <c:v>87.246594000000002</c:v>
                </c:pt>
                <c:pt idx="1916">
                  <c:v>87.193307000000004</c:v>
                </c:pt>
                <c:pt idx="1917">
                  <c:v>87.199185999999997</c:v>
                </c:pt>
                <c:pt idx="1918">
                  <c:v>87.261319999999998</c:v>
                </c:pt>
                <c:pt idx="1919">
                  <c:v>87.332393999999994</c:v>
                </c:pt>
                <c:pt idx="1920">
                  <c:v>87.367797999999993</c:v>
                </c:pt>
                <c:pt idx="1921">
                  <c:v>87.359033999999994</c:v>
                </c:pt>
                <c:pt idx="1922">
                  <c:v>87.330763000000005</c:v>
                </c:pt>
                <c:pt idx="1923">
                  <c:v>87.318657999999999</c:v>
                </c:pt>
                <c:pt idx="1924">
                  <c:v>87.342108999999994</c:v>
                </c:pt>
                <c:pt idx="1925">
                  <c:v>87.389156999999997</c:v>
                </c:pt>
                <c:pt idx="1926">
                  <c:v>87.430036999999999</c:v>
                </c:pt>
                <c:pt idx="1927">
                  <c:v>87.444890000000001</c:v>
                </c:pt>
                <c:pt idx="1928">
                  <c:v>87.431331</c:v>
                </c:pt>
                <c:pt idx="1929">
                  <c:v>87.388705000000002</c:v>
                </c:pt>
                <c:pt idx="1930">
                  <c:v>87.318860999999998</c:v>
                </c:pt>
                <c:pt idx="1931">
                  <c:v>87.249517999999995</c:v>
                </c:pt>
                <c:pt idx="1932">
                  <c:v>87.228880000000004</c:v>
                </c:pt>
                <c:pt idx="1933">
                  <c:v>87.278666999999999</c:v>
                </c:pt>
                <c:pt idx="1934">
                  <c:v>87.367260000000002</c:v>
                </c:pt>
                <c:pt idx="1935">
                  <c:v>87.446163999999996</c:v>
                </c:pt>
                <c:pt idx="1936">
                  <c:v>87.502791000000002</c:v>
                </c:pt>
                <c:pt idx="1937">
                  <c:v>87.552423000000005</c:v>
                </c:pt>
                <c:pt idx="1938">
                  <c:v>87.588821999999993</c:v>
                </c:pt>
                <c:pt idx="1939">
                  <c:v>87.576644000000002</c:v>
                </c:pt>
                <c:pt idx="1940">
                  <c:v>87.494594000000006</c:v>
                </c:pt>
                <c:pt idx="1941">
                  <c:v>87.365871999999996</c:v>
                </c:pt>
                <c:pt idx="1942">
                  <c:v>87.239233999999996</c:v>
                </c:pt>
                <c:pt idx="1943">
                  <c:v>87.150098</c:v>
                </c:pt>
                <c:pt idx="1944">
                  <c:v>87.100342999999995</c:v>
                </c:pt>
                <c:pt idx="1945">
                  <c:v>87.067059</c:v>
                </c:pt>
                <c:pt idx="1946">
                  <c:v>87.031183999999996</c:v>
                </c:pt>
                <c:pt idx="1947">
                  <c:v>87.001717999999997</c:v>
                </c:pt>
                <c:pt idx="1948">
                  <c:v>87.009038000000004</c:v>
                </c:pt>
                <c:pt idx="1949">
                  <c:v>87.071952999999993</c:v>
                </c:pt>
                <c:pt idx="1950">
                  <c:v>87.175449</c:v>
                </c:pt>
                <c:pt idx="1951">
                  <c:v>87.281564000000003</c:v>
                </c:pt>
                <c:pt idx="1952">
                  <c:v>87.357811999999996</c:v>
                </c:pt>
                <c:pt idx="1953">
                  <c:v>87.390243999999996</c:v>
                </c:pt>
                <c:pt idx="1954">
                  <c:v>87.375782000000001</c:v>
                </c:pt>
                <c:pt idx="1955">
                  <c:v>87.317648000000005</c:v>
                </c:pt>
                <c:pt idx="1956">
                  <c:v>87.228583999999998</c:v>
                </c:pt>
                <c:pt idx="1957">
                  <c:v>87.128822999999997</c:v>
                </c:pt>
                <c:pt idx="1958">
                  <c:v>87.041431000000003</c:v>
                </c:pt>
                <c:pt idx="1959">
                  <c:v>86.986941000000002</c:v>
                </c:pt>
                <c:pt idx="1960">
                  <c:v>86.969318999999999</c:v>
                </c:pt>
                <c:pt idx="1961">
                  <c:v>86.970078000000001</c:v>
                </c:pt>
                <c:pt idx="1962">
                  <c:v>86.970225999999997</c:v>
                </c:pt>
                <c:pt idx="1963">
                  <c:v>86.973157999999998</c:v>
                </c:pt>
                <c:pt idx="1964">
                  <c:v>86.992200999999994</c:v>
                </c:pt>
                <c:pt idx="1965">
                  <c:v>87.024343000000002</c:v>
                </c:pt>
                <c:pt idx="1966">
                  <c:v>87.061644000000001</c:v>
                </c:pt>
                <c:pt idx="1967">
                  <c:v>87.122257000000005</c:v>
                </c:pt>
                <c:pt idx="1968">
                  <c:v>87.228969000000006</c:v>
                </c:pt>
                <c:pt idx="1969">
                  <c:v>87.353768000000002</c:v>
                </c:pt>
                <c:pt idx="1970">
                  <c:v>87.425807000000006</c:v>
                </c:pt>
                <c:pt idx="1971">
                  <c:v>87.412128999999993</c:v>
                </c:pt>
                <c:pt idx="1972">
                  <c:v>87.354112999999998</c:v>
                </c:pt>
                <c:pt idx="1973">
                  <c:v>87.300388999999996</c:v>
                </c:pt>
                <c:pt idx="1974">
                  <c:v>87.243269999999995</c:v>
                </c:pt>
                <c:pt idx="1975">
                  <c:v>87.155798000000004</c:v>
                </c:pt>
                <c:pt idx="1976">
                  <c:v>87.060916000000006</c:v>
                </c:pt>
                <c:pt idx="1977">
                  <c:v>87.016471999999993</c:v>
                </c:pt>
                <c:pt idx="1978">
                  <c:v>87.041150999999999</c:v>
                </c:pt>
                <c:pt idx="1979">
                  <c:v>87.088510999999997</c:v>
                </c:pt>
                <c:pt idx="1980">
                  <c:v>87.093957000000003</c:v>
                </c:pt>
                <c:pt idx="1981">
                  <c:v>87.032602999999995</c:v>
                </c:pt>
                <c:pt idx="1982">
                  <c:v>86.938907999999998</c:v>
                </c:pt>
                <c:pt idx="1983">
                  <c:v>86.881079999999997</c:v>
                </c:pt>
                <c:pt idx="1984">
                  <c:v>86.896120999999994</c:v>
                </c:pt>
                <c:pt idx="1985">
                  <c:v>86.949843999999999</c:v>
                </c:pt>
                <c:pt idx="1986">
                  <c:v>86.981026999999997</c:v>
                </c:pt>
                <c:pt idx="1987">
                  <c:v>86.970123000000001</c:v>
                </c:pt>
                <c:pt idx="1988">
                  <c:v>86.946578000000002</c:v>
                </c:pt>
                <c:pt idx="1989">
                  <c:v>86.938999999999993</c:v>
                </c:pt>
                <c:pt idx="1990">
                  <c:v>86.944795999999997</c:v>
                </c:pt>
                <c:pt idx="1991">
                  <c:v>86.955184000000003</c:v>
                </c:pt>
                <c:pt idx="1992">
                  <c:v>86.975088</c:v>
                </c:pt>
                <c:pt idx="1993">
                  <c:v>87.000091999999995</c:v>
                </c:pt>
                <c:pt idx="1994">
                  <c:v>87.006951999999998</c:v>
                </c:pt>
                <c:pt idx="1995">
                  <c:v>86.991459000000006</c:v>
                </c:pt>
                <c:pt idx="1996">
                  <c:v>86.992058999999998</c:v>
                </c:pt>
                <c:pt idx="1997">
                  <c:v>87.045948999999993</c:v>
                </c:pt>
                <c:pt idx="1998">
                  <c:v>87.138897</c:v>
                </c:pt>
                <c:pt idx="1999">
                  <c:v>87.212637000000001</c:v>
                </c:pt>
                <c:pt idx="2000">
                  <c:v>87.212743000000003</c:v>
                </c:pt>
                <c:pt idx="2001">
                  <c:v>87.133692999999994</c:v>
                </c:pt>
                <c:pt idx="2002">
                  <c:v>87.028913000000003</c:v>
                </c:pt>
                <c:pt idx="2003">
                  <c:v>86.979896999999994</c:v>
                </c:pt>
                <c:pt idx="2004">
                  <c:v>87.030450999999999</c:v>
                </c:pt>
                <c:pt idx="2005">
                  <c:v>87.141487999999995</c:v>
                </c:pt>
                <c:pt idx="2006">
                  <c:v>87.223116000000005</c:v>
                </c:pt>
                <c:pt idx="2007">
                  <c:v>87.217393999999999</c:v>
                </c:pt>
                <c:pt idx="2008">
                  <c:v>87.153949999999995</c:v>
                </c:pt>
                <c:pt idx="2009">
                  <c:v>87.103297999999995</c:v>
                </c:pt>
                <c:pt idx="2010">
                  <c:v>87.092678000000006</c:v>
                </c:pt>
                <c:pt idx="2011">
                  <c:v>87.112544999999997</c:v>
                </c:pt>
                <c:pt idx="2012">
                  <c:v>87.159599999999998</c:v>
                </c:pt>
                <c:pt idx="2013">
                  <c:v>87.224345999999997</c:v>
                </c:pt>
                <c:pt idx="2014">
                  <c:v>87.270414000000002</c:v>
                </c:pt>
                <c:pt idx="2015">
                  <c:v>87.263448999999994</c:v>
                </c:pt>
                <c:pt idx="2016">
                  <c:v>87.208838999999998</c:v>
                </c:pt>
                <c:pt idx="2017">
                  <c:v>87.137827000000001</c:v>
                </c:pt>
                <c:pt idx="2018">
                  <c:v>87.076840000000004</c:v>
                </c:pt>
                <c:pt idx="2019">
                  <c:v>87.049301999999997</c:v>
                </c:pt>
                <c:pt idx="2020">
                  <c:v>87.078203999999999</c:v>
                </c:pt>
                <c:pt idx="2021">
                  <c:v>87.152563000000001</c:v>
                </c:pt>
                <c:pt idx="2022">
                  <c:v>87.206754000000004</c:v>
                </c:pt>
                <c:pt idx="2023">
                  <c:v>87.183507000000006</c:v>
                </c:pt>
                <c:pt idx="2024">
                  <c:v>87.107831000000004</c:v>
                </c:pt>
                <c:pt idx="2025">
                  <c:v>87.047775999999999</c:v>
                </c:pt>
                <c:pt idx="2026">
                  <c:v>87.023167999999998</c:v>
                </c:pt>
                <c:pt idx="2027">
                  <c:v>87.006451999999996</c:v>
                </c:pt>
                <c:pt idx="2028">
                  <c:v>86.989665000000002</c:v>
                </c:pt>
                <c:pt idx="2029">
                  <c:v>86.992075</c:v>
                </c:pt>
                <c:pt idx="2030">
                  <c:v>87.011364999999998</c:v>
                </c:pt>
                <c:pt idx="2031">
                  <c:v>87.019952000000004</c:v>
                </c:pt>
                <c:pt idx="2032">
                  <c:v>87.015555000000006</c:v>
                </c:pt>
                <c:pt idx="2033">
                  <c:v>87.034828000000005</c:v>
                </c:pt>
                <c:pt idx="2034">
                  <c:v>87.095726999999997</c:v>
                </c:pt>
                <c:pt idx="2035">
                  <c:v>87.165784000000002</c:v>
                </c:pt>
                <c:pt idx="2036">
                  <c:v>87.205032000000003</c:v>
                </c:pt>
                <c:pt idx="2037">
                  <c:v>87.197080999999997</c:v>
                </c:pt>
                <c:pt idx="2038">
                  <c:v>87.140119999999996</c:v>
                </c:pt>
                <c:pt idx="2039">
                  <c:v>87.049254000000005</c:v>
                </c:pt>
                <c:pt idx="2040">
                  <c:v>86.968036999999995</c:v>
                </c:pt>
                <c:pt idx="2041">
                  <c:v>86.943066999999999</c:v>
                </c:pt>
                <c:pt idx="2042">
                  <c:v>86.977767</c:v>
                </c:pt>
                <c:pt idx="2043">
                  <c:v>87.033418999999995</c:v>
                </c:pt>
                <c:pt idx="2044">
                  <c:v>87.073454999999996</c:v>
                </c:pt>
                <c:pt idx="2045">
                  <c:v>87.088589999999996</c:v>
                </c:pt>
                <c:pt idx="2046">
                  <c:v>87.083185999999998</c:v>
                </c:pt>
                <c:pt idx="2047">
                  <c:v>87.065577000000005</c:v>
                </c:pt>
                <c:pt idx="2048">
                  <c:v>87.055977999999996</c:v>
                </c:pt>
                <c:pt idx="2049">
                  <c:v>87.071297999999999</c:v>
                </c:pt>
                <c:pt idx="2050">
                  <c:v>87.098062999999996</c:v>
                </c:pt>
                <c:pt idx="2051">
                  <c:v>87.102879000000001</c:v>
                </c:pt>
                <c:pt idx="2052">
                  <c:v>87.075357999999994</c:v>
                </c:pt>
                <c:pt idx="2053">
                  <c:v>87.044501999999994</c:v>
                </c:pt>
                <c:pt idx="2054">
                  <c:v>87.041618</c:v>
                </c:pt>
                <c:pt idx="2055">
                  <c:v>87.062584999999999</c:v>
                </c:pt>
                <c:pt idx="2056">
                  <c:v>87.077280000000002</c:v>
                </c:pt>
                <c:pt idx="2057">
                  <c:v>87.065251000000004</c:v>
                </c:pt>
                <c:pt idx="2058">
                  <c:v>87.036602000000002</c:v>
                </c:pt>
                <c:pt idx="2059">
                  <c:v>87.012962000000002</c:v>
                </c:pt>
                <c:pt idx="2060">
                  <c:v>87.001277999999999</c:v>
                </c:pt>
                <c:pt idx="2061">
                  <c:v>87.000844000000001</c:v>
                </c:pt>
                <c:pt idx="2062">
                  <c:v>87.013199</c:v>
                </c:pt>
                <c:pt idx="2063">
                  <c:v>87.038726999999994</c:v>
                </c:pt>
                <c:pt idx="2064">
                  <c:v>87.071855999999997</c:v>
                </c:pt>
                <c:pt idx="2065">
                  <c:v>87.099277000000001</c:v>
                </c:pt>
                <c:pt idx="2066">
                  <c:v>87.103155000000001</c:v>
                </c:pt>
                <c:pt idx="2067">
                  <c:v>87.075954999999993</c:v>
                </c:pt>
                <c:pt idx="2068">
                  <c:v>87.035256000000004</c:v>
                </c:pt>
                <c:pt idx="2069">
                  <c:v>87.007374999999996</c:v>
                </c:pt>
                <c:pt idx="2070">
                  <c:v>87.007561999999993</c:v>
                </c:pt>
                <c:pt idx="2071">
                  <c:v>87.031985000000006</c:v>
                </c:pt>
                <c:pt idx="2072">
                  <c:v>87.064071999999996</c:v>
                </c:pt>
                <c:pt idx="2073">
                  <c:v>87.087674000000007</c:v>
                </c:pt>
                <c:pt idx="2074">
                  <c:v>87.092332999999996</c:v>
                </c:pt>
                <c:pt idx="2075">
                  <c:v>87.082710000000006</c:v>
                </c:pt>
                <c:pt idx="2076">
                  <c:v>87.071295000000006</c:v>
                </c:pt>
                <c:pt idx="2077">
                  <c:v>87.064246999999995</c:v>
                </c:pt>
                <c:pt idx="2078">
                  <c:v>87.064417000000006</c:v>
                </c:pt>
                <c:pt idx="2079">
                  <c:v>87.074877999999998</c:v>
                </c:pt>
                <c:pt idx="2080">
                  <c:v>87.098837000000003</c:v>
                </c:pt>
                <c:pt idx="2081">
                  <c:v>87.127390000000005</c:v>
                </c:pt>
                <c:pt idx="2082">
                  <c:v>87.136217000000002</c:v>
                </c:pt>
                <c:pt idx="2083">
                  <c:v>87.125647999999998</c:v>
                </c:pt>
                <c:pt idx="2084">
                  <c:v>87.123078000000007</c:v>
                </c:pt>
                <c:pt idx="2085">
                  <c:v>87.139798999999996</c:v>
                </c:pt>
                <c:pt idx="2086">
                  <c:v>87.160737999999995</c:v>
                </c:pt>
                <c:pt idx="2087">
                  <c:v>87.166576000000006</c:v>
                </c:pt>
                <c:pt idx="2088">
                  <c:v>87.157661000000004</c:v>
                </c:pt>
                <c:pt idx="2089">
                  <c:v>87.146469999999994</c:v>
                </c:pt>
                <c:pt idx="2090">
                  <c:v>87.139353</c:v>
                </c:pt>
                <c:pt idx="2091">
                  <c:v>87.135878000000005</c:v>
                </c:pt>
                <c:pt idx="2092">
                  <c:v>87.138531999999998</c:v>
                </c:pt>
                <c:pt idx="2093">
                  <c:v>87.145356000000007</c:v>
                </c:pt>
                <c:pt idx="2094">
                  <c:v>87.137383999999997</c:v>
                </c:pt>
                <c:pt idx="2095">
                  <c:v>87.102463</c:v>
                </c:pt>
                <c:pt idx="2096">
                  <c:v>87.054379999999995</c:v>
                </c:pt>
                <c:pt idx="2097">
                  <c:v>87.017122000000001</c:v>
                </c:pt>
                <c:pt idx="2098">
                  <c:v>87.002931000000004</c:v>
                </c:pt>
                <c:pt idx="2099">
                  <c:v>87.005086000000006</c:v>
                </c:pt>
                <c:pt idx="2100">
                  <c:v>87.008510999999999</c:v>
                </c:pt>
                <c:pt idx="2101">
                  <c:v>87.001470999999995</c:v>
                </c:pt>
                <c:pt idx="2102">
                  <c:v>86.979152999999997</c:v>
                </c:pt>
                <c:pt idx="2103">
                  <c:v>86.954933999999994</c:v>
                </c:pt>
                <c:pt idx="2104">
                  <c:v>86.957808</c:v>
                </c:pt>
                <c:pt idx="2105">
                  <c:v>87.001388000000006</c:v>
                </c:pt>
                <c:pt idx="2106">
                  <c:v>87.063479000000001</c:v>
                </c:pt>
                <c:pt idx="2107">
                  <c:v>87.111976999999996</c:v>
                </c:pt>
                <c:pt idx="2108">
                  <c:v>87.140738999999996</c:v>
                </c:pt>
                <c:pt idx="2109">
                  <c:v>87.161519999999996</c:v>
                </c:pt>
                <c:pt idx="2110">
                  <c:v>87.173606000000007</c:v>
                </c:pt>
                <c:pt idx="2111">
                  <c:v>87.168953999999999</c:v>
                </c:pt>
                <c:pt idx="2112">
                  <c:v>87.150266999999999</c:v>
                </c:pt>
                <c:pt idx="2113">
                  <c:v>87.120194999999995</c:v>
                </c:pt>
                <c:pt idx="2114">
                  <c:v>87.073715000000007</c:v>
                </c:pt>
                <c:pt idx="2115">
                  <c:v>87.014718999999999</c:v>
                </c:pt>
                <c:pt idx="2116">
                  <c:v>86.970915000000005</c:v>
                </c:pt>
                <c:pt idx="2117">
                  <c:v>86.972352000000001</c:v>
                </c:pt>
                <c:pt idx="2118">
                  <c:v>87.017987000000005</c:v>
                </c:pt>
                <c:pt idx="2119">
                  <c:v>87.075145000000006</c:v>
                </c:pt>
                <c:pt idx="2120">
                  <c:v>87.111052999999998</c:v>
                </c:pt>
                <c:pt idx="2121">
                  <c:v>87.120457999999999</c:v>
                </c:pt>
                <c:pt idx="2122">
                  <c:v>87.114687000000004</c:v>
                </c:pt>
                <c:pt idx="2123">
                  <c:v>87.102053999999995</c:v>
                </c:pt>
                <c:pt idx="2124">
                  <c:v>87.088305000000005</c:v>
                </c:pt>
                <c:pt idx="2125">
                  <c:v>87.077005</c:v>
                </c:pt>
                <c:pt idx="2126">
                  <c:v>87.066428999999999</c:v>
                </c:pt>
                <c:pt idx="2127">
                  <c:v>87.057321999999999</c:v>
                </c:pt>
                <c:pt idx="2128">
                  <c:v>87.061852999999999</c:v>
                </c:pt>
                <c:pt idx="2129">
                  <c:v>87.095671999999993</c:v>
                </c:pt>
                <c:pt idx="2130">
                  <c:v>87.148178000000001</c:v>
                </c:pt>
                <c:pt idx="2131">
                  <c:v>87.172529999999995</c:v>
                </c:pt>
                <c:pt idx="2132">
                  <c:v>87.150144999999995</c:v>
                </c:pt>
                <c:pt idx="2133">
                  <c:v>87.116780000000006</c:v>
                </c:pt>
                <c:pt idx="2134">
                  <c:v>87.098572000000004</c:v>
                </c:pt>
                <c:pt idx="2135">
                  <c:v>87.092787000000001</c:v>
                </c:pt>
                <c:pt idx="2136">
                  <c:v>87.090238999999997</c:v>
                </c:pt>
                <c:pt idx="2137">
                  <c:v>87.086303999999998</c:v>
                </c:pt>
                <c:pt idx="2138">
                  <c:v>87.083220999999995</c:v>
                </c:pt>
                <c:pt idx="2139">
                  <c:v>87.084316000000001</c:v>
                </c:pt>
                <c:pt idx="2140">
                  <c:v>87.090292000000005</c:v>
                </c:pt>
                <c:pt idx="2141">
                  <c:v>87.099936</c:v>
                </c:pt>
                <c:pt idx="2142">
                  <c:v>87.113127000000006</c:v>
                </c:pt>
                <c:pt idx="2143">
                  <c:v>87.128057999999996</c:v>
                </c:pt>
                <c:pt idx="2144">
                  <c:v>87.139082999999999</c:v>
                </c:pt>
                <c:pt idx="2145">
                  <c:v>87.136381999999998</c:v>
                </c:pt>
                <c:pt idx="2146">
                  <c:v>87.118830000000003</c:v>
                </c:pt>
                <c:pt idx="2147">
                  <c:v>87.101383999999996</c:v>
                </c:pt>
                <c:pt idx="2148">
                  <c:v>87.098753000000002</c:v>
                </c:pt>
                <c:pt idx="2149">
                  <c:v>87.117962000000006</c:v>
                </c:pt>
                <c:pt idx="2150">
                  <c:v>87.150120999999999</c:v>
                </c:pt>
                <c:pt idx="2151">
                  <c:v>87.172929999999994</c:v>
                </c:pt>
                <c:pt idx="2152">
                  <c:v>87.171113000000005</c:v>
                </c:pt>
                <c:pt idx="2153">
                  <c:v>87.152241000000004</c:v>
                </c:pt>
                <c:pt idx="2154">
                  <c:v>87.138637000000003</c:v>
                </c:pt>
                <c:pt idx="2155">
                  <c:v>87.135041000000001</c:v>
                </c:pt>
                <c:pt idx="2156">
                  <c:v>87.133104000000003</c:v>
                </c:pt>
                <c:pt idx="2157">
                  <c:v>87.135403999999994</c:v>
                </c:pt>
                <c:pt idx="2158">
                  <c:v>87.138058999999998</c:v>
                </c:pt>
                <c:pt idx="2159">
                  <c:v>87.135355000000004</c:v>
                </c:pt>
                <c:pt idx="2160">
                  <c:v>87.137974</c:v>
                </c:pt>
                <c:pt idx="2161">
                  <c:v>87.153845000000004</c:v>
                </c:pt>
                <c:pt idx="2162">
                  <c:v>87.176610999999994</c:v>
                </c:pt>
                <c:pt idx="2163">
                  <c:v>87.200688</c:v>
                </c:pt>
                <c:pt idx="2164">
                  <c:v>87.222921999999997</c:v>
                </c:pt>
                <c:pt idx="2165">
                  <c:v>87.230287000000004</c:v>
                </c:pt>
                <c:pt idx="2166">
                  <c:v>87.207639999999998</c:v>
                </c:pt>
                <c:pt idx="2167">
                  <c:v>87.153458999999998</c:v>
                </c:pt>
                <c:pt idx="2168">
                  <c:v>87.089212000000003</c:v>
                </c:pt>
                <c:pt idx="2169">
                  <c:v>87.049706999999998</c:v>
                </c:pt>
                <c:pt idx="2170">
                  <c:v>87.049591000000007</c:v>
                </c:pt>
                <c:pt idx="2171">
                  <c:v>87.077189000000004</c:v>
                </c:pt>
                <c:pt idx="2172">
                  <c:v>87.108953</c:v>
                </c:pt>
                <c:pt idx="2173">
                  <c:v>87.137992999999994</c:v>
                </c:pt>
                <c:pt idx="2174">
                  <c:v>87.169998000000007</c:v>
                </c:pt>
                <c:pt idx="2175">
                  <c:v>87.190562999999997</c:v>
                </c:pt>
                <c:pt idx="2176">
                  <c:v>87.191405000000003</c:v>
                </c:pt>
                <c:pt idx="2177">
                  <c:v>87.186993999999999</c:v>
                </c:pt>
                <c:pt idx="2178">
                  <c:v>87.188058999999996</c:v>
                </c:pt>
                <c:pt idx="2179">
                  <c:v>87.191274000000007</c:v>
                </c:pt>
                <c:pt idx="2180">
                  <c:v>87.193759999999997</c:v>
                </c:pt>
                <c:pt idx="2181">
                  <c:v>87.202414000000005</c:v>
                </c:pt>
                <c:pt idx="2182">
                  <c:v>87.217887000000005</c:v>
                </c:pt>
                <c:pt idx="2183">
                  <c:v>87.233151000000007</c:v>
                </c:pt>
                <c:pt idx="2184">
                  <c:v>87.245240999999993</c:v>
                </c:pt>
                <c:pt idx="2185">
                  <c:v>87.260405000000006</c:v>
                </c:pt>
                <c:pt idx="2186">
                  <c:v>87.283326000000002</c:v>
                </c:pt>
                <c:pt idx="2187">
                  <c:v>87.302344000000005</c:v>
                </c:pt>
                <c:pt idx="2188">
                  <c:v>87.302665000000005</c:v>
                </c:pt>
                <c:pt idx="2189">
                  <c:v>87.280902999999995</c:v>
                </c:pt>
                <c:pt idx="2190">
                  <c:v>87.249320999999995</c:v>
                </c:pt>
                <c:pt idx="2191">
                  <c:v>87.228987000000004</c:v>
                </c:pt>
                <c:pt idx="2192">
                  <c:v>87.232928999999999</c:v>
                </c:pt>
                <c:pt idx="2193">
                  <c:v>87.259332000000001</c:v>
                </c:pt>
                <c:pt idx="2194">
                  <c:v>87.292809000000005</c:v>
                </c:pt>
                <c:pt idx="2195">
                  <c:v>87.316643999999997</c:v>
                </c:pt>
                <c:pt idx="2196">
                  <c:v>87.319406999999998</c:v>
                </c:pt>
                <c:pt idx="2197">
                  <c:v>87.299870999999996</c:v>
                </c:pt>
                <c:pt idx="2198">
                  <c:v>87.271580999999998</c:v>
                </c:pt>
                <c:pt idx="2199">
                  <c:v>87.254271000000003</c:v>
                </c:pt>
                <c:pt idx="2200">
                  <c:v>87.262561000000005</c:v>
                </c:pt>
                <c:pt idx="2201">
                  <c:v>87.280844000000002</c:v>
                </c:pt>
                <c:pt idx="2202">
                  <c:v>87.279262000000003</c:v>
                </c:pt>
                <c:pt idx="2203">
                  <c:v>87.252328000000006</c:v>
                </c:pt>
                <c:pt idx="2204">
                  <c:v>87.219942000000003</c:v>
                </c:pt>
                <c:pt idx="2205">
                  <c:v>87.207496000000006</c:v>
                </c:pt>
                <c:pt idx="2206">
                  <c:v>87.226495</c:v>
                </c:pt>
                <c:pt idx="2207">
                  <c:v>87.256321</c:v>
                </c:pt>
                <c:pt idx="2208">
                  <c:v>87.277710999999996</c:v>
                </c:pt>
                <c:pt idx="2209">
                  <c:v>87.298913999999996</c:v>
                </c:pt>
                <c:pt idx="2210">
                  <c:v>87.314094999999995</c:v>
                </c:pt>
                <c:pt idx="2211">
                  <c:v>87.309713000000002</c:v>
                </c:pt>
                <c:pt idx="2212">
                  <c:v>87.295006999999998</c:v>
                </c:pt>
                <c:pt idx="2213">
                  <c:v>87.286911000000003</c:v>
                </c:pt>
                <c:pt idx="2214">
                  <c:v>87.288982000000004</c:v>
                </c:pt>
                <c:pt idx="2215">
                  <c:v>87.294786000000002</c:v>
                </c:pt>
                <c:pt idx="2216">
                  <c:v>87.294781999999998</c:v>
                </c:pt>
                <c:pt idx="2217">
                  <c:v>87.287970999999999</c:v>
                </c:pt>
                <c:pt idx="2218">
                  <c:v>87.290347999999994</c:v>
                </c:pt>
                <c:pt idx="2219">
                  <c:v>87.304435999999995</c:v>
                </c:pt>
                <c:pt idx="2220">
                  <c:v>87.323915</c:v>
                </c:pt>
                <c:pt idx="2221">
                  <c:v>87.344341999999997</c:v>
                </c:pt>
                <c:pt idx="2222">
                  <c:v>87.361123000000006</c:v>
                </c:pt>
                <c:pt idx="2223">
                  <c:v>87.364018999999999</c:v>
                </c:pt>
                <c:pt idx="2224">
                  <c:v>87.341902000000005</c:v>
                </c:pt>
                <c:pt idx="2225">
                  <c:v>87.312111999999999</c:v>
                </c:pt>
                <c:pt idx="2226">
                  <c:v>87.318393999999998</c:v>
                </c:pt>
                <c:pt idx="2227">
                  <c:v>87.353802000000002</c:v>
                </c:pt>
                <c:pt idx="2228">
                  <c:v>87.368728000000004</c:v>
                </c:pt>
                <c:pt idx="2229">
                  <c:v>87.366226999999995</c:v>
                </c:pt>
                <c:pt idx="2230">
                  <c:v>87.357933000000003</c:v>
                </c:pt>
                <c:pt idx="2231">
                  <c:v>87.343227999999996</c:v>
                </c:pt>
                <c:pt idx="2232">
                  <c:v>87.328446</c:v>
                </c:pt>
                <c:pt idx="2233">
                  <c:v>87.312087000000005</c:v>
                </c:pt>
                <c:pt idx="2234">
                  <c:v>87.290464999999998</c:v>
                </c:pt>
                <c:pt idx="2235">
                  <c:v>87.265377000000001</c:v>
                </c:pt>
                <c:pt idx="2236">
                  <c:v>87.254918000000004</c:v>
                </c:pt>
                <c:pt idx="2237">
                  <c:v>87.273236999999995</c:v>
                </c:pt>
                <c:pt idx="2238">
                  <c:v>87.303860999999998</c:v>
                </c:pt>
                <c:pt idx="2239">
                  <c:v>87.318980999999994</c:v>
                </c:pt>
                <c:pt idx="2240">
                  <c:v>87.312696000000003</c:v>
                </c:pt>
                <c:pt idx="2241">
                  <c:v>87.295062000000001</c:v>
                </c:pt>
                <c:pt idx="2242">
                  <c:v>87.288002000000006</c:v>
                </c:pt>
                <c:pt idx="2243">
                  <c:v>87.290153000000004</c:v>
                </c:pt>
                <c:pt idx="2244">
                  <c:v>87.280439999999999</c:v>
                </c:pt>
                <c:pt idx="2245">
                  <c:v>87.257527999999994</c:v>
                </c:pt>
                <c:pt idx="2246">
                  <c:v>87.238778999999994</c:v>
                </c:pt>
                <c:pt idx="2247">
                  <c:v>87.246440000000007</c:v>
                </c:pt>
                <c:pt idx="2248">
                  <c:v>87.272672999999998</c:v>
                </c:pt>
                <c:pt idx="2249">
                  <c:v>87.275621999999998</c:v>
                </c:pt>
                <c:pt idx="2250">
                  <c:v>87.230594999999994</c:v>
                </c:pt>
                <c:pt idx="2251">
                  <c:v>87.153271000000004</c:v>
                </c:pt>
                <c:pt idx="2252">
                  <c:v>87.06953</c:v>
                </c:pt>
                <c:pt idx="2253">
                  <c:v>87.008758999999998</c:v>
                </c:pt>
                <c:pt idx="2254">
                  <c:v>86.984092000000004</c:v>
                </c:pt>
                <c:pt idx="2255">
                  <c:v>86.978836000000001</c:v>
                </c:pt>
                <c:pt idx="2256">
                  <c:v>86.974805000000003</c:v>
                </c:pt>
                <c:pt idx="2257">
                  <c:v>86.963873000000007</c:v>
                </c:pt>
                <c:pt idx="2258">
                  <c:v>86.943692999999996</c:v>
                </c:pt>
                <c:pt idx="2259">
                  <c:v>86.916559000000007</c:v>
                </c:pt>
                <c:pt idx="2260">
                  <c:v>86.888963000000004</c:v>
                </c:pt>
                <c:pt idx="2261">
                  <c:v>86.859666000000004</c:v>
                </c:pt>
                <c:pt idx="2262">
                  <c:v>86.819023000000001</c:v>
                </c:pt>
                <c:pt idx="2263">
                  <c:v>86.757514999999998</c:v>
                </c:pt>
                <c:pt idx="2264">
                  <c:v>86.723134000000002</c:v>
                </c:pt>
                <c:pt idx="2265">
                  <c:v>86.735714999999999</c:v>
                </c:pt>
                <c:pt idx="2266">
                  <c:v>86.716176000000004</c:v>
                </c:pt>
                <c:pt idx="2267">
                  <c:v>86.673537999999994</c:v>
                </c:pt>
                <c:pt idx="2268">
                  <c:v>86.649370000000005</c:v>
                </c:pt>
                <c:pt idx="2269">
                  <c:v>86.631197</c:v>
                </c:pt>
                <c:pt idx="2270">
                  <c:v>86.622230999999999</c:v>
                </c:pt>
                <c:pt idx="2271">
                  <c:v>86.614103999999998</c:v>
                </c:pt>
                <c:pt idx="2272">
                  <c:v>86.587500000000006</c:v>
                </c:pt>
                <c:pt idx="2273">
                  <c:v>86.542760999999999</c:v>
                </c:pt>
                <c:pt idx="2274">
                  <c:v>86.487690000000001</c:v>
                </c:pt>
                <c:pt idx="2275">
                  <c:v>86.416697999999997</c:v>
                </c:pt>
                <c:pt idx="2276">
                  <c:v>86.337042999999994</c:v>
                </c:pt>
                <c:pt idx="2277">
                  <c:v>86.268376000000004</c:v>
                </c:pt>
                <c:pt idx="2278">
                  <c:v>86.210244000000003</c:v>
                </c:pt>
                <c:pt idx="2279">
                  <c:v>86.142816999999994</c:v>
                </c:pt>
                <c:pt idx="2280">
                  <c:v>86.064464000000001</c:v>
                </c:pt>
                <c:pt idx="2281">
                  <c:v>85.984423000000007</c:v>
                </c:pt>
                <c:pt idx="2282">
                  <c:v>85.826459999999997</c:v>
                </c:pt>
                <c:pt idx="2283">
                  <c:v>85.539113999999998</c:v>
                </c:pt>
                <c:pt idx="2284">
                  <c:v>85.223775000000003</c:v>
                </c:pt>
                <c:pt idx="2285">
                  <c:v>84.939081000000002</c:v>
                </c:pt>
                <c:pt idx="2286">
                  <c:v>84.675757000000004</c:v>
                </c:pt>
                <c:pt idx="2287">
                  <c:v>84.428967</c:v>
                </c:pt>
                <c:pt idx="2288">
                  <c:v>84.179918000000001</c:v>
                </c:pt>
                <c:pt idx="2289">
                  <c:v>83.913512999999995</c:v>
                </c:pt>
                <c:pt idx="2290">
                  <c:v>83.649551000000002</c:v>
                </c:pt>
                <c:pt idx="2291">
                  <c:v>83.431689000000006</c:v>
                </c:pt>
                <c:pt idx="2292">
                  <c:v>83.281865999999994</c:v>
                </c:pt>
                <c:pt idx="2293">
                  <c:v>83.194745999999995</c:v>
                </c:pt>
                <c:pt idx="2294">
                  <c:v>83.150396000000001</c:v>
                </c:pt>
                <c:pt idx="2295">
                  <c:v>83.138127999999995</c:v>
                </c:pt>
                <c:pt idx="2296">
                  <c:v>83.141597000000004</c:v>
                </c:pt>
                <c:pt idx="2297">
                  <c:v>83.145056999999994</c:v>
                </c:pt>
                <c:pt idx="2298">
                  <c:v>83.216649000000004</c:v>
                </c:pt>
                <c:pt idx="2299">
                  <c:v>83.404036000000005</c:v>
                </c:pt>
                <c:pt idx="2300">
                  <c:v>83.602181999999999</c:v>
                </c:pt>
                <c:pt idx="2301">
                  <c:v>83.704856000000007</c:v>
                </c:pt>
                <c:pt idx="2302">
                  <c:v>83.726969999999994</c:v>
                </c:pt>
                <c:pt idx="2303">
                  <c:v>83.775653000000005</c:v>
                </c:pt>
                <c:pt idx="2304">
                  <c:v>83.907540999999995</c:v>
                </c:pt>
                <c:pt idx="2305">
                  <c:v>84.059111999999999</c:v>
                </c:pt>
                <c:pt idx="2306">
                  <c:v>84.159013999999999</c:v>
                </c:pt>
                <c:pt idx="2307">
                  <c:v>84.201138999999998</c:v>
                </c:pt>
                <c:pt idx="2308">
                  <c:v>84.230226999999999</c:v>
                </c:pt>
                <c:pt idx="2309">
                  <c:v>84.272343000000006</c:v>
                </c:pt>
                <c:pt idx="2310">
                  <c:v>84.312821</c:v>
                </c:pt>
                <c:pt idx="2311">
                  <c:v>84.323417000000006</c:v>
                </c:pt>
                <c:pt idx="2312">
                  <c:v>84.296856000000005</c:v>
                </c:pt>
                <c:pt idx="2313">
                  <c:v>84.255619999999993</c:v>
                </c:pt>
                <c:pt idx="2314">
                  <c:v>84.249702999999997</c:v>
                </c:pt>
                <c:pt idx="2315">
                  <c:v>84.240491000000006</c:v>
                </c:pt>
                <c:pt idx="2316">
                  <c:v>84.167259999999999</c:v>
                </c:pt>
                <c:pt idx="2317">
                  <c:v>84.157741000000001</c:v>
                </c:pt>
                <c:pt idx="2318">
                  <c:v>84.204663999999994</c:v>
                </c:pt>
                <c:pt idx="2319">
                  <c:v>84.243544</c:v>
                </c:pt>
                <c:pt idx="2320">
                  <c:v>84.286202000000003</c:v>
                </c:pt>
                <c:pt idx="2321">
                  <c:v>84.322880999999995</c:v>
                </c:pt>
                <c:pt idx="2322">
                  <c:v>84.344267000000002</c:v>
                </c:pt>
                <c:pt idx="2323">
                  <c:v>84.357149000000007</c:v>
                </c:pt>
                <c:pt idx="2324">
                  <c:v>84.354124999999996</c:v>
                </c:pt>
                <c:pt idx="2325">
                  <c:v>84.318517</c:v>
                </c:pt>
                <c:pt idx="2326">
                  <c:v>84.283741000000006</c:v>
                </c:pt>
                <c:pt idx="2327">
                  <c:v>84.260738000000003</c:v>
                </c:pt>
                <c:pt idx="2328">
                  <c:v>84.239571999999995</c:v>
                </c:pt>
                <c:pt idx="2329">
                  <c:v>84.209630000000004</c:v>
                </c:pt>
                <c:pt idx="2330">
                  <c:v>84.146086999999994</c:v>
                </c:pt>
                <c:pt idx="2331">
                  <c:v>84.073048</c:v>
                </c:pt>
                <c:pt idx="2332">
                  <c:v>84.032773000000006</c:v>
                </c:pt>
                <c:pt idx="2333">
                  <c:v>84.014139</c:v>
                </c:pt>
                <c:pt idx="2334">
                  <c:v>83.996938</c:v>
                </c:pt>
                <c:pt idx="2335">
                  <c:v>83.980196000000007</c:v>
                </c:pt>
                <c:pt idx="2336">
                  <c:v>83.959475999999995</c:v>
                </c:pt>
                <c:pt idx="2337">
                  <c:v>83.911563000000001</c:v>
                </c:pt>
                <c:pt idx="2338">
                  <c:v>83.854737</c:v>
                </c:pt>
                <c:pt idx="2339">
                  <c:v>83.820899999999995</c:v>
                </c:pt>
                <c:pt idx="2340">
                  <c:v>83.800030000000007</c:v>
                </c:pt>
                <c:pt idx="2341">
                  <c:v>83.791813000000005</c:v>
                </c:pt>
                <c:pt idx="2342">
                  <c:v>83.787143999999998</c:v>
                </c:pt>
                <c:pt idx="2343">
                  <c:v>83.763099999999994</c:v>
                </c:pt>
                <c:pt idx="2344">
                  <c:v>83.702918999999994</c:v>
                </c:pt>
                <c:pt idx="2345">
                  <c:v>83.694291000000007</c:v>
                </c:pt>
                <c:pt idx="2346">
                  <c:v>83.720263000000003</c:v>
                </c:pt>
                <c:pt idx="2347">
                  <c:v>83.612922999999995</c:v>
                </c:pt>
                <c:pt idx="2348">
                  <c:v>83.549499999999995</c:v>
                </c:pt>
                <c:pt idx="2349">
                  <c:v>83.543970999999999</c:v>
                </c:pt>
                <c:pt idx="2350">
                  <c:v>83.486044000000007</c:v>
                </c:pt>
                <c:pt idx="2351">
                  <c:v>83.409811000000005</c:v>
                </c:pt>
                <c:pt idx="2352">
                  <c:v>83.337706999999995</c:v>
                </c:pt>
                <c:pt idx="2353">
                  <c:v>83.262477000000004</c:v>
                </c:pt>
                <c:pt idx="2354">
                  <c:v>83.234154000000004</c:v>
                </c:pt>
                <c:pt idx="2355">
                  <c:v>83.254470999999995</c:v>
                </c:pt>
                <c:pt idx="2356">
                  <c:v>83.251535000000004</c:v>
                </c:pt>
                <c:pt idx="2357">
                  <c:v>83.209451999999999</c:v>
                </c:pt>
                <c:pt idx="2358">
                  <c:v>83.161287000000002</c:v>
                </c:pt>
                <c:pt idx="2359">
                  <c:v>83.127759999999995</c:v>
                </c:pt>
                <c:pt idx="2360">
                  <c:v>83.100700000000003</c:v>
                </c:pt>
                <c:pt idx="2361">
                  <c:v>83.068329000000006</c:v>
                </c:pt>
                <c:pt idx="2362">
                  <c:v>83.044481000000005</c:v>
                </c:pt>
                <c:pt idx="2363">
                  <c:v>83.031383000000005</c:v>
                </c:pt>
                <c:pt idx="2364">
                  <c:v>82.961786000000004</c:v>
                </c:pt>
                <c:pt idx="2365">
                  <c:v>82.871324999999999</c:v>
                </c:pt>
                <c:pt idx="2366">
                  <c:v>82.831605999999994</c:v>
                </c:pt>
                <c:pt idx="2367">
                  <c:v>82.808351999999999</c:v>
                </c:pt>
                <c:pt idx="2368">
                  <c:v>82.785186999999993</c:v>
                </c:pt>
                <c:pt idx="2369">
                  <c:v>82.769810000000007</c:v>
                </c:pt>
                <c:pt idx="2370">
                  <c:v>82.758521000000002</c:v>
                </c:pt>
                <c:pt idx="2371">
                  <c:v>82.741246000000004</c:v>
                </c:pt>
                <c:pt idx="2372">
                  <c:v>82.713220000000007</c:v>
                </c:pt>
                <c:pt idx="2373">
                  <c:v>82.682711999999995</c:v>
                </c:pt>
                <c:pt idx="2374">
                  <c:v>82.654471999999998</c:v>
                </c:pt>
                <c:pt idx="2375">
                  <c:v>82.617963000000003</c:v>
                </c:pt>
                <c:pt idx="2376">
                  <c:v>82.561622999999997</c:v>
                </c:pt>
                <c:pt idx="2377">
                  <c:v>82.506922000000003</c:v>
                </c:pt>
                <c:pt idx="2378">
                  <c:v>82.502272000000005</c:v>
                </c:pt>
                <c:pt idx="2379">
                  <c:v>82.524238999999994</c:v>
                </c:pt>
                <c:pt idx="2380">
                  <c:v>82.518471000000005</c:v>
                </c:pt>
                <c:pt idx="2381">
                  <c:v>82.490858000000003</c:v>
                </c:pt>
                <c:pt idx="2382">
                  <c:v>82.472962999999993</c:v>
                </c:pt>
                <c:pt idx="2383">
                  <c:v>82.453356999999997</c:v>
                </c:pt>
                <c:pt idx="2384">
                  <c:v>82.421880000000002</c:v>
                </c:pt>
                <c:pt idx="2385">
                  <c:v>82.403228999999996</c:v>
                </c:pt>
                <c:pt idx="2386">
                  <c:v>82.396107000000001</c:v>
                </c:pt>
                <c:pt idx="2387">
                  <c:v>82.402102999999997</c:v>
                </c:pt>
                <c:pt idx="2388">
                  <c:v>82.424122999999994</c:v>
                </c:pt>
                <c:pt idx="2389">
                  <c:v>82.443066999999999</c:v>
                </c:pt>
                <c:pt idx="2390">
                  <c:v>82.447714000000005</c:v>
                </c:pt>
                <c:pt idx="2391">
                  <c:v>82.445884000000007</c:v>
                </c:pt>
                <c:pt idx="2392">
                  <c:v>82.442075000000003</c:v>
                </c:pt>
                <c:pt idx="2393">
                  <c:v>82.429584000000006</c:v>
                </c:pt>
                <c:pt idx="2394">
                  <c:v>82.411927000000006</c:v>
                </c:pt>
                <c:pt idx="2395">
                  <c:v>82.392325999999997</c:v>
                </c:pt>
                <c:pt idx="2396">
                  <c:v>82.370787000000007</c:v>
                </c:pt>
                <c:pt idx="2397">
                  <c:v>82.360625999999996</c:v>
                </c:pt>
                <c:pt idx="2398">
                  <c:v>82.377967999999996</c:v>
                </c:pt>
                <c:pt idx="2399">
                  <c:v>82.415301999999997</c:v>
                </c:pt>
                <c:pt idx="2400">
                  <c:v>82.445999999999998</c:v>
                </c:pt>
                <c:pt idx="2401">
                  <c:v>82.458890999999994</c:v>
                </c:pt>
                <c:pt idx="2402">
                  <c:v>82.463475000000003</c:v>
                </c:pt>
                <c:pt idx="2403">
                  <c:v>82.464686</c:v>
                </c:pt>
                <c:pt idx="2404">
                  <c:v>82.455406999999994</c:v>
                </c:pt>
                <c:pt idx="2405">
                  <c:v>82.437516000000002</c:v>
                </c:pt>
                <c:pt idx="2406">
                  <c:v>82.433920999999998</c:v>
                </c:pt>
                <c:pt idx="2407">
                  <c:v>82.458696000000003</c:v>
                </c:pt>
                <c:pt idx="2408">
                  <c:v>82.496351000000004</c:v>
                </c:pt>
                <c:pt idx="2409">
                  <c:v>82.524995000000004</c:v>
                </c:pt>
                <c:pt idx="2410">
                  <c:v>82.542708000000005</c:v>
                </c:pt>
                <c:pt idx="2411">
                  <c:v>82.560451999999998</c:v>
                </c:pt>
                <c:pt idx="2412">
                  <c:v>82.584052</c:v>
                </c:pt>
                <c:pt idx="2413">
                  <c:v>82.613146</c:v>
                </c:pt>
                <c:pt idx="2414">
                  <c:v>82.650328999999999</c:v>
                </c:pt>
                <c:pt idx="2415">
                  <c:v>82.695571000000001</c:v>
                </c:pt>
                <c:pt idx="2416">
                  <c:v>82.729810000000001</c:v>
                </c:pt>
                <c:pt idx="2417">
                  <c:v>82.748251999999994</c:v>
                </c:pt>
                <c:pt idx="2418">
                  <c:v>82.773529999999994</c:v>
                </c:pt>
                <c:pt idx="2419">
                  <c:v>82.813184000000007</c:v>
                </c:pt>
                <c:pt idx="2420">
                  <c:v>82.835026999999997</c:v>
                </c:pt>
                <c:pt idx="2421">
                  <c:v>82.818298999999996</c:v>
                </c:pt>
                <c:pt idx="2422">
                  <c:v>82.793357</c:v>
                </c:pt>
                <c:pt idx="2423">
                  <c:v>82.795841999999993</c:v>
                </c:pt>
                <c:pt idx="2424">
                  <c:v>82.828119000000001</c:v>
                </c:pt>
                <c:pt idx="2425">
                  <c:v>82.887753000000004</c:v>
                </c:pt>
                <c:pt idx="2426">
                  <c:v>82.941272999999995</c:v>
                </c:pt>
                <c:pt idx="2427">
                  <c:v>82.961055000000002</c:v>
                </c:pt>
                <c:pt idx="2428">
                  <c:v>82.969644000000002</c:v>
                </c:pt>
                <c:pt idx="2429">
                  <c:v>82.990457000000006</c:v>
                </c:pt>
                <c:pt idx="2430">
                  <c:v>83.023681999999994</c:v>
                </c:pt>
                <c:pt idx="2431">
                  <c:v>83.080997999999994</c:v>
                </c:pt>
                <c:pt idx="2432">
                  <c:v>83.143580999999998</c:v>
                </c:pt>
                <c:pt idx="2433">
                  <c:v>83.174773000000002</c:v>
                </c:pt>
                <c:pt idx="2434">
                  <c:v>83.177695999999997</c:v>
                </c:pt>
                <c:pt idx="2435">
                  <c:v>83.178240000000002</c:v>
                </c:pt>
                <c:pt idx="2436">
                  <c:v>83.174055999999993</c:v>
                </c:pt>
                <c:pt idx="2437">
                  <c:v>83.162861000000007</c:v>
                </c:pt>
                <c:pt idx="2438">
                  <c:v>83.161145000000005</c:v>
                </c:pt>
                <c:pt idx="2439">
                  <c:v>83.237454999999997</c:v>
                </c:pt>
                <c:pt idx="2440">
                  <c:v>83.370264000000006</c:v>
                </c:pt>
                <c:pt idx="2441">
                  <c:v>83.292176999999995</c:v>
                </c:pt>
                <c:pt idx="2442">
                  <c:v>83.165504999999996</c:v>
                </c:pt>
                <c:pt idx="2443">
                  <c:v>83.164253000000002</c:v>
                </c:pt>
                <c:pt idx="2444">
                  <c:v>83.144475</c:v>
                </c:pt>
                <c:pt idx="2445">
                  <c:v>83.128151000000003</c:v>
                </c:pt>
                <c:pt idx="2446">
                  <c:v>83.160174999999995</c:v>
                </c:pt>
                <c:pt idx="2447">
                  <c:v>83.209502999999998</c:v>
                </c:pt>
                <c:pt idx="2448">
                  <c:v>83.238529999999997</c:v>
                </c:pt>
                <c:pt idx="2449">
                  <c:v>83.251704000000004</c:v>
                </c:pt>
                <c:pt idx="2450">
                  <c:v>83.266613000000007</c:v>
                </c:pt>
                <c:pt idx="2451">
                  <c:v>83.290509</c:v>
                </c:pt>
                <c:pt idx="2452">
                  <c:v>83.312524999999994</c:v>
                </c:pt>
                <c:pt idx="2453">
                  <c:v>83.323035000000004</c:v>
                </c:pt>
                <c:pt idx="2454">
                  <c:v>83.326286999999994</c:v>
                </c:pt>
                <c:pt idx="2455">
                  <c:v>83.320048</c:v>
                </c:pt>
                <c:pt idx="2456">
                  <c:v>83.318996999999996</c:v>
                </c:pt>
                <c:pt idx="2457">
                  <c:v>83.362560000000002</c:v>
                </c:pt>
                <c:pt idx="2458">
                  <c:v>83.445432999999994</c:v>
                </c:pt>
                <c:pt idx="2459">
                  <c:v>83.463513000000006</c:v>
                </c:pt>
                <c:pt idx="2460">
                  <c:v>83.363101</c:v>
                </c:pt>
                <c:pt idx="2461">
                  <c:v>83.365689000000003</c:v>
                </c:pt>
                <c:pt idx="2462">
                  <c:v>83.467151000000001</c:v>
                </c:pt>
                <c:pt idx="2463">
                  <c:v>83.534105999999994</c:v>
                </c:pt>
                <c:pt idx="2464">
                  <c:v>83.549396000000002</c:v>
                </c:pt>
                <c:pt idx="2465">
                  <c:v>83.545925999999994</c:v>
                </c:pt>
                <c:pt idx="2466">
                  <c:v>83.542531999999994</c:v>
                </c:pt>
                <c:pt idx="2467">
                  <c:v>83.552441999999999</c:v>
                </c:pt>
                <c:pt idx="2468">
                  <c:v>83.598676999999995</c:v>
                </c:pt>
                <c:pt idx="2469">
                  <c:v>83.656047000000001</c:v>
                </c:pt>
                <c:pt idx="2470">
                  <c:v>83.705275999999998</c:v>
                </c:pt>
                <c:pt idx="2471">
                  <c:v>83.747444000000002</c:v>
                </c:pt>
                <c:pt idx="2472">
                  <c:v>83.785956999999996</c:v>
                </c:pt>
                <c:pt idx="2473">
                  <c:v>83.830456999999996</c:v>
                </c:pt>
                <c:pt idx="2474">
                  <c:v>83.890748000000002</c:v>
                </c:pt>
                <c:pt idx="2475">
                  <c:v>83.950907000000001</c:v>
                </c:pt>
                <c:pt idx="2476">
                  <c:v>83.986749000000003</c:v>
                </c:pt>
                <c:pt idx="2477">
                  <c:v>84.004239999999996</c:v>
                </c:pt>
                <c:pt idx="2478">
                  <c:v>84.003729000000007</c:v>
                </c:pt>
                <c:pt idx="2479">
                  <c:v>83.997801999999993</c:v>
                </c:pt>
                <c:pt idx="2480">
                  <c:v>84.020962999999995</c:v>
                </c:pt>
                <c:pt idx="2481">
                  <c:v>84.038525000000007</c:v>
                </c:pt>
                <c:pt idx="2482">
                  <c:v>84.038488000000001</c:v>
                </c:pt>
                <c:pt idx="2483">
                  <c:v>84.040581000000003</c:v>
                </c:pt>
                <c:pt idx="2484">
                  <c:v>84.065162999999998</c:v>
                </c:pt>
                <c:pt idx="2485">
                  <c:v>84.116821000000002</c:v>
                </c:pt>
                <c:pt idx="2486">
                  <c:v>84.186982999999998</c:v>
                </c:pt>
                <c:pt idx="2487">
                  <c:v>84.274565999999993</c:v>
                </c:pt>
                <c:pt idx="2488">
                  <c:v>84.365148000000005</c:v>
                </c:pt>
                <c:pt idx="2489">
                  <c:v>84.422021000000001</c:v>
                </c:pt>
                <c:pt idx="2490">
                  <c:v>84.429222999999993</c:v>
                </c:pt>
                <c:pt idx="2491">
                  <c:v>84.421648000000005</c:v>
                </c:pt>
                <c:pt idx="2492">
                  <c:v>84.452380000000005</c:v>
                </c:pt>
                <c:pt idx="2493">
                  <c:v>84.500977000000006</c:v>
                </c:pt>
                <c:pt idx="2494">
                  <c:v>84.592793999999998</c:v>
                </c:pt>
                <c:pt idx="2495">
                  <c:v>84.684849</c:v>
                </c:pt>
                <c:pt idx="2496">
                  <c:v>84.722932</c:v>
                </c:pt>
                <c:pt idx="2497">
                  <c:v>84.736301999999995</c:v>
                </c:pt>
                <c:pt idx="2498">
                  <c:v>84.763555999999994</c:v>
                </c:pt>
                <c:pt idx="2499">
                  <c:v>84.808653000000007</c:v>
                </c:pt>
                <c:pt idx="2500">
                  <c:v>84.836799999999997</c:v>
                </c:pt>
                <c:pt idx="2501">
                  <c:v>84.815336000000002</c:v>
                </c:pt>
                <c:pt idx="2502">
                  <c:v>84.726406999999995</c:v>
                </c:pt>
                <c:pt idx="2503">
                  <c:v>84.568647999999996</c:v>
                </c:pt>
                <c:pt idx="2504">
                  <c:v>84.410116000000002</c:v>
                </c:pt>
                <c:pt idx="2505">
                  <c:v>84.319883000000004</c:v>
                </c:pt>
                <c:pt idx="2506">
                  <c:v>84.281211999999996</c:v>
                </c:pt>
                <c:pt idx="2507">
                  <c:v>84.260074000000003</c:v>
                </c:pt>
                <c:pt idx="2508">
                  <c:v>84.250264000000001</c:v>
                </c:pt>
                <c:pt idx="2509">
                  <c:v>84.247451999999996</c:v>
                </c:pt>
                <c:pt idx="2510">
                  <c:v>84.254728999999998</c:v>
                </c:pt>
                <c:pt idx="2511">
                  <c:v>84.307604999999995</c:v>
                </c:pt>
                <c:pt idx="2512">
                  <c:v>84.415111999999993</c:v>
                </c:pt>
                <c:pt idx="2513">
                  <c:v>84.541922</c:v>
                </c:pt>
                <c:pt idx="2514">
                  <c:v>84.666521000000003</c:v>
                </c:pt>
                <c:pt idx="2515">
                  <c:v>84.789043000000007</c:v>
                </c:pt>
                <c:pt idx="2516">
                  <c:v>84.903041999999999</c:v>
                </c:pt>
                <c:pt idx="2517">
                  <c:v>85.012608999999998</c:v>
                </c:pt>
                <c:pt idx="2518">
                  <c:v>85.122567000000004</c:v>
                </c:pt>
                <c:pt idx="2519">
                  <c:v>85.228786999999997</c:v>
                </c:pt>
                <c:pt idx="2520">
                  <c:v>85.322875999999994</c:v>
                </c:pt>
                <c:pt idx="2521">
                  <c:v>85.400082999999995</c:v>
                </c:pt>
                <c:pt idx="2522">
                  <c:v>85.454516999999996</c:v>
                </c:pt>
                <c:pt idx="2523">
                  <c:v>85.473491999999993</c:v>
                </c:pt>
                <c:pt idx="2524">
                  <c:v>85.459084000000004</c:v>
                </c:pt>
                <c:pt idx="2525">
                  <c:v>85.422393</c:v>
                </c:pt>
                <c:pt idx="2526">
                  <c:v>85.332053999999999</c:v>
                </c:pt>
                <c:pt idx="2527">
                  <c:v>85.088863000000003</c:v>
                </c:pt>
                <c:pt idx="2528">
                  <c:v>84.739682000000002</c:v>
                </c:pt>
                <c:pt idx="2529">
                  <c:v>84.446465000000003</c:v>
                </c:pt>
                <c:pt idx="2530">
                  <c:v>84.198603000000006</c:v>
                </c:pt>
                <c:pt idx="2531">
                  <c:v>83.948476999999997</c:v>
                </c:pt>
                <c:pt idx="2532">
                  <c:v>83.705157</c:v>
                </c:pt>
                <c:pt idx="2533">
                  <c:v>83.482026000000005</c:v>
                </c:pt>
                <c:pt idx="2534">
                  <c:v>83.262589000000006</c:v>
                </c:pt>
                <c:pt idx="2535">
                  <c:v>83.022566999999995</c:v>
                </c:pt>
                <c:pt idx="2536">
                  <c:v>82.805710000000005</c:v>
                </c:pt>
                <c:pt idx="2537">
                  <c:v>82.667471000000006</c:v>
                </c:pt>
                <c:pt idx="2538">
                  <c:v>82.582492000000002</c:v>
                </c:pt>
                <c:pt idx="2539">
                  <c:v>82.514094</c:v>
                </c:pt>
                <c:pt idx="2540">
                  <c:v>82.453259000000003</c:v>
                </c:pt>
                <c:pt idx="2541">
                  <c:v>82.419004000000001</c:v>
                </c:pt>
                <c:pt idx="2542">
                  <c:v>82.404404999999997</c:v>
                </c:pt>
                <c:pt idx="2543">
                  <c:v>82.397064999999998</c:v>
                </c:pt>
                <c:pt idx="2544">
                  <c:v>82.485755999999995</c:v>
                </c:pt>
                <c:pt idx="2545">
                  <c:v>82.625794999999997</c:v>
                </c:pt>
                <c:pt idx="2546">
                  <c:v>82.750506999999999</c:v>
                </c:pt>
                <c:pt idx="2547">
                  <c:v>82.869155000000006</c:v>
                </c:pt>
                <c:pt idx="2548">
                  <c:v>82.991373999999993</c:v>
                </c:pt>
                <c:pt idx="2549">
                  <c:v>83.100595999999996</c:v>
                </c:pt>
                <c:pt idx="2550">
                  <c:v>83.186166</c:v>
                </c:pt>
                <c:pt idx="2551">
                  <c:v>83.264961999999997</c:v>
                </c:pt>
                <c:pt idx="2552">
                  <c:v>83.358922000000007</c:v>
                </c:pt>
                <c:pt idx="2553">
                  <c:v>83.454802999999998</c:v>
                </c:pt>
                <c:pt idx="2554">
                  <c:v>83.535297</c:v>
                </c:pt>
                <c:pt idx="2555">
                  <c:v>83.597837999999996</c:v>
                </c:pt>
                <c:pt idx="2556">
                  <c:v>83.655609999999996</c:v>
                </c:pt>
                <c:pt idx="2557">
                  <c:v>83.724779999999996</c:v>
                </c:pt>
                <c:pt idx="2558">
                  <c:v>83.806250000000006</c:v>
                </c:pt>
                <c:pt idx="2559">
                  <c:v>83.888324999999995</c:v>
                </c:pt>
                <c:pt idx="2560">
                  <c:v>83.961116000000004</c:v>
                </c:pt>
                <c:pt idx="2561">
                  <c:v>84.034447999999998</c:v>
                </c:pt>
                <c:pt idx="2562">
                  <c:v>84.109177000000003</c:v>
                </c:pt>
                <c:pt idx="2563">
                  <c:v>84.150137999999998</c:v>
                </c:pt>
                <c:pt idx="2564">
                  <c:v>84.148262000000003</c:v>
                </c:pt>
                <c:pt idx="2565">
                  <c:v>84.155997999999997</c:v>
                </c:pt>
                <c:pt idx="2566">
                  <c:v>84.187678000000005</c:v>
                </c:pt>
                <c:pt idx="2567">
                  <c:v>84.236266000000001</c:v>
                </c:pt>
                <c:pt idx="2568">
                  <c:v>84.289720000000003</c:v>
                </c:pt>
                <c:pt idx="2569">
                  <c:v>84.321189000000004</c:v>
                </c:pt>
                <c:pt idx="2570">
                  <c:v>84.310123000000004</c:v>
                </c:pt>
                <c:pt idx="2571">
                  <c:v>84.270439999999994</c:v>
                </c:pt>
                <c:pt idx="2572">
                  <c:v>84.234579999999994</c:v>
                </c:pt>
                <c:pt idx="2573">
                  <c:v>84.210042999999999</c:v>
                </c:pt>
                <c:pt idx="2574">
                  <c:v>84.194629000000006</c:v>
                </c:pt>
                <c:pt idx="2575">
                  <c:v>84.177387999999993</c:v>
                </c:pt>
                <c:pt idx="2576">
                  <c:v>84.144183999999996</c:v>
                </c:pt>
                <c:pt idx="2577">
                  <c:v>84.106240999999997</c:v>
                </c:pt>
                <c:pt idx="2578">
                  <c:v>84.078616999999994</c:v>
                </c:pt>
                <c:pt idx="2579">
                  <c:v>84.057931999999994</c:v>
                </c:pt>
                <c:pt idx="2580">
                  <c:v>84.010560999999996</c:v>
                </c:pt>
                <c:pt idx="2581">
                  <c:v>83.903661</c:v>
                </c:pt>
                <c:pt idx="2582">
                  <c:v>83.792075999999994</c:v>
                </c:pt>
                <c:pt idx="2583">
                  <c:v>83.728102000000007</c:v>
                </c:pt>
                <c:pt idx="2584">
                  <c:v>83.698024000000004</c:v>
                </c:pt>
                <c:pt idx="2585">
                  <c:v>83.693816999999996</c:v>
                </c:pt>
                <c:pt idx="2586">
                  <c:v>83.709282999999999</c:v>
                </c:pt>
                <c:pt idx="2587">
                  <c:v>83.725972999999996</c:v>
                </c:pt>
                <c:pt idx="2588">
                  <c:v>83.732220999999996</c:v>
                </c:pt>
                <c:pt idx="2589">
                  <c:v>83.735337000000001</c:v>
                </c:pt>
                <c:pt idx="2590">
                  <c:v>83.741482000000005</c:v>
                </c:pt>
                <c:pt idx="2591">
                  <c:v>83.743184999999997</c:v>
                </c:pt>
                <c:pt idx="2592">
                  <c:v>83.737461999999994</c:v>
                </c:pt>
                <c:pt idx="2593">
                  <c:v>83.725430000000003</c:v>
                </c:pt>
                <c:pt idx="2594">
                  <c:v>83.706044000000006</c:v>
                </c:pt>
                <c:pt idx="2595">
                  <c:v>83.666222000000005</c:v>
                </c:pt>
                <c:pt idx="2596">
                  <c:v>83.604804000000001</c:v>
                </c:pt>
                <c:pt idx="2597">
                  <c:v>83.547610000000006</c:v>
                </c:pt>
                <c:pt idx="2598">
                  <c:v>83.507267999999996</c:v>
                </c:pt>
                <c:pt idx="2599">
                  <c:v>83.471315000000004</c:v>
                </c:pt>
                <c:pt idx="2600">
                  <c:v>83.413820999999999</c:v>
                </c:pt>
                <c:pt idx="2601">
                  <c:v>83.327343999999997</c:v>
                </c:pt>
                <c:pt idx="2602">
                  <c:v>83.239176999999998</c:v>
                </c:pt>
                <c:pt idx="2603">
                  <c:v>83.159869</c:v>
                </c:pt>
                <c:pt idx="2604">
                  <c:v>83.070542000000003</c:v>
                </c:pt>
                <c:pt idx="2605">
                  <c:v>82.964979</c:v>
                </c:pt>
                <c:pt idx="2606">
                  <c:v>82.872592999999995</c:v>
                </c:pt>
                <c:pt idx="2607">
                  <c:v>82.805511999999993</c:v>
                </c:pt>
                <c:pt idx="2608">
                  <c:v>82.747909000000007</c:v>
                </c:pt>
                <c:pt idx="2609">
                  <c:v>82.692837999999995</c:v>
                </c:pt>
                <c:pt idx="2610">
                  <c:v>82.639560000000003</c:v>
                </c:pt>
                <c:pt idx="2611">
                  <c:v>82.575787000000005</c:v>
                </c:pt>
                <c:pt idx="2612">
                  <c:v>82.484752999999998</c:v>
                </c:pt>
                <c:pt idx="2613">
                  <c:v>82.377020999999999</c:v>
                </c:pt>
                <c:pt idx="2614">
                  <c:v>82.288756000000006</c:v>
                </c:pt>
                <c:pt idx="2615">
                  <c:v>82.224159999999998</c:v>
                </c:pt>
                <c:pt idx="2616">
                  <c:v>82.163719999999998</c:v>
                </c:pt>
                <c:pt idx="2617">
                  <c:v>82.100352999999998</c:v>
                </c:pt>
                <c:pt idx="2618">
                  <c:v>82.034002999999998</c:v>
                </c:pt>
                <c:pt idx="2619">
                  <c:v>81.968898999999993</c:v>
                </c:pt>
                <c:pt idx="2620">
                  <c:v>81.916494</c:v>
                </c:pt>
                <c:pt idx="2621">
                  <c:v>81.891655</c:v>
                </c:pt>
                <c:pt idx="2622">
                  <c:v>81.899788000000001</c:v>
                </c:pt>
                <c:pt idx="2623">
                  <c:v>81.934078999999997</c:v>
                </c:pt>
                <c:pt idx="2624">
                  <c:v>81.991380000000007</c:v>
                </c:pt>
                <c:pt idx="2625">
                  <c:v>82.079297999999994</c:v>
                </c:pt>
                <c:pt idx="2626">
                  <c:v>82.200160999999994</c:v>
                </c:pt>
                <c:pt idx="2627">
                  <c:v>82.331515999999993</c:v>
                </c:pt>
                <c:pt idx="2628">
                  <c:v>82.445195999999996</c:v>
                </c:pt>
                <c:pt idx="2629">
                  <c:v>82.527754000000002</c:v>
                </c:pt>
                <c:pt idx="2630">
                  <c:v>82.578091000000001</c:v>
                </c:pt>
                <c:pt idx="2631">
                  <c:v>82.598659999999995</c:v>
                </c:pt>
                <c:pt idx="2632">
                  <c:v>82.601663000000002</c:v>
                </c:pt>
                <c:pt idx="2633">
                  <c:v>82.603189999999998</c:v>
                </c:pt>
                <c:pt idx="2634">
                  <c:v>82.603847999999999</c:v>
                </c:pt>
                <c:pt idx="2635">
                  <c:v>82.595072000000002</c:v>
                </c:pt>
                <c:pt idx="2636">
                  <c:v>82.576659000000006</c:v>
                </c:pt>
                <c:pt idx="2637">
                  <c:v>82.560840999999996</c:v>
                </c:pt>
                <c:pt idx="2638">
                  <c:v>82.559368000000006</c:v>
                </c:pt>
                <c:pt idx="2639">
                  <c:v>82.566886999999994</c:v>
                </c:pt>
                <c:pt idx="2640">
                  <c:v>82.573554000000001</c:v>
                </c:pt>
                <c:pt idx="2641">
                  <c:v>82.583287999999996</c:v>
                </c:pt>
                <c:pt idx="2642">
                  <c:v>82.605787000000007</c:v>
                </c:pt>
                <c:pt idx="2643">
                  <c:v>82.642703999999995</c:v>
                </c:pt>
                <c:pt idx="2644">
                  <c:v>82.684535999999994</c:v>
                </c:pt>
                <c:pt idx="2645">
                  <c:v>82.714797000000004</c:v>
                </c:pt>
                <c:pt idx="2646">
                  <c:v>82.719967999999994</c:v>
                </c:pt>
                <c:pt idx="2647">
                  <c:v>82.702951999999996</c:v>
                </c:pt>
                <c:pt idx="2648">
                  <c:v>82.686783000000005</c:v>
                </c:pt>
                <c:pt idx="2649">
                  <c:v>82.690979999999996</c:v>
                </c:pt>
                <c:pt idx="2650">
                  <c:v>82.717684000000006</c:v>
                </c:pt>
                <c:pt idx="2651">
                  <c:v>82.749922999999995</c:v>
                </c:pt>
                <c:pt idx="2652">
                  <c:v>82.768749</c:v>
                </c:pt>
                <c:pt idx="2653">
                  <c:v>82.769182999999998</c:v>
                </c:pt>
                <c:pt idx="2654">
                  <c:v>82.760487999999995</c:v>
                </c:pt>
                <c:pt idx="2655">
                  <c:v>82.757842999999994</c:v>
                </c:pt>
                <c:pt idx="2656">
                  <c:v>82.771665999999996</c:v>
                </c:pt>
                <c:pt idx="2657">
                  <c:v>82.798327999999998</c:v>
                </c:pt>
                <c:pt idx="2658">
                  <c:v>82.820357999999999</c:v>
                </c:pt>
                <c:pt idx="2659">
                  <c:v>82.816417999999999</c:v>
                </c:pt>
                <c:pt idx="2660">
                  <c:v>82.778623999999994</c:v>
                </c:pt>
                <c:pt idx="2661">
                  <c:v>82.730384000000001</c:v>
                </c:pt>
                <c:pt idx="2662">
                  <c:v>82.705673000000004</c:v>
                </c:pt>
                <c:pt idx="2663">
                  <c:v>82.710893999999996</c:v>
                </c:pt>
                <c:pt idx="2664">
                  <c:v>82.732094000000004</c:v>
                </c:pt>
                <c:pt idx="2665">
                  <c:v>82.753338999999997</c:v>
                </c:pt>
                <c:pt idx="2666">
                  <c:v>82.762551999999999</c:v>
                </c:pt>
                <c:pt idx="2667">
                  <c:v>82.757475999999997</c:v>
                </c:pt>
                <c:pt idx="2668">
                  <c:v>82.747428999999997</c:v>
                </c:pt>
                <c:pt idx="2669">
                  <c:v>82.742255999999998</c:v>
                </c:pt>
                <c:pt idx="2670">
                  <c:v>82.741299999999995</c:v>
                </c:pt>
                <c:pt idx="2671">
                  <c:v>82.737020000000001</c:v>
                </c:pt>
                <c:pt idx="2672">
                  <c:v>82.728022999999993</c:v>
                </c:pt>
                <c:pt idx="2673">
                  <c:v>82.719943999999998</c:v>
                </c:pt>
                <c:pt idx="2674">
                  <c:v>82.718196000000006</c:v>
                </c:pt>
                <c:pt idx="2675">
                  <c:v>82.72287</c:v>
                </c:pt>
                <c:pt idx="2676">
                  <c:v>82.731589999999997</c:v>
                </c:pt>
                <c:pt idx="2677">
                  <c:v>82.741333999999995</c:v>
                </c:pt>
                <c:pt idx="2678">
                  <c:v>82.745706999999996</c:v>
                </c:pt>
                <c:pt idx="2679">
                  <c:v>82.736020999999994</c:v>
                </c:pt>
                <c:pt idx="2680">
                  <c:v>82.707567999999995</c:v>
                </c:pt>
                <c:pt idx="2681">
                  <c:v>82.664270000000002</c:v>
                </c:pt>
                <c:pt idx="2682">
                  <c:v>82.615864000000002</c:v>
                </c:pt>
                <c:pt idx="2683">
                  <c:v>82.570279999999997</c:v>
                </c:pt>
                <c:pt idx="2684">
                  <c:v>82.528219000000007</c:v>
                </c:pt>
                <c:pt idx="2685">
                  <c:v>82.483577999999994</c:v>
                </c:pt>
                <c:pt idx="2686">
                  <c:v>82.428822999999994</c:v>
                </c:pt>
                <c:pt idx="2687">
                  <c:v>82.364652000000007</c:v>
                </c:pt>
                <c:pt idx="2688">
                  <c:v>82.302341999999996</c:v>
                </c:pt>
                <c:pt idx="2689">
                  <c:v>82.249728000000005</c:v>
                </c:pt>
                <c:pt idx="2690">
                  <c:v>82.201511999999994</c:v>
                </c:pt>
                <c:pt idx="2691">
                  <c:v>82.149224000000004</c:v>
                </c:pt>
                <c:pt idx="2692">
                  <c:v>82.094549999999998</c:v>
                </c:pt>
                <c:pt idx="2693">
                  <c:v>82.043626000000003</c:v>
                </c:pt>
                <c:pt idx="2694">
                  <c:v>81.995416000000006</c:v>
                </c:pt>
                <c:pt idx="2695">
                  <c:v>81.944102000000001</c:v>
                </c:pt>
                <c:pt idx="2696">
                  <c:v>81.891254000000004</c:v>
                </c:pt>
                <c:pt idx="2697">
                  <c:v>81.843675000000005</c:v>
                </c:pt>
                <c:pt idx="2698">
                  <c:v>81.800387999999998</c:v>
                </c:pt>
                <c:pt idx="2699">
                  <c:v>81.753095999999999</c:v>
                </c:pt>
                <c:pt idx="2700">
                  <c:v>81.699309999999997</c:v>
                </c:pt>
                <c:pt idx="2701">
                  <c:v>81.644796999999997</c:v>
                </c:pt>
                <c:pt idx="2702">
                  <c:v>81.593563000000003</c:v>
                </c:pt>
                <c:pt idx="2703">
                  <c:v>81.546848999999995</c:v>
                </c:pt>
                <c:pt idx="2704">
                  <c:v>81.509651000000005</c:v>
                </c:pt>
                <c:pt idx="2705">
                  <c:v>81.484933999999996</c:v>
                </c:pt>
                <c:pt idx="2706">
                  <c:v>81.460830000000001</c:v>
                </c:pt>
                <c:pt idx="2707">
                  <c:v>81.417056000000002</c:v>
                </c:pt>
                <c:pt idx="2708">
                  <c:v>81.346007999999998</c:v>
                </c:pt>
                <c:pt idx="2709">
                  <c:v>81.257228999999995</c:v>
                </c:pt>
                <c:pt idx="2710">
                  <c:v>81.161818999999994</c:v>
                </c:pt>
                <c:pt idx="2711">
                  <c:v>81.065839999999994</c:v>
                </c:pt>
                <c:pt idx="2712">
                  <c:v>80.980052000000001</c:v>
                </c:pt>
                <c:pt idx="2713">
                  <c:v>80.918280999999993</c:v>
                </c:pt>
                <c:pt idx="2714">
                  <c:v>80.879233999999997</c:v>
                </c:pt>
                <c:pt idx="2715">
                  <c:v>80.845500000000001</c:v>
                </c:pt>
                <c:pt idx="2716">
                  <c:v>80.806146999999996</c:v>
                </c:pt>
                <c:pt idx="2717">
                  <c:v>80.767090999999994</c:v>
                </c:pt>
                <c:pt idx="2718">
                  <c:v>80.735991999999996</c:v>
                </c:pt>
                <c:pt idx="2719">
                  <c:v>80.710691999999995</c:v>
                </c:pt>
                <c:pt idx="2720">
                  <c:v>80.686730999999995</c:v>
                </c:pt>
                <c:pt idx="2721">
                  <c:v>80.663514000000006</c:v>
                </c:pt>
                <c:pt idx="2722">
                  <c:v>80.636054999999999</c:v>
                </c:pt>
                <c:pt idx="2723">
                  <c:v>80.593633999999994</c:v>
                </c:pt>
                <c:pt idx="2724">
                  <c:v>80.534008999999998</c:v>
                </c:pt>
                <c:pt idx="2725">
                  <c:v>80.468692000000004</c:v>
                </c:pt>
                <c:pt idx="2726">
                  <c:v>80.407353999999998</c:v>
                </c:pt>
                <c:pt idx="2727">
                  <c:v>80.346446999999998</c:v>
                </c:pt>
                <c:pt idx="2728">
                  <c:v>80.280089000000004</c:v>
                </c:pt>
                <c:pt idx="2729">
                  <c:v>80.212766000000002</c:v>
                </c:pt>
                <c:pt idx="2730">
                  <c:v>80.153358999999995</c:v>
                </c:pt>
                <c:pt idx="2731">
                  <c:v>80.105512000000004</c:v>
                </c:pt>
                <c:pt idx="2732">
                  <c:v>80.071213</c:v>
                </c:pt>
                <c:pt idx="2733">
                  <c:v>80.053533000000002</c:v>
                </c:pt>
                <c:pt idx="2734">
                  <c:v>80.047008000000005</c:v>
                </c:pt>
                <c:pt idx="2735">
                  <c:v>80.034936000000002</c:v>
                </c:pt>
                <c:pt idx="2736">
                  <c:v>80.004778999999999</c:v>
                </c:pt>
                <c:pt idx="2737">
                  <c:v>79.959367</c:v>
                </c:pt>
                <c:pt idx="2738">
                  <c:v>79.907974999999993</c:v>
                </c:pt>
                <c:pt idx="2739">
                  <c:v>79.855348000000006</c:v>
                </c:pt>
                <c:pt idx="2740">
                  <c:v>79.804520999999994</c:v>
                </c:pt>
                <c:pt idx="2741">
                  <c:v>79.762590000000003</c:v>
                </c:pt>
                <c:pt idx="2742">
                  <c:v>79.735923999999997</c:v>
                </c:pt>
                <c:pt idx="2743">
                  <c:v>79.725703999999993</c:v>
                </c:pt>
                <c:pt idx="2744">
                  <c:v>79.731786</c:v>
                </c:pt>
                <c:pt idx="2745">
                  <c:v>79.753707000000006</c:v>
                </c:pt>
                <c:pt idx="2746">
                  <c:v>79.786248000000001</c:v>
                </c:pt>
                <c:pt idx="2747">
                  <c:v>79.822230000000005</c:v>
                </c:pt>
                <c:pt idx="2748">
                  <c:v>79.859593000000004</c:v>
                </c:pt>
                <c:pt idx="2749">
                  <c:v>79.896281000000002</c:v>
                </c:pt>
                <c:pt idx="2750">
                  <c:v>79.919936000000007</c:v>
                </c:pt>
                <c:pt idx="2751">
                  <c:v>79.916593000000006</c:v>
                </c:pt>
                <c:pt idx="2752">
                  <c:v>79.890759000000003</c:v>
                </c:pt>
                <c:pt idx="2753">
                  <c:v>79.862983999999997</c:v>
                </c:pt>
                <c:pt idx="2754">
                  <c:v>79.843163000000004</c:v>
                </c:pt>
                <c:pt idx="2755">
                  <c:v>79.819647000000003</c:v>
                </c:pt>
                <c:pt idx="2756">
                  <c:v>79.779954000000004</c:v>
                </c:pt>
                <c:pt idx="2757">
                  <c:v>79.727722</c:v>
                </c:pt>
                <c:pt idx="2758">
                  <c:v>79.672402000000005</c:v>
                </c:pt>
                <c:pt idx="2759">
                  <c:v>79.617502000000002</c:v>
                </c:pt>
                <c:pt idx="2760">
                  <c:v>79.568370000000002</c:v>
                </c:pt>
                <c:pt idx="2761">
                  <c:v>79.535717000000005</c:v>
                </c:pt>
                <c:pt idx="2762">
                  <c:v>79.518298999999999</c:v>
                </c:pt>
                <c:pt idx="2763">
                  <c:v>79.494607000000002</c:v>
                </c:pt>
                <c:pt idx="2764">
                  <c:v>79.445789000000005</c:v>
                </c:pt>
                <c:pt idx="2765">
                  <c:v>79.378563999999997</c:v>
                </c:pt>
                <c:pt idx="2766">
                  <c:v>79.314914999999999</c:v>
                </c:pt>
                <c:pt idx="2767">
                  <c:v>79.267301000000003</c:v>
                </c:pt>
                <c:pt idx="2768">
                  <c:v>79.234652999999994</c:v>
                </c:pt>
                <c:pt idx="2769">
                  <c:v>79.213627000000002</c:v>
                </c:pt>
                <c:pt idx="2770">
                  <c:v>79.200901999999999</c:v>
                </c:pt>
                <c:pt idx="2771">
                  <c:v>79.190702999999999</c:v>
                </c:pt>
                <c:pt idx="2772">
                  <c:v>79.181602999999996</c:v>
                </c:pt>
                <c:pt idx="2773">
                  <c:v>79.181832</c:v>
                </c:pt>
                <c:pt idx="2774">
                  <c:v>79.199290000000005</c:v>
                </c:pt>
                <c:pt idx="2775">
                  <c:v>79.229994000000005</c:v>
                </c:pt>
                <c:pt idx="2776">
                  <c:v>79.263401999999999</c:v>
                </c:pt>
                <c:pt idx="2777">
                  <c:v>79.295188999999993</c:v>
                </c:pt>
                <c:pt idx="2778">
                  <c:v>79.329239000000001</c:v>
                </c:pt>
                <c:pt idx="2779">
                  <c:v>79.371465000000001</c:v>
                </c:pt>
                <c:pt idx="2780">
                  <c:v>79.426085999999998</c:v>
                </c:pt>
                <c:pt idx="2781">
                  <c:v>79.493606999999997</c:v>
                </c:pt>
                <c:pt idx="2782">
                  <c:v>79.569106000000005</c:v>
                </c:pt>
                <c:pt idx="2783">
                  <c:v>79.646882000000005</c:v>
                </c:pt>
                <c:pt idx="2784">
                  <c:v>79.728069000000005</c:v>
                </c:pt>
                <c:pt idx="2785">
                  <c:v>79.817926</c:v>
                </c:pt>
                <c:pt idx="2786">
                  <c:v>79.914597999999998</c:v>
                </c:pt>
                <c:pt idx="2787">
                  <c:v>80.006074999999996</c:v>
                </c:pt>
                <c:pt idx="2788">
                  <c:v>80.078924000000001</c:v>
                </c:pt>
                <c:pt idx="2789">
                  <c:v>80.124645999999998</c:v>
                </c:pt>
                <c:pt idx="2790">
                  <c:v>80.139268000000001</c:v>
                </c:pt>
                <c:pt idx="2791">
                  <c:v>80.125034999999997</c:v>
                </c:pt>
                <c:pt idx="2792">
                  <c:v>80.093269000000006</c:v>
                </c:pt>
                <c:pt idx="2793">
                  <c:v>80.057844000000003</c:v>
                </c:pt>
                <c:pt idx="2794">
                  <c:v>80.023752000000002</c:v>
                </c:pt>
                <c:pt idx="2795">
                  <c:v>79.989087999999995</c:v>
                </c:pt>
                <c:pt idx="2796">
                  <c:v>79.958203999999995</c:v>
                </c:pt>
                <c:pt idx="2797">
                  <c:v>79.941799000000003</c:v>
                </c:pt>
                <c:pt idx="2798">
                  <c:v>79.941514999999995</c:v>
                </c:pt>
                <c:pt idx="2799">
                  <c:v>79.947029000000001</c:v>
                </c:pt>
                <c:pt idx="2800">
                  <c:v>79.954267999999999</c:v>
                </c:pt>
                <c:pt idx="2801">
                  <c:v>79.975368000000003</c:v>
                </c:pt>
                <c:pt idx="2802">
                  <c:v>80.022046000000003</c:v>
                </c:pt>
                <c:pt idx="2803">
                  <c:v>80.086540999999997</c:v>
                </c:pt>
                <c:pt idx="2804">
                  <c:v>80.147880000000001</c:v>
                </c:pt>
                <c:pt idx="2805">
                  <c:v>80.193746000000004</c:v>
                </c:pt>
                <c:pt idx="2806">
                  <c:v>80.231566000000001</c:v>
                </c:pt>
                <c:pt idx="2807">
                  <c:v>80.279668000000001</c:v>
                </c:pt>
                <c:pt idx="2808">
                  <c:v>80.349379999999996</c:v>
                </c:pt>
                <c:pt idx="2809">
                  <c:v>80.434303999999997</c:v>
                </c:pt>
                <c:pt idx="2810">
                  <c:v>80.517121000000003</c:v>
                </c:pt>
                <c:pt idx="2811">
                  <c:v>80.587807999999995</c:v>
                </c:pt>
                <c:pt idx="2812">
                  <c:v>80.650881999999996</c:v>
                </c:pt>
                <c:pt idx="2813">
                  <c:v>80.712793000000005</c:v>
                </c:pt>
                <c:pt idx="2814">
                  <c:v>80.770351000000005</c:v>
                </c:pt>
                <c:pt idx="2815">
                  <c:v>80.818951999999996</c:v>
                </c:pt>
                <c:pt idx="2816">
                  <c:v>80.864395000000002</c:v>
                </c:pt>
                <c:pt idx="2817">
                  <c:v>80.915226000000004</c:v>
                </c:pt>
                <c:pt idx="2818">
                  <c:v>80.968575999999999</c:v>
                </c:pt>
                <c:pt idx="2819">
                  <c:v>81.015946999999997</c:v>
                </c:pt>
                <c:pt idx="2820">
                  <c:v>81.059531000000007</c:v>
                </c:pt>
                <c:pt idx="2821">
                  <c:v>81.108812999999998</c:v>
                </c:pt>
                <c:pt idx="2822">
                  <c:v>81.161760000000001</c:v>
                </c:pt>
                <c:pt idx="2823">
                  <c:v>81.203770000000006</c:v>
                </c:pt>
                <c:pt idx="2824">
                  <c:v>81.227664000000004</c:v>
                </c:pt>
                <c:pt idx="2825">
                  <c:v>81.242112000000006</c:v>
                </c:pt>
                <c:pt idx="2826">
                  <c:v>81.257074000000003</c:v>
                </c:pt>
                <c:pt idx="2827">
                  <c:v>81.272424999999998</c:v>
                </c:pt>
                <c:pt idx="2828">
                  <c:v>81.286313000000007</c:v>
                </c:pt>
                <c:pt idx="2829">
                  <c:v>81.304597999999999</c:v>
                </c:pt>
                <c:pt idx="2830">
                  <c:v>81.335728000000003</c:v>
                </c:pt>
                <c:pt idx="2831">
                  <c:v>81.383488999999997</c:v>
                </c:pt>
                <c:pt idx="2832">
                  <c:v>81.448418000000004</c:v>
                </c:pt>
                <c:pt idx="2833">
                  <c:v>81.527578000000005</c:v>
                </c:pt>
                <c:pt idx="2834">
                  <c:v>81.608119000000002</c:v>
                </c:pt>
                <c:pt idx="2835">
                  <c:v>81.669931000000005</c:v>
                </c:pt>
                <c:pt idx="2836">
                  <c:v>81.702141999999995</c:v>
                </c:pt>
                <c:pt idx="2837">
                  <c:v>81.713403</c:v>
                </c:pt>
                <c:pt idx="2838">
                  <c:v>81.722204000000005</c:v>
                </c:pt>
                <c:pt idx="2839">
                  <c:v>81.740089999999995</c:v>
                </c:pt>
                <c:pt idx="2840">
                  <c:v>81.765445</c:v>
                </c:pt>
                <c:pt idx="2841">
                  <c:v>81.788027</c:v>
                </c:pt>
                <c:pt idx="2842">
                  <c:v>81.797687999999994</c:v>
                </c:pt>
                <c:pt idx="2843">
                  <c:v>81.794250000000005</c:v>
                </c:pt>
                <c:pt idx="2844">
                  <c:v>81.789860000000004</c:v>
                </c:pt>
                <c:pt idx="2845">
                  <c:v>81.795736000000005</c:v>
                </c:pt>
                <c:pt idx="2846">
                  <c:v>81.806676999999993</c:v>
                </c:pt>
                <c:pt idx="2847">
                  <c:v>81.807303000000005</c:v>
                </c:pt>
                <c:pt idx="2848">
                  <c:v>81.795025999999993</c:v>
                </c:pt>
                <c:pt idx="2849">
                  <c:v>81.786441999999994</c:v>
                </c:pt>
                <c:pt idx="2850">
                  <c:v>81.796441000000002</c:v>
                </c:pt>
                <c:pt idx="2851">
                  <c:v>81.820415999999994</c:v>
                </c:pt>
                <c:pt idx="2852">
                  <c:v>81.843699000000001</c:v>
                </c:pt>
                <c:pt idx="2853">
                  <c:v>81.860422999999997</c:v>
                </c:pt>
                <c:pt idx="2854">
                  <c:v>81.875506999999999</c:v>
                </c:pt>
                <c:pt idx="2855">
                  <c:v>81.894357999999997</c:v>
                </c:pt>
                <c:pt idx="2856">
                  <c:v>81.919404</c:v>
                </c:pt>
                <c:pt idx="2857">
                  <c:v>81.953941999999998</c:v>
                </c:pt>
                <c:pt idx="2858">
                  <c:v>82.001283999999998</c:v>
                </c:pt>
                <c:pt idx="2859">
                  <c:v>82.059617000000003</c:v>
                </c:pt>
                <c:pt idx="2860">
                  <c:v>82.121996999999993</c:v>
                </c:pt>
                <c:pt idx="2861">
                  <c:v>82.181309999999996</c:v>
                </c:pt>
                <c:pt idx="2862">
                  <c:v>82.232701000000006</c:v>
                </c:pt>
                <c:pt idx="2863">
                  <c:v>82.272148999999999</c:v>
                </c:pt>
                <c:pt idx="2864">
                  <c:v>82.296340000000001</c:v>
                </c:pt>
                <c:pt idx="2865">
                  <c:v>82.306482000000003</c:v>
                </c:pt>
                <c:pt idx="2866">
                  <c:v>82.311509999999998</c:v>
                </c:pt>
                <c:pt idx="2867">
                  <c:v>82.324135999999996</c:v>
                </c:pt>
                <c:pt idx="2868">
                  <c:v>82.350482</c:v>
                </c:pt>
                <c:pt idx="2869">
                  <c:v>82.383022999999994</c:v>
                </c:pt>
                <c:pt idx="2870">
                  <c:v>82.405834999999996</c:v>
                </c:pt>
                <c:pt idx="2871">
                  <c:v>82.40719</c:v>
                </c:pt>
                <c:pt idx="2872">
                  <c:v>82.384670999999997</c:v>
                </c:pt>
                <c:pt idx="2873">
                  <c:v>82.340917000000005</c:v>
                </c:pt>
                <c:pt idx="2874">
                  <c:v>82.282425000000003</c:v>
                </c:pt>
                <c:pt idx="2875">
                  <c:v>82.223482000000004</c:v>
                </c:pt>
                <c:pt idx="2876">
                  <c:v>82.18141</c:v>
                </c:pt>
                <c:pt idx="2877">
                  <c:v>82.161103999999995</c:v>
                </c:pt>
                <c:pt idx="2878">
                  <c:v>82.150243000000003</c:v>
                </c:pt>
                <c:pt idx="2879">
                  <c:v>82.136630999999994</c:v>
                </c:pt>
                <c:pt idx="2880">
                  <c:v>82.123124000000004</c:v>
                </c:pt>
                <c:pt idx="2881">
                  <c:v>82.116964999999993</c:v>
                </c:pt>
                <c:pt idx="2882">
                  <c:v>82.113517000000002</c:v>
                </c:pt>
                <c:pt idx="2883">
                  <c:v>82.104297000000003</c:v>
                </c:pt>
                <c:pt idx="2884">
                  <c:v>82.095119999999994</c:v>
                </c:pt>
                <c:pt idx="2885">
                  <c:v>82.099928000000006</c:v>
                </c:pt>
                <c:pt idx="2886">
                  <c:v>82.117756999999997</c:v>
                </c:pt>
                <c:pt idx="2887">
                  <c:v>82.131069999999994</c:v>
                </c:pt>
                <c:pt idx="2888">
                  <c:v>82.129389000000003</c:v>
                </c:pt>
                <c:pt idx="2889">
                  <c:v>82.122566000000006</c:v>
                </c:pt>
                <c:pt idx="2890">
                  <c:v>82.128287999999998</c:v>
                </c:pt>
                <c:pt idx="2891">
                  <c:v>82.153716000000003</c:v>
                </c:pt>
                <c:pt idx="2892">
                  <c:v>82.189266000000003</c:v>
                </c:pt>
                <c:pt idx="2893">
                  <c:v>82.211995000000002</c:v>
                </c:pt>
                <c:pt idx="2894">
                  <c:v>82.198616000000001</c:v>
                </c:pt>
                <c:pt idx="2895">
                  <c:v>82.146789999999996</c:v>
                </c:pt>
                <c:pt idx="2896">
                  <c:v>82.081720000000004</c:v>
                </c:pt>
                <c:pt idx="2897">
                  <c:v>82.032931000000005</c:v>
                </c:pt>
                <c:pt idx="2898">
                  <c:v>82.007591000000005</c:v>
                </c:pt>
                <c:pt idx="2899">
                  <c:v>81.995430999999996</c:v>
                </c:pt>
                <c:pt idx="2900">
                  <c:v>81.992211999999995</c:v>
                </c:pt>
                <c:pt idx="2901">
                  <c:v>81.999669999999995</c:v>
                </c:pt>
                <c:pt idx="2902">
                  <c:v>82.007092999999998</c:v>
                </c:pt>
                <c:pt idx="2903">
                  <c:v>81.996431000000001</c:v>
                </c:pt>
                <c:pt idx="2904">
                  <c:v>81.968256999999994</c:v>
                </c:pt>
                <c:pt idx="2905">
                  <c:v>81.94359</c:v>
                </c:pt>
                <c:pt idx="2906">
                  <c:v>81.937281999999996</c:v>
                </c:pt>
                <c:pt idx="2907">
                  <c:v>81.946296000000004</c:v>
                </c:pt>
                <c:pt idx="2908">
                  <c:v>81.964295000000007</c:v>
                </c:pt>
                <c:pt idx="2909">
                  <c:v>81.989380999999995</c:v>
                </c:pt>
                <c:pt idx="2910">
                  <c:v>82.018681000000001</c:v>
                </c:pt>
                <c:pt idx="2911">
                  <c:v>82.052852999999999</c:v>
                </c:pt>
                <c:pt idx="2912">
                  <c:v>82.102005000000005</c:v>
                </c:pt>
                <c:pt idx="2913">
                  <c:v>82.170108999999997</c:v>
                </c:pt>
                <c:pt idx="2914">
                  <c:v>82.238454000000004</c:v>
                </c:pt>
                <c:pt idx="2915">
                  <c:v>82.281684999999996</c:v>
                </c:pt>
                <c:pt idx="2916">
                  <c:v>82.297315999999995</c:v>
                </c:pt>
                <c:pt idx="2917">
                  <c:v>82.305120000000002</c:v>
                </c:pt>
                <c:pt idx="2918">
                  <c:v>82.320447999999999</c:v>
                </c:pt>
                <c:pt idx="2919">
                  <c:v>82.343158000000003</c:v>
                </c:pt>
                <c:pt idx="2920">
                  <c:v>82.371505999999997</c:v>
                </c:pt>
                <c:pt idx="2921">
                  <c:v>82.408991999999998</c:v>
                </c:pt>
                <c:pt idx="2922">
                  <c:v>82.454075000000003</c:v>
                </c:pt>
                <c:pt idx="2923">
                  <c:v>82.497630000000001</c:v>
                </c:pt>
                <c:pt idx="2924">
                  <c:v>82.532835000000006</c:v>
                </c:pt>
                <c:pt idx="2925">
                  <c:v>82.555586000000005</c:v>
                </c:pt>
                <c:pt idx="2926">
                  <c:v>82.558064999999999</c:v>
                </c:pt>
                <c:pt idx="2927">
                  <c:v>82.53886</c:v>
                </c:pt>
                <c:pt idx="2928">
                  <c:v>82.518344999999997</c:v>
                </c:pt>
                <c:pt idx="2929">
                  <c:v>82.523921999999999</c:v>
                </c:pt>
                <c:pt idx="2930">
                  <c:v>82.556100000000001</c:v>
                </c:pt>
                <c:pt idx="2931">
                  <c:v>82.588168999999994</c:v>
                </c:pt>
                <c:pt idx="2932">
                  <c:v>82.604258000000002</c:v>
                </c:pt>
                <c:pt idx="2933">
                  <c:v>82.617841999999996</c:v>
                </c:pt>
                <c:pt idx="2934">
                  <c:v>82.644920999999997</c:v>
                </c:pt>
                <c:pt idx="2935">
                  <c:v>82.678252999999998</c:v>
                </c:pt>
                <c:pt idx="2936">
                  <c:v>82.700745999999995</c:v>
                </c:pt>
                <c:pt idx="2937">
                  <c:v>82.709232</c:v>
                </c:pt>
                <c:pt idx="2938">
                  <c:v>82.711523999999997</c:v>
                </c:pt>
                <c:pt idx="2939">
                  <c:v>82.711940999999996</c:v>
                </c:pt>
                <c:pt idx="2940">
                  <c:v>82.714729000000005</c:v>
                </c:pt>
                <c:pt idx="2941">
                  <c:v>82.733131999999998</c:v>
                </c:pt>
                <c:pt idx="2942">
                  <c:v>82.778396000000001</c:v>
                </c:pt>
                <c:pt idx="2943">
                  <c:v>82.841920000000002</c:v>
                </c:pt>
                <c:pt idx="2944">
                  <c:v>82.900727000000003</c:v>
                </c:pt>
                <c:pt idx="2945">
                  <c:v>82.941762999999995</c:v>
                </c:pt>
                <c:pt idx="2946">
                  <c:v>82.974089000000006</c:v>
                </c:pt>
                <c:pt idx="2947">
                  <c:v>83.014634000000001</c:v>
                </c:pt>
                <c:pt idx="2948">
                  <c:v>83.064702999999994</c:v>
                </c:pt>
                <c:pt idx="2949">
                  <c:v>83.104629000000003</c:v>
                </c:pt>
                <c:pt idx="2950">
                  <c:v>83.115696</c:v>
                </c:pt>
                <c:pt idx="2951">
                  <c:v>83.106026</c:v>
                </c:pt>
                <c:pt idx="2952">
                  <c:v>83.106172000000001</c:v>
                </c:pt>
                <c:pt idx="2953">
                  <c:v>83.136460999999997</c:v>
                </c:pt>
                <c:pt idx="2954">
                  <c:v>83.186108000000004</c:v>
                </c:pt>
                <c:pt idx="2955">
                  <c:v>83.227698000000004</c:v>
                </c:pt>
                <c:pt idx="2956">
                  <c:v>83.243956999999995</c:v>
                </c:pt>
                <c:pt idx="2957">
                  <c:v>83.236535000000003</c:v>
                </c:pt>
                <c:pt idx="2958">
                  <c:v>83.219741999999997</c:v>
                </c:pt>
                <c:pt idx="2959">
                  <c:v>83.214967000000001</c:v>
                </c:pt>
                <c:pt idx="2960">
                  <c:v>83.242247000000006</c:v>
                </c:pt>
                <c:pt idx="2961">
                  <c:v>83.301197999999999</c:v>
                </c:pt>
                <c:pt idx="2962">
                  <c:v>83.361648000000002</c:v>
                </c:pt>
                <c:pt idx="2963">
                  <c:v>83.388668999999993</c:v>
                </c:pt>
                <c:pt idx="2964">
                  <c:v>83.378229000000005</c:v>
                </c:pt>
                <c:pt idx="2965">
                  <c:v>83.355456000000004</c:v>
                </c:pt>
                <c:pt idx="2966">
                  <c:v>83.338729000000001</c:v>
                </c:pt>
                <c:pt idx="2967">
                  <c:v>83.321973</c:v>
                </c:pt>
                <c:pt idx="2968">
                  <c:v>83.296203000000006</c:v>
                </c:pt>
                <c:pt idx="2969">
                  <c:v>83.271277999999995</c:v>
                </c:pt>
                <c:pt idx="2970">
                  <c:v>83.265707000000006</c:v>
                </c:pt>
                <c:pt idx="2971">
                  <c:v>83.284841999999998</c:v>
                </c:pt>
                <c:pt idx="2972">
                  <c:v>83.317485000000005</c:v>
                </c:pt>
                <c:pt idx="2973">
                  <c:v>83.346459999999993</c:v>
                </c:pt>
                <c:pt idx="2974">
                  <c:v>83.357467</c:v>
                </c:pt>
                <c:pt idx="2975">
                  <c:v>83.347272000000004</c:v>
                </c:pt>
                <c:pt idx="2976">
                  <c:v>83.330281999999997</c:v>
                </c:pt>
                <c:pt idx="2977">
                  <c:v>83.329576000000003</c:v>
                </c:pt>
                <c:pt idx="2978">
                  <c:v>83.354212000000004</c:v>
                </c:pt>
                <c:pt idx="2979">
                  <c:v>83.390715999999998</c:v>
                </c:pt>
                <c:pt idx="2980">
                  <c:v>83.420907</c:v>
                </c:pt>
                <c:pt idx="2981">
                  <c:v>83.440061</c:v>
                </c:pt>
                <c:pt idx="2982">
                  <c:v>83.453400999999999</c:v>
                </c:pt>
                <c:pt idx="2983">
                  <c:v>83.464513999999994</c:v>
                </c:pt>
                <c:pt idx="2984">
                  <c:v>83.475184999999996</c:v>
                </c:pt>
                <c:pt idx="2985">
                  <c:v>83.489053999999996</c:v>
                </c:pt>
                <c:pt idx="2986">
                  <c:v>83.506040999999996</c:v>
                </c:pt>
                <c:pt idx="2987">
                  <c:v>83.517629999999997</c:v>
                </c:pt>
                <c:pt idx="2988">
                  <c:v>83.515733999999995</c:v>
                </c:pt>
                <c:pt idx="2989">
                  <c:v>83.503788999999998</c:v>
                </c:pt>
                <c:pt idx="2990">
                  <c:v>83.493969000000007</c:v>
                </c:pt>
                <c:pt idx="2991">
                  <c:v>83.496579999999994</c:v>
                </c:pt>
                <c:pt idx="2992">
                  <c:v>83.515889000000001</c:v>
                </c:pt>
                <c:pt idx="2993">
                  <c:v>83.550269</c:v>
                </c:pt>
                <c:pt idx="2994">
                  <c:v>83.589854000000003</c:v>
                </c:pt>
                <c:pt idx="2995">
                  <c:v>83.619102999999996</c:v>
                </c:pt>
                <c:pt idx="2996">
                  <c:v>83.629369999999994</c:v>
                </c:pt>
                <c:pt idx="2997">
                  <c:v>83.626895000000005</c:v>
                </c:pt>
                <c:pt idx="2998">
                  <c:v>83.623033000000007</c:v>
                </c:pt>
                <c:pt idx="2999">
                  <c:v>83.618913000000006</c:v>
                </c:pt>
                <c:pt idx="3000">
                  <c:v>83.605836999999994</c:v>
                </c:pt>
                <c:pt idx="3001">
                  <c:v>83.579645999999997</c:v>
                </c:pt>
                <c:pt idx="3002">
                  <c:v>83.547922999999997</c:v>
                </c:pt>
                <c:pt idx="3003">
                  <c:v>83.520899</c:v>
                </c:pt>
                <c:pt idx="3004">
                  <c:v>83.499452000000005</c:v>
                </c:pt>
                <c:pt idx="3005">
                  <c:v>83.475346999999999</c:v>
                </c:pt>
                <c:pt idx="3006">
                  <c:v>83.442920999999998</c:v>
                </c:pt>
                <c:pt idx="3007">
                  <c:v>83.408717999999993</c:v>
                </c:pt>
                <c:pt idx="3008">
                  <c:v>83.386954000000003</c:v>
                </c:pt>
                <c:pt idx="3009">
                  <c:v>83.384107</c:v>
                </c:pt>
                <c:pt idx="3010">
                  <c:v>83.391053999999997</c:v>
                </c:pt>
                <c:pt idx="3011">
                  <c:v>83.394593</c:v>
                </c:pt>
                <c:pt idx="3012">
                  <c:v>83.393548999999993</c:v>
                </c:pt>
                <c:pt idx="3013">
                  <c:v>83.396161000000006</c:v>
                </c:pt>
                <c:pt idx="3014">
                  <c:v>83.402714000000003</c:v>
                </c:pt>
                <c:pt idx="3015">
                  <c:v>83.400184999999993</c:v>
                </c:pt>
                <c:pt idx="3016">
                  <c:v>83.377016999999995</c:v>
                </c:pt>
                <c:pt idx="3017">
                  <c:v>83.335803999999996</c:v>
                </c:pt>
                <c:pt idx="3018">
                  <c:v>83.287920999999997</c:v>
                </c:pt>
                <c:pt idx="3019">
                  <c:v>83.242784</c:v>
                </c:pt>
                <c:pt idx="3020">
                  <c:v>83.207600999999997</c:v>
                </c:pt>
                <c:pt idx="3021">
                  <c:v>83.190400999999994</c:v>
                </c:pt>
                <c:pt idx="3022">
                  <c:v>83.193816999999996</c:v>
                </c:pt>
                <c:pt idx="3023">
                  <c:v>83.207661999999999</c:v>
                </c:pt>
                <c:pt idx="3024">
                  <c:v>83.214887000000004</c:v>
                </c:pt>
                <c:pt idx="3025">
                  <c:v>83.205674000000002</c:v>
                </c:pt>
                <c:pt idx="3026">
                  <c:v>83.182855000000004</c:v>
                </c:pt>
                <c:pt idx="3027">
                  <c:v>83.155068</c:v>
                </c:pt>
                <c:pt idx="3028">
                  <c:v>83.129199999999997</c:v>
                </c:pt>
                <c:pt idx="3029">
                  <c:v>83.109809999999996</c:v>
                </c:pt>
                <c:pt idx="3030">
                  <c:v>83.100672000000003</c:v>
                </c:pt>
                <c:pt idx="3031">
                  <c:v>83.102096000000003</c:v>
                </c:pt>
                <c:pt idx="3032">
                  <c:v>83.106245000000001</c:v>
                </c:pt>
                <c:pt idx="3033">
                  <c:v>83.099215999999998</c:v>
                </c:pt>
                <c:pt idx="3034">
                  <c:v>83.073852000000002</c:v>
                </c:pt>
                <c:pt idx="3035">
                  <c:v>83.041545999999997</c:v>
                </c:pt>
                <c:pt idx="3036">
                  <c:v>83.024855000000002</c:v>
                </c:pt>
                <c:pt idx="3037">
                  <c:v>83.032961999999998</c:v>
                </c:pt>
                <c:pt idx="3038">
                  <c:v>83.048038000000005</c:v>
                </c:pt>
                <c:pt idx="3039">
                  <c:v>83.042664000000002</c:v>
                </c:pt>
                <c:pt idx="3040">
                  <c:v>83.009247000000002</c:v>
                </c:pt>
                <c:pt idx="3041">
                  <c:v>82.966735999999997</c:v>
                </c:pt>
                <c:pt idx="3042">
                  <c:v>82.940635</c:v>
                </c:pt>
                <c:pt idx="3043">
                  <c:v>82.942483999999993</c:v>
                </c:pt>
                <c:pt idx="3044">
                  <c:v>82.965885999999998</c:v>
                </c:pt>
                <c:pt idx="3045">
                  <c:v>82.992418999999998</c:v>
                </c:pt>
                <c:pt idx="3046">
                  <c:v>83.000889999999998</c:v>
                </c:pt>
                <c:pt idx="3047">
                  <c:v>82.981145999999995</c:v>
                </c:pt>
                <c:pt idx="3048">
                  <c:v>82.943819000000005</c:v>
                </c:pt>
                <c:pt idx="3049">
                  <c:v>82.912226000000004</c:v>
                </c:pt>
                <c:pt idx="3050">
                  <c:v>82.901580999999993</c:v>
                </c:pt>
                <c:pt idx="3051">
                  <c:v>82.907617999999999</c:v>
                </c:pt>
                <c:pt idx="3052">
                  <c:v>82.913770999999997</c:v>
                </c:pt>
                <c:pt idx="3053">
                  <c:v>82.905128000000005</c:v>
                </c:pt>
                <c:pt idx="3054">
                  <c:v>82.879310000000004</c:v>
                </c:pt>
                <c:pt idx="3055">
                  <c:v>82.851879999999994</c:v>
                </c:pt>
                <c:pt idx="3056">
                  <c:v>82.848772999999994</c:v>
                </c:pt>
                <c:pt idx="3057">
                  <c:v>82.882812999999999</c:v>
                </c:pt>
                <c:pt idx="3058">
                  <c:v>82.936096000000006</c:v>
                </c:pt>
                <c:pt idx="3059">
                  <c:v>82.974414999999993</c:v>
                </c:pt>
                <c:pt idx="3060">
                  <c:v>82.979893000000004</c:v>
                </c:pt>
                <c:pt idx="3061">
                  <c:v>82.960915999999997</c:v>
                </c:pt>
                <c:pt idx="3062">
                  <c:v>82.931999000000005</c:v>
                </c:pt>
                <c:pt idx="3063">
                  <c:v>82.898537000000005</c:v>
                </c:pt>
                <c:pt idx="3064">
                  <c:v>82.866454000000004</c:v>
                </c:pt>
                <c:pt idx="3065">
                  <c:v>82.852833000000004</c:v>
                </c:pt>
                <c:pt idx="3066">
                  <c:v>82.873570000000001</c:v>
                </c:pt>
                <c:pt idx="3067">
                  <c:v>82.924385000000001</c:v>
                </c:pt>
                <c:pt idx="3068">
                  <c:v>82.982910000000004</c:v>
                </c:pt>
                <c:pt idx="3069">
                  <c:v>83.028272999999999</c:v>
                </c:pt>
                <c:pt idx="3070">
                  <c:v>83.054569999999998</c:v>
                </c:pt>
                <c:pt idx="3071">
                  <c:v>83.068449000000001</c:v>
                </c:pt>
                <c:pt idx="3072">
                  <c:v>83.079415999999995</c:v>
                </c:pt>
                <c:pt idx="3073">
                  <c:v>83.093256999999994</c:v>
                </c:pt>
                <c:pt idx="3074">
                  <c:v>83.111530999999999</c:v>
                </c:pt>
                <c:pt idx="3075">
                  <c:v>83.134265999999997</c:v>
                </c:pt>
                <c:pt idx="3076">
                  <c:v>83.160487000000003</c:v>
                </c:pt>
                <c:pt idx="3077">
                  <c:v>83.185616999999993</c:v>
                </c:pt>
                <c:pt idx="3078">
                  <c:v>83.202827999999997</c:v>
                </c:pt>
                <c:pt idx="3079">
                  <c:v>83.210452000000004</c:v>
                </c:pt>
                <c:pt idx="3080">
                  <c:v>83.214027000000002</c:v>
                </c:pt>
                <c:pt idx="3081">
                  <c:v>83.217389999999995</c:v>
                </c:pt>
                <c:pt idx="3082">
                  <c:v>83.217888000000002</c:v>
                </c:pt>
                <c:pt idx="3083">
                  <c:v>83.217149000000006</c:v>
                </c:pt>
                <c:pt idx="3084">
                  <c:v>83.229902999999993</c:v>
                </c:pt>
                <c:pt idx="3085">
                  <c:v>83.270555999999999</c:v>
                </c:pt>
                <c:pt idx="3086">
                  <c:v>83.333044000000001</c:v>
                </c:pt>
                <c:pt idx="3087">
                  <c:v>83.395178999999999</c:v>
                </c:pt>
                <c:pt idx="3088">
                  <c:v>83.443343999999996</c:v>
                </c:pt>
                <c:pt idx="3089">
                  <c:v>83.484459000000001</c:v>
                </c:pt>
                <c:pt idx="3090">
                  <c:v>83.534993999999998</c:v>
                </c:pt>
                <c:pt idx="3091">
                  <c:v>83.606132000000002</c:v>
                </c:pt>
                <c:pt idx="3092">
                  <c:v>83.696093000000005</c:v>
                </c:pt>
                <c:pt idx="3093">
                  <c:v>83.785995999999997</c:v>
                </c:pt>
                <c:pt idx="3094">
                  <c:v>83.846862999999999</c:v>
                </c:pt>
                <c:pt idx="3095">
                  <c:v>83.864734999999996</c:v>
                </c:pt>
                <c:pt idx="3096">
                  <c:v>83.858271999999999</c:v>
                </c:pt>
                <c:pt idx="3097">
                  <c:v>83.859803999999997</c:v>
                </c:pt>
                <c:pt idx="3098">
                  <c:v>83.880300000000005</c:v>
                </c:pt>
                <c:pt idx="3099">
                  <c:v>83.905535</c:v>
                </c:pt>
                <c:pt idx="3100">
                  <c:v>83.924127999999996</c:v>
                </c:pt>
                <c:pt idx="3101">
                  <c:v>83.941288</c:v>
                </c:pt>
                <c:pt idx="3102">
                  <c:v>83.962823</c:v>
                </c:pt>
                <c:pt idx="3103">
                  <c:v>83.983716000000001</c:v>
                </c:pt>
                <c:pt idx="3104">
                  <c:v>83.998986000000002</c:v>
                </c:pt>
                <c:pt idx="3105">
                  <c:v>84.011334000000005</c:v>
                </c:pt>
                <c:pt idx="3106">
                  <c:v>84.022176000000002</c:v>
                </c:pt>
                <c:pt idx="3107">
                  <c:v>84.029383999999993</c:v>
                </c:pt>
                <c:pt idx="3108">
                  <c:v>84.039418999999995</c:v>
                </c:pt>
                <c:pt idx="3109">
                  <c:v>84.065207000000001</c:v>
                </c:pt>
                <c:pt idx="3110">
                  <c:v>84.102759000000006</c:v>
                </c:pt>
                <c:pt idx="3111">
                  <c:v>84.125804000000002</c:v>
                </c:pt>
                <c:pt idx="3112">
                  <c:v>84.117075</c:v>
                </c:pt>
                <c:pt idx="3113">
                  <c:v>84.093536</c:v>
                </c:pt>
                <c:pt idx="3114">
                  <c:v>84.086933000000002</c:v>
                </c:pt>
                <c:pt idx="3115">
                  <c:v>84.108070999999995</c:v>
                </c:pt>
                <c:pt idx="3116">
                  <c:v>84.143697000000003</c:v>
                </c:pt>
                <c:pt idx="3117">
                  <c:v>84.180036000000001</c:v>
                </c:pt>
                <c:pt idx="3118">
                  <c:v>84.212676999999999</c:v>
                </c:pt>
                <c:pt idx="3119">
                  <c:v>84.236806000000001</c:v>
                </c:pt>
                <c:pt idx="3120">
                  <c:v>84.244916000000003</c:v>
                </c:pt>
                <c:pt idx="3121">
                  <c:v>84.239069999999998</c:v>
                </c:pt>
                <c:pt idx="3122">
                  <c:v>84.236742000000007</c:v>
                </c:pt>
                <c:pt idx="3123">
                  <c:v>84.260424999999998</c:v>
                </c:pt>
                <c:pt idx="3124">
                  <c:v>84.323700000000002</c:v>
                </c:pt>
                <c:pt idx="3125">
                  <c:v>84.423050000000003</c:v>
                </c:pt>
                <c:pt idx="3126">
                  <c:v>84.535802000000004</c:v>
                </c:pt>
                <c:pt idx="3127">
                  <c:v>84.629919999999998</c:v>
                </c:pt>
                <c:pt idx="3128">
                  <c:v>84.685873999999998</c:v>
                </c:pt>
                <c:pt idx="3129">
                  <c:v>84.712394000000003</c:v>
                </c:pt>
                <c:pt idx="3130">
                  <c:v>84.738471000000004</c:v>
                </c:pt>
                <c:pt idx="3131">
                  <c:v>84.787262999999996</c:v>
                </c:pt>
                <c:pt idx="3132">
                  <c:v>84.855959999999996</c:v>
                </c:pt>
                <c:pt idx="3133">
                  <c:v>84.919490999999994</c:v>
                </c:pt>
                <c:pt idx="3134">
                  <c:v>84.956316999999999</c:v>
                </c:pt>
                <c:pt idx="3135">
                  <c:v>84.973904000000005</c:v>
                </c:pt>
                <c:pt idx="3136">
                  <c:v>85.004463999999999</c:v>
                </c:pt>
                <c:pt idx="3137">
                  <c:v>85.069857999999996</c:v>
                </c:pt>
                <c:pt idx="3138">
                  <c:v>85.155906000000002</c:v>
                </c:pt>
                <c:pt idx="3139">
                  <c:v>85.231120000000004</c:v>
                </c:pt>
                <c:pt idx="3140">
                  <c:v>85.285304999999994</c:v>
                </c:pt>
                <c:pt idx="3141">
                  <c:v>85.33323</c:v>
                </c:pt>
                <c:pt idx="3142">
                  <c:v>85.381454000000005</c:v>
                </c:pt>
                <c:pt idx="3143">
                  <c:v>85.413801000000007</c:v>
                </c:pt>
                <c:pt idx="3144">
                  <c:v>85.420124000000001</c:v>
                </c:pt>
                <c:pt idx="3145">
                  <c:v>85.421661999999998</c:v>
                </c:pt>
                <c:pt idx="3146">
                  <c:v>85.448864999999998</c:v>
                </c:pt>
                <c:pt idx="3147">
                  <c:v>85.501093999999995</c:v>
                </c:pt>
                <c:pt idx="3148">
                  <c:v>85.546636000000007</c:v>
                </c:pt>
                <c:pt idx="3149">
                  <c:v>85.562979999999996</c:v>
                </c:pt>
                <c:pt idx="3150">
                  <c:v>85.564031999999997</c:v>
                </c:pt>
                <c:pt idx="3151">
                  <c:v>85.583792000000003</c:v>
                </c:pt>
                <c:pt idx="3152">
                  <c:v>85.640602000000001</c:v>
                </c:pt>
                <c:pt idx="3153">
                  <c:v>85.720218000000003</c:v>
                </c:pt>
                <c:pt idx="3154">
                  <c:v>85.789109999999994</c:v>
                </c:pt>
                <c:pt idx="3155">
                  <c:v>85.822720000000004</c:v>
                </c:pt>
                <c:pt idx="3156">
                  <c:v>85.823032999999995</c:v>
                </c:pt>
                <c:pt idx="3157">
                  <c:v>85.811171000000002</c:v>
                </c:pt>
                <c:pt idx="3158">
                  <c:v>85.805930000000004</c:v>
                </c:pt>
                <c:pt idx="3159">
                  <c:v>85.812399999999997</c:v>
                </c:pt>
                <c:pt idx="3160">
                  <c:v>85.829295000000002</c:v>
                </c:pt>
                <c:pt idx="3161">
                  <c:v>85.859257999999997</c:v>
                </c:pt>
                <c:pt idx="3162">
                  <c:v>85.907002000000006</c:v>
                </c:pt>
                <c:pt idx="3163">
                  <c:v>85.97099</c:v>
                </c:pt>
                <c:pt idx="3164">
                  <c:v>86.041555000000002</c:v>
                </c:pt>
                <c:pt idx="3165">
                  <c:v>86.106223</c:v>
                </c:pt>
                <c:pt idx="3166">
                  <c:v>86.155775000000006</c:v>
                </c:pt>
                <c:pt idx="3167">
                  <c:v>86.187282999999994</c:v>
                </c:pt>
                <c:pt idx="3168">
                  <c:v>86.202703</c:v>
                </c:pt>
                <c:pt idx="3169">
                  <c:v>86.204682000000005</c:v>
                </c:pt>
                <c:pt idx="3170">
                  <c:v>86.196000999999995</c:v>
                </c:pt>
                <c:pt idx="3171">
                  <c:v>86.185193999999996</c:v>
                </c:pt>
                <c:pt idx="3172">
                  <c:v>86.187197999999995</c:v>
                </c:pt>
                <c:pt idx="3173">
                  <c:v>86.209080999999998</c:v>
                </c:pt>
                <c:pt idx="3174">
                  <c:v>86.236378000000002</c:v>
                </c:pt>
                <c:pt idx="3175">
                  <c:v>86.245855000000006</c:v>
                </c:pt>
                <c:pt idx="3176">
                  <c:v>86.235916000000003</c:v>
                </c:pt>
                <c:pt idx="3177">
                  <c:v>86.235099000000005</c:v>
                </c:pt>
                <c:pt idx="3178">
                  <c:v>86.276392000000001</c:v>
                </c:pt>
                <c:pt idx="3179">
                  <c:v>86.367917000000006</c:v>
                </c:pt>
                <c:pt idx="3180">
                  <c:v>86.485028999999997</c:v>
                </c:pt>
                <c:pt idx="3181">
                  <c:v>86.581913</c:v>
                </c:pt>
                <c:pt idx="3182">
                  <c:v>86.617840999999999</c:v>
                </c:pt>
                <c:pt idx="3183">
                  <c:v>86.586510000000004</c:v>
                </c:pt>
                <c:pt idx="3184">
                  <c:v>86.518651000000006</c:v>
                </c:pt>
                <c:pt idx="3185">
                  <c:v>86.447248000000002</c:v>
                </c:pt>
                <c:pt idx="3186">
                  <c:v>86.374035000000006</c:v>
                </c:pt>
                <c:pt idx="3187">
                  <c:v>86.280952999999997</c:v>
                </c:pt>
                <c:pt idx="3188">
                  <c:v>86.167564999999996</c:v>
                </c:pt>
                <c:pt idx="3189">
                  <c:v>86.055948999999998</c:v>
                </c:pt>
                <c:pt idx="3190">
                  <c:v>85.957170000000005</c:v>
                </c:pt>
                <c:pt idx="3191">
                  <c:v>85.855068000000003</c:v>
                </c:pt>
                <c:pt idx="3192">
                  <c:v>85.732938000000004</c:v>
                </c:pt>
                <c:pt idx="3193">
                  <c:v>85.598737999999997</c:v>
                </c:pt>
                <c:pt idx="3194">
                  <c:v>85.471943999999993</c:v>
                </c:pt>
                <c:pt idx="3195">
                  <c:v>85.360979999999998</c:v>
                </c:pt>
                <c:pt idx="3196">
                  <c:v>85.268566000000007</c:v>
                </c:pt>
                <c:pt idx="3197">
                  <c:v>85.207463000000004</c:v>
                </c:pt>
                <c:pt idx="3198">
                  <c:v>85.192260000000005</c:v>
                </c:pt>
                <c:pt idx="3199">
                  <c:v>85.218947</c:v>
                </c:pt>
                <c:pt idx="3200">
                  <c:v>85.264999000000003</c:v>
                </c:pt>
                <c:pt idx="3201">
                  <c:v>85.307946999999999</c:v>
                </c:pt>
                <c:pt idx="3202">
                  <c:v>85.339399</c:v>
                </c:pt>
                <c:pt idx="3203">
                  <c:v>85.367092</c:v>
                </c:pt>
                <c:pt idx="3204">
                  <c:v>85.408500000000004</c:v>
                </c:pt>
                <c:pt idx="3205">
                  <c:v>85.475756000000004</c:v>
                </c:pt>
                <c:pt idx="3206">
                  <c:v>85.559794999999994</c:v>
                </c:pt>
                <c:pt idx="3207">
                  <c:v>85.633887999999999</c:v>
                </c:pt>
                <c:pt idx="3208">
                  <c:v>85.677565000000001</c:v>
                </c:pt>
                <c:pt idx="3209">
                  <c:v>85.69332</c:v>
                </c:pt>
                <c:pt idx="3210">
                  <c:v>85.698598000000004</c:v>
                </c:pt>
                <c:pt idx="3211">
                  <c:v>85.708129</c:v>
                </c:pt>
                <c:pt idx="3212">
                  <c:v>85.726456999999996</c:v>
                </c:pt>
                <c:pt idx="3213">
                  <c:v>85.749297999999996</c:v>
                </c:pt>
                <c:pt idx="3214">
                  <c:v>85.766318999999996</c:v>
                </c:pt>
                <c:pt idx="3215">
                  <c:v>85.767807000000005</c:v>
                </c:pt>
                <c:pt idx="3216">
                  <c:v>85.753477000000004</c:v>
                </c:pt>
                <c:pt idx="3217">
                  <c:v>85.732365999999999</c:v>
                </c:pt>
                <c:pt idx="3218">
                  <c:v>85.712682000000001</c:v>
                </c:pt>
                <c:pt idx="3219">
                  <c:v>85.694067000000004</c:v>
                </c:pt>
                <c:pt idx="3220">
                  <c:v>85.668222999999998</c:v>
                </c:pt>
                <c:pt idx="3221">
                  <c:v>85.623581999999999</c:v>
                </c:pt>
                <c:pt idx="3222">
                  <c:v>85.555431999999996</c:v>
                </c:pt>
                <c:pt idx="3223">
                  <c:v>85.479984999999999</c:v>
                </c:pt>
                <c:pt idx="3224">
                  <c:v>85.431206000000003</c:v>
                </c:pt>
                <c:pt idx="3225">
                  <c:v>85.429053999999994</c:v>
                </c:pt>
                <c:pt idx="3226">
                  <c:v>85.453767999999997</c:v>
                </c:pt>
                <c:pt idx="3227">
                  <c:v>85.467495</c:v>
                </c:pt>
                <c:pt idx="3228">
                  <c:v>85.459406999999999</c:v>
                </c:pt>
                <c:pt idx="3229">
                  <c:v>85.450667999999993</c:v>
                </c:pt>
                <c:pt idx="3230">
                  <c:v>85.455054000000004</c:v>
                </c:pt>
                <c:pt idx="3231">
                  <c:v>85.457319999999996</c:v>
                </c:pt>
                <c:pt idx="3232">
                  <c:v>85.437487000000004</c:v>
                </c:pt>
                <c:pt idx="3233">
                  <c:v>85.396905000000004</c:v>
                </c:pt>
                <c:pt idx="3234">
                  <c:v>85.349592000000001</c:v>
                </c:pt>
                <c:pt idx="3235">
                  <c:v>85.302259000000006</c:v>
                </c:pt>
                <c:pt idx="3236">
                  <c:v>85.253270999999998</c:v>
                </c:pt>
                <c:pt idx="3237">
                  <c:v>85.199430000000007</c:v>
                </c:pt>
                <c:pt idx="3238">
                  <c:v>85.134844999999999</c:v>
                </c:pt>
                <c:pt idx="3239">
                  <c:v>85.054427000000004</c:v>
                </c:pt>
                <c:pt idx="3240">
                  <c:v>84.966189</c:v>
                </c:pt>
                <c:pt idx="3241">
                  <c:v>84.888209000000003</c:v>
                </c:pt>
                <c:pt idx="3242">
                  <c:v>84.824513999999994</c:v>
                </c:pt>
                <c:pt idx="3243">
                  <c:v>84.755516999999998</c:v>
                </c:pt>
                <c:pt idx="3244">
                  <c:v>84.663383999999994</c:v>
                </c:pt>
                <c:pt idx="3245">
                  <c:v>84.559697999999997</c:v>
                </c:pt>
                <c:pt idx="3246">
                  <c:v>84.478960999999998</c:v>
                </c:pt>
                <c:pt idx="3247">
                  <c:v>84.445823000000004</c:v>
                </c:pt>
                <c:pt idx="3248">
                  <c:v>84.448586000000006</c:v>
                </c:pt>
                <c:pt idx="3249">
                  <c:v>84.440353000000002</c:v>
                </c:pt>
                <c:pt idx="3250">
                  <c:v>84.372501999999997</c:v>
                </c:pt>
                <c:pt idx="3251">
                  <c:v>84.240216000000004</c:v>
                </c:pt>
                <c:pt idx="3252">
                  <c:v>84.091127</c:v>
                </c:pt>
                <c:pt idx="3253">
                  <c:v>83.976479999999995</c:v>
                </c:pt>
                <c:pt idx="3254">
                  <c:v>83.899827999999999</c:v>
                </c:pt>
                <c:pt idx="3255">
                  <c:v>83.827010000000001</c:v>
                </c:pt>
                <c:pt idx="3256">
                  <c:v>83.733492999999996</c:v>
                </c:pt>
                <c:pt idx="3257">
                  <c:v>83.615959000000004</c:v>
                </c:pt>
                <c:pt idx="3258">
                  <c:v>83.468149999999994</c:v>
                </c:pt>
                <c:pt idx="3259">
                  <c:v>83.284578999999994</c:v>
                </c:pt>
                <c:pt idx="3260">
                  <c:v>83.091014999999999</c:v>
                </c:pt>
                <c:pt idx="3261">
                  <c:v>82.932682999999997</c:v>
                </c:pt>
                <c:pt idx="3262">
                  <c:v>82.819202000000004</c:v>
                </c:pt>
                <c:pt idx="3263">
                  <c:v>82.710082999999997</c:v>
                </c:pt>
                <c:pt idx="3264">
                  <c:v>82.565584999999999</c:v>
                </c:pt>
                <c:pt idx="3265">
                  <c:v>82.386258999999995</c:v>
                </c:pt>
                <c:pt idx="3266">
                  <c:v>82.193678000000006</c:v>
                </c:pt>
                <c:pt idx="3267">
                  <c:v>82.000112000000001</c:v>
                </c:pt>
                <c:pt idx="3268">
                  <c:v>81.809558999999993</c:v>
                </c:pt>
                <c:pt idx="3269">
                  <c:v>81.622735000000006</c:v>
                </c:pt>
                <c:pt idx="3270">
                  <c:v>81.428216000000006</c:v>
                </c:pt>
                <c:pt idx="3271">
                  <c:v>81.213353999999995</c:v>
                </c:pt>
                <c:pt idx="3272">
                  <c:v>80.995067000000006</c:v>
                </c:pt>
                <c:pt idx="3273">
                  <c:v>80.813096000000002</c:v>
                </c:pt>
                <c:pt idx="3274">
                  <c:v>80.681533000000002</c:v>
                </c:pt>
                <c:pt idx="3275">
                  <c:v>80.573533999999995</c:v>
                </c:pt>
                <c:pt idx="3276">
                  <c:v>80.461791000000005</c:v>
                </c:pt>
                <c:pt idx="3277">
                  <c:v>80.341942000000003</c:v>
                </c:pt>
                <c:pt idx="3278">
                  <c:v>80.206040000000002</c:v>
                </c:pt>
                <c:pt idx="3279">
                  <c:v>80.031396000000001</c:v>
                </c:pt>
                <c:pt idx="3280">
                  <c:v>79.820796000000001</c:v>
                </c:pt>
                <c:pt idx="3281">
                  <c:v>79.619665999999995</c:v>
                </c:pt>
                <c:pt idx="3282">
                  <c:v>79.461478</c:v>
                </c:pt>
                <c:pt idx="3283">
                  <c:v>79.328543999999994</c:v>
                </c:pt>
                <c:pt idx="3284">
                  <c:v>79.189183999999997</c:v>
                </c:pt>
                <c:pt idx="3285">
                  <c:v>79.038580999999994</c:v>
                </c:pt>
                <c:pt idx="3286">
                  <c:v>78.881606000000005</c:v>
                </c:pt>
                <c:pt idx="3287">
                  <c:v>78.705017999999995</c:v>
                </c:pt>
                <c:pt idx="3288">
                  <c:v>78.496435000000005</c:v>
                </c:pt>
                <c:pt idx="3289">
                  <c:v>78.271265</c:v>
                </c:pt>
                <c:pt idx="3290">
                  <c:v>78.053318000000004</c:v>
                </c:pt>
                <c:pt idx="3291">
                  <c:v>77.844525000000004</c:v>
                </c:pt>
                <c:pt idx="3292">
                  <c:v>77.634904000000006</c:v>
                </c:pt>
                <c:pt idx="3293">
                  <c:v>77.425194000000005</c:v>
                </c:pt>
                <c:pt idx="3294">
                  <c:v>77.219860999999995</c:v>
                </c:pt>
                <c:pt idx="3295">
                  <c:v>77.015456</c:v>
                </c:pt>
                <c:pt idx="3296">
                  <c:v>76.814235999999994</c:v>
                </c:pt>
                <c:pt idx="3297">
                  <c:v>76.629902000000001</c:v>
                </c:pt>
                <c:pt idx="3298">
                  <c:v>76.461408000000006</c:v>
                </c:pt>
                <c:pt idx="3299">
                  <c:v>76.280170999999996</c:v>
                </c:pt>
                <c:pt idx="3300">
                  <c:v>76.060182999999995</c:v>
                </c:pt>
                <c:pt idx="3301">
                  <c:v>75.803791000000004</c:v>
                </c:pt>
                <c:pt idx="3302">
                  <c:v>75.526822999999993</c:v>
                </c:pt>
                <c:pt idx="3303">
                  <c:v>75.240313</c:v>
                </c:pt>
                <c:pt idx="3304">
                  <c:v>74.957886999999999</c:v>
                </c:pt>
                <c:pt idx="3305">
                  <c:v>74.695041000000003</c:v>
                </c:pt>
                <c:pt idx="3306">
                  <c:v>74.446821</c:v>
                </c:pt>
                <c:pt idx="3307">
                  <c:v>74.191614000000001</c:v>
                </c:pt>
                <c:pt idx="3308">
                  <c:v>73.930170000000004</c:v>
                </c:pt>
                <c:pt idx="3309">
                  <c:v>73.692550999999995</c:v>
                </c:pt>
                <c:pt idx="3310">
                  <c:v>73.493340000000003</c:v>
                </c:pt>
                <c:pt idx="3311">
                  <c:v>73.308515999999997</c:v>
                </c:pt>
                <c:pt idx="3312">
                  <c:v>73.111169000000004</c:v>
                </c:pt>
                <c:pt idx="3313">
                  <c:v>72.898678000000004</c:v>
                </c:pt>
                <c:pt idx="3314">
                  <c:v>72.668921999999995</c:v>
                </c:pt>
                <c:pt idx="3315">
                  <c:v>72.412548999999999</c:v>
                </c:pt>
                <c:pt idx="3316">
                  <c:v>72.144537999999997</c:v>
                </c:pt>
                <c:pt idx="3317">
                  <c:v>71.897372000000004</c:v>
                </c:pt>
                <c:pt idx="3318">
                  <c:v>71.670879999999997</c:v>
                </c:pt>
                <c:pt idx="3319">
                  <c:v>71.432237999999998</c:v>
                </c:pt>
                <c:pt idx="3320">
                  <c:v>71.175596999999996</c:v>
                </c:pt>
                <c:pt idx="3321">
                  <c:v>70.935561000000007</c:v>
                </c:pt>
                <c:pt idx="3322">
                  <c:v>70.728494999999995</c:v>
                </c:pt>
                <c:pt idx="3323">
                  <c:v>70.529117999999997</c:v>
                </c:pt>
                <c:pt idx="3324">
                  <c:v>70.310910000000007</c:v>
                </c:pt>
                <c:pt idx="3325">
                  <c:v>70.067871999999994</c:v>
                </c:pt>
                <c:pt idx="3326">
                  <c:v>69.799976999999998</c:v>
                </c:pt>
                <c:pt idx="3327">
                  <c:v>69.504789000000002</c:v>
                </c:pt>
                <c:pt idx="3328">
                  <c:v>69.201423000000005</c:v>
                </c:pt>
                <c:pt idx="3329">
                  <c:v>68.882586000000003</c:v>
                </c:pt>
                <c:pt idx="3330">
                  <c:v>68.511581000000007</c:v>
                </c:pt>
                <c:pt idx="3331">
                  <c:v>67.998599999999996</c:v>
                </c:pt>
                <c:pt idx="3332">
                  <c:v>67.456408999999994</c:v>
                </c:pt>
                <c:pt idx="3333">
                  <c:v>67.26379</c:v>
                </c:pt>
                <c:pt idx="3334">
                  <c:v>67.371610000000004</c:v>
                </c:pt>
                <c:pt idx="3335">
                  <c:v>67.435543999999993</c:v>
                </c:pt>
                <c:pt idx="3336">
                  <c:v>67.337228999999994</c:v>
                </c:pt>
                <c:pt idx="3337">
                  <c:v>67.134337000000002</c:v>
                </c:pt>
                <c:pt idx="3338">
                  <c:v>66.934220999999994</c:v>
                </c:pt>
                <c:pt idx="3339">
                  <c:v>66.764953000000006</c:v>
                </c:pt>
                <c:pt idx="3340">
                  <c:v>66.599846999999997</c:v>
                </c:pt>
                <c:pt idx="3341">
                  <c:v>66.429171999999994</c:v>
                </c:pt>
                <c:pt idx="3342">
                  <c:v>66.254696999999993</c:v>
                </c:pt>
                <c:pt idx="3343">
                  <c:v>66.066935000000001</c:v>
                </c:pt>
                <c:pt idx="3344">
                  <c:v>65.871279999999999</c:v>
                </c:pt>
                <c:pt idx="3345">
                  <c:v>65.700862999999998</c:v>
                </c:pt>
                <c:pt idx="3346">
                  <c:v>65.568184000000002</c:v>
                </c:pt>
                <c:pt idx="3347">
                  <c:v>65.441188999999994</c:v>
                </c:pt>
                <c:pt idx="3348">
                  <c:v>65.294227000000006</c:v>
                </c:pt>
                <c:pt idx="3349">
                  <c:v>65.135873000000004</c:v>
                </c:pt>
                <c:pt idx="3350">
                  <c:v>64.963513000000006</c:v>
                </c:pt>
                <c:pt idx="3351">
                  <c:v>64.747851999999995</c:v>
                </c:pt>
                <c:pt idx="3352">
                  <c:v>64.494832000000002</c:v>
                </c:pt>
                <c:pt idx="3353">
                  <c:v>64.266005000000007</c:v>
                </c:pt>
                <c:pt idx="3354">
                  <c:v>64.102535000000003</c:v>
                </c:pt>
                <c:pt idx="3355">
                  <c:v>63.983587999999997</c:v>
                </c:pt>
                <c:pt idx="3356">
                  <c:v>63.882696000000003</c:v>
                </c:pt>
                <c:pt idx="3357">
                  <c:v>63.799678999999998</c:v>
                </c:pt>
                <c:pt idx="3358">
                  <c:v>63.712912000000003</c:v>
                </c:pt>
                <c:pt idx="3359">
                  <c:v>63.569819000000003</c:v>
                </c:pt>
                <c:pt idx="3360">
                  <c:v>63.362051000000001</c:v>
                </c:pt>
                <c:pt idx="3361">
                  <c:v>63.154373999999997</c:v>
                </c:pt>
                <c:pt idx="3362">
                  <c:v>63.000476999999997</c:v>
                </c:pt>
                <c:pt idx="3363">
                  <c:v>62.881203999999997</c:v>
                </c:pt>
                <c:pt idx="3364">
                  <c:v>62.759833999999998</c:v>
                </c:pt>
                <c:pt idx="3365">
                  <c:v>62.640366999999998</c:v>
                </c:pt>
                <c:pt idx="3366">
                  <c:v>62.533771000000002</c:v>
                </c:pt>
                <c:pt idx="3367">
                  <c:v>62.423307000000001</c:v>
                </c:pt>
                <c:pt idx="3368">
                  <c:v>62.301267000000003</c:v>
                </c:pt>
                <c:pt idx="3369">
                  <c:v>62.185012</c:v>
                </c:pt>
                <c:pt idx="3370">
                  <c:v>62.065693000000003</c:v>
                </c:pt>
                <c:pt idx="3371">
                  <c:v>61.900207999999999</c:v>
                </c:pt>
                <c:pt idx="3372">
                  <c:v>61.684154999999997</c:v>
                </c:pt>
                <c:pt idx="3373">
                  <c:v>61.478862999999997</c:v>
                </c:pt>
                <c:pt idx="3374">
                  <c:v>61.332760999999998</c:v>
                </c:pt>
                <c:pt idx="3375">
                  <c:v>61.223058999999999</c:v>
                </c:pt>
                <c:pt idx="3376">
                  <c:v>61.111331999999997</c:v>
                </c:pt>
                <c:pt idx="3377">
                  <c:v>60.999796000000003</c:v>
                </c:pt>
                <c:pt idx="3378">
                  <c:v>60.891973999999998</c:v>
                </c:pt>
                <c:pt idx="3379">
                  <c:v>60.759495000000001</c:v>
                </c:pt>
                <c:pt idx="3380">
                  <c:v>60.588031999999998</c:v>
                </c:pt>
                <c:pt idx="3381">
                  <c:v>60.407834999999999</c:v>
                </c:pt>
                <c:pt idx="3382">
                  <c:v>60.248589000000003</c:v>
                </c:pt>
                <c:pt idx="3383">
                  <c:v>60.109473999999999</c:v>
                </c:pt>
                <c:pt idx="3384">
                  <c:v>59.995913999999999</c:v>
                </c:pt>
                <c:pt idx="3385">
                  <c:v>59.918677000000002</c:v>
                </c:pt>
                <c:pt idx="3386">
                  <c:v>59.833233</c:v>
                </c:pt>
                <c:pt idx="3387">
                  <c:v>59.670085</c:v>
                </c:pt>
                <c:pt idx="3388">
                  <c:v>59.451639</c:v>
                </c:pt>
                <c:pt idx="3389">
                  <c:v>59.281219999999998</c:v>
                </c:pt>
                <c:pt idx="3390">
                  <c:v>59.186556000000003</c:v>
                </c:pt>
                <c:pt idx="3391">
                  <c:v>59.077798000000001</c:v>
                </c:pt>
                <c:pt idx="3392">
                  <c:v>58.898124000000003</c:v>
                </c:pt>
                <c:pt idx="3393">
                  <c:v>58.708607999999998</c:v>
                </c:pt>
                <c:pt idx="3394">
                  <c:v>58.574402999999997</c:v>
                </c:pt>
                <c:pt idx="3395">
                  <c:v>58.470652000000001</c:v>
                </c:pt>
                <c:pt idx="3396">
                  <c:v>58.35924</c:v>
                </c:pt>
                <c:pt idx="3397">
                  <c:v>58.255960000000002</c:v>
                </c:pt>
                <c:pt idx="3398">
                  <c:v>58.159700999999998</c:v>
                </c:pt>
                <c:pt idx="3399">
                  <c:v>58.012256000000001</c:v>
                </c:pt>
                <c:pt idx="3400">
                  <c:v>57.796286000000002</c:v>
                </c:pt>
                <c:pt idx="3401">
                  <c:v>57.589472999999998</c:v>
                </c:pt>
                <c:pt idx="3402">
                  <c:v>57.452129999999997</c:v>
                </c:pt>
                <c:pt idx="3403">
                  <c:v>57.346449999999997</c:v>
                </c:pt>
                <c:pt idx="3404">
                  <c:v>57.223923999999997</c:v>
                </c:pt>
                <c:pt idx="3405">
                  <c:v>57.098391999999997</c:v>
                </c:pt>
                <c:pt idx="3406">
                  <c:v>56.982028999999997</c:v>
                </c:pt>
                <c:pt idx="3407">
                  <c:v>56.834972999999998</c:v>
                </c:pt>
                <c:pt idx="3408">
                  <c:v>56.647854000000002</c:v>
                </c:pt>
                <c:pt idx="3409">
                  <c:v>56.499941999999997</c:v>
                </c:pt>
                <c:pt idx="3410">
                  <c:v>56.446894</c:v>
                </c:pt>
                <c:pt idx="3411">
                  <c:v>56.432192999999998</c:v>
                </c:pt>
                <c:pt idx="3412">
                  <c:v>56.372183999999997</c:v>
                </c:pt>
                <c:pt idx="3413">
                  <c:v>56.239198999999999</c:v>
                </c:pt>
                <c:pt idx="3414">
                  <c:v>56.038088000000002</c:v>
                </c:pt>
                <c:pt idx="3415">
                  <c:v>55.786867999999998</c:v>
                </c:pt>
                <c:pt idx="3416">
                  <c:v>55.550179999999997</c:v>
                </c:pt>
                <c:pt idx="3417">
                  <c:v>55.407158000000003</c:v>
                </c:pt>
                <c:pt idx="3418">
                  <c:v>55.340643</c:v>
                </c:pt>
                <c:pt idx="3419">
                  <c:v>55.243492000000003</c:v>
                </c:pt>
                <c:pt idx="3420">
                  <c:v>55.083516000000003</c:v>
                </c:pt>
                <c:pt idx="3421">
                  <c:v>54.957354000000002</c:v>
                </c:pt>
                <c:pt idx="3422">
                  <c:v>54.924695</c:v>
                </c:pt>
                <c:pt idx="3423">
                  <c:v>54.909235000000002</c:v>
                </c:pt>
                <c:pt idx="3424">
                  <c:v>54.822809999999997</c:v>
                </c:pt>
                <c:pt idx="3425">
                  <c:v>54.688868999999997</c:v>
                </c:pt>
                <c:pt idx="3426">
                  <c:v>54.565758000000002</c:v>
                </c:pt>
                <c:pt idx="3427">
                  <c:v>54.440640000000002</c:v>
                </c:pt>
                <c:pt idx="3428">
                  <c:v>54.28839</c:v>
                </c:pt>
                <c:pt idx="3429">
                  <c:v>54.140419999999999</c:v>
                </c:pt>
                <c:pt idx="3430">
                  <c:v>54.019100999999999</c:v>
                </c:pt>
                <c:pt idx="3431">
                  <c:v>53.877861000000003</c:v>
                </c:pt>
                <c:pt idx="3432">
                  <c:v>53.683610999999999</c:v>
                </c:pt>
                <c:pt idx="3433">
                  <c:v>53.486747999999999</c:v>
                </c:pt>
                <c:pt idx="3434">
                  <c:v>53.331180000000003</c:v>
                </c:pt>
                <c:pt idx="3435">
                  <c:v>53.185761999999997</c:v>
                </c:pt>
                <c:pt idx="3436">
                  <c:v>53.030920000000002</c:v>
                </c:pt>
                <c:pt idx="3437">
                  <c:v>52.918846000000002</c:v>
                </c:pt>
                <c:pt idx="3438">
                  <c:v>52.882091000000003</c:v>
                </c:pt>
                <c:pt idx="3439">
                  <c:v>52.864646</c:v>
                </c:pt>
                <c:pt idx="3440">
                  <c:v>52.808028999999998</c:v>
                </c:pt>
                <c:pt idx="3441">
                  <c:v>52.726092999999999</c:v>
                </c:pt>
                <c:pt idx="3442">
                  <c:v>52.641894999999998</c:v>
                </c:pt>
                <c:pt idx="3443">
                  <c:v>52.534799</c:v>
                </c:pt>
                <c:pt idx="3444">
                  <c:v>52.404454999999999</c:v>
                </c:pt>
                <c:pt idx="3445">
                  <c:v>52.303837999999999</c:v>
                </c:pt>
                <c:pt idx="3446">
                  <c:v>52.247439</c:v>
                </c:pt>
                <c:pt idx="3447">
                  <c:v>52.168841999999998</c:v>
                </c:pt>
                <c:pt idx="3448">
                  <c:v>52.022604999999999</c:v>
                </c:pt>
                <c:pt idx="3449">
                  <c:v>51.845658999999998</c:v>
                </c:pt>
                <c:pt idx="3450">
                  <c:v>51.675908</c:v>
                </c:pt>
                <c:pt idx="3451">
                  <c:v>51.495418000000001</c:v>
                </c:pt>
                <c:pt idx="3452">
                  <c:v>51.302708000000003</c:v>
                </c:pt>
                <c:pt idx="3453">
                  <c:v>51.151096000000003</c:v>
                </c:pt>
                <c:pt idx="3454">
                  <c:v>51.056654999999999</c:v>
                </c:pt>
                <c:pt idx="3455">
                  <c:v>50.963107999999998</c:v>
                </c:pt>
                <c:pt idx="3456">
                  <c:v>50.853378999999997</c:v>
                </c:pt>
                <c:pt idx="3457">
                  <c:v>50.787756000000002</c:v>
                </c:pt>
                <c:pt idx="3458">
                  <c:v>50.782226000000001</c:v>
                </c:pt>
                <c:pt idx="3459">
                  <c:v>50.756614999999996</c:v>
                </c:pt>
                <c:pt idx="3460">
                  <c:v>50.654322999999998</c:v>
                </c:pt>
                <c:pt idx="3461">
                  <c:v>50.51979</c:v>
                </c:pt>
                <c:pt idx="3462">
                  <c:v>50.403165999999999</c:v>
                </c:pt>
                <c:pt idx="3463">
                  <c:v>50.285178999999999</c:v>
                </c:pt>
                <c:pt idx="3464">
                  <c:v>50.157705999999997</c:v>
                </c:pt>
                <c:pt idx="3465">
                  <c:v>50.077314000000001</c:v>
                </c:pt>
                <c:pt idx="3466">
                  <c:v>50.065674999999999</c:v>
                </c:pt>
                <c:pt idx="3467">
                  <c:v>50.053598000000001</c:v>
                </c:pt>
                <c:pt idx="3468">
                  <c:v>49.989673000000003</c:v>
                </c:pt>
                <c:pt idx="3469">
                  <c:v>49.911889000000002</c:v>
                </c:pt>
                <c:pt idx="3470">
                  <c:v>49.862135000000002</c:v>
                </c:pt>
                <c:pt idx="3471">
                  <c:v>49.828651999999998</c:v>
                </c:pt>
                <c:pt idx="3472">
                  <c:v>49.819310000000002</c:v>
                </c:pt>
                <c:pt idx="3473">
                  <c:v>49.885531</c:v>
                </c:pt>
                <c:pt idx="3474">
                  <c:v>49.994</c:v>
                </c:pt>
                <c:pt idx="3475">
                  <c:v>50.003312000000001</c:v>
                </c:pt>
                <c:pt idx="3476">
                  <c:v>49.884976000000002</c:v>
                </c:pt>
                <c:pt idx="3477">
                  <c:v>49.778305000000003</c:v>
                </c:pt>
                <c:pt idx="3478">
                  <c:v>49.771177999999999</c:v>
                </c:pt>
                <c:pt idx="3479">
                  <c:v>49.79569</c:v>
                </c:pt>
                <c:pt idx="3480">
                  <c:v>49.782546000000004</c:v>
                </c:pt>
                <c:pt idx="3481">
                  <c:v>49.780909000000001</c:v>
                </c:pt>
                <c:pt idx="3482">
                  <c:v>49.830170000000003</c:v>
                </c:pt>
                <c:pt idx="3483">
                  <c:v>49.809809000000001</c:v>
                </c:pt>
                <c:pt idx="3484">
                  <c:v>49.634478999999999</c:v>
                </c:pt>
                <c:pt idx="3485">
                  <c:v>49.408127</c:v>
                </c:pt>
              </c:numCache>
            </c:numRef>
          </c:val>
          <c:smooth val="0"/>
          <c:extLst>
            <c:ext xmlns:c16="http://schemas.microsoft.com/office/drawing/2014/chart" uri="{C3380CC4-5D6E-409C-BE32-E72D297353CC}">
              <c16:uniqueId val="{00000000-E4C6-4CDE-A0EB-8EC3C70442CA}"/>
            </c:ext>
          </c:extLst>
        </c:ser>
        <c:ser>
          <c:idx val="1"/>
          <c:order val="1"/>
          <c:tx>
            <c:v>pva 6g</c:v>
          </c:tx>
          <c:spPr>
            <a:ln w="28575" cap="rnd">
              <a:solidFill>
                <a:schemeClr val="accent2"/>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C$2:$C$3487</c:f>
              <c:numCache>
                <c:formatCode>General</c:formatCode>
                <c:ptCount val="3486"/>
                <c:pt idx="0">
                  <c:v>92.159909999999996</c:v>
                </c:pt>
                <c:pt idx="1">
                  <c:v>92.173509999999993</c:v>
                </c:pt>
                <c:pt idx="2">
                  <c:v>92.187150000000003</c:v>
                </c:pt>
                <c:pt idx="3">
                  <c:v>92.189964000000003</c:v>
                </c:pt>
                <c:pt idx="4">
                  <c:v>92.176219000000003</c:v>
                </c:pt>
                <c:pt idx="5">
                  <c:v>92.150632000000002</c:v>
                </c:pt>
                <c:pt idx="6">
                  <c:v>92.143073000000001</c:v>
                </c:pt>
                <c:pt idx="7">
                  <c:v>92.138765000000006</c:v>
                </c:pt>
                <c:pt idx="8">
                  <c:v>92.147329999999997</c:v>
                </c:pt>
                <c:pt idx="9">
                  <c:v>92.160043999999999</c:v>
                </c:pt>
                <c:pt idx="10">
                  <c:v>92.172105000000002</c:v>
                </c:pt>
                <c:pt idx="11">
                  <c:v>92.185773999999995</c:v>
                </c:pt>
                <c:pt idx="12">
                  <c:v>92.202991999999995</c:v>
                </c:pt>
                <c:pt idx="13">
                  <c:v>92.221006000000003</c:v>
                </c:pt>
                <c:pt idx="14">
                  <c:v>92.235793000000001</c:v>
                </c:pt>
                <c:pt idx="15">
                  <c:v>92.245469</c:v>
                </c:pt>
                <c:pt idx="16">
                  <c:v>92.248682000000002</c:v>
                </c:pt>
                <c:pt idx="17">
                  <c:v>92.243674999999996</c:v>
                </c:pt>
                <c:pt idx="18">
                  <c:v>92.232595000000003</c:v>
                </c:pt>
                <c:pt idx="19">
                  <c:v>92.223675999999998</c:v>
                </c:pt>
                <c:pt idx="20">
                  <c:v>92.223600000000005</c:v>
                </c:pt>
                <c:pt idx="21">
                  <c:v>92.227450000000005</c:v>
                </c:pt>
                <c:pt idx="22">
                  <c:v>92.220292999999998</c:v>
                </c:pt>
                <c:pt idx="23">
                  <c:v>92.192584999999994</c:v>
                </c:pt>
                <c:pt idx="24">
                  <c:v>92.154534999999996</c:v>
                </c:pt>
                <c:pt idx="25">
                  <c:v>92.131230000000002</c:v>
                </c:pt>
                <c:pt idx="26">
                  <c:v>92.138672</c:v>
                </c:pt>
                <c:pt idx="27">
                  <c:v>92.166290000000004</c:v>
                </c:pt>
                <c:pt idx="28">
                  <c:v>92.188812999999996</c:v>
                </c:pt>
                <c:pt idx="29">
                  <c:v>92.193554000000006</c:v>
                </c:pt>
                <c:pt idx="30">
                  <c:v>92.190192999999994</c:v>
                </c:pt>
                <c:pt idx="31">
                  <c:v>92.192419999999998</c:v>
                </c:pt>
                <c:pt idx="32">
                  <c:v>92.196741000000003</c:v>
                </c:pt>
                <c:pt idx="33">
                  <c:v>92.186553000000004</c:v>
                </c:pt>
                <c:pt idx="34">
                  <c:v>92.154426000000001</c:v>
                </c:pt>
                <c:pt idx="35">
                  <c:v>92.112988999999999</c:v>
                </c:pt>
                <c:pt idx="36">
                  <c:v>92.083799999999997</c:v>
                </c:pt>
                <c:pt idx="37">
                  <c:v>92.079286999999994</c:v>
                </c:pt>
                <c:pt idx="38">
                  <c:v>92.095415000000003</c:v>
                </c:pt>
                <c:pt idx="39">
                  <c:v>92.117909999999995</c:v>
                </c:pt>
                <c:pt idx="40">
                  <c:v>92.133082999999999</c:v>
                </c:pt>
                <c:pt idx="41">
                  <c:v>92.135491000000002</c:v>
                </c:pt>
                <c:pt idx="42">
                  <c:v>92.128215999999995</c:v>
                </c:pt>
                <c:pt idx="43">
                  <c:v>92.117608000000004</c:v>
                </c:pt>
                <c:pt idx="44">
                  <c:v>92.106864999999999</c:v>
                </c:pt>
                <c:pt idx="45">
                  <c:v>92.095106999999999</c:v>
                </c:pt>
                <c:pt idx="46">
                  <c:v>92.082508000000004</c:v>
                </c:pt>
                <c:pt idx="47">
                  <c:v>92.074031000000005</c:v>
                </c:pt>
                <c:pt idx="48">
                  <c:v>92.075629000000006</c:v>
                </c:pt>
                <c:pt idx="49">
                  <c:v>92.085226000000006</c:v>
                </c:pt>
                <c:pt idx="50">
                  <c:v>92.091739000000004</c:v>
                </c:pt>
                <c:pt idx="51">
                  <c:v>92.087838000000005</c:v>
                </c:pt>
                <c:pt idx="52">
                  <c:v>92.080499000000003</c:v>
                </c:pt>
                <c:pt idx="53">
                  <c:v>92.081591000000003</c:v>
                </c:pt>
                <c:pt idx="54">
                  <c:v>92.093903999999995</c:v>
                </c:pt>
                <c:pt idx="55">
                  <c:v>92.111611999999994</c:v>
                </c:pt>
                <c:pt idx="56">
                  <c:v>92.129535000000004</c:v>
                </c:pt>
                <c:pt idx="57">
                  <c:v>92.151292999999995</c:v>
                </c:pt>
                <c:pt idx="58">
                  <c:v>92.184618999999998</c:v>
                </c:pt>
                <c:pt idx="59">
                  <c:v>92.222765999999993</c:v>
                </c:pt>
                <c:pt idx="60">
                  <c:v>92.245238000000001</c:v>
                </c:pt>
                <c:pt idx="61">
                  <c:v>92.238720000000001</c:v>
                </c:pt>
                <c:pt idx="62">
                  <c:v>92.207224999999994</c:v>
                </c:pt>
                <c:pt idx="63">
                  <c:v>92.167697000000004</c:v>
                </c:pt>
                <c:pt idx="64">
                  <c:v>92.139881000000003</c:v>
                </c:pt>
                <c:pt idx="65">
                  <c:v>92.138446000000002</c:v>
                </c:pt>
                <c:pt idx="66">
                  <c:v>92.168105999999995</c:v>
                </c:pt>
                <c:pt idx="67">
                  <c:v>92.217389999999995</c:v>
                </c:pt>
                <c:pt idx="68">
                  <c:v>92.258503000000005</c:v>
                </c:pt>
                <c:pt idx="69">
                  <c:v>92.261233000000004</c:v>
                </c:pt>
                <c:pt idx="70">
                  <c:v>92.216963000000007</c:v>
                </c:pt>
                <c:pt idx="71">
                  <c:v>92.147660999999999</c:v>
                </c:pt>
                <c:pt idx="72">
                  <c:v>92.088789000000006</c:v>
                </c:pt>
                <c:pt idx="73">
                  <c:v>92.066883000000004</c:v>
                </c:pt>
                <c:pt idx="74">
                  <c:v>92.085119000000006</c:v>
                </c:pt>
                <c:pt idx="75">
                  <c:v>92.122186999999997</c:v>
                </c:pt>
                <c:pt idx="76">
                  <c:v>92.150993999999997</c:v>
                </c:pt>
                <c:pt idx="77">
                  <c:v>92.165034000000006</c:v>
                </c:pt>
                <c:pt idx="78">
                  <c:v>92.182277999999997</c:v>
                </c:pt>
                <c:pt idx="79">
                  <c:v>92.220453000000006</c:v>
                </c:pt>
                <c:pt idx="80">
                  <c:v>92.270055999999997</c:v>
                </c:pt>
                <c:pt idx="81">
                  <c:v>92.298373999999995</c:v>
                </c:pt>
                <c:pt idx="82">
                  <c:v>92.284198000000004</c:v>
                </c:pt>
                <c:pt idx="83">
                  <c:v>92.240764999999996</c:v>
                </c:pt>
                <c:pt idx="84">
                  <c:v>92.194400999999999</c:v>
                </c:pt>
                <c:pt idx="85">
                  <c:v>92.156324999999995</c:v>
                </c:pt>
                <c:pt idx="86">
                  <c:v>92.127460999999997</c:v>
                </c:pt>
                <c:pt idx="87">
                  <c:v>92.111009999999993</c:v>
                </c:pt>
                <c:pt idx="88">
                  <c:v>92.107139000000004</c:v>
                </c:pt>
                <c:pt idx="89">
                  <c:v>92.109932999999998</c:v>
                </c:pt>
                <c:pt idx="90">
                  <c:v>92.112909000000002</c:v>
                </c:pt>
                <c:pt idx="91">
                  <c:v>92.115871999999996</c:v>
                </c:pt>
                <c:pt idx="92">
                  <c:v>92.121391000000003</c:v>
                </c:pt>
                <c:pt idx="93">
                  <c:v>92.130581000000006</c:v>
                </c:pt>
                <c:pt idx="94">
                  <c:v>92.144891000000001</c:v>
                </c:pt>
                <c:pt idx="95">
                  <c:v>92.173218000000006</c:v>
                </c:pt>
                <c:pt idx="96">
                  <c:v>92.231123999999994</c:v>
                </c:pt>
                <c:pt idx="97">
                  <c:v>92.315629000000001</c:v>
                </c:pt>
                <c:pt idx="98">
                  <c:v>92.395838999999995</c:v>
                </c:pt>
                <c:pt idx="99">
                  <c:v>92.442375999999996</c:v>
                </c:pt>
                <c:pt idx="100">
                  <c:v>92.444790999999995</c:v>
                </c:pt>
                <c:pt idx="101">
                  <c:v>92.402546999999998</c:v>
                </c:pt>
                <c:pt idx="102">
                  <c:v>92.320040000000006</c:v>
                </c:pt>
                <c:pt idx="103">
                  <c:v>92.214404000000002</c:v>
                </c:pt>
                <c:pt idx="104">
                  <c:v>92.118116000000001</c:v>
                </c:pt>
                <c:pt idx="105">
                  <c:v>92.063648000000001</c:v>
                </c:pt>
                <c:pt idx="106">
                  <c:v>92.063834999999997</c:v>
                </c:pt>
                <c:pt idx="107">
                  <c:v>92.105014999999995</c:v>
                </c:pt>
                <c:pt idx="108">
                  <c:v>92.147829000000002</c:v>
                </c:pt>
                <c:pt idx="109">
                  <c:v>92.157019000000005</c:v>
                </c:pt>
                <c:pt idx="110">
                  <c:v>92.126249000000001</c:v>
                </c:pt>
                <c:pt idx="111">
                  <c:v>92.081669000000005</c:v>
                </c:pt>
                <c:pt idx="112">
                  <c:v>92.074867999999995</c:v>
                </c:pt>
                <c:pt idx="113">
                  <c:v>92.140423999999996</c:v>
                </c:pt>
                <c:pt idx="114">
                  <c:v>92.249543000000003</c:v>
                </c:pt>
                <c:pt idx="115">
                  <c:v>92.328031999999993</c:v>
                </c:pt>
                <c:pt idx="116">
                  <c:v>92.327511000000001</c:v>
                </c:pt>
                <c:pt idx="117">
                  <c:v>92.268420000000006</c:v>
                </c:pt>
                <c:pt idx="118">
                  <c:v>92.207660000000004</c:v>
                </c:pt>
                <c:pt idx="119">
                  <c:v>92.178141999999994</c:v>
                </c:pt>
                <c:pt idx="120">
                  <c:v>92.173306999999994</c:v>
                </c:pt>
                <c:pt idx="121">
                  <c:v>92.161422999999999</c:v>
                </c:pt>
                <c:pt idx="122">
                  <c:v>92.119894000000002</c:v>
                </c:pt>
                <c:pt idx="123">
                  <c:v>92.068700000000007</c:v>
                </c:pt>
                <c:pt idx="124">
                  <c:v>92.042755</c:v>
                </c:pt>
                <c:pt idx="125">
                  <c:v>92.052824999999999</c:v>
                </c:pt>
                <c:pt idx="126">
                  <c:v>92.083905000000001</c:v>
                </c:pt>
                <c:pt idx="127">
                  <c:v>92.112187000000006</c:v>
                </c:pt>
                <c:pt idx="128">
                  <c:v>92.131191000000001</c:v>
                </c:pt>
                <c:pt idx="129">
                  <c:v>92.158135999999999</c:v>
                </c:pt>
                <c:pt idx="130">
                  <c:v>92.199961000000002</c:v>
                </c:pt>
                <c:pt idx="131">
                  <c:v>92.226772999999994</c:v>
                </c:pt>
                <c:pt idx="132">
                  <c:v>92.199922999999998</c:v>
                </c:pt>
                <c:pt idx="133">
                  <c:v>92.138165999999998</c:v>
                </c:pt>
                <c:pt idx="134">
                  <c:v>92.099622999999994</c:v>
                </c:pt>
                <c:pt idx="135">
                  <c:v>92.104566000000005</c:v>
                </c:pt>
                <c:pt idx="136">
                  <c:v>92.128022000000001</c:v>
                </c:pt>
                <c:pt idx="137">
                  <c:v>92.143540999999999</c:v>
                </c:pt>
                <c:pt idx="138">
                  <c:v>92.141062000000005</c:v>
                </c:pt>
                <c:pt idx="139">
                  <c:v>92.125598999999994</c:v>
                </c:pt>
                <c:pt idx="140">
                  <c:v>92.104766999999995</c:v>
                </c:pt>
                <c:pt idx="141">
                  <c:v>92.090723999999994</c:v>
                </c:pt>
                <c:pt idx="142">
                  <c:v>92.100240999999997</c:v>
                </c:pt>
                <c:pt idx="143">
                  <c:v>92.147077999999993</c:v>
                </c:pt>
                <c:pt idx="144">
                  <c:v>92.229408000000006</c:v>
                </c:pt>
                <c:pt idx="145">
                  <c:v>92.317083999999994</c:v>
                </c:pt>
                <c:pt idx="146">
                  <c:v>92.360533000000004</c:v>
                </c:pt>
                <c:pt idx="147">
                  <c:v>92.350851000000006</c:v>
                </c:pt>
                <c:pt idx="148">
                  <c:v>92.290806000000003</c:v>
                </c:pt>
                <c:pt idx="149">
                  <c:v>92.175062999999994</c:v>
                </c:pt>
                <c:pt idx="150">
                  <c:v>92.066497999999996</c:v>
                </c:pt>
                <c:pt idx="151">
                  <c:v>92.022294000000002</c:v>
                </c:pt>
                <c:pt idx="152">
                  <c:v>92.038476000000003</c:v>
                </c:pt>
                <c:pt idx="153">
                  <c:v>92.083010999999999</c:v>
                </c:pt>
                <c:pt idx="154">
                  <c:v>92.126457000000002</c:v>
                </c:pt>
                <c:pt idx="155">
                  <c:v>92.149904000000006</c:v>
                </c:pt>
                <c:pt idx="156">
                  <c:v>92.147481999999997</c:v>
                </c:pt>
                <c:pt idx="157">
                  <c:v>92.132611999999995</c:v>
                </c:pt>
                <c:pt idx="158">
                  <c:v>92.126142000000002</c:v>
                </c:pt>
                <c:pt idx="159">
                  <c:v>92.138446000000002</c:v>
                </c:pt>
                <c:pt idx="160">
                  <c:v>92.153460999999993</c:v>
                </c:pt>
                <c:pt idx="161">
                  <c:v>92.131611000000007</c:v>
                </c:pt>
                <c:pt idx="162">
                  <c:v>92.053325000000001</c:v>
                </c:pt>
                <c:pt idx="163">
                  <c:v>91.951835000000003</c:v>
                </c:pt>
                <c:pt idx="164">
                  <c:v>91.872018999999995</c:v>
                </c:pt>
                <c:pt idx="165">
                  <c:v>91.838885000000005</c:v>
                </c:pt>
                <c:pt idx="166">
                  <c:v>91.854930999999993</c:v>
                </c:pt>
                <c:pt idx="167">
                  <c:v>91.899574000000001</c:v>
                </c:pt>
                <c:pt idx="168">
                  <c:v>91.942203000000006</c:v>
                </c:pt>
                <c:pt idx="169">
                  <c:v>91.965864999999994</c:v>
                </c:pt>
                <c:pt idx="170">
                  <c:v>91.975836000000001</c:v>
                </c:pt>
                <c:pt idx="171">
                  <c:v>91.988144000000005</c:v>
                </c:pt>
                <c:pt idx="172">
                  <c:v>92.009732</c:v>
                </c:pt>
                <c:pt idx="173">
                  <c:v>92.031497000000002</c:v>
                </c:pt>
                <c:pt idx="174">
                  <c:v>92.039415000000005</c:v>
                </c:pt>
                <c:pt idx="175">
                  <c:v>92.029411999999994</c:v>
                </c:pt>
                <c:pt idx="176">
                  <c:v>92.012073999999998</c:v>
                </c:pt>
                <c:pt idx="177">
                  <c:v>92.002474000000007</c:v>
                </c:pt>
                <c:pt idx="178">
                  <c:v>91.995963000000003</c:v>
                </c:pt>
                <c:pt idx="179">
                  <c:v>91.990460999999996</c:v>
                </c:pt>
                <c:pt idx="180">
                  <c:v>91.992527999999993</c:v>
                </c:pt>
                <c:pt idx="181">
                  <c:v>91.982235000000003</c:v>
                </c:pt>
                <c:pt idx="182">
                  <c:v>91.968224000000006</c:v>
                </c:pt>
                <c:pt idx="183">
                  <c:v>91.980300999999997</c:v>
                </c:pt>
                <c:pt idx="184">
                  <c:v>92.023047000000005</c:v>
                </c:pt>
                <c:pt idx="185">
                  <c:v>92.070130000000006</c:v>
                </c:pt>
                <c:pt idx="186">
                  <c:v>92.084958</c:v>
                </c:pt>
                <c:pt idx="187">
                  <c:v>92.075747000000007</c:v>
                </c:pt>
                <c:pt idx="188">
                  <c:v>92.079651999999996</c:v>
                </c:pt>
                <c:pt idx="189">
                  <c:v>92.098541999999995</c:v>
                </c:pt>
                <c:pt idx="190">
                  <c:v>92.100587000000004</c:v>
                </c:pt>
                <c:pt idx="191">
                  <c:v>92.061892999999998</c:v>
                </c:pt>
                <c:pt idx="192">
                  <c:v>91.992761000000002</c:v>
                </c:pt>
                <c:pt idx="193">
                  <c:v>91.934229000000002</c:v>
                </c:pt>
                <c:pt idx="194">
                  <c:v>91.907516000000001</c:v>
                </c:pt>
                <c:pt idx="195">
                  <c:v>91.884996999999998</c:v>
                </c:pt>
                <c:pt idx="196">
                  <c:v>91.848748999999998</c:v>
                </c:pt>
                <c:pt idx="197">
                  <c:v>91.813586000000001</c:v>
                </c:pt>
                <c:pt idx="198">
                  <c:v>91.804687999999999</c:v>
                </c:pt>
                <c:pt idx="199">
                  <c:v>91.845298</c:v>
                </c:pt>
                <c:pt idx="200">
                  <c:v>91.894403999999994</c:v>
                </c:pt>
                <c:pt idx="201">
                  <c:v>91.900165999999999</c:v>
                </c:pt>
                <c:pt idx="202">
                  <c:v>91.886142000000007</c:v>
                </c:pt>
                <c:pt idx="203">
                  <c:v>91.887446999999995</c:v>
                </c:pt>
                <c:pt idx="204">
                  <c:v>91.902443000000005</c:v>
                </c:pt>
                <c:pt idx="205">
                  <c:v>91.907831000000002</c:v>
                </c:pt>
                <c:pt idx="206">
                  <c:v>91.894007000000002</c:v>
                </c:pt>
                <c:pt idx="207">
                  <c:v>91.877758999999998</c:v>
                </c:pt>
                <c:pt idx="208">
                  <c:v>91.874105</c:v>
                </c:pt>
                <c:pt idx="209">
                  <c:v>91.875325000000004</c:v>
                </c:pt>
                <c:pt idx="210">
                  <c:v>91.867039000000005</c:v>
                </c:pt>
                <c:pt idx="211">
                  <c:v>91.848907999999994</c:v>
                </c:pt>
                <c:pt idx="212">
                  <c:v>91.835280999999995</c:v>
                </c:pt>
                <c:pt idx="213">
                  <c:v>91.843097999999998</c:v>
                </c:pt>
                <c:pt idx="214">
                  <c:v>91.880194000000003</c:v>
                </c:pt>
                <c:pt idx="215">
                  <c:v>91.934577000000004</c:v>
                </c:pt>
                <c:pt idx="216">
                  <c:v>91.974446</c:v>
                </c:pt>
                <c:pt idx="217">
                  <c:v>91.970044000000001</c:v>
                </c:pt>
                <c:pt idx="218">
                  <c:v>91.917511000000005</c:v>
                </c:pt>
                <c:pt idx="219">
                  <c:v>91.841931000000002</c:v>
                </c:pt>
                <c:pt idx="220">
                  <c:v>91.783524999999997</c:v>
                </c:pt>
                <c:pt idx="221">
                  <c:v>91.776364000000001</c:v>
                </c:pt>
                <c:pt idx="222">
                  <c:v>91.816158000000001</c:v>
                </c:pt>
                <c:pt idx="223">
                  <c:v>91.869418999999994</c:v>
                </c:pt>
                <c:pt idx="224">
                  <c:v>91.912606999999994</c:v>
                </c:pt>
                <c:pt idx="225">
                  <c:v>91.934173999999999</c:v>
                </c:pt>
                <c:pt idx="226">
                  <c:v>91.919940999999994</c:v>
                </c:pt>
                <c:pt idx="227">
                  <c:v>91.863125999999994</c:v>
                </c:pt>
                <c:pt idx="228">
                  <c:v>91.780649999999994</c:v>
                </c:pt>
                <c:pt idx="229">
                  <c:v>91.706614000000002</c:v>
                </c:pt>
                <c:pt idx="230">
                  <c:v>91.665342999999993</c:v>
                </c:pt>
                <c:pt idx="231">
                  <c:v>91.654442000000003</c:v>
                </c:pt>
                <c:pt idx="232">
                  <c:v>91.662983999999994</c:v>
                </c:pt>
                <c:pt idx="233">
                  <c:v>91.69896</c:v>
                </c:pt>
                <c:pt idx="234">
                  <c:v>91.769281000000007</c:v>
                </c:pt>
                <c:pt idx="235">
                  <c:v>91.846474999999998</c:v>
                </c:pt>
                <c:pt idx="236">
                  <c:v>91.885627999999997</c:v>
                </c:pt>
                <c:pt idx="237">
                  <c:v>91.869058999999993</c:v>
                </c:pt>
                <c:pt idx="238">
                  <c:v>91.816096999999999</c:v>
                </c:pt>
                <c:pt idx="239">
                  <c:v>91.749689000000004</c:v>
                </c:pt>
                <c:pt idx="240">
                  <c:v>91.680476999999996</c:v>
                </c:pt>
                <c:pt idx="241">
                  <c:v>91.638413999999997</c:v>
                </c:pt>
                <c:pt idx="242">
                  <c:v>91.661693999999997</c:v>
                </c:pt>
                <c:pt idx="243">
                  <c:v>91.744765999999998</c:v>
                </c:pt>
                <c:pt idx="244">
                  <c:v>91.845130999999995</c:v>
                </c:pt>
                <c:pt idx="245">
                  <c:v>91.929002999999994</c:v>
                </c:pt>
                <c:pt idx="246">
                  <c:v>91.985747000000003</c:v>
                </c:pt>
                <c:pt idx="247">
                  <c:v>91.999959000000004</c:v>
                </c:pt>
                <c:pt idx="248">
                  <c:v>91.941529000000003</c:v>
                </c:pt>
                <c:pt idx="249">
                  <c:v>91.844376999999994</c:v>
                </c:pt>
                <c:pt idx="250">
                  <c:v>91.828209999999999</c:v>
                </c:pt>
                <c:pt idx="251">
                  <c:v>91.918828000000005</c:v>
                </c:pt>
                <c:pt idx="252">
                  <c:v>92.031982999999997</c:v>
                </c:pt>
                <c:pt idx="253">
                  <c:v>92.087524000000002</c:v>
                </c:pt>
                <c:pt idx="254">
                  <c:v>92.033516000000006</c:v>
                </c:pt>
                <c:pt idx="255">
                  <c:v>91.888120999999998</c:v>
                </c:pt>
                <c:pt idx="256">
                  <c:v>91.787499999999994</c:v>
                </c:pt>
                <c:pt idx="257">
                  <c:v>91.788951999999995</c:v>
                </c:pt>
                <c:pt idx="258">
                  <c:v>91.827624</c:v>
                </c:pt>
                <c:pt idx="259">
                  <c:v>91.892977999999999</c:v>
                </c:pt>
                <c:pt idx="260">
                  <c:v>91.985810000000001</c:v>
                </c:pt>
                <c:pt idx="261">
                  <c:v>92.061629999999994</c:v>
                </c:pt>
                <c:pt idx="262">
                  <c:v>92.069239999999994</c:v>
                </c:pt>
                <c:pt idx="263">
                  <c:v>91.992711999999997</c:v>
                </c:pt>
                <c:pt idx="264">
                  <c:v>91.878974999999997</c:v>
                </c:pt>
                <c:pt idx="265">
                  <c:v>91.826201999999995</c:v>
                </c:pt>
                <c:pt idx="266">
                  <c:v>91.865925000000004</c:v>
                </c:pt>
                <c:pt idx="267">
                  <c:v>91.929737000000003</c:v>
                </c:pt>
                <c:pt idx="268">
                  <c:v>91.966678999999999</c:v>
                </c:pt>
                <c:pt idx="269">
                  <c:v>91.973628000000005</c:v>
                </c:pt>
                <c:pt idx="270">
                  <c:v>91.967264999999998</c:v>
                </c:pt>
                <c:pt idx="271">
                  <c:v>91.972166000000001</c:v>
                </c:pt>
                <c:pt idx="272">
                  <c:v>92.004362</c:v>
                </c:pt>
                <c:pt idx="273">
                  <c:v>92.051620999999997</c:v>
                </c:pt>
                <c:pt idx="274">
                  <c:v>92.085728000000003</c:v>
                </c:pt>
                <c:pt idx="275">
                  <c:v>92.096222999999995</c:v>
                </c:pt>
                <c:pt idx="276">
                  <c:v>92.100533999999996</c:v>
                </c:pt>
                <c:pt idx="277">
                  <c:v>92.113765000000001</c:v>
                </c:pt>
                <c:pt idx="278">
                  <c:v>92.121277000000006</c:v>
                </c:pt>
                <c:pt idx="279">
                  <c:v>92.094052000000005</c:v>
                </c:pt>
                <c:pt idx="280">
                  <c:v>92.022289999999998</c:v>
                </c:pt>
                <c:pt idx="281">
                  <c:v>91.926649999999995</c:v>
                </c:pt>
                <c:pt idx="282">
                  <c:v>91.840333000000001</c:v>
                </c:pt>
                <c:pt idx="283">
                  <c:v>91.788751000000005</c:v>
                </c:pt>
                <c:pt idx="284">
                  <c:v>91.784974000000005</c:v>
                </c:pt>
                <c:pt idx="285">
                  <c:v>91.842985999999996</c:v>
                </c:pt>
                <c:pt idx="286">
                  <c:v>91.973039</c:v>
                </c:pt>
                <c:pt idx="287">
                  <c:v>92.144149999999996</c:v>
                </c:pt>
                <c:pt idx="288">
                  <c:v>92.266036999999997</c:v>
                </c:pt>
                <c:pt idx="289">
                  <c:v>92.267820999999998</c:v>
                </c:pt>
                <c:pt idx="290">
                  <c:v>92.186836</c:v>
                </c:pt>
                <c:pt idx="291">
                  <c:v>92.095220999999995</c:v>
                </c:pt>
                <c:pt idx="292">
                  <c:v>92.02225</c:v>
                </c:pt>
                <c:pt idx="293">
                  <c:v>91.963746999999998</c:v>
                </c:pt>
                <c:pt idx="294">
                  <c:v>91.909965</c:v>
                </c:pt>
                <c:pt idx="295">
                  <c:v>91.864710000000002</c:v>
                </c:pt>
                <c:pt idx="296">
                  <c:v>91.845147999999995</c:v>
                </c:pt>
                <c:pt idx="297">
                  <c:v>91.863086999999993</c:v>
                </c:pt>
                <c:pt idx="298">
                  <c:v>91.904196999999996</c:v>
                </c:pt>
                <c:pt idx="299">
                  <c:v>91.935821000000004</c:v>
                </c:pt>
                <c:pt idx="300">
                  <c:v>91.934589000000003</c:v>
                </c:pt>
                <c:pt idx="301">
                  <c:v>91.903178999999994</c:v>
                </c:pt>
                <c:pt idx="302">
                  <c:v>91.861092999999997</c:v>
                </c:pt>
                <c:pt idx="303">
                  <c:v>91.825953999999996</c:v>
                </c:pt>
                <c:pt idx="304">
                  <c:v>91.805381999999994</c:v>
                </c:pt>
                <c:pt idx="305">
                  <c:v>91.804891999999995</c:v>
                </c:pt>
                <c:pt idx="306">
                  <c:v>91.83493</c:v>
                </c:pt>
                <c:pt idx="307">
                  <c:v>91.902964999999995</c:v>
                </c:pt>
                <c:pt idx="308">
                  <c:v>91.998487999999995</c:v>
                </c:pt>
                <c:pt idx="309">
                  <c:v>92.083968999999996</c:v>
                </c:pt>
                <c:pt idx="310">
                  <c:v>92.100110999999998</c:v>
                </c:pt>
                <c:pt idx="311">
                  <c:v>92.018921000000006</c:v>
                </c:pt>
                <c:pt idx="312">
                  <c:v>91.888037999999995</c:v>
                </c:pt>
                <c:pt idx="313">
                  <c:v>91.764543000000003</c:v>
                </c:pt>
                <c:pt idx="314">
                  <c:v>91.677267000000001</c:v>
                </c:pt>
                <c:pt idx="315">
                  <c:v>91.636730999999997</c:v>
                </c:pt>
                <c:pt idx="316">
                  <c:v>91.628180999999998</c:v>
                </c:pt>
                <c:pt idx="317">
                  <c:v>91.622180999999998</c:v>
                </c:pt>
                <c:pt idx="318">
                  <c:v>91.609504000000001</c:v>
                </c:pt>
                <c:pt idx="319">
                  <c:v>91.614636000000004</c:v>
                </c:pt>
                <c:pt idx="320">
                  <c:v>91.660601</c:v>
                </c:pt>
                <c:pt idx="321">
                  <c:v>91.725921999999997</c:v>
                </c:pt>
                <c:pt idx="322">
                  <c:v>91.757621</c:v>
                </c:pt>
                <c:pt idx="323">
                  <c:v>91.720239000000007</c:v>
                </c:pt>
                <c:pt idx="324">
                  <c:v>91.650429000000003</c:v>
                </c:pt>
                <c:pt idx="325">
                  <c:v>91.641889000000006</c:v>
                </c:pt>
                <c:pt idx="326">
                  <c:v>91.677255000000002</c:v>
                </c:pt>
                <c:pt idx="327">
                  <c:v>91.684753000000001</c:v>
                </c:pt>
                <c:pt idx="328">
                  <c:v>91.664416000000003</c:v>
                </c:pt>
                <c:pt idx="329">
                  <c:v>91.603926999999999</c:v>
                </c:pt>
                <c:pt idx="330">
                  <c:v>91.493534999999994</c:v>
                </c:pt>
                <c:pt idx="331">
                  <c:v>91.404267000000004</c:v>
                </c:pt>
                <c:pt idx="332">
                  <c:v>91.371745000000004</c:v>
                </c:pt>
                <c:pt idx="333">
                  <c:v>91.377251999999999</c:v>
                </c:pt>
                <c:pt idx="334">
                  <c:v>91.409559999999999</c:v>
                </c:pt>
                <c:pt idx="335">
                  <c:v>91.45241</c:v>
                </c:pt>
                <c:pt idx="336">
                  <c:v>91.488061000000002</c:v>
                </c:pt>
                <c:pt idx="337">
                  <c:v>91.510120999999998</c:v>
                </c:pt>
                <c:pt idx="338">
                  <c:v>91.516214000000005</c:v>
                </c:pt>
                <c:pt idx="339">
                  <c:v>91.495620000000002</c:v>
                </c:pt>
                <c:pt idx="340">
                  <c:v>91.43562</c:v>
                </c:pt>
                <c:pt idx="341">
                  <c:v>91.340399000000005</c:v>
                </c:pt>
                <c:pt idx="342">
                  <c:v>91.244279000000006</c:v>
                </c:pt>
                <c:pt idx="343">
                  <c:v>91.199714999999998</c:v>
                </c:pt>
                <c:pt idx="344">
                  <c:v>91.233323999999996</c:v>
                </c:pt>
                <c:pt idx="345">
                  <c:v>91.304768999999993</c:v>
                </c:pt>
                <c:pt idx="346">
                  <c:v>91.359543000000002</c:v>
                </c:pt>
                <c:pt idx="347">
                  <c:v>91.390620999999996</c:v>
                </c:pt>
                <c:pt idx="348">
                  <c:v>91.403651999999994</c:v>
                </c:pt>
                <c:pt idx="349">
                  <c:v>91.366257000000004</c:v>
                </c:pt>
                <c:pt idx="350">
                  <c:v>91.267257999999998</c:v>
                </c:pt>
                <c:pt idx="351">
                  <c:v>91.219555</c:v>
                </c:pt>
                <c:pt idx="352">
                  <c:v>91.276848000000001</c:v>
                </c:pt>
                <c:pt idx="353">
                  <c:v>91.326825999999997</c:v>
                </c:pt>
                <c:pt idx="354">
                  <c:v>91.302762999999999</c:v>
                </c:pt>
                <c:pt idx="355">
                  <c:v>91.225562999999994</c:v>
                </c:pt>
                <c:pt idx="356">
                  <c:v>91.139439999999993</c:v>
                </c:pt>
                <c:pt idx="357">
                  <c:v>91.077038999999999</c:v>
                </c:pt>
                <c:pt idx="358">
                  <c:v>91.044843</c:v>
                </c:pt>
                <c:pt idx="359">
                  <c:v>91.024922000000004</c:v>
                </c:pt>
                <c:pt idx="360">
                  <c:v>90.993512999999993</c:v>
                </c:pt>
                <c:pt idx="361">
                  <c:v>90.945485000000005</c:v>
                </c:pt>
                <c:pt idx="362">
                  <c:v>90.897576000000001</c:v>
                </c:pt>
                <c:pt idx="363">
                  <c:v>90.870092</c:v>
                </c:pt>
                <c:pt idx="364">
                  <c:v>90.872950000000003</c:v>
                </c:pt>
                <c:pt idx="365">
                  <c:v>90.900437999999994</c:v>
                </c:pt>
                <c:pt idx="366">
                  <c:v>90.931089999999998</c:v>
                </c:pt>
                <c:pt idx="367">
                  <c:v>90.938408999999993</c:v>
                </c:pt>
                <c:pt idx="368">
                  <c:v>90.912598000000003</c:v>
                </c:pt>
                <c:pt idx="369">
                  <c:v>90.867351999999997</c:v>
                </c:pt>
                <c:pt idx="370">
                  <c:v>90.820887999999997</c:v>
                </c:pt>
                <c:pt idx="371">
                  <c:v>90.798308000000006</c:v>
                </c:pt>
                <c:pt idx="372">
                  <c:v>90.807490999999999</c:v>
                </c:pt>
                <c:pt idx="373">
                  <c:v>90.788974999999994</c:v>
                </c:pt>
                <c:pt idx="374">
                  <c:v>90.727115999999995</c:v>
                </c:pt>
                <c:pt idx="375">
                  <c:v>90.673992999999996</c:v>
                </c:pt>
                <c:pt idx="376">
                  <c:v>90.655223000000007</c:v>
                </c:pt>
                <c:pt idx="377">
                  <c:v>90.655108999999996</c:v>
                </c:pt>
                <c:pt idx="378">
                  <c:v>90.648777999999993</c:v>
                </c:pt>
                <c:pt idx="379">
                  <c:v>90.620966999999993</c:v>
                </c:pt>
                <c:pt idx="380">
                  <c:v>90.575348000000005</c:v>
                </c:pt>
                <c:pt idx="381">
                  <c:v>90.541467999999995</c:v>
                </c:pt>
                <c:pt idx="382">
                  <c:v>90.535753</c:v>
                </c:pt>
                <c:pt idx="383">
                  <c:v>90.527392000000006</c:v>
                </c:pt>
                <c:pt idx="384">
                  <c:v>90.482758000000004</c:v>
                </c:pt>
                <c:pt idx="385">
                  <c:v>90.395574999999994</c:v>
                </c:pt>
                <c:pt idx="386">
                  <c:v>90.287495000000007</c:v>
                </c:pt>
                <c:pt idx="387">
                  <c:v>90.198543000000001</c:v>
                </c:pt>
                <c:pt idx="388">
                  <c:v>90.146258000000003</c:v>
                </c:pt>
                <c:pt idx="389">
                  <c:v>90.110843000000003</c:v>
                </c:pt>
                <c:pt idx="390">
                  <c:v>90.073076999999998</c:v>
                </c:pt>
                <c:pt idx="391">
                  <c:v>90.039114999999995</c:v>
                </c:pt>
                <c:pt idx="392">
                  <c:v>90.028953999999999</c:v>
                </c:pt>
                <c:pt idx="393">
                  <c:v>90.041144000000003</c:v>
                </c:pt>
                <c:pt idx="394">
                  <c:v>90.050413000000006</c:v>
                </c:pt>
                <c:pt idx="395">
                  <c:v>90.049621999999999</c:v>
                </c:pt>
                <c:pt idx="396">
                  <c:v>90.056837999999999</c:v>
                </c:pt>
                <c:pt idx="397">
                  <c:v>90.084153000000001</c:v>
                </c:pt>
                <c:pt idx="398">
                  <c:v>90.115021999999996</c:v>
                </c:pt>
                <c:pt idx="399">
                  <c:v>90.111985000000004</c:v>
                </c:pt>
                <c:pt idx="400">
                  <c:v>90.053318000000004</c:v>
                </c:pt>
                <c:pt idx="401">
                  <c:v>89.960116999999997</c:v>
                </c:pt>
                <c:pt idx="402">
                  <c:v>89.877944999999997</c:v>
                </c:pt>
                <c:pt idx="403">
                  <c:v>89.832644999999999</c:v>
                </c:pt>
                <c:pt idx="404">
                  <c:v>89.810447999999994</c:v>
                </c:pt>
                <c:pt idx="405">
                  <c:v>89.775660999999999</c:v>
                </c:pt>
                <c:pt idx="406">
                  <c:v>89.711247999999998</c:v>
                </c:pt>
                <c:pt idx="407">
                  <c:v>89.632138999999995</c:v>
                </c:pt>
                <c:pt idx="408">
                  <c:v>89.566740999999993</c:v>
                </c:pt>
                <c:pt idx="409">
                  <c:v>89.537395000000004</c:v>
                </c:pt>
                <c:pt idx="410">
                  <c:v>89.552104999999997</c:v>
                </c:pt>
                <c:pt idx="411">
                  <c:v>89.595217000000005</c:v>
                </c:pt>
                <c:pt idx="412">
                  <c:v>89.628971000000007</c:v>
                </c:pt>
                <c:pt idx="413">
                  <c:v>89.617915999999994</c:v>
                </c:pt>
                <c:pt idx="414">
                  <c:v>89.546244000000002</c:v>
                </c:pt>
                <c:pt idx="415">
                  <c:v>89.423738999999998</c:v>
                </c:pt>
                <c:pt idx="416">
                  <c:v>89.288351000000006</c:v>
                </c:pt>
                <c:pt idx="417">
                  <c:v>89.177279999999996</c:v>
                </c:pt>
                <c:pt idx="418">
                  <c:v>89.100177000000002</c:v>
                </c:pt>
                <c:pt idx="419">
                  <c:v>89.043300000000002</c:v>
                </c:pt>
                <c:pt idx="420">
                  <c:v>88.989817000000002</c:v>
                </c:pt>
                <c:pt idx="421">
                  <c:v>88.934499000000002</c:v>
                </c:pt>
                <c:pt idx="422">
                  <c:v>88.882084000000006</c:v>
                </c:pt>
                <c:pt idx="423">
                  <c:v>88.837524999999999</c:v>
                </c:pt>
                <c:pt idx="424">
                  <c:v>88.804221999999996</c:v>
                </c:pt>
                <c:pt idx="425">
                  <c:v>88.788419000000005</c:v>
                </c:pt>
                <c:pt idx="426">
                  <c:v>88.795659999999998</c:v>
                </c:pt>
                <c:pt idx="427">
                  <c:v>88.819770000000005</c:v>
                </c:pt>
                <c:pt idx="428">
                  <c:v>88.842917999999997</c:v>
                </c:pt>
                <c:pt idx="429">
                  <c:v>88.84948</c:v>
                </c:pt>
                <c:pt idx="430">
                  <c:v>88.837705999999997</c:v>
                </c:pt>
                <c:pt idx="431">
                  <c:v>88.816443000000007</c:v>
                </c:pt>
                <c:pt idx="432">
                  <c:v>88.796728999999999</c:v>
                </c:pt>
                <c:pt idx="433">
                  <c:v>88.789507</c:v>
                </c:pt>
                <c:pt idx="434">
                  <c:v>88.790204000000003</c:v>
                </c:pt>
                <c:pt idx="435">
                  <c:v>88.771716999999995</c:v>
                </c:pt>
                <c:pt idx="436">
                  <c:v>88.723483999999999</c:v>
                </c:pt>
                <c:pt idx="437">
                  <c:v>88.657769999999999</c:v>
                </c:pt>
                <c:pt idx="438">
                  <c:v>88.586237999999994</c:v>
                </c:pt>
                <c:pt idx="439">
                  <c:v>88.519075000000001</c:v>
                </c:pt>
                <c:pt idx="440">
                  <c:v>88.469324</c:v>
                </c:pt>
                <c:pt idx="441">
                  <c:v>88.440275999999997</c:v>
                </c:pt>
                <c:pt idx="442">
                  <c:v>88.417141000000001</c:v>
                </c:pt>
                <c:pt idx="443">
                  <c:v>88.381788999999998</c:v>
                </c:pt>
                <c:pt idx="444">
                  <c:v>88.331365000000005</c:v>
                </c:pt>
                <c:pt idx="445">
                  <c:v>88.279510000000002</c:v>
                </c:pt>
                <c:pt idx="446">
                  <c:v>88.24194</c:v>
                </c:pt>
                <c:pt idx="447">
                  <c:v>88.221632</c:v>
                </c:pt>
                <c:pt idx="448">
                  <c:v>88.207637000000005</c:v>
                </c:pt>
                <c:pt idx="449">
                  <c:v>88.188012000000001</c:v>
                </c:pt>
                <c:pt idx="450">
                  <c:v>88.161350999999996</c:v>
                </c:pt>
                <c:pt idx="451">
                  <c:v>88.133754999999994</c:v>
                </c:pt>
                <c:pt idx="452">
                  <c:v>88.107848000000004</c:v>
                </c:pt>
                <c:pt idx="453">
                  <c:v>88.082323000000002</c:v>
                </c:pt>
                <c:pt idx="454">
                  <c:v>88.061048</c:v>
                </c:pt>
                <c:pt idx="455">
                  <c:v>88.047438999999997</c:v>
                </c:pt>
                <c:pt idx="456">
                  <c:v>88.031136000000004</c:v>
                </c:pt>
                <c:pt idx="457">
                  <c:v>87.999713999999997</c:v>
                </c:pt>
                <c:pt idx="458">
                  <c:v>87.955179999999999</c:v>
                </c:pt>
                <c:pt idx="459">
                  <c:v>87.907893000000001</c:v>
                </c:pt>
                <c:pt idx="460">
                  <c:v>87.860367999999994</c:v>
                </c:pt>
                <c:pt idx="461">
                  <c:v>87.805565000000001</c:v>
                </c:pt>
                <c:pt idx="462">
                  <c:v>87.742549999999994</c:v>
                </c:pt>
                <c:pt idx="463">
                  <c:v>87.688111000000006</c:v>
                </c:pt>
                <c:pt idx="464">
                  <c:v>87.661911000000003</c:v>
                </c:pt>
                <c:pt idx="465">
                  <c:v>87.658322999999996</c:v>
                </c:pt>
                <c:pt idx="466">
                  <c:v>87.650003999999996</c:v>
                </c:pt>
                <c:pt idx="467">
                  <c:v>87.619337999999999</c:v>
                </c:pt>
                <c:pt idx="468">
                  <c:v>87.576119000000006</c:v>
                </c:pt>
                <c:pt idx="469">
                  <c:v>87.544549000000004</c:v>
                </c:pt>
                <c:pt idx="470">
                  <c:v>87.539400999999998</c:v>
                </c:pt>
                <c:pt idx="471">
                  <c:v>87.552465999999995</c:v>
                </c:pt>
                <c:pt idx="472">
                  <c:v>87.561133999999996</c:v>
                </c:pt>
                <c:pt idx="473">
                  <c:v>87.547639000000004</c:v>
                </c:pt>
                <c:pt idx="474">
                  <c:v>87.507835999999998</c:v>
                </c:pt>
                <c:pt idx="475">
                  <c:v>87.445995999999994</c:v>
                </c:pt>
                <c:pt idx="476">
                  <c:v>87.369246000000004</c:v>
                </c:pt>
                <c:pt idx="477">
                  <c:v>87.288177000000005</c:v>
                </c:pt>
                <c:pt idx="478">
                  <c:v>87.216059000000001</c:v>
                </c:pt>
                <c:pt idx="479">
                  <c:v>87.163718000000003</c:v>
                </c:pt>
                <c:pt idx="480">
                  <c:v>87.135219000000006</c:v>
                </c:pt>
                <c:pt idx="481">
                  <c:v>87.125838999999999</c:v>
                </c:pt>
                <c:pt idx="482">
                  <c:v>87.124770999999996</c:v>
                </c:pt>
                <c:pt idx="483">
                  <c:v>87.123425999999995</c:v>
                </c:pt>
                <c:pt idx="484">
                  <c:v>87.119900999999999</c:v>
                </c:pt>
                <c:pt idx="485">
                  <c:v>87.112537000000003</c:v>
                </c:pt>
                <c:pt idx="486">
                  <c:v>87.094099</c:v>
                </c:pt>
                <c:pt idx="487">
                  <c:v>87.056839999999994</c:v>
                </c:pt>
                <c:pt idx="488">
                  <c:v>87.001338000000004</c:v>
                </c:pt>
                <c:pt idx="489">
                  <c:v>86.934867999999994</c:v>
                </c:pt>
                <c:pt idx="490">
                  <c:v>86.864503999999997</c:v>
                </c:pt>
                <c:pt idx="491">
                  <c:v>86.798497999999995</c:v>
                </c:pt>
                <c:pt idx="492">
                  <c:v>86.750853000000006</c:v>
                </c:pt>
                <c:pt idx="493">
                  <c:v>86.734752999999998</c:v>
                </c:pt>
                <c:pt idx="494">
                  <c:v>86.748739999999998</c:v>
                </c:pt>
                <c:pt idx="495">
                  <c:v>86.770100999999997</c:v>
                </c:pt>
                <c:pt idx="496">
                  <c:v>86.769593</c:v>
                </c:pt>
                <c:pt idx="497">
                  <c:v>86.742902000000001</c:v>
                </c:pt>
                <c:pt idx="498">
                  <c:v>86.715275000000005</c:v>
                </c:pt>
                <c:pt idx="499">
                  <c:v>86.706976999999995</c:v>
                </c:pt>
                <c:pt idx="500">
                  <c:v>86.713256999999999</c:v>
                </c:pt>
                <c:pt idx="501">
                  <c:v>86.716286999999994</c:v>
                </c:pt>
                <c:pt idx="502">
                  <c:v>86.700276000000002</c:v>
                </c:pt>
                <c:pt idx="503">
                  <c:v>86.656620000000004</c:v>
                </c:pt>
                <c:pt idx="504">
                  <c:v>86.584444000000005</c:v>
                </c:pt>
                <c:pt idx="505">
                  <c:v>86.490054000000001</c:v>
                </c:pt>
                <c:pt idx="506">
                  <c:v>86.386705000000006</c:v>
                </c:pt>
                <c:pt idx="507">
                  <c:v>86.294807000000006</c:v>
                </c:pt>
                <c:pt idx="508">
                  <c:v>86.238394</c:v>
                </c:pt>
                <c:pt idx="509">
                  <c:v>86.233310000000003</c:v>
                </c:pt>
                <c:pt idx="510">
                  <c:v>86.273043999999999</c:v>
                </c:pt>
                <c:pt idx="511">
                  <c:v>86.326301000000001</c:v>
                </c:pt>
                <c:pt idx="512">
                  <c:v>86.355283999999997</c:v>
                </c:pt>
                <c:pt idx="513">
                  <c:v>86.341718</c:v>
                </c:pt>
                <c:pt idx="514">
                  <c:v>86.295781000000005</c:v>
                </c:pt>
                <c:pt idx="515">
                  <c:v>86.243027999999995</c:v>
                </c:pt>
                <c:pt idx="516">
                  <c:v>86.207307999999998</c:v>
                </c:pt>
                <c:pt idx="517">
                  <c:v>86.200387000000006</c:v>
                </c:pt>
                <c:pt idx="518">
                  <c:v>86.215959999999995</c:v>
                </c:pt>
                <c:pt idx="519">
                  <c:v>86.231832999999995</c:v>
                </c:pt>
                <c:pt idx="520">
                  <c:v>86.225476999999998</c:v>
                </c:pt>
                <c:pt idx="521">
                  <c:v>86.188896999999997</c:v>
                </c:pt>
                <c:pt idx="522">
                  <c:v>86.127604000000005</c:v>
                </c:pt>
                <c:pt idx="523">
                  <c:v>86.051613000000003</c:v>
                </c:pt>
                <c:pt idx="524">
                  <c:v>85.973073999999997</c:v>
                </c:pt>
                <c:pt idx="525">
                  <c:v>85.908726000000001</c:v>
                </c:pt>
                <c:pt idx="526">
                  <c:v>85.874443999999997</c:v>
                </c:pt>
                <c:pt idx="527">
                  <c:v>85.872725000000003</c:v>
                </c:pt>
                <c:pt idx="528">
                  <c:v>85.888782000000006</c:v>
                </c:pt>
                <c:pt idx="529">
                  <c:v>85.900267999999997</c:v>
                </c:pt>
                <c:pt idx="530">
                  <c:v>85.890440999999996</c:v>
                </c:pt>
                <c:pt idx="531">
                  <c:v>85.856567999999996</c:v>
                </c:pt>
                <c:pt idx="532">
                  <c:v>85.810975999999997</c:v>
                </c:pt>
                <c:pt idx="533">
                  <c:v>85.772964999999999</c:v>
                </c:pt>
                <c:pt idx="534">
                  <c:v>85.753444000000002</c:v>
                </c:pt>
                <c:pt idx="535">
                  <c:v>85.746429000000006</c:v>
                </c:pt>
                <c:pt idx="536">
                  <c:v>85.738602999999998</c:v>
                </c:pt>
                <c:pt idx="537">
                  <c:v>85.724766000000002</c:v>
                </c:pt>
                <c:pt idx="538">
                  <c:v>85.708355999999995</c:v>
                </c:pt>
                <c:pt idx="539">
                  <c:v>85.687443999999999</c:v>
                </c:pt>
                <c:pt idx="540">
                  <c:v>85.650835999999998</c:v>
                </c:pt>
                <c:pt idx="541">
                  <c:v>85.593953999999997</c:v>
                </c:pt>
                <c:pt idx="542">
                  <c:v>85.530779999999993</c:v>
                </c:pt>
                <c:pt idx="543">
                  <c:v>85.482467999999997</c:v>
                </c:pt>
                <c:pt idx="544">
                  <c:v>85.457550999999995</c:v>
                </c:pt>
                <c:pt idx="545">
                  <c:v>85.449358000000004</c:v>
                </c:pt>
                <c:pt idx="546">
                  <c:v>85.449910000000003</c:v>
                </c:pt>
                <c:pt idx="547">
                  <c:v>85.457359999999994</c:v>
                </c:pt>
                <c:pt idx="548">
                  <c:v>85.469738000000007</c:v>
                </c:pt>
                <c:pt idx="549">
                  <c:v>85.480462000000003</c:v>
                </c:pt>
                <c:pt idx="550">
                  <c:v>85.483834999999999</c:v>
                </c:pt>
                <c:pt idx="551">
                  <c:v>85.478099</c:v>
                </c:pt>
                <c:pt idx="552">
                  <c:v>85.459232999999998</c:v>
                </c:pt>
                <c:pt idx="553">
                  <c:v>85.419527000000002</c:v>
                </c:pt>
                <c:pt idx="554">
                  <c:v>85.359521000000001</c:v>
                </c:pt>
                <c:pt idx="555">
                  <c:v>85.295878999999999</c:v>
                </c:pt>
                <c:pt idx="556">
                  <c:v>85.250642999999997</c:v>
                </c:pt>
                <c:pt idx="557">
                  <c:v>85.233919</c:v>
                </c:pt>
                <c:pt idx="558">
                  <c:v>85.238028999999997</c:v>
                </c:pt>
                <c:pt idx="559">
                  <c:v>85.247450000000001</c:v>
                </c:pt>
                <c:pt idx="560">
                  <c:v>85.252827999999994</c:v>
                </c:pt>
                <c:pt idx="561">
                  <c:v>85.255125000000007</c:v>
                </c:pt>
                <c:pt idx="562">
                  <c:v>85.259955000000005</c:v>
                </c:pt>
                <c:pt idx="563">
                  <c:v>85.270309999999995</c:v>
                </c:pt>
                <c:pt idx="564">
                  <c:v>85.28313</c:v>
                </c:pt>
                <c:pt idx="565">
                  <c:v>85.291234000000003</c:v>
                </c:pt>
                <c:pt idx="566">
                  <c:v>85.289593999999994</c:v>
                </c:pt>
                <c:pt idx="567">
                  <c:v>85.279230999999996</c:v>
                </c:pt>
                <c:pt idx="568">
                  <c:v>85.264252999999997</c:v>
                </c:pt>
                <c:pt idx="569">
                  <c:v>85.246413000000004</c:v>
                </c:pt>
                <c:pt idx="570">
                  <c:v>85.225100999999995</c:v>
                </c:pt>
                <c:pt idx="571">
                  <c:v>85.200610999999995</c:v>
                </c:pt>
                <c:pt idx="572">
                  <c:v>85.173191000000003</c:v>
                </c:pt>
                <c:pt idx="573">
                  <c:v>85.139497000000006</c:v>
                </c:pt>
                <c:pt idx="574">
                  <c:v>85.094988999999998</c:v>
                </c:pt>
                <c:pt idx="575">
                  <c:v>85.042479999999998</c:v>
                </c:pt>
                <c:pt idx="576">
                  <c:v>84.995531</c:v>
                </c:pt>
                <c:pt idx="577">
                  <c:v>84.969919000000004</c:v>
                </c:pt>
                <c:pt idx="578">
                  <c:v>84.969237000000007</c:v>
                </c:pt>
                <c:pt idx="579">
                  <c:v>84.978628</c:v>
                </c:pt>
                <c:pt idx="580">
                  <c:v>84.976482000000004</c:v>
                </c:pt>
                <c:pt idx="581">
                  <c:v>84.954168999999993</c:v>
                </c:pt>
                <c:pt idx="582">
                  <c:v>84.922053000000005</c:v>
                </c:pt>
                <c:pt idx="583">
                  <c:v>84.896727999999996</c:v>
                </c:pt>
                <c:pt idx="584">
                  <c:v>84.886277000000007</c:v>
                </c:pt>
                <c:pt idx="585">
                  <c:v>84.888780999999994</c:v>
                </c:pt>
                <c:pt idx="586">
                  <c:v>84.900407999999999</c:v>
                </c:pt>
                <c:pt idx="587">
                  <c:v>84.917603</c:v>
                </c:pt>
                <c:pt idx="588">
                  <c:v>84.930586000000005</c:v>
                </c:pt>
                <c:pt idx="589">
                  <c:v>84.924316000000005</c:v>
                </c:pt>
                <c:pt idx="590">
                  <c:v>84.895205000000004</c:v>
                </c:pt>
                <c:pt idx="591">
                  <c:v>84.863155000000006</c:v>
                </c:pt>
                <c:pt idx="592">
                  <c:v>84.856502000000006</c:v>
                </c:pt>
                <c:pt idx="593">
                  <c:v>84.882248000000004</c:v>
                </c:pt>
                <c:pt idx="594">
                  <c:v>84.917587999999995</c:v>
                </c:pt>
                <c:pt idx="595">
                  <c:v>84.934449000000001</c:v>
                </c:pt>
                <c:pt idx="596">
                  <c:v>84.927469000000002</c:v>
                </c:pt>
                <c:pt idx="597">
                  <c:v>84.913148000000007</c:v>
                </c:pt>
                <c:pt idx="598">
                  <c:v>84.905225999999999</c:v>
                </c:pt>
                <c:pt idx="599">
                  <c:v>84.898394999999994</c:v>
                </c:pt>
                <c:pt idx="600">
                  <c:v>84.877740000000003</c:v>
                </c:pt>
                <c:pt idx="601">
                  <c:v>84.837917000000004</c:v>
                </c:pt>
                <c:pt idx="602">
                  <c:v>84.788616000000005</c:v>
                </c:pt>
                <c:pt idx="603">
                  <c:v>84.743605000000002</c:v>
                </c:pt>
                <c:pt idx="604">
                  <c:v>84.709391999999994</c:v>
                </c:pt>
                <c:pt idx="605">
                  <c:v>84.686610000000002</c:v>
                </c:pt>
                <c:pt idx="606">
                  <c:v>84.678308999999999</c:v>
                </c:pt>
                <c:pt idx="607">
                  <c:v>84.690237999999994</c:v>
                </c:pt>
                <c:pt idx="608">
                  <c:v>84.720247999999998</c:v>
                </c:pt>
                <c:pt idx="609">
                  <c:v>84.750759000000002</c:v>
                </c:pt>
                <c:pt idx="610">
                  <c:v>84.756800999999996</c:v>
                </c:pt>
                <c:pt idx="611">
                  <c:v>84.723253</c:v>
                </c:pt>
                <c:pt idx="612">
                  <c:v>84.656081999999998</c:v>
                </c:pt>
                <c:pt idx="613">
                  <c:v>84.579763</c:v>
                </c:pt>
                <c:pt idx="614">
                  <c:v>84.523302999999999</c:v>
                </c:pt>
                <c:pt idx="615">
                  <c:v>84.503057999999996</c:v>
                </c:pt>
                <c:pt idx="616">
                  <c:v>84.513930000000002</c:v>
                </c:pt>
                <c:pt idx="617">
                  <c:v>84.535415999999998</c:v>
                </c:pt>
                <c:pt idx="618">
                  <c:v>84.547223000000002</c:v>
                </c:pt>
                <c:pt idx="619">
                  <c:v>84.542049000000006</c:v>
                </c:pt>
                <c:pt idx="620">
                  <c:v>84.527353000000005</c:v>
                </c:pt>
                <c:pt idx="621">
                  <c:v>84.516962000000007</c:v>
                </c:pt>
                <c:pt idx="622">
                  <c:v>84.519037999999995</c:v>
                </c:pt>
                <c:pt idx="623">
                  <c:v>84.529771999999994</c:v>
                </c:pt>
                <c:pt idx="624">
                  <c:v>84.538281999999995</c:v>
                </c:pt>
                <c:pt idx="625">
                  <c:v>84.537617999999995</c:v>
                </c:pt>
                <c:pt idx="626">
                  <c:v>84.529270999999994</c:v>
                </c:pt>
                <c:pt idx="627">
                  <c:v>84.515861000000001</c:v>
                </c:pt>
                <c:pt idx="628">
                  <c:v>84.492165999999997</c:v>
                </c:pt>
                <c:pt idx="629">
                  <c:v>84.448486000000003</c:v>
                </c:pt>
                <c:pt idx="630">
                  <c:v>84.384870000000006</c:v>
                </c:pt>
                <c:pt idx="631">
                  <c:v>84.319377000000003</c:v>
                </c:pt>
                <c:pt idx="632">
                  <c:v>84.278318999999996</c:v>
                </c:pt>
                <c:pt idx="633">
                  <c:v>84.276535999999993</c:v>
                </c:pt>
                <c:pt idx="634">
                  <c:v>84.306689000000006</c:v>
                </c:pt>
                <c:pt idx="635">
                  <c:v>84.346520999999996</c:v>
                </c:pt>
                <c:pt idx="636">
                  <c:v>84.375229000000004</c:v>
                </c:pt>
                <c:pt idx="637">
                  <c:v>84.383555999999999</c:v>
                </c:pt>
                <c:pt idx="638">
                  <c:v>84.371953000000005</c:v>
                </c:pt>
                <c:pt idx="639">
                  <c:v>84.342751000000007</c:v>
                </c:pt>
                <c:pt idx="640">
                  <c:v>84.296408</c:v>
                </c:pt>
                <c:pt idx="641">
                  <c:v>84.236266999999998</c:v>
                </c:pt>
                <c:pt idx="642">
                  <c:v>84.175066000000001</c:v>
                </c:pt>
                <c:pt idx="643">
                  <c:v>84.132186000000004</c:v>
                </c:pt>
                <c:pt idx="644">
                  <c:v>84.121161999999998</c:v>
                </c:pt>
                <c:pt idx="645">
                  <c:v>84.140145000000004</c:v>
                </c:pt>
                <c:pt idx="646">
                  <c:v>84.175039999999996</c:v>
                </c:pt>
                <c:pt idx="647">
                  <c:v>84.209080999999998</c:v>
                </c:pt>
                <c:pt idx="648">
                  <c:v>84.227588999999995</c:v>
                </c:pt>
                <c:pt idx="649">
                  <c:v>84.219857000000005</c:v>
                </c:pt>
                <c:pt idx="650">
                  <c:v>84.185288</c:v>
                </c:pt>
                <c:pt idx="651">
                  <c:v>84.138553999999999</c:v>
                </c:pt>
                <c:pt idx="652">
                  <c:v>84.102463</c:v>
                </c:pt>
                <c:pt idx="653">
                  <c:v>84.091054</c:v>
                </c:pt>
                <c:pt idx="654">
                  <c:v>84.099879000000001</c:v>
                </c:pt>
                <c:pt idx="655">
                  <c:v>84.113710999999995</c:v>
                </c:pt>
                <c:pt idx="656">
                  <c:v>84.122510000000005</c:v>
                </c:pt>
                <c:pt idx="657">
                  <c:v>84.129019</c:v>
                </c:pt>
                <c:pt idx="658">
                  <c:v>84.141332000000006</c:v>
                </c:pt>
                <c:pt idx="659">
                  <c:v>84.159008999999998</c:v>
                </c:pt>
                <c:pt idx="660">
                  <c:v>84.168330999999995</c:v>
                </c:pt>
                <c:pt idx="661">
                  <c:v>84.153587999999999</c:v>
                </c:pt>
                <c:pt idx="662">
                  <c:v>84.113645000000005</c:v>
                </c:pt>
                <c:pt idx="663">
                  <c:v>84.064819999999997</c:v>
                </c:pt>
                <c:pt idx="664">
                  <c:v>84.025491000000002</c:v>
                </c:pt>
                <c:pt idx="665">
                  <c:v>84.000377999999998</c:v>
                </c:pt>
                <c:pt idx="666">
                  <c:v>83.982619999999997</c:v>
                </c:pt>
                <c:pt idx="667">
                  <c:v>83.96651</c:v>
                </c:pt>
                <c:pt idx="668">
                  <c:v>83.952727999999993</c:v>
                </c:pt>
                <c:pt idx="669">
                  <c:v>83.944556000000006</c:v>
                </c:pt>
                <c:pt idx="670">
                  <c:v>83.945105999999996</c:v>
                </c:pt>
                <c:pt idx="671">
                  <c:v>83.956304000000003</c:v>
                </c:pt>
                <c:pt idx="672">
                  <c:v>83.973990999999998</c:v>
                </c:pt>
                <c:pt idx="673">
                  <c:v>83.984854999999996</c:v>
                </c:pt>
                <c:pt idx="674">
                  <c:v>83.975983999999997</c:v>
                </c:pt>
                <c:pt idx="675">
                  <c:v>83.949190000000002</c:v>
                </c:pt>
                <c:pt idx="676">
                  <c:v>83.920152000000002</c:v>
                </c:pt>
                <c:pt idx="677">
                  <c:v>83.902484000000001</c:v>
                </c:pt>
                <c:pt idx="678">
                  <c:v>83.898366999999993</c:v>
                </c:pt>
                <c:pt idx="679">
                  <c:v>83.904024000000007</c:v>
                </c:pt>
                <c:pt idx="680">
                  <c:v>83.914518000000001</c:v>
                </c:pt>
                <c:pt idx="681">
                  <c:v>83.919387</c:v>
                </c:pt>
                <c:pt idx="682">
                  <c:v>83.903304000000006</c:v>
                </c:pt>
                <c:pt idx="683">
                  <c:v>83.861564000000001</c:v>
                </c:pt>
                <c:pt idx="684">
                  <c:v>83.812599000000006</c:v>
                </c:pt>
                <c:pt idx="685">
                  <c:v>83.786642000000001</c:v>
                </c:pt>
                <c:pt idx="686">
                  <c:v>83.799042</c:v>
                </c:pt>
                <c:pt idx="687">
                  <c:v>83.836297999999999</c:v>
                </c:pt>
                <c:pt idx="688">
                  <c:v>83.868471999999997</c:v>
                </c:pt>
                <c:pt idx="689">
                  <c:v>83.874511999999996</c:v>
                </c:pt>
                <c:pt idx="690">
                  <c:v>83.858024999999998</c:v>
                </c:pt>
                <c:pt idx="691">
                  <c:v>83.841279999999998</c:v>
                </c:pt>
                <c:pt idx="692">
                  <c:v>83.842376000000002</c:v>
                </c:pt>
                <c:pt idx="693">
                  <c:v>83.856813000000002</c:v>
                </c:pt>
                <c:pt idx="694">
                  <c:v>83.863183000000006</c:v>
                </c:pt>
                <c:pt idx="695">
                  <c:v>83.846177999999995</c:v>
                </c:pt>
                <c:pt idx="696">
                  <c:v>83.809890999999993</c:v>
                </c:pt>
                <c:pt idx="697">
                  <c:v>83.769217999999995</c:v>
                </c:pt>
                <c:pt idx="698">
                  <c:v>83.735427000000001</c:v>
                </c:pt>
                <c:pt idx="699">
                  <c:v>83.714197999999996</c:v>
                </c:pt>
                <c:pt idx="700">
                  <c:v>83.710905999999994</c:v>
                </c:pt>
                <c:pt idx="701">
                  <c:v>83.727624000000006</c:v>
                </c:pt>
                <c:pt idx="702">
                  <c:v>83.755225999999993</c:v>
                </c:pt>
                <c:pt idx="703">
                  <c:v>83.776795000000007</c:v>
                </c:pt>
                <c:pt idx="704">
                  <c:v>83.782178999999999</c:v>
                </c:pt>
                <c:pt idx="705">
                  <c:v>83.775019999999998</c:v>
                </c:pt>
                <c:pt idx="706">
                  <c:v>83.763467000000006</c:v>
                </c:pt>
                <c:pt idx="707">
                  <c:v>83.747502999999995</c:v>
                </c:pt>
                <c:pt idx="708">
                  <c:v>83.717814000000004</c:v>
                </c:pt>
                <c:pt idx="709">
                  <c:v>83.666707000000002</c:v>
                </c:pt>
                <c:pt idx="710">
                  <c:v>83.599873000000002</c:v>
                </c:pt>
                <c:pt idx="711">
                  <c:v>83.537257999999994</c:v>
                </c:pt>
                <c:pt idx="712">
                  <c:v>83.500225</c:v>
                </c:pt>
                <c:pt idx="713">
                  <c:v>83.494939000000002</c:v>
                </c:pt>
                <c:pt idx="714">
                  <c:v>83.507893999999993</c:v>
                </c:pt>
                <c:pt idx="715">
                  <c:v>83.518063999999995</c:v>
                </c:pt>
                <c:pt idx="716">
                  <c:v>83.511960999999999</c:v>
                </c:pt>
                <c:pt idx="717">
                  <c:v>83.487840000000006</c:v>
                </c:pt>
                <c:pt idx="718">
                  <c:v>83.451713999999996</c:v>
                </c:pt>
                <c:pt idx="719">
                  <c:v>83.414654999999996</c:v>
                </c:pt>
                <c:pt idx="720">
                  <c:v>83.390462999999997</c:v>
                </c:pt>
                <c:pt idx="721">
                  <c:v>83.387683999999993</c:v>
                </c:pt>
                <c:pt idx="722">
                  <c:v>83.402150000000006</c:v>
                </c:pt>
                <c:pt idx="723">
                  <c:v>83.421790000000001</c:v>
                </c:pt>
                <c:pt idx="724">
                  <c:v>83.439690999999996</c:v>
                </c:pt>
                <c:pt idx="725">
                  <c:v>83.458188000000007</c:v>
                </c:pt>
                <c:pt idx="726">
                  <c:v>83.478853000000001</c:v>
                </c:pt>
                <c:pt idx="727">
                  <c:v>83.493889999999993</c:v>
                </c:pt>
                <c:pt idx="728">
                  <c:v>83.491645000000005</c:v>
                </c:pt>
                <c:pt idx="729">
                  <c:v>83.468531999999996</c:v>
                </c:pt>
                <c:pt idx="730">
                  <c:v>83.432629000000006</c:v>
                </c:pt>
                <c:pt idx="731">
                  <c:v>83.395634999999999</c:v>
                </c:pt>
                <c:pt idx="732">
                  <c:v>83.361714000000006</c:v>
                </c:pt>
                <c:pt idx="733">
                  <c:v>83.324309</c:v>
                </c:pt>
                <c:pt idx="734">
                  <c:v>83.275747999999993</c:v>
                </c:pt>
                <c:pt idx="735">
                  <c:v>83.220740000000006</c:v>
                </c:pt>
                <c:pt idx="736">
                  <c:v>83.176626999999996</c:v>
                </c:pt>
                <c:pt idx="737">
                  <c:v>83.156745999999998</c:v>
                </c:pt>
                <c:pt idx="738">
                  <c:v>83.156627</c:v>
                </c:pt>
                <c:pt idx="739">
                  <c:v>83.161997</c:v>
                </c:pt>
                <c:pt idx="740">
                  <c:v>83.167511000000005</c:v>
                </c:pt>
                <c:pt idx="741">
                  <c:v>83.179051000000001</c:v>
                </c:pt>
                <c:pt idx="742">
                  <c:v>83.196769000000003</c:v>
                </c:pt>
                <c:pt idx="743">
                  <c:v>83.206058999999996</c:v>
                </c:pt>
                <c:pt idx="744">
                  <c:v>83.192508000000004</c:v>
                </c:pt>
                <c:pt idx="745">
                  <c:v>83.160690000000002</c:v>
                </c:pt>
                <c:pt idx="746">
                  <c:v>83.130290000000002</c:v>
                </c:pt>
                <c:pt idx="747">
                  <c:v>83.115309999999994</c:v>
                </c:pt>
                <c:pt idx="748">
                  <c:v>83.114812000000001</c:v>
                </c:pt>
                <c:pt idx="749">
                  <c:v>83.123400000000004</c:v>
                </c:pt>
                <c:pt idx="750">
                  <c:v>83.141009999999994</c:v>
                </c:pt>
                <c:pt idx="751">
                  <c:v>83.167451</c:v>
                </c:pt>
                <c:pt idx="752">
                  <c:v>83.192582999999999</c:v>
                </c:pt>
                <c:pt idx="753">
                  <c:v>83.199009000000004</c:v>
                </c:pt>
                <c:pt idx="754">
                  <c:v>83.175871999999998</c:v>
                </c:pt>
                <c:pt idx="755">
                  <c:v>83.127414999999999</c:v>
                </c:pt>
                <c:pt idx="756">
                  <c:v>83.067581000000004</c:v>
                </c:pt>
                <c:pt idx="757">
                  <c:v>83.009808000000007</c:v>
                </c:pt>
                <c:pt idx="758">
                  <c:v>82.964015000000003</c:v>
                </c:pt>
                <c:pt idx="759">
                  <c:v>82.937738999999993</c:v>
                </c:pt>
                <c:pt idx="760">
                  <c:v>82.932505000000006</c:v>
                </c:pt>
                <c:pt idx="761">
                  <c:v>82.939487999999997</c:v>
                </c:pt>
                <c:pt idx="762">
                  <c:v>82.945274999999995</c:v>
                </c:pt>
                <c:pt idx="763">
                  <c:v>82.944376000000005</c:v>
                </c:pt>
                <c:pt idx="764">
                  <c:v>82.941969</c:v>
                </c:pt>
                <c:pt idx="765">
                  <c:v>82.942485000000005</c:v>
                </c:pt>
                <c:pt idx="766">
                  <c:v>82.940754999999996</c:v>
                </c:pt>
                <c:pt idx="767">
                  <c:v>82.928376</c:v>
                </c:pt>
                <c:pt idx="768">
                  <c:v>82.904730000000001</c:v>
                </c:pt>
                <c:pt idx="769">
                  <c:v>82.876334</c:v>
                </c:pt>
                <c:pt idx="770">
                  <c:v>82.847515999999999</c:v>
                </c:pt>
                <c:pt idx="771">
                  <c:v>82.817638000000002</c:v>
                </c:pt>
                <c:pt idx="772">
                  <c:v>82.787111999999993</c:v>
                </c:pt>
                <c:pt idx="773">
                  <c:v>82.760634999999994</c:v>
                </c:pt>
                <c:pt idx="774">
                  <c:v>82.743495999999993</c:v>
                </c:pt>
                <c:pt idx="775">
                  <c:v>82.738833</c:v>
                </c:pt>
                <c:pt idx="776">
                  <c:v>82.748585000000006</c:v>
                </c:pt>
                <c:pt idx="777">
                  <c:v>82.771767999999994</c:v>
                </c:pt>
                <c:pt idx="778">
                  <c:v>82.799340999999998</c:v>
                </c:pt>
                <c:pt idx="779">
                  <c:v>82.815240000000003</c:v>
                </c:pt>
                <c:pt idx="780">
                  <c:v>82.808544999999995</c:v>
                </c:pt>
                <c:pt idx="781">
                  <c:v>82.785619999999994</c:v>
                </c:pt>
                <c:pt idx="782">
                  <c:v>82.766796999999997</c:v>
                </c:pt>
                <c:pt idx="783">
                  <c:v>82.768668000000005</c:v>
                </c:pt>
                <c:pt idx="784">
                  <c:v>82.788208999999995</c:v>
                </c:pt>
                <c:pt idx="785">
                  <c:v>82.802221000000003</c:v>
                </c:pt>
                <c:pt idx="786">
                  <c:v>82.784447</c:v>
                </c:pt>
                <c:pt idx="787">
                  <c:v>82.728381999999996</c:v>
                </c:pt>
                <c:pt idx="788">
                  <c:v>82.654578000000001</c:v>
                </c:pt>
                <c:pt idx="789">
                  <c:v>82.595400999999995</c:v>
                </c:pt>
                <c:pt idx="790">
                  <c:v>82.572695999999993</c:v>
                </c:pt>
                <c:pt idx="791">
                  <c:v>82.586624999999998</c:v>
                </c:pt>
                <c:pt idx="792">
                  <c:v>82.620311999999998</c:v>
                </c:pt>
                <c:pt idx="793">
                  <c:v>82.65164</c:v>
                </c:pt>
                <c:pt idx="794">
                  <c:v>82.663117999999997</c:v>
                </c:pt>
                <c:pt idx="795">
                  <c:v>82.648600999999999</c:v>
                </c:pt>
                <c:pt idx="796">
                  <c:v>82.616105000000005</c:v>
                </c:pt>
                <c:pt idx="797">
                  <c:v>82.582372000000007</c:v>
                </c:pt>
                <c:pt idx="798">
                  <c:v>82.560024999999996</c:v>
                </c:pt>
                <c:pt idx="799">
                  <c:v>82.547533000000001</c:v>
                </c:pt>
                <c:pt idx="800">
                  <c:v>82.530986999999996</c:v>
                </c:pt>
                <c:pt idx="801">
                  <c:v>82.496831</c:v>
                </c:pt>
                <c:pt idx="802">
                  <c:v>82.446764000000002</c:v>
                </c:pt>
                <c:pt idx="803">
                  <c:v>82.402034999999998</c:v>
                </c:pt>
                <c:pt idx="804">
                  <c:v>82.388259000000005</c:v>
                </c:pt>
                <c:pt idx="805">
                  <c:v>82.410606000000001</c:v>
                </c:pt>
                <c:pt idx="806">
                  <c:v>82.444346999999993</c:v>
                </c:pt>
                <c:pt idx="807">
                  <c:v>82.453836999999993</c:v>
                </c:pt>
                <c:pt idx="808">
                  <c:v>82.423917000000003</c:v>
                </c:pt>
                <c:pt idx="809">
                  <c:v>82.372651000000005</c:v>
                </c:pt>
                <c:pt idx="810">
                  <c:v>82.332701999999998</c:v>
                </c:pt>
                <c:pt idx="811">
                  <c:v>82.322080999999997</c:v>
                </c:pt>
                <c:pt idx="812">
                  <c:v>82.333426000000003</c:v>
                </c:pt>
                <c:pt idx="813">
                  <c:v>82.347289000000004</c:v>
                </c:pt>
                <c:pt idx="814">
                  <c:v>82.351260999999994</c:v>
                </c:pt>
                <c:pt idx="815">
                  <c:v>82.346374999999995</c:v>
                </c:pt>
                <c:pt idx="816">
                  <c:v>82.338632000000004</c:v>
                </c:pt>
                <c:pt idx="817">
                  <c:v>82.328432000000006</c:v>
                </c:pt>
                <c:pt idx="818">
                  <c:v>82.310114999999996</c:v>
                </c:pt>
                <c:pt idx="819">
                  <c:v>82.279849999999996</c:v>
                </c:pt>
                <c:pt idx="820">
                  <c:v>82.241189000000006</c:v>
                </c:pt>
                <c:pt idx="821">
                  <c:v>82.204301999999998</c:v>
                </c:pt>
                <c:pt idx="822">
                  <c:v>82.182933000000006</c:v>
                </c:pt>
                <c:pt idx="823">
                  <c:v>82.189333000000005</c:v>
                </c:pt>
                <c:pt idx="824">
                  <c:v>82.223521000000005</c:v>
                </c:pt>
                <c:pt idx="825">
                  <c:v>82.264464000000004</c:v>
                </c:pt>
                <c:pt idx="826">
                  <c:v>82.280057999999997</c:v>
                </c:pt>
                <c:pt idx="827">
                  <c:v>82.255105</c:v>
                </c:pt>
                <c:pt idx="828">
                  <c:v>82.208049000000003</c:v>
                </c:pt>
                <c:pt idx="829">
                  <c:v>82.172657000000001</c:v>
                </c:pt>
                <c:pt idx="830">
                  <c:v>82.164750999999995</c:v>
                </c:pt>
                <c:pt idx="831">
                  <c:v>82.174432999999993</c:v>
                </c:pt>
                <c:pt idx="832">
                  <c:v>82.187329000000005</c:v>
                </c:pt>
                <c:pt idx="833">
                  <c:v>82.199904000000004</c:v>
                </c:pt>
                <c:pt idx="834">
                  <c:v>82.210779000000002</c:v>
                </c:pt>
                <c:pt idx="835">
                  <c:v>82.210493</c:v>
                </c:pt>
                <c:pt idx="836">
                  <c:v>82.190029999999993</c:v>
                </c:pt>
                <c:pt idx="837">
                  <c:v>82.152987999999993</c:v>
                </c:pt>
                <c:pt idx="838">
                  <c:v>82.109943000000001</c:v>
                </c:pt>
                <c:pt idx="839">
                  <c:v>82.064580000000007</c:v>
                </c:pt>
                <c:pt idx="840">
                  <c:v>82.014983999999998</c:v>
                </c:pt>
                <c:pt idx="841">
                  <c:v>81.967618000000002</c:v>
                </c:pt>
                <c:pt idx="842">
                  <c:v>81.940326999999996</c:v>
                </c:pt>
                <c:pt idx="843">
                  <c:v>81.947327000000001</c:v>
                </c:pt>
                <c:pt idx="844">
                  <c:v>81.984857000000005</c:v>
                </c:pt>
                <c:pt idx="845">
                  <c:v>82.033565999999993</c:v>
                </c:pt>
                <c:pt idx="846">
                  <c:v>82.072019999999995</c:v>
                </c:pt>
                <c:pt idx="847">
                  <c:v>82.087155999999993</c:v>
                </c:pt>
                <c:pt idx="848">
                  <c:v>82.077537000000007</c:v>
                </c:pt>
                <c:pt idx="849">
                  <c:v>82.052763999999996</c:v>
                </c:pt>
                <c:pt idx="850">
                  <c:v>82.029313000000002</c:v>
                </c:pt>
                <c:pt idx="851">
                  <c:v>82.020968999999994</c:v>
                </c:pt>
                <c:pt idx="852">
                  <c:v>82.027795999999995</c:v>
                </c:pt>
                <c:pt idx="853">
                  <c:v>82.033764000000005</c:v>
                </c:pt>
                <c:pt idx="854">
                  <c:v>82.019216</c:v>
                </c:pt>
                <c:pt idx="855">
                  <c:v>81.980040000000002</c:v>
                </c:pt>
                <c:pt idx="856">
                  <c:v>81.934768000000005</c:v>
                </c:pt>
                <c:pt idx="857">
                  <c:v>81.909317999999999</c:v>
                </c:pt>
                <c:pt idx="858">
                  <c:v>81.912484000000006</c:v>
                </c:pt>
                <c:pt idx="859">
                  <c:v>81.927965999999998</c:v>
                </c:pt>
                <c:pt idx="860">
                  <c:v>81.932209</c:v>
                </c:pt>
                <c:pt idx="861">
                  <c:v>81.918263999999994</c:v>
                </c:pt>
                <c:pt idx="862">
                  <c:v>81.898948000000004</c:v>
                </c:pt>
                <c:pt idx="863">
                  <c:v>81.887440999999995</c:v>
                </c:pt>
                <c:pt idx="864">
                  <c:v>81.879883000000007</c:v>
                </c:pt>
                <c:pt idx="865">
                  <c:v>81.860181999999995</c:v>
                </c:pt>
                <c:pt idx="866">
                  <c:v>81.820454999999995</c:v>
                </c:pt>
                <c:pt idx="867">
                  <c:v>81.773121000000003</c:v>
                </c:pt>
                <c:pt idx="868">
                  <c:v>81.739986999999999</c:v>
                </c:pt>
                <c:pt idx="869">
                  <c:v>81.730878000000004</c:v>
                </c:pt>
                <c:pt idx="870">
                  <c:v>81.737083999999996</c:v>
                </c:pt>
                <c:pt idx="871">
                  <c:v>81.744004000000004</c:v>
                </c:pt>
                <c:pt idx="872">
                  <c:v>81.744253</c:v>
                </c:pt>
                <c:pt idx="873">
                  <c:v>81.737836000000001</c:v>
                </c:pt>
                <c:pt idx="874">
                  <c:v>81.726410999999999</c:v>
                </c:pt>
                <c:pt idx="875">
                  <c:v>81.714110000000005</c:v>
                </c:pt>
                <c:pt idx="876">
                  <c:v>81.711763000000005</c:v>
                </c:pt>
                <c:pt idx="877">
                  <c:v>81.730939000000006</c:v>
                </c:pt>
                <c:pt idx="878">
                  <c:v>81.768808000000007</c:v>
                </c:pt>
                <c:pt idx="879">
                  <c:v>81.802989999999994</c:v>
                </c:pt>
                <c:pt idx="880">
                  <c:v>81.807231999999999</c:v>
                </c:pt>
                <c:pt idx="881">
                  <c:v>81.773319000000001</c:v>
                </c:pt>
                <c:pt idx="882">
                  <c:v>81.717433999999997</c:v>
                </c:pt>
                <c:pt idx="883">
                  <c:v>81.666875000000005</c:v>
                </c:pt>
                <c:pt idx="884">
                  <c:v>81.640827000000002</c:v>
                </c:pt>
                <c:pt idx="885">
                  <c:v>81.641080000000002</c:v>
                </c:pt>
                <c:pt idx="886">
                  <c:v>81.657143000000005</c:v>
                </c:pt>
                <c:pt idx="887">
                  <c:v>81.676900000000003</c:v>
                </c:pt>
                <c:pt idx="888">
                  <c:v>81.691214000000002</c:v>
                </c:pt>
                <c:pt idx="889">
                  <c:v>81.690968999999996</c:v>
                </c:pt>
                <c:pt idx="890">
                  <c:v>81.666060999999999</c:v>
                </c:pt>
                <c:pt idx="891">
                  <c:v>81.613150000000005</c:v>
                </c:pt>
                <c:pt idx="892">
                  <c:v>81.544655000000006</c:v>
                </c:pt>
                <c:pt idx="893">
                  <c:v>81.484887999999998</c:v>
                </c:pt>
                <c:pt idx="894">
                  <c:v>81.453653000000003</c:v>
                </c:pt>
                <c:pt idx="895">
                  <c:v>81.454227000000003</c:v>
                </c:pt>
                <c:pt idx="896">
                  <c:v>81.476817999999994</c:v>
                </c:pt>
                <c:pt idx="897">
                  <c:v>81.509624000000002</c:v>
                </c:pt>
                <c:pt idx="898">
                  <c:v>81.543295000000001</c:v>
                </c:pt>
                <c:pt idx="899">
                  <c:v>81.567204000000004</c:v>
                </c:pt>
                <c:pt idx="900">
                  <c:v>81.569119999999998</c:v>
                </c:pt>
                <c:pt idx="901">
                  <c:v>81.543826999999993</c:v>
                </c:pt>
                <c:pt idx="902">
                  <c:v>81.500484</c:v>
                </c:pt>
                <c:pt idx="903">
                  <c:v>81.457733000000005</c:v>
                </c:pt>
                <c:pt idx="904">
                  <c:v>81.430161999999996</c:v>
                </c:pt>
                <c:pt idx="905">
                  <c:v>81.420575999999997</c:v>
                </c:pt>
                <c:pt idx="906">
                  <c:v>81.425707000000003</c:v>
                </c:pt>
                <c:pt idx="907">
                  <c:v>81.444992999999997</c:v>
                </c:pt>
                <c:pt idx="908">
                  <c:v>81.477857999999998</c:v>
                </c:pt>
                <c:pt idx="909">
                  <c:v>81.513171</c:v>
                </c:pt>
                <c:pt idx="910">
                  <c:v>81.529242999999994</c:v>
                </c:pt>
                <c:pt idx="911">
                  <c:v>81.510373000000001</c:v>
                </c:pt>
                <c:pt idx="912">
                  <c:v>81.462615</c:v>
                </c:pt>
                <c:pt idx="913">
                  <c:v>81.409668999999994</c:v>
                </c:pt>
                <c:pt idx="914">
                  <c:v>81.372838000000002</c:v>
                </c:pt>
                <c:pt idx="915">
                  <c:v>81.356825999999998</c:v>
                </c:pt>
                <c:pt idx="916">
                  <c:v>81.353584999999995</c:v>
                </c:pt>
                <c:pt idx="917">
                  <c:v>81.355233999999996</c:v>
                </c:pt>
                <c:pt idx="918">
                  <c:v>81.360624000000001</c:v>
                </c:pt>
                <c:pt idx="919">
                  <c:v>81.370689999999996</c:v>
                </c:pt>
                <c:pt idx="920">
                  <c:v>81.380582000000004</c:v>
                </c:pt>
                <c:pt idx="921">
                  <c:v>81.379552000000004</c:v>
                </c:pt>
                <c:pt idx="922">
                  <c:v>81.360408000000007</c:v>
                </c:pt>
                <c:pt idx="923">
                  <c:v>81.327984000000001</c:v>
                </c:pt>
                <c:pt idx="924">
                  <c:v>81.295400999999998</c:v>
                </c:pt>
                <c:pt idx="925">
                  <c:v>81.271631999999997</c:v>
                </c:pt>
                <c:pt idx="926">
                  <c:v>81.255492000000004</c:v>
                </c:pt>
                <c:pt idx="927">
                  <c:v>81.242649999999998</c:v>
                </c:pt>
                <c:pt idx="928">
                  <c:v>81.234442000000001</c:v>
                </c:pt>
                <c:pt idx="929">
                  <c:v>81.235476000000006</c:v>
                </c:pt>
                <c:pt idx="930">
                  <c:v>81.244187999999994</c:v>
                </c:pt>
                <c:pt idx="931">
                  <c:v>81.250414000000006</c:v>
                </c:pt>
                <c:pt idx="932">
                  <c:v>81.243758</c:v>
                </c:pt>
                <c:pt idx="933">
                  <c:v>81.223044999999999</c:v>
                </c:pt>
                <c:pt idx="934">
                  <c:v>81.197793000000004</c:v>
                </c:pt>
                <c:pt idx="935">
                  <c:v>81.181505999999999</c:v>
                </c:pt>
                <c:pt idx="936">
                  <c:v>81.181489999999997</c:v>
                </c:pt>
                <c:pt idx="937">
                  <c:v>81.192089999999993</c:v>
                </c:pt>
                <c:pt idx="938">
                  <c:v>81.198296999999997</c:v>
                </c:pt>
                <c:pt idx="939">
                  <c:v>81.189145999999994</c:v>
                </c:pt>
                <c:pt idx="940">
                  <c:v>81.168409999999994</c:v>
                </c:pt>
                <c:pt idx="941">
                  <c:v>81.150132999999997</c:v>
                </c:pt>
                <c:pt idx="942">
                  <c:v>81.143930999999995</c:v>
                </c:pt>
                <c:pt idx="943">
                  <c:v>81.147357</c:v>
                </c:pt>
                <c:pt idx="944">
                  <c:v>81.152431000000007</c:v>
                </c:pt>
                <c:pt idx="945">
                  <c:v>81.154067999999995</c:v>
                </c:pt>
                <c:pt idx="946">
                  <c:v>81.148644000000004</c:v>
                </c:pt>
                <c:pt idx="947">
                  <c:v>81.129424999999998</c:v>
                </c:pt>
                <c:pt idx="948">
                  <c:v>81.090896000000001</c:v>
                </c:pt>
                <c:pt idx="949">
                  <c:v>81.039178000000007</c:v>
                </c:pt>
                <c:pt idx="950">
                  <c:v>80.994485999999995</c:v>
                </c:pt>
                <c:pt idx="951">
                  <c:v>80.978314999999995</c:v>
                </c:pt>
                <c:pt idx="952">
                  <c:v>80.994769000000005</c:v>
                </c:pt>
                <c:pt idx="953">
                  <c:v>81.023803000000001</c:v>
                </c:pt>
                <c:pt idx="954">
                  <c:v>81.034592000000004</c:v>
                </c:pt>
                <c:pt idx="955">
                  <c:v>81.009820000000005</c:v>
                </c:pt>
                <c:pt idx="956">
                  <c:v>80.960503000000003</c:v>
                </c:pt>
                <c:pt idx="957">
                  <c:v>80.917188999999993</c:v>
                </c:pt>
                <c:pt idx="958">
                  <c:v>80.904227000000006</c:v>
                </c:pt>
                <c:pt idx="959">
                  <c:v>80.921148000000002</c:v>
                </c:pt>
                <c:pt idx="960">
                  <c:v>80.948200999999997</c:v>
                </c:pt>
                <c:pt idx="961">
                  <c:v>80.966746000000001</c:v>
                </c:pt>
                <c:pt idx="962">
                  <c:v>80.971937999999994</c:v>
                </c:pt>
                <c:pt idx="963">
                  <c:v>80.967905000000002</c:v>
                </c:pt>
                <c:pt idx="964">
                  <c:v>80.956405000000004</c:v>
                </c:pt>
                <c:pt idx="965">
                  <c:v>80.934608999999995</c:v>
                </c:pt>
                <c:pt idx="966">
                  <c:v>80.903929000000005</c:v>
                </c:pt>
                <c:pt idx="967">
                  <c:v>80.877043999999998</c:v>
                </c:pt>
                <c:pt idx="968">
                  <c:v>80.870772000000002</c:v>
                </c:pt>
                <c:pt idx="969">
                  <c:v>80.888664000000006</c:v>
                </c:pt>
                <c:pt idx="970">
                  <c:v>80.913488999999998</c:v>
                </c:pt>
                <c:pt idx="971">
                  <c:v>80.921868000000003</c:v>
                </c:pt>
                <c:pt idx="972">
                  <c:v>80.905486999999994</c:v>
                </c:pt>
                <c:pt idx="973">
                  <c:v>80.875412999999995</c:v>
                </c:pt>
                <c:pt idx="974">
                  <c:v>80.848226999999994</c:v>
                </c:pt>
                <c:pt idx="975">
                  <c:v>80.832858999999999</c:v>
                </c:pt>
                <c:pt idx="976">
                  <c:v>80.830572000000004</c:v>
                </c:pt>
                <c:pt idx="977">
                  <c:v>80.840445000000003</c:v>
                </c:pt>
                <c:pt idx="978">
                  <c:v>80.858493999999993</c:v>
                </c:pt>
                <c:pt idx="979">
                  <c:v>80.875281999999999</c:v>
                </c:pt>
                <c:pt idx="980">
                  <c:v>80.882906000000006</c:v>
                </c:pt>
                <c:pt idx="981">
                  <c:v>80.884969999999996</c:v>
                </c:pt>
                <c:pt idx="982">
                  <c:v>80.893187999999995</c:v>
                </c:pt>
                <c:pt idx="983">
                  <c:v>80.911857999999995</c:v>
                </c:pt>
                <c:pt idx="984">
                  <c:v>80.931246000000002</c:v>
                </c:pt>
                <c:pt idx="985">
                  <c:v>80.939473000000007</c:v>
                </c:pt>
                <c:pt idx="986">
                  <c:v>80.935450000000003</c:v>
                </c:pt>
                <c:pt idx="987">
                  <c:v>80.925014000000004</c:v>
                </c:pt>
                <c:pt idx="988">
                  <c:v>80.908972000000006</c:v>
                </c:pt>
                <c:pt idx="989">
                  <c:v>80.882771000000005</c:v>
                </c:pt>
                <c:pt idx="990">
                  <c:v>80.846959999999996</c:v>
                </c:pt>
                <c:pt idx="991">
                  <c:v>80.810214000000002</c:v>
                </c:pt>
                <c:pt idx="992">
                  <c:v>80.780478000000002</c:v>
                </c:pt>
                <c:pt idx="993">
                  <c:v>80.759055000000004</c:v>
                </c:pt>
                <c:pt idx="994">
                  <c:v>80.745773999999997</c:v>
                </c:pt>
                <c:pt idx="995">
                  <c:v>80.744468999999995</c:v>
                </c:pt>
                <c:pt idx="996">
                  <c:v>80.758264999999994</c:v>
                </c:pt>
                <c:pt idx="997">
                  <c:v>80.782390000000007</c:v>
                </c:pt>
                <c:pt idx="998">
                  <c:v>80.807175000000001</c:v>
                </c:pt>
                <c:pt idx="999">
                  <c:v>80.827164999999994</c:v>
                </c:pt>
                <c:pt idx="1000">
                  <c:v>80.842426000000003</c:v>
                </c:pt>
                <c:pt idx="1001">
                  <c:v>80.851474999999994</c:v>
                </c:pt>
                <c:pt idx="1002">
                  <c:v>80.848692999999997</c:v>
                </c:pt>
                <c:pt idx="1003">
                  <c:v>80.831649999999996</c:v>
                </c:pt>
                <c:pt idx="1004">
                  <c:v>80.807997</c:v>
                </c:pt>
                <c:pt idx="1005">
                  <c:v>80.790788000000006</c:v>
                </c:pt>
                <c:pt idx="1006">
                  <c:v>80.784920999999997</c:v>
                </c:pt>
                <c:pt idx="1007">
                  <c:v>80.778603000000004</c:v>
                </c:pt>
                <c:pt idx="1008">
                  <c:v>80.750653</c:v>
                </c:pt>
                <c:pt idx="1009">
                  <c:v>80.689599000000001</c:v>
                </c:pt>
                <c:pt idx="1010">
                  <c:v>80.606773000000004</c:v>
                </c:pt>
                <c:pt idx="1011">
                  <c:v>80.527174000000002</c:v>
                </c:pt>
                <c:pt idx="1012">
                  <c:v>80.463414999999998</c:v>
                </c:pt>
                <c:pt idx="1013">
                  <c:v>80.400493999999995</c:v>
                </c:pt>
                <c:pt idx="1014">
                  <c:v>80.311684999999997</c:v>
                </c:pt>
                <c:pt idx="1015">
                  <c:v>80.188772</c:v>
                </c:pt>
                <c:pt idx="1016">
                  <c:v>80.050707000000003</c:v>
                </c:pt>
                <c:pt idx="1017">
                  <c:v>79.921024000000003</c:v>
                </c:pt>
                <c:pt idx="1018">
                  <c:v>79.802188999999998</c:v>
                </c:pt>
                <c:pt idx="1019">
                  <c:v>79.674194999999997</c:v>
                </c:pt>
                <c:pt idx="1020">
                  <c:v>79.513492999999997</c:v>
                </c:pt>
                <c:pt idx="1021">
                  <c:v>79.309049999999999</c:v>
                </c:pt>
                <c:pt idx="1022">
                  <c:v>79.063508999999996</c:v>
                </c:pt>
                <c:pt idx="1023">
                  <c:v>78.785190999999998</c:v>
                </c:pt>
                <c:pt idx="1024">
                  <c:v>78.480338000000003</c:v>
                </c:pt>
                <c:pt idx="1025">
                  <c:v>78.149873999999997</c:v>
                </c:pt>
                <c:pt idx="1026">
                  <c:v>77.791300000000007</c:v>
                </c:pt>
                <c:pt idx="1027">
                  <c:v>77.402811999999997</c:v>
                </c:pt>
                <c:pt idx="1028">
                  <c:v>76.984854999999996</c:v>
                </c:pt>
                <c:pt idx="1029">
                  <c:v>76.539384999999996</c:v>
                </c:pt>
                <c:pt idx="1030">
                  <c:v>76.071996999999996</c:v>
                </c:pt>
                <c:pt idx="1031">
                  <c:v>75.596680000000006</c:v>
                </c:pt>
                <c:pt idx="1032">
                  <c:v>75.134978000000004</c:v>
                </c:pt>
                <c:pt idx="1033">
                  <c:v>74.705945</c:v>
                </c:pt>
                <c:pt idx="1034">
                  <c:v>74.315583000000004</c:v>
                </c:pt>
                <c:pt idx="1035">
                  <c:v>73.955815999999999</c:v>
                </c:pt>
                <c:pt idx="1036">
                  <c:v>73.613241000000002</c:v>
                </c:pt>
                <c:pt idx="1037">
                  <c:v>73.281163000000006</c:v>
                </c:pt>
                <c:pt idx="1038">
                  <c:v>72.969027999999994</c:v>
                </c:pt>
                <c:pt idx="1039">
                  <c:v>72.702534</c:v>
                </c:pt>
                <c:pt idx="1040">
                  <c:v>72.5107</c:v>
                </c:pt>
                <c:pt idx="1041">
                  <c:v>72.408760999999998</c:v>
                </c:pt>
                <c:pt idx="1042">
                  <c:v>72.393001999999996</c:v>
                </c:pt>
                <c:pt idx="1043">
                  <c:v>72.450294999999997</c:v>
                </c:pt>
                <c:pt idx="1044">
                  <c:v>72.567083999999994</c:v>
                </c:pt>
                <c:pt idx="1045">
                  <c:v>72.728232000000006</c:v>
                </c:pt>
                <c:pt idx="1046">
                  <c:v>72.915633</c:v>
                </c:pt>
                <c:pt idx="1047">
                  <c:v>73.115384000000006</c:v>
                </c:pt>
                <c:pt idx="1048">
                  <c:v>73.322686000000004</c:v>
                </c:pt>
                <c:pt idx="1049">
                  <c:v>73.531961999999993</c:v>
                </c:pt>
                <c:pt idx="1050">
                  <c:v>73.724134000000006</c:v>
                </c:pt>
                <c:pt idx="1051">
                  <c:v>73.872024999999994</c:v>
                </c:pt>
                <c:pt idx="1052">
                  <c:v>73.959232999999998</c:v>
                </c:pt>
                <c:pt idx="1053">
                  <c:v>73.987705000000005</c:v>
                </c:pt>
                <c:pt idx="1054">
                  <c:v>73.965552000000002</c:v>
                </c:pt>
                <c:pt idx="1055">
                  <c:v>73.894164000000004</c:v>
                </c:pt>
                <c:pt idx="1056">
                  <c:v>73.771353000000005</c:v>
                </c:pt>
                <c:pt idx="1057">
                  <c:v>73.602698000000004</c:v>
                </c:pt>
                <c:pt idx="1058">
                  <c:v>73.404747</c:v>
                </c:pt>
                <c:pt idx="1059">
                  <c:v>73.196937000000005</c:v>
                </c:pt>
                <c:pt idx="1060">
                  <c:v>72.991535999999996</c:v>
                </c:pt>
                <c:pt idx="1061">
                  <c:v>72.790902000000003</c:v>
                </c:pt>
                <c:pt idx="1062">
                  <c:v>72.594151999999994</c:v>
                </c:pt>
                <c:pt idx="1063">
                  <c:v>72.406502000000003</c:v>
                </c:pt>
                <c:pt idx="1064">
                  <c:v>72.240454999999997</c:v>
                </c:pt>
                <c:pt idx="1065">
                  <c:v>72.106746000000001</c:v>
                </c:pt>
                <c:pt idx="1066">
                  <c:v>72.006851999999995</c:v>
                </c:pt>
                <c:pt idx="1067">
                  <c:v>71.936667999999997</c:v>
                </c:pt>
                <c:pt idx="1068">
                  <c:v>71.893957999999998</c:v>
                </c:pt>
                <c:pt idx="1069">
                  <c:v>71.878272999999993</c:v>
                </c:pt>
                <c:pt idx="1070">
                  <c:v>71.887443000000005</c:v>
                </c:pt>
                <c:pt idx="1071">
                  <c:v>71.921199999999999</c:v>
                </c:pt>
                <c:pt idx="1072">
                  <c:v>71.986264000000006</c:v>
                </c:pt>
                <c:pt idx="1073">
                  <c:v>72.088566</c:v>
                </c:pt>
                <c:pt idx="1074">
                  <c:v>72.218354000000005</c:v>
                </c:pt>
                <c:pt idx="1075">
                  <c:v>72.350774000000001</c:v>
                </c:pt>
                <c:pt idx="1076">
                  <c:v>72.466483999999994</c:v>
                </c:pt>
                <c:pt idx="1077">
                  <c:v>72.568259999999995</c:v>
                </c:pt>
                <c:pt idx="1078">
                  <c:v>72.674937999999997</c:v>
                </c:pt>
                <c:pt idx="1079">
                  <c:v>72.803605000000005</c:v>
                </c:pt>
                <c:pt idx="1080">
                  <c:v>72.960037</c:v>
                </c:pt>
                <c:pt idx="1081">
                  <c:v>73.139218</c:v>
                </c:pt>
                <c:pt idx="1082">
                  <c:v>73.327259999999995</c:v>
                </c:pt>
                <c:pt idx="1083">
                  <c:v>73.504699000000002</c:v>
                </c:pt>
                <c:pt idx="1084">
                  <c:v>73.655555000000007</c:v>
                </c:pt>
                <c:pt idx="1085">
                  <c:v>73.777163000000002</c:v>
                </c:pt>
                <c:pt idx="1086">
                  <c:v>73.879658000000006</c:v>
                </c:pt>
                <c:pt idx="1087">
                  <c:v>73.974551000000005</c:v>
                </c:pt>
                <c:pt idx="1088">
                  <c:v>74.064490000000006</c:v>
                </c:pt>
                <c:pt idx="1089">
                  <c:v>74.144695999999996</c:v>
                </c:pt>
                <c:pt idx="1090">
                  <c:v>74.213652999999994</c:v>
                </c:pt>
                <c:pt idx="1091">
                  <c:v>74.280165999999994</c:v>
                </c:pt>
                <c:pt idx="1092">
                  <c:v>74.357792000000003</c:v>
                </c:pt>
                <c:pt idx="1093">
                  <c:v>74.452624999999998</c:v>
                </c:pt>
                <c:pt idx="1094">
                  <c:v>74.559201000000002</c:v>
                </c:pt>
                <c:pt idx="1095">
                  <c:v>74.668924000000004</c:v>
                </c:pt>
                <c:pt idx="1096">
                  <c:v>74.778452000000001</c:v>
                </c:pt>
                <c:pt idx="1097">
                  <c:v>74.887095000000002</c:v>
                </c:pt>
                <c:pt idx="1098">
                  <c:v>74.990661000000003</c:v>
                </c:pt>
                <c:pt idx="1099">
                  <c:v>75.084621999999996</c:v>
                </c:pt>
                <c:pt idx="1100">
                  <c:v>75.171771000000007</c:v>
                </c:pt>
                <c:pt idx="1101">
                  <c:v>75.260138999999995</c:v>
                </c:pt>
                <c:pt idx="1102">
                  <c:v>75.353606999999997</c:v>
                </c:pt>
                <c:pt idx="1103">
                  <c:v>75.447958999999997</c:v>
                </c:pt>
                <c:pt idx="1104">
                  <c:v>75.536315999999999</c:v>
                </c:pt>
                <c:pt idx="1105">
                  <c:v>75.613522000000003</c:v>
                </c:pt>
                <c:pt idx="1106">
                  <c:v>75.676635000000005</c:v>
                </c:pt>
                <c:pt idx="1107">
                  <c:v>75.727999999999994</c:v>
                </c:pt>
                <c:pt idx="1108">
                  <c:v>75.777884999999998</c:v>
                </c:pt>
                <c:pt idx="1109">
                  <c:v>75.835710000000006</c:v>
                </c:pt>
                <c:pt idx="1110">
                  <c:v>75.895909000000003</c:v>
                </c:pt>
                <c:pt idx="1111">
                  <c:v>75.939756000000003</c:v>
                </c:pt>
                <c:pt idx="1112">
                  <c:v>75.954894999999993</c:v>
                </c:pt>
                <c:pt idx="1113">
                  <c:v>75.946709999999996</c:v>
                </c:pt>
                <c:pt idx="1114">
                  <c:v>75.926146000000003</c:v>
                </c:pt>
                <c:pt idx="1115">
                  <c:v>75.893137999999993</c:v>
                </c:pt>
                <c:pt idx="1116">
                  <c:v>75.837419999999995</c:v>
                </c:pt>
                <c:pt idx="1117">
                  <c:v>75.749128999999996</c:v>
                </c:pt>
                <c:pt idx="1118">
                  <c:v>75.621713</c:v>
                </c:pt>
                <c:pt idx="1119">
                  <c:v>75.450704999999999</c:v>
                </c:pt>
                <c:pt idx="1120">
                  <c:v>75.240193000000005</c:v>
                </c:pt>
                <c:pt idx="1121">
                  <c:v>75.008851000000007</c:v>
                </c:pt>
                <c:pt idx="1122">
                  <c:v>74.780547999999996</c:v>
                </c:pt>
                <c:pt idx="1123">
                  <c:v>74.569100000000006</c:v>
                </c:pt>
                <c:pt idx="1124">
                  <c:v>74.378924999999995</c:v>
                </c:pt>
                <c:pt idx="1125">
                  <c:v>74.219243000000006</c:v>
                </c:pt>
                <c:pt idx="1126">
                  <c:v>74.106979999999993</c:v>
                </c:pt>
                <c:pt idx="1127">
                  <c:v>74.051688999999996</c:v>
                </c:pt>
                <c:pt idx="1128">
                  <c:v>74.043970999999999</c:v>
                </c:pt>
                <c:pt idx="1129">
                  <c:v>74.062132000000005</c:v>
                </c:pt>
                <c:pt idx="1130">
                  <c:v>74.085014999999999</c:v>
                </c:pt>
                <c:pt idx="1131">
                  <c:v>74.096125999999998</c:v>
                </c:pt>
                <c:pt idx="1132">
                  <c:v>74.084665999999999</c:v>
                </c:pt>
                <c:pt idx="1133">
                  <c:v>74.050454999999999</c:v>
                </c:pt>
                <c:pt idx="1134">
                  <c:v>74.004005000000006</c:v>
                </c:pt>
                <c:pt idx="1135">
                  <c:v>73.953947999999997</c:v>
                </c:pt>
                <c:pt idx="1136">
                  <c:v>73.896484000000001</c:v>
                </c:pt>
                <c:pt idx="1137">
                  <c:v>73.824681999999996</c:v>
                </c:pt>
                <c:pt idx="1138">
                  <c:v>73.747124999999997</c:v>
                </c:pt>
                <c:pt idx="1139">
                  <c:v>73.688827000000003</c:v>
                </c:pt>
                <c:pt idx="1140">
                  <c:v>73.671058000000002</c:v>
                </c:pt>
                <c:pt idx="1141">
                  <c:v>73.695914999999999</c:v>
                </c:pt>
                <c:pt idx="1142">
                  <c:v>73.752770999999996</c:v>
                </c:pt>
                <c:pt idx="1143">
                  <c:v>73.834112000000005</c:v>
                </c:pt>
                <c:pt idx="1144">
                  <c:v>73.941141000000002</c:v>
                </c:pt>
                <c:pt idx="1145">
                  <c:v>74.078787000000005</c:v>
                </c:pt>
                <c:pt idx="1146">
                  <c:v>74.250495000000001</c:v>
                </c:pt>
                <c:pt idx="1147">
                  <c:v>74.455678000000006</c:v>
                </c:pt>
                <c:pt idx="1148">
                  <c:v>74.686745000000002</c:v>
                </c:pt>
                <c:pt idx="1149">
                  <c:v>74.927464000000001</c:v>
                </c:pt>
                <c:pt idx="1150">
                  <c:v>75.157571000000004</c:v>
                </c:pt>
                <c:pt idx="1151">
                  <c:v>75.361384999999999</c:v>
                </c:pt>
                <c:pt idx="1152">
                  <c:v>75.533311999999995</c:v>
                </c:pt>
                <c:pt idx="1153">
                  <c:v>75.676897999999994</c:v>
                </c:pt>
                <c:pt idx="1154">
                  <c:v>75.801108999999997</c:v>
                </c:pt>
                <c:pt idx="1155">
                  <c:v>75.917090999999999</c:v>
                </c:pt>
                <c:pt idx="1156">
                  <c:v>76.035217000000003</c:v>
                </c:pt>
                <c:pt idx="1157">
                  <c:v>76.161845999999997</c:v>
                </c:pt>
                <c:pt idx="1158">
                  <c:v>76.296367000000004</c:v>
                </c:pt>
                <c:pt idx="1159">
                  <c:v>76.429038000000006</c:v>
                </c:pt>
                <c:pt idx="1160">
                  <c:v>76.542332999999999</c:v>
                </c:pt>
                <c:pt idx="1161">
                  <c:v>76.620065999999994</c:v>
                </c:pt>
                <c:pt idx="1162">
                  <c:v>76.661135000000002</c:v>
                </c:pt>
                <c:pt idx="1163">
                  <c:v>76.683752999999996</c:v>
                </c:pt>
                <c:pt idx="1164">
                  <c:v>76.710749000000007</c:v>
                </c:pt>
                <c:pt idx="1165">
                  <c:v>76.749752999999998</c:v>
                </c:pt>
                <c:pt idx="1166">
                  <c:v>76.791325999999998</c:v>
                </c:pt>
                <c:pt idx="1167">
                  <c:v>76.826605999999998</c:v>
                </c:pt>
                <c:pt idx="1168">
                  <c:v>76.860116000000005</c:v>
                </c:pt>
                <c:pt idx="1169">
                  <c:v>76.901705000000007</c:v>
                </c:pt>
                <c:pt idx="1170">
                  <c:v>76.952301000000006</c:v>
                </c:pt>
                <c:pt idx="1171">
                  <c:v>77.004497999999998</c:v>
                </c:pt>
                <c:pt idx="1172">
                  <c:v>77.054029</c:v>
                </c:pt>
                <c:pt idx="1173">
                  <c:v>77.102631000000002</c:v>
                </c:pt>
                <c:pt idx="1174">
                  <c:v>77.149562000000003</c:v>
                </c:pt>
                <c:pt idx="1175">
                  <c:v>77.187956999999997</c:v>
                </c:pt>
                <c:pt idx="1176">
                  <c:v>77.212845000000002</c:v>
                </c:pt>
                <c:pt idx="1177">
                  <c:v>77.227997000000002</c:v>
                </c:pt>
                <c:pt idx="1178">
                  <c:v>77.241361999999995</c:v>
                </c:pt>
                <c:pt idx="1179">
                  <c:v>77.257064</c:v>
                </c:pt>
                <c:pt idx="1180">
                  <c:v>77.275260000000003</c:v>
                </c:pt>
                <c:pt idx="1181">
                  <c:v>77.297371999999996</c:v>
                </c:pt>
                <c:pt idx="1182">
                  <c:v>77.327144000000004</c:v>
                </c:pt>
                <c:pt idx="1183">
                  <c:v>77.366361999999995</c:v>
                </c:pt>
                <c:pt idx="1184">
                  <c:v>77.412009999999995</c:v>
                </c:pt>
                <c:pt idx="1185">
                  <c:v>77.458419000000006</c:v>
                </c:pt>
                <c:pt idx="1186">
                  <c:v>77.501340999999996</c:v>
                </c:pt>
                <c:pt idx="1187">
                  <c:v>77.539406</c:v>
                </c:pt>
                <c:pt idx="1188">
                  <c:v>77.572023999999999</c:v>
                </c:pt>
                <c:pt idx="1189">
                  <c:v>77.596801999999997</c:v>
                </c:pt>
                <c:pt idx="1190">
                  <c:v>77.611041</c:v>
                </c:pt>
                <c:pt idx="1191">
                  <c:v>77.617052000000001</c:v>
                </c:pt>
                <c:pt idx="1192">
                  <c:v>77.623633999999996</c:v>
                </c:pt>
                <c:pt idx="1193">
                  <c:v>77.638345999999999</c:v>
                </c:pt>
                <c:pt idx="1194">
                  <c:v>77.658457999999996</c:v>
                </c:pt>
                <c:pt idx="1195">
                  <c:v>77.674452000000002</c:v>
                </c:pt>
                <c:pt idx="1196">
                  <c:v>77.684540999999996</c:v>
                </c:pt>
                <c:pt idx="1197">
                  <c:v>77.700818999999996</c:v>
                </c:pt>
                <c:pt idx="1198">
                  <c:v>77.735207000000003</c:v>
                </c:pt>
                <c:pt idx="1199">
                  <c:v>77.780687</c:v>
                </c:pt>
                <c:pt idx="1200">
                  <c:v>77.813154999999995</c:v>
                </c:pt>
                <c:pt idx="1201">
                  <c:v>77.815085999999994</c:v>
                </c:pt>
                <c:pt idx="1202">
                  <c:v>77.794411999999994</c:v>
                </c:pt>
                <c:pt idx="1203">
                  <c:v>77.776792</c:v>
                </c:pt>
                <c:pt idx="1204">
                  <c:v>77.781588999999997</c:v>
                </c:pt>
                <c:pt idx="1205">
                  <c:v>77.808959000000002</c:v>
                </c:pt>
                <c:pt idx="1206">
                  <c:v>77.847947000000005</c:v>
                </c:pt>
                <c:pt idx="1207">
                  <c:v>77.888654000000002</c:v>
                </c:pt>
                <c:pt idx="1208">
                  <c:v>77.922574999999995</c:v>
                </c:pt>
                <c:pt idx="1209">
                  <c:v>77.938198</c:v>
                </c:pt>
                <c:pt idx="1210">
                  <c:v>77.927477999999994</c:v>
                </c:pt>
                <c:pt idx="1211">
                  <c:v>77.898966999999999</c:v>
                </c:pt>
                <c:pt idx="1212">
                  <c:v>77.876732000000004</c:v>
                </c:pt>
                <c:pt idx="1213">
                  <c:v>77.880374000000003</c:v>
                </c:pt>
                <c:pt idx="1214">
                  <c:v>77.908085999999997</c:v>
                </c:pt>
                <c:pt idx="1215">
                  <c:v>77.941899000000006</c:v>
                </c:pt>
                <c:pt idx="1216">
                  <c:v>77.96566</c:v>
                </c:pt>
                <c:pt idx="1217">
                  <c:v>77.974118000000004</c:v>
                </c:pt>
                <c:pt idx="1218">
                  <c:v>77.969258999999994</c:v>
                </c:pt>
                <c:pt idx="1219">
                  <c:v>77.956733</c:v>
                </c:pt>
                <c:pt idx="1220">
                  <c:v>77.947175999999999</c:v>
                </c:pt>
                <c:pt idx="1221">
                  <c:v>77.953942999999995</c:v>
                </c:pt>
                <c:pt idx="1222">
                  <c:v>77.984139999999996</c:v>
                </c:pt>
                <c:pt idx="1223">
                  <c:v>78.032414000000003</c:v>
                </c:pt>
                <c:pt idx="1224">
                  <c:v>78.083931000000007</c:v>
                </c:pt>
                <c:pt idx="1225">
                  <c:v>78.121251000000001</c:v>
                </c:pt>
                <c:pt idx="1226">
                  <c:v>78.129723999999996</c:v>
                </c:pt>
                <c:pt idx="1227">
                  <c:v>78.103917999999993</c:v>
                </c:pt>
                <c:pt idx="1228">
                  <c:v>78.055648000000005</c:v>
                </c:pt>
                <c:pt idx="1229">
                  <c:v>78.013054999999994</c:v>
                </c:pt>
                <c:pt idx="1230">
                  <c:v>78.003300999999993</c:v>
                </c:pt>
                <c:pt idx="1231">
                  <c:v>78.030783999999997</c:v>
                </c:pt>
                <c:pt idx="1232">
                  <c:v>78.073340999999999</c:v>
                </c:pt>
                <c:pt idx="1233">
                  <c:v>78.102934000000005</c:v>
                </c:pt>
                <c:pt idx="1234">
                  <c:v>78.110162000000003</c:v>
                </c:pt>
                <c:pt idx="1235">
                  <c:v>78.107354000000001</c:v>
                </c:pt>
                <c:pt idx="1236">
                  <c:v>78.109371999999993</c:v>
                </c:pt>
                <c:pt idx="1237">
                  <c:v>78.117334999999997</c:v>
                </c:pt>
                <c:pt idx="1238">
                  <c:v>78.124391000000003</c:v>
                </c:pt>
                <c:pt idx="1239">
                  <c:v>78.132226000000003</c:v>
                </c:pt>
                <c:pt idx="1240">
                  <c:v>78.152424999999994</c:v>
                </c:pt>
                <c:pt idx="1241">
                  <c:v>78.189158000000006</c:v>
                </c:pt>
                <c:pt idx="1242">
                  <c:v>78.228097000000005</c:v>
                </c:pt>
                <c:pt idx="1243">
                  <c:v>78.249356000000006</c:v>
                </c:pt>
                <c:pt idx="1244">
                  <c:v>78.248628999999994</c:v>
                </c:pt>
                <c:pt idx="1245">
                  <c:v>78.239192000000003</c:v>
                </c:pt>
                <c:pt idx="1246">
                  <c:v>78.234289000000004</c:v>
                </c:pt>
                <c:pt idx="1247">
                  <c:v>78.234362000000004</c:v>
                </c:pt>
                <c:pt idx="1248">
                  <c:v>78.232731000000001</c:v>
                </c:pt>
                <c:pt idx="1249">
                  <c:v>78.227016000000006</c:v>
                </c:pt>
                <c:pt idx="1250">
                  <c:v>78.220297000000002</c:v>
                </c:pt>
                <c:pt idx="1251">
                  <c:v>78.214641</c:v>
                </c:pt>
                <c:pt idx="1252">
                  <c:v>78.209387000000007</c:v>
                </c:pt>
                <c:pt idx="1253">
                  <c:v>78.206057000000001</c:v>
                </c:pt>
                <c:pt idx="1254">
                  <c:v>78.210053000000002</c:v>
                </c:pt>
                <c:pt idx="1255">
                  <c:v>78.223934</c:v>
                </c:pt>
                <c:pt idx="1256">
                  <c:v>78.240123999999994</c:v>
                </c:pt>
                <c:pt idx="1257">
                  <c:v>78.244718000000006</c:v>
                </c:pt>
                <c:pt idx="1258">
                  <c:v>78.231762000000003</c:v>
                </c:pt>
                <c:pt idx="1259">
                  <c:v>78.212407999999996</c:v>
                </c:pt>
                <c:pt idx="1260">
                  <c:v>78.205624999999998</c:v>
                </c:pt>
                <c:pt idx="1261">
                  <c:v>78.218222999999995</c:v>
                </c:pt>
                <c:pt idx="1262">
                  <c:v>78.237691999999996</c:v>
                </c:pt>
                <c:pt idx="1263">
                  <c:v>78.247163</c:v>
                </c:pt>
                <c:pt idx="1264">
                  <c:v>78.244485999999995</c:v>
                </c:pt>
                <c:pt idx="1265">
                  <c:v>78.242384000000001</c:v>
                </c:pt>
                <c:pt idx="1266">
                  <c:v>78.251678999999996</c:v>
                </c:pt>
                <c:pt idx="1267">
                  <c:v>78.270168999999996</c:v>
                </c:pt>
                <c:pt idx="1268">
                  <c:v>78.288966000000002</c:v>
                </c:pt>
                <c:pt idx="1269">
                  <c:v>78.305150999999995</c:v>
                </c:pt>
                <c:pt idx="1270">
                  <c:v>78.324082000000004</c:v>
                </c:pt>
                <c:pt idx="1271">
                  <c:v>78.350032999999996</c:v>
                </c:pt>
                <c:pt idx="1272">
                  <c:v>78.377384000000006</c:v>
                </c:pt>
                <c:pt idx="1273">
                  <c:v>78.392923999999994</c:v>
                </c:pt>
                <c:pt idx="1274">
                  <c:v>78.387703000000002</c:v>
                </c:pt>
                <c:pt idx="1275">
                  <c:v>78.366196000000002</c:v>
                </c:pt>
                <c:pt idx="1276">
                  <c:v>78.342896999999994</c:v>
                </c:pt>
                <c:pt idx="1277">
                  <c:v>78.330027999999999</c:v>
                </c:pt>
                <c:pt idx="1278">
                  <c:v>78.329836</c:v>
                </c:pt>
                <c:pt idx="1279">
                  <c:v>78.337492999999995</c:v>
                </c:pt>
                <c:pt idx="1280">
                  <c:v>78.347199000000003</c:v>
                </c:pt>
                <c:pt idx="1281">
                  <c:v>78.354228000000006</c:v>
                </c:pt>
                <c:pt idx="1282">
                  <c:v>78.355491999999998</c:v>
                </c:pt>
                <c:pt idx="1283">
                  <c:v>78.351995000000002</c:v>
                </c:pt>
                <c:pt idx="1284">
                  <c:v>78.348876000000004</c:v>
                </c:pt>
                <c:pt idx="1285">
                  <c:v>78.350452000000004</c:v>
                </c:pt>
                <c:pt idx="1286">
                  <c:v>78.357062999999997</c:v>
                </c:pt>
                <c:pt idx="1287">
                  <c:v>78.368054000000001</c:v>
                </c:pt>
                <c:pt idx="1288">
                  <c:v>78.383510000000001</c:v>
                </c:pt>
                <c:pt idx="1289">
                  <c:v>78.399927000000005</c:v>
                </c:pt>
                <c:pt idx="1290">
                  <c:v>78.409368999999998</c:v>
                </c:pt>
                <c:pt idx="1291">
                  <c:v>78.408659</c:v>
                </c:pt>
                <c:pt idx="1292">
                  <c:v>78.405319000000006</c:v>
                </c:pt>
                <c:pt idx="1293">
                  <c:v>78.407258999999996</c:v>
                </c:pt>
                <c:pt idx="1294">
                  <c:v>78.409951000000007</c:v>
                </c:pt>
                <c:pt idx="1295">
                  <c:v>78.403115999999997</c:v>
                </c:pt>
                <c:pt idx="1296">
                  <c:v>78.389578</c:v>
                </c:pt>
                <c:pt idx="1297">
                  <c:v>78.387034</c:v>
                </c:pt>
                <c:pt idx="1298">
                  <c:v>78.407584999999997</c:v>
                </c:pt>
                <c:pt idx="1299">
                  <c:v>78.442959000000002</c:v>
                </c:pt>
                <c:pt idx="1300">
                  <c:v>78.473996</c:v>
                </c:pt>
                <c:pt idx="1301">
                  <c:v>78.488821999999999</c:v>
                </c:pt>
                <c:pt idx="1302">
                  <c:v>78.487450999999993</c:v>
                </c:pt>
                <c:pt idx="1303">
                  <c:v>78.474519000000001</c:v>
                </c:pt>
                <c:pt idx="1304">
                  <c:v>78.454766000000006</c:v>
                </c:pt>
                <c:pt idx="1305">
                  <c:v>78.433840000000004</c:v>
                </c:pt>
                <c:pt idx="1306">
                  <c:v>78.417580000000001</c:v>
                </c:pt>
                <c:pt idx="1307">
                  <c:v>78.408991</c:v>
                </c:pt>
                <c:pt idx="1308">
                  <c:v>78.407183000000003</c:v>
                </c:pt>
                <c:pt idx="1309">
                  <c:v>78.408690000000007</c:v>
                </c:pt>
                <c:pt idx="1310">
                  <c:v>78.409512000000007</c:v>
                </c:pt>
                <c:pt idx="1311">
                  <c:v>78.408387000000005</c:v>
                </c:pt>
                <c:pt idx="1312">
                  <c:v>78.409177999999997</c:v>
                </c:pt>
                <c:pt idx="1313">
                  <c:v>78.417085999999998</c:v>
                </c:pt>
                <c:pt idx="1314">
                  <c:v>78.430627999999999</c:v>
                </c:pt>
                <c:pt idx="1315">
                  <c:v>78.440392000000003</c:v>
                </c:pt>
                <c:pt idx="1316">
                  <c:v>78.438547</c:v>
                </c:pt>
                <c:pt idx="1317">
                  <c:v>78.427819999999997</c:v>
                </c:pt>
                <c:pt idx="1318">
                  <c:v>78.418481</c:v>
                </c:pt>
                <c:pt idx="1319">
                  <c:v>78.417828999999998</c:v>
                </c:pt>
                <c:pt idx="1320">
                  <c:v>78.424693000000005</c:v>
                </c:pt>
                <c:pt idx="1321">
                  <c:v>78.432699999999997</c:v>
                </c:pt>
                <c:pt idx="1322">
                  <c:v>78.435912000000002</c:v>
                </c:pt>
                <c:pt idx="1323">
                  <c:v>78.431426999999999</c:v>
                </c:pt>
                <c:pt idx="1324">
                  <c:v>78.419241999999997</c:v>
                </c:pt>
                <c:pt idx="1325">
                  <c:v>78.401735000000002</c:v>
                </c:pt>
                <c:pt idx="1326">
                  <c:v>78.383762000000004</c:v>
                </c:pt>
                <c:pt idx="1327">
                  <c:v>78.371838999999994</c:v>
                </c:pt>
                <c:pt idx="1328">
                  <c:v>78.370223999999993</c:v>
                </c:pt>
                <c:pt idx="1329">
                  <c:v>78.375896999999995</c:v>
                </c:pt>
                <c:pt idx="1330">
                  <c:v>78.379233999999997</c:v>
                </c:pt>
                <c:pt idx="1331">
                  <c:v>78.372508999999994</c:v>
                </c:pt>
                <c:pt idx="1332">
                  <c:v>78.357213999999999</c:v>
                </c:pt>
                <c:pt idx="1333">
                  <c:v>78.340890999999999</c:v>
                </c:pt>
                <c:pt idx="1334">
                  <c:v>78.328203000000002</c:v>
                </c:pt>
                <c:pt idx="1335">
                  <c:v>78.318507999999994</c:v>
                </c:pt>
                <c:pt idx="1336">
                  <c:v>78.311412000000004</c:v>
                </c:pt>
                <c:pt idx="1337">
                  <c:v>78.310496000000001</c:v>
                </c:pt>
                <c:pt idx="1338">
                  <c:v>78.320414999999997</c:v>
                </c:pt>
                <c:pt idx="1339">
                  <c:v>78.342106999999999</c:v>
                </c:pt>
                <c:pt idx="1340">
                  <c:v>78.370293000000004</c:v>
                </c:pt>
                <c:pt idx="1341">
                  <c:v>78.393828999999997</c:v>
                </c:pt>
                <c:pt idx="1342">
                  <c:v>78.401489999999995</c:v>
                </c:pt>
                <c:pt idx="1343">
                  <c:v>78.392443</c:v>
                </c:pt>
                <c:pt idx="1344">
                  <c:v>78.379369999999994</c:v>
                </c:pt>
                <c:pt idx="1345">
                  <c:v>78.374955999999997</c:v>
                </c:pt>
                <c:pt idx="1346">
                  <c:v>78.375764000000004</c:v>
                </c:pt>
                <c:pt idx="1347">
                  <c:v>78.366595000000004</c:v>
                </c:pt>
                <c:pt idx="1348">
                  <c:v>78.341425000000001</c:v>
                </c:pt>
                <c:pt idx="1349">
                  <c:v>78.312275</c:v>
                </c:pt>
                <c:pt idx="1350">
                  <c:v>78.294713999999999</c:v>
                </c:pt>
                <c:pt idx="1351">
                  <c:v>78.291948000000005</c:v>
                </c:pt>
                <c:pt idx="1352">
                  <c:v>78.296616999999998</c:v>
                </c:pt>
                <c:pt idx="1353">
                  <c:v>78.300563999999994</c:v>
                </c:pt>
                <c:pt idx="1354">
                  <c:v>78.297692999999995</c:v>
                </c:pt>
                <c:pt idx="1355">
                  <c:v>78.284555999999995</c:v>
                </c:pt>
                <c:pt idx="1356">
                  <c:v>78.265946999999997</c:v>
                </c:pt>
                <c:pt idx="1357">
                  <c:v>78.255374000000003</c:v>
                </c:pt>
                <c:pt idx="1358">
                  <c:v>78.262467000000001</c:v>
                </c:pt>
                <c:pt idx="1359">
                  <c:v>78.282466999999997</c:v>
                </c:pt>
                <c:pt idx="1360">
                  <c:v>78.303312000000005</c:v>
                </c:pt>
                <c:pt idx="1361">
                  <c:v>78.318532000000005</c:v>
                </c:pt>
                <c:pt idx="1362">
                  <c:v>78.326554000000002</c:v>
                </c:pt>
                <c:pt idx="1363">
                  <c:v>78.322951000000003</c:v>
                </c:pt>
                <c:pt idx="1364">
                  <c:v>78.304132999999993</c:v>
                </c:pt>
                <c:pt idx="1365">
                  <c:v>78.276691</c:v>
                </c:pt>
                <c:pt idx="1366">
                  <c:v>78.252063000000007</c:v>
                </c:pt>
                <c:pt idx="1367">
                  <c:v>78.230951000000005</c:v>
                </c:pt>
                <c:pt idx="1368">
                  <c:v>78.203051000000002</c:v>
                </c:pt>
                <c:pt idx="1369">
                  <c:v>78.165232000000003</c:v>
                </c:pt>
                <c:pt idx="1370">
                  <c:v>78.131084999999999</c:v>
                </c:pt>
                <c:pt idx="1371">
                  <c:v>78.117012000000003</c:v>
                </c:pt>
                <c:pt idx="1372">
                  <c:v>78.124159000000006</c:v>
                </c:pt>
                <c:pt idx="1373">
                  <c:v>78.138874000000001</c:v>
                </c:pt>
                <c:pt idx="1374">
                  <c:v>78.146726999999998</c:v>
                </c:pt>
                <c:pt idx="1375">
                  <c:v>78.141741999999994</c:v>
                </c:pt>
                <c:pt idx="1376">
                  <c:v>78.126005000000006</c:v>
                </c:pt>
                <c:pt idx="1377">
                  <c:v>78.105669000000006</c:v>
                </c:pt>
                <c:pt idx="1378">
                  <c:v>78.086017999999996</c:v>
                </c:pt>
                <c:pt idx="1379">
                  <c:v>78.067010999999994</c:v>
                </c:pt>
                <c:pt idx="1380">
                  <c:v>78.045070999999993</c:v>
                </c:pt>
                <c:pt idx="1381">
                  <c:v>78.021321999999998</c:v>
                </c:pt>
                <c:pt idx="1382">
                  <c:v>78.004504999999995</c:v>
                </c:pt>
                <c:pt idx="1383">
                  <c:v>78.001427000000007</c:v>
                </c:pt>
                <c:pt idx="1384">
                  <c:v>78.007197000000005</c:v>
                </c:pt>
                <c:pt idx="1385">
                  <c:v>78.010619000000005</c:v>
                </c:pt>
                <c:pt idx="1386">
                  <c:v>78.008645999999999</c:v>
                </c:pt>
                <c:pt idx="1387">
                  <c:v>78.009681</c:v>
                </c:pt>
                <c:pt idx="1388">
                  <c:v>78.020844999999994</c:v>
                </c:pt>
                <c:pt idx="1389">
                  <c:v>78.036676</c:v>
                </c:pt>
                <c:pt idx="1390">
                  <c:v>78.043822000000006</c:v>
                </c:pt>
                <c:pt idx="1391">
                  <c:v>78.034497000000002</c:v>
                </c:pt>
                <c:pt idx="1392">
                  <c:v>78.012690000000006</c:v>
                </c:pt>
                <c:pt idx="1393">
                  <c:v>77.989362999999997</c:v>
                </c:pt>
                <c:pt idx="1394">
                  <c:v>77.975003000000001</c:v>
                </c:pt>
                <c:pt idx="1395">
                  <c:v>77.975258999999994</c:v>
                </c:pt>
                <c:pt idx="1396">
                  <c:v>77.988320999999999</c:v>
                </c:pt>
                <c:pt idx="1397">
                  <c:v>78.004424999999998</c:v>
                </c:pt>
                <c:pt idx="1398">
                  <c:v>78.011240999999998</c:v>
                </c:pt>
                <c:pt idx="1399">
                  <c:v>78.003234000000006</c:v>
                </c:pt>
                <c:pt idx="1400">
                  <c:v>77.985557</c:v>
                </c:pt>
                <c:pt idx="1401">
                  <c:v>77.967422999999997</c:v>
                </c:pt>
                <c:pt idx="1402">
                  <c:v>77.952455</c:v>
                </c:pt>
                <c:pt idx="1403">
                  <c:v>77.936892999999998</c:v>
                </c:pt>
                <c:pt idx="1404">
                  <c:v>77.916365999999996</c:v>
                </c:pt>
                <c:pt idx="1405">
                  <c:v>77.892801000000006</c:v>
                </c:pt>
                <c:pt idx="1406">
                  <c:v>77.874791999999999</c:v>
                </c:pt>
                <c:pt idx="1407">
                  <c:v>77.871701000000002</c:v>
                </c:pt>
                <c:pt idx="1408">
                  <c:v>77.886024000000006</c:v>
                </c:pt>
                <c:pt idx="1409">
                  <c:v>77.909598000000003</c:v>
                </c:pt>
                <c:pt idx="1410">
                  <c:v>77.927413999999999</c:v>
                </c:pt>
                <c:pt idx="1411">
                  <c:v>77.926956000000004</c:v>
                </c:pt>
                <c:pt idx="1412">
                  <c:v>77.906163000000006</c:v>
                </c:pt>
                <c:pt idx="1413">
                  <c:v>77.875229000000004</c:v>
                </c:pt>
                <c:pt idx="1414">
                  <c:v>77.852393000000006</c:v>
                </c:pt>
                <c:pt idx="1415">
                  <c:v>77.854204999999993</c:v>
                </c:pt>
                <c:pt idx="1416">
                  <c:v>77.882112000000006</c:v>
                </c:pt>
                <c:pt idx="1417">
                  <c:v>77.916278000000005</c:v>
                </c:pt>
                <c:pt idx="1418">
                  <c:v>77.929261999999994</c:v>
                </c:pt>
                <c:pt idx="1419">
                  <c:v>77.911744999999996</c:v>
                </c:pt>
                <c:pt idx="1420">
                  <c:v>77.881924999999995</c:v>
                </c:pt>
                <c:pt idx="1421">
                  <c:v>77.864951000000005</c:v>
                </c:pt>
                <c:pt idx="1422">
                  <c:v>77.866587999999993</c:v>
                </c:pt>
                <c:pt idx="1423">
                  <c:v>77.872299999999996</c:v>
                </c:pt>
                <c:pt idx="1424">
                  <c:v>77.868250000000003</c:v>
                </c:pt>
                <c:pt idx="1425">
                  <c:v>77.855070999999995</c:v>
                </c:pt>
                <c:pt idx="1426">
                  <c:v>77.842133000000004</c:v>
                </c:pt>
                <c:pt idx="1427">
                  <c:v>77.836547999999993</c:v>
                </c:pt>
                <c:pt idx="1428">
                  <c:v>77.838990999999993</c:v>
                </c:pt>
                <c:pt idx="1429">
                  <c:v>77.843519999999998</c:v>
                </c:pt>
                <c:pt idx="1430">
                  <c:v>77.839950000000002</c:v>
                </c:pt>
                <c:pt idx="1431">
                  <c:v>77.822839000000002</c:v>
                </c:pt>
                <c:pt idx="1432">
                  <c:v>77.800239000000005</c:v>
                </c:pt>
                <c:pt idx="1433">
                  <c:v>77.787729999999996</c:v>
                </c:pt>
                <c:pt idx="1434">
                  <c:v>77.791520000000006</c:v>
                </c:pt>
                <c:pt idx="1435">
                  <c:v>77.802366000000006</c:v>
                </c:pt>
                <c:pt idx="1436">
                  <c:v>77.807373999999996</c:v>
                </c:pt>
                <c:pt idx="1437">
                  <c:v>77.801511000000005</c:v>
                </c:pt>
                <c:pt idx="1438">
                  <c:v>77.785498000000004</c:v>
                </c:pt>
                <c:pt idx="1439">
                  <c:v>77.760130000000004</c:v>
                </c:pt>
                <c:pt idx="1440">
                  <c:v>77.728418000000005</c:v>
                </c:pt>
                <c:pt idx="1441">
                  <c:v>77.698593000000002</c:v>
                </c:pt>
                <c:pt idx="1442">
                  <c:v>77.678685000000002</c:v>
                </c:pt>
                <c:pt idx="1443">
                  <c:v>77.668982999999997</c:v>
                </c:pt>
                <c:pt idx="1444">
                  <c:v>77.662156999999993</c:v>
                </c:pt>
                <c:pt idx="1445">
                  <c:v>77.649136999999996</c:v>
                </c:pt>
                <c:pt idx="1446">
                  <c:v>77.625193999999993</c:v>
                </c:pt>
                <c:pt idx="1447">
                  <c:v>77.596005000000005</c:v>
                </c:pt>
                <c:pt idx="1448">
                  <c:v>77.579470999999998</c:v>
                </c:pt>
                <c:pt idx="1449">
                  <c:v>77.594166999999999</c:v>
                </c:pt>
                <c:pt idx="1450">
                  <c:v>77.640382000000002</c:v>
                </c:pt>
                <c:pt idx="1451">
                  <c:v>77.69623</c:v>
                </c:pt>
                <c:pt idx="1452">
                  <c:v>77.735498000000007</c:v>
                </c:pt>
                <c:pt idx="1453">
                  <c:v>77.743921999999998</c:v>
                </c:pt>
                <c:pt idx="1454">
                  <c:v>77.716610000000003</c:v>
                </c:pt>
                <c:pt idx="1455">
                  <c:v>77.653471999999994</c:v>
                </c:pt>
                <c:pt idx="1456">
                  <c:v>77.570046000000005</c:v>
                </c:pt>
                <c:pt idx="1457">
                  <c:v>77.503686000000002</c:v>
                </c:pt>
                <c:pt idx="1458">
                  <c:v>77.488958999999994</c:v>
                </c:pt>
                <c:pt idx="1459">
                  <c:v>77.521968000000001</c:v>
                </c:pt>
                <c:pt idx="1460">
                  <c:v>77.560658000000004</c:v>
                </c:pt>
                <c:pt idx="1461">
                  <c:v>77.567229999999995</c:v>
                </c:pt>
                <c:pt idx="1462">
                  <c:v>77.543626000000003</c:v>
                </c:pt>
                <c:pt idx="1463">
                  <c:v>77.520897000000005</c:v>
                </c:pt>
                <c:pt idx="1464">
                  <c:v>77.521311999999995</c:v>
                </c:pt>
                <c:pt idx="1465">
                  <c:v>77.538433999999995</c:v>
                </c:pt>
                <c:pt idx="1466">
                  <c:v>77.550786000000002</c:v>
                </c:pt>
                <c:pt idx="1467">
                  <c:v>77.546619000000007</c:v>
                </c:pt>
                <c:pt idx="1468">
                  <c:v>77.532347000000001</c:v>
                </c:pt>
                <c:pt idx="1469">
                  <c:v>77.519720000000007</c:v>
                </c:pt>
                <c:pt idx="1470">
                  <c:v>77.509962000000002</c:v>
                </c:pt>
                <c:pt idx="1471">
                  <c:v>77.495168000000007</c:v>
                </c:pt>
                <c:pt idx="1472">
                  <c:v>77.474744000000001</c:v>
                </c:pt>
                <c:pt idx="1473">
                  <c:v>77.462368999999995</c:v>
                </c:pt>
                <c:pt idx="1474">
                  <c:v>77.470584000000002</c:v>
                </c:pt>
                <c:pt idx="1475">
                  <c:v>77.494829999999993</c:v>
                </c:pt>
                <c:pt idx="1476">
                  <c:v>77.522724999999994</c:v>
                </c:pt>
                <c:pt idx="1477">
                  <c:v>77.554817</c:v>
                </c:pt>
                <c:pt idx="1478">
                  <c:v>77.601060000000004</c:v>
                </c:pt>
                <c:pt idx="1479">
                  <c:v>77.654421999999997</c:v>
                </c:pt>
                <c:pt idx="1480">
                  <c:v>77.683966999999996</c:v>
                </c:pt>
                <c:pt idx="1481">
                  <c:v>77.664586</c:v>
                </c:pt>
                <c:pt idx="1482">
                  <c:v>77.605076999999994</c:v>
                </c:pt>
                <c:pt idx="1483">
                  <c:v>77.538089999999997</c:v>
                </c:pt>
                <c:pt idx="1484">
                  <c:v>77.489108999999999</c:v>
                </c:pt>
                <c:pt idx="1485">
                  <c:v>77.461665999999994</c:v>
                </c:pt>
                <c:pt idx="1486">
                  <c:v>77.441818999999995</c:v>
                </c:pt>
                <c:pt idx="1487">
                  <c:v>77.405353000000005</c:v>
                </c:pt>
                <c:pt idx="1488">
                  <c:v>77.332435000000004</c:v>
                </c:pt>
                <c:pt idx="1489">
                  <c:v>77.234483999999995</c:v>
                </c:pt>
                <c:pt idx="1490">
                  <c:v>77.160015000000001</c:v>
                </c:pt>
                <c:pt idx="1491">
                  <c:v>77.150989999999993</c:v>
                </c:pt>
                <c:pt idx="1492">
                  <c:v>77.192421999999993</c:v>
                </c:pt>
                <c:pt idx="1493">
                  <c:v>77.227208000000005</c:v>
                </c:pt>
                <c:pt idx="1494">
                  <c:v>77.226642999999996</c:v>
                </c:pt>
                <c:pt idx="1495">
                  <c:v>77.223022</c:v>
                </c:pt>
                <c:pt idx="1496">
                  <c:v>77.260137</c:v>
                </c:pt>
                <c:pt idx="1497">
                  <c:v>77.334185000000005</c:v>
                </c:pt>
                <c:pt idx="1498">
                  <c:v>77.403555999999995</c:v>
                </c:pt>
                <c:pt idx="1499">
                  <c:v>77.440893000000003</c:v>
                </c:pt>
                <c:pt idx="1500">
                  <c:v>77.449195000000003</c:v>
                </c:pt>
                <c:pt idx="1501">
                  <c:v>77.432595000000006</c:v>
                </c:pt>
                <c:pt idx="1502">
                  <c:v>77.381780000000006</c:v>
                </c:pt>
                <c:pt idx="1503">
                  <c:v>77.297638000000006</c:v>
                </c:pt>
                <c:pt idx="1504">
                  <c:v>77.208376000000001</c:v>
                </c:pt>
                <c:pt idx="1505">
                  <c:v>77.147081999999997</c:v>
                </c:pt>
                <c:pt idx="1506">
                  <c:v>77.119325000000003</c:v>
                </c:pt>
                <c:pt idx="1507">
                  <c:v>77.103223999999997</c:v>
                </c:pt>
                <c:pt idx="1508">
                  <c:v>77.079224999999994</c:v>
                </c:pt>
                <c:pt idx="1509">
                  <c:v>77.054023000000001</c:v>
                </c:pt>
                <c:pt idx="1510">
                  <c:v>77.053201000000001</c:v>
                </c:pt>
                <c:pt idx="1511">
                  <c:v>77.087455000000006</c:v>
                </c:pt>
                <c:pt idx="1512">
                  <c:v>77.124663999999996</c:v>
                </c:pt>
                <c:pt idx="1513">
                  <c:v>77.105198000000001</c:v>
                </c:pt>
                <c:pt idx="1514">
                  <c:v>76.99915</c:v>
                </c:pt>
                <c:pt idx="1515">
                  <c:v>76.846924000000001</c:v>
                </c:pt>
                <c:pt idx="1516">
                  <c:v>76.728727000000006</c:v>
                </c:pt>
                <c:pt idx="1517">
                  <c:v>76.691821000000004</c:v>
                </c:pt>
                <c:pt idx="1518">
                  <c:v>76.719220000000007</c:v>
                </c:pt>
                <c:pt idx="1519">
                  <c:v>76.768496999999996</c:v>
                </c:pt>
                <c:pt idx="1520">
                  <c:v>76.821472999999997</c:v>
                </c:pt>
                <c:pt idx="1521">
                  <c:v>76.885756999999998</c:v>
                </c:pt>
                <c:pt idx="1522">
                  <c:v>76.963511999999994</c:v>
                </c:pt>
                <c:pt idx="1523">
                  <c:v>77.038302000000002</c:v>
                </c:pt>
                <c:pt idx="1524">
                  <c:v>77.090377000000004</c:v>
                </c:pt>
                <c:pt idx="1525">
                  <c:v>77.111552000000003</c:v>
                </c:pt>
                <c:pt idx="1526">
                  <c:v>77.105017000000004</c:v>
                </c:pt>
                <c:pt idx="1527">
                  <c:v>77.081142</c:v>
                </c:pt>
                <c:pt idx="1528">
                  <c:v>77.055007000000003</c:v>
                </c:pt>
                <c:pt idx="1529">
                  <c:v>77.038562999999996</c:v>
                </c:pt>
                <c:pt idx="1530">
                  <c:v>77.029482000000002</c:v>
                </c:pt>
                <c:pt idx="1531">
                  <c:v>77.010813999999996</c:v>
                </c:pt>
                <c:pt idx="1532">
                  <c:v>76.966228000000001</c:v>
                </c:pt>
                <c:pt idx="1533">
                  <c:v>76.897566999999995</c:v>
                </c:pt>
                <c:pt idx="1534">
                  <c:v>76.827388999999997</c:v>
                </c:pt>
                <c:pt idx="1535">
                  <c:v>76.782214999999994</c:v>
                </c:pt>
                <c:pt idx="1536">
                  <c:v>76.771150000000006</c:v>
                </c:pt>
                <c:pt idx="1537">
                  <c:v>76.781802999999996</c:v>
                </c:pt>
                <c:pt idx="1538">
                  <c:v>76.797101999999995</c:v>
                </c:pt>
                <c:pt idx="1539">
                  <c:v>76.809909000000005</c:v>
                </c:pt>
                <c:pt idx="1540">
                  <c:v>76.817424000000003</c:v>
                </c:pt>
                <c:pt idx="1541">
                  <c:v>76.811060999999995</c:v>
                </c:pt>
                <c:pt idx="1542">
                  <c:v>76.784750000000003</c:v>
                </c:pt>
                <c:pt idx="1543">
                  <c:v>76.748940000000005</c:v>
                </c:pt>
                <c:pt idx="1544">
                  <c:v>76.720549000000005</c:v>
                </c:pt>
                <c:pt idx="1545">
                  <c:v>76.698695999999998</c:v>
                </c:pt>
                <c:pt idx="1546">
                  <c:v>76.666650000000004</c:v>
                </c:pt>
                <c:pt idx="1547">
                  <c:v>76.621003999999999</c:v>
                </c:pt>
                <c:pt idx="1548">
                  <c:v>76.581230000000005</c:v>
                </c:pt>
                <c:pt idx="1549">
                  <c:v>76.562216000000006</c:v>
                </c:pt>
                <c:pt idx="1550">
                  <c:v>76.554499000000007</c:v>
                </c:pt>
                <c:pt idx="1551">
                  <c:v>76.544008000000005</c:v>
                </c:pt>
                <c:pt idx="1552">
                  <c:v>76.536136999999997</c:v>
                </c:pt>
                <c:pt idx="1553">
                  <c:v>76.544027999999997</c:v>
                </c:pt>
                <c:pt idx="1554">
                  <c:v>76.564577999999997</c:v>
                </c:pt>
                <c:pt idx="1555">
                  <c:v>76.584732000000002</c:v>
                </c:pt>
                <c:pt idx="1556">
                  <c:v>76.604648999999995</c:v>
                </c:pt>
                <c:pt idx="1557">
                  <c:v>76.634962999999999</c:v>
                </c:pt>
                <c:pt idx="1558">
                  <c:v>76.672977000000003</c:v>
                </c:pt>
                <c:pt idx="1559">
                  <c:v>76.699786000000003</c:v>
                </c:pt>
                <c:pt idx="1560">
                  <c:v>76.702993000000006</c:v>
                </c:pt>
                <c:pt idx="1561">
                  <c:v>76.687130999999994</c:v>
                </c:pt>
                <c:pt idx="1562">
                  <c:v>76.658229000000006</c:v>
                </c:pt>
                <c:pt idx="1563">
                  <c:v>76.612727000000007</c:v>
                </c:pt>
                <c:pt idx="1564">
                  <c:v>76.549193000000002</c:v>
                </c:pt>
                <c:pt idx="1565">
                  <c:v>76.481986000000006</c:v>
                </c:pt>
                <c:pt idx="1566">
                  <c:v>76.435063</c:v>
                </c:pt>
                <c:pt idx="1567">
                  <c:v>76.423287000000002</c:v>
                </c:pt>
                <c:pt idx="1568">
                  <c:v>76.440723000000006</c:v>
                </c:pt>
                <c:pt idx="1569">
                  <c:v>76.465422000000004</c:v>
                </c:pt>
                <c:pt idx="1570">
                  <c:v>76.477728999999997</c:v>
                </c:pt>
                <c:pt idx="1571">
                  <c:v>76.477080999999998</c:v>
                </c:pt>
                <c:pt idx="1572">
                  <c:v>76.477923000000004</c:v>
                </c:pt>
                <c:pt idx="1573">
                  <c:v>76.487252999999995</c:v>
                </c:pt>
                <c:pt idx="1574">
                  <c:v>76.494776999999999</c:v>
                </c:pt>
                <c:pt idx="1575">
                  <c:v>76.491546999999997</c:v>
                </c:pt>
                <c:pt idx="1576">
                  <c:v>76.486732000000003</c:v>
                </c:pt>
                <c:pt idx="1577">
                  <c:v>76.491448000000005</c:v>
                </c:pt>
                <c:pt idx="1578">
                  <c:v>76.494282999999996</c:v>
                </c:pt>
                <c:pt idx="1579">
                  <c:v>76.473589000000004</c:v>
                </c:pt>
                <c:pt idx="1580">
                  <c:v>76.433394000000007</c:v>
                </c:pt>
                <c:pt idx="1581">
                  <c:v>76.405226999999996</c:v>
                </c:pt>
                <c:pt idx="1582">
                  <c:v>76.406496000000004</c:v>
                </c:pt>
                <c:pt idx="1583">
                  <c:v>76.414805000000001</c:v>
                </c:pt>
                <c:pt idx="1584">
                  <c:v>76.396494000000004</c:v>
                </c:pt>
                <c:pt idx="1585">
                  <c:v>76.349947</c:v>
                </c:pt>
                <c:pt idx="1586">
                  <c:v>76.306873999999993</c:v>
                </c:pt>
                <c:pt idx="1587">
                  <c:v>76.295773999999994</c:v>
                </c:pt>
                <c:pt idx="1588">
                  <c:v>76.315835000000007</c:v>
                </c:pt>
                <c:pt idx="1589">
                  <c:v>76.344686999999993</c:v>
                </c:pt>
                <c:pt idx="1590">
                  <c:v>76.361358999999993</c:v>
                </c:pt>
                <c:pt idx="1591">
                  <c:v>76.359436000000002</c:v>
                </c:pt>
                <c:pt idx="1592">
                  <c:v>76.345123999999998</c:v>
                </c:pt>
                <c:pt idx="1593">
                  <c:v>76.327782999999997</c:v>
                </c:pt>
                <c:pt idx="1594">
                  <c:v>76.312034999999995</c:v>
                </c:pt>
                <c:pt idx="1595">
                  <c:v>76.297337999999996</c:v>
                </c:pt>
                <c:pt idx="1596">
                  <c:v>76.283064999999993</c:v>
                </c:pt>
                <c:pt idx="1597">
                  <c:v>76.271412999999995</c:v>
                </c:pt>
                <c:pt idx="1598">
                  <c:v>76.265174999999999</c:v>
                </c:pt>
                <c:pt idx="1599">
                  <c:v>76.265264000000002</c:v>
                </c:pt>
                <c:pt idx="1600">
                  <c:v>76.271476000000007</c:v>
                </c:pt>
                <c:pt idx="1601">
                  <c:v>76.283698000000001</c:v>
                </c:pt>
                <c:pt idx="1602">
                  <c:v>76.300897000000006</c:v>
                </c:pt>
                <c:pt idx="1603">
                  <c:v>76.319878000000003</c:v>
                </c:pt>
                <c:pt idx="1604">
                  <c:v>76.336149000000006</c:v>
                </c:pt>
                <c:pt idx="1605">
                  <c:v>76.346646000000007</c:v>
                </c:pt>
                <c:pt idx="1606">
                  <c:v>76.352435</c:v>
                </c:pt>
                <c:pt idx="1607">
                  <c:v>76.357989000000003</c:v>
                </c:pt>
                <c:pt idx="1608">
                  <c:v>76.365660000000005</c:v>
                </c:pt>
                <c:pt idx="1609">
                  <c:v>76.371380000000002</c:v>
                </c:pt>
                <c:pt idx="1610">
                  <c:v>76.369984000000002</c:v>
                </c:pt>
                <c:pt idx="1611">
                  <c:v>76.365334000000004</c:v>
                </c:pt>
                <c:pt idx="1612">
                  <c:v>76.368718000000001</c:v>
                </c:pt>
                <c:pt idx="1613">
                  <c:v>76.384107999999998</c:v>
                </c:pt>
                <c:pt idx="1614">
                  <c:v>76.401650000000004</c:v>
                </c:pt>
                <c:pt idx="1615">
                  <c:v>76.411603999999997</c:v>
                </c:pt>
                <c:pt idx="1616">
                  <c:v>76.418858999999998</c:v>
                </c:pt>
                <c:pt idx="1617">
                  <c:v>76.434790000000007</c:v>
                </c:pt>
                <c:pt idx="1618">
                  <c:v>76.457645999999997</c:v>
                </c:pt>
                <c:pt idx="1619">
                  <c:v>76.472041000000004</c:v>
                </c:pt>
                <c:pt idx="1620">
                  <c:v>76.469876999999997</c:v>
                </c:pt>
                <c:pt idx="1621">
                  <c:v>76.461245000000005</c:v>
                </c:pt>
                <c:pt idx="1622">
                  <c:v>76.460724999999996</c:v>
                </c:pt>
                <c:pt idx="1623">
                  <c:v>76.472643000000005</c:v>
                </c:pt>
                <c:pt idx="1624">
                  <c:v>76.495592000000002</c:v>
                </c:pt>
                <c:pt idx="1625">
                  <c:v>76.530116000000007</c:v>
                </c:pt>
                <c:pt idx="1626">
                  <c:v>76.566135000000003</c:v>
                </c:pt>
                <c:pt idx="1627">
                  <c:v>76.575670000000002</c:v>
                </c:pt>
                <c:pt idx="1628">
                  <c:v>76.543102000000005</c:v>
                </c:pt>
                <c:pt idx="1629">
                  <c:v>76.504818</c:v>
                </c:pt>
                <c:pt idx="1630">
                  <c:v>76.534479000000005</c:v>
                </c:pt>
                <c:pt idx="1631">
                  <c:v>76.665137000000001</c:v>
                </c:pt>
                <c:pt idx="1632">
                  <c:v>76.828068999999999</c:v>
                </c:pt>
                <c:pt idx="1633">
                  <c:v>76.893906999999999</c:v>
                </c:pt>
                <c:pt idx="1634">
                  <c:v>76.795574000000002</c:v>
                </c:pt>
                <c:pt idx="1635">
                  <c:v>76.602232999999998</c:v>
                </c:pt>
                <c:pt idx="1636">
                  <c:v>76.452179999999998</c:v>
                </c:pt>
                <c:pt idx="1637">
                  <c:v>76.431197999999995</c:v>
                </c:pt>
                <c:pt idx="1638">
                  <c:v>76.526781</c:v>
                </c:pt>
                <c:pt idx="1639">
                  <c:v>76.665081999999998</c:v>
                </c:pt>
                <c:pt idx="1640">
                  <c:v>76.783502999999996</c:v>
                </c:pt>
                <c:pt idx="1641">
                  <c:v>76.833950999999999</c:v>
                </c:pt>
                <c:pt idx="1642">
                  <c:v>76.766844000000006</c:v>
                </c:pt>
                <c:pt idx="1643">
                  <c:v>76.592220999999995</c:v>
                </c:pt>
                <c:pt idx="1644">
                  <c:v>76.395188000000005</c:v>
                </c:pt>
                <c:pt idx="1645">
                  <c:v>76.287131000000002</c:v>
                </c:pt>
                <c:pt idx="1646">
                  <c:v>76.313309000000004</c:v>
                </c:pt>
                <c:pt idx="1647">
                  <c:v>76.421295000000001</c:v>
                </c:pt>
                <c:pt idx="1648">
                  <c:v>76.521062000000001</c:v>
                </c:pt>
                <c:pt idx="1649">
                  <c:v>76.545642000000001</c:v>
                </c:pt>
                <c:pt idx="1650">
                  <c:v>76.526478999999995</c:v>
                </c:pt>
                <c:pt idx="1651">
                  <c:v>76.545613000000003</c:v>
                </c:pt>
                <c:pt idx="1652">
                  <c:v>76.653621999999999</c:v>
                </c:pt>
                <c:pt idx="1653">
                  <c:v>76.828408999999994</c:v>
                </c:pt>
                <c:pt idx="1654">
                  <c:v>76.961579</c:v>
                </c:pt>
                <c:pt idx="1655">
                  <c:v>76.977773999999997</c:v>
                </c:pt>
                <c:pt idx="1656">
                  <c:v>76.902129000000002</c:v>
                </c:pt>
                <c:pt idx="1657">
                  <c:v>76.828207000000006</c:v>
                </c:pt>
                <c:pt idx="1658">
                  <c:v>76.786832000000004</c:v>
                </c:pt>
                <c:pt idx="1659">
                  <c:v>76.717928999999998</c:v>
                </c:pt>
                <c:pt idx="1660">
                  <c:v>76.607917</c:v>
                </c:pt>
                <c:pt idx="1661">
                  <c:v>76.50112</c:v>
                </c:pt>
                <c:pt idx="1662">
                  <c:v>76.453896</c:v>
                </c:pt>
                <c:pt idx="1663">
                  <c:v>76.467482000000004</c:v>
                </c:pt>
                <c:pt idx="1664">
                  <c:v>76.511376999999996</c:v>
                </c:pt>
                <c:pt idx="1665">
                  <c:v>76.559377999999995</c:v>
                </c:pt>
                <c:pt idx="1666">
                  <c:v>76.602598999999998</c:v>
                </c:pt>
                <c:pt idx="1667">
                  <c:v>76.625552999999996</c:v>
                </c:pt>
                <c:pt idx="1668">
                  <c:v>76.603395000000006</c:v>
                </c:pt>
                <c:pt idx="1669">
                  <c:v>76.509896999999995</c:v>
                </c:pt>
                <c:pt idx="1670">
                  <c:v>76.373440000000002</c:v>
                </c:pt>
                <c:pt idx="1671">
                  <c:v>76.263272000000001</c:v>
                </c:pt>
                <c:pt idx="1672">
                  <c:v>76.226319000000004</c:v>
                </c:pt>
                <c:pt idx="1673">
                  <c:v>76.263751999999997</c:v>
                </c:pt>
                <c:pt idx="1674">
                  <c:v>76.312203999999994</c:v>
                </c:pt>
                <c:pt idx="1675">
                  <c:v>76.341766000000007</c:v>
                </c:pt>
                <c:pt idx="1676">
                  <c:v>76.344809999999995</c:v>
                </c:pt>
                <c:pt idx="1677">
                  <c:v>76.342335000000006</c:v>
                </c:pt>
                <c:pt idx="1678">
                  <c:v>76.333549000000005</c:v>
                </c:pt>
                <c:pt idx="1679">
                  <c:v>76.304530999999997</c:v>
                </c:pt>
                <c:pt idx="1680">
                  <c:v>76.269009999999994</c:v>
                </c:pt>
                <c:pt idx="1681">
                  <c:v>76.241874999999993</c:v>
                </c:pt>
                <c:pt idx="1682">
                  <c:v>76.227968000000004</c:v>
                </c:pt>
                <c:pt idx="1683">
                  <c:v>76.213560000000001</c:v>
                </c:pt>
                <c:pt idx="1684">
                  <c:v>76.214160000000007</c:v>
                </c:pt>
                <c:pt idx="1685">
                  <c:v>76.257576999999998</c:v>
                </c:pt>
                <c:pt idx="1686">
                  <c:v>76.341678000000002</c:v>
                </c:pt>
                <c:pt idx="1687">
                  <c:v>76.418422000000007</c:v>
                </c:pt>
                <c:pt idx="1688">
                  <c:v>76.439811000000006</c:v>
                </c:pt>
                <c:pt idx="1689">
                  <c:v>76.413043000000002</c:v>
                </c:pt>
                <c:pt idx="1690">
                  <c:v>76.372054000000006</c:v>
                </c:pt>
                <c:pt idx="1691">
                  <c:v>76.337262999999993</c:v>
                </c:pt>
                <c:pt idx="1692">
                  <c:v>76.293604999999999</c:v>
                </c:pt>
                <c:pt idx="1693">
                  <c:v>76.236248000000003</c:v>
                </c:pt>
                <c:pt idx="1694">
                  <c:v>76.178520000000006</c:v>
                </c:pt>
                <c:pt idx="1695">
                  <c:v>76.145048000000003</c:v>
                </c:pt>
                <c:pt idx="1696">
                  <c:v>76.137591999999998</c:v>
                </c:pt>
                <c:pt idx="1697">
                  <c:v>76.140541999999996</c:v>
                </c:pt>
                <c:pt idx="1698">
                  <c:v>76.134061000000003</c:v>
                </c:pt>
                <c:pt idx="1699">
                  <c:v>76.115375</c:v>
                </c:pt>
                <c:pt idx="1700">
                  <c:v>76.099056000000004</c:v>
                </c:pt>
                <c:pt idx="1701">
                  <c:v>76.106538999999998</c:v>
                </c:pt>
                <c:pt idx="1702">
                  <c:v>76.140145000000004</c:v>
                </c:pt>
                <c:pt idx="1703">
                  <c:v>76.177566999999996</c:v>
                </c:pt>
                <c:pt idx="1704">
                  <c:v>76.182985000000002</c:v>
                </c:pt>
                <c:pt idx="1705">
                  <c:v>76.143405000000001</c:v>
                </c:pt>
                <c:pt idx="1706">
                  <c:v>76.077400999999995</c:v>
                </c:pt>
                <c:pt idx="1707">
                  <c:v>76.023815999999997</c:v>
                </c:pt>
                <c:pt idx="1708">
                  <c:v>76.000130999999996</c:v>
                </c:pt>
                <c:pt idx="1709">
                  <c:v>75.991945999999999</c:v>
                </c:pt>
                <c:pt idx="1710">
                  <c:v>75.970264</c:v>
                </c:pt>
                <c:pt idx="1711">
                  <c:v>75.931352000000004</c:v>
                </c:pt>
                <c:pt idx="1712">
                  <c:v>75.901267000000004</c:v>
                </c:pt>
                <c:pt idx="1713">
                  <c:v>75.906901000000005</c:v>
                </c:pt>
                <c:pt idx="1714">
                  <c:v>75.943394999999995</c:v>
                </c:pt>
                <c:pt idx="1715">
                  <c:v>75.979378999999994</c:v>
                </c:pt>
                <c:pt idx="1716">
                  <c:v>75.987908000000004</c:v>
                </c:pt>
                <c:pt idx="1717">
                  <c:v>75.966185999999993</c:v>
                </c:pt>
                <c:pt idx="1718">
                  <c:v>75.929625999999999</c:v>
                </c:pt>
                <c:pt idx="1719">
                  <c:v>75.894819999999996</c:v>
                </c:pt>
                <c:pt idx="1720">
                  <c:v>75.869529</c:v>
                </c:pt>
                <c:pt idx="1721">
                  <c:v>75.848640000000003</c:v>
                </c:pt>
                <c:pt idx="1722">
                  <c:v>75.822637999999998</c:v>
                </c:pt>
                <c:pt idx="1723">
                  <c:v>75.792105000000006</c:v>
                </c:pt>
                <c:pt idx="1724">
                  <c:v>75.773820000000001</c:v>
                </c:pt>
                <c:pt idx="1725">
                  <c:v>75.781930000000003</c:v>
                </c:pt>
                <c:pt idx="1726">
                  <c:v>75.809258</c:v>
                </c:pt>
                <c:pt idx="1727">
                  <c:v>75.833202999999997</c:v>
                </c:pt>
                <c:pt idx="1728">
                  <c:v>75.834937999999994</c:v>
                </c:pt>
                <c:pt idx="1729">
                  <c:v>75.805636000000007</c:v>
                </c:pt>
                <c:pt idx="1730">
                  <c:v>75.743679</c:v>
                </c:pt>
                <c:pt idx="1731">
                  <c:v>75.666543000000004</c:v>
                </c:pt>
                <c:pt idx="1732">
                  <c:v>75.616936999999993</c:v>
                </c:pt>
                <c:pt idx="1733">
                  <c:v>75.63064</c:v>
                </c:pt>
                <c:pt idx="1734">
                  <c:v>75.692532999999997</c:v>
                </c:pt>
                <c:pt idx="1735">
                  <c:v>75.744198999999995</c:v>
                </c:pt>
                <c:pt idx="1736">
                  <c:v>75.742799000000005</c:v>
                </c:pt>
                <c:pt idx="1737">
                  <c:v>75.695262</c:v>
                </c:pt>
                <c:pt idx="1738">
                  <c:v>75.628731000000002</c:v>
                </c:pt>
                <c:pt idx="1739">
                  <c:v>75.557185000000004</c:v>
                </c:pt>
                <c:pt idx="1740">
                  <c:v>75.490245999999999</c:v>
                </c:pt>
                <c:pt idx="1741">
                  <c:v>75.449836000000005</c:v>
                </c:pt>
                <c:pt idx="1742">
                  <c:v>75.447755999999998</c:v>
                </c:pt>
                <c:pt idx="1743">
                  <c:v>75.457074000000006</c:v>
                </c:pt>
                <c:pt idx="1744">
                  <c:v>75.438490999999999</c:v>
                </c:pt>
                <c:pt idx="1745">
                  <c:v>75.396270999999999</c:v>
                </c:pt>
                <c:pt idx="1746">
                  <c:v>75.383949999999999</c:v>
                </c:pt>
                <c:pt idx="1747">
                  <c:v>75.440217000000004</c:v>
                </c:pt>
                <c:pt idx="1748">
                  <c:v>75.536716999999996</c:v>
                </c:pt>
                <c:pt idx="1749">
                  <c:v>75.603371999999993</c:v>
                </c:pt>
                <c:pt idx="1750">
                  <c:v>75.598754999999997</c:v>
                </c:pt>
                <c:pt idx="1751">
                  <c:v>75.543025</c:v>
                </c:pt>
                <c:pt idx="1752">
                  <c:v>75.482231999999996</c:v>
                </c:pt>
                <c:pt idx="1753">
                  <c:v>75.434663</c:v>
                </c:pt>
                <c:pt idx="1754">
                  <c:v>75.384401999999994</c:v>
                </c:pt>
                <c:pt idx="1755">
                  <c:v>75.324312000000006</c:v>
                </c:pt>
                <c:pt idx="1756">
                  <c:v>75.283055000000004</c:v>
                </c:pt>
                <c:pt idx="1757">
                  <c:v>75.293580000000006</c:v>
                </c:pt>
                <c:pt idx="1758">
                  <c:v>75.341904999999997</c:v>
                </c:pt>
                <c:pt idx="1759">
                  <c:v>75.369331000000003</c:v>
                </c:pt>
                <c:pt idx="1760">
                  <c:v>75.333759999999998</c:v>
                </c:pt>
                <c:pt idx="1761">
                  <c:v>75.257396999999997</c:v>
                </c:pt>
                <c:pt idx="1762">
                  <c:v>75.203280000000007</c:v>
                </c:pt>
                <c:pt idx="1763">
                  <c:v>75.211084999999997</c:v>
                </c:pt>
                <c:pt idx="1764">
                  <c:v>75.262169999999998</c:v>
                </c:pt>
                <c:pt idx="1765">
                  <c:v>75.302178999999995</c:v>
                </c:pt>
                <c:pt idx="1766">
                  <c:v>75.291944000000001</c:v>
                </c:pt>
                <c:pt idx="1767">
                  <c:v>75.240201999999996</c:v>
                </c:pt>
                <c:pt idx="1768">
                  <c:v>75.191715000000002</c:v>
                </c:pt>
                <c:pt idx="1769">
                  <c:v>75.180081000000001</c:v>
                </c:pt>
                <c:pt idx="1770">
                  <c:v>75.191657000000006</c:v>
                </c:pt>
                <c:pt idx="1771">
                  <c:v>75.181780000000003</c:v>
                </c:pt>
                <c:pt idx="1772">
                  <c:v>75.128343999999998</c:v>
                </c:pt>
                <c:pt idx="1773">
                  <c:v>75.060184000000007</c:v>
                </c:pt>
                <c:pt idx="1774">
                  <c:v>75.027959999999993</c:v>
                </c:pt>
                <c:pt idx="1775">
                  <c:v>75.056145000000001</c:v>
                </c:pt>
                <c:pt idx="1776">
                  <c:v>75.128394999999998</c:v>
                </c:pt>
                <c:pt idx="1777">
                  <c:v>75.209721999999999</c:v>
                </c:pt>
                <c:pt idx="1778">
                  <c:v>75.271010000000004</c:v>
                </c:pt>
                <c:pt idx="1779">
                  <c:v>75.296384000000003</c:v>
                </c:pt>
                <c:pt idx="1780">
                  <c:v>75.281856000000005</c:v>
                </c:pt>
                <c:pt idx="1781">
                  <c:v>75.233974000000003</c:v>
                </c:pt>
                <c:pt idx="1782">
                  <c:v>75.167872000000003</c:v>
                </c:pt>
                <c:pt idx="1783">
                  <c:v>75.102835999999996</c:v>
                </c:pt>
                <c:pt idx="1784">
                  <c:v>75.052926999999997</c:v>
                </c:pt>
                <c:pt idx="1785">
                  <c:v>75.016034000000005</c:v>
                </c:pt>
                <c:pt idx="1786">
                  <c:v>74.975285999999997</c:v>
                </c:pt>
                <c:pt idx="1787">
                  <c:v>74.919436000000005</c:v>
                </c:pt>
                <c:pt idx="1788">
                  <c:v>74.861435</c:v>
                </c:pt>
                <c:pt idx="1789">
                  <c:v>74.828654999999998</c:v>
                </c:pt>
                <c:pt idx="1790">
                  <c:v>74.835052000000005</c:v>
                </c:pt>
                <c:pt idx="1791">
                  <c:v>74.870429000000001</c:v>
                </c:pt>
                <c:pt idx="1792">
                  <c:v>74.913735000000003</c:v>
                </c:pt>
                <c:pt idx="1793">
                  <c:v>74.944328999999996</c:v>
                </c:pt>
                <c:pt idx="1794">
                  <c:v>74.941726000000003</c:v>
                </c:pt>
                <c:pt idx="1795">
                  <c:v>74.896451999999996</c:v>
                </c:pt>
                <c:pt idx="1796">
                  <c:v>74.833315999999996</c:v>
                </c:pt>
                <c:pt idx="1797">
                  <c:v>74.807181999999997</c:v>
                </c:pt>
                <c:pt idx="1798">
                  <c:v>74.858289999999997</c:v>
                </c:pt>
                <c:pt idx="1799">
                  <c:v>74.975702999999996</c:v>
                </c:pt>
                <c:pt idx="1800">
                  <c:v>75.112190999999996</c:v>
                </c:pt>
                <c:pt idx="1801">
                  <c:v>75.224681000000004</c:v>
                </c:pt>
                <c:pt idx="1802">
                  <c:v>75.286944000000005</c:v>
                </c:pt>
                <c:pt idx="1803">
                  <c:v>75.277939000000003</c:v>
                </c:pt>
                <c:pt idx="1804">
                  <c:v>75.187381000000002</c:v>
                </c:pt>
                <c:pt idx="1805">
                  <c:v>75.036371000000003</c:v>
                </c:pt>
                <c:pt idx="1806">
                  <c:v>74.874115000000003</c:v>
                </c:pt>
                <c:pt idx="1807">
                  <c:v>74.744736000000003</c:v>
                </c:pt>
                <c:pt idx="1808">
                  <c:v>74.662400000000005</c:v>
                </c:pt>
                <c:pt idx="1809">
                  <c:v>74.621791999999999</c:v>
                </c:pt>
                <c:pt idx="1810">
                  <c:v>74.621610000000004</c:v>
                </c:pt>
                <c:pt idx="1811">
                  <c:v>74.665199000000001</c:v>
                </c:pt>
                <c:pt idx="1812">
                  <c:v>74.741876000000005</c:v>
                </c:pt>
                <c:pt idx="1813">
                  <c:v>74.821076000000005</c:v>
                </c:pt>
                <c:pt idx="1814">
                  <c:v>74.871144000000001</c:v>
                </c:pt>
                <c:pt idx="1815">
                  <c:v>74.882028000000005</c:v>
                </c:pt>
                <c:pt idx="1816">
                  <c:v>74.866832000000002</c:v>
                </c:pt>
                <c:pt idx="1817">
                  <c:v>74.840909999999994</c:v>
                </c:pt>
                <c:pt idx="1818">
                  <c:v>74.804714000000004</c:v>
                </c:pt>
                <c:pt idx="1819">
                  <c:v>74.752649000000005</c:v>
                </c:pt>
                <c:pt idx="1820">
                  <c:v>74.693516000000002</c:v>
                </c:pt>
                <c:pt idx="1821">
                  <c:v>74.649196000000003</c:v>
                </c:pt>
                <c:pt idx="1822">
                  <c:v>74.630746000000002</c:v>
                </c:pt>
                <c:pt idx="1823">
                  <c:v>74.627658999999994</c:v>
                </c:pt>
                <c:pt idx="1824">
                  <c:v>74.629722999999998</c:v>
                </c:pt>
                <c:pt idx="1825">
                  <c:v>74.650683000000001</c:v>
                </c:pt>
                <c:pt idx="1826">
                  <c:v>74.710983999999996</c:v>
                </c:pt>
                <c:pt idx="1827">
                  <c:v>74.794517999999997</c:v>
                </c:pt>
                <c:pt idx="1828">
                  <c:v>74.843902999999997</c:v>
                </c:pt>
                <c:pt idx="1829">
                  <c:v>74.814160999999999</c:v>
                </c:pt>
                <c:pt idx="1830">
                  <c:v>74.720613</c:v>
                </c:pt>
                <c:pt idx="1831">
                  <c:v>74.620093999999995</c:v>
                </c:pt>
                <c:pt idx="1832">
                  <c:v>74.552004999999994</c:v>
                </c:pt>
                <c:pt idx="1833">
                  <c:v>74.517026000000001</c:v>
                </c:pt>
                <c:pt idx="1834">
                  <c:v>74.512069999999994</c:v>
                </c:pt>
                <c:pt idx="1835">
                  <c:v>74.552259000000006</c:v>
                </c:pt>
                <c:pt idx="1836">
                  <c:v>74.636572999999999</c:v>
                </c:pt>
                <c:pt idx="1837">
                  <c:v>74.718660999999997</c:v>
                </c:pt>
                <c:pt idx="1838">
                  <c:v>74.746652999999995</c:v>
                </c:pt>
                <c:pt idx="1839">
                  <c:v>74.720844</c:v>
                </c:pt>
                <c:pt idx="1840">
                  <c:v>74.676938000000007</c:v>
                </c:pt>
                <c:pt idx="1841">
                  <c:v>74.618083999999996</c:v>
                </c:pt>
                <c:pt idx="1842">
                  <c:v>74.518664000000001</c:v>
                </c:pt>
                <c:pt idx="1843">
                  <c:v>74.403554</c:v>
                </c:pt>
                <c:pt idx="1844">
                  <c:v>74.353447000000003</c:v>
                </c:pt>
                <c:pt idx="1845">
                  <c:v>74.413623999999999</c:v>
                </c:pt>
                <c:pt idx="1846">
                  <c:v>74.548423999999997</c:v>
                </c:pt>
                <c:pt idx="1847">
                  <c:v>74.690963999999994</c:v>
                </c:pt>
                <c:pt idx="1848">
                  <c:v>74.796515999999997</c:v>
                </c:pt>
                <c:pt idx="1849">
                  <c:v>74.834726000000003</c:v>
                </c:pt>
                <c:pt idx="1850">
                  <c:v>74.776504000000003</c:v>
                </c:pt>
                <c:pt idx="1851">
                  <c:v>74.637090000000001</c:v>
                </c:pt>
                <c:pt idx="1852">
                  <c:v>74.507039000000006</c:v>
                </c:pt>
                <c:pt idx="1853">
                  <c:v>74.485173000000003</c:v>
                </c:pt>
                <c:pt idx="1854">
                  <c:v>74.578879999999998</c:v>
                </c:pt>
                <c:pt idx="1855">
                  <c:v>74.700815000000006</c:v>
                </c:pt>
                <c:pt idx="1856">
                  <c:v>74.763655999999997</c:v>
                </c:pt>
                <c:pt idx="1857">
                  <c:v>74.750518</c:v>
                </c:pt>
                <c:pt idx="1858">
                  <c:v>74.694913</c:v>
                </c:pt>
                <c:pt idx="1859">
                  <c:v>74.633123999999995</c:v>
                </c:pt>
                <c:pt idx="1860">
                  <c:v>74.590130000000002</c:v>
                </c:pt>
                <c:pt idx="1861">
                  <c:v>74.582464000000002</c:v>
                </c:pt>
                <c:pt idx="1862">
                  <c:v>74.611699999999999</c:v>
                </c:pt>
                <c:pt idx="1863">
                  <c:v>74.660696999999999</c:v>
                </c:pt>
                <c:pt idx="1864">
                  <c:v>74.706900000000005</c:v>
                </c:pt>
                <c:pt idx="1865">
                  <c:v>74.737830000000002</c:v>
                </c:pt>
                <c:pt idx="1866">
                  <c:v>74.754108000000002</c:v>
                </c:pt>
                <c:pt idx="1867">
                  <c:v>74.767070000000004</c:v>
                </c:pt>
                <c:pt idx="1868">
                  <c:v>74.793074000000004</c:v>
                </c:pt>
                <c:pt idx="1869">
                  <c:v>74.838149999999999</c:v>
                </c:pt>
                <c:pt idx="1870">
                  <c:v>74.887120999999993</c:v>
                </c:pt>
                <c:pt idx="1871">
                  <c:v>74.917921000000007</c:v>
                </c:pt>
                <c:pt idx="1872">
                  <c:v>74.927103000000002</c:v>
                </c:pt>
                <c:pt idx="1873">
                  <c:v>74.930582999999999</c:v>
                </c:pt>
                <c:pt idx="1874">
                  <c:v>74.939976999999999</c:v>
                </c:pt>
                <c:pt idx="1875">
                  <c:v>74.952095</c:v>
                </c:pt>
                <c:pt idx="1876">
                  <c:v>74.963070999999999</c:v>
                </c:pt>
                <c:pt idx="1877">
                  <c:v>74.977844000000005</c:v>
                </c:pt>
                <c:pt idx="1878">
                  <c:v>75.000934999999998</c:v>
                </c:pt>
                <c:pt idx="1879">
                  <c:v>75.030186999999998</c:v>
                </c:pt>
                <c:pt idx="1880">
                  <c:v>75.063259000000002</c:v>
                </c:pt>
                <c:pt idx="1881">
                  <c:v>75.096843000000007</c:v>
                </c:pt>
                <c:pt idx="1882">
                  <c:v>75.114934000000005</c:v>
                </c:pt>
                <c:pt idx="1883">
                  <c:v>75.094627000000003</c:v>
                </c:pt>
                <c:pt idx="1884">
                  <c:v>75.035561000000001</c:v>
                </c:pt>
                <c:pt idx="1885">
                  <c:v>74.971181999999999</c:v>
                </c:pt>
                <c:pt idx="1886">
                  <c:v>74.935905000000005</c:v>
                </c:pt>
                <c:pt idx="1887">
                  <c:v>74.928483</c:v>
                </c:pt>
                <c:pt idx="1888">
                  <c:v>74.920903999999993</c:v>
                </c:pt>
                <c:pt idx="1889">
                  <c:v>74.896001999999996</c:v>
                </c:pt>
                <c:pt idx="1890">
                  <c:v>74.861152000000004</c:v>
                </c:pt>
                <c:pt idx="1891">
                  <c:v>74.830865000000003</c:v>
                </c:pt>
                <c:pt idx="1892">
                  <c:v>74.814460999999994</c:v>
                </c:pt>
                <c:pt idx="1893">
                  <c:v>74.820503000000002</c:v>
                </c:pt>
                <c:pt idx="1894">
                  <c:v>74.852659000000003</c:v>
                </c:pt>
                <c:pt idx="1895">
                  <c:v>74.891484000000005</c:v>
                </c:pt>
                <c:pt idx="1896">
                  <c:v>74.896912999999998</c:v>
                </c:pt>
                <c:pt idx="1897">
                  <c:v>74.846436999999995</c:v>
                </c:pt>
                <c:pt idx="1898">
                  <c:v>74.765826000000004</c:v>
                </c:pt>
                <c:pt idx="1899">
                  <c:v>74.707401000000004</c:v>
                </c:pt>
                <c:pt idx="1900">
                  <c:v>74.696927000000002</c:v>
                </c:pt>
                <c:pt idx="1901">
                  <c:v>74.714163999999997</c:v>
                </c:pt>
                <c:pt idx="1902">
                  <c:v>74.727934000000005</c:v>
                </c:pt>
                <c:pt idx="1903">
                  <c:v>74.735487000000006</c:v>
                </c:pt>
                <c:pt idx="1904">
                  <c:v>74.755741</c:v>
                </c:pt>
                <c:pt idx="1905">
                  <c:v>74.791694000000007</c:v>
                </c:pt>
                <c:pt idx="1906">
                  <c:v>74.817175000000006</c:v>
                </c:pt>
                <c:pt idx="1907">
                  <c:v>74.804202000000004</c:v>
                </c:pt>
                <c:pt idx="1908">
                  <c:v>74.751897999999997</c:v>
                </c:pt>
                <c:pt idx="1909">
                  <c:v>74.684798999999998</c:v>
                </c:pt>
                <c:pt idx="1910">
                  <c:v>74.632669000000007</c:v>
                </c:pt>
                <c:pt idx="1911">
                  <c:v>74.614245999999994</c:v>
                </c:pt>
                <c:pt idx="1912">
                  <c:v>74.629037999999994</c:v>
                </c:pt>
                <c:pt idx="1913">
                  <c:v>74.656699000000003</c:v>
                </c:pt>
                <c:pt idx="1914">
                  <c:v>74.669150000000002</c:v>
                </c:pt>
                <c:pt idx="1915">
                  <c:v>74.653823000000003</c:v>
                </c:pt>
                <c:pt idx="1916">
                  <c:v>74.627374000000003</c:v>
                </c:pt>
                <c:pt idx="1917">
                  <c:v>74.621315999999993</c:v>
                </c:pt>
                <c:pt idx="1918">
                  <c:v>74.653756000000001</c:v>
                </c:pt>
                <c:pt idx="1919">
                  <c:v>74.716201999999996</c:v>
                </c:pt>
                <c:pt idx="1920">
                  <c:v>74.783969999999997</c:v>
                </c:pt>
                <c:pt idx="1921">
                  <c:v>74.835166000000001</c:v>
                </c:pt>
                <c:pt idx="1922">
                  <c:v>74.859905999999995</c:v>
                </c:pt>
                <c:pt idx="1923">
                  <c:v>74.856787999999995</c:v>
                </c:pt>
                <c:pt idx="1924">
                  <c:v>74.825142</c:v>
                </c:pt>
                <c:pt idx="1925">
                  <c:v>74.764021999999997</c:v>
                </c:pt>
                <c:pt idx="1926">
                  <c:v>74.683705000000003</c:v>
                </c:pt>
                <c:pt idx="1927">
                  <c:v>74.612172999999999</c:v>
                </c:pt>
                <c:pt idx="1928">
                  <c:v>74.575295999999994</c:v>
                </c:pt>
                <c:pt idx="1929">
                  <c:v>74.570598000000004</c:v>
                </c:pt>
                <c:pt idx="1930">
                  <c:v>74.575141000000002</c:v>
                </c:pt>
                <c:pt idx="1931">
                  <c:v>74.581987999999996</c:v>
                </c:pt>
                <c:pt idx="1932">
                  <c:v>74.611348000000007</c:v>
                </c:pt>
                <c:pt idx="1933">
                  <c:v>74.676772999999997</c:v>
                </c:pt>
                <c:pt idx="1934">
                  <c:v>74.755426</c:v>
                </c:pt>
                <c:pt idx="1935">
                  <c:v>74.807473999999999</c:v>
                </c:pt>
                <c:pt idx="1936">
                  <c:v>74.816811999999999</c:v>
                </c:pt>
                <c:pt idx="1937">
                  <c:v>74.791579999999996</c:v>
                </c:pt>
                <c:pt idx="1938">
                  <c:v>74.734870999999998</c:v>
                </c:pt>
                <c:pt idx="1939">
                  <c:v>74.645573999999996</c:v>
                </c:pt>
                <c:pt idx="1940">
                  <c:v>74.544213999999997</c:v>
                </c:pt>
                <c:pt idx="1941">
                  <c:v>74.469020999999998</c:v>
                </c:pt>
                <c:pt idx="1942">
                  <c:v>74.438561000000007</c:v>
                </c:pt>
                <c:pt idx="1943">
                  <c:v>74.432829999999996</c:v>
                </c:pt>
                <c:pt idx="1944">
                  <c:v>74.415420999999995</c:v>
                </c:pt>
                <c:pt idx="1945">
                  <c:v>74.365882999999997</c:v>
                </c:pt>
                <c:pt idx="1946">
                  <c:v>74.293780999999996</c:v>
                </c:pt>
                <c:pt idx="1947">
                  <c:v>74.233283999999998</c:v>
                </c:pt>
                <c:pt idx="1948">
                  <c:v>74.221242000000004</c:v>
                </c:pt>
                <c:pt idx="1949">
                  <c:v>74.266921999999994</c:v>
                </c:pt>
                <c:pt idx="1950">
                  <c:v>74.338864000000001</c:v>
                </c:pt>
                <c:pt idx="1951">
                  <c:v>74.389955999999998</c:v>
                </c:pt>
                <c:pt idx="1952">
                  <c:v>74.401743999999994</c:v>
                </c:pt>
                <c:pt idx="1953">
                  <c:v>74.391829999999999</c:v>
                </c:pt>
                <c:pt idx="1954">
                  <c:v>74.375895</c:v>
                </c:pt>
                <c:pt idx="1955">
                  <c:v>74.347154000000003</c:v>
                </c:pt>
                <c:pt idx="1956">
                  <c:v>74.297638000000006</c:v>
                </c:pt>
                <c:pt idx="1957">
                  <c:v>74.234472999999994</c:v>
                </c:pt>
                <c:pt idx="1958">
                  <c:v>74.165362000000002</c:v>
                </c:pt>
                <c:pt idx="1959">
                  <c:v>74.087873000000002</c:v>
                </c:pt>
                <c:pt idx="1960">
                  <c:v>74.007011000000006</c:v>
                </c:pt>
                <c:pt idx="1961">
                  <c:v>73.949332999999996</c:v>
                </c:pt>
                <c:pt idx="1962">
                  <c:v>73.945475000000002</c:v>
                </c:pt>
                <c:pt idx="1963">
                  <c:v>74.001525999999998</c:v>
                </c:pt>
                <c:pt idx="1964">
                  <c:v>74.091766000000007</c:v>
                </c:pt>
                <c:pt idx="1965">
                  <c:v>74.178737999999996</c:v>
                </c:pt>
                <c:pt idx="1966">
                  <c:v>74.236936999999998</c:v>
                </c:pt>
                <c:pt idx="1967">
                  <c:v>74.259085999999996</c:v>
                </c:pt>
                <c:pt idx="1968">
                  <c:v>74.248909999999995</c:v>
                </c:pt>
                <c:pt idx="1969">
                  <c:v>74.214653999999996</c:v>
                </c:pt>
                <c:pt idx="1970">
                  <c:v>74.171762999999999</c:v>
                </c:pt>
                <c:pt idx="1971">
                  <c:v>74.142453000000003</c:v>
                </c:pt>
                <c:pt idx="1972">
                  <c:v>74.134431000000006</c:v>
                </c:pt>
                <c:pt idx="1973">
                  <c:v>74.117979000000005</c:v>
                </c:pt>
                <c:pt idx="1974">
                  <c:v>74.047329000000005</c:v>
                </c:pt>
                <c:pt idx="1975">
                  <c:v>73.920884999999998</c:v>
                </c:pt>
                <c:pt idx="1976">
                  <c:v>73.802965</c:v>
                </c:pt>
                <c:pt idx="1977">
                  <c:v>73.763227000000001</c:v>
                </c:pt>
                <c:pt idx="1978">
                  <c:v>73.803512999999995</c:v>
                </c:pt>
                <c:pt idx="1979">
                  <c:v>73.863433999999998</c:v>
                </c:pt>
                <c:pt idx="1980">
                  <c:v>73.890868999999995</c:v>
                </c:pt>
                <c:pt idx="1981">
                  <c:v>73.886218</c:v>
                </c:pt>
                <c:pt idx="1982">
                  <c:v>73.877418000000006</c:v>
                </c:pt>
                <c:pt idx="1983">
                  <c:v>73.873740999999995</c:v>
                </c:pt>
                <c:pt idx="1984">
                  <c:v>73.859627000000003</c:v>
                </c:pt>
                <c:pt idx="1985">
                  <c:v>73.827635000000001</c:v>
                </c:pt>
                <c:pt idx="1986">
                  <c:v>73.798492999999993</c:v>
                </c:pt>
                <c:pt idx="1987">
                  <c:v>73.801793000000004</c:v>
                </c:pt>
                <c:pt idx="1988">
                  <c:v>73.842212000000004</c:v>
                </c:pt>
                <c:pt idx="1989">
                  <c:v>73.893129999999999</c:v>
                </c:pt>
                <c:pt idx="1990">
                  <c:v>73.929027000000005</c:v>
                </c:pt>
                <c:pt idx="1991">
                  <c:v>73.952558999999994</c:v>
                </c:pt>
                <c:pt idx="1992">
                  <c:v>73.975069000000005</c:v>
                </c:pt>
                <c:pt idx="1993">
                  <c:v>73.981997000000007</c:v>
                </c:pt>
                <c:pt idx="1994">
                  <c:v>73.950135000000003</c:v>
                </c:pt>
                <c:pt idx="1995">
                  <c:v>73.898994000000002</c:v>
                </c:pt>
                <c:pt idx="1996">
                  <c:v>73.882885000000002</c:v>
                </c:pt>
                <c:pt idx="1997">
                  <c:v>73.920295999999993</c:v>
                </c:pt>
                <c:pt idx="1998">
                  <c:v>73.965528000000006</c:v>
                </c:pt>
                <c:pt idx="1999">
                  <c:v>73.969019000000003</c:v>
                </c:pt>
                <c:pt idx="2000">
                  <c:v>73.938252000000006</c:v>
                </c:pt>
                <c:pt idx="2001">
                  <c:v>73.915898999999996</c:v>
                </c:pt>
                <c:pt idx="2002">
                  <c:v>73.921351000000001</c:v>
                </c:pt>
                <c:pt idx="2003">
                  <c:v>73.943483000000001</c:v>
                </c:pt>
                <c:pt idx="2004">
                  <c:v>73.974577999999994</c:v>
                </c:pt>
                <c:pt idx="2005">
                  <c:v>74.014173</c:v>
                </c:pt>
                <c:pt idx="2006">
                  <c:v>74.041381000000001</c:v>
                </c:pt>
                <c:pt idx="2007">
                  <c:v>74.014365999999995</c:v>
                </c:pt>
                <c:pt idx="2008">
                  <c:v>73.919542000000007</c:v>
                </c:pt>
                <c:pt idx="2009">
                  <c:v>73.801145000000005</c:v>
                </c:pt>
                <c:pt idx="2010">
                  <c:v>73.718739999999997</c:v>
                </c:pt>
                <c:pt idx="2011">
                  <c:v>73.703311999999997</c:v>
                </c:pt>
                <c:pt idx="2012">
                  <c:v>73.752707000000001</c:v>
                </c:pt>
                <c:pt idx="2013">
                  <c:v>73.830368000000007</c:v>
                </c:pt>
                <c:pt idx="2014">
                  <c:v>73.876147000000003</c:v>
                </c:pt>
                <c:pt idx="2015">
                  <c:v>73.849435</c:v>
                </c:pt>
                <c:pt idx="2016">
                  <c:v>73.764619999999994</c:v>
                </c:pt>
                <c:pt idx="2017">
                  <c:v>73.673283999999995</c:v>
                </c:pt>
                <c:pt idx="2018">
                  <c:v>73.616247999999999</c:v>
                </c:pt>
                <c:pt idx="2019">
                  <c:v>73.607945999999998</c:v>
                </c:pt>
                <c:pt idx="2020">
                  <c:v>73.651189000000002</c:v>
                </c:pt>
                <c:pt idx="2021">
                  <c:v>73.731016999999994</c:v>
                </c:pt>
                <c:pt idx="2022">
                  <c:v>73.794712000000004</c:v>
                </c:pt>
                <c:pt idx="2023">
                  <c:v>73.781322000000003</c:v>
                </c:pt>
                <c:pt idx="2024">
                  <c:v>73.692182000000003</c:v>
                </c:pt>
                <c:pt idx="2025">
                  <c:v>73.596969999999999</c:v>
                </c:pt>
                <c:pt idx="2026">
                  <c:v>73.559422999999995</c:v>
                </c:pt>
                <c:pt idx="2027">
                  <c:v>73.588113000000007</c:v>
                </c:pt>
                <c:pt idx="2028">
                  <c:v>73.656395000000003</c:v>
                </c:pt>
                <c:pt idx="2029">
                  <c:v>73.731316000000007</c:v>
                </c:pt>
                <c:pt idx="2030">
                  <c:v>73.775637000000003</c:v>
                </c:pt>
                <c:pt idx="2031">
                  <c:v>73.757756999999998</c:v>
                </c:pt>
                <c:pt idx="2032">
                  <c:v>73.690106999999998</c:v>
                </c:pt>
                <c:pt idx="2033">
                  <c:v>73.643125999999995</c:v>
                </c:pt>
                <c:pt idx="2034">
                  <c:v>73.678619999999995</c:v>
                </c:pt>
                <c:pt idx="2035">
                  <c:v>73.780721999999997</c:v>
                </c:pt>
                <c:pt idx="2036">
                  <c:v>73.884106000000003</c:v>
                </c:pt>
                <c:pt idx="2037">
                  <c:v>73.936977999999996</c:v>
                </c:pt>
                <c:pt idx="2038">
                  <c:v>73.924367000000004</c:v>
                </c:pt>
                <c:pt idx="2039">
                  <c:v>73.866482000000005</c:v>
                </c:pt>
                <c:pt idx="2040">
                  <c:v>73.803240000000002</c:v>
                </c:pt>
                <c:pt idx="2041">
                  <c:v>73.764137000000005</c:v>
                </c:pt>
                <c:pt idx="2042">
                  <c:v>73.748001000000002</c:v>
                </c:pt>
                <c:pt idx="2043">
                  <c:v>73.739102000000003</c:v>
                </c:pt>
                <c:pt idx="2044">
                  <c:v>73.737910999999997</c:v>
                </c:pt>
                <c:pt idx="2045">
                  <c:v>73.759392000000005</c:v>
                </c:pt>
                <c:pt idx="2046">
                  <c:v>73.802509000000001</c:v>
                </c:pt>
                <c:pt idx="2047">
                  <c:v>73.840806999999998</c:v>
                </c:pt>
                <c:pt idx="2048">
                  <c:v>73.850198000000006</c:v>
                </c:pt>
                <c:pt idx="2049">
                  <c:v>73.828970999999996</c:v>
                </c:pt>
                <c:pt idx="2050">
                  <c:v>73.787205</c:v>
                </c:pt>
                <c:pt idx="2051">
                  <c:v>73.738984000000002</c:v>
                </c:pt>
                <c:pt idx="2052">
                  <c:v>73.708963999999995</c:v>
                </c:pt>
                <c:pt idx="2053">
                  <c:v>73.725283000000005</c:v>
                </c:pt>
                <c:pt idx="2054">
                  <c:v>73.791289000000006</c:v>
                </c:pt>
                <c:pt idx="2055">
                  <c:v>73.876337000000007</c:v>
                </c:pt>
                <c:pt idx="2056">
                  <c:v>73.944665000000001</c:v>
                </c:pt>
                <c:pt idx="2057">
                  <c:v>73.982999000000007</c:v>
                </c:pt>
                <c:pt idx="2058">
                  <c:v>73.995079000000004</c:v>
                </c:pt>
                <c:pt idx="2059">
                  <c:v>73.979202000000001</c:v>
                </c:pt>
                <c:pt idx="2060">
                  <c:v>73.930207999999993</c:v>
                </c:pt>
                <c:pt idx="2061">
                  <c:v>73.861311999999998</c:v>
                </c:pt>
                <c:pt idx="2062">
                  <c:v>73.804849000000004</c:v>
                </c:pt>
                <c:pt idx="2063">
                  <c:v>73.786972000000006</c:v>
                </c:pt>
                <c:pt idx="2064">
                  <c:v>73.801477000000006</c:v>
                </c:pt>
                <c:pt idx="2065">
                  <c:v>73.813361</c:v>
                </c:pt>
                <c:pt idx="2066">
                  <c:v>73.793080000000003</c:v>
                </c:pt>
                <c:pt idx="2067">
                  <c:v>73.744361999999995</c:v>
                </c:pt>
                <c:pt idx="2068">
                  <c:v>73.699527000000003</c:v>
                </c:pt>
                <c:pt idx="2069">
                  <c:v>73.687596999999997</c:v>
                </c:pt>
                <c:pt idx="2070">
                  <c:v>73.711500999999998</c:v>
                </c:pt>
                <c:pt idx="2071">
                  <c:v>73.758995999999996</c:v>
                </c:pt>
                <c:pt idx="2072">
                  <c:v>73.816336000000007</c:v>
                </c:pt>
                <c:pt idx="2073">
                  <c:v>73.869343999999998</c:v>
                </c:pt>
                <c:pt idx="2074">
                  <c:v>73.901517999999996</c:v>
                </c:pt>
                <c:pt idx="2075">
                  <c:v>73.903443999999993</c:v>
                </c:pt>
                <c:pt idx="2076">
                  <c:v>73.885186000000004</c:v>
                </c:pt>
                <c:pt idx="2077">
                  <c:v>73.867059999999995</c:v>
                </c:pt>
                <c:pt idx="2078">
                  <c:v>73.856521999999998</c:v>
                </c:pt>
                <c:pt idx="2079">
                  <c:v>73.842309</c:v>
                </c:pt>
                <c:pt idx="2080">
                  <c:v>73.817008999999999</c:v>
                </c:pt>
                <c:pt idx="2081">
                  <c:v>73.786496</c:v>
                </c:pt>
                <c:pt idx="2082">
                  <c:v>73.757617999999994</c:v>
                </c:pt>
                <c:pt idx="2083">
                  <c:v>73.733761000000001</c:v>
                </c:pt>
                <c:pt idx="2084">
                  <c:v>73.714095999999998</c:v>
                </c:pt>
                <c:pt idx="2085">
                  <c:v>73.696119999999993</c:v>
                </c:pt>
                <c:pt idx="2086">
                  <c:v>73.682927000000007</c:v>
                </c:pt>
                <c:pt idx="2087">
                  <c:v>73.682084000000003</c:v>
                </c:pt>
                <c:pt idx="2088">
                  <c:v>73.699196999999998</c:v>
                </c:pt>
                <c:pt idx="2089">
                  <c:v>73.728448999999998</c:v>
                </c:pt>
                <c:pt idx="2090">
                  <c:v>73.751076999999995</c:v>
                </c:pt>
                <c:pt idx="2091">
                  <c:v>73.755842999999999</c:v>
                </c:pt>
                <c:pt idx="2092">
                  <c:v>73.749459000000002</c:v>
                </c:pt>
                <c:pt idx="2093">
                  <c:v>73.738973999999999</c:v>
                </c:pt>
                <c:pt idx="2094">
                  <c:v>73.716981000000004</c:v>
                </c:pt>
                <c:pt idx="2095">
                  <c:v>73.678873999999993</c:v>
                </c:pt>
                <c:pt idx="2096">
                  <c:v>73.644828000000004</c:v>
                </c:pt>
                <c:pt idx="2097">
                  <c:v>73.639976000000004</c:v>
                </c:pt>
                <c:pt idx="2098">
                  <c:v>73.660201000000001</c:v>
                </c:pt>
                <c:pt idx="2099">
                  <c:v>73.675781999999998</c:v>
                </c:pt>
                <c:pt idx="2100">
                  <c:v>73.666377999999995</c:v>
                </c:pt>
                <c:pt idx="2101">
                  <c:v>73.640918999999997</c:v>
                </c:pt>
                <c:pt idx="2102">
                  <c:v>73.619663000000003</c:v>
                </c:pt>
                <c:pt idx="2103">
                  <c:v>73.612178</c:v>
                </c:pt>
                <c:pt idx="2104">
                  <c:v>73.619240000000005</c:v>
                </c:pt>
                <c:pt idx="2105">
                  <c:v>73.639160000000004</c:v>
                </c:pt>
                <c:pt idx="2106">
                  <c:v>73.665858999999998</c:v>
                </c:pt>
                <c:pt idx="2107">
                  <c:v>73.690034999999995</c:v>
                </c:pt>
                <c:pt idx="2108">
                  <c:v>73.708584999999999</c:v>
                </c:pt>
                <c:pt idx="2109">
                  <c:v>73.724185000000006</c:v>
                </c:pt>
                <c:pt idx="2110">
                  <c:v>73.733856000000003</c:v>
                </c:pt>
                <c:pt idx="2111">
                  <c:v>73.732028</c:v>
                </c:pt>
                <c:pt idx="2112">
                  <c:v>73.720119999999994</c:v>
                </c:pt>
                <c:pt idx="2113">
                  <c:v>73.702183000000005</c:v>
                </c:pt>
                <c:pt idx="2114">
                  <c:v>73.679513</c:v>
                </c:pt>
                <c:pt idx="2115">
                  <c:v>73.652561000000006</c:v>
                </c:pt>
                <c:pt idx="2116">
                  <c:v>73.627854999999997</c:v>
                </c:pt>
                <c:pt idx="2117">
                  <c:v>73.616539000000003</c:v>
                </c:pt>
                <c:pt idx="2118">
                  <c:v>73.625156000000004</c:v>
                </c:pt>
                <c:pt idx="2119">
                  <c:v>73.654161000000002</c:v>
                </c:pt>
                <c:pt idx="2120">
                  <c:v>73.696290000000005</c:v>
                </c:pt>
                <c:pt idx="2121">
                  <c:v>73.734281999999993</c:v>
                </c:pt>
                <c:pt idx="2122">
                  <c:v>73.746356000000006</c:v>
                </c:pt>
                <c:pt idx="2123">
                  <c:v>73.722511999999995</c:v>
                </c:pt>
                <c:pt idx="2124">
                  <c:v>73.680381999999994</c:v>
                </c:pt>
                <c:pt idx="2125">
                  <c:v>73.653074000000004</c:v>
                </c:pt>
                <c:pt idx="2126">
                  <c:v>73.656175000000005</c:v>
                </c:pt>
                <c:pt idx="2127">
                  <c:v>73.677357000000001</c:v>
                </c:pt>
                <c:pt idx="2128">
                  <c:v>73.696026000000003</c:v>
                </c:pt>
                <c:pt idx="2129">
                  <c:v>73.702702000000002</c:v>
                </c:pt>
                <c:pt idx="2130">
                  <c:v>73.693844999999996</c:v>
                </c:pt>
                <c:pt idx="2131">
                  <c:v>73.669577000000004</c:v>
                </c:pt>
                <c:pt idx="2132">
                  <c:v>73.649152999999998</c:v>
                </c:pt>
                <c:pt idx="2133">
                  <c:v>73.645135999999994</c:v>
                </c:pt>
                <c:pt idx="2134">
                  <c:v>73.642329000000004</c:v>
                </c:pt>
                <c:pt idx="2135">
                  <c:v>73.630343999999994</c:v>
                </c:pt>
                <c:pt idx="2136">
                  <c:v>73.617907000000002</c:v>
                </c:pt>
                <c:pt idx="2137">
                  <c:v>73.619310999999996</c:v>
                </c:pt>
                <c:pt idx="2138">
                  <c:v>73.637996000000001</c:v>
                </c:pt>
                <c:pt idx="2139">
                  <c:v>73.660948000000005</c:v>
                </c:pt>
                <c:pt idx="2140">
                  <c:v>73.672844999999995</c:v>
                </c:pt>
                <c:pt idx="2141">
                  <c:v>73.671473000000006</c:v>
                </c:pt>
                <c:pt idx="2142">
                  <c:v>73.666490999999994</c:v>
                </c:pt>
                <c:pt idx="2143">
                  <c:v>73.665102000000005</c:v>
                </c:pt>
                <c:pt idx="2144">
                  <c:v>73.661947999999995</c:v>
                </c:pt>
                <c:pt idx="2145">
                  <c:v>73.646283999999994</c:v>
                </c:pt>
                <c:pt idx="2146">
                  <c:v>73.618105</c:v>
                </c:pt>
                <c:pt idx="2147">
                  <c:v>73.597837999999996</c:v>
                </c:pt>
                <c:pt idx="2148">
                  <c:v>73.605067000000005</c:v>
                </c:pt>
                <c:pt idx="2149">
                  <c:v>73.633801000000005</c:v>
                </c:pt>
                <c:pt idx="2150">
                  <c:v>73.660929999999993</c:v>
                </c:pt>
                <c:pt idx="2151">
                  <c:v>73.668732000000006</c:v>
                </c:pt>
                <c:pt idx="2152">
                  <c:v>73.661976999999993</c:v>
                </c:pt>
                <c:pt idx="2153">
                  <c:v>73.656460999999993</c:v>
                </c:pt>
                <c:pt idx="2154">
                  <c:v>73.658603999999997</c:v>
                </c:pt>
                <c:pt idx="2155">
                  <c:v>73.656841</c:v>
                </c:pt>
                <c:pt idx="2156">
                  <c:v>73.646105000000006</c:v>
                </c:pt>
                <c:pt idx="2157">
                  <c:v>73.643662000000006</c:v>
                </c:pt>
                <c:pt idx="2158">
                  <c:v>73.651482000000001</c:v>
                </c:pt>
                <c:pt idx="2159">
                  <c:v>73.657593000000006</c:v>
                </c:pt>
                <c:pt idx="2160">
                  <c:v>73.662065999999996</c:v>
                </c:pt>
                <c:pt idx="2161">
                  <c:v>73.671678</c:v>
                </c:pt>
                <c:pt idx="2162">
                  <c:v>73.686825999999996</c:v>
                </c:pt>
                <c:pt idx="2163">
                  <c:v>73.698473000000007</c:v>
                </c:pt>
                <c:pt idx="2164">
                  <c:v>73.699793</c:v>
                </c:pt>
                <c:pt idx="2165">
                  <c:v>73.690256000000005</c:v>
                </c:pt>
                <c:pt idx="2166">
                  <c:v>73.671921999999995</c:v>
                </c:pt>
                <c:pt idx="2167">
                  <c:v>73.649500000000003</c:v>
                </c:pt>
                <c:pt idx="2168">
                  <c:v>73.631867999999997</c:v>
                </c:pt>
                <c:pt idx="2169">
                  <c:v>73.627035000000006</c:v>
                </c:pt>
                <c:pt idx="2170">
                  <c:v>73.633973999999995</c:v>
                </c:pt>
                <c:pt idx="2171">
                  <c:v>73.646562000000003</c:v>
                </c:pt>
                <c:pt idx="2172">
                  <c:v>73.659881999999996</c:v>
                </c:pt>
                <c:pt idx="2173">
                  <c:v>73.678489999999996</c:v>
                </c:pt>
                <c:pt idx="2174">
                  <c:v>73.711550000000003</c:v>
                </c:pt>
                <c:pt idx="2175">
                  <c:v>73.747765000000001</c:v>
                </c:pt>
                <c:pt idx="2176">
                  <c:v>73.766352999999995</c:v>
                </c:pt>
                <c:pt idx="2177">
                  <c:v>73.762291000000005</c:v>
                </c:pt>
                <c:pt idx="2178">
                  <c:v>73.743011999999993</c:v>
                </c:pt>
                <c:pt idx="2179">
                  <c:v>73.720344999999995</c:v>
                </c:pt>
                <c:pt idx="2180">
                  <c:v>73.707042000000001</c:v>
                </c:pt>
                <c:pt idx="2181">
                  <c:v>73.712430999999995</c:v>
                </c:pt>
                <c:pt idx="2182">
                  <c:v>73.731173999999996</c:v>
                </c:pt>
                <c:pt idx="2183">
                  <c:v>73.747890999999996</c:v>
                </c:pt>
                <c:pt idx="2184">
                  <c:v>73.759384999999995</c:v>
                </c:pt>
                <c:pt idx="2185">
                  <c:v>73.773167999999998</c:v>
                </c:pt>
                <c:pt idx="2186">
                  <c:v>73.793189999999996</c:v>
                </c:pt>
                <c:pt idx="2187">
                  <c:v>73.815049999999999</c:v>
                </c:pt>
                <c:pt idx="2188">
                  <c:v>73.834733999999997</c:v>
                </c:pt>
                <c:pt idx="2189">
                  <c:v>73.854124999999996</c:v>
                </c:pt>
                <c:pt idx="2190">
                  <c:v>73.866370000000003</c:v>
                </c:pt>
                <c:pt idx="2191">
                  <c:v>73.860608999999997</c:v>
                </c:pt>
                <c:pt idx="2192">
                  <c:v>73.843890999999999</c:v>
                </c:pt>
                <c:pt idx="2193">
                  <c:v>73.833640000000003</c:v>
                </c:pt>
                <c:pt idx="2194">
                  <c:v>73.833877999999999</c:v>
                </c:pt>
                <c:pt idx="2195">
                  <c:v>73.831700999999995</c:v>
                </c:pt>
                <c:pt idx="2196">
                  <c:v>73.817120000000003</c:v>
                </c:pt>
                <c:pt idx="2197">
                  <c:v>73.794105999999999</c:v>
                </c:pt>
                <c:pt idx="2198">
                  <c:v>73.777180999999999</c:v>
                </c:pt>
                <c:pt idx="2199">
                  <c:v>73.777683999999994</c:v>
                </c:pt>
                <c:pt idx="2200">
                  <c:v>73.793488999999994</c:v>
                </c:pt>
                <c:pt idx="2201">
                  <c:v>73.810337000000004</c:v>
                </c:pt>
                <c:pt idx="2202">
                  <c:v>73.811514000000003</c:v>
                </c:pt>
                <c:pt idx="2203">
                  <c:v>73.793565999999998</c:v>
                </c:pt>
                <c:pt idx="2204">
                  <c:v>73.768137999999993</c:v>
                </c:pt>
                <c:pt idx="2205">
                  <c:v>73.748424</c:v>
                </c:pt>
                <c:pt idx="2206">
                  <c:v>73.742615000000001</c:v>
                </c:pt>
                <c:pt idx="2207">
                  <c:v>73.749526000000003</c:v>
                </c:pt>
                <c:pt idx="2208">
                  <c:v>73.769075000000001</c:v>
                </c:pt>
                <c:pt idx="2209">
                  <c:v>73.800828999999993</c:v>
                </c:pt>
                <c:pt idx="2210">
                  <c:v>73.822331000000005</c:v>
                </c:pt>
                <c:pt idx="2211">
                  <c:v>73.817018000000004</c:v>
                </c:pt>
                <c:pt idx="2212">
                  <c:v>73.794852000000006</c:v>
                </c:pt>
                <c:pt idx="2213">
                  <c:v>73.772970000000001</c:v>
                </c:pt>
                <c:pt idx="2214">
                  <c:v>73.762111000000004</c:v>
                </c:pt>
                <c:pt idx="2215">
                  <c:v>73.762846999999994</c:v>
                </c:pt>
                <c:pt idx="2216">
                  <c:v>73.772390000000001</c:v>
                </c:pt>
                <c:pt idx="2217">
                  <c:v>73.784368999999998</c:v>
                </c:pt>
                <c:pt idx="2218">
                  <c:v>73.795489000000003</c:v>
                </c:pt>
                <c:pt idx="2219">
                  <c:v>73.80395</c:v>
                </c:pt>
                <c:pt idx="2220">
                  <c:v>73.808604000000003</c:v>
                </c:pt>
                <c:pt idx="2221">
                  <c:v>73.813585000000003</c:v>
                </c:pt>
                <c:pt idx="2222">
                  <c:v>73.818070000000006</c:v>
                </c:pt>
                <c:pt idx="2223">
                  <c:v>73.819526999999994</c:v>
                </c:pt>
                <c:pt idx="2224">
                  <c:v>73.817082999999997</c:v>
                </c:pt>
                <c:pt idx="2225">
                  <c:v>73.813933000000006</c:v>
                </c:pt>
                <c:pt idx="2226">
                  <c:v>73.822439000000003</c:v>
                </c:pt>
                <c:pt idx="2227">
                  <c:v>73.835070999999999</c:v>
                </c:pt>
                <c:pt idx="2228">
                  <c:v>73.829458000000002</c:v>
                </c:pt>
                <c:pt idx="2229">
                  <c:v>73.808049999999994</c:v>
                </c:pt>
                <c:pt idx="2230">
                  <c:v>73.770381</c:v>
                </c:pt>
                <c:pt idx="2231">
                  <c:v>73.711082000000005</c:v>
                </c:pt>
                <c:pt idx="2232">
                  <c:v>73.645778000000007</c:v>
                </c:pt>
                <c:pt idx="2233">
                  <c:v>73.594584999999995</c:v>
                </c:pt>
                <c:pt idx="2234">
                  <c:v>73.559346000000005</c:v>
                </c:pt>
                <c:pt idx="2235">
                  <c:v>73.523542000000006</c:v>
                </c:pt>
                <c:pt idx="2236">
                  <c:v>73.484550999999996</c:v>
                </c:pt>
                <c:pt idx="2237">
                  <c:v>73.457555999999997</c:v>
                </c:pt>
                <c:pt idx="2238">
                  <c:v>73.453678999999994</c:v>
                </c:pt>
                <c:pt idx="2239">
                  <c:v>73.460733000000005</c:v>
                </c:pt>
                <c:pt idx="2240">
                  <c:v>73.456765000000004</c:v>
                </c:pt>
                <c:pt idx="2241">
                  <c:v>73.436380999999997</c:v>
                </c:pt>
                <c:pt idx="2242">
                  <c:v>73.400333000000003</c:v>
                </c:pt>
                <c:pt idx="2243">
                  <c:v>73.346874999999997</c:v>
                </c:pt>
                <c:pt idx="2244">
                  <c:v>73.284128999999993</c:v>
                </c:pt>
                <c:pt idx="2245">
                  <c:v>73.226487000000006</c:v>
                </c:pt>
                <c:pt idx="2246">
                  <c:v>73.173069999999996</c:v>
                </c:pt>
                <c:pt idx="2247">
                  <c:v>73.117660999999998</c:v>
                </c:pt>
                <c:pt idx="2248">
                  <c:v>73.060162000000005</c:v>
                </c:pt>
                <c:pt idx="2249">
                  <c:v>73.014122</c:v>
                </c:pt>
                <c:pt idx="2250">
                  <c:v>72.980898999999994</c:v>
                </c:pt>
                <c:pt idx="2251">
                  <c:v>72.921543</c:v>
                </c:pt>
                <c:pt idx="2252">
                  <c:v>72.820128999999994</c:v>
                </c:pt>
                <c:pt idx="2253">
                  <c:v>72.712245999999993</c:v>
                </c:pt>
                <c:pt idx="2254">
                  <c:v>72.623018999999999</c:v>
                </c:pt>
                <c:pt idx="2255">
                  <c:v>72.535849999999996</c:v>
                </c:pt>
                <c:pt idx="2256">
                  <c:v>72.434668000000002</c:v>
                </c:pt>
                <c:pt idx="2257">
                  <c:v>72.334694999999996</c:v>
                </c:pt>
                <c:pt idx="2258">
                  <c:v>72.248913999999999</c:v>
                </c:pt>
                <c:pt idx="2259">
                  <c:v>72.159660000000002</c:v>
                </c:pt>
                <c:pt idx="2260">
                  <c:v>72.062616000000006</c:v>
                </c:pt>
                <c:pt idx="2261">
                  <c:v>71.996556999999996</c:v>
                </c:pt>
                <c:pt idx="2262">
                  <c:v>71.975672000000003</c:v>
                </c:pt>
                <c:pt idx="2263">
                  <c:v>71.959857</c:v>
                </c:pt>
                <c:pt idx="2264">
                  <c:v>71.938547</c:v>
                </c:pt>
                <c:pt idx="2265">
                  <c:v>71.935618000000005</c:v>
                </c:pt>
                <c:pt idx="2266">
                  <c:v>71.979418999999993</c:v>
                </c:pt>
                <c:pt idx="2267">
                  <c:v>72.062453000000005</c:v>
                </c:pt>
                <c:pt idx="2268">
                  <c:v>72.118602999999993</c:v>
                </c:pt>
                <c:pt idx="2269">
                  <c:v>72.122698</c:v>
                </c:pt>
                <c:pt idx="2270">
                  <c:v>72.098016000000001</c:v>
                </c:pt>
                <c:pt idx="2271">
                  <c:v>72.061555999999996</c:v>
                </c:pt>
                <c:pt idx="2272">
                  <c:v>72.020713000000001</c:v>
                </c:pt>
                <c:pt idx="2273">
                  <c:v>71.974112000000005</c:v>
                </c:pt>
                <c:pt idx="2274">
                  <c:v>71.919082000000003</c:v>
                </c:pt>
                <c:pt idx="2275">
                  <c:v>71.844797</c:v>
                </c:pt>
                <c:pt idx="2276">
                  <c:v>71.746612999999996</c:v>
                </c:pt>
                <c:pt idx="2277">
                  <c:v>71.642663999999996</c:v>
                </c:pt>
                <c:pt idx="2278">
                  <c:v>71.546090000000007</c:v>
                </c:pt>
                <c:pt idx="2279">
                  <c:v>71.453168000000005</c:v>
                </c:pt>
                <c:pt idx="2280">
                  <c:v>71.352151000000006</c:v>
                </c:pt>
                <c:pt idx="2281">
                  <c:v>71.221844000000004</c:v>
                </c:pt>
                <c:pt idx="2282">
                  <c:v>70.977638999999996</c:v>
                </c:pt>
                <c:pt idx="2283">
                  <c:v>70.568416999999997</c:v>
                </c:pt>
                <c:pt idx="2284">
                  <c:v>70.078462999999999</c:v>
                </c:pt>
                <c:pt idx="2285">
                  <c:v>69.561952000000005</c:v>
                </c:pt>
                <c:pt idx="2286">
                  <c:v>69.033719000000005</c:v>
                </c:pt>
                <c:pt idx="2287">
                  <c:v>68.519925000000001</c:v>
                </c:pt>
                <c:pt idx="2288">
                  <c:v>68.004971999999995</c:v>
                </c:pt>
                <c:pt idx="2289">
                  <c:v>67.457474000000005</c:v>
                </c:pt>
                <c:pt idx="2290">
                  <c:v>66.899716999999995</c:v>
                </c:pt>
                <c:pt idx="2291">
                  <c:v>66.417394999999999</c:v>
                </c:pt>
                <c:pt idx="2292">
                  <c:v>66.063067000000004</c:v>
                </c:pt>
                <c:pt idx="2293">
                  <c:v>65.808117999999993</c:v>
                </c:pt>
                <c:pt idx="2294">
                  <c:v>65.625934000000001</c:v>
                </c:pt>
                <c:pt idx="2295">
                  <c:v>65.560715999999999</c:v>
                </c:pt>
                <c:pt idx="2296">
                  <c:v>65.597911999999994</c:v>
                </c:pt>
                <c:pt idx="2297">
                  <c:v>65.651470000000003</c:v>
                </c:pt>
                <c:pt idx="2298">
                  <c:v>65.723804999999999</c:v>
                </c:pt>
                <c:pt idx="2299">
                  <c:v>65.952260999999993</c:v>
                </c:pt>
                <c:pt idx="2300">
                  <c:v>66.397355000000005</c:v>
                </c:pt>
                <c:pt idx="2301">
                  <c:v>66.831073000000004</c:v>
                </c:pt>
                <c:pt idx="2302">
                  <c:v>67.09778</c:v>
                </c:pt>
                <c:pt idx="2303">
                  <c:v>67.302842999999996</c:v>
                </c:pt>
                <c:pt idx="2304">
                  <c:v>67.541895999999994</c:v>
                </c:pt>
                <c:pt idx="2305">
                  <c:v>67.788388999999995</c:v>
                </c:pt>
                <c:pt idx="2306">
                  <c:v>67.980643999999998</c:v>
                </c:pt>
                <c:pt idx="2307">
                  <c:v>68.120410000000007</c:v>
                </c:pt>
                <c:pt idx="2308">
                  <c:v>68.238258999999999</c:v>
                </c:pt>
                <c:pt idx="2309">
                  <c:v>68.345395999999994</c:v>
                </c:pt>
                <c:pt idx="2310">
                  <c:v>68.437646999999998</c:v>
                </c:pt>
                <c:pt idx="2311">
                  <c:v>68.511081000000004</c:v>
                </c:pt>
                <c:pt idx="2312">
                  <c:v>68.564066999999994</c:v>
                </c:pt>
                <c:pt idx="2313">
                  <c:v>68.587902</c:v>
                </c:pt>
                <c:pt idx="2314">
                  <c:v>68.595230000000001</c:v>
                </c:pt>
                <c:pt idx="2315">
                  <c:v>68.583843999999999</c:v>
                </c:pt>
                <c:pt idx="2316">
                  <c:v>68.610393000000002</c:v>
                </c:pt>
                <c:pt idx="2317">
                  <c:v>68.722544999999997</c:v>
                </c:pt>
                <c:pt idx="2318">
                  <c:v>68.819014999999993</c:v>
                </c:pt>
                <c:pt idx="2319">
                  <c:v>68.866273000000007</c:v>
                </c:pt>
                <c:pt idx="2320">
                  <c:v>68.893906999999999</c:v>
                </c:pt>
                <c:pt idx="2321">
                  <c:v>68.908134000000004</c:v>
                </c:pt>
                <c:pt idx="2322">
                  <c:v>68.917550000000006</c:v>
                </c:pt>
                <c:pt idx="2323">
                  <c:v>68.921716000000004</c:v>
                </c:pt>
                <c:pt idx="2324">
                  <c:v>68.918971999999997</c:v>
                </c:pt>
                <c:pt idx="2325">
                  <c:v>68.912317999999999</c:v>
                </c:pt>
                <c:pt idx="2326">
                  <c:v>68.925099000000003</c:v>
                </c:pt>
                <c:pt idx="2327">
                  <c:v>68.952410999999998</c:v>
                </c:pt>
                <c:pt idx="2328">
                  <c:v>68.973112999999998</c:v>
                </c:pt>
                <c:pt idx="2329">
                  <c:v>68.975435000000004</c:v>
                </c:pt>
                <c:pt idx="2330">
                  <c:v>68.942432999999994</c:v>
                </c:pt>
                <c:pt idx="2331">
                  <c:v>68.888285999999994</c:v>
                </c:pt>
                <c:pt idx="2332">
                  <c:v>68.841960999999998</c:v>
                </c:pt>
                <c:pt idx="2333">
                  <c:v>68.807536999999996</c:v>
                </c:pt>
                <c:pt idx="2334">
                  <c:v>68.782520000000005</c:v>
                </c:pt>
                <c:pt idx="2335">
                  <c:v>68.760459999999995</c:v>
                </c:pt>
                <c:pt idx="2336">
                  <c:v>68.728711000000004</c:v>
                </c:pt>
                <c:pt idx="2337">
                  <c:v>68.679366000000002</c:v>
                </c:pt>
                <c:pt idx="2338">
                  <c:v>68.632675000000006</c:v>
                </c:pt>
                <c:pt idx="2339">
                  <c:v>68.606067999999993</c:v>
                </c:pt>
                <c:pt idx="2340">
                  <c:v>68.577353000000002</c:v>
                </c:pt>
                <c:pt idx="2341">
                  <c:v>68.547004999999999</c:v>
                </c:pt>
                <c:pt idx="2342">
                  <c:v>68.519917000000007</c:v>
                </c:pt>
                <c:pt idx="2343">
                  <c:v>68.517865999999998</c:v>
                </c:pt>
                <c:pt idx="2344">
                  <c:v>68.522114000000002</c:v>
                </c:pt>
                <c:pt idx="2345">
                  <c:v>68.564089999999993</c:v>
                </c:pt>
                <c:pt idx="2346">
                  <c:v>68.544833999999994</c:v>
                </c:pt>
                <c:pt idx="2347">
                  <c:v>68.349633999999995</c:v>
                </c:pt>
                <c:pt idx="2348">
                  <c:v>68.222757999999999</c:v>
                </c:pt>
                <c:pt idx="2349">
                  <c:v>68.211912999999996</c:v>
                </c:pt>
                <c:pt idx="2350">
                  <c:v>68.213627000000002</c:v>
                </c:pt>
                <c:pt idx="2351">
                  <c:v>68.226181999999994</c:v>
                </c:pt>
                <c:pt idx="2352">
                  <c:v>68.195947000000004</c:v>
                </c:pt>
                <c:pt idx="2353">
                  <c:v>68.078119000000001</c:v>
                </c:pt>
                <c:pt idx="2354">
                  <c:v>67.948346000000001</c:v>
                </c:pt>
                <c:pt idx="2355">
                  <c:v>67.880354999999994</c:v>
                </c:pt>
                <c:pt idx="2356">
                  <c:v>67.829948999999999</c:v>
                </c:pt>
                <c:pt idx="2357">
                  <c:v>67.765632999999994</c:v>
                </c:pt>
                <c:pt idx="2358">
                  <c:v>67.687258999999997</c:v>
                </c:pt>
                <c:pt idx="2359">
                  <c:v>67.614609999999999</c:v>
                </c:pt>
                <c:pt idx="2360">
                  <c:v>67.574465000000004</c:v>
                </c:pt>
                <c:pt idx="2361">
                  <c:v>67.569371000000004</c:v>
                </c:pt>
                <c:pt idx="2362">
                  <c:v>67.584524000000002</c:v>
                </c:pt>
                <c:pt idx="2363">
                  <c:v>67.561653000000007</c:v>
                </c:pt>
                <c:pt idx="2364">
                  <c:v>67.429377000000002</c:v>
                </c:pt>
                <c:pt idx="2365">
                  <c:v>67.276173999999997</c:v>
                </c:pt>
                <c:pt idx="2366">
                  <c:v>67.202095999999997</c:v>
                </c:pt>
                <c:pt idx="2367">
                  <c:v>67.161570999999995</c:v>
                </c:pt>
                <c:pt idx="2368">
                  <c:v>67.123292000000006</c:v>
                </c:pt>
                <c:pt idx="2369">
                  <c:v>67.085528999999994</c:v>
                </c:pt>
                <c:pt idx="2370">
                  <c:v>67.049745999999999</c:v>
                </c:pt>
                <c:pt idx="2371">
                  <c:v>67.016129000000006</c:v>
                </c:pt>
                <c:pt idx="2372">
                  <c:v>66.978793999999994</c:v>
                </c:pt>
                <c:pt idx="2373">
                  <c:v>66.942074000000005</c:v>
                </c:pt>
                <c:pt idx="2374">
                  <c:v>66.905950000000004</c:v>
                </c:pt>
                <c:pt idx="2375">
                  <c:v>66.859565000000003</c:v>
                </c:pt>
                <c:pt idx="2376">
                  <c:v>66.784880000000001</c:v>
                </c:pt>
                <c:pt idx="2377">
                  <c:v>66.701372000000006</c:v>
                </c:pt>
                <c:pt idx="2378">
                  <c:v>66.660340000000005</c:v>
                </c:pt>
                <c:pt idx="2379">
                  <c:v>66.656221000000002</c:v>
                </c:pt>
                <c:pt idx="2380">
                  <c:v>66.645971000000003</c:v>
                </c:pt>
                <c:pt idx="2381">
                  <c:v>66.617766000000003</c:v>
                </c:pt>
                <c:pt idx="2382">
                  <c:v>66.572924</c:v>
                </c:pt>
                <c:pt idx="2383">
                  <c:v>66.506857999999994</c:v>
                </c:pt>
                <c:pt idx="2384">
                  <c:v>66.437631999999994</c:v>
                </c:pt>
                <c:pt idx="2385">
                  <c:v>66.389606999999998</c:v>
                </c:pt>
                <c:pt idx="2386">
                  <c:v>66.358721000000003</c:v>
                </c:pt>
                <c:pt idx="2387">
                  <c:v>66.342140999999998</c:v>
                </c:pt>
                <c:pt idx="2388">
                  <c:v>66.339787000000001</c:v>
                </c:pt>
                <c:pt idx="2389">
                  <c:v>66.343012999999999</c:v>
                </c:pt>
                <c:pt idx="2390">
                  <c:v>66.345185000000001</c:v>
                </c:pt>
                <c:pt idx="2391">
                  <c:v>66.341821999999993</c:v>
                </c:pt>
                <c:pt idx="2392">
                  <c:v>66.330066000000002</c:v>
                </c:pt>
                <c:pt idx="2393">
                  <c:v>66.309213</c:v>
                </c:pt>
                <c:pt idx="2394">
                  <c:v>66.281923000000006</c:v>
                </c:pt>
                <c:pt idx="2395">
                  <c:v>66.245918000000003</c:v>
                </c:pt>
                <c:pt idx="2396">
                  <c:v>66.195786999999996</c:v>
                </c:pt>
                <c:pt idx="2397">
                  <c:v>66.143771000000001</c:v>
                </c:pt>
                <c:pt idx="2398">
                  <c:v>66.114521999999994</c:v>
                </c:pt>
                <c:pt idx="2399">
                  <c:v>66.112424000000004</c:v>
                </c:pt>
                <c:pt idx="2400">
                  <c:v>66.120017000000004</c:v>
                </c:pt>
                <c:pt idx="2401">
                  <c:v>66.129447999999996</c:v>
                </c:pt>
                <c:pt idx="2402">
                  <c:v>66.148401000000007</c:v>
                </c:pt>
                <c:pt idx="2403">
                  <c:v>66.175549000000004</c:v>
                </c:pt>
                <c:pt idx="2404">
                  <c:v>66.194398000000007</c:v>
                </c:pt>
                <c:pt idx="2405">
                  <c:v>66.195556999999994</c:v>
                </c:pt>
                <c:pt idx="2406">
                  <c:v>66.188811000000001</c:v>
                </c:pt>
                <c:pt idx="2407">
                  <c:v>66.183659000000006</c:v>
                </c:pt>
                <c:pt idx="2408">
                  <c:v>66.177901000000006</c:v>
                </c:pt>
                <c:pt idx="2409">
                  <c:v>66.174391</c:v>
                </c:pt>
                <c:pt idx="2410">
                  <c:v>66.187077000000002</c:v>
                </c:pt>
                <c:pt idx="2411">
                  <c:v>66.220772999999994</c:v>
                </c:pt>
                <c:pt idx="2412">
                  <c:v>66.261886000000004</c:v>
                </c:pt>
                <c:pt idx="2413">
                  <c:v>66.300033999999997</c:v>
                </c:pt>
                <c:pt idx="2414">
                  <c:v>66.338154000000003</c:v>
                </c:pt>
                <c:pt idx="2415">
                  <c:v>66.379084000000006</c:v>
                </c:pt>
                <c:pt idx="2416">
                  <c:v>66.412644999999998</c:v>
                </c:pt>
                <c:pt idx="2417">
                  <c:v>66.435547</c:v>
                </c:pt>
                <c:pt idx="2418">
                  <c:v>66.469031999999999</c:v>
                </c:pt>
                <c:pt idx="2419">
                  <c:v>66.528029000000004</c:v>
                </c:pt>
                <c:pt idx="2420">
                  <c:v>66.596778999999998</c:v>
                </c:pt>
                <c:pt idx="2421">
                  <c:v>66.651073999999994</c:v>
                </c:pt>
                <c:pt idx="2422">
                  <c:v>66.690983000000003</c:v>
                </c:pt>
                <c:pt idx="2423">
                  <c:v>66.714322999999993</c:v>
                </c:pt>
                <c:pt idx="2424">
                  <c:v>66.723590999999999</c:v>
                </c:pt>
                <c:pt idx="2425">
                  <c:v>66.747761999999994</c:v>
                </c:pt>
                <c:pt idx="2426">
                  <c:v>66.788742999999997</c:v>
                </c:pt>
                <c:pt idx="2427">
                  <c:v>66.830457999999993</c:v>
                </c:pt>
                <c:pt idx="2428">
                  <c:v>66.873823999999999</c:v>
                </c:pt>
                <c:pt idx="2429">
                  <c:v>66.920738999999998</c:v>
                </c:pt>
                <c:pt idx="2430">
                  <c:v>66.968007</c:v>
                </c:pt>
                <c:pt idx="2431">
                  <c:v>67.019632999999999</c:v>
                </c:pt>
                <c:pt idx="2432">
                  <c:v>67.062869000000006</c:v>
                </c:pt>
                <c:pt idx="2433">
                  <c:v>67.081074000000001</c:v>
                </c:pt>
                <c:pt idx="2434">
                  <c:v>67.078832000000006</c:v>
                </c:pt>
                <c:pt idx="2435">
                  <c:v>67.080896999999993</c:v>
                </c:pt>
                <c:pt idx="2436">
                  <c:v>67.086732999999995</c:v>
                </c:pt>
                <c:pt idx="2437">
                  <c:v>67.105610999999996</c:v>
                </c:pt>
                <c:pt idx="2438">
                  <c:v>67.123125999999999</c:v>
                </c:pt>
                <c:pt idx="2439">
                  <c:v>67.184618999999998</c:v>
                </c:pt>
                <c:pt idx="2440">
                  <c:v>67.2697</c:v>
                </c:pt>
                <c:pt idx="2441">
                  <c:v>67.231949999999998</c:v>
                </c:pt>
                <c:pt idx="2442">
                  <c:v>67.197507999999999</c:v>
                </c:pt>
                <c:pt idx="2443">
                  <c:v>67.260788000000005</c:v>
                </c:pt>
                <c:pt idx="2444">
                  <c:v>67.305952000000005</c:v>
                </c:pt>
                <c:pt idx="2445">
                  <c:v>67.322226999999998</c:v>
                </c:pt>
                <c:pt idx="2446">
                  <c:v>67.330309</c:v>
                </c:pt>
                <c:pt idx="2447">
                  <c:v>67.349745999999996</c:v>
                </c:pt>
                <c:pt idx="2448">
                  <c:v>67.381585000000001</c:v>
                </c:pt>
                <c:pt idx="2449">
                  <c:v>67.414491999999996</c:v>
                </c:pt>
                <c:pt idx="2450">
                  <c:v>67.450798000000006</c:v>
                </c:pt>
                <c:pt idx="2451">
                  <c:v>67.485333999999995</c:v>
                </c:pt>
                <c:pt idx="2452">
                  <c:v>67.511995999999996</c:v>
                </c:pt>
                <c:pt idx="2453">
                  <c:v>67.525065999999995</c:v>
                </c:pt>
                <c:pt idx="2454">
                  <c:v>67.533393000000004</c:v>
                </c:pt>
                <c:pt idx="2455">
                  <c:v>67.533867999999998</c:v>
                </c:pt>
                <c:pt idx="2456">
                  <c:v>67.529157999999995</c:v>
                </c:pt>
                <c:pt idx="2457">
                  <c:v>67.545159999999996</c:v>
                </c:pt>
                <c:pt idx="2458">
                  <c:v>67.630260000000007</c:v>
                </c:pt>
                <c:pt idx="2459">
                  <c:v>67.758061999999995</c:v>
                </c:pt>
                <c:pt idx="2460">
                  <c:v>67.830934999999997</c:v>
                </c:pt>
                <c:pt idx="2461">
                  <c:v>67.866352000000006</c:v>
                </c:pt>
                <c:pt idx="2462">
                  <c:v>67.905625999999998</c:v>
                </c:pt>
                <c:pt idx="2463">
                  <c:v>67.940190000000001</c:v>
                </c:pt>
                <c:pt idx="2464">
                  <c:v>67.974632999999997</c:v>
                </c:pt>
                <c:pt idx="2465">
                  <c:v>68.011741000000001</c:v>
                </c:pt>
                <c:pt idx="2466">
                  <c:v>68.053506999999996</c:v>
                </c:pt>
                <c:pt idx="2467">
                  <c:v>68.100652999999994</c:v>
                </c:pt>
                <c:pt idx="2468">
                  <c:v>68.150572999999994</c:v>
                </c:pt>
                <c:pt idx="2469">
                  <c:v>68.195415999999994</c:v>
                </c:pt>
                <c:pt idx="2470">
                  <c:v>68.239116999999993</c:v>
                </c:pt>
                <c:pt idx="2471">
                  <c:v>68.285640000000001</c:v>
                </c:pt>
                <c:pt idx="2472">
                  <c:v>68.328294999999997</c:v>
                </c:pt>
                <c:pt idx="2473">
                  <c:v>68.363941999999994</c:v>
                </c:pt>
                <c:pt idx="2474">
                  <c:v>68.404358000000002</c:v>
                </c:pt>
                <c:pt idx="2475">
                  <c:v>68.465311</c:v>
                </c:pt>
                <c:pt idx="2476">
                  <c:v>68.541518999999994</c:v>
                </c:pt>
                <c:pt idx="2477">
                  <c:v>68.617698000000004</c:v>
                </c:pt>
                <c:pt idx="2478">
                  <c:v>68.642210000000006</c:v>
                </c:pt>
                <c:pt idx="2479">
                  <c:v>68.597065000000001</c:v>
                </c:pt>
                <c:pt idx="2480">
                  <c:v>68.557586999999998</c:v>
                </c:pt>
                <c:pt idx="2481">
                  <c:v>68.559081000000006</c:v>
                </c:pt>
                <c:pt idx="2482">
                  <c:v>68.591087000000002</c:v>
                </c:pt>
                <c:pt idx="2483">
                  <c:v>68.635023000000004</c:v>
                </c:pt>
                <c:pt idx="2484">
                  <c:v>68.674537000000001</c:v>
                </c:pt>
                <c:pt idx="2485">
                  <c:v>68.711839999999995</c:v>
                </c:pt>
                <c:pt idx="2486">
                  <c:v>68.749921000000001</c:v>
                </c:pt>
                <c:pt idx="2487">
                  <c:v>68.797567000000001</c:v>
                </c:pt>
                <c:pt idx="2488">
                  <c:v>68.851347000000004</c:v>
                </c:pt>
                <c:pt idx="2489">
                  <c:v>68.918227999999999</c:v>
                </c:pt>
                <c:pt idx="2490">
                  <c:v>69.003649999999993</c:v>
                </c:pt>
                <c:pt idx="2491">
                  <c:v>69.136171000000004</c:v>
                </c:pt>
                <c:pt idx="2492">
                  <c:v>69.294441000000006</c:v>
                </c:pt>
                <c:pt idx="2493">
                  <c:v>69.359544999999997</c:v>
                </c:pt>
                <c:pt idx="2494">
                  <c:v>69.359171000000003</c:v>
                </c:pt>
                <c:pt idx="2495">
                  <c:v>69.382017000000005</c:v>
                </c:pt>
                <c:pt idx="2496">
                  <c:v>69.415496000000005</c:v>
                </c:pt>
                <c:pt idx="2497">
                  <c:v>69.450789999999998</c:v>
                </c:pt>
                <c:pt idx="2498">
                  <c:v>69.473933000000002</c:v>
                </c:pt>
                <c:pt idx="2499">
                  <c:v>69.468473000000003</c:v>
                </c:pt>
                <c:pt idx="2500">
                  <c:v>69.422156999999999</c:v>
                </c:pt>
                <c:pt idx="2501">
                  <c:v>69.336438000000001</c:v>
                </c:pt>
                <c:pt idx="2502">
                  <c:v>69.230885000000001</c:v>
                </c:pt>
                <c:pt idx="2503">
                  <c:v>69.105164000000002</c:v>
                </c:pt>
                <c:pt idx="2504">
                  <c:v>68.969971999999999</c:v>
                </c:pt>
                <c:pt idx="2505">
                  <c:v>68.858805000000004</c:v>
                </c:pt>
                <c:pt idx="2506">
                  <c:v>68.785791000000003</c:v>
                </c:pt>
                <c:pt idx="2507">
                  <c:v>68.745447999999996</c:v>
                </c:pt>
                <c:pt idx="2508">
                  <c:v>68.737909999999999</c:v>
                </c:pt>
                <c:pt idx="2509">
                  <c:v>68.768021000000005</c:v>
                </c:pt>
                <c:pt idx="2510">
                  <c:v>68.844791999999998</c:v>
                </c:pt>
                <c:pt idx="2511">
                  <c:v>68.972003999999998</c:v>
                </c:pt>
                <c:pt idx="2512">
                  <c:v>69.128585999999999</c:v>
                </c:pt>
                <c:pt idx="2513">
                  <c:v>69.289777999999998</c:v>
                </c:pt>
                <c:pt idx="2514">
                  <c:v>69.445671000000004</c:v>
                </c:pt>
                <c:pt idx="2515">
                  <c:v>69.597431999999998</c:v>
                </c:pt>
                <c:pt idx="2516">
                  <c:v>69.751365000000007</c:v>
                </c:pt>
                <c:pt idx="2517">
                  <c:v>69.920753000000005</c:v>
                </c:pt>
                <c:pt idx="2518">
                  <c:v>70.111873000000003</c:v>
                </c:pt>
                <c:pt idx="2519">
                  <c:v>70.299308999999994</c:v>
                </c:pt>
                <c:pt idx="2520">
                  <c:v>70.446211000000005</c:v>
                </c:pt>
                <c:pt idx="2521">
                  <c:v>70.546503999999999</c:v>
                </c:pt>
                <c:pt idx="2522">
                  <c:v>70.618798999999996</c:v>
                </c:pt>
                <c:pt idx="2523">
                  <c:v>70.677488999999994</c:v>
                </c:pt>
                <c:pt idx="2524">
                  <c:v>70.729320999999999</c:v>
                </c:pt>
                <c:pt idx="2525">
                  <c:v>70.760627999999997</c:v>
                </c:pt>
                <c:pt idx="2526">
                  <c:v>70.693410999999998</c:v>
                </c:pt>
                <c:pt idx="2527">
                  <c:v>70.372614999999996</c:v>
                </c:pt>
                <c:pt idx="2528">
                  <c:v>69.842912999999996</c:v>
                </c:pt>
                <c:pt idx="2529">
                  <c:v>69.338831999999996</c:v>
                </c:pt>
                <c:pt idx="2530">
                  <c:v>68.896027000000004</c:v>
                </c:pt>
                <c:pt idx="2531">
                  <c:v>68.454088999999996</c:v>
                </c:pt>
                <c:pt idx="2532">
                  <c:v>68.016418000000002</c:v>
                </c:pt>
                <c:pt idx="2533">
                  <c:v>67.603363999999999</c:v>
                </c:pt>
                <c:pt idx="2534">
                  <c:v>67.200933000000006</c:v>
                </c:pt>
                <c:pt idx="2535">
                  <c:v>66.781103999999999</c:v>
                </c:pt>
                <c:pt idx="2536">
                  <c:v>66.406326000000007</c:v>
                </c:pt>
                <c:pt idx="2537">
                  <c:v>66.147893999999994</c:v>
                </c:pt>
                <c:pt idx="2538">
                  <c:v>65.972064000000003</c:v>
                </c:pt>
                <c:pt idx="2539">
                  <c:v>65.830495999999997</c:v>
                </c:pt>
                <c:pt idx="2540">
                  <c:v>65.708438999999998</c:v>
                </c:pt>
                <c:pt idx="2541">
                  <c:v>65.619292000000002</c:v>
                </c:pt>
                <c:pt idx="2542">
                  <c:v>65.535281999999995</c:v>
                </c:pt>
                <c:pt idx="2543">
                  <c:v>65.472161</c:v>
                </c:pt>
                <c:pt idx="2544">
                  <c:v>65.555563000000006</c:v>
                </c:pt>
                <c:pt idx="2545">
                  <c:v>65.756883000000002</c:v>
                </c:pt>
                <c:pt idx="2546">
                  <c:v>65.980637999999999</c:v>
                </c:pt>
                <c:pt idx="2547">
                  <c:v>66.205290000000005</c:v>
                </c:pt>
                <c:pt idx="2548">
                  <c:v>66.421757999999997</c:v>
                </c:pt>
                <c:pt idx="2549">
                  <c:v>66.620209000000003</c:v>
                </c:pt>
                <c:pt idx="2550">
                  <c:v>66.791244000000006</c:v>
                </c:pt>
                <c:pt idx="2551">
                  <c:v>66.944901000000002</c:v>
                </c:pt>
                <c:pt idx="2552">
                  <c:v>67.097904999999997</c:v>
                </c:pt>
                <c:pt idx="2553">
                  <c:v>67.245446999999999</c:v>
                </c:pt>
                <c:pt idx="2554">
                  <c:v>67.373694999999998</c:v>
                </c:pt>
                <c:pt idx="2555">
                  <c:v>67.485462999999996</c:v>
                </c:pt>
                <c:pt idx="2556">
                  <c:v>67.594256000000001</c:v>
                </c:pt>
                <c:pt idx="2557">
                  <c:v>67.712610999999995</c:v>
                </c:pt>
                <c:pt idx="2558">
                  <c:v>67.840483000000006</c:v>
                </c:pt>
                <c:pt idx="2559">
                  <c:v>67.963890000000006</c:v>
                </c:pt>
                <c:pt idx="2560">
                  <c:v>68.065130999999994</c:v>
                </c:pt>
                <c:pt idx="2561">
                  <c:v>68.146510000000006</c:v>
                </c:pt>
                <c:pt idx="2562">
                  <c:v>68.235838000000001</c:v>
                </c:pt>
                <c:pt idx="2563">
                  <c:v>68.360431000000005</c:v>
                </c:pt>
                <c:pt idx="2564">
                  <c:v>68.507936999999998</c:v>
                </c:pt>
                <c:pt idx="2565">
                  <c:v>68.644589999999994</c:v>
                </c:pt>
                <c:pt idx="2566">
                  <c:v>68.759206000000006</c:v>
                </c:pt>
                <c:pt idx="2567">
                  <c:v>68.857525999999993</c:v>
                </c:pt>
                <c:pt idx="2568">
                  <c:v>68.939194000000001</c:v>
                </c:pt>
                <c:pt idx="2569">
                  <c:v>68.992373999999998</c:v>
                </c:pt>
                <c:pt idx="2570">
                  <c:v>69.005758</c:v>
                </c:pt>
                <c:pt idx="2571">
                  <c:v>68.984014000000002</c:v>
                </c:pt>
                <c:pt idx="2572">
                  <c:v>68.952208999999996</c:v>
                </c:pt>
                <c:pt idx="2573">
                  <c:v>68.931101999999996</c:v>
                </c:pt>
                <c:pt idx="2574">
                  <c:v>68.923878000000002</c:v>
                </c:pt>
                <c:pt idx="2575">
                  <c:v>68.913380000000004</c:v>
                </c:pt>
                <c:pt idx="2576">
                  <c:v>68.873276000000004</c:v>
                </c:pt>
                <c:pt idx="2577">
                  <c:v>68.811802999999998</c:v>
                </c:pt>
                <c:pt idx="2578">
                  <c:v>68.753335000000007</c:v>
                </c:pt>
                <c:pt idx="2579">
                  <c:v>68.698783000000006</c:v>
                </c:pt>
                <c:pt idx="2580">
                  <c:v>68.611016000000006</c:v>
                </c:pt>
                <c:pt idx="2581">
                  <c:v>68.453197000000003</c:v>
                </c:pt>
                <c:pt idx="2582">
                  <c:v>68.277450999999999</c:v>
                </c:pt>
                <c:pt idx="2583">
                  <c:v>68.149360999999999</c:v>
                </c:pt>
                <c:pt idx="2584">
                  <c:v>68.064044999999993</c:v>
                </c:pt>
                <c:pt idx="2585">
                  <c:v>68.014042000000003</c:v>
                </c:pt>
                <c:pt idx="2586">
                  <c:v>68.001492999999996</c:v>
                </c:pt>
                <c:pt idx="2587">
                  <c:v>68.012916000000004</c:v>
                </c:pt>
                <c:pt idx="2588">
                  <c:v>68.023249000000007</c:v>
                </c:pt>
                <c:pt idx="2589">
                  <c:v>68.018249999999995</c:v>
                </c:pt>
                <c:pt idx="2590">
                  <c:v>68.003918999999996</c:v>
                </c:pt>
                <c:pt idx="2591">
                  <c:v>67.986384999999999</c:v>
                </c:pt>
                <c:pt idx="2592">
                  <c:v>67.968759000000006</c:v>
                </c:pt>
                <c:pt idx="2593">
                  <c:v>67.952703999999997</c:v>
                </c:pt>
                <c:pt idx="2594">
                  <c:v>67.930599999999998</c:v>
                </c:pt>
                <c:pt idx="2595">
                  <c:v>67.880786000000001</c:v>
                </c:pt>
                <c:pt idx="2596">
                  <c:v>67.798558</c:v>
                </c:pt>
                <c:pt idx="2597">
                  <c:v>67.718840999999998</c:v>
                </c:pt>
                <c:pt idx="2598">
                  <c:v>67.665091000000004</c:v>
                </c:pt>
                <c:pt idx="2599">
                  <c:v>67.616630999999998</c:v>
                </c:pt>
                <c:pt idx="2600">
                  <c:v>67.526212000000001</c:v>
                </c:pt>
                <c:pt idx="2601">
                  <c:v>67.378579000000002</c:v>
                </c:pt>
                <c:pt idx="2602">
                  <c:v>67.220343999999997</c:v>
                </c:pt>
                <c:pt idx="2603">
                  <c:v>67.076521</c:v>
                </c:pt>
                <c:pt idx="2604">
                  <c:v>66.910568999999995</c:v>
                </c:pt>
                <c:pt idx="2605">
                  <c:v>66.705332999999996</c:v>
                </c:pt>
                <c:pt idx="2606">
                  <c:v>66.514088999999998</c:v>
                </c:pt>
                <c:pt idx="2607">
                  <c:v>66.377013000000005</c:v>
                </c:pt>
                <c:pt idx="2608">
                  <c:v>66.271615999999995</c:v>
                </c:pt>
                <c:pt idx="2609">
                  <c:v>66.167732000000001</c:v>
                </c:pt>
                <c:pt idx="2610">
                  <c:v>66.050853000000004</c:v>
                </c:pt>
                <c:pt idx="2611">
                  <c:v>65.910413000000005</c:v>
                </c:pt>
                <c:pt idx="2612">
                  <c:v>65.740882999999997</c:v>
                </c:pt>
                <c:pt idx="2613">
                  <c:v>65.567581000000004</c:v>
                </c:pt>
                <c:pt idx="2614">
                  <c:v>65.427672000000001</c:v>
                </c:pt>
                <c:pt idx="2615">
                  <c:v>65.311124000000007</c:v>
                </c:pt>
                <c:pt idx="2616">
                  <c:v>65.18168</c:v>
                </c:pt>
                <c:pt idx="2617">
                  <c:v>65.027721999999997</c:v>
                </c:pt>
                <c:pt idx="2618">
                  <c:v>64.863337000000001</c:v>
                </c:pt>
                <c:pt idx="2619">
                  <c:v>64.709344000000002</c:v>
                </c:pt>
                <c:pt idx="2620">
                  <c:v>64.585352</c:v>
                </c:pt>
                <c:pt idx="2621">
                  <c:v>64.513921999999994</c:v>
                </c:pt>
                <c:pt idx="2622">
                  <c:v>64.510311000000002</c:v>
                </c:pt>
                <c:pt idx="2623">
                  <c:v>64.570909</c:v>
                </c:pt>
                <c:pt idx="2624">
                  <c:v>64.688452999999996</c:v>
                </c:pt>
                <c:pt idx="2625">
                  <c:v>64.860054000000005</c:v>
                </c:pt>
                <c:pt idx="2626">
                  <c:v>65.059695000000005</c:v>
                </c:pt>
                <c:pt idx="2627">
                  <c:v>65.236953</c:v>
                </c:pt>
                <c:pt idx="2628">
                  <c:v>65.372456999999997</c:v>
                </c:pt>
                <c:pt idx="2629">
                  <c:v>65.481707</c:v>
                </c:pt>
                <c:pt idx="2630">
                  <c:v>65.570590999999993</c:v>
                </c:pt>
                <c:pt idx="2631">
                  <c:v>65.624859000000001</c:v>
                </c:pt>
                <c:pt idx="2632">
                  <c:v>65.637258000000003</c:v>
                </c:pt>
                <c:pt idx="2633">
                  <c:v>65.627133000000001</c:v>
                </c:pt>
                <c:pt idx="2634">
                  <c:v>65.619534999999999</c:v>
                </c:pt>
                <c:pt idx="2635">
                  <c:v>65.626163000000005</c:v>
                </c:pt>
                <c:pt idx="2636">
                  <c:v>65.648585999999995</c:v>
                </c:pt>
                <c:pt idx="2637">
                  <c:v>65.680115000000001</c:v>
                </c:pt>
                <c:pt idx="2638">
                  <c:v>65.709203000000002</c:v>
                </c:pt>
                <c:pt idx="2639">
                  <c:v>65.733440000000002</c:v>
                </c:pt>
                <c:pt idx="2640">
                  <c:v>65.763913000000002</c:v>
                </c:pt>
                <c:pt idx="2641">
                  <c:v>65.809674999999999</c:v>
                </c:pt>
                <c:pt idx="2642">
                  <c:v>65.865205000000003</c:v>
                </c:pt>
                <c:pt idx="2643">
                  <c:v>65.915504999999996</c:v>
                </c:pt>
                <c:pt idx="2644">
                  <c:v>65.949911</c:v>
                </c:pt>
                <c:pt idx="2645">
                  <c:v>65.967084</c:v>
                </c:pt>
                <c:pt idx="2646">
                  <c:v>65.970651000000004</c:v>
                </c:pt>
                <c:pt idx="2647">
                  <c:v>65.967601999999999</c:v>
                </c:pt>
                <c:pt idx="2648">
                  <c:v>65.972206</c:v>
                </c:pt>
                <c:pt idx="2649">
                  <c:v>65.997643999999994</c:v>
                </c:pt>
                <c:pt idx="2650">
                  <c:v>66.045517000000004</c:v>
                </c:pt>
                <c:pt idx="2651">
                  <c:v>66.105141000000003</c:v>
                </c:pt>
                <c:pt idx="2652">
                  <c:v>66.162655000000001</c:v>
                </c:pt>
                <c:pt idx="2653">
                  <c:v>66.210395000000005</c:v>
                </c:pt>
                <c:pt idx="2654">
                  <c:v>66.246638000000004</c:v>
                </c:pt>
                <c:pt idx="2655">
                  <c:v>66.274193999999994</c:v>
                </c:pt>
                <c:pt idx="2656">
                  <c:v>66.299678</c:v>
                </c:pt>
                <c:pt idx="2657">
                  <c:v>66.327623000000003</c:v>
                </c:pt>
                <c:pt idx="2658">
                  <c:v>66.354280000000003</c:v>
                </c:pt>
                <c:pt idx="2659">
                  <c:v>66.369384999999994</c:v>
                </c:pt>
                <c:pt idx="2660">
                  <c:v>66.367587</c:v>
                </c:pt>
                <c:pt idx="2661">
                  <c:v>66.359317000000004</c:v>
                </c:pt>
                <c:pt idx="2662">
                  <c:v>66.357236999999998</c:v>
                </c:pt>
                <c:pt idx="2663">
                  <c:v>66.359868000000006</c:v>
                </c:pt>
                <c:pt idx="2664">
                  <c:v>66.361746999999994</c:v>
                </c:pt>
                <c:pt idx="2665">
                  <c:v>66.362460999999996</c:v>
                </c:pt>
                <c:pt idx="2666">
                  <c:v>66.363769000000005</c:v>
                </c:pt>
                <c:pt idx="2667">
                  <c:v>66.367283</c:v>
                </c:pt>
                <c:pt idx="2668">
                  <c:v>66.374574999999993</c:v>
                </c:pt>
                <c:pt idx="2669">
                  <c:v>66.386771999999993</c:v>
                </c:pt>
                <c:pt idx="2670">
                  <c:v>66.404488000000001</c:v>
                </c:pt>
                <c:pt idx="2671">
                  <c:v>66.428214999999994</c:v>
                </c:pt>
                <c:pt idx="2672">
                  <c:v>66.456383000000002</c:v>
                </c:pt>
                <c:pt idx="2673">
                  <c:v>66.481838999999994</c:v>
                </c:pt>
                <c:pt idx="2674">
                  <c:v>66.496443999999997</c:v>
                </c:pt>
                <c:pt idx="2675">
                  <c:v>66.500521000000006</c:v>
                </c:pt>
                <c:pt idx="2676">
                  <c:v>66.502379000000005</c:v>
                </c:pt>
                <c:pt idx="2677">
                  <c:v>66.506592999999995</c:v>
                </c:pt>
                <c:pt idx="2678">
                  <c:v>66.506933000000004</c:v>
                </c:pt>
                <c:pt idx="2679">
                  <c:v>66.494401999999994</c:v>
                </c:pt>
                <c:pt idx="2680">
                  <c:v>66.466843999999995</c:v>
                </c:pt>
                <c:pt idx="2681">
                  <c:v>66.426075999999995</c:v>
                </c:pt>
                <c:pt idx="2682">
                  <c:v>66.370436999999995</c:v>
                </c:pt>
                <c:pt idx="2683">
                  <c:v>66.298547999999997</c:v>
                </c:pt>
                <c:pt idx="2684">
                  <c:v>66.216269999999994</c:v>
                </c:pt>
                <c:pt idx="2685">
                  <c:v>66.130488999999997</c:v>
                </c:pt>
                <c:pt idx="2686">
                  <c:v>66.039195000000007</c:v>
                </c:pt>
                <c:pt idx="2687">
                  <c:v>65.936897000000002</c:v>
                </c:pt>
                <c:pt idx="2688">
                  <c:v>65.829586000000006</c:v>
                </c:pt>
                <c:pt idx="2689">
                  <c:v>65.732877999999999</c:v>
                </c:pt>
                <c:pt idx="2690">
                  <c:v>65.653812000000002</c:v>
                </c:pt>
                <c:pt idx="2691">
                  <c:v>65.582812000000004</c:v>
                </c:pt>
                <c:pt idx="2692">
                  <c:v>65.504200999999995</c:v>
                </c:pt>
                <c:pt idx="2693">
                  <c:v>65.409481</c:v>
                </c:pt>
                <c:pt idx="2694">
                  <c:v>65.303021999999999</c:v>
                </c:pt>
                <c:pt idx="2695">
                  <c:v>65.198642000000007</c:v>
                </c:pt>
                <c:pt idx="2696">
                  <c:v>65.109460999999996</c:v>
                </c:pt>
                <c:pt idx="2697">
                  <c:v>65.035391000000004</c:v>
                </c:pt>
                <c:pt idx="2698">
                  <c:v>64.960603000000006</c:v>
                </c:pt>
                <c:pt idx="2699">
                  <c:v>64.870662999999993</c:v>
                </c:pt>
                <c:pt idx="2700">
                  <c:v>64.769981000000001</c:v>
                </c:pt>
                <c:pt idx="2701">
                  <c:v>64.674835000000002</c:v>
                </c:pt>
                <c:pt idx="2702">
                  <c:v>64.592712000000006</c:v>
                </c:pt>
                <c:pt idx="2703">
                  <c:v>64.518700999999993</c:v>
                </c:pt>
                <c:pt idx="2704">
                  <c:v>64.448184999999995</c:v>
                </c:pt>
                <c:pt idx="2705">
                  <c:v>64.378870000000006</c:v>
                </c:pt>
                <c:pt idx="2706">
                  <c:v>64.301058999999995</c:v>
                </c:pt>
                <c:pt idx="2707">
                  <c:v>64.200937999999994</c:v>
                </c:pt>
                <c:pt idx="2708">
                  <c:v>64.077038999999999</c:v>
                </c:pt>
                <c:pt idx="2709">
                  <c:v>63.942655000000002</c:v>
                </c:pt>
                <c:pt idx="2710">
                  <c:v>63.810009999999998</c:v>
                </c:pt>
                <c:pt idx="2711">
                  <c:v>63.683160000000001</c:v>
                </c:pt>
                <c:pt idx="2712">
                  <c:v>63.56765</c:v>
                </c:pt>
                <c:pt idx="2713">
                  <c:v>63.471877999999997</c:v>
                </c:pt>
                <c:pt idx="2714">
                  <c:v>63.394393999999998</c:v>
                </c:pt>
                <c:pt idx="2715">
                  <c:v>63.324654000000002</c:v>
                </c:pt>
                <c:pt idx="2716">
                  <c:v>63.259979999999999</c:v>
                </c:pt>
                <c:pt idx="2717">
                  <c:v>63.207483000000003</c:v>
                </c:pt>
                <c:pt idx="2718">
                  <c:v>63.165481</c:v>
                </c:pt>
                <c:pt idx="2719">
                  <c:v>63.117494999999998</c:v>
                </c:pt>
                <c:pt idx="2720">
                  <c:v>63.050949000000003</c:v>
                </c:pt>
                <c:pt idx="2721">
                  <c:v>62.970619999999997</c:v>
                </c:pt>
                <c:pt idx="2722">
                  <c:v>62.887269000000003</c:v>
                </c:pt>
                <c:pt idx="2723">
                  <c:v>62.803283</c:v>
                </c:pt>
                <c:pt idx="2724">
                  <c:v>62.715128</c:v>
                </c:pt>
                <c:pt idx="2725">
                  <c:v>62.619588999999998</c:v>
                </c:pt>
                <c:pt idx="2726">
                  <c:v>62.512157999999999</c:v>
                </c:pt>
                <c:pt idx="2727">
                  <c:v>62.389156999999997</c:v>
                </c:pt>
                <c:pt idx="2728">
                  <c:v>62.257935000000003</c:v>
                </c:pt>
                <c:pt idx="2729">
                  <c:v>62.136623</c:v>
                </c:pt>
                <c:pt idx="2730">
                  <c:v>62.037939999999999</c:v>
                </c:pt>
                <c:pt idx="2731">
                  <c:v>61.962294</c:v>
                </c:pt>
                <c:pt idx="2732">
                  <c:v>61.909016999999999</c:v>
                </c:pt>
                <c:pt idx="2733">
                  <c:v>61.880009000000001</c:v>
                </c:pt>
                <c:pt idx="2734">
                  <c:v>61.868175000000001</c:v>
                </c:pt>
                <c:pt idx="2735">
                  <c:v>61.857008999999998</c:v>
                </c:pt>
                <c:pt idx="2736">
                  <c:v>61.837437000000001</c:v>
                </c:pt>
                <c:pt idx="2737">
                  <c:v>61.812702000000002</c:v>
                </c:pt>
                <c:pt idx="2738">
                  <c:v>61.782294</c:v>
                </c:pt>
                <c:pt idx="2739">
                  <c:v>61.734876999999997</c:v>
                </c:pt>
                <c:pt idx="2740">
                  <c:v>61.664935999999997</c:v>
                </c:pt>
                <c:pt idx="2741">
                  <c:v>61.586750000000002</c:v>
                </c:pt>
                <c:pt idx="2742">
                  <c:v>61.523088000000001</c:v>
                </c:pt>
                <c:pt idx="2743">
                  <c:v>61.487591999999999</c:v>
                </c:pt>
                <c:pt idx="2744">
                  <c:v>61.482483999999999</c:v>
                </c:pt>
                <c:pt idx="2745">
                  <c:v>61.502248999999999</c:v>
                </c:pt>
                <c:pt idx="2746">
                  <c:v>61.535657999999998</c:v>
                </c:pt>
                <c:pt idx="2747">
                  <c:v>61.573841999999999</c:v>
                </c:pt>
                <c:pt idx="2748">
                  <c:v>61.617626000000001</c:v>
                </c:pt>
                <c:pt idx="2749">
                  <c:v>61.668308000000003</c:v>
                </c:pt>
                <c:pt idx="2750">
                  <c:v>61.713771000000001</c:v>
                </c:pt>
                <c:pt idx="2751">
                  <c:v>61.736221</c:v>
                </c:pt>
                <c:pt idx="2752">
                  <c:v>61.731949</c:v>
                </c:pt>
                <c:pt idx="2753">
                  <c:v>61.709994000000002</c:v>
                </c:pt>
                <c:pt idx="2754">
                  <c:v>61.672550999999999</c:v>
                </c:pt>
                <c:pt idx="2755">
                  <c:v>61.612856999999998</c:v>
                </c:pt>
                <c:pt idx="2756">
                  <c:v>61.534570000000002</c:v>
                </c:pt>
                <c:pt idx="2757">
                  <c:v>61.455463000000002</c:v>
                </c:pt>
                <c:pt idx="2758">
                  <c:v>61.384982999999998</c:v>
                </c:pt>
                <c:pt idx="2759">
                  <c:v>61.313318000000002</c:v>
                </c:pt>
                <c:pt idx="2760">
                  <c:v>61.229236</c:v>
                </c:pt>
                <c:pt idx="2761">
                  <c:v>61.133969</c:v>
                </c:pt>
                <c:pt idx="2762">
                  <c:v>61.031202</c:v>
                </c:pt>
                <c:pt idx="2763">
                  <c:v>60.917937000000002</c:v>
                </c:pt>
                <c:pt idx="2764">
                  <c:v>60.793312999999998</c:v>
                </c:pt>
                <c:pt idx="2765">
                  <c:v>60.663535000000003</c:v>
                </c:pt>
                <c:pt idx="2766">
                  <c:v>60.530507999999998</c:v>
                </c:pt>
                <c:pt idx="2767">
                  <c:v>60.389212000000001</c:v>
                </c:pt>
                <c:pt idx="2768">
                  <c:v>60.245294999999999</c:v>
                </c:pt>
                <c:pt idx="2769">
                  <c:v>60.122295000000001</c:v>
                </c:pt>
                <c:pt idx="2770">
                  <c:v>60.040311000000003</c:v>
                </c:pt>
                <c:pt idx="2771">
                  <c:v>59.996707000000001</c:v>
                </c:pt>
                <c:pt idx="2772">
                  <c:v>59.975715999999998</c:v>
                </c:pt>
                <c:pt idx="2773">
                  <c:v>59.967447</c:v>
                </c:pt>
                <c:pt idx="2774">
                  <c:v>59.973132</c:v>
                </c:pt>
                <c:pt idx="2775">
                  <c:v>60.002464000000003</c:v>
                </c:pt>
                <c:pt idx="2776">
                  <c:v>60.067635000000003</c:v>
                </c:pt>
                <c:pt idx="2777">
                  <c:v>60.166747000000001</c:v>
                </c:pt>
                <c:pt idx="2778">
                  <c:v>60.271760999999998</c:v>
                </c:pt>
                <c:pt idx="2779">
                  <c:v>60.348699000000003</c:v>
                </c:pt>
                <c:pt idx="2780">
                  <c:v>60.394348000000001</c:v>
                </c:pt>
                <c:pt idx="2781">
                  <c:v>60.442301999999998</c:v>
                </c:pt>
                <c:pt idx="2782">
                  <c:v>60.530258000000003</c:v>
                </c:pt>
                <c:pt idx="2783">
                  <c:v>60.671163999999997</c:v>
                </c:pt>
                <c:pt idx="2784">
                  <c:v>60.854869999999998</c:v>
                </c:pt>
                <c:pt idx="2785">
                  <c:v>61.059356999999999</c:v>
                </c:pt>
                <c:pt idx="2786">
                  <c:v>61.255750999999997</c:v>
                </c:pt>
                <c:pt idx="2787">
                  <c:v>61.418207000000002</c:v>
                </c:pt>
                <c:pt idx="2788">
                  <c:v>61.536332999999999</c:v>
                </c:pt>
                <c:pt idx="2789">
                  <c:v>61.61139</c:v>
                </c:pt>
                <c:pt idx="2790">
                  <c:v>61.641829000000001</c:v>
                </c:pt>
                <c:pt idx="2791">
                  <c:v>61.624191000000003</c:v>
                </c:pt>
                <c:pt idx="2792">
                  <c:v>61.568119000000003</c:v>
                </c:pt>
                <c:pt idx="2793">
                  <c:v>61.497562000000002</c:v>
                </c:pt>
                <c:pt idx="2794">
                  <c:v>61.433740999999998</c:v>
                </c:pt>
                <c:pt idx="2795">
                  <c:v>61.386752000000001</c:v>
                </c:pt>
                <c:pt idx="2796">
                  <c:v>61.363954999999997</c:v>
                </c:pt>
                <c:pt idx="2797">
                  <c:v>61.370990999999997</c:v>
                </c:pt>
                <c:pt idx="2798">
                  <c:v>61.400868000000003</c:v>
                </c:pt>
                <c:pt idx="2799">
                  <c:v>61.43797</c:v>
                </c:pt>
                <c:pt idx="2800">
                  <c:v>61.478318999999999</c:v>
                </c:pt>
                <c:pt idx="2801">
                  <c:v>61.532604999999997</c:v>
                </c:pt>
                <c:pt idx="2802">
                  <c:v>61.605339000000001</c:v>
                </c:pt>
                <c:pt idx="2803">
                  <c:v>61.685327000000001</c:v>
                </c:pt>
                <c:pt idx="2804">
                  <c:v>61.762365000000003</c:v>
                </c:pt>
                <c:pt idx="2805">
                  <c:v>61.840325</c:v>
                </c:pt>
                <c:pt idx="2806">
                  <c:v>61.927466000000003</c:v>
                </c:pt>
                <c:pt idx="2807">
                  <c:v>62.024014000000001</c:v>
                </c:pt>
                <c:pt idx="2808">
                  <c:v>62.124979000000003</c:v>
                </c:pt>
                <c:pt idx="2809">
                  <c:v>62.227504000000003</c:v>
                </c:pt>
                <c:pt idx="2810">
                  <c:v>62.331494999999997</c:v>
                </c:pt>
                <c:pt idx="2811">
                  <c:v>62.438766999999999</c:v>
                </c:pt>
                <c:pt idx="2812">
                  <c:v>62.552328000000003</c:v>
                </c:pt>
                <c:pt idx="2813">
                  <c:v>62.670197000000002</c:v>
                </c:pt>
                <c:pt idx="2814">
                  <c:v>62.781084</c:v>
                </c:pt>
                <c:pt idx="2815">
                  <c:v>62.874479999999998</c:v>
                </c:pt>
                <c:pt idx="2816">
                  <c:v>62.954272000000003</c:v>
                </c:pt>
                <c:pt idx="2817">
                  <c:v>63.035020000000003</c:v>
                </c:pt>
                <c:pt idx="2818">
                  <c:v>63.126553000000001</c:v>
                </c:pt>
                <c:pt idx="2819">
                  <c:v>63.228976000000003</c:v>
                </c:pt>
                <c:pt idx="2820">
                  <c:v>63.338788000000001</c:v>
                </c:pt>
                <c:pt idx="2821">
                  <c:v>63.449697</c:v>
                </c:pt>
                <c:pt idx="2822">
                  <c:v>63.549930000000003</c:v>
                </c:pt>
                <c:pt idx="2823">
                  <c:v>63.629736999999999</c:v>
                </c:pt>
                <c:pt idx="2824">
                  <c:v>63.690855999999997</c:v>
                </c:pt>
                <c:pt idx="2825">
                  <c:v>63.739952000000002</c:v>
                </c:pt>
                <c:pt idx="2826">
                  <c:v>63.775748</c:v>
                </c:pt>
                <c:pt idx="2827">
                  <c:v>63.793922000000002</c:v>
                </c:pt>
                <c:pt idx="2828">
                  <c:v>63.803804</c:v>
                </c:pt>
                <c:pt idx="2829">
                  <c:v>63.827826000000002</c:v>
                </c:pt>
                <c:pt idx="2830">
                  <c:v>63.881332</c:v>
                </c:pt>
                <c:pt idx="2831">
                  <c:v>63.961050999999998</c:v>
                </c:pt>
                <c:pt idx="2832">
                  <c:v>64.054468</c:v>
                </c:pt>
                <c:pt idx="2833">
                  <c:v>64.151071000000002</c:v>
                </c:pt>
                <c:pt idx="2834">
                  <c:v>64.242704000000003</c:v>
                </c:pt>
                <c:pt idx="2835">
                  <c:v>64.322950000000006</c:v>
                </c:pt>
                <c:pt idx="2836">
                  <c:v>64.391108000000003</c:v>
                </c:pt>
                <c:pt idx="2837">
                  <c:v>64.451881999999998</c:v>
                </c:pt>
                <c:pt idx="2838">
                  <c:v>64.508514000000005</c:v>
                </c:pt>
                <c:pt idx="2839">
                  <c:v>64.558644999999999</c:v>
                </c:pt>
                <c:pt idx="2840">
                  <c:v>64.595748</c:v>
                </c:pt>
                <c:pt idx="2841">
                  <c:v>64.611452999999997</c:v>
                </c:pt>
                <c:pt idx="2842">
                  <c:v>64.600626000000005</c:v>
                </c:pt>
                <c:pt idx="2843">
                  <c:v>64.570023000000006</c:v>
                </c:pt>
                <c:pt idx="2844">
                  <c:v>64.537762000000001</c:v>
                </c:pt>
                <c:pt idx="2845">
                  <c:v>64.516730999999993</c:v>
                </c:pt>
                <c:pt idx="2846">
                  <c:v>64.501648000000003</c:v>
                </c:pt>
                <c:pt idx="2847">
                  <c:v>64.480624000000006</c:v>
                </c:pt>
                <c:pt idx="2848">
                  <c:v>64.455404999999999</c:v>
                </c:pt>
                <c:pt idx="2849">
                  <c:v>64.439216000000002</c:v>
                </c:pt>
                <c:pt idx="2850">
                  <c:v>64.437610000000006</c:v>
                </c:pt>
                <c:pt idx="2851">
                  <c:v>64.444767999999996</c:v>
                </c:pt>
                <c:pt idx="2852">
                  <c:v>64.458679000000004</c:v>
                </c:pt>
                <c:pt idx="2853">
                  <c:v>64.486607000000006</c:v>
                </c:pt>
                <c:pt idx="2854">
                  <c:v>64.533293999999998</c:v>
                </c:pt>
                <c:pt idx="2855">
                  <c:v>64.595123000000001</c:v>
                </c:pt>
                <c:pt idx="2856">
                  <c:v>64.667562000000004</c:v>
                </c:pt>
                <c:pt idx="2857">
                  <c:v>64.746858000000003</c:v>
                </c:pt>
                <c:pt idx="2858">
                  <c:v>64.822855000000004</c:v>
                </c:pt>
                <c:pt idx="2859">
                  <c:v>64.883577000000002</c:v>
                </c:pt>
                <c:pt idx="2860">
                  <c:v>64.932481999999993</c:v>
                </c:pt>
                <c:pt idx="2861">
                  <c:v>64.991131999999993</c:v>
                </c:pt>
                <c:pt idx="2862">
                  <c:v>65.077538000000004</c:v>
                </c:pt>
                <c:pt idx="2863">
                  <c:v>65.186907000000005</c:v>
                </c:pt>
                <c:pt idx="2864">
                  <c:v>65.297645000000003</c:v>
                </c:pt>
                <c:pt idx="2865">
                  <c:v>65.391103999999999</c:v>
                </c:pt>
                <c:pt idx="2866">
                  <c:v>65.462909999999994</c:v>
                </c:pt>
                <c:pt idx="2867">
                  <c:v>65.519919999999999</c:v>
                </c:pt>
                <c:pt idx="2868">
                  <c:v>65.569659000000001</c:v>
                </c:pt>
                <c:pt idx="2869">
                  <c:v>65.611063999999999</c:v>
                </c:pt>
                <c:pt idx="2870">
                  <c:v>65.634449000000004</c:v>
                </c:pt>
                <c:pt idx="2871">
                  <c:v>65.632009999999994</c:v>
                </c:pt>
                <c:pt idx="2872">
                  <c:v>65.607398000000003</c:v>
                </c:pt>
                <c:pt idx="2873">
                  <c:v>65.572974000000002</c:v>
                </c:pt>
                <c:pt idx="2874">
                  <c:v>65.539088000000007</c:v>
                </c:pt>
                <c:pt idx="2875">
                  <c:v>65.508137000000005</c:v>
                </c:pt>
                <c:pt idx="2876">
                  <c:v>65.476359000000002</c:v>
                </c:pt>
                <c:pt idx="2877">
                  <c:v>65.437985999999995</c:v>
                </c:pt>
                <c:pt idx="2878">
                  <c:v>65.392221000000006</c:v>
                </c:pt>
                <c:pt idx="2879">
                  <c:v>65.351954000000006</c:v>
                </c:pt>
                <c:pt idx="2880">
                  <c:v>65.339641999999998</c:v>
                </c:pt>
                <c:pt idx="2881">
                  <c:v>65.363876000000005</c:v>
                </c:pt>
                <c:pt idx="2882">
                  <c:v>65.402755999999997</c:v>
                </c:pt>
                <c:pt idx="2883">
                  <c:v>65.423140000000004</c:v>
                </c:pt>
                <c:pt idx="2884">
                  <c:v>65.416421999999997</c:v>
                </c:pt>
                <c:pt idx="2885">
                  <c:v>65.404674</c:v>
                </c:pt>
                <c:pt idx="2886">
                  <c:v>65.411794</c:v>
                </c:pt>
                <c:pt idx="2887">
                  <c:v>65.440180999999995</c:v>
                </c:pt>
                <c:pt idx="2888">
                  <c:v>65.478294000000005</c:v>
                </c:pt>
                <c:pt idx="2889">
                  <c:v>65.517792999999998</c:v>
                </c:pt>
                <c:pt idx="2890">
                  <c:v>65.554849000000004</c:v>
                </c:pt>
                <c:pt idx="2891">
                  <c:v>65.580765</c:v>
                </c:pt>
                <c:pt idx="2892">
                  <c:v>65.580318000000005</c:v>
                </c:pt>
                <c:pt idx="2893">
                  <c:v>65.542766</c:v>
                </c:pt>
                <c:pt idx="2894">
                  <c:v>65.476101</c:v>
                </c:pt>
                <c:pt idx="2895">
                  <c:v>65.408861000000002</c:v>
                </c:pt>
                <c:pt idx="2896">
                  <c:v>65.370448999999994</c:v>
                </c:pt>
                <c:pt idx="2897">
                  <c:v>65.364081999999996</c:v>
                </c:pt>
                <c:pt idx="2898">
                  <c:v>65.362665000000007</c:v>
                </c:pt>
                <c:pt idx="2899">
                  <c:v>65.337214000000003</c:v>
                </c:pt>
                <c:pt idx="2900">
                  <c:v>65.285539999999997</c:v>
                </c:pt>
                <c:pt idx="2901">
                  <c:v>65.227743000000004</c:v>
                </c:pt>
                <c:pt idx="2902">
                  <c:v>65.184685000000002</c:v>
                </c:pt>
                <c:pt idx="2903">
                  <c:v>65.172265999999993</c:v>
                </c:pt>
                <c:pt idx="2904">
                  <c:v>65.205898000000005</c:v>
                </c:pt>
                <c:pt idx="2905">
                  <c:v>65.288850999999994</c:v>
                </c:pt>
                <c:pt idx="2906">
                  <c:v>65.397475999999997</c:v>
                </c:pt>
                <c:pt idx="2907">
                  <c:v>65.497297000000003</c:v>
                </c:pt>
                <c:pt idx="2908">
                  <c:v>65.574636999999996</c:v>
                </c:pt>
                <c:pt idx="2909">
                  <c:v>65.641441</c:v>
                </c:pt>
                <c:pt idx="2910">
                  <c:v>65.714376000000001</c:v>
                </c:pt>
                <c:pt idx="2911">
                  <c:v>65.799363999999997</c:v>
                </c:pt>
                <c:pt idx="2912">
                  <c:v>65.889439999999993</c:v>
                </c:pt>
                <c:pt idx="2913">
                  <c:v>65.967578000000003</c:v>
                </c:pt>
                <c:pt idx="2914">
                  <c:v>66.019340999999997</c:v>
                </c:pt>
                <c:pt idx="2915">
                  <c:v>66.051227999999995</c:v>
                </c:pt>
                <c:pt idx="2916">
                  <c:v>66.087997000000001</c:v>
                </c:pt>
                <c:pt idx="2917">
                  <c:v>66.143732</c:v>
                </c:pt>
                <c:pt idx="2918">
                  <c:v>66.204564000000005</c:v>
                </c:pt>
                <c:pt idx="2919">
                  <c:v>66.250134000000003</c:v>
                </c:pt>
                <c:pt idx="2920">
                  <c:v>66.281542999999999</c:v>
                </c:pt>
                <c:pt idx="2921">
                  <c:v>66.313782000000003</c:v>
                </c:pt>
                <c:pt idx="2922">
                  <c:v>66.350048000000001</c:v>
                </c:pt>
                <c:pt idx="2923">
                  <c:v>66.381842000000006</c:v>
                </c:pt>
                <c:pt idx="2924">
                  <c:v>66.409249000000003</c:v>
                </c:pt>
                <c:pt idx="2925">
                  <c:v>66.441637999999998</c:v>
                </c:pt>
                <c:pt idx="2926">
                  <c:v>66.479572000000005</c:v>
                </c:pt>
                <c:pt idx="2927">
                  <c:v>66.513906000000006</c:v>
                </c:pt>
                <c:pt idx="2928">
                  <c:v>66.543498999999997</c:v>
                </c:pt>
                <c:pt idx="2929">
                  <c:v>66.577399</c:v>
                </c:pt>
                <c:pt idx="2930">
                  <c:v>66.617581999999999</c:v>
                </c:pt>
                <c:pt idx="2931">
                  <c:v>66.655218000000005</c:v>
                </c:pt>
                <c:pt idx="2932">
                  <c:v>66.688137999999995</c:v>
                </c:pt>
                <c:pt idx="2933">
                  <c:v>66.728229999999996</c:v>
                </c:pt>
                <c:pt idx="2934">
                  <c:v>66.785169999999994</c:v>
                </c:pt>
                <c:pt idx="2935">
                  <c:v>66.852050000000006</c:v>
                </c:pt>
                <c:pt idx="2936">
                  <c:v>66.911631999999997</c:v>
                </c:pt>
                <c:pt idx="2937">
                  <c:v>66.950002999999995</c:v>
                </c:pt>
                <c:pt idx="2938">
                  <c:v>66.963014000000001</c:v>
                </c:pt>
                <c:pt idx="2939">
                  <c:v>66.957567999999995</c:v>
                </c:pt>
                <c:pt idx="2940">
                  <c:v>66.949363000000005</c:v>
                </c:pt>
                <c:pt idx="2941">
                  <c:v>66.953469999999996</c:v>
                </c:pt>
                <c:pt idx="2942">
                  <c:v>66.975228000000001</c:v>
                </c:pt>
                <c:pt idx="2943">
                  <c:v>67.014635999999996</c:v>
                </c:pt>
                <c:pt idx="2944">
                  <c:v>67.076007000000004</c:v>
                </c:pt>
                <c:pt idx="2945">
                  <c:v>67.162262999999996</c:v>
                </c:pt>
                <c:pt idx="2946">
                  <c:v>67.259276</c:v>
                </c:pt>
                <c:pt idx="2947">
                  <c:v>67.338255000000004</c:v>
                </c:pt>
                <c:pt idx="2948">
                  <c:v>67.380640999999997</c:v>
                </c:pt>
                <c:pt idx="2949">
                  <c:v>67.396086999999994</c:v>
                </c:pt>
                <c:pt idx="2950">
                  <c:v>67.411893000000006</c:v>
                </c:pt>
                <c:pt idx="2951">
                  <c:v>67.448159000000004</c:v>
                </c:pt>
                <c:pt idx="2952">
                  <c:v>67.504687000000004</c:v>
                </c:pt>
                <c:pt idx="2953">
                  <c:v>67.564819999999997</c:v>
                </c:pt>
                <c:pt idx="2954">
                  <c:v>67.609979999999993</c:v>
                </c:pt>
                <c:pt idx="2955">
                  <c:v>67.636930000000007</c:v>
                </c:pt>
                <c:pt idx="2956">
                  <c:v>67.661281000000002</c:v>
                </c:pt>
                <c:pt idx="2957">
                  <c:v>67.699777999999995</c:v>
                </c:pt>
                <c:pt idx="2958">
                  <c:v>67.751171999999997</c:v>
                </c:pt>
                <c:pt idx="2959">
                  <c:v>67.800917999999996</c:v>
                </c:pt>
                <c:pt idx="2960">
                  <c:v>67.841005999999993</c:v>
                </c:pt>
                <c:pt idx="2961">
                  <c:v>67.873671999999999</c:v>
                </c:pt>
                <c:pt idx="2962">
                  <c:v>67.896863999999994</c:v>
                </c:pt>
                <c:pt idx="2963">
                  <c:v>67.900486000000001</c:v>
                </c:pt>
                <c:pt idx="2964">
                  <c:v>67.882240999999993</c:v>
                </c:pt>
                <c:pt idx="2965">
                  <c:v>67.856252999999995</c:v>
                </c:pt>
                <c:pt idx="2966">
                  <c:v>67.838572999999997</c:v>
                </c:pt>
                <c:pt idx="2967">
                  <c:v>67.831988999999993</c:v>
                </c:pt>
                <c:pt idx="2968">
                  <c:v>67.832666000000003</c:v>
                </c:pt>
                <c:pt idx="2969">
                  <c:v>67.844506999999993</c:v>
                </c:pt>
                <c:pt idx="2970">
                  <c:v>67.876598000000001</c:v>
                </c:pt>
                <c:pt idx="2971">
                  <c:v>67.928179999999998</c:v>
                </c:pt>
                <c:pt idx="2972">
                  <c:v>67.983994999999993</c:v>
                </c:pt>
                <c:pt idx="2973">
                  <c:v>68.026588000000004</c:v>
                </c:pt>
                <c:pt idx="2974">
                  <c:v>68.051351999999994</c:v>
                </c:pt>
                <c:pt idx="2975">
                  <c:v>68.069032000000007</c:v>
                </c:pt>
                <c:pt idx="2976">
                  <c:v>68.093935999999999</c:v>
                </c:pt>
                <c:pt idx="2977">
                  <c:v>68.130106999999995</c:v>
                </c:pt>
                <c:pt idx="2978">
                  <c:v>68.170090999999999</c:v>
                </c:pt>
                <c:pt idx="2979">
                  <c:v>68.206622999999993</c:v>
                </c:pt>
                <c:pt idx="2980">
                  <c:v>68.239789000000002</c:v>
                </c:pt>
                <c:pt idx="2981">
                  <c:v>68.269034000000005</c:v>
                </c:pt>
                <c:pt idx="2982">
                  <c:v>68.285444999999996</c:v>
                </c:pt>
                <c:pt idx="2983">
                  <c:v>68.282205000000005</c:v>
                </c:pt>
                <c:pt idx="2984">
                  <c:v>68.270246999999998</c:v>
                </c:pt>
                <c:pt idx="2985">
                  <c:v>68.271907999999996</c:v>
                </c:pt>
                <c:pt idx="2986">
                  <c:v>68.296342999999993</c:v>
                </c:pt>
                <c:pt idx="2987">
                  <c:v>68.330423999999994</c:v>
                </c:pt>
                <c:pt idx="2988">
                  <c:v>68.357223000000005</c:v>
                </c:pt>
                <c:pt idx="2989">
                  <c:v>68.373688999999999</c:v>
                </c:pt>
                <c:pt idx="2990">
                  <c:v>68.385158000000004</c:v>
                </c:pt>
                <c:pt idx="2991">
                  <c:v>68.392486000000005</c:v>
                </c:pt>
                <c:pt idx="2992">
                  <c:v>68.394384000000002</c:v>
                </c:pt>
                <c:pt idx="2993">
                  <c:v>68.397841999999997</c:v>
                </c:pt>
                <c:pt idx="2994">
                  <c:v>68.416162</c:v>
                </c:pt>
                <c:pt idx="2995">
                  <c:v>68.455899000000002</c:v>
                </c:pt>
                <c:pt idx="2996">
                  <c:v>68.509867</c:v>
                </c:pt>
                <c:pt idx="2997">
                  <c:v>68.560580999999999</c:v>
                </c:pt>
                <c:pt idx="2998">
                  <c:v>68.587351999999996</c:v>
                </c:pt>
                <c:pt idx="2999">
                  <c:v>68.576025999999999</c:v>
                </c:pt>
                <c:pt idx="3000">
                  <c:v>68.530370000000005</c:v>
                </c:pt>
                <c:pt idx="3001">
                  <c:v>68.474063000000001</c:v>
                </c:pt>
                <c:pt idx="3002">
                  <c:v>68.434950000000001</c:v>
                </c:pt>
                <c:pt idx="3003">
                  <c:v>68.424679999999995</c:v>
                </c:pt>
                <c:pt idx="3004">
                  <c:v>68.435001999999997</c:v>
                </c:pt>
                <c:pt idx="3005">
                  <c:v>68.449549000000005</c:v>
                </c:pt>
                <c:pt idx="3006">
                  <c:v>68.453795</c:v>
                </c:pt>
                <c:pt idx="3007">
                  <c:v>68.438665999999998</c:v>
                </c:pt>
                <c:pt idx="3008">
                  <c:v>68.405389</c:v>
                </c:pt>
                <c:pt idx="3009">
                  <c:v>68.368688000000006</c:v>
                </c:pt>
                <c:pt idx="3010">
                  <c:v>68.346939000000006</c:v>
                </c:pt>
                <c:pt idx="3011">
                  <c:v>68.345197999999996</c:v>
                </c:pt>
                <c:pt idx="3012">
                  <c:v>68.352441999999996</c:v>
                </c:pt>
                <c:pt idx="3013">
                  <c:v>68.355971999999994</c:v>
                </c:pt>
                <c:pt idx="3014">
                  <c:v>68.351737999999997</c:v>
                </c:pt>
                <c:pt idx="3015">
                  <c:v>68.338797999999997</c:v>
                </c:pt>
                <c:pt idx="3016">
                  <c:v>68.312111999999999</c:v>
                </c:pt>
                <c:pt idx="3017">
                  <c:v>68.267268999999999</c:v>
                </c:pt>
                <c:pt idx="3018">
                  <c:v>68.207663999999994</c:v>
                </c:pt>
                <c:pt idx="3019">
                  <c:v>68.141658000000007</c:v>
                </c:pt>
                <c:pt idx="3020">
                  <c:v>68.077222000000006</c:v>
                </c:pt>
                <c:pt idx="3021">
                  <c:v>68.024191999999999</c:v>
                </c:pt>
                <c:pt idx="3022">
                  <c:v>67.994506999999999</c:v>
                </c:pt>
                <c:pt idx="3023">
                  <c:v>67.989990000000006</c:v>
                </c:pt>
                <c:pt idx="3024">
                  <c:v>67.992176999999998</c:v>
                </c:pt>
                <c:pt idx="3025">
                  <c:v>67.974830999999995</c:v>
                </c:pt>
                <c:pt idx="3026">
                  <c:v>67.929728999999995</c:v>
                </c:pt>
                <c:pt idx="3027">
                  <c:v>67.873694999999998</c:v>
                </c:pt>
                <c:pt idx="3028">
                  <c:v>67.828294999999997</c:v>
                </c:pt>
                <c:pt idx="3029">
                  <c:v>67.799756000000002</c:v>
                </c:pt>
                <c:pt idx="3030">
                  <c:v>67.781115</c:v>
                </c:pt>
                <c:pt idx="3031">
                  <c:v>67.765336000000005</c:v>
                </c:pt>
                <c:pt idx="3032">
                  <c:v>67.748361000000003</c:v>
                </c:pt>
                <c:pt idx="3033">
                  <c:v>67.724198999999999</c:v>
                </c:pt>
                <c:pt idx="3034">
                  <c:v>67.688039000000003</c:v>
                </c:pt>
                <c:pt idx="3035">
                  <c:v>67.645733000000007</c:v>
                </c:pt>
                <c:pt idx="3036">
                  <c:v>67.612341000000001</c:v>
                </c:pt>
                <c:pt idx="3037">
                  <c:v>67.597147000000007</c:v>
                </c:pt>
                <c:pt idx="3038">
                  <c:v>67.594116999999997</c:v>
                </c:pt>
                <c:pt idx="3039">
                  <c:v>67.590728999999996</c:v>
                </c:pt>
                <c:pt idx="3040">
                  <c:v>67.582909000000001</c:v>
                </c:pt>
                <c:pt idx="3041">
                  <c:v>67.576649000000003</c:v>
                </c:pt>
                <c:pt idx="3042">
                  <c:v>67.576204000000004</c:v>
                </c:pt>
                <c:pt idx="3043">
                  <c:v>67.575160999999994</c:v>
                </c:pt>
                <c:pt idx="3044">
                  <c:v>67.560665999999998</c:v>
                </c:pt>
                <c:pt idx="3045">
                  <c:v>67.525210000000001</c:v>
                </c:pt>
                <c:pt idx="3046">
                  <c:v>67.473995000000002</c:v>
                </c:pt>
                <c:pt idx="3047">
                  <c:v>67.421285999999995</c:v>
                </c:pt>
                <c:pt idx="3048">
                  <c:v>67.379874999999998</c:v>
                </c:pt>
                <c:pt idx="3049">
                  <c:v>67.353646999999995</c:v>
                </c:pt>
                <c:pt idx="3050">
                  <c:v>67.338324999999998</c:v>
                </c:pt>
                <c:pt idx="3051">
                  <c:v>67.326667999999998</c:v>
                </c:pt>
                <c:pt idx="3052">
                  <c:v>67.311949999999996</c:v>
                </c:pt>
                <c:pt idx="3053">
                  <c:v>67.289901999999998</c:v>
                </c:pt>
                <c:pt idx="3054">
                  <c:v>67.262440999999995</c:v>
                </c:pt>
                <c:pt idx="3055">
                  <c:v>67.239804000000007</c:v>
                </c:pt>
                <c:pt idx="3056">
                  <c:v>67.234624999999994</c:v>
                </c:pt>
                <c:pt idx="3057">
                  <c:v>67.251295999999996</c:v>
                </c:pt>
                <c:pt idx="3058">
                  <c:v>67.282319999999999</c:v>
                </c:pt>
                <c:pt idx="3059">
                  <c:v>67.315197999999995</c:v>
                </c:pt>
                <c:pt idx="3060">
                  <c:v>67.340355000000002</c:v>
                </c:pt>
                <c:pt idx="3061">
                  <c:v>67.353110000000001</c:v>
                </c:pt>
                <c:pt idx="3062">
                  <c:v>67.353620000000006</c:v>
                </c:pt>
                <c:pt idx="3063">
                  <c:v>67.347763999999998</c:v>
                </c:pt>
                <c:pt idx="3064">
                  <c:v>67.344880000000003</c:v>
                </c:pt>
                <c:pt idx="3065">
                  <c:v>67.352316999999999</c:v>
                </c:pt>
                <c:pt idx="3066">
                  <c:v>67.373682000000002</c:v>
                </c:pt>
                <c:pt idx="3067">
                  <c:v>67.412003999999996</c:v>
                </c:pt>
                <c:pt idx="3068">
                  <c:v>67.469662999999997</c:v>
                </c:pt>
                <c:pt idx="3069">
                  <c:v>67.542687000000001</c:v>
                </c:pt>
                <c:pt idx="3070">
                  <c:v>67.619319000000004</c:v>
                </c:pt>
                <c:pt idx="3071">
                  <c:v>67.688090000000003</c:v>
                </c:pt>
                <c:pt idx="3072">
                  <c:v>67.745495000000005</c:v>
                </c:pt>
                <c:pt idx="3073">
                  <c:v>67.794920000000005</c:v>
                </c:pt>
                <c:pt idx="3074">
                  <c:v>67.842054000000005</c:v>
                </c:pt>
                <c:pt idx="3075">
                  <c:v>67.892972</c:v>
                </c:pt>
                <c:pt idx="3076">
                  <c:v>67.952712000000005</c:v>
                </c:pt>
                <c:pt idx="3077">
                  <c:v>68.022221999999999</c:v>
                </c:pt>
                <c:pt idx="3078">
                  <c:v>68.097352000000001</c:v>
                </c:pt>
                <c:pt idx="3079">
                  <c:v>68.171075000000002</c:v>
                </c:pt>
                <c:pt idx="3080">
                  <c:v>68.235277999999994</c:v>
                </c:pt>
                <c:pt idx="3081">
                  <c:v>68.283120999999994</c:v>
                </c:pt>
                <c:pt idx="3082">
                  <c:v>68.315230999999997</c:v>
                </c:pt>
                <c:pt idx="3083">
                  <c:v>68.342785000000006</c:v>
                </c:pt>
                <c:pt idx="3084">
                  <c:v>68.379103000000001</c:v>
                </c:pt>
                <c:pt idx="3085">
                  <c:v>68.428342999999998</c:v>
                </c:pt>
                <c:pt idx="3086">
                  <c:v>68.486643999999998</c:v>
                </c:pt>
                <c:pt idx="3087">
                  <c:v>68.552334999999999</c:v>
                </c:pt>
                <c:pt idx="3088">
                  <c:v>68.628606000000005</c:v>
                </c:pt>
                <c:pt idx="3089">
                  <c:v>68.717850999999996</c:v>
                </c:pt>
                <c:pt idx="3090">
                  <c:v>68.820831999999996</c:v>
                </c:pt>
                <c:pt idx="3091">
                  <c:v>68.93871</c:v>
                </c:pt>
                <c:pt idx="3092">
                  <c:v>69.065100000000001</c:v>
                </c:pt>
                <c:pt idx="3093">
                  <c:v>69.177683000000002</c:v>
                </c:pt>
                <c:pt idx="3094">
                  <c:v>69.252420999999998</c:v>
                </c:pt>
                <c:pt idx="3095">
                  <c:v>69.290139999999994</c:v>
                </c:pt>
                <c:pt idx="3096">
                  <c:v>69.317890000000006</c:v>
                </c:pt>
                <c:pt idx="3097">
                  <c:v>69.360992999999993</c:v>
                </c:pt>
                <c:pt idx="3098">
                  <c:v>69.423112000000003</c:v>
                </c:pt>
                <c:pt idx="3099">
                  <c:v>69.493448000000001</c:v>
                </c:pt>
                <c:pt idx="3100">
                  <c:v>69.558909</c:v>
                </c:pt>
                <c:pt idx="3101">
                  <c:v>69.604975999999994</c:v>
                </c:pt>
                <c:pt idx="3102">
                  <c:v>69.620823999999999</c:v>
                </c:pt>
                <c:pt idx="3103">
                  <c:v>69.613797000000005</c:v>
                </c:pt>
                <c:pt idx="3104">
                  <c:v>69.608673999999993</c:v>
                </c:pt>
                <c:pt idx="3105">
                  <c:v>69.623587999999998</c:v>
                </c:pt>
                <c:pt idx="3106">
                  <c:v>69.653745999999998</c:v>
                </c:pt>
                <c:pt idx="3107">
                  <c:v>69.685277999999997</c:v>
                </c:pt>
                <c:pt idx="3108">
                  <c:v>69.715477000000007</c:v>
                </c:pt>
                <c:pt idx="3109">
                  <c:v>69.750527000000005</c:v>
                </c:pt>
                <c:pt idx="3110">
                  <c:v>69.792220999999998</c:v>
                </c:pt>
                <c:pt idx="3111">
                  <c:v>69.838104999999999</c:v>
                </c:pt>
                <c:pt idx="3112">
                  <c:v>69.889825000000002</c:v>
                </c:pt>
                <c:pt idx="3113">
                  <c:v>69.951168999999993</c:v>
                </c:pt>
                <c:pt idx="3114">
                  <c:v>70.019761000000003</c:v>
                </c:pt>
                <c:pt idx="3115">
                  <c:v>70.087706999999995</c:v>
                </c:pt>
                <c:pt idx="3116">
                  <c:v>70.148914000000005</c:v>
                </c:pt>
                <c:pt idx="3117">
                  <c:v>70.202558999999994</c:v>
                </c:pt>
                <c:pt idx="3118">
                  <c:v>70.253366999999997</c:v>
                </c:pt>
                <c:pt idx="3119">
                  <c:v>70.309886000000006</c:v>
                </c:pt>
                <c:pt idx="3120">
                  <c:v>70.375448000000006</c:v>
                </c:pt>
                <c:pt idx="3121">
                  <c:v>70.439655999999999</c:v>
                </c:pt>
                <c:pt idx="3122">
                  <c:v>70.490170000000006</c:v>
                </c:pt>
                <c:pt idx="3123">
                  <c:v>70.536404000000005</c:v>
                </c:pt>
                <c:pt idx="3124">
                  <c:v>70.607237999999995</c:v>
                </c:pt>
                <c:pt idx="3125">
                  <c:v>70.717487000000006</c:v>
                </c:pt>
                <c:pt idx="3126">
                  <c:v>70.848633000000007</c:v>
                </c:pt>
                <c:pt idx="3127">
                  <c:v>70.971402999999995</c:v>
                </c:pt>
                <c:pt idx="3128">
                  <c:v>71.076113000000007</c:v>
                </c:pt>
                <c:pt idx="3129">
                  <c:v>71.172842000000003</c:v>
                </c:pt>
                <c:pt idx="3130">
                  <c:v>71.274674000000005</c:v>
                </c:pt>
                <c:pt idx="3131">
                  <c:v>71.389396000000005</c:v>
                </c:pt>
                <c:pt idx="3132">
                  <c:v>71.514616000000004</c:v>
                </c:pt>
                <c:pt idx="3133">
                  <c:v>71.631474999999995</c:v>
                </c:pt>
                <c:pt idx="3134">
                  <c:v>71.716080000000005</c:v>
                </c:pt>
                <c:pt idx="3135">
                  <c:v>71.767698999999993</c:v>
                </c:pt>
                <c:pt idx="3136">
                  <c:v>71.813817</c:v>
                </c:pt>
                <c:pt idx="3137">
                  <c:v>71.878067999999999</c:v>
                </c:pt>
                <c:pt idx="3138">
                  <c:v>71.956715000000003</c:v>
                </c:pt>
                <c:pt idx="3139">
                  <c:v>72.038246000000001</c:v>
                </c:pt>
                <c:pt idx="3140">
                  <c:v>72.129495000000006</c:v>
                </c:pt>
                <c:pt idx="3141">
                  <c:v>72.241686999999999</c:v>
                </c:pt>
                <c:pt idx="3142">
                  <c:v>72.362093000000002</c:v>
                </c:pt>
                <c:pt idx="3143">
                  <c:v>72.464945999999998</c:v>
                </c:pt>
                <c:pt idx="3144">
                  <c:v>72.547300000000007</c:v>
                </c:pt>
                <c:pt idx="3145">
                  <c:v>72.630251000000001</c:v>
                </c:pt>
                <c:pt idx="3146">
                  <c:v>72.722334000000004</c:v>
                </c:pt>
                <c:pt idx="3147">
                  <c:v>72.805014999999997</c:v>
                </c:pt>
                <c:pt idx="3148">
                  <c:v>72.864564999999999</c:v>
                </c:pt>
                <c:pt idx="3149">
                  <c:v>72.920182999999994</c:v>
                </c:pt>
                <c:pt idx="3150">
                  <c:v>73.004187999999999</c:v>
                </c:pt>
                <c:pt idx="3151">
                  <c:v>73.121252999999996</c:v>
                </c:pt>
                <c:pt idx="3152">
                  <c:v>73.241151000000002</c:v>
                </c:pt>
                <c:pt idx="3153">
                  <c:v>73.331438000000006</c:v>
                </c:pt>
                <c:pt idx="3154">
                  <c:v>73.389235999999997</c:v>
                </c:pt>
                <c:pt idx="3155">
                  <c:v>73.438598999999996</c:v>
                </c:pt>
                <c:pt idx="3156">
                  <c:v>73.502179999999996</c:v>
                </c:pt>
                <c:pt idx="3157">
                  <c:v>73.581348000000006</c:v>
                </c:pt>
                <c:pt idx="3158">
                  <c:v>73.662814999999995</c:v>
                </c:pt>
                <c:pt idx="3159">
                  <c:v>73.737921</c:v>
                </c:pt>
                <c:pt idx="3160">
                  <c:v>73.809710999999993</c:v>
                </c:pt>
                <c:pt idx="3161">
                  <c:v>73.884478999999999</c:v>
                </c:pt>
                <c:pt idx="3162">
                  <c:v>73.965311999999997</c:v>
                </c:pt>
                <c:pt idx="3163">
                  <c:v>74.054889000000003</c:v>
                </c:pt>
                <c:pt idx="3164">
                  <c:v>74.155964999999995</c:v>
                </c:pt>
                <c:pt idx="3165">
                  <c:v>74.263800000000003</c:v>
                </c:pt>
                <c:pt idx="3166">
                  <c:v>74.363372999999996</c:v>
                </c:pt>
                <c:pt idx="3167">
                  <c:v>74.439070999999998</c:v>
                </c:pt>
                <c:pt idx="3168">
                  <c:v>74.484955999999997</c:v>
                </c:pt>
                <c:pt idx="3169">
                  <c:v>74.506403000000006</c:v>
                </c:pt>
                <c:pt idx="3170">
                  <c:v>74.519572999999994</c:v>
                </c:pt>
                <c:pt idx="3171">
                  <c:v>74.550227000000007</c:v>
                </c:pt>
                <c:pt idx="3172">
                  <c:v>74.620455000000007</c:v>
                </c:pt>
                <c:pt idx="3173">
                  <c:v>74.727181999999999</c:v>
                </c:pt>
                <c:pt idx="3174">
                  <c:v>74.841378000000006</c:v>
                </c:pt>
                <c:pt idx="3175">
                  <c:v>74.938377000000003</c:v>
                </c:pt>
                <c:pt idx="3176">
                  <c:v>75.021821000000003</c:v>
                </c:pt>
                <c:pt idx="3177">
                  <c:v>75.109953000000004</c:v>
                </c:pt>
                <c:pt idx="3178">
                  <c:v>75.210103000000004</c:v>
                </c:pt>
                <c:pt idx="3179">
                  <c:v>75.315858000000006</c:v>
                </c:pt>
                <c:pt idx="3180">
                  <c:v>75.415678999999997</c:v>
                </c:pt>
                <c:pt idx="3181">
                  <c:v>75.493048000000002</c:v>
                </c:pt>
                <c:pt idx="3182">
                  <c:v>75.529411999999994</c:v>
                </c:pt>
                <c:pt idx="3183">
                  <c:v>75.518028999999999</c:v>
                </c:pt>
                <c:pt idx="3184">
                  <c:v>75.468035999999998</c:v>
                </c:pt>
                <c:pt idx="3185">
                  <c:v>75.388576999999998</c:v>
                </c:pt>
                <c:pt idx="3186">
                  <c:v>75.278362999999999</c:v>
                </c:pt>
                <c:pt idx="3187">
                  <c:v>75.139757000000003</c:v>
                </c:pt>
                <c:pt idx="3188">
                  <c:v>74.992350999999999</c:v>
                </c:pt>
                <c:pt idx="3189">
                  <c:v>74.855234999999993</c:v>
                </c:pt>
                <c:pt idx="3190">
                  <c:v>74.718247000000005</c:v>
                </c:pt>
                <c:pt idx="3191">
                  <c:v>74.548828</c:v>
                </c:pt>
                <c:pt idx="3192">
                  <c:v>74.333588000000006</c:v>
                </c:pt>
                <c:pt idx="3193">
                  <c:v>74.102013999999997</c:v>
                </c:pt>
                <c:pt idx="3194">
                  <c:v>73.902413999999993</c:v>
                </c:pt>
                <c:pt idx="3195">
                  <c:v>73.761438999999996</c:v>
                </c:pt>
                <c:pt idx="3196">
                  <c:v>73.672285000000002</c:v>
                </c:pt>
                <c:pt idx="3197">
                  <c:v>73.616041999999993</c:v>
                </c:pt>
                <c:pt idx="3198">
                  <c:v>73.587669000000005</c:v>
                </c:pt>
                <c:pt idx="3199">
                  <c:v>73.600476</c:v>
                </c:pt>
                <c:pt idx="3200">
                  <c:v>73.665420999999995</c:v>
                </c:pt>
                <c:pt idx="3201">
                  <c:v>73.768299999999996</c:v>
                </c:pt>
                <c:pt idx="3202">
                  <c:v>73.877183000000002</c:v>
                </c:pt>
                <c:pt idx="3203">
                  <c:v>73.979020000000006</c:v>
                </c:pt>
                <c:pt idx="3204">
                  <c:v>74.096312999999995</c:v>
                </c:pt>
                <c:pt idx="3205">
                  <c:v>74.253094000000004</c:v>
                </c:pt>
                <c:pt idx="3206">
                  <c:v>74.433781999999994</c:v>
                </c:pt>
                <c:pt idx="3207">
                  <c:v>74.593520999999996</c:v>
                </c:pt>
                <c:pt idx="3208">
                  <c:v>74.703446</c:v>
                </c:pt>
                <c:pt idx="3209">
                  <c:v>74.767343999999994</c:v>
                </c:pt>
                <c:pt idx="3210">
                  <c:v>74.798604999999995</c:v>
                </c:pt>
                <c:pt idx="3211">
                  <c:v>74.804305999999997</c:v>
                </c:pt>
                <c:pt idx="3212">
                  <c:v>74.796469000000002</c:v>
                </c:pt>
                <c:pt idx="3213">
                  <c:v>74.797391000000005</c:v>
                </c:pt>
                <c:pt idx="3214">
                  <c:v>74.819957000000002</c:v>
                </c:pt>
                <c:pt idx="3215">
                  <c:v>74.853301000000002</c:v>
                </c:pt>
                <c:pt idx="3216">
                  <c:v>74.87912</c:v>
                </c:pt>
                <c:pt idx="3217">
                  <c:v>74.894600999999994</c:v>
                </c:pt>
                <c:pt idx="3218">
                  <c:v>74.909065999999996</c:v>
                </c:pt>
                <c:pt idx="3219">
                  <c:v>74.923405000000002</c:v>
                </c:pt>
                <c:pt idx="3220">
                  <c:v>74.924417000000005</c:v>
                </c:pt>
                <c:pt idx="3221">
                  <c:v>74.902099000000007</c:v>
                </c:pt>
                <c:pt idx="3222">
                  <c:v>74.868735000000001</c:v>
                </c:pt>
                <c:pt idx="3223">
                  <c:v>74.856379000000004</c:v>
                </c:pt>
                <c:pt idx="3224">
                  <c:v>74.889675999999994</c:v>
                </c:pt>
                <c:pt idx="3225">
                  <c:v>74.957752999999997</c:v>
                </c:pt>
                <c:pt idx="3226">
                  <c:v>75.018466000000004</c:v>
                </c:pt>
                <c:pt idx="3227">
                  <c:v>75.038816999999995</c:v>
                </c:pt>
                <c:pt idx="3228">
                  <c:v>75.028023000000005</c:v>
                </c:pt>
                <c:pt idx="3229">
                  <c:v>75.022542999999999</c:v>
                </c:pt>
                <c:pt idx="3230">
                  <c:v>75.043256999999997</c:v>
                </c:pt>
                <c:pt idx="3231">
                  <c:v>75.078149999999994</c:v>
                </c:pt>
                <c:pt idx="3232">
                  <c:v>75.10324</c:v>
                </c:pt>
                <c:pt idx="3233">
                  <c:v>75.106329000000002</c:v>
                </c:pt>
                <c:pt idx="3234">
                  <c:v>75.089411999999996</c:v>
                </c:pt>
                <c:pt idx="3235">
                  <c:v>75.060809000000006</c:v>
                </c:pt>
                <c:pt idx="3236">
                  <c:v>75.029683000000006</c:v>
                </c:pt>
                <c:pt idx="3237">
                  <c:v>75.000427000000002</c:v>
                </c:pt>
                <c:pt idx="3238">
                  <c:v>74.969731999999993</c:v>
                </c:pt>
                <c:pt idx="3239">
                  <c:v>74.934072999999998</c:v>
                </c:pt>
                <c:pt idx="3240">
                  <c:v>74.896958999999995</c:v>
                </c:pt>
                <c:pt idx="3241">
                  <c:v>74.860444999999999</c:v>
                </c:pt>
                <c:pt idx="3242">
                  <c:v>74.814272000000003</c:v>
                </c:pt>
                <c:pt idx="3243">
                  <c:v>74.746070000000003</c:v>
                </c:pt>
                <c:pt idx="3244">
                  <c:v>74.659375999999995</c:v>
                </c:pt>
                <c:pt idx="3245">
                  <c:v>74.568404999999998</c:v>
                </c:pt>
                <c:pt idx="3246">
                  <c:v>74.478746000000001</c:v>
                </c:pt>
                <c:pt idx="3247">
                  <c:v>74.388356999999999</c:v>
                </c:pt>
                <c:pt idx="3248">
                  <c:v>74.303583000000003</c:v>
                </c:pt>
                <c:pt idx="3249">
                  <c:v>74.235093000000006</c:v>
                </c:pt>
                <c:pt idx="3250">
                  <c:v>74.177538999999996</c:v>
                </c:pt>
                <c:pt idx="3251">
                  <c:v>74.111131999999998</c:v>
                </c:pt>
                <c:pt idx="3252">
                  <c:v>74.025194999999997</c:v>
                </c:pt>
                <c:pt idx="3253">
                  <c:v>73.924093999999997</c:v>
                </c:pt>
                <c:pt idx="3254">
                  <c:v>73.809944999999999</c:v>
                </c:pt>
                <c:pt idx="3255">
                  <c:v>73.676822999999999</c:v>
                </c:pt>
                <c:pt idx="3256">
                  <c:v>73.522499999999994</c:v>
                </c:pt>
                <c:pt idx="3257">
                  <c:v>73.348347000000004</c:v>
                </c:pt>
                <c:pt idx="3258">
                  <c:v>73.148152999999994</c:v>
                </c:pt>
                <c:pt idx="3259">
                  <c:v>72.916430000000005</c:v>
                </c:pt>
                <c:pt idx="3260">
                  <c:v>72.667109999999994</c:v>
                </c:pt>
                <c:pt idx="3261">
                  <c:v>72.422619999999995</c:v>
                </c:pt>
                <c:pt idx="3262">
                  <c:v>72.184304999999995</c:v>
                </c:pt>
                <c:pt idx="3263">
                  <c:v>71.934426000000002</c:v>
                </c:pt>
                <c:pt idx="3264">
                  <c:v>71.664679000000007</c:v>
                </c:pt>
                <c:pt idx="3265">
                  <c:v>71.378865000000005</c:v>
                </c:pt>
                <c:pt idx="3266">
                  <c:v>71.071444999999997</c:v>
                </c:pt>
                <c:pt idx="3267">
                  <c:v>70.734990999999994</c:v>
                </c:pt>
                <c:pt idx="3268">
                  <c:v>70.392222000000004</c:v>
                </c:pt>
                <c:pt idx="3269">
                  <c:v>70.088106999999994</c:v>
                </c:pt>
                <c:pt idx="3270">
                  <c:v>69.840097999999998</c:v>
                </c:pt>
                <c:pt idx="3271">
                  <c:v>69.621736999999996</c:v>
                </c:pt>
                <c:pt idx="3272">
                  <c:v>69.403066999999993</c:v>
                </c:pt>
                <c:pt idx="3273">
                  <c:v>69.180200999999997</c:v>
                </c:pt>
                <c:pt idx="3274">
                  <c:v>68.959614000000002</c:v>
                </c:pt>
                <c:pt idx="3275">
                  <c:v>68.746854999999996</c:v>
                </c:pt>
                <c:pt idx="3276">
                  <c:v>68.558125000000004</c:v>
                </c:pt>
                <c:pt idx="3277">
                  <c:v>68.407076000000004</c:v>
                </c:pt>
                <c:pt idx="3278">
                  <c:v>68.266340999999997</c:v>
                </c:pt>
                <c:pt idx="3279">
                  <c:v>68.074134999999998</c:v>
                </c:pt>
                <c:pt idx="3280">
                  <c:v>67.801969</c:v>
                </c:pt>
                <c:pt idx="3281">
                  <c:v>67.490230999999994</c:v>
                </c:pt>
                <c:pt idx="3282">
                  <c:v>67.193504000000004</c:v>
                </c:pt>
                <c:pt idx="3283">
                  <c:v>66.925336000000001</c:v>
                </c:pt>
                <c:pt idx="3284">
                  <c:v>66.674814999999995</c:v>
                </c:pt>
                <c:pt idx="3285">
                  <c:v>66.435606000000007</c:v>
                </c:pt>
                <c:pt idx="3286">
                  <c:v>66.197646000000006</c:v>
                </c:pt>
                <c:pt idx="3287">
                  <c:v>65.941903999999994</c:v>
                </c:pt>
                <c:pt idx="3288">
                  <c:v>65.664587999999995</c:v>
                </c:pt>
                <c:pt idx="3289">
                  <c:v>65.381382000000002</c:v>
                </c:pt>
                <c:pt idx="3290">
                  <c:v>65.094650000000001</c:v>
                </c:pt>
                <c:pt idx="3291">
                  <c:v>64.786614999999998</c:v>
                </c:pt>
                <c:pt idx="3292">
                  <c:v>64.457418000000004</c:v>
                </c:pt>
                <c:pt idx="3293">
                  <c:v>64.135986000000003</c:v>
                </c:pt>
                <c:pt idx="3294">
                  <c:v>63.834488999999998</c:v>
                </c:pt>
                <c:pt idx="3295">
                  <c:v>63.526456000000003</c:v>
                </c:pt>
                <c:pt idx="3296">
                  <c:v>63.192763999999997</c:v>
                </c:pt>
                <c:pt idx="3297">
                  <c:v>62.854916000000003</c:v>
                </c:pt>
                <c:pt idx="3298">
                  <c:v>62.538933</c:v>
                </c:pt>
                <c:pt idx="3299">
                  <c:v>62.237580999999999</c:v>
                </c:pt>
                <c:pt idx="3300">
                  <c:v>61.927875</c:v>
                </c:pt>
                <c:pt idx="3301">
                  <c:v>61.598399000000001</c:v>
                </c:pt>
                <c:pt idx="3302">
                  <c:v>61.242868999999999</c:v>
                </c:pt>
                <c:pt idx="3303">
                  <c:v>60.857272000000002</c:v>
                </c:pt>
                <c:pt idx="3304">
                  <c:v>60.459598</c:v>
                </c:pt>
                <c:pt idx="3305">
                  <c:v>60.079031000000001</c:v>
                </c:pt>
                <c:pt idx="3306">
                  <c:v>59.714869999999998</c:v>
                </c:pt>
                <c:pt idx="3307">
                  <c:v>59.341000999999999</c:v>
                </c:pt>
                <c:pt idx="3308">
                  <c:v>58.957374000000002</c:v>
                </c:pt>
                <c:pt idx="3309">
                  <c:v>58.594900000000003</c:v>
                </c:pt>
                <c:pt idx="3310">
                  <c:v>58.257229000000002</c:v>
                </c:pt>
                <c:pt idx="3311">
                  <c:v>57.908517000000003</c:v>
                </c:pt>
                <c:pt idx="3312">
                  <c:v>57.539811</c:v>
                </c:pt>
                <c:pt idx="3313">
                  <c:v>57.187995000000001</c:v>
                </c:pt>
                <c:pt idx="3314">
                  <c:v>56.862648</c:v>
                </c:pt>
                <c:pt idx="3315">
                  <c:v>56.522919000000002</c:v>
                </c:pt>
                <c:pt idx="3316">
                  <c:v>56.149042000000001</c:v>
                </c:pt>
                <c:pt idx="3317">
                  <c:v>55.769500999999998</c:v>
                </c:pt>
                <c:pt idx="3318">
                  <c:v>55.398592000000001</c:v>
                </c:pt>
                <c:pt idx="3319">
                  <c:v>55.012588999999998</c:v>
                </c:pt>
                <c:pt idx="3320">
                  <c:v>54.608280999999998</c:v>
                </c:pt>
                <c:pt idx="3321">
                  <c:v>54.222230000000003</c:v>
                </c:pt>
                <c:pt idx="3322">
                  <c:v>53.868630000000003</c:v>
                </c:pt>
                <c:pt idx="3323">
                  <c:v>53.519443000000003</c:v>
                </c:pt>
                <c:pt idx="3324">
                  <c:v>53.160907999999999</c:v>
                </c:pt>
                <c:pt idx="3325">
                  <c:v>52.810740000000003</c:v>
                </c:pt>
                <c:pt idx="3326">
                  <c:v>52.471978</c:v>
                </c:pt>
                <c:pt idx="3327">
                  <c:v>52.133589000000001</c:v>
                </c:pt>
                <c:pt idx="3328">
                  <c:v>51.814973999999999</c:v>
                </c:pt>
                <c:pt idx="3329">
                  <c:v>51.528750000000002</c:v>
                </c:pt>
                <c:pt idx="3330">
                  <c:v>51.213090000000001</c:v>
                </c:pt>
                <c:pt idx="3331">
                  <c:v>50.692490999999997</c:v>
                </c:pt>
                <c:pt idx="3332">
                  <c:v>49.914797</c:v>
                </c:pt>
                <c:pt idx="3333">
                  <c:v>49.303491000000001</c:v>
                </c:pt>
                <c:pt idx="3334">
                  <c:v>49.098661999999997</c:v>
                </c:pt>
                <c:pt idx="3335">
                  <c:v>49.047196999999997</c:v>
                </c:pt>
                <c:pt idx="3336">
                  <c:v>48.915149999999997</c:v>
                </c:pt>
                <c:pt idx="3337">
                  <c:v>48.671751999999998</c:v>
                </c:pt>
                <c:pt idx="3338">
                  <c:v>48.375377</c:v>
                </c:pt>
                <c:pt idx="3339">
                  <c:v>48.052405</c:v>
                </c:pt>
                <c:pt idx="3340">
                  <c:v>47.709673000000002</c:v>
                </c:pt>
                <c:pt idx="3341">
                  <c:v>47.387041000000004</c:v>
                </c:pt>
                <c:pt idx="3342">
                  <c:v>47.110937999999997</c:v>
                </c:pt>
                <c:pt idx="3343">
                  <c:v>46.849162999999997</c:v>
                </c:pt>
                <c:pt idx="3344">
                  <c:v>46.570301999999998</c:v>
                </c:pt>
                <c:pt idx="3345">
                  <c:v>46.290880999999999</c:v>
                </c:pt>
                <c:pt idx="3346">
                  <c:v>46.020532000000003</c:v>
                </c:pt>
                <c:pt idx="3347">
                  <c:v>45.730679000000002</c:v>
                </c:pt>
                <c:pt idx="3348">
                  <c:v>45.418166999999997</c:v>
                </c:pt>
                <c:pt idx="3349">
                  <c:v>45.128734999999999</c:v>
                </c:pt>
                <c:pt idx="3350">
                  <c:v>44.878185999999999</c:v>
                </c:pt>
                <c:pt idx="3351">
                  <c:v>44.622331000000003</c:v>
                </c:pt>
                <c:pt idx="3352">
                  <c:v>44.347465999999997</c:v>
                </c:pt>
                <c:pt idx="3353">
                  <c:v>44.106720000000003</c:v>
                </c:pt>
                <c:pt idx="3354">
                  <c:v>43.920119999999997</c:v>
                </c:pt>
                <c:pt idx="3355">
                  <c:v>43.725799000000002</c:v>
                </c:pt>
                <c:pt idx="3356">
                  <c:v>43.475614999999998</c:v>
                </c:pt>
                <c:pt idx="3357">
                  <c:v>43.201087000000001</c:v>
                </c:pt>
                <c:pt idx="3358">
                  <c:v>42.944642999999999</c:v>
                </c:pt>
                <c:pt idx="3359">
                  <c:v>42.697853000000002</c:v>
                </c:pt>
                <c:pt idx="3360">
                  <c:v>42.450972</c:v>
                </c:pt>
                <c:pt idx="3361">
                  <c:v>42.228448</c:v>
                </c:pt>
                <c:pt idx="3362">
                  <c:v>42.027875000000002</c:v>
                </c:pt>
                <c:pt idx="3363">
                  <c:v>41.797331</c:v>
                </c:pt>
                <c:pt idx="3364">
                  <c:v>41.520577000000003</c:v>
                </c:pt>
                <c:pt idx="3365">
                  <c:v>41.254227999999998</c:v>
                </c:pt>
                <c:pt idx="3366">
                  <c:v>41.033363999999999</c:v>
                </c:pt>
                <c:pt idx="3367">
                  <c:v>40.813622000000002</c:v>
                </c:pt>
                <c:pt idx="3368">
                  <c:v>40.558674000000003</c:v>
                </c:pt>
                <c:pt idx="3369">
                  <c:v>40.304566999999999</c:v>
                </c:pt>
                <c:pt idx="3370">
                  <c:v>40.091000999999999</c:v>
                </c:pt>
                <c:pt idx="3371">
                  <c:v>39.902507999999997</c:v>
                </c:pt>
                <c:pt idx="3372">
                  <c:v>39.719025000000002</c:v>
                </c:pt>
                <c:pt idx="3373">
                  <c:v>39.551625999999999</c:v>
                </c:pt>
                <c:pt idx="3374">
                  <c:v>39.385629000000002</c:v>
                </c:pt>
                <c:pt idx="3375">
                  <c:v>39.164608000000001</c:v>
                </c:pt>
                <c:pt idx="3376">
                  <c:v>38.880110999999999</c:v>
                </c:pt>
                <c:pt idx="3377">
                  <c:v>38.600189</c:v>
                </c:pt>
                <c:pt idx="3378">
                  <c:v>38.366588999999998</c:v>
                </c:pt>
                <c:pt idx="3379">
                  <c:v>38.144883999999998</c:v>
                </c:pt>
                <c:pt idx="3380">
                  <c:v>37.911161</c:v>
                </c:pt>
                <c:pt idx="3381">
                  <c:v>37.706032999999998</c:v>
                </c:pt>
                <c:pt idx="3382">
                  <c:v>37.559230999999997</c:v>
                </c:pt>
                <c:pt idx="3383">
                  <c:v>37.434137</c:v>
                </c:pt>
                <c:pt idx="3384">
                  <c:v>37.296030999999999</c:v>
                </c:pt>
                <c:pt idx="3385">
                  <c:v>37.153770000000002</c:v>
                </c:pt>
                <c:pt idx="3386">
                  <c:v>36.988067000000001</c:v>
                </c:pt>
                <c:pt idx="3387">
                  <c:v>36.746752999999998</c:v>
                </c:pt>
                <c:pt idx="3388">
                  <c:v>36.458613</c:v>
                </c:pt>
                <c:pt idx="3389">
                  <c:v>36.233339999999998</c:v>
                </c:pt>
                <c:pt idx="3390">
                  <c:v>36.098013000000002</c:v>
                </c:pt>
                <c:pt idx="3391">
                  <c:v>35.953766999999999</c:v>
                </c:pt>
                <c:pt idx="3392">
                  <c:v>35.744256999999998</c:v>
                </c:pt>
                <c:pt idx="3393">
                  <c:v>35.539670999999998</c:v>
                </c:pt>
                <c:pt idx="3394">
                  <c:v>35.393324999999997</c:v>
                </c:pt>
                <c:pt idx="3395">
                  <c:v>35.243215999999997</c:v>
                </c:pt>
                <c:pt idx="3396">
                  <c:v>35.03181</c:v>
                </c:pt>
                <c:pt idx="3397">
                  <c:v>34.805748999999999</c:v>
                </c:pt>
                <c:pt idx="3398">
                  <c:v>34.617797000000003</c:v>
                </c:pt>
                <c:pt idx="3399">
                  <c:v>34.438138000000002</c:v>
                </c:pt>
                <c:pt idx="3400">
                  <c:v>34.235323999999999</c:v>
                </c:pt>
                <c:pt idx="3401">
                  <c:v>34.046177</c:v>
                </c:pt>
                <c:pt idx="3402">
                  <c:v>33.895262000000002</c:v>
                </c:pt>
                <c:pt idx="3403">
                  <c:v>33.742027999999998</c:v>
                </c:pt>
                <c:pt idx="3404">
                  <c:v>33.563589999999998</c:v>
                </c:pt>
                <c:pt idx="3405">
                  <c:v>33.391737999999997</c:v>
                </c:pt>
                <c:pt idx="3406">
                  <c:v>33.224780000000003</c:v>
                </c:pt>
                <c:pt idx="3407">
                  <c:v>33.002766999999999</c:v>
                </c:pt>
                <c:pt idx="3408">
                  <c:v>32.727463</c:v>
                </c:pt>
                <c:pt idx="3409">
                  <c:v>32.499782000000003</c:v>
                </c:pt>
                <c:pt idx="3410">
                  <c:v>32.359749000000001</c:v>
                </c:pt>
                <c:pt idx="3411">
                  <c:v>32.220745999999998</c:v>
                </c:pt>
                <c:pt idx="3412">
                  <c:v>32.018714000000003</c:v>
                </c:pt>
                <c:pt idx="3413">
                  <c:v>31.790362999999999</c:v>
                </c:pt>
                <c:pt idx="3414">
                  <c:v>31.575068000000002</c:v>
                </c:pt>
                <c:pt idx="3415">
                  <c:v>31.355694</c:v>
                </c:pt>
                <c:pt idx="3416">
                  <c:v>31.145800000000001</c:v>
                </c:pt>
                <c:pt idx="3417">
                  <c:v>31.013445000000001</c:v>
                </c:pt>
                <c:pt idx="3418">
                  <c:v>30.954505999999999</c:v>
                </c:pt>
                <c:pt idx="3419">
                  <c:v>30.862954999999999</c:v>
                </c:pt>
                <c:pt idx="3420">
                  <c:v>30.692637000000001</c:v>
                </c:pt>
                <c:pt idx="3421">
                  <c:v>30.523257000000001</c:v>
                </c:pt>
                <c:pt idx="3422">
                  <c:v>30.400700000000001</c:v>
                </c:pt>
                <c:pt idx="3423">
                  <c:v>30.259257999999999</c:v>
                </c:pt>
                <c:pt idx="3424">
                  <c:v>30.061986000000001</c:v>
                </c:pt>
                <c:pt idx="3425">
                  <c:v>29.876647999999999</c:v>
                </c:pt>
                <c:pt idx="3426">
                  <c:v>29.733104000000001</c:v>
                </c:pt>
                <c:pt idx="3427">
                  <c:v>29.559895999999998</c:v>
                </c:pt>
                <c:pt idx="3428">
                  <c:v>29.338374999999999</c:v>
                </c:pt>
                <c:pt idx="3429">
                  <c:v>29.164463000000001</c:v>
                </c:pt>
                <c:pt idx="3430">
                  <c:v>29.081313000000002</c:v>
                </c:pt>
                <c:pt idx="3431">
                  <c:v>28.974837000000001</c:v>
                </c:pt>
                <c:pt idx="3432">
                  <c:v>28.748593</c:v>
                </c:pt>
                <c:pt idx="3433">
                  <c:v>28.4757</c:v>
                </c:pt>
                <c:pt idx="3434">
                  <c:v>28.258865</c:v>
                </c:pt>
                <c:pt idx="3435">
                  <c:v>28.078914999999999</c:v>
                </c:pt>
                <c:pt idx="3436">
                  <c:v>27.894054000000001</c:v>
                </c:pt>
                <c:pt idx="3437">
                  <c:v>27.749292000000001</c:v>
                </c:pt>
                <c:pt idx="3438">
                  <c:v>27.683126000000001</c:v>
                </c:pt>
                <c:pt idx="3439">
                  <c:v>27.633478</c:v>
                </c:pt>
                <c:pt idx="3440">
                  <c:v>27.532430999999999</c:v>
                </c:pt>
                <c:pt idx="3441">
                  <c:v>27.397000999999999</c:v>
                </c:pt>
                <c:pt idx="3442">
                  <c:v>27.25328</c:v>
                </c:pt>
                <c:pt idx="3443">
                  <c:v>27.069113000000002</c:v>
                </c:pt>
                <c:pt idx="3444">
                  <c:v>26.834817999999999</c:v>
                </c:pt>
                <c:pt idx="3445">
                  <c:v>26.615079000000001</c:v>
                </c:pt>
                <c:pt idx="3446">
                  <c:v>26.450434000000001</c:v>
                </c:pt>
                <c:pt idx="3447">
                  <c:v>26.300339999999998</c:v>
                </c:pt>
                <c:pt idx="3448">
                  <c:v>26.14049</c:v>
                </c:pt>
                <c:pt idx="3449">
                  <c:v>26.005714999999999</c:v>
                </c:pt>
                <c:pt idx="3450">
                  <c:v>25.891413</c:v>
                </c:pt>
                <c:pt idx="3451">
                  <c:v>25.735409000000001</c:v>
                </c:pt>
                <c:pt idx="3452">
                  <c:v>25.548185</c:v>
                </c:pt>
                <c:pt idx="3453">
                  <c:v>25.426295</c:v>
                </c:pt>
                <c:pt idx="3454">
                  <c:v>25.382653000000001</c:v>
                </c:pt>
                <c:pt idx="3455">
                  <c:v>25.306588000000001</c:v>
                </c:pt>
                <c:pt idx="3456">
                  <c:v>25.151802</c:v>
                </c:pt>
                <c:pt idx="3457">
                  <c:v>24.998107000000001</c:v>
                </c:pt>
                <c:pt idx="3458">
                  <c:v>24.879024999999999</c:v>
                </c:pt>
                <c:pt idx="3459">
                  <c:v>24.714835000000001</c:v>
                </c:pt>
                <c:pt idx="3460">
                  <c:v>24.476213000000001</c:v>
                </c:pt>
                <c:pt idx="3461">
                  <c:v>24.265699999999999</c:v>
                </c:pt>
                <c:pt idx="3462">
                  <c:v>24.157474000000001</c:v>
                </c:pt>
                <c:pt idx="3463">
                  <c:v>24.094498999999999</c:v>
                </c:pt>
                <c:pt idx="3464">
                  <c:v>24.021877</c:v>
                </c:pt>
                <c:pt idx="3465">
                  <c:v>23.972738</c:v>
                </c:pt>
                <c:pt idx="3466">
                  <c:v>23.942893000000002</c:v>
                </c:pt>
                <c:pt idx="3467">
                  <c:v>23.840548999999999</c:v>
                </c:pt>
                <c:pt idx="3468">
                  <c:v>23.648665999999999</c:v>
                </c:pt>
                <c:pt idx="3469">
                  <c:v>23.488375999999999</c:v>
                </c:pt>
                <c:pt idx="3470">
                  <c:v>23.434419999999999</c:v>
                </c:pt>
                <c:pt idx="3471">
                  <c:v>23.409654</c:v>
                </c:pt>
                <c:pt idx="3472">
                  <c:v>23.350677999999998</c:v>
                </c:pt>
                <c:pt idx="3473">
                  <c:v>23.324376000000001</c:v>
                </c:pt>
                <c:pt idx="3474">
                  <c:v>23.374655000000001</c:v>
                </c:pt>
                <c:pt idx="3475">
                  <c:v>23.401325</c:v>
                </c:pt>
                <c:pt idx="3476">
                  <c:v>23.358378999999999</c:v>
                </c:pt>
                <c:pt idx="3477">
                  <c:v>23.360503000000001</c:v>
                </c:pt>
                <c:pt idx="3478">
                  <c:v>23.458848</c:v>
                </c:pt>
                <c:pt idx="3479">
                  <c:v>23.521756</c:v>
                </c:pt>
                <c:pt idx="3480">
                  <c:v>23.429872</c:v>
                </c:pt>
                <c:pt idx="3481">
                  <c:v>23.276672000000001</c:v>
                </c:pt>
                <c:pt idx="3482">
                  <c:v>23.231165000000001</c:v>
                </c:pt>
                <c:pt idx="3483">
                  <c:v>23.279857</c:v>
                </c:pt>
                <c:pt idx="3484">
                  <c:v>23.311060999999999</c:v>
                </c:pt>
                <c:pt idx="3485">
                  <c:v>23.313423</c:v>
                </c:pt>
              </c:numCache>
            </c:numRef>
          </c:val>
          <c:smooth val="0"/>
          <c:extLst>
            <c:ext xmlns:c16="http://schemas.microsoft.com/office/drawing/2014/chart" uri="{C3380CC4-5D6E-409C-BE32-E72D297353CC}">
              <c16:uniqueId val="{00000001-E4C6-4CDE-A0EB-8EC3C70442CA}"/>
            </c:ext>
          </c:extLst>
        </c:ser>
        <c:ser>
          <c:idx val="2"/>
          <c:order val="2"/>
          <c:tx>
            <c:v>pva 8g</c:v>
          </c:tx>
          <c:spPr>
            <a:ln w="28575" cap="rnd">
              <a:solidFill>
                <a:schemeClr val="accent3"/>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D$2:$D$3487</c:f>
              <c:numCache>
                <c:formatCode>General</c:formatCode>
                <c:ptCount val="3486"/>
                <c:pt idx="0">
                  <c:v>93.473287999999997</c:v>
                </c:pt>
                <c:pt idx="1">
                  <c:v>93.493889999999993</c:v>
                </c:pt>
                <c:pt idx="2">
                  <c:v>93.514492000000004</c:v>
                </c:pt>
                <c:pt idx="3">
                  <c:v>93.535128999999998</c:v>
                </c:pt>
                <c:pt idx="4">
                  <c:v>93.543108000000004</c:v>
                </c:pt>
                <c:pt idx="5">
                  <c:v>93.533004000000005</c:v>
                </c:pt>
                <c:pt idx="6">
                  <c:v>93.529782999999995</c:v>
                </c:pt>
                <c:pt idx="7">
                  <c:v>93.525606999999994</c:v>
                </c:pt>
                <c:pt idx="8">
                  <c:v>93.541088999999999</c:v>
                </c:pt>
                <c:pt idx="9">
                  <c:v>93.572197000000003</c:v>
                </c:pt>
                <c:pt idx="10">
                  <c:v>93.604865000000004</c:v>
                </c:pt>
                <c:pt idx="11">
                  <c:v>93.627723000000003</c:v>
                </c:pt>
                <c:pt idx="12">
                  <c:v>93.639505999999997</c:v>
                </c:pt>
                <c:pt idx="13">
                  <c:v>93.645933999999997</c:v>
                </c:pt>
                <c:pt idx="14">
                  <c:v>93.651636999999994</c:v>
                </c:pt>
                <c:pt idx="15">
                  <c:v>93.656109999999998</c:v>
                </c:pt>
                <c:pt idx="16">
                  <c:v>93.657168999999996</c:v>
                </c:pt>
                <c:pt idx="17">
                  <c:v>93.657025000000004</c:v>
                </c:pt>
                <c:pt idx="18">
                  <c:v>93.662402999999998</c:v>
                </c:pt>
                <c:pt idx="19">
                  <c:v>93.676446999999996</c:v>
                </c:pt>
                <c:pt idx="20">
                  <c:v>93.692139999999995</c:v>
                </c:pt>
                <c:pt idx="21">
                  <c:v>93.697305999999998</c:v>
                </c:pt>
                <c:pt idx="22">
                  <c:v>93.686532999999997</c:v>
                </c:pt>
                <c:pt idx="23">
                  <c:v>93.666629999999998</c:v>
                </c:pt>
                <c:pt idx="24">
                  <c:v>93.649558999999996</c:v>
                </c:pt>
                <c:pt idx="25">
                  <c:v>93.640927000000005</c:v>
                </c:pt>
                <c:pt idx="26">
                  <c:v>93.636386999999999</c:v>
                </c:pt>
                <c:pt idx="27">
                  <c:v>93.629157000000006</c:v>
                </c:pt>
                <c:pt idx="28">
                  <c:v>93.618672000000004</c:v>
                </c:pt>
                <c:pt idx="29">
                  <c:v>93.610798000000003</c:v>
                </c:pt>
                <c:pt idx="30">
                  <c:v>93.610505000000003</c:v>
                </c:pt>
                <c:pt idx="31">
                  <c:v>93.615155000000001</c:v>
                </c:pt>
                <c:pt idx="32">
                  <c:v>93.615206000000001</c:v>
                </c:pt>
                <c:pt idx="33">
                  <c:v>93.601354999999998</c:v>
                </c:pt>
                <c:pt idx="34">
                  <c:v>93.572021000000007</c:v>
                </c:pt>
                <c:pt idx="35">
                  <c:v>93.535248999999993</c:v>
                </c:pt>
                <c:pt idx="36">
                  <c:v>93.504750999999999</c:v>
                </c:pt>
                <c:pt idx="37">
                  <c:v>93.493516999999997</c:v>
                </c:pt>
                <c:pt idx="38">
                  <c:v>93.507745</c:v>
                </c:pt>
                <c:pt idx="39">
                  <c:v>93.543458999999999</c:v>
                </c:pt>
                <c:pt idx="40">
                  <c:v>93.588257999999996</c:v>
                </c:pt>
                <c:pt idx="41">
                  <c:v>93.627978999999996</c:v>
                </c:pt>
                <c:pt idx="42">
                  <c:v>93.653374999999997</c:v>
                </c:pt>
                <c:pt idx="43">
                  <c:v>93.661962000000003</c:v>
                </c:pt>
                <c:pt idx="44">
                  <c:v>93.655035999999996</c:v>
                </c:pt>
                <c:pt idx="45">
                  <c:v>93.633799999999994</c:v>
                </c:pt>
                <c:pt idx="46">
                  <c:v>93.600120000000004</c:v>
                </c:pt>
                <c:pt idx="47">
                  <c:v>93.560941</c:v>
                </c:pt>
                <c:pt idx="48">
                  <c:v>93.529123999999996</c:v>
                </c:pt>
                <c:pt idx="49">
                  <c:v>93.516495000000006</c:v>
                </c:pt>
                <c:pt idx="50">
                  <c:v>93.524261999999993</c:v>
                </c:pt>
                <c:pt idx="51">
                  <c:v>93.542052999999996</c:v>
                </c:pt>
                <c:pt idx="52">
                  <c:v>93.558507000000006</c:v>
                </c:pt>
                <c:pt idx="53">
                  <c:v>93.570121999999998</c:v>
                </c:pt>
                <c:pt idx="54">
                  <c:v>93.580301000000006</c:v>
                </c:pt>
                <c:pt idx="55">
                  <c:v>93.594740000000002</c:v>
                </c:pt>
                <c:pt idx="56">
                  <c:v>93.617422000000005</c:v>
                </c:pt>
                <c:pt idx="57">
                  <c:v>93.648120000000006</c:v>
                </c:pt>
                <c:pt idx="58">
                  <c:v>93.681606000000002</c:v>
                </c:pt>
                <c:pt idx="59">
                  <c:v>93.705806999999993</c:v>
                </c:pt>
                <c:pt idx="60">
                  <c:v>93.706602000000004</c:v>
                </c:pt>
                <c:pt idx="61">
                  <c:v>93.681492000000006</c:v>
                </c:pt>
                <c:pt idx="62">
                  <c:v>93.644278999999997</c:v>
                </c:pt>
                <c:pt idx="63">
                  <c:v>93.613238999999993</c:v>
                </c:pt>
                <c:pt idx="64">
                  <c:v>93.596782000000005</c:v>
                </c:pt>
                <c:pt idx="65">
                  <c:v>93.590807999999996</c:v>
                </c:pt>
                <c:pt idx="66">
                  <c:v>93.589391000000006</c:v>
                </c:pt>
                <c:pt idx="67">
                  <c:v>93.595487000000006</c:v>
                </c:pt>
                <c:pt idx="68">
                  <c:v>93.616674000000003</c:v>
                </c:pt>
                <c:pt idx="69">
                  <c:v>93.64667</c:v>
                </c:pt>
                <c:pt idx="70">
                  <c:v>93.660522999999998</c:v>
                </c:pt>
                <c:pt idx="71">
                  <c:v>93.638312999999997</c:v>
                </c:pt>
                <c:pt idx="72">
                  <c:v>93.586569999999995</c:v>
                </c:pt>
                <c:pt idx="73">
                  <c:v>93.533889000000002</c:v>
                </c:pt>
                <c:pt idx="74">
                  <c:v>93.510914</c:v>
                </c:pt>
                <c:pt idx="75">
                  <c:v>93.530458999999993</c:v>
                </c:pt>
                <c:pt idx="76">
                  <c:v>93.581631999999999</c:v>
                </c:pt>
                <c:pt idx="77">
                  <c:v>93.641627999999997</c:v>
                </c:pt>
                <c:pt idx="78">
                  <c:v>93.691837000000007</c:v>
                </c:pt>
                <c:pt idx="79">
                  <c:v>93.724121999999994</c:v>
                </c:pt>
                <c:pt idx="80">
                  <c:v>93.735049000000004</c:v>
                </c:pt>
                <c:pt idx="81">
                  <c:v>93.719955999999996</c:v>
                </c:pt>
                <c:pt idx="82">
                  <c:v>93.679477000000006</c:v>
                </c:pt>
                <c:pt idx="83">
                  <c:v>93.627718000000002</c:v>
                </c:pt>
                <c:pt idx="84">
                  <c:v>93.583460000000002</c:v>
                </c:pt>
                <c:pt idx="85">
                  <c:v>93.555530000000005</c:v>
                </c:pt>
                <c:pt idx="86">
                  <c:v>93.543327000000005</c:v>
                </c:pt>
                <c:pt idx="87">
                  <c:v>93.543716000000003</c:v>
                </c:pt>
                <c:pt idx="88">
                  <c:v>93.551246000000006</c:v>
                </c:pt>
                <c:pt idx="89">
                  <c:v>93.557444000000004</c:v>
                </c:pt>
                <c:pt idx="90">
                  <c:v>93.557212000000007</c:v>
                </c:pt>
                <c:pt idx="91">
                  <c:v>93.556723000000005</c:v>
                </c:pt>
                <c:pt idx="92">
                  <c:v>93.571813000000006</c:v>
                </c:pt>
                <c:pt idx="93">
                  <c:v>93.615339000000006</c:v>
                </c:pt>
                <c:pt idx="94">
                  <c:v>93.680476999999996</c:v>
                </c:pt>
                <c:pt idx="95">
                  <c:v>93.736007000000001</c:v>
                </c:pt>
                <c:pt idx="96">
                  <c:v>93.755887000000001</c:v>
                </c:pt>
                <c:pt idx="97">
                  <c:v>93.754976999999997</c:v>
                </c:pt>
                <c:pt idx="98">
                  <c:v>93.765428</c:v>
                </c:pt>
                <c:pt idx="99">
                  <c:v>93.793077999999994</c:v>
                </c:pt>
                <c:pt idx="100">
                  <c:v>93.816630000000004</c:v>
                </c:pt>
                <c:pt idx="101">
                  <c:v>93.813036999999994</c:v>
                </c:pt>
                <c:pt idx="102">
                  <c:v>93.776798999999997</c:v>
                </c:pt>
                <c:pt idx="103">
                  <c:v>93.719226000000006</c:v>
                </c:pt>
                <c:pt idx="104">
                  <c:v>93.659268999999995</c:v>
                </c:pt>
                <c:pt idx="105">
                  <c:v>93.615870999999999</c:v>
                </c:pt>
                <c:pt idx="106">
                  <c:v>93.59778</c:v>
                </c:pt>
                <c:pt idx="107">
                  <c:v>93.595866000000001</c:v>
                </c:pt>
                <c:pt idx="108">
                  <c:v>93.592269000000002</c:v>
                </c:pt>
                <c:pt idx="109">
                  <c:v>93.584637999999998</c:v>
                </c:pt>
                <c:pt idx="110">
                  <c:v>93.584142</c:v>
                </c:pt>
                <c:pt idx="111">
                  <c:v>93.598243999999994</c:v>
                </c:pt>
                <c:pt idx="112">
                  <c:v>93.635199999999998</c:v>
                </c:pt>
                <c:pt idx="113">
                  <c:v>93.696859000000003</c:v>
                </c:pt>
                <c:pt idx="114">
                  <c:v>93.761356000000006</c:v>
                </c:pt>
                <c:pt idx="115">
                  <c:v>93.800552999999994</c:v>
                </c:pt>
                <c:pt idx="116">
                  <c:v>93.808212999999995</c:v>
                </c:pt>
                <c:pt idx="117">
                  <c:v>93.790769999999995</c:v>
                </c:pt>
                <c:pt idx="118">
                  <c:v>93.758430000000004</c:v>
                </c:pt>
                <c:pt idx="119">
                  <c:v>93.731437</c:v>
                </c:pt>
                <c:pt idx="120">
                  <c:v>93.729785000000007</c:v>
                </c:pt>
                <c:pt idx="121">
                  <c:v>93.748217999999994</c:v>
                </c:pt>
                <c:pt idx="122">
                  <c:v>93.758448000000001</c:v>
                </c:pt>
                <c:pt idx="123">
                  <c:v>93.741253</c:v>
                </c:pt>
                <c:pt idx="124">
                  <c:v>93.697068000000002</c:v>
                </c:pt>
                <c:pt idx="125">
                  <c:v>93.638846999999998</c:v>
                </c:pt>
                <c:pt idx="126">
                  <c:v>93.597616000000002</c:v>
                </c:pt>
                <c:pt idx="127">
                  <c:v>93.609692999999993</c:v>
                </c:pt>
                <c:pt idx="128">
                  <c:v>93.681432000000001</c:v>
                </c:pt>
                <c:pt idx="129">
                  <c:v>93.777631</c:v>
                </c:pt>
                <c:pt idx="130">
                  <c:v>93.845907999999994</c:v>
                </c:pt>
                <c:pt idx="131">
                  <c:v>93.860172000000006</c:v>
                </c:pt>
                <c:pt idx="132">
                  <c:v>93.829423000000006</c:v>
                </c:pt>
                <c:pt idx="133">
                  <c:v>93.776095999999995</c:v>
                </c:pt>
                <c:pt idx="134">
                  <c:v>93.727486999999996</c:v>
                </c:pt>
                <c:pt idx="135">
                  <c:v>93.703308000000007</c:v>
                </c:pt>
                <c:pt idx="136">
                  <c:v>93.704160999999999</c:v>
                </c:pt>
                <c:pt idx="137">
                  <c:v>93.715954999999994</c:v>
                </c:pt>
                <c:pt idx="138">
                  <c:v>93.719436999999999</c:v>
                </c:pt>
                <c:pt idx="139">
                  <c:v>93.703702000000007</c:v>
                </c:pt>
                <c:pt idx="140">
                  <c:v>93.677384000000004</c:v>
                </c:pt>
                <c:pt idx="141">
                  <c:v>93.660494</c:v>
                </c:pt>
                <c:pt idx="142">
                  <c:v>93.670340999999993</c:v>
                </c:pt>
                <c:pt idx="143">
                  <c:v>93.717656000000005</c:v>
                </c:pt>
                <c:pt idx="144">
                  <c:v>93.805193000000003</c:v>
                </c:pt>
                <c:pt idx="145">
                  <c:v>93.912988999999996</c:v>
                </c:pt>
                <c:pt idx="146">
                  <c:v>93.991893000000005</c:v>
                </c:pt>
                <c:pt idx="147">
                  <c:v>94.023409999999998</c:v>
                </c:pt>
                <c:pt idx="148">
                  <c:v>94.031368000000001</c:v>
                </c:pt>
                <c:pt idx="149">
                  <c:v>94.002630999999994</c:v>
                </c:pt>
                <c:pt idx="150">
                  <c:v>93.926242000000002</c:v>
                </c:pt>
                <c:pt idx="151">
                  <c:v>93.831919999999997</c:v>
                </c:pt>
                <c:pt idx="152">
                  <c:v>93.754529000000005</c:v>
                </c:pt>
                <c:pt idx="153">
                  <c:v>93.709058999999996</c:v>
                </c:pt>
                <c:pt idx="154">
                  <c:v>93.689458999999999</c:v>
                </c:pt>
                <c:pt idx="155">
                  <c:v>93.679025999999993</c:v>
                </c:pt>
                <c:pt idx="156">
                  <c:v>93.666072999999997</c:v>
                </c:pt>
                <c:pt idx="157">
                  <c:v>93.652154999999993</c:v>
                </c:pt>
                <c:pt idx="158">
                  <c:v>93.647644</c:v>
                </c:pt>
                <c:pt idx="159">
                  <c:v>93.659419999999997</c:v>
                </c:pt>
                <c:pt idx="160">
                  <c:v>93.679152000000002</c:v>
                </c:pt>
                <c:pt idx="161">
                  <c:v>93.684616000000005</c:v>
                </c:pt>
                <c:pt idx="162">
                  <c:v>93.667804000000004</c:v>
                </c:pt>
                <c:pt idx="163">
                  <c:v>93.646660999999995</c:v>
                </c:pt>
                <c:pt idx="164">
                  <c:v>93.632548</c:v>
                </c:pt>
                <c:pt idx="165">
                  <c:v>93.621324000000001</c:v>
                </c:pt>
                <c:pt idx="166">
                  <c:v>93.607819000000006</c:v>
                </c:pt>
                <c:pt idx="167">
                  <c:v>93.588607999999994</c:v>
                </c:pt>
                <c:pt idx="168">
                  <c:v>93.563300999999996</c:v>
                </c:pt>
                <c:pt idx="169">
                  <c:v>93.538919000000007</c:v>
                </c:pt>
                <c:pt idx="170">
                  <c:v>93.522642000000005</c:v>
                </c:pt>
                <c:pt idx="171">
                  <c:v>93.511525000000006</c:v>
                </c:pt>
                <c:pt idx="172">
                  <c:v>93.495538999999994</c:v>
                </c:pt>
                <c:pt idx="173">
                  <c:v>93.472555999999997</c:v>
                </c:pt>
                <c:pt idx="174">
                  <c:v>93.457361000000006</c:v>
                </c:pt>
                <c:pt idx="175">
                  <c:v>93.466756000000004</c:v>
                </c:pt>
                <c:pt idx="176">
                  <c:v>93.501035000000002</c:v>
                </c:pt>
                <c:pt idx="177">
                  <c:v>93.544353000000001</c:v>
                </c:pt>
                <c:pt idx="178">
                  <c:v>93.577832999999998</c:v>
                </c:pt>
                <c:pt idx="179">
                  <c:v>93.604571000000007</c:v>
                </c:pt>
                <c:pt idx="180">
                  <c:v>93.639117999999996</c:v>
                </c:pt>
                <c:pt idx="181">
                  <c:v>93.662227000000001</c:v>
                </c:pt>
                <c:pt idx="182">
                  <c:v>93.647859999999994</c:v>
                </c:pt>
                <c:pt idx="183">
                  <c:v>93.610629000000003</c:v>
                </c:pt>
                <c:pt idx="184">
                  <c:v>93.597318999999999</c:v>
                </c:pt>
                <c:pt idx="185">
                  <c:v>93.627330000000001</c:v>
                </c:pt>
                <c:pt idx="186">
                  <c:v>93.659870999999995</c:v>
                </c:pt>
                <c:pt idx="187">
                  <c:v>93.651235999999997</c:v>
                </c:pt>
                <c:pt idx="188">
                  <c:v>93.601581999999993</c:v>
                </c:pt>
                <c:pt idx="189">
                  <c:v>93.541321999999994</c:v>
                </c:pt>
                <c:pt idx="190">
                  <c:v>93.499409</c:v>
                </c:pt>
                <c:pt idx="191">
                  <c:v>93.484069000000005</c:v>
                </c:pt>
                <c:pt idx="192">
                  <c:v>93.488417999999996</c:v>
                </c:pt>
                <c:pt idx="193">
                  <c:v>93.511769999999999</c:v>
                </c:pt>
                <c:pt idx="194">
                  <c:v>93.557768999999993</c:v>
                </c:pt>
                <c:pt idx="195">
                  <c:v>93.610585999999998</c:v>
                </c:pt>
                <c:pt idx="196">
                  <c:v>93.638538999999994</c:v>
                </c:pt>
                <c:pt idx="197">
                  <c:v>93.613129999999998</c:v>
                </c:pt>
                <c:pt idx="198">
                  <c:v>93.542599999999993</c:v>
                </c:pt>
                <c:pt idx="199">
                  <c:v>93.499958000000007</c:v>
                </c:pt>
                <c:pt idx="200">
                  <c:v>93.528171</c:v>
                </c:pt>
                <c:pt idx="201">
                  <c:v>93.580753000000001</c:v>
                </c:pt>
                <c:pt idx="202">
                  <c:v>93.612976000000003</c:v>
                </c:pt>
                <c:pt idx="203">
                  <c:v>93.622292000000002</c:v>
                </c:pt>
                <c:pt idx="204">
                  <c:v>93.620310000000003</c:v>
                </c:pt>
                <c:pt idx="205">
                  <c:v>93.609403</c:v>
                </c:pt>
                <c:pt idx="206">
                  <c:v>93.582130000000006</c:v>
                </c:pt>
                <c:pt idx="207">
                  <c:v>93.535465000000002</c:v>
                </c:pt>
                <c:pt idx="208">
                  <c:v>93.478674999999996</c:v>
                </c:pt>
                <c:pt idx="209">
                  <c:v>93.429377000000002</c:v>
                </c:pt>
                <c:pt idx="210">
                  <c:v>93.403004999999993</c:v>
                </c:pt>
                <c:pt idx="211">
                  <c:v>93.402533000000005</c:v>
                </c:pt>
                <c:pt idx="212">
                  <c:v>93.418216000000001</c:v>
                </c:pt>
                <c:pt idx="213">
                  <c:v>93.435333</c:v>
                </c:pt>
                <c:pt idx="214">
                  <c:v>93.442143000000002</c:v>
                </c:pt>
                <c:pt idx="215">
                  <c:v>93.437775999999999</c:v>
                </c:pt>
                <c:pt idx="216">
                  <c:v>93.433090000000007</c:v>
                </c:pt>
                <c:pt idx="217">
                  <c:v>93.438224000000005</c:v>
                </c:pt>
                <c:pt idx="218">
                  <c:v>93.451847000000001</c:v>
                </c:pt>
                <c:pt idx="219">
                  <c:v>93.461338999999995</c:v>
                </c:pt>
                <c:pt idx="220">
                  <c:v>93.455162999999999</c:v>
                </c:pt>
                <c:pt idx="221">
                  <c:v>93.448295999999999</c:v>
                </c:pt>
                <c:pt idx="222">
                  <c:v>93.476657000000003</c:v>
                </c:pt>
                <c:pt idx="223">
                  <c:v>93.550218999999998</c:v>
                </c:pt>
                <c:pt idx="224">
                  <c:v>93.639701000000002</c:v>
                </c:pt>
                <c:pt idx="225">
                  <c:v>93.702619999999996</c:v>
                </c:pt>
                <c:pt idx="226">
                  <c:v>93.710029000000006</c:v>
                </c:pt>
                <c:pt idx="227">
                  <c:v>93.661976999999993</c:v>
                </c:pt>
                <c:pt idx="228">
                  <c:v>93.581900000000005</c:v>
                </c:pt>
                <c:pt idx="229">
                  <c:v>93.494418999999994</c:v>
                </c:pt>
                <c:pt idx="230">
                  <c:v>93.409066999999993</c:v>
                </c:pt>
                <c:pt idx="231">
                  <c:v>93.325286000000006</c:v>
                </c:pt>
                <c:pt idx="232">
                  <c:v>93.250286000000003</c:v>
                </c:pt>
                <c:pt idx="233">
                  <c:v>93.206885999999997</c:v>
                </c:pt>
                <c:pt idx="234">
                  <c:v>93.218492999999995</c:v>
                </c:pt>
                <c:pt idx="235">
                  <c:v>93.279970000000006</c:v>
                </c:pt>
                <c:pt idx="236">
                  <c:v>93.355089000000007</c:v>
                </c:pt>
                <c:pt idx="237">
                  <c:v>93.408708000000004</c:v>
                </c:pt>
                <c:pt idx="238">
                  <c:v>93.427019000000001</c:v>
                </c:pt>
                <c:pt idx="239">
                  <c:v>93.412218999999993</c:v>
                </c:pt>
                <c:pt idx="240">
                  <c:v>93.382810000000006</c:v>
                </c:pt>
                <c:pt idx="241">
                  <c:v>93.382261</c:v>
                </c:pt>
                <c:pt idx="242">
                  <c:v>93.446197999999995</c:v>
                </c:pt>
                <c:pt idx="243">
                  <c:v>93.555840000000003</c:v>
                </c:pt>
                <c:pt idx="244">
                  <c:v>93.661216999999994</c:v>
                </c:pt>
                <c:pt idx="245">
                  <c:v>93.731505999999996</c:v>
                </c:pt>
                <c:pt idx="246">
                  <c:v>93.767384000000007</c:v>
                </c:pt>
                <c:pt idx="247">
                  <c:v>93.782666000000006</c:v>
                </c:pt>
                <c:pt idx="248">
                  <c:v>93.785932000000003</c:v>
                </c:pt>
                <c:pt idx="249">
                  <c:v>93.792841999999993</c:v>
                </c:pt>
                <c:pt idx="250">
                  <c:v>93.832111999999995</c:v>
                </c:pt>
                <c:pt idx="251">
                  <c:v>93.898059000000003</c:v>
                </c:pt>
                <c:pt idx="252">
                  <c:v>93.960212999999996</c:v>
                </c:pt>
                <c:pt idx="253">
                  <c:v>93.997394</c:v>
                </c:pt>
                <c:pt idx="254">
                  <c:v>93.971926999999994</c:v>
                </c:pt>
                <c:pt idx="255">
                  <c:v>93.857927000000004</c:v>
                </c:pt>
                <c:pt idx="256">
                  <c:v>93.732684000000006</c:v>
                </c:pt>
                <c:pt idx="257">
                  <c:v>93.684583000000003</c:v>
                </c:pt>
                <c:pt idx="258">
                  <c:v>93.693330000000003</c:v>
                </c:pt>
                <c:pt idx="259">
                  <c:v>93.713519000000005</c:v>
                </c:pt>
                <c:pt idx="260">
                  <c:v>93.734701999999999</c:v>
                </c:pt>
                <c:pt idx="261">
                  <c:v>93.763914999999997</c:v>
                </c:pt>
                <c:pt idx="262">
                  <c:v>93.788552999999993</c:v>
                </c:pt>
                <c:pt idx="263">
                  <c:v>93.768469999999994</c:v>
                </c:pt>
                <c:pt idx="264">
                  <c:v>93.713631000000007</c:v>
                </c:pt>
                <c:pt idx="265">
                  <c:v>93.738701000000006</c:v>
                </c:pt>
                <c:pt idx="266">
                  <c:v>93.889205000000004</c:v>
                </c:pt>
                <c:pt idx="267">
                  <c:v>94.030366999999998</c:v>
                </c:pt>
                <c:pt idx="268">
                  <c:v>94.040739000000002</c:v>
                </c:pt>
                <c:pt idx="269">
                  <c:v>93.945151999999993</c:v>
                </c:pt>
                <c:pt idx="270">
                  <c:v>93.839601000000002</c:v>
                </c:pt>
                <c:pt idx="271">
                  <c:v>93.784858999999997</c:v>
                </c:pt>
                <c:pt idx="272">
                  <c:v>93.774231999999998</c:v>
                </c:pt>
                <c:pt idx="273">
                  <c:v>93.760598999999999</c:v>
                </c:pt>
                <c:pt idx="274">
                  <c:v>93.714457999999993</c:v>
                </c:pt>
                <c:pt idx="275">
                  <c:v>93.659622999999996</c:v>
                </c:pt>
                <c:pt idx="276">
                  <c:v>93.631917999999999</c:v>
                </c:pt>
                <c:pt idx="277">
                  <c:v>93.627337999999995</c:v>
                </c:pt>
                <c:pt idx="278">
                  <c:v>93.615977999999998</c:v>
                </c:pt>
                <c:pt idx="279">
                  <c:v>93.584513999999999</c:v>
                </c:pt>
                <c:pt idx="280">
                  <c:v>93.544214999999994</c:v>
                </c:pt>
                <c:pt idx="281">
                  <c:v>93.507998000000001</c:v>
                </c:pt>
                <c:pt idx="282">
                  <c:v>93.477249</c:v>
                </c:pt>
                <c:pt idx="283">
                  <c:v>93.451763</c:v>
                </c:pt>
                <c:pt idx="284">
                  <c:v>93.445214000000007</c:v>
                </c:pt>
                <c:pt idx="285">
                  <c:v>93.485962000000001</c:v>
                </c:pt>
                <c:pt idx="286">
                  <c:v>93.597830000000002</c:v>
                </c:pt>
                <c:pt idx="287">
                  <c:v>93.764868000000007</c:v>
                </c:pt>
                <c:pt idx="288">
                  <c:v>93.905296000000007</c:v>
                </c:pt>
                <c:pt idx="289">
                  <c:v>93.939944999999994</c:v>
                </c:pt>
                <c:pt idx="290">
                  <c:v>93.886080000000007</c:v>
                </c:pt>
                <c:pt idx="291">
                  <c:v>93.797936000000007</c:v>
                </c:pt>
                <c:pt idx="292">
                  <c:v>93.704085000000006</c:v>
                </c:pt>
                <c:pt idx="293">
                  <c:v>93.626403999999994</c:v>
                </c:pt>
                <c:pt idx="294">
                  <c:v>93.582733000000005</c:v>
                </c:pt>
                <c:pt idx="295">
                  <c:v>93.573447999999999</c:v>
                </c:pt>
                <c:pt idx="296">
                  <c:v>93.579604000000003</c:v>
                </c:pt>
                <c:pt idx="297">
                  <c:v>93.571096999999995</c:v>
                </c:pt>
                <c:pt idx="298">
                  <c:v>93.534610999999998</c:v>
                </c:pt>
                <c:pt idx="299">
                  <c:v>93.491687999999996</c:v>
                </c:pt>
                <c:pt idx="300">
                  <c:v>93.470663999999999</c:v>
                </c:pt>
                <c:pt idx="301">
                  <c:v>93.472176000000005</c:v>
                </c:pt>
                <c:pt idx="302">
                  <c:v>93.480400000000003</c:v>
                </c:pt>
                <c:pt idx="303">
                  <c:v>93.482257000000004</c:v>
                </c:pt>
                <c:pt idx="304">
                  <c:v>93.475834000000006</c:v>
                </c:pt>
                <c:pt idx="305">
                  <c:v>93.469440000000006</c:v>
                </c:pt>
                <c:pt idx="306">
                  <c:v>93.470682999999994</c:v>
                </c:pt>
                <c:pt idx="307">
                  <c:v>93.479218000000003</c:v>
                </c:pt>
                <c:pt idx="308">
                  <c:v>93.488258999999999</c:v>
                </c:pt>
                <c:pt idx="309">
                  <c:v>93.491721999999996</c:v>
                </c:pt>
                <c:pt idx="310">
                  <c:v>93.489890000000003</c:v>
                </c:pt>
                <c:pt idx="311">
                  <c:v>93.498063000000002</c:v>
                </c:pt>
                <c:pt idx="312">
                  <c:v>93.524668000000005</c:v>
                </c:pt>
                <c:pt idx="313">
                  <c:v>93.548903999999993</c:v>
                </c:pt>
                <c:pt idx="314">
                  <c:v>93.549122999999994</c:v>
                </c:pt>
                <c:pt idx="315">
                  <c:v>93.522696999999994</c:v>
                </c:pt>
                <c:pt idx="316">
                  <c:v>93.474805000000003</c:v>
                </c:pt>
                <c:pt idx="317">
                  <c:v>93.415570000000002</c:v>
                </c:pt>
                <c:pt idx="318">
                  <c:v>93.363459000000006</c:v>
                </c:pt>
                <c:pt idx="319">
                  <c:v>93.335825</c:v>
                </c:pt>
                <c:pt idx="320">
                  <c:v>93.338730999999996</c:v>
                </c:pt>
                <c:pt idx="321">
                  <c:v>93.357680000000002</c:v>
                </c:pt>
                <c:pt idx="322">
                  <c:v>93.362206</c:v>
                </c:pt>
                <c:pt idx="323">
                  <c:v>93.327241000000001</c:v>
                </c:pt>
                <c:pt idx="324">
                  <c:v>93.289769000000007</c:v>
                </c:pt>
                <c:pt idx="325">
                  <c:v>93.331000000000003</c:v>
                </c:pt>
                <c:pt idx="326">
                  <c:v>93.420265000000001</c:v>
                </c:pt>
                <c:pt idx="327">
                  <c:v>93.453498999999994</c:v>
                </c:pt>
                <c:pt idx="328">
                  <c:v>93.391478000000006</c:v>
                </c:pt>
                <c:pt idx="329">
                  <c:v>93.263976999999997</c:v>
                </c:pt>
                <c:pt idx="330">
                  <c:v>93.158614999999998</c:v>
                </c:pt>
                <c:pt idx="331">
                  <c:v>93.153430999999998</c:v>
                </c:pt>
                <c:pt idx="332">
                  <c:v>93.197665000000001</c:v>
                </c:pt>
                <c:pt idx="333">
                  <c:v>93.203907000000001</c:v>
                </c:pt>
                <c:pt idx="334">
                  <c:v>93.164192</c:v>
                </c:pt>
                <c:pt idx="335">
                  <c:v>93.121785000000003</c:v>
                </c:pt>
                <c:pt idx="336">
                  <c:v>93.111429999999999</c:v>
                </c:pt>
                <c:pt idx="337">
                  <c:v>93.134867999999997</c:v>
                </c:pt>
                <c:pt idx="338">
                  <c:v>93.164798000000005</c:v>
                </c:pt>
                <c:pt idx="339">
                  <c:v>93.168779000000001</c:v>
                </c:pt>
                <c:pt idx="340">
                  <c:v>93.134564999999995</c:v>
                </c:pt>
                <c:pt idx="341">
                  <c:v>93.073843999999994</c:v>
                </c:pt>
                <c:pt idx="342">
                  <c:v>93.007703000000006</c:v>
                </c:pt>
                <c:pt idx="343">
                  <c:v>92.955358000000004</c:v>
                </c:pt>
                <c:pt idx="344">
                  <c:v>92.932795999999996</c:v>
                </c:pt>
                <c:pt idx="345">
                  <c:v>92.947097999999997</c:v>
                </c:pt>
                <c:pt idx="346">
                  <c:v>92.995226000000002</c:v>
                </c:pt>
                <c:pt idx="347">
                  <c:v>93.079723000000001</c:v>
                </c:pt>
                <c:pt idx="348">
                  <c:v>93.205468999999994</c:v>
                </c:pt>
                <c:pt idx="349">
                  <c:v>93.340779999999995</c:v>
                </c:pt>
                <c:pt idx="350">
                  <c:v>93.388756000000001</c:v>
                </c:pt>
                <c:pt idx="351">
                  <c:v>93.311959000000002</c:v>
                </c:pt>
                <c:pt idx="352">
                  <c:v>93.226665999999994</c:v>
                </c:pt>
                <c:pt idx="353">
                  <c:v>93.180366000000006</c:v>
                </c:pt>
                <c:pt idx="354">
                  <c:v>93.121747999999997</c:v>
                </c:pt>
                <c:pt idx="355">
                  <c:v>93.032982000000004</c:v>
                </c:pt>
                <c:pt idx="356">
                  <c:v>92.933035000000004</c:v>
                </c:pt>
                <c:pt idx="357">
                  <c:v>92.842731999999998</c:v>
                </c:pt>
                <c:pt idx="358">
                  <c:v>92.773124999999993</c:v>
                </c:pt>
                <c:pt idx="359">
                  <c:v>92.725324000000001</c:v>
                </c:pt>
                <c:pt idx="360">
                  <c:v>92.691736000000006</c:v>
                </c:pt>
                <c:pt idx="361">
                  <c:v>92.665374999999997</c:v>
                </c:pt>
                <c:pt idx="362">
                  <c:v>92.650932999999995</c:v>
                </c:pt>
                <c:pt idx="363">
                  <c:v>92.658974999999998</c:v>
                </c:pt>
                <c:pt idx="364">
                  <c:v>92.688068000000001</c:v>
                </c:pt>
                <c:pt idx="365">
                  <c:v>92.719187000000005</c:v>
                </c:pt>
                <c:pt idx="366">
                  <c:v>92.734143000000003</c:v>
                </c:pt>
                <c:pt idx="367">
                  <c:v>92.738730000000004</c:v>
                </c:pt>
                <c:pt idx="368">
                  <c:v>92.759344999999996</c:v>
                </c:pt>
                <c:pt idx="369">
                  <c:v>92.815657999999999</c:v>
                </c:pt>
                <c:pt idx="370">
                  <c:v>92.887341000000006</c:v>
                </c:pt>
                <c:pt idx="371">
                  <c:v>92.914441999999994</c:v>
                </c:pt>
                <c:pt idx="372">
                  <c:v>92.877234999999999</c:v>
                </c:pt>
                <c:pt idx="373">
                  <c:v>92.799002999999999</c:v>
                </c:pt>
                <c:pt idx="374">
                  <c:v>92.689249000000004</c:v>
                </c:pt>
                <c:pt idx="375">
                  <c:v>92.577022999999997</c:v>
                </c:pt>
                <c:pt idx="376">
                  <c:v>92.503338999999997</c:v>
                </c:pt>
                <c:pt idx="377">
                  <c:v>92.481870000000001</c:v>
                </c:pt>
                <c:pt idx="378">
                  <c:v>92.488102999999995</c:v>
                </c:pt>
                <c:pt idx="379">
                  <c:v>92.470219</c:v>
                </c:pt>
                <c:pt idx="380">
                  <c:v>92.393608</c:v>
                </c:pt>
                <c:pt idx="381">
                  <c:v>92.298486999999994</c:v>
                </c:pt>
                <c:pt idx="382">
                  <c:v>92.256174000000001</c:v>
                </c:pt>
                <c:pt idx="383">
                  <c:v>92.266520999999997</c:v>
                </c:pt>
                <c:pt idx="384">
                  <c:v>92.283141999999998</c:v>
                </c:pt>
                <c:pt idx="385">
                  <c:v>92.280756999999994</c:v>
                </c:pt>
                <c:pt idx="386">
                  <c:v>92.262494000000004</c:v>
                </c:pt>
                <c:pt idx="387">
                  <c:v>92.242492999999996</c:v>
                </c:pt>
                <c:pt idx="388">
                  <c:v>92.225768000000002</c:v>
                </c:pt>
                <c:pt idx="389">
                  <c:v>92.203646000000006</c:v>
                </c:pt>
                <c:pt idx="390">
                  <c:v>92.171989999999994</c:v>
                </c:pt>
                <c:pt idx="391">
                  <c:v>92.143039999999999</c:v>
                </c:pt>
                <c:pt idx="392">
                  <c:v>92.131369000000007</c:v>
                </c:pt>
                <c:pt idx="393">
                  <c:v>92.132497999999998</c:v>
                </c:pt>
                <c:pt idx="394">
                  <c:v>92.125979999999998</c:v>
                </c:pt>
                <c:pt idx="395">
                  <c:v>92.102535000000003</c:v>
                </c:pt>
                <c:pt idx="396">
                  <c:v>92.074894</c:v>
                </c:pt>
                <c:pt idx="397">
                  <c:v>92.056214999999995</c:v>
                </c:pt>
                <c:pt idx="398">
                  <c:v>92.039229000000006</c:v>
                </c:pt>
                <c:pt idx="399">
                  <c:v>92.002567999999997</c:v>
                </c:pt>
                <c:pt idx="400">
                  <c:v>91.939739000000003</c:v>
                </c:pt>
                <c:pt idx="401">
                  <c:v>91.870149999999995</c:v>
                </c:pt>
                <c:pt idx="402">
                  <c:v>91.819353000000007</c:v>
                </c:pt>
                <c:pt idx="403">
                  <c:v>91.798499000000007</c:v>
                </c:pt>
                <c:pt idx="404">
                  <c:v>91.800848000000002</c:v>
                </c:pt>
                <c:pt idx="405">
                  <c:v>91.811948000000001</c:v>
                </c:pt>
                <c:pt idx="406">
                  <c:v>91.824122000000003</c:v>
                </c:pt>
                <c:pt idx="407">
                  <c:v>91.839664999999997</c:v>
                </c:pt>
                <c:pt idx="408">
                  <c:v>91.860460000000003</c:v>
                </c:pt>
                <c:pt idx="409">
                  <c:v>91.885311999999999</c:v>
                </c:pt>
                <c:pt idx="410">
                  <c:v>91.905471000000006</c:v>
                </c:pt>
                <c:pt idx="411">
                  <c:v>91.896234000000007</c:v>
                </c:pt>
                <c:pt idx="412">
                  <c:v>91.833828999999994</c:v>
                </c:pt>
                <c:pt idx="413">
                  <c:v>91.741918999999996</c:v>
                </c:pt>
                <c:pt idx="414">
                  <c:v>91.661354000000003</c:v>
                </c:pt>
                <c:pt idx="415">
                  <c:v>91.589692999999997</c:v>
                </c:pt>
                <c:pt idx="416">
                  <c:v>91.518378999999996</c:v>
                </c:pt>
                <c:pt idx="417">
                  <c:v>91.460857000000004</c:v>
                </c:pt>
                <c:pt idx="418">
                  <c:v>91.421744000000004</c:v>
                </c:pt>
                <c:pt idx="419">
                  <c:v>91.381912999999997</c:v>
                </c:pt>
                <c:pt idx="420">
                  <c:v>91.321123</c:v>
                </c:pt>
                <c:pt idx="421">
                  <c:v>91.240526000000003</c:v>
                </c:pt>
                <c:pt idx="422">
                  <c:v>91.157942000000006</c:v>
                </c:pt>
                <c:pt idx="423">
                  <c:v>91.089053000000007</c:v>
                </c:pt>
                <c:pt idx="424">
                  <c:v>91.039826000000005</c:v>
                </c:pt>
                <c:pt idx="425">
                  <c:v>91.014218999999997</c:v>
                </c:pt>
                <c:pt idx="426">
                  <c:v>91.015685000000005</c:v>
                </c:pt>
                <c:pt idx="427">
                  <c:v>91.038274000000001</c:v>
                </c:pt>
                <c:pt idx="428">
                  <c:v>91.061852999999999</c:v>
                </c:pt>
                <c:pt idx="429">
                  <c:v>91.062679000000003</c:v>
                </c:pt>
                <c:pt idx="430">
                  <c:v>91.026938999999999</c:v>
                </c:pt>
                <c:pt idx="431">
                  <c:v>90.959905000000006</c:v>
                </c:pt>
                <c:pt idx="432">
                  <c:v>90.896190000000004</c:v>
                </c:pt>
                <c:pt idx="433">
                  <c:v>90.893279000000007</c:v>
                </c:pt>
                <c:pt idx="434">
                  <c:v>90.962592999999998</c:v>
                </c:pt>
                <c:pt idx="435">
                  <c:v>91.036904000000007</c:v>
                </c:pt>
                <c:pt idx="436">
                  <c:v>91.055387999999994</c:v>
                </c:pt>
                <c:pt idx="437">
                  <c:v>91.018636000000001</c:v>
                </c:pt>
                <c:pt idx="438">
                  <c:v>90.957605000000001</c:v>
                </c:pt>
                <c:pt idx="439">
                  <c:v>90.898788999999994</c:v>
                </c:pt>
                <c:pt idx="440">
                  <c:v>90.854909000000006</c:v>
                </c:pt>
                <c:pt idx="441">
                  <c:v>90.823419000000001</c:v>
                </c:pt>
                <c:pt idx="442">
                  <c:v>90.788897000000006</c:v>
                </c:pt>
                <c:pt idx="443">
                  <c:v>90.736445000000003</c:v>
                </c:pt>
                <c:pt idx="444">
                  <c:v>90.665373000000002</c:v>
                </c:pt>
                <c:pt idx="445">
                  <c:v>90.589782999999997</c:v>
                </c:pt>
                <c:pt idx="446">
                  <c:v>90.527821000000003</c:v>
                </c:pt>
                <c:pt idx="447">
                  <c:v>90.491017999999997</c:v>
                </c:pt>
                <c:pt idx="448">
                  <c:v>90.480343000000005</c:v>
                </c:pt>
                <c:pt idx="449">
                  <c:v>90.487941000000006</c:v>
                </c:pt>
                <c:pt idx="450">
                  <c:v>90.502381</c:v>
                </c:pt>
                <c:pt idx="451">
                  <c:v>90.514004999999997</c:v>
                </c:pt>
                <c:pt idx="452">
                  <c:v>90.515739999999994</c:v>
                </c:pt>
                <c:pt idx="453">
                  <c:v>90.505988000000002</c:v>
                </c:pt>
                <c:pt idx="454">
                  <c:v>90.493654000000006</c:v>
                </c:pt>
                <c:pt idx="455">
                  <c:v>90.486288000000002</c:v>
                </c:pt>
                <c:pt idx="456">
                  <c:v>90.471902999999998</c:v>
                </c:pt>
                <c:pt idx="457">
                  <c:v>90.432379999999995</c:v>
                </c:pt>
                <c:pt idx="458">
                  <c:v>90.368983</c:v>
                </c:pt>
                <c:pt idx="459">
                  <c:v>90.299378000000004</c:v>
                </c:pt>
                <c:pt idx="460">
                  <c:v>90.235478000000001</c:v>
                </c:pt>
                <c:pt idx="461">
                  <c:v>90.174824000000001</c:v>
                </c:pt>
                <c:pt idx="462">
                  <c:v>90.115346000000002</c:v>
                </c:pt>
                <c:pt idx="463">
                  <c:v>90.070750000000004</c:v>
                </c:pt>
                <c:pt idx="464">
                  <c:v>90.059123</c:v>
                </c:pt>
                <c:pt idx="465">
                  <c:v>90.074602999999996</c:v>
                </c:pt>
                <c:pt idx="466">
                  <c:v>90.086292999999998</c:v>
                </c:pt>
                <c:pt idx="467">
                  <c:v>90.069013999999996</c:v>
                </c:pt>
                <c:pt idx="468">
                  <c:v>90.025092999999998</c:v>
                </c:pt>
                <c:pt idx="469">
                  <c:v>89.97775</c:v>
                </c:pt>
                <c:pt idx="470">
                  <c:v>89.949928999999997</c:v>
                </c:pt>
                <c:pt idx="471">
                  <c:v>89.948040000000006</c:v>
                </c:pt>
                <c:pt idx="472">
                  <c:v>89.959886999999995</c:v>
                </c:pt>
                <c:pt idx="473">
                  <c:v>89.964388999999997</c:v>
                </c:pt>
                <c:pt idx="474">
                  <c:v>89.943538000000004</c:v>
                </c:pt>
                <c:pt idx="475">
                  <c:v>89.891146000000006</c:v>
                </c:pt>
                <c:pt idx="476">
                  <c:v>89.818601999999998</c:v>
                </c:pt>
                <c:pt idx="477">
                  <c:v>89.753184000000005</c:v>
                </c:pt>
                <c:pt idx="478">
                  <c:v>89.720930999999993</c:v>
                </c:pt>
                <c:pt idx="479">
                  <c:v>89.727525999999997</c:v>
                </c:pt>
                <c:pt idx="480">
                  <c:v>89.757452999999998</c:v>
                </c:pt>
                <c:pt idx="481">
                  <c:v>89.786700999999994</c:v>
                </c:pt>
                <c:pt idx="482">
                  <c:v>89.796881999999997</c:v>
                </c:pt>
                <c:pt idx="483">
                  <c:v>89.784836999999996</c:v>
                </c:pt>
                <c:pt idx="484">
                  <c:v>89.760019</c:v>
                </c:pt>
                <c:pt idx="485">
                  <c:v>89.731953000000004</c:v>
                </c:pt>
                <c:pt idx="486">
                  <c:v>89.702766999999994</c:v>
                </c:pt>
                <c:pt idx="487">
                  <c:v>89.669291999999999</c:v>
                </c:pt>
                <c:pt idx="488">
                  <c:v>89.627774000000002</c:v>
                </c:pt>
                <c:pt idx="489">
                  <c:v>89.578795</c:v>
                </c:pt>
                <c:pt idx="490">
                  <c:v>89.533900000000003</c:v>
                </c:pt>
                <c:pt idx="491">
                  <c:v>89.513587000000001</c:v>
                </c:pt>
                <c:pt idx="492">
                  <c:v>89.527638999999994</c:v>
                </c:pt>
                <c:pt idx="493">
                  <c:v>89.559999000000005</c:v>
                </c:pt>
                <c:pt idx="494">
                  <c:v>89.580201000000002</c:v>
                </c:pt>
                <c:pt idx="495">
                  <c:v>89.568123</c:v>
                </c:pt>
                <c:pt idx="496">
                  <c:v>89.530794999999998</c:v>
                </c:pt>
                <c:pt idx="497">
                  <c:v>89.496157999999994</c:v>
                </c:pt>
                <c:pt idx="498">
                  <c:v>89.480928000000006</c:v>
                </c:pt>
                <c:pt idx="499">
                  <c:v>89.473911999999999</c:v>
                </c:pt>
                <c:pt idx="500">
                  <c:v>89.457802999999998</c:v>
                </c:pt>
                <c:pt idx="501">
                  <c:v>89.429886999999994</c:v>
                </c:pt>
                <c:pt idx="502">
                  <c:v>89.396216999999993</c:v>
                </c:pt>
                <c:pt idx="503">
                  <c:v>89.358247000000006</c:v>
                </c:pt>
                <c:pt idx="504">
                  <c:v>89.311438999999993</c:v>
                </c:pt>
                <c:pt idx="505">
                  <c:v>89.252600999999999</c:v>
                </c:pt>
                <c:pt idx="506">
                  <c:v>89.183819999999997</c:v>
                </c:pt>
                <c:pt idx="507">
                  <c:v>89.112317000000004</c:v>
                </c:pt>
                <c:pt idx="508">
                  <c:v>89.049767000000003</c:v>
                </c:pt>
                <c:pt idx="509">
                  <c:v>89.008863000000005</c:v>
                </c:pt>
                <c:pt idx="510">
                  <c:v>88.997354000000001</c:v>
                </c:pt>
                <c:pt idx="511">
                  <c:v>89.014655000000005</c:v>
                </c:pt>
                <c:pt idx="512">
                  <c:v>89.052453</c:v>
                </c:pt>
                <c:pt idx="513">
                  <c:v>89.095246000000003</c:v>
                </c:pt>
                <c:pt idx="514">
                  <c:v>89.121504000000002</c:v>
                </c:pt>
                <c:pt idx="515">
                  <c:v>89.112342999999996</c:v>
                </c:pt>
                <c:pt idx="516">
                  <c:v>89.066119</c:v>
                </c:pt>
                <c:pt idx="517">
                  <c:v>89.004661999999996</c:v>
                </c:pt>
                <c:pt idx="518">
                  <c:v>88.958635999999998</c:v>
                </c:pt>
                <c:pt idx="519">
                  <c:v>88.939171999999999</c:v>
                </c:pt>
                <c:pt idx="520">
                  <c:v>88.928375000000003</c:v>
                </c:pt>
                <c:pt idx="521">
                  <c:v>88.902569</c:v>
                </c:pt>
                <c:pt idx="522">
                  <c:v>88.856979999999993</c:v>
                </c:pt>
                <c:pt idx="523">
                  <c:v>88.805235999999994</c:v>
                </c:pt>
                <c:pt idx="524">
                  <c:v>88.762452999999994</c:v>
                </c:pt>
                <c:pt idx="525">
                  <c:v>88.733603000000002</c:v>
                </c:pt>
                <c:pt idx="526">
                  <c:v>88.716085000000007</c:v>
                </c:pt>
                <c:pt idx="527">
                  <c:v>88.708247</c:v>
                </c:pt>
                <c:pt idx="528">
                  <c:v>88.711034999999995</c:v>
                </c:pt>
                <c:pt idx="529">
                  <c:v>88.721348000000006</c:v>
                </c:pt>
                <c:pt idx="530">
                  <c:v>88.727592999999999</c:v>
                </c:pt>
                <c:pt idx="531">
                  <c:v>88.716374999999999</c:v>
                </c:pt>
                <c:pt idx="532">
                  <c:v>88.685004000000006</c:v>
                </c:pt>
                <c:pt idx="533">
                  <c:v>88.645228000000003</c:v>
                </c:pt>
                <c:pt idx="534">
                  <c:v>88.611940000000004</c:v>
                </c:pt>
                <c:pt idx="535">
                  <c:v>88.589270999999997</c:v>
                </c:pt>
                <c:pt idx="536">
                  <c:v>88.570768999999999</c:v>
                </c:pt>
                <c:pt idx="537">
                  <c:v>88.551050000000004</c:v>
                </c:pt>
                <c:pt idx="538">
                  <c:v>88.532180999999994</c:v>
                </c:pt>
                <c:pt idx="539">
                  <c:v>88.516878000000005</c:v>
                </c:pt>
                <c:pt idx="540">
                  <c:v>88.500659999999996</c:v>
                </c:pt>
                <c:pt idx="541">
                  <c:v>88.477357999999995</c:v>
                </c:pt>
                <c:pt idx="542">
                  <c:v>88.450788000000003</c:v>
                </c:pt>
                <c:pt idx="543">
                  <c:v>88.434276999999994</c:v>
                </c:pt>
                <c:pt idx="544">
                  <c:v>88.436375999999996</c:v>
                </c:pt>
                <c:pt idx="545">
                  <c:v>88.451194000000001</c:v>
                </c:pt>
                <c:pt idx="546">
                  <c:v>88.466072999999994</c:v>
                </c:pt>
                <c:pt idx="547">
                  <c:v>88.475168999999994</c:v>
                </c:pt>
                <c:pt idx="548">
                  <c:v>88.480350000000001</c:v>
                </c:pt>
                <c:pt idx="549">
                  <c:v>88.481887</c:v>
                </c:pt>
                <c:pt idx="550">
                  <c:v>88.475387999999995</c:v>
                </c:pt>
                <c:pt idx="551">
                  <c:v>88.459029000000001</c:v>
                </c:pt>
                <c:pt idx="552">
                  <c:v>88.437828999999994</c:v>
                </c:pt>
                <c:pt idx="553">
                  <c:v>88.416809000000001</c:v>
                </c:pt>
                <c:pt idx="554">
                  <c:v>88.393231999999998</c:v>
                </c:pt>
                <c:pt idx="555">
                  <c:v>88.361447999999996</c:v>
                </c:pt>
                <c:pt idx="556">
                  <c:v>88.322783999999999</c:v>
                </c:pt>
                <c:pt idx="557">
                  <c:v>88.284049999999993</c:v>
                </c:pt>
                <c:pt idx="558">
                  <c:v>88.249476000000001</c:v>
                </c:pt>
                <c:pt idx="559">
                  <c:v>88.221974000000003</c:v>
                </c:pt>
                <c:pt idx="560">
                  <c:v>88.211447000000007</c:v>
                </c:pt>
                <c:pt idx="561">
                  <c:v>88.232308000000003</c:v>
                </c:pt>
                <c:pt idx="562">
                  <c:v>88.287194999999997</c:v>
                </c:pt>
                <c:pt idx="563">
                  <c:v>88.355458999999996</c:v>
                </c:pt>
                <c:pt idx="564">
                  <c:v>88.403234999999995</c:v>
                </c:pt>
                <c:pt idx="565">
                  <c:v>88.408445999999998</c:v>
                </c:pt>
                <c:pt idx="566">
                  <c:v>88.377127999999999</c:v>
                </c:pt>
                <c:pt idx="567">
                  <c:v>88.337438000000006</c:v>
                </c:pt>
                <c:pt idx="568">
                  <c:v>88.316219000000004</c:v>
                </c:pt>
                <c:pt idx="569">
                  <c:v>88.317102000000006</c:v>
                </c:pt>
                <c:pt idx="570">
                  <c:v>88.320871999999994</c:v>
                </c:pt>
                <c:pt idx="571">
                  <c:v>88.309335000000004</c:v>
                </c:pt>
                <c:pt idx="572">
                  <c:v>88.286072000000004</c:v>
                </c:pt>
                <c:pt idx="573">
                  <c:v>88.269504999999995</c:v>
                </c:pt>
                <c:pt idx="574">
                  <c:v>88.267526000000004</c:v>
                </c:pt>
                <c:pt idx="575">
                  <c:v>88.266392999999994</c:v>
                </c:pt>
                <c:pt idx="576">
                  <c:v>88.246740000000003</c:v>
                </c:pt>
                <c:pt idx="577">
                  <c:v>88.204316000000006</c:v>
                </c:pt>
                <c:pt idx="578">
                  <c:v>88.151544000000001</c:v>
                </c:pt>
                <c:pt idx="579">
                  <c:v>88.102314000000007</c:v>
                </c:pt>
                <c:pt idx="580">
                  <c:v>88.061408999999998</c:v>
                </c:pt>
                <c:pt idx="581">
                  <c:v>88.029570000000007</c:v>
                </c:pt>
                <c:pt idx="582">
                  <c:v>88.011745000000005</c:v>
                </c:pt>
                <c:pt idx="583">
                  <c:v>88.015282999999997</c:v>
                </c:pt>
                <c:pt idx="584">
                  <c:v>88.041506999999996</c:v>
                </c:pt>
                <c:pt idx="585">
                  <c:v>88.081327000000002</c:v>
                </c:pt>
                <c:pt idx="586">
                  <c:v>88.118148000000005</c:v>
                </c:pt>
                <c:pt idx="587">
                  <c:v>88.134524999999996</c:v>
                </c:pt>
                <c:pt idx="588">
                  <c:v>88.119708000000003</c:v>
                </c:pt>
                <c:pt idx="589">
                  <c:v>88.076690999999997</c:v>
                </c:pt>
                <c:pt idx="590">
                  <c:v>88.023850999999993</c:v>
                </c:pt>
                <c:pt idx="591">
                  <c:v>87.984888999999995</c:v>
                </c:pt>
                <c:pt idx="592">
                  <c:v>87.972071999999997</c:v>
                </c:pt>
                <c:pt idx="593">
                  <c:v>87.979386000000005</c:v>
                </c:pt>
                <c:pt idx="594">
                  <c:v>87.99427</c:v>
                </c:pt>
                <c:pt idx="595">
                  <c:v>88.013367000000002</c:v>
                </c:pt>
                <c:pt idx="596">
                  <c:v>88.041258999999997</c:v>
                </c:pt>
                <c:pt idx="597">
                  <c:v>88.074591999999996</c:v>
                </c:pt>
                <c:pt idx="598">
                  <c:v>88.095678000000007</c:v>
                </c:pt>
                <c:pt idx="599">
                  <c:v>88.087107000000003</c:v>
                </c:pt>
                <c:pt idx="600">
                  <c:v>88.048569000000001</c:v>
                </c:pt>
                <c:pt idx="601">
                  <c:v>87.995258000000007</c:v>
                </c:pt>
                <c:pt idx="602">
                  <c:v>87.943872999999996</c:v>
                </c:pt>
                <c:pt idx="603">
                  <c:v>87.904255000000006</c:v>
                </c:pt>
                <c:pt idx="604">
                  <c:v>87.880358999999999</c:v>
                </c:pt>
                <c:pt idx="605">
                  <c:v>87.872088000000005</c:v>
                </c:pt>
                <c:pt idx="606">
                  <c:v>87.875626999999994</c:v>
                </c:pt>
                <c:pt idx="607">
                  <c:v>87.886172999999999</c:v>
                </c:pt>
                <c:pt idx="608">
                  <c:v>87.900058000000001</c:v>
                </c:pt>
                <c:pt idx="609">
                  <c:v>87.910223000000002</c:v>
                </c:pt>
                <c:pt idx="610">
                  <c:v>87.902209999999997</c:v>
                </c:pt>
                <c:pt idx="611">
                  <c:v>87.863877000000002</c:v>
                </c:pt>
                <c:pt idx="612">
                  <c:v>87.802282000000005</c:v>
                </c:pt>
                <c:pt idx="613">
                  <c:v>87.744349</c:v>
                </c:pt>
                <c:pt idx="614">
                  <c:v>87.714867999999996</c:v>
                </c:pt>
                <c:pt idx="615">
                  <c:v>87.714920000000006</c:v>
                </c:pt>
                <c:pt idx="616">
                  <c:v>87.725493</c:v>
                </c:pt>
                <c:pt idx="617">
                  <c:v>87.729028</c:v>
                </c:pt>
                <c:pt idx="618">
                  <c:v>87.721919999999997</c:v>
                </c:pt>
                <c:pt idx="619">
                  <c:v>87.709991000000002</c:v>
                </c:pt>
                <c:pt idx="620">
                  <c:v>87.700526999999994</c:v>
                </c:pt>
                <c:pt idx="621">
                  <c:v>87.698860999999994</c:v>
                </c:pt>
                <c:pt idx="622">
                  <c:v>87.705595000000002</c:v>
                </c:pt>
                <c:pt idx="623">
                  <c:v>87.714961000000002</c:v>
                </c:pt>
                <c:pt idx="624">
                  <c:v>87.719994</c:v>
                </c:pt>
                <c:pt idx="625">
                  <c:v>87.721267999999995</c:v>
                </c:pt>
                <c:pt idx="626">
                  <c:v>87.726580999999996</c:v>
                </c:pt>
                <c:pt idx="627">
                  <c:v>87.739284999999995</c:v>
                </c:pt>
                <c:pt idx="628">
                  <c:v>87.749812000000006</c:v>
                </c:pt>
                <c:pt idx="629">
                  <c:v>87.742571999999996</c:v>
                </c:pt>
                <c:pt idx="630">
                  <c:v>87.711436000000006</c:v>
                </c:pt>
                <c:pt idx="631">
                  <c:v>87.667180999999999</c:v>
                </c:pt>
                <c:pt idx="632">
                  <c:v>87.630026000000001</c:v>
                </c:pt>
                <c:pt idx="633">
                  <c:v>87.615226000000007</c:v>
                </c:pt>
                <c:pt idx="634">
                  <c:v>87.624180999999993</c:v>
                </c:pt>
                <c:pt idx="635">
                  <c:v>87.646215999999995</c:v>
                </c:pt>
                <c:pt idx="636">
                  <c:v>87.667152000000002</c:v>
                </c:pt>
                <c:pt idx="637">
                  <c:v>87.676833999999999</c:v>
                </c:pt>
                <c:pt idx="638">
                  <c:v>87.671192000000005</c:v>
                </c:pt>
                <c:pt idx="639">
                  <c:v>87.650335999999996</c:v>
                </c:pt>
                <c:pt idx="640">
                  <c:v>87.616529999999997</c:v>
                </c:pt>
                <c:pt idx="641">
                  <c:v>87.574646999999999</c:v>
                </c:pt>
                <c:pt idx="642">
                  <c:v>87.534177</c:v>
                </c:pt>
                <c:pt idx="643">
                  <c:v>87.508401000000006</c:v>
                </c:pt>
                <c:pt idx="644">
                  <c:v>87.507463000000001</c:v>
                </c:pt>
                <c:pt idx="645">
                  <c:v>87.529481000000004</c:v>
                </c:pt>
                <c:pt idx="646">
                  <c:v>87.559608999999995</c:v>
                </c:pt>
                <c:pt idx="647">
                  <c:v>87.580466000000001</c:v>
                </c:pt>
                <c:pt idx="648">
                  <c:v>87.583933999999999</c:v>
                </c:pt>
                <c:pt idx="649">
                  <c:v>87.572990000000004</c:v>
                </c:pt>
                <c:pt idx="650">
                  <c:v>87.554315000000003</c:v>
                </c:pt>
                <c:pt idx="651">
                  <c:v>87.531662999999995</c:v>
                </c:pt>
                <c:pt idx="652">
                  <c:v>87.506084999999999</c:v>
                </c:pt>
                <c:pt idx="653">
                  <c:v>87.479427000000001</c:v>
                </c:pt>
                <c:pt idx="654">
                  <c:v>87.455792000000002</c:v>
                </c:pt>
                <c:pt idx="655">
                  <c:v>87.440386000000004</c:v>
                </c:pt>
                <c:pt idx="656">
                  <c:v>87.437186999999994</c:v>
                </c:pt>
                <c:pt idx="657">
                  <c:v>87.445334000000003</c:v>
                </c:pt>
                <c:pt idx="658">
                  <c:v>87.456006000000002</c:v>
                </c:pt>
                <c:pt idx="659">
                  <c:v>87.455254999999994</c:v>
                </c:pt>
                <c:pt idx="660">
                  <c:v>87.434032999999999</c:v>
                </c:pt>
                <c:pt idx="661">
                  <c:v>87.397518000000005</c:v>
                </c:pt>
                <c:pt idx="662">
                  <c:v>87.363468999999995</c:v>
                </c:pt>
                <c:pt idx="663">
                  <c:v>87.348885999999993</c:v>
                </c:pt>
                <c:pt idx="664">
                  <c:v>87.355970999999997</c:v>
                </c:pt>
                <c:pt idx="665">
                  <c:v>87.370625000000004</c:v>
                </c:pt>
                <c:pt idx="666">
                  <c:v>87.375074999999995</c:v>
                </c:pt>
                <c:pt idx="667">
                  <c:v>87.361565999999996</c:v>
                </c:pt>
                <c:pt idx="668">
                  <c:v>87.335120000000003</c:v>
                </c:pt>
                <c:pt idx="669">
                  <c:v>87.306963999999994</c:v>
                </c:pt>
                <c:pt idx="670">
                  <c:v>87.288160000000005</c:v>
                </c:pt>
                <c:pt idx="671">
                  <c:v>87.287173999999993</c:v>
                </c:pt>
                <c:pt idx="672">
                  <c:v>87.306622000000004</c:v>
                </c:pt>
                <c:pt idx="673">
                  <c:v>87.338037</c:v>
                </c:pt>
                <c:pt idx="674">
                  <c:v>87.363271999999995</c:v>
                </c:pt>
                <c:pt idx="675">
                  <c:v>87.367265000000003</c:v>
                </c:pt>
                <c:pt idx="676">
                  <c:v>87.350363000000002</c:v>
                </c:pt>
                <c:pt idx="677">
                  <c:v>87.325834999999998</c:v>
                </c:pt>
                <c:pt idx="678">
                  <c:v>87.306815999999998</c:v>
                </c:pt>
                <c:pt idx="679">
                  <c:v>87.298893000000007</c:v>
                </c:pt>
                <c:pt idx="680">
                  <c:v>87.302443999999994</c:v>
                </c:pt>
                <c:pt idx="681">
                  <c:v>87.314712999999998</c:v>
                </c:pt>
                <c:pt idx="682">
                  <c:v>87.327630999999997</c:v>
                </c:pt>
                <c:pt idx="683">
                  <c:v>87.330278000000007</c:v>
                </c:pt>
                <c:pt idx="684">
                  <c:v>87.31926</c:v>
                </c:pt>
                <c:pt idx="685">
                  <c:v>87.304686000000004</c:v>
                </c:pt>
                <c:pt idx="686">
                  <c:v>87.301118000000002</c:v>
                </c:pt>
                <c:pt idx="687">
                  <c:v>87.311680999999993</c:v>
                </c:pt>
                <c:pt idx="688">
                  <c:v>87.323465999999996</c:v>
                </c:pt>
                <c:pt idx="689">
                  <c:v>87.319675000000004</c:v>
                </c:pt>
                <c:pt idx="690">
                  <c:v>87.296160999999998</c:v>
                </c:pt>
                <c:pt idx="691">
                  <c:v>87.266273999999996</c:v>
                </c:pt>
                <c:pt idx="692">
                  <c:v>87.248637000000002</c:v>
                </c:pt>
                <c:pt idx="693">
                  <c:v>87.249032</c:v>
                </c:pt>
                <c:pt idx="694">
                  <c:v>87.255241999999996</c:v>
                </c:pt>
                <c:pt idx="695">
                  <c:v>87.250675000000001</c:v>
                </c:pt>
                <c:pt idx="696">
                  <c:v>87.231166000000002</c:v>
                </c:pt>
                <c:pt idx="697">
                  <c:v>87.206508999999997</c:v>
                </c:pt>
                <c:pt idx="698">
                  <c:v>87.188007999999996</c:v>
                </c:pt>
                <c:pt idx="699">
                  <c:v>87.179535000000001</c:v>
                </c:pt>
                <c:pt idx="700">
                  <c:v>87.180412000000004</c:v>
                </c:pt>
                <c:pt idx="701">
                  <c:v>87.189532999999997</c:v>
                </c:pt>
                <c:pt idx="702">
                  <c:v>87.202780000000004</c:v>
                </c:pt>
                <c:pt idx="703">
                  <c:v>87.212198000000001</c:v>
                </c:pt>
                <c:pt idx="704">
                  <c:v>87.213595999999995</c:v>
                </c:pt>
                <c:pt idx="705">
                  <c:v>87.211633000000006</c:v>
                </c:pt>
                <c:pt idx="706">
                  <c:v>87.211671999999993</c:v>
                </c:pt>
                <c:pt idx="707">
                  <c:v>87.209063999999998</c:v>
                </c:pt>
                <c:pt idx="708">
                  <c:v>87.192907000000005</c:v>
                </c:pt>
                <c:pt idx="709">
                  <c:v>87.160737999999995</c:v>
                </c:pt>
                <c:pt idx="710">
                  <c:v>87.123906000000005</c:v>
                </c:pt>
                <c:pt idx="711">
                  <c:v>87.096394000000004</c:v>
                </c:pt>
                <c:pt idx="712">
                  <c:v>87.081478000000004</c:v>
                </c:pt>
                <c:pt idx="713">
                  <c:v>87.070037999999997</c:v>
                </c:pt>
                <c:pt idx="714">
                  <c:v>87.050008000000005</c:v>
                </c:pt>
                <c:pt idx="715">
                  <c:v>87.018313000000006</c:v>
                </c:pt>
                <c:pt idx="716">
                  <c:v>86.985799999999998</c:v>
                </c:pt>
                <c:pt idx="717">
                  <c:v>86.968525999999997</c:v>
                </c:pt>
                <c:pt idx="718">
                  <c:v>86.970490999999996</c:v>
                </c:pt>
                <c:pt idx="719">
                  <c:v>86.976800999999995</c:v>
                </c:pt>
                <c:pt idx="720">
                  <c:v>86.968847999999994</c:v>
                </c:pt>
                <c:pt idx="721">
                  <c:v>86.945475999999999</c:v>
                </c:pt>
                <c:pt idx="722">
                  <c:v>86.923823999999996</c:v>
                </c:pt>
                <c:pt idx="723">
                  <c:v>86.91901</c:v>
                </c:pt>
                <c:pt idx="724">
                  <c:v>86.929064999999994</c:v>
                </c:pt>
                <c:pt idx="725">
                  <c:v>86.942639999999997</c:v>
                </c:pt>
                <c:pt idx="726">
                  <c:v>86.954896000000005</c:v>
                </c:pt>
                <c:pt idx="727">
                  <c:v>86.967868999999993</c:v>
                </c:pt>
                <c:pt idx="728">
                  <c:v>86.977834999999999</c:v>
                </c:pt>
                <c:pt idx="729">
                  <c:v>86.972097000000005</c:v>
                </c:pt>
                <c:pt idx="730">
                  <c:v>86.942426999999995</c:v>
                </c:pt>
                <c:pt idx="731">
                  <c:v>86.897811000000004</c:v>
                </c:pt>
                <c:pt idx="732">
                  <c:v>86.859030000000004</c:v>
                </c:pt>
                <c:pt idx="733">
                  <c:v>86.839327999999995</c:v>
                </c:pt>
                <c:pt idx="734">
                  <c:v>86.831868</c:v>
                </c:pt>
                <c:pt idx="735">
                  <c:v>86.817867000000007</c:v>
                </c:pt>
                <c:pt idx="736">
                  <c:v>86.787017000000006</c:v>
                </c:pt>
                <c:pt idx="737">
                  <c:v>86.748289</c:v>
                </c:pt>
                <c:pt idx="738">
                  <c:v>86.720205000000007</c:v>
                </c:pt>
                <c:pt idx="739">
                  <c:v>86.712832000000006</c:v>
                </c:pt>
                <c:pt idx="740">
                  <c:v>86.720337999999998</c:v>
                </c:pt>
                <c:pt idx="741">
                  <c:v>86.728043999999997</c:v>
                </c:pt>
                <c:pt idx="742">
                  <c:v>86.723770999999999</c:v>
                </c:pt>
                <c:pt idx="743">
                  <c:v>86.704554999999999</c:v>
                </c:pt>
                <c:pt idx="744">
                  <c:v>86.677927999999994</c:v>
                </c:pt>
                <c:pt idx="745">
                  <c:v>86.657805999999994</c:v>
                </c:pt>
                <c:pt idx="746">
                  <c:v>86.654438999999996</c:v>
                </c:pt>
                <c:pt idx="747">
                  <c:v>86.666017999999994</c:v>
                </c:pt>
                <c:pt idx="748">
                  <c:v>86.683344000000005</c:v>
                </c:pt>
                <c:pt idx="749">
                  <c:v>86.703241000000006</c:v>
                </c:pt>
                <c:pt idx="750">
                  <c:v>86.731683000000004</c:v>
                </c:pt>
                <c:pt idx="751">
                  <c:v>86.770123999999996</c:v>
                </c:pt>
                <c:pt idx="752">
                  <c:v>86.803376</c:v>
                </c:pt>
                <c:pt idx="753">
                  <c:v>86.808792999999994</c:v>
                </c:pt>
                <c:pt idx="754">
                  <c:v>86.779574999999994</c:v>
                </c:pt>
                <c:pt idx="755">
                  <c:v>86.734990999999994</c:v>
                </c:pt>
                <c:pt idx="756">
                  <c:v>86.703828000000001</c:v>
                </c:pt>
                <c:pt idx="757">
                  <c:v>86.699647999999996</c:v>
                </c:pt>
                <c:pt idx="758">
                  <c:v>86.714415000000002</c:v>
                </c:pt>
                <c:pt idx="759">
                  <c:v>86.731199000000004</c:v>
                </c:pt>
                <c:pt idx="760">
                  <c:v>86.738043000000005</c:v>
                </c:pt>
                <c:pt idx="761">
                  <c:v>86.732555000000005</c:v>
                </c:pt>
                <c:pt idx="762">
                  <c:v>86.719077999999996</c:v>
                </c:pt>
                <c:pt idx="763">
                  <c:v>86.703969999999998</c:v>
                </c:pt>
                <c:pt idx="764">
                  <c:v>86.692103000000003</c:v>
                </c:pt>
                <c:pt idx="765">
                  <c:v>86.684968999999995</c:v>
                </c:pt>
                <c:pt idx="766">
                  <c:v>86.679996000000003</c:v>
                </c:pt>
                <c:pt idx="767">
                  <c:v>86.670721</c:v>
                </c:pt>
                <c:pt idx="768">
                  <c:v>86.648809999999997</c:v>
                </c:pt>
                <c:pt idx="769">
                  <c:v>86.608999999999995</c:v>
                </c:pt>
                <c:pt idx="770">
                  <c:v>86.554648999999998</c:v>
                </c:pt>
                <c:pt idx="771">
                  <c:v>86.498506000000006</c:v>
                </c:pt>
                <c:pt idx="772">
                  <c:v>86.455776</c:v>
                </c:pt>
                <c:pt idx="773">
                  <c:v>86.434259999999995</c:v>
                </c:pt>
                <c:pt idx="774">
                  <c:v>86.431006999999994</c:v>
                </c:pt>
                <c:pt idx="775">
                  <c:v>86.438816000000003</c:v>
                </c:pt>
                <c:pt idx="776">
                  <c:v>86.454667999999998</c:v>
                </c:pt>
                <c:pt idx="777">
                  <c:v>86.479512</c:v>
                </c:pt>
                <c:pt idx="778">
                  <c:v>86.509279000000006</c:v>
                </c:pt>
                <c:pt idx="779">
                  <c:v>86.529283000000007</c:v>
                </c:pt>
                <c:pt idx="780">
                  <c:v>86.523386000000002</c:v>
                </c:pt>
                <c:pt idx="781">
                  <c:v>86.492085000000003</c:v>
                </c:pt>
                <c:pt idx="782">
                  <c:v>86.457503000000003</c:v>
                </c:pt>
                <c:pt idx="783">
                  <c:v>86.444689999999994</c:v>
                </c:pt>
                <c:pt idx="784">
                  <c:v>86.457407000000003</c:v>
                </c:pt>
                <c:pt idx="785">
                  <c:v>86.473855</c:v>
                </c:pt>
                <c:pt idx="786">
                  <c:v>86.467226999999994</c:v>
                </c:pt>
                <c:pt idx="787">
                  <c:v>86.430425</c:v>
                </c:pt>
                <c:pt idx="788">
                  <c:v>86.380591999999993</c:v>
                </c:pt>
                <c:pt idx="789">
                  <c:v>86.343592999999998</c:v>
                </c:pt>
                <c:pt idx="790">
                  <c:v>86.336405999999997</c:v>
                </c:pt>
                <c:pt idx="791">
                  <c:v>86.358185000000006</c:v>
                </c:pt>
                <c:pt idx="792">
                  <c:v>86.391630000000006</c:v>
                </c:pt>
                <c:pt idx="793">
                  <c:v>86.414062000000001</c:v>
                </c:pt>
                <c:pt idx="794">
                  <c:v>86.412672999999998</c:v>
                </c:pt>
                <c:pt idx="795">
                  <c:v>86.392364999999998</c:v>
                </c:pt>
                <c:pt idx="796">
                  <c:v>86.368385000000004</c:v>
                </c:pt>
                <c:pt idx="797">
                  <c:v>86.351293999999996</c:v>
                </c:pt>
                <c:pt idx="798">
                  <c:v>86.340767</c:v>
                </c:pt>
                <c:pt idx="799">
                  <c:v>86.332205999999999</c:v>
                </c:pt>
                <c:pt idx="800">
                  <c:v>86.323548000000002</c:v>
                </c:pt>
                <c:pt idx="801">
                  <c:v>86.313545000000005</c:v>
                </c:pt>
                <c:pt idx="802">
                  <c:v>86.299060999999995</c:v>
                </c:pt>
                <c:pt idx="803">
                  <c:v>86.27955</c:v>
                </c:pt>
                <c:pt idx="804">
                  <c:v>86.261418000000006</c:v>
                </c:pt>
                <c:pt idx="805">
                  <c:v>86.252295000000004</c:v>
                </c:pt>
                <c:pt idx="806">
                  <c:v>86.251740999999996</c:v>
                </c:pt>
                <c:pt idx="807">
                  <c:v>86.251748000000006</c:v>
                </c:pt>
                <c:pt idx="808">
                  <c:v>86.246410999999995</c:v>
                </c:pt>
                <c:pt idx="809">
                  <c:v>86.237442999999999</c:v>
                </c:pt>
                <c:pt idx="810">
                  <c:v>86.229364000000004</c:v>
                </c:pt>
                <c:pt idx="811">
                  <c:v>86.223192999999995</c:v>
                </c:pt>
                <c:pt idx="812">
                  <c:v>86.217427999999998</c:v>
                </c:pt>
                <c:pt idx="813">
                  <c:v>86.212824999999995</c:v>
                </c:pt>
                <c:pt idx="814">
                  <c:v>86.212610999999995</c:v>
                </c:pt>
                <c:pt idx="815">
                  <c:v>86.217354999999998</c:v>
                </c:pt>
                <c:pt idx="816">
                  <c:v>86.221217999999993</c:v>
                </c:pt>
                <c:pt idx="817">
                  <c:v>86.214896999999993</c:v>
                </c:pt>
                <c:pt idx="818">
                  <c:v>86.193088000000003</c:v>
                </c:pt>
                <c:pt idx="819">
                  <c:v>86.159409999999994</c:v>
                </c:pt>
                <c:pt idx="820">
                  <c:v>86.124540999999994</c:v>
                </c:pt>
                <c:pt idx="821">
                  <c:v>86.099818999999997</c:v>
                </c:pt>
                <c:pt idx="822">
                  <c:v>86.092123000000001</c:v>
                </c:pt>
                <c:pt idx="823">
                  <c:v>86.102648000000002</c:v>
                </c:pt>
                <c:pt idx="824">
                  <c:v>86.126675000000006</c:v>
                </c:pt>
                <c:pt idx="825">
                  <c:v>86.153012000000004</c:v>
                </c:pt>
                <c:pt idx="826">
                  <c:v>86.167474999999996</c:v>
                </c:pt>
                <c:pt idx="827">
                  <c:v>86.161901</c:v>
                </c:pt>
                <c:pt idx="828">
                  <c:v>86.140244999999993</c:v>
                </c:pt>
                <c:pt idx="829">
                  <c:v>86.113026000000005</c:v>
                </c:pt>
                <c:pt idx="830">
                  <c:v>86.086575999999994</c:v>
                </c:pt>
                <c:pt idx="831">
                  <c:v>86.061115999999998</c:v>
                </c:pt>
                <c:pt idx="832">
                  <c:v>86.037979000000007</c:v>
                </c:pt>
                <c:pt idx="833">
                  <c:v>86.023235999999997</c:v>
                </c:pt>
                <c:pt idx="834">
                  <c:v>86.022605999999996</c:v>
                </c:pt>
                <c:pt idx="835">
                  <c:v>86.036653999999999</c:v>
                </c:pt>
                <c:pt idx="836">
                  <c:v>86.062224000000001</c:v>
                </c:pt>
                <c:pt idx="837">
                  <c:v>86.094099</c:v>
                </c:pt>
                <c:pt idx="838">
                  <c:v>86.122743999999997</c:v>
                </c:pt>
                <c:pt idx="839">
                  <c:v>86.134918999999996</c:v>
                </c:pt>
                <c:pt idx="840">
                  <c:v>86.122421000000003</c:v>
                </c:pt>
                <c:pt idx="841">
                  <c:v>86.090354000000005</c:v>
                </c:pt>
                <c:pt idx="842">
                  <c:v>86.053949000000003</c:v>
                </c:pt>
                <c:pt idx="843">
                  <c:v>86.027372999999997</c:v>
                </c:pt>
                <c:pt idx="844">
                  <c:v>86.016492999999997</c:v>
                </c:pt>
                <c:pt idx="845">
                  <c:v>86.019463999999999</c:v>
                </c:pt>
                <c:pt idx="846">
                  <c:v>86.029909000000004</c:v>
                </c:pt>
                <c:pt idx="847">
                  <c:v>86.039931999999993</c:v>
                </c:pt>
                <c:pt idx="848">
                  <c:v>86.044994000000003</c:v>
                </c:pt>
                <c:pt idx="849">
                  <c:v>86.048647000000003</c:v>
                </c:pt>
                <c:pt idx="850">
                  <c:v>86.060248000000001</c:v>
                </c:pt>
                <c:pt idx="851">
                  <c:v>86.084603000000001</c:v>
                </c:pt>
                <c:pt idx="852">
                  <c:v>86.112932999999998</c:v>
                </c:pt>
                <c:pt idx="853">
                  <c:v>86.125630999999998</c:v>
                </c:pt>
                <c:pt idx="854">
                  <c:v>86.106924000000006</c:v>
                </c:pt>
                <c:pt idx="855">
                  <c:v>86.059995000000001</c:v>
                </c:pt>
                <c:pt idx="856">
                  <c:v>86.008475000000004</c:v>
                </c:pt>
                <c:pt idx="857">
                  <c:v>85.979873999999995</c:v>
                </c:pt>
                <c:pt idx="858">
                  <c:v>85.982692999999998</c:v>
                </c:pt>
                <c:pt idx="859">
                  <c:v>85.998059999999995</c:v>
                </c:pt>
                <c:pt idx="860">
                  <c:v>85.996172999999999</c:v>
                </c:pt>
                <c:pt idx="861">
                  <c:v>85.963892999999999</c:v>
                </c:pt>
                <c:pt idx="862">
                  <c:v>85.916461999999996</c:v>
                </c:pt>
                <c:pt idx="863">
                  <c:v>85.880961999999997</c:v>
                </c:pt>
                <c:pt idx="864">
                  <c:v>85.86891</c:v>
                </c:pt>
                <c:pt idx="865">
                  <c:v>85.866777999999996</c:v>
                </c:pt>
                <c:pt idx="866">
                  <c:v>85.853342999999995</c:v>
                </c:pt>
                <c:pt idx="867">
                  <c:v>85.824022999999997</c:v>
                </c:pt>
                <c:pt idx="868">
                  <c:v>85.794476000000003</c:v>
                </c:pt>
                <c:pt idx="869">
                  <c:v>85.780231999999998</c:v>
                </c:pt>
                <c:pt idx="870">
                  <c:v>85.779426000000001</c:v>
                </c:pt>
                <c:pt idx="871">
                  <c:v>85.779159000000007</c:v>
                </c:pt>
                <c:pt idx="872">
                  <c:v>85.773651000000001</c:v>
                </c:pt>
                <c:pt idx="873">
                  <c:v>85.770663999999996</c:v>
                </c:pt>
                <c:pt idx="874">
                  <c:v>85.780928000000003</c:v>
                </c:pt>
                <c:pt idx="875">
                  <c:v>85.806822999999994</c:v>
                </c:pt>
                <c:pt idx="876">
                  <c:v>85.843163000000004</c:v>
                </c:pt>
                <c:pt idx="877">
                  <c:v>85.883413000000004</c:v>
                </c:pt>
                <c:pt idx="878">
                  <c:v>85.920681999999999</c:v>
                </c:pt>
                <c:pt idx="879">
                  <c:v>85.945284999999998</c:v>
                </c:pt>
                <c:pt idx="880">
                  <c:v>85.946511999999998</c:v>
                </c:pt>
                <c:pt idx="881">
                  <c:v>85.918954999999997</c:v>
                </c:pt>
                <c:pt idx="882">
                  <c:v>85.868246999999997</c:v>
                </c:pt>
                <c:pt idx="883">
                  <c:v>85.812264999999996</c:v>
                </c:pt>
                <c:pt idx="884">
                  <c:v>85.774618000000004</c:v>
                </c:pt>
                <c:pt idx="885">
                  <c:v>85.769872000000007</c:v>
                </c:pt>
                <c:pt idx="886">
                  <c:v>85.790228999999997</c:v>
                </c:pt>
                <c:pt idx="887">
                  <c:v>85.809102999999993</c:v>
                </c:pt>
                <c:pt idx="888">
                  <c:v>85.80283</c:v>
                </c:pt>
                <c:pt idx="889">
                  <c:v>85.769795999999999</c:v>
                </c:pt>
                <c:pt idx="890">
                  <c:v>85.727087999999995</c:v>
                </c:pt>
                <c:pt idx="891">
                  <c:v>85.690754999999996</c:v>
                </c:pt>
                <c:pt idx="892">
                  <c:v>85.664046999999997</c:v>
                </c:pt>
                <c:pt idx="893">
                  <c:v>85.644501000000005</c:v>
                </c:pt>
                <c:pt idx="894">
                  <c:v>85.634512000000001</c:v>
                </c:pt>
                <c:pt idx="895">
                  <c:v>85.638715000000005</c:v>
                </c:pt>
                <c:pt idx="896">
                  <c:v>85.653613000000007</c:v>
                </c:pt>
                <c:pt idx="897">
                  <c:v>85.665692000000007</c:v>
                </c:pt>
                <c:pt idx="898">
                  <c:v>85.661619999999999</c:v>
                </c:pt>
                <c:pt idx="899">
                  <c:v>85.638980000000004</c:v>
                </c:pt>
                <c:pt idx="900">
                  <c:v>85.606944999999996</c:v>
                </c:pt>
                <c:pt idx="901">
                  <c:v>85.578558000000001</c:v>
                </c:pt>
                <c:pt idx="902">
                  <c:v>85.562800999999993</c:v>
                </c:pt>
                <c:pt idx="903">
                  <c:v>85.560389000000001</c:v>
                </c:pt>
                <c:pt idx="904">
                  <c:v>85.564588999999998</c:v>
                </c:pt>
                <c:pt idx="905">
                  <c:v>85.568775000000002</c:v>
                </c:pt>
                <c:pt idx="906">
                  <c:v>85.575463999999997</c:v>
                </c:pt>
                <c:pt idx="907">
                  <c:v>85.594538</c:v>
                </c:pt>
                <c:pt idx="908">
                  <c:v>85.628713000000005</c:v>
                </c:pt>
                <c:pt idx="909">
                  <c:v>85.662732000000005</c:v>
                </c:pt>
                <c:pt idx="910">
                  <c:v>85.673000999999999</c:v>
                </c:pt>
                <c:pt idx="911">
                  <c:v>85.650547000000003</c:v>
                </c:pt>
                <c:pt idx="912">
                  <c:v>85.611371000000005</c:v>
                </c:pt>
                <c:pt idx="913">
                  <c:v>85.581441999999996</c:v>
                </c:pt>
                <c:pt idx="914">
                  <c:v>85.573673999999997</c:v>
                </c:pt>
                <c:pt idx="915">
                  <c:v>85.582227000000003</c:v>
                </c:pt>
                <c:pt idx="916">
                  <c:v>85.595613999999998</c:v>
                </c:pt>
                <c:pt idx="917">
                  <c:v>85.608902</c:v>
                </c:pt>
                <c:pt idx="918">
                  <c:v>85.622294999999994</c:v>
                </c:pt>
                <c:pt idx="919">
                  <c:v>85.633007000000006</c:v>
                </c:pt>
                <c:pt idx="920">
                  <c:v>85.633072999999996</c:v>
                </c:pt>
                <c:pt idx="921">
                  <c:v>85.61506</c:v>
                </c:pt>
                <c:pt idx="922">
                  <c:v>85.578632999999996</c:v>
                </c:pt>
                <c:pt idx="923">
                  <c:v>85.532442000000003</c:v>
                </c:pt>
                <c:pt idx="924">
                  <c:v>85.490781999999996</c:v>
                </c:pt>
                <c:pt idx="925">
                  <c:v>85.466459999999998</c:v>
                </c:pt>
                <c:pt idx="926">
                  <c:v>85.462992999999997</c:v>
                </c:pt>
                <c:pt idx="927">
                  <c:v>85.471885999999998</c:v>
                </c:pt>
                <c:pt idx="928">
                  <c:v>85.479153999999994</c:v>
                </c:pt>
                <c:pt idx="929">
                  <c:v>85.476620999999994</c:v>
                </c:pt>
                <c:pt idx="930">
                  <c:v>85.467169999999996</c:v>
                </c:pt>
                <c:pt idx="931">
                  <c:v>85.459057999999999</c:v>
                </c:pt>
                <c:pt idx="932">
                  <c:v>85.456478000000004</c:v>
                </c:pt>
                <c:pt idx="933">
                  <c:v>85.457091000000005</c:v>
                </c:pt>
                <c:pt idx="934">
                  <c:v>85.457244000000003</c:v>
                </c:pt>
                <c:pt idx="935">
                  <c:v>85.455521000000005</c:v>
                </c:pt>
                <c:pt idx="936">
                  <c:v>85.449592999999993</c:v>
                </c:pt>
                <c:pt idx="937">
                  <c:v>85.433948000000001</c:v>
                </c:pt>
                <c:pt idx="938">
                  <c:v>85.405731000000003</c:v>
                </c:pt>
                <c:pt idx="939">
                  <c:v>85.371741999999998</c:v>
                </c:pt>
                <c:pt idx="940">
                  <c:v>85.344933999999995</c:v>
                </c:pt>
                <c:pt idx="941">
                  <c:v>85.332874000000004</c:v>
                </c:pt>
                <c:pt idx="942">
                  <c:v>85.332763</c:v>
                </c:pt>
                <c:pt idx="943">
                  <c:v>85.338659000000007</c:v>
                </c:pt>
                <c:pt idx="944">
                  <c:v>85.349378000000002</c:v>
                </c:pt>
                <c:pt idx="945">
                  <c:v>85.365335999999999</c:v>
                </c:pt>
                <c:pt idx="946">
                  <c:v>85.380014000000003</c:v>
                </c:pt>
                <c:pt idx="947">
                  <c:v>85.379908999999998</c:v>
                </c:pt>
                <c:pt idx="948">
                  <c:v>85.355249999999998</c:v>
                </c:pt>
                <c:pt idx="949">
                  <c:v>85.311779000000001</c:v>
                </c:pt>
                <c:pt idx="950">
                  <c:v>85.273084999999995</c:v>
                </c:pt>
                <c:pt idx="951">
                  <c:v>85.267601999999997</c:v>
                </c:pt>
                <c:pt idx="952">
                  <c:v>85.305214000000007</c:v>
                </c:pt>
                <c:pt idx="953">
                  <c:v>85.363609999999994</c:v>
                </c:pt>
                <c:pt idx="954">
                  <c:v>85.402805999999998</c:v>
                </c:pt>
                <c:pt idx="955">
                  <c:v>85.398724000000001</c:v>
                </c:pt>
                <c:pt idx="956">
                  <c:v>85.362091000000007</c:v>
                </c:pt>
                <c:pt idx="957">
                  <c:v>85.322708000000006</c:v>
                </c:pt>
                <c:pt idx="958">
                  <c:v>85.298604999999995</c:v>
                </c:pt>
                <c:pt idx="959">
                  <c:v>85.285471000000001</c:v>
                </c:pt>
                <c:pt idx="960">
                  <c:v>85.272989999999993</c:v>
                </c:pt>
                <c:pt idx="961">
                  <c:v>85.261392000000001</c:v>
                </c:pt>
                <c:pt idx="962">
                  <c:v>85.258454999999998</c:v>
                </c:pt>
                <c:pt idx="963">
                  <c:v>85.266555999999994</c:v>
                </c:pt>
                <c:pt idx="964">
                  <c:v>85.278063000000003</c:v>
                </c:pt>
                <c:pt idx="965">
                  <c:v>85.281664000000006</c:v>
                </c:pt>
                <c:pt idx="966">
                  <c:v>85.271152000000001</c:v>
                </c:pt>
                <c:pt idx="967">
                  <c:v>85.249944999999997</c:v>
                </c:pt>
                <c:pt idx="968">
                  <c:v>85.228738000000007</c:v>
                </c:pt>
                <c:pt idx="969">
                  <c:v>85.217232999999993</c:v>
                </c:pt>
                <c:pt idx="970">
                  <c:v>85.217294999999993</c:v>
                </c:pt>
                <c:pt idx="971">
                  <c:v>85.225859</c:v>
                </c:pt>
                <c:pt idx="972">
                  <c:v>85.242099999999994</c:v>
                </c:pt>
                <c:pt idx="973">
                  <c:v>85.265855000000002</c:v>
                </c:pt>
                <c:pt idx="974">
                  <c:v>85.289016000000004</c:v>
                </c:pt>
                <c:pt idx="975">
                  <c:v>85.296002999999999</c:v>
                </c:pt>
                <c:pt idx="976">
                  <c:v>85.277951000000002</c:v>
                </c:pt>
                <c:pt idx="977">
                  <c:v>85.242862000000002</c:v>
                </c:pt>
                <c:pt idx="978">
                  <c:v>85.207870999999997</c:v>
                </c:pt>
                <c:pt idx="979">
                  <c:v>85.184550999999999</c:v>
                </c:pt>
                <c:pt idx="980">
                  <c:v>85.174694000000002</c:v>
                </c:pt>
                <c:pt idx="981">
                  <c:v>85.176044000000005</c:v>
                </c:pt>
                <c:pt idx="982">
                  <c:v>85.185817</c:v>
                </c:pt>
                <c:pt idx="983">
                  <c:v>85.199539000000001</c:v>
                </c:pt>
                <c:pt idx="984">
                  <c:v>85.212145000000007</c:v>
                </c:pt>
                <c:pt idx="985">
                  <c:v>85.221481999999995</c:v>
                </c:pt>
                <c:pt idx="986">
                  <c:v>85.227716999999998</c:v>
                </c:pt>
                <c:pt idx="987">
                  <c:v>85.229286999999999</c:v>
                </c:pt>
                <c:pt idx="988">
                  <c:v>85.222887</c:v>
                </c:pt>
                <c:pt idx="989">
                  <c:v>85.20787</c:v>
                </c:pt>
                <c:pt idx="990">
                  <c:v>85.187250000000006</c:v>
                </c:pt>
                <c:pt idx="991">
                  <c:v>85.163888999999998</c:v>
                </c:pt>
                <c:pt idx="992">
                  <c:v>85.139466999999996</c:v>
                </c:pt>
                <c:pt idx="993">
                  <c:v>85.118471999999997</c:v>
                </c:pt>
                <c:pt idx="994">
                  <c:v>85.108918000000003</c:v>
                </c:pt>
                <c:pt idx="995">
                  <c:v>85.114063999999999</c:v>
                </c:pt>
                <c:pt idx="996">
                  <c:v>85.124019000000004</c:v>
                </c:pt>
                <c:pt idx="997">
                  <c:v>85.121313000000001</c:v>
                </c:pt>
                <c:pt idx="998">
                  <c:v>85.098498000000006</c:v>
                </c:pt>
                <c:pt idx="999">
                  <c:v>85.067852999999999</c:v>
                </c:pt>
                <c:pt idx="1000">
                  <c:v>85.049397999999997</c:v>
                </c:pt>
                <c:pt idx="1001">
                  <c:v>85.049445000000006</c:v>
                </c:pt>
                <c:pt idx="1002">
                  <c:v>85.055356000000003</c:v>
                </c:pt>
                <c:pt idx="1003">
                  <c:v>85.053488000000002</c:v>
                </c:pt>
                <c:pt idx="1004">
                  <c:v>85.046871999999993</c:v>
                </c:pt>
                <c:pt idx="1005">
                  <c:v>85.048608999999999</c:v>
                </c:pt>
                <c:pt idx="1006">
                  <c:v>85.059603999999993</c:v>
                </c:pt>
                <c:pt idx="1007">
                  <c:v>85.061689000000001</c:v>
                </c:pt>
                <c:pt idx="1008">
                  <c:v>85.036368999999993</c:v>
                </c:pt>
                <c:pt idx="1009">
                  <c:v>84.984111999999996</c:v>
                </c:pt>
                <c:pt idx="1010">
                  <c:v>84.921040000000005</c:v>
                </c:pt>
                <c:pt idx="1011">
                  <c:v>84.861547999999999</c:v>
                </c:pt>
                <c:pt idx="1012">
                  <c:v>84.809673000000004</c:v>
                </c:pt>
                <c:pt idx="1013">
                  <c:v>84.763482999999994</c:v>
                </c:pt>
                <c:pt idx="1014">
                  <c:v>84.719420999999997</c:v>
                </c:pt>
                <c:pt idx="1015">
                  <c:v>84.670417</c:v>
                </c:pt>
                <c:pt idx="1016">
                  <c:v>84.605221999999998</c:v>
                </c:pt>
                <c:pt idx="1017">
                  <c:v>84.513805000000005</c:v>
                </c:pt>
                <c:pt idx="1018">
                  <c:v>84.392285999999999</c:v>
                </c:pt>
                <c:pt idx="1019">
                  <c:v>84.241511000000003</c:v>
                </c:pt>
                <c:pt idx="1020">
                  <c:v>84.062927999999999</c:v>
                </c:pt>
                <c:pt idx="1021">
                  <c:v>83.858514999999997</c:v>
                </c:pt>
                <c:pt idx="1022">
                  <c:v>83.634344999999996</c:v>
                </c:pt>
                <c:pt idx="1023">
                  <c:v>83.401052000000007</c:v>
                </c:pt>
                <c:pt idx="1024">
                  <c:v>83.167241000000004</c:v>
                </c:pt>
                <c:pt idx="1025">
                  <c:v>82.929850000000002</c:v>
                </c:pt>
                <c:pt idx="1026">
                  <c:v>82.671474000000003</c:v>
                </c:pt>
                <c:pt idx="1027">
                  <c:v>82.371555999999998</c:v>
                </c:pt>
                <c:pt idx="1028">
                  <c:v>82.024529000000001</c:v>
                </c:pt>
                <c:pt idx="1029">
                  <c:v>81.647597000000005</c:v>
                </c:pt>
                <c:pt idx="1030">
                  <c:v>81.269259000000005</c:v>
                </c:pt>
                <c:pt idx="1031">
                  <c:v>80.909395000000004</c:v>
                </c:pt>
                <c:pt idx="1032">
                  <c:v>80.569738000000001</c:v>
                </c:pt>
                <c:pt idx="1033">
                  <c:v>80.240944999999996</c:v>
                </c:pt>
                <c:pt idx="1034">
                  <c:v>79.916534999999996</c:v>
                </c:pt>
                <c:pt idx="1035">
                  <c:v>79.600933999999995</c:v>
                </c:pt>
                <c:pt idx="1036">
                  <c:v>79.307631999999998</c:v>
                </c:pt>
                <c:pt idx="1037">
                  <c:v>79.051464999999993</c:v>
                </c:pt>
                <c:pt idx="1038">
                  <c:v>78.840952000000001</c:v>
                </c:pt>
                <c:pt idx="1039">
                  <c:v>78.676132999999993</c:v>
                </c:pt>
                <c:pt idx="1040">
                  <c:v>78.553201999999999</c:v>
                </c:pt>
                <c:pt idx="1041">
                  <c:v>78.471168000000006</c:v>
                </c:pt>
                <c:pt idx="1042">
                  <c:v>78.434466</c:v>
                </c:pt>
                <c:pt idx="1043">
                  <c:v>78.450682999999998</c:v>
                </c:pt>
                <c:pt idx="1044">
                  <c:v>78.526251999999999</c:v>
                </c:pt>
                <c:pt idx="1045">
                  <c:v>78.661026000000007</c:v>
                </c:pt>
                <c:pt idx="1046">
                  <c:v>78.842527000000004</c:v>
                </c:pt>
                <c:pt idx="1047">
                  <c:v>79.045889000000003</c:v>
                </c:pt>
                <c:pt idx="1048">
                  <c:v>79.244118</c:v>
                </c:pt>
                <c:pt idx="1049">
                  <c:v>79.420368999999994</c:v>
                </c:pt>
                <c:pt idx="1050">
                  <c:v>79.568713000000002</c:v>
                </c:pt>
                <c:pt idx="1051">
                  <c:v>79.683893999999995</c:v>
                </c:pt>
                <c:pt idx="1052">
                  <c:v>79.755785000000003</c:v>
                </c:pt>
                <c:pt idx="1053">
                  <c:v>79.776959000000005</c:v>
                </c:pt>
                <c:pt idx="1054">
                  <c:v>79.751637000000002</c:v>
                </c:pt>
                <c:pt idx="1055">
                  <c:v>79.691211999999993</c:v>
                </c:pt>
                <c:pt idx="1056">
                  <c:v>79.601198999999994</c:v>
                </c:pt>
                <c:pt idx="1057">
                  <c:v>79.478151999999994</c:v>
                </c:pt>
                <c:pt idx="1058">
                  <c:v>79.321501999999995</c:v>
                </c:pt>
                <c:pt idx="1059">
                  <c:v>79.143386000000007</c:v>
                </c:pt>
                <c:pt idx="1060">
                  <c:v>78.961470000000006</c:v>
                </c:pt>
                <c:pt idx="1061">
                  <c:v>78.784239999999997</c:v>
                </c:pt>
                <c:pt idx="1062">
                  <c:v>78.609955999999997</c:v>
                </c:pt>
                <c:pt idx="1063">
                  <c:v>78.441360000000003</c:v>
                </c:pt>
                <c:pt idx="1064">
                  <c:v>78.294803999999999</c:v>
                </c:pt>
                <c:pt idx="1065">
                  <c:v>78.189285999999996</c:v>
                </c:pt>
                <c:pt idx="1066">
                  <c:v>78.129056000000006</c:v>
                </c:pt>
                <c:pt idx="1067">
                  <c:v>78.102458999999996</c:v>
                </c:pt>
                <c:pt idx="1068">
                  <c:v>78.097284999999999</c:v>
                </c:pt>
                <c:pt idx="1069">
                  <c:v>78.111856000000003</c:v>
                </c:pt>
                <c:pt idx="1070">
                  <c:v>78.149286000000004</c:v>
                </c:pt>
                <c:pt idx="1071">
                  <c:v>78.205416999999997</c:v>
                </c:pt>
                <c:pt idx="1072">
                  <c:v>78.266925000000001</c:v>
                </c:pt>
                <c:pt idx="1073">
                  <c:v>78.321927000000002</c:v>
                </c:pt>
                <c:pt idx="1074">
                  <c:v>78.371995999999996</c:v>
                </c:pt>
                <c:pt idx="1075">
                  <c:v>78.433594999999997</c:v>
                </c:pt>
                <c:pt idx="1076">
                  <c:v>78.525245999999996</c:v>
                </c:pt>
                <c:pt idx="1077">
                  <c:v>78.649581999999995</c:v>
                </c:pt>
                <c:pt idx="1078">
                  <c:v>78.788566000000003</c:v>
                </c:pt>
                <c:pt idx="1079">
                  <c:v>78.920259000000001</c:v>
                </c:pt>
                <c:pt idx="1080">
                  <c:v>79.040452999999999</c:v>
                </c:pt>
                <c:pt idx="1081">
                  <c:v>79.163785000000004</c:v>
                </c:pt>
                <c:pt idx="1082">
                  <c:v>79.302961999999994</c:v>
                </c:pt>
                <c:pt idx="1083">
                  <c:v>79.452016</c:v>
                </c:pt>
                <c:pt idx="1084">
                  <c:v>79.592930999999993</c:v>
                </c:pt>
                <c:pt idx="1085">
                  <c:v>79.714136999999994</c:v>
                </c:pt>
                <c:pt idx="1086">
                  <c:v>79.818042000000005</c:v>
                </c:pt>
                <c:pt idx="1087">
                  <c:v>79.913088999999999</c:v>
                </c:pt>
                <c:pt idx="1088">
                  <c:v>80.003210999999993</c:v>
                </c:pt>
                <c:pt idx="1089">
                  <c:v>80.084567000000007</c:v>
                </c:pt>
                <c:pt idx="1090">
                  <c:v>80.150030000000001</c:v>
                </c:pt>
                <c:pt idx="1091">
                  <c:v>80.197631999999999</c:v>
                </c:pt>
                <c:pt idx="1092">
                  <c:v>80.236503999999996</c:v>
                </c:pt>
                <c:pt idx="1093">
                  <c:v>80.282914000000005</c:v>
                </c:pt>
                <c:pt idx="1094">
                  <c:v>80.348456999999996</c:v>
                </c:pt>
                <c:pt idx="1095">
                  <c:v>80.433268999999996</c:v>
                </c:pt>
                <c:pt idx="1096">
                  <c:v>80.530674000000005</c:v>
                </c:pt>
                <c:pt idx="1097">
                  <c:v>80.633729000000002</c:v>
                </c:pt>
                <c:pt idx="1098">
                  <c:v>80.734977000000001</c:v>
                </c:pt>
                <c:pt idx="1099">
                  <c:v>80.82508</c:v>
                </c:pt>
                <c:pt idx="1100">
                  <c:v>80.899360000000001</c:v>
                </c:pt>
                <c:pt idx="1101">
                  <c:v>80.962737000000004</c:v>
                </c:pt>
                <c:pt idx="1102">
                  <c:v>81.023112999999995</c:v>
                </c:pt>
                <c:pt idx="1103">
                  <c:v>81.081907000000001</c:v>
                </c:pt>
                <c:pt idx="1104">
                  <c:v>81.135587999999998</c:v>
                </c:pt>
                <c:pt idx="1105">
                  <c:v>81.185689999999994</c:v>
                </c:pt>
                <c:pt idx="1106">
                  <c:v>81.239562000000006</c:v>
                </c:pt>
                <c:pt idx="1107">
                  <c:v>81.300713999999999</c:v>
                </c:pt>
                <c:pt idx="1108">
                  <c:v>81.364501000000004</c:v>
                </c:pt>
                <c:pt idx="1109">
                  <c:v>81.424611999999996</c:v>
                </c:pt>
                <c:pt idx="1110">
                  <c:v>81.477850000000004</c:v>
                </c:pt>
                <c:pt idx="1111">
                  <c:v>81.520049</c:v>
                </c:pt>
                <c:pt idx="1112">
                  <c:v>81.542708000000005</c:v>
                </c:pt>
                <c:pt idx="1113">
                  <c:v>81.537571</c:v>
                </c:pt>
                <c:pt idx="1114">
                  <c:v>81.501885000000001</c:v>
                </c:pt>
                <c:pt idx="1115">
                  <c:v>81.437717000000006</c:v>
                </c:pt>
                <c:pt idx="1116">
                  <c:v>81.349828000000002</c:v>
                </c:pt>
                <c:pt idx="1117">
                  <c:v>81.246056999999993</c:v>
                </c:pt>
                <c:pt idx="1118">
                  <c:v>81.134924999999996</c:v>
                </c:pt>
                <c:pt idx="1119">
                  <c:v>81.018704</c:v>
                </c:pt>
                <c:pt idx="1120">
                  <c:v>80.891510999999994</c:v>
                </c:pt>
                <c:pt idx="1121">
                  <c:v>80.747251000000006</c:v>
                </c:pt>
                <c:pt idx="1122">
                  <c:v>80.587333999999998</c:v>
                </c:pt>
                <c:pt idx="1123">
                  <c:v>80.419599000000005</c:v>
                </c:pt>
                <c:pt idx="1124">
                  <c:v>80.255526000000003</c:v>
                </c:pt>
                <c:pt idx="1125">
                  <c:v>80.113214999999997</c:v>
                </c:pt>
                <c:pt idx="1126">
                  <c:v>80.016277000000002</c:v>
                </c:pt>
                <c:pt idx="1127">
                  <c:v>79.978915999999998</c:v>
                </c:pt>
                <c:pt idx="1128">
                  <c:v>79.990894999999995</c:v>
                </c:pt>
                <c:pt idx="1129">
                  <c:v>80.024591000000001</c:v>
                </c:pt>
                <c:pt idx="1130">
                  <c:v>80.058835999999999</c:v>
                </c:pt>
                <c:pt idx="1131">
                  <c:v>80.089195000000004</c:v>
                </c:pt>
                <c:pt idx="1132">
                  <c:v>80.114073000000005</c:v>
                </c:pt>
                <c:pt idx="1133">
                  <c:v>80.120624000000007</c:v>
                </c:pt>
                <c:pt idx="1134">
                  <c:v>80.093079000000003</c:v>
                </c:pt>
                <c:pt idx="1135">
                  <c:v>80.031233</c:v>
                </c:pt>
                <c:pt idx="1136">
                  <c:v>79.951638000000003</c:v>
                </c:pt>
                <c:pt idx="1137">
                  <c:v>79.870580000000004</c:v>
                </c:pt>
                <c:pt idx="1138">
                  <c:v>79.793857000000003</c:v>
                </c:pt>
                <c:pt idx="1139">
                  <c:v>79.726066000000003</c:v>
                </c:pt>
                <c:pt idx="1140">
                  <c:v>79.682254999999998</c:v>
                </c:pt>
                <c:pt idx="1141">
                  <c:v>79.682423</c:v>
                </c:pt>
                <c:pt idx="1142">
                  <c:v>79.735011</c:v>
                </c:pt>
                <c:pt idx="1143">
                  <c:v>79.830173000000002</c:v>
                </c:pt>
                <c:pt idx="1144">
                  <c:v>79.950309000000004</c:v>
                </c:pt>
                <c:pt idx="1145">
                  <c:v>80.085815999999994</c:v>
                </c:pt>
                <c:pt idx="1146">
                  <c:v>80.240206999999998</c:v>
                </c:pt>
                <c:pt idx="1147">
                  <c:v>80.421334000000002</c:v>
                </c:pt>
                <c:pt idx="1148">
                  <c:v>80.627313999999998</c:v>
                </c:pt>
                <c:pt idx="1149">
                  <c:v>80.839961000000002</c:v>
                </c:pt>
                <c:pt idx="1150">
                  <c:v>81.032989000000001</c:v>
                </c:pt>
                <c:pt idx="1151">
                  <c:v>81.189031999999997</c:v>
                </c:pt>
                <c:pt idx="1152">
                  <c:v>81.310525999999996</c:v>
                </c:pt>
                <c:pt idx="1153">
                  <c:v>81.413687999999993</c:v>
                </c:pt>
                <c:pt idx="1154">
                  <c:v>81.513019</c:v>
                </c:pt>
                <c:pt idx="1155">
                  <c:v>81.612981000000005</c:v>
                </c:pt>
                <c:pt idx="1156">
                  <c:v>81.712112000000005</c:v>
                </c:pt>
                <c:pt idx="1157">
                  <c:v>81.809633000000005</c:v>
                </c:pt>
                <c:pt idx="1158">
                  <c:v>81.904954000000004</c:v>
                </c:pt>
                <c:pt idx="1159">
                  <c:v>81.993634</c:v>
                </c:pt>
                <c:pt idx="1160">
                  <c:v>82.068651000000003</c:v>
                </c:pt>
                <c:pt idx="1161">
                  <c:v>82.127139</c:v>
                </c:pt>
                <c:pt idx="1162">
                  <c:v>82.173807999999994</c:v>
                </c:pt>
                <c:pt idx="1163">
                  <c:v>82.216093999999998</c:v>
                </c:pt>
                <c:pt idx="1164">
                  <c:v>82.256621999999993</c:v>
                </c:pt>
                <c:pt idx="1165">
                  <c:v>82.292061000000004</c:v>
                </c:pt>
                <c:pt idx="1166">
                  <c:v>82.319452999999996</c:v>
                </c:pt>
                <c:pt idx="1167">
                  <c:v>82.341736999999995</c:v>
                </c:pt>
                <c:pt idx="1168">
                  <c:v>82.365208999999993</c:v>
                </c:pt>
                <c:pt idx="1169">
                  <c:v>82.392797000000002</c:v>
                </c:pt>
                <c:pt idx="1170">
                  <c:v>82.423518999999999</c:v>
                </c:pt>
                <c:pt idx="1171">
                  <c:v>82.459114999999997</c:v>
                </c:pt>
                <c:pt idx="1172">
                  <c:v>82.505989999999997</c:v>
                </c:pt>
                <c:pt idx="1173">
                  <c:v>82.565662000000003</c:v>
                </c:pt>
                <c:pt idx="1174">
                  <c:v>82.626011000000005</c:v>
                </c:pt>
                <c:pt idx="1175">
                  <c:v>82.668846000000002</c:v>
                </c:pt>
                <c:pt idx="1176">
                  <c:v>82.687717000000006</c:v>
                </c:pt>
                <c:pt idx="1177">
                  <c:v>82.693489</c:v>
                </c:pt>
                <c:pt idx="1178">
                  <c:v>82.701103000000003</c:v>
                </c:pt>
                <c:pt idx="1179">
                  <c:v>82.716097000000005</c:v>
                </c:pt>
                <c:pt idx="1180">
                  <c:v>82.736007999999998</c:v>
                </c:pt>
                <c:pt idx="1181">
                  <c:v>82.758729000000002</c:v>
                </c:pt>
                <c:pt idx="1182">
                  <c:v>82.784184999999994</c:v>
                </c:pt>
                <c:pt idx="1183">
                  <c:v>82.811639999999997</c:v>
                </c:pt>
                <c:pt idx="1184">
                  <c:v>82.841286999999994</c:v>
                </c:pt>
                <c:pt idx="1185">
                  <c:v>82.876247000000006</c:v>
                </c:pt>
                <c:pt idx="1186">
                  <c:v>82.916928999999996</c:v>
                </c:pt>
                <c:pt idx="1187">
                  <c:v>82.954182000000003</c:v>
                </c:pt>
                <c:pt idx="1188">
                  <c:v>82.974344000000002</c:v>
                </c:pt>
                <c:pt idx="1189">
                  <c:v>82.972948000000002</c:v>
                </c:pt>
                <c:pt idx="1190">
                  <c:v>82.959776000000005</c:v>
                </c:pt>
                <c:pt idx="1191">
                  <c:v>82.949286999999998</c:v>
                </c:pt>
                <c:pt idx="1192">
                  <c:v>82.949128999999999</c:v>
                </c:pt>
                <c:pt idx="1193">
                  <c:v>82.958276999999995</c:v>
                </c:pt>
                <c:pt idx="1194">
                  <c:v>82.972105999999997</c:v>
                </c:pt>
                <c:pt idx="1195">
                  <c:v>82.987238000000005</c:v>
                </c:pt>
                <c:pt idx="1196">
                  <c:v>83.004321000000004</c:v>
                </c:pt>
                <c:pt idx="1197">
                  <c:v>83.028228999999996</c:v>
                </c:pt>
                <c:pt idx="1198">
                  <c:v>83.063417999999999</c:v>
                </c:pt>
                <c:pt idx="1199">
                  <c:v>83.106852000000003</c:v>
                </c:pt>
                <c:pt idx="1200">
                  <c:v>83.146332999999998</c:v>
                </c:pt>
                <c:pt idx="1201">
                  <c:v>83.167542999999995</c:v>
                </c:pt>
                <c:pt idx="1202">
                  <c:v>83.163863000000006</c:v>
                </c:pt>
                <c:pt idx="1203">
                  <c:v>83.141655</c:v>
                </c:pt>
                <c:pt idx="1204">
                  <c:v>83.118713</c:v>
                </c:pt>
                <c:pt idx="1205">
                  <c:v>83.115970000000004</c:v>
                </c:pt>
                <c:pt idx="1206">
                  <c:v>83.144581000000002</c:v>
                </c:pt>
                <c:pt idx="1207">
                  <c:v>83.196393</c:v>
                </c:pt>
                <c:pt idx="1208">
                  <c:v>83.247781000000003</c:v>
                </c:pt>
                <c:pt idx="1209">
                  <c:v>83.275925999999998</c:v>
                </c:pt>
                <c:pt idx="1210">
                  <c:v>83.273915000000002</c:v>
                </c:pt>
                <c:pt idx="1211">
                  <c:v>83.252889999999994</c:v>
                </c:pt>
                <c:pt idx="1212">
                  <c:v>83.232648999999995</c:v>
                </c:pt>
                <c:pt idx="1213">
                  <c:v>83.229795999999993</c:v>
                </c:pt>
                <c:pt idx="1214">
                  <c:v>83.249726999999993</c:v>
                </c:pt>
                <c:pt idx="1215">
                  <c:v>83.284737000000007</c:v>
                </c:pt>
                <c:pt idx="1216">
                  <c:v>83.318712000000005</c:v>
                </c:pt>
                <c:pt idx="1217">
                  <c:v>83.336282999999995</c:v>
                </c:pt>
                <c:pt idx="1218">
                  <c:v>83.331352999999993</c:v>
                </c:pt>
                <c:pt idx="1219">
                  <c:v>83.310471000000007</c:v>
                </c:pt>
                <c:pt idx="1220">
                  <c:v>83.289170999999996</c:v>
                </c:pt>
                <c:pt idx="1221">
                  <c:v>83.281864999999996</c:v>
                </c:pt>
                <c:pt idx="1222">
                  <c:v>83.290935000000005</c:v>
                </c:pt>
                <c:pt idx="1223">
                  <c:v>83.305384000000004</c:v>
                </c:pt>
                <c:pt idx="1224">
                  <c:v>83.312620999999993</c:v>
                </c:pt>
                <c:pt idx="1225">
                  <c:v>83.311329999999998</c:v>
                </c:pt>
                <c:pt idx="1226">
                  <c:v>83.310108</c:v>
                </c:pt>
                <c:pt idx="1227">
                  <c:v>83.314943999999997</c:v>
                </c:pt>
                <c:pt idx="1228">
                  <c:v>83.323740000000001</c:v>
                </c:pt>
                <c:pt idx="1229">
                  <c:v>83.333731</c:v>
                </c:pt>
                <c:pt idx="1230">
                  <c:v>83.347200000000001</c:v>
                </c:pt>
                <c:pt idx="1231">
                  <c:v>83.365272000000004</c:v>
                </c:pt>
                <c:pt idx="1232">
                  <c:v>83.381450000000001</c:v>
                </c:pt>
                <c:pt idx="1233">
                  <c:v>83.388769999999994</c:v>
                </c:pt>
                <c:pt idx="1234">
                  <c:v>83.391542000000001</c:v>
                </c:pt>
                <c:pt idx="1235">
                  <c:v>83.402129000000002</c:v>
                </c:pt>
                <c:pt idx="1236">
                  <c:v>83.424358999999995</c:v>
                </c:pt>
                <c:pt idx="1237">
                  <c:v>83.446766999999994</c:v>
                </c:pt>
                <c:pt idx="1238">
                  <c:v>83.456800000000001</c:v>
                </c:pt>
                <c:pt idx="1239">
                  <c:v>83.457769999999996</c:v>
                </c:pt>
                <c:pt idx="1240">
                  <c:v>83.465577999999994</c:v>
                </c:pt>
                <c:pt idx="1241">
                  <c:v>83.488804000000002</c:v>
                </c:pt>
                <c:pt idx="1242">
                  <c:v>83.517080000000007</c:v>
                </c:pt>
                <c:pt idx="1243">
                  <c:v>83.531747999999993</c:v>
                </c:pt>
                <c:pt idx="1244">
                  <c:v>83.525176999999999</c:v>
                </c:pt>
                <c:pt idx="1245">
                  <c:v>83.506377000000001</c:v>
                </c:pt>
                <c:pt idx="1246">
                  <c:v>83.489322999999999</c:v>
                </c:pt>
                <c:pt idx="1247">
                  <c:v>83.480363999999994</c:v>
                </c:pt>
                <c:pt idx="1248">
                  <c:v>83.478177000000002</c:v>
                </c:pt>
                <c:pt idx="1249">
                  <c:v>83.481328000000005</c:v>
                </c:pt>
                <c:pt idx="1250">
                  <c:v>83.490832999999995</c:v>
                </c:pt>
                <c:pt idx="1251">
                  <c:v>83.505741</c:v>
                </c:pt>
                <c:pt idx="1252">
                  <c:v>83.520778000000007</c:v>
                </c:pt>
                <c:pt idx="1253">
                  <c:v>83.530997999999997</c:v>
                </c:pt>
                <c:pt idx="1254">
                  <c:v>83.53716</c:v>
                </c:pt>
                <c:pt idx="1255">
                  <c:v>83.544498000000004</c:v>
                </c:pt>
                <c:pt idx="1256">
                  <c:v>83.556404999999998</c:v>
                </c:pt>
                <c:pt idx="1257">
                  <c:v>83.570087000000001</c:v>
                </c:pt>
                <c:pt idx="1258">
                  <c:v>83.578276000000002</c:v>
                </c:pt>
                <c:pt idx="1259">
                  <c:v>83.575433000000004</c:v>
                </c:pt>
                <c:pt idx="1260">
                  <c:v>83.563508999999996</c:v>
                </c:pt>
                <c:pt idx="1261">
                  <c:v>83.551946000000001</c:v>
                </c:pt>
                <c:pt idx="1262">
                  <c:v>83.550501999999994</c:v>
                </c:pt>
                <c:pt idx="1263">
                  <c:v>83.560866000000004</c:v>
                </c:pt>
                <c:pt idx="1264">
                  <c:v>83.575850000000003</c:v>
                </c:pt>
                <c:pt idx="1265">
                  <c:v>83.587187</c:v>
                </c:pt>
                <c:pt idx="1266">
                  <c:v>83.592584000000002</c:v>
                </c:pt>
                <c:pt idx="1267">
                  <c:v>83.594303999999994</c:v>
                </c:pt>
                <c:pt idx="1268">
                  <c:v>83.593691000000007</c:v>
                </c:pt>
                <c:pt idx="1269">
                  <c:v>83.591165000000004</c:v>
                </c:pt>
                <c:pt idx="1270">
                  <c:v>83.591437999999997</c:v>
                </c:pt>
                <c:pt idx="1271">
                  <c:v>83.603425999999999</c:v>
                </c:pt>
                <c:pt idx="1272">
                  <c:v>83.630049999999997</c:v>
                </c:pt>
                <c:pt idx="1273">
                  <c:v>83.659052000000003</c:v>
                </c:pt>
                <c:pt idx="1274">
                  <c:v>83.669613999999996</c:v>
                </c:pt>
                <c:pt idx="1275">
                  <c:v>83.651829000000006</c:v>
                </c:pt>
                <c:pt idx="1276">
                  <c:v>83.617986000000002</c:v>
                </c:pt>
                <c:pt idx="1277">
                  <c:v>83.591070000000002</c:v>
                </c:pt>
                <c:pt idx="1278">
                  <c:v>83.582792999999995</c:v>
                </c:pt>
                <c:pt idx="1279">
                  <c:v>83.586359000000002</c:v>
                </c:pt>
                <c:pt idx="1280">
                  <c:v>83.589766999999995</c:v>
                </c:pt>
                <c:pt idx="1281">
                  <c:v>83.589782999999997</c:v>
                </c:pt>
                <c:pt idx="1282">
                  <c:v>83.589364000000003</c:v>
                </c:pt>
                <c:pt idx="1283">
                  <c:v>83.587599999999995</c:v>
                </c:pt>
                <c:pt idx="1284">
                  <c:v>83.580607999999998</c:v>
                </c:pt>
                <c:pt idx="1285">
                  <c:v>83.571672000000007</c:v>
                </c:pt>
                <c:pt idx="1286">
                  <c:v>83.572232999999997</c:v>
                </c:pt>
                <c:pt idx="1287">
                  <c:v>83.589310999999995</c:v>
                </c:pt>
                <c:pt idx="1288">
                  <c:v>83.616826000000003</c:v>
                </c:pt>
                <c:pt idx="1289">
                  <c:v>83.642949000000002</c:v>
                </c:pt>
                <c:pt idx="1290">
                  <c:v>83.662531999999999</c:v>
                </c:pt>
                <c:pt idx="1291">
                  <c:v>83.678338999999994</c:v>
                </c:pt>
                <c:pt idx="1292">
                  <c:v>83.692712</c:v>
                </c:pt>
                <c:pt idx="1293">
                  <c:v>83.702640000000002</c:v>
                </c:pt>
                <c:pt idx="1294">
                  <c:v>83.702648999999994</c:v>
                </c:pt>
                <c:pt idx="1295">
                  <c:v>83.690180999999995</c:v>
                </c:pt>
                <c:pt idx="1296">
                  <c:v>83.669588000000005</c:v>
                </c:pt>
                <c:pt idx="1297">
                  <c:v>83.652897999999993</c:v>
                </c:pt>
                <c:pt idx="1298">
                  <c:v>83.653080000000003</c:v>
                </c:pt>
                <c:pt idx="1299">
                  <c:v>83.671178999999995</c:v>
                </c:pt>
                <c:pt idx="1300">
                  <c:v>83.691209999999998</c:v>
                </c:pt>
                <c:pt idx="1301">
                  <c:v>83.693909000000005</c:v>
                </c:pt>
                <c:pt idx="1302">
                  <c:v>83.676868999999996</c:v>
                </c:pt>
                <c:pt idx="1303">
                  <c:v>83.656383000000005</c:v>
                </c:pt>
                <c:pt idx="1304">
                  <c:v>83.648725999999996</c:v>
                </c:pt>
                <c:pt idx="1305">
                  <c:v>83.655058999999994</c:v>
                </c:pt>
                <c:pt idx="1306">
                  <c:v>83.666590999999997</c:v>
                </c:pt>
                <c:pt idx="1307">
                  <c:v>83.677565999999999</c:v>
                </c:pt>
                <c:pt idx="1308">
                  <c:v>83.687239000000005</c:v>
                </c:pt>
                <c:pt idx="1309">
                  <c:v>83.693974999999995</c:v>
                </c:pt>
                <c:pt idx="1310">
                  <c:v>83.696572000000003</c:v>
                </c:pt>
                <c:pt idx="1311">
                  <c:v>83.701532999999998</c:v>
                </c:pt>
                <c:pt idx="1312">
                  <c:v>83.720326999999997</c:v>
                </c:pt>
                <c:pt idx="1313">
                  <c:v>83.754152000000005</c:v>
                </c:pt>
                <c:pt idx="1314">
                  <c:v>83.785555000000002</c:v>
                </c:pt>
                <c:pt idx="1315">
                  <c:v>83.791579999999996</c:v>
                </c:pt>
                <c:pt idx="1316">
                  <c:v>83.766465999999994</c:v>
                </c:pt>
                <c:pt idx="1317">
                  <c:v>83.728902000000005</c:v>
                </c:pt>
                <c:pt idx="1318">
                  <c:v>83.705608999999995</c:v>
                </c:pt>
                <c:pt idx="1319">
                  <c:v>83.708802000000006</c:v>
                </c:pt>
                <c:pt idx="1320">
                  <c:v>83.729699999999994</c:v>
                </c:pt>
                <c:pt idx="1321">
                  <c:v>83.751513000000003</c:v>
                </c:pt>
                <c:pt idx="1322">
                  <c:v>83.764768000000004</c:v>
                </c:pt>
                <c:pt idx="1323">
                  <c:v>83.768781000000004</c:v>
                </c:pt>
                <c:pt idx="1324">
                  <c:v>83.762935999999996</c:v>
                </c:pt>
                <c:pt idx="1325">
                  <c:v>83.744169999999997</c:v>
                </c:pt>
                <c:pt idx="1326">
                  <c:v>83.715508999999997</c:v>
                </c:pt>
                <c:pt idx="1327">
                  <c:v>83.690918999999994</c:v>
                </c:pt>
                <c:pt idx="1328">
                  <c:v>83.684663999999998</c:v>
                </c:pt>
                <c:pt idx="1329">
                  <c:v>83.696483000000001</c:v>
                </c:pt>
                <c:pt idx="1330">
                  <c:v>83.712055000000007</c:v>
                </c:pt>
                <c:pt idx="1331">
                  <c:v>83.718123000000006</c:v>
                </c:pt>
                <c:pt idx="1332">
                  <c:v>83.713134999999994</c:v>
                </c:pt>
                <c:pt idx="1333">
                  <c:v>83.703736000000006</c:v>
                </c:pt>
                <c:pt idx="1334">
                  <c:v>83.696779000000006</c:v>
                </c:pt>
                <c:pt idx="1335">
                  <c:v>83.696016</c:v>
                </c:pt>
                <c:pt idx="1336">
                  <c:v>83.700574000000003</c:v>
                </c:pt>
                <c:pt idx="1337">
                  <c:v>83.703614999999999</c:v>
                </c:pt>
                <c:pt idx="1338">
                  <c:v>83.697933000000006</c:v>
                </c:pt>
                <c:pt idx="1339">
                  <c:v>83.686667</c:v>
                </c:pt>
                <c:pt idx="1340">
                  <c:v>83.683047000000002</c:v>
                </c:pt>
                <c:pt idx="1341">
                  <c:v>83.694051999999999</c:v>
                </c:pt>
                <c:pt idx="1342">
                  <c:v>83.709273999999994</c:v>
                </c:pt>
                <c:pt idx="1343">
                  <c:v>83.713571000000002</c:v>
                </c:pt>
                <c:pt idx="1344">
                  <c:v>83.707367000000005</c:v>
                </c:pt>
                <c:pt idx="1345">
                  <c:v>83.705203999999995</c:v>
                </c:pt>
                <c:pt idx="1346">
                  <c:v>83.714691999999999</c:v>
                </c:pt>
                <c:pt idx="1347">
                  <c:v>83.72654</c:v>
                </c:pt>
                <c:pt idx="1348">
                  <c:v>83.727846999999997</c:v>
                </c:pt>
                <c:pt idx="1349">
                  <c:v>83.717224000000002</c:v>
                </c:pt>
                <c:pt idx="1350">
                  <c:v>83.702787999999998</c:v>
                </c:pt>
                <c:pt idx="1351">
                  <c:v>83.691862999999998</c:v>
                </c:pt>
                <c:pt idx="1352">
                  <c:v>83.687439999999995</c:v>
                </c:pt>
                <c:pt idx="1353">
                  <c:v>83.689081999999999</c:v>
                </c:pt>
                <c:pt idx="1354">
                  <c:v>83.691884999999999</c:v>
                </c:pt>
                <c:pt idx="1355">
                  <c:v>83.689183</c:v>
                </c:pt>
                <c:pt idx="1356">
                  <c:v>83.682215999999997</c:v>
                </c:pt>
                <c:pt idx="1357">
                  <c:v>83.683423000000005</c:v>
                </c:pt>
                <c:pt idx="1358">
                  <c:v>83.703256999999994</c:v>
                </c:pt>
                <c:pt idx="1359">
                  <c:v>83.735467</c:v>
                </c:pt>
                <c:pt idx="1360">
                  <c:v>83.761803</c:v>
                </c:pt>
                <c:pt idx="1361">
                  <c:v>83.770625999999993</c:v>
                </c:pt>
                <c:pt idx="1362">
                  <c:v>83.765152999999998</c:v>
                </c:pt>
                <c:pt idx="1363">
                  <c:v>83.753497999999993</c:v>
                </c:pt>
                <c:pt idx="1364">
                  <c:v>83.737246999999996</c:v>
                </c:pt>
                <c:pt idx="1365">
                  <c:v>83.712688</c:v>
                </c:pt>
                <c:pt idx="1366">
                  <c:v>83.679497999999995</c:v>
                </c:pt>
                <c:pt idx="1367">
                  <c:v>83.645302000000001</c:v>
                </c:pt>
                <c:pt idx="1368">
                  <c:v>83.622121000000007</c:v>
                </c:pt>
                <c:pt idx="1369">
                  <c:v>83.617742000000007</c:v>
                </c:pt>
                <c:pt idx="1370">
                  <c:v>83.628309999999999</c:v>
                </c:pt>
                <c:pt idx="1371">
                  <c:v>83.640195000000006</c:v>
                </c:pt>
                <c:pt idx="1372">
                  <c:v>83.642408000000003</c:v>
                </c:pt>
                <c:pt idx="1373">
                  <c:v>83.636831000000001</c:v>
                </c:pt>
                <c:pt idx="1374">
                  <c:v>83.632936999999998</c:v>
                </c:pt>
                <c:pt idx="1375">
                  <c:v>83.633643000000006</c:v>
                </c:pt>
                <c:pt idx="1376">
                  <c:v>83.631747000000004</c:v>
                </c:pt>
                <c:pt idx="1377">
                  <c:v>83.621104000000003</c:v>
                </c:pt>
                <c:pt idx="1378">
                  <c:v>83.605108000000001</c:v>
                </c:pt>
                <c:pt idx="1379">
                  <c:v>83.590523000000005</c:v>
                </c:pt>
                <c:pt idx="1380">
                  <c:v>83.577781000000002</c:v>
                </c:pt>
                <c:pt idx="1381">
                  <c:v>83.563077000000007</c:v>
                </c:pt>
                <c:pt idx="1382">
                  <c:v>83.548157000000003</c:v>
                </c:pt>
                <c:pt idx="1383">
                  <c:v>83.542071000000007</c:v>
                </c:pt>
                <c:pt idx="1384">
                  <c:v>83.552100999999993</c:v>
                </c:pt>
                <c:pt idx="1385">
                  <c:v>83.576485000000005</c:v>
                </c:pt>
                <c:pt idx="1386">
                  <c:v>83.606961999999996</c:v>
                </c:pt>
                <c:pt idx="1387">
                  <c:v>83.635140000000007</c:v>
                </c:pt>
                <c:pt idx="1388">
                  <c:v>83.654788999999994</c:v>
                </c:pt>
                <c:pt idx="1389">
                  <c:v>83.661310999999998</c:v>
                </c:pt>
                <c:pt idx="1390">
                  <c:v>83.653049999999993</c:v>
                </c:pt>
                <c:pt idx="1391">
                  <c:v>83.633173999999997</c:v>
                </c:pt>
                <c:pt idx="1392">
                  <c:v>83.608025999999995</c:v>
                </c:pt>
                <c:pt idx="1393">
                  <c:v>83.583303999999998</c:v>
                </c:pt>
                <c:pt idx="1394">
                  <c:v>83.562865000000002</c:v>
                </c:pt>
                <c:pt idx="1395">
                  <c:v>83.549375999999995</c:v>
                </c:pt>
                <c:pt idx="1396">
                  <c:v>83.542233999999993</c:v>
                </c:pt>
                <c:pt idx="1397">
                  <c:v>83.535274999999999</c:v>
                </c:pt>
                <c:pt idx="1398">
                  <c:v>83.521983000000006</c:v>
                </c:pt>
                <c:pt idx="1399">
                  <c:v>83.505493000000001</c:v>
                </c:pt>
                <c:pt idx="1400">
                  <c:v>83.498600999999994</c:v>
                </c:pt>
                <c:pt idx="1401">
                  <c:v>83.509060000000005</c:v>
                </c:pt>
                <c:pt idx="1402">
                  <c:v>83.527800999999997</c:v>
                </c:pt>
                <c:pt idx="1403">
                  <c:v>83.537212999999994</c:v>
                </c:pt>
                <c:pt idx="1404">
                  <c:v>83.529977000000002</c:v>
                </c:pt>
                <c:pt idx="1405">
                  <c:v>83.514882999999998</c:v>
                </c:pt>
                <c:pt idx="1406">
                  <c:v>83.505087000000003</c:v>
                </c:pt>
                <c:pt idx="1407">
                  <c:v>83.505914000000004</c:v>
                </c:pt>
                <c:pt idx="1408">
                  <c:v>83.513614000000004</c:v>
                </c:pt>
                <c:pt idx="1409">
                  <c:v>83.520010999999997</c:v>
                </c:pt>
                <c:pt idx="1410">
                  <c:v>83.517662999999999</c:v>
                </c:pt>
                <c:pt idx="1411">
                  <c:v>83.505944</c:v>
                </c:pt>
                <c:pt idx="1412">
                  <c:v>83.493459000000001</c:v>
                </c:pt>
                <c:pt idx="1413">
                  <c:v>83.490003999999999</c:v>
                </c:pt>
                <c:pt idx="1414">
                  <c:v>83.495722000000001</c:v>
                </c:pt>
                <c:pt idx="1415">
                  <c:v>83.502432999999996</c:v>
                </c:pt>
                <c:pt idx="1416">
                  <c:v>83.504091000000003</c:v>
                </c:pt>
                <c:pt idx="1417">
                  <c:v>83.499332999999993</c:v>
                </c:pt>
                <c:pt idx="1418">
                  <c:v>83.486098999999996</c:v>
                </c:pt>
                <c:pt idx="1419">
                  <c:v>83.465017000000003</c:v>
                </c:pt>
                <c:pt idx="1420">
                  <c:v>83.449239000000006</c:v>
                </c:pt>
                <c:pt idx="1421">
                  <c:v>83.457451000000006</c:v>
                </c:pt>
                <c:pt idx="1422">
                  <c:v>83.490026999999998</c:v>
                </c:pt>
                <c:pt idx="1423">
                  <c:v>83.522063000000003</c:v>
                </c:pt>
                <c:pt idx="1424">
                  <c:v>83.528496000000004</c:v>
                </c:pt>
                <c:pt idx="1425">
                  <c:v>83.508499999999998</c:v>
                </c:pt>
                <c:pt idx="1426">
                  <c:v>83.477913000000001</c:v>
                </c:pt>
                <c:pt idx="1427">
                  <c:v>83.447927000000007</c:v>
                </c:pt>
                <c:pt idx="1428">
                  <c:v>83.423291000000006</c:v>
                </c:pt>
                <c:pt idx="1429">
                  <c:v>83.414035999999996</c:v>
                </c:pt>
                <c:pt idx="1430">
                  <c:v>83.432886999999994</c:v>
                </c:pt>
                <c:pt idx="1431">
                  <c:v>83.479157000000001</c:v>
                </c:pt>
                <c:pt idx="1432">
                  <c:v>83.533781000000005</c:v>
                </c:pt>
                <c:pt idx="1433">
                  <c:v>83.571647999999996</c:v>
                </c:pt>
                <c:pt idx="1434">
                  <c:v>83.575496000000001</c:v>
                </c:pt>
                <c:pt idx="1435">
                  <c:v>83.543244999999999</c:v>
                </c:pt>
                <c:pt idx="1436">
                  <c:v>83.489423000000002</c:v>
                </c:pt>
                <c:pt idx="1437">
                  <c:v>83.434820999999999</c:v>
                </c:pt>
                <c:pt idx="1438">
                  <c:v>83.387134000000003</c:v>
                </c:pt>
                <c:pt idx="1439">
                  <c:v>83.337125</c:v>
                </c:pt>
                <c:pt idx="1440">
                  <c:v>83.28134</c:v>
                </c:pt>
                <c:pt idx="1441">
                  <c:v>83.239317</c:v>
                </c:pt>
                <c:pt idx="1442">
                  <c:v>83.234335999999999</c:v>
                </c:pt>
                <c:pt idx="1443">
                  <c:v>83.262752000000006</c:v>
                </c:pt>
                <c:pt idx="1444">
                  <c:v>83.298081999999994</c:v>
                </c:pt>
                <c:pt idx="1445">
                  <c:v>83.322933000000006</c:v>
                </c:pt>
                <c:pt idx="1446">
                  <c:v>83.340990000000005</c:v>
                </c:pt>
                <c:pt idx="1447">
                  <c:v>83.358945000000006</c:v>
                </c:pt>
                <c:pt idx="1448">
                  <c:v>83.375468999999995</c:v>
                </c:pt>
                <c:pt idx="1449">
                  <c:v>83.391396</c:v>
                </c:pt>
                <c:pt idx="1450">
                  <c:v>83.412311000000003</c:v>
                </c:pt>
                <c:pt idx="1451">
                  <c:v>83.431787999999997</c:v>
                </c:pt>
                <c:pt idx="1452">
                  <c:v>83.425415000000001</c:v>
                </c:pt>
                <c:pt idx="1453">
                  <c:v>83.373513000000003</c:v>
                </c:pt>
                <c:pt idx="1454">
                  <c:v>83.285785000000004</c:v>
                </c:pt>
                <c:pt idx="1455">
                  <c:v>83.199361999999994</c:v>
                </c:pt>
                <c:pt idx="1456">
                  <c:v>83.156188</c:v>
                </c:pt>
                <c:pt idx="1457">
                  <c:v>83.178804999999997</c:v>
                </c:pt>
                <c:pt idx="1458">
                  <c:v>83.254373000000001</c:v>
                </c:pt>
                <c:pt idx="1459">
                  <c:v>83.337625000000003</c:v>
                </c:pt>
                <c:pt idx="1460">
                  <c:v>83.380972</c:v>
                </c:pt>
                <c:pt idx="1461">
                  <c:v>83.370305999999999</c:v>
                </c:pt>
                <c:pt idx="1462">
                  <c:v>83.328868999999997</c:v>
                </c:pt>
                <c:pt idx="1463">
                  <c:v>83.288579999999996</c:v>
                </c:pt>
                <c:pt idx="1464">
                  <c:v>83.266107000000005</c:v>
                </c:pt>
                <c:pt idx="1465">
                  <c:v>83.261537000000004</c:v>
                </c:pt>
                <c:pt idx="1466">
                  <c:v>83.263454999999993</c:v>
                </c:pt>
                <c:pt idx="1467">
                  <c:v>83.254149999999996</c:v>
                </c:pt>
                <c:pt idx="1468">
                  <c:v>83.226292999999998</c:v>
                </c:pt>
                <c:pt idx="1469">
                  <c:v>83.197204999999997</c:v>
                </c:pt>
                <c:pt idx="1470">
                  <c:v>83.190392000000003</c:v>
                </c:pt>
                <c:pt idx="1471">
                  <c:v>83.200542999999996</c:v>
                </c:pt>
                <c:pt idx="1472">
                  <c:v>83.196985999999995</c:v>
                </c:pt>
                <c:pt idx="1473">
                  <c:v>83.168847</c:v>
                </c:pt>
                <c:pt idx="1474">
                  <c:v>83.145782999999994</c:v>
                </c:pt>
                <c:pt idx="1475">
                  <c:v>83.16095</c:v>
                </c:pt>
                <c:pt idx="1476">
                  <c:v>83.208117999999999</c:v>
                </c:pt>
                <c:pt idx="1477">
                  <c:v>83.247246000000004</c:v>
                </c:pt>
                <c:pt idx="1478">
                  <c:v>83.241994000000005</c:v>
                </c:pt>
                <c:pt idx="1479">
                  <c:v>83.187076000000005</c:v>
                </c:pt>
                <c:pt idx="1480">
                  <c:v>83.115166000000002</c:v>
                </c:pt>
                <c:pt idx="1481">
                  <c:v>83.081470999999993</c:v>
                </c:pt>
                <c:pt idx="1482">
                  <c:v>83.119397000000006</c:v>
                </c:pt>
                <c:pt idx="1483">
                  <c:v>83.201277000000005</c:v>
                </c:pt>
                <c:pt idx="1484">
                  <c:v>83.263632000000001</c:v>
                </c:pt>
                <c:pt idx="1485">
                  <c:v>83.279723000000004</c:v>
                </c:pt>
                <c:pt idx="1486">
                  <c:v>83.279544000000001</c:v>
                </c:pt>
                <c:pt idx="1487">
                  <c:v>83.287306999999998</c:v>
                </c:pt>
                <c:pt idx="1488">
                  <c:v>83.279623999999998</c:v>
                </c:pt>
                <c:pt idx="1489">
                  <c:v>83.235648999999995</c:v>
                </c:pt>
                <c:pt idx="1490">
                  <c:v>83.189616000000001</c:v>
                </c:pt>
                <c:pt idx="1491">
                  <c:v>83.183952000000005</c:v>
                </c:pt>
                <c:pt idx="1492">
                  <c:v>83.193293999999995</c:v>
                </c:pt>
                <c:pt idx="1493">
                  <c:v>83.151995999999997</c:v>
                </c:pt>
                <c:pt idx="1494">
                  <c:v>83.053882999999999</c:v>
                </c:pt>
                <c:pt idx="1495">
                  <c:v>82.971920999999995</c:v>
                </c:pt>
                <c:pt idx="1496">
                  <c:v>82.970248999999995</c:v>
                </c:pt>
                <c:pt idx="1497">
                  <c:v>83.040239999999997</c:v>
                </c:pt>
                <c:pt idx="1498">
                  <c:v>83.131832000000003</c:v>
                </c:pt>
                <c:pt idx="1499">
                  <c:v>83.204582000000002</c:v>
                </c:pt>
                <c:pt idx="1500">
                  <c:v>83.232149000000007</c:v>
                </c:pt>
                <c:pt idx="1501">
                  <c:v>83.197839000000002</c:v>
                </c:pt>
                <c:pt idx="1502">
                  <c:v>83.115433999999993</c:v>
                </c:pt>
                <c:pt idx="1503">
                  <c:v>83.031211999999996</c:v>
                </c:pt>
                <c:pt idx="1504">
                  <c:v>82.981374000000002</c:v>
                </c:pt>
                <c:pt idx="1505">
                  <c:v>82.961926000000005</c:v>
                </c:pt>
                <c:pt idx="1506">
                  <c:v>82.951851000000005</c:v>
                </c:pt>
                <c:pt idx="1507">
                  <c:v>82.942705000000004</c:v>
                </c:pt>
                <c:pt idx="1508">
                  <c:v>82.932309000000004</c:v>
                </c:pt>
                <c:pt idx="1509">
                  <c:v>82.917022000000003</c:v>
                </c:pt>
                <c:pt idx="1510">
                  <c:v>82.909056000000007</c:v>
                </c:pt>
                <c:pt idx="1511">
                  <c:v>82.932733999999996</c:v>
                </c:pt>
                <c:pt idx="1512">
                  <c:v>82.977635000000006</c:v>
                </c:pt>
                <c:pt idx="1513">
                  <c:v>82.981408999999999</c:v>
                </c:pt>
                <c:pt idx="1514">
                  <c:v>82.894664000000006</c:v>
                </c:pt>
                <c:pt idx="1515">
                  <c:v>82.750212000000005</c:v>
                </c:pt>
                <c:pt idx="1516">
                  <c:v>82.635323999999997</c:v>
                </c:pt>
                <c:pt idx="1517">
                  <c:v>82.601856999999995</c:v>
                </c:pt>
                <c:pt idx="1518">
                  <c:v>82.630429000000007</c:v>
                </c:pt>
                <c:pt idx="1519">
                  <c:v>82.675664999999995</c:v>
                </c:pt>
                <c:pt idx="1520">
                  <c:v>82.716093000000001</c:v>
                </c:pt>
                <c:pt idx="1521">
                  <c:v>82.756536999999994</c:v>
                </c:pt>
                <c:pt idx="1522">
                  <c:v>82.805259000000007</c:v>
                </c:pt>
                <c:pt idx="1523">
                  <c:v>82.858510999999993</c:v>
                </c:pt>
                <c:pt idx="1524">
                  <c:v>82.897834000000003</c:v>
                </c:pt>
                <c:pt idx="1525">
                  <c:v>82.901129999999995</c:v>
                </c:pt>
                <c:pt idx="1526">
                  <c:v>82.864222999999996</c:v>
                </c:pt>
                <c:pt idx="1527">
                  <c:v>82.807929000000001</c:v>
                </c:pt>
                <c:pt idx="1528">
                  <c:v>82.756424999999993</c:v>
                </c:pt>
                <c:pt idx="1529">
                  <c:v>82.717123000000001</c:v>
                </c:pt>
                <c:pt idx="1530">
                  <c:v>82.690145000000001</c:v>
                </c:pt>
                <c:pt idx="1531">
                  <c:v>82.681354999999996</c:v>
                </c:pt>
                <c:pt idx="1532">
                  <c:v>82.688086999999996</c:v>
                </c:pt>
                <c:pt idx="1533">
                  <c:v>82.686864999999997</c:v>
                </c:pt>
                <c:pt idx="1534">
                  <c:v>82.660927000000001</c:v>
                </c:pt>
                <c:pt idx="1535">
                  <c:v>82.632594999999995</c:v>
                </c:pt>
                <c:pt idx="1536">
                  <c:v>82.641670000000005</c:v>
                </c:pt>
                <c:pt idx="1537">
                  <c:v>82.692834000000005</c:v>
                </c:pt>
                <c:pt idx="1538">
                  <c:v>82.748045000000005</c:v>
                </c:pt>
                <c:pt idx="1539">
                  <c:v>82.771827000000002</c:v>
                </c:pt>
                <c:pt idx="1540">
                  <c:v>82.761931000000004</c:v>
                </c:pt>
                <c:pt idx="1541">
                  <c:v>82.734521999999998</c:v>
                </c:pt>
                <c:pt idx="1542">
                  <c:v>82.703671999999997</c:v>
                </c:pt>
                <c:pt idx="1543">
                  <c:v>82.681634000000003</c:v>
                </c:pt>
                <c:pt idx="1544">
                  <c:v>82.675994000000003</c:v>
                </c:pt>
                <c:pt idx="1545">
                  <c:v>82.675179</c:v>
                </c:pt>
                <c:pt idx="1546">
                  <c:v>82.653970000000001</c:v>
                </c:pt>
                <c:pt idx="1547">
                  <c:v>82.604095999999998</c:v>
                </c:pt>
                <c:pt idx="1548">
                  <c:v>82.546841000000001</c:v>
                </c:pt>
                <c:pt idx="1549">
                  <c:v>82.508216000000004</c:v>
                </c:pt>
                <c:pt idx="1550">
                  <c:v>82.495868999999999</c:v>
                </c:pt>
                <c:pt idx="1551">
                  <c:v>82.505954000000003</c:v>
                </c:pt>
                <c:pt idx="1552">
                  <c:v>82.534014999999997</c:v>
                </c:pt>
                <c:pt idx="1553">
                  <c:v>82.567840000000004</c:v>
                </c:pt>
                <c:pt idx="1554">
                  <c:v>82.586091999999994</c:v>
                </c:pt>
                <c:pt idx="1555">
                  <c:v>82.579924000000005</c:v>
                </c:pt>
                <c:pt idx="1556">
                  <c:v>82.566211999999993</c:v>
                </c:pt>
                <c:pt idx="1557">
                  <c:v>82.565956999999997</c:v>
                </c:pt>
                <c:pt idx="1558">
                  <c:v>82.577167000000003</c:v>
                </c:pt>
                <c:pt idx="1559">
                  <c:v>82.581091000000001</c:v>
                </c:pt>
                <c:pt idx="1560">
                  <c:v>82.568470000000005</c:v>
                </c:pt>
                <c:pt idx="1561">
                  <c:v>82.547559000000007</c:v>
                </c:pt>
                <c:pt idx="1562">
                  <c:v>82.530004000000005</c:v>
                </c:pt>
                <c:pt idx="1563">
                  <c:v>82.518955000000005</c:v>
                </c:pt>
                <c:pt idx="1564">
                  <c:v>82.508758</c:v>
                </c:pt>
                <c:pt idx="1565">
                  <c:v>82.489974000000004</c:v>
                </c:pt>
                <c:pt idx="1566">
                  <c:v>82.458481000000006</c:v>
                </c:pt>
                <c:pt idx="1567">
                  <c:v>82.424656999999996</c:v>
                </c:pt>
                <c:pt idx="1568">
                  <c:v>82.407387</c:v>
                </c:pt>
                <c:pt idx="1569">
                  <c:v>82.413070000000005</c:v>
                </c:pt>
                <c:pt idx="1570">
                  <c:v>82.427429000000004</c:v>
                </c:pt>
                <c:pt idx="1571">
                  <c:v>82.434888999999998</c:v>
                </c:pt>
                <c:pt idx="1572">
                  <c:v>82.438057999999998</c:v>
                </c:pt>
                <c:pt idx="1573">
                  <c:v>82.448830999999998</c:v>
                </c:pt>
                <c:pt idx="1574">
                  <c:v>82.467658999999998</c:v>
                </c:pt>
                <c:pt idx="1575">
                  <c:v>82.483943999999994</c:v>
                </c:pt>
                <c:pt idx="1576">
                  <c:v>82.492784</c:v>
                </c:pt>
                <c:pt idx="1577">
                  <c:v>82.497583000000006</c:v>
                </c:pt>
                <c:pt idx="1578">
                  <c:v>82.496061999999995</c:v>
                </c:pt>
                <c:pt idx="1579">
                  <c:v>82.476997999999995</c:v>
                </c:pt>
                <c:pt idx="1580">
                  <c:v>82.436177999999998</c:v>
                </c:pt>
                <c:pt idx="1581">
                  <c:v>82.387258000000003</c:v>
                </c:pt>
                <c:pt idx="1582">
                  <c:v>82.350796000000003</c:v>
                </c:pt>
                <c:pt idx="1583">
                  <c:v>82.336708999999999</c:v>
                </c:pt>
                <c:pt idx="1584">
                  <c:v>82.340720000000005</c:v>
                </c:pt>
                <c:pt idx="1585">
                  <c:v>82.353198000000006</c:v>
                </c:pt>
                <c:pt idx="1586">
                  <c:v>82.366045</c:v>
                </c:pt>
                <c:pt idx="1587">
                  <c:v>82.373661999999996</c:v>
                </c:pt>
                <c:pt idx="1588">
                  <c:v>82.374277000000006</c:v>
                </c:pt>
                <c:pt idx="1589">
                  <c:v>82.372270999999998</c:v>
                </c:pt>
                <c:pt idx="1590">
                  <c:v>82.374701000000002</c:v>
                </c:pt>
                <c:pt idx="1591">
                  <c:v>82.382283000000001</c:v>
                </c:pt>
                <c:pt idx="1592">
                  <c:v>82.38646</c:v>
                </c:pt>
                <c:pt idx="1593">
                  <c:v>82.379176999999999</c:v>
                </c:pt>
                <c:pt idx="1594">
                  <c:v>82.363849999999999</c:v>
                </c:pt>
                <c:pt idx="1595">
                  <c:v>82.352029999999999</c:v>
                </c:pt>
                <c:pt idx="1596">
                  <c:v>82.350266000000005</c:v>
                </c:pt>
                <c:pt idx="1597">
                  <c:v>82.356213999999994</c:v>
                </c:pt>
                <c:pt idx="1598">
                  <c:v>82.367898999999994</c:v>
                </c:pt>
                <c:pt idx="1599">
                  <c:v>82.389202999999995</c:v>
                </c:pt>
                <c:pt idx="1600">
                  <c:v>82.422878999999995</c:v>
                </c:pt>
                <c:pt idx="1601">
                  <c:v>82.464506</c:v>
                </c:pt>
                <c:pt idx="1602">
                  <c:v>82.507194999999996</c:v>
                </c:pt>
                <c:pt idx="1603">
                  <c:v>82.545574999999999</c:v>
                </c:pt>
                <c:pt idx="1604">
                  <c:v>82.570459</c:v>
                </c:pt>
                <c:pt idx="1605">
                  <c:v>82.567863000000003</c:v>
                </c:pt>
                <c:pt idx="1606">
                  <c:v>82.532928999999996</c:v>
                </c:pt>
                <c:pt idx="1607">
                  <c:v>82.481205000000003</c:v>
                </c:pt>
                <c:pt idx="1608">
                  <c:v>82.438074</c:v>
                </c:pt>
                <c:pt idx="1609">
                  <c:v>82.419627000000006</c:v>
                </c:pt>
                <c:pt idx="1610">
                  <c:v>82.428610000000006</c:v>
                </c:pt>
                <c:pt idx="1611">
                  <c:v>82.460970000000003</c:v>
                </c:pt>
                <c:pt idx="1612">
                  <c:v>82.505880000000005</c:v>
                </c:pt>
                <c:pt idx="1613">
                  <c:v>82.545731000000004</c:v>
                </c:pt>
                <c:pt idx="1614">
                  <c:v>82.570442</c:v>
                </c:pt>
                <c:pt idx="1615">
                  <c:v>82.591019000000003</c:v>
                </c:pt>
                <c:pt idx="1616">
                  <c:v>82.626932999999994</c:v>
                </c:pt>
                <c:pt idx="1617">
                  <c:v>82.680181000000005</c:v>
                </c:pt>
                <c:pt idx="1618">
                  <c:v>82.734030000000004</c:v>
                </c:pt>
                <c:pt idx="1619">
                  <c:v>82.77758</c:v>
                </c:pt>
                <c:pt idx="1620">
                  <c:v>82.815657999999999</c:v>
                </c:pt>
                <c:pt idx="1621">
                  <c:v>82.848500999999999</c:v>
                </c:pt>
                <c:pt idx="1622">
                  <c:v>82.860088000000005</c:v>
                </c:pt>
                <c:pt idx="1623">
                  <c:v>82.842409000000004</c:v>
                </c:pt>
                <c:pt idx="1624">
                  <c:v>82.815415999999999</c:v>
                </c:pt>
                <c:pt idx="1625">
                  <c:v>82.801185000000004</c:v>
                </c:pt>
                <c:pt idx="1626">
                  <c:v>82.792827000000003</c:v>
                </c:pt>
                <c:pt idx="1627">
                  <c:v>82.773336</c:v>
                </c:pt>
                <c:pt idx="1628">
                  <c:v>82.763975000000002</c:v>
                </c:pt>
                <c:pt idx="1629">
                  <c:v>82.819816000000003</c:v>
                </c:pt>
                <c:pt idx="1630">
                  <c:v>82.972463000000005</c:v>
                </c:pt>
                <c:pt idx="1631">
                  <c:v>83.190556000000001</c:v>
                </c:pt>
                <c:pt idx="1632">
                  <c:v>83.389208999999994</c:v>
                </c:pt>
                <c:pt idx="1633">
                  <c:v>83.462952000000001</c:v>
                </c:pt>
                <c:pt idx="1634">
                  <c:v>83.348817999999994</c:v>
                </c:pt>
                <c:pt idx="1635">
                  <c:v>83.104259999999996</c:v>
                </c:pt>
                <c:pt idx="1636">
                  <c:v>82.895894999999996</c:v>
                </c:pt>
                <c:pt idx="1637">
                  <c:v>82.846481999999995</c:v>
                </c:pt>
                <c:pt idx="1638">
                  <c:v>82.928959000000006</c:v>
                </c:pt>
                <c:pt idx="1639">
                  <c:v>83.031441000000001</c:v>
                </c:pt>
                <c:pt idx="1640">
                  <c:v>83.072646000000006</c:v>
                </c:pt>
                <c:pt idx="1641">
                  <c:v>83.044712000000004</c:v>
                </c:pt>
                <c:pt idx="1642">
                  <c:v>82.952354</c:v>
                </c:pt>
                <c:pt idx="1643">
                  <c:v>82.809379000000007</c:v>
                </c:pt>
                <c:pt idx="1644">
                  <c:v>82.684674000000001</c:v>
                </c:pt>
                <c:pt idx="1645">
                  <c:v>82.627775</c:v>
                </c:pt>
                <c:pt idx="1646">
                  <c:v>82.637207000000004</c:v>
                </c:pt>
                <c:pt idx="1647">
                  <c:v>82.679430999999994</c:v>
                </c:pt>
                <c:pt idx="1648">
                  <c:v>82.742419999999996</c:v>
                </c:pt>
                <c:pt idx="1649">
                  <c:v>82.812027999999998</c:v>
                </c:pt>
                <c:pt idx="1650">
                  <c:v>82.846852999999996</c:v>
                </c:pt>
                <c:pt idx="1651">
                  <c:v>82.860495</c:v>
                </c:pt>
                <c:pt idx="1652">
                  <c:v>82.902336000000005</c:v>
                </c:pt>
                <c:pt idx="1653">
                  <c:v>83.011741999999998</c:v>
                </c:pt>
                <c:pt idx="1654">
                  <c:v>83.171193000000002</c:v>
                </c:pt>
                <c:pt idx="1655">
                  <c:v>83.289704999999998</c:v>
                </c:pt>
                <c:pt idx="1656">
                  <c:v>83.315374000000006</c:v>
                </c:pt>
                <c:pt idx="1657">
                  <c:v>83.245233999999996</c:v>
                </c:pt>
                <c:pt idx="1658">
                  <c:v>83.138261999999997</c:v>
                </c:pt>
                <c:pt idx="1659">
                  <c:v>83.019711000000001</c:v>
                </c:pt>
                <c:pt idx="1660">
                  <c:v>82.900396999999998</c:v>
                </c:pt>
                <c:pt idx="1661">
                  <c:v>82.818725999999998</c:v>
                </c:pt>
                <c:pt idx="1662">
                  <c:v>82.784237000000005</c:v>
                </c:pt>
                <c:pt idx="1663">
                  <c:v>82.783400999999998</c:v>
                </c:pt>
                <c:pt idx="1664">
                  <c:v>82.781239999999997</c:v>
                </c:pt>
                <c:pt idx="1665">
                  <c:v>82.777573000000004</c:v>
                </c:pt>
                <c:pt idx="1666">
                  <c:v>82.767450999999994</c:v>
                </c:pt>
                <c:pt idx="1667">
                  <c:v>82.758133999999998</c:v>
                </c:pt>
                <c:pt idx="1668">
                  <c:v>82.729759000000001</c:v>
                </c:pt>
                <c:pt idx="1669">
                  <c:v>82.685506000000004</c:v>
                </c:pt>
                <c:pt idx="1670">
                  <c:v>82.601371999999998</c:v>
                </c:pt>
                <c:pt idx="1671">
                  <c:v>82.518272999999994</c:v>
                </c:pt>
                <c:pt idx="1672">
                  <c:v>82.464157999999998</c:v>
                </c:pt>
                <c:pt idx="1673">
                  <c:v>82.479194000000007</c:v>
                </c:pt>
                <c:pt idx="1674">
                  <c:v>82.553085999999993</c:v>
                </c:pt>
                <c:pt idx="1675">
                  <c:v>82.643518999999998</c:v>
                </c:pt>
                <c:pt idx="1676">
                  <c:v>82.713310000000007</c:v>
                </c:pt>
                <c:pt idx="1677">
                  <c:v>82.723832000000002</c:v>
                </c:pt>
                <c:pt idx="1678">
                  <c:v>82.672585999999995</c:v>
                </c:pt>
                <c:pt idx="1679">
                  <c:v>82.576677000000004</c:v>
                </c:pt>
                <c:pt idx="1680">
                  <c:v>82.472301000000002</c:v>
                </c:pt>
                <c:pt idx="1681">
                  <c:v>82.398677000000006</c:v>
                </c:pt>
                <c:pt idx="1682">
                  <c:v>82.358406000000002</c:v>
                </c:pt>
                <c:pt idx="1683">
                  <c:v>82.362395000000006</c:v>
                </c:pt>
                <c:pt idx="1684">
                  <c:v>82.405919999999995</c:v>
                </c:pt>
                <c:pt idx="1685">
                  <c:v>82.505944</c:v>
                </c:pt>
                <c:pt idx="1686">
                  <c:v>82.628524999999996</c:v>
                </c:pt>
                <c:pt idx="1687">
                  <c:v>82.739827000000005</c:v>
                </c:pt>
                <c:pt idx="1688">
                  <c:v>82.794891000000007</c:v>
                </c:pt>
                <c:pt idx="1689">
                  <c:v>82.807226999999997</c:v>
                </c:pt>
                <c:pt idx="1690">
                  <c:v>82.790188000000001</c:v>
                </c:pt>
                <c:pt idx="1691">
                  <c:v>82.765217000000007</c:v>
                </c:pt>
                <c:pt idx="1692">
                  <c:v>82.722791000000001</c:v>
                </c:pt>
                <c:pt idx="1693">
                  <c:v>82.664615999999995</c:v>
                </c:pt>
                <c:pt idx="1694">
                  <c:v>82.589653999999996</c:v>
                </c:pt>
                <c:pt idx="1695">
                  <c:v>82.518195000000006</c:v>
                </c:pt>
                <c:pt idx="1696">
                  <c:v>82.468089000000006</c:v>
                </c:pt>
                <c:pt idx="1697">
                  <c:v>82.460875000000001</c:v>
                </c:pt>
                <c:pt idx="1698">
                  <c:v>82.488990000000001</c:v>
                </c:pt>
                <c:pt idx="1699">
                  <c:v>82.533018999999996</c:v>
                </c:pt>
                <c:pt idx="1700">
                  <c:v>82.562104000000005</c:v>
                </c:pt>
                <c:pt idx="1701">
                  <c:v>82.574776</c:v>
                </c:pt>
                <c:pt idx="1702">
                  <c:v>82.580045999999996</c:v>
                </c:pt>
                <c:pt idx="1703">
                  <c:v>82.592392000000004</c:v>
                </c:pt>
                <c:pt idx="1704">
                  <c:v>82.600599000000003</c:v>
                </c:pt>
                <c:pt idx="1705">
                  <c:v>82.588040000000007</c:v>
                </c:pt>
                <c:pt idx="1706">
                  <c:v>82.546069000000003</c:v>
                </c:pt>
                <c:pt idx="1707">
                  <c:v>82.493182000000004</c:v>
                </c:pt>
                <c:pt idx="1708">
                  <c:v>82.454234999999997</c:v>
                </c:pt>
                <c:pt idx="1709">
                  <c:v>82.432631000000001</c:v>
                </c:pt>
                <c:pt idx="1710">
                  <c:v>82.405209999999997</c:v>
                </c:pt>
                <c:pt idx="1711">
                  <c:v>82.352239999999995</c:v>
                </c:pt>
                <c:pt idx="1712">
                  <c:v>82.289390999999995</c:v>
                </c:pt>
                <c:pt idx="1713">
                  <c:v>82.251896000000002</c:v>
                </c:pt>
                <c:pt idx="1714">
                  <c:v>82.255746000000002</c:v>
                </c:pt>
                <c:pt idx="1715">
                  <c:v>82.278649000000001</c:v>
                </c:pt>
                <c:pt idx="1716">
                  <c:v>82.290058999999999</c:v>
                </c:pt>
                <c:pt idx="1717">
                  <c:v>82.279760999999993</c:v>
                </c:pt>
                <c:pt idx="1718">
                  <c:v>82.256853000000007</c:v>
                </c:pt>
                <c:pt idx="1719">
                  <c:v>82.226787000000002</c:v>
                </c:pt>
                <c:pt idx="1720">
                  <c:v>82.188905000000005</c:v>
                </c:pt>
                <c:pt idx="1721">
                  <c:v>82.148966000000001</c:v>
                </c:pt>
                <c:pt idx="1722">
                  <c:v>82.121825999999999</c:v>
                </c:pt>
                <c:pt idx="1723">
                  <c:v>82.117665000000002</c:v>
                </c:pt>
                <c:pt idx="1724">
                  <c:v>82.132932999999994</c:v>
                </c:pt>
                <c:pt idx="1725">
                  <c:v>82.159858</c:v>
                </c:pt>
                <c:pt idx="1726">
                  <c:v>82.193821</c:v>
                </c:pt>
                <c:pt idx="1727">
                  <c:v>82.232116000000005</c:v>
                </c:pt>
                <c:pt idx="1728">
                  <c:v>82.265939000000003</c:v>
                </c:pt>
                <c:pt idx="1729">
                  <c:v>82.281841</c:v>
                </c:pt>
                <c:pt idx="1730">
                  <c:v>82.268638999999993</c:v>
                </c:pt>
                <c:pt idx="1731">
                  <c:v>82.225707</c:v>
                </c:pt>
                <c:pt idx="1732">
                  <c:v>82.166529999999995</c:v>
                </c:pt>
                <c:pt idx="1733">
                  <c:v>82.113665999999995</c:v>
                </c:pt>
                <c:pt idx="1734">
                  <c:v>82.085504999999998</c:v>
                </c:pt>
                <c:pt idx="1735">
                  <c:v>82.085708999999994</c:v>
                </c:pt>
                <c:pt idx="1736">
                  <c:v>82.103639999999999</c:v>
                </c:pt>
                <c:pt idx="1737">
                  <c:v>82.124886000000004</c:v>
                </c:pt>
                <c:pt idx="1738">
                  <c:v>82.138092</c:v>
                </c:pt>
                <c:pt idx="1739">
                  <c:v>82.133362000000005</c:v>
                </c:pt>
                <c:pt idx="1740">
                  <c:v>82.103519000000006</c:v>
                </c:pt>
                <c:pt idx="1741">
                  <c:v>82.04786</c:v>
                </c:pt>
                <c:pt idx="1742">
                  <c:v>81.975876</c:v>
                </c:pt>
                <c:pt idx="1743">
                  <c:v>81.900307999999995</c:v>
                </c:pt>
                <c:pt idx="1744">
                  <c:v>81.829713999999996</c:v>
                </c:pt>
                <c:pt idx="1745">
                  <c:v>81.770227000000006</c:v>
                </c:pt>
                <c:pt idx="1746">
                  <c:v>81.732408000000007</c:v>
                </c:pt>
                <c:pt idx="1747">
                  <c:v>81.730548999999996</c:v>
                </c:pt>
                <c:pt idx="1748">
                  <c:v>81.768648999999996</c:v>
                </c:pt>
                <c:pt idx="1749">
                  <c:v>81.834101000000004</c:v>
                </c:pt>
                <c:pt idx="1750">
                  <c:v>81.904922999999997</c:v>
                </c:pt>
                <c:pt idx="1751">
                  <c:v>81.963234999999997</c:v>
                </c:pt>
                <c:pt idx="1752">
                  <c:v>81.997202000000001</c:v>
                </c:pt>
                <c:pt idx="1753">
                  <c:v>81.998159999999999</c:v>
                </c:pt>
                <c:pt idx="1754">
                  <c:v>81.964799999999997</c:v>
                </c:pt>
                <c:pt idx="1755">
                  <c:v>81.913822999999994</c:v>
                </c:pt>
                <c:pt idx="1756">
                  <c:v>81.876419999999996</c:v>
                </c:pt>
                <c:pt idx="1757">
                  <c:v>81.874315999999993</c:v>
                </c:pt>
                <c:pt idx="1758">
                  <c:v>81.898244000000005</c:v>
                </c:pt>
                <c:pt idx="1759">
                  <c:v>81.913464000000005</c:v>
                </c:pt>
                <c:pt idx="1760">
                  <c:v>81.890026000000006</c:v>
                </c:pt>
                <c:pt idx="1761">
                  <c:v>81.829170000000005</c:v>
                </c:pt>
                <c:pt idx="1762">
                  <c:v>81.760706999999996</c:v>
                </c:pt>
                <c:pt idx="1763">
                  <c:v>81.715148999999997</c:v>
                </c:pt>
                <c:pt idx="1764">
                  <c:v>81.700283999999996</c:v>
                </c:pt>
                <c:pt idx="1765">
                  <c:v>81.706620999999998</c:v>
                </c:pt>
                <c:pt idx="1766">
                  <c:v>81.731712999999999</c:v>
                </c:pt>
                <c:pt idx="1767">
                  <c:v>81.785726999999994</c:v>
                </c:pt>
                <c:pt idx="1768">
                  <c:v>81.865139999999997</c:v>
                </c:pt>
                <c:pt idx="1769">
                  <c:v>81.930940000000007</c:v>
                </c:pt>
                <c:pt idx="1770">
                  <c:v>81.930452000000002</c:v>
                </c:pt>
                <c:pt idx="1771">
                  <c:v>81.847280999999995</c:v>
                </c:pt>
                <c:pt idx="1772">
                  <c:v>81.723922000000002</c:v>
                </c:pt>
                <c:pt idx="1773">
                  <c:v>81.630685</c:v>
                </c:pt>
                <c:pt idx="1774">
                  <c:v>81.613487000000006</c:v>
                </c:pt>
                <c:pt idx="1775">
                  <c:v>81.666089999999997</c:v>
                </c:pt>
                <c:pt idx="1776">
                  <c:v>81.741191999999998</c:v>
                </c:pt>
                <c:pt idx="1777">
                  <c:v>81.790571999999997</c:v>
                </c:pt>
                <c:pt idx="1778">
                  <c:v>81.804193999999995</c:v>
                </c:pt>
                <c:pt idx="1779">
                  <c:v>81.811040000000006</c:v>
                </c:pt>
                <c:pt idx="1780">
                  <c:v>81.835673</c:v>
                </c:pt>
                <c:pt idx="1781">
                  <c:v>81.862339000000006</c:v>
                </c:pt>
                <c:pt idx="1782">
                  <c:v>81.858548999999996</c:v>
                </c:pt>
                <c:pt idx="1783">
                  <c:v>81.826336999999995</c:v>
                </c:pt>
                <c:pt idx="1784">
                  <c:v>81.800601</c:v>
                </c:pt>
                <c:pt idx="1785">
                  <c:v>81.791343999999995</c:v>
                </c:pt>
                <c:pt idx="1786">
                  <c:v>81.761747</c:v>
                </c:pt>
                <c:pt idx="1787">
                  <c:v>81.685149999999993</c:v>
                </c:pt>
                <c:pt idx="1788">
                  <c:v>81.598364000000004</c:v>
                </c:pt>
                <c:pt idx="1789">
                  <c:v>81.565749999999994</c:v>
                </c:pt>
                <c:pt idx="1790">
                  <c:v>81.601429999999993</c:v>
                </c:pt>
                <c:pt idx="1791">
                  <c:v>81.656317000000001</c:v>
                </c:pt>
                <c:pt idx="1792">
                  <c:v>81.678366999999994</c:v>
                </c:pt>
                <c:pt idx="1793">
                  <c:v>81.658665999999997</c:v>
                </c:pt>
                <c:pt idx="1794">
                  <c:v>81.615840000000006</c:v>
                </c:pt>
                <c:pt idx="1795">
                  <c:v>81.565669</c:v>
                </c:pt>
                <c:pt idx="1796">
                  <c:v>81.521548999999993</c:v>
                </c:pt>
                <c:pt idx="1797">
                  <c:v>81.506266999999994</c:v>
                </c:pt>
                <c:pt idx="1798">
                  <c:v>81.542618000000004</c:v>
                </c:pt>
                <c:pt idx="1799">
                  <c:v>81.632192000000003</c:v>
                </c:pt>
                <c:pt idx="1800">
                  <c:v>81.749256000000003</c:v>
                </c:pt>
                <c:pt idx="1801">
                  <c:v>81.853859999999997</c:v>
                </c:pt>
                <c:pt idx="1802">
                  <c:v>81.910184000000001</c:v>
                </c:pt>
                <c:pt idx="1803">
                  <c:v>81.902005000000003</c:v>
                </c:pt>
                <c:pt idx="1804">
                  <c:v>81.838706999999999</c:v>
                </c:pt>
                <c:pt idx="1805">
                  <c:v>81.743567999999996</c:v>
                </c:pt>
                <c:pt idx="1806">
                  <c:v>81.636877999999996</c:v>
                </c:pt>
                <c:pt idx="1807">
                  <c:v>81.536134000000004</c:v>
                </c:pt>
                <c:pt idx="1808">
                  <c:v>81.465292000000005</c:v>
                </c:pt>
                <c:pt idx="1809">
                  <c:v>81.445481000000001</c:v>
                </c:pt>
                <c:pt idx="1810">
                  <c:v>81.469649000000004</c:v>
                </c:pt>
                <c:pt idx="1811">
                  <c:v>81.496975000000006</c:v>
                </c:pt>
                <c:pt idx="1812">
                  <c:v>81.485264999999998</c:v>
                </c:pt>
                <c:pt idx="1813">
                  <c:v>81.430829000000003</c:v>
                </c:pt>
                <c:pt idx="1814">
                  <c:v>81.373675000000006</c:v>
                </c:pt>
                <c:pt idx="1815">
                  <c:v>81.365774999999999</c:v>
                </c:pt>
                <c:pt idx="1816">
                  <c:v>81.430621000000002</c:v>
                </c:pt>
                <c:pt idx="1817">
                  <c:v>81.542148999999995</c:v>
                </c:pt>
                <c:pt idx="1818">
                  <c:v>81.638008999999997</c:v>
                </c:pt>
                <c:pt idx="1819">
                  <c:v>81.664174000000003</c:v>
                </c:pt>
                <c:pt idx="1820">
                  <c:v>81.619114999999994</c:v>
                </c:pt>
                <c:pt idx="1821">
                  <c:v>81.548884000000001</c:v>
                </c:pt>
                <c:pt idx="1822">
                  <c:v>81.494433000000001</c:v>
                </c:pt>
                <c:pt idx="1823">
                  <c:v>81.455309999999997</c:v>
                </c:pt>
                <c:pt idx="1824">
                  <c:v>81.412824999999998</c:v>
                </c:pt>
                <c:pt idx="1825">
                  <c:v>81.375885999999994</c:v>
                </c:pt>
                <c:pt idx="1826">
                  <c:v>81.379079000000004</c:v>
                </c:pt>
                <c:pt idx="1827">
                  <c:v>81.431672000000006</c:v>
                </c:pt>
                <c:pt idx="1828">
                  <c:v>81.493202999999994</c:v>
                </c:pt>
                <c:pt idx="1829">
                  <c:v>81.516992000000002</c:v>
                </c:pt>
                <c:pt idx="1830">
                  <c:v>81.502232000000006</c:v>
                </c:pt>
                <c:pt idx="1831">
                  <c:v>81.482955000000004</c:v>
                </c:pt>
                <c:pt idx="1832">
                  <c:v>81.474430999999996</c:v>
                </c:pt>
                <c:pt idx="1833">
                  <c:v>81.456345999999996</c:v>
                </c:pt>
                <c:pt idx="1834">
                  <c:v>81.414698000000001</c:v>
                </c:pt>
                <c:pt idx="1835">
                  <c:v>81.376801999999998</c:v>
                </c:pt>
                <c:pt idx="1836">
                  <c:v>81.387054000000006</c:v>
                </c:pt>
                <c:pt idx="1837">
                  <c:v>81.460564000000005</c:v>
                </c:pt>
                <c:pt idx="1838">
                  <c:v>81.574352000000005</c:v>
                </c:pt>
                <c:pt idx="1839">
                  <c:v>81.685905000000005</c:v>
                </c:pt>
                <c:pt idx="1840">
                  <c:v>81.743433999999993</c:v>
                </c:pt>
                <c:pt idx="1841">
                  <c:v>81.703191000000004</c:v>
                </c:pt>
                <c:pt idx="1842">
                  <c:v>81.574241000000001</c:v>
                </c:pt>
                <c:pt idx="1843">
                  <c:v>81.434397000000004</c:v>
                </c:pt>
                <c:pt idx="1844">
                  <c:v>81.365503000000004</c:v>
                </c:pt>
                <c:pt idx="1845">
                  <c:v>81.383725999999996</c:v>
                </c:pt>
                <c:pt idx="1846">
                  <c:v>81.450076999999993</c:v>
                </c:pt>
                <c:pt idx="1847">
                  <c:v>81.52373</c:v>
                </c:pt>
                <c:pt idx="1848">
                  <c:v>81.582823000000005</c:v>
                </c:pt>
                <c:pt idx="1849">
                  <c:v>81.608232999999998</c:v>
                </c:pt>
                <c:pt idx="1850">
                  <c:v>81.582892999999999</c:v>
                </c:pt>
                <c:pt idx="1851">
                  <c:v>81.518257000000006</c:v>
                </c:pt>
                <c:pt idx="1852">
                  <c:v>81.456314000000006</c:v>
                </c:pt>
                <c:pt idx="1853">
                  <c:v>81.428548000000006</c:v>
                </c:pt>
                <c:pt idx="1854">
                  <c:v>81.427854999999994</c:v>
                </c:pt>
                <c:pt idx="1855">
                  <c:v>81.430974000000006</c:v>
                </c:pt>
                <c:pt idx="1856">
                  <c:v>81.433212999999995</c:v>
                </c:pt>
                <c:pt idx="1857">
                  <c:v>81.446984</c:v>
                </c:pt>
                <c:pt idx="1858">
                  <c:v>81.476388999999998</c:v>
                </c:pt>
                <c:pt idx="1859">
                  <c:v>81.509642999999997</c:v>
                </c:pt>
                <c:pt idx="1860">
                  <c:v>81.536237</c:v>
                </c:pt>
                <c:pt idx="1861">
                  <c:v>81.562679000000003</c:v>
                </c:pt>
                <c:pt idx="1862">
                  <c:v>81.607950000000002</c:v>
                </c:pt>
                <c:pt idx="1863">
                  <c:v>81.681477000000001</c:v>
                </c:pt>
                <c:pt idx="1864">
                  <c:v>81.760762999999997</c:v>
                </c:pt>
                <c:pt idx="1865">
                  <c:v>81.796858</c:v>
                </c:pt>
                <c:pt idx="1866">
                  <c:v>81.759092999999993</c:v>
                </c:pt>
                <c:pt idx="1867">
                  <c:v>81.678205000000005</c:v>
                </c:pt>
                <c:pt idx="1868">
                  <c:v>81.628005000000002</c:v>
                </c:pt>
                <c:pt idx="1869">
                  <c:v>81.653994999999995</c:v>
                </c:pt>
                <c:pt idx="1870">
                  <c:v>81.730956000000006</c:v>
                </c:pt>
                <c:pt idx="1871">
                  <c:v>81.797185999999996</c:v>
                </c:pt>
                <c:pt idx="1872">
                  <c:v>81.819843000000006</c:v>
                </c:pt>
                <c:pt idx="1873">
                  <c:v>81.814763999999997</c:v>
                </c:pt>
                <c:pt idx="1874">
                  <c:v>81.809562</c:v>
                </c:pt>
                <c:pt idx="1875">
                  <c:v>81.808949999999996</c:v>
                </c:pt>
                <c:pt idx="1876">
                  <c:v>81.802666000000002</c:v>
                </c:pt>
                <c:pt idx="1877">
                  <c:v>81.791747999999998</c:v>
                </c:pt>
                <c:pt idx="1878">
                  <c:v>81.791252</c:v>
                </c:pt>
                <c:pt idx="1879">
                  <c:v>81.809388999999996</c:v>
                </c:pt>
                <c:pt idx="1880">
                  <c:v>81.835921999999997</c:v>
                </c:pt>
                <c:pt idx="1881">
                  <c:v>81.854786000000004</c:v>
                </c:pt>
                <c:pt idx="1882">
                  <c:v>81.859858000000003</c:v>
                </c:pt>
                <c:pt idx="1883">
                  <c:v>81.852006000000003</c:v>
                </c:pt>
                <c:pt idx="1884">
                  <c:v>81.828266999999997</c:v>
                </c:pt>
                <c:pt idx="1885">
                  <c:v>81.787087</c:v>
                </c:pt>
                <c:pt idx="1886">
                  <c:v>81.743697999999995</c:v>
                </c:pt>
                <c:pt idx="1887">
                  <c:v>81.724080999999998</c:v>
                </c:pt>
                <c:pt idx="1888">
                  <c:v>81.735004000000004</c:v>
                </c:pt>
                <c:pt idx="1889">
                  <c:v>81.752362000000005</c:v>
                </c:pt>
                <c:pt idx="1890">
                  <c:v>81.751261999999997</c:v>
                </c:pt>
                <c:pt idx="1891">
                  <c:v>81.738204999999994</c:v>
                </c:pt>
                <c:pt idx="1892">
                  <c:v>81.738336000000004</c:v>
                </c:pt>
                <c:pt idx="1893">
                  <c:v>81.757086000000001</c:v>
                </c:pt>
                <c:pt idx="1894">
                  <c:v>81.772891000000001</c:v>
                </c:pt>
                <c:pt idx="1895">
                  <c:v>81.766371000000007</c:v>
                </c:pt>
                <c:pt idx="1896">
                  <c:v>81.738425000000007</c:v>
                </c:pt>
                <c:pt idx="1897">
                  <c:v>81.697794000000002</c:v>
                </c:pt>
                <c:pt idx="1898">
                  <c:v>81.651274000000001</c:v>
                </c:pt>
                <c:pt idx="1899">
                  <c:v>81.614587999999998</c:v>
                </c:pt>
                <c:pt idx="1900">
                  <c:v>81.614637000000002</c:v>
                </c:pt>
                <c:pt idx="1901">
                  <c:v>81.666331</c:v>
                </c:pt>
                <c:pt idx="1902">
                  <c:v>81.753279000000006</c:v>
                </c:pt>
                <c:pt idx="1903">
                  <c:v>81.837743000000003</c:v>
                </c:pt>
                <c:pt idx="1904">
                  <c:v>81.884055000000004</c:v>
                </c:pt>
                <c:pt idx="1905">
                  <c:v>81.871718000000001</c:v>
                </c:pt>
                <c:pt idx="1906">
                  <c:v>81.802805000000006</c:v>
                </c:pt>
                <c:pt idx="1907">
                  <c:v>81.707956999999993</c:v>
                </c:pt>
                <c:pt idx="1908">
                  <c:v>81.634345999999994</c:v>
                </c:pt>
                <c:pt idx="1909">
                  <c:v>81.614575000000002</c:v>
                </c:pt>
                <c:pt idx="1910">
                  <c:v>81.645758000000001</c:v>
                </c:pt>
                <c:pt idx="1911">
                  <c:v>81.698188000000002</c:v>
                </c:pt>
                <c:pt idx="1912">
                  <c:v>81.738919999999993</c:v>
                </c:pt>
                <c:pt idx="1913">
                  <c:v>81.746071000000001</c:v>
                </c:pt>
                <c:pt idx="1914">
                  <c:v>81.714241000000001</c:v>
                </c:pt>
                <c:pt idx="1915">
                  <c:v>81.658874999999995</c:v>
                </c:pt>
                <c:pt idx="1916">
                  <c:v>81.607968</c:v>
                </c:pt>
                <c:pt idx="1917">
                  <c:v>81.579345000000004</c:v>
                </c:pt>
                <c:pt idx="1918">
                  <c:v>81.570420999999996</c:v>
                </c:pt>
                <c:pt idx="1919">
                  <c:v>81.573660000000004</c:v>
                </c:pt>
                <c:pt idx="1920">
                  <c:v>81.592718000000005</c:v>
                </c:pt>
                <c:pt idx="1921">
                  <c:v>81.634879999999995</c:v>
                </c:pt>
                <c:pt idx="1922">
                  <c:v>81.692654000000005</c:v>
                </c:pt>
                <c:pt idx="1923">
                  <c:v>81.741279000000006</c:v>
                </c:pt>
                <c:pt idx="1924">
                  <c:v>81.756373999999994</c:v>
                </c:pt>
                <c:pt idx="1925">
                  <c:v>81.734036000000003</c:v>
                </c:pt>
                <c:pt idx="1926">
                  <c:v>81.698083999999994</c:v>
                </c:pt>
                <c:pt idx="1927">
                  <c:v>81.682945000000004</c:v>
                </c:pt>
                <c:pt idx="1928">
                  <c:v>81.695986000000005</c:v>
                </c:pt>
                <c:pt idx="1929">
                  <c:v>81.702286000000001</c:v>
                </c:pt>
                <c:pt idx="1930">
                  <c:v>81.665023000000005</c:v>
                </c:pt>
                <c:pt idx="1931">
                  <c:v>81.600352999999998</c:v>
                </c:pt>
                <c:pt idx="1932">
                  <c:v>81.567207999999994</c:v>
                </c:pt>
                <c:pt idx="1933">
                  <c:v>81.596095000000005</c:v>
                </c:pt>
                <c:pt idx="1934">
                  <c:v>81.653216</c:v>
                </c:pt>
                <c:pt idx="1935">
                  <c:v>81.689594</c:v>
                </c:pt>
                <c:pt idx="1936">
                  <c:v>81.706038000000007</c:v>
                </c:pt>
                <c:pt idx="1937">
                  <c:v>81.738440999999995</c:v>
                </c:pt>
                <c:pt idx="1938">
                  <c:v>81.792141999999998</c:v>
                </c:pt>
                <c:pt idx="1939">
                  <c:v>81.823902000000004</c:v>
                </c:pt>
                <c:pt idx="1940">
                  <c:v>81.785135999999994</c:v>
                </c:pt>
                <c:pt idx="1941">
                  <c:v>81.668167999999994</c:v>
                </c:pt>
                <c:pt idx="1942">
                  <c:v>81.515240000000006</c:v>
                </c:pt>
                <c:pt idx="1943">
                  <c:v>81.394626000000002</c:v>
                </c:pt>
                <c:pt idx="1944">
                  <c:v>81.356613999999993</c:v>
                </c:pt>
                <c:pt idx="1945">
                  <c:v>81.391592000000003</c:v>
                </c:pt>
                <c:pt idx="1946">
                  <c:v>81.436300000000003</c:v>
                </c:pt>
                <c:pt idx="1947">
                  <c:v>81.438323999999994</c:v>
                </c:pt>
                <c:pt idx="1948">
                  <c:v>81.410843</c:v>
                </c:pt>
                <c:pt idx="1949">
                  <c:v>81.409822000000005</c:v>
                </c:pt>
                <c:pt idx="1950">
                  <c:v>81.465771000000004</c:v>
                </c:pt>
                <c:pt idx="1951">
                  <c:v>81.553244000000007</c:v>
                </c:pt>
                <c:pt idx="1952">
                  <c:v>81.626661999999996</c:v>
                </c:pt>
                <c:pt idx="1953">
                  <c:v>81.668426999999994</c:v>
                </c:pt>
                <c:pt idx="1954">
                  <c:v>81.687066999999999</c:v>
                </c:pt>
                <c:pt idx="1955">
                  <c:v>81.684655000000006</c:v>
                </c:pt>
                <c:pt idx="1956">
                  <c:v>81.646563</c:v>
                </c:pt>
                <c:pt idx="1957">
                  <c:v>81.562068999999994</c:v>
                </c:pt>
                <c:pt idx="1958">
                  <c:v>81.447149999999993</c:v>
                </c:pt>
                <c:pt idx="1959">
                  <c:v>81.341049999999996</c:v>
                </c:pt>
                <c:pt idx="1960">
                  <c:v>81.272295999999997</c:v>
                </c:pt>
                <c:pt idx="1961">
                  <c:v>81.234910999999997</c:v>
                </c:pt>
                <c:pt idx="1962">
                  <c:v>81.210093000000001</c:v>
                </c:pt>
                <c:pt idx="1963">
                  <c:v>81.197074000000001</c:v>
                </c:pt>
                <c:pt idx="1964">
                  <c:v>81.203755000000001</c:v>
                </c:pt>
                <c:pt idx="1965">
                  <c:v>81.219262000000001</c:v>
                </c:pt>
                <c:pt idx="1966">
                  <c:v>81.227593999999996</c:v>
                </c:pt>
                <c:pt idx="1967">
                  <c:v>81.244795999999994</c:v>
                </c:pt>
                <c:pt idx="1968">
                  <c:v>81.300895999999995</c:v>
                </c:pt>
                <c:pt idx="1969">
                  <c:v>81.379508000000001</c:v>
                </c:pt>
                <c:pt idx="1970">
                  <c:v>81.421847999999997</c:v>
                </c:pt>
                <c:pt idx="1971">
                  <c:v>81.405776000000003</c:v>
                </c:pt>
                <c:pt idx="1972">
                  <c:v>81.377138000000002</c:v>
                </c:pt>
                <c:pt idx="1973">
                  <c:v>81.37518</c:v>
                </c:pt>
                <c:pt idx="1974">
                  <c:v>81.372259999999997</c:v>
                </c:pt>
                <c:pt idx="1975">
                  <c:v>81.328846999999996</c:v>
                </c:pt>
                <c:pt idx="1976">
                  <c:v>81.270621000000006</c:v>
                </c:pt>
                <c:pt idx="1977">
                  <c:v>81.260236000000006</c:v>
                </c:pt>
                <c:pt idx="1978">
                  <c:v>81.309061999999997</c:v>
                </c:pt>
                <c:pt idx="1979">
                  <c:v>81.364002999999997</c:v>
                </c:pt>
                <c:pt idx="1980">
                  <c:v>81.372815000000003</c:v>
                </c:pt>
                <c:pt idx="1981">
                  <c:v>81.323869000000002</c:v>
                </c:pt>
                <c:pt idx="1982">
                  <c:v>81.228165000000004</c:v>
                </c:pt>
                <c:pt idx="1983">
                  <c:v>81.105778999999998</c:v>
                </c:pt>
                <c:pt idx="1984">
                  <c:v>80.992705999999998</c:v>
                </c:pt>
                <c:pt idx="1985">
                  <c:v>80.925618999999998</c:v>
                </c:pt>
                <c:pt idx="1986">
                  <c:v>80.915965</c:v>
                </c:pt>
                <c:pt idx="1987">
                  <c:v>80.949402000000006</c:v>
                </c:pt>
                <c:pt idx="1988">
                  <c:v>81.001582999999997</c:v>
                </c:pt>
                <c:pt idx="1989">
                  <c:v>81.051195000000007</c:v>
                </c:pt>
                <c:pt idx="1990">
                  <c:v>81.087366000000003</c:v>
                </c:pt>
                <c:pt idx="1991">
                  <c:v>81.111311999999998</c:v>
                </c:pt>
                <c:pt idx="1992">
                  <c:v>81.1233</c:v>
                </c:pt>
                <c:pt idx="1993">
                  <c:v>81.105760000000004</c:v>
                </c:pt>
                <c:pt idx="1994">
                  <c:v>81.040807999999998</c:v>
                </c:pt>
                <c:pt idx="1995">
                  <c:v>80.955337999999998</c:v>
                </c:pt>
                <c:pt idx="1996">
                  <c:v>80.920142999999996</c:v>
                </c:pt>
                <c:pt idx="1997">
                  <c:v>80.985118999999997</c:v>
                </c:pt>
                <c:pt idx="1998">
                  <c:v>81.128505000000004</c:v>
                </c:pt>
                <c:pt idx="1999">
                  <c:v>81.276208999999994</c:v>
                </c:pt>
                <c:pt idx="2000">
                  <c:v>81.356425999999999</c:v>
                </c:pt>
                <c:pt idx="2001">
                  <c:v>81.336236</c:v>
                </c:pt>
                <c:pt idx="2002">
                  <c:v>81.235641000000001</c:v>
                </c:pt>
                <c:pt idx="2003">
                  <c:v>81.121092000000004</c:v>
                </c:pt>
                <c:pt idx="2004">
                  <c:v>81.061025999999998</c:v>
                </c:pt>
                <c:pt idx="2005">
                  <c:v>81.062901999999994</c:v>
                </c:pt>
                <c:pt idx="2006">
                  <c:v>81.068489999999997</c:v>
                </c:pt>
                <c:pt idx="2007">
                  <c:v>81.024531999999994</c:v>
                </c:pt>
                <c:pt idx="2008">
                  <c:v>80.956790999999996</c:v>
                </c:pt>
                <c:pt idx="2009">
                  <c:v>80.939732000000006</c:v>
                </c:pt>
                <c:pt idx="2010">
                  <c:v>80.997</c:v>
                </c:pt>
                <c:pt idx="2011">
                  <c:v>81.090079000000003</c:v>
                </c:pt>
                <c:pt idx="2012">
                  <c:v>81.177451000000005</c:v>
                </c:pt>
                <c:pt idx="2013">
                  <c:v>81.238859000000005</c:v>
                </c:pt>
                <c:pt idx="2014">
                  <c:v>81.260637000000003</c:v>
                </c:pt>
                <c:pt idx="2015">
                  <c:v>81.233448999999993</c:v>
                </c:pt>
                <c:pt idx="2016">
                  <c:v>81.166870000000003</c:v>
                </c:pt>
                <c:pt idx="2017">
                  <c:v>81.086911999999998</c:v>
                </c:pt>
                <c:pt idx="2018">
                  <c:v>81.018184000000005</c:v>
                </c:pt>
                <c:pt idx="2019">
                  <c:v>80.981204000000005</c:v>
                </c:pt>
                <c:pt idx="2020">
                  <c:v>80.994063999999995</c:v>
                </c:pt>
                <c:pt idx="2021">
                  <c:v>81.050158999999994</c:v>
                </c:pt>
                <c:pt idx="2022">
                  <c:v>81.104659999999996</c:v>
                </c:pt>
                <c:pt idx="2023">
                  <c:v>81.112227000000004</c:v>
                </c:pt>
                <c:pt idx="2024">
                  <c:v>81.079085000000006</c:v>
                </c:pt>
                <c:pt idx="2025">
                  <c:v>81.043867000000006</c:v>
                </c:pt>
                <c:pt idx="2026">
                  <c:v>81.018867</c:v>
                </c:pt>
                <c:pt idx="2027">
                  <c:v>80.988422</c:v>
                </c:pt>
                <c:pt idx="2028">
                  <c:v>80.955901999999995</c:v>
                </c:pt>
                <c:pt idx="2029">
                  <c:v>80.951547000000005</c:v>
                </c:pt>
                <c:pt idx="2030">
                  <c:v>80.991170999999994</c:v>
                </c:pt>
                <c:pt idx="2031">
                  <c:v>81.055306000000002</c:v>
                </c:pt>
                <c:pt idx="2032">
                  <c:v>81.112176000000005</c:v>
                </c:pt>
                <c:pt idx="2033">
                  <c:v>81.145801000000006</c:v>
                </c:pt>
                <c:pt idx="2034">
                  <c:v>81.157824000000005</c:v>
                </c:pt>
                <c:pt idx="2035">
                  <c:v>81.152800999999997</c:v>
                </c:pt>
                <c:pt idx="2036">
                  <c:v>81.132030999999998</c:v>
                </c:pt>
                <c:pt idx="2037">
                  <c:v>81.093969999999999</c:v>
                </c:pt>
                <c:pt idx="2038">
                  <c:v>81.037194</c:v>
                </c:pt>
                <c:pt idx="2039">
                  <c:v>80.970690000000005</c:v>
                </c:pt>
                <c:pt idx="2040">
                  <c:v>80.913865999999999</c:v>
                </c:pt>
                <c:pt idx="2041">
                  <c:v>80.877961999999997</c:v>
                </c:pt>
                <c:pt idx="2042">
                  <c:v>80.859144999999998</c:v>
                </c:pt>
                <c:pt idx="2043">
                  <c:v>80.859889999999993</c:v>
                </c:pt>
                <c:pt idx="2044">
                  <c:v>80.901785000000004</c:v>
                </c:pt>
                <c:pt idx="2045">
                  <c:v>80.999122999999997</c:v>
                </c:pt>
                <c:pt idx="2046">
                  <c:v>81.129333000000003</c:v>
                </c:pt>
                <c:pt idx="2047">
                  <c:v>81.246253999999993</c:v>
                </c:pt>
                <c:pt idx="2048">
                  <c:v>81.313548999999995</c:v>
                </c:pt>
                <c:pt idx="2049">
                  <c:v>81.311349000000007</c:v>
                </c:pt>
                <c:pt idx="2050">
                  <c:v>81.229709</c:v>
                </c:pt>
                <c:pt idx="2051">
                  <c:v>81.089066000000003</c:v>
                </c:pt>
                <c:pt idx="2052">
                  <c:v>80.953085000000002</c:v>
                </c:pt>
                <c:pt idx="2053">
                  <c:v>80.888046000000003</c:v>
                </c:pt>
                <c:pt idx="2054">
                  <c:v>80.903256999999996</c:v>
                </c:pt>
                <c:pt idx="2055">
                  <c:v>80.950569999999999</c:v>
                </c:pt>
                <c:pt idx="2056">
                  <c:v>80.983846999999997</c:v>
                </c:pt>
                <c:pt idx="2057">
                  <c:v>80.998881999999995</c:v>
                </c:pt>
                <c:pt idx="2058">
                  <c:v>81.014753999999996</c:v>
                </c:pt>
                <c:pt idx="2059">
                  <c:v>81.033811999999998</c:v>
                </c:pt>
                <c:pt idx="2060">
                  <c:v>81.041702999999998</c:v>
                </c:pt>
                <c:pt idx="2061">
                  <c:v>81.035786000000002</c:v>
                </c:pt>
                <c:pt idx="2062">
                  <c:v>81.027219000000002</c:v>
                </c:pt>
                <c:pt idx="2063">
                  <c:v>81.024906999999999</c:v>
                </c:pt>
                <c:pt idx="2064">
                  <c:v>81.024811</c:v>
                </c:pt>
                <c:pt idx="2065">
                  <c:v>81.011425000000003</c:v>
                </c:pt>
                <c:pt idx="2066">
                  <c:v>80.972226000000006</c:v>
                </c:pt>
                <c:pt idx="2067">
                  <c:v>80.914621999999994</c:v>
                </c:pt>
                <c:pt idx="2068">
                  <c:v>80.866626999999994</c:v>
                </c:pt>
                <c:pt idx="2069">
                  <c:v>80.854460000000003</c:v>
                </c:pt>
                <c:pt idx="2070">
                  <c:v>80.880448999999999</c:v>
                </c:pt>
                <c:pt idx="2071">
                  <c:v>80.930923000000007</c:v>
                </c:pt>
                <c:pt idx="2072">
                  <c:v>80.987981000000005</c:v>
                </c:pt>
                <c:pt idx="2073">
                  <c:v>81.032430000000005</c:v>
                </c:pt>
                <c:pt idx="2074">
                  <c:v>81.049786999999995</c:v>
                </c:pt>
                <c:pt idx="2075">
                  <c:v>81.039574000000002</c:v>
                </c:pt>
                <c:pt idx="2076">
                  <c:v>81.020599000000004</c:v>
                </c:pt>
                <c:pt idx="2077">
                  <c:v>81.009524999999996</c:v>
                </c:pt>
                <c:pt idx="2078">
                  <c:v>81.007129000000006</c:v>
                </c:pt>
                <c:pt idx="2079">
                  <c:v>81.009523000000002</c:v>
                </c:pt>
                <c:pt idx="2080">
                  <c:v>81.022865999999993</c:v>
                </c:pt>
                <c:pt idx="2081">
                  <c:v>81.047128999999998</c:v>
                </c:pt>
                <c:pt idx="2082">
                  <c:v>81.058404999999993</c:v>
                </c:pt>
                <c:pt idx="2083">
                  <c:v>81.044257999999999</c:v>
                </c:pt>
                <c:pt idx="2084">
                  <c:v>81.028813999999997</c:v>
                </c:pt>
                <c:pt idx="2085">
                  <c:v>81.030376000000004</c:v>
                </c:pt>
                <c:pt idx="2086">
                  <c:v>81.036088000000007</c:v>
                </c:pt>
                <c:pt idx="2087">
                  <c:v>81.020296000000002</c:v>
                </c:pt>
                <c:pt idx="2088">
                  <c:v>80.978891000000004</c:v>
                </c:pt>
                <c:pt idx="2089">
                  <c:v>80.930356000000003</c:v>
                </c:pt>
                <c:pt idx="2090">
                  <c:v>80.888581000000002</c:v>
                </c:pt>
                <c:pt idx="2091">
                  <c:v>80.860662000000005</c:v>
                </c:pt>
                <c:pt idx="2092">
                  <c:v>80.858435</c:v>
                </c:pt>
                <c:pt idx="2093">
                  <c:v>80.887636000000001</c:v>
                </c:pt>
                <c:pt idx="2094">
                  <c:v>80.931459000000004</c:v>
                </c:pt>
                <c:pt idx="2095">
                  <c:v>80.961044000000001</c:v>
                </c:pt>
                <c:pt idx="2096">
                  <c:v>80.970695000000006</c:v>
                </c:pt>
                <c:pt idx="2097">
                  <c:v>80.975234999999998</c:v>
                </c:pt>
                <c:pt idx="2098">
                  <c:v>80.980444000000006</c:v>
                </c:pt>
                <c:pt idx="2099">
                  <c:v>80.975133</c:v>
                </c:pt>
                <c:pt idx="2100">
                  <c:v>80.950461000000004</c:v>
                </c:pt>
                <c:pt idx="2101">
                  <c:v>80.912233000000001</c:v>
                </c:pt>
                <c:pt idx="2102">
                  <c:v>80.873557000000005</c:v>
                </c:pt>
                <c:pt idx="2103">
                  <c:v>80.847577999999999</c:v>
                </c:pt>
                <c:pt idx="2104">
                  <c:v>80.852189999999993</c:v>
                </c:pt>
                <c:pt idx="2105">
                  <c:v>80.894565999999998</c:v>
                </c:pt>
                <c:pt idx="2106">
                  <c:v>80.950463999999997</c:v>
                </c:pt>
                <c:pt idx="2107">
                  <c:v>80.982405</c:v>
                </c:pt>
                <c:pt idx="2108">
                  <c:v>80.979356999999993</c:v>
                </c:pt>
                <c:pt idx="2109">
                  <c:v>80.958933999999999</c:v>
                </c:pt>
                <c:pt idx="2110">
                  <c:v>80.940839999999994</c:v>
                </c:pt>
                <c:pt idx="2111">
                  <c:v>80.933198000000004</c:v>
                </c:pt>
                <c:pt idx="2112">
                  <c:v>80.931664999999995</c:v>
                </c:pt>
                <c:pt idx="2113">
                  <c:v>80.925098000000006</c:v>
                </c:pt>
                <c:pt idx="2114">
                  <c:v>80.908803000000006</c:v>
                </c:pt>
                <c:pt idx="2115">
                  <c:v>80.889618999999996</c:v>
                </c:pt>
                <c:pt idx="2116">
                  <c:v>80.884061000000003</c:v>
                </c:pt>
                <c:pt idx="2117">
                  <c:v>80.903158000000005</c:v>
                </c:pt>
                <c:pt idx="2118">
                  <c:v>80.938100000000006</c:v>
                </c:pt>
                <c:pt idx="2119">
                  <c:v>80.971924000000001</c:v>
                </c:pt>
                <c:pt idx="2120">
                  <c:v>80.995486</c:v>
                </c:pt>
                <c:pt idx="2121">
                  <c:v>81.008554000000004</c:v>
                </c:pt>
                <c:pt idx="2122">
                  <c:v>81.012493000000006</c:v>
                </c:pt>
                <c:pt idx="2123">
                  <c:v>81.009572000000006</c:v>
                </c:pt>
                <c:pt idx="2124">
                  <c:v>81.010594999999995</c:v>
                </c:pt>
                <c:pt idx="2125">
                  <c:v>81.025931</c:v>
                </c:pt>
                <c:pt idx="2126">
                  <c:v>81.046467000000007</c:v>
                </c:pt>
                <c:pt idx="2127">
                  <c:v>81.052694000000002</c:v>
                </c:pt>
                <c:pt idx="2128">
                  <c:v>81.041993000000005</c:v>
                </c:pt>
                <c:pt idx="2129">
                  <c:v>81.029453000000004</c:v>
                </c:pt>
                <c:pt idx="2130">
                  <c:v>81.019904999999994</c:v>
                </c:pt>
                <c:pt idx="2131">
                  <c:v>81.004268999999994</c:v>
                </c:pt>
                <c:pt idx="2132">
                  <c:v>81.000425000000007</c:v>
                </c:pt>
                <c:pt idx="2133">
                  <c:v>81.028167999999994</c:v>
                </c:pt>
                <c:pt idx="2134">
                  <c:v>81.062230999999997</c:v>
                </c:pt>
                <c:pt idx="2135">
                  <c:v>81.074359000000001</c:v>
                </c:pt>
                <c:pt idx="2136">
                  <c:v>81.066518000000002</c:v>
                </c:pt>
                <c:pt idx="2137">
                  <c:v>81.057523000000003</c:v>
                </c:pt>
                <c:pt idx="2138">
                  <c:v>81.053629000000001</c:v>
                </c:pt>
                <c:pt idx="2139">
                  <c:v>81.041374000000005</c:v>
                </c:pt>
                <c:pt idx="2140">
                  <c:v>81.014392000000001</c:v>
                </c:pt>
                <c:pt idx="2141">
                  <c:v>80.992866000000006</c:v>
                </c:pt>
                <c:pt idx="2142">
                  <c:v>81.002488</c:v>
                </c:pt>
                <c:pt idx="2143">
                  <c:v>81.041762000000006</c:v>
                </c:pt>
                <c:pt idx="2144">
                  <c:v>81.081648000000001</c:v>
                </c:pt>
                <c:pt idx="2145">
                  <c:v>81.095375000000004</c:v>
                </c:pt>
                <c:pt idx="2146">
                  <c:v>81.081526999999994</c:v>
                </c:pt>
                <c:pt idx="2147">
                  <c:v>81.065256000000005</c:v>
                </c:pt>
                <c:pt idx="2148">
                  <c:v>81.073435000000003</c:v>
                </c:pt>
                <c:pt idx="2149">
                  <c:v>81.104844999999997</c:v>
                </c:pt>
                <c:pt idx="2150">
                  <c:v>81.134772999999996</c:v>
                </c:pt>
                <c:pt idx="2151">
                  <c:v>81.130937000000003</c:v>
                </c:pt>
                <c:pt idx="2152">
                  <c:v>81.084382000000005</c:v>
                </c:pt>
                <c:pt idx="2153">
                  <c:v>81.018979000000002</c:v>
                </c:pt>
                <c:pt idx="2154">
                  <c:v>80.968390999999997</c:v>
                </c:pt>
                <c:pt idx="2155">
                  <c:v>80.947078000000005</c:v>
                </c:pt>
                <c:pt idx="2156">
                  <c:v>80.952573000000001</c:v>
                </c:pt>
                <c:pt idx="2157">
                  <c:v>80.981892000000002</c:v>
                </c:pt>
                <c:pt idx="2158">
                  <c:v>81.018075999999994</c:v>
                </c:pt>
                <c:pt idx="2159">
                  <c:v>81.051169999999999</c:v>
                </c:pt>
                <c:pt idx="2160">
                  <c:v>81.087301999999994</c:v>
                </c:pt>
                <c:pt idx="2161">
                  <c:v>81.126811000000004</c:v>
                </c:pt>
                <c:pt idx="2162">
                  <c:v>81.157967999999997</c:v>
                </c:pt>
                <c:pt idx="2163">
                  <c:v>81.169270999999995</c:v>
                </c:pt>
                <c:pt idx="2164">
                  <c:v>81.165537999999998</c:v>
                </c:pt>
                <c:pt idx="2165">
                  <c:v>81.154290000000003</c:v>
                </c:pt>
                <c:pt idx="2166">
                  <c:v>81.132002999999997</c:v>
                </c:pt>
                <c:pt idx="2167">
                  <c:v>81.093253000000004</c:v>
                </c:pt>
                <c:pt idx="2168">
                  <c:v>81.045186000000001</c:v>
                </c:pt>
                <c:pt idx="2169">
                  <c:v>81.007216</c:v>
                </c:pt>
                <c:pt idx="2170">
                  <c:v>81.001442999999995</c:v>
                </c:pt>
                <c:pt idx="2171">
                  <c:v>81.029330999999999</c:v>
                </c:pt>
                <c:pt idx="2172">
                  <c:v>81.058565999999999</c:v>
                </c:pt>
                <c:pt idx="2173">
                  <c:v>81.070419999999999</c:v>
                </c:pt>
                <c:pt idx="2174">
                  <c:v>81.081252000000006</c:v>
                </c:pt>
                <c:pt idx="2175">
                  <c:v>81.103523999999993</c:v>
                </c:pt>
                <c:pt idx="2176">
                  <c:v>81.135333000000003</c:v>
                </c:pt>
                <c:pt idx="2177">
                  <c:v>81.164053999999993</c:v>
                </c:pt>
                <c:pt idx="2178">
                  <c:v>81.175820999999999</c:v>
                </c:pt>
                <c:pt idx="2179">
                  <c:v>81.168465999999995</c:v>
                </c:pt>
                <c:pt idx="2180">
                  <c:v>81.151346000000004</c:v>
                </c:pt>
                <c:pt idx="2181">
                  <c:v>81.141362000000001</c:v>
                </c:pt>
                <c:pt idx="2182">
                  <c:v>81.145748999999995</c:v>
                </c:pt>
                <c:pt idx="2183">
                  <c:v>81.156146000000007</c:v>
                </c:pt>
                <c:pt idx="2184">
                  <c:v>81.168270000000007</c:v>
                </c:pt>
                <c:pt idx="2185">
                  <c:v>81.183537999999999</c:v>
                </c:pt>
                <c:pt idx="2186">
                  <c:v>81.199413000000007</c:v>
                </c:pt>
                <c:pt idx="2187">
                  <c:v>81.207634999999996</c:v>
                </c:pt>
                <c:pt idx="2188">
                  <c:v>81.2042</c:v>
                </c:pt>
                <c:pt idx="2189">
                  <c:v>81.200987999999995</c:v>
                </c:pt>
                <c:pt idx="2190">
                  <c:v>81.203520999999995</c:v>
                </c:pt>
                <c:pt idx="2191">
                  <c:v>81.201956999999993</c:v>
                </c:pt>
                <c:pt idx="2192">
                  <c:v>81.192927999999995</c:v>
                </c:pt>
                <c:pt idx="2193">
                  <c:v>81.183898999999997</c:v>
                </c:pt>
                <c:pt idx="2194">
                  <c:v>81.178286999999997</c:v>
                </c:pt>
                <c:pt idx="2195">
                  <c:v>81.172743999999994</c:v>
                </c:pt>
                <c:pt idx="2196">
                  <c:v>81.168256</c:v>
                </c:pt>
                <c:pt idx="2197">
                  <c:v>81.169213999999997</c:v>
                </c:pt>
                <c:pt idx="2198">
                  <c:v>81.174363999999997</c:v>
                </c:pt>
                <c:pt idx="2199">
                  <c:v>81.178548000000006</c:v>
                </c:pt>
                <c:pt idx="2200">
                  <c:v>81.183076999999997</c:v>
                </c:pt>
                <c:pt idx="2201">
                  <c:v>81.192811000000006</c:v>
                </c:pt>
                <c:pt idx="2202">
                  <c:v>81.193132000000006</c:v>
                </c:pt>
                <c:pt idx="2203">
                  <c:v>81.168980000000005</c:v>
                </c:pt>
                <c:pt idx="2204">
                  <c:v>81.126768999999996</c:v>
                </c:pt>
                <c:pt idx="2205">
                  <c:v>81.090343000000004</c:v>
                </c:pt>
                <c:pt idx="2206">
                  <c:v>81.079116999999997</c:v>
                </c:pt>
                <c:pt idx="2207">
                  <c:v>81.088093999999998</c:v>
                </c:pt>
                <c:pt idx="2208">
                  <c:v>81.099812999999997</c:v>
                </c:pt>
                <c:pt idx="2209">
                  <c:v>81.116251000000005</c:v>
                </c:pt>
                <c:pt idx="2210">
                  <c:v>81.126909999999995</c:v>
                </c:pt>
                <c:pt idx="2211">
                  <c:v>81.11824</c:v>
                </c:pt>
                <c:pt idx="2212">
                  <c:v>81.097547000000006</c:v>
                </c:pt>
                <c:pt idx="2213">
                  <c:v>81.077620999999994</c:v>
                </c:pt>
                <c:pt idx="2214">
                  <c:v>81.061018000000004</c:v>
                </c:pt>
                <c:pt idx="2215">
                  <c:v>81.043226000000004</c:v>
                </c:pt>
                <c:pt idx="2216">
                  <c:v>81.026075000000006</c:v>
                </c:pt>
                <c:pt idx="2217">
                  <c:v>81.014784000000006</c:v>
                </c:pt>
                <c:pt idx="2218">
                  <c:v>81.014341000000002</c:v>
                </c:pt>
                <c:pt idx="2219">
                  <c:v>81.023420999999999</c:v>
                </c:pt>
                <c:pt idx="2220">
                  <c:v>81.026480000000006</c:v>
                </c:pt>
                <c:pt idx="2221">
                  <c:v>81.018242000000001</c:v>
                </c:pt>
                <c:pt idx="2222">
                  <c:v>80.998857999999998</c:v>
                </c:pt>
                <c:pt idx="2223">
                  <c:v>80.973180999999997</c:v>
                </c:pt>
                <c:pt idx="2224">
                  <c:v>80.942772000000005</c:v>
                </c:pt>
                <c:pt idx="2225">
                  <c:v>80.912738000000004</c:v>
                </c:pt>
                <c:pt idx="2226">
                  <c:v>80.901471000000001</c:v>
                </c:pt>
                <c:pt idx="2227">
                  <c:v>80.907533999999998</c:v>
                </c:pt>
                <c:pt idx="2228">
                  <c:v>80.898827999999995</c:v>
                </c:pt>
                <c:pt idx="2229">
                  <c:v>80.867776000000006</c:v>
                </c:pt>
                <c:pt idx="2230">
                  <c:v>80.813120999999995</c:v>
                </c:pt>
                <c:pt idx="2231">
                  <c:v>80.741400999999996</c:v>
                </c:pt>
                <c:pt idx="2232">
                  <c:v>80.679260999999997</c:v>
                </c:pt>
                <c:pt idx="2233">
                  <c:v>80.641401999999999</c:v>
                </c:pt>
                <c:pt idx="2234">
                  <c:v>80.611598999999998</c:v>
                </c:pt>
                <c:pt idx="2235">
                  <c:v>80.567625000000007</c:v>
                </c:pt>
                <c:pt idx="2236">
                  <c:v>80.514331999999996</c:v>
                </c:pt>
                <c:pt idx="2237">
                  <c:v>80.472317000000004</c:v>
                </c:pt>
                <c:pt idx="2238">
                  <c:v>80.447064999999995</c:v>
                </c:pt>
                <c:pt idx="2239">
                  <c:v>80.423755999999997</c:v>
                </c:pt>
                <c:pt idx="2240">
                  <c:v>80.384462999999997</c:v>
                </c:pt>
                <c:pt idx="2241">
                  <c:v>80.336901999999995</c:v>
                </c:pt>
                <c:pt idx="2242">
                  <c:v>80.297156999999999</c:v>
                </c:pt>
                <c:pt idx="2243">
                  <c:v>80.268321999999998</c:v>
                </c:pt>
                <c:pt idx="2244">
                  <c:v>80.237999000000002</c:v>
                </c:pt>
                <c:pt idx="2245">
                  <c:v>80.194907000000001</c:v>
                </c:pt>
                <c:pt idx="2246">
                  <c:v>80.136150999999998</c:v>
                </c:pt>
                <c:pt idx="2247">
                  <c:v>80.068957999999995</c:v>
                </c:pt>
                <c:pt idx="2248">
                  <c:v>79.999093000000002</c:v>
                </c:pt>
                <c:pt idx="2249">
                  <c:v>79.938727</c:v>
                </c:pt>
                <c:pt idx="2250">
                  <c:v>79.903378000000004</c:v>
                </c:pt>
                <c:pt idx="2251">
                  <c:v>79.869560000000007</c:v>
                </c:pt>
                <c:pt idx="2252">
                  <c:v>79.807608000000002</c:v>
                </c:pt>
                <c:pt idx="2253">
                  <c:v>79.723428999999996</c:v>
                </c:pt>
                <c:pt idx="2254">
                  <c:v>79.638839000000004</c:v>
                </c:pt>
                <c:pt idx="2255">
                  <c:v>79.559980999999993</c:v>
                </c:pt>
                <c:pt idx="2256">
                  <c:v>79.487307999999999</c:v>
                </c:pt>
                <c:pt idx="2257">
                  <c:v>79.433091000000005</c:v>
                </c:pt>
                <c:pt idx="2258">
                  <c:v>79.397531999999998</c:v>
                </c:pt>
                <c:pt idx="2259">
                  <c:v>79.359061999999994</c:v>
                </c:pt>
                <c:pt idx="2260">
                  <c:v>79.303984</c:v>
                </c:pt>
                <c:pt idx="2261">
                  <c:v>79.250439999999998</c:v>
                </c:pt>
                <c:pt idx="2262">
                  <c:v>79.207103000000004</c:v>
                </c:pt>
                <c:pt idx="2263">
                  <c:v>79.164362999999994</c:v>
                </c:pt>
                <c:pt idx="2264">
                  <c:v>79.147769999999994</c:v>
                </c:pt>
                <c:pt idx="2265">
                  <c:v>79.187447000000006</c:v>
                </c:pt>
                <c:pt idx="2266">
                  <c:v>79.244865000000004</c:v>
                </c:pt>
                <c:pt idx="2267">
                  <c:v>79.277421000000004</c:v>
                </c:pt>
                <c:pt idx="2268">
                  <c:v>79.268242999999998</c:v>
                </c:pt>
                <c:pt idx="2269">
                  <c:v>79.232630999999998</c:v>
                </c:pt>
                <c:pt idx="2270">
                  <c:v>79.196881000000005</c:v>
                </c:pt>
                <c:pt idx="2271">
                  <c:v>79.167869999999994</c:v>
                </c:pt>
                <c:pt idx="2272">
                  <c:v>79.145638000000005</c:v>
                </c:pt>
                <c:pt idx="2273">
                  <c:v>79.126343000000006</c:v>
                </c:pt>
                <c:pt idx="2274">
                  <c:v>79.101414000000005</c:v>
                </c:pt>
                <c:pt idx="2275">
                  <c:v>79.048686000000004</c:v>
                </c:pt>
                <c:pt idx="2276">
                  <c:v>78.956368999999995</c:v>
                </c:pt>
                <c:pt idx="2277">
                  <c:v>78.855031999999994</c:v>
                </c:pt>
                <c:pt idx="2278">
                  <c:v>78.774285000000006</c:v>
                </c:pt>
                <c:pt idx="2279">
                  <c:v>78.711393000000001</c:v>
                </c:pt>
                <c:pt idx="2280">
                  <c:v>78.650429000000003</c:v>
                </c:pt>
                <c:pt idx="2281">
                  <c:v>78.564775999999995</c:v>
                </c:pt>
                <c:pt idx="2282">
                  <c:v>78.374706000000003</c:v>
                </c:pt>
                <c:pt idx="2283">
                  <c:v>78.035974999999993</c:v>
                </c:pt>
                <c:pt idx="2284">
                  <c:v>77.642236999999994</c:v>
                </c:pt>
                <c:pt idx="2285">
                  <c:v>77.251672999999997</c:v>
                </c:pt>
                <c:pt idx="2286">
                  <c:v>76.881496999999996</c:v>
                </c:pt>
                <c:pt idx="2287">
                  <c:v>76.540471999999994</c:v>
                </c:pt>
                <c:pt idx="2288">
                  <c:v>76.204519000000005</c:v>
                </c:pt>
                <c:pt idx="2289">
                  <c:v>75.846682000000001</c:v>
                </c:pt>
                <c:pt idx="2290">
                  <c:v>75.490177000000003</c:v>
                </c:pt>
                <c:pt idx="2291">
                  <c:v>75.205246000000002</c:v>
                </c:pt>
                <c:pt idx="2292">
                  <c:v>75.031064000000001</c:v>
                </c:pt>
                <c:pt idx="2293">
                  <c:v>74.938948999999994</c:v>
                </c:pt>
                <c:pt idx="2294">
                  <c:v>74.885138999999995</c:v>
                </c:pt>
                <c:pt idx="2295">
                  <c:v>74.869888000000003</c:v>
                </c:pt>
                <c:pt idx="2296">
                  <c:v>74.890165999999994</c:v>
                </c:pt>
                <c:pt idx="2297">
                  <c:v>74.914203000000001</c:v>
                </c:pt>
                <c:pt idx="2298">
                  <c:v>74.991015000000004</c:v>
                </c:pt>
                <c:pt idx="2299">
                  <c:v>75.250838999999999</c:v>
                </c:pt>
                <c:pt idx="2300">
                  <c:v>75.693524999999994</c:v>
                </c:pt>
                <c:pt idx="2301">
                  <c:v>76.054541999999998</c:v>
                </c:pt>
                <c:pt idx="2302">
                  <c:v>76.194085999999999</c:v>
                </c:pt>
                <c:pt idx="2303">
                  <c:v>76.243224999999995</c:v>
                </c:pt>
                <c:pt idx="2304">
                  <c:v>76.340851999999998</c:v>
                </c:pt>
                <c:pt idx="2305">
                  <c:v>76.516802999999996</c:v>
                </c:pt>
                <c:pt idx="2306">
                  <c:v>76.680453</c:v>
                </c:pt>
                <c:pt idx="2307">
                  <c:v>76.782542000000007</c:v>
                </c:pt>
                <c:pt idx="2308">
                  <c:v>76.857055000000003</c:v>
                </c:pt>
                <c:pt idx="2309">
                  <c:v>76.928152999999995</c:v>
                </c:pt>
                <c:pt idx="2310">
                  <c:v>76.994658999999999</c:v>
                </c:pt>
                <c:pt idx="2311">
                  <c:v>77.051015000000007</c:v>
                </c:pt>
                <c:pt idx="2312">
                  <c:v>77.088817000000006</c:v>
                </c:pt>
                <c:pt idx="2313">
                  <c:v>77.103570000000005</c:v>
                </c:pt>
                <c:pt idx="2314">
                  <c:v>77.111434000000003</c:v>
                </c:pt>
                <c:pt idx="2315">
                  <c:v>77.083472</c:v>
                </c:pt>
                <c:pt idx="2316">
                  <c:v>77.016339000000002</c:v>
                </c:pt>
                <c:pt idx="2317">
                  <c:v>77.043869000000001</c:v>
                </c:pt>
                <c:pt idx="2318">
                  <c:v>77.106172000000001</c:v>
                </c:pt>
                <c:pt idx="2319">
                  <c:v>77.153705000000002</c:v>
                </c:pt>
                <c:pt idx="2320">
                  <c:v>77.206388000000004</c:v>
                </c:pt>
                <c:pt idx="2321">
                  <c:v>77.256305999999995</c:v>
                </c:pt>
                <c:pt idx="2322">
                  <c:v>77.287966999999995</c:v>
                </c:pt>
                <c:pt idx="2323">
                  <c:v>77.295834999999997</c:v>
                </c:pt>
                <c:pt idx="2324">
                  <c:v>77.273983000000001</c:v>
                </c:pt>
                <c:pt idx="2325">
                  <c:v>77.230733999999998</c:v>
                </c:pt>
                <c:pt idx="2326">
                  <c:v>77.207656</c:v>
                </c:pt>
                <c:pt idx="2327">
                  <c:v>77.209789999999998</c:v>
                </c:pt>
                <c:pt idx="2328">
                  <c:v>77.221065999999993</c:v>
                </c:pt>
                <c:pt idx="2329">
                  <c:v>77.225869000000003</c:v>
                </c:pt>
                <c:pt idx="2330">
                  <c:v>77.185858999999994</c:v>
                </c:pt>
                <c:pt idx="2331">
                  <c:v>77.118441000000004</c:v>
                </c:pt>
                <c:pt idx="2332">
                  <c:v>77.071755999999993</c:v>
                </c:pt>
                <c:pt idx="2333">
                  <c:v>77.041776999999996</c:v>
                </c:pt>
                <c:pt idx="2334">
                  <c:v>77.020781999999997</c:v>
                </c:pt>
                <c:pt idx="2335">
                  <c:v>77.009710999999996</c:v>
                </c:pt>
                <c:pt idx="2336">
                  <c:v>76.998312999999996</c:v>
                </c:pt>
                <c:pt idx="2337">
                  <c:v>76.964073999999997</c:v>
                </c:pt>
                <c:pt idx="2338">
                  <c:v>76.911347000000006</c:v>
                </c:pt>
                <c:pt idx="2339">
                  <c:v>76.866112000000001</c:v>
                </c:pt>
                <c:pt idx="2340">
                  <c:v>76.823350000000005</c:v>
                </c:pt>
                <c:pt idx="2341">
                  <c:v>76.784192000000004</c:v>
                </c:pt>
                <c:pt idx="2342">
                  <c:v>76.753962000000001</c:v>
                </c:pt>
                <c:pt idx="2343">
                  <c:v>76.732885999999993</c:v>
                </c:pt>
                <c:pt idx="2344">
                  <c:v>76.712745999999996</c:v>
                </c:pt>
                <c:pt idx="2345">
                  <c:v>76.717174</c:v>
                </c:pt>
                <c:pt idx="2346">
                  <c:v>76.667563999999999</c:v>
                </c:pt>
                <c:pt idx="2347">
                  <c:v>76.455323000000007</c:v>
                </c:pt>
                <c:pt idx="2348">
                  <c:v>76.373748000000006</c:v>
                </c:pt>
                <c:pt idx="2349">
                  <c:v>76.367481999999995</c:v>
                </c:pt>
                <c:pt idx="2350">
                  <c:v>76.354544000000004</c:v>
                </c:pt>
                <c:pt idx="2351">
                  <c:v>76.355811000000003</c:v>
                </c:pt>
                <c:pt idx="2352">
                  <c:v>76.316107000000002</c:v>
                </c:pt>
                <c:pt idx="2353">
                  <c:v>76.184343999999996</c:v>
                </c:pt>
                <c:pt idx="2354">
                  <c:v>76.076463000000004</c:v>
                </c:pt>
                <c:pt idx="2355">
                  <c:v>76.050990999999996</c:v>
                </c:pt>
                <c:pt idx="2356">
                  <c:v>76.034817000000004</c:v>
                </c:pt>
                <c:pt idx="2357">
                  <c:v>76.007782000000006</c:v>
                </c:pt>
                <c:pt idx="2358">
                  <c:v>75.975038999999995</c:v>
                </c:pt>
                <c:pt idx="2359">
                  <c:v>75.943151999999998</c:v>
                </c:pt>
                <c:pt idx="2360">
                  <c:v>75.914766</c:v>
                </c:pt>
                <c:pt idx="2361">
                  <c:v>75.890296000000006</c:v>
                </c:pt>
                <c:pt idx="2362">
                  <c:v>75.870227999999997</c:v>
                </c:pt>
                <c:pt idx="2363">
                  <c:v>75.823070000000001</c:v>
                </c:pt>
                <c:pt idx="2364">
                  <c:v>75.692476999999997</c:v>
                </c:pt>
                <c:pt idx="2365">
                  <c:v>75.556782999999996</c:v>
                </c:pt>
                <c:pt idx="2366">
                  <c:v>75.488592999999995</c:v>
                </c:pt>
                <c:pt idx="2367">
                  <c:v>75.42944</c:v>
                </c:pt>
                <c:pt idx="2368">
                  <c:v>75.374523999999994</c:v>
                </c:pt>
                <c:pt idx="2369">
                  <c:v>75.337260999999998</c:v>
                </c:pt>
                <c:pt idx="2370">
                  <c:v>75.312620999999993</c:v>
                </c:pt>
                <c:pt idx="2371">
                  <c:v>75.281790000000001</c:v>
                </c:pt>
                <c:pt idx="2372">
                  <c:v>75.233779999999996</c:v>
                </c:pt>
                <c:pt idx="2373">
                  <c:v>75.187862999999993</c:v>
                </c:pt>
                <c:pt idx="2374">
                  <c:v>75.163533000000001</c:v>
                </c:pt>
                <c:pt idx="2375">
                  <c:v>75.150452000000001</c:v>
                </c:pt>
                <c:pt idx="2376">
                  <c:v>75.106164000000007</c:v>
                </c:pt>
                <c:pt idx="2377">
                  <c:v>75.013025999999996</c:v>
                </c:pt>
                <c:pt idx="2378">
                  <c:v>74.927648000000005</c:v>
                </c:pt>
                <c:pt idx="2379">
                  <c:v>74.882509999999996</c:v>
                </c:pt>
                <c:pt idx="2380">
                  <c:v>74.855671999999998</c:v>
                </c:pt>
                <c:pt idx="2381">
                  <c:v>74.837559999999996</c:v>
                </c:pt>
                <c:pt idx="2382">
                  <c:v>74.818528000000001</c:v>
                </c:pt>
                <c:pt idx="2383">
                  <c:v>74.769221000000002</c:v>
                </c:pt>
                <c:pt idx="2384">
                  <c:v>74.704960999999997</c:v>
                </c:pt>
                <c:pt idx="2385">
                  <c:v>74.669482000000002</c:v>
                </c:pt>
                <c:pt idx="2386">
                  <c:v>74.657831999999999</c:v>
                </c:pt>
                <c:pt idx="2387">
                  <c:v>74.657839999999993</c:v>
                </c:pt>
                <c:pt idx="2388">
                  <c:v>74.658420000000007</c:v>
                </c:pt>
                <c:pt idx="2389">
                  <c:v>74.643728999999993</c:v>
                </c:pt>
                <c:pt idx="2390">
                  <c:v>74.613191999999998</c:v>
                </c:pt>
                <c:pt idx="2391">
                  <c:v>74.581193999999996</c:v>
                </c:pt>
                <c:pt idx="2392">
                  <c:v>74.554715999999999</c:v>
                </c:pt>
                <c:pt idx="2393">
                  <c:v>74.530776000000003</c:v>
                </c:pt>
                <c:pt idx="2394">
                  <c:v>74.510903999999996</c:v>
                </c:pt>
                <c:pt idx="2395">
                  <c:v>74.498649</c:v>
                </c:pt>
                <c:pt idx="2396">
                  <c:v>74.486069000000001</c:v>
                </c:pt>
                <c:pt idx="2397">
                  <c:v>74.470057999999995</c:v>
                </c:pt>
                <c:pt idx="2398">
                  <c:v>74.460014000000001</c:v>
                </c:pt>
                <c:pt idx="2399">
                  <c:v>74.461374000000006</c:v>
                </c:pt>
                <c:pt idx="2400">
                  <c:v>74.466009999999997</c:v>
                </c:pt>
                <c:pt idx="2401">
                  <c:v>74.465947999999997</c:v>
                </c:pt>
                <c:pt idx="2402">
                  <c:v>74.462754000000004</c:v>
                </c:pt>
                <c:pt idx="2403">
                  <c:v>74.458252000000002</c:v>
                </c:pt>
                <c:pt idx="2404">
                  <c:v>74.451334000000003</c:v>
                </c:pt>
                <c:pt idx="2405">
                  <c:v>74.446154000000007</c:v>
                </c:pt>
                <c:pt idx="2406">
                  <c:v>74.450695999999994</c:v>
                </c:pt>
                <c:pt idx="2407">
                  <c:v>74.464260999999993</c:v>
                </c:pt>
                <c:pt idx="2408">
                  <c:v>74.479112999999998</c:v>
                </c:pt>
                <c:pt idx="2409">
                  <c:v>74.496804999999995</c:v>
                </c:pt>
                <c:pt idx="2410">
                  <c:v>74.527901999999997</c:v>
                </c:pt>
                <c:pt idx="2411">
                  <c:v>74.574652</c:v>
                </c:pt>
                <c:pt idx="2412">
                  <c:v>74.625083000000004</c:v>
                </c:pt>
                <c:pt idx="2413">
                  <c:v>74.669055</c:v>
                </c:pt>
                <c:pt idx="2414">
                  <c:v>74.706120999999996</c:v>
                </c:pt>
                <c:pt idx="2415">
                  <c:v>74.740194000000002</c:v>
                </c:pt>
                <c:pt idx="2416">
                  <c:v>74.770943000000003</c:v>
                </c:pt>
                <c:pt idx="2417">
                  <c:v>74.800461999999996</c:v>
                </c:pt>
                <c:pt idx="2418">
                  <c:v>74.842751000000007</c:v>
                </c:pt>
                <c:pt idx="2419">
                  <c:v>74.897004999999993</c:v>
                </c:pt>
                <c:pt idx="2420">
                  <c:v>74.938899000000006</c:v>
                </c:pt>
                <c:pt idx="2421">
                  <c:v>74.949321999999995</c:v>
                </c:pt>
                <c:pt idx="2422">
                  <c:v>74.939353999999994</c:v>
                </c:pt>
                <c:pt idx="2423">
                  <c:v>74.921390000000002</c:v>
                </c:pt>
                <c:pt idx="2424">
                  <c:v>74.919526000000005</c:v>
                </c:pt>
                <c:pt idx="2425">
                  <c:v>74.970020000000005</c:v>
                </c:pt>
                <c:pt idx="2426">
                  <c:v>75.039823999999996</c:v>
                </c:pt>
                <c:pt idx="2427">
                  <c:v>75.097282000000007</c:v>
                </c:pt>
                <c:pt idx="2428">
                  <c:v>75.154014000000004</c:v>
                </c:pt>
                <c:pt idx="2429">
                  <c:v>75.226162000000002</c:v>
                </c:pt>
                <c:pt idx="2430">
                  <c:v>75.311678000000001</c:v>
                </c:pt>
                <c:pt idx="2431">
                  <c:v>75.400542000000002</c:v>
                </c:pt>
                <c:pt idx="2432">
                  <c:v>75.468536</c:v>
                </c:pt>
                <c:pt idx="2433">
                  <c:v>75.502953000000005</c:v>
                </c:pt>
                <c:pt idx="2434">
                  <c:v>75.530096999999998</c:v>
                </c:pt>
                <c:pt idx="2435">
                  <c:v>75.568898000000004</c:v>
                </c:pt>
                <c:pt idx="2436">
                  <c:v>75.602993999999995</c:v>
                </c:pt>
                <c:pt idx="2437">
                  <c:v>75.614903999999996</c:v>
                </c:pt>
                <c:pt idx="2438">
                  <c:v>75.619468999999995</c:v>
                </c:pt>
                <c:pt idx="2439">
                  <c:v>75.690133000000003</c:v>
                </c:pt>
                <c:pt idx="2440">
                  <c:v>75.861427000000006</c:v>
                </c:pt>
                <c:pt idx="2441">
                  <c:v>75.913006999999993</c:v>
                </c:pt>
                <c:pt idx="2442">
                  <c:v>75.869551999999999</c:v>
                </c:pt>
                <c:pt idx="2443">
                  <c:v>75.870498999999995</c:v>
                </c:pt>
                <c:pt idx="2444">
                  <c:v>75.846957000000003</c:v>
                </c:pt>
                <c:pt idx="2445">
                  <c:v>75.818627000000006</c:v>
                </c:pt>
                <c:pt idx="2446">
                  <c:v>75.811918000000006</c:v>
                </c:pt>
                <c:pt idx="2447">
                  <c:v>75.819725000000005</c:v>
                </c:pt>
                <c:pt idx="2448">
                  <c:v>75.824100000000001</c:v>
                </c:pt>
                <c:pt idx="2449">
                  <c:v>75.820841000000001</c:v>
                </c:pt>
                <c:pt idx="2450">
                  <c:v>75.827827999999997</c:v>
                </c:pt>
                <c:pt idx="2451">
                  <c:v>75.853173999999996</c:v>
                </c:pt>
                <c:pt idx="2452">
                  <c:v>75.885326000000006</c:v>
                </c:pt>
                <c:pt idx="2453">
                  <c:v>75.909253000000007</c:v>
                </c:pt>
                <c:pt idx="2454">
                  <c:v>75.934421</c:v>
                </c:pt>
                <c:pt idx="2455">
                  <c:v>75.961960000000005</c:v>
                </c:pt>
                <c:pt idx="2456">
                  <c:v>75.998473000000004</c:v>
                </c:pt>
                <c:pt idx="2457">
                  <c:v>76.076601999999994</c:v>
                </c:pt>
                <c:pt idx="2458">
                  <c:v>76.235451999999995</c:v>
                </c:pt>
                <c:pt idx="2459">
                  <c:v>76.405180999999999</c:v>
                </c:pt>
                <c:pt idx="2460">
                  <c:v>76.439654000000004</c:v>
                </c:pt>
                <c:pt idx="2461">
                  <c:v>76.424577999999997</c:v>
                </c:pt>
                <c:pt idx="2462">
                  <c:v>76.428314999999998</c:v>
                </c:pt>
                <c:pt idx="2463">
                  <c:v>76.420640000000006</c:v>
                </c:pt>
                <c:pt idx="2464">
                  <c:v>76.423950000000005</c:v>
                </c:pt>
                <c:pt idx="2465">
                  <c:v>76.453676999999999</c:v>
                </c:pt>
                <c:pt idx="2466">
                  <c:v>76.497283999999993</c:v>
                </c:pt>
                <c:pt idx="2467">
                  <c:v>76.534482999999994</c:v>
                </c:pt>
                <c:pt idx="2468">
                  <c:v>76.563546000000002</c:v>
                </c:pt>
                <c:pt idx="2469">
                  <c:v>76.587243000000001</c:v>
                </c:pt>
                <c:pt idx="2470">
                  <c:v>76.616386000000006</c:v>
                </c:pt>
                <c:pt idx="2471">
                  <c:v>76.654021999999998</c:v>
                </c:pt>
                <c:pt idx="2472">
                  <c:v>76.684693999999993</c:v>
                </c:pt>
                <c:pt idx="2473">
                  <c:v>76.698421999999994</c:v>
                </c:pt>
                <c:pt idx="2474">
                  <c:v>76.710593000000003</c:v>
                </c:pt>
                <c:pt idx="2475">
                  <c:v>76.735759000000002</c:v>
                </c:pt>
                <c:pt idx="2476">
                  <c:v>76.762248999999997</c:v>
                </c:pt>
                <c:pt idx="2477">
                  <c:v>76.774299999999997</c:v>
                </c:pt>
                <c:pt idx="2478">
                  <c:v>76.750737999999998</c:v>
                </c:pt>
                <c:pt idx="2479">
                  <c:v>76.725793999999993</c:v>
                </c:pt>
                <c:pt idx="2480">
                  <c:v>76.760165999999998</c:v>
                </c:pt>
                <c:pt idx="2481">
                  <c:v>76.826459999999997</c:v>
                </c:pt>
                <c:pt idx="2482">
                  <c:v>76.897700999999998</c:v>
                </c:pt>
                <c:pt idx="2483">
                  <c:v>76.944326000000004</c:v>
                </c:pt>
                <c:pt idx="2484">
                  <c:v>76.956943999999993</c:v>
                </c:pt>
                <c:pt idx="2485">
                  <c:v>76.970600000000005</c:v>
                </c:pt>
                <c:pt idx="2486">
                  <c:v>77.006200000000007</c:v>
                </c:pt>
                <c:pt idx="2487">
                  <c:v>77.068645000000004</c:v>
                </c:pt>
                <c:pt idx="2488">
                  <c:v>77.139138000000003</c:v>
                </c:pt>
                <c:pt idx="2489">
                  <c:v>77.198183</c:v>
                </c:pt>
                <c:pt idx="2490">
                  <c:v>77.245829000000001</c:v>
                </c:pt>
                <c:pt idx="2491">
                  <c:v>77.323719999999994</c:v>
                </c:pt>
                <c:pt idx="2492">
                  <c:v>77.445603000000006</c:v>
                </c:pt>
                <c:pt idx="2493">
                  <c:v>77.513979000000006</c:v>
                </c:pt>
                <c:pt idx="2494">
                  <c:v>77.546289000000002</c:v>
                </c:pt>
                <c:pt idx="2495">
                  <c:v>77.582666000000003</c:v>
                </c:pt>
                <c:pt idx="2496">
                  <c:v>77.587129000000004</c:v>
                </c:pt>
                <c:pt idx="2497">
                  <c:v>77.593905000000007</c:v>
                </c:pt>
                <c:pt idx="2498">
                  <c:v>77.622615999999994</c:v>
                </c:pt>
                <c:pt idx="2499">
                  <c:v>77.660606000000001</c:v>
                </c:pt>
                <c:pt idx="2500">
                  <c:v>77.683659000000006</c:v>
                </c:pt>
                <c:pt idx="2501">
                  <c:v>77.663488999999998</c:v>
                </c:pt>
                <c:pt idx="2502">
                  <c:v>77.574169999999995</c:v>
                </c:pt>
                <c:pt idx="2503">
                  <c:v>77.397228999999996</c:v>
                </c:pt>
                <c:pt idx="2504">
                  <c:v>77.197997999999998</c:v>
                </c:pt>
                <c:pt idx="2505">
                  <c:v>77.067830999999998</c:v>
                </c:pt>
                <c:pt idx="2506">
                  <c:v>77.005989</c:v>
                </c:pt>
                <c:pt idx="2507">
                  <c:v>76.977767999999998</c:v>
                </c:pt>
                <c:pt idx="2508">
                  <c:v>76.969524000000007</c:v>
                </c:pt>
                <c:pt idx="2509">
                  <c:v>76.980046000000002</c:v>
                </c:pt>
                <c:pt idx="2510">
                  <c:v>77.018102999999996</c:v>
                </c:pt>
                <c:pt idx="2511">
                  <c:v>77.105346999999995</c:v>
                </c:pt>
                <c:pt idx="2512">
                  <c:v>77.238978000000003</c:v>
                </c:pt>
                <c:pt idx="2513">
                  <c:v>77.395021</c:v>
                </c:pt>
                <c:pt idx="2514">
                  <c:v>77.55247</c:v>
                </c:pt>
                <c:pt idx="2515">
                  <c:v>77.700605999999993</c:v>
                </c:pt>
                <c:pt idx="2516">
                  <c:v>77.836724000000004</c:v>
                </c:pt>
                <c:pt idx="2517">
                  <c:v>77.967984999999999</c:v>
                </c:pt>
                <c:pt idx="2518">
                  <c:v>78.105056000000005</c:v>
                </c:pt>
                <c:pt idx="2519">
                  <c:v>78.240690999999998</c:v>
                </c:pt>
                <c:pt idx="2520">
                  <c:v>78.36215</c:v>
                </c:pt>
                <c:pt idx="2521">
                  <c:v>78.465875999999994</c:v>
                </c:pt>
                <c:pt idx="2522">
                  <c:v>78.552570000000003</c:v>
                </c:pt>
                <c:pt idx="2523">
                  <c:v>78.607056</c:v>
                </c:pt>
                <c:pt idx="2524">
                  <c:v>78.614816000000005</c:v>
                </c:pt>
                <c:pt idx="2525">
                  <c:v>78.574409000000003</c:v>
                </c:pt>
                <c:pt idx="2526">
                  <c:v>78.441254000000001</c:v>
                </c:pt>
                <c:pt idx="2527">
                  <c:v>78.103560999999999</c:v>
                </c:pt>
                <c:pt idx="2528">
                  <c:v>77.625028999999998</c:v>
                </c:pt>
                <c:pt idx="2529">
                  <c:v>77.208302000000003</c:v>
                </c:pt>
                <c:pt idx="2530">
                  <c:v>76.850910999999996</c:v>
                </c:pt>
                <c:pt idx="2531">
                  <c:v>76.491654999999994</c:v>
                </c:pt>
                <c:pt idx="2532">
                  <c:v>76.137794</c:v>
                </c:pt>
                <c:pt idx="2533">
                  <c:v>75.809432000000001</c:v>
                </c:pt>
                <c:pt idx="2534">
                  <c:v>75.489024999999998</c:v>
                </c:pt>
                <c:pt idx="2535">
                  <c:v>75.149023999999997</c:v>
                </c:pt>
                <c:pt idx="2536">
                  <c:v>74.846303000000006</c:v>
                </c:pt>
                <c:pt idx="2537">
                  <c:v>74.647019999999998</c:v>
                </c:pt>
                <c:pt idx="2538">
                  <c:v>74.523667000000003</c:v>
                </c:pt>
                <c:pt idx="2539">
                  <c:v>74.434312000000006</c:v>
                </c:pt>
                <c:pt idx="2540">
                  <c:v>74.358919</c:v>
                </c:pt>
                <c:pt idx="2541">
                  <c:v>74.287121999999997</c:v>
                </c:pt>
                <c:pt idx="2542">
                  <c:v>74.172042000000005</c:v>
                </c:pt>
                <c:pt idx="2543">
                  <c:v>74.061048</c:v>
                </c:pt>
                <c:pt idx="2544">
                  <c:v>74.140298999999999</c:v>
                </c:pt>
                <c:pt idx="2545">
                  <c:v>74.345179999999999</c:v>
                </c:pt>
                <c:pt idx="2546">
                  <c:v>74.555083999999994</c:v>
                </c:pt>
                <c:pt idx="2547">
                  <c:v>74.760445000000004</c:v>
                </c:pt>
                <c:pt idx="2548">
                  <c:v>74.956693999999999</c:v>
                </c:pt>
                <c:pt idx="2549">
                  <c:v>75.135631000000004</c:v>
                </c:pt>
                <c:pt idx="2550">
                  <c:v>75.288489999999996</c:v>
                </c:pt>
                <c:pt idx="2551">
                  <c:v>75.419244000000006</c:v>
                </c:pt>
                <c:pt idx="2552">
                  <c:v>75.537809999999993</c:v>
                </c:pt>
                <c:pt idx="2553">
                  <c:v>75.648702</c:v>
                </c:pt>
                <c:pt idx="2554">
                  <c:v>75.751812999999999</c:v>
                </c:pt>
                <c:pt idx="2555">
                  <c:v>75.851309000000001</c:v>
                </c:pt>
                <c:pt idx="2556">
                  <c:v>75.951549</c:v>
                </c:pt>
                <c:pt idx="2557">
                  <c:v>76.060489000000004</c:v>
                </c:pt>
                <c:pt idx="2558">
                  <c:v>76.175904000000003</c:v>
                </c:pt>
                <c:pt idx="2559">
                  <c:v>76.281746999999996</c:v>
                </c:pt>
                <c:pt idx="2560">
                  <c:v>76.361982999999995</c:v>
                </c:pt>
                <c:pt idx="2561">
                  <c:v>76.426265000000001</c:v>
                </c:pt>
                <c:pt idx="2562">
                  <c:v>76.505457000000007</c:v>
                </c:pt>
                <c:pt idx="2563">
                  <c:v>76.606908000000004</c:v>
                </c:pt>
                <c:pt idx="2564">
                  <c:v>76.706253000000004</c:v>
                </c:pt>
                <c:pt idx="2565">
                  <c:v>76.791274999999999</c:v>
                </c:pt>
                <c:pt idx="2566">
                  <c:v>76.871154000000004</c:v>
                </c:pt>
                <c:pt idx="2567">
                  <c:v>76.951755000000006</c:v>
                </c:pt>
                <c:pt idx="2568">
                  <c:v>77.020240999999999</c:v>
                </c:pt>
                <c:pt idx="2569">
                  <c:v>77.053307000000004</c:v>
                </c:pt>
                <c:pt idx="2570">
                  <c:v>77.050178000000002</c:v>
                </c:pt>
                <c:pt idx="2571">
                  <c:v>77.034458000000001</c:v>
                </c:pt>
                <c:pt idx="2572">
                  <c:v>77.026909000000003</c:v>
                </c:pt>
                <c:pt idx="2573">
                  <c:v>77.026916</c:v>
                </c:pt>
                <c:pt idx="2574">
                  <c:v>77.028244000000001</c:v>
                </c:pt>
                <c:pt idx="2575">
                  <c:v>77.019101000000006</c:v>
                </c:pt>
                <c:pt idx="2576">
                  <c:v>76.977037999999993</c:v>
                </c:pt>
                <c:pt idx="2577">
                  <c:v>76.912345000000002</c:v>
                </c:pt>
                <c:pt idx="2578">
                  <c:v>76.851725000000002</c:v>
                </c:pt>
                <c:pt idx="2579">
                  <c:v>76.799362000000002</c:v>
                </c:pt>
                <c:pt idx="2580">
                  <c:v>76.717518999999996</c:v>
                </c:pt>
                <c:pt idx="2581">
                  <c:v>76.566316</c:v>
                </c:pt>
                <c:pt idx="2582">
                  <c:v>76.409255999999999</c:v>
                </c:pt>
                <c:pt idx="2583">
                  <c:v>76.316291000000007</c:v>
                </c:pt>
                <c:pt idx="2584">
                  <c:v>76.270585999999994</c:v>
                </c:pt>
                <c:pt idx="2585">
                  <c:v>76.2517</c:v>
                </c:pt>
                <c:pt idx="2586">
                  <c:v>76.254620000000003</c:v>
                </c:pt>
                <c:pt idx="2587">
                  <c:v>76.265559999999994</c:v>
                </c:pt>
                <c:pt idx="2588">
                  <c:v>76.264753999999996</c:v>
                </c:pt>
                <c:pt idx="2589">
                  <c:v>76.245830999999995</c:v>
                </c:pt>
                <c:pt idx="2590">
                  <c:v>76.220040999999995</c:v>
                </c:pt>
                <c:pt idx="2591">
                  <c:v>76.193652</c:v>
                </c:pt>
                <c:pt idx="2592">
                  <c:v>76.167406999999997</c:v>
                </c:pt>
                <c:pt idx="2593">
                  <c:v>76.142585999999994</c:v>
                </c:pt>
                <c:pt idx="2594">
                  <c:v>76.115258999999995</c:v>
                </c:pt>
                <c:pt idx="2595">
                  <c:v>76.070091000000005</c:v>
                </c:pt>
                <c:pt idx="2596">
                  <c:v>75.997815000000003</c:v>
                </c:pt>
                <c:pt idx="2597">
                  <c:v>75.919308999999998</c:v>
                </c:pt>
                <c:pt idx="2598">
                  <c:v>75.851589000000004</c:v>
                </c:pt>
                <c:pt idx="2599">
                  <c:v>75.779273000000003</c:v>
                </c:pt>
                <c:pt idx="2600">
                  <c:v>75.660520000000005</c:v>
                </c:pt>
                <c:pt idx="2601">
                  <c:v>75.483306999999996</c:v>
                </c:pt>
                <c:pt idx="2602">
                  <c:v>75.303327999999993</c:v>
                </c:pt>
                <c:pt idx="2603">
                  <c:v>75.157993000000005</c:v>
                </c:pt>
                <c:pt idx="2604">
                  <c:v>75.018770000000004</c:v>
                </c:pt>
                <c:pt idx="2605">
                  <c:v>74.855368999999996</c:v>
                </c:pt>
                <c:pt idx="2606">
                  <c:v>74.691801999999996</c:v>
                </c:pt>
                <c:pt idx="2607">
                  <c:v>74.558052000000004</c:v>
                </c:pt>
                <c:pt idx="2608">
                  <c:v>74.446462999999994</c:v>
                </c:pt>
                <c:pt idx="2609">
                  <c:v>74.344617999999997</c:v>
                </c:pt>
                <c:pt idx="2610">
                  <c:v>74.241290000000006</c:v>
                </c:pt>
                <c:pt idx="2611">
                  <c:v>74.115528999999995</c:v>
                </c:pt>
                <c:pt idx="2612">
                  <c:v>73.949378999999993</c:v>
                </c:pt>
                <c:pt idx="2613">
                  <c:v>73.768366999999998</c:v>
                </c:pt>
                <c:pt idx="2614">
                  <c:v>73.622941999999995</c:v>
                </c:pt>
                <c:pt idx="2615">
                  <c:v>73.512367999999995</c:v>
                </c:pt>
                <c:pt idx="2616">
                  <c:v>73.400822000000005</c:v>
                </c:pt>
                <c:pt idx="2617">
                  <c:v>73.274484000000001</c:v>
                </c:pt>
                <c:pt idx="2618">
                  <c:v>73.142975000000007</c:v>
                </c:pt>
                <c:pt idx="2619">
                  <c:v>73.022737000000006</c:v>
                </c:pt>
                <c:pt idx="2620">
                  <c:v>72.931865000000002</c:v>
                </c:pt>
                <c:pt idx="2621">
                  <c:v>72.887956000000003</c:v>
                </c:pt>
                <c:pt idx="2622">
                  <c:v>72.896501000000001</c:v>
                </c:pt>
                <c:pt idx="2623">
                  <c:v>72.947845999999998</c:v>
                </c:pt>
                <c:pt idx="2624">
                  <c:v>73.038298999999995</c:v>
                </c:pt>
                <c:pt idx="2625">
                  <c:v>73.175590999999997</c:v>
                </c:pt>
                <c:pt idx="2626">
                  <c:v>73.348489000000001</c:v>
                </c:pt>
                <c:pt idx="2627">
                  <c:v>73.514930000000007</c:v>
                </c:pt>
                <c:pt idx="2628">
                  <c:v>73.648437000000001</c:v>
                </c:pt>
                <c:pt idx="2629">
                  <c:v>73.755313000000001</c:v>
                </c:pt>
                <c:pt idx="2630">
                  <c:v>73.838999000000001</c:v>
                </c:pt>
                <c:pt idx="2631">
                  <c:v>73.886044999999996</c:v>
                </c:pt>
                <c:pt idx="2632">
                  <c:v>73.890206000000006</c:v>
                </c:pt>
                <c:pt idx="2633">
                  <c:v>73.873357999999996</c:v>
                </c:pt>
                <c:pt idx="2634">
                  <c:v>73.860887000000005</c:v>
                </c:pt>
                <c:pt idx="2635">
                  <c:v>73.860816999999997</c:v>
                </c:pt>
                <c:pt idx="2636">
                  <c:v>73.869125999999994</c:v>
                </c:pt>
                <c:pt idx="2637">
                  <c:v>73.881887000000006</c:v>
                </c:pt>
                <c:pt idx="2638">
                  <c:v>73.905961000000005</c:v>
                </c:pt>
                <c:pt idx="2639">
                  <c:v>73.950755000000001</c:v>
                </c:pt>
                <c:pt idx="2640">
                  <c:v>74.014936000000006</c:v>
                </c:pt>
                <c:pt idx="2641">
                  <c:v>74.089397000000005</c:v>
                </c:pt>
                <c:pt idx="2642">
                  <c:v>74.161299999999997</c:v>
                </c:pt>
                <c:pt idx="2643">
                  <c:v>74.220883999999998</c:v>
                </c:pt>
                <c:pt idx="2644">
                  <c:v>74.269401000000002</c:v>
                </c:pt>
                <c:pt idx="2645">
                  <c:v>74.312691999999998</c:v>
                </c:pt>
                <c:pt idx="2646">
                  <c:v>74.347607999999994</c:v>
                </c:pt>
                <c:pt idx="2647">
                  <c:v>74.366108999999994</c:v>
                </c:pt>
                <c:pt idx="2648">
                  <c:v>74.374354999999994</c:v>
                </c:pt>
                <c:pt idx="2649">
                  <c:v>74.391654000000003</c:v>
                </c:pt>
                <c:pt idx="2650">
                  <c:v>74.432879</c:v>
                </c:pt>
                <c:pt idx="2651">
                  <c:v>74.496347</c:v>
                </c:pt>
                <c:pt idx="2652">
                  <c:v>74.564172999999997</c:v>
                </c:pt>
                <c:pt idx="2653">
                  <c:v>74.619523000000001</c:v>
                </c:pt>
                <c:pt idx="2654">
                  <c:v>74.657500999999996</c:v>
                </c:pt>
                <c:pt idx="2655">
                  <c:v>74.686468000000005</c:v>
                </c:pt>
                <c:pt idx="2656">
                  <c:v>74.719002000000003</c:v>
                </c:pt>
                <c:pt idx="2657">
                  <c:v>74.760358999999994</c:v>
                </c:pt>
                <c:pt idx="2658">
                  <c:v>74.804012999999998</c:v>
                </c:pt>
                <c:pt idx="2659">
                  <c:v>74.836523999999997</c:v>
                </c:pt>
                <c:pt idx="2660">
                  <c:v>74.846925999999996</c:v>
                </c:pt>
                <c:pt idx="2661">
                  <c:v>74.839776000000001</c:v>
                </c:pt>
                <c:pt idx="2662">
                  <c:v>74.832080000000005</c:v>
                </c:pt>
                <c:pt idx="2663">
                  <c:v>74.836190999999999</c:v>
                </c:pt>
                <c:pt idx="2664">
                  <c:v>74.855929000000003</c:v>
                </c:pt>
                <c:pt idx="2665">
                  <c:v>74.887209999999996</c:v>
                </c:pt>
                <c:pt idx="2666">
                  <c:v>74.917980999999997</c:v>
                </c:pt>
                <c:pt idx="2667">
                  <c:v>74.938314000000005</c:v>
                </c:pt>
                <c:pt idx="2668">
                  <c:v>74.951232000000005</c:v>
                </c:pt>
                <c:pt idx="2669">
                  <c:v>74.968586999999999</c:v>
                </c:pt>
                <c:pt idx="2670">
                  <c:v>74.996381999999997</c:v>
                </c:pt>
                <c:pt idx="2671">
                  <c:v>75.028491000000002</c:v>
                </c:pt>
                <c:pt idx="2672">
                  <c:v>75.055021999999994</c:v>
                </c:pt>
                <c:pt idx="2673">
                  <c:v>75.072078000000005</c:v>
                </c:pt>
                <c:pt idx="2674">
                  <c:v>75.083419000000006</c:v>
                </c:pt>
                <c:pt idx="2675">
                  <c:v>75.094723999999999</c:v>
                </c:pt>
                <c:pt idx="2676">
                  <c:v>75.104996</c:v>
                </c:pt>
                <c:pt idx="2677">
                  <c:v>75.105242000000004</c:v>
                </c:pt>
                <c:pt idx="2678">
                  <c:v>75.085713999999996</c:v>
                </c:pt>
                <c:pt idx="2679">
                  <c:v>75.046014</c:v>
                </c:pt>
                <c:pt idx="2680">
                  <c:v>74.996441000000004</c:v>
                </c:pt>
                <c:pt idx="2681">
                  <c:v>74.948362000000003</c:v>
                </c:pt>
                <c:pt idx="2682">
                  <c:v>74.902963999999997</c:v>
                </c:pt>
                <c:pt idx="2683">
                  <c:v>74.851455000000001</c:v>
                </c:pt>
                <c:pt idx="2684">
                  <c:v>74.783624000000003</c:v>
                </c:pt>
                <c:pt idx="2685">
                  <c:v>74.692432999999994</c:v>
                </c:pt>
                <c:pt idx="2686">
                  <c:v>74.578456000000003</c:v>
                </c:pt>
                <c:pt idx="2687">
                  <c:v>74.458096999999995</c:v>
                </c:pt>
                <c:pt idx="2688">
                  <c:v>74.358024</c:v>
                </c:pt>
                <c:pt idx="2689">
                  <c:v>74.289608000000001</c:v>
                </c:pt>
                <c:pt idx="2690">
                  <c:v>74.236922000000007</c:v>
                </c:pt>
                <c:pt idx="2691">
                  <c:v>74.176462000000001</c:v>
                </c:pt>
                <c:pt idx="2692">
                  <c:v>74.101909000000006</c:v>
                </c:pt>
                <c:pt idx="2693">
                  <c:v>74.023842999999999</c:v>
                </c:pt>
                <c:pt idx="2694">
                  <c:v>73.951116999999996</c:v>
                </c:pt>
                <c:pt idx="2695">
                  <c:v>73.883161000000001</c:v>
                </c:pt>
                <c:pt idx="2696">
                  <c:v>73.817638000000002</c:v>
                </c:pt>
                <c:pt idx="2697">
                  <c:v>73.753896999999995</c:v>
                </c:pt>
                <c:pt idx="2698">
                  <c:v>73.687522000000001</c:v>
                </c:pt>
                <c:pt idx="2699">
                  <c:v>73.613750999999993</c:v>
                </c:pt>
                <c:pt idx="2700">
                  <c:v>73.536996000000002</c:v>
                </c:pt>
                <c:pt idx="2701">
                  <c:v>73.467404000000002</c:v>
                </c:pt>
                <c:pt idx="2702">
                  <c:v>73.407522</c:v>
                </c:pt>
                <c:pt idx="2703">
                  <c:v>73.352570999999998</c:v>
                </c:pt>
                <c:pt idx="2704">
                  <c:v>73.301889000000003</c:v>
                </c:pt>
                <c:pt idx="2705">
                  <c:v>73.256336000000005</c:v>
                </c:pt>
                <c:pt idx="2706">
                  <c:v>73.204819000000001</c:v>
                </c:pt>
                <c:pt idx="2707">
                  <c:v>73.128861000000001</c:v>
                </c:pt>
                <c:pt idx="2708">
                  <c:v>73.024495000000002</c:v>
                </c:pt>
                <c:pt idx="2709">
                  <c:v>72.907336999999998</c:v>
                </c:pt>
                <c:pt idx="2710">
                  <c:v>72.792511000000005</c:v>
                </c:pt>
                <c:pt idx="2711">
                  <c:v>72.681976000000006</c:v>
                </c:pt>
                <c:pt idx="2712">
                  <c:v>72.576336999999995</c:v>
                </c:pt>
                <c:pt idx="2713">
                  <c:v>72.484042000000002</c:v>
                </c:pt>
                <c:pt idx="2714">
                  <c:v>72.409996000000007</c:v>
                </c:pt>
                <c:pt idx="2715">
                  <c:v>72.347926999999999</c:v>
                </c:pt>
                <c:pt idx="2716">
                  <c:v>72.292007999999996</c:v>
                </c:pt>
                <c:pt idx="2717">
                  <c:v>72.244821999999999</c:v>
                </c:pt>
                <c:pt idx="2718">
                  <c:v>72.207865999999996</c:v>
                </c:pt>
                <c:pt idx="2719">
                  <c:v>72.174544999999995</c:v>
                </c:pt>
                <c:pt idx="2720">
                  <c:v>72.137555000000006</c:v>
                </c:pt>
                <c:pt idx="2721">
                  <c:v>72.093683999999996</c:v>
                </c:pt>
                <c:pt idx="2722">
                  <c:v>72.037524000000005</c:v>
                </c:pt>
                <c:pt idx="2723">
                  <c:v>71.961363000000006</c:v>
                </c:pt>
                <c:pt idx="2724">
                  <c:v>71.866578000000004</c:v>
                </c:pt>
                <c:pt idx="2725">
                  <c:v>71.764323000000005</c:v>
                </c:pt>
                <c:pt idx="2726">
                  <c:v>71.660426000000001</c:v>
                </c:pt>
                <c:pt idx="2727">
                  <c:v>71.551034000000001</c:v>
                </c:pt>
                <c:pt idx="2728">
                  <c:v>71.439819</c:v>
                </c:pt>
                <c:pt idx="2729">
                  <c:v>71.346057999999999</c:v>
                </c:pt>
                <c:pt idx="2730">
                  <c:v>71.283608999999998</c:v>
                </c:pt>
                <c:pt idx="2731">
                  <c:v>71.243537000000003</c:v>
                </c:pt>
                <c:pt idx="2732">
                  <c:v>71.209765000000004</c:v>
                </c:pt>
                <c:pt idx="2733">
                  <c:v>71.180515</c:v>
                </c:pt>
                <c:pt idx="2734">
                  <c:v>71.162823000000003</c:v>
                </c:pt>
                <c:pt idx="2735">
                  <c:v>71.154079999999993</c:v>
                </c:pt>
                <c:pt idx="2736">
                  <c:v>71.140259</c:v>
                </c:pt>
                <c:pt idx="2737">
                  <c:v>71.109027999999995</c:v>
                </c:pt>
                <c:pt idx="2738">
                  <c:v>71.057879</c:v>
                </c:pt>
                <c:pt idx="2739">
                  <c:v>70.993177000000003</c:v>
                </c:pt>
                <c:pt idx="2740">
                  <c:v>70.925790000000006</c:v>
                </c:pt>
                <c:pt idx="2741">
                  <c:v>70.864487999999994</c:v>
                </c:pt>
                <c:pt idx="2742">
                  <c:v>70.812088000000003</c:v>
                </c:pt>
                <c:pt idx="2743">
                  <c:v>70.771431000000007</c:v>
                </c:pt>
                <c:pt idx="2744">
                  <c:v>70.751891999999998</c:v>
                </c:pt>
                <c:pt idx="2745">
                  <c:v>70.760597000000004</c:v>
                </c:pt>
                <c:pt idx="2746">
                  <c:v>70.789576999999994</c:v>
                </c:pt>
                <c:pt idx="2747">
                  <c:v>70.823723999999999</c:v>
                </c:pt>
                <c:pt idx="2748">
                  <c:v>70.860174999999998</c:v>
                </c:pt>
                <c:pt idx="2749">
                  <c:v>70.904982000000004</c:v>
                </c:pt>
                <c:pt idx="2750">
                  <c:v>70.95026</c:v>
                </c:pt>
                <c:pt idx="2751">
                  <c:v>70.971356999999998</c:v>
                </c:pt>
                <c:pt idx="2752">
                  <c:v>70.952280999999999</c:v>
                </c:pt>
                <c:pt idx="2753">
                  <c:v>70.901555000000002</c:v>
                </c:pt>
                <c:pt idx="2754">
                  <c:v>70.837684999999993</c:v>
                </c:pt>
                <c:pt idx="2755">
                  <c:v>70.769835999999998</c:v>
                </c:pt>
                <c:pt idx="2756">
                  <c:v>70.698226000000005</c:v>
                </c:pt>
                <c:pt idx="2757">
                  <c:v>70.621184</c:v>
                </c:pt>
                <c:pt idx="2758">
                  <c:v>70.534223999999995</c:v>
                </c:pt>
                <c:pt idx="2759">
                  <c:v>70.432829999999996</c:v>
                </c:pt>
                <c:pt idx="2760">
                  <c:v>70.323046000000005</c:v>
                </c:pt>
                <c:pt idx="2761">
                  <c:v>70.218867000000003</c:v>
                </c:pt>
                <c:pt idx="2762">
                  <c:v>70.122383999999997</c:v>
                </c:pt>
                <c:pt idx="2763">
                  <c:v>70.017685</c:v>
                </c:pt>
                <c:pt idx="2764">
                  <c:v>69.892154000000005</c:v>
                </c:pt>
                <c:pt idx="2765">
                  <c:v>69.753039999999999</c:v>
                </c:pt>
                <c:pt idx="2766">
                  <c:v>69.615975000000006</c:v>
                </c:pt>
                <c:pt idx="2767">
                  <c:v>69.489080000000001</c:v>
                </c:pt>
                <c:pt idx="2768">
                  <c:v>69.377413000000004</c:v>
                </c:pt>
                <c:pt idx="2769">
                  <c:v>69.291306000000006</c:v>
                </c:pt>
                <c:pt idx="2770">
                  <c:v>69.238418999999993</c:v>
                </c:pt>
                <c:pt idx="2771">
                  <c:v>69.215473000000003</c:v>
                </c:pt>
                <c:pt idx="2772">
                  <c:v>69.216245000000001</c:v>
                </c:pt>
                <c:pt idx="2773">
                  <c:v>69.239963000000003</c:v>
                </c:pt>
                <c:pt idx="2774">
                  <c:v>69.286524999999997</c:v>
                </c:pt>
                <c:pt idx="2775">
                  <c:v>69.352196000000006</c:v>
                </c:pt>
                <c:pt idx="2776">
                  <c:v>69.433166</c:v>
                </c:pt>
                <c:pt idx="2777">
                  <c:v>69.522673999999995</c:v>
                </c:pt>
                <c:pt idx="2778">
                  <c:v>69.602380999999994</c:v>
                </c:pt>
                <c:pt idx="2779">
                  <c:v>69.650428000000005</c:v>
                </c:pt>
                <c:pt idx="2780">
                  <c:v>69.665578999999994</c:v>
                </c:pt>
                <c:pt idx="2781">
                  <c:v>69.676651000000007</c:v>
                </c:pt>
                <c:pt idx="2782">
                  <c:v>69.722309999999993</c:v>
                </c:pt>
                <c:pt idx="2783">
                  <c:v>69.823921999999996</c:v>
                </c:pt>
                <c:pt idx="2784">
                  <c:v>69.976341000000005</c:v>
                </c:pt>
                <c:pt idx="2785">
                  <c:v>70.154024000000007</c:v>
                </c:pt>
                <c:pt idx="2786">
                  <c:v>70.324286000000001</c:v>
                </c:pt>
                <c:pt idx="2787">
                  <c:v>70.464494000000002</c:v>
                </c:pt>
                <c:pt idx="2788">
                  <c:v>70.568916999999999</c:v>
                </c:pt>
                <c:pt idx="2789">
                  <c:v>70.636295000000004</c:v>
                </c:pt>
                <c:pt idx="2790">
                  <c:v>70.659092000000001</c:v>
                </c:pt>
                <c:pt idx="2791">
                  <c:v>70.635405000000006</c:v>
                </c:pt>
                <c:pt idx="2792">
                  <c:v>70.583734000000007</c:v>
                </c:pt>
                <c:pt idx="2793">
                  <c:v>70.530448000000007</c:v>
                </c:pt>
                <c:pt idx="2794">
                  <c:v>70.484443999999996</c:v>
                </c:pt>
                <c:pt idx="2795">
                  <c:v>70.439622</c:v>
                </c:pt>
                <c:pt idx="2796">
                  <c:v>70.401391000000004</c:v>
                </c:pt>
                <c:pt idx="2797">
                  <c:v>70.390764000000004</c:v>
                </c:pt>
                <c:pt idx="2798">
                  <c:v>70.417361</c:v>
                </c:pt>
                <c:pt idx="2799">
                  <c:v>70.466890000000006</c:v>
                </c:pt>
                <c:pt idx="2800">
                  <c:v>70.523073999999994</c:v>
                </c:pt>
                <c:pt idx="2801">
                  <c:v>70.586518999999996</c:v>
                </c:pt>
                <c:pt idx="2802">
                  <c:v>70.664175</c:v>
                </c:pt>
                <c:pt idx="2803">
                  <c:v>70.753332999999998</c:v>
                </c:pt>
                <c:pt idx="2804">
                  <c:v>70.845096999999996</c:v>
                </c:pt>
                <c:pt idx="2805">
                  <c:v>70.935292000000004</c:v>
                </c:pt>
                <c:pt idx="2806">
                  <c:v>71.026019000000005</c:v>
                </c:pt>
                <c:pt idx="2807">
                  <c:v>71.121840000000006</c:v>
                </c:pt>
                <c:pt idx="2808">
                  <c:v>71.225739000000004</c:v>
                </c:pt>
                <c:pt idx="2809">
                  <c:v>71.333100999999999</c:v>
                </c:pt>
                <c:pt idx="2810">
                  <c:v>71.431820000000002</c:v>
                </c:pt>
                <c:pt idx="2811">
                  <c:v>71.516745999999998</c:v>
                </c:pt>
                <c:pt idx="2812">
                  <c:v>71.600809999999996</c:v>
                </c:pt>
                <c:pt idx="2813">
                  <c:v>71.701241999999993</c:v>
                </c:pt>
                <c:pt idx="2814">
                  <c:v>71.816794999999999</c:v>
                </c:pt>
                <c:pt idx="2815">
                  <c:v>71.930569000000006</c:v>
                </c:pt>
                <c:pt idx="2816">
                  <c:v>72.033097999999995</c:v>
                </c:pt>
                <c:pt idx="2817">
                  <c:v>72.128529999999998</c:v>
                </c:pt>
                <c:pt idx="2818">
                  <c:v>72.219747999999996</c:v>
                </c:pt>
                <c:pt idx="2819">
                  <c:v>72.303137000000007</c:v>
                </c:pt>
                <c:pt idx="2820">
                  <c:v>72.380202999999995</c:v>
                </c:pt>
                <c:pt idx="2821">
                  <c:v>72.459648999999999</c:v>
                </c:pt>
                <c:pt idx="2822">
                  <c:v>72.542195000000007</c:v>
                </c:pt>
                <c:pt idx="2823">
                  <c:v>72.614425999999995</c:v>
                </c:pt>
                <c:pt idx="2824">
                  <c:v>72.663764999999998</c:v>
                </c:pt>
                <c:pt idx="2825">
                  <c:v>72.692233999999999</c:v>
                </c:pt>
                <c:pt idx="2826">
                  <c:v>72.712604999999996</c:v>
                </c:pt>
                <c:pt idx="2827">
                  <c:v>72.738360999999998</c:v>
                </c:pt>
                <c:pt idx="2828">
                  <c:v>72.779550999999998</c:v>
                </c:pt>
                <c:pt idx="2829">
                  <c:v>72.839157999999998</c:v>
                </c:pt>
                <c:pt idx="2830">
                  <c:v>72.908353000000005</c:v>
                </c:pt>
                <c:pt idx="2831">
                  <c:v>72.972618999999995</c:v>
                </c:pt>
                <c:pt idx="2832">
                  <c:v>73.026781</c:v>
                </c:pt>
                <c:pt idx="2833">
                  <c:v>73.078469999999996</c:v>
                </c:pt>
                <c:pt idx="2834">
                  <c:v>73.135571999999996</c:v>
                </c:pt>
                <c:pt idx="2835">
                  <c:v>73.197659000000002</c:v>
                </c:pt>
                <c:pt idx="2836">
                  <c:v>73.261150999999998</c:v>
                </c:pt>
                <c:pt idx="2837">
                  <c:v>73.323813999999999</c:v>
                </c:pt>
                <c:pt idx="2838">
                  <c:v>73.380607999999995</c:v>
                </c:pt>
                <c:pt idx="2839">
                  <c:v>73.422403000000003</c:v>
                </c:pt>
                <c:pt idx="2840">
                  <c:v>73.442248000000006</c:v>
                </c:pt>
                <c:pt idx="2841">
                  <c:v>73.438562000000005</c:v>
                </c:pt>
                <c:pt idx="2842">
                  <c:v>73.412779999999998</c:v>
                </c:pt>
                <c:pt idx="2843">
                  <c:v>73.371118999999993</c:v>
                </c:pt>
                <c:pt idx="2844">
                  <c:v>73.328494000000006</c:v>
                </c:pt>
                <c:pt idx="2845">
                  <c:v>73.300830000000005</c:v>
                </c:pt>
                <c:pt idx="2846">
                  <c:v>73.290535000000006</c:v>
                </c:pt>
                <c:pt idx="2847">
                  <c:v>73.288139999999999</c:v>
                </c:pt>
                <c:pt idx="2848">
                  <c:v>73.290040000000005</c:v>
                </c:pt>
                <c:pt idx="2849">
                  <c:v>73.303825000000003</c:v>
                </c:pt>
                <c:pt idx="2850">
                  <c:v>73.332944999999995</c:v>
                </c:pt>
                <c:pt idx="2851">
                  <c:v>73.367941999999999</c:v>
                </c:pt>
                <c:pt idx="2852">
                  <c:v>73.398779000000005</c:v>
                </c:pt>
                <c:pt idx="2853">
                  <c:v>73.426181999999997</c:v>
                </c:pt>
                <c:pt idx="2854">
                  <c:v>73.455250000000007</c:v>
                </c:pt>
                <c:pt idx="2855">
                  <c:v>73.487291999999997</c:v>
                </c:pt>
                <c:pt idx="2856">
                  <c:v>73.524882000000005</c:v>
                </c:pt>
                <c:pt idx="2857">
                  <c:v>73.576617999999996</c:v>
                </c:pt>
                <c:pt idx="2858">
                  <c:v>73.647659000000004</c:v>
                </c:pt>
                <c:pt idx="2859">
                  <c:v>73.729783999999995</c:v>
                </c:pt>
                <c:pt idx="2860">
                  <c:v>73.808216999999999</c:v>
                </c:pt>
                <c:pt idx="2861">
                  <c:v>73.876823000000002</c:v>
                </c:pt>
                <c:pt idx="2862">
                  <c:v>73.943423999999993</c:v>
                </c:pt>
                <c:pt idx="2863">
                  <c:v>74.021550000000005</c:v>
                </c:pt>
                <c:pt idx="2864">
                  <c:v>74.116675000000001</c:v>
                </c:pt>
                <c:pt idx="2865">
                  <c:v>74.216532000000001</c:v>
                </c:pt>
                <c:pt idx="2866">
                  <c:v>74.296141000000006</c:v>
                </c:pt>
                <c:pt idx="2867">
                  <c:v>74.338848999999996</c:v>
                </c:pt>
                <c:pt idx="2868">
                  <c:v>74.352007</c:v>
                </c:pt>
                <c:pt idx="2869">
                  <c:v>74.356004999999996</c:v>
                </c:pt>
                <c:pt idx="2870">
                  <c:v>74.358754000000005</c:v>
                </c:pt>
                <c:pt idx="2871">
                  <c:v>74.349459999999993</c:v>
                </c:pt>
                <c:pt idx="2872">
                  <c:v>74.319254000000001</c:v>
                </c:pt>
                <c:pt idx="2873">
                  <c:v>74.277894000000003</c:v>
                </c:pt>
                <c:pt idx="2874">
                  <c:v>74.243493999999998</c:v>
                </c:pt>
                <c:pt idx="2875">
                  <c:v>74.221478000000005</c:v>
                </c:pt>
                <c:pt idx="2876">
                  <c:v>74.200511000000006</c:v>
                </c:pt>
                <c:pt idx="2877">
                  <c:v>74.166893000000002</c:v>
                </c:pt>
                <c:pt idx="2878">
                  <c:v>74.119776999999999</c:v>
                </c:pt>
                <c:pt idx="2879">
                  <c:v>74.074376000000001</c:v>
                </c:pt>
                <c:pt idx="2880">
                  <c:v>74.049897000000001</c:v>
                </c:pt>
                <c:pt idx="2881">
                  <c:v>74.049088999999995</c:v>
                </c:pt>
                <c:pt idx="2882">
                  <c:v>74.051074</c:v>
                </c:pt>
                <c:pt idx="2883">
                  <c:v>74.033465000000007</c:v>
                </c:pt>
                <c:pt idx="2884">
                  <c:v>74.000197999999997</c:v>
                </c:pt>
                <c:pt idx="2885">
                  <c:v>73.976144000000005</c:v>
                </c:pt>
                <c:pt idx="2886">
                  <c:v>73.975679999999997</c:v>
                </c:pt>
                <c:pt idx="2887">
                  <c:v>73.992790999999997</c:v>
                </c:pt>
                <c:pt idx="2888">
                  <c:v>74.024068</c:v>
                </c:pt>
                <c:pt idx="2889">
                  <c:v>74.078768999999994</c:v>
                </c:pt>
                <c:pt idx="2890">
                  <c:v>74.153598000000002</c:v>
                </c:pt>
                <c:pt idx="2891">
                  <c:v>74.214962</c:v>
                </c:pt>
                <c:pt idx="2892">
                  <c:v>74.224260000000001</c:v>
                </c:pt>
                <c:pt idx="2893">
                  <c:v>74.174205999999998</c:v>
                </c:pt>
                <c:pt idx="2894">
                  <c:v>74.088896000000005</c:v>
                </c:pt>
                <c:pt idx="2895">
                  <c:v>73.995656999999994</c:v>
                </c:pt>
                <c:pt idx="2896">
                  <c:v>73.910419000000005</c:v>
                </c:pt>
                <c:pt idx="2897">
                  <c:v>73.843823</c:v>
                </c:pt>
                <c:pt idx="2898">
                  <c:v>73.801907</c:v>
                </c:pt>
                <c:pt idx="2899">
                  <c:v>73.779981000000006</c:v>
                </c:pt>
                <c:pt idx="2900">
                  <c:v>73.769789000000003</c:v>
                </c:pt>
                <c:pt idx="2901">
                  <c:v>73.773016999999996</c:v>
                </c:pt>
                <c:pt idx="2902">
                  <c:v>73.796892999999997</c:v>
                </c:pt>
                <c:pt idx="2903">
                  <c:v>73.837937999999994</c:v>
                </c:pt>
                <c:pt idx="2904">
                  <c:v>73.881411</c:v>
                </c:pt>
                <c:pt idx="2905">
                  <c:v>73.917463999999995</c:v>
                </c:pt>
                <c:pt idx="2906">
                  <c:v>73.949507999999994</c:v>
                </c:pt>
                <c:pt idx="2907">
                  <c:v>73.986779999999996</c:v>
                </c:pt>
                <c:pt idx="2908">
                  <c:v>74.036373999999995</c:v>
                </c:pt>
                <c:pt idx="2909">
                  <c:v>74.103487000000001</c:v>
                </c:pt>
                <c:pt idx="2910">
                  <c:v>74.192830999999998</c:v>
                </c:pt>
                <c:pt idx="2911">
                  <c:v>74.306363000000005</c:v>
                </c:pt>
                <c:pt idx="2912">
                  <c:v>74.439357000000001</c:v>
                </c:pt>
                <c:pt idx="2913">
                  <c:v>74.578143999999995</c:v>
                </c:pt>
                <c:pt idx="2914">
                  <c:v>74.704414</c:v>
                </c:pt>
                <c:pt idx="2915">
                  <c:v>74.805976999999999</c:v>
                </c:pt>
                <c:pt idx="2916">
                  <c:v>74.883444999999995</c:v>
                </c:pt>
                <c:pt idx="2917">
                  <c:v>74.945070999999999</c:v>
                </c:pt>
                <c:pt idx="2918">
                  <c:v>74.996523999999994</c:v>
                </c:pt>
                <c:pt idx="2919">
                  <c:v>75.037795000000003</c:v>
                </c:pt>
                <c:pt idx="2920">
                  <c:v>75.068240000000003</c:v>
                </c:pt>
                <c:pt idx="2921">
                  <c:v>75.090069999999997</c:v>
                </c:pt>
                <c:pt idx="2922">
                  <c:v>75.106657999999996</c:v>
                </c:pt>
                <c:pt idx="2923">
                  <c:v>75.121752999999998</c:v>
                </c:pt>
                <c:pt idx="2924">
                  <c:v>75.141371000000007</c:v>
                </c:pt>
                <c:pt idx="2925">
                  <c:v>75.172391000000005</c:v>
                </c:pt>
                <c:pt idx="2926">
                  <c:v>75.217543000000006</c:v>
                </c:pt>
                <c:pt idx="2927">
                  <c:v>75.274276</c:v>
                </c:pt>
                <c:pt idx="2928">
                  <c:v>75.337270000000004</c:v>
                </c:pt>
                <c:pt idx="2929">
                  <c:v>75.396715</c:v>
                </c:pt>
                <c:pt idx="2930">
                  <c:v>75.436708999999993</c:v>
                </c:pt>
                <c:pt idx="2931">
                  <c:v>75.446686</c:v>
                </c:pt>
                <c:pt idx="2932">
                  <c:v>75.438815000000005</c:v>
                </c:pt>
                <c:pt idx="2933">
                  <c:v>75.444376000000005</c:v>
                </c:pt>
                <c:pt idx="2934">
                  <c:v>75.48169</c:v>
                </c:pt>
                <c:pt idx="2935">
                  <c:v>75.531332000000006</c:v>
                </c:pt>
                <c:pt idx="2936">
                  <c:v>75.554860000000005</c:v>
                </c:pt>
                <c:pt idx="2937">
                  <c:v>75.538822999999994</c:v>
                </c:pt>
                <c:pt idx="2938">
                  <c:v>75.510892999999996</c:v>
                </c:pt>
                <c:pt idx="2939">
                  <c:v>75.509106000000003</c:v>
                </c:pt>
                <c:pt idx="2940">
                  <c:v>75.544821999999996</c:v>
                </c:pt>
                <c:pt idx="2941">
                  <c:v>75.602014999999994</c:v>
                </c:pt>
                <c:pt idx="2942">
                  <c:v>75.662762000000001</c:v>
                </c:pt>
                <c:pt idx="2943">
                  <c:v>75.720241999999999</c:v>
                </c:pt>
                <c:pt idx="2944">
                  <c:v>75.769391999999996</c:v>
                </c:pt>
                <c:pt idx="2945">
                  <c:v>75.803118999999995</c:v>
                </c:pt>
                <c:pt idx="2946">
                  <c:v>75.828273999999993</c:v>
                </c:pt>
                <c:pt idx="2947">
                  <c:v>75.872538000000006</c:v>
                </c:pt>
                <c:pt idx="2948">
                  <c:v>75.955472999999998</c:v>
                </c:pt>
                <c:pt idx="2949">
                  <c:v>76.053190999999998</c:v>
                </c:pt>
                <c:pt idx="2950">
                  <c:v>76.114600999999993</c:v>
                </c:pt>
                <c:pt idx="2951">
                  <c:v>76.121201999999997</c:v>
                </c:pt>
                <c:pt idx="2952">
                  <c:v>76.108872000000005</c:v>
                </c:pt>
                <c:pt idx="2953">
                  <c:v>76.121776999999994</c:v>
                </c:pt>
                <c:pt idx="2954">
                  <c:v>76.164777000000001</c:v>
                </c:pt>
                <c:pt idx="2955">
                  <c:v>76.209795999999997</c:v>
                </c:pt>
                <c:pt idx="2956">
                  <c:v>76.231374000000002</c:v>
                </c:pt>
                <c:pt idx="2957">
                  <c:v>76.224252000000007</c:v>
                </c:pt>
                <c:pt idx="2958">
                  <c:v>76.198894999999993</c:v>
                </c:pt>
                <c:pt idx="2959">
                  <c:v>76.174119000000005</c:v>
                </c:pt>
                <c:pt idx="2960">
                  <c:v>76.169297999999998</c:v>
                </c:pt>
                <c:pt idx="2961">
                  <c:v>76.190008000000006</c:v>
                </c:pt>
                <c:pt idx="2962">
                  <c:v>76.220393000000001</c:v>
                </c:pt>
                <c:pt idx="2963">
                  <c:v>76.240066999999996</c:v>
                </c:pt>
                <c:pt idx="2964">
                  <c:v>76.248129000000006</c:v>
                </c:pt>
                <c:pt idx="2965">
                  <c:v>76.259321</c:v>
                </c:pt>
                <c:pt idx="2966">
                  <c:v>76.277297000000004</c:v>
                </c:pt>
                <c:pt idx="2967">
                  <c:v>76.286670999999998</c:v>
                </c:pt>
                <c:pt idx="2968">
                  <c:v>76.276821999999996</c:v>
                </c:pt>
                <c:pt idx="2969">
                  <c:v>76.260705000000002</c:v>
                </c:pt>
                <c:pt idx="2970">
                  <c:v>76.260195999999993</c:v>
                </c:pt>
                <c:pt idx="2971">
                  <c:v>76.280510000000007</c:v>
                </c:pt>
                <c:pt idx="2972">
                  <c:v>76.309076000000005</c:v>
                </c:pt>
                <c:pt idx="2973">
                  <c:v>76.334243999999998</c:v>
                </c:pt>
                <c:pt idx="2974">
                  <c:v>76.354613000000001</c:v>
                </c:pt>
                <c:pt idx="2975">
                  <c:v>76.372223000000005</c:v>
                </c:pt>
                <c:pt idx="2976">
                  <c:v>76.387190000000004</c:v>
                </c:pt>
                <c:pt idx="2977">
                  <c:v>76.401250000000005</c:v>
                </c:pt>
                <c:pt idx="2978">
                  <c:v>76.418529000000007</c:v>
                </c:pt>
                <c:pt idx="2979">
                  <c:v>76.438338000000002</c:v>
                </c:pt>
                <c:pt idx="2980">
                  <c:v>76.451801000000003</c:v>
                </c:pt>
                <c:pt idx="2981">
                  <c:v>76.450457</c:v>
                </c:pt>
                <c:pt idx="2982">
                  <c:v>76.437135999999995</c:v>
                </c:pt>
                <c:pt idx="2983">
                  <c:v>76.425072</c:v>
                </c:pt>
                <c:pt idx="2984">
                  <c:v>76.426277999999996</c:v>
                </c:pt>
                <c:pt idx="2985">
                  <c:v>76.442121</c:v>
                </c:pt>
                <c:pt idx="2986">
                  <c:v>76.463903999999999</c:v>
                </c:pt>
                <c:pt idx="2987">
                  <c:v>76.480767</c:v>
                </c:pt>
                <c:pt idx="2988">
                  <c:v>76.487369000000001</c:v>
                </c:pt>
                <c:pt idx="2989">
                  <c:v>76.486448999999993</c:v>
                </c:pt>
                <c:pt idx="2990">
                  <c:v>76.486057000000002</c:v>
                </c:pt>
                <c:pt idx="2991">
                  <c:v>76.493319999999997</c:v>
                </c:pt>
                <c:pt idx="2992">
                  <c:v>76.508747</c:v>
                </c:pt>
                <c:pt idx="2993">
                  <c:v>76.526246999999998</c:v>
                </c:pt>
                <c:pt idx="2994">
                  <c:v>76.540064000000001</c:v>
                </c:pt>
                <c:pt idx="2995">
                  <c:v>76.551272999999995</c:v>
                </c:pt>
                <c:pt idx="2996">
                  <c:v>76.564589999999995</c:v>
                </c:pt>
                <c:pt idx="2997">
                  <c:v>76.578391999999994</c:v>
                </c:pt>
                <c:pt idx="2998">
                  <c:v>76.582083999999995</c:v>
                </c:pt>
                <c:pt idx="2999">
                  <c:v>76.566164000000001</c:v>
                </c:pt>
                <c:pt idx="3000">
                  <c:v>76.531891000000002</c:v>
                </c:pt>
                <c:pt idx="3001">
                  <c:v>76.488298</c:v>
                </c:pt>
                <c:pt idx="3002">
                  <c:v>76.443709999999996</c:v>
                </c:pt>
                <c:pt idx="3003">
                  <c:v>76.405326000000002</c:v>
                </c:pt>
                <c:pt idx="3004">
                  <c:v>76.382990000000007</c:v>
                </c:pt>
                <c:pt idx="3005">
                  <c:v>76.382722999999999</c:v>
                </c:pt>
                <c:pt idx="3006">
                  <c:v>76.394794000000005</c:v>
                </c:pt>
                <c:pt idx="3007">
                  <c:v>76.398184000000001</c:v>
                </c:pt>
                <c:pt idx="3008">
                  <c:v>76.382232000000002</c:v>
                </c:pt>
                <c:pt idx="3009">
                  <c:v>76.356938999999997</c:v>
                </c:pt>
                <c:pt idx="3010">
                  <c:v>76.336505000000002</c:v>
                </c:pt>
                <c:pt idx="3011">
                  <c:v>76.319917000000004</c:v>
                </c:pt>
                <c:pt idx="3012">
                  <c:v>76.296498999999997</c:v>
                </c:pt>
                <c:pt idx="3013">
                  <c:v>76.265184000000005</c:v>
                </c:pt>
                <c:pt idx="3014">
                  <c:v>76.235910000000004</c:v>
                </c:pt>
                <c:pt idx="3015">
                  <c:v>76.211217000000005</c:v>
                </c:pt>
                <c:pt idx="3016">
                  <c:v>76.177667</c:v>
                </c:pt>
                <c:pt idx="3017">
                  <c:v>76.121532000000002</c:v>
                </c:pt>
                <c:pt idx="3018">
                  <c:v>76.047610000000006</c:v>
                </c:pt>
                <c:pt idx="3019">
                  <c:v>75.977078000000006</c:v>
                </c:pt>
                <c:pt idx="3020">
                  <c:v>75.929398000000006</c:v>
                </c:pt>
                <c:pt idx="3021">
                  <c:v>75.909300999999999</c:v>
                </c:pt>
                <c:pt idx="3022">
                  <c:v>75.907323000000005</c:v>
                </c:pt>
                <c:pt idx="3023">
                  <c:v>75.907790000000006</c:v>
                </c:pt>
                <c:pt idx="3024">
                  <c:v>75.896535</c:v>
                </c:pt>
                <c:pt idx="3025">
                  <c:v>75.865821999999994</c:v>
                </c:pt>
                <c:pt idx="3026">
                  <c:v>75.816903999999994</c:v>
                </c:pt>
                <c:pt idx="3027">
                  <c:v>75.759341000000006</c:v>
                </c:pt>
                <c:pt idx="3028">
                  <c:v>75.706134000000006</c:v>
                </c:pt>
                <c:pt idx="3029">
                  <c:v>75.666302000000002</c:v>
                </c:pt>
                <c:pt idx="3030">
                  <c:v>75.639144999999999</c:v>
                </c:pt>
                <c:pt idx="3031">
                  <c:v>75.615065000000001</c:v>
                </c:pt>
                <c:pt idx="3032">
                  <c:v>75.582688000000005</c:v>
                </c:pt>
                <c:pt idx="3033">
                  <c:v>75.536320000000003</c:v>
                </c:pt>
                <c:pt idx="3034">
                  <c:v>75.479397000000006</c:v>
                </c:pt>
                <c:pt idx="3035">
                  <c:v>75.423715999999999</c:v>
                </c:pt>
                <c:pt idx="3036">
                  <c:v>75.384603999999996</c:v>
                </c:pt>
                <c:pt idx="3037">
                  <c:v>75.371796000000003</c:v>
                </c:pt>
                <c:pt idx="3038">
                  <c:v>75.381112000000002</c:v>
                </c:pt>
                <c:pt idx="3039">
                  <c:v>75.396552999999997</c:v>
                </c:pt>
                <c:pt idx="3040">
                  <c:v>75.402794</c:v>
                </c:pt>
                <c:pt idx="3041">
                  <c:v>75.395430000000005</c:v>
                </c:pt>
                <c:pt idx="3042">
                  <c:v>75.380055999999996</c:v>
                </c:pt>
                <c:pt idx="3043">
                  <c:v>75.364461000000006</c:v>
                </c:pt>
                <c:pt idx="3044">
                  <c:v>75.35239</c:v>
                </c:pt>
                <c:pt idx="3045">
                  <c:v>75.341390000000004</c:v>
                </c:pt>
                <c:pt idx="3046">
                  <c:v>75.325062000000003</c:v>
                </c:pt>
                <c:pt idx="3047">
                  <c:v>75.300867999999994</c:v>
                </c:pt>
                <c:pt idx="3048">
                  <c:v>75.277347000000006</c:v>
                </c:pt>
                <c:pt idx="3049">
                  <c:v>75.268505000000005</c:v>
                </c:pt>
                <c:pt idx="3050">
                  <c:v>75.276180999999994</c:v>
                </c:pt>
                <c:pt idx="3051">
                  <c:v>75.281925000000001</c:v>
                </c:pt>
                <c:pt idx="3052">
                  <c:v>75.263604000000001</c:v>
                </c:pt>
                <c:pt idx="3053">
                  <c:v>75.220417999999995</c:v>
                </c:pt>
                <c:pt idx="3054">
                  <c:v>75.176497999999995</c:v>
                </c:pt>
                <c:pt idx="3055">
                  <c:v>75.158372999999997</c:v>
                </c:pt>
                <c:pt idx="3056">
                  <c:v>75.172672000000006</c:v>
                </c:pt>
                <c:pt idx="3057">
                  <c:v>75.205494000000002</c:v>
                </c:pt>
                <c:pt idx="3058">
                  <c:v>75.236959999999996</c:v>
                </c:pt>
                <c:pt idx="3059">
                  <c:v>75.253501</c:v>
                </c:pt>
                <c:pt idx="3060">
                  <c:v>75.251517000000007</c:v>
                </c:pt>
                <c:pt idx="3061">
                  <c:v>75.237296999999998</c:v>
                </c:pt>
                <c:pt idx="3062">
                  <c:v>75.224970999999996</c:v>
                </c:pt>
                <c:pt idx="3063">
                  <c:v>75.228604000000004</c:v>
                </c:pt>
                <c:pt idx="3064">
                  <c:v>75.251347999999993</c:v>
                </c:pt>
                <c:pt idx="3065">
                  <c:v>75.282895999999994</c:v>
                </c:pt>
                <c:pt idx="3066">
                  <c:v>75.310316</c:v>
                </c:pt>
                <c:pt idx="3067">
                  <c:v>75.331553999999997</c:v>
                </c:pt>
                <c:pt idx="3068">
                  <c:v>75.356143000000003</c:v>
                </c:pt>
                <c:pt idx="3069">
                  <c:v>75.392923999999994</c:v>
                </c:pt>
                <c:pt idx="3070">
                  <c:v>75.440518999999995</c:v>
                </c:pt>
                <c:pt idx="3071">
                  <c:v>75.491525999999993</c:v>
                </c:pt>
                <c:pt idx="3072">
                  <c:v>75.542578000000006</c:v>
                </c:pt>
                <c:pt idx="3073">
                  <c:v>75.595686000000001</c:v>
                </c:pt>
                <c:pt idx="3074">
                  <c:v>75.650180000000006</c:v>
                </c:pt>
                <c:pt idx="3075">
                  <c:v>75.698265000000006</c:v>
                </c:pt>
                <c:pt idx="3076">
                  <c:v>75.732292999999999</c:v>
                </c:pt>
                <c:pt idx="3077">
                  <c:v>75.755425000000002</c:v>
                </c:pt>
                <c:pt idx="3078">
                  <c:v>75.780593999999994</c:v>
                </c:pt>
                <c:pt idx="3079">
                  <c:v>75.816196000000005</c:v>
                </c:pt>
                <c:pt idx="3080">
                  <c:v>75.855846999999997</c:v>
                </c:pt>
                <c:pt idx="3081">
                  <c:v>75.886921000000001</c:v>
                </c:pt>
                <c:pt idx="3082">
                  <c:v>75.907920000000004</c:v>
                </c:pt>
                <c:pt idx="3083">
                  <c:v>75.930880999999999</c:v>
                </c:pt>
                <c:pt idx="3084">
                  <c:v>75.965385999999995</c:v>
                </c:pt>
                <c:pt idx="3085">
                  <c:v>76.008004999999997</c:v>
                </c:pt>
                <c:pt idx="3086">
                  <c:v>76.052481</c:v>
                </c:pt>
                <c:pt idx="3087">
                  <c:v>76.103126000000003</c:v>
                </c:pt>
                <c:pt idx="3088">
                  <c:v>76.169103000000007</c:v>
                </c:pt>
                <c:pt idx="3089">
                  <c:v>76.249009000000001</c:v>
                </c:pt>
                <c:pt idx="3090">
                  <c:v>76.330850999999996</c:v>
                </c:pt>
                <c:pt idx="3091">
                  <c:v>76.406163000000006</c:v>
                </c:pt>
                <c:pt idx="3092">
                  <c:v>76.474815000000007</c:v>
                </c:pt>
                <c:pt idx="3093">
                  <c:v>76.536922000000004</c:v>
                </c:pt>
                <c:pt idx="3094">
                  <c:v>76.590914999999995</c:v>
                </c:pt>
                <c:pt idx="3095">
                  <c:v>76.640101999999999</c:v>
                </c:pt>
                <c:pt idx="3096">
                  <c:v>76.689862000000005</c:v>
                </c:pt>
                <c:pt idx="3097">
                  <c:v>76.735910000000004</c:v>
                </c:pt>
                <c:pt idx="3098">
                  <c:v>76.766274999999993</c:v>
                </c:pt>
                <c:pt idx="3099">
                  <c:v>76.778501000000006</c:v>
                </c:pt>
                <c:pt idx="3100">
                  <c:v>76.784267</c:v>
                </c:pt>
                <c:pt idx="3101">
                  <c:v>76.792418999999995</c:v>
                </c:pt>
                <c:pt idx="3102">
                  <c:v>76.798828</c:v>
                </c:pt>
                <c:pt idx="3103">
                  <c:v>76.800366999999994</c:v>
                </c:pt>
                <c:pt idx="3104">
                  <c:v>76.808340999999999</c:v>
                </c:pt>
                <c:pt idx="3105">
                  <c:v>76.836712000000006</c:v>
                </c:pt>
                <c:pt idx="3106">
                  <c:v>76.882879000000003</c:v>
                </c:pt>
                <c:pt idx="3107">
                  <c:v>76.931486000000007</c:v>
                </c:pt>
                <c:pt idx="3108">
                  <c:v>76.973898000000005</c:v>
                </c:pt>
                <c:pt idx="3109">
                  <c:v>77.013153000000003</c:v>
                </c:pt>
                <c:pt idx="3110">
                  <c:v>77.051255999999995</c:v>
                </c:pt>
                <c:pt idx="3111">
                  <c:v>77.082521999999997</c:v>
                </c:pt>
                <c:pt idx="3112">
                  <c:v>77.102296999999993</c:v>
                </c:pt>
                <c:pt idx="3113">
                  <c:v>77.115530000000007</c:v>
                </c:pt>
                <c:pt idx="3114">
                  <c:v>77.133165000000005</c:v>
                </c:pt>
                <c:pt idx="3115">
                  <c:v>77.163257000000002</c:v>
                </c:pt>
                <c:pt idx="3116">
                  <c:v>77.207813000000002</c:v>
                </c:pt>
                <c:pt idx="3117">
                  <c:v>77.266048999999995</c:v>
                </c:pt>
                <c:pt idx="3118">
                  <c:v>77.337112000000005</c:v>
                </c:pt>
                <c:pt idx="3119">
                  <c:v>77.416340000000005</c:v>
                </c:pt>
                <c:pt idx="3120">
                  <c:v>77.487887999999998</c:v>
                </c:pt>
                <c:pt idx="3121">
                  <c:v>77.527849000000003</c:v>
                </c:pt>
                <c:pt idx="3122">
                  <c:v>77.526902000000007</c:v>
                </c:pt>
                <c:pt idx="3123">
                  <c:v>77.511373000000006</c:v>
                </c:pt>
                <c:pt idx="3124">
                  <c:v>77.529794999999993</c:v>
                </c:pt>
                <c:pt idx="3125">
                  <c:v>77.610560000000007</c:v>
                </c:pt>
                <c:pt idx="3126">
                  <c:v>77.735996999999998</c:v>
                </c:pt>
                <c:pt idx="3127">
                  <c:v>77.861465999999993</c:v>
                </c:pt>
                <c:pt idx="3128">
                  <c:v>77.954414999999997</c:v>
                </c:pt>
                <c:pt idx="3129">
                  <c:v>78.012812999999994</c:v>
                </c:pt>
                <c:pt idx="3130">
                  <c:v>78.056518999999994</c:v>
                </c:pt>
                <c:pt idx="3131">
                  <c:v>78.107900999999998</c:v>
                </c:pt>
                <c:pt idx="3132">
                  <c:v>78.174383000000006</c:v>
                </c:pt>
                <c:pt idx="3133">
                  <c:v>78.243870999999999</c:v>
                </c:pt>
                <c:pt idx="3134">
                  <c:v>78.301894000000004</c:v>
                </c:pt>
                <c:pt idx="3135">
                  <c:v>78.355767999999998</c:v>
                </c:pt>
                <c:pt idx="3136">
                  <c:v>78.431780000000003</c:v>
                </c:pt>
                <c:pt idx="3137">
                  <c:v>78.541291000000001</c:v>
                </c:pt>
                <c:pt idx="3138">
                  <c:v>78.658507</c:v>
                </c:pt>
                <c:pt idx="3139">
                  <c:v>78.743122</c:v>
                </c:pt>
                <c:pt idx="3140">
                  <c:v>78.78125</c:v>
                </c:pt>
                <c:pt idx="3141">
                  <c:v>78.795506000000003</c:v>
                </c:pt>
                <c:pt idx="3142">
                  <c:v>78.819100000000006</c:v>
                </c:pt>
                <c:pt idx="3143">
                  <c:v>78.869352000000006</c:v>
                </c:pt>
                <c:pt idx="3144">
                  <c:v>78.943484999999995</c:v>
                </c:pt>
                <c:pt idx="3145">
                  <c:v>79.027662000000007</c:v>
                </c:pt>
                <c:pt idx="3146">
                  <c:v>79.106123999999994</c:v>
                </c:pt>
                <c:pt idx="3147">
                  <c:v>79.168998999999999</c:v>
                </c:pt>
                <c:pt idx="3148">
                  <c:v>79.217380000000006</c:v>
                </c:pt>
                <c:pt idx="3149">
                  <c:v>79.261583999999999</c:v>
                </c:pt>
                <c:pt idx="3150">
                  <c:v>79.314257999999995</c:v>
                </c:pt>
                <c:pt idx="3151">
                  <c:v>79.383161000000001</c:v>
                </c:pt>
                <c:pt idx="3152">
                  <c:v>79.464941999999994</c:v>
                </c:pt>
                <c:pt idx="3153">
                  <c:v>79.542283999999995</c:v>
                </c:pt>
                <c:pt idx="3154">
                  <c:v>79.592543000000006</c:v>
                </c:pt>
                <c:pt idx="3155">
                  <c:v>79.606909999999999</c:v>
                </c:pt>
                <c:pt idx="3156">
                  <c:v>79.601140000000001</c:v>
                </c:pt>
                <c:pt idx="3157">
                  <c:v>79.604544000000004</c:v>
                </c:pt>
                <c:pt idx="3158">
                  <c:v>79.638440000000003</c:v>
                </c:pt>
                <c:pt idx="3159">
                  <c:v>79.704842999999997</c:v>
                </c:pt>
                <c:pt idx="3160">
                  <c:v>79.790981000000002</c:v>
                </c:pt>
                <c:pt idx="3161">
                  <c:v>79.879741999999993</c:v>
                </c:pt>
                <c:pt idx="3162">
                  <c:v>79.958416999999997</c:v>
                </c:pt>
                <c:pt idx="3163">
                  <c:v>80.023568999999995</c:v>
                </c:pt>
                <c:pt idx="3164">
                  <c:v>80.080241000000001</c:v>
                </c:pt>
                <c:pt idx="3165">
                  <c:v>80.136848999999998</c:v>
                </c:pt>
                <c:pt idx="3166">
                  <c:v>80.200016000000005</c:v>
                </c:pt>
                <c:pt idx="3167">
                  <c:v>80.269733000000002</c:v>
                </c:pt>
                <c:pt idx="3168">
                  <c:v>80.334620999999999</c:v>
                </c:pt>
                <c:pt idx="3169">
                  <c:v>80.375438000000003</c:v>
                </c:pt>
                <c:pt idx="3170">
                  <c:v>80.383320999999995</c:v>
                </c:pt>
                <c:pt idx="3171">
                  <c:v>80.376559</c:v>
                </c:pt>
                <c:pt idx="3172">
                  <c:v>80.390187999999995</c:v>
                </c:pt>
                <c:pt idx="3173">
                  <c:v>80.444153999999997</c:v>
                </c:pt>
                <c:pt idx="3174">
                  <c:v>80.527272999999994</c:v>
                </c:pt>
                <c:pt idx="3175">
                  <c:v>80.614508999999998</c:v>
                </c:pt>
                <c:pt idx="3176">
                  <c:v>80.690721999999994</c:v>
                </c:pt>
                <c:pt idx="3177">
                  <c:v>80.754458</c:v>
                </c:pt>
                <c:pt idx="3178">
                  <c:v>80.811229999999995</c:v>
                </c:pt>
                <c:pt idx="3179">
                  <c:v>80.868807000000004</c:v>
                </c:pt>
                <c:pt idx="3180">
                  <c:v>80.928797000000003</c:v>
                </c:pt>
                <c:pt idx="3181">
                  <c:v>80.978441000000004</c:v>
                </c:pt>
                <c:pt idx="3182">
                  <c:v>80.998431999999994</c:v>
                </c:pt>
                <c:pt idx="3183">
                  <c:v>80.980014999999995</c:v>
                </c:pt>
                <c:pt idx="3184">
                  <c:v>80.926157000000003</c:v>
                </c:pt>
                <c:pt idx="3185">
                  <c:v>80.838127999999998</c:v>
                </c:pt>
                <c:pt idx="3186">
                  <c:v>80.715002999999996</c:v>
                </c:pt>
                <c:pt idx="3187">
                  <c:v>80.568826000000001</c:v>
                </c:pt>
                <c:pt idx="3188">
                  <c:v>80.424563000000006</c:v>
                </c:pt>
                <c:pt idx="3189">
                  <c:v>80.295204999999996</c:v>
                </c:pt>
                <c:pt idx="3190">
                  <c:v>80.166798999999997</c:v>
                </c:pt>
                <c:pt idx="3191">
                  <c:v>80.018446999999995</c:v>
                </c:pt>
                <c:pt idx="3192">
                  <c:v>79.849958999999998</c:v>
                </c:pt>
                <c:pt idx="3193">
                  <c:v>79.680079000000006</c:v>
                </c:pt>
                <c:pt idx="3194">
                  <c:v>79.524544000000006</c:v>
                </c:pt>
                <c:pt idx="3195">
                  <c:v>79.387631999999996</c:v>
                </c:pt>
                <c:pt idx="3196">
                  <c:v>79.271932000000007</c:v>
                </c:pt>
                <c:pt idx="3197">
                  <c:v>79.186062000000007</c:v>
                </c:pt>
                <c:pt idx="3198">
                  <c:v>79.142624999999995</c:v>
                </c:pt>
                <c:pt idx="3199">
                  <c:v>79.152413999999993</c:v>
                </c:pt>
                <c:pt idx="3200">
                  <c:v>79.214901999999995</c:v>
                </c:pt>
                <c:pt idx="3201">
                  <c:v>79.309237999999993</c:v>
                </c:pt>
                <c:pt idx="3202">
                  <c:v>79.405249999999995</c:v>
                </c:pt>
                <c:pt idx="3203">
                  <c:v>79.492869999999996</c:v>
                </c:pt>
                <c:pt idx="3204">
                  <c:v>79.589331999999999</c:v>
                </c:pt>
                <c:pt idx="3205">
                  <c:v>79.707837999999995</c:v>
                </c:pt>
                <c:pt idx="3206">
                  <c:v>79.833409000000003</c:v>
                </c:pt>
                <c:pt idx="3207">
                  <c:v>79.941732999999999</c:v>
                </c:pt>
                <c:pt idx="3208">
                  <c:v>80.026393999999996</c:v>
                </c:pt>
                <c:pt idx="3209">
                  <c:v>80.091353999999995</c:v>
                </c:pt>
                <c:pt idx="3210">
                  <c:v>80.131519999999995</c:v>
                </c:pt>
                <c:pt idx="3211">
                  <c:v>80.142295000000004</c:v>
                </c:pt>
                <c:pt idx="3212">
                  <c:v>80.139450999999994</c:v>
                </c:pt>
                <c:pt idx="3213">
                  <c:v>80.148446000000007</c:v>
                </c:pt>
                <c:pt idx="3214">
                  <c:v>80.176981999999995</c:v>
                </c:pt>
                <c:pt idx="3215">
                  <c:v>80.212709000000004</c:v>
                </c:pt>
                <c:pt idx="3216">
                  <c:v>80.241894000000002</c:v>
                </c:pt>
                <c:pt idx="3217">
                  <c:v>80.255430000000004</c:v>
                </c:pt>
                <c:pt idx="3218">
                  <c:v>80.245525000000001</c:v>
                </c:pt>
                <c:pt idx="3219">
                  <c:v>80.215840999999998</c:v>
                </c:pt>
                <c:pt idx="3220">
                  <c:v>80.189053999999999</c:v>
                </c:pt>
                <c:pt idx="3221">
                  <c:v>80.186312000000001</c:v>
                </c:pt>
                <c:pt idx="3222">
                  <c:v>80.204446000000004</c:v>
                </c:pt>
                <c:pt idx="3223">
                  <c:v>80.229528000000002</c:v>
                </c:pt>
                <c:pt idx="3224">
                  <c:v>80.261764999999997</c:v>
                </c:pt>
                <c:pt idx="3225">
                  <c:v>80.303668000000002</c:v>
                </c:pt>
                <c:pt idx="3226">
                  <c:v>80.334282000000002</c:v>
                </c:pt>
                <c:pt idx="3227">
                  <c:v>80.327236999999997</c:v>
                </c:pt>
                <c:pt idx="3228">
                  <c:v>80.293671000000003</c:v>
                </c:pt>
                <c:pt idx="3229">
                  <c:v>80.276764999999997</c:v>
                </c:pt>
                <c:pt idx="3230">
                  <c:v>80.298081999999994</c:v>
                </c:pt>
                <c:pt idx="3231">
                  <c:v>80.334367</c:v>
                </c:pt>
                <c:pt idx="3232">
                  <c:v>80.352942999999996</c:v>
                </c:pt>
                <c:pt idx="3233">
                  <c:v>80.344623999999996</c:v>
                </c:pt>
                <c:pt idx="3234">
                  <c:v>80.312935999999993</c:v>
                </c:pt>
                <c:pt idx="3235">
                  <c:v>80.255740000000003</c:v>
                </c:pt>
                <c:pt idx="3236">
                  <c:v>80.173468999999997</c:v>
                </c:pt>
                <c:pt idx="3237">
                  <c:v>80.080959000000007</c:v>
                </c:pt>
                <c:pt idx="3238">
                  <c:v>79.997691000000003</c:v>
                </c:pt>
                <c:pt idx="3239">
                  <c:v>79.933244999999999</c:v>
                </c:pt>
                <c:pt idx="3240">
                  <c:v>79.885960999999995</c:v>
                </c:pt>
                <c:pt idx="3241">
                  <c:v>79.845217000000005</c:v>
                </c:pt>
                <c:pt idx="3242">
                  <c:v>79.794983999999999</c:v>
                </c:pt>
                <c:pt idx="3243">
                  <c:v>79.729060000000004</c:v>
                </c:pt>
                <c:pt idx="3244">
                  <c:v>79.661897999999994</c:v>
                </c:pt>
                <c:pt idx="3245">
                  <c:v>79.610988000000006</c:v>
                </c:pt>
                <c:pt idx="3246">
                  <c:v>79.573801000000003</c:v>
                </c:pt>
                <c:pt idx="3247">
                  <c:v>79.538475000000005</c:v>
                </c:pt>
                <c:pt idx="3248">
                  <c:v>79.506713000000005</c:v>
                </c:pt>
                <c:pt idx="3249">
                  <c:v>79.480591000000004</c:v>
                </c:pt>
                <c:pt idx="3250">
                  <c:v>79.436087999999998</c:v>
                </c:pt>
                <c:pt idx="3251">
                  <c:v>79.343727999999999</c:v>
                </c:pt>
                <c:pt idx="3252">
                  <c:v>79.214309999999998</c:v>
                </c:pt>
                <c:pt idx="3253">
                  <c:v>79.090095000000005</c:v>
                </c:pt>
                <c:pt idx="3254">
                  <c:v>78.987038999999996</c:v>
                </c:pt>
                <c:pt idx="3255">
                  <c:v>78.878345999999993</c:v>
                </c:pt>
                <c:pt idx="3256">
                  <c:v>78.740803999999997</c:v>
                </c:pt>
                <c:pt idx="3257">
                  <c:v>78.582406000000006</c:v>
                </c:pt>
                <c:pt idx="3258">
                  <c:v>78.414202000000003</c:v>
                </c:pt>
                <c:pt idx="3259">
                  <c:v>78.231189000000001</c:v>
                </c:pt>
                <c:pt idx="3260">
                  <c:v>78.036563000000001</c:v>
                </c:pt>
                <c:pt idx="3261">
                  <c:v>77.851398000000003</c:v>
                </c:pt>
                <c:pt idx="3262">
                  <c:v>77.681342000000001</c:v>
                </c:pt>
                <c:pt idx="3263">
                  <c:v>77.501142999999999</c:v>
                </c:pt>
                <c:pt idx="3264">
                  <c:v>77.288788999999994</c:v>
                </c:pt>
                <c:pt idx="3265">
                  <c:v>77.050978999999998</c:v>
                </c:pt>
                <c:pt idx="3266">
                  <c:v>76.802086000000003</c:v>
                </c:pt>
                <c:pt idx="3267">
                  <c:v>76.543599</c:v>
                </c:pt>
                <c:pt idx="3268">
                  <c:v>76.278114000000002</c:v>
                </c:pt>
                <c:pt idx="3269">
                  <c:v>76.016813999999997</c:v>
                </c:pt>
                <c:pt idx="3270">
                  <c:v>75.758633000000003</c:v>
                </c:pt>
                <c:pt idx="3271">
                  <c:v>75.488532000000006</c:v>
                </c:pt>
                <c:pt idx="3272">
                  <c:v>75.211814000000004</c:v>
                </c:pt>
                <c:pt idx="3273">
                  <c:v>74.964012999999994</c:v>
                </c:pt>
                <c:pt idx="3274">
                  <c:v>74.770588000000004</c:v>
                </c:pt>
                <c:pt idx="3275">
                  <c:v>74.622697000000002</c:v>
                </c:pt>
                <c:pt idx="3276">
                  <c:v>74.502989999999997</c:v>
                </c:pt>
                <c:pt idx="3277">
                  <c:v>74.400711000000001</c:v>
                </c:pt>
                <c:pt idx="3278">
                  <c:v>74.285563999999994</c:v>
                </c:pt>
                <c:pt idx="3279">
                  <c:v>74.105113000000003</c:v>
                </c:pt>
                <c:pt idx="3280">
                  <c:v>73.844524000000007</c:v>
                </c:pt>
                <c:pt idx="3281">
                  <c:v>73.563067000000004</c:v>
                </c:pt>
                <c:pt idx="3282">
                  <c:v>73.330439999999996</c:v>
                </c:pt>
                <c:pt idx="3283">
                  <c:v>73.150837999999993</c:v>
                </c:pt>
                <c:pt idx="3284">
                  <c:v>72.976740000000007</c:v>
                </c:pt>
                <c:pt idx="3285">
                  <c:v>72.767835000000005</c:v>
                </c:pt>
                <c:pt idx="3286">
                  <c:v>72.517311000000007</c:v>
                </c:pt>
                <c:pt idx="3287">
                  <c:v>72.243087000000003</c:v>
                </c:pt>
                <c:pt idx="3288">
                  <c:v>71.973427999999998</c:v>
                </c:pt>
                <c:pt idx="3289">
                  <c:v>71.727169000000004</c:v>
                </c:pt>
                <c:pt idx="3290">
                  <c:v>71.494656000000006</c:v>
                </c:pt>
                <c:pt idx="3291">
                  <c:v>71.253032000000005</c:v>
                </c:pt>
                <c:pt idx="3292">
                  <c:v>71.002163999999993</c:v>
                </c:pt>
                <c:pt idx="3293">
                  <c:v>70.759484</c:v>
                </c:pt>
                <c:pt idx="3294">
                  <c:v>70.514928999999995</c:v>
                </c:pt>
                <c:pt idx="3295">
                  <c:v>70.229038000000003</c:v>
                </c:pt>
                <c:pt idx="3296">
                  <c:v>69.892807000000005</c:v>
                </c:pt>
                <c:pt idx="3297">
                  <c:v>69.550719000000001</c:v>
                </c:pt>
                <c:pt idx="3298">
                  <c:v>69.244185999999999</c:v>
                </c:pt>
                <c:pt idx="3299">
                  <c:v>68.967257000000004</c:v>
                </c:pt>
                <c:pt idx="3300">
                  <c:v>68.691686000000004</c:v>
                </c:pt>
                <c:pt idx="3301">
                  <c:v>68.400248000000005</c:v>
                </c:pt>
                <c:pt idx="3302">
                  <c:v>68.080952999999994</c:v>
                </c:pt>
                <c:pt idx="3303">
                  <c:v>67.726545000000002</c:v>
                </c:pt>
                <c:pt idx="3304">
                  <c:v>67.359870000000001</c:v>
                </c:pt>
                <c:pt idx="3305">
                  <c:v>67.020805999999993</c:v>
                </c:pt>
                <c:pt idx="3306">
                  <c:v>66.712120999999996</c:v>
                </c:pt>
                <c:pt idx="3307">
                  <c:v>66.398729000000003</c:v>
                </c:pt>
                <c:pt idx="3308">
                  <c:v>66.071105000000003</c:v>
                </c:pt>
                <c:pt idx="3309">
                  <c:v>65.761854</c:v>
                </c:pt>
                <c:pt idx="3310">
                  <c:v>65.480214000000004</c:v>
                </c:pt>
                <c:pt idx="3311">
                  <c:v>65.183308999999994</c:v>
                </c:pt>
                <c:pt idx="3312">
                  <c:v>64.846883000000005</c:v>
                </c:pt>
                <c:pt idx="3313">
                  <c:v>64.506767999999994</c:v>
                </c:pt>
                <c:pt idx="3314">
                  <c:v>64.188787000000005</c:v>
                </c:pt>
                <c:pt idx="3315">
                  <c:v>63.864507000000003</c:v>
                </c:pt>
                <c:pt idx="3316">
                  <c:v>63.514932000000002</c:v>
                </c:pt>
                <c:pt idx="3317">
                  <c:v>63.172308999999998</c:v>
                </c:pt>
                <c:pt idx="3318">
                  <c:v>62.862492000000003</c:v>
                </c:pt>
                <c:pt idx="3319">
                  <c:v>62.560214999999999</c:v>
                </c:pt>
                <c:pt idx="3320">
                  <c:v>62.233871000000001</c:v>
                </c:pt>
                <c:pt idx="3321">
                  <c:v>61.887949999999996</c:v>
                </c:pt>
                <c:pt idx="3322">
                  <c:v>61.534992000000003</c:v>
                </c:pt>
                <c:pt idx="3323">
                  <c:v>61.175071000000003</c:v>
                </c:pt>
                <c:pt idx="3324">
                  <c:v>60.823421000000003</c:v>
                </c:pt>
                <c:pt idx="3325">
                  <c:v>60.497945999999999</c:v>
                </c:pt>
                <c:pt idx="3326">
                  <c:v>60.185656000000002</c:v>
                </c:pt>
                <c:pt idx="3327">
                  <c:v>59.867443999999999</c:v>
                </c:pt>
                <c:pt idx="3328">
                  <c:v>59.570107999999998</c:v>
                </c:pt>
                <c:pt idx="3329">
                  <c:v>59.278592000000003</c:v>
                </c:pt>
                <c:pt idx="3330">
                  <c:v>58.881982999999998</c:v>
                </c:pt>
                <c:pt idx="3331">
                  <c:v>58.162748999999998</c:v>
                </c:pt>
                <c:pt idx="3332">
                  <c:v>57.141540999999997</c:v>
                </c:pt>
                <c:pt idx="3333">
                  <c:v>56.416003000000003</c:v>
                </c:pt>
                <c:pt idx="3334">
                  <c:v>56.333914999999998</c:v>
                </c:pt>
                <c:pt idx="3335">
                  <c:v>56.527237999999997</c:v>
                </c:pt>
                <c:pt idx="3336">
                  <c:v>56.602334999999997</c:v>
                </c:pt>
                <c:pt idx="3337">
                  <c:v>56.495379</c:v>
                </c:pt>
                <c:pt idx="3338">
                  <c:v>56.308737999999998</c:v>
                </c:pt>
                <c:pt idx="3339">
                  <c:v>56.094133999999997</c:v>
                </c:pt>
                <c:pt idx="3340">
                  <c:v>55.830297999999999</c:v>
                </c:pt>
                <c:pt idx="3341">
                  <c:v>55.526848000000001</c:v>
                </c:pt>
                <c:pt idx="3342">
                  <c:v>55.226202999999998</c:v>
                </c:pt>
                <c:pt idx="3343">
                  <c:v>54.945270000000001</c:v>
                </c:pt>
                <c:pt idx="3344">
                  <c:v>54.688778999999997</c:v>
                </c:pt>
                <c:pt idx="3345">
                  <c:v>54.478800999999997</c:v>
                </c:pt>
                <c:pt idx="3346">
                  <c:v>54.308351999999999</c:v>
                </c:pt>
                <c:pt idx="3347">
                  <c:v>54.122542000000003</c:v>
                </c:pt>
                <c:pt idx="3348">
                  <c:v>53.891756000000001</c:v>
                </c:pt>
                <c:pt idx="3349">
                  <c:v>53.651505</c:v>
                </c:pt>
                <c:pt idx="3350">
                  <c:v>53.432929000000001</c:v>
                </c:pt>
                <c:pt idx="3351">
                  <c:v>53.209876999999999</c:v>
                </c:pt>
                <c:pt idx="3352">
                  <c:v>52.959544999999999</c:v>
                </c:pt>
                <c:pt idx="3353">
                  <c:v>52.716397000000001</c:v>
                </c:pt>
                <c:pt idx="3354">
                  <c:v>52.515144999999997</c:v>
                </c:pt>
                <c:pt idx="3355">
                  <c:v>52.336210999999999</c:v>
                </c:pt>
                <c:pt idx="3356">
                  <c:v>52.148457000000001</c:v>
                </c:pt>
                <c:pt idx="3357">
                  <c:v>51.952353000000002</c:v>
                </c:pt>
                <c:pt idx="3358">
                  <c:v>51.751086999999998</c:v>
                </c:pt>
                <c:pt idx="3359">
                  <c:v>51.531993999999997</c:v>
                </c:pt>
                <c:pt idx="3360">
                  <c:v>51.304101000000003</c:v>
                </c:pt>
                <c:pt idx="3361">
                  <c:v>51.097966999999997</c:v>
                </c:pt>
                <c:pt idx="3362">
                  <c:v>50.902810000000002</c:v>
                </c:pt>
                <c:pt idx="3363">
                  <c:v>50.669215000000001</c:v>
                </c:pt>
                <c:pt idx="3364">
                  <c:v>50.402022000000002</c:v>
                </c:pt>
                <c:pt idx="3365">
                  <c:v>50.178348999999997</c:v>
                </c:pt>
                <c:pt idx="3366">
                  <c:v>50.032567</c:v>
                </c:pt>
                <c:pt idx="3367">
                  <c:v>49.898847000000004</c:v>
                </c:pt>
                <c:pt idx="3368">
                  <c:v>49.714072999999999</c:v>
                </c:pt>
                <c:pt idx="3369">
                  <c:v>49.496519999999997</c:v>
                </c:pt>
                <c:pt idx="3370">
                  <c:v>49.283104999999999</c:v>
                </c:pt>
                <c:pt idx="3371">
                  <c:v>49.066141000000002</c:v>
                </c:pt>
                <c:pt idx="3372">
                  <c:v>48.834473000000003</c:v>
                </c:pt>
                <c:pt idx="3373">
                  <c:v>48.610469000000002</c:v>
                </c:pt>
                <c:pt idx="3374">
                  <c:v>48.399749999999997</c:v>
                </c:pt>
                <c:pt idx="3375">
                  <c:v>48.167197000000002</c:v>
                </c:pt>
                <c:pt idx="3376">
                  <c:v>47.907829</c:v>
                </c:pt>
                <c:pt idx="3377">
                  <c:v>47.672930999999998</c:v>
                </c:pt>
                <c:pt idx="3378">
                  <c:v>47.485098999999998</c:v>
                </c:pt>
                <c:pt idx="3379">
                  <c:v>47.302408</c:v>
                </c:pt>
                <c:pt idx="3380">
                  <c:v>47.104436</c:v>
                </c:pt>
                <c:pt idx="3381">
                  <c:v>46.937986000000002</c:v>
                </c:pt>
                <c:pt idx="3382">
                  <c:v>46.830185</c:v>
                </c:pt>
                <c:pt idx="3383">
                  <c:v>46.725858000000002</c:v>
                </c:pt>
                <c:pt idx="3384">
                  <c:v>46.574722000000001</c:v>
                </c:pt>
                <c:pt idx="3385">
                  <c:v>46.411068</c:v>
                </c:pt>
                <c:pt idx="3386">
                  <c:v>46.275576999999998</c:v>
                </c:pt>
                <c:pt idx="3387">
                  <c:v>46.137279999999997</c:v>
                </c:pt>
                <c:pt idx="3388">
                  <c:v>45.960444000000003</c:v>
                </c:pt>
                <c:pt idx="3389">
                  <c:v>45.769260000000003</c:v>
                </c:pt>
                <c:pt idx="3390">
                  <c:v>45.591574999999999</c:v>
                </c:pt>
                <c:pt idx="3391">
                  <c:v>45.415221000000003</c:v>
                </c:pt>
                <c:pt idx="3392">
                  <c:v>45.243502999999997</c:v>
                </c:pt>
                <c:pt idx="3393">
                  <c:v>45.111047999999997</c:v>
                </c:pt>
                <c:pt idx="3394">
                  <c:v>45.001953</c:v>
                </c:pt>
                <c:pt idx="3395">
                  <c:v>44.840094000000001</c:v>
                </c:pt>
                <c:pt idx="3396">
                  <c:v>44.603563999999999</c:v>
                </c:pt>
                <c:pt idx="3397">
                  <c:v>44.361244999999997</c:v>
                </c:pt>
                <c:pt idx="3398">
                  <c:v>44.162523</c:v>
                </c:pt>
                <c:pt idx="3399">
                  <c:v>43.987493000000001</c:v>
                </c:pt>
                <c:pt idx="3400">
                  <c:v>43.833739000000001</c:v>
                </c:pt>
                <c:pt idx="3401">
                  <c:v>43.739134</c:v>
                </c:pt>
                <c:pt idx="3402">
                  <c:v>43.678873000000003</c:v>
                </c:pt>
                <c:pt idx="3403">
                  <c:v>43.556693000000003</c:v>
                </c:pt>
                <c:pt idx="3404">
                  <c:v>43.342849000000001</c:v>
                </c:pt>
                <c:pt idx="3405">
                  <c:v>43.119798000000003</c:v>
                </c:pt>
                <c:pt idx="3406">
                  <c:v>42.949818999999998</c:v>
                </c:pt>
                <c:pt idx="3407">
                  <c:v>42.789830000000002</c:v>
                </c:pt>
                <c:pt idx="3408">
                  <c:v>42.590924000000001</c:v>
                </c:pt>
                <c:pt idx="3409">
                  <c:v>42.386687000000002</c:v>
                </c:pt>
                <c:pt idx="3410">
                  <c:v>42.211713000000003</c:v>
                </c:pt>
                <c:pt idx="3411">
                  <c:v>42.038099000000003</c:v>
                </c:pt>
                <c:pt idx="3412">
                  <c:v>41.853920000000002</c:v>
                </c:pt>
                <c:pt idx="3413">
                  <c:v>41.696390000000001</c:v>
                </c:pt>
                <c:pt idx="3414">
                  <c:v>41.564829000000003</c:v>
                </c:pt>
                <c:pt idx="3415">
                  <c:v>41.400435000000002</c:v>
                </c:pt>
                <c:pt idx="3416">
                  <c:v>41.201231999999997</c:v>
                </c:pt>
                <c:pt idx="3417">
                  <c:v>41.052154999999999</c:v>
                </c:pt>
                <c:pt idx="3418">
                  <c:v>40.986780000000003</c:v>
                </c:pt>
                <c:pt idx="3419">
                  <c:v>40.926357000000003</c:v>
                </c:pt>
                <c:pt idx="3420">
                  <c:v>40.811514000000003</c:v>
                </c:pt>
                <c:pt idx="3421">
                  <c:v>40.680017999999997</c:v>
                </c:pt>
                <c:pt idx="3422">
                  <c:v>40.554824000000004</c:v>
                </c:pt>
                <c:pt idx="3423">
                  <c:v>40.383006000000002</c:v>
                </c:pt>
                <c:pt idx="3424">
                  <c:v>40.153694000000002</c:v>
                </c:pt>
                <c:pt idx="3425">
                  <c:v>39.958126999999998</c:v>
                </c:pt>
                <c:pt idx="3426">
                  <c:v>39.848258000000001</c:v>
                </c:pt>
                <c:pt idx="3427">
                  <c:v>39.761006000000002</c:v>
                </c:pt>
                <c:pt idx="3428">
                  <c:v>39.645217000000002</c:v>
                </c:pt>
                <c:pt idx="3429">
                  <c:v>39.528965999999997</c:v>
                </c:pt>
                <c:pt idx="3430">
                  <c:v>39.417606999999997</c:v>
                </c:pt>
                <c:pt idx="3431">
                  <c:v>39.244616999999998</c:v>
                </c:pt>
                <c:pt idx="3432">
                  <c:v>38.997889999999998</c:v>
                </c:pt>
                <c:pt idx="3433">
                  <c:v>38.778807</c:v>
                </c:pt>
                <c:pt idx="3434">
                  <c:v>38.650407999999999</c:v>
                </c:pt>
                <c:pt idx="3435">
                  <c:v>38.553030999999997</c:v>
                </c:pt>
                <c:pt idx="3436">
                  <c:v>38.432416000000003</c:v>
                </c:pt>
                <c:pt idx="3437">
                  <c:v>38.318679000000003</c:v>
                </c:pt>
                <c:pt idx="3438">
                  <c:v>38.227291000000001</c:v>
                </c:pt>
                <c:pt idx="3439">
                  <c:v>38.107222</c:v>
                </c:pt>
                <c:pt idx="3440">
                  <c:v>37.949666000000001</c:v>
                </c:pt>
                <c:pt idx="3441">
                  <c:v>37.826298000000001</c:v>
                </c:pt>
                <c:pt idx="3442">
                  <c:v>37.753518999999997</c:v>
                </c:pt>
                <c:pt idx="3443">
                  <c:v>37.643573000000004</c:v>
                </c:pt>
                <c:pt idx="3444">
                  <c:v>37.460647999999999</c:v>
                </c:pt>
                <c:pt idx="3445">
                  <c:v>37.297696999999999</c:v>
                </c:pt>
                <c:pt idx="3446">
                  <c:v>37.217556000000002</c:v>
                </c:pt>
                <c:pt idx="3447">
                  <c:v>37.144329999999997</c:v>
                </c:pt>
                <c:pt idx="3448">
                  <c:v>37.001810999999996</c:v>
                </c:pt>
                <c:pt idx="3449">
                  <c:v>36.836067</c:v>
                </c:pt>
                <c:pt idx="3450">
                  <c:v>36.716189999999997</c:v>
                </c:pt>
                <c:pt idx="3451">
                  <c:v>36.619295000000001</c:v>
                </c:pt>
                <c:pt idx="3452">
                  <c:v>36.502701999999999</c:v>
                </c:pt>
                <c:pt idx="3453">
                  <c:v>36.391396</c:v>
                </c:pt>
                <c:pt idx="3454">
                  <c:v>36.309569000000003</c:v>
                </c:pt>
                <c:pt idx="3455">
                  <c:v>36.223579000000001</c:v>
                </c:pt>
                <c:pt idx="3456">
                  <c:v>36.122408999999998</c:v>
                </c:pt>
                <c:pt idx="3457">
                  <c:v>36.050077999999999</c:v>
                </c:pt>
                <c:pt idx="3458">
                  <c:v>36.005799000000003</c:v>
                </c:pt>
                <c:pt idx="3459">
                  <c:v>35.921391</c:v>
                </c:pt>
                <c:pt idx="3460">
                  <c:v>35.785093000000003</c:v>
                </c:pt>
                <c:pt idx="3461">
                  <c:v>35.676043999999997</c:v>
                </c:pt>
                <c:pt idx="3462">
                  <c:v>35.621675000000003</c:v>
                </c:pt>
                <c:pt idx="3463">
                  <c:v>35.543010000000002</c:v>
                </c:pt>
                <c:pt idx="3464">
                  <c:v>35.405563999999998</c:v>
                </c:pt>
                <c:pt idx="3465">
                  <c:v>35.298425000000002</c:v>
                </c:pt>
                <c:pt idx="3466">
                  <c:v>35.285063000000001</c:v>
                </c:pt>
                <c:pt idx="3467">
                  <c:v>35.301161999999998</c:v>
                </c:pt>
                <c:pt idx="3468">
                  <c:v>35.279193999999997</c:v>
                </c:pt>
                <c:pt idx="3469">
                  <c:v>35.246671999999997</c:v>
                </c:pt>
                <c:pt idx="3470">
                  <c:v>35.229849999999999</c:v>
                </c:pt>
                <c:pt idx="3471">
                  <c:v>35.187238999999998</c:v>
                </c:pt>
                <c:pt idx="3472">
                  <c:v>35.115450000000003</c:v>
                </c:pt>
                <c:pt idx="3473">
                  <c:v>35.109285999999997</c:v>
                </c:pt>
                <c:pt idx="3474">
                  <c:v>35.212969999999999</c:v>
                </c:pt>
                <c:pt idx="3475">
                  <c:v>35.315570999999998</c:v>
                </c:pt>
                <c:pt idx="3476">
                  <c:v>35.329566999999997</c:v>
                </c:pt>
                <c:pt idx="3477">
                  <c:v>35.324809999999999</c:v>
                </c:pt>
                <c:pt idx="3478">
                  <c:v>35.359324999999998</c:v>
                </c:pt>
                <c:pt idx="3479">
                  <c:v>35.382413999999997</c:v>
                </c:pt>
                <c:pt idx="3480">
                  <c:v>35.362380000000002</c:v>
                </c:pt>
                <c:pt idx="3481">
                  <c:v>35.370503999999997</c:v>
                </c:pt>
                <c:pt idx="3482">
                  <c:v>35.445380999999998</c:v>
                </c:pt>
                <c:pt idx="3483">
                  <c:v>35.474409000000001</c:v>
                </c:pt>
                <c:pt idx="3484">
                  <c:v>35.388806000000002</c:v>
                </c:pt>
                <c:pt idx="3485">
                  <c:v>35.270071999999999</c:v>
                </c:pt>
              </c:numCache>
            </c:numRef>
          </c:val>
          <c:smooth val="0"/>
          <c:extLst>
            <c:ext xmlns:c16="http://schemas.microsoft.com/office/drawing/2014/chart" uri="{C3380CC4-5D6E-409C-BE32-E72D297353CC}">
              <c16:uniqueId val="{00000002-E4C6-4CDE-A0EB-8EC3C70442CA}"/>
            </c:ext>
          </c:extLst>
        </c:ser>
        <c:ser>
          <c:idx val="3"/>
          <c:order val="3"/>
          <c:tx>
            <c:v>SnOct2</c:v>
          </c:tx>
          <c:spPr>
            <a:ln w="28575" cap="rnd">
              <a:solidFill>
                <a:schemeClr val="accent4"/>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J$2:$J$3487</c:f>
              <c:numCache>
                <c:formatCode>General</c:formatCode>
                <c:ptCount val="3486"/>
                <c:pt idx="0">
                  <c:v>95.218086</c:v>
                </c:pt>
                <c:pt idx="1">
                  <c:v>95.222142000000005</c:v>
                </c:pt>
                <c:pt idx="2">
                  <c:v>95.209766999999999</c:v>
                </c:pt>
                <c:pt idx="3">
                  <c:v>95.195177999999999</c:v>
                </c:pt>
                <c:pt idx="4">
                  <c:v>95.188182999999995</c:v>
                </c:pt>
                <c:pt idx="5">
                  <c:v>95.188518000000002</c:v>
                </c:pt>
                <c:pt idx="6">
                  <c:v>95.188410000000005</c:v>
                </c:pt>
                <c:pt idx="7">
                  <c:v>95.181342999999998</c:v>
                </c:pt>
                <c:pt idx="8">
                  <c:v>95.168401000000003</c:v>
                </c:pt>
                <c:pt idx="9">
                  <c:v>95.158450999999999</c:v>
                </c:pt>
                <c:pt idx="10">
                  <c:v>95.161360000000002</c:v>
                </c:pt>
                <c:pt idx="11">
                  <c:v>95.179299</c:v>
                </c:pt>
                <c:pt idx="12">
                  <c:v>95.204323000000002</c:v>
                </c:pt>
                <c:pt idx="13">
                  <c:v>95.224367999999998</c:v>
                </c:pt>
                <c:pt idx="14">
                  <c:v>95.231100999999995</c:v>
                </c:pt>
                <c:pt idx="15">
                  <c:v>95.224225000000004</c:v>
                </c:pt>
                <c:pt idx="16">
                  <c:v>95.211074999999994</c:v>
                </c:pt>
                <c:pt idx="17">
                  <c:v>95.202410999999998</c:v>
                </c:pt>
                <c:pt idx="18">
                  <c:v>95.205629999999999</c:v>
                </c:pt>
                <c:pt idx="19">
                  <c:v>95.218689999999995</c:v>
                </c:pt>
                <c:pt idx="20">
                  <c:v>95.230168000000006</c:v>
                </c:pt>
                <c:pt idx="21">
                  <c:v>95.226566000000005</c:v>
                </c:pt>
                <c:pt idx="22">
                  <c:v>95.201993999999999</c:v>
                </c:pt>
                <c:pt idx="23">
                  <c:v>95.16422</c:v>
                </c:pt>
                <c:pt idx="24">
                  <c:v>95.132222999999996</c:v>
                </c:pt>
                <c:pt idx="25">
                  <c:v>95.124638000000004</c:v>
                </c:pt>
                <c:pt idx="26">
                  <c:v>95.145619999999994</c:v>
                </c:pt>
                <c:pt idx="27">
                  <c:v>95.181546999999995</c:v>
                </c:pt>
                <c:pt idx="28">
                  <c:v>95.212941999999998</c:v>
                </c:pt>
                <c:pt idx="29">
                  <c:v>95.228764999999996</c:v>
                </c:pt>
                <c:pt idx="30">
                  <c:v>95.229980999999995</c:v>
                </c:pt>
                <c:pt idx="31">
                  <c:v>95.221300999999997</c:v>
                </c:pt>
                <c:pt idx="32">
                  <c:v>95.203590000000005</c:v>
                </c:pt>
                <c:pt idx="33">
                  <c:v>95.175864000000004</c:v>
                </c:pt>
                <c:pt idx="34">
                  <c:v>95.141870999999995</c:v>
                </c:pt>
                <c:pt idx="35">
                  <c:v>95.111485000000002</c:v>
                </c:pt>
                <c:pt idx="36">
                  <c:v>95.095337000000001</c:v>
                </c:pt>
                <c:pt idx="37">
                  <c:v>95.098286999999999</c:v>
                </c:pt>
                <c:pt idx="38">
                  <c:v>95.116825000000006</c:v>
                </c:pt>
                <c:pt idx="39">
                  <c:v>95.141645999999994</c:v>
                </c:pt>
                <c:pt idx="40">
                  <c:v>95.161990000000003</c:v>
                </c:pt>
                <c:pt idx="41">
                  <c:v>95.168723</c:v>
                </c:pt>
                <c:pt idx="42">
                  <c:v>95.157788999999994</c:v>
                </c:pt>
                <c:pt idx="43">
                  <c:v>95.133895999999993</c:v>
                </c:pt>
                <c:pt idx="44">
                  <c:v>95.110708000000002</c:v>
                </c:pt>
                <c:pt idx="45">
                  <c:v>95.102885999999998</c:v>
                </c:pt>
                <c:pt idx="46">
                  <c:v>95.114948999999996</c:v>
                </c:pt>
                <c:pt idx="47">
                  <c:v>95.137788</c:v>
                </c:pt>
                <c:pt idx="48">
                  <c:v>95.155085999999997</c:v>
                </c:pt>
                <c:pt idx="49">
                  <c:v>95.154328000000007</c:v>
                </c:pt>
                <c:pt idx="50">
                  <c:v>95.134844999999999</c:v>
                </c:pt>
                <c:pt idx="51">
                  <c:v>95.107540999999998</c:v>
                </c:pt>
                <c:pt idx="52">
                  <c:v>95.086101999999997</c:v>
                </c:pt>
                <c:pt idx="53">
                  <c:v>95.078918000000002</c:v>
                </c:pt>
                <c:pt idx="54">
                  <c:v>95.088117999999994</c:v>
                </c:pt>
                <c:pt idx="55">
                  <c:v>95.110883999999999</c:v>
                </c:pt>
                <c:pt idx="56">
                  <c:v>95.140749</c:v>
                </c:pt>
                <c:pt idx="57">
                  <c:v>95.171547000000004</c:v>
                </c:pt>
                <c:pt idx="58">
                  <c:v>95.199809000000002</c:v>
                </c:pt>
                <c:pt idx="59">
                  <c:v>95.223518999999996</c:v>
                </c:pt>
                <c:pt idx="60">
                  <c:v>95.241315</c:v>
                </c:pt>
                <c:pt idx="61">
                  <c:v>95.249583999999999</c:v>
                </c:pt>
                <c:pt idx="62">
                  <c:v>95.242996000000005</c:v>
                </c:pt>
                <c:pt idx="63">
                  <c:v>95.219562999999994</c:v>
                </c:pt>
                <c:pt idx="64">
                  <c:v>95.183369999999996</c:v>
                </c:pt>
                <c:pt idx="65">
                  <c:v>95.142213999999996</c:v>
                </c:pt>
                <c:pt idx="66">
                  <c:v>95.105259000000004</c:v>
                </c:pt>
                <c:pt idx="67">
                  <c:v>95.084075999999996</c:v>
                </c:pt>
                <c:pt idx="68">
                  <c:v>95.087350000000001</c:v>
                </c:pt>
                <c:pt idx="69">
                  <c:v>95.108390999999997</c:v>
                </c:pt>
                <c:pt idx="70">
                  <c:v>95.127268000000001</c:v>
                </c:pt>
                <c:pt idx="71">
                  <c:v>95.132626000000002</c:v>
                </c:pt>
                <c:pt idx="72">
                  <c:v>95.133330999999998</c:v>
                </c:pt>
                <c:pt idx="73">
                  <c:v>95.145944999999998</c:v>
                </c:pt>
                <c:pt idx="74">
                  <c:v>95.176336000000006</c:v>
                </c:pt>
                <c:pt idx="75">
                  <c:v>95.213909000000001</c:v>
                </c:pt>
                <c:pt idx="76">
                  <c:v>95.244444999999999</c:v>
                </c:pt>
                <c:pt idx="77">
                  <c:v>95.265439000000001</c:v>
                </c:pt>
                <c:pt idx="78">
                  <c:v>95.281114000000002</c:v>
                </c:pt>
                <c:pt idx="79">
                  <c:v>95.285837999999998</c:v>
                </c:pt>
                <c:pt idx="80">
                  <c:v>95.263039000000006</c:v>
                </c:pt>
                <c:pt idx="81">
                  <c:v>95.206847999999994</c:v>
                </c:pt>
                <c:pt idx="82">
                  <c:v>95.140566000000007</c:v>
                </c:pt>
                <c:pt idx="83">
                  <c:v>95.099243999999999</c:v>
                </c:pt>
                <c:pt idx="84">
                  <c:v>95.092509000000007</c:v>
                </c:pt>
                <c:pt idx="85">
                  <c:v>95.103187000000005</c:v>
                </c:pt>
                <c:pt idx="86">
                  <c:v>95.114642000000003</c:v>
                </c:pt>
                <c:pt idx="87">
                  <c:v>95.121898999999999</c:v>
                </c:pt>
                <c:pt idx="88">
                  <c:v>95.125365000000002</c:v>
                </c:pt>
                <c:pt idx="89">
                  <c:v>95.124022999999994</c:v>
                </c:pt>
                <c:pt idx="90">
                  <c:v>95.116266999999993</c:v>
                </c:pt>
                <c:pt idx="91">
                  <c:v>95.103444999999994</c:v>
                </c:pt>
                <c:pt idx="92">
                  <c:v>95.090147000000002</c:v>
                </c:pt>
                <c:pt idx="93">
                  <c:v>95.080224000000001</c:v>
                </c:pt>
                <c:pt idx="94">
                  <c:v>95.072991999999999</c:v>
                </c:pt>
                <c:pt idx="95">
                  <c:v>95.063411000000002</c:v>
                </c:pt>
                <c:pt idx="96">
                  <c:v>95.047088000000002</c:v>
                </c:pt>
                <c:pt idx="97">
                  <c:v>95.027828</c:v>
                </c:pt>
                <c:pt idx="98">
                  <c:v>95.021355999999997</c:v>
                </c:pt>
                <c:pt idx="99">
                  <c:v>95.044077000000001</c:v>
                </c:pt>
                <c:pt idx="100">
                  <c:v>95.091582000000002</c:v>
                </c:pt>
                <c:pt idx="101">
                  <c:v>95.135936000000001</c:v>
                </c:pt>
                <c:pt idx="102">
                  <c:v>95.152844999999999</c:v>
                </c:pt>
                <c:pt idx="103">
                  <c:v>95.144420999999994</c:v>
                </c:pt>
                <c:pt idx="104">
                  <c:v>95.128388999999999</c:v>
                </c:pt>
                <c:pt idx="105">
                  <c:v>95.118646999999996</c:v>
                </c:pt>
                <c:pt idx="106">
                  <c:v>95.121091000000007</c:v>
                </c:pt>
                <c:pt idx="107">
                  <c:v>95.132384000000002</c:v>
                </c:pt>
                <c:pt idx="108">
                  <c:v>95.137851999999995</c:v>
                </c:pt>
                <c:pt idx="109">
                  <c:v>95.119299999999996</c:v>
                </c:pt>
                <c:pt idx="110">
                  <c:v>95.082093</c:v>
                </c:pt>
                <c:pt idx="111">
                  <c:v>95.059667000000005</c:v>
                </c:pt>
                <c:pt idx="112">
                  <c:v>95.077661000000006</c:v>
                </c:pt>
                <c:pt idx="113">
                  <c:v>95.129897999999997</c:v>
                </c:pt>
                <c:pt idx="114">
                  <c:v>95.184685000000002</c:v>
                </c:pt>
                <c:pt idx="115">
                  <c:v>95.214692999999997</c:v>
                </c:pt>
                <c:pt idx="116">
                  <c:v>95.22663</c:v>
                </c:pt>
                <c:pt idx="117">
                  <c:v>95.242808999999994</c:v>
                </c:pt>
                <c:pt idx="118">
                  <c:v>95.264519000000007</c:v>
                </c:pt>
                <c:pt idx="119">
                  <c:v>95.270003000000003</c:v>
                </c:pt>
                <c:pt idx="120">
                  <c:v>95.243976000000004</c:v>
                </c:pt>
                <c:pt idx="121">
                  <c:v>95.200271000000001</c:v>
                </c:pt>
                <c:pt idx="122">
                  <c:v>95.171435000000002</c:v>
                </c:pt>
                <c:pt idx="123">
                  <c:v>95.171280999999993</c:v>
                </c:pt>
                <c:pt idx="124">
                  <c:v>95.180026999999995</c:v>
                </c:pt>
                <c:pt idx="125">
                  <c:v>95.170614</c:v>
                </c:pt>
                <c:pt idx="126">
                  <c:v>95.142013000000006</c:v>
                </c:pt>
                <c:pt idx="127">
                  <c:v>95.122529999999998</c:v>
                </c:pt>
                <c:pt idx="128">
                  <c:v>95.139219999999995</c:v>
                </c:pt>
                <c:pt idx="129">
                  <c:v>95.183886000000001</c:v>
                </c:pt>
                <c:pt idx="130">
                  <c:v>95.205409000000003</c:v>
                </c:pt>
                <c:pt idx="131">
                  <c:v>95.159751</c:v>
                </c:pt>
                <c:pt idx="132">
                  <c:v>95.066891999999996</c:v>
                </c:pt>
                <c:pt idx="133">
                  <c:v>94.978778000000005</c:v>
                </c:pt>
                <c:pt idx="134">
                  <c:v>94.923921000000007</c:v>
                </c:pt>
                <c:pt idx="135">
                  <c:v>94.913884999999993</c:v>
                </c:pt>
                <c:pt idx="136">
                  <c:v>94.959703000000005</c:v>
                </c:pt>
                <c:pt idx="137">
                  <c:v>95.038623999999999</c:v>
                </c:pt>
                <c:pt idx="138">
                  <c:v>95.096896000000001</c:v>
                </c:pt>
                <c:pt idx="139">
                  <c:v>95.109408999999999</c:v>
                </c:pt>
                <c:pt idx="140">
                  <c:v>95.094487000000001</c:v>
                </c:pt>
                <c:pt idx="141">
                  <c:v>95.084197000000003</c:v>
                </c:pt>
                <c:pt idx="142">
                  <c:v>95.098112999999998</c:v>
                </c:pt>
                <c:pt idx="143">
                  <c:v>95.132555999999994</c:v>
                </c:pt>
                <c:pt idx="144">
                  <c:v>95.167878000000002</c:v>
                </c:pt>
                <c:pt idx="145">
                  <c:v>95.180259000000007</c:v>
                </c:pt>
                <c:pt idx="146">
                  <c:v>95.162862000000004</c:v>
                </c:pt>
                <c:pt idx="147">
                  <c:v>95.133714999999995</c:v>
                </c:pt>
                <c:pt idx="148">
                  <c:v>95.093902</c:v>
                </c:pt>
                <c:pt idx="149">
                  <c:v>95.054109999999994</c:v>
                </c:pt>
                <c:pt idx="150">
                  <c:v>95.038003000000003</c:v>
                </c:pt>
                <c:pt idx="151">
                  <c:v>95.044290000000004</c:v>
                </c:pt>
                <c:pt idx="152">
                  <c:v>95.067077999999995</c:v>
                </c:pt>
                <c:pt idx="153">
                  <c:v>95.102169000000004</c:v>
                </c:pt>
                <c:pt idx="154">
                  <c:v>95.143139000000005</c:v>
                </c:pt>
                <c:pt idx="155">
                  <c:v>95.179483000000005</c:v>
                </c:pt>
                <c:pt idx="156">
                  <c:v>95.202611000000005</c:v>
                </c:pt>
                <c:pt idx="157">
                  <c:v>95.207438999999994</c:v>
                </c:pt>
                <c:pt idx="158">
                  <c:v>95.190085999999994</c:v>
                </c:pt>
                <c:pt idx="159">
                  <c:v>95.149510000000006</c:v>
                </c:pt>
                <c:pt idx="160">
                  <c:v>95.099361000000002</c:v>
                </c:pt>
                <c:pt idx="161">
                  <c:v>95.071591999999995</c:v>
                </c:pt>
                <c:pt idx="162">
                  <c:v>95.078513000000001</c:v>
                </c:pt>
                <c:pt idx="163">
                  <c:v>95.085106999999994</c:v>
                </c:pt>
                <c:pt idx="164">
                  <c:v>95.067694000000003</c:v>
                </c:pt>
                <c:pt idx="165">
                  <c:v>95.047314999999998</c:v>
                </c:pt>
                <c:pt idx="166">
                  <c:v>95.050730000000001</c:v>
                </c:pt>
                <c:pt idx="167">
                  <c:v>95.076340999999999</c:v>
                </c:pt>
                <c:pt idx="168">
                  <c:v>95.099284999999995</c:v>
                </c:pt>
                <c:pt idx="169">
                  <c:v>95.104875000000007</c:v>
                </c:pt>
                <c:pt idx="170">
                  <c:v>95.107603999999995</c:v>
                </c:pt>
                <c:pt idx="171">
                  <c:v>95.127634</c:v>
                </c:pt>
                <c:pt idx="172">
                  <c:v>95.159749000000005</c:v>
                </c:pt>
                <c:pt idx="173">
                  <c:v>95.174238000000003</c:v>
                </c:pt>
                <c:pt idx="174">
                  <c:v>95.152396999999993</c:v>
                </c:pt>
                <c:pt idx="175">
                  <c:v>95.113760999999997</c:v>
                </c:pt>
                <c:pt idx="176">
                  <c:v>95.100415999999996</c:v>
                </c:pt>
                <c:pt idx="177">
                  <c:v>95.140063999999995</c:v>
                </c:pt>
                <c:pt idx="178">
                  <c:v>95.215333999999999</c:v>
                </c:pt>
                <c:pt idx="179">
                  <c:v>95.261803999999998</c:v>
                </c:pt>
                <c:pt idx="180">
                  <c:v>95.233711999999997</c:v>
                </c:pt>
                <c:pt idx="181">
                  <c:v>95.161179000000004</c:v>
                </c:pt>
                <c:pt idx="182">
                  <c:v>95.104292999999998</c:v>
                </c:pt>
                <c:pt idx="183">
                  <c:v>95.090534000000005</c:v>
                </c:pt>
                <c:pt idx="184">
                  <c:v>95.111824999999996</c:v>
                </c:pt>
                <c:pt idx="185">
                  <c:v>95.136626000000007</c:v>
                </c:pt>
                <c:pt idx="186">
                  <c:v>95.146978000000004</c:v>
                </c:pt>
                <c:pt idx="187">
                  <c:v>95.150496000000004</c:v>
                </c:pt>
                <c:pt idx="188">
                  <c:v>95.146231</c:v>
                </c:pt>
                <c:pt idx="189">
                  <c:v>95.123142999999999</c:v>
                </c:pt>
                <c:pt idx="190">
                  <c:v>95.077882000000002</c:v>
                </c:pt>
                <c:pt idx="191">
                  <c:v>95.022084000000007</c:v>
                </c:pt>
                <c:pt idx="192">
                  <c:v>94.983502999999999</c:v>
                </c:pt>
                <c:pt idx="193">
                  <c:v>94.993088999999998</c:v>
                </c:pt>
                <c:pt idx="194">
                  <c:v>95.051570999999996</c:v>
                </c:pt>
                <c:pt idx="195">
                  <c:v>95.129531999999998</c:v>
                </c:pt>
                <c:pt idx="196">
                  <c:v>95.192836</c:v>
                </c:pt>
                <c:pt idx="197">
                  <c:v>95.202326999999997</c:v>
                </c:pt>
                <c:pt idx="198">
                  <c:v>95.148122999999998</c:v>
                </c:pt>
                <c:pt idx="199">
                  <c:v>95.082464999999999</c:v>
                </c:pt>
                <c:pt idx="200">
                  <c:v>95.048711999999995</c:v>
                </c:pt>
                <c:pt idx="201">
                  <c:v>95.054569999999998</c:v>
                </c:pt>
                <c:pt idx="202">
                  <c:v>95.093558000000002</c:v>
                </c:pt>
                <c:pt idx="203">
                  <c:v>95.140669000000003</c:v>
                </c:pt>
                <c:pt idx="204">
                  <c:v>95.162777000000006</c:v>
                </c:pt>
                <c:pt idx="205">
                  <c:v>95.139498000000003</c:v>
                </c:pt>
                <c:pt idx="206">
                  <c:v>95.079133999999996</c:v>
                </c:pt>
                <c:pt idx="207">
                  <c:v>95.005086000000006</c:v>
                </c:pt>
                <c:pt idx="208">
                  <c:v>94.938002999999995</c:v>
                </c:pt>
                <c:pt idx="209">
                  <c:v>94.894133999999994</c:v>
                </c:pt>
                <c:pt idx="210">
                  <c:v>94.880476999999999</c:v>
                </c:pt>
                <c:pt idx="211">
                  <c:v>94.889049</c:v>
                </c:pt>
                <c:pt idx="212">
                  <c:v>94.905978000000005</c:v>
                </c:pt>
                <c:pt idx="213">
                  <c:v>94.925071000000003</c:v>
                </c:pt>
                <c:pt idx="214">
                  <c:v>94.948948999999999</c:v>
                </c:pt>
                <c:pt idx="215">
                  <c:v>94.975765999999993</c:v>
                </c:pt>
                <c:pt idx="216">
                  <c:v>94.990281999999993</c:v>
                </c:pt>
                <c:pt idx="217">
                  <c:v>94.978646999999995</c:v>
                </c:pt>
                <c:pt idx="218">
                  <c:v>94.945559000000003</c:v>
                </c:pt>
                <c:pt idx="219">
                  <c:v>94.910628000000003</c:v>
                </c:pt>
                <c:pt idx="220">
                  <c:v>94.899545000000003</c:v>
                </c:pt>
                <c:pt idx="221">
                  <c:v>94.927267000000001</c:v>
                </c:pt>
                <c:pt idx="222">
                  <c:v>94.978183000000001</c:v>
                </c:pt>
                <c:pt idx="223">
                  <c:v>95.025767999999999</c:v>
                </c:pt>
                <c:pt idx="224">
                  <c:v>95.058344000000005</c:v>
                </c:pt>
                <c:pt idx="225">
                  <c:v>95.073082999999997</c:v>
                </c:pt>
                <c:pt idx="226">
                  <c:v>95.071344999999994</c:v>
                </c:pt>
                <c:pt idx="227">
                  <c:v>95.057992999999996</c:v>
                </c:pt>
                <c:pt idx="228">
                  <c:v>95.031665000000004</c:v>
                </c:pt>
                <c:pt idx="229">
                  <c:v>94.976226999999994</c:v>
                </c:pt>
                <c:pt idx="230">
                  <c:v>94.879594999999995</c:v>
                </c:pt>
                <c:pt idx="231">
                  <c:v>94.764870000000002</c:v>
                </c:pt>
                <c:pt idx="232">
                  <c:v>94.683176000000003</c:v>
                </c:pt>
                <c:pt idx="233">
                  <c:v>94.673027000000005</c:v>
                </c:pt>
                <c:pt idx="234">
                  <c:v>94.730144999999993</c:v>
                </c:pt>
                <c:pt idx="235">
                  <c:v>94.812263999999999</c:v>
                </c:pt>
                <c:pt idx="236">
                  <c:v>94.882223999999994</c:v>
                </c:pt>
                <c:pt idx="237">
                  <c:v>94.940875000000005</c:v>
                </c:pt>
                <c:pt idx="238">
                  <c:v>95.006005999999999</c:v>
                </c:pt>
                <c:pt idx="239">
                  <c:v>95.074042000000006</c:v>
                </c:pt>
                <c:pt idx="240">
                  <c:v>95.116709999999998</c:v>
                </c:pt>
                <c:pt idx="241">
                  <c:v>95.117204000000001</c:v>
                </c:pt>
                <c:pt idx="242">
                  <c:v>95.093378999999999</c:v>
                </c:pt>
                <c:pt idx="243">
                  <c:v>95.070959999999999</c:v>
                </c:pt>
                <c:pt idx="244">
                  <c:v>95.057986999999997</c:v>
                </c:pt>
                <c:pt idx="245">
                  <c:v>95.046031999999997</c:v>
                </c:pt>
                <c:pt idx="246">
                  <c:v>95.017504000000002</c:v>
                </c:pt>
                <c:pt idx="247">
                  <c:v>94.945652999999993</c:v>
                </c:pt>
                <c:pt idx="248">
                  <c:v>94.818190999999999</c:v>
                </c:pt>
                <c:pt idx="249">
                  <c:v>94.708055999999999</c:v>
                </c:pt>
                <c:pt idx="250">
                  <c:v>94.716420999999997</c:v>
                </c:pt>
                <c:pt idx="251">
                  <c:v>94.818006999999994</c:v>
                </c:pt>
                <c:pt idx="252">
                  <c:v>94.939594</c:v>
                </c:pt>
                <c:pt idx="253">
                  <c:v>95.022847999999996</c:v>
                </c:pt>
                <c:pt idx="254">
                  <c:v>95.011899</c:v>
                </c:pt>
                <c:pt idx="255">
                  <c:v>94.899193999999994</c:v>
                </c:pt>
                <c:pt idx="256">
                  <c:v>94.772070999999997</c:v>
                </c:pt>
                <c:pt idx="257">
                  <c:v>94.728697999999994</c:v>
                </c:pt>
                <c:pt idx="258">
                  <c:v>94.783698000000001</c:v>
                </c:pt>
                <c:pt idx="259">
                  <c:v>94.883247999999995</c:v>
                </c:pt>
                <c:pt idx="260">
                  <c:v>94.970624000000001</c:v>
                </c:pt>
                <c:pt idx="261">
                  <c:v>95.033085999999997</c:v>
                </c:pt>
                <c:pt idx="262">
                  <c:v>95.097656999999998</c:v>
                </c:pt>
                <c:pt idx="263">
                  <c:v>95.19717</c:v>
                </c:pt>
                <c:pt idx="264">
                  <c:v>95.330190999999999</c:v>
                </c:pt>
                <c:pt idx="265">
                  <c:v>95.447558000000001</c:v>
                </c:pt>
                <c:pt idx="266">
                  <c:v>95.482286000000002</c:v>
                </c:pt>
                <c:pt idx="267">
                  <c:v>95.410734000000005</c:v>
                </c:pt>
                <c:pt idx="268">
                  <c:v>95.272992000000002</c:v>
                </c:pt>
                <c:pt idx="269">
                  <c:v>95.137150000000005</c:v>
                </c:pt>
                <c:pt idx="270">
                  <c:v>95.055824000000001</c:v>
                </c:pt>
                <c:pt idx="271">
                  <c:v>95.038483999999997</c:v>
                </c:pt>
                <c:pt idx="272">
                  <c:v>95.049660000000003</c:v>
                </c:pt>
                <c:pt idx="273">
                  <c:v>95.033591000000001</c:v>
                </c:pt>
                <c:pt idx="274">
                  <c:v>94.969804999999994</c:v>
                </c:pt>
                <c:pt idx="275">
                  <c:v>94.909941000000003</c:v>
                </c:pt>
                <c:pt idx="276">
                  <c:v>94.919856999999993</c:v>
                </c:pt>
                <c:pt idx="277">
                  <c:v>94.997750999999994</c:v>
                </c:pt>
                <c:pt idx="278">
                  <c:v>95.077753000000001</c:v>
                </c:pt>
                <c:pt idx="279">
                  <c:v>95.102757999999994</c:v>
                </c:pt>
                <c:pt idx="280">
                  <c:v>95.071661000000006</c:v>
                </c:pt>
                <c:pt idx="281">
                  <c:v>95.013200999999995</c:v>
                </c:pt>
                <c:pt idx="282">
                  <c:v>94.945812000000004</c:v>
                </c:pt>
                <c:pt idx="283">
                  <c:v>94.875906999999998</c:v>
                </c:pt>
                <c:pt idx="284">
                  <c:v>94.818550000000002</c:v>
                </c:pt>
                <c:pt idx="285">
                  <c:v>94.802060999999995</c:v>
                </c:pt>
                <c:pt idx="286">
                  <c:v>94.850633999999999</c:v>
                </c:pt>
                <c:pt idx="287">
                  <c:v>94.958174</c:v>
                </c:pt>
                <c:pt idx="288">
                  <c:v>95.077502999999993</c:v>
                </c:pt>
                <c:pt idx="289">
                  <c:v>95.159719999999993</c:v>
                </c:pt>
                <c:pt idx="290">
                  <c:v>95.194294999999997</c:v>
                </c:pt>
                <c:pt idx="291">
                  <c:v>95.191946999999999</c:v>
                </c:pt>
                <c:pt idx="292">
                  <c:v>95.163217000000003</c:v>
                </c:pt>
                <c:pt idx="293">
                  <c:v>95.111973000000006</c:v>
                </c:pt>
                <c:pt idx="294">
                  <c:v>95.043271000000004</c:v>
                </c:pt>
                <c:pt idx="295">
                  <c:v>94.972747999999996</c:v>
                </c:pt>
                <c:pt idx="296">
                  <c:v>94.922659999999993</c:v>
                </c:pt>
                <c:pt idx="297">
                  <c:v>94.909778000000003</c:v>
                </c:pt>
                <c:pt idx="298">
                  <c:v>94.932175999999998</c:v>
                </c:pt>
                <c:pt idx="299">
                  <c:v>94.965823999999998</c:v>
                </c:pt>
                <c:pt idx="300">
                  <c:v>94.986339000000001</c:v>
                </c:pt>
                <c:pt idx="301">
                  <c:v>94.99</c:v>
                </c:pt>
                <c:pt idx="302">
                  <c:v>94.982939000000002</c:v>
                </c:pt>
                <c:pt idx="303">
                  <c:v>94.971001000000001</c:v>
                </c:pt>
                <c:pt idx="304">
                  <c:v>94.964049000000003</c:v>
                </c:pt>
                <c:pt idx="305">
                  <c:v>94.969176000000004</c:v>
                </c:pt>
                <c:pt idx="306">
                  <c:v>94.978632000000005</c:v>
                </c:pt>
                <c:pt idx="307">
                  <c:v>94.971508999999998</c:v>
                </c:pt>
                <c:pt idx="308">
                  <c:v>94.935652000000005</c:v>
                </c:pt>
                <c:pt idx="309">
                  <c:v>94.894412000000003</c:v>
                </c:pt>
                <c:pt idx="310">
                  <c:v>94.899243999999996</c:v>
                </c:pt>
                <c:pt idx="311">
                  <c:v>94.935773999999995</c:v>
                </c:pt>
                <c:pt idx="312">
                  <c:v>94.920872000000003</c:v>
                </c:pt>
                <c:pt idx="313">
                  <c:v>94.857862999999995</c:v>
                </c:pt>
                <c:pt idx="314">
                  <c:v>94.811265000000006</c:v>
                </c:pt>
                <c:pt idx="315">
                  <c:v>94.804022000000003</c:v>
                </c:pt>
                <c:pt idx="316">
                  <c:v>94.815218999999999</c:v>
                </c:pt>
                <c:pt idx="317">
                  <c:v>94.823206999999996</c:v>
                </c:pt>
                <c:pt idx="318">
                  <c:v>94.829958000000005</c:v>
                </c:pt>
                <c:pt idx="319">
                  <c:v>94.849598</c:v>
                </c:pt>
                <c:pt idx="320">
                  <c:v>94.881778999999995</c:v>
                </c:pt>
                <c:pt idx="321">
                  <c:v>94.909906000000007</c:v>
                </c:pt>
                <c:pt idx="322">
                  <c:v>94.927715000000006</c:v>
                </c:pt>
                <c:pt idx="323">
                  <c:v>94.952721999999994</c:v>
                </c:pt>
                <c:pt idx="324">
                  <c:v>94.998632999999998</c:v>
                </c:pt>
                <c:pt idx="325">
                  <c:v>95.016351999999998</c:v>
                </c:pt>
                <c:pt idx="326">
                  <c:v>94.953909999999993</c:v>
                </c:pt>
                <c:pt idx="327">
                  <c:v>94.857281</c:v>
                </c:pt>
                <c:pt idx="328">
                  <c:v>94.775593000000001</c:v>
                </c:pt>
                <c:pt idx="329">
                  <c:v>94.706126999999995</c:v>
                </c:pt>
                <c:pt idx="330">
                  <c:v>94.650394000000006</c:v>
                </c:pt>
                <c:pt idx="331">
                  <c:v>94.614975999999999</c:v>
                </c:pt>
                <c:pt idx="332">
                  <c:v>94.587902</c:v>
                </c:pt>
                <c:pt idx="333">
                  <c:v>94.574102999999994</c:v>
                </c:pt>
                <c:pt idx="334">
                  <c:v>94.576376999999994</c:v>
                </c:pt>
                <c:pt idx="335">
                  <c:v>94.581832000000006</c:v>
                </c:pt>
                <c:pt idx="336">
                  <c:v>94.581326000000004</c:v>
                </c:pt>
                <c:pt idx="337">
                  <c:v>94.576122999999995</c:v>
                </c:pt>
                <c:pt idx="338">
                  <c:v>94.568639000000005</c:v>
                </c:pt>
                <c:pt idx="339">
                  <c:v>94.554872000000003</c:v>
                </c:pt>
                <c:pt idx="340">
                  <c:v>94.528655999999998</c:v>
                </c:pt>
                <c:pt idx="341">
                  <c:v>94.489081999999996</c:v>
                </c:pt>
                <c:pt idx="342">
                  <c:v>94.442002000000002</c:v>
                </c:pt>
                <c:pt idx="343">
                  <c:v>94.401095999999995</c:v>
                </c:pt>
                <c:pt idx="344">
                  <c:v>94.384463999999994</c:v>
                </c:pt>
                <c:pt idx="345">
                  <c:v>94.404707000000002</c:v>
                </c:pt>
                <c:pt idx="346">
                  <c:v>94.466775999999996</c:v>
                </c:pt>
                <c:pt idx="347">
                  <c:v>94.564577</c:v>
                </c:pt>
                <c:pt idx="348">
                  <c:v>94.668584999999993</c:v>
                </c:pt>
                <c:pt idx="349">
                  <c:v>94.714017999999996</c:v>
                </c:pt>
                <c:pt idx="350">
                  <c:v>94.647591000000006</c:v>
                </c:pt>
                <c:pt idx="351">
                  <c:v>94.550871999999998</c:v>
                </c:pt>
                <c:pt idx="352">
                  <c:v>94.505264999999994</c:v>
                </c:pt>
                <c:pt idx="353">
                  <c:v>94.453288000000001</c:v>
                </c:pt>
                <c:pt idx="354">
                  <c:v>94.373743000000005</c:v>
                </c:pt>
                <c:pt idx="355">
                  <c:v>94.294549000000004</c:v>
                </c:pt>
                <c:pt idx="356">
                  <c:v>94.232702000000003</c:v>
                </c:pt>
                <c:pt idx="357">
                  <c:v>94.186071999999996</c:v>
                </c:pt>
                <c:pt idx="358">
                  <c:v>94.147487999999996</c:v>
                </c:pt>
                <c:pt idx="359">
                  <c:v>94.113866999999999</c:v>
                </c:pt>
                <c:pt idx="360">
                  <c:v>94.086295000000007</c:v>
                </c:pt>
                <c:pt idx="361">
                  <c:v>94.067537000000002</c:v>
                </c:pt>
                <c:pt idx="362">
                  <c:v>94.060536999999997</c:v>
                </c:pt>
                <c:pt idx="363">
                  <c:v>94.069012000000001</c:v>
                </c:pt>
                <c:pt idx="364">
                  <c:v>94.092026000000004</c:v>
                </c:pt>
                <c:pt idx="365">
                  <c:v>94.113005999999999</c:v>
                </c:pt>
                <c:pt idx="366">
                  <c:v>94.101213000000001</c:v>
                </c:pt>
                <c:pt idx="367">
                  <c:v>94.034850000000006</c:v>
                </c:pt>
                <c:pt idx="368">
                  <c:v>93.921554</c:v>
                </c:pt>
                <c:pt idx="369">
                  <c:v>93.794151999999997</c:v>
                </c:pt>
                <c:pt idx="370">
                  <c:v>93.698516999999995</c:v>
                </c:pt>
                <c:pt idx="371">
                  <c:v>93.666819000000004</c:v>
                </c:pt>
                <c:pt idx="372">
                  <c:v>93.662476999999996</c:v>
                </c:pt>
                <c:pt idx="373">
                  <c:v>93.641011000000006</c:v>
                </c:pt>
                <c:pt idx="374">
                  <c:v>93.630562999999995</c:v>
                </c:pt>
                <c:pt idx="375">
                  <c:v>93.651747</c:v>
                </c:pt>
                <c:pt idx="376">
                  <c:v>93.688511000000005</c:v>
                </c:pt>
                <c:pt idx="377">
                  <c:v>93.714223000000004</c:v>
                </c:pt>
                <c:pt idx="378">
                  <c:v>93.709198000000001</c:v>
                </c:pt>
                <c:pt idx="379">
                  <c:v>93.672216000000006</c:v>
                </c:pt>
                <c:pt idx="380">
                  <c:v>93.631467999999998</c:v>
                </c:pt>
                <c:pt idx="381">
                  <c:v>93.622856999999996</c:v>
                </c:pt>
                <c:pt idx="382">
                  <c:v>93.634411999999998</c:v>
                </c:pt>
                <c:pt idx="383">
                  <c:v>93.624796000000003</c:v>
                </c:pt>
                <c:pt idx="384">
                  <c:v>93.578653000000003</c:v>
                </c:pt>
                <c:pt idx="385">
                  <c:v>93.507023000000004</c:v>
                </c:pt>
                <c:pt idx="386">
                  <c:v>93.435564999999997</c:v>
                </c:pt>
                <c:pt idx="387">
                  <c:v>93.382598999999999</c:v>
                </c:pt>
                <c:pt idx="388">
                  <c:v>93.335791</c:v>
                </c:pt>
                <c:pt idx="389">
                  <c:v>93.277287999999999</c:v>
                </c:pt>
                <c:pt idx="390">
                  <c:v>93.215783000000002</c:v>
                </c:pt>
                <c:pt idx="391">
                  <c:v>93.182624000000004</c:v>
                </c:pt>
                <c:pt idx="392">
                  <c:v>93.197772999999998</c:v>
                </c:pt>
                <c:pt idx="393">
                  <c:v>93.234066999999996</c:v>
                </c:pt>
                <c:pt idx="394">
                  <c:v>93.246097000000006</c:v>
                </c:pt>
                <c:pt idx="395">
                  <c:v>93.221604999999997</c:v>
                </c:pt>
                <c:pt idx="396">
                  <c:v>93.177542000000003</c:v>
                </c:pt>
                <c:pt idx="397">
                  <c:v>93.134253000000001</c:v>
                </c:pt>
                <c:pt idx="398">
                  <c:v>93.103746999999998</c:v>
                </c:pt>
                <c:pt idx="399">
                  <c:v>93.089645000000004</c:v>
                </c:pt>
                <c:pt idx="400">
                  <c:v>93.088965999999999</c:v>
                </c:pt>
                <c:pt idx="401">
                  <c:v>93.093258000000006</c:v>
                </c:pt>
                <c:pt idx="402">
                  <c:v>93.091773000000003</c:v>
                </c:pt>
                <c:pt idx="403">
                  <c:v>93.073359999999994</c:v>
                </c:pt>
                <c:pt idx="404">
                  <c:v>93.029843</c:v>
                </c:pt>
                <c:pt idx="405">
                  <c:v>92.966198000000006</c:v>
                </c:pt>
                <c:pt idx="406">
                  <c:v>92.901830000000004</c:v>
                </c:pt>
                <c:pt idx="407">
                  <c:v>92.855884000000003</c:v>
                </c:pt>
                <c:pt idx="408">
                  <c:v>92.836123999999998</c:v>
                </c:pt>
                <c:pt idx="409">
                  <c:v>92.840118000000004</c:v>
                </c:pt>
                <c:pt idx="410">
                  <c:v>92.855277999999998</c:v>
                </c:pt>
                <c:pt idx="411">
                  <c:v>92.856144</c:v>
                </c:pt>
                <c:pt idx="412">
                  <c:v>92.815878999999995</c:v>
                </c:pt>
                <c:pt idx="413">
                  <c:v>92.734871999999996</c:v>
                </c:pt>
                <c:pt idx="414">
                  <c:v>92.633786000000001</c:v>
                </c:pt>
                <c:pt idx="415">
                  <c:v>92.538780000000003</c:v>
                </c:pt>
                <c:pt idx="416">
                  <c:v>92.474207000000007</c:v>
                </c:pt>
                <c:pt idx="417">
                  <c:v>92.444174000000004</c:v>
                </c:pt>
                <c:pt idx="418">
                  <c:v>92.430834000000004</c:v>
                </c:pt>
                <c:pt idx="419">
                  <c:v>92.409316000000004</c:v>
                </c:pt>
                <c:pt idx="420">
                  <c:v>92.366770000000002</c:v>
                </c:pt>
                <c:pt idx="421">
                  <c:v>92.311531000000002</c:v>
                </c:pt>
                <c:pt idx="422">
                  <c:v>92.263169000000005</c:v>
                </c:pt>
                <c:pt idx="423">
                  <c:v>92.235094000000004</c:v>
                </c:pt>
                <c:pt idx="424">
                  <c:v>92.228178999999997</c:v>
                </c:pt>
                <c:pt idx="425">
                  <c:v>92.234285</c:v>
                </c:pt>
                <c:pt idx="426">
                  <c:v>92.240572999999998</c:v>
                </c:pt>
                <c:pt idx="427">
                  <c:v>92.231978999999995</c:v>
                </c:pt>
                <c:pt idx="428">
                  <c:v>92.197929000000002</c:v>
                </c:pt>
                <c:pt idx="429">
                  <c:v>92.137890999999996</c:v>
                </c:pt>
                <c:pt idx="430">
                  <c:v>92.060376000000005</c:v>
                </c:pt>
                <c:pt idx="431">
                  <c:v>91.976146</c:v>
                </c:pt>
                <c:pt idx="432">
                  <c:v>91.900976999999997</c:v>
                </c:pt>
                <c:pt idx="433">
                  <c:v>91.864266000000001</c:v>
                </c:pt>
                <c:pt idx="434">
                  <c:v>91.875073999999998</c:v>
                </c:pt>
                <c:pt idx="435">
                  <c:v>91.903903</c:v>
                </c:pt>
                <c:pt idx="436">
                  <c:v>91.931799999999996</c:v>
                </c:pt>
                <c:pt idx="437">
                  <c:v>91.952099000000004</c:v>
                </c:pt>
                <c:pt idx="438">
                  <c:v>91.952372999999994</c:v>
                </c:pt>
                <c:pt idx="439">
                  <c:v>91.924182000000002</c:v>
                </c:pt>
                <c:pt idx="440">
                  <c:v>91.877177000000003</c:v>
                </c:pt>
                <c:pt idx="441">
                  <c:v>91.830184000000003</c:v>
                </c:pt>
                <c:pt idx="442">
                  <c:v>91.789961000000005</c:v>
                </c:pt>
                <c:pt idx="443">
                  <c:v>91.747153999999995</c:v>
                </c:pt>
                <c:pt idx="444">
                  <c:v>91.693523999999996</c:v>
                </c:pt>
                <c:pt idx="445">
                  <c:v>91.637232999999995</c:v>
                </c:pt>
                <c:pt idx="446">
                  <c:v>91.598054000000005</c:v>
                </c:pt>
                <c:pt idx="447">
                  <c:v>91.585313999999997</c:v>
                </c:pt>
                <c:pt idx="448">
                  <c:v>91.583716999999993</c:v>
                </c:pt>
                <c:pt idx="449">
                  <c:v>91.570620000000005</c:v>
                </c:pt>
                <c:pt idx="450">
                  <c:v>91.542060000000006</c:v>
                </c:pt>
                <c:pt idx="451">
                  <c:v>91.507767000000001</c:v>
                </c:pt>
                <c:pt idx="452">
                  <c:v>91.473403000000005</c:v>
                </c:pt>
                <c:pt idx="453">
                  <c:v>91.442835000000002</c:v>
                </c:pt>
                <c:pt idx="454">
                  <c:v>91.427575000000004</c:v>
                </c:pt>
                <c:pt idx="455">
                  <c:v>91.431201000000001</c:v>
                </c:pt>
                <c:pt idx="456">
                  <c:v>91.430600999999996</c:v>
                </c:pt>
                <c:pt idx="457">
                  <c:v>91.397880999999998</c:v>
                </c:pt>
                <c:pt idx="458">
                  <c:v>91.331123000000005</c:v>
                </c:pt>
                <c:pt idx="459">
                  <c:v>91.251780999999994</c:v>
                </c:pt>
                <c:pt idx="460">
                  <c:v>91.179595000000006</c:v>
                </c:pt>
                <c:pt idx="461">
                  <c:v>91.117761000000002</c:v>
                </c:pt>
                <c:pt idx="462">
                  <c:v>91.063001</c:v>
                </c:pt>
                <c:pt idx="463">
                  <c:v>91.024265999999997</c:v>
                </c:pt>
                <c:pt idx="464">
                  <c:v>91.017460999999997</c:v>
                </c:pt>
                <c:pt idx="465">
                  <c:v>91.038679999999999</c:v>
                </c:pt>
                <c:pt idx="466">
                  <c:v>91.059124999999995</c:v>
                </c:pt>
                <c:pt idx="467">
                  <c:v>91.051831000000007</c:v>
                </c:pt>
                <c:pt idx="468">
                  <c:v>91.014764999999997</c:v>
                </c:pt>
                <c:pt idx="469">
                  <c:v>90.969123999999994</c:v>
                </c:pt>
                <c:pt idx="470">
                  <c:v>90.937460999999999</c:v>
                </c:pt>
                <c:pt idx="471">
                  <c:v>90.921322000000004</c:v>
                </c:pt>
                <c:pt idx="472">
                  <c:v>90.903786999999994</c:v>
                </c:pt>
                <c:pt idx="473">
                  <c:v>90.873943999999995</c:v>
                </c:pt>
                <c:pt idx="474">
                  <c:v>90.839819000000006</c:v>
                </c:pt>
                <c:pt idx="475">
                  <c:v>90.814401000000004</c:v>
                </c:pt>
                <c:pt idx="476">
                  <c:v>90.798389</c:v>
                </c:pt>
                <c:pt idx="477">
                  <c:v>90.782250000000005</c:v>
                </c:pt>
                <c:pt idx="478">
                  <c:v>90.761576000000005</c:v>
                </c:pt>
                <c:pt idx="479">
                  <c:v>90.743121000000002</c:v>
                </c:pt>
                <c:pt idx="480">
                  <c:v>90.735611000000006</c:v>
                </c:pt>
                <c:pt idx="481">
                  <c:v>90.739176</c:v>
                </c:pt>
                <c:pt idx="482">
                  <c:v>90.744659999999996</c:v>
                </c:pt>
                <c:pt idx="483">
                  <c:v>90.741397000000006</c:v>
                </c:pt>
                <c:pt idx="484">
                  <c:v>90.723149000000006</c:v>
                </c:pt>
                <c:pt idx="485">
                  <c:v>90.688439000000002</c:v>
                </c:pt>
                <c:pt idx="486">
                  <c:v>90.638343000000006</c:v>
                </c:pt>
                <c:pt idx="487">
                  <c:v>90.575518000000002</c:v>
                </c:pt>
                <c:pt idx="488">
                  <c:v>90.504147000000003</c:v>
                </c:pt>
                <c:pt idx="489">
                  <c:v>90.432429999999997</c:v>
                </c:pt>
                <c:pt idx="490">
                  <c:v>90.375235000000004</c:v>
                </c:pt>
                <c:pt idx="491">
                  <c:v>90.347678000000002</c:v>
                </c:pt>
                <c:pt idx="492">
                  <c:v>90.352084000000005</c:v>
                </c:pt>
                <c:pt idx="493">
                  <c:v>90.374825000000001</c:v>
                </c:pt>
                <c:pt idx="494">
                  <c:v>90.393602999999999</c:v>
                </c:pt>
                <c:pt idx="495">
                  <c:v>90.387540000000001</c:v>
                </c:pt>
                <c:pt idx="496">
                  <c:v>90.351540999999997</c:v>
                </c:pt>
                <c:pt idx="497">
                  <c:v>90.304787000000005</c:v>
                </c:pt>
                <c:pt idx="498">
                  <c:v>90.271276999999998</c:v>
                </c:pt>
                <c:pt idx="499">
                  <c:v>90.255964000000006</c:v>
                </c:pt>
                <c:pt idx="500">
                  <c:v>90.249396000000004</c:v>
                </c:pt>
                <c:pt idx="501">
                  <c:v>90.243302</c:v>
                </c:pt>
                <c:pt idx="502">
                  <c:v>90.234358</c:v>
                </c:pt>
                <c:pt idx="503">
                  <c:v>90.218196000000006</c:v>
                </c:pt>
                <c:pt idx="504">
                  <c:v>90.185490000000001</c:v>
                </c:pt>
                <c:pt idx="505">
                  <c:v>90.128816999999998</c:v>
                </c:pt>
                <c:pt idx="506">
                  <c:v>90.053993000000006</c:v>
                </c:pt>
                <c:pt idx="507">
                  <c:v>89.979984000000002</c:v>
                </c:pt>
                <c:pt idx="508">
                  <c:v>89.925796000000005</c:v>
                </c:pt>
                <c:pt idx="509">
                  <c:v>89.898216000000005</c:v>
                </c:pt>
                <c:pt idx="510">
                  <c:v>89.890643999999995</c:v>
                </c:pt>
                <c:pt idx="511">
                  <c:v>89.890872000000002</c:v>
                </c:pt>
                <c:pt idx="512">
                  <c:v>89.889334000000005</c:v>
                </c:pt>
                <c:pt idx="513">
                  <c:v>89.881251000000006</c:v>
                </c:pt>
                <c:pt idx="514">
                  <c:v>89.864361000000002</c:v>
                </c:pt>
                <c:pt idx="515">
                  <c:v>89.838143000000002</c:v>
                </c:pt>
                <c:pt idx="516">
                  <c:v>89.806216000000006</c:v>
                </c:pt>
                <c:pt idx="517">
                  <c:v>89.778274999999994</c:v>
                </c:pt>
                <c:pt idx="518">
                  <c:v>89.764847000000003</c:v>
                </c:pt>
                <c:pt idx="519">
                  <c:v>89.764480000000006</c:v>
                </c:pt>
                <c:pt idx="520">
                  <c:v>89.760149999999996</c:v>
                </c:pt>
                <c:pt idx="521">
                  <c:v>89.733767</c:v>
                </c:pt>
                <c:pt idx="522">
                  <c:v>89.679851999999997</c:v>
                </c:pt>
                <c:pt idx="523">
                  <c:v>89.605728999999997</c:v>
                </c:pt>
                <c:pt idx="524">
                  <c:v>89.526651999999999</c:v>
                </c:pt>
                <c:pt idx="525">
                  <c:v>89.463009</c:v>
                </c:pt>
                <c:pt idx="526">
                  <c:v>89.434246999999999</c:v>
                </c:pt>
                <c:pt idx="527">
                  <c:v>89.446213</c:v>
                </c:pt>
                <c:pt idx="528">
                  <c:v>89.482995000000003</c:v>
                </c:pt>
                <c:pt idx="529">
                  <c:v>89.515197000000001</c:v>
                </c:pt>
                <c:pt idx="530">
                  <c:v>89.520408000000003</c:v>
                </c:pt>
                <c:pt idx="531">
                  <c:v>89.497037000000006</c:v>
                </c:pt>
                <c:pt idx="532">
                  <c:v>89.458078999999998</c:v>
                </c:pt>
                <c:pt idx="533">
                  <c:v>89.414777000000001</c:v>
                </c:pt>
                <c:pt idx="534">
                  <c:v>89.369969999999995</c:v>
                </c:pt>
                <c:pt idx="535">
                  <c:v>89.326479000000006</c:v>
                </c:pt>
                <c:pt idx="536">
                  <c:v>89.295308000000006</c:v>
                </c:pt>
                <c:pt idx="537">
                  <c:v>89.290092000000001</c:v>
                </c:pt>
                <c:pt idx="538">
                  <c:v>89.310894000000005</c:v>
                </c:pt>
                <c:pt idx="539">
                  <c:v>89.335750000000004</c:v>
                </c:pt>
                <c:pt idx="540">
                  <c:v>89.334946000000002</c:v>
                </c:pt>
                <c:pt idx="541">
                  <c:v>89.296684999999997</c:v>
                </c:pt>
                <c:pt idx="542">
                  <c:v>89.237516999999997</c:v>
                </c:pt>
                <c:pt idx="543">
                  <c:v>89.187019000000006</c:v>
                </c:pt>
                <c:pt idx="544">
                  <c:v>89.162350000000004</c:v>
                </c:pt>
                <c:pt idx="545">
                  <c:v>89.158862999999997</c:v>
                </c:pt>
                <c:pt idx="546">
                  <c:v>89.161938000000006</c:v>
                </c:pt>
                <c:pt idx="547">
                  <c:v>89.162319999999994</c:v>
                </c:pt>
                <c:pt idx="548">
                  <c:v>89.158091999999996</c:v>
                </c:pt>
                <c:pt idx="549">
                  <c:v>89.149325000000005</c:v>
                </c:pt>
                <c:pt idx="550">
                  <c:v>89.136521999999999</c:v>
                </c:pt>
                <c:pt idx="551">
                  <c:v>89.120914999999997</c:v>
                </c:pt>
                <c:pt idx="552">
                  <c:v>89.101067999999998</c:v>
                </c:pt>
                <c:pt idx="553">
                  <c:v>89.070508000000004</c:v>
                </c:pt>
                <c:pt idx="554">
                  <c:v>89.024814000000006</c:v>
                </c:pt>
                <c:pt idx="555">
                  <c:v>88.972128999999995</c:v>
                </c:pt>
                <c:pt idx="556">
                  <c:v>88.930312999999998</c:v>
                </c:pt>
                <c:pt idx="557">
                  <c:v>88.911670999999998</c:v>
                </c:pt>
                <c:pt idx="558">
                  <c:v>88.913527000000002</c:v>
                </c:pt>
                <c:pt idx="559">
                  <c:v>88.923669000000004</c:v>
                </c:pt>
                <c:pt idx="560">
                  <c:v>88.932694999999995</c:v>
                </c:pt>
                <c:pt idx="561">
                  <c:v>88.939520000000002</c:v>
                </c:pt>
                <c:pt idx="562">
                  <c:v>88.946680999999998</c:v>
                </c:pt>
                <c:pt idx="563">
                  <c:v>88.953235000000006</c:v>
                </c:pt>
                <c:pt idx="564">
                  <c:v>88.951898</c:v>
                </c:pt>
                <c:pt idx="565">
                  <c:v>88.934061</c:v>
                </c:pt>
                <c:pt idx="566">
                  <c:v>88.899882000000005</c:v>
                </c:pt>
                <c:pt idx="567">
                  <c:v>88.864058999999997</c:v>
                </c:pt>
                <c:pt idx="568">
                  <c:v>88.847271000000006</c:v>
                </c:pt>
                <c:pt idx="569">
                  <c:v>88.858348000000007</c:v>
                </c:pt>
                <c:pt idx="570">
                  <c:v>88.885789000000003</c:v>
                </c:pt>
                <c:pt idx="571">
                  <c:v>88.908694999999994</c:v>
                </c:pt>
                <c:pt idx="572">
                  <c:v>88.914035999999996</c:v>
                </c:pt>
                <c:pt idx="573">
                  <c:v>88.901223000000002</c:v>
                </c:pt>
                <c:pt idx="574">
                  <c:v>88.873816000000005</c:v>
                </c:pt>
                <c:pt idx="575">
                  <c:v>88.833960000000005</c:v>
                </c:pt>
                <c:pt idx="576">
                  <c:v>88.786567000000005</c:v>
                </c:pt>
                <c:pt idx="577">
                  <c:v>88.742902000000001</c:v>
                </c:pt>
                <c:pt idx="578">
                  <c:v>88.713887</c:v>
                </c:pt>
                <c:pt idx="579">
                  <c:v>88.699597999999995</c:v>
                </c:pt>
                <c:pt idx="580">
                  <c:v>88.690870000000004</c:v>
                </c:pt>
                <c:pt idx="581">
                  <c:v>88.682490000000001</c:v>
                </c:pt>
                <c:pt idx="582">
                  <c:v>88.678135999999995</c:v>
                </c:pt>
                <c:pt idx="583">
                  <c:v>88.680918000000005</c:v>
                </c:pt>
                <c:pt idx="584">
                  <c:v>88.686753999999993</c:v>
                </c:pt>
                <c:pt idx="585">
                  <c:v>88.691121999999993</c:v>
                </c:pt>
                <c:pt idx="586">
                  <c:v>88.696287999999996</c:v>
                </c:pt>
                <c:pt idx="587">
                  <c:v>88.704747999999995</c:v>
                </c:pt>
                <c:pt idx="588">
                  <c:v>88.708994000000004</c:v>
                </c:pt>
                <c:pt idx="589">
                  <c:v>88.697443000000007</c:v>
                </c:pt>
                <c:pt idx="590">
                  <c:v>88.671679999999995</c:v>
                </c:pt>
                <c:pt idx="591">
                  <c:v>88.648517999999996</c:v>
                </c:pt>
                <c:pt idx="592">
                  <c:v>88.640511000000004</c:v>
                </c:pt>
                <c:pt idx="593">
                  <c:v>88.640835999999993</c:v>
                </c:pt>
                <c:pt idx="594">
                  <c:v>88.634161000000006</c:v>
                </c:pt>
                <c:pt idx="595">
                  <c:v>88.618673999999999</c:v>
                </c:pt>
                <c:pt idx="596">
                  <c:v>88.608114999999998</c:v>
                </c:pt>
                <c:pt idx="597">
                  <c:v>88.611082999999994</c:v>
                </c:pt>
                <c:pt idx="598">
                  <c:v>88.615928999999994</c:v>
                </c:pt>
                <c:pt idx="599">
                  <c:v>88.601799999999997</c:v>
                </c:pt>
                <c:pt idx="600">
                  <c:v>88.560776000000004</c:v>
                </c:pt>
                <c:pt idx="601">
                  <c:v>88.503877000000003</c:v>
                </c:pt>
                <c:pt idx="602">
                  <c:v>88.448606999999996</c:v>
                </c:pt>
                <c:pt idx="603">
                  <c:v>88.406723</c:v>
                </c:pt>
                <c:pt idx="604">
                  <c:v>88.384094000000005</c:v>
                </c:pt>
                <c:pt idx="605">
                  <c:v>88.384924999999996</c:v>
                </c:pt>
                <c:pt idx="606">
                  <c:v>88.409143</c:v>
                </c:pt>
                <c:pt idx="607">
                  <c:v>88.446128000000002</c:v>
                </c:pt>
                <c:pt idx="608">
                  <c:v>88.476971000000006</c:v>
                </c:pt>
                <c:pt idx="609">
                  <c:v>88.486287000000004</c:v>
                </c:pt>
                <c:pt idx="610">
                  <c:v>88.470122000000003</c:v>
                </c:pt>
                <c:pt idx="611">
                  <c:v>88.433732000000006</c:v>
                </c:pt>
                <c:pt idx="612">
                  <c:v>88.387697000000003</c:v>
                </c:pt>
                <c:pt idx="613">
                  <c:v>88.346868000000001</c:v>
                </c:pt>
                <c:pt idx="614">
                  <c:v>88.325999999999993</c:v>
                </c:pt>
                <c:pt idx="615">
                  <c:v>88.329926999999998</c:v>
                </c:pt>
                <c:pt idx="616">
                  <c:v>88.348240000000004</c:v>
                </c:pt>
                <c:pt idx="617">
                  <c:v>88.362843999999996</c:v>
                </c:pt>
                <c:pt idx="618">
                  <c:v>88.361233999999996</c:v>
                </c:pt>
                <c:pt idx="619">
                  <c:v>88.343806000000001</c:v>
                </c:pt>
                <c:pt idx="620">
                  <c:v>88.322355000000002</c:v>
                </c:pt>
                <c:pt idx="621">
                  <c:v>88.312408000000005</c:v>
                </c:pt>
                <c:pt idx="622">
                  <c:v>88.320742999999993</c:v>
                </c:pt>
                <c:pt idx="623">
                  <c:v>88.336269999999999</c:v>
                </c:pt>
                <c:pt idx="624">
                  <c:v>88.337130999999999</c:v>
                </c:pt>
                <c:pt idx="625">
                  <c:v>88.312342000000001</c:v>
                </c:pt>
                <c:pt idx="626">
                  <c:v>88.274445999999998</c:v>
                </c:pt>
                <c:pt idx="627">
                  <c:v>88.245722999999998</c:v>
                </c:pt>
                <c:pt idx="628">
                  <c:v>88.233352999999994</c:v>
                </c:pt>
                <c:pt idx="629">
                  <c:v>88.223223000000004</c:v>
                </c:pt>
                <c:pt idx="630">
                  <c:v>88.197851</c:v>
                </c:pt>
                <c:pt idx="631">
                  <c:v>88.154606999999999</c:v>
                </c:pt>
                <c:pt idx="632">
                  <c:v>88.105547999999999</c:v>
                </c:pt>
                <c:pt idx="633">
                  <c:v>88.065422999999996</c:v>
                </c:pt>
                <c:pt idx="634">
                  <c:v>88.043712999999997</c:v>
                </c:pt>
                <c:pt idx="635">
                  <c:v>88.043694000000002</c:v>
                </c:pt>
                <c:pt idx="636">
                  <c:v>88.062877999999998</c:v>
                </c:pt>
                <c:pt idx="637">
                  <c:v>88.093551000000005</c:v>
                </c:pt>
                <c:pt idx="638">
                  <c:v>88.125478999999999</c:v>
                </c:pt>
                <c:pt idx="639">
                  <c:v>88.149721</c:v>
                </c:pt>
                <c:pt idx="640">
                  <c:v>88.160431000000003</c:v>
                </c:pt>
                <c:pt idx="641">
                  <c:v>88.154574999999994</c:v>
                </c:pt>
                <c:pt idx="642">
                  <c:v>88.131510000000006</c:v>
                </c:pt>
                <c:pt idx="643">
                  <c:v>88.093922000000006</c:v>
                </c:pt>
                <c:pt idx="644">
                  <c:v>88.050117</c:v>
                </c:pt>
                <c:pt idx="645">
                  <c:v>88.014555999999999</c:v>
                </c:pt>
                <c:pt idx="646">
                  <c:v>88.002026000000001</c:v>
                </c:pt>
                <c:pt idx="647">
                  <c:v>88.017154000000005</c:v>
                </c:pt>
                <c:pt idx="648">
                  <c:v>88.050225999999995</c:v>
                </c:pt>
                <c:pt idx="649">
                  <c:v>88.085550999999995</c:v>
                </c:pt>
                <c:pt idx="650">
                  <c:v>88.112632000000005</c:v>
                </c:pt>
                <c:pt idx="651">
                  <c:v>88.125645000000006</c:v>
                </c:pt>
                <c:pt idx="652">
                  <c:v>88.115666000000004</c:v>
                </c:pt>
                <c:pt idx="653">
                  <c:v>88.073740000000001</c:v>
                </c:pt>
                <c:pt idx="654">
                  <c:v>88.005825000000002</c:v>
                </c:pt>
                <c:pt idx="655">
                  <c:v>87.937462999999994</c:v>
                </c:pt>
                <c:pt idx="656">
                  <c:v>87.895899999999997</c:v>
                </c:pt>
                <c:pt idx="657">
                  <c:v>87.888400000000004</c:v>
                </c:pt>
                <c:pt idx="658">
                  <c:v>87.900808999999995</c:v>
                </c:pt>
                <c:pt idx="659">
                  <c:v>87.913815999999997</c:v>
                </c:pt>
                <c:pt idx="660">
                  <c:v>87.916677000000007</c:v>
                </c:pt>
                <c:pt idx="661">
                  <c:v>87.909204000000003</c:v>
                </c:pt>
                <c:pt idx="662">
                  <c:v>87.897581000000002</c:v>
                </c:pt>
                <c:pt idx="663">
                  <c:v>87.888602000000006</c:v>
                </c:pt>
                <c:pt idx="664">
                  <c:v>87.883232000000007</c:v>
                </c:pt>
                <c:pt idx="665">
                  <c:v>87.875553999999994</c:v>
                </c:pt>
                <c:pt idx="666">
                  <c:v>87.861378999999999</c:v>
                </c:pt>
                <c:pt idx="667">
                  <c:v>87.846444000000005</c:v>
                </c:pt>
                <c:pt idx="668">
                  <c:v>87.842663999999999</c:v>
                </c:pt>
                <c:pt idx="669">
                  <c:v>87.857539000000003</c:v>
                </c:pt>
                <c:pt idx="670">
                  <c:v>87.889816999999994</c:v>
                </c:pt>
                <c:pt idx="671">
                  <c:v>87.932280000000006</c:v>
                </c:pt>
                <c:pt idx="672">
                  <c:v>87.972857000000005</c:v>
                </c:pt>
                <c:pt idx="673">
                  <c:v>87.994966000000005</c:v>
                </c:pt>
                <c:pt idx="674">
                  <c:v>87.986053999999996</c:v>
                </c:pt>
                <c:pt idx="675">
                  <c:v>87.950027000000006</c:v>
                </c:pt>
                <c:pt idx="676">
                  <c:v>87.905677999999995</c:v>
                </c:pt>
                <c:pt idx="677">
                  <c:v>87.869024999999993</c:v>
                </c:pt>
                <c:pt idx="678">
                  <c:v>87.841314999999994</c:v>
                </c:pt>
                <c:pt idx="679">
                  <c:v>87.817454999999995</c:v>
                </c:pt>
                <c:pt idx="680">
                  <c:v>87.799937</c:v>
                </c:pt>
                <c:pt idx="681">
                  <c:v>87.796529000000007</c:v>
                </c:pt>
                <c:pt idx="682">
                  <c:v>87.804779999999994</c:v>
                </c:pt>
                <c:pt idx="683">
                  <c:v>87.807717999999994</c:v>
                </c:pt>
                <c:pt idx="684">
                  <c:v>87.790678999999997</c:v>
                </c:pt>
                <c:pt idx="685">
                  <c:v>87.759191999999999</c:v>
                </c:pt>
                <c:pt idx="686">
                  <c:v>87.734268</c:v>
                </c:pt>
                <c:pt idx="687">
                  <c:v>87.728752</c:v>
                </c:pt>
                <c:pt idx="688">
                  <c:v>87.733493999999993</c:v>
                </c:pt>
                <c:pt idx="689">
                  <c:v>87.731443999999996</c:v>
                </c:pt>
                <c:pt idx="690">
                  <c:v>87.722029000000006</c:v>
                </c:pt>
                <c:pt idx="691">
                  <c:v>87.723105000000004</c:v>
                </c:pt>
                <c:pt idx="692">
                  <c:v>87.745649999999998</c:v>
                </c:pt>
                <c:pt idx="693">
                  <c:v>87.774665999999996</c:v>
                </c:pt>
                <c:pt idx="694">
                  <c:v>87.783355999999998</c:v>
                </c:pt>
                <c:pt idx="695">
                  <c:v>87.762281999999999</c:v>
                </c:pt>
                <c:pt idx="696">
                  <c:v>87.726208999999997</c:v>
                </c:pt>
                <c:pt idx="697">
                  <c:v>87.693579999999997</c:v>
                </c:pt>
                <c:pt idx="698">
                  <c:v>87.668930000000003</c:v>
                </c:pt>
                <c:pt idx="699">
                  <c:v>87.649349000000001</c:v>
                </c:pt>
                <c:pt idx="700">
                  <c:v>87.638525000000001</c:v>
                </c:pt>
                <c:pt idx="701">
                  <c:v>87.642944</c:v>
                </c:pt>
                <c:pt idx="702">
                  <c:v>87.656627</c:v>
                </c:pt>
                <c:pt idx="703">
                  <c:v>87.661607000000004</c:v>
                </c:pt>
                <c:pt idx="704">
                  <c:v>87.647711999999999</c:v>
                </c:pt>
                <c:pt idx="705">
                  <c:v>87.624632000000005</c:v>
                </c:pt>
                <c:pt idx="706">
                  <c:v>87.609847000000002</c:v>
                </c:pt>
                <c:pt idx="707">
                  <c:v>87.609381999999997</c:v>
                </c:pt>
                <c:pt idx="708">
                  <c:v>87.614089000000007</c:v>
                </c:pt>
                <c:pt idx="709">
                  <c:v>87.611174000000005</c:v>
                </c:pt>
                <c:pt idx="710">
                  <c:v>87.594960999999998</c:v>
                </c:pt>
                <c:pt idx="711">
                  <c:v>87.569218000000006</c:v>
                </c:pt>
                <c:pt idx="712">
                  <c:v>87.544814000000002</c:v>
                </c:pt>
                <c:pt idx="713">
                  <c:v>87.533812999999995</c:v>
                </c:pt>
                <c:pt idx="714">
                  <c:v>87.539719000000005</c:v>
                </c:pt>
                <c:pt idx="715">
                  <c:v>87.551938000000007</c:v>
                </c:pt>
                <c:pt idx="716">
                  <c:v>87.553454000000002</c:v>
                </c:pt>
                <c:pt idx="717">
                  <c:v>87.534941000000003</c:v>
                </c:pt>
                <c:pt idx="718">
                  <c:v>87.499793999999994</c:v>
                </c:pt>
                <c:pt idx="719">
                  <c:v>87.457907000000006</c:v>
                </c:pt>
                <c:pt idx="720">
                  <c:v>87.421007000000003</c:v>
                </c:pt>
                <c:pt idx="721">
                  <c:v>87.403470999999996</c:v>
                </c:pt>
                <c:pt idx="722">
                  <c:v>87.417482000000007</c:v>
                </c:pt>
                <c:pt idx="723">
                  <c:v>87.460344000000006</c:v>
                </c:pt>
                <c:pt idx="724">
                  <c:v>87.510379999999998</c:v>
                </c:pt>
                <c:pt idx="725">
                  <c:v>87.542350999999996</c:v>
                </c:pt>
                <c:pt idx="726">
                  <c:v>87.546772000000004</c:v>
                </c:pt>
                <c:pt idx="727">
                  <c:v>87.530268000000007</c:v>
                </c:pt>
                <c:pt idx="728">
                  <c:v>87.501034000000004</c:v>
                </c:pt>
                <c:pt idx="729">
                  <c:v>87.462532999999993</c:v>
                </c:pt>
                <c:pt idx="730">
                  <c:v>87.420900000000003</c:v>
                </c:pt>
                <c:pt idx="731">
                  <c:v>87.388813999999996</c:v>
                </c:pt>
                <c:pt idx="732">
                  <c:v>87.375685000000004</c:v>
                </c:pt>
                <c:pt idx="733">
                  <c:v>87.376390999999998</c:v>
                </c:pt>
                <c:pt idx="734">
                  <c:v>87.374562999999995</c:v>
                </c:pt>
                <c:pt idx="735">
                  <c:v>87.358170999999999</c:v>
                </c:pt>
                <c:pt idx="736">
                  <c:v>87.330281999999997</c:v>
                </c:pt>
                <c:pt idx="737">
                  <c:v>87.303917999999996</c:v>
                </c:pt>
                <c:pt idx="738">
                  <c:v>87.288309999999996</c:v>
                </c:pt>
                <c:pt idx="739">
                  <c:v>87.281722000000002</c:v>
                </c:pt>
                <c:pt idx="740">
                  <c:v>87.276567</c:v>
                </c:pt>
                <c:pt idx="741">
                  <c:v>87.268394999999998</c:v>
                </c:pt>
                <c:pt idx="742">
                  <c:v>87.258073999999993</c:v>
                </c:pt>
                <c:pt idx="743">
                  <c:v>87.247397000000007</c:v>
                </c:pt>
                <c:pt idx="744">
                  <c:v>87.236468000000002</c:v>
                </c:pt>
                <c:pt idx="745">
                  <c:v>87.225596999999993</c:v>
                </c:pt>
                <c:pt idx="746">
                  <c:v>87.215710000000001</c:v>
                </c:pt>
                <c:pt idx="747">
                  <c:v>87.206322</c:v>
                </c:pt>
                <c:pt idx="748">
                  <c:v>87.197832000000005</c:v>
                </c:pt>
                <c:pt idx="749">
                  <c:v>87.197788000000003</c:v>
                </c:pt>
                <c:pt idx="750">
                  <c:v>87.218344999999999</c:v>
                </c:pt>
                <c:pt idx="751">
                  <c:v>87.260968000000005</c:v>
                </c:pt>
                <c:pt idx="752">
                  <c:v>87.306484999999995</c:v>
                </c:pt>
                <c:pt idx="753">
                  <c:v>87.327933999999999</c:v>
                </c:pt>
                <c:pt idx="754">
                  <c:v>87.315523999999996</c:v>
                </c:pt>
                <c:pt idx="755">
                  <c:v>87.284963000000005</c:v>
                </c:pt>
                <c:pt idx="756">
                  <c:v>87.259236999999999</c:v>
                </c:pt>
                <c:pt idx="757">
                  <c:v>87.247076000000007</c:v>
                </c:pt>
                <c:pt idx="758">
                  <c:v>87.241983000000005</c:v>
                </c:pt>
                <c:pt idx="759">
                  <c:v>87.235226999999995</c:v>
                </c:pt>
                <c:pt idx="760">
                  <c:v>87.223954000000006</c:v>
                </c:pt>
                <c:pt idx="761">
                  <c:v>87.209332000000003</c:v>
                </c:pt>
                <c:pt idx="762">
                  <c:v>87.191625000000002</c:v>
                </c:pt>
                <c:pt idx="763">
                  <c:v>87.168584999999993</c:v>
                </c:pt>
                <c:pt idx="764">
                  <c:v>87.138648000000003</c:v>
                </c:pt>
                <c:pt idx="765">
                  <c:v>87.105783000000002</c:v>
                </c:pt>
                <c:pt idx="766">
                  <c:v>87.079058000000003</c:v>
                </c:pt>
                <c:pt idx="767">
                  <c:v>87.064109999999999</c:v>
                </c:pt>
                <c:pt idx="768">
                  <c:v>87.055310000000006</c:v>
                </c:pt>
                <c:pt idx="769">
                  <c:v>87.040666000000002</c:v>
                </c:pt>
                <c:pt idx="770">
                  <c:v>87.015310999999997</c:v>
                </c:pt>
                <c:pt idx="771">
                  <c:v>86.986153999999999</c:v>
                </c:pt>
                <c:pt idx="772">
                  <c:v>86.962350000000001</c:v>
                </c:pt>
                <c:pt idx="773">
                  <c:v>86.946335000000005</c:v>
                </c:pt>
                <c:pt idx="774">
                  <c:v>86.937111000000002</c:v>
                </c:pt>
                <c:pt idx="775">
                  <c:v>86.936999</c:v>
                </c:pt>
                <c:pt idx="776">
                  <c:v>86.948970000000003</c:v>
                </c:pt>
                <c:pt idx="777">
                  <c:v>86.968736000000007</c:v>
                </c:pt>
                <c:pt idx="778">
                  <c:v>86.984589</c:v>
                </c:pt>
                <c:pt idx="779">
                  <c:v>86.986071999999993</c:v>
                </c:pt>
                <c:pt idx="780">
                  <c:v>86.971571999999995</c:v>
                </c:pt>
                <c:pt idx="781">
                  <c:v>86.948167999999995</c:v>
                </c:pt>
                <c:pt idx="782">
                  <c:v>86.925877999999997</c:v>
                </c:pt>
                <c:pt idx="783">
                  <c:v>86.910999000000004</c:v>
                </c:pt>
                <c:pt idx="784">
                  <c:v>86.902368999999993</c:v>
                </c:pt>
                <c:pt idx="785">
                  <c:v>86.893854000000005</c:v>
                </c:pt>
                <c:pt idx="786">
                  <c:v>86.881922000000003</c:v>
                </c:pt>
                <c:pt idx="787">
                  <c:v>86.869570999999993</c:v>
                </c:pt>
                <c:pt idx="788">
                  <c:v>86.860743999999997</c:v>
                </c:pt>
                <c:pt idx="789">
                  <c:v>86.853432999999995</c:v>
                </c:pt>
                <c:pt idx="790">
                  <c:v>86.842461</c:v>
                </c:pt>
                <c:pt idx="791">
                  <c:v>86.828584000000006</c:v>
                </c:pt>
                <c:pt idx="792">
                  <c:v>86.820690999999997</c:v>
                </c:pt>
                <c:pt idx="793">
                  <c:v>86.826972999999995</c:v>
                </c:pt>
                <c:pt idx="794">
                  <c:v>86.845645000000005</c:v>
                </c:pt>
                <c:pt idx="795">
                  <c:v>86.864902000000001</c:v>
                </c:pt>
                <c:pt idx="796">
                  <c:v>86.871274</c:v>
                </c:pt>
                <c:pt idx="797">
                  <c:v>86.859215000000006</c:v>
                </c:pt>
                <c:pt idx="798">
                  <c:v>86.834897999999995</c:v>
                </c:pt>
                <c:pt idx="799">
                  <c:v>86.810868999999997</c:v>
                </c:pt>
                <c:pt idx="800">
                  <c:v>86.79598</c:v>
                </c:pt>
                <c:pt idx="801">
                  <c:v>86.790288000000004</c:v>
                </c:pt>
                <c:pt idx="802">
                  <c:v>86.790152000000006</c:v>
                </c:pt>
                <c:pt idx="803">
                  <c:v>86.796071999999995</c:v>
                </c:pt>
                <c:pt idx="804">
                  <c:v>86.811497000000003</c:v>
                </c:pt>
                <c:pt idx="805">
                  <c:v>86.834183999999993</c:v>
                </c:pt>
                <c:pt idx="806">
                  <c:v>86.853267000000002</c:v>
                </c:pt>
                <c:pt idx="807">
                  <c:v>86.857382000000001</c:v>
                </c:pt>
                <c:pt idx="808">
                  <c:v>86.844003000000001</c:v>
                </c:pt>
                <c:pt idx="809">
                  <c:v>86.818455999999998</c:v>
                </c:pt>
                <c:pt idx="810">
                  <c:v>86.784895000000006</c:v>
                </c:pt>
                <c:pt idx="811">
                  <c:v>86.742512000000005</c:v>
                </c:pt>
                <c:pt idx="812">
                  <c:v>86.692772000000005</c:v>
                </c:pt>
                <c:pt idx="813">
                  <c:v>86.647402999999997</c:v>
                </c:pt>
                <c:pt idx="814">
                  <c:v>86.624555999999998</c:v>
                </c:pt>
                <c:pt idx="815">
                  <c:v>86.633852000000005</c:v>
                </c:pt>
                <c:pt idx="816">
                  <c:v>86.665797999999995</c:v>
                </c:pt>
                <c:pt idx="817">
                  <c:v>86.697337000000005</c:v>
                </c:pt>
                <c:pt idx="818">
                  <c:v>86.707262999999998</c:v>
                </c:pt>
                <c:pt idx="819">
                  <c:v>86.687151</c:v>
                </c:pt>
                <c:pt idx="820">
                  <c:v>86.643624000000003</c:v>
                </c:pt>
                <c:pt idx="821">
                  <c:v>86.595877000000002</c:v>
                </c:pt>
                <c:pt idx="822">
                  <c:v>86.566909999999993</c:v>
                </c:pt>
                <c:pt idx="823">
                  <c:v>86.567229999999995</c:v>
                </c:pt>
                <c:pt idx="824">
                  <c:v>86.584540000000004</c:v>
                </c:pt>
                <c:pt idx="825">
                  <c:v>86.594725999999994</c:v>
                </c:pt>
                <c:pt idx="826">
                  <c:v>86.585521</c:v>
                </c:pt>
                <c:pt idx="827">
                  <c:v>86.566899000000006</c:v>
                </c:pt>
                <c:pt idx="828">
                  <c:v>86.556583000000003</c:v>
                </c:pt>
                <c:pt idx="829">
                  <c:v>86.558746999999997</c:v>
                </c:pt>
                <c:pt idx="830">
                  <c:v>86.561130000000006</c:v>
                </c:pt>
                <c:pt idx="831">
                  <c:v>86.551302000000007</c:v>
                </c:pt>
                <c:pt idx="832">
                  <c:v>86.531204000000002</c:v>
                </c:pt>
                <c:pt idx="833">
                  <c:v>86.515396999999993</c:v>
                </c:pt>
                <c:pt idx="834">
                  <c:v>86.517827999999994</c:v>
                </c:pt>
                <c:pt idx="835">
                  <c:v>86.539642999999998</c:v>
                </c:pt>
                <c:pt idx="836">
                  <c:v>86.566578000000007</c:v>
                </c:pt>
                <c:pt idx="837">
                  <c:v>86.578151000000005</c:v>
                </c:pt>
                <c:pt idx="838">
                  <c:v>86.562768000000005</c:v>
                </c:pt>
                <c:pt idx="839">
                  <c:v>86.525632000000002</c:v>
                </c:pt>
                <c:pt idx="840">
                  <c:v>86.482535999999996</c:v>
                </c:pt>
                <c:pt idx="841">
                  <c:v>86.448201999999995</c:v>
                </c:pt>
                <c:pt idx="842">
                  <c:v>86.431793999999996</c:v>
                </c:pt>
                <c:pt idx="843">
                  <c:v>86.438571999999994</c:v>
                </c:pt>
                <c:pt idx="844">
                  <c:v>86.467556999999999</c:v>
                </c:pt>
                <c:pt idx="845">
                  <c:v>86.505780000000001</c:v>
                </c:pt>
                <c:pt idx="846">
                  <c:v>86.531508000000002</c:v>
                </c:pt>
                <c:pt idx="847">
                  <c:v>86.530083000000005</c:v>
                </c:pt>
                <c:pt idx="848">
                  <c:v>86.507631000000003</c:v>
                </c:pt>
                <c:pt idx="849">
                  <c:v>86.486509999999996</c:v>
                </c:pt>
                <c:pt idx="850">
                  <c:v>86.485303000000002</c:v>
                </c:pt>
                <c:pt idx="851">
                  <c:v>86.502482999999998</c:v>
                </c:pt>
                <c:pt idx="852">
                  <c:v>86.518625</c:v>
                </c:pt>
                <c:pt idx="853">
                  <c:v>86.514538999999999</c:v>
                </c:pt>
                <c:pt idx="854">
                  <c:v>86.489262999999994</c:v>
                </c:pt>
                <c:pt idx="855">
                  <c:v>86.462395000000001</c:v>
                </c:pt>
                <c:pt idx="856">
                  <c:v>86.458653999999996</c:v>
                </c:pt>
                <c:pt idx="857">
                  <c:v>86.487105</c:v>
                </c:pt>
                <c:pt idx="858">
                  <c:v>86.531457000000003</c:v>
                </c:pt>
                <c:pt idx="859">
                  <c:v>86.559723000000005</c:v>
                </c:pt>
                <c:pt idx="860">
                  <c:v>86.547490999999994</c:v>
                </c:pt>
                <c:pt idx="861">
                  <c:v>86.498016000000007</c:v>
                </c:pt>
                <c:pt idx="862">
                  <c:v>86.440567000000001</c:v>
                </c:pt>
                <c:pt idx="863">
                  <c:v>86.404556999999997</c:v>
                </c:pt>
                <c:pt idx="864">
                  <c:v>86.392326999999995</c:v>
                </c:pt>
                <c:pt idx="865">
                  <c:v>86.379914999999997</c:v>
                </c:pt>
                <c:pt idx="866">
                  <c:v>86.347436000000002</c:v>
                </c:pt>
                <c:pt idx="867">
                  <c:v>86.305573999999993</c:v>
                </c:pt>
                <c:pt idx="868">
                  <c:v>86.284194999999997</c:v>
                </c:pt>
                <c:pt idx="869">
                  <c:v>86.295036999999994</c:v>
                </c:pt>
                <c:pt idx="870">
                  <c:v>86.315912999999995</c:v>
                </c:pt>
                <c:pt idx="871">
                  <c:v>86.314389000000006</c:v>
                </c:pt>
                <c:pt idx="872">
                  <c:v>86.280180000000001</c:v>
                </c:pt>
                <c:pt idx="873">
                  <c:v>86.231784000000005</c:v>
                </c:pt>
                <c:pt idx="874">
                  <c:v>86.196050999999997</c:v>
                </c:pt>
                <c:pt idx="875">
                  <c:v>86.186617999999996</c:v>
                </c:pt>
                <c:pt idx="876">
                  <c:v>86.199939000000001</c:v>
                </c:pt>
                <c:pt idx="877">
                  <c:v>86.222948000000002</c:v>
                </c:pt>
                <c:pt idx="878">
                  <c:v>86.241455000000002</c:v>
                </c:pt>
                <c:pt idx="879">
                  <c:v>86.247448000000006</c:v>
                </c:pt>
                <c:pt idx="880">
                  <c:v>86.243897000000004</c:v>
                </c:pt>
                <c:pt idx="881">
                  <c:v>86.241663000000003</c:v>
                </c:pt>
                <c:pt idx="882">
                  <c:v>86.248634999999993</c:v>
                </c:pt>
                <c:pt idx="883">
                  <c:v>86.261250000000004</c:v>
                </c:pt>
                <c:pt idx="884">
                  <c:v>86.267483999999996</c:v>
                </c:pt>
                <c:pt idx="885">
                  <c:v>86.257802999999996</c:v>
                </c:pt>
                <c:pt idx="886">
                  <c:v>86.232811999999996</c:v>
                </c:pt>
                <c:pt idx="887">
                  <c:v>86.202348999999998</c:v>
                </c:pt>
                <c:pt idx="888">
                  <c:v>86.178804999999997</c:v>
                </c:pt>
                <c:pt idx="889">
                  <c:v>86.169337999999996</c:v>
                </c:pt>
                <c:pt idx="890">
                  <c:v>86.171103000000002</c:v>
                </c:pt>
                <c:pt idx="891">
                  <c:v>86.173941999999997</c:v>
                </c:pt>
                <c:pt idx="892">
                  <c:v>86.169892000000004</c:v>
                </c:pt>
                <c:pt idx="893">
                  <c:v>86.160054000000002</c:v>
                </c:pt>
                <c:pt idx="894">
                  <c:v>86.150977999999995</c:v>
                </c:pt>
                <c:pt idx="895">
                  <c:v>86.146749</c:v>
                </c:pt>
                <c:pt idx="896">
                  <c:v>86.148632000000006</c:v>
                </c:pt>
                <c:pt idx="897">
                  <c:v>86.160093000000003</c:v>
                </c:pt>
                <c:pt idx="898">
                  <c:v>86.184512999999995</c:v>
                </c:pt>
                <c:pt idx="899">
                  <c:v>86.214624999999998</c:v>
                </c:pt>
                <c:pt idx="900">
                  <c:v>86.230808999999994</c:v>
                </c:pt>
                <c:pt idx="901">
                  <c:v>86.215995000000007</c:v>
                </c:pt>
                <c:pt idx="902">
                  <c:v>86.170068999999998</c:v>
                </c:pt>
                <c:pt idx="903">
                  <c:v>86.108333000000002</c:v>
                </c:pt>
                <c:pt idx="904">
                  <c:v>86.050943000000004</c:v>
                </c:pt>
                <c:pt idx="905">
                  <c:v>86.015569999999997</c:v>
                </c:pt>
                <c:pt idx="906">
                  <c:v>86.012576999999993</c:v>
                </c:pt>
                <c:pt idx="907">
                  <c:v>86.038792000000001</c:v>
                </c:pt>
                <c:pt idx="908">
                  <c:v>86.076272000000003</c:v>
                </c:pt>
                <c:pt idx="909">
                  <c:v>86.103763999999998</c:v>
                </c:pt>
                <c:pt idx="910">
                  <c:v>86.112100999999996</c:v>
                </c:pt>
                <c:pt idx="911">
                  <c:v>86.106018000000006</c:v>
                </c:pt>
                <c:pt idx="912">
                  <c:v>86.091819999999998</c:v>
                </c:pt>
                <c:pt idx="913">
                  <c:v>86.069436999999994</c:v>
                </c:pt>
                <c:pt idx="914">
                  <c:v>86.038593000000006</c:v>
                </c:pt>
                <c:pt idx="915">
                  <c:v>86.006748000000002</c:v>
                </c:pt>
                <c:pt idx="916">
                  <c:v>85.986079000000004</c:v>
                </c:pt>
                <c:pt idx="917">
                  <c:v>85.983727999999999</c:v>
                </c:pt>
                <c:pt idx="918">
                  <c:v>85.996650000000002</c:v>
                </c:pt>
                <c:pt idx="919">
                  <c:v>86.013985000000005</c:v>
                </c:pt>
                <c:pt idx="920">
                  <c:v>86.023169999999993</c:v>
                </c:pt>
                <c:pt idx="921">
                  <c:v>86.016271000000003</c:v>
                </c:pt>
                <c:pt idx="922">
                  <c:v>85.993274</c:v>
                </c:pt>
                <c:pt idx="923">
                  <c:v>85.960334000000003</c:v>
                </c:pt>
                <c:pt idx="924">
                  <c:v>85.926047999999994</c:v>
                </c:pt>
                <c:pt idx="925">
                  <c:v>85.900240999999994</c:v>
                </c:pt>
                <c:pt idx="926">
                  <c:v>85.892224999999996</c:v>
                </c:pt>
                <c:pt idx="927">
                  <c:v>85.903647000000007</c:v>
                </c:pt>
                <c:pt idx="928">
                  <c:v>85.922389999999993</c:v>
                </c:pt>
                <c:pt idx="929">
                  <c:v>85.929850999999999</c:v>
                </c:pt>
                <c:pt idx="930">
                  <c:v>85.917738999999997</c:v>
                </c:pt>
                <c:pt idx="931">
                  <c:v>85.894508000000002</c:v>
                </c:pt>
                <c:pt idx="932">
                  <c:v>85.873392999999993</c:v>
                </c:pt>
                <c:pt idx="933">
                  <c:v>85.858818999999997</c:v>
                </c:pt>
                <c:pt idx="934">
                  <c:v>85.848256000000006</c:v>
                </c:pt>
                <c:pt idx="935">
                  <c:v>85.842055999999999</c:v>
                </c:pt>
                <c:pt idx="936">
                  <c:v>85.842714000000001</c:v>
                </c:pt>
                <c:pt idx="937">
                  <c:v>85.845073999999997</c:v>
                </c:pt>
                <c:pt idx="938">
                  <c:v>85.836387000000002</c:v>
                </c:pt>
                <c:pt idx="939">
                  <c:v>85.810587999999996</c:v>
                </c:pt>
                <c:pt idx="940">
                  <c:v>85.778648000000004</c:v>
                </c:pt>
                <c:pt idx="941">
                  <c:v>85.760160999999997</c:v>
                </c:pt>
                <c:pt idx="942">
                  <c:v>85.765355999999997</c:v>
                </c:pt>
                <c:pt idx="943">
                  <c:v>85.787952000000004</c:v>
                </c:pt>
                <c:pt idx="944">
                  <c:v>85.814183</c:v>
                </c:pt>
                <c:pt idx="945">
                  <c:v>85.833212000000003</c:v>
                </c:pt>
                <c:pt idx="946">
                  <c:v>85.836252000000002</c:v>
                </c:pt>
                <c:pt idx="947">
                  <c:v>85.813490000000002</c:v>
                </c:pt>
                <c:pt idx="948">
                  <c:v>85.762924999999996</c:v>
                </c:pt>
                <c:pt idx="949">
                  <c:v>85.70335</c:v>
                </c:pt>
                <c:pt idx="950">
                  <c:v>85.668436999999997</c:v>
                </c:pt>
                <c:pt idx="951">
                  <c:v>85.678022999999996</c:v>
                </c:pt>
                <c:pt idx="952">
                  <c:v>85.717178000000004</c:v>
                </c:pt>
                <c:pt idx="953">
                  <c:v>85.750781000000003</c:v>
                </c:pt>
                <c:pt idx="954">
                  <c:v>85.756539000000004</c:v>
                </c:pt>
                <c:pt idx="955">
                  <c:v>85.737764999999996</c:v>
                </c:pt>
                <c:pt idx="956">
                  <c:v>85.707543999999999</c:v>
                </c:pt>
                <c:pt idx="957">
                  <c:v>85.671469999999999</c:v>
                </c:pt>
                <c:pt idx="958">
                  <c:v>85.628996999999998</c:v>
                </c:pt>
                <c:pt idx="959">
                  <c:v>85.583140999999998</c:v>
                </c:pt>
                <c:pt idx="960">
                  <c:v>85.541220999999993</c:v>
                </c:pt>
                <c:pt idx="961">
                  <c:v>85.508514000000005</c:v>
                </c:pt>
                <c:pt idx="962">
                  <c:v>85.486624000000006</c:v>
                </c:pt>
                <c:pt idx="963">
                  <c:v>85.476556000000002</c:v>
                </c:pt>
                <c:pt idx="964">
                  <c:v>85.477491999999998</c:v>
                </c:pt>
                <c:pt idx="965">
                  <c:v>85.482044999999999</c:v>
                </c:pt>
                <c:pt idx="966">
                  <c:v>85.478115000000003</c:v>
                </c:pt>
                <c:pt idx="967">
                  <c:v>85.458738999999994</c:v>
                </c:pt>
                <c:pt idx="968">
                  <c:v>85.428122999999999</c:v>
                </c:pt>
                <c:pt idx="969">
                  <c:v>85.395656000000002</c:v>
                </c:pt>
                <c:pt idx="970">
                  <c:v>85.36533</c:v>
                </c:pt>
                <c:pt idx="971">
                  <c:v>85.334367999999998</c:v>
                </c:pt>
                <c:pt idx="972">
                  <c:v>85.301674000000006</c:v>
                </c:pt>
                <c:pt idx="973">
                  <c:v>85.273777999999993</c:v>
                </c:pt>
                <c:pt idx="974">
                  <c:v>85.260478000000006</c:v>
                </c:pt>
                <c:pt idx="975">
                  <c:v>85.266124000000005</c:v>
                </c:pt>
                <c:pt idx="976">
                  <c:v>85.287441999999999</c:v>
                </c:pt>
                <c:pt idx="977">
                  <c:v>85.318647999999996</c:v>
                </c:pt>
                <c:pt idx="978">
                  <c:v>85.353616000000002</c:v>
                </c:pt>
                <c:pt idx="979">
                  <c:v>85.382514</c:v>
                </c:pt>
                <c:pt idx="980">
                  <c:v>85.394024000000002</c:v>
                </c:pt>
                <c:pt idx="981">
                  <c:v>85.386511999999996</c:v>
                </c:pt>
                <c:pt idx="982">
                  <c:v>85.372727999999995</c:v>
                </c:pt>
                <c:pt idx="983">
                  <c:v>85.366425000000007</c:v>
                </c:pt>
                <c:pt idx="984">
                  <c:v>85.366749999999996</c:v>
                </c:pt>
                <c:pt idx="985">
                  <c:v>85.363343</c:v>
                </c:pt>
                <c:pt idx="986">
                  <c:v>85.354359000000002</c:v>
                </c:pt>
                <c:pt idx="987">
                  <c:v>85.348579999999998</c:v>
                </c:pt>
                <c:pt idx="988">
                  <c:v>85.348602</c:v>
                </c:pt>
                <c:pt idx="989">
                  <c:v>85.343746999999993</c:v>
                </c:pt>
                <c:pt idx="990">
                  <c:v>85.325907000000001</c:v>
                </c:pt>
                <c:pt idx="991">
                  <c:v>85.302667</c:v>
                </c:pt>
                <c:pt idx="992">
                  <c:v>85.287038999999993</c:v>
                </c:pt>
                <c:pt idx="993">
                  <c:v>85.281854999999993</c:v>
                </c:pt>
                <c:pt idx="994">
                  <c:v>85.283122000000006</c:v>
                </c:pt>
                <c:pt idx="995">
                  <c:v>85.293104999999997</c:v>
                </c:pt>
                <c:pt idx="996">
                  <c:v>85.318055000000001</c:v>
                </c:pt>
                <c:pt idx="997">
                  <c:v>85.353134999999995</c:v>
                </c:pt>
                <c:pt idx="998">
                  <c:v>85.380775999999997</c:v>
                </c:pt>
                <c:pt idx="999">
                  <c:v>85.387269000000003</c:v>
                </c:pt>
                <c:pt idx="1000">
                  <c:v>85.373686000000006</c:v>
                </c:pt>
                <c:pt idx="1001">
                  <c:v>85.348723000000007</c:v>
                </c:pt>
                <c:pt idx="1002">
                  <c:v>85.319377000000003</c:v>
                </c:pt>
                <c:pt idx="1003">
                  <c:v>85.293288000000004</c:v>
                </c:pt>
                <c:pt idx="1004">
                  <c:v>85.282013000000006</c:v>
                </c:pt>
                <c:pt idx="1005">
                  <c:v>85.291568999999996</c:v>
                </c:pt>
                <c:pt idx="1006">
                  <c:v>85.310286000000005</c:v>
                </c:pt>
                <c:pt idx="1007">
                  <c:v>85.313715000000002</c:v>
                </c:pt>
                <c:pt idx="1008">
                  <c:v>85.285354999999996</c:v>
                </c:pt>
                <c:pt idx="1009">
                  <c:v>85.231071</c:v>
                </c:pt>
                <c:pt idx="1010">
                  <c:v>85.174160000000001</c:v>
                </c:pt>
                <c:pt idx="1011">
                  <c:v>85.137131999999994</c:v>
                </c:pt>
                <c:pt idx="1012">
                  <c:v>85.123851000000002</c:v>
                </c:pt>
                <c:pt idx="1013">
                  <c:v>85.113560000000007</c:v>
                </c:pt>
                <c:pt idx="1014">
                  <c:v>85.074933999999999</c:v>
                </c:pt>
                <c:pt idx="1015">
                  <c:v>84.992829999999998</c:v>
                </c:pt>
                <c:pt idx="1016">
                  <c:v>84.883146999999994</c:v>
                </c:pt>
                <c:pt idx="1017">
                  <c:v>84.776705000000007</c:v>
                </c:pt>
                <c:pt idx="1018">
                  <c:v>84.686797999999996</c:v>
                </c:pt>
                <c:pt idx="1019">
                  <c:v>84.595285000000004</c:v>
                </c:pt>
                <c:pt idx="1020">
                  <c:v>84.471745999999996</c:v>
                </c:pt>
                <c:pt idx="1021">
                  <c:v>84.301191000000003</c:v>
                </c:pt>
                <c:pt idx="1022">
                  <c:v>84.089800999999994</c:v>
                </c:pt>
                <c:pt idx="1023">
                  <c:v>83.848817999999994</c:v>
                </c:pt>
                <c:pt idx="1024">
                  <c:v>83.579396000000003</c:v>
                </c:pt>
                <c:pt idx="1025">
                  <c:v>83.271068999999997</c:v>
                </c:pt>
                <c:pt idx="1026">
                  <c:v>82.910595999999998</c:v>
                </c:pt>
                <c:pt idx="1027">
                  <c:v>82.496460999999996</c:v>
                </c:pt>
                <c:pt idx="1028">
                  <c:v>82.053013000000007</c:v>
                </c:pt>
                <c:pt idx="1029">
                  <c:v>81.629334</c:v>
                </c:pt>
                <c:pt idx="1030">
                  <c:v>81.272964999999999</c:v>
                </c:pt>
                <c:pt idx="1031">
                  <c:v>80.997140000000002</c:v>
                </c:pt>
                <c:pt idx="1032">
                  <c:v>80.774625999999998</c:v>
                </c:pt>
                <c:pt idx="1033">
                  <c:v>80.564385999999999</c:v>
                </c:pt>
                <c:pt idx="1034">
                  <c:v>80.341328000000004</c:v>
                </c:pt>
                <c:pt idx="1035">
                  <c:v>80.103134999999995</c:v>
                </c:pt>
                <c:pt idx="1036">
                  <c:v>79.860715999999996</c:v>
                </c:pt>
                <c:pt idx="1037">
                  <c:v>79.630160000000004</c:v>
                </c:pt>
                <c:pt idx="1038">
                  <c:v>79.426525999999996</c:v>
                </c:pt>
                <c:pt idx="1039">
                  <c:v>79.255341999999999</c:v>
                </c:pt>
                <c:pt idx="1040">
                  <c:v>79.111958000000001</c:v>
                </c:pt>
                <c:pt idx="1041">
                  <c:v>78.996432999999996</c:v>
                </c:pt>
                <c:pt idx="1042">
                  <c:v>78.926571999999993</c:v>
                </c:pt>
                <c:pt idx="1043">
                  <c:v>78.927565999999999</c:v>
                </c:pt>
                <c:pt idx="1044">
                  <c:v>79.008088000000001</c:v>
                </c:pt>
                <c:pt idx="1045">
                  <c:v>79.152044000000004</c:v>
                </c:pt>
                <c:pt idx="1046">
                  <c:v>79.332301999999999</c:v>
                </c:pt>
                <c:pt idx="1047">
                  <c:v>79.525062000000005</c:v>
                </c:pt>
                <c:pt idx="1048">
                  <c:v>79.711511000000002</c:v>
                </c:pt>
                <c:pt idx="1049">
                  <c:v>79.875263000000004</c:v>
                </c:pt>
                <c:pt idx="1050">
                  <c:v>80.004060999999993</c:v>
                </c:pt>
                <c:pt idx="1051">
                  <c:v>80.091386</c:v>
                </c:pt>
                <c:pt idx="1052">
                  <c:v>80.135282000000004</c:v>
                </c:pt>
                <c:pt idx="1053">
                  <c:v>80.139111999999997</c:v>
                </c:pt>
                <c:pt idx="1054">
                  <c:v>80.112176000000005</c:v>
                </c:pt>
                <c:pt idx="1055">
                  <c:v>80.061881999999997</c:v>
                </c:pt>
                <c:pt idx="1056">
                  <c:v>79.983388000000005</c:v>
                </c:pt>
                <c:pt idx="1057">
                  <c:v>79.864699999999999</c:v>
                </c:pt>
                <c:pt idx="1058">
                  <c:v>79.706670000000003</c:v>
                </c:pt>
                <c:pt idx="1059">
                  <c:v>79.531343000000007</c:v>
                </c:pt>
                <c:pt idx="1060">
                  <c:v>79.364652000000007</c:v>
                </c:pt>
                <c:pt idx="1061">
                  <c:v>79.215559999999996</c:v>
                </c:pt>
                <c:pt idx="1062">
                  <c:v>79.077524999999994</c:v>
                </c:pt>
                <c:pt idx="1063">
                  <c:v>78.944852999999995</c:v>
                </c:pt>
                <c:pt idx="1064">
                  <c:v>78.818935999999994</c:v>
                </c:pt>
                <c:pt idx="1065">
                  <c:v>78.702157</c:v>
                </c:pt>
                <c:pt idx="1066">
                  <c:v>78.596677</c:v>
                </c:pt>
                <c:pt idx="1067">
                  <c:v>78.511240000000001</c:v>
                </c:pt>
                <c:pt idx="1068">
                  <c:v>78.460614000000007</c:v>
                </c:pt>
                <c:pt idx="1069">
                  <c:v>78.453693000000001</c:v>
                </c:pt>
                <c:pt idx="1070">
                  <c:v>78.485962999999998</c:v>
                </c:pt>
                <c:pt idx="1071">
                  <c:v>78.545587999999995</c:v>
                </c:pt>
                <c:pt idx="1072">
                  <c:v>78.622339999999994</c:v>
                </c:pt>
                <c:pt idx="1073">
                  <c:v>78.707897000000003</c:v>
                </c:pt>
                <c:pt idx="1074">
                  <c:v>78.793505999999994</c:v>
                </c:pt>
                <c:pt idx="1075">
                  <c:v>78.87473</c:v>
                </c:pt>
                <c:pt idx="1076">
                  <c:v>78.958141999999995</c:v>
                </c:pt>
                <c:pt idx="1077">
                  <c:v>79.057886999999994</c:v>
                </c:pt>
                <c:pt idx="1078">
                  <c:v>79.184048000000004</c:v>
                </c:pt>
                <c:pt idx="1079">
                  <c:v>79.335509999999999</c:v>
                </c:pt>
                <c:pt idx="1080">
                  <c:v>79.502437</c:v>
                </c:pt>
                <c:pt idx="1081">
                  <c:v>79.670368999999994</c:v>
                </c:pt>
                <c:pt idx="1082">
                  <c:v>79.821595000000002</c:v>
                </c:pt>
                <c:pt idx="1083">
                  <c:v>79.940662000000003</c:v>
                </c:pt>
                <c:pt idx="1084">
                  <c:v>80.026234000000002</c:v>
                </c:pt>
                <c:pt idx="1085">
                  <c:v>80.096767</c:v>
                </c:pt>
                <c:pt idx="1086">
                  <c:v>80.177631000000005</c:v>
                </c:pt>
                <c:pt idx="1087">
                  <c:v>80.280122000000006</c:v>
                </c:pt>
                <c:pt idx="1088">
                  <c:v>80.395407000000006</c:v>
                </c:pt>
                <c:pt idx="1089">
                  <c:v>80.509179000000003</c:v>
                </c:pt>
                <c:pt idx="1090">
                  <c:v>80.617168000000007</c:v>
                </c:pt>
                <c:pt idx="1091">
                  <c:v>80.723398000000003</c:v>
                </c:pt>
                <c:pt idx="1092">
                  <c:v>80.828327000000002</c:v>
                </c:pt>
                <c:pt idx="1093">
                  <c:v>80.926271</c:v>
                </c:pt>
                <c:pt idx="1094">
                  <c:v>81.015021000000004</c:v>
                </c:pt>
                <c:pt idx="1095">
                  <c:v>81.101883000000001</c:v>
                </c:pt>
                <c:pt idx="1096">
                  <c:v>81.195490000000007</c:v>
                </c:pt>
                <c:pt idx="1097">
                  <c:v>81.293627000000001</c:v>
                </c:pt>
                <c:pt idx="1098">
                  <c:v>81.383422999999993</c:v>
                </c:pt>
                <c:pt idx="1099">
                  <c:v>81.455724000000004</c:v>
                </c:pt>
                <c:pt idx="1100">
                  <c:v>81.514531000000005</c:v>
                </c:pt>
                <c:pt idx="1101">
                  <c:v>81.571888999999999</c:v>
                </c:pt>
                <c:pt idx="1102">
                  <c:v>81.633379000000005</c:v>
                </c:pt>
                <c:pt idx="1103">
                  <c:v>81.694590000000005</c:v>
                </c:pt>
                <c:pt idx="1104">
                  <c:v>81.753122000000005</c:v>
                </c:pt>
                <c:pt idx="1105">
                  <c:v>81.818326999999996</c:v>
                </c:pt>
                <c:pt idx="1106">
                  <c:v>81.901521000000002</c:v>
                </c:pt>
                <c:pt idx="1107">
                  <c:v>81.996733000000006</c:v>
                </c:pt>
                <c:pt idx="1108">
                  <c:v>82.079060999999996</c:v>
                </c:pt>
                <c:pt idx="1109">
                  <c:v>82.126737000000006</c:v>
                </c:pt>
                <c:pt idx="1110">
                  <c:v>82.142138000000003</c:v>
                </c:pt>
                <c:pt idx="1111">
                  <c:v>82.146617000000006</c:v>
                </c:pt>
                <c:pt idx="1112">
                  <c:v>82.156245999999996</c:v>
                </c:pt>
                <c:pt idx="1113">
                  <c:v>82.165271000000004</c:v>
                </c:pt>
                <c:pt idx="1114">
                  <c:v>82.152649999999994</c:v>
                </c:pt>
                <c:pt idx="1115">
                  <c:v>82.101992999999993</c:v>
                </c:pt>
                <c:pt idx="1116">
                  <c:v>82.015900000000002</c:v>
                </c:pt>
                <c:pt idx="1117">
                  <c:v>81.912606999999994</c:v>
                </c:pt>
                <c:pt idx="1118">
                  <c:v>81.808239999999998</c:v>
                </c:pt>
                <c:pt idx="1119">
                  <c:v>81.701167999999996</c:v>
                </c:pt>
                <c:pt idx="1120">
                  <c:v>81.575275000000005</c:v>
                </c:pt>
                <c:pt idx="1121">
                  <c:v>81.419135999999995</c:v>
                </c:pt>
                <c:pt idx="1122">
                  <c:v>81.239627999999996</c:v>
                </c:pt>
                <c:pt idx="1123">
                  <c:v>81.056295000000006</c:v>
                </c:pt>
                <c:pt idx="1124">
                  <c:v>80.887730000000005</c:v>
                </c:pt>
                <c:pt idx="1125">
                  <c:v>80.748052000000001</c:v>
                </c:pt>
                <c:pt idx="1126">
                  <c:v>80.651430000000005</c:v>
                </c:pt>
                <c:pt idx="1127">
                  <c:v>80.610080999999994</c:v>
                </c:pt>
                <c:pt idx="1128">
                  <c:v>80.623896999999999</c:v>
                </c:pt>
                <c:pt idx="1129">
                  <c:v>80.675207999999998</c:v>
                </c:pt>
                <c:pt idx="1130">
                  <c:v>80.736350000000002</c:v>
                </c:pt>
                <c:pt idx="1131">
                  <c:v>80.781679999999994</c:v>
                </c:pt>
                <c:pt idx="1132">
                  <c:v>80.795821000000004</c:v>
                </c:pt>
                <c:pt idx="1133">
                  <c:v>80.775304000000006</c:v>
                </c:pt>
                <c:pt idx="1134">
                  <c:v>80.724870999999993</c:v>
                </c:pt>
                <c:pt idx="1135">
                  <c:v>80.650615000000002</c:v>
                </c:pt>
                <c:pt idx="1136">
                  <c:v>80.557672999999994</c:v>
                </c:pt>
                <c:pt idx="1137">
                  <c:v>80.456294999999997</c:v>
                </c:pt>
                <c:pt idx="1138">
                  <c:v>80.366802000000007</c:v>
                </c:pt>
                <c:pt idx="1139">
                  <c:v>80.312357000000006</c:v>
                </c:pt>
                <c:pt idx="1140">
                  <c:v>80.305625000000006</c:v>
                </c:pt>
                <c:pt idx="1141">
                  <c:v>80.345011</c:v>
                </c:pt>
                <c:pt idx="1142">
                  <c:v>80.421391999999997</c:v>
                </c:pt>
                <c:pt idx="1143">
                  <c:v>80.523583000000002</c:v>
                </c:pt>
                <c:pt idx="1144">
                  <c:v>80.639741000000001</c:v>
                </c:pt>
                <c:pt idx="1145">
                  <c:v>80.763099999999994</c:v>
                </c:pt>
                <c:pt idx="1146">
                  <c:v>80.899146000000002</c:v>
                </c:pt>
                <c:pt idx="1147">
                  <c:v>81.061058000000003</c:v>
                </c:pt>
                <c:pt idx="1148">
                  <c:v>81.253136999999995</c:v>
                </c:pt>
                <c:pt idx="1149">
                  <c:v>81.460126000000002</c:v>
                </c:pt>
                <c:pt idx="1150">
                  <c:v>81.654877999999997</c:v>
                </c:pt>
                <c:pt idx="1151">
                  <c:v>81.815545999999998</c:v>
                </c:pt>
                <c:pt idx="1152">
                  <c:v>81.937976000000006</c:v>
                </c:pt>
                <c:pt idx="1153">
                  <c:v>82.036135000000002</c:v>
                </c:pt>
                <c:pt idx="1154">
                  <c:v>82.131960000000007</c:v>
                </c:pt>
                <c:pt idx="1155">
                  <c:v>82.239922000000007</c:v>
                </c:pt>
                <c:pt idx="1156">
                  <c:v>82.358013</c:v>
                </c:pt>
                <c:pt idx="1157">
                  <c:v>82.474355000000003</c:v>
                </c:pt>
                <c:pt idx="1158">
                  <c:v>82.581298000000004</c:v>
                </c:pt>
                <c:pt idx="1159">
                  <c:v>82.679308000000006</c:v>
                </c:pt>
                <c:pt idx="1160">
                  <c:v>82.768249999999995</c:v>
                </c:pt>
                <c:pt idx="1161">
                  <c:v>82.842851999999993</c:v>
                </c:pt>
                <c:pt idx="1162">
                  <c:v>82.900565999999998</c:v>
                </c:pt>
                <c:pt idx="1163">
                  <c:v>82.948168999999993</c:v>
                </c:pt>
                <c:pt idx="1164">
                  <c:v>82.994864000000007</c:v>
                </c:pt>
                <c:pt idx="1165">
                  <c:v>83.041751000000005</c:v>
                </c:pt>
                <c:pt idx="1166">
                  <c:v>83.082457000000005</c:v>
                </c:pt>
                <c:pt idx="1167">
                  <c:v>83.111772999999999</c:v>
                </c:pt>
                <c:pt idx="1168">
                  <c:v>83.129827000000006</c:v>
                </c:pt>
                <c:pt idx="1169">
                  <c:v>83.141026999999994</c:v>
                </c:pt>
                <c:pt idx="1170">
                  <c:v>83.154953000000006</c:v>
                </c:pt>
                <c:pt idx="1171">
                  <c:v>83.185913999999997</c:v>
                </c:pt>
                <c:pt idx="1172">
                  <c:v>83.243125000000006</c:v>
                </c:pt>
                <c:pt idx="1173">
                  <c:v>83.317531000000002</c:v>
                </c:pt>
                <c:pt idx="1174">
                  <c:v>83.383656999999999</c:v>
                </c:pt>
                <c:pt idx="1175">
                  <c:v>83.419998000000007</c:v>
                </c:pt>
                <c:pt idx="1176">
                  <c:v>83.427970999999999</c:v>
                </c:pt>
                <c:pt idx="1177">
                  <c:v>83.428854000000001</c:v>
                </c:pt>
                <c:pt idx="1178">
                  <c:v>83.442498999999998</c:v>
                </c:pt>
                <c:pt idx="1179">
                  <c:v>83.470770999999999</c:v>
                </c:pt>
                <c:pt idx="1180">
                  <c:v>83.500450999999998</c:v>
                </c:pt>
                <c:pt idx="1181">
                  <c:v>83.519408999999996</c:v>
                </c:pt>
                <c:pt idx="1182">
                  <c:v>83.528654000000003</c:v>
                </c:pt>
                <c:pt idx="1183">
                  <c:v>83.540619000000007</c:v>
                </c:pt>
                <c:pt idx="1184">
                  <c:v>83.567997000000005</c:v>
                </c:pt>
                <c:pt idx="1185">
                  <c:v>83.613833</c:v>
                </c:pt>
                <c:pt idx="1186">
                  <c:v>83.669015000000002</c:v>
                </c:pt>
                <c:pt idx="1187">
                  <c:v>83.717147999999995</c:v>
                </c:pt>
                <c:pt idx="1188">
                  <c:v>83.743915000000001</c:v>
                </c:pt>
                <c:pt idx="1189">
                  <c:v>83.746313999999998</c:v>
                </c:pt>
                <c:pt idx="1190">
                  <c:v>83.735342000000003</c:v>
                </c:pt>
                <c:pt idx="1191">
                  <c:v>83.728652999999994</c:v>
                </c:pt>
                <c:pt idx="1192">
                  <c:v>83.738491999999994</c:v>
                </c:pt>
                <c:pt idx="1193">
                  <c:v>83.765168000000003</c:v>
                </c:pt>
                <c:pt idx="1194">
                  <c:v>83.800381999999999</c:v>
                </c:pt>
                <c:pt idx="1195">
                  <c:v>83.835147000000006</c:v>
                </c:pt>
                <c:pt idx="1196">
                  <c:v>83.864783000000003</c:v>
                </c:pt>
                <c:pt idx="1197">
                  <c:v>83.888795999999999</c:v>
                </c:pt>
                <c:pt idx="1198">
                  <c:v>83.908264000000003</c:v>
                </c:pt>
                <c:pt idx="1199">
                  <c:v>83.923839999999998</c:v>
                </c:pt>
                <c:pt idx="1200">
                  <c:v>83.935602000000003</c:v>
                </c:pt>
                <c:pt idx="1201">
                  <c:v>83.944096999999999</c:v>
                </c:pt>
                <c:pt idx="1202">
                  <c:v>83.951210000000003</c:v>
                </c:pt>
                <c:pt idx="1203">
                  <c:v>83.960335000000001</c:v>
                </c:pt>
                <c:pt idx="1204">
                  <c:v>83.976122000000004</c:v>
                </c:pt>
                <c:pt idx="1205">
                  <c:v>84.002962999999994</c:v>
                </c:pt>
                <c:pt idx="1206">
                  <c:v>84.041274000000001</c:v>
                </c:pt>
                <c:pt idx="1207">
                  <c:v>84.084074999999999</c:v>
                </c:pt>
                <c:pt idx="1208">
                  <c:v>84.119009000000005</c:v>
                </c:pt>
                <c:pt idx="1209">
                  <c:v>84.135840000000002</c:v>
                </c:pt>
                <c:pt idx="1210">
                  <c:v>84.132717</c:v>
                </c:pt>
                <c:pt idx="1211">
                  <c:v>84.116193999999993</c:v>
                </c:pt>
                <c:pt idx="1212">
                  <c:v>84.097538</c:v>
                </c:pt>
                <c:pt idx="1213">
                  <c:v>84.088992000000005</c:v>
                </c:pt>
                <c:pt idx="1214">
                  <c:v>84.098580999999996</c:v>
                </c:pt>
                <c:pt idx="1215">
                  <c:v>84.123851999999999</c:v>
                </c:pt>
                <c:pt idx="1216">
                  <c:v>84.151424000000006</c:v>
                </c:pt>
                <c:pt idx="1217">
                  <c:v>84.166674999999998</c:v>
                </c:pt>
                <c:pt idx="1218">
                  <c:v>84.164705999999995</c:v>
                </c:pt>
                <c:pt idx="1219">
                  <c:v>84.150987000000001</c:v>
                </c:pt>
                <c:pt idx="1220">
                  <c:v>84.133476000000002</c:v>
                </c:pt>
                <c:pt idx="1221">
                  <c:v>84.117965999999996</c:v>
                </c:pt>
                <c:pt idx="1222">
                  <c:v>84.110247999999999</c:v>
                </c:pt>
                <c:pt idx="1223">
                  <c:v>84.117332000000005</c:v>
                </c:pt>
                <c:pt idx="1224">
                  <c:v>84.142543000000003</c:v>
                </c:pt>
                <c:pt idx="1225">
                  <c:v>84.179978000000006</c:v>
                </c:pt>
                <c:pt idx="1226">
                  <c:v>84.215958000000001</c:v>
                </c:pt>
                <c:pt idx="1227">
                  <c:v>84.237887999999998</c:v>
                </c:pt>
                <c:pt idx="1228">
                  <c:v>84.244029999999995</c:v>
                </c:pt>
                <c:pt idx="1229">
                  <c:v>84.245609000000002</c:v>
                </c:pt>
                <c:pt idx="1230">
                  <c:v>84.257198000000002</c:v>
                </c:pt>
                <c:pt idx="1231">
                  <c:v>84.282617000000002</c:v>
                </c:pt>
                <c:pt idx="1232">
                  <c:v>84.310731000000004</c:v>
                </c:pt>
                <c:pt idx="1233">
                  <c:v>84.326447999999999</c:v>
                </c:pt>
                <c:pt idx="1234">
                  <c:v>84.324106999999998</c:v>
                </c:pt>
                <c:pt idx="1235">
                  <c:v>84.309376999999998</c:v>
                </c:pt>
                <c:pt idx="1236">
                  <c:v>84.292162000000005</c:v>
                </c:pt>
                <c:pt idx="1237">
                  <c:v>84.282195000000002</c:v>
                </c:pt>
                <c:pt idx="1238">
                  <c:v>84.288290000000003</c:v>
                </c:pt>
                <c:pt idx="1239">
                  <c:v>84.314046000000005</c:v>
                </c:pt>
                <c:pt idx="1240">
                  <c:v>84.351941999999994</c:v>
                </c:pt>
                <c:pt idx="1241">
                  <c:v>84.385442999999995</c:v>
                </c:pt>
                <c:pt idx="1242">
                  <c:v>84.400154000000001</c:v>
                </c:pt>
                <c:pt idx="1243">
                  <c:v>84.393812999999994</c:v>
                </c:pt>
                <c:pt idx="1244">
                  <c:v>84.378083000000004</c:v>
                </c:pt>
                <c:pt idx="1245">
                  <c:v>84.372591999999997</c:v>
                </c:pt>
                <c:pt idx="1246">
                  <c:v>84.392494999999997</c:v>
                </c:pt>
                <c:pt idx="1247">
                  <c:v>84.434652</c:v>
                </c:pt>
                <c:pt idx="1248">
                  <c:v>84.475993000000003</c:v>
                </c:pt>
                <c:pt idx="1249">
                  <c:v>84.491972000000004</c:v>
                </c:pt>
                <c:pt idx="1250">
                  <c:v>84.478239000000002</c:v>
                </c:pt>
                <c:pt idx="1251">
                  <c:v>84.45102</c:v>
                </c:pt>
                <c:pt idx="1252">
                  <c:v>84.428544000000002</c:v>
                </c:pt>
                <c:pt idx="1253">
                  <c:v>84.419132000000005</c:v>
                </c:pt>
                <c:pt idx="1254">
                  <c:v>84.425574999999995</c:v>
                </c:pt>
                <c:pt idx="1255">
                  <c:v>84.448750000000004</c:v>
                </c:pt>
                <c:pt idx="1256">
                  <c:v>84.480906000000004</c:v>
                </c:pt>
                <c:pt idx="1257">
                  <c:v>84.503934999999998</c:v>
                </c:pt>
                <c:pt idx="1258">
                  <c:v>84.503202999999999</c:v>
                </c:pt>
                <c:pt idx="1259">
                  <c:v>84.480457000000001</c:v>
                </c:pt>
                <c:pt idx="1260">
                  <c:v>84.448856000000006</c:v>
                </c:pt>
                <c:pt idx="1261">
                  <c:v>84.419908000000007</c:v>
                </c:pt>
                <c:pt idx="1262">
                  <c:v>84.400779999999997</c:v>
                </c:pt>
                <c:pt idx="1263">
                  <c:v>84.397800000000004</c:v>
                </c:pt>
                <c:pt idx="1264">
                  <c:v>84.412242000000006</c:v>
                </c:pt>
                <c:pt idx="1265">
                  <c:v>84.433503999999999</c:v>
                </c:pt>
                <c:pt idx="1266">
                  <c:v>84.445815999999994</c:v>
                </c:pt>
                <c:pt idx="1267">
                  <c:v>84.444226999999998</c:v>
                </c:pt>
                <c:pt idx="1268">
                  <c:v>84.439385000000001</c:v>
                </c:pt>
                <c:pt idx="1269">
                  <c:v>84.445234999999997</c:v>
                </c:pt>
                <c:pt idx="1270">
                  <c:v>84.466458000000003</c:v>
                </c:pt>
                <c:pt idx="1271">
                  <c:v>84.497879999999995</c:v>
                </c:pt>
                <c:pt idx="1272">
                  <c:v>84.530263000000005</c:v>
                </c:pt>
                <c:pt idx="1273">
                  <c:v>84.554143999999994</c:v>
                </c:pt>
                <c:pt idx="1274">
                  <c:v>84.563061000000005</c:v>
                </c:pt>
                <c:pt idx="1275">
                  <c:v>84.558115999999998</c:v>
                </c:pt>
                <c:pt idx="1276">
                  <c:v>84.549238000000003</c:v>
                </c:pt>
                <c:pt idx="1277">
                  <c:v>84.549498</c:v>
                </c:pt>
                <c:pt idx="1278">
                  <c:v>84.566430999999994</c:v>
                </c:pt>
                <c:pt idx="1279">
                  <c:v>84.596262999999993</c:v>
                </c:pt>
                <c:pt idx="1280">
                  <c:v>84.624577000000002</c:v>
                </c:pt>
                <c:pt idx="1281">
                  <c:v>84.635152000000005</c:v>
                </c:pt>
                <c:pt idx="1282">
                  <c:v>84.623347999999993</c:v>
                </c:pt>
                <c:pt idx="1283">
                  <c:v>84.601267000000007</c:v>
                </c:pt>
                <c:pt idx="1284">
                  <c:v>84.586607999999998</c:v>
                </c:pt>
                <c:pt idx="1285">
                  <c:v>84.586500000000001</c:v>
                </c:pt>
                <c:pt idx="1286">
                  <c:v>84.595848000000004</c:v>
                </c:pt>
                <c:pt idx="1287">
                  <c:v>84.609695000000002</c:v>
                </c:pt>
                <c:pt idx="1288">
                  <c:v>84.628889999999998</c:v>
                </c:pt>
                <c:pt idx="1289">
                  <c:v>84.651162999999997</c:v>
                </c:pt>
                <c:pt idx="1290">
                  <c:v>84.665593000000001</c:v>
                </c:pt>
                <c:pt idx="1291">
                  <c:v>84.664180000000002</c:v>
                </c:pt>
                <c:pt idx="1292">
                  <c:v>84.654483999999997</c:v>
                </c:pt>
                <c:pt idx="1293">
                  <c:v>84.650977999999995</c:v>
                </c:pt>
                <c:pt idx="1294">
                  <c:v>84.654987000000006</c:v>
                </c:pt>
                <c:pt idx="1295">
                  <c:v>84.653349000000006</c:v>
                </c:pt>
                <c:pt idx="1296">
                  <c:v>84.640468999999996</c:v>
                </c:pt>
                <c:pt idx="1297">
                  <c:v>84.631778999999995</c:v>
                </c:pt>
                <c:pt idx="1298">
                  <c:v>84.646276999999998</c:v>
                </c:pt>
                <c:pt idx="1299">
                  <c:v>84.679678999999993</c:v>
                </c:pt>
                <c:pt idx="1300">
                  <c:v>84.704856000000007</c:v>
                </c:pt>
                <c:pt idx="1301">
                  <c:v>84.700536999999997</c:v>
                </c:pt>
                <c:pt idx="1302">
                  <c:v>84.672698999999994</c:v>
                </c:pt>
                <c:pt idx="1303">
                  <c:v>84.644374999999997</c:v>
                </c:pt>
                <c:pt idx="1304">
                  <c:v>84.631241000000003</c:v>
                </c:pt>
                <c:pt idx="1305">
                  <c:v>84.633317000000005</c:v>
                </c:pt>
                <c:pt idx="1306">
                  <c:v>84.646062999999998</c:v>
                </c:pt>
                <c:pt idx="1307">
                  <c:v>84.669002000000006</c:v>
                </c:pt>
                <c:pt idx="1308">
                  <c:v>84.700564999999997</c:v>
                </c:pt>
                <c:pt idx="1309">
                  <c:v>84.732605000000007</c:v>
                </c:pt>
                <c:pt idx="1310">
                  <c:v>84.757638</c:v>
                </c:pt>
                <c:pt idx="1311">
                  <c:v>84.778999999999996</c:v>
                </c:pt>
                <c:pt idx="1312">
                  <c:v>84.805895000000007</c:v>
                </c:pt>
                <c:pt idx="1313">
                  <c:v>84.836708999999999</c:v>
                </c:pt>
                <c:pt idx="1314">
                  <c:v>84.853785000000002</c:v>
                </c:pt>
                <c:pt idx="1315">
                  <c:v>84.840254000000002</c:v>
                </c:pt>
                <c:pt idx="1316">
                  <c:v>84.799800000000005</c:v>
                </c:pt>
                <c:pt idx="1317">
                  <c:v>84.755133000000001</c:v>
                </c:pt>
                <c:pt idx="1318">
                  <c:v>84.727219000000005</c:v>
                </c:pt>
                <c:pt idx="1319">
                  <c:v>84.720231999999996</c:v>
                </c:pt>
                <c:pt idx="1320">
                  <c:v>84.726079999999996</c:v>
                </c:pt>
                <c:pt idx="1321">
                  <c:v>84.736967000000007</c:v>
                </c:pt>
                <c:pt idx="1322">
                  <c:v>84.748650999999995</c:v>
                </c:pt>
                <c:pt idx="1323">
                  <c:v>84.755454999999998</c:v>
                </c:pt>
                <c:pt idx="1324">
                  <c:v>84.750269000000003</c:v>
                </c:pt>
                <c:pt idx="1325">
                  <c:v>84.732844</c:v>
                </c:pt>
                <c:pt idx="1326">
                  <c:v>84.714515000000006</c:v>
                </c:pt>
                <c:pt idx="1327">
                  <c:v>84.710036000000002</c:v>
                </c:pt>
                <c:pt idx="1328">
                  <c:v>84.723546999999996</c:v>
                </c:pt>
                <c:pt idx="1329">
                  <c:v>84.743977999999998</c:v>
                </c:pt>
                <c:pt idx="1330">
                  <c:v>84.754903999999996</c:v>
                </c:pt>
                <c:pt idx="1331">
                  <c:v>84.748667999999995</c:v>
                </c:pt>
                <c:pt idx="1332">
                  <c:v>84.731134999999995</c:v>
                </c:pt>
                <c:pt idx="1333">
                  <c:v>84.714680000000001</c:v>
                </c:pt>
                <c:pt idx="1334">
                  <c:v>84.708354999999997</c:v>
                </c:pt>
                <c:pt idx="1335">
                  <c:v>84.713875999999999</c:v>
                </c:pt>
                <c:pt idx="1336">
                  <c:v>84.727082999999993</c:v>
                </c:pt>
                <c:pt idx="1337">
                  <c:v>84.740575000000007</c:v>
                </c:pt>
                <c:pt idx="1338">
                  <c:v>84.747264000000001</c:v>
                </c:pt>
                <c:pt idx="1339">
                  <c:v>84.745599999999996</c:v>
                </c:pt>
                <c:pt idx="1340">
                  <c:v>84.741512</c:v>
                </c:pt>
                <c:pt idx="1341">
                  <c:v>84.741857999999993</c:v>
                </c:pt>
                <c:pt idx="1342">
                  <c:v>84.745600999999994</c:v>
                </c:pt>
                <c:pt idx="1343">
                  <c:v>84.745317999999997</c:v>
                </c:pt>
                <c:pt idx="1344">
                  <c:v>84.737914000000004</c:v>
                </c:pt>
                <c:pt idx="1345">
                  <c:v>84.728455999999994</c:v>
                </c:pt>
                <c:pt idx="1346">
                  <c:v>84.720695000000006</c:v>
                </c:pt>
                <c:pt idx="1347">
                  <c:v>84.709981999999997</c:v>
                </c:pt>
                <c:pt idx="1348">
                  <c:v>84.691845999999998</c:v>
                </c:pt>
                <c:pt idx="1349">
                  <c:v>84.673912000000001</c:v>
                </c:pt>
                <c:pt idx="1350">
                  <c:v>84.670950000000005</c:v>
                </c:pt>
                <c:pt idx="1351">
                  <c:v>84.687427</c:v>
                </c:pt>
                <c:pt idx="1352">
                  <c:v>84.710802999999999</c:v>
                </c:pt>
                <c:pt idx="1353">
                  <c:v>84.723389999999995</c:v>
                </c:pt>
                <c:pt idx="1354">
                  <c:v>84.717095</c:v>
                </c:pt>
                <c:pt idx="1355">
                  <c:v>84.697049000000007</c:v>
                </c:pt>
                <c:pt idx="1356">
                  <c:v>84.676261999999994</c:v>
                </c:pt>
                <c:pt idx="1357">
                  <c:v>84.667068999999998</c:v>
                </c:pt>
                <c:pt idx="1358">
                  <c:v>84.672230999999996</c:v>
                </c:pt>
                <c:pt idx="1359">
                  <c:v>84.683068000000006</c:v>
                </c:pt>
                <c:pt idx="1360">
                  <c:v>84.690325000000001</c:v>
                </c:pt>
                <c:pt idx="1361">
                  <c:v>84.696033</c:v>
                </c:pt>
                <c:pt idx="1362">
                  <c:v>84.708256000000006</c:v>
                </c:pt>
                <c:pt idx="1363">
                  <c:v>84.724705</c:v>
                </c:pt>
                <c:pt idx="1364">
                  <c:v>84.731184999999996</c:v>
                </c:pt>
                <c:pt idx="1365">
                  <c:v>84.718998999999997</c:v>
                </c:pt>
                <c:pt idx="1366">
                  <c:v>84.695081000000002</c:v>
                </c:pt>
                <c:pt idx="1367">
                  <c:v>84.670946000000001</c:v>
                </c:pt>
                <c:pt idx="1368">
                  <c:v>84.651043999999999</c:v>
                </c:pt>
                <c:pt idx="1369">
                  <c:v>84.638188</c:v>
                </c:pt>
                <c:pt idx="1370">
                  <c:v>84.640507999999997</c:v>
                </c:pt>
                <c:pt idx="1371">
                  <c:v>84.661541</c:v>
                </c:pt>
                <c:pt idx="1372">
                  <c:v>84.687478999999996</c:v>
                </c:pt>
                <c:pt idx="1373">
                  <c:v>84.695190999999994</c:v>
                </c:pt>
                <c:pt idx="1374">
                  <c:v>84.673513999999997</c:v>
                </c:pt>
                <c:pt idx="1375">
                  <c:v>84.631713000000005</c:v>
                </c:pt>
                <c:pt idx="1376">
                  <c:v>84.589571000000007</c:v>
                </c:pt>
                <c:pt idx="1377">
                  <c:v>84.563762999999994</c:v>
                </c:pt>
                <c:pt idx="1378">
                  <c:v>84.558617999999996</c:v>
                </c:pt>
                <c:pt idx="1379">
                  <c:v>84.562072999999998</c:v>
                </c:pt>
                <c:pt idx="1380">
                  <c:v>84.554516000000007</c:v>
                </c:pt>
                <c:pt idx="1381">
                  <c:v>84.530709999999999</c:v>
                </c:pt>
                <c:pt idx="1382">
                  <c:v>84.510503</c:v>
                </c:pt>
                <c:pt idx="1383">
                  <c:v>84.518674000000004</c:v>
                </c:pt>
                <c:pt idx="1384">
                  <c:v>84.555735999999996</c:v>
                </c:pt>
                <c:pt idx="1385">
                  <c:v>84.597361000000006</c:v>
                </c:pt>
                <c:pt idx="1386">
                  <c:v>84.620706999999996</c:v>
                </c:pt>
                <c:pt idx="1387">
                  <c:v>84.622105000000005</c:v>
                </c:pt>
                <c:pt idx="1388">
                  <c:v>84.611203000000003</c:v>
                </c:pt>
                <c:pt idx="1389">
                  <c:v>84.600455999999994</c:v>
                </c:pt>
                <c:pt idx="1390">
                  <c:v>84.601752000000005</c:v>
                </c:pt>
                <c:pt idx="1391">
                  <c:v>84.620279999999994</c:v>
                </c:pt>
                <c:pt idx="1392">
                  <c:v>84.645553000000007</c:v>
                </c:pt>
                <c:pt idx="1393">
                  <c:v>84.656951000000007</c:v>
                </c:pt>
                <c:pt idx="1394">
                  <c:v>84.643732999999997</c:v>
                </c:pt>
                <c:pt idx="1395">
                  <c:v>84.613731000000001</c:v>
                </c:pt>
                <c:pt idx="1396">
                  <c:v>84.580163999999996</c:v>
                </c:pt>
                <c:pt idx="1397">
                  <c:v>84.549051000000006</c:v>
                </c:pt>
                <c:pt idx="1398">
                  <c:v>84.524390999999994</c:v>
                </c:pt>
                <c:pt idx="1399">
                  <c:v>84.516144999999995</c:v>
                </c:pt>
                <c:pt idx="1400">
                  <c:v>84.533181999999996</c:v>
                </c:pt>
                <c:pt idx="1401">
                  <c:v>84.570933999999994</c:v>
                </c:pt>
                <c:pt idx="1402">
                  <c:v>84.611334999999997</c:v>
                </c:pt>
                <c:pt idx="1403">
                  <c:v>84.632953999999998</c:v>
                </c:pt>
                <c:pt idx="1404">
                  <c:v>84.620957000000004</c:v>
                </c:pt>
                <c:pt idx="1405">
                  <c:v>84.576181000000005</c:v>
                </c:pt>
                <c:pt idx="1406">
                  <c:v>84.520674999999997</c:v>
                </c:pt>
                <c:pt idx="1407">
                  <c:v>84.486845000000002</c:v>
                </c:pt>
                <c:pt idx="1408">
                  <c:v>84.490669999999994</c:v>
                </c:pt>
                <c:pt idx="1409">
                  <c:v>84.517117999999996</c:v>
                </c:pt>
                <c:pt idx="1410">
                  <c:v>84.538404999999997</c:v>
                </c:pt>
                <c:pt idx="1411">
                  <c:v>84.543946000000005</c:v>
                </c:pt>
                <c:pt idx="1412">
                  <c:v>84.546171999999999</c:v>
                </c:pt>
                <c:pt idx="1413">
                  <c:v>84.560654999999997</c:v>
                </c:pt>
                <c:pt idx="1414">
                  <c:v>84.589738999999994</c:v>
                </c:pt>
                <c:pt idx="1415">
                  <c:v>84.624448999999998</c:v>
                </c:pt>
                <c:pt idx="1416">
                  <c:v>84.652251000000007</c:v>
                </c:pt>
                <c:pt idx="1417">
                  <c:v>84.660734000000005</c:v>
                </c:pt>
                <c:pt idx="1418">
                  <c:v>84.643192999999997</c:v>
                </c:pt>
                <c:pt idx="1419">
                  <c:v>84.607066000000003</c:v>
                </c:pt>
                <c:pt idx="1420">
                  <c:v>84.572029999999998</c:v>
                </c:pt>
                <c:pt idx="1421">
                  <c:v>84.553860999999998</c:v>
                </c:pt>
                <c:pt idx="1422">
                  <c:v>84.551570999999996</c:v>
                </c:pt>
                <c:pt idx="1423">
                  <c:v>84.552308999999994</c:v>
                </c:pt>
                <c:pt idx="1424">
                  <c:v>84.544910999999999</c:v>
                </c:pt>
                <c:pt idx="1425">
                  <c:v>84.526019000000005</c:v>
                </c:pt>
                <c:pt idx="1426">
                  <c:v>84.499264999999994</c:v>
                </c:pt>
                <c:pt idx="1427">
                  <c:v>84.475808000000001</c:v>
                </c:pt>
                <c:pt idx="1428">
                  <c:v>84.471956000000006</c:v>
                </c:pt>
                <c:pt idx="1429">
                  <c:v>84.496364</c:v>
                </c:pt>
                <c:pt idx="1430">
                  <c:v>84.537672000000001</c:v>
                </c:pt>
                <c:pt idx="1431">
                  <c:v>84.570741999999996</c:v>
                </c:pt>
                <c:pt idx="1432">
                  <c:v>84.576814999999996</c:v>
                </c:pt>
                <c:pt idx="1433">
                  <c:v>84.554277999999996</c:v>
                </c:pt>
                <c:pt idx="1434">
                  <c:v>84.513604000000001</c:v>
                </c:pt>
                <c:pt idx="1435">
                  <c:v>84.472178999999997</c:v>
                </c:pt>
                <c:pt idx="1436">
                  <c:v>84.452188000000007</c:v>
                </c:pt>
                <c:pt idx="1437">
                  <c:v>84.466381999999996</c:v>
                </c:pt>
                <c:pt idx="1438">
                  <c:v>84.498042999999996</c:v>
                </c:pt>
                <c:pt idx="1439">
                  <c:v>84.509338</c:v>
                </c:pt>
                <c:pt idx="1440">
                  <c:v>84.482472000000001</c:v>
                </c:pt>
                <c:pt idx="1441">
                  <c:v>84.442029000000005</c:v>
                </c:pt>
                <c:pt idx="1442">
                  <c:v>84.422577000000004</c:v>
                </c:pt>
                <c:pt idx="1443">
                  <c:v>84.425004000000001</c:v>
                </c:pt>
                <c:pt idx="1444">
                  <c:v>84.423416000000003</c:v>
                </c:pt>
                <c:pt idx="1445">
                  <c:v>84.407123999999996</c:v>
                </c:pt>
                <c:pt idx="1446">
                  <c:v>84.392246</c:v>
                </c:pt>
                <c:pt idx="1447">
                  <c:v>84.393584000000004</c:v>
                </c:pt>
                <c:pt idx="1448">
                  <c:v>84.409170000000003</c:v>
                </c:pt>
                <c:pt idx="1449">
                  <c:v>84.435057</c:v>
                </c:pt>
                <c:pt idx="1450">
                  <c:v>84.470388</c:v>
                </c:pt>
                <c:pt idx="1451">
                  <c:v>84.500314000000003</c:v>
                </c:pt>
                <c:pt idx="1452">
                  <c:v>84.498658000000006</c:v>
                </c:pt>
                <c:pt idx="1453">
                  <c:v>84.460863000000003</c:v>
                </c:pt>
                <c:pt idx="1454">
                  <c:v>84.413708999999997</c:v>
                </c:pt>
                <c:pt idx="1455">
                  <c:v>84.379178999999993</c:v>
                </c:pt>
                <c:pt idx="1456">
                  <c:v>84.350048999999999</c:v>
                </c:pt>
                <c:pt idx="1457">
                  <c:v>84.317482999999996</c:v>
                </c:pt>
                <c:pt idx="1458">
                  <c:v>84.299503000000001</c:v>
                </c:pt>
                <c:pt idx="1459">
                  <c:v>84.316203000000002</c:v>
                </c:pt>
                <c:pt idx="1460">
                  <c:v>84.351534000000001</c:v>
                </c:pt>
                <c:pt idx="1461">
                  <c:v>84.367930999999999</c:v>
                </c:pt>
                <c:pt idx="1462">
                  <c:v>84.352344000000002</c:v>
                </c:pt>
                <c:pt idx="1463">
                  <c:v>84.323950999999994</c:v>
                </c:pt>
                <c:pt idx="1464">
                  <c:v>84.302848999999995</c:v>
                </c:pt>
                <c:pt idx="1465">
                  <c:v>84.296195999999995</c:v>
                </c:pt>
                <c:pt idx="1466">
                  <c:v>84.312245000000004</c:v>
                </c:pt>
                <c:pt idx="1467">
                  <c:v>84.361275000000006</c:v>
                </c:pt>
                <c:pt idx="1468">
                  <c:v>84.435986999999997</c:v>
                </c:pt>
                <c:pt idx="1469">
                  <c:v>84.506889999999999</c:v>
                </c:pt>
                <c:pt idx="1470">
                  <c:v>84.540344000000005</c:v>
                </c:pt>
                <c:pt idx="1471">
                  <c:v>84.512429999999995</c:v>
                </c:pt>
                <c:pt idx="1472">
                  <c:v>84.415021999999993</c:v>
                </c:pt>
                <c:pt idx="1473">
                  <c:v>84.268929999999997</c:v>
                </c:pt>
                <c:pt idx="1474">
                  <c:v>84.127178999999998</c:v>
                </c:pt>
                <c:pt idx="1475">
                  <c:v>84.042136999999997</c:v>
                </c:pt>
                <c:pt idx="1476">
                  <c:v>84.023910999999998</c:v>
                </c:pt>
                <c:pt idx="1477">
                  <c:v>84.043656999999996</c:v>
                </c:pt>
                <c:pt idx="1478">
                  <c:v>84.073109000000002</c:v>
                </c:pt>
                <c:pt idx="1479">
                  <c:v>84.102024999999998</c:v>
                </c:pt>
                <c:pt idx="1480">
                  <c:v>84.123608000000004</c:v>
                </c:pt>
                <c:pt idx="1481">
                  <c:v>84.131989000000004</c:v>
                </c:pt>
                <c:pt idx="1482">
                  <c:v>84.139058000000006</c:v>
                </c:pt>
                <c:pt idx="1483">
                  <c:v>84.169656000000003</c:v>
                </c:pt>
                <c:pt idx="1484">
                  <c:v>84.230700999999996</c:v>
                </c:pt>
                <c:pt idx="1485">
                  <c:v>84.299726000000007</c:v>
                </c:pt>
                <c:pt idx="1486">
                  <c:v>84.345191999999997</c:v>
                </c:pt>
                <c:pt idx="1487">
                  <c:v>84.343486999999996</c:v>
                </c:pt>
                <c:pt idx="1488">
                  <c:v>84.285659999999993</c:v>
                </c:pt>
                <c:pt idx="1489">
                  <c:v>84.196422999999996</c:v>
                </c:pt>
                <c:pt idx="1490">
                  <c:v>84.140508999999994</c:v>
                </c:pt>
                <c:pt idx="1491">
                  <c:v>84.168346</c:v>
                </c:pt>
                <c:pt idx="1492">
                  <c:v>84.244915000000006</c:v>
                </c:pt>
                <c:pt idx="1493">
                  <c:v>84.272053</c:v>
                </c:pt>
                <c:pt idx="1494">
                  <c:v>84.203726000000003</c:v>
                </c:pt>
                <c:pt idx="1495">
                  <c:v>84.106037000000001</c:v>
                </c:pt>
                <c:pt idx="1496">
                  <c:v>84.076291999999995</c:v>
                </c:pt>
                <c:pt idx="1497">
                  <c:v>84.132450000000006</c:v>
                </c:pt>
                <c:pt idx="1498">
                  <c:v>84.213244000000003</c:v>
                </c:pt>
                <c:pt idx="1499">
                  <c:v>84.262786000000006</c:v>
                </c:pt>
                <c:pt idx="1500">
                  <c:v>84.276933</c:v>
                </c:pt>
                <c:pt idx="1501">
                  <c:v>84.276532000000003</c:v>
                </c:pt>
                <c:pt idx="1502">
                  <c:v>84.274473999999998</c:v>
                </c:pt>
                <c:pt idx="1503">
                  <c:v>84.274214000000001</c:v>
                </c:pt>
                <c:pt idx="1504">
                  <c:v>84.274513999999996</c:v>
                </c:pt>
                <c:pt idx="1505">
                  <c:v>84.269169000000005</c:v>
                </c:pt>
                <c:pt idx="1506">
                  <c:v>84.257384999999999</c:v>
                </c:pt>
                <c:pt idx="1507">
                  <c:v>84.252891000000005</c:v>
                </c:pt>
                <c:pt idx="1508">
                  <c:v>84.266113000000004</c:v>
                </c:pt>
                <c:pt idx="1509">
                  <c:v>84.281478000000007</c:v>
                </c:pt>
                <c:pt idx="1510">
                  <c:v>84.272377000000006</c:v>
                </c:pt>
                <c:pt idx="1511">
                  <c:v>84.234994999999998</c:v>
                </c:pt>
                <c:pt idx="1512">
                  <c:v>84.184582000000006</c:v>
                </c:pt>
                <c:pt idx="1513">
                  <c:v>84.119907999999995</c:v>
                </c:pt>
                <c:pt idx="1514">
                  <c:v>84.020696999999998</c:v>
                </c:pt>
                <c:pt idx="1515">
                  <c:v>83.891833000000005</c:v>
                </c:pt>
                <c:pt idx="1516">
                  <c:v>83.785472999999996</c:v>
                </c:pt>
                <c:pt idx="1517">
                  <c:v>83.755651</c:v>
                </c:pt>
                <c:pt idx="1518">
                  <c:v>83.796903999999998</c:v>
                </c:pt>
                <c:pt idx="1519">
                  <c:v>83.846597000000003</c:v>
                </c:pt>
                <c:pt idx="1520">
                  <c:v>83.853465</c:v>
                </c:pt>
                <c:pt idx="1521">
                  <c:v>83.833281999999997</c:v>
                </c:pt>
                <c:pt idx="1522">
                  <c:v>83.845864000000006</c:v>
                </c:pt>
                <c:pt idx="1523">
                  <c:v>83.91995</c:v>
                </c:pt>
                <c:pt idx="1524">
                  <c:v>84.015870000000007</c:v>
                </c:pt>
                <c:pt idx="1525">
                  <c:v>84.070261000000002</c:v>
                </c:pt>
                <c:pt idx="1526">
                  <c:v>84.063703000000004</c:v>
                </c:pt>
                <c:pt idx="1527">
                  <c:v>84.025593000000001</c:v>
                </c:pt>
                <c:pt idx="1528">
                  <c:v>83.981925000000004</c:v>
                </c:pt>
                <c:pt idx="1529">
                  <c:v>83.929765000000003</c:v>
                </c:pt>
                <c:pt idx="1530">
                  <c:v>83.868615000000005</c:v>
                </c:pt>
                <c:pt idx="1531">
                  <c:v>83.823171000000002</c:v>
                </c:pt>
                <c:pt idx="1532">
                  <c:v>83.812657000000002</c:v>
                </c:pt>
                <c:pt idx="1533">
                  <c:v>83.819796999999994</c:v>
                </c:pt>
                <c:pt idx="1534">
                  <c:v>83.815196999999998</c:v>
                </c:pt>
                <c:pt idx="1535">
                  <c:v>83.798098999999993</c:v>
                </c:pt>
                <c:pt idx="1536">
                  <c:v>83.789253000000002</c:v>
                </c:pt>
                <c:pt idx="1537">
                  <c:v>83.795597000000001</c:v>
                </c:pt>
                <c:pt idx="1538">
                  <c:v>83.806144000000003</c:v>
                </c:pt>
                <c:pt idx="1539">
                  <c:v>83.813022000000004</c:v>
                </c:pt>
                <c:pt idx="1540">
                  <c:v>83.811877999999993</c:v>
                </c:pt>
                <c:pt idx="1541">
                  <c:v>83.790546000000006</c:v>
                </c:pt>
                <c:pt idx="1542">
                  <c:v>83.744990000000001</c:v>
                </c:pt>
                <c:pt idx="1543">
                  <c:v>83.700450000000004</c:v>
                </c:pt>
                <c:pt idx="1544">
                  <c:v>83.686750000000004</c:v>
                </c:pt>
                <c:pt idx="1545">
                  <c:v>83.694263000000007</c:v>
                </c:pt>
                <c:pt idx="1546">
                  <c:v>83.685750999999996</c:v>
                </c:pt>
                <c:pt idx="1547">
                  <c:v>83.653910999999994</c:v>
                </c:pt>
                <c:pt idx="1548">
                  <c:v>83.634501</c:v>
                </c:pt>
                <c:pt idx="1549">
                  <c:v>83.652671999999995</c:v>
                </c:pt>
                <c:pt idx="1550">
                  <c:v>83.687644000000006</c:v>
                </c:pt>
                <c:pt idx="1551">
                  <c:v>83.705139000000003</c:v>
                </c:pt>
                <c:pt idx="1552">
                  <c:v>83.697215</c:v>
                </c:pt>
                <c:pt idx="1553">
                  <c:v>83.671964000000003</c:v>
                </c:pt>
                <c:pt idx="1554">
                  <c:v>83.630022999999994</c:v>
                </c:pt>
                <c:pt idx="1555">
                  <c:v>83.576233000000002</c:v>
                </c:pt>
                <c:pt idx="1556">
                  <c:v>83.536634000000006</c:v>
                </c:pt>
                <c:pt idx="1557">
                  <c:v>83.536844000000002</c:v>
                </c:pt>
                <c:pt idx="1558">
                  <c:v>83.570599000000001</c:v>
                </c:pt>
                <c:pt idx="1559">
                  <c:v>83.608810000000005</c:v>
                </c:pt>
                <c:pt idx="1560">
                  <c:v>83.632262999999995</c:v>
                </c:pt>
                <c:pt idx="1561">
                  <c:v>83.638833000000005</c:v>
                </c:pt>
                <c:pt idx="1562">
                  <c:v>83.627382999999995</c:v>
                </c:pt>
                <c:pt idx="1563">
                  <c:v>83.595996999999997</c:v>
                </c:pt>
                <c:pt idx="1564">
                  <c:v>83.553638000000007</c:v>
                </c:pt>
                <c:pt idx="1565">
                  <c:v>83.515844000000001</c:v>
                </c:pt>
                <c:pt idx="1566">
                  <c:v>83.489295999999996</c:v>
                </c:pt>
                <c:pt idx="1567">
                  <c:v>83.473956000000001</c:v>
                </c:pt>
                <c:pt idx="1568">
                  <c:v>83.477478000000005</c:v>
                </c:pt>
                <c:pt idx="1569">
                  <c:v>83.511092000000005</c:v>
                </c:pt>
                <c:pt idx="1570">
                  <c:v>83.568725000000001</c:v>
                </c:pt>
                <c:pt idx="1571">
                  <c:v>83.622753000000003</c:v>
                </c:pt>
                <c:pt idx="1572">
                  <c:v>83.645111</c:v>
                </c:pt>
                <c:pt idx="1573">
                  <c:v>83.627376999999996</c:v>
                </c:pt>
                <c:pt idx="1574">
                  <c:v>83.582082</c:v>
                </c:pt>
                <c:pt idx="1575">
                  <c:v>83.533663000000004</c:v>
                </c:pt>
                <c:pt idx="1576">
                  <c:v>83.505657999999997</c:v>
                </c:pt>
                <c:pt idx="1577">
                  <c:v>83.504375999999993</c:v>
                </c:pt>
                <c:pt idx="1578">
                  <c:v>83.512454000000005</c:v>
                </c:pt>
                <c:pt idx="1579">
                  <c:v>83.506715</c:v>
                </c:pt>
                <c:pt idx="1580">
                  <c:v>83.483480999999998</c:v>
                </c:pt>
                <c:pt idx="1581">
                  <c:v>83.458523</c:v>
                </c:pt>
                <c:pt idx="1582">
                  <c:v>83.442567999999994</c:v>
                </c:pt>
                <c:pt idx="1583">
                  <c:v>83.428791000000004</c:v>
                </c:pt>
                <c:pt idx="1584">
                  <c:v>83.408734999999993</c:v>
                </c:pt>
                <c:pt idx="1585">
                  <c:v>83.390023999999997</c:v>
                </c:pt>
                <c:pt idx="1586">
                  <c:v>83.389055999999997</c:v>
                </c:pt>
                <c:pt idx="1587">
                  <c:v>83.410008000000005</c:v>
                </c:pt>
                <c:pt idx="1588">
                  <c:v>83.438523000000004</c:v>
                </c:pt>
                <c:pt idx="1589">
                  <c:v>83.455962</c:v>
                </c:pt>
                <c:pt idx="1590">
                  <c:v>83.455956</c:v>
                </c:pt>
                <c:pt idx="1591">
                  <c:v>83.447149999999993</c:v>
                </c:pt>
                <c:pt idx="1592">
                  <c:v>83.442732000000007</c:v>
                </c:pt>
                <c:pt idx="1593">
                  <c:v>83.447989000000007</c:v>
                </c:pt>
                <c:pt idx="1594">
                  <c:v>83.457162999999994</c:v>
                </c:pt>
                <c:pt idx="1595">
                  <c:v>83.462012999999999</c:v>
                </c:pt>
                <c:pt idx="1596">
                  <c:v>83.462120999999996</c:v>
                </c:pt>
                <c:pt idx="1597">
                  <c:v>83.464948000000007</c:v>
                </c:pt>
                <c:pt idx="1598">
                  <c:v>83.476455999999999</c:v>
                </c:pt>
                <c:pt idx="1599">
                  <c:v>83.494512</c:v>
                </c:pt>
                <c:pt idx="1600">
                  <c:v>83.512236999999999</c:v>
                </c:pt>
                <c:pt idx="1601">
                  <c:v>83.525308999999993</c:v>
                </c:pt>
                <c:pt idx="1602">
                  <c:v>83.534042999999997</c:v>
                </c:pt>
                <c:pt idx="1603">
                  <c:v>83.539586</c:v>
                </c:pt>
                <c:pt idx="1604">
                  <c:v>83.540763999999996</c:v>
                </c:pt>
                <c:pt idx="1605">
                  <c:v>83.535954000000004</c:v>
                </c:pt>
                <c:pt idx="1606">
                  <c:v>83.527064999999993</c:v>
                </c:pt>
                <c:pt idx="1607">
                  <c:v>83.519368999999998</c:v>
                </c:pt>
                <c:pt idx="1608">
                  <c:v>83.515991</c:v>
                </c:pt>
                <c:pt idx="1609">
                  <c:v>83.514579999999995</c:v>
                </c:pt>
                <c:pt idx="1610">
                  <c:v>83.512977000000006</c:v>
                </c:pt>
                <c:pt idx="1611">
                  <c:v>83.517169999999993</c:v>
                </c:pt>
                <c:pt idx="1612">
                  <c:v>83.537942000000001</c:v>
                </c:pt>
                <c:pt idx="1613">
                  <c:v>83.577023999999994</c:v>
                </c:pt>
                <c:pt idx="1614">
                  <c:v>83.620935000000003</c:v>
                </c:pt>
                <c:pt idx="1615">
                  <c:v>83.652467000000001</c:v>
                </c:pt>
                <c:pt idx="1616">
                  <c:v>83.665650999999997</c:v>
                </c:pt>
                <c:pt idx="1617">
                  <c:v>83.665137999999999</c:v>
                </c:pt>
                <c:pt idx="1618">
                  <c:v>83.653895000000006</c:v>
                </c:pt>
                <c:pt idx="1619">
                  <c:v>83.629195999999993</c:v>
                </c:pt>
                <c:pt idx="1620">
                  <c:v>83.591504</c:v>
                </c:pt>
                <c:pt idx="1621">
                  <c:v>83.549587000000002</c:v>
                </c:pt>
                <c:pt idx="1622">
                  <c:v>83.512662000000006</c:v>
                </c:pt>
                <c:pt idx="1623">
                  <c:v>83.484791000000001</c:v>
                </c:pt>
                <c:pt idx="1624">
                  <c:v>83.475437999999997</c:v>
                </c:pt>
                <c:pt idx="1625">
                  <c:v>83.503299999999996</c:v>
                </c:pt>
                <c:pt idx="1626">
                  <c:v>83.572142999999997</c:v>
                </c:pt>
                <c:pt idx="1627">
                  <c:v>83.645936000000006</c:v>
                </c:pt>
                <c:pt idx="1628">
                  <c:v>83.673803000000007</c:v>
                </c:pt>
                <c:pt idx="1629">
                  <c:v>83.652698000000001</c:v>
                </c:pt>
                <c:pt idx="1630">
                  <c:v>83.642010999999997</c:v>
                </c:pt>
                <c:pt idx="1631">
                  <c:v>83.693081000000006</c:v>
                </c:pt>
                <c:pt idx="1632">
                  <c:v>83.777275000000003</c:v>
                </c:pt>
                <c:pt idx="1633">
                  <c:v>83.809135999999995</c:v>
                </c:pt>
                <c:pt idx="1634">
                  <c:v>83.736414999999994</c:v>
                </c:pt>
                <c:pt idx="1635">
                  <c:v>83.588803999999996</c:v>
                </c:pt>
                <c:pt idx="1636">
                  <c:v>83.459277999999998</c:v>
                </c:pt>
                <c:pt idx="1637">
                  <c:v>83.452826000000002</c:v>
                </c:pt>
                <c:pt idx="1638">
                  <c:v>83.608967000000007</c:v>
                </c:pt>
                <c:pt idx="1639">
                  <c:v>83.857000999999997</c:v>
                </c:pt>
                <c:pt idx="1640">
                  <c:v>84.050000999999995</c:v>
                </c:pt>
                <c:pt idx="1641">
                  <c:v>84.069151000000005</c:v>
                </c:pt>
                <c:pt idx="1642">
                  <c:v>83.927064999999999</c:v>
                </c:pt>
                <c:pt idx="1643">
                  <c:v>83.731102000000007</c:v>
                </c:pt>
                <c:pt idx="1644">
                  <c:v>83.589639000000005</c:v>
                </c:pt>
                <c:pt idx="1645">
                  <c:v>83.550562999999997</c:v>
                </c:pt>
                <c:pt idx="1646">
                  <c:v>83.592770000000002</c:v>
                </c:pt>
                <c:pt idx="1647">
                  <c:v>83.663236999999995</c:v>
                </c:pt>
                <c:pt idx="1648">
                  <c:v>83.703304000000003</c:v>
                </c:pt>
                <c:pt idx="1649">
                  <c:v>83.705524999999994</c:v>
                </c:pt>
                <c:pt idx="1650">
                  <c:v>83.703433000000004</c:v>
                </c:pt>
                <c:pt idx="1651">
                  <c:v>83.719633000000002</c:v>
                </c:pt>
                <c:pt idx="1652">
                  <c:v>83.752538999999999</c:v>
                </c:pt>
                <c:pt idx="1653">
                  <c:v>83.766571999999996</c:v>
                </c:pt>
                <c:pt idx="1654">
                  <c:v>83.740745000000004</c:v>
                </c:pt>
                <c:pt idx="1655">
                  <c:v>83.685528000000005</c:v>
                </c:pt>
                <c:pt idx="1656">
                  <c:v>83.652133000000006</c:v>
                </c:pt>
                <c:pt idx="1657">
                  <c:v>83.680830999999998</c:v>
                </c:pt>
                <c:pt idx="1658">
                  <c:v>83.737387999999996</c:v>
                </c:pt>
                <c:pt idx="1659">
                  <c:v>83.776848000000001</c:v>
                </c:pt>
                <c:pt idx="1660">
                  <c:v>83.777856999999997</c:v>
                </c:pt>
                <c:pt idx="1661">
                  <c:v>83.755127999999999</c:v>
                </c:pt>
                <c:pt idx="1662">
                  <c:v>83.727425999999994</c:v>
                </c:pt>
                <c:pt idx="1663">
                  <c:v>83.71311</c:v>
                </c:pt>
                <c:pt idx="1664">
                  <c:v>83.715933000000007</c:v>
                </c:pt>
                <c:pt idx="1665">
                  <c:v>83.722077999999996</c:v>
                </c:pt>
                <c:pt idx="1666">
                  <c:v>83.708811999999995</c:v>
                </c:pt>
                <c:pt idx="1667">
                  <c:v>83.682506000000004</c:v>
                </c:pt>
                <c:pt idx="1668">
                  <c:v>83.665136000000004</c:v>
                </c:pt>
                <c:pt idx="1669">
                  <c:v>83.671878000000007</c:v>
                </c:pt>
                <c:pt idx="1670">
                  <c:v>83.691505000000006</c:v>
                </c:pt>
                <c:pt idx="1671">
                  <c:v>83.700622999999993</c:v>
                </c:pt>
                <c:pt idx="1672">
                  <c:v>83.706855000000004</c:v>
                </c:pt>
                <c:pt idx="1673">
                  <c:v>83.710192000000006</c:v>
                </c:pt>
                <c:pt idx="1674">
                  <c:v>83.717229000000003</c:v>
                </c:pt>
                <c:pt idx="1675">
                  <c:v>83.726264</c:v>
                </c:pt>
                <c:pt idx="1676">
                  <c:v>83.748855000000006</c:v>
                </c:pt>
                <c:pt idx="1677">
                  <c:v>83.790533999999994</c:v>
                </c:pt>
                <c:pt idx="1678">
                  <c:v>83.828981999999996</c:v>
                </c:pt>
                <c:pt idx="1679">
                  <c:v>83.844102000000007</c:v>
                </c:pt>
                <c:pt idx="1680">
                  <c:v>83.829069000000004</c:v>
                </c:pt>
                <c:pt idx="1681">
                  <c:v>83.800708999999998</c:v>
                </c:pt>
                <c:pt idx="1682">
                  <c:v>83.766889000000006</c:v>
                </c:pt>
                <c:pt idx="1683">
                  <c:v>83.735557999999997</c:v>
                </c:pt>
                <c:pt idx="1684">
                  <c:v>83.718395000000001</c:v>
                </c:pt>
                <c:pt idx="1685">
                  <c:v>83.727722</c:v>
                </c:pt>
                <c:pt idx="1686">
                  <c:v>83.761870000000002</c:v>
                </c:pt>
                <c:pt idx="1687">
                  <c:v>83.803531000000007</c:v>
                </c:pt>
                <c:pt idx="1688">
                  <c:v>83.842068999999995</c:v>
                </c:pt>
                <c:pt idx="1689">
                  <c:v>83.873875999999996</c:v>
                </c:pt>
                <c:pt idx="1690">
                  <c:v>83.896400999999997</c:v>
                </c:pt>
                <c:pt idx="1691">
                  <c:v>83.892568999999995</c:v>
                </c:pt>
                <c:pt idx="1692">
                  <c:v>83.852552000000003</c:v>
                </c:pt>
                <c:pt idx="1693">
                  <c:v>83.786057</c:v>
                </c:pt>
                <c:pt idx="1694">
                  <c:v>83.726759999999999</c:v>
                </c:pt>
                <c:pt idx="1695">
                  <c:v>83.704481000000001</c:v>
                </c:pt>
                <c:pt idx="1696">
                  <c:v>83.723498000000006</c:v>
                </c:pt>
                <c:pt idx="1697">
                  <c:v>83.755334000000005</c:v>
                </c:pt>
                <c:pt idx="1698">
                  <c:v>83.761003000000002</c:v>
                </c:pt>
                <c:pt idx="1699">
                  <c:v>83.722284000000002</c:v>
                </c:pt>
                <c:pt idx="1700">
                  <c:v>83.662132999999997</c:v>
                </c:pt>
                <c:pt idx="1701">
                  <c:v>83.625343000000001</c:v>
                </c:pt>
                <c:pt idx="1702">
                  <c:v>83.642291</c:v>
                </c:pt>
                <c:pt idx="1703">
                  <c:v>83.698746999999997</c:v>
                </c:pt>
                <c:pt idx="1704">
                  <c:v>83.750701000000007</c:v>
                </c:pt>
                <c:pt idx="1705">
                  <c:v>83.757093999999995</c:v>
                </c:pt>
                <c:pt idx="1706">
                  <c:v>83.715219000000005</c:v>
                </c:pt>
                <c:pt idx="1707">
                  <c:v>83.653893999999994</c:v>
                </c:pt>
                <c:pt idx="1708">
                  <c:v>83.604866999999999</c:v>
                </c:pt>
                <c:pt idx="1709">
                  <c:v>83.570335</c:v>
                </c:pt>
                <c:pt idx="1710">
                  <c:v>83.530901</c:v>
                </c:pt>
                <c:pt idx="1711">
                  <c:v>83.478697999999994</c:v>
                </c:pt>
                <c:pt idx="1712">
                  <c:v>83.439456000000007</c:v>
                </c:pt>
                <c:pt idx="1713">
                  <c:v>83.448239000000001</c:v>
                </c:pt>
                <c:pt idx="1714">
                  <c:v>83.506107</c:v>
                </c:pt>
                <c:pt idx="1715">
                  <c:v>83.569950000000006</c:v>
                </c:pt>
                <c:pt idx="1716">
                  <c:v>83.590602000000004</c:v>
                </c:pt>
                <c:pt idx="1717">
                  <c:v>83.557018999999997</c:v>
                </c:pt>
                <c:pt idx="1718">
                  <c:v>83.498334999999997</c:v>
                </c:pt>
                <c:pt idx="1719">
                  <c:v>83.451661000000001</c:v>
                </c:pt>
                <c:pt idx="1720">
                  <c:v>83.431759999999997</c:v>
                </c:pt>
                <c:pt idx="1721">
                  <c:v>83.428140999999997</c:v>
                </c:pt>
                <c:pt idx="1722">
                  <c:v>83.419434999999993</c:v>
                </c:pt>
                <c:pt idx="1723">
                  <c:v>83.393265</c:v>
                </c:pt>
                <c:pt idx="1724">
                  <c:v>83.358705</c:v>
                </c:pt>
                <c:pt idx="1725">
                  <c:v>83.342252999999999</c:v>
                </c:pt>
                <c:pt idx="1726">
                  <c:v>83.364382000000006</c:v>
                </c:pt>
                <c:pt idx="1727">
                  <c:v>83.416331999999997</c:v>
                </c:pt>
                <c:pt idx="1728">
                  <c:v>83.462969000000001</c:v>
                </c:pt>
                <c:pt idx="1729">
                  <c:v>83.468356</c:v>
                </c:pt>
                <c:pt idx="1730">
                  <c:v>83.419077000000001</c:v>
                </c:pt>
                <c:pt idx="1731">
                  <c:v>83.330274000000003</c:v>
                </c:pt>
                <c:pt idx="1732">
                  <c:v>83.239559</c:v>
                </c:pt>
                <c:pt idx="1733">
                  <c:v>83.189774999999997</c:v>
                </c:pt>
                <c:pt idx="1734">
                  <c:v>83.201559000000003</c:v>
                </c:pt>
                <c:pt idx="1735">
                  <c:v>83.253973999999999</c:v>
                </c:pt>
                <c:pt idx="1736">
                  <c:v>83.299931000000001</c:v>
                </c:pt>
                <c:pt idx="1737">
                  <c:v>83.305604000000002</c:v>
                </c:pt>
                <c:pt idx="1738">
                  <c:v>83.272113000000004</c:v>
                </c:pt>
                <c:pt idx="1739">
                  <c:v>83.221367000000001</c:v>
                </c:pt>
                <c:pt idx="1740">
                  <c:v>83.175538000000003</c:v>
                </c:pt>
                <c:pt idx="1741">
                  <c:v>83.152154999999993</c:v>
                </c:pt>
                <c:pt idx="1742">
                  <c:v>83.160191999999995</c:v>
                </c:pt>
                <c:pt idx="1743">
                  <c:v>83.188513999999998</c:v>
                </c:pt>
                <c:pt idx="1744">
                  <c:v>83.207035000000005</c:v>
                </c:pt>
                <c:pt idx="1745">
                  <c:v>83.196472</c:v>
                </c:pt>
                <c:pt idx="1746">
                  <c:v>83.170883000000003</c:v>
                </c:pt>
                <c:pt idx="1747">
                  <c:v>83.160908000000006</c:v>
                </c:pt>
                <c:pt idx="1748">
                  <c:v>83.179851999999997</c:v>
                </c:pt>
                <c:pt idx="1749">
                  <c:v>83.217040999999995</c:v>
                </c:pt>
                <c:pt idx="1750">
                  <c:v>83.256095000000002</c:v>
                </c:pt>
                <c:pt idx="1751">
                  <c:v>83.282604000000006</c:v>
                </c:pt>
                <c:pt idx="1752">
                  <c:v>83.279640000000001</c:v>
                </c:pt>
                <c:pt idx="1753">
                  <c:v>83.235082000000006</c:v>
                </c:pt>
                <c:pt idx="1754">
                  <c:v>83.158140000000003</c:v>
                </c:pt>
                <c:pt idx="1755">
                  <c:v>83.077444999999997</c:v>
                </c:pt>
                <c:pt idx="1756">
                  <c:v>83.019347999999994</c:v>
                </c:pt>
                <c:pt idx="1757">
                  <c:v>82.993326999999994</c:v>
                </c:pt>
                <c:pt idx="1758">
                  <c:v>82.994258000000002</c:v>
                </c:pt>
                <c:pt idx="1759">
                  <c:v>83.004168000000007</c:v>
                </c:pt>
                <c:pt idx="1760">
                  <c:v>82.994816</c:v>
                </c:pt>
                <c:pt idx="1761">
                  <c:v>82.949539000000001</c:v>
                </c:pt>
                <c:pt idx="1762">
                  <c:v>82.888923000000005</c:v>
                </c:pt>
                <c:pt idx="1763">
                  <c:v>82.858739999999997</c:v>
                </c:pt>
                <c:pt idx="1764">
                  <c:v>82.881826000000004</c:v>
                </c:pt>
                <c:pt idx="1765">
                  <c:v>82.932514999999995</c:v>
                </c:pt>
                <c:pt idx="1766">
                  <c:v>82.966994999999997</c:v>
                </c:pt>
                <c:pt idx="1767">
                  <c:v>82.969065000000001</c:v>
                </c:pt>
                <c:pt idx="1768">
                  <c:v>82.956844000000004</c:v>
                </c:pt>
                <c:pt idx="1769">
                  <c:v>82.951800000000006</c:v>
                </c:pt>
                <c:pt idx="1770">
                  <c:v>82.952619999999996</c:v>
                </c:pt>
                <c:pt idx="1771">
                  <c:v>82.939995999999994</c:v>
                </c:pt>
                <c:pt idx="1772">
                  <c:v>82.903675000000007</c:v>
                </c:pt>
                <c:pt idx="1773">
                  <c:v>82.863433000000001</c:v>
                </c:pt>
                <c:pt idx="1774">
                  <c:v>82.856926999999999</c:v>
                </c:pt>
                <c:pt idx="1775">
                  <c:v>82.898818000000006</c:v>
                </c:pt>
                <c:pt idx="1776">
                  <c:v>82.957440000000005</c:v>
                </c:pt>
                <c:pt idx="1777">
                  <c:v>82.988038000000003</c:v>
                </c:pt>
                <c:pt idx="1778">
                  <c:v>82.987397000000001</c:v>
                </c:pt>
                <c:pt idx="1779">
                  <c:v>82.995305999999999</c:v>
                </c:pt>
                <c:pt idx="1780">
                  <c:v>83.036745999999994</c:v>
                </c:pt>
                <c:pt idx="1781">
                  <c:v>83.083845999999994</c:v>
                </c:pt>
                <c:pt idx="1782">
                  <c:v>83.088435000000004</c:v>
                </c:pt>
                <c:pt idx="1783">
                  <c:v>83.035960000000003</c:v>
                </c:pt>
                <c:pt idx="1784">
                  <c:v>82.952504000000005</c:v>
                </c:pt>
                <c:pt idx="1785">
                  <c:v>82.872016000000002</c:v>
                </c:pt>
                <c:pt idx="1786">
                  <c:v>82.816564</c:v>
                </c:pt>
                <c:pt idx="1787">
                  <c:v>82.798800999999997</c:v>
                </c:pt>
                <c:pt idx="1788">
                  <c:v>82.818804</c:v>
                </c:pt>
                <c:pt idx="1789">
                  <c:v>82.856898000000001</c:v>
                </c:pt>
                <c:pt idx="1790">
                  <c:v>82.886632000000006</c:v>
                </c:pt>
                <c:pt idx="1791">
                  <c:v>82.900231000000005</c:v>
                </c:pt>
                <c:pt idx="1792">
                  <c:v>82.912254000000004</c:v>
                </c:pt>
                <c:pt idx="1793">
                  <c:v>82.934546999999995</c:v>
                </c:pt>
                <c:pt idx="1794">
                  <c:v>82.956243999999998</c:v>
                </c:pt>
                <c:pt idx="1795">
                  <c:v>82.954992000000004</c:v>
                </c:pt>
                <c:pt idx="1796">
                  <c:v>82.925268000000003</c:v>
                </c:pt>
                <c:pt idx="1797">
                  <c:v>82.890012999999996</c:v>
                </c:pt>
                <c:pt idx="1798">
                  <c:v>82.882238999999998</c:v>
                </c:pt>
                <c:pt idx="1799">
                  <c:v>82.916137000000006</c:v>
                </c:pt>
                <c:pt idx="1800">
                  <c:v>82.977534000000006</c:v>
                </c:pt>
                <c:pt idx="1801">
                  <c:v>83.041567999999998</c:v>
                </c:pt>
                <c:pt idx="1802">
                  <c:v>83.091487000000001</c:v>
                </c:pt>
                <c:pt idx="1803">
                  <c:v>83.116220999999996</c:v>
                </c:pt>
                <c:pt idx="1804">
                  <c:v>83.104366999999996</c:v>
                </c:pt>
                <c:pt idx="1805">
                  <c:v>83.058238000000003</c:v>
                </c:pt>
                <c:pt idx="1806">
                  <c:v>83.007362999999998</c:v>
                </c:pt>
                <c:pt idx="1807">
                  <c:v>82.984099000000001</c:v>
                </c:pt>
                <c:pt idx="1808">
                  <c:v>82.981160000000003</c:v>
                </c:pt>
                <c:pt idx="1809">
                  <c:v>82.957241999999994</c:v>
                </c:pt>
                <c:pt idx="1810">
                  <c:v>82.896361999999996</c:v>
                </c:pt>
                <c:pt idx="1811">
                  <c:v>82.840209999999999</c:v>
                </c:pt>
                <c:pt idx="1812">
                  <c:v>82.841301000000001</c:v>
                </c:pt>
                <c:pt idx="1813">
                  <c:v>82.893960000000007</c:v>
                </c:pt>
                <c:pt idx="1814">
                  <c:v>82.931372999999994</c:v>
                </c:pt>
                <c:pt idx="1815">
                  <c:v>82.888593999999998</c:v>
                </c:pt>
                <c:pt idx="1816">
                  <c:v>82.760743000000005</c:v>
                </c:pt>
                <c:pt idx="1817">
                  <c:v>82.606470999999999</c:v>
                </c:pt>
                <c:pt idx="1818">
                  <c:v>82.504091000000003</c:v>
                </c:pt>
                <c:pt idx="1819">
                  <c:v>82.493598000000006</c:v>
                </c:pt>
                <c:pt idx="1820">
                  <c:v>82.545299999999997</c:v>
                </c:pt>
                <c:pt idx="1821">
                  <c:v>82.590511000000006</c:v>
                </c:pt>
                <c:pt idx="1822">
                  <c:v>82.588060999999996</c:v>
                </c:pt>
                <c:pt idx="1823">
                  <c:v>82.555638000000002</c:v>
                </c:pt>
                <c:pt idx="1824">
                  <c:v>82.541931000000005</c:v>
                </c:pt>
                <c:pt idx="1825">
                  <c:v>82.582991000000007</c:v>
                </c:pt>
                <c:pt idx="1826">
                  <c:v>82.683274999999995</c:v>
                </c:pt>
                <c:pt idx="1827">
                  <c:v>82.811345000000003</c:v>
                </c:pt>
                <c:pt idx="1828">
                  <c:v>82.904031000000003</c:v>
                </c:pt>
                <c:pt idx="1829">
                  <c:v>82.904617000000002</c:v>
                </c:pt>
                <c:pt idx="1830">
                  <c:v>82.819479000000001</c:v>
                </c:pt>
                <c:pt idx="1831">
                  <c:v>82.721159</c:v>
                </c:pt>
                <c:pt idx="1832">
                  <c:v>82.674226000000004</c:v>
                </c:pt>
                <c:pt idx="1833">
                  <c:v>82.672793999999996</c:v>
                </c:pt>
                <c:pt idx="1834">
                  <c:v>82.675343999999996</c:v>
                </c:pt>
                <c:pt idx="1835">
                  <c:v>82.681217000000004</c:v>
                </c:pt>
                <c:pt idx="1836">
                  <c:v>82.732372999999995</c:v>
                </c:pt>
                <c:pt idx="1837">
                  <c:v>82.842634000000004</c:v>
                </c:pt>
                <c:pt idx="1838">
                  <c:v>82.964682999999994</c:v>
                </c:pt>
                <c:pt idx="1839">
                  <c:v>83.03501</c:v>
                </c:pt>
                <c:pt idx="1840">
                  <c:v>83.027811</c:v>
                </c:pt>
                <c:pt idx="1841">
                  <c:v>82.962427000000005</c:v>
                </c:pt>
                <c:pt idx="1842">
                  <c:v>82.881994000000006</c:v>
                </c:pt>
                <c:pt idx="1843">
                  <c:v>82.828005000000005</c:v>
                </c:pt>
                <c:pt idx="1844">
                  <c:v>82.813157000000004</c:v>
                </c:pt>
                <c:pt idx="1845">
                  <c:v>82.818402000000006</c:v>
                </c:pt>
                <c:pt idx="1846">
                  <c:v>82.827454000000003</c:v>
                </c:pt>
                <c:pt idx="1847">
                  <c:v>82.851450999999997</c:v>
                </c:pt>
                <c:pt idx="1848">
                  <c:v>82.900058999999999</c:v>
                </c:pt>
                <c:pt idx="1849">
                  <c:v>82.940550999999999</c:v>
                </c:pt>
                <c:pt idx="1850">
                  <c:v>82.920430999999994</c:v>
                </c:pt>
                <c:pt idx="1851">
                  <c:v>82.835515000000001</c:v>
                </c:pt>
                <c:pt idx="1852">
                  <c:v>82.745506000000006</c:v>
                </c:pt>
                <c:pt idx="1853">
                  <c:v>82.708792000000003</c:v>
                </c:pt>
                <c:pt idx="1854">
                  <c:v>82.726830000000007</c:v>
                </c:pt>
                <c:pt idx="1855">
                  <c:v>82.764245000000003</c:v>
                </c:pt>
                <c:pt idx="1856">
                  <c:v>82.799398999999994</c:v>
                </c:pt>
                <c:pt idx="1857">
                  <c:v>82.835739000000004</c:v>
                </c:pt>
                <c:pt idx="1858">
                  <c:v>82.877707999999998</c:v>
                </c:pt>
                <c:pt idx="1859">
                  <c:v>82.918356000000003</c:v>
                </c:pt>
                <c:pt idx="1860">
                  <c:v>82.950142</c:v>
                </c:pt>
                <c:pt idx="1861">
                  <c:v>82.975828000000007</c:v>
                </c:pt>
                <c:pt idx="1862">
                  <c:v>83.006488000000004</c:v>
                </c:pt>
                <c:pt idx="1863">
                  <c:v>83.050657999999999</c:v>
                </c:pt>
                <c:pt idx="1864">
                  <c:v>83.100838999999993</c:v>
                </c:pt>
                <c:pt idx="1865">
                  <c:v>83.132023000000004</c:v>
                </c:pt>
                <c:pt idx="1866">
                  <c:v>83.125922000000003</c:v>
                </c:pt>
                <c:pt idx="1867">
                  <c:v>83.098916000000003</c:v>
                </c:pt>
                <c:pt idx="1868">
                  <c:v>83.090449000000007</c:v>
                </c:pt>
                <c:pt idx="1869">
                  <c:v>83.117204000000001</c:v>
                </c:pt>
                <c:pt idx="1870">
                  <c:v>83.154287999999994</c:v>
                </c:pt>
                <c:pt idx="1871">
                  <c:v>83.170849000000004</c:v>
                </c:pt>
                <c:pt idx="1872">
                  <c:v>83.169572000000002</c:v>
                </c:pt>
                <c:pt idx="1873">
                  <c:v>83.173877000000005</c:v>
                </c:pt>
                <c:pt idx="1874">
                  <c:v>83.185748000000004</c:v>
                </c:pt>
                <c:pt idx="1875">
                  <c:v>83.181089999999998</c:v>
                </c:pt>
                <c:pt idx="1876">
                  <c:v>83.149235000000004</c:v>
                </c:pt>
                <c:pt idx="1877">
                  <c:v>83.114363999999995</c:v>
                </c:pt>
                <c:pt idx="1878">
                  <c:v>83.105581000000001</c:v>
                </c:pt>
                <c:pt idx="1879">
                  <c:v>83.120462000000003</c:v>
                </c:pt>
                <c:pt idx="1880">
                  <c:v>83.131917999999999</c:v>
                </c:pt>
                <c:pt idx="1881">
                  <c:v>83.121781999999996</c:v>
                </c:pt>
                <c:pt idx="1882">
                  <c:v>83.092511999999999</c:v>
                </c:pt>
                <c:pt idx="1883">
                  <c:v>83.052138999999997</c:v>
                </c:pt>
                <c:pt idx="1884">
                  <c:v>83.007631000000003</c:v>
                </c:pt>
                <c:pt idx="1885">
                  <c:v>82.976224999999999</c:v>
                </c:pt>
                <c:pt idx="1886">
                  <c:v>82.984684999999999</c:v>
                </c:pt>
                <c:pt idx="1887">
                  <c:v>83.042933000000005</c:v>
                </c:pt>
                <c:pt idx="1888">
                  <c:v>83.125134000000003</c:v>
                </c:pt>
                <c:pt idx="1889">
                  <c:v>83.188906000000003</c:v>
                </c:pt>
                <c:pt idx="1890">
                  <c:v>83.212091999999998</c:v>
                </c:pt>
                <c:pt idx="1891">
                  <c:v>83.205927000000003</c:v>
                </c:pt>
                <c:pt idx="1892">
                  <c:v>83.197652000000005</c:v>
                </c:pt>
                <c:pt idx="1893">
                  <c:v>83.207396000000003</c:v>
                </c:pt>
                <c:pt idx="1894">
                  <c:v>83.235443000000004</c:v>
                </c:pt>
                <c:pt idx="1895">
                  <c:v>83.258420000000001</c:v>
                </c:pt>
                <c:pt idx="1896">
                  <c:v>83.239465999999993</c:v>
                </c:pt>
                <c:pt idx="1897">
                  <c:v>83.158299</c:v>
                </c:pt>
                <c:pt idx="1898">
                  <c:v>83.038549000000003</c:v>
                </c:pt>
                <c:pt idx="1899">
                  <c:v>82.936020999999997</c:v>
                </c:pt>
                <c:pt idx="1900">
                  <c:v>82.891547000000003</c:v>
                </c:pt>
                <c:pt idx="1901">
                  <c:v>82.900751</c:v>
                </c:pt>
                <c:pt idx="1902">
                  <c:v>82.934134</c:v>
                </c:pt>
                <c:pt idx="1903">
                  <c:v>82.975609000000006</c:v>
                </c:pt>
                <c:pt idx="1904">
                  <c:v>83.029510000000002</c:v>
                </c:pt>
                <c:pt idx="1905">
                  <c:v>83.095048000000006</c:v>
                </c:pt>
                <c:pt idx="1906">
                  <c:v>83.149714000000003</c:v>
                </c:pt>
                <c:pt idx="1907">
                  <c:v>83.165131000000002</c:v>
                </c:pt>
                <c:pt idx="1908">
                  <c:v>83.135354000000007</c:v>
                </c:pt>
                <c:pt idx="1909">
                  <c:v>83.086995999999999</c:v>
                </c:pt>
                <c:pt idx="1910">
                  <c:v>83.062659999999994</c:v>
                </c:pt>
                <c:pt idx="1911">
                  <c:v>83.088408000000001</c:v>
                </c:pt>
                <c:pt idx="1912">
                  <c:v>83.149849000000003</c:v>
                </c:pt>
                <c:pt idx="1913">
                  <c:v>83.201431999999997</c:v>
                </c:pt>
                <c:pt idx="1914">
                  <c:v>83.203117000000006</c:v>
                </c:pt>
                <c:pt idx="1915">
                  <c:v>83.153030999999999</c:v>
                </c:pt>
                <c:pt idx="1916">
                  <c:v>83.088041000000004</c:v>
                </c:pt>
                <c:pt idx="1917">
                  <c:v>83.053202999999996</c:v>
                </c:pt>
                <c:pt idx="1918">
                  <c:v>83.070121</c:v>
                </c:pt>
                <c:pt idx="1919">
                  <c:v>83.127758999999998</c:v>
                </c:pt>
                <c:pt idx="1920">
                  <c:v>83.197777000000002</c:v>
                </c:pt>
                <c:pt idx="1921">
                  <c:v>83.259033000000002</c:v>
                </c:pt>
                <c:pt idx="1922">
                  <c:v>83.306787999999997</c:v>
                </c:pt>
                <c:pt idx="1923">
                  <c:v>83.339271999999994</c:v>
                </c:pt>
                <c:pt idx="1924">
                  <c:v>83.343528000000006</c:v>
                </c:pt>
                <c:pt idx="1925">
                  <c:v>83.306186999999994</c:v>
                </c:pt>
                <c:pt idx="1926">
                  <c:v>83.238758000000004</c:v>
                </c:pt>
                <c:pt idx="1927">
                  <c:v>83.178157999999996</c:v>
                </c:pt>
                <c:pt idx="1928">
                  <c:v>83.151784000000006</c:v>
                </c:pt>
                <c:pt idx="1929">
                  <c:v>83.151218</c:v>
                </c:pt>
                <c:pt idx="1930">
                  <c:v>83.150751999999997</c:v>
                </c:pt>
                <c:pt idx="1931">
                  <c:v>83.142328000000006</c:v>
                </c:pt>
                <c:pt idx="1932">
                  <c:v>83.139632000000006</c:v>
                </c:pt>
                <c:pt idx="1933">
                  <c:v>83.154043000000001</c:v>
                </c:pt>
                <c:pt idx="1934">
                  <c:v>83.181185999999997</c:v>
                </c:pt>
                <c:pt idx="1935">
                  <c:v>83.209138999999993</c:v>
                </c:pt>
                <c:pt idx="1936">
                  <c:v>83.226898000000006</c:v>
                </c:pt>
                <c:pt idx="1937">
                  <c:v>83.223012999999995</c:v>
                </c:pt>
                <c:pt idx="1938">
                  <c:v>83.187190999999999</c:v>
                </c:pt>
                <c:pt idx="1939">
                  <c:v>83.118658999999994</c:v>
                </c:pt>
                <c:pt idx="1940">
                  <c:v>83.029437999999999</c:v>
                </c:pt>
                <c:pt idx="1941">
                  <c:v>82.939374999999998</c:v>
                </c:pt>
                <c:pt idx="1942">
                  <c:v>82.872038000000003</c:v>
                </c:pt>
                <c:pt idx="1943">
                  <c:v>82.848110000000005</c:v>
                </c:pt>
                <c:pt idx="1944">
                  <c:v>82.866467999999998</c:v>
                </c:pt>
                <c:pt idx="1945">
                  <c:v>82.89246</c:v>
                </c:pt>
                <c:pt idx="1946">
                  <c:v>82.883909000000003</c:v>
                </c:pt>
                <c:pt idx="1947">
                  <c:v>82.838031999999998</c:v>
                </c:pt>
                <c:pt idx="1948">
                  <c:v>82.801422000000002</c:v>
                </c:pt>
                <c:pt idx="1949">
                  <c:v>82.824451999999994</c:v>
                </c:pt>
                <c:pt idx="1950">
                  <c:v>82.912209000000004</c:v>
                </c:pt>
                <c:pt idx="1951">
                  <c:v>83.022009999999995</c:v>
                </c:pt>
                <c:pt idx="1952">
                  <c:v>83.105418999999998</c:v>
                </c:pt>
                <c:pt idx="1953">
                  <c:v>83.145917999999995</c:v>
                </c:pt>
                <c:pt idx="1954">
                  <c:v>83.153343000000007</c:v>
                </c:pt>
                <c:pt idx="1955">
                  <c:v>83.138260000000002</c:v>
                </c:pt>
                <c:pt idx="1956">
                  <c:v>83.102914999999996</c:v>
                </c:pt>
                <c:pt idx="1957">
                  <c:v>83.045614</c:v>
                </c:pt>
                <c:pt idx="1958">
                  <c:v>82.961927000000003</c:v>
                </c:pt>
                <c:pt idx="1959">
                  <c:v>82.848281</c:v>
                </c:pt>
                <c:pt idx="1960">
                  <c:v>82.719050999999993</c:v>
                </c:pt>
                <c:pt idx="1961">
                  <c:v>82.619281999999998</c:v>
                </c:pt>
                <c:pt idx="1962">
                  <c:v>82.601676999999995</c:v>
                </c:pt>
                <c:pt idx="1963">
                  <c:v>82.673002999999994</c:v>
                </c:pt>
                <c:pt idx="1964">
                  <c:v>82.770067999999995</c:v>
                </c:pt>
                <c:pt idx="1965">
                  <c:v>82.820187000000004</c:v>
                </c:pt>
                <c:pt idx="1966">
                  <c:v>82.825252000000006</c:v>
                </c:pt>
                <c:pt idx="1967">
                  <c:v>82.849003999999994</c:v>
                </c:pt>
                <c:pt idx="1968">
                  <c:v>82.916347000000002</c:v>
                </c:pt>
                <c:pt idx="1969">
                  <c:v>82.973708999999999</c:v>
                </c:pt>
                <c:pt idx="1970">
                  <c:v>82.972217000000001</c:v>
                </c:pt>
                <c:pt idx="1971">
                  <c:v>82.943504000000004</c:v>
                </c:pt>
                <c:pt idx="1972">
                  <c:v>82.949859000000004</c:v>
                </c:pt>
                <c:pt idx="1973">
                  <c:v>82.984900999999994</c:v>
                </c:pt>
                <c:pt idx="1974">
                  <c:v>82.980673999999993</c:v>
                </c:pt>
                <c:pt idx="1975">
                  <c:v>82.910166000000004</c:v>
                </c:pt>
                <c:pt idx="1976">
                  <c:v>82.833267000000006</c:v>
                </c:pt>
                <c:pt idx="1977">
                  <c:v>82.822586000000001</c:v>
                </c:pt>
                <c:pt idx="1978">
                  <c:v>82.876041999999998</c:v>
                </c:pt>
                <c:pt idx="1979">
                  <c:v>82.919099000000003</c:v>
                </c:pt>
                <c:pt idx="1980">
                  <c:v>82.874615000000006</c:v>
                </c:pt>
                <c:pt idx="1981">
                  <c:v>82.726375000000004</c:v>
                </c:pt>
                <c:pt idx="1982">
                  <c:v>82.541110000000003</c:v>
                </c:pt>
                <c:pt idx="1983">
                  <c:v>82.433404999999993</c:v>
                </c:pt>
                <c:pt idx="1984">
                  <c:v>82.465259000000003</c:v>
                </c:pt>
                <c:pt idx="1985">
                  <c:v>82.582223999999997</c:v>
                </c:pt>
                <c:pt idx="1986">
                  <c:v>82.678037000000003</c:v>
                </c:pt>
                <c:pt idx="1987">
                  <c:v>82.696202999999997</c:v>
                </c:pt>
                <c:pt idx="1988">
                  <c:v>82.657674999999998</c:v>
                </c:pt>
                <c:pt idx="1989">
                  <c:v>82.612217999999999</c:v>
                </c:pt>
                <c:pt idx="1990">
                  <c:v>82.590902999999997</c:v>
                </c:pt>
                <c:pt idx="1991">
                  <c:v>82.608373999999998</c:v>
                </c:pt>
                <c:pt idx="1992">
                  <c:v>82.671422000000007</c:v>
                </c:pt>
                <c:pt idx="1993">
                  <c:v>82.758246</c:v>
                </c:pt>
                <c:pt idx="1994">
                  <c:v>82.815813000000006</c:v>
                </c:pt>
                <c:pt idx="1995">
                  <c:v>82.810407999999995</c:v>
                </c:pt>
                <c:pt idx="1996">
                  <c:v>82.771181999999996</c:v>
                </c:pt>
                <c:pt idx="1997">
                  <c:v>82.758088999999998</c:v>
                </c:pt>
                <c:pt idx="1998">
                  <c:v>82.793436999999997</c:v>
                </c:pt>
                <c:pt idx="1999">
                  <c:v>82.842547999999994</c:v>
                </c:pt>
                <c:pt idx="2000">
                  <c:v>82.857972000000004</c:v>
                </c:pt>
                <c:pt idx="2001">
                  <c:v>82.830956999999998</c:v>
                </c:pt>
                <c:pt idx="2002">
                  <c:v>82.793469000000002</c:v>
                </c:pt>
                <c:pt idx="2003">
                  <c:v>82.778418000000002</c:v>
                </c:pt>
                <c:pt idx="2004">
                  <c:v>82.787677000000002</c:v>
                </c:pt>
                <c:pt idx="2005">
                  <c:v>82.799235999999993</c:v>
                </c:pt>
                <c:pt idx="2006">
                  <c:v>82.796598000000003</c:v>
                </c:pt>
                <c:pt idx="2007">
                  <c:v>82.785549000000003</c:v>
                </c:pt>
                <c:pt idx="2008">
                  <c:v>82.782437999999999</c:v>
                </c:pt>
                <c:pt idx="2009">
                  <c:v>82.788088000000002</c:v>
                </c:pt>
                <c:pt idx="2010">
                  <c:v>82.790104999999997</c:v>
                </c:pt>
                <c:pt idx="2011">
                  <c:v>82.788248999999993</c:v>
                </c:pt>
                <c:pt idx="2012">
                  <c:v>82.793777000000006</c:v>
                </c:pt>
                <c:pt idx="2013">
                  <c:v>82.805126999999999</c:v>
                </c:pt>
                <c:pt idx="2014">
                  <c:v>82.802070000000001</c:v>
                </c:pt>
                <c:pt idx="2015">
                  <c:v>82.770539999999997</c:v>
                </c:pt>
                <c:pt idx="2016">
                  <c:v>82.722358999999997</c:v>
                </c:pt>
                <c:pt idx="2017">
                  <c:v>82.686086000000003</c:v>
                </c:pt>
                <c:pt idx="2018">
                  <c:v>82.686757</c:v>
                </c:pt>
                <c:pt idx="2019">
                  <c:v>82.734808000000001</c:v>
                </c:pt>
                <c:pt idx="2020">
                  <c:v>82.818124999999995</c:v>
                </c:pt>
                <c:pt idx="2021">
                  <c:v>82.896298999999999</c:v>
                </c:pt>
                <c:pt idx="2022">
                  <c:v>82.919554000000005</c:v>
                </c:pt>
                <c:pt idx="2023">
                  <c:v>82.873564000000002</c:v>
                </c:pt>
                <c:pt idx="2024">
                  <c:v>82.796020999999996</c:v>
                </c:pt>
                <c:pt idx="2025">
                  <c:v>82.733384000000001</c:v>
                </c:pt>
                <c:pt idx="2026">
                  <c:v>82.700222999999994</c:v>
                </c:pt>
                <c:pt idx="2027">
                  <c:v>82.693359999999998</c:v>
                </c:pt>
                <c:pt idx="2028">
                  <c:v>82.717226999999994</c:v>
                </c:pt>
                <c:pt idx="2029">
                  <c:v>82.769962000000007</c:v>
                </c:pt>
                <c:pt idx="2030">
                  <c:v>82.821827999999996</c:v>
                </c:pt>
                <c:pt idx="2031">
                  <c:v>82.836132000000006</c:v>
                </c:pt>
                <c:pt idx="2032">
                  <c:v>82.813175999999999</c:v>
                </c:pt>
                <c:pt idx="2033">
                  <c:v>82.793854999999994</c:v>
                </c:pt>
                <c:pt idx="2034">
                  <c:v>82.805091000000004</c:v>
                </c:pt>
                <c:pt idx="2035">
                  <c:v>82.829453999999998</c:v>
                </c:pt>
                <c:pt idx="2036">
                  <c:v>82.843271000000001</c:v>
                </c:pt>
                <c:pt idx="2037">
                  <c:v>82.846114999999998</c:v>
                </c:pt>
                <c:pt idx="2038">
                  <c:v>82.844684999999998</c:v>
                </c:pt>
                <c:pt idx="2039">
                  <c:v>82.833136999999994</c:v>
                </c:pt>
                <c:pt idx="2040">
                  <c:v>82.801803000000007</c:v>
                </c:pt>
                <c:pt idx="2041">
                  <c:v>82.756433999999999</c:v>
                </c:pt>
                <c:pt idx="2042">
                  <c:v>82.717862999999994</c:v>
                </c:pt>
                <c:pt idx="2043">
                  <c:v>82.707066999999995</c:v>
                </c:pt>
                <c:pt idx="2044">
                  <c:v>82.734514000000004</c:v>
                </c:pt>
                <c:pt idx="2045">
                  <c:v>82.795925999999994</c:v>
                </c:pt>
                <c:pt idx="2046">
                  <c:v>82.872208999999998</c:v>
                </c:pt>
                <c:pt idx="2047">
                  <c:v>82.937387999999999</c:v>
                </c:pt>
                <c:pt idx="2048">
                  <c:v>82.969864000000001</c:v>
                </c:pt>
                <c:pt idx="2049">
                  <c:v>82.955827999999997</c:v>
                </c:pt>
                <c:pt idx="2050">
                  <c:v>82.893966000000006</c:v>
                </c:pt>
                <c:pt idx="2051">
                  <c:v>82.808205999999998</c:v>
                </c:pt>
                <c:pt idx="2052">
                  <c:v>82.746409999999997</c:v>
                </c:pt>
                <c:pt idx="2053">
                  <c:v>82.746870000000001</c:v>
                </c:pt>
                <c:pt idx="2054">
                  <c:v>82.799563000000006</c:v>
                </c:pt>
                <c:pt idx="2055">
                  <c:v>82.852939000000006</c:v>
                </c:pt>
                <c:pt idx="2056">
                  <c:v>82.864292000000006</c:v>
                </c:pt>
                <c:pt idx="2057">
                  <c:v>82.836589000000004</c:v>
                </c:pt>
                <c:pt idx="2058">
                  <c:v>82.804438000000005</c:v>
                </c:pt>
                <c:pt idx="2059">
                  <c:v>82.789983000000007</c:v>
                </c:pt>
                <c:pt idx="2060">
                  <c:v>82.796754000000007</c:v>
                </c:pt>
                <c:pt idx="2061">
                  <c:v>82.830425000000005</c:v>
                </c:pt>
                <c:pt idx="2062">
                  <c:v>82.888322000000002</c:v>
                </c:pt>
                <c:pt idx="2063">
                  <c:v>82.942897000000002</c:v>
                </c:pt>
                <c:pt idx="2064">
                  <c:v>82.963077999999996</c:v>
                </c:pt>
                <c:pt idx="2065">
                  <c:v>82.950574000000003</c:v>
                </c:pt>
                <c:pt idx="2066">
                  <c:v>82.934483999999998</c:v>
                </c:pt>
                <c:pt idx="2067">
                  <c:v>82.931269</c:v>
                </c:pt>
                <c:pt idx="2068">
                  <c:v>82.930030000000002</c:v>
                </c:pt>
                <c:pt idx="2069">
                  <c:v>82.919691999999998</c:v>
                </c:pt>
                <c:pt idx="2070">
                  <c:v>82.9114</c:v>
                </c:pt>
                <c:pt idx="2071">
                  <c:v>82.921715000000006</c:v>
                </c:pt>
                <c:pt idx="2072">
                  <c:v>82.945899999999995</c:v>
                </c:pt>
                <c:pt idx="2073">
                  <c:v>82.965412999999998</c:v>
                </c:pt>
                <c:pt idx="2074">
                  <c:v>82.972896000000006</c:v>
                </c:pt>
                <c:pt idx="2075">
                  <c:v>82.974911000000006</c:v>
                </c:pt>
                <c:pt idx="2076">
                  <c:v>82.975003000000001</c:v>
                </c:pt>
                <c:pt idx="2077">
                  <c:v>82.971369999999993</c:v>
                </c:pt>
                <c:pt idx="2078">
                  <c:v>82.970630999999997</c:v>
                </c:pt>
                <c:pt idx="2079">
                  <c:v>82.983654999999999</c:v>
                </c:pt>
                <c:pt idx="2080">
                  <c:v>83.010368999999997</c:v>
                </c:pt>
                <c:pt idx="2081">
                  <c:v>83.035514000000006</c:v>
                </c:pt>
                <c:pt idx="2082">
                  <c:v>83.042494000000005</c:v>
                </c:pt>
                <c:pt idx="2083">
                  <c:v>83.037137999999999</c:v>
                </c:pt>
                <c:pt idx="2084">
                  <c:v>83.033990000000003</c:v>
                </c:pt>
                <c:pt idx="2085">
                  <c:v>83.029717000000005</c:v>
                </c:pt>
                <c:pt idx="2086">
                  <c:v>83.010239999999996</c:v>
                </c:pt>
                <c:pt idx="2087">
                  <c:v>82.969691999999995</c:v>
                </c:pt>
                <c:pt idx="2088">
                  <c:v>82.916673000000003</c:v>
                </c:pt>
                <c:pt idx="2089">
                  <c:v>82.865905999999995</c:v>
                </c:pt>
                <c:pt idx="2090">
                  <c:v>82.835626000000005</c:v>
                </c:pt>
                <c:pt idx="2091">
                  <c:v>82.845208999999997</c:v>
                </c:pt>
                <c:pt idx="2092">
                  <c:v>82.893109999999993</c:v>
                </c:pt>
                <c:pt idx="2093">
                  <c:v>82.947968000000003</c:v>
                </c:pt>
                <c:pt idx="2094">
                  <c:v>82.973536999999993</c:v>
                </c:pt>
                <c:pt idx="2095">
                  <c:v>82.959389999999999</c:v>
                </c:pt>
                <c:pt idx="2096">
                  <c:v>82.928510000000003</c:v>
                </c:pt>
                <c:pt idx="2097">
                  <c:v>82.912056000000007</c:v>
                </c:pt>
                <c:pt idx="2098">
                  <c:v>82.918610000000001</c:v>
                </c:pt>
                <c:pt idx="2099">
                  <c:v>82.92944</c:v>
                </c:pt>
                <c:pt idx="2100">
                  <c:v>82.921497000000002</c:v>
                </c:pt>
                <c:pt idx="2101">
                  <c:v>82.893462999999997</c:v>
                </c:pt>
                <c:pt idx="2102">
                  <c:v>82.867358999999993</c:v>
                </c:pt>
                <c:pt idx="2103">
                  <c:v>82.869508999999994</c:v>
                </c:pt>
                <c:pt idx="2104">
                  <c:v>82.907398999999998</c:v>
                </c:pt>
                <c:pt idx="2105">
                  <c:v>82.959855000000005</c:v>
                </c:pt>
                <c:pt idx="2106">
                  <c:v>82.994624000000002</c:v>
                </c:pt>
                <c:pt idx="2107">
                  <c:v>82.997465000000005</c:v>
                </c:pt>
                <c:pt idx="2108">
                  <c:v>82.977366000000004</c:v>
                </c:pt>
                <c:pt idx="2109">
                  <c:v>82.950343000000004</c:v>
                </c:pt>
                <c:pt idx="2110">
                  <c:v>82.932439000000002</c:v>
                </c:pt>
                <c:pt idx="2111">
                  <c:v>82.936685999999995</c:v>
                </c:pt>
                <c:pt idx="2112">
                  <c:v>82.956563000000003</c:v>
                </c:pt>
                <c:pt idx="2113">
                  <c:v>82.973174999999998</c:v>
                </c:pt>
                <c:pt idx="2114">
                  <c:v>82.979026000000005</c:v>
                </c:pt>
                <c:pt idx="2115">
                  <c:v>82.982095999999999</c:v>
                </c:pt>
                <c:pt idx="2116">
                  <c:v>82.996599000000003</c:v>
                </c:pt>
                <c:pt idx="2117">
                  <c:v>83.025617999999994</c:v>
                </c:pt>
                <c:pt idx="2118">
                  <c:v>83.056421</c:v>
                </c:pt>
                <c:pt idx="2119">
                  <c:v>83.074421000000001</c:v>
                </c:pt>
                <c:pt idx="2120">
                  <c:v>83.077164999999994</c:v>
                </c:pt>
                <c:pt idx="2121">
                  <c:v>83.075372999999999</c:v>
                </c:pt>
                <c:pt idx="2122">
                  <c:v>83.081503999999995</c:v>
                </c:pt>
                <c:pt idx="2123">
                  <c:v>83.099340999999995</c:v>
                </c:pt>
                <c:pt idx="2124">
                  <c:v>83.123110999999994</c:v>
                </c:pt>
                <c:pt idx="2125">
                  <c:v>83.141788000000005</c:v>
                </c:pt>
                <c:pt idx="2126">
                  <c:v>83.144097000000002</c:v>
                </c:pt>
                <c:pt idx="2127">
                  <c:v>83.124100999999996</c:v>
                </c:pt>
                <c:pt idx="2128">
                  <c:v>83.082897000000003</c:v>
                </c:pt>
                <c:pt idx="2129">
                  <c:v>83.024287999999999</c:v>
                </c:pt>
                <c:pt idx="2130">
                  <c:v>82.955922000000001</c:v>
                </c:pt>
                <c:pt idx="2131">
                  <c:v>82.909007000000003</c:v>
                </c:pt>
                <c:pt idx="2132">
                  <c:v>82.926079999999999</c:v>
                </c:pt>
                <c:pt idx="2133">
                  <c:v>82.988938000000005</c:v>
                </c:pt>
                <c:pt idx="2134">
                  <c:v>83.043077999999994</c:v>
                </c:pt>
                <c:pt idx="2135">
                  <c:v>83.064756000000003</c:v>
                </c:pt>
                <c:pt idx="2136">
                  <c:v>83.060782000000003</c:v>
                </c:pt>
                <c:pt idx="2137">
                  <c:v>83.050678000000005</c:v>
                </c:pt>
                <c:pt idx="2138">
                  <c:v>83.053196999999997</c:v>
                </c:pt>
                <c:pt idx="2139">
                  <c:v>83.074770000000001</c:v>
                </c:pt>
                <c:pt idx="2140">
                  <c:v>83.103492000000003</c:v>
                </c:pt>
                <c:pt idx="2141">
                  <c:v>83.119589000000005</c:v>
                </c:pt>
                <c:pt idx="2142">
                  <c:v>83.115497000000005</c:v>
                </c:pt>
                <c:pt idx="2143">
                  <c:v>83.101004000000003</c:v>
                </c:pt>
                <c:pt idx="2144">
                  <c:v>83.086776</c:v>
                </c:pt>
                <c:pt idx="2145">
                  <c:v>83.071950000000001</c:v>
                </c:pt>
                <c:pt idx="2146">
                  <c:v>83.054436999999993</c:v>
                </c:pt>
                <c:pt idx="2147">
                  <c:v>83.046323999999998</c:v>
                </c:pt>
                <c:pt idx="2148">
                  <c:v>83.063284999999993</c:v>
                </c:pt>
                <c:pt idx="2149">
                  <c:v>83.101511000000002</c:v>
                </c:pt>
                <c:pt idx="2150">
                  <c:v>83.134574000000001</c:v>
                </c:pt>
                <c:pt idx="2151">
                  <c:v>83.134056000000001</c:v>
                </c:pt>
                <c:pt idx="2152">
                  <c:v>83.094620000000006</c:v>
                </c:pt>
                <c:pt idx="2153">
                  <c:v>83.035804999999996</c:v>
                </c:pt>
                <c:pt idx="2154">
                  <c:v>82.982417999999996</c:v>
                </c:pt>
                <c:pt idx="2155">
                  <c:v>82.953406999999999</c:v>
                </c:pt>
                <c:pt idx="2156">
                  <c:v>82.961371999999997</c:v>
                </c:pt>
                <c:pt idx="2157">
                  <c:v>83.001985000000005</c:v>
                </c:pt>
                <c:pt idx="2158">
                  <c:v>83.053782999999996</c:v>
                </c:pt>
                <c:pt idx="2159">
                  <c:v>83.104012999999995</c:v>
                </c:pt>
                <c:pt idx="2160">
                  <c:v>83.149944000000005</c:v>
                </c:pt>
                <c:pt idx="2161">
                  <c:v>83.186751000000001</c:v>
                </c:pt>
                <c:pt idx="2162">
                  <c:v>83.204275999999993</c:v>
                </c:pt>
                <c:pt idx="2163">
                  <c:v>83.200461000000004</c:v>
                </c:pt>
                <c:pt idx="2164">
                  <c:v>83.187811999999994</c:v>
                </c:pt>
                <c:pt idx="2165">
                  <c:v>83.177564000000004</c:v>
                </c:pt>
                <c:pt idx="2166">
                  <c:v>83.168330999999995</c:v>
                </c:pt>
                <c:pt idx="2167">
                  <c:v>83.155839</c:v>
                </c:pt>
                <c:pt idx="2168">
                  <c:v>83.145867999999993</c:v>
                </c:pt>
                <c:pt idx="2169">
                  <c:v>83.150835000000001</c:v>
                </c:pt>
                <c:pt idx="2170">
                  <c:v>83.172912999999994</c:v>
                </c:pt>
                <c:pt idx="2171">
                  <c:v>83.192701999999997</c:v>
                </c:pt>
                <c:pt idx="2172">
                  <c:v>83.185873000000001</c:v>
                </c:pt>
                <c:pt idx="2173">
                  <c:v>83.159727000000004</c:v>
                </c:pt>
                <c:pt idx="2174">
                  <c:v>83.140764000000004</c:v>
                </c:pt>
                <c:pt idx="2175">
                  <c:v>83.147030000000001</c:v>
                </c:pt>
                <c:pt idx="2176">
                  <c:v>83.177730999999994</c:v>
                </c:pt>
                <c:pt idx="2177">
                  <c:v>83.213632000000004</c:v>
                </c:pt>
                <c:pt idx="2178">
                  <c:v>83.236667999999995</c:v>
                </c:pt>
                <c:pt idx="2179">
                  <c:v>83.239963000000003</c:v>
                </c:pt>
                <c:pt idx="2180">
                  <c:v>83.228442999999999</c:v>
                </c:pt>
                <c:pt idx="2181">
                  <c:v>83.216145999999995</c:v>
                </c:pt>
                <c:pt idx="2182">
                  <c:v>83.213980000000006</c:v>
                </c:pt>
                <c:pt idx="2183">
                  <c:v>83.224395000000001</c:v>
                </c:pt>
                <c:pt idx="2184">
                  <c:v>83.245706999999996</c:v>
                </c:pt>
                <c:pt idx="2185">
                  <c:v>83.274647999999999</c:v>
                </c:pt>
                <c:pt idx="2186">
                  <c:v>83.306047000000007</c:v>
                </c:pt>
                <c:pt idx="2187">
                  <c:v>83.330742000000001</c:v>
                </c:pt>
                <c:pt idx="2188">
                  <c:v>83.339681999999996</c:v>
                </c:pt>
                <c:pt idx="2189">
                  <c:v>83.329143999999999</c:v>
                </c:pt>
                <c:pt idx="2190">
                  <c:v>83.300022999999996</c:v>
                </c:pt>
                <c:pt idx="2191">
                  <c:v>83.261663999999996</c:v>
                </c:pt>
                <c:pt idx="2192">
                  <c:v>83.230866000000006</c:v>
                </c:pt>
                <c:pt idx="2193">
                  <c:v>83.216982000000002</c:v>
                </c:pt>
                <c:pt idx="2194">
                  <c:v>83.212674000000007</c:v>
                </c:pt>
                <c:pt idx="2195">
                  <c:v>83.201741999999996</c:v>
                </c:pt>
                <c:pt idx="2196">
                  <c:v>83.173743999999999</c:v>
                </c:pt>
                <c:pt idx="2197">
                  <c:v>83.130498000000003</c:v>
                </c:pt>
                <c:pt idx="2198">
                  <c:v>83.086533000000003</c:v>
                </c:pt>
                <c:pt idx="2199">
                  <c:v>83.063738999999998</c:v>
                </c:pt>
                <c:pt idx="2200">
                  <c:v>83.068899999999999</c:v>
                </c:pt>
                <c:pt idx="2201">
                  <c:v>83.074380000000005</c:v>
                </c:pt>
                <c:pt idx="2202">
                  <c:v>83.050461999999996</c:v>
                </c:pt>
                <c:pt idx="2203">
                  <c:v>82.999448000000001</c:v>
                </c:pt>
                <c:pt idx="2204">
                  <c:v>82.946734000000006</c:v>
                </c:pt>
                <c:pt idx="2205">
                  <c:v>82.911101000000002</c:v>
                </c:pt>
                <c:pt idx="2206">
                  <c:v>82.888192000000004</c:v>
                </c:pt>
                <c:pt idx="2207">
                  <c:v>82.863782</c:v>
                </c:pt>
                <c:pt idx="2208">
                  <c:v>82.851776000000001</c:v>
                </c:pt>
                <c:pt idx="2209">
                  <c:v>82.875152999999997</c:v>
                </c:pt>
                <c:pt idx="2210">
                  <c:v>82.902867999999998</c:v>
                </c:pt>
                <c:pt idx="2211">
                  <c:v>82.898487000000003</c:v>
                </c:pt>
                <c:pt idx="2212">
                  <c:v>82.859818000000004</c:v>
                </c:pt>
                <c:pt idx="2213">
                  <c:v>82.805003999999997</c:v>
                </c:pt>
                <c:pt idx="2214">
                  <c:v>82.754604</c:v>
                </c:pt>
                <c:pt idx="2215">
                  <c:v>82.720280000000002</c:v>
                </c:pt>
                <c:pt idx="2216">
                  <c:v>82.700689999999994</c:v>
                </c:pt>
                <c:pt idx="2217">
                  <c:v>82.685389999999998</c:v>
                </c:pt>
                <c:pt idx="2218">
                  <c:v>82.663937000000004</c:v>
                </c:pt>
                <c:pt idx="2219">
                  <c:v>82.628656000000007</c:v>
                </c:pt>
                <c:pt idx="2220">
                  <c:v>82.582575000000006</c:v>
                </c:pt>
                <c:pt idx="2221">
                  <c:v>82.532123999999996</c:v>
                </c:pt>
                <c:pt idx="2222">
                  <c:v>82.472961999999995</c:v>
                </c:pt>
                <c:pt idx="2223">
                  <c:v>82.398227000000006</c:v>
                </c:pt>
                <c:pt idx="2224">
                  <c:v>82.310505000000006</c:v>
                </c:pt>
                <c:pt idx="2225">
                  <c:v>82.226939999999999</c:v>
                </c:pt>
                <c:pt idx="2226">
                  <c:v>82.158243999999996</c:v>
                </c:pt>
                <c:pt idx="2227">
                  <c:v>82.082144999999997</c:v>
                </c:pt>
                <c:pt idx="2228">
                  <c:v>81.980982999999995</c:v>
                </c:pt>
                <c:pt idx="2229">
                  <c:v>81.883358000000001</c:v>
                </c:pt>
                <c:pt idx="2230">
                  <c:v>81.783382000000003</c:v>
                </c:pt>
                <c:pt idx="2231">
                  <c:v>81.653272000000001</c:v>
                </c:pt>
                <c:pt idx="2232">
                  <c:v>81.490337999999994</c:v>
                </c:pt>
                <c:pt idx="2233">
                  <c:v>81.324596999999997</c:v>
                </c:pt>
                <c:pt idx="2234">
                  <c:v>81.179765000000003</c:v>
                </c:pt>
                <c:pt idx="2235">
                  <c:v>81.044112999999996</c:v>
                </c:pt>
                <c:pt idx="2236">
                  <c:v>80.897186000000005</c:v>
                </c:pt>
                <c:pt idx="2237">
                  <c:v>80.735256000000007</c:v>
                </c:pt>
                <c:pt idx="2238">
                  <c:v>80.575191000000004</c:v>
                </c:pt>
                <c:pt idx="2239">
                  <c:v>80.433043999999995</c:v>
                </c:pt>
                <c:pt idx="2240">
                  <c:v>80.300560000000004</c:v>
                </c:pt>
                <c:pt idx="2241">
                  <c:v>80.159256999999997</c:v>
                </c:pt>
                <c:pt idx="2242">
                  <c:v>79.993913000000006</c:v>
                </c:pt>
                <c:pt idx="2243">
                  <c:v>79.802659000000006</c:v>
                </c:pt>
                <c:pt idx="2244">
                  <c:v>79.612572999999998</c:v>
                </c:pt>
                <c:pt idx="2245">
                  <c:v>79.448188000000002</c:v>
                </c:pt>
                <c:pt idx="2246">
                  <c:v>79.296063000000004</c:v>
                </c:pt>
                <c:pt idx="2247">
                  <c:v>79.127881000000002</c:v>
                </c:pt>
                <c:pt idx="2248">
                  <c:v>78.933837999999994</c:v>
                </c:pt>
                <c:pt idx="2249">
                  <c:v>78.743876</c:v>
                </c:pt>
                <c:pt idx="2250">
                  <c:v>78.587731000000005</c:v>
                </c:pt>
                <c:pt idx="2251">
                  <c:v>78.434669</c:v>
                </c:pt>
                <c:pt idx="2252">
                  <c:v>78.258357000000004</c:v>
                </c:pt>
                <c:pt idx="2253">
                  <c:v>78.087740999999994</c:v>
                </c:pt>
                <c:pt idx="2254">
                  <c:v>77.947525999999996</c:v>
                </c:pt>
                <c:pt idx="2255">
                  <c:v>77.830636999999996</c:v>
                </c:pt>
                <c:pt idx="2256">
                  <c:v>77.727226000000002</c:v>
                </c:pt>
                <c:pt idx="2257">
                  <c:v>77.635312999999996</c:v>
                </c:pt>
                <c:pt idx="2258">
                  <c:v>77.537633999999997</c:v>
                </c:pt>
                <c:pt idx="2259">
                  <c:v>77.407172000000003</c:v>
                </c:pt>
                <c:pt idx="2260">
                  <c:v>77.255600000000001</c:v>
                </c:pt>
                <c:pt idx="2261">
                  <c:v>77.143162000000004</c:v>
                </c:pt>
                <c:pt idx="2262">
                  <c:v>77.090294</c:v>
                </c:pt>
                <c:pt idx="2263">
                  <c:v>77.063085000000001</c:v>
                </c:pt>
                <c:pt idx="2264">
                  <c:v>77.076078999999993</c:v>
                </c:pt>
                <c:pt idx="2265">
                  <c:v>77.237667999999999</c:v>
                </c:pt>
                <c:pt idx="2266">
                  <c:v>77.620256999999995</c:v>
                </c:pt>
                <c:pt idx="2267">
                  <c:v>78.001337000000007</c:v>
                </c:pt>
                <c:pt idx="2268">
                  <c:v>78.179314000000005</c:v>
                </c:pt>
                <c:pt idx="2269">
                  <c:v>78.210395000000005</c:v>
                </c:pt>
                <c:pt idx="2270">
                  <c:v>78.177471999999995</c:v>
                </c:pt>
                <c:pt idx="2271">
                  <c:v>78.133803999999998</c:v>
                </c:pt>
                <c:pt idx="2272">
                  <c:v>78.106297999999995</c:v>
                </c:pt>
                <c:pt idx="2273">
                  <c:v>78.093367000000001</c:v>
                </c:pt>
                <c:pt idx="2274">
                  <c:v>78.078795999999997</c:v>
                </c:pt>
                <c:pt idx="2275">
                  <c:v>78.051983000000007</c:v>
                </c:pt>
                <c:pt idx="2276">
                  <c:v>78.023559000000006</c:v>
                </c:pt>
                <c:pt idx="2277">
                  <c:v>78.012075999999993</c:v>
                </c:pt>
                <c:pt idx="2278">
                  <c:v>78.016323</c:v>
                </c:pt>
                <c:pt idx="2279">
                  <c:v>78.023390000000006</c:v>
                </c:pt>
                <c:pt idx="2280">
                  <c:v>78.029385000000005</c:v>
                </c:pt>
                <c:pt idx="2281">
                  <c:v>78.014498000000003</c:v>
                </c:pt>
                <c:pt idx="2282">
                  <c:v>77.905553999999995</c:v>
                </c:pt>
                <c:pt idx="2283">
                  <c:v>77.702117000000001</c:v>
                </c:pt>
                <c:pt idx="2284">
                  <c:v>77.523116000000002</c:v>
                </c:pt>
                <c:pt idx="2285">
                  <c:v>77.368683000000004</c:v>
                </c:pt>
                <c:pt idx="2286">
                  <c:v>77.194586000000001</c:v>
                </c:pt>
                <c:pt idx="2287">
                  <c:v>76.994297000000003</c:v>
                </c:pt>
                <c:pt idx="2288">
                  <c:v>76.767921000000001</c:v>
                </c:pt>
                <c:pt idx="2289">
                  <c:v>76.511500999999996</c:v>
                </c:pt>
                <c:pt idx="2290">
                  <c:v>76.252600999999999</c:v>
                </c:pt>
                <c:pt idx="2291">
                  <c:v>76.058383000000006</c:v>
                </c:pt>
                <c:pt idx="2292">
                  <c:v>75.975307999999998</c:v>
                </c:pt>
                <c:pt idx="2293">
                  <c:v>75.988133000000005</c:v>
                </c:pt>
                <c:pt idx="2294">
                  <c:v>76.061845000000005</c:v>
                </c:pt>
                <c:pt idx="2295">
                  <c:v>76.185197000000002</c:v>
                </c:pt>
                <c:pt idx="2296">
                  <c:v>76.326913000000005</c:v>
                </c:pt>
                <c:pt idx="2297">
                  <c:v>76.447868</c:v>
                </c:pt>
                <c:pt idx="2298">
                  <c:v>76.582993000000002</c:v>
                </c:pt>
                <c:pt idx="2299">
                  <c:v>76.853012000000007</c:v>
                </c:pt>
                <c:pt idx="2300">
                  <c:v>77.286287999999999</c:v>
                </c:pt>
                <c:pt idx="2301">
                  <c:v>77.673236000000003</c:v>
                </c:pt>
                <c:pt idx="2302">
                  <c:v>77.915105999999994</c:v>
                </c:pt>
                <c:pt idx="2303">
                  <c:v>78.112016999999994</c:v>
                </c:pt>
                <c:pt idx="2304">
                  <c:v>78.341307</c:v>
                </c:pt>
                <c:pt idx="2305">
                  <c:v>78.547613999999996</c:v>
                </c:pt>
                <c:pt idx="2306">
                  <c:v>78.680080000000004</c:v>
                </c:pt>
                <c:pt idx="2307">
                  <c:v>78.771456999999998</c:v>
                </c:pt>
                <c:pt idx="2308">
                  <c:v>78.849225000000004</c:v>
                </c:pt>
                <c:pt idx="2309">
                  <c:v>78.918154999999999</c:v>
                </c:pt>
                <c:pt idx="2310">
                  <c:v>78.970119999999994</c:v>
                </c:pt>
                <c:pt idx="2311">
                  <c:v>79.003034999999997</c:v>
                </c:pt>
                <c:pt idx="2312">
                  <c:v>79.024805999999998</c:v>
                </c:pt>
                <c:pt idx="2313">
                  <c:v>79.041695000000004</c:v>
                </c:pt>
                <c:pt idx="2314">
                  <c:v>79.052807000000001</c:v>
                </c:pt>
                <c:pt idx="2315">
                  <c:v>79.048672999999994</c:v>
                </c:pt>
                <c:pt idx="2316">
                  <c:v>79.058114000000003</c:v>
                </c:pt>
                <c:pt idx="2317">
                  <c:v>79.115735000000001</c:v>
                </c:pt>
                <c:pt idx="2318">
                  <c:v>79.140421000000003</c:v>
                </c:pt>
                <c:pt idx="2319">
                  <c:v>79.141855000000007</c:v>
                </c:pt>
                <c:pt idx="2320">
                  <c:v>79.136256000000003</c:v>
                </c:pt>
                <c:pt idx="2321">
                  <c:v>79.125895999999997</c:v>
                </c:pt>
                <c:pt idx="2322">
                  <c:v>79.103514000000004</c:v>
                </c:pt>
                <c:pt idx="2323">
                  <c:v>79.065723000000006</c:v>
                </c:pt>
                <c:pt idx="2324">
                  <c:v>79.017371999999995</c:v>
                </c:pt>
                <c:pt idx="2325">
                  <c:v>78.977982999999995</c:v>
                </c:pt>
                <c:pt idx="2326">
                  <c:v>78.966604000000004</c:v>
                </c:pt>
                <c:pt idx="2327">
                  <c:v>78.961968999999996</c:v>
                </c:pt>
                <c:pt idx="2328">
                  <c:v>78.937179</c:v>
                </c:pt>
                <c:pt idx="2329">
                  <c:v>78.883745000000005</c:v>
                </c:pt>
                <c:pt idx="2330">
                  <c:v>78.821239000000006</c:v>
                </c:pt>
                <c:pt idx="2331">
                  <c:v>78.789503999999994</c:v>
                </c:pt>
                <c:pt idx="2332">
                  <c:v>78.780681000000001</c:v>
                </c:pt>
                <c:pt idx="2333">
                  <c:v>78.767257000000001</c:v>
                </c:pt>
                <c:pt idx="2334">
                  <c:v>78.741446999999994</c:v>
                </c:pt>
                <c:pt idx="2335">
                  <c:v>78.694029999999998</c:v>
                </c:pt>
                <c:pt idx="2336">
                  <c:v>78.618110999999999</c:v>
                </c:pt>
                <c:pt idx="2337">
                  <c:v>78.530692000000002</c:v>
                </c:pt>
                <c:pt idx="2338">
                  <c:v>78.479575999999994</c:v>
                </c:pt>
                <c:pt idx="2339">
                  <c:v>78.463437999999996</c:v>
                </c:pt>
                <c:pt idx="2340">
                  <c:v>78.436577999999997</c:v>
                </c:pt>
                <c:pt idx="2341">
                  <c:v>78.384506000000002</c:v>
                </c:pt>
                <c:pt idx="2342">
                  <c:v>78.324967000000001</c:v>
                </c:pt>
                <c:pt idx="2343">
                  <c:v>78.275927999999993</c:v>
                </c:pt>
                <c:pt idx="2344">
                  <c:v>78.250181999999995</c:v>
                </c:pt>
                <c:pt idx="2345">
                  <c:v>78.252928999999995</c:v>
                </c:pt>
                <c:pt idx="2346">
                  <c:v>78.221367999999998</c:v>
                </c:pt>
                <c:pt idx="2347">
                  <c:v>78.049700000000001</c:v>
                </c:pt>
                <c:pt idx="2348">
                  <c:v>77.922413000000006</c:v>
                </c:pt>
                <c:pt idx="2349">
                  <c:v>77.876181000000003</c:v>
                </c:pt>
                <c:pt idx="2350">
                  <c:v>77.869203999999996</c:v>
                </c:pt>
                <c:pt idx="2351">
                  <c:v>77.835361000000006</c:v>
                </c:pt>
                <c:pt idx="2352">
                  <c:v>77.731966</c:v>
                </c:pt>
                <c:pt idx="2353">
                  <c:v>77.588859999999997</c:v>
                </c:pt>
                <c:pt idx="2354">
                  <c:v>77.543339000000003</c:v>
                </c:pt>
                <c:pt idx="2355">
                  <c:v>77.547897000000006</c:v>
                </c:pt>
                <c:pt idx="2356">
                  <c:v>77.535534999999996</c:v>
                </c:pt>
                <c:pt idx="2357">
                  <c:v>77.504223999999994</c:v>
                </c:pt>
                <c:pt idx="2358">
                  <c:v>77.457993000000002</c:v>
                </c:pt>
                <c:pt idx="2359">
                  <c:v>77.410030000000006</c:v>
                </c:pt>
                <c:pt idx="2360">
                  <c:v>77.373002</c:v>
                </c:pt>
                <c:pt idx="2361">
                  <c:v>77.346097</c:v>
                </c:pt>
                <c:pt idx="2362">
                  <c:v>77.308922999999993</c:v>
                </c:pt>
                <c:pt idx="2363">
                  <c:v>77.22099</c:v>
                </c:pt>
                <c:pt idx="2364">
                  <c:v>77.079324</c:v>
                </c:pt>
                <c:pt idx="2365">
                  <c:v>76.984171000000003</c:v>
                </c:pt>
                <c:pt idx="2366">
                  <c:v>76.945049999999995</c:v>
                </c:pt>
                <c:pt idx="2367">
                  <c:v>76.921919000000003</c:v>
                </c:pt>
                <c:pt idx="2368">
                  <c:v>76.903943999999996</c:v>
                </c:pt>
                <c:pt idx="2369">
                  <c:v>76.888571999999996</c:v>
                </c:pt>
                <c:pt idx="2370">
                  <c:v>76.877482999999998</c:v>
                </c:pt>
                <c:pt idx="2371">
                  <c:v>76.863760999999997</c:v>
                </c:pt>
                <c:pt idx="2372">
                  <c:v>76.839357000000007</c:v>
                </c:pt>
                <c:pt idx="2373">
                  <c:v>76.807658000000004</c:v>
                </c:pt>
                <c:pt idx="2374">
                  <c:v>76.770399999999995</c:v>
                </c:pt>
                <c:pt idx="2375">
                  <c:v>76.713661999999999</c:v>
                </c:pt>
                <c:pt idx="2376">
                  <c:v>76.623123000000007</c:v>
                </c:pt>
                <c:pt idx="2377">
                  <c:v>76.530372999999997</c:v>
                </c:pt>
                <c:pt idx="2378">
                  <c:v>76.493915999999999</c:v>
                </c:pt>
                <c:pt idx="2379">
                  <c:v>76.499692999999994</c:v>
                </c:pt>
                <c:pt idx="2380">
                  <c:v>76.508173999999997</c:v>
                </c:pt>
                <c:pt idx="2381">
                  <c:v>76.507278999999997</c:v>
                </c:pt>
                <c:pt idx="2382">
                  <c:v>76.497082000000006</c:v>
                </c:pt>
                <c:pt idx="2383">
                  <c:v>76.481475000000003</c:v>
                </c:pt>
                <c:pt idx="2384">
                  <c:v>76.478363999999999</c:v>
                </c:pt>
                <c:pt idx="2385">
                  <c:v>76.486525</c:v>
                </c:pt>
                <c:pt idx="2386">
                  <c:v>76.487820999999997</c:v>
                </c:pt>
                <c:pt idx="2387">
                  <c:v>76.478307000000001</c:v>
                </c:pt>
                <c:pt idx="2388">
                  <c:v>76.462706999999995</c:v>
                </c:pt>
                <c:pt idx="2389">
                  <c:v>76.454053999999999</c:v>
                </c:pt>
                <c:pt idx="2390">
                  <c:v>76.464241999999999</c:v>
                </c:pt>
                <c:pt idx="2391">
                  <c:v>76.484281999999993</c:v>
                </c:pt>
                <c:pt idx="2392">
                  <c:v>76.488769000000005</c:v>
                </c:pt>
                <c:pt idx="2393">
                  <c:v>76.471845999999999</c:v>
                </c:pt>
                <c:pt idx="2394">
                  <c:v>76.454303999999993</c:v>
                </c:pt>
                <c:pt idx="2395">
                  <c:v>76.450146000000004</c:v>
                </c:pt>
                <c:pt idx="2396">
                  <c:v>76.452988000000005</c:v>
                </c:pt>
                <c:pt idx="2397">
                  <c:v>76.457181000000006</c:v>
                </c:pt>
                <c:pt idx="2398">
                  <c:v>76.469533999999996</c:v>
                </c:pt>
                <c:pt idx="2399">
                  <c:v>76.492092999999997</c:v>
                </c:pt>
                <c:pt idx="2400">
                  <c:v>76.513406000000003</c:v>
                </c:pt>
                <c:pt idx="2401">
                  <c:v>76.524790999999993</c:v>
                </c:pt>
                <c:pt idx="2402">
                  <c:v>76.527372999999997</c:v>
                </c:pt>
                <c:pt idx="2403">
                  <c:v>76.523767000000007</c:v>
                </c:pt>
                <c:pt idx="2404">
                  <c:v>76.517144000000002</c:v>
                </c:pt>
                <c:pt idx="2405">
                  <c:v>76.518698999999998</c:v>
                </c:pt>
                <c:pt idx="2406">
                  <c:v>76.540965</c:v>
                </c:pt>
                <c:pt idx="2407">
                  <c:v>76.578412</c:v>
                </c:pt>
                <c:pt idx="2408">
                  <c:v>76.615151999999995</c:v>
                </c:pt>
                <c:pt idx="2409">
                  <c:v>76.649683999999993</c:v>
                </c:pt>
                <c:pt idx="2410">
                  <c:v>76.695902000000004</c:v>
                </c:pt>
                <c:pt idx="2411">
                  <c:v>76.759598999999994</c:v>
                </c:pt>
                <c:pt idx="2412">
                  <c:v>76.828901000000002</c:v>
                </c:pt>
                <c:pt idx="2413">
                  <c:v>76.891347999999994</c:v>
                </c:pt>
                <c:pt idx="2414">
                  <c:v>76.94314</c:v>
                </c:pt>
                <c:pt idx="2415">
                  <c:v>76.981723000000002</c:v>
                </c:pt>
                <c:pt idx="2416">
                  <c:v>77.003403000000006</c:v>
                </c:pt>
                <c:pt idx="2417">
                  <c:v>77.017882</c:v>
                </c:pt>
                <c:pt idx="2418">
                  <c:v>77.049693000000005</c:v>
                </c:pt>
                <c:pt idx="2419">
                  <c:v>77.109148000000005</c:v>
                </c:pt>
                <c:pt idx="2420">
                  <c:v>77.175368000000006</c:v>
                </c:pt>
                <c:pt idx="2421">
                  <c:v>77.222622000000001</c:v>
                </c:pt>
                <c:pt idx="2422">
                  <c:v>77.239948999999996</c:v>
                </c:pt>
                <c:pt idx="2423">
                  <c:v>77.226248999999996</c:v>
                </c:pt>
                <c:pt idx="2424">
                  <c:v>77.211596999999998</c:v>
                </c:pt>
                <c:pt idx="2425">
                  <c:v>77.240020999999999</c:v>
                </c:pt>
                <c:pt idx="2426">
                  <c:v>77.294314</c:v>
                </c:pt>
                <c:pt idx="2427">
                  <c:v>77.352677999999997</c:v>
                </c:pt>
                <c:pt idx="2428">
                  <c:v>77.405364000000006</c:v>
                </c:pt>
                <c:pt idx="2429">
                  <c:v>77.444770000000005</c:v>
                </c:pt>
                <c:pt idx="2430">
                  <c:v>77.473584000000002</c:v>
                </c:pt>
                <c:pt idx="2431">
                  <c:v>77.523186999999993</c:v>
                </c:pt>
                <c:pt idx="2432">
                  <c:v>77.588519000000005</c:v>
                </c:pt>
                <c:pt idx="2433">
                  <c:v>77.641615999999999</c:v>
                </c:pt>
                <c:pt idx="2434">
                  <c:v>77.684319000000002</c:v>
                </c:pt>
                <c:pt idx="2435">
                  <c:v>77.721297000000007</c:v>
                </c:pt>
                <c:pt idx="2436">
                  <c:v>77.748407999999998</c:v>
                </c:pt>
                <c:pt idx="2437">
                  <c:v>77.758656000000002</c:v>
                </c:pt>
                <c:pt idx="2438">
                  <c:v>77.758324000000002</c:v>
                </c:pt>
                <c:pt idx="2439">
                  <c:v>77.778340999999998</c:v>
                </c:pt>
                <c:pt idx="2440">
                  <c:v>77.800860999999998</c:v>
                </c:pt>
                <c:pt idx="2441">
                  <c:v>77.685764000000006</c:v>
                </c:pt>
                <c:pt idx="2442">
                  <c:v>77.659913000000003</c:v>
                </c:pt>
                <c:pt idx="2443">
                  <c:v>77.666413000000006</c:v>
                </c:pt>
                <c:pt idx="2444">
                  <c:v>77.655407999999994</c:v>
                </c:pt>
                <c:pt idx="2445">
                  <c:v>77.647673999999995</c:v>
                </c:pt>
                <c:pt idx="2446">
                  <c:v>77.658828999999997</c:v>
                </c:pt>
                <c:pt idx="2447">
                  <c:v>77.685524999999998</c:v>
                </c:pt>
                <c:pt idx="2448">
                  <c:v>77.707189</c:v>
                </c:pt>
                <c:pt idx="2449">
                  <c:v>77.707437999999996</c:v>
                </c:pt>
                <c:pt idx="2450">
                  <c:v>77.691702000000006</c:v>
                </c:pt>
                <c:pt idx="2451">
                  <c:v>77.680672999999999</c:v>
                </c:pt>
                <c:pt idx="2452">
                  <c:v>77.673304999999999</c:v>
                </c:pt>
                <c:pt idx="2453">
                  <c:v>77.655815000000004</c:v>
                </c:pt>
                <c:pt idx="2454">
                  <c:v>77.615756000000005</c:v>
                </c:pt>
                <c:pt idx="2455">
                  <c:v>77.544712000000004</c:v>
                </c:pt>
                <c:pt idx="2456">
                  <c:v>77.468863999999996</c:v>
                </c:pt>
                <c:pt idx="2457">
                  <c:v>77.450175000000002</c:v>
                </c:pt>
                <c:pt idx="2458">
                  <c:v>77.509262000000007</c:v>
                </c:pt>
                <c:pt idx="2459">
                  <c:v>77.631073999999998</c:v>
                </c:pt>
                <c:pt idx="2460">
                  <c:v>77.810965999999993</c:v>
                </c:pt>
                <c:pt idx="2461">
                  <c:v>77.936031</c:v>
                </c:pt>
                <c:pt idx="2462">
                  <c:v>77.946477000000002</c:v>
                </c:pt>
                <c:pt idx="2463">
                  <c:v>77.938377000000003</c:v>
                </c:pt>
                <c:pt idx="2464">
                  <c:v>77.941845999999998</c:v>
                </c:pt>
                <c:pt idx="2465">
                  <c:v>77.956885</c:v>
                </c:pt>
                <c:pt idx="2466">
                  <c:v>77.991262000000006</c:v>
                </c:pt>
                <c:pt idx="2467">
                  <c:v>78.055941000000004</c:v>
                </c:pt>
                <c:pt idx="2468">
                  <c:v>78.126317999999998</c:v>
                </c:pt>
                <c:pt idx="2469">
                  <c:v>78.172950999999998</c:v>
                </c:pt>
                <c:pt idx="2470">
                  <c:v>78.211766999999995</c:v>
                </c:pt>
                <c:pt idx="2471">
                  <c:v>78.254626999999999</c:v>
                </c:pt>
                <c:pt idx="2472">
                  <c:v>78.295412999999996</c:v>
                </c:pt>
                <c:pt idx="2473">
                  <c:v>78.327275999999998</c:v>
                </c:pt>
                <c:pt idx="2474">
                  <c:v>78.366939000000002</c:v>
                </c:pt>
                <c:pt idx="2475">
                  <c:v>78.435412999999997</c:v>
                </c:pt>
                <c:pt idx="2476">
                  <c:v>78.528671000000003</c:v>
                </c:pt>
                <c:pt idx="2477">
                  <c:v>78.628726999999998</c:v>
                </c:pt>
                <c:pt idx="2478">
                  <c:v>78.724305000000001</c:v>
                </c:pt>
                <c:pt idx="2479">
                  <c:v>78.819151000000005</c:v>
                </c:pt>
                <c:pt idx="2480">
                  <c:v>78.899226999999996</c:v>
                </c:pt>
                <c:pt idx="2481">
                  <c:v>78.959823</c:v>
                </c:pt>
                <c:pt idx="2482">
                  <c:v>79.019278999999997</c:v>
                </c:pt>
                <c:pt idx="2483">
                  <c:v>79.076650000000001</c:v>
                </c:pt>
                <c:pt idx="2484">
                  <c:v>79.128912</c:v>
                </c:pt>
                <c:pt idx="2485">
                  <c:v>79.173845999999998</c:v>
                </c:pt>
                <c:pt idx="2486">
                  <c:v>79.223945000000001</c:v>
                </c:pt>
                <c:pt idx="2487">
                  <c:v>79.290443999999994</c:v>
                </c:pt>
                <c:pt idx="2488">
                  <c:v>79.366958999999994</c:v>
                </c:pt>
                <c:pt idx="2489">
                  <c:v>79.442592000000005</c:v>
                </c:pt>
                <c:pt idx="2490">
                  <c:v>79.518028000000001</c:v>
                </c:pt>
                <c:pt idx="2491">
                  <c:v>79.613929999999996</c:v>
                </c:pt>
                <c:pt idx="2492">
                  <c:v>79.76867</c:v>
                </c:pt>
                <c:pt idx="2493">
                  <c:v>80.051366000000002</c:v>
                </c:pt>
                <c:pt idx="2494">
                  <c:v>80.280737000000002</c:v>
                </c:pt>
                <c:pt idx="2495">
                  <c:v>80.289169000000001</c:v>
                </c:pt>
                <c:pt idx="2496">
                  <c:v>80.265592999999996</c:v>
                </c:pt>
                <c:pt idx="2497">
                  <c:v>80.270736999999997</c:v>
                </c:pt>
                <c:pt idx="2498">
                  <c:v>80.287125000000003</c:v>
                </c:pt>
                <c:pt idx="2499">
                  <c:v>80.297358000000003</c:v>
                </c:pt>
                <c:pt idx="2500">
                  <c:v>80.279238000000007</c:v>
                </c:pt>
                <c:pt idx="2501">
                  <c:v>80.212456000000003</c:v>
                </c:pt>
                <c:pt idx="2502">
                  <c:v>80.085558000000006</c:v>
                </c:pt>
                <c:pt idx="2503">
                  <c:v>79.918936000000002</c:v>
                </c:pt>
                <c:pt idx="2504">
                  <c:v>79.778581000000003</c:v>
                </c:pt>
                <c:pt idx="2505">
                  <c:v>79.695267999999999</c:v>
                </c:pt>
                <c:pt idx="2506">
                  <c:v>79.640977000000007</c:v>
                </c:pt>
                <c:pt idx="2507">
                  <c:v>79.590090000000004</c:v>
                </c:pt>
                <c:pt idx="2508">
                  <c:v>79.542291000000006</c:v>
                </c:pt>
                <c:pt idx="2509">
                  <c:v>79.524268000000006</c:v>
                </c:pt>
                <c:pt idx="2510">
                  <c:v>79.590924000000001</c:v>
                </c:pt>
                <c:pt idx="2511">
                  <c:v>79.771185000000003</c:v>
                </c:pt>
                <c:pt idx="2512">
                  <c:v>79.989463999999998</c:v>
                </c:pt>
                <c:pt idx="2513">
                  <c:v>80.183053999999998</c:v>
                </c:pt>
                <c:pt idx="2514">
                  <c:v>80.349977999999993</c:v>
                </c:pt>
                <c:pt idx="2515">
                  <c:v>80.495092999999997</c:v>
                </c:pt>
                <c:pt idx="2516">
                  <c:v>80.623057000000003</c:v>
                </c:pt>
                <c:pt idx="2517">
                  <c:v>80.749016999999995</c:v>
                </c:pt>
                <c:pt idx="2518">
                  <c:v>80.885762</c:v>
                </c:pt>
                <c:pt idx="2519">
                  <c:v>81.024131999999994</c:v>
                </c:pt>
                <c:pt idx="2520">
                  <c:v>81.140570999999994</c:v>
                </c:pt>
                <c:pt idx="2521">
                  <c:v>81.222425999999999</c:v>
                </c:pt>
                <c:pt idx="2522">
                  <c:v>81.266103999999999</c:v>
                </c:pt>
                <c:pt idx="2523">
                  <c:v>81.260971999999995</c:v>
                </c:pt>
                <c:pt idx="2524">
                  <c:v>81.206408999999994</c:v>
                </c:pt>
                <c:pt idx="2525">
                  <c:v>81.110480999999993</c:v>
                </c:pt>
                <c:pt idx="2526">
                  <c:v>80.919538000000003</c:v>
                </c:pt>
                <c:pt idx="2527">
                  <c:v>80.524140000000003</c:v>
                </c:pt>
                <c:pt idx="2528">
                  <c:v>80.002814000000001</c:v>
                </c:pt>
                <c:pt idx="2529">
                  <c:v>79.538872999999995</c:v>
                </c:pt>
                <c:pt idx="2530">
                  <c:v>79.125636</c:v>
                </c:pt>
                <c:pt idx="2531">
                  <c:v>78.715091999999999</c:v>
                </c:pt>
                <c:pt idx="2532">
                  <c:v>78.308893999999995</c:v>
                </c:pt>
                <c:pt idx="2533">
                  <c:v>77.924197000000007</c:v>
                </c:pt>
                <c:pt idx="2534">
                  <c:v>77.542272999999994</c:v>
                </c:pt>
                <c:pt idx="2535">
                  <c:v>77.145750000000007</c:v>
                </c:pt>
                <c:pt idx="2536">
                  <c:v>76.804478000000003</c:v>
                </c:pt>
                <c:pt idx="2537">
                  <c:v>76.578486999999996</c:v>
                </c:pt>
                <c:pt idx="2538">
                  <c:v>76.432173000000006</c:v>
                </c:pt>
                <c:pt idx="2539">
                  <c:v>76.316260999999997</c:v>
                </c:pt>
                <c:pt idx="2540">
                  <c:v>76.206343000000004</c:v>
                </c:pt>
                <c:pt idx="2541">
                  <c:v>76.076892999999998</c:v>
                </c:pt>
                <c:pt idx="2542">
                  <c:v>75.895335000000003</c:v>
                </c:pt>
                <c:pt idx="2543">
                  <c:v>75.801948999999993</c:v>
                </c:pt>
                <c:pt idx="2544">
                  <c:v>75.977260000000001</c:v>
                </c:pt>
                <c:pt idx="2545">
                  <c:v>76.245773999999997</c:v>
                </c:pt>
                <c:pt idx="2546">
                  <c:v>76.496668</c:v>
                </c:pt>
                <c:pt idx="2547">
                  <c:v>76.718449000000007</c:v>
                </c:pt>
                <c:pt idx="2548">
                  <c:v>76.914692000000002</c:v>
                </c:pt>
                <c:pt idx="2549">
                  <c:v>77.077409000000003</c:v>
                </c:pt>
                <c:pt idx="2550">
                  <c:v>77.201559000000003</c:v>
                </c:pt>
                <c:pt idx="2551">
                  <c:v>77.304218000000006</c:v>
                </c:pt>
                <c:pt idx="2552">
                  <c:v>77.416949000000002</c:v>
                </c:pt>
                <c:pt idx="2553">
                  <c:v>77.545338999999998</c:v>
                </c:pt>
                <c:pt idx="2554">
                  <c:v>77.665273999999997</c:v>
                </c:pt>
                <c:pt idx="2555">
                  <c:v>77.768838000000002</c:v>
                </c:pt>
                <c:pt idx="2556">
                  <c:v>77.869062999999997</c:v>
                </c:pt>
                <c:pt idx="2557">
                  <c:v>77.978249000000005</c:v>
                </c:pt>
                <c:pt idx="2558">
                  <c:v>78.096442999999994</c:v>
                </c:pt>
                <c:pt idx="2559">
                  <c:v>78.209598999999997</c:v>
                </c:pt>
                <c:pt idx="2560">
                  <c:v>78.297559000000007</c:v>
                </c:pt>
                <c:pt idx="2561">
                  <c:v>78.352926999999994</c:v>
                </c:pt>
                <c:pt idx="2562">
                  <c:v>78.389036000000004</c:v>
                </c:pt>
                <c:pt idx="2563">
                  <c:v>78.437071000000003</c:v>
                </c:pt>
                <c:pt idx="2564">
                  <c:v>78.525794000000005</c:v>
                </c:pt>
                <c:pt idx="2565">
                  <c:v>78.643490999999997</c:v>
                </c:pt>
                <c:pt idx="2566">
                  <c:v>78.755269999999996</c:v>
                </c:pt>
                <c:pt idx="2567">
                  <c:v>78.844789000000006</c:v>
                </c:pt>
                <c:pt idx="2568">
                  <c:v>78.902428999999998</c:v>
                </c:pt>
                <c:pt idx="2569">
                  <c:v>78.919741999999999</c:v>
                </c:pt>
                <c:pt idx="2570">
                  <c:v>78.898965000000004</c:v>
                </c:pt>
                <c:pt idx="2571">
                  <c:v>78.858087999999995</c:v>
                </c:pt>
                <c:pt idx="2572">
                  <c:v>78.816457999999997</c:v>
                </c:pt>
                <c:pt idx="2573">
                  <c:v>78.781210000000002</c:v>
                </c:pt>
                <c:pt idx="2574">
                  <c:v>78.747147999999996</c:v>
                </c:pt>
                <c:pt idx="2575">
                  <c:v>78.699202</c:v>
                </c:pt>
                <c:pt idx="2576">
                  <c:v>78.631894000000003</c:v>
                </c:pt>
                <c:pt idx="2577">
                  <c:v>78.567440000000005</c:v>
                </c:pt>
                <c:pt idx="2578">
                  <c:v>78.518017</c:v>
                </c:pt>
                <c:pt idx="2579">
                  <c:v>78.469823000000005</c:v>
                </c:pt>
                <c:pt idx="2580">
                  <c:v>78.394897</c:v>
                </c:pt>
                <c:pt idx="2581">
                  <c:v>78.283904000000007</c:v>
                </c:pt>
                <c:pt idx="2582">
                  <c:v>78.198329000000001</c:v>
                </c:pt>
                <c:pt idx="2583">
                  <c:v>78.168150999999995</c:v>
                </c:pt>
                <c:pt idx="2584">
                  <c:v>78.163991999999993</c:v>
                </c:pt>
                <c:pt idx="2585">
                  <c:v>78.172978999999998</c:v>
                </c:pt>
                <c:pt idx="2586">
                  <c:v>78.197186000000002</c:v>
                </c:pt>
                <c:pt idx="2587">
                  <c:v>78.231863000000004</c:v>
                </c:pt>
                <c:pt idx="2588">
                  <c:v>78.262848000000005</c:v>
                </c:pt>
                <c:pt idx="2589">
                  <c:v>78.283169999999998</c:v>
                </c:pt>
                <c:pt idx="2590">
                  <c:v>78.297276999999994</c:v>
                </c:pt>
                <c:pt idx="2591">
                  <c:v>78.307912000000002</c:v>
                </c:pt>
                <c:pt idx="2592">
                  <c:v>78.312062999999995</c:v>
                </c:pt>
                <c:pt idx="2593">
                  <c:v>78.304277999999996</c:v>
                </c:pt>
                <c:pt idx="2594">
                  <c:v>78.278453999999996</c:v>
                </c:pt>
                <c:pt idx="2595">
                  <c:v>78.230950000000007</c:v>
                </c:pt>
                <c:pt idx="2596">
                  <c:v>78.169724000000002</c:v>
                </c:pt>
                <c:pt idx="2597">
                  <c:v>78.109927999999996</c:v>
                </c:pt>
                <c:pt idx="2598">
                  <c:v>78.051813999999993</c:v>
                </c:pt>
                <c:pt idx="2599">
                  <c:v>77.972561999999996</c:v>
                </c:pt>
                <c:pt idx="2600">
                  <c:v>77.840625000000003</c:v>
                </c:pt>
                <c:pt idx="2601">
                  <c:v>77.665699000000004</c:v>
                </c:pt>
                <c:pt idx="2602">
                  <c:v>77.504689999999997</c:v>
                </c:pt>
                <c:pt idx="2603">
                  <c:v>77.364594999999994</c:v>
                </c:pt>
                <c:pt idx="2604">
                  <c:v>77.196254999999994</c:v>
                </c:pt>
                <c:pt idx="2605">
                  <c:v>76.986712999999995</c:v>
                </c:pt>
                <c:pt idx="2606">
                  <c:v>76.789664999999999</c:v>
                </c:pt>
                <c:pt idx="2607">
                  <c:v>76.633902000000006</c:v>
                </c:pt>
                <c:pt idx="2608">
                  <c:v>76.495724999999993</c:v>
                </c:pt>
                <c:pt idx="2609">
                  <c:v>76.349209000000002</c:v>
                </c:pt>
                <c:pt idx="2610">
                  <c:v>76.180569000000006</c:v>
                </c:pt>
                <c:pt idx="2611">
                  <c:v>75.972076999999999</c:v>
                </c:pt>
                <c:pt idx="2612">
                  <c:v>75.704252999999994</c:v>
                </c:pt>
                <c:pt idx="2613">
                  <c:v>75.403701999999996</c:v>
                </c:pt>
                <c:pt idx="2614">
                  <c:v>75.131737999999999</c:v>
                </c:pt>
                <c:pt idx="2615">
                  <c:v>74.889801000000006</c:v>
                </c:pt>
                <c:pt idx="2616">
                  <c:v>74.635632999999999</c:v>
                </c:pt>
                <c:pt idx="2617">
                  <c:v>74.351639000000006</c:v>
                </c:pt>
                <c:pt idx="2618">
                  <c:v>74.057339999999996</c:v>
                </c:pt>
                <c:pt idx="2619">
                  <c:v>73.784132</c:v>
                </c:pt>
                <c:pt idx="2620">
                  <c:v>73.558948000000001</c:v>
                </c:pt>
                <c:pt idx="2621">
                  <c:v>73.408288999999996</c:v>
                </c:pt>
                <c:pt idx="2622">
                  <c:v>73.344116999999997</c:v>
                </c:pt>
                <c:pt idx="2623">
                  <c:v>73.346270000000004</c:v>
                </c:pt>
                <c:pt idx="2624">
                  <c:v>73.389394999999993</c:v>
                </c:pt>
                <c:pt idx="2625">
                  <c:v>73.476568</c:v>
                </c:pt>
                <c:pt idx="2626">
                  <c:v>73.616148999999993</c:v>
                </c:pt>
                <c:pt idx="2627">
                  <c:v>73.767714999999995</c:v>
                </c:pt>
                <c:pt idx="2628">
                  <c:v>73.885143999999997</c:v>
                </c:pt>
                <c:pt idx="2629">
                  <c:v>73.971853999999993</c:v>
                </c:pt>
                <c:pt idx="2630">
                  <c:v>74.038494</c:v>
                </c:pt>
                <c:pt idx="2631">
                  <c:v>74.062971000000005</c:v>
                </c:pt>
                <c:pt idx="2632">
                  <c:v>74.017731999999995</c:v>
                </c:pt>
                <c:pt idx="2633">
                  <c:v>73.926022000000003</c:v>
                </c:pt>
                <c:pt idx="2634">
                  <c:v>73.855537999999996</c:v>
                </c:pt>
                <c:pt idx="2635">
                  <c:v>73.867238999999998</c:v>
                </c:pt>
                <c:pt idx="2636">
                  <c:v>73.984477999999996</c:v>
                </c:pt>
                <c:pt idx="2637">
                  <c:v>74.176387000000005</c:v>
                </c:pt>
                <c:pt idx="2638">
                  <c:v>74.369540999999998</c:v>
                </c:pt>
                <c:pt idx="2639">
                  <c:v>74.517441000000005</c:v>
                </c:pt>
                <c:pt idx="2640">
                  <c:v>74.629740999999996</c:v>
                </c:pt>
                <c:pt idx="2641">
                  <c:v>74.718822000000003</c:v>
                </c:pt>
                <c:pt idx="2642">
                  <c:v>74.777129000000002</c:v>
                </c:pt>
                <c:pt idx="2643">
                  <c:v>74.804219000000003</c:v>
                </c:pt>
                <c:pt idx="2644">
                  <c:v>74.821160000000006</c:v>
                </c:pt>
                <c:pt idx="2645">
                  <c:v>74.848050000000001</c:v>
                </c:pt>
                <c:pt idx="2646">
                  <c:v>74.884111000000004</c:v>
                </c:pt>
                <c:pt idx="2647">
                  <c:v>74.923428000000001</c:v>
                </c:pt>
                <c:pt idx="2648">
                  <c:v>74.975774999999999</c:v>
                </c:pt>
                <c:pt idx="2649">
                  <c:v>75.056327999999993</c:v>
                </c:pt>
                <c:pt idx="2650">
                  <c:v>75.170056000000002</c:v>
                </c:pt>
                <c:pt idx="2651">
                  <c:v>75.309731999999997</c:v>
                </c:pt>
                <c:pt idx="2652">
                  <c:v>75.462815000000006</c:v>
                </c:pt>
                <c:pt idx="2653">
                  <c:v>75.617110999999994</c:v>
                </c:pt>
                <c:pt idx="2654">
                  <c:v>75.764996999999994</c:v>
                </c:pt>
                <c:pt idx="2655">
                  <c:v>75.906829000000002</c:v>
                </c:pt>
                <c:pt idx="2656">
                  <c:v>76.045974000000001</c:v>
                </c:pt>
                <c:pt idx="2657">
                  <c:v>76.177919000000003</c:v>
                </c:pt>
                <c:pt idx="2658">
                  <c:v>76.289837000000006</c:v>
                </c:pt>
                <c:pt idx="2659">
                  <c:v>76.373569000000003</c:v>
                </c:pt>
                <c:pt idx="2660">
                  <c:v>76.441057000000001</c:v>
                </c:pt>
                <c:pt idx="2661">
                  <c:v>76.516554999999997</c:v>
                </c:pt>
                <c:pt idx="2662">
                  <c:v>76.602259000000004</c:v>
                </c:pt>
                <c:pt idx="2663">
                  <c:v>76.686055999999994</c:v>
                </c:pt>
                <c:pt idx="2664">
                  <c:v>76.769084000000007</c:v>
                </c:pt>
                <c:pt idx="2665">
                  <c:v>76.853560000000002</c:v>
                </c:pt>
                <c:pt idx="2666">
                  <c:v>76.929890999999998</c:v>
                </c:pt>
                <c:pt idx="2667">
                  <c:v>76.987058000000005</c:v>
                </c:pt>
                <c:pt idx="2668">
                  <c:v>77.024359000000004</c:v>
                </c:pt>
                <c:pt idx="2669">
                  <c:v>77.048671999999996</c:v>
                </c:pt>
                <c:pt idx="2670">
                  <c:v>77.067723999999998</c:v>
                </c:pt>
                <c:pt idx="2671">
                  <c:v>77.088284999999999</c:v>
                </c:pt>
                <c:pt idx="2672">
                  <c:v>77.114982999999995</c:v>
                </c:pt>
                <c:pt idx="2673">
                  <c:v>77.147794000000005</c:v>
                </c:pt>
                <c:pt idx="2674">
                  <c:v>77.185676999999998</c:v>
                </c:pt>
                <c:pt idx="2675">
                  <c:v>77.229406999999995</c:v>
                </c:pt>
                <c:pt idx="2676">
                  <c:v>77.27431</c:v>
                </c:pt>
                <c:pt idx="2677">
                  <c:v>77.302493999999996</c:v>
                </c:pt>
                <c:pt idx="2678">
                  <c:v>77.294105999999999</c:v>
                </c:pt>
                <c:pt idx="2679">
                  <c:v>77.250007999999994</c:v>
                </c:pt>
                <c:pt idx="2680">
                  <c:v>77.195695000000001</c:v>
                </c:pt>
                <c:pt idx="2681">
                  <c:v>77.157776999999996</c:v>
                </c:pt>
                <c:pt idx="2682">
                  <c:v>77.137844000000001</c:v>
                </c:pt>
                <c:pt idx="2683">
                  <c:v>77.116273000000007</c:v>
                </c:pt>
                <c:pt idx="2684">
                  <c:v>77.074938000000003</c:v>
                </c:pt>
                <c:pt idx="2685">
                  <c:v>77.004883000000007</c:v>
                </c:pt>
                <c:pt idx="2686">
                  <c:v>76.906384000000003</c:v>
                </c:pt>
                <c:pt idx="2687">
                  <c:v>76.795675000000003</c:v>
                </c:pt>
                <c:pt idx="2688">
                  <c:v>76.698324</c:v>
                </c:pt>
                <c:pt idx="2689">
                  <c:v>76.624319</c:v>
                </c:pt>
                <c:pt idx="2690">
                  <c:v>76.561616999999998</c:v>
                </c:pt>
                <c:pt idx="2691">
                  <c:v>76.497138000000007</c:v>
                </c:pt>
                <c:pt idx="2692">
                  <c:v>76.431415999999999</c:v>
                </c:pt>
                <c:pt idx="2693">
                  <c:v>76.368622999999999</c:v>
                </c:pt>
                <c:pt idx="2694">
                  <c:v>76.305749000000006</c:v>
                </c:pt>
                <c:pt idx="2695">
                  <c:v>76.240410999999995</c:v>
                </c:pt>
                <c:pt idx="2696">
                  <c:v>76.179668000000007</c:v>
                </c:pt>
                <c:pt idx="2697">
                  <c:v>76.128873999999996</c:v>
                </c:pt>
                <c:pt idx="2698">
                  <c:v>76.079452000000003</c:v>
                </c:pt>
                <c:pt idx="2699">
                  <c:v>76.019606999999993</c:v>
                </c:pt>
                <c:pt idx="2700">
                  <c:v>75.950575000000001</c:v>
                </c:pt>
                <c:pt idx="2701">
                  <c:v>75.881585000000001</c:v>
                </c:pt>
                <c:pt idx="2702">
                  <c:v>75.816215999999997</c:v>
                </c:pt>
                <c:pt idx="2703">
                  <c:v>75.755064000000004</c:v>
                </c:pt>
                <c:pt idx="2704">
                  <c:v>75.702828999999994</c:v>
                </c:pt>
                <c:pt idx="2705">
                  <c:v>75.658378999999996</c:v>
                </c:pt>
                <c:pt idx="2706">
                  <c:v>75.604393000000002</c:v>
                </c:pt>
                <c:pt idx="2707">
                  <c:v>75.522792999999993</c:v>
                </c:pt>
                <c:pt idx="2708">
                  <c:v>75.417320000000004</c:v>
                </c:pt>
                <c:pt idx="2709">
                  <c:v>75.308282000000005</c:v>
                </c:pt>
                <c:pt idx="2710">
                  <c:v>75.207875999999999</c:v>
                </c:pt>
                <c:pt idx="2711">
                  <c:v>75.113619999999997</c:v>
                </c:pt>
                <c:pt idx="2712">
                  <c:v>75.023623999999998</c:v>
                </c:pt>
                <c:pt idx="2713">
                  <c:v>74.942323999999999</c:v>
                </c:pt>
                <c:pt idx="2714">
                  <c:v>74.870340999999996</c:v>
                </c:pt>
                <c:pt idx="2715">
                  <c:v>74.804201000000006</c:v>
                </c:pt>
                <c:pt idx="2716">
                  <c:v>74.747366</c:v>
                </c:pt>
                <c:pt idx="2717">
                  <c:v>74.707848999999996</c:v>
                </c:pt>
                <c:pt idx="2718">
                  <c:v>74.683291999999994</c:v>
                </c:pt>
                <c:pt idx="2719">
                  <c:v>74.659830999999997</c:v>
                </c:pt>
                <c:pt idx="2720">
                  <c:v>74.627063000000007</c:v>
                </c:pt>
                <c:pt idx="2721">
                  <c:v>74.584438000000006</c:v>
                </c:pt>
                <c:pt idx="2722">
                  <c:v>74.531953999999999</c:v>
                </c:pt>
                <c:pt idx="2723">
                  <c:v>74.464894999999999</c:v>
                </c:pt>
                <c:pt idx="2724">
                  <c:v>74.379621999999998</c:v>
                </c:pt>
                <c:pt idx="2725">
                  <c:v>74.277272999999994</c:v>
                </c:pt>
                <c:pt idx="2726">
                  <c:v>74.162142000000003</c:v>
                </c:pt>
                <c:pt idx="2727">
                  <c:v>74.044021000000001</c:v>
                </c:pt>
                <c:pt idx="2728">
                  <c:v>73.940832</c:v>
                </c:pt>
                <c:pt idx="2729">
                  <c:v>73.868100999999996</c:v>
                </c:pt>
                <c:pt idx="2730">
                  <c:v>73.824494000000001</c:v>
                </c:pt>
                <c:pt idx="2731">
                  <c:v>73.797820000000002</c:v>
                </c:pt>
                <c:pt idx="2732">
                  <c:v>73.782246999999998</c:v>
                </c:pt>
                <c:pt idx="2733">
                  <c:v>73.776871999999997</c:v>
                </c:pt>
                <c:pt idx="2734">
                  <c:v>73.771506000000002</c:v>
                </c:pt>
                <c:pt idx="2735">
                  <c:v>73.749424000000005</c:v>
                </c:pt>
                <c:pt idx="2736">
                  <c:v>73.704437999999996</c:v>
                </c:pt>
                <c:pt idx="2737">
                  <c:v>73.643299999999996</c:v>
                </c:pt>
                <c:pt idx="2738">
                  <c:v>73.572199999999995</c:v>
                </c:pt>
                <c:pt idx="2739">
                  <c:v>73.493094999999997</c:v>
                </c:pt>
                <c:pt idx="2740">
                  <c:v>73.413481000000004</c:v>
                </c:pt>
                <c:pt idx="2741">
                  <c:v>73.347795000000005</c:v>
                </c:pt>
                <c:pt idx="2742">
                  <c:v>73.305873000000005</c:v>
                </c:pt>
                <c:pt idx="2743">
                  <c:v>73.289337000000003</c:v>
                </c:pt>
                <c:pt idx="2744">
                  <c:v>73.297543000000005</c:v>
                </c:pt>
                <c:pt idx="2745">
                  <c:v>73.326162999999994</c:v>
                </c:pt>
                <c:pt idx="2746">
                  <c:v>73.362979999999993</c:v>
                </c:pt>
                <c:pt idx="2747">
                  <c:v>73.397329999999997</c:v>
                </c:pt>
                <c:pt idx="2748">
                  <c:v>73.431447000000006</c:v>
                </c:pt>
                <c:pt idx="2749">
                  <c:v>73.471136000000001</c:v>
                </c:pt>
                <c:pt idx="2750">
                  <c:v>73.507529000000005</c:v>
                </c:pt>
                <c:pt idx="2751">
                  <c:v>73.519513000000003</c:v>
                </c:pt>
                <c:pt idx="2752">
                  <c:v>73.492767000000001</c:v>
                </c:pt>
                <c:pt idx="2753">
                  <c:v>73.426919999999996</c:v>
                </c:pt>
                <c:pt idx="2754">
                  <c:v>73.327329000000006</c:v>
                </c:pt>
                <c:pt idx="2755">
                  <c:v>73.200996000000004</c:v>
                </c:pt>
                <c:pt idx="2756">
                  <c:v>73.058222999999998</c:v>
                </c:pt>
                <c:pt idx="2757">
                  <c:v>72.905750999999995</c:v>
                </c:pt>
                <c:pt idx="2758">
                  <c:v>72.738187999999994</c:v>
                </c:pt>
                <c:pt idx="2759">
                  <c:v>72.547083999999998</c:v>
                </c:pt>
                <c:pt idx="2760">
                  <c:v>72.335954000000001</c:v>
                </c:pt>
                <c:pt idx="2761">
                  <c:v>72.113512</c:v>
                </c:pt>
                <c:pt idx="2762">
                  <c:v>71.874611999999999</c:v>
                </c:pt>
                <c:pt idx="2763">
                  <c:v>71.604242999999997</c:v>
                </c:pt>
                <c:pt idx="2764">
                  <c:v>71.301786000000007</c:v>
                </c:pt>
                <c:pt idx="2765">
                  <c:v>70.986096000000003</c:v>
                </c:pt>
                <c:pt idx="2766">
                  <c:v>70.675816999999995</c:v>
                </c:pt>
                <c:pt idx="2767">
                  <c:v>70.382217999999995</c:v>
                </c:pt>
                <c:pt idx="2768">
                  <c:v>70.124402000000003</c:v>
                </c:pt>
                <c:pt idx="2769">
                  <c:v>69.930648000000005</c:v>
                </c:pt>
                <c:pt idx="2770">
                  <c:v>69.815618999999998</c:v>
                </c:pt>
                <c:pt idx="2771">
                  <c:v>69.772126</c:v>
                </c:pt>
                <c:pt idx="2772">
                  <c:v>69.790098</c:v>
                </c:pt>
                <c:pt idx="2773">
                  <c:v>69.866512999999998</c:v>
                </c:pt>
                <c:pt idx="2774">
                  <c:v>69.995604</c:v>
                </c:pt>
                <c:pt idx="2775">
                  <c:v>70.166976000000005</c:v>
                </c:pt>
                <c:pt idx="2776">
                  <c:v>70.368217999999999</c:v>
                </c:pt>
                <c:pt idx="2777">
                  <c:v>70.563603000000001</c:v>
                </c:pt>
                <c:pt idx="2778">
                  <c:v>70.674766000000005</c:v>
                </c:pt>
                <c:pt idx="2779">
                  <c:v>70.620159000000001</c:v>
                </c:pt>
                <c:pt idx="2780">
                  <c:v>70.396106000000003</c:v>
                </c:pt>
                <c:pt idx="2781">
                  <c:v>70.112690999999998</c:v>
                </c:pt>
                <c:pt idx="2782">
                  <c:v>69.933708999999993</c:v>
                </c:pt>
                <c:pt idx="2783">
                  <c:v>69.971558999999999</c:v>
                </c:pt>
                <c:pt idx="2784">
                  <c:v>70.229561000000004</c:v>
                </c:pt>
                <c:pt idx="2785">
                  <c:v>70.618585999999993</c:v>
                </c:pt>
                <c:pt idx="2786">
                  <c:v>71.018107999999998</c:v>
                </c:pt>
                <c:pt idx="2787">
                  <c:v>71.341446000000005</c:v>
                </c:pt>
                <c:pt idx="2788">
                  <c:v>71.559657000000001</c:v>
                </c:pt>
                <c:pt idx="2789">
                  <c:v>71.675213999999997</c:v>
                </c:pt>
                <c:pt idx="2790">
                  <c:v>71.693842000000004</c:v>
                </c:pt>
                <c:pt idx="2791">
                  <c:v>71.631669000000002</c:v>
                </c:pt>
                <c:pt idx="2792">
                  <c:v>71.530112000000003</c:v>
                </c:pt>
                <c:pt idx="2793">
                  <c:v>71.438479000000001</c:v>
                </c:pt>
                <c:pt idx="2794">
                  <c:v>71.382095000000007</c:v>
                </c:pt>
                <c:pt idx="2795">
                  <c:v>71.362952000000007</c:v>
                </c:pt>
                <c:pt idx="2796">
                  <c:v>71.385876999999994</c:v>
                </c:pt>
                <c:pt idx="2797">
                  <c:v>71.460381999999996</c:v>
                </c:pt>
                <c:pt idx="2798">
                  <c:v>71.578541999999999</c:v>
                </c:pt>
                <c:pt idx="2799">
                  <c:v>71.717350999999994</c:v>
                </c:pt>
                <c:pt idx="2800">
                  <c:v>71.867849000000007</c:v>
                </c:pt>
                <c:pt idx="2801">
                  <c:v>72.042242000000002</c:v>
                </c:pt>
                <c:pt idx="2802">
                  <c:v>72.248780999999994</c:v>
                </c:pt>
                <c:pt idx="2803">
                  <c:v>72.476892000000007</c:v>
                </c:pt>
                <c:pt idx="2804">
                  <c:v>72.710766000000007</c:v>
                </c:pt>
                <c:pt idx="2805">
                  <c:v>72.943185999999997</c:v>
                </c:pt>
                <c:pt idx="2806">
                  <c:v>73.173464999999993</c:v>
                </c:pt>
                <c:pt idx="2807">
                  <c:v>73.402017999999998</c:v>
                </c:pt>
                <c:pt idx="2808">
                  <c:v>73.627744000000007</c:v>
                </c:pt>
                <c:pt idx="2809">
                  <c:v>73.844714999999994</c:v>
                </c:pt>
                <c:pt idx="2810">
                  <c:v>74.045120999999995</c:v>
                </c:pt>
                <c:pt idx="2811">
                  <c:v>74.230524000000003</c:v>
                </c:pt>
                <c:pt idx="2812">
                  <c:v>74.411874999999995</c:v>
                </c:pt>
                <c:pt idx="2813">
                  <c:v>74.591404999999995</c:v>
                </c:pt>
                <c:pt idx="2814">
                  <c:v>74.754913999999999</c:v>
                </c:pt>
                <c:pt idx="2815">
                  <c:v>74.892556999999996</c:v>
                </c:pt>
                <c:pt idx="2816">
                  <c:v>75.016744000000003</c:v>
                </c:pt>
                <c:pt idx="2817">
                  <c:v>75.146923000000001</c:v>
                </c:pt>
                <c:pt idx="2818">
                  <c:v>75.285032999999999</c:v>
                </c:pt>
                <c:pt idx="2819">
                  <c:v>75.417983000000007</c:v>
                </c:pt>
                <c:pt idx="2820">
                  <c:v>75.536654999999996</c:v>
                </c:pt>
                <c:pt idx="2821">
                  <c:v>75.639364</c:v>
                </c:pt>
                <c:pt idx="2822">
                  <c:v>75.723831000000004</c:v>
                </c:pt>
                <c:pt idx="2823">
                  <c:v>75.790474000000003</c:v>
                </c:pt>
                <c:pt idx="2824">
                  <c:v>75.849964</c:v>
                </c:pt>
                <c:pt idx="2825">
                  <c:v>75.914394999999999</c:v>
                </c:pt>
                <c:pt idx="2826">
                  <c:v>75.982552999999996</c:v>
                </c:pt>
                <c:pt idx="2827">
                  <c:v>76.044424000000006</c:v>
                </c:pt>
                <c:pt idx="2828">
                  <c:v>76.097755000000006</c:v>
                </c:pt>
                <c:pt idx="2829">
                  <c:v>76.149628000000007</c:v>
                </c:pt>
                <c:pt idx="2830">
                  <c:v>76.205293999999995</c:v>
                </c:pt>
                <c:pt idx="2831">
                  <c:v>76.266406000000003</c:v>
                </c:pt>
                <c:pt idx="2832">
                  <c:v>76.337030999999996</c:v>
                </c:pt>
                <c:pt idx="2833">
                  <c:v>76.419500999999997</c:v>
                </c:pt>
                <c:pt idx="2834">
                  <c:v>76.505196999999995</c:v>
                </c:pt>
                <c:pt idx="2835">
                  <c:v>76.579902000000004</c:v>
                </c:pt>
                <c:pt idx="2836">
                  <c:v>76.637990000000002</c:v>
                </c:pt>
                <c:pt idx="2837">
                  <c:v>76.683291999999994</c:v>
                </c:pt>
                <c:pt idx="2838">
                  <c:v>76.718704000000002</c:v>
                </c:pt>
                <c:pt idx="2839">
                  <c:v>76.743815999999995</c:v>
                </c:pt>
                <c:pt idx="2840">
                  <c:v>76.760337000000007</c:v>
                </c:pt>
                <c:pt idx="2841">
                  <c:v>76.770576000000005</c:v>
                </c:pt>
                <c:pt idx="2842">
                  <c:v>76.772002000000001</c:v>
                </c:pt>
                <c:pt idx="2843">
                  <c:v>76.762227999999993</c:v>
                </c:pt>
                <c:pt idx="2844">
                  <c:v>76.747906</c:v>
                </c:pt>
                <c:pt idx="2845">
                  <c:v>76.739859999999993</c:v>
                </c:pt>
                <c:pt idx="2846">
                  <c:v>76.740802000000002</c:v>
                </c:pt>
                <c:pt idx="2847">
                  <c:v>76.746655000000004</c:v>
                </c:pt>
                <c:pt idx="2848">
                  <c:v>76.757827000000006</c:v>
                </c:pt>
                <c:pt idx="2849">
                  <c:v>76.777827000000002</c:v>
                </c:pt>
                <c:pt idx="2850">
                  <c:v>76.800976000000006</c:v>
                </c:pt>
                <c:pt idx="2851">
                  <c:v>76.814187000000004</c:v>
                </c:pt>
                <c:pt idx="2852">
                  <c:v>76.815055000000001</c:v>
                </c:pt>
                <c:pt idx="2853">
                  <c:v>76.818966000000003</c:v>
                </c:pt>
                <c:pt idx="2854">
                  <c:v>76.843350000000001</c:v>
                </c:pt>
                <c:pt idx="2855">
                  <c:v>76.890880999999993</c:v>
                </c:pt>
                <c:pt idx="2856">
                  <c:v>76.951716000000005</c:v>
                </c:pt>
                <c:pt idx="2857">
                  <c:v>77.016209000000003</c:v>
                </c:pt>
                <c:pt idx="2858">
                  <c:v>77.080965000000006</c:v>
                </c:pt>
                <c:pt idx="2859">
                  <c:v>77.146272999999994</c:v>
                </c:pt>
                <c:pt idx="2860">
                  <c:v>77.212952999999999</c:v>
                </c:pt>
                <c:pt idx="2861">
                  <c:v>77.283051</c:v>
                </c:pt>
                <c:pt idx="2862">
                  <c:v>77.361547000000002</c:v>
                </c:pt>
                <c:pt idx="2863">
                  <c:v>77.452394999999996</c:v>
                </c:pt>
                <c:pt idx="2864">
                  <c:v>77.547807000000006</c:v>
                </c:pt>
                <c:pt idx="2865">
                  <c:v>77.624379000000005</c:v>
                </c:pt>
                <c:pt idx="2866">
                  <c:v>77.660413000000005</c:v>
                </c:pt>
                <c:pt idx="2867">
                  <c:v>77.659983999999994</c:v>
                </c:pt>
                <c:pt idx="2868">
                  <c:v>77.650409999999994</c:v>
                </c:pt>
                <c:pt idx="2869">
                  <c:v>77.651000999999994</c:v>
                </c:pt>
                <c:pt idx="2870">
                  <c:v>77.651272000000006</c:v>
                </c:pt>
                <c:pt idx="2871">
                  <c:v>77.625967000000003</c:v>
                </c:pt>
                <c:pt idx="2872">
                  <c:v>77.564891000000003</c:v>
                </c:pt>
                <c:pt idx="2873">
                  <c:v>77.480417000000003</c:v>
                </c:pt>
                <c:pt idx="2874">
                  <c:v>77.391239999999996</c:v>
                </c:pt>
                <c:pt idx="2875">
                  <c:v>77.308121999999997</c:v>
                </c:pt>
                <c:pt idx="2876">
                  <c:v>77.234392</c:v>
                </c:pt>
                <c:pt idx="2877">
                  <c:v>77.171364999999994</c:v>
                </c:pt>
                <c:pt idx="2878">
                  <c:v>77.120901000000003</c:v>
                </c:pt>
                <c:pt idx="2879">
                  <c:v>77.087680000000006</c:v>
                </c:pt>
                <c:pt idx="2880">
                  <c:v>77.078259000000003</c:v>
                </c:pt>
                <c:pt idx="2881">
                  <c:v>77.091860999999994</c:v>
                </c:pt>
                <c:pt idx="2882">
                  <c:v>77.114521999999994</c:v>
                </c:pt>
                <c:pt idx="2883">
                  <c:v>77.131144000000006</c:v>
                </c:pt>
                <c:pt idx="2884">
                  <c:v>77.141457000000003</c:v>
                </c:pt>
                <c:pt idx="2885">
                  <c:v>77.154477999999997</c:v>
                </c:pt>
                <c:pt idx="2886">
                  <c:v>77.168052000000003</c:v>
                </c:pt>
                <c:pt idx="2887">
                  <c:v>77.165655000000001</c:v>
                </c:pt>
                <c:pt idx="2888">
                  <c:v>77.138801000000001</c:v>
                </c:pt>
                <c:pt idx="2889">
                  <c:v>77.105170999999999</c:v>
                </c:pt>
                <c:pt idx="2890">
                  <c:v>77.096262999999993</c:v>
                </c:pt>
                <c:pt idx="2891">
                  <c:v>77.125322999999995</c:v>
                </c:pt>
                <c:pt idx="2892">
                  <c:v>77.170205999999993</c:v>
                </c:pt>
                <c:pt idx="2893">
                  <c:v>77.188631999999998</c:v>
                </c:pt>
                <c:pt idx="2894">
                  <c:v>77.153986000000003</c:v>
                </c:pt>
                <c:pt idx="2895">
                  <c:v>77.079037</c:v>
                </c:pt>
                <c:pt idx="2896">
                  <c:v>77.002786</c:v>
                </c:pt>
                <c:pt idx="2897">
                  <c:v>76.955179000000001</c:v>
                </c:pt>
                <c:pt idx="2898">
                  <c:v>76.936638000000002</c:v>
                </c:pt>
                <c:pt idx="2899">
                  <c:v>76.929450000000003</c:v>
                </c:pt>
                <c:pt idx="2900">
                  <c:v>76.9221</c:v>
                </c:pt>
                <c:pt idx="2901">
                  <c:v>76.915609000000003</c:v>
                </c:pt>
                <c:pt idx="2902">
                  <c:v>76.916691</c:v>
                </c:pt>
                <c:pt idx="2903">
                  <c:v>76.929957999999999</c:v>
                </c:pt>
                <c:pt idx="2904">
                  <c:v>76.952900999999997</c:v>
                </c:pt>
                <c:pt idx="2905">
                  <c:v>76.972835000000003</c:v>
                </c:pt>
                <c:pt idx="2906">
                  <c:v>76.975902000000005</c:v>
                </c:pt>
                <c:pt idx="2907">
                  <c:v>76.965374999999995</c:v>
                </c:pt>
                <c:pt idx="2908">
                  <c:v>76.962845000000002</c:v>
                </c:pt>
                <c:pt idx="2909">
                  <c:v>76.985149000000007</c:v>
                </c:pt>
                <c:pt idx="2910">
                  <c:v>77.028169000000005</c:v>
                </c:pt>
                <c:pt idx="2911">
                  <c:v>77.078616999999994</c:v>
                </c:pt>
                <c:pt idx="2912">
                  <c:v>77.129510999999994</c:v>
                </c:pt>
                <c:pt idx="2913">
                  <c:v>77.175430000000006</c:v>
                </c:pt>
                <c:pt idx="2914">
                  <c:v>77.204913000000005</c:v>
                </c:pt>
                <c:pt idx="2915">
                  <c:v>77.210696999999996</c:v>
                </c:pt>
                <c:pt idx="2916">
                  <c:v>77.203935000000001</c:v>
                </c:pt>
                <c:pt idx="2917">
                  <c:v>77.209271999999999</c:v>
                </c:pt>
                <c:pt idx="2918">
                  <c:v>77.244285000000005</c:v>
                </c:pt>
                <c:pt idx="2919">
                  <c:v>77.30565</c:v>
                </c:pt>
                <c:pt idx="2920">
                  <c:v>77.372146999999998</c:v>
                </c:pt>
                <c:pt idx="2921">
                  <c:v>77.417353000000006</c:v>
                </c:pt>
                <c:pt idx="2922">
                  <c:v>77.426586999999998</c:v>
                </c:pt>
                <c:pt idx="2923">
                  <c:v>77.410859000000002</c:v>
                </c:pt>
                <c:pt idx="2924">
                  <c:v>77.402180000000001</c:v>
                </c:pt>
                <c:pt idx="2925">
                  <c:v>77.427929000000006</c:v>
                </c:pt>
                <c:pt idx="2926">
                  <c:v>77.487376999999995</c:v>
                </c:pt>
                <c:pt idx="2927">
                  <c:v>77.554939000000005</c:v>
                </c:pt>
                <c:pt idx="2928">
                  <c:v>77.604545999999999</c:v>
                </c:pt>
                <c:pt idx="2929">
                  <c:v>77.627352999999999</c:v>
                </c:pt>
                <c:pt idx="2930">
                  <c:v>77.630026999999998</c:v>
                </c:pt>
                <c:pt idx="2931">
                  <c:v>77.624853999999999</c:v>
                </c:pt>
                <c:pt idx="2932">
                  <c:v>77.625157000000002</c:v>
                </c:pt>
                <c:pt idx="2933">
                  <c:v>77.644381999999993</c:v>
                </c:pt>
                <c:pt idx="2934">
                  <c:v>77.689608000000007</c:v>
                </c:pt>
                <c:pt idx="2935">
                  <c:v>77.751812999999999</c:v>
                </c:pt>
                <c:pt idx="2936">
                  <c:v>77.807754000000003</c:v>
                </c:pt>
                <c:pt idx="2937">
                  <c:v>77.839146999999997</c:v>
                </c:pt>
                <c:pt idx="2938">
                  <c:v>77.850601999999995</c:v>
                </c:pt>
                <c:pt idx="2939">
                  <c:v>77.861573000000007</c:v>
                </c:pt>
                <c:pt idx="2940">
                  <c:v>77.880410999999995</c:v>
                </c:pt>
                <c:pt idx="2941">
                  <c:v>77.897309000000007</c:v>
                </c:pt>
                <c:pt idx="2942">
                  <c:v>77.906602000000007</c:v>
                </c:pt>
                <c:pt idx="2943">
                  <c:v>77.922430000000006</c:v>
                </c:pt>
                <c:pt idx="2944">
                  <c:v>77.960536000000005</c:v>
                </c:pt>
                <c:pt idx="2945">
                  <c:v>78.014436000000003</c:v>
                </c:pt>
                <c:pt idx="2946">
                  <c:v>78.065601999999998</c:v>
                </c:pt>
                <c:pt idx="2947">
                  <c:v>78.113195000000005</c:v>
                </c:pt>
                <c:pt idx="2948">
                  <c:v>78.174036000000001</c:v>
                </c:pt>
                <c:pt idx="2949">
                  <c:v>78.250129000000001</c:v>
                </c:pt>
                <c:pt idx="2950">
                  <c:v>78.317823000000004</c:v>
                </c:pt>
                <c:pt idx="2951">
                  <c:v>78.359498000000002</c:v>
                </c:pt>
                <c:pt idx="2952">
                  <c:v>78.385914</c:v>
                </c:pt>
                <c:pt idx="2953">
                  <c:v>78.417080999999996</c:v>
                </c:pt>
                <c:pt idx="2954">
                  <c:v>78.459271999999999</c:v>
                </c:pt>
                <c:pt idx="2955">
                  <c:v>78.508302999999998</c:v>
                </c:pt>
                <c:pt idx="2956">
                  <c:v>78.558993999999998</c:v>
                </c:pt>
                <c:pt idx="2957">
                  <c:v>78.603095999999994</c:v>
                </c:pt>
                <c:pt idx="2958">
                  <c:v>78.630978999999996</c:v>
                </c:pt>
                <c:pt idx="2959">
                  <c:v>78.645148000000006</c:v>
                </c:pt>
                <c:pt idx="2960">
                  <c:v>78.663174999999995</c:v>
                </c:pt>
                <c:pt idx="2961">
                  <c:v>78.698014000000001</c:v>
                </c:pt>
                <c:pt idx="2962">
                  <c:v>78.740741</c:v>
                </c:pt>
                <c:pt idx="2963">
                  <c:v>78.770245000000003</c:v>
                </c:pt>
                <c:pt idx="2964">
                  <c:v>78.775174000000007</c:v>
                </c:pt>
                <c:pt idx="2965">
                  <c:v>78.759958999999995</c:v>
                </c:pt>
                <c:pt idx="2966">
                  <c:v>78.735664</c:v>
                </c:pt>
                <c:pt idx="2967">
                  <c:v>78.713712999999998</c:v>
                </c:pt>
                <c:pt idx="2968">
                  <c:v>78.705551</c:v>
                </c:pt>
                <c:pt idx="2969">
                  <c:v>78.718954999999994</c:v>
                </c:pt>
                <c:pt idx="2970">
                  <c:v>78.751547000000002</c:v>
                </c:pt>
                <c:pt idx="2971">
                  <c:v>78.791409000000002</c:v>
                </c:pt>
                <c:pt idx="2972">
                  <c:v>78.825203000000002</c:v>
                </c:pt>
                <c:pt idx="2973">
                  <c:v>78.845000999999996</c:v>
                </c:pt>
                <c:pt idx="2974">
                  <c:v>78.850222000000002</c:v>
                </c:pt>
                <c:pt idx="2975">
                  <c:v>78.847128999999995</c:v>
                </c:pt>
                <c:pt idx="2976">
                  <c:v>78.847506999999993</c:v>
                </c:pt>
                <c:pt idx="2977">
                  <c:v>78.865055999999996</c:v>
                </c:pt>
                <c:pt idx="2978">
                  <c:v>78.907475000000005</c:v>
                </c:pt>
                <c:pt idx="2979">
                  <c:v>78.967302000000004</c:v>
                </c:pt>
                <c:pt idx="2980">
                  <c:v>79.021753000000004</c:v>
                </c:pt>
                <c:pt idx="2981">
                  <c:v>79.048880999999994</c:v>
                </c:pt>
                <c:pt idx="2982">
                  <c:v>79.048754000000002</c:v>
                </c:pt>
                <c:pt idx="2983">
                  <c:v>79.043937</c:v>
                </c:pt>
                <c:pt idx="2984">
                  <c:v>79.054676000000001</c:v>
                </c:pt>
                <c:pt idx="2985">
                  <c:v>79.078761999999998</c:v>
                </c:pt>
                <c:pt idx="2986">
                  <c:v>79.099751999999995</c:v>
                </c:pt>
                <c:pt idx="2987">
                  <c:v>79.108170000000001</c:v>
                </c:pt>
                <c:pt idx="2988">
                  <c:v>79.107251000000005</c:v>
                </c:pt>
                <c:pt idx="2989">
                  <c:v>79.10445</c:v>
                </c:pt>
                <c:pt idx="2990">
                  <c:v>79.107902999999993</c:v>
                </c:pt>
                <c:pt idx="2991">
                  <c:v>79.126825999999994</c:v>
                </c:pt>
                <c:pt idx="2992">
                  <c:v>79.162981000000002</c:v>
                </c:pt>
                <c:pt idx="2993">
                  <c:v>79.202269000000001</c:v>
                </c:pt>
                <c:pt idx="2994">
                  <c:v>79.225998000000004</c:v>
                </c:pt>
                <c:pt idx="2995">
                  <c:v>79.232118999999997</c:v>
                </c:pt>
                <c:pt idx="2996">
                  <c:v>79.236369999999994</c:v>
                </c:pt>
                <c:pt idx="2997">
                  <c:v>79.251523000000006</c:v>
                </c:pt>
                <c:pt idx="2998">
                  <c:v>79.273499999999999</c:v>
                </c:pt>
                <c:pt idx="2999">
                  <c:v>79.288612999999998</c:v>
                </c:pt>
                <c:pt idx="3000">
                  <c:v>79.286641000000003</c:v>
                </c:pt>
                <c:pt idx="3001">
                  <c:v>79.266307999999995</c:v>
                </c:pt>
                <c:pt idx="3002">
                  <c:v>79.236592999999999</c:v>
                </c:pt>
                <c:pt idx="3003">
                  <c:v>79.214138000000005</c:v>
                </c:pt>
                <c:pt idx="3004">
                  <c:v>79.211197999999996</c:v>
                </c:pt>
                <c:pt idx="3005">
                  <c:v>79.222613999999993</c:v>
                </c:pt>
                <c:pt idx="3006">
                  <c:v>79.229487000000006</c:v>
                </c:pt>
                <c:pt idx="3007">
                  <c:v>79.217639000000005</c:v>
                </c:pt>
                <c:pt idx="3008">
                  <c:v>79.188434999999998</c:v>
                </c:pt>
                <c:pt idx="3009">
                  <c:v>79.152951999999999</c:v>
                </c:pt>
                <c:pt idx="3010">
                  <c:v>79.122669000000002</c:v>
                </c:pt>
                <c:pt idx="3011">
                  <c:v>79.105734999999996</c:v>
                </c:pt>
                <c:pt idx="3012">
                  <c:v>79.104194000000007</c:v>
                </c:pt>
                <c:pt idx="3013">
                  <c:v>79.111311999999998</c:v>
                </c:pt>
                <c:pt idx="3014">
                  <c:v>79.115570000000005</c:v>
                </c:pt>
                <c:pt idx="3015">
                  <c:v>79.108412999999999</c:v>
                </c:pt>
                <c:pt idx="3016">
                  <c:v>79.085429000000005</c:v>
                </c:pt>
                <c:pt idx="3017">
                  <c:v>79.044396000000006</c:v>
                </c:pt>
                <c:pt idx="3018">
                  <c:v>78.990326999999994</c:v>
                </c:pt>
                <c:pt idx="3019">
                  <c:v>78.939144999999996</c:v>
                </c:pt>
                <c:pt idx="3020">
                  <c:v>78.905790999999994</c:v>
                </c:pt>
                <c:pt idx="3021">
                  <c:v>78.888081999999997</c:v>
                </c:pt>
                <c:pt idx="3022">
                  <c:v>78.871106999999995</c:v>
                </c:pt>
                <c:pt idx="3023">
                  <c:v>78.848461</c:v>
                </c:pt>
                <c:pt idx="3024">
                  <c:v>78.829339000000004</c:v>
                </c:pt>
                <c:pt idx="3025">
                  <c:v>78.822648999999998</c:v>
                </c:pt>
                <c:pt idx="3026">
                  <c:v>78.824335000000005</c:v>
                </c:pt>
                <c:pt idx="3027">
                  <c:v>78.823892999999998</c:v>
                </c:pt>
                <c:pt idx="3028">
                  <c:v>78.813691000000006</c:v>
                </c:pt>
                <c:pt idx="3029">
                  <c:v>78.788252</c:v>
                </c:pt>
                <c:pt idx="3030">
                  <c:v>78.745461000000006</c:v>
                </c:pt>
                <c:pt idx="3031">
                  <c:v>78.694931999999994</c:v>
                </c:pt>
                <c:pt idx="3032">
                  <c:v>78.655742000000004</c:v>
                </c:pt>
                <c:pt idx="3033">
                  <c:v>78.637392000000006</c:v>
                </c:pt>
                <c:pt idx="3034">
                  <c:v>78.629270000000005</c:v>
                </c:pt>
                <c:pt idx="3035">
                  <c:v>78.616473999999997</c:v>
                </c:pt>
                <c:pt idx="3036">
                  <c:v>78.599422000000004</c:v>
                </c:pt>
                <c:pt idx="3037">
                  <c:v>78.589015000000003</c:v>
                </c:pt>
                <c:pt idx="3038">
                  <c:v>78.587947999999997</c:v>
                </c:pt>
                <c:pt idx="3039">
                  <c:v>78.587481999999994</c:v>
                </c:pt>
                <c:pt idx="3040">
                  <c:v>78.581045000000003</c:v>
                </c:pt>
                <c:pt idx="3041">
                  <c:v>78.571151</c:v>
                </c:pt>
                <c:pt idx="3042">
                  <c:v>78.561588999999998</c:v>
                </c:pt>
                <c:pt idx="3043">
                  <c:v>78.550347000000002</c:v>
                </c:pt>
                <c:pt idx="3044">
                  <c:v>78.533546999999999</c:v>
                </c:pt>
                <c:pt idx="3045">
                  <c:v>78.511865</c:v>
                </c:pt>
                <c:pt idx="3046">
                  <c:v>78.489616999999996</c:v>
                </c:pt>
                <c:pt idx="3047">
                  <c:v>78.469605999999999</c:v>
                </c:pt>
                <c:pt idx="3048">
                  <c:v>78.452132000000006</c:v>
                </c:pt>
                <c:pt idx="3049">
                  <c:v>78.438862</c:v>
                </c:pt>
                <c:pt idx="3050">
                  <c:v>78.434150000000002</c:v>
                </c:pt>
                <c:pt idx="3051">
                  <c:v>78.439528999999993</c:v>
                </c:pt>
                <c:pt idx="3052">
                  <c:v>78.448196999999993</c:v>
                </c:pt>
                <c:pt idx="3053">
                  <c:v>78.449894999999998</c:v>
                </c:pt>
                <c:pt idx="3054">
                  <c:v>78.443036000000006</c:v>
                </c:pt>
                <c:pt idx="3055">
                  <c:v>78.436797999999996</c:v>
                </c:pt>
                <c:pt idx="3056">
                  <c:v>78.437709999999996</c:v>
                </c:pt>
                <c:pt idx="3057">
                  <c:v>78.439936000000003</c:v>
                </c:pt>
                <c:pt idx="3058">
                  <c:v>78.434717000000006</c:v>
                </c:pt>
                <c:pt idx="3059">
                  <c:v>78.424103000000002</c:v>
                </c:pt>
                <c:pt idx="3060">
                  <c:v>78.416562999999996</c:v>
                </c:pt>
                <c:pt idx="3061">
                  <c:v>78.412210999999999</c:v>
                </c:pt>
                <c:pt idx="3062">
                  <c:v>78.402390999999994</c:v>
                </c:pt>
                <c:pt idx="3063">
                  <c:v>78.383514000000005</c:v>
                </c:pt>
                <c:pt idx="3064">
                  <c:v>78.362311000000005</c:v>
                </c:pt>
                <c:pt idx="3065">
                  <c:v>78.347481999999999</c:v>
                </c:pt>
                <c:pt idx="3066">
                  <c:v>78.344752999999997</c:v>
                </c:pt>
                <c:pt idx="3067">
                  <c:v>78.359894999999995</c:v>
                </c:pt>
                <c:pt idx="3068">
                  <c:v>78.396494000000004</c:v>
                </c:pt>
                <c:pt idx="3069">
                  <c:v>78.447822000000002</c:v>
                </c:pt>
                <c:pt idx="3070">
                  <c:v>78.498925</c:v>
                </c:pt>
                <c:pt idx="3071">
                  <c:v>78.539574000000002</c:v>
                </c:pt>
                <c:pt idx="3072">
                  <c:v>78.569006000000002</c:v>
                </c:pt>
                <c:pt idx="3073">
                  <c:v>78.588901000000007</c:v>
                </c:pt>
                <c:pt idx="3074">
                  <c:v>78.600792999999996</c:v>
                </c:pt>
                <c:pt idx="3075">
                  <c:v>78.609555</c:v>
                </c:pt>
                <c:pt idx="3076">
                  <c:v>78.618764999999996</c:v>
                </c:pt>
                <c:pt idx="3077">
                  <c:v>78.622247999999999</c:v>
                </c:pt>
                <c:pt idx="3078">
                  <c:v>78.611318999999995</c:v>
                </c:pt>
                <c:pt idx="3079">
                  <c:v>78.591211000000001</c:v>
                </c:pt>
                <c:pt idx="3080">
                  <c:v>78.577713000000003</c:v>
                </c:pt>
                <c:pt idx="3081">
                  <c:v>78.575096000000002</c:v>
                </c:pt>
                <c:pt idx="3082">
                  <c:v>78.570868000000004</c:v>
                </c:pt>
                <c:pt idx="3083">
                  <c:v>78.558238000000003</c:v>
                </c:pt>
                <c:pt idx="3084">
                  <c:v>78.552359999999993</c:v>
                </c:pt>
                <c:pt idx="3085">
                  <c:v>78.577191999999997</c:v>
                </c:pt>
                <c:pt idx="3086">
                  <c:v>78.643611000000007</c:v>
                </c:pt>
                <c:pt idx="3087">
                  <c:v>78.743886000000003</c:v>
                </c:pt>
                <c:pt idx="3088">
                  <c:v>78.858079000000004</c:v>
                </c:pt>
                <c:pt idx="3089">
                  <c:v>78.962496000000002</c:v>
                </c:pt>
                <c:pt idx="3090">
                  <c:v>79.044820999999999</c:v>
                </c:pt>
                <c:pt idx="3091">
                  <c:v>79.116992999999994</c:v>
                </c:pt>
                <c:pt idx="3092">
                  <c:v>79.201279</c:v>
                </c:pt>
                <c:pt idx="3093">
                  <c:v>79.298871000000005</c:v>
                </c:pt>
                <c:pt idx="3094">
                  <c:v>79.385358999999994</c:v>
                </c:pt>
                <c:pt idx="3095">
                  <c:v>79.443009000000004</c:v>
                </c:pt>
                <c:pt idx="3096">
                  <c:v>79.482280000000003</c:v>
                </c:pt>
                <c:pt idx="3097">
                  <c:v>79.522713999999993</c:v>
                </c:pt>
                <c:pt idx="3098">
                  <c:v>79.565950999999998</c:v>
                </c:pt>
                <c:pt idx="3099">
                  <c:v>79.597397999999998</c:v>
                </c:pt>
                <c:pt idx="3100">
                  <c:v>79.603652999999994</c:v>
                </c:pt>
                <c:pt idx="3101">
                  <c:v>79.579549</c:v>
                </c:pt>
                <c:pt idx="3102">
                  <c:v>79.530268000000007</c:v>
                </c:pt>
                <c:pt idx="3103">
                  <c:v>79.476488000000003</c:v>
                </c:pt>
                <c:pt idx="3104">
                  <c:v>79.447851999999997</c:v>
                </c:pt>
                <c:pt idx="3105">
                  <c:v>79.459549999999993</c:v>
                </c:pt>
                <c:pt idx="3106">
                  <c:v>79.500131999999994</c:v>
                </c:pt>
                <c:pt idx="3107">
                  <c:v>79.549150999999995</c:v>
                </c:pt>
                <c:pt idx="3108">
                  <c:v>79.598095999999998</c:v>
                </c:pt>
                <c:pt idx="3109">
                  <c:v>79.646938000000006</c:v>
                </c:pt>
                <c:pt idx="3110">
                  <c:v>79.692819999999998</c:v>
                </c:pt>
                <c:pt idx="3111">
                  <c:v>79.734134999999995</c:v>
                </c:pt>
                <c:pt idx="3112">
                  <c:v>79.776371999999995</c:v>
                </c:pt>
                <c:pt idx="3113">
                  <c:v>79.821787</c:v>
                </c:pt>
                <c:pt idx="3114">
                  <c:v>79.860750999999993</c:v>
                </c:pt>
                <c:pt idx="3115">
                  <c:v>79.884855999999999</c:v>
                </c:pt>
                <c:pt idx="3116">
                  <c:v>79.901446000000007</c:v>
                </c:pt>
                <c:pt idx="3117">
                  <c:v>79.923907999999997</c:v>
                </c:pt>
                <c:pt idx="3118">
                  <c:v>79.954823000000005</c:v>
                </c:pt>
                <c:pt idx="3119">
                  <c:v>79.990576000000004</c:v>
                </c:pt>
                <c:pt idx="3120">
                  <c:v>80.034552000000005</c:v>
                </c:pt>
                <c:pt idx="3121">
                  <c:v>80.089995999999999</c:v>
                </c:pt>
                <c:pt idx="3122">
                  <c:v>80.145211000000003</c:v>
                </c:pt>
                <c:pt idx="3123">
                  <c:v>80.184044</c:v>
                </c:pt>
                <c:pt idx="3124">
                  <c:v>80.211073999999996</c:v>
                </c:pt>
                <c:pt idx="3125">
                  <c:v>80.251686000000007</c:v>
                </c:pt>
                <c:pt idx="3126">
                  <c:v>80.324827999999997</c:v>
                </c:pt>
                <c:pt idx="3127">
                  <c:v>80.425576000000007</c:v>
                </c:pt>
                <c:pt idx="3128">
                  <c:v>80.535084999999995</c:v>
                </c:pt>
                <c:pt idx="3129">
                  <c:v>80.637944000000005</c:v>
                </c:pt>
                <c:pt idx="3130">
                  <c:v>80.729128000000003</c:v>
                </c:pt>
                <c:pt idx="3131">
                  <c:v>80.811065999999997</c:v>
                </c:pt>
                <c:pt idx="3132">
                  <c:v>80.88579</c:v>
                </c:pt>
                <c:pt idx="3133">
                  <c:v>80.949907999999994</c:v>
                </c:pt>
                <c:pt idx="3134">
                  <c:v>81.001439000000005</c:v>
                </c:pt>
                <c:pt idx="3135">
                  <c:v>81.050780000000003</c:v>
                </c:pt>
                <c:pt idx="3136">
                  <c:v>81.114615000000001</c:v>
                </c:pt>
                <c:pt idx="3137">
                  <c:v>81.194747000000007</c:v>
                </c:pt>
                <c:pt idx="3138">
                  <c:v>81.273871</c:v>
                </c:pt>
                <c:pt idx="3139">
                  <c:v>81.340868999999998</c:v>
                </c:pt>
                <c:pt idx="3140">
                  <c:v>81.409647000000007</c:v>
                </c:pt>
                <c:pt idx="3141">
                  <c:v>81.499534999999995</c:v>
                </c:pt>
                <c:pt idx="3142">
                  <c:v>81.603340000000003</c:v>
                </c:pt>
                <c:pt idx="3143">
                  <c:v>81.689998000000003</c:v>
                </c:pt>
                <c:pt idx="3144">
                  <c:v>81.738783999999995</c:v>
                </c:pt>
                <c:pt idx="3145">
                  <c:v>81.759770000000003</c:v>
                </c:pt>
                <c:pt idx="3146">
                  <c:v>81.778852000000001</c:v>
                </c:pt>
                <c:pt idx="3147">
                  <c:v>81.810863999999995</c:v>
                </c:pt>
                <c:pt idx="3148">
                  <c:v>81.851483999999999</c:v>
                </c:pt>
                <c:pt idx="3149">
                  <c:v>81.890851999999995</c:v>
                </c:pt>
                <c:pt idx="3150">
                  <c:v>81.930385000000001</c:v>
                </c:pt>
                <c:pt idx="3151">
                  <c:v>81.983698000000004</c:v>
                </c:pt>
                <c:pt idx="3152">
                  <c:v>82.057794000000001</c:v>
                </c:pt>
                <c:pt idx="3153">
                  <c:v>82.134728999999993</c:v>
                </c:pt>
                <c:pt idx="3154">
                  <c:v>82.181895999999995</c:v>
                </c:pt>
                <c:pt idx="3155">
                  <c:v>82.187025000000006</c:v>
                </c:pt>
                <c:pt idx="3156">
                  <c:v>82.174942999999999</c:v>
                </c:pt>
                <c:pt idx="3157">
                  <c:v>82.180952000000005</c:v>
                </c:pt>
                <c:pt idx="3158">
                  <c:v>82.212554999999995</c:v>
                </c:pt>
                <c:pt idx="3159">
                  <c:v>82.247878999999998</c:v>
                </c:pt>
                <c:pt idx="3160">
                  <c:v>82.270044999999996</c:v>
                </c:pt>
                <c:pt idx="3161">
                  <c:v>82.290993999999998</c:v>
                </c:pt>
                <c:pt idx="3162">
                  <c:v>82.337076999999994</c:v>
                </c:pt>
                <c:pt idx="3163">
                  <c:v>82.417794999999998</c:v>
                </c:pt>
                <c:pt idx="3164">
                  <c:v>82.513918000000004</c:v>
                </c:pt>
                <c:pt idx="3165">
                  <c:v>82.593607000000006</c:v>
                </c:pt>
                <c:pt idx="3166">
                  <c:v>82.637922000000003</c:v>
                </c:pt>
                <c:pt idx="3167">
                  <c:v>82.652733999999995</c:v>
                </c:pt>
                <c:pt idx="3168">
                  <c:v>82.658023</c:v>
                </c:pt>
                <c:pt idx="3169">
                  <c:v>82.666850999999994</c:v>
                </c:pt>
                <c:pt idx="3170">
                  <c:v>82.676006999999998</c:v>
                </c:pt>
                <c:pt idx="3171">
                  <c:v>82.677920999999998</c:v>
                </c:pt>
                <c:pt idx="3172">
                  <c:v>82.678353000000001</c:v>
                </c:pt>
                <c:pt idx="3173">
                  <c:v>82.696358000000004</c:v>
                </c:pt>
                <c:pt idx="3174">
                  <c:v>82.744383999999997</c:v>
                </c:pt>
                <c:pt idx="3175">
                  <c:v>82.812522000000001</c:v>
                </c:pt>
                <c:pt idx="3176">
                  <c:v>82.878940999999998</c:v>
                </c:pt>
                <c:pt idx="3177">
                  <c:v>82.936201999999994</c:v>
                </c:pt>
                <c:pt idx="3178">
                  <c:v>83.000056999999998</c:v>
                </c:pt>
                <c:pt idx="3179">
                  <c:v>83.085807000000003</c:v>
                </c:pt>
                <c:pt idx="3180">
                  <c:v>83.178860999999998</c:v>
                </c:pt>
                <c:pt idx="3181">
                  <c:v>83.236759000000006</c:v>
                </c:pt>
                <c:pt idx="3182">
                  <c:v>83.224604999999997</c:v>
                </c:pt>
                <c:pt idx="3183">
                  <c:v>83.145222000000004</c:v>
                </c:pt>
                <c:pt idx="3184">
                  <c:v>83.029966999999999</c:v>
                </c:pt>
                <c:pt idx="3185">
                  <c:v>82.904752000000002</c:v>
                </c:pt>
                <c:pt idx="3186">
                  <c:v>82.772861000000006</c:v>
                </c:pt>
                <c:pt idx="3187">
                  <c:v>82.629272999999998</c:v>
                </c:pt>
                <c:pt idx="3188">
                  <c:v>82.478956999999994</c:v>
                </c:pt>
                <c:pt idx="3189">
                  <c:v>82.330422999999996</c:v>
                </c:pt>
                <c:pt idx="3190">
                  <c:v>82.174946000000006</c:v>
                </c:pt>
                <c:pt idx="3191">
                  <c:v>81.984487999999999</c:v>
                </c:pt>
                <c:pt idx="3192">
                  <c:v>81.737605000000002</c:v>
                </c:pt>
                <c:pt idx="3193">
                  <c:v>81.446348</c:v>
                </c:pt>
                <c:pt idx="3194">
                  <c:v>81.155361999999997</c:v>
                </c:pt>
                <c:pt idx="3195">
                  <c:v>80.914899000000005</c:v>
                </c:pt>
                <c:pt idx="3196">
                  <c:v>80.753803000000005</c:v>
                </c:pt>
                <c:pt idx="3197">
                  <c:v>80.672996999999995</c:v>
                </c:pt>
                <c:pt idx="3198">
                  <c:v>80.658316999999997</c:v>
                </c:pt>
                <c:pt idx="3199">
                  <c:v>80.696365999999998</c:v>
                </c:pt>
                <c:pt idx="3200">
                  <c:v>80.776571000000004</c:v>
                </c:pt>
                <c:pt idx="3201">
                  <c:v>80.881406999999996</c:v>
                </c:pt>
                <c:pt idx="3202">
                  <c:v>80.984440000000006</c:v>
                </c:pt>
                <c:pt idx="3203">
                  <c:v>81.064721000000006</c:v>
                </c:pt>
                <c:pt idx="3204">
                  <c:v>81.120693000000003</c:v>
                </c:pt>
                <c:pt idx="3205">
                  <c:v>81.167814000000007</c:v>
                </c:pt>
                <c:pt idx="3206">
                  <c:v>81.225840000000005</c:v>
                </c:pt>
                <c:pt idx="3207">
                  <c:v>81.306501999999995</c:v>
                </c:pt>
                <c:pt idx="3208">
                  <c:v>81.403797999999995</c:v>
                </c:pt>
                <c:pt idx="3209">
                  <c:v>81.492343000000005</c:v>
                </c:pt>
                <c:pt idx="3210">
                  <c:v>81.543442999999996</c:v>
                </c:pt>
                <c:pt idx="3211">
                  <c:v>81.548489000000004</c:v>
                </c:pt>
                <c:pt idx="3212">
                  <c:v>81.520957999999993</c:v>
                </c:pt>
                <c:pt idx="3213">
                  <c:v>81.475104999999999</c:v>
                </c:pt>
                <c:pt idx="3214">
                  <c:v>81.414687000000001</c:v>
                </c:pt>
                <c:pt idx="3215">
                  <c:v>81.347514000000004</c:v>
                </c:pt>
                <c:pt idx="3216">
                  <c:v>81.296135000000007</c:v>
                </c:pt>
                <c:pt idx="3217">
                  <c:v>81.278183999999996</c:v>
                </c:pt>
                <c:pt idx="3218">
                  <c:v>81.280969999999996</c:v>
                </c:pt>
                <c:pt idx="3219">
                  <c:v>81.270386000000002</c:v>
                </c:pt>
                <c:pt idx="3220">
                  <c:v>81.225702999999996</c:v>
                </c:pt>
                <c:pt idx="3221">
                  <c:v>81.157859999999999</c:v>
                </c:pt>
                <c:pt idx="3222">
                  <c:v>81.096528000000006</c:v>
                </c:pt>
                <c:pt idx="3223">
                  <c:v>81.066394000000003</c:v>
                </c:pt>
                <c:pt idx="3224">
                  <c:v>81.070849999999993</c:v>
                </c:pt>
                <c:pt idx="3225">
                  <c:v>81.087112000000005</c:v>
                </c:pt>
                <c:pt idx="3226">
                  <c:v>81.079616999999999</c:v>
                </c:pt>
                <c:pt idx="3227">
                  <c:v>81.031361000000004</c:v>
                </c:pt>
                <c:pt idx="3228">
                  <c:v>80.962862000000001</c:v>
                </c:pt>
                <c:pt idx="3229">
                  <c:v>80.910011999999995</c:v>
                </c:pt>
                <c:pt idx="3230">
                  <c:v>80.882678999999996</c:v>
                </c:pt>
                <c:pt idx="3231">
                  <c:v>80.854995000000002</c:v>
                </c:pt>
                <c:pt idx="3232">
                  <c:v>80.797737999999995</c:v>
                </c:pt>
                <c:pt idx="3233">
                  <c:v>80.710072999999994</c:v>
                </c:pt>
                <c:pt idx="3234">
                  <c:v>80.615592000000007</c:v>
                </c:pt>
                <c:pt idx="3235">
                  <c:v>80.534221000000002</c:v>
                </c:pt>
                <c:pt idx="3236">
                  <c:v>80.463269999999994</c:v>
                </c:pt>
                <c:pt idx="3237">
                  <c:v>80.384142999999995</c:v>
                </c:pt>
                <c:pt idx="3238">
                  <c:v>80.286058999999995</c:v>
                </c:pt>
                <c:pt idx="3239">
                  <c:v>80.182203000000001</c:v>
                </c:pt>
                <c:pt idx="3240">
                  <c:v>80.097013000000004</c:v>
                </c:pt>
                <c:pt idx="3241">
                  <c:v>80.035342</c:v>
                </c:pt>
                <c:pt idx="3242">
                  <c:v>79.97287</c:v>
                </c:pt>
                <c:pt idx="3243">
                  <c:v>79.884016000000003</c:v>
                </c:pt>
                <c:pt idx="3244">
                  <c:v>79.770750000000007</c:v>
                </c:pt>
                <c:pt idx="3245">
                  <c:v>79.655337000000003</c:v>
                </c:pt>
                <c:pt idx="3246">
                  <c:v>79.554702000000006</c:v>
                </c:pt>
                <c:pt idx="3247">
                  <c:v>79.472611999999998</c:v>
                </c:pt>
                <c:pt idx="3248">
                  <c:v>79.405285000000006</c:v>
                </c:pt>
                <c:pt idx="3249">
                  <c:v>79.338616999999999</c:v>
                </c:pt>
                <c:pt idx="3250">
                  <c:v>79.250076000000007</c:v>
                </c:pt>
                <c:pt idx="3251">
                  <c:v>79.132057000000003</c:v>
                </c:pt>
                <c:pt idx="3252">
                  <c:v>79.006701000000007</c:v>
                </c:pt>
                <c:pt idx="3253">
                  <c:v>78.900530000000003</c:v>
                </c:pt>
                <c:pt idx="3254">
                  <c:v>78.811563000000007</c:v>
                </c:pt>
                <c:pt idx="3255">
                  <c:v>78.717741000000004</c:v>
                </c:pt>
                <c:pt idx="3256">
                  <c:v>78.605669000000006</c:v>
                </c:pt>
                <c:pt idx="3257">
                  <c:v>78.467436000000006</c:v>
                </c:pt>
                <c:pt idx="3258">
                  <c:v>78.282432</c:v>
                </c:pt>
                <c:pt idx="3259">
                  <c:v>78.037910999999994</c:v>
                </c:pt>
                <c:pt idx="3260">
                  <c:v>77.765026000000006</c:v>
                </c:pt>
                <c:pt idx="3261">
                  <c:v>77.518863999999994</c:v>
                </c:pt>
                <c:pt idx="3262">
                  <c:v>77.317778000000004</c:v>
                </c:pt>
                <c:pt idx="3263">
                  <c:v>77.131732</c:v>
                </c:pt>
                <c:pt idx="3264">
                  <c:v>76.932259999999999</c:v>
                </c:pt>
                <c:pt idx="3265">
                  <c:v>76.721153000000001</c:v>
                </c:pt>
                <c:pt idx="3266">
                  <c:v>76.504080999999999</c:v>
                </c:pt>
                <c:pt idx="3267">
                  <c:v>76.271445999999997</c:v>
                </c:pt>
                <c:pt idx="3268">
                  <c:v>76.022114000000002</c:v>
                </c:pt>
                <c:pt idx="3269">
                  <c:v>75.777506000000002</c:v>
                </c:pt>
                <c:pt idx="3270">
                  <c:v>75.553414000000004</c:v>
                </c:pt>
                <c:pt idx="3271">
                  <c:v>75.339898000000005</c:v>
                </c:pt>
                <c:pt idx="3272">
                  <c:v>75.124339000000006</c:v>
                </c:pt>
                <c:pt idx="3273">
                  <c:v>74.914297000000005</c:v>
                </c:pt>
                <c:pt idx="3274">
                  <c:v>74.724126999999996</c:v>
                </c:pt>
                <c:pt idx="3275">
                  <c:v>74.557603999999998</c:v>
                </c:pt>
                <c:pt idx="3276">
                  <c:v>74.414398000000006</c:v>
                </c:pt>
                <c:pt idx="3277">
                  <c:v>74.292625000000001</c:v>
                </c:pt>
                <c:pt idx="3278">
                  <c:v>74.172144000000003</c:v>
                </c:pt>
                <c:pt idx="3279">
                  <c:v>74.016221999999999</c:v>
                </c:pt>
                <c:pt idx="3280">
                  <c:v>73.810107000000002</c:v>
                </c:pt>
                <c:pt idx="3281">
                  <c:v>73.583944000000002</c:v>
                </c:pt>
                <c:pt idx="3282">
                  <c:v>73.375831000000005</c:v>
                </c:pt>
                <c:pt idx="3283">
                  <c:v>73.189425</c:v>
                </c:pt>
                <c:pt idx="3284">
                  <c:v>73.003240000000005</c:v>
                </c:pt>
                <c:pt idx="3285">
                  <c:v>72.800004999999999</c:v>
                </c:pt>
                <c:pt idx="3286">
                  <c:v>72.576179999999994</c:v>
                </c:pt>
                <c:pt idx="3287">
                  <c:v>72.339557999999997</c:v>
                </c:pt>
                <c:pt idx="3288">
                  <c:v>72.105754000000005</c:v>
                </c:pt>
                <c:pt idx="3289">
                  <c:v>71.882778000000002</c:v>
                </c:pt>
                <c:pt idx="3290">
                  <c:v>71.654752000000002</c:v>
                </c:pt>
                <c:pt idx="3291">
                  <c:v>71.398050999999995</c:v>
                </c:pt>
                <c:pt idx="3292">
                  <c:v>71.115224999999995</c:v>
                </c:pt>
                <c:pt idx="3293">
                  <c:v>70.832447000000002</c:v>
                </c:pt>
                <c:pt idx="3294">
                  <c:v>70.562396000000007</c:v>
                </c:pt>
                <c:pt idx="3295">
                  <c:v>70.294120000000007</c:v>
                </c:pt>
                <c:pt idx="3296">
                  <c:v>70.023635999999996</c:v>
                </c:pt>
                <c:pt idx="3297">
                  <c:v>69.765720999999999</c:v>
                </c:pt>
                <c:pt idx="3298">
                  <c:v>69.524726000000001</c:v>
                </c:pt>
                <c:pt idx="3299">
                  <c:v>69.280542999999994</c:v>
                </c:pt>
                <c:pt idx="3300">
                  <c:v>69.013266999999999</c:v>
                </c:pt>
                <c:pt idx="3301">
                  <c:v>68.718852999999996</c:v>
                </c:pt>
                <c:pt idx="3302">
                  <c:v>68.397879000000003</c:v>
                </c:pt>
                <c:pt idx="3303">
                  <c:v>68.054573000000005</c:v>
                </c:pt>
                <c:pt idx="3304">
                  <c:v>67.710147000000006</c:v>
                </c:pt>
                <c:pt idx="3305">
                  <c:v>67.388606999999993</c:v>
                </c:pt>
                <c:pt idx="3306">
                  <c:v>67.085116999999997</c:v>
                </c:pt>
                <c:pt idx="3307">
                  <c:v>66.778784999999999</c:v>
                </c:pt>
                <c:pt idx="3308">
                  <c:v>66.475116</c:v>
                </c:pt>
                <c:pt idx="3309">
                  <c:v>66.196897000000007</c:v>
                </c:pt>
                <c:pt idx="3310">
                  <c:v>65.934488000000002</c:v>
                </c:pt>
                <c:pt idx="3311">
                  <c:v>65.650745999999998</c:v>
                </c:pt>
                <c:pt idx="3312">
                  <c:v>65.344960999999998</c:v>
                </c:pt>
                <c:pt idx="3313">
                  <c:v>65.057057999999998</c:v>
                </c:pt>
                <c:pt idx="3314">
                  <c:v>64.790564000000003</c:v>
                </c:pt>
                <c:pt idx="3315">
                  <c:v>64.499747999999997</c:v>
                </c:pt>
                <c:pt idx="3316">
                  <c:v>64.168611999999996</c:v>
                </c:pt>
                <c:pt idx="3317">
                  <c:v>63.838662999999997</c:v>
                </c:pt>
                <c:pt idx="3318">
                  <c:v>63.543816999999997</c:v>
                </c:pt>
                <c:pt idx="3319">
                  <c:v>63.270529000000003</c:v>
                </c:pt>
                <c:pt idx="3320">
                  <c:v>62.996307999999999</c:v>
                </c:pt>
                <c:pt idx="3321">
                  <c:v>62.719707999999997</c:v>
                </c:pt>
                <c:pt idx="3322">
                  <c:v>62.440235999999999</c:v>
                </c:pt>
                <c:pt idx="3323">
                  <c:v>62.154640999999998</c:v>
                </c:pt>
                <c:pt idx="3324">
                  <c:v>61.872928999999999</c:v>
                </c:pt>
                <c:pt idx="3325">
                  <c:v>61.600855000000003</c:v>
                </c:pt>
                <c:pt idx="3326">
                  <c:v>61.308999999999997</c:v>
                </c:pt>
                <c:pt idx="3327">
                  <c:v>60.969886000000002</c:v>
                </c:pt>
                <c:pt idx="3328">
                  <c:v>60.600113999999998</c:v>
                </c:pt>
                <c:pt idx="3329">
                  <c:v>60.213853999999998</c:v>
                </c:pt>
                <c:pt idx="3330">
                  <c:v>59.756297000000004</c:v>
                </c:pt>
                <c:pt idx="3331">
                  <c:v>59.125447999999999</c:v>
                </c:pt>
                <c:pt idx="3332">
                  <c:v>58.418944000000003</c:v>
                </c:pt>
                <c:pt idx="3333">
                  <c:v>58.091980999999997</c:v>
                </c:pt>
                <c:pt idx="3334">
                  <c:v>58.144565</c:v>
                </c:pt>
                <c:pt idx="3335">
                  <c:v>58.209398999999998</c:v>
                </c:pt>
                <c:pt idx="3336">
                  <c:v>58.129562999999997</c:v>
                </c:pt>
                <c:pt idx="3337">
                  <c:v>57.936053000000001</c:v>
                </c:pt>
                <c:pt idx="3338">
                  <c:v>57.698208000000001</c:v>
                </c:pt>
                <c:pt idx="3339">
                  <c:v>57.442025999999998</c:v>
                </c:pt>
                <c:pt idx="3340">
                  <c:v>57.18045</c:v>
                </c:pt>
                <c:pt idx="3341">
                  <c:v>56.952683999999998</c:v>
                </c:pt>
                <c:pt idx="3342">
                  <c:v>56.775894999999998</c:v>
                </c:pt>
                <c:pt idx="3343">
                  <c:v>56.611463000000001</c:v>
                </c:pt>
                <c:pt idx="3344">
                  <c:v>56.420597999999998</c:v>
                </c:pt>
                <c:pt idx="3345">
                  <c:v>56.208244999999998</c:v>
                </c:pt>
                <c:pt idx="3346">
                  <c:v>55.986362</c:v>
                </c:pt>
                <c:pt idx="3347">
                  <c:v>55.748747999999999</c:v>
                </c:pt>
                <c:pt idx="3348">
                  <c:v>55.504885999999999</c:v>
                </c:pt>
                <c:pt idx="3349">
                  <c:v>55.286014000000002</c:v>
                </c:pt>
                <c:pt idx="3350">
                  <c:v>55.091346999999999</c:v>
                </c:pt>
                <c:pt idx="3351">
                  <c:v>54.882050999999997</c:v>
                </c:pt>
                <c:pt idx="3352">
                  <c:v>54.651389999999999</c:v>
                </c:pt>
                <c:pt idx="3353">
                  <c:v>54.440514</c:v>
                </c:pt>
                <c:pt idx="3354">
                  <c:v>54.262971999999998</c:v>
                </c:pt>
                <c:pt idx="3355">
                  <c:v>54.079236999999999</c:v>
                </c:pt>
                <c:pt idx="3356">
                  <c:v>53.869822999999997</c:v>
                </c:pt>
                <c:pt idx="3357">
                  <c:v>53.668387000000003</c:v>
                </c:pt>
                <c:pt idx="3358">
                  <c:v>53.497233999999999</c:v>
                </c:pt>
                <c:pt idx="3359">
                  <c:v>53.331131999999997</c:v>
                </c:pt>
                <c:pt idx="3360">
                  <c:v>53.151260000000001</c:v>
                </c:pt>
                <c:pt idx="3361">
                  <c:v>52.975178999999997</c:v>
                </c:pt>
                <c:pt idx="3362">
                  <c:v>52.810819000000002</c:v>
                </c:pt>
                <c:pt idx="3363">
                  <c:v>52.639538000000002</c:v>
                </c:pt>
                <c:pt idx="3364">
                  <c:v>52.467038000000002</c:v>
                </c:pt>
                <c:pt idx="3365">
                  <c:v>52.329555999999997</c:v>
                </c:pt>
                <c:pt idx="3366">
                  <c:v>52.221984999999997</c:v>
                </c:pt>
                <c:pt idx="3367">
                  <c:v>52.085717000000002</c:v>
                </c:pt>
                <c:pt idx="3368">
                  <c:v>51.895521000000002</c:v>
                </c:pt>
                <c:pt idx="3369">
                  <c:v>51.689945999999999</c:v>
                </c:pt>
                <c:pt idx="3370">
                  <c:v>51.500038000000004</c:v>
                </c:pt>
                <c:pt idx="3371">
                  <c:v>51.313808999999999</c:v>
                </c:pt>
                <c:pt idx="3372">
                  <c:v>51.128286000000003</c:v>
                </c:pt>
                <c:pt idx="3373">
                  <c:v>50.968859000000002</c:v>
                </c:pt>
                <c:pt idx="3374">
                  <c:v>50.833025999999997</c:v>
                </c:pt>
                <c:pt idx="3375">
                  <c:v>50.679324000000001</c:v>
                </c:pt>
                <c:pt idx="3376">
                  <c:v>50.499920000000003</c:v>
                </c:pt>
                <c:pt idx="3377">
                  <c:v>50.33473</c:v>
                </c:pt>
                <c:pt idx="3378">
                  <c:v>50.191735999999999</c:v>
                </c:pt>
                <c:pt idx="3379">
                  <c:v>50.028565999999998</c:v>
                </c:pt>
                <c:pt idx="3380">
                  <c:v>49.832200999999998</c:v>
                </c:pt>
                <c:pt idx="3381">
                  <c:v>49.644334999999998</c:v>
                </c:pt>
                <c:pt idx="3382">
                  <c:v>49.487603999999997</c:v>
                </c:pt>
                <c:pt idx="3383">
                  <c:v>49.341844000000002</c:v>
                </c:pt>
                <c:pt idx="3384">
                  <c:v>49.218831999999999</c:v>
                </c:pt>
                <c:pt idx="3385">
                  <c:v>49.164118999999999</c:v>
                </c:pt>
                <c:pt idx="3386">
                  <c:v>49.148259000000003</c:v>
                </c:pt>
                <c:pt idx="3387">
                  <c:v>49.068061</c:v>
                </c:pt>
                <c:pt idx="3388">
                  <c:v>48.890383</c:v>
                </c:pt>
                <c:pt idx="3389">
                  <c:v>48.686743999999997</c:v>
                </c:pt>
                <c:pt idx="3390">
                  <c:v>48.501637000000002</c:v>
                </c:pt>
                <c:pt idx="3391">
                  <c:v>48.301732999999999</c:v>
                </c:pt>
                <c:pt idx="3392">
                  <c:v>48.084676999999999</c:v>
                </c:pt>
                <c:pt idx="3393">
                  <c:v>47.913310000000003</c:v>
                </c:pt>
                <c:pt idx="3394">
                  <c:v>47.794488999999999</c:v>
                </c:pt>
                <c:pt idx="3395">
                  <c:v>47.643315000000001</c:v>
                </c:pt>
                <c:pt idx="3396">
                  <c:v>47.420828999999998</c:v>
                </c:pt>
                <c:pt idx="3397">
                  <c:v>47.192717000000002</c:v>
                </c:pt>
                <c:pt idx="3398">
                  <c:v>47.003360999999998</c:v>
                </c:pt>
                <c:pt idx="3399">
                  <c:v>46.811692999999998</c:v>
                </c:pt>
                <c:pt idx="3400">
                  <c:v>46.600059000000002</c:v>
                </c:pt>
                <c:pt idx="3401">
                  <c:v>46.426853999999999</c:v>
                </c:pt>
                <c:pt idx="3402">
                  <c:v>46.308214</c:v>
                </c:pt>
                <c:pt idx="3403">
                  <c:v>46.168633999999997</c:v>
                </c:pt>
                <c:pt idx="3404">
                  <c:v>45.965795</c:v>
                </c:pt>
                <c:pt idx="3405">
                  <c:v>45.751945999999997</c:v>
                </c:pt>
                <c:pt idx="3406">
                  <c:v>45.561943999999997</c:v>
                </c:pt>
                <c:pt idx="3407">
                  <c:v>45.346825000000003</c:v>
                </c:pt>
                <c:pt idx="3408">
                  <c:v>45.089391999999997</c:v>
                </c:pt>
                <c:pt idx="3409">
                  <c:v>44.875948000000001</c:v>
                </c:pt>
                <c:pt idx="3410">
                  <c:v>44.751840999999999</c:v>
                </c:pt>
                <c:pt idx="3411">
                  <c:v>44.633023000000001</c:v>
                </c:pt>
                <c:pt idx="3412">
                  <c:v>44.448008000000002</c:v>
                </c:pt>
                <c:pt idx="3413">
                  <c:v>44.241255000000002</c:v>
                </c:pt>
                <c:pt idx="3414">
                  <c:v>44.080074000000003</c:v>
                </c:pt>
                <c:pt idx="3415">
                  <c:v>43.945478999999999</c:v>
                </c:pt>
                <c:pt idx="3416">
                  <c:v>43.787559999999999</c:v>
                </c:pt>
                <c:pt idx="3417">
                  <c:v>43.614635999999997</c:v>
                </c:pt>
                <c:pt idx="3418">
                  <c:v>43.452964000000001</c:v>
                </c:pt>
                <c:pt idx="3419">
                  <c:v>43.293962000000001</c:v>
                </c:pt>
                <c:pt idx="3420">
                  <c:v>43.143048999999998</c:v>
                </c:pt>
                <c:pt idx="3421">
                  <c:v>43.037151000000001</c:v>
                </c:pt>
                <c:pt idx="3422">
                  <c:v>42.956175999999999</c:v>
                </c:pt>
                <c:pt idx="3423">
                  <c:v>42.80941</c:v>
                </c:pt>
                <c:pt idx="3424">
                  <c:v>42.563004999999997</c:v>
                </c:pt>
                <c:pt idx="3425">
                  <c:v>42.302861</c:v>
                </c:pt>
                <c:pt idx="3426">
                  <c:v>42.100979000000002</c:v>
                </c:pt>
                <c:pt idx="3427">
                  <c:v>41.922364000000002</c:v>
                </c:pt>
                <c:pt idx="3428">
                  <c:v>41.728431</c:v>
                </c:pt>
                <c:pt idx="3429">
                  <c:v>41.549062999999997</c:v>
                </c:pt>
                <c:pt idx="3430">
                  <c:v>41.402225000000001</c:v>
                </c:pt>
                <c:pt idx="3431">
                  <c:v>41.23724</c:v>
                </c:pt>
                <c:pt idx="3432">
                  <c:v>41.027709999999999</c:v>
                </c:pt>
                <c:pt idx="3433">
                  <c:v>40.827759999999998</c:v>
                </c:pt>
                <c:pt idx="3434">
                  <c:v>40.671137999999999</c:v>
                </c:pt>
                <c:pt idx="3435">
                  <c:v>40.51878</c:v>
                </c:pt>
                <c:pt idx="3436">
                  <c:v>40.353850000000001</c:v>
                </c:pt>
                <c:pt idx="3437">
                  <c:v>40.220042999999997</c:v>
                </c:pt>
                <c:pt idx="3438">
                  <c:v>40.125269000000003</c:v>
                </c:pt>
                <c:pt idx="3439">
                  <c:v>40.008192999999999</c:v>
                </c:pt>
                <c:pt idx="3440">
                  <c:v>39.842609000000003</c:v>
                </c:pt>
                <c:pt idx="3441">
                  <c:v>39.671624000000001</c:v>
                </c:pt>
                <c:pt idx="3442">
                  <c:v>39.506900999999999</c:v>
                </c:pt>
                <c:pt idx="3443">
                  <c:v>39.304845999999998</c:v>
                </c:pt>
                <c:pt idx="3444">
                  <c:v>39.077398000000002</c:v>
                </c:pt>
                <c:pt idx="3445">
                  <c:v>38.904801999999997</c:v>
                </c:pt>
                <c:pt idx="3446">
                  <c:v>38.794220000000003</c:v>
                </c:pt>
                <c:pt idx="3447">
                  <c:v>38.651439000000003</c:v>
                </c:pt>
                <c:pt idx="3448">
                  <c:v>38.438763000000002</c:v>
                </c:pt>
                <c:pt idx="3449">
                  <c:v>38.227607999999996</c:v>
                </c:pt>
                <c:pt idx="3450">
                  <c:v>38.057105999999997</c:v>
                </c:pt>
                <c:pt idx="3451">
                  <c:v>37.875141999999997</c:v>
                </c:pt>
                <c:pt idx="3452">
                  <c:v>37.679499999999997</c:v>
                </c:pt>
                <c:pt idx="3453">
                  <c:v>37.565432000000001</c:v>
                </c:pt>
                <c:pt idx="3454">
                  <c:v>37.553902999999998</c:v>
                </c:pt>
                <c:pt idx="3455">
                  <c:v>37.517873999999999</c:v>
                </c:pt>
                <c:pt idx="3456">
                  <c:v>37.372517000000002</c:v>
                </c:pt>
                <c:pt idx="3457">
                  <c:v>37.186743999999997</c:v>
                </c:pt>
                <c:pt idx="3458">
                  <c:v>37.035406999999999</c:v>
                </c:pt>
                <c:pt idx="3459">
                  <c:v>36.88552</c:v>
                </c:pt>
                <c:pt idx="3460">
                  <c:v>36.698931000000002</c:v>
                </c:pt>
                <c:pt idx="3461">
                  <c:v>36.527585000000002</c:v>
                </c:pt>
                <c:pt idx="3462">
                  <c:v>36.425449</c:v>
                </c:pt>
                <c:pt idx="3463">
                  <c:v>36.368616000000003</c:v>
                </c:pt>
                <c:pt idx="3464">
                  <c:v>36.331051000000002</c:v>
                </c:pt>
                <c:pt idx="3465">
                  <c:v>36.330761000000003</c:v>
                </c:pt>
                <c:pt idx="3466">
                  <c:v>36.339212000000003</c:v>
                </c:pt>
                <c:pt idx="3467">
                  <c:v>36.267918999999999</c:v>
                </c:pt>
                <c:pt idx="3468">
                  <c:v>36.105249999999998</c:v>
                </c:pt>
                <c:pt idx="3469">
                  <c:v>35.951259999999998</c:v>
                </c:pt>
                <c:pt idx="3470">
                  <c:v>35.864649999999997</c:v>
                </c:pt>
                <c:pt idx="3471">
                  <c:v>35.791201999999998</c:v>
                </c:pt>
                <c:pt idx="3472">
                  <c:v>35.699717</c:v>
                </c:pt>
                <c:pt idx="3473">
                  <c:v>35.656993999999997</c:v>
                </c:pt>
                <c:pt idx="3474">
                  <c:v>35.690052000000001</c:v>
                </c:pt>
                <c:pt idx="3475">
                  <c:v>35.700690999999999</c:v>
                </c:pt>
                <c:pt idx="3476">
                  <c:v>35.646664000000001</c:v>
                </c:pt>
                <c:pt idx="3477">
                  <c:v>35.618437999999998</c:v>
                </c:pt>
                <c:pt idx="3478">
                  <c:v>35.643165000000003</c:v>
                </c:pt>
                <c:pt idx="3479">
                  <c:v>35.636633000000003</c:v>
                </c:pt>
                <c:pt idx="3480">
                  <c:v>35.540379999999999</c:v>
                </c:pt>
                <c:pt idx="3481">
                  <c:v>35.452390999999999</c:v>
                </c:pt>
                <c:pt idx="3482">
                  <c:v>35.450257000000001</c:v>
                </c:pt>
                <c:pt idx="3483">
                  <c:v>35.442155</c:v>
                </c:pt>
                <c:pt idx="3484">
                  <c:v>35.355550999999998</c:v>
                </c:pt>
                <c:pt idx="3485">
                  <c:v>35.272235999999999</c:v>
                </c:pt>
              </c:numCache>
            </c:numRef>
          </c:val>
          <c:smooth val="0"/>
          <c:extLst>
            <c:ext xmlns:c16="http://schemas.microsoft.com/office/drawing/2014/chart" uri="{C3380CC4-5D6E-409C-BE32-E72D297353CC}">
              <c16:uniqueId val="{00000003-E4C6-4CDE-A0EB-8EC3C70442CA}"/>
            </c:ext>
          </c:extLst>
        </c:ser>
        <c:dLbls>
          <c:showLegendKey val="0"/>
          <c:showVal val="0"/>
          <c:showCatName val="0"/>
          <c:showSerName val="0"/>
          <c:showPercent val="0"/>
          <c:showBubbleSize val="0"/>
        </c:dLbls>
        <c:smooth val="0"/>
        <c:axId val="391802240"/>
        <c:axId val="391808128"/>
      </c:lineChart>
      <c:catAx>
        <c:axId val="3918022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808128"/>
        <c:crosses val="autoZero"/>
        <c:auto val="1"/>
        <c:lblAlgn val="ctr"/>
        <c:lblOffset val="100"/>
        <c:noMultiLvlLbl val="0"/>
      </c:catAx>
      <c:valAx>
        <c:axId val="3918081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8022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0" cap="flat" cmpd="sng" algn="ctr">
      <a:solidFill>
        <a:schemeClr val="tx1">
          <a:lumMod val="15000"/>
          <a:lumOff val="85000"/>
        </a:schemeClr>
      </a:solidFill>
      <a:round/>
    </a:ln>
    <a:effectLst/>
  </c:spPr>
  <c:txPr>
    <a:bodyPr/>
    <a:lstStyle/>
    <a:p>
      <a:pPr>
        <a:defRPr/>
      </a:pPr>
      <a:endParaRPr lang="en-US"/>
    </a:p>
  </c:txPr>
  <c:externalData r:id="rId2">
    <c:autoUpdate val="0"/>
  </c:externalData>
  <c:userShapes r:id="rId3"/>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7756031418581902"/>
          <c:y val="2.7002042736479832E-2"/>
          <c:w val="0.76295706579113043"/>
          <c:h val="0.62499763865394686"/>
        </c:manualLayout>
      </c:layout>
      <c:lineChart>
        <c:grouping val="stacked"/>
        <c:varyColors val="0"/>
        <c:ser>
          <c:idx val="0"/>
          <c:order val="0"/>
          <c:tx>
            <c:v>peg 4g</c:v>
          </c:tx>
          <c:spPr>
            <a:ln w="31750" cap="rnd">
              <a:solidFill>
                <a:schemeClr val="accent1"/>
              </a:solidFill>
              <a:round/>
            </a:ln>
            <a:effectLst/>
          </c:spPr>
          <c:marker>
            <c:symbol val="none"/>
          </c:marker>
          <c:cat>
            <c:numRef>
              <c:f>Sheet3!$B$2:$B$3002</c:f>
              <c:numCache>
                <c:formatCode>General</c:formatCode>
                <c:ptCount val="3001"/>
                <c:pt idx="0">
                  <c:v>20</c:v>
                </c:pt>
                <c:pt idx="1">
                  <c:v>20.02</c:v>
                </c:pt>
                <c:pt idx="2">
                  <c:v>20.04</c:v>
                </c:pt>
                <c:pt idx="3">
                  <c:v>20.059999999999999</c:v>
                </c:pt>
                <c:pt idx="4">
                  <c:v>20.079999999999998</c:v>
                </c:pt>
                <c:pt idx="5">
                  <c:v>20.100000000000001</c:v>
                </c:pt>
                <c:pt idx="6">
                  <c:v>20.12</c:v>
                </c:pt>
                <c:pt idx="7">
                  <c:v>20.14</c:v>
                </c:pt>
                <c:pt idx="8">
                  <c:v>20.16</c:v>
                </c:pt>
                <c:pt idx="9">
                  <c:v>20.18</c:v>
                </c:pt>
                <c:pt idx="10">
                  <c:v>20.2</c:v>
                </c:pt>
                <c:pt idx="11">
                  <c:v>20.22</c:v>
                </c:pt>
                <c:pt idx="12">
                  <c:v>20.239999999999998</c:v>
                </c:pt>
                <c:pt idx="13">
                  <c:v>20.260000000000002</c:v>
                </c:pt>
                <c:pt idx="14">
                  <c:v>20.28</c:v>
                </c:pt>
                <c:pt idx="15">
                  <c:v>20.3</c:v>
                </c:pt>
                <c:pt idx="16">
                  <c:v>20.32</c:v>
                </c:pt>
                <c:pt idx="17">
                  <c:v>20.34</c:v>
                </c:pt>
                <c:pt idx="18">
                  <c:v>20.36</c:v>
                </c:pt>
                <c:pt idx="19">
                  <c:v>20.38</c:v>
                </c:pt>
                <c:pt idx="20">
                  <c:v>20.399999999999999</c:v>
                </c:pt>
                <c:pt idx="21">
                  <c:v>20.420000000000002</c:v>
                </c:pt>
                <c:pt idx="22">
                  <c:v>20.440000000000001</c:v>
                </c:pt>
                <c:pt idx="23">
                  <c:v>20.46</c:v>
                </c:pt>
                <c:pt idx="24">
                  <c:v>20.48</c:v>
                </c:pt>
                <c:pt idx="25">
                  <c:v>20.5</c:v>
                </c:pt>
                <c:pt idx="26">
                  <c:v>20.52</c:v>
                </c:pt>
                <c:pt idx="27">
                  <c:v>20.54</c:v>
                </c:pt>
                <c:pt idx="28">
                  <c:v>20.56</c:v>
                </c:pt>
                <c:pt idx="29">
                  <c:v>20.58</c:v>
                </c:pt>
                <c:pt idx="30">
                  <c:v>20.6</c:v>
                </c:pt>
                <c:pt idx="31">
                  <c:v>20.62</c:v>
                </c:pt>
                <c:pt idx="32">
                  <c:v>20.64</c:v>
                </c:pt>
                <c:pt idx="33">
                  <c:v>20.66</c:v>
                </c:pt>
                <c:pt idx="34">
                  <c:v>20.68</c:v>
                </c:pt>
                <c:pt idx="35">
                  <c:v>20.7</c:v>
                </c:pt>
                <c:pt idx="36">
                  <c:v>20.72</c:v>
                </c:pt>
                <c:pt idx="37">
                  <c:v>20.74</c:v>
                </c:pt>
                <c:pt idx="38">
                  <c:v>20.76</c:v>
                </c:pt>
                <c:pt idx="39">
                  <c:v>20.78</c:v>
                </c:pt>
                <c:pt idx="40">
                  <c:v>20.8</c:v>
                </c:pt>
                <c:pt idx="41">
                  <c:v>20.82</c:v>
                </c:pt>
                <c:pt idx="42">
                  <c:v>20.84</c:v>
                </c:pt>
                <c:pt idx="43">
                  <c:v>20.86</c:v>
                </c:pt>
                <c:pt idx="44">
                  <c:v>20.88</c:v>
                </c:pt>
                <c:pt idx="45">
                  <c:v>20.9</c:v>
                </c:pt>
                <c:pt idx="46">
                  <c:v>20.92</c:v>
                </c:pt>
                <c:pt idx="47">
                  <c:v>20.94</c:v>
                </c:pt>
                <c:pt idx="48">
                  <c:v>20.96</c:v>
                </c:pt>
                <c:pt idx="49">
                  <c:v>20.98</c:v>
                </c:pt>
                <c:pt idx="50">
                  <c:v>21</c:v>
                </c:pt>
                <c:pt idx="51">
                  <c:v>21.02</c:v>
                </c:pt>
                <c:pt idx="52">
                  <c:v>21.04</c:v>
                </c:pt>
                <c:pt idx="53">
                  <c:v>21.06</c:v>
                </c:pt>
                <c:pt idx="54">
                  <c:v>21.08</c:v>
                </c:pt>
                <c:pt idx="55">
                  <c:v>21.1</c:v>
                </c:pt>
                <c:pt idx="56">
                  <c:v>21.12</c:v>
                </c:pt>
                <c:pt idx="57">
                  <c:v>21.14</c:v>
                </c:pt>
                <c:pt idx="58">
                  <c:v>21.16</c:v>
                </c:pt>
                <c:pt idx="59">
                  <c:v>21.18</c:v>
                </c:pt>
                <c:pt idx="60">
                  <c:v>21.2</c:v>
                </c:pt>
                <c:pt idx="61">
                  <c:v>21.22</c:v>
                </c:pt>
                <c:pt idx="62">
                  <c:v>21.24</c:v>
                </c:pt>
                <c:pt idx="63">
                  <c:v>21.26</c:v>
                </c:pt>
                <c:pt idx="64">
                  <c:v>21.28</c:v>
                </c:pt>
                <c:pt idx="65">
                  <c:v>21.3</c:v>
                </c:pt>
                <c:pt idx="66">
                  <c:v>21.32</c:v>
                </c:pt>
                <c:pt idx="67">
                  <c:v>21.34</c:v>
                </c:pt>
                <c:pt idx="68">
                  <c:v>21.36</c:v>
                </c:pt>
                <c:pt idx="69">
                  <c:v>21.38</c:v>
                </c:pt>
                <c:pt idx="70">
                  <c:v>21.4</c:v>
                </c:pt>
                <c:pt idx="71">
                  <c:v>21.42</c:v>
                </c:pt>
                <c:pt idx="72">
                  <c:v>21.44</c:v>
                </c:pt>
                <c:pt idx="73">
                  <c:v>21.46</c:v>
                </c:pt>
                <c:pt idx="74">
                  <c:v>21.48</c:v>
                </c:pt>
                <c:pt idx="75">
                  <c:v>21.5</c:v>
                </c:pt>
                <c:pt idx="76">
                  <c:v>21.52</c:v>
                </c:pt>
                <c:pt idx="77">
                  <c:v>21.54</c:v>
                </c:pt>
                <c:pt idx="78">
                  <c:v>21.56</c:v>
                </c:pt>
                <c:pt idx="79">
                  <c:v>21.58</c:v>
                </c:pt>
                <c:pt idx="80">
                  <c:v>21.6</c:v>
                </c:pt>
                <c:pt idx="81">
                  <c:v>21.62</c:v>
                </c:pt>
                <c:pt idx="82">
                  <c:v>21.64</c:v>
                </c:pt>
                <c:pt idx="83">
                  <c:v>21.66</c:v>
                </c:pt>
                <c:pt idx="84">
                  <c:v>21.68</c:v>
                </c:pt>
                <c:pt idx="85">
                  <c:v>21.7</c:v>
                </c:pt>
                <c:pt idx="86">
                  <c:v>21.72</c:v>
                </c:pt>
                <c:pt idx="87">
                  <c:v>21.74</c:v>
                </c:pt>
                <c:pt idx="88">
                  <c:v>21.76</c:v>
                </c:pt>
                <c:pt idx="89">
                  <c:v>21.78</c:v>
                </c:pt>
                <c:pt idx="90">
                  <c:v>21.8</c:v>
                </c:pt>
                <c:pt idx="91">
                  <c:v>21.82</c:v>
                </c:pt>
                <c:pt idx="92">
                  <c:v>21.84</c:v>
                </c:pt>
                <c:pt idx="93">
                  <c:v>21.86</c:v>
                </c:pt>
                <c:pt idx="94">
                  <c:v>21.88</c:v>
                </c:pt>
                <c:pt idx="95">
                  <c:v>21.9</c:v>
                </c:pt>
                <c:pt idx="96">
                  <c:v>21.92</c:v>
                </c:pt>
                <c:pt idx="97">
                  <c:v>21.94</c:v>
                </c:pt>
                <c:pt idx="98">
                  <c:v>21.96</c:v>
                </c:pt>
                <c:pt idx="99">
                  <c:v>21.98</c:v>
                </c:pt>
                <c:pt idx="100">
                  <c:v>22</c:v>
                </c:pt>
                <c:pt idx="101">
                  <c:v>22.02</c:v>
                </c:pt>
                <c:pt idx="102">
                  <c:v>22.04</c:v>
                </c:pt>
                <c:pt idx="103">
                  <c:v>22.06</c:v>
                </c:pt>
                <c:pt idx="104">
                  <c:v>22.08</c:v>
                </c:pt>
                <c:pt idx="105">
                  <c:v>22.1</c:v>
                </c:pt>
                <c:pt idx="106">
                  <c:v>22.12</c:v>
                </c:pt>
                <c:pt idx="107">
                  <c:v>22.14</c:v>
                </c:pt>
                <c:pt idx="108">
                  <c:v>22.16</c:v>
                </c:pt>
                <c:pt idx="109">
                  <c:v>22.18</c:v>
                </c:pt>
                <c:pt idx="110">
                  <c:v>22.2</c:v>
                </c:pt>
                <c:pt idx="111">
                  <c:v>22.22</c:v>
                </c:pt>
                <c:pt idx="112">
                  <c:v>22.24</c:v>
                </c:pt>
                <c:pt idx="113">
                  <c:v>22.26</c:v>
                </c:pt>
                <c:pt idx="114">
                  <c:v>22.28</c:v>
                </c:pt>
                <c:pt idx="115">
                  <c:v>22.3</c:v>
                </c:pt>
                <c:pt idx="116">
                  <c:v>22.32</c:v>
                </c:pt>
                <c:pt idx="117">
                  <c:v>22.34</c:v>
                </c:pt>
                <c:pt idx="118">
                  <c:v>22.36</c:v>
                </c:pt>
                <c:pt idx="119">
                  <c:v>22.38</c:v>
                </c:pt>
                <c:pt idx="120">
                  <c:v>22.4</c:v>
                </c:pt>
                <c:pt idx="121">
                  <c:v>22.42</c:v>
                </c:pt>
                <c:pt idx="122">
                  <c:v>22.44</c:v>
                </c:pt>
                <c:pt idx="123">
                  <c:v>22.46</c:v>
                </c:pt>
                <c:pt idx="124">
                  <c:v>22.48</c:v>
                </c:pt>
                <c:pt idx="125">
                  <c:v>22.5</c:v>
                </c:pt>
                <c:pt idx="126">
                  <c:v>22.52</c:v>
                </c:pt>
                <c:pt idx="127">
                  <c:v>22.54</c:v>
                </c:pt>
                <c:pt idx="128">
                  <c:v>22.56</c:v>
                </c:pt>
                <c:pt idx="129">
                  <c:v>22.58</c:v>
                </c:pt>
                <c:pt idx="130">
                  <c:v>22.6</c:v>
                </c:pt>
                <c:pt idx="131">
                  <c:v>22.62</c:v>
                </c:pt>
                <c:pt idx="132">
                  <c:v>22.64</c:v>
                </c:pt>
                <c:pt idx="133">
                  <c:v>22.66</c:v>
                </c:pt>
                <c:pt idx="134">
                  <c:v>22.68</c:v>
                </c:pt>
                <c:pt idx="135">
                  <c:v>22.7</c:v>
                </c:pt>
                <c:pt idx="136">
                  <c:v>22.72</c:v>
                </c:pt>
                <c:pt idx="137">
                  <c:v>22.74</c:v>
                </c:pt>
                <c:pt idx="138">
                  <c:v>22.76</c:v>
                </c:pt>
                <c:pt idx="139">
                  <c:v>22.78</c:v>
                </c:pt>
                <c:pt idx="140">
                  <c:v>22.8</c:v>
                </c:pt>
                <c:pt idx="141">
                  <c:v>22.82</c:v>
                </c:pt>
                <c:pt idx="142">
                  <c:v>22.84</c:v>
                </c:pt>
                <c:pt idx="143">
                  <c:v>22.86</c:v>
                </c:pt>
                <c:pt idx="144">
                  <c:v>22.88</c:v>
                </c:pt>
                <c:pt idx="145">
                  <c:v>22.9</c:v>
                </c:pt>
                <c:pt idx="146">
                  <c:v>22.92</c:v>
                </c:pt>
                <c:pt idx="147">
                  <c:v>22.94</c:v>
                </c:pt>
                <c:pt idx="148">
                  <c:v>22.96</c:v>
                </c:pt>
                <c:pt idx="149">
                  <c:v>22.98</c:v>
                </c:pt>
                <c:pt idx="150">
                  <c:v>23</c:v>
                </c:pt>
                <c:pt idx="151">
                  <c:v>23.02</c:v>
                </c:pt>
                <c:pt idx="152">
                  <c:v>23.04</c:v>
                </c:pt>
                <c:pt idx="153">
                  <c:v>23.06</c:v>
                </c:pt>
                <c:pt idx="154">
                  <c:v>23.08</c:v>
                </c:pt>
                <c:pt idx="155">
                  <c:v>23.1</c:v>
                </c:pt>
                <c:pt idx="156">
                  <c:v>23.12</c:v>
                </c:pt>
                <c:pt idx="157">
                  <c:v>23.14</c:v>
                </c:pt>
                <c:pt idx="158">
                  <c:v>23.16</c:v>
                </c:pt>
                <c:pt idx="159">
                  <c:v>23.18</c:v>
                </c:pt>
                <c:pt idx="160">
                  <c:v>23.2</c:v>
                </c:pt>
                <c:pt idx="161">
                  <c:v>23.22</c:v>
                </c:pt>
                <c:pt idx="162">
                  <c:v>23.24</c:v>
                </c:pt>
                <c:pt idx="163">
                  <c:v>23.26</c:v>
                </c:pt>
                <c:pt idx="164">
                  <c:v>23.28</c:v>
                </c:pt>
                <c:pt idx="165">
                  <c:v>23.3</c:v>
                </c:pt>
                <c:pt idx="166">
                  <c:v>23.32</c:v>
                </c:pt>
                <c:pt idx="167">
                  <c:v>23.34</c:v>
                </c:pt>
                <c:pt idx="168">
                  <c:v>23.36</c:v>
                </c:pt>
                <c:pt idx="169">
                  <c:v>23.38</c:v>
                </c:pt>
                <c:pt idx="170">
                  <c:v>23.4</c:v>
                </c:pt>
                <c:pt idx="171">
                  <c:v>23.42</c:v>
                </c:pt>
                <c:pt idx="172">
                  <c:v>23.44</c:v>
                </c:pt>
                <c:pt idx="173">
                  <c:v>23.46</c:v>
                </c:pt>
                <c:pt idx="174">
                  <c:v>23.48</c:v>
                </c:pt>
                <c:pt idx="175">
                  <c:v>23.5</c:v>
                </c:pt>
                <c:pt idx="176">
                  <c:v>23.52</c:v>
                </c:pt>
                <c:pt idx="177">
                  <c:v>23.54</c:v>
                </c:pt>
                <c:pt idx="178">
                  <c:v>23.56</c:v>
                </c:pt>
                <c:pt idx="179">
                  <c:v>23.58</c:v>
                </c:pt>
                <c:pt idx="180">
                  <c:v>23.6</c:v>
                </c:pt>
                <c:pt idx="181">
                  <c:v>23.62</c:v>
                </c:pt>
                <c:pt idx="182">
                  <c:v>23.64</c:v>
                </c:pt>
                <c:pt idx="183">
                  <c:v>23.66</c:v>
                </c:pt>
                <c:pt idx="184">
                  <c:v>23.68</c:v>
                </c:pt>
                <c:pt idx="185">
                  <c:v>23.7</c:v>
                </c:pt>
                <c:pt idx="186">
                  <c:v>23.72</c:v>
                </c:pt>
                <c:pt idx="187">
                  <c:v>23.74</c:v>
                </c:pt>
                <c:pt idx="188">
                  <c:v>23.76</c:v>
                </c:pt>
                <c:pt idx="189">
                  <c:v>23.78</c:v>
                </c:pt>
                <c:pt idx="190">
                  <c:v>23.8</c:v>
                </c:pt>
                <c:pt idx="191">
                  <c:v>23.82</c:v>
                </c:pt>
                <c:pt idx="192">
                  <c:v>23.84</c:v>
                </c:pt>
                <c:pt idx="193">
                  <c:v>23.86</c:v>
                </c:pt>
                <c:pt idx="194">
                  <c:v>23.88</c:v>
                </c:pt>
                <c:pt idx="195">
                  <c:v>23.9</c:v>
                </c:pt>
                <c:pt idx="196">
                  <c:v>23.92</c:v>
                </c:pt>
                <c:pt idx="197">
                  <c:v>23.94</c:v>
                </c:pt>
                <c:pt idx="198">
                  <c:v>23.96</c:v>
                </c:pt>
                <c:pt idx="199">
                  <c:v>23.98</c:v>
                </c:pt>
                <c:pt idx="200">
                  <c:v>24</c:v>
                </c:pt>
                <c:pt idx="201">
                  <c:v>24.02</c:v>
                </c:pt>
                <c:pt idx="202">
                  <c:v>24.04</c:v>
                </c:pt>
                <c:pt idx="203">
                  <c:v>24.06</c:v>
                </c:pt>
                <c:pt idx="204">
                  <c:v>24.08</c:v>
                </c:pt>
                <c:pt idx="205">
                  <c:v>24.1</c:v>
                </c:pt>
                <c:pt idx="206">
                  <c:v>24.12</c:v>
                </c:pt>
                <c:pt idx="207">
                  <c:v>24.14</c:v>
                </c:pt>
                <c:pt idx="208">
                  <c:v>24.16</c:v>
                </c:pt>
                <c:pt idx="209">
                  <c:v>24.18</c:v>
                </c:pt>
                <c:pt idx="210">
                  <c:v>24.2</c:v>
                </c:pt>
                <c:pt idx="211">
                  <c:v>24.22</c:v>
                </c:pt>
                <c:pt idx="212">
                  <c:v>24.24</c:v>
                </c:pt>
                <c:pt idx="213">
                  <c:v>24.26</c:v>
                </c:pt>
                <c:pt idx="214">
                  <c:v>24.28</c:v>
                </c:pt>
                <c:pt idx="215">
                  <c:v>24.3</c:v>
                </c:pt>
                <c:pt idx="216">
                  <c:v>24.32</c:v>
                </c:pt>
                <c:pt idx="217">
                  <c:v>24.34</c:v>
                </c:pt>
                <c:pt idx="218">
                  <c:v>24.36</c:v>
                </c:pt>
                <c:pt idx="219">
                  <c:v>24.38</c:v>
                </c:pt>
                <c:pt idx="220">
                  <c:v>24.4</c:v>
                </c:pt>
                <c:pt idx="221">
                  <c:v>24.42</c:v>
                </c:pt>
                <c:pt idx="222">
                  <c:v>24.44</c:v>
                </c:pt>
                <c:pt idx="223">
                  <c:v>24.46</c:v>
                </c:pt>
                <c:pt idx="224">
                  <c:v>24.48</c:v>
                </c:pt>
                <c:pt idx="225">
                  <c:v>24.5</c:v>
                </c:pt>
                <c:pt idx="226">
                  <c:v>24.52</c:v>
                </c:pt>
                <c:pt idx="227">
                  <c:v>24.54</c:v>
                </c:pt>
                <c:pt idx="228">
                  <c:v>24.56</c:v>
                </c:pt>
                <c:pt idx="229">
                  <c:v>24.58</c:v>
                </c:pt>
                <c:pt idx="230">
                  <c:v>24.6</c:v>
                </c:pt>
                <c:pt idx="231">
                  <c:v>24.62</c:v>
                </c:pt>
                <c:pt idx="232">
                  <c:v>24.64</c:v>
                </c:pt>
                <c:pt idx="233">
                  <c:v>24.66</c:v>
                </c:pt>
                <c:pt idx="234">
                  <c:v>24.68</c:v>
                </c:pt>
                <c:pt idx="235">
                  <c:v>24.7</c:v>
                </c:pt>
                <c:pt idx="236">
                  <c:v>24.72</c:v>
                </c:pt>
                <c:pt idx="237">
                  <c:v>24.74</c:v>
                </c:pt>
                <c:pt idx="238">
                  <c:v>24.76</c:v>
                </c:pt>
                <c:pt idx="239">
                  <c:v>24.78</c:v>
                </c:pt>
                <c:pt idx="240">
                  <c:v>24.8</c:v>
                </c:pt>
                <c:pt idx="241">
                  <c:v>24.82</c:v>
                </c:pt>
                <c:pt idx="242">
                  <c:v>24.84</c:v>
                </c:pt>
                <c:pt idx="243">
                  <c:v>24.86</c:v>
                </c:pt>
                <c:pt idx="244">
                  <c:v>24.88</c:v>
                </c:pt>
                <c:pt idx="245">
                  <c:v>24.9</c:v>
                </c:pt>
                <c:pt idx="246">
                  <c:v>24.92</c:v>
                </c:pt>
                <c:pt idx="247">
                  <c:v>24.94</c:v>
                </c:pt>
                <c:pt idx="248">
                  <c:v>24.96</c:v>
                </c:pt>
                <c:pt idx="249">
                  <c:v>24.98</c:v>
                </c:pt>
                <c:pt idx="250">
                  <c:v>25</c:v>
                </c:pt>
                <c:pt idx="251">
                  <c:v>25.02</c:v>
                </c:pt>
                <c:pt idx="252">
                  <c:v>25.04</c:v>
                </c:pt>
                <c:pt idx="253">
                  <c:v>25.06</c:v>
                </c:pt>
                <c:pt idx="254">
                  <c:v>25.08</c:v>
                </c:pt>
                <c:pt idx="255">
                  <c:v>25.1</c:v>
                </c:pt>
                <c:pt idx="256">
                  <c:v>25.12</c:v>
                </c:pt>
                <c:pt idx="257">
                  <c:v>25.14</c:v>
                </c:pt>
                <c:pt idx="258">
                  <c:v>25.16</c:v>
                </c:pt>
                <c:pt idx="259">
                  <c:v>25.18</c:v>
                </c:pt>
                <c:pt idx="260">
                  <c:v>25.2</c:v>
                </c:pt>
                <c:pt idx="261">
                  <c:v>25.22</c:v>
                </c:pt>
                <c:pt idx="262">
                  <c:v>25.24</c:v>
                </c:pt>
                <c:pt idx="263">
                  <c:v>25.26</c:v>
                </c:pt>
                <c:pt idx="264">
                  <c:v>25.28</c:v>
                </c:pt>
                <c:pt idx="265">
                  <c:v>25.3</c:v>
                </c:pt>
                <c:pt idx="266">
                  <c:v>25.32</c:v>
                </c:pt>
                <c:pt idx="267">
                  <c:v>25.34</c:v>
                </c:pt>
                <c:pt idx="268">
                  <c:v>25.36</c:v>
                </c:pt>
                <c:pt idx="269">
                  <c:v>25.38</c:v>
                </c:pt>
                <c:pt idx="270">
                  <c:v>25.4</c:v>
                </c:pt>
                <c:pt idx="271">
                  <c:v>25.42</c:v>
                </c:pt>
                <c:pt idx="272">
                  <c:v>25.44</c:v>
                </c:pt>
                <c:pt idx="273">
                  <c:v>25.46</c:v>
                </c:pt>
                <c:pt idx="274">
                  <c:v>25.48</c:v>
                </c:pt>
                <c:pt idx="275">
                  <c:v>25.5</c:v>
                </c:pt>
                <c:pt idx="276">
                  <c:v>25.52</c:v>
                </c:pt>
                <c:pt idx="277">
                  <c:v>25.54</c:v>
                </c:pt>
                <c:pt idx="278">
                  <c:v>25.56</c:v>
                </c:pt>
                <c:pt idx="279">
                  <c:v>25.58</c:v>
                </c:pt>
                <c:pt idx="280">
                  <c:v>25.6</c:v>
                </c:pt>
                <c:pt idx="281">
                  <c:v>25.62</c:v>
                </c:pt>
                <c:pt idx="282">
                  <c:v>25.64</c:v>
                </c:pt>
                <c:pt idx="283">
                  <c:v>25.66</c:v>
                </c:pt>
                <c:pt idx="284">
                  <c:v>25.68</c:v>
                </c:pt>
                <c:pt idx="285">
                  <c:v>25.7</c:v>
                </c:pt>
                <c:pt idx="286">
                  <c:v>25.72</c:v>
                </c:pt>
                <c:pt idx="287">
                  <c:v>25.74</c:v>
                </c:pt>
                <c:pt idx="288">
                  <c:v>25.76</c:v>
                </c:pt>
                <c:pt idx="289">
                  <c:v>25.78</c:v>
                </c:pt>
                <c:pt idx="290">
                  <c:v>25.8</c:v>
                </c:pt>
                <c:pt idx="291">
                  <c:v>25.82</c:v>
                </c:pt>
                <c:pt idx="292">
                  <c:v>25.84</c:v>
                </c:pt>
                <c:pt idx="293">
                  <c:v>25.86</c:v>
                </c:pt>
                <c:pt idx="294">
                  <c:v>25.88</c:v>
                </c:pt>
                <c:pt idx="295">
                  <c:v>25.9</c:v>
                </c:pt>
                <c:pt idx="296">
                  <c:v>25.92</c:v>
                </c:pt>
                <c:pt idx="297">
                  <c:v>25.94</c:v>
                </c:pt>
                <c:pt idx="298">
                  <c:v>25.96</c:v>
                </c:pt>
                <c:pt idx="299">
                  <c:v>25.98</c:v>
                </c:pt>
                <c:pt idx="300">
                  <c:v>26</c:v>
                </c:pt>
                <c:pt idx="301">
                  <c:v>26.02</c:v>
                </c:pt>
                <c:pt idx="302">
                  <c:v>26.04</c:v>
                </c:pt>
                <c:pt idx="303">
                  <c:v>26.06</c:v>
                </c:pt>
                <c:pt idx="304">
                  <c:v>26.08</c:v>
                </c:pt>
                <c:pt idx="305">
                  <c:v>26.1</c:v>
                </c:pt>
                <c:pt idx="306">
                  <c:v>26.12</c:v>
                </c:pt>
                <c:pt idx="307">
                  <c:v>26.14</c:v>
                </c:pt>
                <c:pt idx="308">
                  <c:v>26.16</c:v>
                </c:pt>
                <c:pt idx="309">
                  <c:v>26.18</c:v>
                </c:pt>
                <c:pt idx="310">
                  <c:v>26.2</c:v>
                </c:pt>
                <c:pt idx="311">
                  <c:v>26.22</c:v>
                </c:pt>
                <c:pt idx="312">
                  <c:v>26.24</c:v>
                </c:pt>
                <c:pt idx="313">
                  <c:v>26.26</c:v>
                </c:pt>
                <c:pt idx="314">
                  <c:v>26.28</c:v>
                </c:pt>
                <c:pt idx="315">
                  <c:v>26.3</c:v>
                </c:pt>
                <c:pt idx="316">
                  <c:v>26.32</c:v>
                </c:pt>
                <c:pt idx="317">
                  <c:v>26.34</c:v>
                </c:pt>
                <c:pt idx="318">
                  <c:v>26.36</c:v>
                </c:pt>
                <c:pt idx="319">
                  <c:v>26.38</c:v>
                </c:pt>
                <c:pt idx="320">
                  <c:v>26.4</c:v>
                </c:pt>
                <c:pt idx="321">
                  <c:v>26.42</c:v>
                </c:pt>
                <c:pt idx="322">
                  <c:v>26.44</c:v>
                </c:pt>
                <c:pt idx="323">
                  <c:v>26.46</c:v>
                </c:pt>
                <c:pt idx="324">
                  <c:v>26.48</c:v>
                </c:pt>
                <c:pt idx="325">
                  <c:v>26.5</c:v>
                </c:pt>
                <c:pt idx="326">
                  <c:v>26.52</c:v>
                </c:pt>
                <c:pt idx="327">
                  <c:v>26.54</c:v>
                </c:pt>
                <c:pt idx="328">
                  <c:v>26.56</c:v>
                </c:pt>
                <c:pt idx="329">
                  <c:v>26.58</c:v>
                </c:pt>
                <c:pt idx="330">
                  <c:v>26.6</c:v>
                </c:pt>
                <c:pt idx="331">
                  <c:v>26.62</c:v>
                </c:pt>
                <c:pt idx="332">
                  <c:v>26.64</c:v>
                </c:pt>
                <c:pt idx="333">
                  <c:v>26.66</c:v>
                </c:pt>
                <c:pt idx="334">
                  <c:v>26.68</c:v>
                </c:pt>
                <c:pt idx="335">
                  <c:v>26.7</c:v>
                </c:pt>
                <c:pt idx="336">
                  <c:v>26.72</c:v>
                </c:pt>
                <c:pt idx="337">
                  <c:v>26.74</c:v>
                </c:pt>
                <c:pt idx="338">
                  <c:v>26.76</c:v>
                </c:pt>
                <c:pt idx="339">
                  <c:v>26.78</c:v>
                </c:pt>
                <c:pt idx="340">
                  <c:v>26.8</c:v>
                </c:pt>
                <c:pt idx="341">
                  <c:v>26.82</c:v>
                </c:pt>
                <c:pt idx="342">
                  <c:v>26.84</c:v>
                </c:pt>
                <c:pt idx="343">
                  <c:v>26.86</c:v>
                </c:pt>
                <c:pt idx="344">
                  <c:v>26.88</c:v>
                </c:pt>
                <c:pt idx="345">
                  <c:v>26.9</c:v>
                </c:pt>
                <c:pt idx="346">
                  <c:v>26.92</c:v>
                </c:pt>
                <c:pt idx="347">
                  <c:v>26.94</c:v>
                </c:pt>
                <c:pt idx="348">
                  <c:v>26.96</c:v>
                </c:pt>
                <c:pt idx="349">
                  <c:v>26.98</c:v>
                </c:pt>
                <c:pt idx="350">
                  <c:v>27</c:v>
                </c:pt>
                <c:pt idx="351">
                  <c:v>27.02</c:v>
                </c:pt>
                <c:pt idx="352">
                  <c:v>27.04</c:v>
                </c:pt>
                <c:pt idx="353">
                  <c:v>27.06</c:v>
                </c:pt>
                <c:pt idx="354">
                  <c:v>27.08</c:v>
                </c:pt>
                <c:pt idx="355">
                  <c:v>27.1</c:v>
                </c:pt>
                <c:pt idx="356">
                  <c:v>27.12</c:v>
                </c:pt>
                <c:pt idx="357">
                  <c:v>27.14</c:v>
                </c:pt>
                <c:pt idx="358">
                  <c:v>27.16</c:v>
                </c:pt>
                <c:pt idx="359">
                  <c:v>27.18</c:v>
                </c:pt>
                <c:pt idx="360">
                  <c:v>27.2</c:v>
                </c:pt>
                <c:pt idx="361">
                  <c:v>27.22</c:v>
                </c:pt>
                <c:pt idx="362">
                  <c:v>27.24</c:v>
                </c:pt>
                <c:pt idx="363">
                  <c:v>27.26</c:v>
                </c:pt>
                <c:pt idx="364">
                  <c:v>27.28</c:v>
                </c:pt>
                <c:pt idx="365">
                  <c:v>27.3</c:v>
                </c:pt>
                <c:pt idx="366">
                  <c:v>27.32</c:v>
                </c:pt>
                <c:pt idx="367">
                  <c:v>27.34</c:v>
                </c:pt>
                <c:pt idx="368">
                  <c:v>27.36</c:v>
                </c:pt>
                <c:pt idx="369">
                  <c:v>27.38</c:v>
                </c:pt>
                <c:pt idx="370">
                  <c:v>27.4</c:v>
                </c:pt>
                <c:pt idx="371">
                  <c:v>27.42</c:v>
                </c:pt>
                <c:pt idx="372">
                  <c:v>27.44</c:v>
                </c:pt>
                <c:pt idx="373">
                  <c:v>27.46</c:v>
                </c:pt>
                <c:pt idx="374">
                  <c:v>27.48</c:v>
                </c:pt>
                <c:pt idx="375">
                  <c:v>27.5</c:v>
                </c:pt>
                <c:pt idx="376">
                  <c:v>27.52</c:v>
                </c:pt>
                <c:pt idx="377">
                  <c:v>27.54</c:v>
                </c:pt>
                <c:pt idx="378">
                  <c:v>27.56</c:v>
                </c:pt>
                <c:pt idx="379">
                  <c:v>27.58</c:v>
                </c:pt>
                <c:pt idx="380">
                  <c:v>27.6</c:v>
                </c:pt>
                <c:pt idx="381">
                  <c:v>27.62</c:v>
                </c:pt>
                <c:pt idx="382">
                  <c:v>27.64</c:v>
                </c:pt>
                <c:pt idx="383">
                  <c:v>27.66</c:v>
                </c:pt>
                <c:pt idx="384">
                  <c:v>27.68</c:v>
                </c:pt>
                <c:pt idx="385">
                  <c:v>27.7</c:v>
                </c:pt>
                <c:pt idx="386">
                  <c:v>27.72</c:v>
                </c:pt>
                <c:pt idx="387">
                  <c:v>27.74</c:v>
                </c:pt>
                <c:pt idx="388">
                  <c:v>27.76</c:v>
                </c:pt>
                <c:pt idx="389">
                  <c:v>27.78</c:v>
                </c:pt>
                <c:pt idx="390">
                  <c:v>27.8</c:v>
                </c:pt>
                <c:pt idx="391">
                  <c:v>27.82</c:v>
                </c:pt>
                <c:pt idx="392">
                  <c:v>27.84</c:v>
                </c:pt>
                <c:pt idx="393">
                  <c:v>27.86</c:v>
                </c:pt>
                <c:pt idx="394">
                  <c:v>27.88</c:v>
                </c:pt>
                <c:pt idx="395">
                  <c:v>27.9</c:v>
                </c:pt>
                <c:pt idx="396">
                  <c:v>27.92</c:v>
                </c:pt>
                <c:pt idx="397">
                  <c:v>27.94</c:v>
                </c:pt>
                <c:pt idx="398">
                  <c:v>27.96</c:v>
                </c:pt>
                <c:pt idx="399">
                  <c:v>27.98</c:v>
                </c:pt>
                <c:pt idx="400">
                  <c:v>28</c:v>
                </c:pt>
                <c:pt idx="401">
                  <c:v>28.02</c:v>
                </c:pt>
                <c:pt idx="402">
                  <c:v>28.04</c:v>
                </c:pt>
                <c:pt idx="403">
                  <c:v>28.06</c:v>
                </c:pt>
                <c:pt idx="404">
                  <c:v>28.08</c:v>
                </c:pt>
                <c:pt idx="405">
                  <c:v>28.1</c:v>
                </c:pt>
                <c:pt idx="406">
                  <c:v>28.12</c:v>
                </c:pt>
                <c:pt idx="407">
                  <c:v>28.14</c:v>
                </c:pt>
                <c:pt idx="408">
                  <c:v>28.16</c:v>
                </c:pt>
                <c:pt idx="409">
                  <c:v>28.18</c:v>
                </c:pt>
                <c:pt idx="410">
                  <c:v>28.2</c:v>
                </c:pt>
                <c:pt idx="411">
                  <c:v>28.22</c:v>
                </c:pt>
                <c:pt idx="412">
                  <c:v>28.24</c:v>
                </c:pt>
                <c:pt idx="413">
                  <c:v>28.26</c:v>
                </c:pt>
                <c:pt idx="414">
                  <c:v>28.28</c:v>
                </c:pt>
                <c:pt idx="415">
                  <c:v>28.3</c:v>
                </c:pt>
                <c:pt idx="416">
                  <c:v>28.32</c:v>
                </c:pt>
                <c:pt idx="417">
                  <c:v>28.34</c:v>
                </c:pt>
                <c:pt idx="418">
                  <c:v>28.36</c:v>
                </c:pt>
                <c:pt idx="419">
                  <c:v>28.38</c:v>
                </c:pt>
                <c:pt idx="420">
                  <c:v>28.4</c:v>
                </c:pt>
                <c:pt idx="421">
                  <c:v>28.42</c:v>
                </c:pt>
                <c:pt idx="422">
                  <c:v>28.44</c:v>
                </c:pt>
                <c:pt idx="423">
                  <c:v>28.46</c:v>
                </c:pt>
                <c:pt idx="424">
                  <c:v>28.48</c:v>
                </c:pt>
                <c:pt idx="425">
                  <c:v>28.5</c:v>
                </c:pt>
                <c:pt idx="426">
                  <c:v>28.52</c:v>
                </c:pt>
                <c:pt idx="427">
                  <c:v>28.54</c:v>
                </c:pt>
                <c:pt idx="428">
                  <c:v>28.56</c:v>
                </c:pt>
                <c:pt idx="429">
                  <c:v>28.58</c:v>
                </c:pt>
                <c:pt idx="430">
                  <c:v>28.6</c:v>
                </c:pt>
                <c:pt idx="431">
                  <c:v>28.62</c:v>
                </c:pt>
                <c:pt idx="432">
                  <c:v>28.64</c:v>
                </c:pt>
                <c:pt idx="433">
                  <c:v>28.66</c:v>
                </c:pt>
                <c:pt idx="434">
                  <c:v>28.68</c:v>
                </c:pt>
                <c:pt idx="435">
                  <c:v>28.7</c:v>
                </c:pt>
                <c:pt idx="436">
                  <c:v>28.72</c:v>
                </c:pt>
                <c:pt idx="437">
                  <c:v>28.74</c:v>
                </c:pt>
                <c:pt idx="438">
                  <c:v>28.76</c:v>
                </c:pt>
                <c:pt idx="439">
                  <c:v>28.78</c:v>
                </c:pt>
                <c:pt idx="440">
                  <c:v>28.8</c:v>
                </c:pt>
                <c:pt idx="441">
                  <c:v>28.82</c:v>
                </c:pt>
                <c:pt idx="442">
                  <c:v>28.84</c:v>
                </c:pt>
                <c:pt idx="443">
                  <c:v>28.86</c:v>
                </c:pt>
                <c:pt idx="444">
                  <c:v>28.88</c:v>
                </c:pt>
                <c:pt idx="445">
                  <c:v>28.9</c:v>
                </c:pt>
                <c:pt idx="446">
                  <c:v>28.92</c:v>
                </c:pt>
                <c:pt idx="447">
                  <c:v>28.94</c:v>
                </c:pt>
                <c:pt idx="448">
                  <c:v>28.96</c:v>
                </c:pt>
                <c:pt idx="449">
                  <c:v>28.98</c:v>
                </c:pt>
                <c:pt idx="450">
                  <c:v>29</c:v>
                </c:pt>
                <c:pt idx="451">
                  <c:v>29.02</c:v>
                </c:pt>
                <c:pt idx="452">
                  <c:v>29.04</c:v>
                </c:pt>
                <c:pt idx="453">
                  <c:v>29.06</c:v>
                </c:pt>
                <c:pt idx="454">
                  <c:v>29.08</c:v>
                </c:pt>
                <c:pt idx="455">
                  <c:v>29.1</c:v>
                </c:pt>
                <c:pt idx="456">
                  <c:v>29.12</c:v>
                </c:pt>
                <c:pt idx="457">
                  <c:v>29.14</c:v>
                </c:pt>
                <c:pt idx="458">
                  <c:v>29.16</c:v>
                </c:pt>
                <c:pt idx="459">
                  <c:v>29.18</c:v>
                </c:pt>
                <c:pt idx="460">
                  <c:v>29.2</c:v>
                </c:pt>
                <c:pt idx="461">
                  <c:v>29.22</c:v>
                </c:pt>
                <c:pt idx="462">
                  <c:v>29.24</c:v>
                </c:pt>
                <c:pt idx="463">
                  <c:v>29.26</c:v>
                </c:pt>
                <c:pt idx="464">
                  <c:v>29.28</c:v>
                </c:pt>
                <c:pt idx="465">
                  <c:v>29.3</c:v>
                </c:pt>
                <c:pt idx="466">
                  <c:v>29.32</c:v>
                </c:pt>
                <c:pt idx="467">
                  <c:v>29.34</c:v>
                </c:pt>
                <c:pt idx="468">
                  <c:v>29.36</c:v>
                </c:pt>
                <c:pt idx="469">
                  <c:v>29.38</c:v>
                </c:pt>
                <c:pt idx="470">
                  <c:v>29.4</c:v>
                </c:pt>
                <c:pt idx="471">
                  <c:v>29.42</c:v>
                </c:pt>
                <c:pt idx="472">
                  <c:v>29.44</c:v>
                </c:pt>
                <c:pt idx="473">
                  <c:v>29.46</c:v>
                </c:pt>
                <c:pt idx="474">
                  <c:v>29.48</c:v>
                </c:pt>
                <c:pt idx="475">
                  <c:v>29.5</c:v>
                </c:pt>
                <c:pt idx="476">
                  <c:v>29.52</c:v>
                </c:pt>
                <c:pt idx="477">
                  <c:v>29.54</c:v>
                </c:pt>
                <c:pt idx="478">
                  <c:v>29.56</c:v>
                </c:pt>
                <c:pt idx="479">
                  <c:v>29.58</c:v>
                </c:pt>
                <c:pt idx="480">
                  <c:v>29.6</c:v>
                </c:pt>
                <c:pt idx="481">
                  <c:v>29.62</c:v>
                </c:pt>
                <c:pt idx="482">
                  <c:v>29.64</c:v>
                </c:pt>
                <c:pt idx="483">
                  <c:v>29.66</c:v>
                </c:pt>
                <c:pt idx="484">
                  <c:v>29.68</c:v>
                </c:pt>
                <c:pt idx="485">
                  <c:v>29.7</c:v>
                </c:pt>
                <c:pt idx="486">
                  <c:v>29.72</c:v>
                </c:pt>
                <c:pt idx="487">
                  <c:v>29.74</c:v>
                </c:pt>
                <c:pt idx="488">
                  <c:v>29.76</c:v>
                </c:pt>
                <c:pt idx="489">
                  <c:v>29.78</c:v>
                </c:pt>
                <c:pt idx="490">
                  <c:v>29.8</c:v>
                </c:pt>
                <c:pt idx="491">
                  <c:v>29.82</c:v>
                </c:pt>
                <c:pt idx="492">
                  <c:v>29.84</c:v>
                </c:pt>
                <c:pt idx="493">
                  <c:v>29.86</c:v>
                </c:pt>
                <c:pt idx="494">
                  <c:v>29.88</c:v>
                </c:pt>
                <c:pt idx="495">
                  <c:v>29.9</c:v>
                </c:pt>
                <c:pt idx="496">
                  <c:v>29.92</c:v>
                </c:pt>
                <c:pt idx="497">
                  <c:v>29.94</c:v>
                </c:pt>
                <c:pt idx="498">
                  <c:v>29.96</c:v>
                </c:pt>
                <c:pt idx="499">
                  <c:v>29.98</c:v>
                </c:pt>
                <c:pt idx="500">
                  <c:v>30</c:v>
                </c:pt>
                <c:pt idx="501">
                  <c:v>30.02</c:v>
                </c:pt>
                <c:pt idx="502">
                  <c:v>30.04</c:v>
                </c:pt>
                <c:pt idx="503">
                  <c:v>30.06</c:v>
                </c:pt>
                <c:pt idx="504">
                  <c:v>30.08</c:v>
                </c:pt>
                <c:pt idx="505">
                  <c:v>30.1</c:v>
                </c:pt>
                <c:pt idx="506">
                  <c:v>30.12</c:v>
                </c:pt>
                <c:pt idx="507">
                  <c:v>30.14</c:v>
                </c:pt>
                <c:pt idx="508">
                  <c:v>30.16</c:v>
                </c:pt>
                <c:pt idx="509">
                  <c:v>30.18</c:v>
                </c:pt>
                <c:pt idx="510">
                  <c:v>30.2</c:v>
                </c:pt>
                <c:pt idx="511">
                  <c:v>30.22</c:v>
                </c:pt>
                <c:pt idx="512">
                  <c:v>30.24</c:v>
                </c:pt>
                <c:pt idx="513">
                  <c:v>30.26</c:v>
                </c:pt>
                <c:pt idx="514">
                  <c:v>30.28</c:v>
                </c:pt>
                <c:pt idx="515">
                  <c:v>30.3</c:v>
                </c:pt>
                <c:pt idx="516">
                  <c:v>30.32</c:v>
                </c:pt>
                <c:pt idx="517">
                  <c:v>30.34</c:v>
                </c:pt>
                <c:pt idx="518">
                  <c:v>30.36</c:v>
                </c:pt>
                <c:pt idx="519">
                  <c:v>30.38</c:v>
                </c:pt>
                <c:pt idx="520">
                  <c:v>30.4</c:v>
                </c:pt>
                <c:pt idx="521">
                  <c:v>30.42</c:v>
                </c:pt>
                <c:pt idx="522">
                  <c:v>30.44</c:v>
                </c:pt>
                <c:pt idx="523">
                  <c:v>30.46</c:v>
                </c:pt>
                <c:pt idx="524">
                  <c:v>30.48</c:v>
                </c:pt>
                <c:pt idx="525">
                  <c:v>30.5</c:v>
                </c:pt>
                <c:pt idx="526">
                  <c:v>30.52</c:v>
                </c:pt>
                <c:pt idx="527">
                  <c:v>30.54</c:v>
                </c:pt>
                <c:pt idx="528">
                  <c:v>30.56</c:v>
                </c:pt>
                <c:pt idx="529">
                  <c:v>30.58</c:v>
                </c:pt>
                <c:pt idx="530">
                  <c:v>30.6</c:v>
                </c:pt>
                <c:pt idx="531">
                  <c:v>30.62</c:v>
                </c:pt>
                <c:pt idx="532">
                  <c:v>30.64</c:v>
                </c:pt>
                <c:pt idx="533">
                  <c:v>30.66</c:v>
                </c:pt>
                <c:pt idx="534">
                  <c:v>30.68</c:v>
                </c:pt>
                <c:pt idx="535">
                  <c:v>30.7</c:v>
                </c:pt>
                <c:pt idx="536">
                  <c:v>30.72</c:v>
                </c:pt>
                <c:pt idx="537">
                  <c:v>30.74</c:v>
                </c:pt>
                <c:pt idx="538">
                  <c:v>30.76</c:v>
                </c:pt>
                <c:pt idx="539">
                  <c:v>30.78</c:v>
                </c:pt>
                <c:pt idx="540">
                  <c:v>30.8</c:v>
                </c:pt>
                <c:pt idx="541">
                  <c:v>30.82</c:v>
                </c:pt>
                <c:pt idx="542">
                  <c:v>30.84</c:v>
                </c:pt>
                <c:pt idx="543">
                  <c:v>30.86</c:v>
                </c:pt>
                <c:pt idx="544">
                  <c:v>30.88</c:v>
                </c:pt>
                <c:pt idx="545">
                  <c:v>30.9</c:v>
                </c:pt>
                <c:pt idx="546">
                  <c:v>30.92</c:v>
                </c:pt>
                <c:pt idx="547">
                  <c:v>30.94</c:v>
                </c:pt>
                <c:pt idx="548">
                  <c:v>30.96</c:v>
                </c:pt>
                <c:pt idx="549">
                  <c:v>30.98</c:v>
                </c:pt>
                <c:pt idx="550">
                  <c:v>31</c:v>
                </c:pt>
                <c:pt idx="551">
                  <c:v>31.02</c:v>
                </c:pt>
                <c:pt idx="552">
                  <c:v>31.04</c:v>
                </c:pt>
                <c:pt idx="553">
                  <c:v>31.06</c:v>
                </c:pt>
                <c:pt idx="554">
                  <c:v>31.08</c:v>
                </c:pt>
                <c:pt idx="555">
                  <c:v>31.1</c:v>
                </c:pt>
                <c:pt idx="556">
                  <c:v>31.12</c:v>
                </c:pt>
                <c:pt idx="557">
                  <c:v>31.14</c:v>
                </c:pt>
                <c:pt idx="558">
                  <c:v>31.16</c:v>
                </c:pt>
                <c:pt idx="559">
                  <c:v>31.18</c:v>
                </c:pt>
                <c:pt idx="560">
                  <c:v>31.2</c:v>
                </c:pt>
                <c:pt idx="561">
                  <c:v>31.22</c:v>
                </c:pt>
                <c:pt idx="562">
                  <c:v>31.24</c:v>
                </c:pt>
                <c:pt idx="563">
                  <c:v>31.26</c:v>
                </c:pt>
                <c:pt idx="564">
                  <c:v>31.28</c:v>
                </c:pt>
                <c:pt idx="565">
                  <c:v>31.3</c:v>
                </c:pt>
                <c:pt idx="566">
                  <c:v>31.32</c:v>
                </c:pt>
                <c:pt idx="567">
                  <c:v>31.34</c:v>
                </c:pt>
                <c:pt idx="568">
                  <c:v>31.36</c:v>
                </c:pt>
                <c:pt idx="569">
                  <c:v>31.38</c:v>
                </c:pt>
                <c:pt idx="570">
                  <c:v>31.4</c:v>
                </c:pt>
                <c:pt idx="571">
                  <c:v>31.42</c:v>
                </c:pt>
                <c:pt idx="572">
                  <c:v>31.44</c:v>
                </c:pt>
                <c:pt idx="573">
                  <c:v>31.46</c:v>
                </c:pt>
                <c:pt idx="574">
                  <c:v>31.48</c:v>
                </c:pt>
                <c:pt idx="575">
                  <c:v>31.5</c:v>
                </c:pt>
                <c:pt idx="576">
                  <c:v>31.52</c:v>
                </c:pt>
                <c:pt idx="577">
                  <c:v>31.54</c:v>
                </c:pt>
                <c:pt idx="578">
                  <c:v>31.56</c:v>
                </c:pt>
                <c:pt idx="579">
                  <c:v>31.58</c:v>
                </c:pt>
                <c:pt idx="580">
                  <c:v>31.6</c:v>
                </c:pt>
                <c:pt idx="581">
                  <c:v>31.62</c:v>
                </c:pt>
                <c:pt idx="582">
                  <c:v>31.64</c:v>
                </c:pt>
                <c:pt idx="583">
                  <c:v>31.66</c:v>
                </c:pt>
                <c:pt idx="584">
                  <c:v>31.68</c:v>
                </c:pt>
                <c:pt idx="585">
                  <c:v>31.7</c:v>
                </c:pt>
                <c:pt idx="586">
                  <c:v>31.72</c:v>
                </c:pt>
                <c:pt idx="587">
                  <c:v>31.74</c:v>
                </c:pt>
                <c:pt idx="588">
                  <c:v>31.76</c:v>
                </c:pt>
                <c:pt idx="589">
                  <c:v>31.78</c:v>
                </c:pt>
                <c:pt idx="590">
                  <c:v>31.8</c:v>
                </c:pt>
                <c:pt idx="591">
                  <c:v>31.82</c:v>
                </c:pt>
                <c:pt idx="592">
                  <c:v>31.84</c:v>
                </c:pt>
                <c:pt idx="593">
                  <c:v>31.86</c:v>
                </c:pt>
                <c:pt idx="594">
                  <c:v>31.88</c:v>
                </c:pt>
                <c:pt idx="595">
                  <c:v>31.9</c:v>
                </c:pt>
                <c:pt idx="596">
                  <c:v>31.92</c:v>
                </c:pt>
                <c:pt idx="597">
                  <c:v>31.94</c:v>
                </c:pt>
                <c:pt idx="598">
                  <c:v>31.96</c:v>
                </c:pt>
                <c:pt idx="599">
                  <c:v>31.98</c:v>
                </c:pt>
                <c:pt idx="600">
                  <c:v>32</c:v>
                </c:pt>
                <c:pt idx="601">
                  <c:v>32.020000000000003</c:v>
                </c:pt>
                <c:pt idx="602">
                  <c:v>32.04</c:v>
                </c:pt>
                <c:pt idx="603">
                  <c:v>32.06</c:v>
                </c:pt>
                <c:pt idx="604">
                  <c:v>32.08</c:v>
                </c:pt>
                <c:pt idx="605">
                  <c:v>32.1</c:v>
                </c:pt>
                <c:pt idx="606">
                  <c:v>32.119999999999997</c:v>
                </c:pt>
                <c:pt idx="607">
                  <c:v>32.14</c:v>
                </c:pt>
                <c:pt idx="608">
                  <c:v>32.159999999999997</c:v>
                </c:pt>
                <c:pt idx="609">
                  <c:v>32.18</c:v>
                </c:pt>
                <c:pt idx="610">
                  <c:v>32.200000000000003</c:v>
                </c:pt>
                <c:pt idx="611">
                  <c:v>32.22</c:v>
                </c:pt>
                <c:pt idx="612">
                  <c:v>32.24</c:v>
                </c:pt>
                <c:pt idx="613">
                  <c:v>32.26</c:v>
                </c:pt>
                <c:pt idx="614">
                  <c:v>32.28</c:v>
                </c:pt>
                <c:pt idx="615">
                  <c:v>32.299999999999997</c:v>
                </c:pt>
                <c:pt idx="616">
                  <c:v>32.32</c:v>
                </c:pt>
                <c:pt idx="617">
                  <c:v>32.340000000000003</c:v>
                </c:pt>
                <c:pt idx="618">
                  <c:v>32.36</c:v>
                </c:pt>
                <c:pt idx="619">
                  <c:v>32.380000000000003</c:v>
                </c:pt>
                <c:pt idx="620">
                  <c:v>32.4</c:v>
                </c:pt>
                <c:pt idx="621">
                  <c:v>32.42</c:v>
                </c:pt>
                <c:pt idx="622">
                  <c:v>32.44</c:v>
                </c:pt>
                <c:pt idx="623">
                  <c:v>32.46</c:v>
                </c:pt>
                <c:pt idx="624">
                  <c:v>32.479999999999997</c:v>
                </c:pt>
                <c:pt idx="625">
                  <c:v>32.5</c:v>
                </c:pt>
                <c:pt idx="626">
                  <c:v>32.520000000000003</c:v>
                </c:pt>
                <c:pt idx="627">
                  <c:v>32.54</c:v>
                </c:pt>
                <c:pt idx="628">
                  <c:v>32.56</c:v>
                </c:pt>
                <c:pt idx="629">
                  <c:v>32.58</c:v>
                </c:pt>
                <c:pt idx="630">
                  <c:v>32.6</c:v>
                </c:pt>
                <c:pt idx="631">
                  <c:v>32.619999999999997</c:v>
                </c:pt>
                <c:pt idx="632">
                  <c:v>32.64</c:v>
                </c:pt>
                <c:pt idx="633">
                  <c:v>32.659999999999997</c:v>
                </c:pt>
                <c:pt idx="634">
                  <c:v>32.68</c:v>
                </c:pt>
                <c:pt idx="635">
                  <c:v>32.700000000000003</c:v>
                </c:pt>
                <c:pt idx="636">
                  <c:v>32.72</c:v>
                </c:pt>
                <c:pt idx="637">
                  <c:v>32.74</c:v>
                </c:pt>
                <c:pt idx="638">
                  <c:v>32.76</c:v>
                </c:pt>
                <c:pt idx="639">
                  <c:v>32.78</c:v>
                </c:pt>
                <c:pt idx="640">
                  <c:v>32.799999999999997</c:v>
                </c:pt>
                <c:pt idx="641">
                  <c:v>32.82</c:v>
                </c:pt>
                <c:pt idx="642">
                  <c:v>32.840000000000003</c:v>
                </c:pt>
                <c:pt idx="643">
                  <c:v>32.86</c:v>
                </c:pt>
                <c:pt idx="644">
                  <c:v>32.880000000000003</c:v>
                </c:pt>
                <c:pt idx="645">
                  <c:v>32.9</c:v>
                </c:pt>
                <c:pt idx="646">
                  <c:v>32.92</c:v>
                </c:pt>
                <c:pt idx="647">
                  <c:v>32.94</c:v>
                </c:pt>
                <c:pt idx="648">
                  <c:v>32.96</c:v>
                </c:pt>
                <c:pt idx="649">
                  <c:v>32.979999999999997</c:v>
                </c:pt>
                <c:pt idx="650">
                  <c:v>33</c:v>
                </c:pt>
                <c:pt idx="651">
                  <c:v>33.020000000000003</c:v>
                </c:pt>
                <c:pt idx="652">
                  <c:v>33.04</c:v>
                </c:pt>
                <c:pt idx="653">
                  <c:v>33.06</c:v>
                </c:pt>
                <c:pt idx="654">
                  <c:v>33.08</c:v>
                </c:pt>
                <c:pt idx="655">
                  <c:v>33.1</c:v>
                </c:pt>
                <c:pt idx="656">
                  <c:v>33.119999999999997</c:v>
                </c:pt>
                <c:pt idx="657">
                  <c:v>33.14</c:v>
                </c:pt>
                <c:pt idx="658">
                  <c:v>33.159999999999997</c:v>
                </c:pt>
                <c:pt idx="659">
                  <c:v>33.18</c:v>
                </c:pt>
                <c:pt idx="660">
                  <c:v>33.200000000000003</c:v>
                </c:pt>
                <c:pt idx="661">
                  <c:v>33.22</c:v>
                </c:pt>
                <c:pt idx="662">
                  <c:v>33.24</c:v>
                </c:pt>
                <c:pt idx="663">
                  <c:v>33.26</c:v>
                </c:pt>
                <c:pt idx="664">
                  <c:v>33.28</c:v>
                </c:pt>
                <c:pt idx="665">
                  <c:v>33.299999999999997</c:v>
                </c:pt>
                <c:pt idx="666">
                  <c:v>33.32</c:v>
                </c:pt>
                <c:pt idx="667">
                  <c:v>33.340000000000003</c:v>
                </c:pt>
                <c:pt idx="668">
                  <c:v>33.36</c:v>
                </c:pt>
                <c:pt idx="669">
                  <c:v>33.380000000000003</c:v>
                </c:pt>
                <c:pt idx="670">
                  <c:v>33.4</c:v>
                </c:pt>
                <c:pt idx="671">
                  <c:v>33.42</c:v>
                </c:pt>
                <c:pt idx="672">
                  <c:v>33.44</c:v>
                </c:pt>
                <c:pt idx="673">
                  <c:v>33.46</c:v>
                </c:pt>
                <c:pt idx="674">
                  <c:v>33.479999999999997</c:v>
                </c:pt>
                <c:pt idx="675">
                  <c:v>33.5</c:v>
                </c:pt>
                <c:pt idx="676">
                  <c:v>33.520000000000003</c:v>
                </c:pt>
                <c:pt idx="677">
                  <c:v>33.54</c:v>
                </c:pt>
                <c:pt idx="678">
                  <c:v>33.56</c:v>
                </c:pt>
                <c:pt idx="679">
                  <c:v>33.58</c:v>
                </c:pt>
                <c:pt idx="680">
                  <c:v>33.6</c:v>
                </c:pt>
                <c:pt idx="681">
                  <c:v>33.619999999999997</c:v>
                </c:pt>
                <c:pt idx="682">
                  <c:v>33.64</c:v>
                </c:pt>
                <c:pt idx="683">
                  <c:v>33.659999999999997</c:v>
                </c:pt>
                <c:pt idx="684">
                  <c:v>33.68</c:v>
                </c:pt>
                <c:pt idx="685">
                  <c:v>33.700000000000003</c:v>
                </c:pt>
                <c:pt idx="686">
                  <c:v>33.72</c:v>
                </c:pt>
                <c:pt idx="687">
                  <c:v>33.74</c:v>
                </c:pt>
                <c:pt idx="688">
                  <c:v>33.76</c:v>
                </c:pt>
                <c:pt idx="689">
                  <c:v>33.78</c:v>
                </c:pt>
                <c:pt idx="690">
                  <c:v>33.799999999999997</c:v>
                </c:pt>
                <c:pt idx="691">
                  <c:v>33.82</c:v>
                </c:pt>
                <c:pt idx="692">
                  <c:v>33.840000000000003</c:v>
                </c:pt>
                <c:pt idx="693">
                  <c:v>33.86</c:v>
                </c:pt>
                <c:pt idx="694">
                  <c:v>33.880000000000003</c:v>
                </c:pt>
                <c:pt idx="695">
                  <c:v>33.9</c:v>
                </c:pt>
                <c:pt idx="696">
                  <c:v>33.92</c:v>
                </c:pt>
                <c:pt idx="697">
                  <c:v>33.94</c:v>
                </c:pt>
                <c:pt idx="698">
                  <c:v>33.96</c:v>
                </c:pt>
                <c:pt idx="699">
                  <c:v>33.979999999999997</c:v>
                </c:pt>
                <c:pt idx="700">
                  <c:v>34</c:v>
                </c:pt>
                <c:pt idx="701">
                  <c:v>34.020000000000003</c:v>
                </c:pt>
                <c:pt idx="702">
                  <c:v>34.04</c:v>
                </c:pt>
                <c:pt idx="703">
                  <c:v>34.06</c:v>
                </c:pt>
                <c:pt idx="704">
                  <c:v>34.08</c:v>
                </c:pt>
                <c:pt idx="705">
                  <c:v>34.1</c:v>
                </c:pt>
                <c:pt idx="706">
                  <c:v>34.119999999999997</c:v>
                </c:pt>
                <c:pt idx="707">
                  <c:v>34.14</c:v>
                </c:pt>
                <c:pt idx="708">
                  <c:v>34.159999999999997</c:v>
                </c:pt>
                <c:pt idx="709">
                  <c:v>34.18</c:v>
                </c:pt>
                <c:pt idx="710">
                  <c:v>34.200000000000003</c:v>
                </c:pt>
                <c:pt idx="711">
                  <c:v>34.22</c:v>
                </c:pt>
                <c:pt idx="712">
                  <c:v>34.24</c:v>
                </c:pt>
                <c:pt idx="713">
                  <c:v>34.26</c:v>
                </c:pt>
                <c:pt idx="714">
                  <c:v>34.28</c:v>
                </c:pt>
                <c:pt idx="715">
                  <c:v>34.299999999999997</c:v>
                </c:pt>
                <c:pt idx="716">
                  <c:v>34.32</c:v>
                </c:pt>
                <c:pt idx="717">
                  <c:v>34.340000000000003</c:v>
                </c:pt>
                <c:pt idx="718">
                  <c:v>34.36</c:v>
                </c:pt>
                <c:pt idx="719">
                  <c:v>34.380000000000003</c:v>
                </c:pt>
                <c:pt idx="720">
                  <c:v>34.4</c:v>
                </c:pt>
                <c:pt idx="721">
                  <c:v>34.42</c:v>
                </c:pt>
                <c:pt idx="722">
                  <c:v>34.44</c:v>
                </c:pt>
                <c:pt idx="723">
                  <c:v>34.46</c:v>
                </c:pt>
                <c:pt idx="724">
                  <c:v>34.479999999999997</c:v>
                </c:pt>
                <c:pt idx="725">
                  <c:v>34.5</c:v>
                </c:pt>
                <c:pt idx="726">
                  <c:v>34.520000000000003</c:v>
                </c:pt>
                <c:pt idx="727">
                  <c:v>34.54</c:v>
                </c:pt>
                <c:pt idx="728">
                  <c:v>34.56</c:v>
                </c:pt>
                <c:pt idx="729">
                  <c:v>34.58</c:v>
                </c:pt>
                <c:pt idx="730">
                  <c:v>34.6</c:v>
                </c:pt>
                <c:pt idx="731">
                  <c:v>34.619999999999997</c:v>
                </c:pt>
                <c:pt idx="732">
                  <c:v>34.64</c:v>
                </c:pt>
                <c:pt idx="733">
                  <c:v>34.659999999999997</c:v>
                </c:pt>
                <c:pt idx="734">
                  <c:v>34.68</c:v>
                </c:pt>
                <c:pt idx="735">
                  <c:v>34.700000000000003</c:v>
                </c:pt>
                <c:pt idx="736">
                  <c:v>34.72</c:v>
                </c:pt>
                <c:pt idx="737">
                  <c:v>34.74</c:v>
                </c:pt>
                <c:pt idx="738">
                  <c:v>34.76</c:v>
                </c:pt>
                <c:pt idx="739">
                  <c:v>34.78</c:v>
                </c:pt>
                <c:pt idx="740">
                  <c:v>34.799999999999997</c:v>
                </c:pt>
                <c:pt idx="741">
                  <c:v>34.82</c:v>
                </c:pt>
                <c:pt idx="742">
                  <c:v>34.840000000000003</c:v>
                </c:pt>
                <c:pt idx="743">
                  <c:v>34.86</c:v>
                </c:pt>
                <c:pt idx="744">
                  <c:v>34.880000000000003</c:v>
                </c:pt>
                <c:pt idx="745">
                  <c:v>34.9</c:v>
                </c:pt>
                <c:pt idx="746">
                  <c:v>34.92</c:v>
                </c:pt>
                <c:pt idx="747">
                  <c:v>34.94</c:v>
                </c:pt>
                <c:pt idx="748">
                  <c:v>34.96</c:v>
                </c:pt>
                <c:pt idx="749">
                  <c:v>34.979999999999997</c:v>
                </c:pt>
                <c:pt idx="750">
                  <c:v>35</c:v>
                </c:pt>
                <c:pt idx="751">
                  <c:v>35.020000000000003</c:v>
                </c:pt>
                <c:pt idx="752">
                  <c:v>35.04</c:v>
                </c:pt>
                <c:pt idx="753">
                  <c:v>35.06</c:v>
                </c:pt>
                <c:pt idx="754">
                  <c:v>35.08</c:v>
                </c:pt>
                <c:pt idx="755">
                  <c:v>35.1</c:v>
                </c:pt>
                <c:pt idx="756">
                  <c:v>35.119999999999997</c:v>
                </c:pt>
                <c:pt idx="757">
                  <c:v>35.14</c:v>
                </c:pt>
                <c:pt idx="758">
                  <c:v>35.159999999999997</c:v>
                </c:pt>
                <c:pt idx="759">
                  <c:v>35.18</c:v>
                </c:pt>
                <c:pt idx="760">
                  <c:v>35.200000000000003</c:v>
                </c:pt>
                <c:pt idx="761">
                  <c:v>35.22</c:v>
                </c:pt>
                <c:pt idx="762">
                  <c:v>35.24</c:v>
                </c:pt>
                <c:pt idx="763">
                  <c:v>35.26</c:v>
                </c:pt>
                <c:pt idx="764">
                  <c:v>35.28</c:v>
                </c:pt>
                <c:pt idx="765">
                  <c:v>35.299999999999997</c:v>
                </c:pt>
                <c:pt idx="766">
                  <c:v>35.32</c:v>
                </c:pt>
                <c:pt idx="767">
                  <c:v>35.340000000000003</c:v>
                </c:pt>
                <c:pt idx="768">
                  <c:v>35.36</c:v>
                </c:pt>
                <c:pt idx="769">
                  <c:v>35.380000000000003</c:v>
                </c:pt>
                <c:pt idx="770">
                  <c:v>35.4</c:v>
                </c:pt>
                <c:pt idx="771">
                  <c:v>35.42</c:v>
                </c:pt>
                <c:pt idx="772">
                  <c:v>35.44</c:v>
                </c:pt>
                <c:pt idx="773">
                  <c:v>35.46</c:v>
                </c:pt>
                <c:pt idx="774">
                  <c:v>35.479999999999997</c:v>
                </c:pt>
                <c:pt idx="775">
                  <c:v>35.5</c:v>
                </c:pt>
                <c:pt idx="776">
                  <c:v>35.520000000000003</c:v>
                </c:pt>
                <c:pt idx="777">
                  <c:v>35.54</c:v>
                </c:pt>
                <c:pt idx="778">
                  <c:v>35.56</c:v>
                </c:pt>
                <c:pt idx="779">
                  <c:v>35.58</c:v>
                </c:pt>
                <c:pt idx="780">
                  <c:v>35.6</c:v>
                </c:pt>
                <c:pt idx="781">
                  <c:v>35.619999999999997</c:v>
                </c:pt>
                <c:pt idx="782">
                  <c:v>35.64</c:v>
                </c:pt>
                <c:pt idx="783">
                  <c:v>35.659999999999997</c:v>
                </c:pt>
                <c:pt idx="784">
                  <c:v>35.68</c:v>
                </c:pt>
                <c:pt idx="785">
                  <c:v>35.700000000000003</c:v>
                </c:pt>
                <c:pt idx="786">
                  <c:v>35.72</c:v>
                </c:pt>
                <c:pt idx="787">
                  <c:v>35.74</c:v>
                </c:pt>
                <c:pt idx="788">
                  <c:v>35.76</c:v>
                </c:pt>
                <c:pt idx="789">
                  <c:v>35.78</c:v>
                </c:pt>
                <c:pt idx="790">
                  <c:v>35.799999999999997</c:v>
                </c:pt>
                <c:pt idx="791">
                  <c:v>35.82</c:v>
                </c:pt>
                <c:pt idx="792">
                  <c:v>35.840000000000003</c:v>
                </c:pt>
                <c:pt idx="793">
                  <c:v>35.86</c:v>
                </c:pt>
                <c:pt idx="794">
                  <c:v>35.880000000000003</c:v>
                </c:pt>
                <c:pt idx="795">
                  <c:v>35.9</c:v>
                </c:pt>
                <c:pt idx="796">
                  <c:v>35.92</c:v>
                </c:pt>
                <c:pt idx="797">
                  <c:v>35.94</c:v>
                </c:pt>
                <c:pt idx="798">
                  <c:v>35.96</c:v>
                </c:pt>
                <c:pt idx="799">
                  <c:v>35.979999999999997</c:v>
                </c:pt>
                <c:pt idx="800">
                  <c:v>36</c:v>
                </c:pt>
                <c:pt idx="801">
                  <c:v>36.020000000000003</c:v>
                </c:pt>
                <c:pt idx="802">
                  <c:v>36.04</c:v>
                </c:pt>
                <c:pt idx="803">
                  <c:v>36.06</c:v>
                </c:pt>
                <c:pt idx="804">
                  <c:v>36.08</c:v>
                </c:pt>
                <c:pt idx="805">
                  <c:v>36.1</c:v>
                </c:pt>
                <c:pt idx="806">
                  <c:v>36.119999999999997</c:v>
                </c:pt>
                <c:pt idx="807">
                  <c:v>36.14</c:v>
                </c:pt>
                <c:pt idx="808">
                  <c:v>36.159999999999997</c:v>
                </c:pt>
                <c:pt idx="809">
                  <c:v>36.18</c:v>
                </c:pt>
                <c:pt idx="810">
                  <c:v>36.200000000000003</c:v>
                </c:pt>
                <c:pt idx="811">
                  <c:v>36.22</c:v>
                </c:pt>
                <c:pt idx="812">
                  <c:v>36.24</c:v>
                </c:pt>
                <c:pt idx="813">
                  <c:v>36.26</c:v>
                </c:pt>
                <c:pt idx="814">
                  <c:v>36.28</c:v>
                </c:pt>
                <c:pt idx="815">
                  <c:v>36.299999999999997</c:v>
                </c:pt>
                <c:pt idx="816">
                  <c:v>36.32</c:v>
                </c:pt>
                <c:pt idx="817">
                  <c:v>36.340000000000003</c:v>
                </c:pt>
                <c:pt idx="818">
                  <c:v>36.36</c:v>
                </c:pt>
                <c:pt idx="819">
                  <c:v>36.380000000000003</c:v>
                </c:pt>
                <c:pt idx="820">
                  <c:v>36.4</c:v>
                </c:pt>
                <c:pt idx="821">
                  <c:v>36.42</c:v>
                </c:pt>
                <c:pt idx="822">
                  <c:v>36.44</c:v>
                </c:pt>
                <c:pt idx="823">
                  <c:v>36.46</c:v>
                </c:pt>
                <c:pt idx="824">
                  <c:v>36.479999999999997</c:v>
                </c:pt>
                <c:pt idx="825">
                  <c:v>36.5</c:v>
                </c:pt>
                <c:pt idx="826">
                  <c:v>36.520000000000003</c:v>
                </c:pt>
                <c:pt idx="827">
                  <c:v>36.54</c:v>
                </c:pt>
                <c:pt idx="828">
                  <c:v>36.56</c:v>
                </c:pt>
                <c:pt idx="829">
                  <c:v>36.58</c:v>
                </c:pt>
                <c:pt idx="830">
                  <c:v>36.6</c:v>
                </c:pt>
                <c:pt idx="831">
                  <c:v>36.619999999999997</c:v>
                </c:pt>
                <c:pt idx="832">
                  <c:v>36.64</c:v>
                </c:pt>
                <c:pt idx="833">
                  <c:v>36.659999999999997</c:v>
                </c:pt>
                <c:pt idx="834">
                  <c:v>36.68</c:v>
                </c:pt>
                <c:pt idx="835">
                  <c:v>36.700000000000003</c:v>
                </c:pt>
                <c:pt idx="836">
                  <c:v>36.72</c:v>
                </c:pt>
                <c:pt idx="837">
                  <c:v>36.74</c:v>
                </c:pt>
                <c:pt idx="838">
                  <c:v>36.76</c:v>
                </c:pt>
                <c:pt idx="839">
                  <c:v>36.78</c:v>
                </c:pt>
                <c:pt idx="840">
                  <c:v>36.799999999999997</c:v>
                </c:pt>
                <c:pt idx="841">
                  <c:v>36.82</c:v>
                </c:pt>
                <c:pt idx="842">
                  <c:v>36.840000000000003</c:v>
                </c:pt>
                <c:pt idx="843">
                  <c:v>36.86</c:v>
                </c:pt>
                <c:pt idx="844">
                  <c:v>36.880000000000003</c:v>
                </c:pt>
                <c:pt idx="845">
                  <c:v>36.9</c:v>
                </c:pt>
                <c:pt idx="846">
                  <c:v>36.92</c:v>
                </c:pt>
                <c:pt idx="847">
                  <c:v>36.94</c:v>
                </c:pt>
                <c:pt idx="848">
                  <c:v>36.96</c:v>
                </c:pt>
                <c:pt idx="849">
                  <c:v>36.979999999999997</c:v>
                </c:pt>
                <c:pt idx="850">
                  <c:v>37</c:v>
                </c:pt>
                <c:pt idx="851">
                  <c:v>37.020000000000003</c:v>
                </c:pt>
                <c:pt idx="852">
                  <c:v>37.04</c:v>
                </c:pt>
                <c:pt idx="853">
                  <c:v>37.06</c:v>
                </c:pt>
                <c:pt idx="854">
                  <c:v>37.08</c:v>
                </c:pt>
                <c:pt idx="855">
                  <c:v>37.1</c:v>
                </c:pt>
                <c:pt idx="856">
                  <c:v>37.119999999999997</c:v>
                </c:pt>
                <c:pt idx="857">
                  <c:v>37.14</c:v>
                </c:pt>
                <c:pt idx="858">
                  <c:v>37.159999999999997</c:v>
                </c:pt>
                <c:pt idx="859">
                  <c:v>37.18</c:v>
                </c:pt>
                <c:pt idx="860">
                  <c:v>37.200000000000003</c:v>
                </c:pt>
                <c:pt idx="861">
                  <c:v>37.22</c:v>
                </c:pt>
                <c:pt idx="862">
                  <c:v>37.24</c:v>
                </c:pt>
                <c:pt idx="863">
                  <c:v>37.26</c:v>
                </c:pt>
                <c:pt idx="864">
                  <c:v>37.28</c:v>
                </c:pt>
                <c:pt idx="865">
                  <c:v>37.299999999999997</c:v>
                </c:pt>
                <c:pt idx="866">
                  <c:v>37.32</c:v>
                </c:pt>
                <c:pt idx="867">
                  <c:v>37.340000000000003</c:v>
                </c:pt>
                <c:pt idx="868">
                  <c:v>37.36</c:v>
                </c:pt>
                <c:pt idx="869">
                  <c:v>37.380000000000003</c:v>
                </c:pt>
                <c:pt idx="870">
                  <c:v>37.4</c:v>
                </c:pt>
                <c:pt idx="871">
                  <c:v>37.42</c:v>
                </c:pt>
                <c:pt idx="872">
                  <c:v>37.44</c:v>
                </c:pt>
                <c:pt idx="873">
                  <c:v>37.46</c:v>
                </c:pt>
                <c:pt idx="874">
                  <c:v>37.479999999999997</c:v>
                </c:pt>
                <c:pt idx="875">
                  <c:v>37.5</c:v>
                </c:pt>
                <c:pt idx="876">
                  <c:v>37.520000000000003</c:v>
                </c:pt>
                <c:pt idx="877">
                  <c:v>37.54</c:v>
                </c:pt>
                <c:pt idx="878">
                  <c:v>37.56</c:v>
                </c:pt>
                <c:pt idx="879">
                  <c:v>37.58</c:v>
                </c:pt>
                <c:pt idx="880">
                  <c:v>37.6</c:v>
                </c:pt>
                <c:pt idx="881">
                  <c:v>37.619999999999997</c:v>
                </c:pt>
                <c:pt idx="882">
                  <c:v>37.64</c:v>
                </c:pt>
                <c:pt idx="883">
                  <c:v>37.659999999999997</c:v>
                </c:pt>
                <c:pt idx="884">
                  <c:v>37.68</c:v>
                </c:pt>
                <c:pt idx="885">
                  <c:v>37.700000000000003</c:v>
                </c:pt>
                <c:pt idx="886">
                  <c:v>37.72</c:v>
                </c:pt>
                <c:pt idx="887">
                  <c:v>37.74</c:v>
                </c:pt>
                <c:pt idx="888">
                  <c:v>37.76</c:v>
                </c:pt>
                <c:pt idx="889">
                  <c:v>37.78</c:v>
                </c:pt>
                <c:pt idx="890">
                  <c:v>37.799999999999997</c:v>
                </c:pt>
                <c:pt idx="891">
                  <c:v>37.82</c:v>
                </c:pt>
                <c:pt idx="892">
                  <c:v>37.840000000000003</c:v>
                </c:pt>
                <c:pt idx="893">
                  <c:v>37.86</c:v>
                </c:pt>
                <c:pt idx="894">
                  <c:v>37.880000000000003</c:v>
                </c:pt>
                <c:pt idx="895">
                  <c:v>37.9</c:v>
                </c:pt>
                <c:pt idx="896">
                  <c:v>37.92</c:v>
                </c:pt>
                <c:pt idx="897">
                  <c:v>37.94</c:v>
                </c:pt>
                <c:pt idx="898">
                  <c:v>37.96</c:v>
                </c:pt>
                <c:pt idx="899">
                  <c:v>37.979999999999997</c:v>
                </c:pt>
                <c:pt idx="900">
                  <c:v>38</c:v>
                </c:pt>
                <c:pt idx="901">
                  <c:v>38.020000000000003</c:v>
                </c:pt>
                <c:pt idx="902">
                  <c:v>38.04</c:v>
                </c:pt>
                <c:pt idx="903">
                  <c:v>38.06</c:v>
                </c:pt>
                <c:pt idx="904">
                  <c:v>38.08</c:v>
                </c:pt>
                <c:pt idx="905">
                  <c:v>38.1</c:v>
                </c:pt>
                <c:pt idx="906">
                  <c:v>38.119999999999997</c:v>
                </c:pt>
                <c:pt idx="907">
                  <c:v>38.14</c:v>
                </c:pt>
                <c:pt idx="908">
                  <c:v>38.159999999999997</c:v>
                </c:pt>
                <c:pt idx="909">
                  <c:v>38.18</c:v>
                </c:pt>
                <c:pt idx="910">
                  <c:v>38.200000000000003</c:v>
                </c:pt>
                <c:pt idx="911">
                  <c:v>38.22</c:v>
                </c:pt>
                <c:pt idx="912">
                  <c:v>38.24</c:v>
                </c:pt>
                <c:pt idx="913">
                  <c:v>38.26</c:v>
                </c:pt>
                <c:pt idx="914">
                  <c:v>38.28</c:v>
                </c:pt>
                <c:pt idx="915">
                  <c:v>38.299999999999997</c:v>
                </c:pt>
                <c:pt idx="916">
                  <c:v>38.32</c:v>
                </c:pt>
                <c:pt idx="917">
                  <c:v>38.340000000000003</c:v>
                </c:pt>
                <c:pt idx="918">
                  <c:v>38.36</c:v>
                </c:pt>
                <c:pt idx="919">
                  <c:v>38.380000000000003</c:v>
                </c:pt>
                <c:pt idx="920">
                  <c:v>38.4</c:v>
                </c:pt>
                <c:pt idx="921">
                  <c:v>38.42</c:v>
                </c:pt>
                <c:pt idx="922">
                  <c:v>38.44</c:v>
                </c:pt>
                <c:pt idx="923">
                  <c:v>38.46</c:v>
                </c:pt>
                <c:pt idx="924">
                  <c:v>38.479999999999997</c:v>
                </c:pt>
                <c:pt idx="925">
                  <c:v>38.5</c:v>
                </c:pt>
                <c:pt idx="926">
                  <c:v>38.520000000000003</c:v>
                </c:pt>
                <c:pt idx="927">
                  <c:v>38.54</c:v>
                </c:pt>
                <c:pt idx="928">
                  <c:v>38.56</c:v>
                </c:pt>
                <c:pt idx="929">
                  <c:v>38.58</c:v>
                </c:pt>
                <c:pt idx="930">
                  <c:v>38.6</c:v>
                </c:pt>
                <c:pt idx="931">
                  <c:v>38.619999999999997</c:v>
                </c:pt>
                <c:pt idx="932">
                  <c:v>38.64</c:v>
                </c:pt>
                <c:pt idx="933">
                  <c:v>38.659999999999997</c:v>
                </c:pt>
                <c:pt idx="934">
                  <c:v>38.68</c:v>
                </c:pt>
                <c:pt idx="935">
                  <c:v>38.700000000000003</c:v>
                </c:pt>
                <c:pt idx="936">
                  <c:v>38.72</c:v>
                </c:pt>
                <c:pt idx="937">
                  <c:v>38.74</c:v>
                </c:pt>
                <c:pt idx="938">
                  <c:v>38.76</c:v>
                </c:pt>
                <c:pt idx="939">
                  <c:v>38.78</c:v>
                </c:pt>
                <c:pt idx="940">
                  <c:v>38.799999999999997</c:v>
                </c:pt>
                <c:pt idx="941">
                  <c:v>38.82</c:v>
                </c:pt>
                <c:pt idx="942">
                  <c:v>38.840000000000003</c:v>
                </c:pt>
                <c:pt idx="943">
                  <c:v>38.86</c:v>
                </c:pt>
                <c:pt idx="944">
                  <c:v>38.880000000000003</c:v>
                </c:pt>
                <c:pt idx="945">
                  <c:v>38.9</c:v>
                </c:pt>
                <c:pt idx="946">
                  <c:v>38.92</c:v>
                </c:pt>
                <c:pt idx="947">
                  <c:v>38.94</c:v>
                </c:pt>
                <c:pt idx="948">
                  <c:v>38.96</c:v>
                </c:pt>
                <c:pt idx="949">
                  <c:v>38.979999999999997</c:v>
                </c:pt>
                <c:pt idx="950">
                  <c:v>39</c:v>
                </c:pt>
                <c:pt idx="951">
                  <c:v>39.020000000000003</c:v>
                </c:pt>
                <c:pt idx="952">
                  <c:v>39.04</c:v>
                </c:pt>
                <c:pt idx="953">
                  <c:v>39.06</c:v>
                </c:pt>
                <c:pt idx="954">
                  <c:v>39.08</c:v>
                </c:pt>
                <c:pt idx="955">
                  <c:v>39.1</c:v>
                </c:pt>
                <c:pt idx="956">
                  <c:v>39.119999999999997</c:v>
                </c:pt>
                <c:pt idx="957">
                  <c:v>39.14</c:v>
                </c:pt>
                <c:pt idx="958">
                  <c:v>39.159999999999997</c:v>
                </c:pt>
                <c:pt idx="959">
                  <c:v>39.18</c:v>
                </c:pt>
                <c:pt idx="960">
                  <c:v>39.200000000000003</c:v>
                </c:pt>
                <c:pt idx="961">
                  <c:v>39.22</c:v>
                </c:pt>
                <c:pt idx="962">
                  <c:v>39.24</c:v>
                </c:pt>
                <c:pt idx="963">
                  <c:v>39.26</c:v>
                </c:pt>
                <c:pt idx="964">
                  <c:v>39.28</c:v>
                </c:pt>
                <c:pt idx="965">
                  <c:v>39.299999999999997</c:v>
                </c:pt>
                <c:pt idx="966">
                  <c:v>39.32</c:v>
                </c:pt>
                <c:pt idx="967">
                  <c:v>39.340000000000003</c:v>
                </c:pt>
                <c:pt idx="968">
                  <c:v>39.36</c:v>
                </c:pt>
                <c:pt idx="969">
                  <c:v>39.380000000000003</c:v>
                </c:pt>
                <c:pt idx="970">
                  <c:v>39.4</c:v>
                </c:pt>
                <c:pt idx="971">
                  <c:v>39.42</c:v>
                </c:pt>
                <c:pt idx="972">
                  <c:v>39.44</c:v>
                </c:pt>
                <c:pt idx="973">
                  <c:v>39.46</c:v>
                </c:pt>
                <c:pt idx="974">
                  <c:v>39.479999999999997</c:v>
                </c:pt>
                <c:pt idx="975">
                  <c:v>39.5</c:v>
                </c:pt>
                <c:pt idx="976">
                  <c:v>39.520000000000003</c:v>
                </c:pt>
                <c:pt idx="977">
                  <c:v>39.54</c:v>
                </c:pt>
                <c:pt idx="978">
                  <c:v>39.56</c:v>
                </c:pt>
                <c:pt idx="979">
                  <c:v>39.58</c:v>
                </c:pt>
                <c:pt idx="980">
                  <c:v>39.6</c:v>
                </c:pt>
                <c:pt idx="981">
                  <c:v>39.619999999999997</c:v>
                </c:pt>
                <c:pt idx="982">
                  <c:v>39.64</c:v>
                </c:pt>
                <c:pt idx="983">
                  <c:v>39.659999999999997</c:v>
                </c:pt>
                <c:pt idx="984">
                  <c:v>39.68</c:v>
                </c:pt>
                <c:pt idx="985">
                  <c:v>39.700000000000003</c:v>
                </c:pt>
                <c:pt idx="986">
                  <c:v>39.72</c:v>
                </c:pt>
                <c:pt idx="987">
                  <c:v>39.74</c:v>
                </c:pt>
                <c:pt idx="988">
                  <c:v>39.76</c:v>
                </c:pt>
                <c:pt idx="989">
                  <c:v>39.78</c:v>
                </c:pt>
                <c:pt idx="990">
                  <c:v>39.799999999999997</c:v>
                </c:pt>
                <c:pt idx="991">
                  <c:v>39.82</c:v>
                </c:pt>
                <c:pt idx="992">
                  <c:v>39.840000000000003</c:v>
                </c:pt>
                <c:pt idx="993">
                  <c:v>39.86</c:v>
                </c:pt>
                <c:pt idx="994">
                  <c:v>39.880000000000003</c:v>
                </c:pt>
                <c:pt idx="995">
                  <c:v>39.9</c:v>
                </c:pt>
                <c:pt idx="996">
                  <c:v>39.92</c:v>
                </c:pt>
                <c:pt idx="997">
                  <c:v>39.94</c:v>
                </c:pt>
                <c:pt idx="998">
                  <c:v>39.96</c:v>
                </c:pt>
                <c:pt idx="999">
                  <c:v>39.979999999999997</c:v>
                </c:pt>
                <c:pt idx="1000">
                  <c:v>40</c:v>
                </c:pt>
                <c:pt idx="1001">
                  <c:v>40.020000000000003</c:v>
                </c:pt>
                <c:pt idx="1002">
                  <c:v>40.04</c:v>
                </c:pt>
                <c:pt idx="1003">
                  <c:v>40.06</c:v>
                </c:pt>
                <c:pt idx="1004">
                  <c:v>40.08</c:v>
                </c:pt>
                <c:pt idx="1005">
                  <c:v>40.1</c:v>
                </c:pt>
                <c:pt idx="1006">
                  <c:v>40.119999999999997</c:v>
                </c:pt>
                <c:pt idx="1007">
                  <c:v>40.14</c:v>
                </c:pt>
                <c:pt idx="1008">
                  <c:v>40.159999999999997</c:v>
                </c:pt>
                <c:pt idx="1009">
                  <c:v>40.18</c:v>
                </c:pt>
                <c:pt idx="1010">
                  <c:v>40.200000000000003</c:v>
                </c:pt>
                <c:pt idx="1011">
                  <c:v>40.22</c:v>
                </c:pt>
                <c:pt idx="1012">
                  <c:v>40.24</c:v>
                </c:pt>
                <c:pt idx="1013">
                  <c:v>40.26</c:v>
                </c:pt>
                <c:pt idx="1014">
                  <c:v>40.28</c:v>
                </c:pt>
                <c:pt idx="1015">
                  <c:v>40.299999999999997</c:v>
                </c:pt>
                <c:pt idx="1016">
                  <c:v>40.32</c:v>
                </c:pt>
                <c:pt idx="1017">
                  <c:v>40.340000000000003</c:v>
                </c:pt>
                <c:pt idx="1018">
                  <c:v>40.36</c:v>
                </c:pt>
                <c:pt idx="1019">
                  <c:v>40.380000000000003</c:v>
                </c:pt>
                <c:pt idx="1020">
                  <c:v>40.4</c:v>
                </c:pt>
                <c:pt idx="1021">
                  <c:v>40.42</c:v>
                </c:pt>
                <c:pt idx="1022">
                  <c:v>40.44</c:v>
                </c:pt>
                <c:pt idx="1023">
                  <c:v>40.46</c:v>
                </c:pt>
                <c:pt idx="1024">
                  <c:v>40.479999999999997</c:v>
                </c:pt>
                <c:pt idx="1025">
                  <c:v>40.5</c:v>
                </c:pt>
                <c:pt idx="1026">
                  <c:v>40.520000000000003</c:v>
                </c:pt>
                <c:pt idx="1027">
                  <c:v>40.54</c:v>
                </c:pt>
                <c:pt idx="1028">
                  <c:v>40.56</c:v>
                </c:pt>
                <c:pt idx="1029">
                  <c:v>40.58</c:v>
                </c:pt>
                <c:pt idx="1030">
                  <c:v>40.6</c:v>
                </c:pt>
                <c:pt idx="1031">
                  <c:v>40.619999999999997</c:v>
                </c:pt>
                <c:pt idx="1032">
                  <c:v>40.64</c:v>
                </c:pt>
                <c:pt idx="1033">
                  <c:v>40.659999999999997</c:v>
                </c:pt>
                <c:pt idx="1034">
                  <c:v>40.68</c:v>
                </c:pt>
                <c:pt idx="1035">
                  <c:v>40.700000000000003</c:v>
                </c:pt>
                <c:pt idx="1036">
                  <c:v>40.72</c:v>
                </c:pt>
                <c:pt idx="1037">
                  <c:v>40.74</c:v>
                </c:pt>
                <c:pt idx="1038">
                  <c:v>40.76</c:v>
                </c:pt>
                <c:pt idx="1039">
                  <c:v>40.78</c:v>
                </c:pt>
                <c:pt idx="1040">
                  <c:v>40.799999999999997</c:v>
                </c:pt>
                <c:pt idx="1041">
                  <c:v>40.82</c:v>
                </c:pt>
                <c:pt idx="1042">
                  <c:v>40.840000000000003</c:v>
                </c:pt>
                <c:pt idx="1043">
                  <c:v>40.86</c:v>
                </c:pt>
                <c:pt idx="1044">
                  <c:v>40.880000000000003</c:v>
                </c:pt>
                <c:pt idx="1045">
                  <c:v>40.9</c:v>
                </c:pt>
                <c:pt idx="1046">
                  <c:v>40.92</c:v>
                </c:pt>
                <c:pt idx="1047">
                  <c:v>40.94</c:v>
                </c:pt>
                <c:pt idx="1048">
                  <c:v>40.96</c:v>
                </c:pt>
                <c:pt idx="1049">
                  <c:v>40.98</c:v>
                </c:pt>
                <c:pt idx="1050">
                  <c:v>41</c:v>
                </c:pt>
                <c:pt idx="1051">
                  <c:v>41.02</c:v>
                </c:pt>
                <c:pt idx="1052">
                  <c:v>41.04</c:v>
                </c:pt>
                <c:pt idx="1053">
                  <c:v>41.06</c:v>
                </c:pt>
                <c:pt idx="1054">
                  <c:v>41.08</c:v>
                </c:pt>
                <c:pt idx="1055">
                  <c:v>41.1</c:v>
                </c:pt>
                <c:pt idx="1056">
                  <c:v>41.12</c:v>
                </c:pt>
                <c:pt idx="1057">
                  <c:v>41.14</c:v>
                </c:pt>
                <c:pt idx="1058">
                  <c:v>41.16</c:v>
                </c:pt>
                <c:pt idx="1059">
                  <c:v>41.18</c:v>
                </c:pt>
                <c:pt idx="1060">
                  <c:v>41.2</c:v>
                </c:pt>
                <c:pt idx="1061">
                  <c:v>41.22</c:v>
                </c:pt>
                <c:pt idx="1062">
                  <c:v>41.24</c:v>
                </c:pt>
                <c:pt idx="1063">
                  <c:v>41.26</c:v>
                </c:pt>
                <c:pt idx="1064">
                  <c:v>41.28</c:v>
                </c:pt>
                <c:pt idx="1065">
                  <c:v>41.3</c:v>
                </c:pt>
                <c:pt idx="1066">
                  <c:v>41.32</c:v>
                </c:pt>
                <c:pt idx="1067">
                  <c:v>41.34</c:v>
                </c:pt>
                <c:pt idx="1068">
                  <c:v>41.36</c:v>
                </c:pt>
                <c:pt idx="1069">
                  <c:v>41.38</c:v>
                </c:pt>
                <c:pt idx="1070">
                  <c:v>41.4</c:v>
                </c:pt>
                <c:pt idx="1071">
                  <c:v>41.42</c:v>
                </c:pt>
                <c:pt idx="1072">
                  <c:v>41.44</c:v>
                </c:pt>
                <c:pt idx="1073">
                  <c:v>41.46</c:v>
                </c:pt>
                <c:pt idx="1074">
                  <c:v>41.48</c:v>
                </c:pt>
                <c:pt idx="1075">
                  <c:v>41.5</c:v>
                </c:pt>
                <c:pt idx="1076">
                  <c:v>41.52</c:v>
                </c:pt>
                <c:pt idx="1077">
                  <c:v>41.54</c:v>
                </c:pt>
                <c:pt idx="1078">
                  <c:v>41.56</c:v>
                </c:pt>
                <c:pt idx="1079">
                  <c:v>41.58</c:v>
                </c:pt>
                <c:pt idx="1080">
                  <c:v>41.6</c:v>
                </c:pt>
                <c:pt idx="1081">
                  <c:v>41.62</c:v>
                </c:pt>
                <c:pt idx="1082">
                  <c:v>41.64</c:v>
                </c:pt>
                <c:pt idx="1083">
                  <c:v>41.66</c:v>
                </c:pt>
                <c:pt idx="1084">
                  <c:v>41.68</c:v>
                </c:pt>
                <c:pt idx="1085">
                  <c:v>41.7</c:v>
                </c:pt>
                <c:pt idx="1086">
                  <c:v>41.72</c:v>
                </c:pt>
                <c:pt idx="1087">
                  <c:v>41.74</c:v>
                </c:pt>
                <c:pt idx="1088">
                  <c:v>41.76</c:v>
                </c:pt>
                <c:pt idx="1089">
                  <c:v>41.78</c:v>
                </c:pt>
                <c:pt idx="1090">
                  <c:v>41.8</c:v>
                </c:pt>
                <c:pt idx="1091">
                  <c:v>41.82</c:v>
                </c:pt>
                <c:pt idx="1092">
                  <c:v>41.84</c:v>
                </c:pt>
                <c:pt idx="1093">
                  <c:v>41.86</c:v>
                </c:pt>
                <c:pt idx="1094">
                  <c:v>41.88</c:v>
                </c:pt>
                <c:pt idx="1095">
                  <c:v>41.9</c:v>
                </c:pt>
                <c:pt idx="1096">
                  <c:v>41.92</c:v>
                </c:pt>
                <c:pt idx="1097">
                  <c:v>41.94</c:v>
                </c:pt>
                <c:pt idx="1098">
                  <c:v>41.96</c:v>
                </c:pt>
                <c:pt idx="1099">
                  <c:v>41.98</c:v>
                </c:pt>
                <c:pt idx="1100">
                  <c:v>42</c:v>
                </c:pt>
                <c:pt idx="1101">
                  <c:v>42.02</c:v>
                </c:pt>
                <c:pt idx="1102">
                  <c:v>42.04</c:v>
                </c:pt>
                <c:pt idx="1103">
                  <c:v>42.06</c:v>
                </c:pt>
                <c:pt idx="1104">
                  <c:v>42.08</c:v>
                </c:pt>
                <c:pt idx="1105">
                  <c:v>42.1</c:v>
                </c:pt>
                <c:pt idx="1106">
                  <c:v>42.12</c:v>
                </c:pt>
                <c:pt idx="1107">
                  <c:v>42.14</c:v>
                </c:pt>
                <c:pt idx="1108">
                  <c:v>42.16</c:v>
                </c:pt>
                <c:pt idx="1109">
                  <c:v>42.18</c:v>
                </c:pt>
                <c:pt idx="1110">
                  <c:v>42.2</c:v>
                </c:pt>
                <c:pt idx="1111">
                  <c:v>42.22</c:v>
                </c:pt>
                <c:pt idx="1112">
                  <c:v>42.24</c:v>
                </c:pt>
                <c:pt idx="1113">
                  <c:v>42.26</c:v>
                </c:pt>
                <c:pt idx="1114">
                  <c:v>42.28</c:v>
                </c:pt>
                <c:pt idx="1115">
                  <c:v>42.3</c:v>
                </c:pt>
                <c:pt idx="1116">
                  <c:v>42.32</c:v>
                </c:pt>
                <c:pt idx="1117">
                  <c:v>42.34</c:v>
                </c:pt>
                <c:pt idx="1118">
                  <c:v>42.36</c:v>
                </c:pt>
                <c:pt idx="1119">
                  <c:v>42.38</c:v>
                </c:pt>
                <c:pt idx="1120">
                  <c:v>42.4</c:v>
                </c:pt>
                <c:pt idx="1121">
                  <c:v>42.42</c:v>
                </c:pt>
                <c:pt idx="1122">
                  <c:v>42.44</c:v>
                </c:pt>
                <c:pt idx="1123">
                  <c:v>42.46</c:v>
                </c:pt>
                <c:pt idx="1124">
                  <c:v>42.48</c:v>
                </c:pt>
                <c:pt idx="1125">
                  <c:v>42.5</c:v>
                </c:pt>
                <c:pt idx="1126">
                  <c:v>42.52</c:v>
                </c:pt>
                <c:pt idx="1127">
                  <c:v>42.54</c:v>
                </c:pt>
                <c:pt idx="1128">
                  <c:v>42.56</c:v>
                </c:pt>
                <c:pt idx="1129">
                  <c:v>42.58</c:v>
                </c:pt>
                <c:pt idx="1130">
                  <c:v>42.6</c:v>
                </c:pt>
                <c:pt idx="1131">
                  <c:v>42.62</c:v>
                </c:pt>
                <c:pt idx="1132">
                  <c:v>42.64</c:v>
                </c:pt>
                <c:pt idx="1133">
                  <c:v>42.66</c:v>
                </c:pt>
                <c:pt idx="1134">
                  <c:v>42.68</c:v>
                </c:pt>
                <c:pt idx="1135">
                  <c:v>42.7</c:v>
                </c:pt>
                <c:pt idx="1136">
                  <c:v>42.72</c:v>
                </c:pt>
                <c:pt idx="1137">
                  <c:v>42.74</c:v>
                </c:pt>
                <c:pt idx="1138">
                  <c:v>42.76</c:v>
                </c:pt>
                <c:pt idx="1139">
                  <c:v>42.78</c:v>
                </c:pt>
                <c:pt idx="1140">
                  <c:v>42.8</c:v>
                </c:pt>
                <c:pt idx="1141">
                  <c:v>42.82</c:v>
                </c:pt>
                <c:pt idx="1142">
                  <c:v>42.84</c:v>
                </c:pt>
                <c:pt idx="1143">
                  <c:v>42.86</c:v>
                </c:pt>
                <c:pt idx="1144">
                  <c:v>42.88</c:v>
                </c:pt>
                <c:pt idx="1145">
                  <c:v>42.9</c:v>
                </c:pt>
                <c:pt idx="1146">
                  <c:v>42.92</c:v>
                </c:pt>
                <c:pt idx="1147">
                  <c:v>42.94</c:v>
                </c:pt>
                <c:pt idx="1148">
                  <c:v>42.96</c:v>
                </c:pt>
                <c:pt idx="1149">
                  <c:v>42.98</c:v>
                </c:pt>
                <c:pt idx="1150">
                  <c:v>43</c:v>
                </c:pt>
                <c:pt idx="1151">
                  <c:v>43.02</c:v>
                </c:pt>
                <c:pt idx="1152">
                  <c:v>43.04</c:v>
                </c:pt>
                <c:pt idx="1153">
                  <c:v>43.06</c:v>
                </c:pt>
                <c:pt idx="1154">
                  <c:v>43.08</c:v>
                </c:pt>
                <c:pt idx="1155">
                  <c:v>43.1</c:v>
                </c:pt>
                <c:pt idx="1156">
                  <c:v>43.12</c:v>
                </c:pt>
                <c:pt idx="1157">
                  <c:v>43.14</c:v>
                </c:pt>
                <c:pt idx="1158">
                  <c:v>43.16</c:v>
                </c:pt>
                <c:pt idx="1159">
                  <c:v>43.18</c:v>
                </c:pt>
                <c:pt idx="1160">
                  <c:v>43.2</c:v>
                </c:pt>
                <c:pt idx="1161">
                  <c:v>43.22</c:v>
                </c:pt>
                <c:pt idx="1162">
                  <c:v>43.24</c:v>
                </c:pt>
                <c:pt idx="1163">
                  <c:v>43.26</c:v>
                </c:pt>
                <c:pt idx="1164">
                  <c:v>43.28</c:v>
                </c:pt>
                <c:pt idx="1165">
                  <c:v>43.3</c:v>
                </c:pt>
                <c:pt idx="1166">
                  <c:v>43.32</c:v>
                </c:pt>
                <c:pt idx="1167">
                  <c:v>43.34</c:v>
                </c:pt>
                <c:pt idx="1168">
                  <c:v>43.36</c:v>
                </c:pt>
                <c:pt idx="1169">
                  <c:v>43.38</c:v>
                </c:pt>
                <c:pt idx="1170">
                  <c:v>43.4</c:v>
                </c:pt>
                <c:pt idx="1171">
                  <c:v>43.42</c:v>
                </c:pt>
                <c:pt idx="1172">
                  <c:v>43.44</c:v>
                </c:pt>
                <c:pt idx="1173">
                  <c:v>43.46</c:v>
                </c:pt>
                <c:pt idx="1174">
                  <c:v>43.48</c:v>
                </c:pt>
                <c:pt idx="1175">
                  <c:v>43.5</c:v>
                </c:pt>
                <c:pt idx="1176">
                  <c:v>43.52</c:v>
                </c:pt>
                <c:pt idx="1177">
                  <c:v>43.54</c:v>
                </c:pt>
                <c:pt idx="1178">
                  <c:v>43.56</c:v>
                </c:pt>
                <c:pt idx="1179">
                  <c:v>43.58</c:v>
                </c:pt>
                <c:pt idx="1180">
                  <c:v>43.6</c:v>
                </c:pt>
                <c:pt idx="1181">
                  <c:v>43.62</c:v>
                </c:pt>
                <c:pt idx="1182">
                  <c:v>43.64</c:v>
                </c:pt>
                <c:pt idx="1183">
                  <c:v>43.66</c:v>
                </c:pt>
                <c:pt idx="1184">
                  <c:v>43.68</c:v>
                </c:pt>
                <c:pt idx="1185">
                  <c:v>43.7</c:v>
                </c:pt>
                <c:pt idx="1186">
                  <c:v>43.72</c:v>
                </c:pt>
                <c:pt idx="1187">
                  <c:v>43.74</c:v>
                </c:pt>
                <c:pt idx="1188">
                  <c:v>43.76</c:v>
                </c:pt>
                <c:pt idx="1189">
                  <c:v>43.78</c:v>
                </c:pt>
                <c:pt idx="1190">
                  <c:v>43.8</c:v>
                </c:pt>
                <c:pt idx="1191">
                  <c:v>43.82</c:v>
                </c:pt>
                <c:pt idx="1192">
                  <c:v>43.84</c:v>
                </c:pt>
                <c:pt idx="1193">
                  <c:v>43.86</c:v>
                </c:pt>
                <c:pt idx="1194">
                  <c:v>43.88</c:v>
                </c:pt>
                <c:pt idx="1195">
                  <c:v>43.9</c:v>
                </c:pt>
                <c:pt idx="1196">
                  <c:v>43.92</c:v>
                </c:pt>
                <c:pt idx="1197">
                  <c:v>43.94</c:v>
                </c:pt>
                <c:pt idx="1198">
                  <c:v>43.96</c:v>
                </c:pt>
                <c:pt idx="1199">
                  <c:v>43.98</c:v>
                </c:pt>
                <c:pt idx="1200">
                  <c:v>44</c:v>
                </c:pt>
                <c:pt idx="1201">
                  <c:v>44.02</c:v>
                </c:pt>
                <c:pt idx="1202">
                  <c:v>44.04</c:v>
                </c:pt>
                <c:pt idx="1203">
                  <c:v>44.06</c:v>
                </c:pt>
                <c:pt idx="1204">
                  <c:v>44.08</c:v>
                </c:pt>
                <c:pt idx="1205">
                  <c:v>44.1</c:v>
                </c:pt>
                <c:pt idx="1206">
                  <c:v>44.12</c:v>
                </c:pt>
                <c:pt idx="1207">
                  <c:v>44.14</c:v>
                </c:pt>
                <c:pt idx="1208">
                  <c:v>44.16</c:v>
                </c:pt>
                <c:pt idx="1209">
                  <c:v>44.18</c:v>
                </c:pt>
                <c:pt idx="1210">
                  <c:v>44.2</c:v>
                </c:pt>
                <c:pt idx="1211">
                  <c:v>44.22</c:v>
                </c:pt>
                <c:pt idx="1212">
                  <c:v>44.24</c:v>
                </c:pt>
                <c:pt idx="1213">
                  <c:v>44.26</c:v>
                </c:pt>
                <c:pt idx="1214">
                  <c:v>44.28</c:v>
                </c:pt>
                <c:pt idx="1215">
                  <c:v>44.3</c:v>
                </c:pt>
                <c:pt idx="1216">
                  <c:v>44.32</c:v>
                </c:pt>
                <c:pt idx="1217">
                  <c:v>44.34</c:v>
                </c:pt>
                <c:pt idx="1218">
                  <c:v>44.36</c:v>
                </c:pt>
                <c:pt idx="1219">
                  <c:v>44.38</c:v>
                </c:pt>
                <c:pt idx="1220">
                  <c:v>44.4</c:v>
                </c:pt>
                <c:pt idx="1221">
                  <c:v>44.42</c:v>
                </c:pt>
                <c:pt idx="1222">
                  <c:v>44.44</c:v>
                </c:pt>
                <c:pt idx="1223">
                  <c:v>44.46</c:v>
                </c:pt>
                <c:pt idx="1224">
                  <c:v>44.48</c:v>
                </c:pt>
                <c:pt idx="1225">
                  <c:v>44.5</c:v>
                </c:pt>
                <c:pt idx="1226">
                  <c:v>44.52</c:v>
                </c:pt>
                <c:pt idx="1227">
                  <c:v>44.54</c:v>
                </c:pt>
                <c:pt idx="1228">
                  <c:v>44.56</c:v>
                </c:pt>
                <c:pt idx="1229">
                  <c:v>44.58</c:v>
                </c:pt>
                <c:pt idx="1230">
                  <c:v>44.6</c:v>
                </c:pt>
                <c:pt idx="1231">
                  <c:v>44.62</c:v>
                </c:pt>
                <c:pt idx="1232">
                  <c:v>44.64</c:v>
                </c:pt>
                <c:pt idx="1233">
                  <c:v>44.66</c:v>
                </c:pt>
                <c:pt idx="1234">
                  <c:v>44.68</c:v>
                </c:pt>
                <c:pt idx="1235">
                  <c:v>44.7</c:v>
                </c:pt>
                <c:pt idx="1236">
                  <c:v>44.72</c:v>
                </c:pt>
                <c:pt idx="1237">
                  <c:v>44.74</c:v>
                </c:pt>
                <c:pt idx="1238">
                  <c:v>44.76</c:v>
                </c:pt>
                <c:pt idx="1239">
                  <c:v>44.78</c:v>
                </c:pt>
                <c:pt idx="1240">
                  <c:v>44.8</c:v>
                </c:pt>
                <c:pt idx="1241">
                  <c:v>44.82</c:v>
                </c:pt>
                <c:pt idx="1242">
                  <c:v>44.84</c:v>
                </c:pt>
                <c:pt idx="1243">
                  <c:v>44.86</c:v>
                </c:pt>
                <c:pt idx="1244">
                  <c:v>44.88</c:v>
                </c:pt>
                <c:pt idx="1245">
                  <c:v>44.9</c:v>
                </c:pt>
                <c:pt idx="1246">
                  <c:v>44.92</c:v>
                </c:pt>
                <c:pt idx="1247">
                  <c:v>44.94</c:v>
                </c:pt>
                <c:pt idx="1248">
                  <c:v>44.96</c:v>
                </c:pt>
                <c:pt idx="1249">
                  <c:v>44.98</c:v>
                </c:pt>
                <c:pt idx="1250">
                  <c:v>45</c:v>
                </c:pt>
                <c:pt idx="1251">
                  <c:v>45.02</c:v>
                </c:pt>
                <c:pt idx="1252">
                  <c:v>45.04</c:v>
                </c:pt>
                <c:pt idx="1253">
                  <c:v>45.06</c:v>
                </c:pt>
                <c:pt idx="1254">
                  <c:v>45.08</c:v>
                </c:pt>
                <c:pt idx="1255">
                  <c:v>45.1</c:v>
                </c:pt>
                <c:pt idx="1256">
                  <c:v>45.12</c:v>
                </c:pt>
                <c:pt idx="1257">
                  <c:v>45.14</c:v>
                </c:pt>
                <c:pt idx="1258">
                  <c:v>45.16</c:v>
                </c:pt>
                <c:pt idx="1259">
                  <c:v>45.18</c:v>
                </c:pt>
                <c:pt idx="1260">
                  <c:v>45.2</c:v>
                </c:pt>
                <c:pt idx="1261">
                  <c:v>45.22</c:v>
                </c:pt>
                <c:pt idx="1262">
                  <c:v>45.24</c:v>
                </c:pt>
                <c:pt idx="1263">
                  <c:v>45.26</c:v>
                </c:pt>
                <c:pt idx="1264">
                  <c:v>45.28</c:v>
                </c:pt>
                <c:pt idx="1265">
                  <c:v>45.3</c:v>
                </c:pt>
                <c:pt idx="1266">
                  <c:v>45.32</c:v>
                </c:pt>
                <c:pt idx="1267">
                  <c:v>45.34</c:v>
                </c:pt>
                <c:pt idx="1268">
                  <c:v>45.36</c:v>
                </c:pt>
                <c:pt idx="1269">
                  <c:v>45.38</c:v>
                </c:pt>
                <c:pt idx="1270">
                  <c:v>45.4</c:v>
                </c:pt>
                <c:pt idx="1271">
                  <c:v>45.42</c:v>
                </c:pt>
                <c:pt idx="1272">
                  <c:v>45.44</c:v>
                </c:pt>
                <c:pt idx="1273">
                  <c:v>45.46</c:v>
                </c:pt>
                <c:pt idx="1274">
                  <c:v>45.48</c:v>
                </c:pt>
                <c:pt idx="1275">
                  <c:v>45.5</c:v>
                </c:pt>
                <c:pt idx="1276">
                  <c:v>45.52</c:v>
                </c:pt>
                <c:pt idx="1277">
                  <c:v>45.54</c:v>
                </c:pt>
                <c:pt idx="1278">
                  <c:v>45.56</c:v>
                </c:pt>
                <c:pt idx="1279">
                  <c:v>45.58</c:v>
                </c:pt>
                <c:pt idx="1280">
                  <c:v>45.6</c:v>
                </c:pt>
                <c:pt idx="1281">
                  <c:v>45.62</c:v>
                </c:pt>
                <c:pt idx="1282">
                  <c:v>45.64</c:v>
                </c:pt>
                <c:pt idx="1283">
                  <c:v>45.66</c:v>
                </c:pt>
                <c:pt idx="1284">
                  <c:v>45.68</c:v>
                </c:pt>
                <c:pt idx="1285">
                  <c:v>45.7</c:v>
                </c:pt>
                <c:pt idx="1286">
                  <c:v>45.72</c:v>
                </c:pt>
                <c:pt idx="1287">
                  <c:v>45.74</c:v>
                </c:pt>
                <c:pt idx="1288">
                  <c:v>45.76</c:v>
                </c:pt>
                <c:pt idx="1289">
                  <c:v>45.78</c:v>
                </c:pt>
                <c:pt idx="1290">
                  <c:v>45.8</c:v>
                </c:pt>
                <c:pt idx="1291">
                  <c:v>45.82</c:v>
                </c:pt>
                <c:pt idx="1292">
                  <c:v>45.84</c:v>
                </c:pt>
                <c:pt idx="1293">
                  <c:v>45.86</c:v>
                </c:pt>
                <c:pt idx="1294">
                  <c:v>45.88</c:v>
                </c:pt>
                <c:pt idx="1295">
                  <c:v>45.9</c:v>
                </c:pt>
                <c:pt idx="1296">
                  <c:v>45.92</c:v>
                </c:pt>
                <c:pt idx="1297">
                  <c:v>45.94</c:v>
                </c:pt>
                <c:pt idx="1298">
                  <c:v>45.96</c:v>
                </c:pt>
                <c:pt idx="1299">
                  <c:v>45.98</c:v>
                </c:pt>
                <c:pt idx="1300">
                  <c:v>46</c:v>
                </c:pt>
                <c:pt idx="1301">
                  <c:v>46.02</c:v>
                </c:pt>
                <c:pt idx="1302">
                  <c:v>46.04</c:v>
                </c:pt>
                <c:pt idx="1303">
                  <c:v>46.06</c:v>
                </c:pt>
                <c:pt idx="1304">
                  <c:v>46.08</c:v>
                </c:pt>
                <c:pt idx="1305">
                  <c:v>46.1</c:v>
                </c:pt>
                <c:pt idx="1306">
                  <c:v>46.12</c:v>
                </c:pt>
                <c:pt idx="1307">
                  <c:v>46.14</c:v>
                </c:pt>
                <c:pt idx="1308">
                  <c:v>46.16</c:v>
                </c:pt>
                <c:pt idx="1309">
                  <c:v>46.18</c:v>
                </c:pt>
                <c:pt idx="1310">
                  <c:v>46.2</c:v>
                </c:pt>
                <c:pt idx="1311">
                  <c:v>46.22</c:v>
                </c:pt>
                <c:pt idx="1312">
                  <c:v>46.24</c:v>
                </c:pt>
                <c:pt idx="1313">
                  <c:v>46.26</c:v>
                </c:pt>
                <c:pt idx="1314">
                  <c:v>46.28</c:v>
                </c:pt>
                <c:pt idx="1315">
                  <c:v>46.3</c:v>
                </c:pt>
                <c:pt idx="1316">
                  <c:v>46.32</c:v>
                </c:pt>
                <c:pt idx="1317">
                  <c:v>46.34</c:v>
                </c:pt>
                <c:pt idx="1318">
                  <c:v>46.36</c:v>
                </c:pt>
                <c:pt idx="1319">
                  <c:v>46.38</c:v>
                </c:pt>
                <c:pt idx="1320">
                  <c:v>46.4</c:v>
                </c:pt>
                <c:pt idx="1321">
                  <c:v>46.42</c:v>
                </c:pt>
                <c:pt idx="1322">
                  <c:v>46.44</c:v>
                </c:pt>
                <c:pt idx="1323">
                  <c:v>46.46</c:v>
                </c:pt>
                <c:pt idx="1324">
                  <c:v>46.48</c:v>
                </c:pt>
                <c:pt idx="1325">
                  <c:v>46.5</c:v>
                </c:pt>
                <c:pt idx="1326">
                  <c:v>46.52</c:v>
                </c:pt>
                <c:pt idx="1327">
                  <c:v>46.54</c:v>
                </c:pt>
                <c:pt idx="1328">
                  <c:v>46.56</c:v>
                </c:pt>
                <c:pt idx="1329">
                  <c:v>46.58</c:v>
                </c:pt>
                <c:pt idx="1330">
                  <c:v>46.6</c:v>
                </c:pt>
                <c:pt idx="1331">
                  <c:v>46.62</c:v>
                </c:pt>
                <c:pt idx="1332">
                  <c:v>46.64</c:v>
                </c:pt>
                <c:pt idx="1333">
                  <c:v>46.66</c:v>
                </c:pt>
                <c:pt idx="1334">
                  <c:v>46.68</c:v>
                </c:pt>
                <c:pt idx="1335">
                  <c:v>46.7</c:v>
                </c:pt>
                <c:pt idx="1336">
                  <c:v>46.72</c:v>
                </c:pt>
                <c:pt idx="1337">
                  <c:v>46.74</c:v>
                </c:pt>
                <c:pt idx="1338">
                  <c:v>46.76</c:v>
                </c:pt>
                <c:pt idx="1339">
                  <c:v>46.78</c:v>
                </c:pt>
                <c:pt idx="1340">
                  <c:v>46.8</c:v>
                </c:pt>
                <c:pt idx="1341">
                  <c:v>46.82</c:v>
                </c:pt>
                <c:pt idx="1342">
                  <c:v>46.84</c:v>
                </c:pt>
                <c:pt idx="1343">
                  <c:v>46.86</c:v>
                </c:pt>
                <c:pt idx="1344">
                  <c:v>46.88</c:v>
                </c:pt>
                <c:pt idx="1345">
                  <c:v>46.9</c:v>
                </c:pt>
                <c:pt idx="1346">
                  <c:v>46.92</c:v>
                </c:pt>
                <c:pt idx="1347">
                  <c:v>46.94</c:v>
                </c:pt>
                <c:pt idx="1348">
                  <c:v>46.96</c:v>
                </c:pt>
                <c:pt idx="1349">
                  <c:v>46.98</c:v>
                </c:pt>
                <c:pt idx="1350">
                  <c:v>47</c:v>
                </c:pt>
                <c:pt idx="1351">
                  <c:v>47.02</c:v>
                </c:pt>
                <c:pt idx="1352">
                  <c:v>47.04</c:v>
                </c:pt>
                <c:pt idx="1353">
                  <c:v>47.06</c:v>
                </c:pt>
                <c:pt idx="1354">
                  <c:v>47.08</c:v>
                </c:pt>
                <c:pt idx="1355">
                  <c:v>47.1</c:v>
                </c:pt>
                <c:pt idx="1356">
                  <c:v>47.12</c:v>
                </c:pt>
                <c:pt idx="1357">
                  <c:v>47.14</c:v>
                </c:pt>
                <c:pt idx="1358">
                  <c:v>47.16</c:v>
                </c:pt>
                <c:pt idx="1359">
                  <c:v>47.18</c:v>
                </c:pt>
                <c:pt idx="1360">
                  <c:v>47.2</c:v>
                </c:pt>
                <c:pt idx="1361">
                  <c:v>47.22</c:v>
                </c:pt>
                <c:pt idx="1362">
                  <c:v>47.24</c:v>
                </c:pt>
                <c:pt idx="1363">
                  <c:v>47.26</c:v>
                </c:pt>
                <c:pt idx="1364">
                  <c:v>47.28</c:v>
                </c:pt>
                <c:pt idx="1365">
                  <c:v>47.3</c:v>
                </c:pt>
                <c:pt idx="1366">
                  <c:v>47.32</c:v>
                </c:pt>
                <c:pt idx="1367">
                  <c:v>47.34</c:v>
                </c:pt>
                <c:pt idx="1368">
                  <c:v>47.36</c:v>
                </c:pt>
                <c:pt idx="1369">
                  <c:v>47.38</c:v>
                </c:pt>
                <c:pt idx="1370">
                  <c:v>47.4</c:v>
                </c:pt>
                <c:pt idx="1371">
                  <c:v>47.42</c:v>
                </c:pt>
                <c:pt idx="1372">
                  <c:v>47.44</c:v>
                </c:pt>
                <c:pt idx="1373">
                  <c:v>47.46</c:v>
                </c:pt>
                <c:pt idx="1374">
                  <c:v>47.48</c:v>
                </c:pt>
                <c:pt idx="1375">
                  <c:v>47.5</c:v>
                </c:pt>
                <c:pt idx="1376">
                  <c:v>47.52</c:v>
                </c:pt>
                <c:pt idx="1377">
                  <c:v>47.54</c:v>
                </c:pt>
                <c:pt idx="1378">
                  <c:v>47.56</c:v>
                </c:pt>
                <c:pt idx="1379">
                  <c:v>47.58</c:v>
                </c:pt>
                <c:pt idx="1380">
                  <c:v>47.6</c:v>
                </c:pt>
                <c:pt idx="1381">
                  <c:v>47.62</c:v>
                </c:pt>
                <c:pt idx="1382">
                  <c:v>47.64</c:v>
                </c:pt>
                <c:pt idx="1383">
                  <c:v>47.66</c:v>
                </c:pt>
                <c:pt idx="1384">
                  <c:v>47.68</c:v>
                </c:pt>
                <c:pt idx="1385">
                  <c:v>47.7</c:v>
                </c:pt>
                <c:pt idx="1386">
                  <c:v>47.72</c:v>
                </c:pt>
                <c:pt idx="1387">
                  <c:v>47.74</c:v>
                </c:pt>
                <c:pt idx="1388">
                  <c:v>47.76</c:v>
                </c:pt>
                <c:pt idx="1389">
                  <c:v>47.78</c:v>
                </c:pt>
                <c:pt idx="1390">
                  <c:v>47.8</c:v>
                </c:pt>
                <c:pt idx="1391">
                  <c:v>47.82</c:v>
                </c:pt>
                <c:pt idx="1392">
                  <c:v>47.84</c:v>
                </c:pt>
                <c:pt idx="1393">
                  <c:v>47.86</c:v>
                </c:pt>
                <c:pt idx="1394">
                  <c:v>47.88</c:v>
                </c:pt>
                <c:pt idx="1395">
                  <c:v>47.9</c:v>
                </c:pt>
                <c:pt idx="1396">
                  <c:v>47.92</c:v>
                </c:pt>
                <c:pt idx="1397">
                  <c:v>47.94</c:v>
                </c:pt>
                <c:pt idx="1398">
                  <c:v>47.96</c:v>
                </c:pt>
                <c:pt idx="1399">
                  <c:v>47.98</c:v>
                </c:pt>
                <c:pt idx="1400">
                  <c:v>48</c:v>
                </c:pt>
                <c:pt idx="1401">
                  <c:v>48.02</c:v>
                </c:pt>
                <c:pt idx="1402">
                  <c:v>48.04</c:v>
                </c:pt>
                <c:pt idx="1403">
                  <c:v>48.06</c:v>
                </c:pt>
                <c:pt idx="1404">
                  <c:v>48.08</c:v>
                </c:pt>
                <c:pt idx="1405">
                  <c:v>48.1</c:v>
                </c:pt>
                <c:pt idx="1406">
                  <c:v>48.12</c:v>
                </c:pt>
                <c:pt idx="1407">
                  <c:v>48.14</c:v>
                </c:pt>
                <c:pt idx="1408">
                  <c:v>48.16</c:v>
                </c:pt>
                <c:pt idx="1409">
                  <c:v>48.18</c:v>
                </c:pt>
                <c:pt idx="1410">
                  <c:v>48.2</c:v>
                </c:pt>
                <c:pt idx="1411">
                  <c:v>48.22</c:v>
                </c:pt>
                <c:pt idx="1412">
                  <c:v>48.24</c:v>
                </c:pt>
                <c:pt idx="1413">
                  <c:v>48.26</c:v>
                </c:pt>
                <c:pt idx="1414">
                  <c:v>48.28</c:v>
                </c:pt>
                <c:pt idx="1415">
                  <c:v>48.3</c:v>
                </c:pt>
                <c:pt idx="1416">
                  <c:v>48.32</c:v>
                </c:pt>
                <c:pt idx="1417">
                  <c:v>48.34</c:v>
                </c:pt>
                <c:pt idx="1418">
                  <c:v>48.36</c:v>
                </c:pt>
                <c:pt idx="1419">
                  <c:v>48.38</c:v>
                </c:pt>
                <c:pt idx="1420">
                  <c:v>48.4</c:v>
                </c:pt>
                <c:pt idx="1421">
                  <c:v>48.42</c:v>
                </c:pt>
                <c:pt idx="1422">
                  <c:v>48.44</c:v>
                </c:pt>
                <c:pt idx="1423">
                  <c:v>48.46</c:v>
                </c:pt>
                <c:pt idx="1424">
                  <c:v>48.48</c:v>
                </c:pt>
                <c:pt idx="1425">
                  <c:v>48.5</c:v>
                </c:pt>
                <c:pt idx="1426">
                  <c:v>48.52</c:v>
                </c:pt>
                <c:pt idx="1427">
                  <c:v>48.54</c:v>
                </c:pt>
                <c:pt idx="1428">
                  <c:v>48.56</c:v>
                </c:pt>
                <c:pt idx="1429">
                  <c:v>48.58</c:v>
                </c:pt>
                <c:pt idx="1430">
                  <c:v>48.6</c:v>
                </c:pt>
                <c:pt idx="1431">
                  <c:v>48.62</c:v>
                </c:pt>
                <c:pt idx="1432">
                  <c:v>48.64</c:v>
                </c:pt>
                <c:pt idx="1433">
                  <c:v>48.66</c:v>
                </c:pt>
                <c:pt idx="1434">
                  <c:v>48.68</c:v>
                </c:pt>
                <c:pt idx="1435">
                  <c:v>48.7</c:v>
                </c:pt>
                <c:pt idx="1436">
                  <c:v>48.72</c:v>
                </c:pt>
                <c:pt idx="1437">
                  <c:v>48.74</c:v>
                </c:pt>
                <c:pt idx="1438">
                  <c:v>48.76</c:v>
                </c:pt>
                <c:pt idx="1439">
                  <c:v>48.78</c:v>
                </c:pt>
                <c:pt idx="1440">
                  <c:v>48.8</c:v>
                </c:pt>
                <c:pt idx="1441">
                  <c:v>48.82</c:v>
                </c:pt>
                <c:pt idx="1442">
                  <c:v>48.84</c:v>
                </c:pt>
                <c:pt idx="1443">
                  <c:v>48.86</c:v>
                </c:pt>
                <c:pt idx="1444">
                  <c:v>48.88</c:v>
                </c:pt>
                <c:pt idx="1445">
                  <c:v>48.9</c:v>
                </c:pt>
                <c:pt idx="1446">
                  <c:v>48.92</c:v>
                </c:pt>
                <c:pt idx="1447">
                  <c:v>48.94</c:v>
                </c:pt>
                <c:pt idx="1448">
                  <c:v>48.96</c:v>
                </c:pt>
                <c:pt idx="1449">
                  <c:v>48.98</c:v>
                </c:pt>
                <c:pt idx="1450">
                  <c:v>49</c:v>
                </c:pt>
                <c:pt idx="1451">
                  <c:v>49.02</c:v>
                </c:pt>
                <c:pt idx="1452">
                  <c:v>49.04</c:v>
                </c:pt>
                <c:pt idx="1453">
                  <c:v>49.06</c:v>
                </c:pt>
                <c:pt idx="1454">
                  <c:v>49.08</c:v>
                </c:pt>
                <c:pt idx="1455">
                  <c:v>49.1</c:v>
                </c:pt>
                <c:pt idx="1456">
                  <c:v>49.12</c:v>
                </c:pt>
                <c:pt idx="1457">
                  <c:v>49.14</c:v>
                </c:pt>
                <c:pt idx="1458">
                  <c:v>49.16</c:v>
                </c:pt>
                <c:pt idx="1459">
                  <c:v>49.18</c:v>
                </c:pt>
                <c:pt idx="1460">
                  <c:v>49.2</c:v>
                </c:pt>
                <c:pt idx="1461">
                  <c:v>49.22</c:v>
                </c:pt>
                <c:pt idx="1462">
                  <c:v>49.24</c:v>
                </c:pt>
                <c:pt idx="1463">
                  <c:v>49.26</c:v>
                </c:pt>
                <c:pt idx="1464">
                  <c:v>49.28</c:v>
                </c:pt>
                <c:pt idx="1465">
                  <c:v>49.3</c:v>
                </c:pt>
                <c:pt idx="1466">
                  <c:v>49.32</c:v>
                </c:pt>
                <c:pt idx="1467">
                  <c:v>49.34</c:v>
                </c:pt>
                <c:pt idx="1468">
                  <c:v>49.36</c:v>
                </c:pt>
                <c:pt idx="1469">
                  <c:v>49.38</c:v>
                </c:pt>
                <c:pt idx="1470">
                  <c:v>49.4</c:v>
                </c:pt>
                <c:pt idx="1471">
                  <c:v>49.42</c:v>
                </c:pt>
                <c:pt idx="1472">
                  <c:v>49.44</c:v>
                </c:pt>
                <c:pt idx="1473">
                  <c:v>49.46</c:v>
                </c:pt>
                <c:pt idx="1474">
                  <c:v>49.48</c:v>
                </c:pt>
                <c:pt idx="1475">
                  <c:v>49.5</c:v>
                </c:pt>
                <c:pt idx="1476">
                  <c:v>49.52</c:v>
                </c:pt>
                <c:pt idx="1477">
                  <c:v>49.54</c:v>
                </c:pt>
                <c:pt idx="1478">
                  <c:v>49.56</c:v>
                </c:pt>
                <c:pt idx="1479">
                  <c:v>49.58</c:v>
                </c:pt>
                <c:pt idx="1480">
                  <c:v>49.6</c:v>
                </c:pt>
                <c:pt idx="1481">
                  <c:v>49.62</c:v>
                </c:pt>
                <c:pt idx="1482">
                  <c:v>49.64</c:v>
                </c:pt>
                <c:pt idx="1483">
                  <c:v>49.66</c:v>
                </c:pt>
                <c:pt idx="1484">
                  <c:v>49.68</c:v>
                </c:pt>
                <c:pt idx="1485">
                  <c:v>49.7</c:v>
                </c:pt>
                <c:pt idx="1486">
                  <c:v>49.72</c:v>
                </c:pt>
                <c:pt idx="1487">
                  <c:v>49.74</c:v>
                </c:pt>
                <c:pt idx="1488">
                  <c:v>49.76</c:v>
                </c:pt>
                <c:pt idx="1489">
                  <c:v>49.78</c:v>
                </c:pt>
                <c:pt idx="1490">
                  <c:v>49.8</c:v>
                </c:pt>
                <c:pt idx="1491">
                  <c:v>49.82</c:v>
                </c:pt>
                <c:pt idx="1492">
                  <c:v>49.84</c:v>
                </c:pt>
                <c:pt idx="1493">
                  <c:v>49.86</c:v>
                </c:pt>
                <c:pt idx="1494">
                  <c:v>49.88</c:v>
                </c:pt>
                <c:pt idx="1495">
                  <c:v>49.9</c:v>
                </c:pt>
                <c:pt idx="1496">
                  <c:v>49.92</c:v>
                </c:pt>
                <c:pt idx="1497">
                  <c:v>49.94</c:v>
                </c:pt>
                <c:pt idx="1498">
                  <c:v>49.96</c:v>
                </c:pt>
                <c:pt idx="1499">
                  <c:v>49.98</c:v>
                </c:pt>
                <c:pt idx="1500">
                  <c:v>50</c:v>
                </c:pt>
                <c:pt idx="1501">
                  <c:v>50.02</c:v>
                </c:pt>
                <c:pt idx="1502">
                  <c:v>50.04</c:v>
                </c:pt>
                <c:pt idx="1503">
                  <c:v>50.06</c:v>
                </c:pt>
                <c:pt idx="1504">
                  <c:v>50.08</c:v>
                </c:pt>
                <c:pt idx="1505">
                  <c:v>50.1</c:v>
                </c:pt>
                <c:pt idx="1506">
                  <c:v>50.12</c:v>
                </c:pt>
                <c:pt idx="1507">
                  <c:v>50.14</c:v>
                </c:pt>
                <c:pt idx="1508">
                  <c:v>50.16</c:v>
                </c:pt>
                <c:pt idx="1509">
                  <c:v>50.18</c:v>
                </c:pt>
                <c:pt idx="1510">
                  <c:v>50.2</c:v>
                </c:pt>
                <c:pt idx="1511">
                  <c:v>50.22</c:v>
                </c:pt>
                <c:pt idx="1512">
                  <c:v>50.24</c:v>
                </c:pt>
                <c:pt idx="1513">
                  <c:v>50.26</c:v>
                </c:pt>
                <c:pt idx="1514">
                  <c:v>50.28</c:v>
                </c:pt>
                <c:pt idx="1515">
                  <c:v>50.3</c:v>
                </c:pt>
                <c:pt idx="1516">
                  <c:v>50.32</c:v>
                </c:pt>
                <c:pt idx="1517">
                  <c:v>50.34</c:v>
                </c:pt>
                <c:pt idx="1518">
                  <c:v>50.36</c:v>
                </c:pt>
                <c:pt idx="1519">
                  <c:v>50.38</c:v>
                </c:pt>
                <c:pt idx="1520">
                  <c:v>50.4</c:v>
                </c:pt>
                <c:pt idx="1521">
                  <c:v>50.42</c:v>
                </c:pt>
                <c:pt idx="1522">
                  <c:v>50.44</c:v>
                </c:pt>
                <c:pt idx="1523">
                  <c:v>50.46</c:v>
                </c:pt>
                <c:pt idx="1524">
                  <c:v>50.48</c:v>
                </c:pt>
                <c:pt idx="1525">
                  <c:v>50.5</c:v>
                </c:pt>
                <c:pt idx="1526">
                  <c:v>50.52</c:v>
                </c:pt>
                <c:pt idx="1527">
                  <c:v>50.54</c:v>
                </c:pt>
                <c:pt idx="1528">
                  <c:v>50.56</c:v>
                </c:pt>
                <c:pt idx="1529">
                  <c:v>50.58</c:v>
                </c:pt>
                <c:pt idx="1530">
                  <c:v>50.6</c:v>
                </c:pt>
                <c:pt idx="1531">
                  <c:v>50.62</c:v>
                </c:pt>
                <c:pt idx="1532">
                  <c:v>50.64</c:v>
                </c:pt>
                <c:pt idx="1533">
                  <c:v>50.66</c:v>
                </c:pt>
                <c:pt idx="1534">
                  <c:v>50.68</c:v>
                </c:pt>
                <c:pt idx="1535">
                  <c:v>50.7</c:v>
                </c:pt>
                <c:pt idx="1536">
                  <c:v>50.72</c:v>
                </c:pt>
                <c:pt idx="1537">
                  <c:v>50.74</c:v>
                </c:pt>
                <c:pt idx="1538">
                  <c:v>50.76</c:v>
                </c:pt>
                <c:pt idx="1539">
                  <c:v>50.78</c:v>
                </c:pt>
                <c:pt idx="1540">
                  <c:v>50.8</c:v>
                </c:pt>
                <c:pt idx="1541">
                  <c:v>50.82</c:v>
                </c:pt>
                <c:pt idx="1542">
                  <c:v>50.84</c:v>
                </c:pt>
                <c:pt idx="1543">
                  <c:v>50.86</c:v>
                </c:pt>
                <c:pt idx="1544">
                  <c:v>50.88</c:v>
                </c:pt>
                <c:pt idx="1545">
                  <c:v>50.9</c:v>
                </c:pt>
                <c:pt idx="1546">
                  <c:v>50.92</c:v>
                </c:pt>
                <c:pt idx="1547">
                  <c:v>50.94</c:v>
                </c:pt>
                <c:pt idx="1548">
                  <c:v>50.96</c:v>
                </c:pt>
                <c:pt idx="1549">
                  <c:v>50.98</c:v>
                </c:pt>
                <c:pt idx="1550">
                  <c:v>51</c:v>
                </c:pt>
                <c:pt idx="1551">
                  <c:v>51.02</c:v>
                </c:pt>
                <c:pt idx="1552">
                  <c:v>51.04</c:v>
                </c:pt>
                <c:pt idx="1553">
                  <c:v>51.06</c:v>
                </c:pt>
                <c:pt idx="1554">
                  <c:v>51.08</c:v>
                </c:pt>
                <c:pt idx="1555">
                  <c:v>51.1</c:v>
                </c:pt>
                <c:pt idx="1556">
                  <c:v>51.12</c:v>
                </c:pt>
                <c:pt idx="1557">
                  <c:v>51.14</c:v>
                </c:pt>
                <c:pt idx="1558">
                  <c:v>51.16</c:v>
                </c:pt>
                <c:pt idx="1559">
                  <c:v>51.18</c:v>
                </c:pt>
                <c:pt idx="1560">
                  <c:v>51.2</c:v>
                </c:pt>
                <c:pt idx="1561">
                  <c:v>51.22</c:v>
                </c:pt>
                <c:pt idx="1562">
                  <c:v>51.24</c:v>
                </c:pt>
                <c:pt idx="1563">
                  <c:v>51.26</c:v>
                </c:pt>
                <c:pt idx="1564">
                  <c:v>51.28</c:v>
                </c:pt>
                <c:pt idx="1565">
                  <c:v>51.3</c:v>
                </c:pt>
                <c:pt idx="1566">
                  <c:v>51.32</c:v>
                </c:pt>
                <c:pt idx="1567">
                  <c:v>51.34</c:v>
                </c:pt>
                <c:pt idx="1568">
                  <c:v>51.36</c:v>
                </c:pt>
                <c:pt idx="1569">
                  <c:v>51.38</c:v>
                </c:pt>
                <c:pt idx="1570">
                  <c:v>51.4</c:v>
                </c:pt>
                <c:pt idx="1571">
                  <c:v>51.42</c:v>
                </c:pt>
                <c:pt idx="1572">
                  <c:v>51.44</c:v>
                </c:pt>
                <c:pt idx="1573">
                  <c:v>51.46</c:v>
                </c:pt>
                <c:pt idx="1574">
                  <c:v>51.48</c:v>
                </c:pt>
                <c:pt idx="1575">
                  <c:v>51.5</c:v>
                </c:pt>
                <c:pt idx="1576">
                  <c:v>51.52</c:v>
                </c:pt>
                <c:pt idx="1577">
                  <c:v>51.54</c:v>
                </c:pt>
                <c:pt idx="1578">
                  <c:v>51.56</c:v>
                </c:pt>
                <c:pt idx="1579">
                  <c:v>51.58</c:v>
                </c:pt>
                <c:pt idx="1580">
                  <c:v>51.6</c:v>
                </c:pt>
                <c:pt idx="1581">
                  <c:v>51.62</c:v>
                </c:pt>
                <c:pt idx="1582">
                  <c:v>51.64</c:v>
                </c:pt>
                <c:pt idx="1583">
                  <c:v>51.66</c:v>
                </c:pt>
                <c:pt idx="1584">
                  <c:v>51.68</c:v>
                </c:pt>
                <c:pt idx="1585">
                  <c:v>51.7</c:v>
                </c:pt>
                <c:pt idx="1586">
                  <c:v>51.72</c:v>
                </c:pt>
                <c:pt idx="1587">
                  <c:v>51.74</c:v>
                </c:pt>
                <c:pt idx="1588">
                  <c:v>51.76</c:v>
                </c:pt>
                <c:pt idx="1589">
                  <c:v>51.78</c:v>
                </c:pt>
                <c:pt idx="1590">
                  <c:v>51.8</c:v>
                </c:pt>
                <c:pt idx="1591">
                  <c:v>51.82</c:v>
                </c:pt>
                <c:pt idx="1592">
                  <c:v>51.84</c:v>
                </c:pt>
                <c:pt idx="1593">
                  <c:v>51.86</c:v>
                </c:pt>
                <c:pt idx="1594">
                  <c:v>51.88</c:v>
                </c:pt>
                <c:pt idx="1595">
                  <c:v>51.9</c:v>
                </c:pt>
                <c:pt idx="1596">
                  <c:v>51.92</c:v>
                </c:pt>
                <c:pt idx="1597">
                  <c:v>51.94</c:v>
                </c:pt>
                <c:pt idx="1598">
                  <c:v>51.96</c:v>
                </c:pt>
                <c:pt idx="1599">
                  <c:v>51.98</c:v>
                </c:pt>
                <c:pt idx="1600">
                  <c:v>52</c:v>
                </c:pt>
                <c:pt idx="1601">
                  <c:v>52.02</c:v>
                </c:pt>
                <c:pt idx="1602">
                  <c:v>52.04</c:v>
                </c:pt>
                <c:pt idx="1603">
                  <c:v>52.06</c:v>
                </c:pt>
                <c:pt idx="1604">
                  <c:v>52.08</c:v>
                </c:pt>
                <c:pt idx="1605">
                  <c:v>52.1</c:v>
                </c:pt>
                <c:pt idx="1606">
                  <c:v>52.12</c:v>
                </c:pt>
                <c:pt idx="1607">
                  <c:v>52.14</c:v>
                </c:pt>
                <c:pt idx="1608">
                  <c:v>52.16</c:v>
                </c:pt>
                <c:pt idx="1609">
                  <c:v>52.18</c:v>
                </c:pt>
                <c:pt idx="1610">
                  <c:v>52.2</c:v>
                </c:pt>
                <c:pt idx="1611">
                  <c:v>52.22</c:v>
                </c:pt>
                <c:pt idx="1612">
                  <c:v>52.24</c:v>
                </c:pt>
                <c:pt idx="1613">
                  <c:v>52.26</c:v>
                </c:pt>
                <c:pt idx="1614">
                  <c:v>52.28</c:v>
                </c:pt>
                <c:pt idx="1615">
                  <c:v>52.3</c:v>
                </c:pt>
                <c:pt idx="1616">
                  <c:v>52.32</c:v>
                </c:pt>
                <c:pt idx="1617">
                  <c:v>52.34</c:v>
                </c:pt>
                <c:pt idx="1618">
                  <c:v>52.36</c:v>
                </c:pt>
                <c:pt idx="1619">
                  <c:v>52.38</c:v>
                </c:pt>
                <c:pt idx="1620">
                  <c:v>52.4</c:v>
                </c:pt>
                <c:pt idx="1621">
                  <c:v>52.42</c:v>
                </c:pt>
                <c:pt idx="1622">
                  <c:v>52.44</c:v>
                </c:pt>
                <c:pt idx="1623">
                  <c:v>52.46</c:v>
                </c:pt>
                <c:pt idx="1624">
                  <c:v>52.48</c:v>
                </c:pt>
                <c:pt idx="1625">
                  <c:v>52.5</c:v>
                </c:pt>
                <c:pt idx="1626">
                  <c:v>52.52</c:v>
                </c:pt>
                <c:pt idx="1627">
                  <c:v>52.54</c:v>
                </c:pt>
                <c:pt idx="1628">
                  <c:v>52.56</c:v>
                </c:pt>
                <c:pt idx="1629">
                  <c:v>52.58</c:v>
                </c:pt>
                <c:pt idx="1630">
                  <c:v>52.6</c:v>
                </c:pt>
                <c:pt idx="1631">
                  <c:v>52.62</c:v>
                </c:pt>
                <c:pt idx="1632">
                  <c:v>52.64</c:v>
                </c:pt>
                <c:pt idx="1633">
                  <c:v>52.66</c:v>
                </c:pt>
                <c:pt idx="1634">
                  <c:v>52.68</c:v>
                </c:pt>
                <c:pt idx="1635">
                  <c:v>52.7</c:v>
                </c:pt>
                <c:pt idx="1636">
                  <c:v>52.72</c:v>
                </c:pt>
                <c:pt idx="1637">
                  <c:v>52.74</c:v>
                </c:pt>
                <c:pt idx="1638">
                  <c:v>52.76</c:v>
                </c:pt>
                <c:pt idx="1639">
                  <c:v>52.78</c:v>
                </c:pt>
                <c:pt idx="1640">
                  <c:v>52.8</c:v>
                </c:pt>
                <c:pt idx="1641">
                  <c:v>52.82</c:v>
                </c:pt>
                <c:pt idx="1642">
                  <c:v>52.84</c:v>
                </c:pt>
                <c:pt idx="1643">
                  <c:v>52.86</c:v>
                </c:pt>
                <c:pt idx="1644">
                  <c:v>52.88</c:v>
                </c:pt>
                <c:pt idx="1645">
                  <c:v>52.9</c:v>
                </c:pt>
                <c:pt idx="1646">
                  <c:v>52.92</c:v>
                </c:pt>
                <c:pt idx="1647">
                  <c:v>52.94</c:v>
                </c:pt>
                <c:pt idx="1648">
                  <c:v>52.96</c:v>
                </c:pt>
                <c:pt idx="1649">
                  <c:v>52.98</c:v>
                </c:pt>
                <c:pt idx="1650">
                  <c:v>53</c:v>
                </c:pt>
                <c:pt idx="1651">
                  <c:v>53.02</c:v>
                </c:pt>
                <c:pt idx="1652">
                  <c:v>53.04</c:v>
                </c:pt>
                <c:pt idx="1653">
                  <c:v>53.06</c:v>
                </c:pt>
                <c:pt idx="1654">
                  <c:v>53.08</c:v>
                </c:pt>
                <c:pt idx="1655">
                  <c:v>53.1</c:v>
                </c:pt>
                <c:pt idx="1656">
                  <c:v>53.12</c:v>
                </c:pt>
                <c:pt idx="1657">
                  <c:v>53.14</c:v>
                </c:pt>
                <c:pt idx="1658">
                  <c:v>53.16</c:v>
                </c:pt>
                <c:pt idx="1659">
                  <c:v>53.18</c:v>
                </c:pt>
                <c:pt idx="1660">
                  <c:v>53.2</c:v>
                </c:pt>
                <c:pt idx="1661">
                  <c:v>53.22</c:v>
                </c:pt>
                <c:pt idx="1662">
                  <c:v>53.24</c:v>
                </c:pt>
                <c:pt idx="1663">
                  <c:v>53.26</c:v>
                </c:pt>
                <c:pt idx="1664">
                  <c:v>53.28</c:v>
                </c:pt>
                <c:pt idx="1665">
                  <c:v>53.3</c:v>
                </c:pt>
                <c:pt idx="1666">
                  <c:v>53.32</c:v>
                </c:pt>
                <c:pt idx="1667">
                  <c:v>53.34</c:v>
                </c:pt>
                <c:pt idx="1668">
                  <c:v>53.36</c:v>
                </c:pt>
                <c:pt idx="1669">
                  <c:v>53.38</c:v>
                </c:pt>
                <c:pt idx="1670">
                  <c:v>53.4</c:v>
                </c:pt>
                <c:pt idx="1671">
                  <c:v>53.42</c:v>
                </c:pt>
                <c:pt idx="1672">
                  <c:v>53.44</c:v>
                </c:pt>
                <c:pt idx="1673">
                  <c:v>53.46</c:v>
                </c:pt>
                <c:pt idx="1674">
                  <c:v>53.48</c:v>
                </c:pt>
                <c:pt idx="1675">
                  <c:v>53.5</c:v>
                </c:pt>
                <c:pt idx="1676">
                  <c:v>53.52</c:v>
                </c:pt>
                <c:pt idx="1677">
                  <c:v>53.54</c:v>
                </c:pt>
                <c:pt idx="1678">
                  <c:v>53.56</c:v>
                </c:pt>
                <c:pt idx="1679">
                  <c:v>53.58</c:v>
                </c:pt>
                <c:pt idx="1680">
                  <c:v>53.6</c:v>
                </c:pt>
                <c:pt idx="1681">
                  <c:v>53.62</c:v>
                </c:pt>
                <c:pt idx="1682">
                  <c:v>53.64</c:v>
                </c:pt>
                <c:pt idx="1683">
                  <c:v>53.66</c:v>
                </c:pt>
                <c:pt idx="1684">
                  <c:v>53.68</c:v>
                </c:pt>
                <c:pt idx="1685">
                  <c:v>53.7</c:v>
                </c:pt>
                <c:pt idx="1686">
                  <c:v>53.72</c:v>
                </c:pt>
                <c:pt idx="1687">
                  <c:v>53.74</c:v>
                </c:pt>
                <c:pt idx="1688">
                  <c:v>53.76</c:v>
                </c:pt>
                <c:pt idx="1689">
                  <c:v>53.78</c:v>
                </c:pt>
                <c:pt idx="1690">
                  <c:v>53.8</c:v>
                </c:pt>
                <c:pt idx="1691">
                  <c:v>53.82</c:v>
                </c:pt>
                <c:pt idx="1692">
                  <c:v>53.84</c:v>
                </c:pt>
                <c:pt idx="1693">
                  <c:v>53.86</c:v>
                </c:pt>
                <c:pt idx="1694">
                  <c:v>53.88</c:v>
                </c:pt>
                <c:pt idx="1695">
                  <c:v>53.9</c:v>
                </c:pt>
                <c:pt idx="1696">
                  <c:v>53.92</c:v>
                </c:pt>
                <c:pt idx="1697">
                  <c:v>53.94</c:v>
                </c:pt>
                <c:pt idx="1698">
                  <c:v>53.96</c:v>
                </c:pt>
                <c:pt idx="1699">
                  <c:v>53.98</c:v>
                </c:pt>
                <c:pt idx="1700">
                  <c:v>54</c:v>
                </c:pt>
                <c:pt idx="1701">
                  <c:v>54.02</c:v>
                </c:pt>
                <c:pt idx="1702">
                  <c:v>54.04</c:v>
                </c:pt>
                <c:pt idx="1703">
                  <c:v>54.06</c:v>
                </c:pt>
                <c:pt idx="1704">
                  <c:v>54.08</c:v>
                </c:pt>
                <c:pt idx="1705">
                  <c:v>54.1</c:v>
                </c:pt>
                <c:pt idx="1706">
                  <c:v>54.12</c:v>
                </c:pt>
                <c:pt idx="1707">
                  <c:v>54.14</c:v>
                </c:pt>
                <c:pt idx="1708">
                  <c:v>54.16</c:v>
                </c:pt>
                <c:pt idx="1709">
                  <c:v>54.18</c:v>
                </c:pt>
                <c:pt idx="1710">
                  <c:v>54.2</c:v>
                </c:pt>
                <c:pt idx="1711">
                  <c:v>54.22</c:v>
                </c:pt>
                <c:pt idx="1712">
                  <c:v>54.24</c:v>
                </c:pt>
                <c:pt idx="1713">
                  <c:v>54.26</c:v>
                </c:pt>
                <c:pt idx="1714">
                  <c:v>54.28</c:v>
                </c:pt>
                <c:pt idx="1715">
                  <c:v>54.3</c:v>
                </c:pt>
                <c:pt idx="1716">
                  <c:v>54.32</c:v>
                </c:pt>
                <c:pt idx="1717">
                  <c:v>54.34</c:v>
                </c:pt>
                <c:pt idx="1718">
                  <c:v>54.36</c:v>
                </c:pt>
                <c:pt idx="1719">
                  <c:v>54.38</c:v>
                </c:pt>
                <c:pt idx="1720">
                  <c:v>54.4</c:v>
                </c:pt>
                <c:pt idx="1721">
                  <c:v>54.42</c:v>
                </c:pt>
                <c:pt idx="1722">
                  <c:v>54.44</c:v>
                </c:pt>
                <c:pt idx="1723">
                  <c:v>54.46</c:v>
                </c:pt>
                <c:pt idx="1724">
                  <c:v>54.48</c:v>
                </c:pt>
                <c:pt idx="1725">
                  <c:v>54.5</c:v>
                </c:pt>
                <c:pt idx="1726">
                  <c:v>54.52</c:v>
                </c:pt>
                <c:pt idx="1727">
                  <c:v>54.54</c:v>
                </c:pt>
                <c:pt idx="1728">
                  <c:v>54.56</c:v>
                </c:pt>
                <c:pt idx="1729">
                  <c:v>54.58</c:v>
                </c:pt>
                <c:pt idx="1730">
                  <c:v>54.6</c:v>
                </c:pt>
                <c:pt idx="1731">
                  <c:v>54.62</c:v>
                </c:pt>
                <c:pt idx="1732">
                  <c:v>54.64</c:v>
                </c:pt>
                <c:pt idx="1733">
                  <c:v>54.66</c:v>
                </c:pt>
                <c:pt idx="1734">
                  <c:v>54.68</c:v>
                </c:pt>
                <c:pt idx="1735">
                  <c:v>54.7</c:v>
                </c:pt>
                <c:pt idx="1736">
                  <c:v>54.72</c:v>
                </c:pt>
                <c:pt idx="1737">
                  <c:v>54.74</c:v>
                </c:pt>
                <c:pt idx="1738">
                  <c:v>54.76</c:v>
                </c:pt>
                <c:pt idx="1739">
                  <c:v>54.78</c:v>
                </c:pt>
                <c:pt idx="1740">
                  <c:v>54.8</c:v>
                </c:pt>
                <c:pt idx="1741">
                  <c:v>54.82</c:v>
                </c:pt>
                <c:pt idx="1742">
                  <c:v>54.84</c:v>
                </c:pt>
                <c:pt idx="1743">
                  <c:v>54.86</c:v>
                </c:pt>
                <c:pt idx="1744">
                  <c:v>54.88</c:v>
                </c:pt>
                <c:pt idx="1745">
                  <c:v>54.9</c:v>
                </c:pt>
                <c:pt idx="1746">
                  <c:v>54.92</c:v>
                </c:pt>
                <c:pt idx="1747">
                  <c:v>54.94</c:v>
                </c:pt>
                <c:pt idx="1748">
                  <c:v>54.96</c:v>
                </c:pt>
                <c:pt idx="1749">
                  <c:v>54.98</c:v>
                </c:pt>
                <c:pt idx="1750">
                  <c:v>55</c:v>
                </c:pt>
                <c:pt idx="1751">
                  <c:v>55.02</c:v>
                </c:pt>
                <c:pt idx="1752">
                  <c:v>55.04</c:v>
                </c:pt>
                <c:pt idx="1753">
                  <c:v>55.06</c:v>
                </c:pt>
                <c:pt idx="1754">
                  <c:v>55.08</c:v>
                </c:pt>
                <c:pt idx="1755">
                  <c:v>55.1</c:v>
                </c:pt>
                <c:pt idx="1756">
                  <c:v>55.12</c:v>
                </c:pt>
                <c:pt idx="1757">
                  <c:v>55.14</c:v>
                </c:pt>
                <c:pt idx="1758">
                  <c:v>55.16</c:v>
                </c:pt>
                <c:pt idx="1759">
                  <c:v>55.18</c:v>
                </c:pt>
                <c:pt idx="1760">
                  <c:v>55.2</c:v>
                </c:pt>
                <c:pt idx="1761">
                  <c:v>55.22</c:v>
                </c:pt>
                <c:pt idx="1762">
                  <c:v>55.24</c:v>
                </c:pt>
                <c:pt idx="1763">
                  <c:v>55.26</c:v>
                </c:pt>
                <c:pt idx="1764">
                  <c:v>55.28</c:v>
                </c:pt>
                <c:pt idx="1765">
                  <c:v>55.3</c:v>
                </c:pt>
                <c:pt idx="1766">
                  <c:v>55.32</c:v>
                </c:pt>
                <c:pt idx="1767">
                  <c:v>55.34</c:v>
                </c:pt>
                <c:pt idx="1768">
                  <c:v>55.36</c:v>
                </c:pt>
                <c:pt idx="1769">
                  <c:v>55.38</c:v>
                </c:pt>
                <c:pt idx="1770">
                  <c:v>55.4</c:v>
                </c:pt>
                <c:pt idx="1771">
                  <c:v>55.42</c:v>
                </c:pt>
                <c:pt idx="1772">
                  <c:v>55.44</c:v>
                </c:pt>
                <c:pt idx="1773">
                  <c:v>55.46</c:v>
                </c:pt>
                <c:pt idx="1774">
                  <c:v>55.48</c:v>
                </c:pt>
                <c:pt idx="1775">
                  <c:v>55.5</c:v>
                </c:pt>
                <c:pt idx="1776">
                  <c:v>55.52</c:v>
                </c:pt>
                <c:pt idx="1777">
                  <c:v>55.54</c:v>
                </c:pt>
                <c:pt idx="1778">
                  <c:v>55.56</c:v>
                </c:pt>
                <c:pt idx="1779">
                  <c:v>55.58</c:v>
                </c:pt>
                <c:pt idx="1780">
                  <c:v>55.6</c:v>
                </c:pt>
                <c:pt idx="1781">
                  <c:v>55.62</c:v>
                </c:pt>
                <c:pt idx="1782">
                  <c:v>55.64</c:v>
                </c:pt>
                <c:pt idx="1783">
                  <c:v>55.66</c:v>
                </c:pt>
                <c:pt idx="1784">
                  <c:v>55.68</c:v>
                </c:pt>
                <c:pt idx="1785">
                  <c:v>55.7</c:v>
                </c:pt>
                <c:pt idx="1786">
                  <c:v>55.72</c:v>
                </c:pt>
                <c:pt idx="1787">
                  <c:v>55.74</c:v>
                </c:pt>
                <c:pt idx="1788">
                  <c:v>55.76</c:v>
                </c:pt>
                <c:pt idx="1789">
                  <c:v>55.78</c:v>
                </c:pt>
                <c:pt idx="1790">
                  <c:v>55.8</c:v>
                </c:pt>
                <c:pt idx="1791">
                  <c:v>55.82</c:v>
                </c:pt>
                <c:pt idx="1792">
                  <c:v>55.84</c:v>
                </c:pt>
                <c:pt idx="1793">
                  <c:v>55.86</c:v>
                </c:pt>
                <c:pt idx="1794">
                  <c:v>55.88</c:v>
                </c:pt>
                <c:pt idx="1795">
                  <c:v>55.9</c:v>
                </c:pt>
                <c:pt idx="1796">
                  <c:v>55.92</c:v>
                </c:pt>
                <c:pt idx="1797">
                  <c:v>55.94</c:v>
                </c:pt>
                <c:pt idx="1798">
                  <c:v>55.96</c:v>
                </c:pt>
                <c:pt idx="1799">
                  <c:v>55.98</c:v>
                </c:pt>
                <c:pt idx="1800">
                  <c:v>56</c:v>
                </c:pt>
                <c:pt idx="1801">
                  <c:v>56.02</c:v>
                </c:pt>
                <c:pt idx="1802">
                  <c:v>56.04</c:v>
                </c:pt>
                <c:pt idx="1803">
                  <c:v>56.06</c:v>
                </c:pt>
                <c:pt idx="1804">
                  <c:v>56.08</c:v>
                </c:pt>
                <c:pt idx="1805">
                  <c:v>56.1</c:v>
                </c:pt>
                <c:pt idx="1806">
                  <c:v>56.12</c:v>
                </c:pt>
                <c:pt idx="1807">
                  <c:v>56.14</c:v>
                </c:pt>
                <c:pt idx="1808">
                  <c:v>56.16</c:v>
                </c:pt>
                <c:pt idx="1809">
                  <c:v>56.18</c:v>
                </c:pt>
                <c:pt idx="1810">
                  <c:v>56.2</c:v>
                </c:pt>
                <c:pt idx="1811">
                  <c:v>56.22</c:v>
                </c:pt>
                <c:pt idx="1812">
                  <c:v>56.24</c:v>
                </c:pt>
                <c:pt idx="1813">
                  <c:v>56.26</c:v>
                </c:pt>
                <c:pt idx="1814">
                  <c:v>56.28</c:v>
                </c:pt>
                <c:pt idx="1815">
                  <c:v>56.3</c:v>
                </c:pt>
                <c:pt idx="1816">
                  <c:v>56.32</c:v>
                </c:pt>
                <c:pt idx="1817">
                  <c:v>56.34</c:v>
                </c:pt>
                <c:pt idx="1818">
                  <c:v>56.36</c:v>
                </c:pt>
                <c:pt idx="1819">
                  <c:v>56.38</c:v>
                </c:pt>
                <c:pt idx="1820">
                  <c:v>56.4</c:v>
                </c:pt>
                <c:pt idx="1821">
                  <c:v>56.42</c:v>
                </c:pt>
                <c:pt idx="1822">
                  <c:v>56.44</c:v>
                </c:pt>
                <c:pt idx="1823">
                  <c:v>56.46</c:v>
                </c:pt>
                <c:pt idx="1824">
                  <c:v>56.48</c:v>
                </c:pt>
                <c:pt idx="1825">
                  <c:v>56.5</c:v>
                </c:pt>
                <c:pt idx="1826">
                  <c:v>56.52</c:v>
                </c:pt>
                <c:pt idx="1827">
                  <c:v>56.54</c:v>
                </c:pt>
                <c:pt idx="1828">
                  <c:v>56.56</c:v>
                </c:pt>
                <c:pt idx="1829">
                  <c:v>56.58</c:v>
                </c:pt>
                <c:pt idx="1830">
                  <c:v>56.6</c:v>
                </c:pt>
                <c:pt idx="1831">
                  <c:v>56.62</c:v>
                </c:pt>
                <c:pt idx="1832">
                  <c:v>56.64</c:v>
                </c:pt>
                <c:pt idx="1833">
                  <c:v>56.66</c:v>
                </c:pt>
                <c:pt idx="1834">
                  <c:v>56.68</c:v>
                </c:pt>
                <c:pt idx="1835">
                  <c:v>56.7</c:v>
                </c:pt>
                <c:pt idx="1836">
                  <c:v>56.72</c:v>
                </c:pt>
                <c:pt idx="1837">
                  <c:v>56.74</c:v>
                </c:pt>
                <c:pt idx="1838">
                  <c:v>56.76</c:v>
                </c:pt>
                <c:pt idx="1839">
                  <c:v>56.78</c:v>
                </c:pt>
                <c:pt idx="1840">
                  <c:v>56.8</c:v>
                </c:pt>
                <c:pt idx="1841">
                  <c:v>56.82</c:v>
                </c:pt>
                <c:pt idx="1842">
                  <c:v>56.84</c:v>
                </c:pt>
                <c:pt idx="1843">
                  <c:v>56.86</c:v>
                </c:pt>
                <c:pt idx="1844">
                  <c:v>56.88</c:v>
                </c:pt>
                <c:pt idx="1845">
                  <c:v>56.9</c:v>
                </c:pt>
                <c:pt idx="1846">
                  <c:v>56.92</c:v>
                </c:pt>
                <c:pt idx="1847">
                  <c:v>56.94</c:v>
                </c:pt>
                <c:pt idx="1848">
                  <c:v>56.96</c:v>
                </c:pt>
                <c:pt idx="1849">
                  <c:v>56.98</c:v>
                </c:pt>
                <c:pt idx="1850">
                  <c:v>57</c:v>
                </c:pt>
                <c:pt idx="1851">
                  <c:v>57.02</c:v>
                </c:pt>
                <c:pt idx="1852">
                  <c:v>57.04</c:v>
                </c:pt>
                <c:pt idx="1853">
                  <c:v>57.06</c:v>
                </c:pt>
                <c:pt idx="1854">
                  <c:v>57.08</c:v>
                </c:pt>
                <c:pt idx="1855">
                  <c:v>57.1</c:v>
                </c:pt>
                <c:pt idx="1856">
                  <c:v>57.12</c:v>
                </c:pt>
                <c:pt idx="1857">
                  <c:v>57.14</c:v>
                </c:pt>
                <c:pt idx="1858">
                  <c:v>57.16</c:v>
                </c:pt>
                <c:pt idx="1859">
                  <c:v>57.18</c:v>
                </c:pt>
                <c:pt idx="1860">
                  <c:v>57.2</c:v>
                </c:pt>
                <c:pt idx="1861">
                  <c:v>57.22</c:v>
                </c:pt>
                <c:pt idx="1862">
                  <c:v>57.24</c:v>
                </c:pt>
                <c:pt idx="1863">
                  <c:v>57.26</c:v>
                </c:pt>
                <c:pt idx="1864">
                  <c:v>57.28</c:v>
                </c:pt>
                <c:pt idx="1865">
                  <c:v>57.3</c:v>
                </c:pt>
                <c:pt idx="1866">
                  <c:v>57.32</c:v>
                </c:pt>
                <c:pt idx="1867">
                  <c:v>57.34</c:v>
                </c:pt>
                <c:pt idx="1868">
                  <c:v>57.36</c:v>
                </c:pt>
                <c:pt idx="1869">
                  <c:v>57.38</c:v>
                </c:pt>
                <c:pt idx="1870">
                  <c:v>57.4</c:v>
                </c:pt>
                <c:pt idx="1871">
                  <c:v>57.42</c:v>
                </c:pt>
                <c:pt idx="1872">
                  <c:v>57.44</c:v>
                </c:pt>
                <c:pt idx="1873">
                  <c:v>57.46</c:v>
                </c:pt>
                <c:pt idx="1874">
                  <c:v>57.48</c:v>
                </c:pt>
                <c:pt idx="1875">
                  <c:v>57.5</c:v>
                </c:pt>
                <c:pt idx="1876">
                  <c:v>57.52</c:v>
                </c:pt>
                <c:pt idx="1877">
                  <c:v>57.54</c:v>
                </c:pt>
                <c:pt idx="1878">
                  <c:v>57.56</c:v>
                </c:pt>
                <c:pt idx="1879">
                  <c:v>57.58</c:v>
                </c:pt>
                <c:pt idx="1880">
                  <c:v>57.6</c:v>
                </c:pt>
                <c:pt idx="1881">
                  <c:v>57.62</c:v>
                </c:pt>
                <c:pt idx="1882">
                  <c:v>57.64</c:v>
                </c:pt>
                <c:pt idx="1883">
                  <c:v>57.66</c:v>
                </c:pt>
                <c:pt idx="1884">
                  <c:v>57.68</c:v>
                </c:pt>
                <c:pt idx="1885">
                  <c:v>57.7</c:v>
                </c:pt>
                <c:pt idx="1886">
                  <c:v>57.72</c:v>
                </c:pt>
                <c:pt idx="1887">
                  <c:v>57.74</c:v>
                </c:pt>
                <c:pt idx="1888">
                  <c:v>57.76</c:v>
                </c:pt>
                <c:pt idx="1889">
                  <c:v>57.78</c:v>
                </c:pt>
                <c:pt idx="1890">
                  <c:v>57.8</c:v>
                </c:pt>
                <c:pt idx="1891">
                  <c:v>57.82</c:v>
                </c:pt>
                <c:pt idx="1892">
                  <c:v>57.84</c:v>
                </c:pt>
                <c:pt idx="1893">
                  <c:v>57.86</c:v>
                </c:pt>
                <c:pt idx="1894">
                  <c:v>57.88</c:v>
                </c:pt>
                <c:pt idx="1895">
                  <c:v>57.9</c:v>
                </c:pt>
                <c:pt idx="1896">
                  <c:v>57.92</c:v>
                </c:pt>
                <c:pt idx="1897">
                  <c:v>57.94</c:v>
                </c:pt>
                <c:pt idx="1898">
                  <c:v>57.96</c:v>
                </c:pt>
                <c:pt idx="1899">
                  <c:v>57.98</c:v>
                </c:pt>
                <c:pt idx="1900">
                  <c:v>58</c:v>
                </c:pt>
                <c:pt idx="1901">
                  <c:v>58.02</c:v>
                </c:pt>
                <c:pt idx="1902">
                  <c:v>58.04</c:v>
                </c:pt>
                <c:pt idx="1903">
                  <c:v>58.06</c:v>
                </c:pt>
                <c:pt idx="1904">
                  <c:v>58.08</c:v>
                </c:pt>
                <c:pt idx="1905">
                  <c:v>58.1</c:v>
                </c:pt>
                <c:pt idx="1906">
                  <c:v>58.12</c:v>
                </c:pt>
                <c:pt idx="1907">
                  <c:v>58.14</c:v>
                </c:pt>
                <c:pt idx="1908">
                  <c:v>58.16</c:v>
                </c:pt>
                <c:pt idx="1909">
                  <c:v>58.18</c:v>
                </c:pt>
                <c:pt idx="1910">
                  <c:v>58.2</c:v>
                </c:pt>
                <c:pt idx="1911">
                  <c:v>58.22</c:v>
                </c:pt>
                <c:pt idx="1912">
                  <c:v>58.24</c:v>
                </c:pt>
                <c:pt idx="1913">
                  <c:v>58.26</c:v>
                </c:pt>
                <c:pt idx="1914">
                  <c:v>58.28</c:v>
                </c:pt>
                <c:pt idx="1915">
                  <c:v>58.3</c:v>
                </c:pt>
                <c:pt idx="1916">
                  <c:v>58.32</c:v>
                </c:pt>
                <c:pt idx="1917">
                  <c:v>58.34</c:v>
                </c:pt>
                <c:pt idx="1918">
                  <c:v>58.36</c:v>
                </c:pt>
                <c:pt idx="1919">
                  <c:v>58.38</c:v>
                </c:pt>
                <c:pt idx="1920">
                  <c:v>58.4</c:v>
                </c:pt>
                <c:pt idx="1921">
                  <c:v>58.42</c:v>
                </c:pt>
                <c:pt idx="1922">
                  <c:v>58.44</c:v>
                </c:pt>
                <c:pt idx="1923">
                  <c:v>58.46</c:v>
                </c:pt>
                <c:pt idx="1924">
                  <c:v>58.48</c:v>
                </c:pt>
                <c:pt idx="1925">
                  <c:v>58.5</c:v>
                </c:pt>
                <c:pt idx="1926">
                  <c:v>58.52</c:v>
                </c:pt>
                <c:pt idx="1927">
                  <c:v>58.54</c:v>
                </c:pt>
                <c:pt idx="1928">
                  <c:v>58.56</c:v>
                </c:pt>
                <c:pt idx="1929">
                  <c:v>58.58</c:v>
                </c:pt>
                <c:pt idx="1930">
                  <c:v>58.6</c:v>
                </c:pt>
                <c:pt idx="1931">
                  <c:v>58.62</c:v>
                </c:pt>
                <c:pt idx="1932">
                  <c:v>58.64</c:v>
                </c:pt>
                <c:pt idx="1933">
                  <c:v>58.66</c:v>
                </c:pt>
                <c:pt idx="1934">
                  <c:v>58.68</c:v>
                </c:pt>
                <c:pt idx="1935">
                  <c:v>58.7</c:v>
                </c:pt>
                <c:pt idx="1936">
                  <c:v>58.72</c:v>
                </c:pt>
                <c:pt idx="1937">
                  <c:v>58.74</c:v>
                </c:pt>
                <c:pt idx="1938">
                  <c:v>58.76</c:v>
                </c:pt>
                <c:pt idx="1939">
                  <c:v>58.78</c:v>
                </c:pt>
                <c:pt idx="1940">
                  <c:v>58.8</c:v>
                </c:pt>
                <c:pt idx="1941">
                  <c:v>58.82</c:v>
                </c:pt>
                <c:pt idx="1942">
                  <c:v>58.84</c:v>
                </c:pt>
                <c:pt idx="1943">
                  <c:v>58.86</c:v>
                </c:pt>
                <c:pt idx="1944">
                  <c:v>58.88</c:v>
                </c:pt>
                <c:pt idx="1945">
                  <c:v>58.9</c:v>
                </c:pt>
                <c:pt idx="1946">
                  <c:v>58.92</c:v>
                </c:pt>
                <c:pt idx="1947">
                  <c:v>58.94</c:v>
                </c:pt>
                <c:pt idx="1948">
                  <c:v>58.96</c:v>
                </c:pt>
                <c:pt idx="1949">
                  <c:v>58.98</c:v>
                </c:pt>
                <c:pt idx="1950">
                  <c:v>59</c:v>
                </c:pt>
                <c:pt idx="1951">
                  <c:v>59.02</c:v>
                </c:pt>
                <c:pt idx="1952">
                  <c:v>59.04</c:v>
                </c:pt>
                <c:pt idx="1953">
                  <c:v>59.06</c:v>
                </c:pt>
                <c:pt idx="1954">
                  <c:v>59.08</c:v>
                </c:pt>
                <c:pt idx="1955">
                  <c:v>59.1</c:v>
                </c:pt>
                <c:pt idx="1956">
                  <c:v>59.12</c:v>
                </c:pt>
                <c:pt idx="1957">
                  <c:v>59.14</c:v>
                </c:pt>
                <c:pt idx="1958">
                  <c:v>59.16</c:v>
                </c:pt>
                <c:pt idx="1959">
                  <c:v>59.18</c:v>
                </c:pt>
                <c:pt idx="1960">
                  <c:v>59.2</c:v>
                </c:pt>
                <c:pt idx="1961">
                  <c:v>59.22</c:v>
                </c:pt>
                <c:pt idx="1962">
                  <c:v>59.24</c:v>
                </c:pt>
                <c:pt idx="1963">
                  <c:v>59.26</c:v>
                </c:pt>
                <c:pt idx="1964">
                  <c:v>59.28</c:v>
                </c:pt>
                <c:pt idx="1965">
                  <c:v>59.3</c:v>
                </c:pt>
                <c:pt idx="1966">
                  <c:v>59.32</c:v>
                </c:pt>
                <c:pt idx="1967">
                  <c:v>59.34</c:v>
                </c:pt>
                <c:pt idx="1968">
                  <c:v>59.36</c:v>
                </c:pt>
                <c:pt idx="1969">
                  <c:v>59.38</c:v>
                </c:pt>
                <c:pt idx="1970">
                  <c:v>59.4</c:v>
                </c:pt>
                <c:pt idx="1971">
                  <c:v>59.42</c:v>
                </c:pt>
                <c:pt idx="1972">
                  <c:v>59.44</c:v>
                </c:pt>
                <c:pt idx="1973">
                  <c:v>59.46</c:v>
                </c:pt>
                <c:pt idx="1974">
                  <c:v>59.48</c:v>
                </c:pt>
                <c:pt idx="1975">
                  <c:v>59.5</c:v>
                </c:pt>
                <c:pt idx="1976">
                  <c:v>59.52</c:v>
                </c:pt>
                <c:pt idx="1977">
                  <c:v>59.54</c:v>
                </c:pt>
                <c:pt idx="1978">
                  <c:v>59.56</c:v>
                </c:pt>
                <c:pt idx="1979">
                  <c:v>59.58</c:v>
                </c:pt>
                <c:pt idx="1980">
                  <c:v>59.6</c:v>
                </c:pt>
                <c:pt idx="1981">
                  <c:v>59.62</c:v>
                </c:pt>
                <c:pt idx="1982">
                  <c:v>59.64</c:v>
                </c:pt>
                <c:pt idx="1983">
                  <c:v>59.66</c:v>
                </c:pt>
                <c:pt idx="1984">
                  <c:v>59.68</c:v>
                </c:pt>
                <c:pt idx="1985">
                  <c:v>59.7</c:v>
                </c:pt>
                <c:pt idx="1986">
                  <c:v>59.72</c:v>
                </c:pt>
                <c:pt idx="1987">
                  <c:v>59.74</c:v>
                </c:pt>
                <c:pt idx="1988">
                  <c:v>59.76</c:v>
                </c:pt>
                <c:pt idx="1989">
                  <c:v>59.78</c:v>
                </c:pt>
                <c:pt idx="1990">
                  <c:v>59.8</c:v>
                </c:pt>
                <c:pt idx="1991">
                  <c:v>59.82</c:v>
                </c:pt>
                <c:pt idx="1992">
                  <c:v>59.84</c:v>
                </c:pt>
                <c:pt idx="1993">
                  <c:v>59.86</c:v>
                </c:pt>
                <c:pt idx="1994">
                  <c:v>59.88</c:v>
                </c:pt>
                <c:pt idx="1995">
                  <c:v>59.9</c:v>
                </c:pt>
                <c:pt idx="1996">
                  <c:v>59.92</c:v>
                </c:pt>
                <c:pt idx="1997">
                  <c:v>59.94</c:v>
                </c:pt>
                <c:pt idx="1998">
                  <c:v>59.96</c:v>
                </c:pt>
                <c:pt idx="1999">
                  <c:v>59.98</c:v>
                </c:pt>
                <c:pt idx="2000">
                  <c:v>60</c:v>
                </c:pt>
                <c:pt idx="2001">
                  <c:v>60.02</c:v>
                </c:pt>
                <c:pt idx="2002">
                  <c:v>60.04</c:v>
                </c:pt>
                <c:pt idx="2003">
                  <c:v>60.06</c:v>
                </c:pt>
                <c:pt idx="2004">
                  <c:v>60.08</c:v>
                </c:pt>
                <c:pt idx="2005">
                  <c:v>60.1</c:v>
                </c:pt>
                <c:pt idx="2006">
                  <c:v>60.12</c:v>
                </c:pt>
                <c:pt idx="2007">
                  <c:v>60.14</c:v>
                </c:pt>
                <c:pt idx="2008">
                  <c:v>60.16</c:v>
                </c:pt>
                <c:pt idx="2009">
                  <c:v>60.18</c:v>
                </c:pt>
                <c:pt idx="2010">
                  <c:v>60.2</c:v>
                </c:pt>
                <c:pt idx="2011">
                  <c:v>60.22</c:v>
                </c:pt>
                <c:pt idx="2012">
                  <c:v>60.24</c:v>
                </c:pt>
                <c:pt idx="2013">
                  <c:v>60.26</c:v>
                </c:pt>
                <c:pt idx="2014">
                  <c:v>60.28</c:v>
                </c:pt>
                <c:pt idx="2015">
                  <c:v>60.3</c:v>
                </c:pt>
                <c:pt idx="2016">
                  <c:v>60.32</c:v>
                </c:pt>
                <c:pt idx="2017">
                  <c:v>60.34</c:v>
                </c:pt>
                <c:pt idx="2018">
                  <c:v>60.36</c:v>
                </c:pt>
                <c:pt idx="2019">
                  <c:v>60.38</c:v>
                </c:pt>
                <c:pt idx="2020">
                  <c:v>60.4</c:v>
                </c:pt>
                <c:pt idx="2021">
                  <c:v>60.42</c:v>
                </c:pt>
                <c:pt idx="2022">
                  <c:v>60.44</c:v>
                </c:pt>
                <c:pt idx="2023">
                  <c:v>60.46</c:v>
                </c:pt>
                <c:pt idx="2024">
                  <c:v>60.48</c:v>
                </c:pt>
                <c:pt idx="2025">
                  <c:v>60.5</c:v>
                </c:pt>
                <c:pt idx="2026">
                  <c:v>60.52</c:v>
                </c:pt>
                <c:pt idx="2027">
                  <c:v>60.54</c:v>
                </c:pt>
                <c:pt idx="2028">
                  <c:v>60.56</c:v>
                </c:pt>
                <c:pt idx="2029">
                  <c:v>60.58</c:v>
                </c:pt>
                <c:pt idx="2030">
                  <c:v>60.6</c:v>
                </c:pt>
                <c:pt idx="2031">
                  <c:v>60.62</c:v>
                </c:pt>
                <c:pt idx="2032">
                  <c:v>60.64</c:v>
                </c:pt>
                <c:pt idx="2033">
                  <c:v>60.66</c:v>
                </c:pt>
                <c:pt idx="2034">
                  <c:v>60.68</c:v>
                </c:pt>
                <c:pt idx="2035">
                  <c:v>60.7</c:v>
                </c:pt>
                <c:pt idx="2036">
                  <c:v>60.72</c:v>
                </c:pt>
                <c:pt idx="2037">
                  <c:v>60.74</c:v>
                </c:pt>
                <c:pt idx="2038">
                  <c:v>60.76</c:v>
                </c:pt>
                <c:pt idx="2039">
                  <c:v>60.78</c:v>
                </c:pt>
                <c:pt idx="2040">
                  <c:v>60.8</c:v>
                </c:pt>
                <c:pt idx="2041">
                  <c:v>60.82</c:v>
                </c:pt>
                <c:pt idx="2042">
                  <c:v>60.84</c:v>
                </c:pt>
                <c:pt idx="2043">
                  <c:v>60.86</c:v>
                </c:pt>
                <c:pt idx="2044">
                  <c:v>60.88</c:v>
                </c:pt>
                <c:pt idx="2045">
                  <c:v>60.9</c:v>
                </c:pt>
                <c:pt idx="2046">
                  <c:v>60.92</c:v>
                </c:pt>
                <c:pt idx="2047">
                  <c:v>60.94</c:v>
                </c:pt>
                <c:pt idx="2048">
                  <c:v>60.96</c:v>
                </c:pt>
                <c:pt idx="2049">
                  <c:v>60.98</c:v>
                </c:pt>
                <c:pt idx="2050">
                  <c:v>61</c:v>
                </c:pt>
                <c:pt idx="2051">
                  <c:v>61.02</c:v>
                </c:pt>
                <c:pt idx="2052">
                  <c:v>61.04</c:v>
                </c:pt>
                <c:pt idx="2053">
                  <c:v>61.06</c:v>
                </c:pt>
                <c:pt idx="2054">
                  <c:v>61.08</c:v>
                </c:pt>
                <c:pt idx="2055">
                  <c:v>61.1</c:v>
                </c:pt>
                <c:pt idx="2056">
                  <c:v>61.12</c:v>
                </c:pt>
                <c:pt idx="2057">
                  <c:v>61.14</c:v>
                </c:pt>
                <c:pt idx="2058">
                  <c:v>61.16</c:v>
                </c:pt>
                <c:pt idx="2059">
                  <c:v>61.18</c:v>
                </c:pt>
                <c:pt idx="2060">
                  <c:v>61.2</c:v>
                </c:pt>
                <c:pt idx="2061">
                  <c:v>61.22</c:v>
                </c:pt>
                <c:pt idx="2062">
                  <c:v>61.24</c:v>
                </c:pt>
                <c:pt idx="2063">
                  <c:v>61.26</c:v>
                </c:pt>
                <c:pt idx="2064">
                  <c:v>61.28</c:v>
                </c:pt>
                <c:pt idx="2065">
                  <c:v>61.3</c:v>
                </c:pt>
                <c:pt idx="2066">
                  <c:v>61.32</c:v>
                </c:pt>
                <c:pt idx="2067">
                  <c:v>61.34</c:v>
                </c:pt>
                <c:pt idx="2068">
                  <c:v>61.36</c:v>
                </c:pt>
                <c:pt idx="2069">
                  <c:v>61.38</c:v>
                </c:pt>
                <c:pt idx="2070">
                  <c:v>61.4</c:v>
                </c:pt>
                <c:pt idx="2071">
                  <c:v>61.42</c:v>
                </c:pt>
                <c:pt idx="2072">
                  <c:v>61.44</c:v>
                </c:pt>
                <c:pt idx="2073">
                  <c:v>61.46</c:v>
                </c:pt>
                <c:pt idx="2074">
                  <c:v>61.48</c:v>
                </c:pt>
                <c:pt idx="2075">
                  <c:v>61.5</c:v>
                </c:pt>
                <c:pt idx="2076">
                  <c:v>61.52</c:v>
                </c:pt>
                <c:pt idx="2077">
                  <c:v>61.54</c:v>
                </c:pt>
                <c:pt idx="2078">
                  <c:v>61.56</c:v>
                </c:pt>
                <c:pt idx="2079">
                  <c:v>61.58</c:v>
                </c:pt>
                <c:pt idx="2080">
                  <c:v>61.6</c:v>
                </c:pt>
                <c:pt idx="2081">
                  <c:v>61.62</c:v>
                </c:pt>
                <c:pt idx="2082">
                  <c:v>61.64</c:v>
                </c:pt>
                <c:pt idx="2083">
                  <c:v>61.66</c:v>
                </c:pt>
                <c:pt idx="2084">
                  <c:v>61.68</c:v>
                </c:pt>
                <c:pt idx="2085">
                  <c:v>61.7</c:v>
                </c:pt>
                <c:pt idx="2086">
                  <c:v>61.72</c:v>
                </c:pt>
                <c:pt idx="2087">
                  <c:v>61.74</c:v>
                </c:pt>
                <c:pt idx="2088">
                  <c:v>61.76</c:v>
                </c:pt>
                <c:pt idx="2089">
                  <c:v>61.78</c:v>
                </c:pt>
                <c:pt idx="2090">
                  <c:v>61.8</c:v>
                </c:pt>
                <c:pt idx="2091">
                  <c:v>61.82</c:v>
                </c:pt>
                <c:pt idx="2092">
                  <c:v>61.84</c:v>
                </c:pt>
                <c:pt idx="2093">
                  <c:v>61.86</c:v>
                </c:pt>
                <c:pt idx="2094">
                  <c:v>61.88</c:v>
                </c:pt>
                <c:pt idx="2095">
                  <c:v>61.9</c:v>
                </c:pt>
                <c:pt idx="2096">
                  <c:v>61.92</c:v>
                </c:pt>
                <c:pt idx="2097">
                  <c:v>61.94</c:v>
                </c:pt>
                <c:pt idx="2098">
                  <c:v>61.96</c:v>
                </c:pt>
                <c:pt idx="2099">
                  <c:v>61.98</c:v>
                </c:pt>
                <c:pt idx="2100">
                  <c:v>62</c:v>
                </c:pt>
                <c:pt idx="2101">
                  <c:v>62.02</c:v>
                </c:pt>
                <c:pt idx="2102">
                  <c:v>62.04</c:v>
                </c:pt>
                <c:pt idx="2103">
                  <c:v>62.06</c:v>
                </c:pt>
                <c:pt idx="2104">
                  <c:v>62.08</c:v>
                </c:pt>
                <c:pt idx="2105">
                  <c:v>62.1</c:v>
                </c:pt>
                <c:pt idx="2106">
                  <c:v>62.12</c:v>
                </c:pt>
                <c:pt idx="2107">
                  <c:v>62.14</c:v>
                </c:pt>
                <c:pt idx="2108">
                  <c:v>62.16</c:v>
                </c:pt>
                <c:pt idx="2109">
                  <c:v>62.18</c:v>
                </c:pt>
                <c:pt idx="2110">
                  <c:v>62.2</c:v>
                </c:pt>
                <c:pt idx="2111">
                  <c:v>62.22</c:v>
                </c:pt>
                <c:pt idx="2112">
                  <c:v>62.24</c:v>
                </c:pt>
                <c:pt idx="2113">
                  <c:v>62.26</c:v>
                </c:pt>
                <c:pt idx="2114">
                  <c:v>62.28</c:v>
                </c:pt>
                <c:pt idx="2115">
                  <c:v>62.3</c:v>
                </c:pt>
                <c:pt idx="2116">
                  <c:v>62.32</c:v>
                </c:pt>
                <c:pt idx="2117">
                  <c:v>62.34</c:v>
                </c:pt>
                <c:pt idx="2118">
                  <c:v>62.36</c:v>
                </c:pt>
                <c:pt idx="2119">
                  <c:v>62.38</c:v>
                </c:pt>
                <c:pt idx="2120">
                  <c:v>62.4</c:v>
                </c:pt>
                <c:pt idx="2121">
                  <c:v>62.42</c:v>
                </c:pt>
                <c:pt idx="2122">
                  <c:v>62.44</c:v>
                </c:pt>
                <c:pt idx="2123">
                  <c:v>62.46</c:v>
                </c:pt>
                <c:pt idx="2124">
                  <c:v>62.48</c:v>
                </c:pt>
                <c:pt idx="2125">
                  <c:v>62.5</c:v>
                </c:pt>
                <c:pt idx="2126">
                  <c:v>62.52</c:v>
                </c:pt>
                <c:pt idx="2127">
                  <c:v>62.54</c:v>
                </c:pt>
                <c:pt idx="2128">
                  <c:v>62.56</c:v>
                </c:pt>
                <c:pt idx="2129">
                  <c:v>62.58</c:v>
                </c:pt>
                <c:pt idx="2130">
                  <c:v>62.6</c:v>
                </c:pt>
                <c:pt idx="2131">
                  <c:v>62.62</c:v>
                </c:pt>
                <c:pt idx="2132">
                  <c:v>62.64</c:v>
                </c:pt>
                <c:pt idx="2133">
                  <c:v>62.66</c:v>
                </c:pt>
                <c:pt idx="2134">
                  <c:v>62.68</c:v>
                </c:pt>
                <c:pt idx="2135">
                  <c:v>62.7</c:v>
                </c:pt>
                <c:pt idx="2136">
                  <c:v>62.72</c:v>
                </c:pt>
                <c:pt idx="2137">
                  <c:v>62.74</c:v>
                </c:pt>
                <c:pt idx="2138">
                  <c:v>62.76</c:v>
                </c:pt>
                <c:pt idx="2139">
                  <c:v>62.78</c:v>
                </c:pt>
                <c:pt idx="2140">
                  <c:v>62.8</c:v>
                </c:pt>
                <c:pt idx="2141">
                  <c:v>62.82</c:v>
                </c:pt>
                <c:pt idx="2142">
                  <c:v>62.84</c:v>
                </c:pt>
                <c:pt idx="2143">
                  <c:v>62.86</c:v>
                </c:pt>
                <c:pt idx="2144">
                  <c:v>62.88</c:v>
                </c:pt>
                <c:pt idx="2145">
                  <c:v>62.9</c:v>
                </c:pt>
                <c:pt idx="2146">
                  <c:v>62.92</c:v>
                </c:pt>
                <c:pt idx="2147">
                  <c:v>62.94</c:v>
                </c:pt>
                <c:pt idx="2148">
                  <c:v>62.96</c:v>
                </c:pt>
                <c:pt idx="2149">
                  <c:v>62.98</c:v>
                </c:pt>
                <c:pt idx="2150">
                  <c:v>63</c:v>
                </c:pt>
                <c:pt idx="2151">
                  <c:v>63.02</c:v>
                </c:pt>
                <c:pt idx="2152">
                  <c:v>63.04</c:v>
                </c:pt>
                <c:pt idx="2153">
                  <c:v>63.06</c:v>
                </c:pt>
                <c:pt idx="2154">
                  <c:v>63.08</c:v>
                </c:pt>
                <c:pt idx="2155">
                  <c:v>63.1</c:v>
                </c:pt>
                <c:pt idx="2156">
                  <c:v>63.12</c:v>
                </c:pt>
                <c:pt idx="2157">
                  <c:v>63.14</c:v>
                </c:pt>
                <c:pt idx="2158">
                  <c:v>63.16</c:v>
                </c:pt>
                <c:pt idx="2159">
                  <c:v>63.18</c:v>
                </c:pt>
                <c:pt idx="2160">
                  <c:v>63.2</c:v>
                </c:pt>
                <c:pt idx="2161">
                  <c:v>63.22</c:v>
                </c:pt>
                <c:pt idx="2162">
                  <c:v>63.24</c:v>
                </c:pt>
                <c:pt idx="2163">
                  <c:v>63.26</c:v>
                </c:pt>
                <c:pt idx="2164">
                  <c:v>63.28</c:v>
                </c:pt>
                <c:pt idx="2165">
                  <c:v>63.3</c:v>
                </c:pt>
                <c:pt idx="2166">
                  <c:v>63.32</c:v>
                </c:pt>
                <c:pt idx="2167">
                  <c:v>63.34</c:v>
                </c:pt>
                <c:pt idx="2168">
                  <c:v>63.36</c:v>
                </c:pt>
                <c:pt idx="2169">
                  <c:v>63.38</c:v>
                </c:pt>
                <c:pt idx="2170">
                  <c:v>63.4</c:v>
                </c:pt>
                <c:pt idx="2171">
                  <c:v>63.42</c:v>
                </c:pt>
                <c:pt idx="2172">
                  <c:v>63.44</c:v>
                </c:pt>
                <c:pt idx="2173">
                  <c:v>63.46</c:v>
                </c:pt>
                <c:pt idx="2174">
                  <c:v>63.48</c:v>
                </c:pt>
                <c:pt idx="2175">
                  <c:v>63.5</c:v>
                </c:pt>
                <c:pt idx="2176">
                  <c:v>63.52</c:v>
                </c:pt>
                <c:pt idx="2177">
                  <c:v>63.54</c:v>
                </c:pt>
                <c:pt idx="2178">
                  <c:v>63.56</c:v>
                </c:pt>
                <c:pt idx="2179">
                  <c:v>63.58</c:v>
                </c:pt>
                <c:pt idx="2180">
                  <c:v>63.6</c:v>
                </c:pt>
                <c:pt idx="2181">
                  <c:v>63.62</c:v>
                </c:pt>
                <c:pt idx="2182">
                  <c:v>63.64</c:v>
                </c:pt>
                <c:pt idx="2183">
                  <c:v>63.66</c:v>
                </c:pt>
                <c:pt idx="2184">
                  <c:v>63.68</c:v>
                </c:pt>
                <c:pt idx="2185">
                  <c:v>63.7</c:v>
                </c:pt>
                <c:pt idx="2186">
                  <c:v>63.72</c:v>
                </c:pt>
                <c:pt idx="2187">
                  <c:v>63.74</c:v>
                </c:pt>
                <c:pt idx="2188">
                  <c:v>63.76</c:v>
                </c:pt>
                <c:pt idx="2189">
                  <c:v>63.78</c:v>
                </c:pt>
                <c:pt idx="2190">
                  <c:v>63.8</c:v>
                </c:pt>
                <c:pt idx="2191">
                  <c:v>63.82</c:v>
                </c:pt>
                <c:pt idx="2192">
                  <c:v>63.84</c:v>
                </c:pt>
                <c:pt idx="2193">
                  <c:v>63.86</c:v>
                </c:pt>
                <c:pt idx="2194">
                  <c:v>63.88</c:v>
                </c:pt>
                <c:pt idx="2195">
                  <c:v>63.9</c:v>
                </c:pt>
                <c:pt idx="2196">
                  <c:v>63.92</c:v>
                </c:pt>
                <c:pt idx="2197">
                  <c:v>63.94</c:v>
                </c:pt>
                <c:pt idx="2198">
                  <c:v>63.96</c:v>
                </c:pt>
                <c:pt idx="2199">
                  <c:v>63.98</c:v>
                </c:pt>
                <c:pt idx="2200">
                  <c:v>64</c:v>
                </c:pt>
                <c:pt idx="2201">
                  <c:v>64.02</c:v>
                </c:pt>
                <c:pt idx="2202">
                  <c:v>64.040000000000006</c:v>
                </c:pt>
                <c:pt idx="2203">
                  <c:v>64.06</c:v>
                </c:pt>
                <c:pt idx="2204">
                  <c:v>64.08</c:v>
                </c:pt>
                <c:pt idx="2205">
                  <c:v>64.099999999999994</c:v>
                </c:pt>
                <c:pt idx="2206">
                  <c:v>64.12</c:v>
                </c:pt>
                <c:pt idx="2207">
                  <c:v>64.14</c:v>
                </c:pt>
                <c:pt idx="2208">
                  <c:v>64.16</c:v>
                </c:pt>
                <c:pt idx="2209">
                  <c:v>64.180000000000007</c:v>
                </c:pt>
                <c:pt idx="2210">
                  <c:v>64.2</c:v>
                </c:pt>
                <c:pt idx="2211">
                  <c:v>64.22</c:v>
                </c:pt>
                <c:pt idx="2212">
                  <c:v>64.239999999999995</c:v>
                </c:pt>
                <c:pt idx="2213">
                  <c:v>64.260000000000005</c:v>
                </c:pt>
                <c:pt idx="2214">
                  <c:v>64.28</c:v>
                </c:pt>
                <c:pt idx="2215">
                  <c:v>64.3</c:v>
                </c:pt>
                <c:pt idx="2216">
                  <c:v>64.319999999999993</c:v>
                </c:pt>
                <c:pt idx="2217">
                  <c:v>64.34</c:v>
                </c:pt>
                <c:pt idx="2218">
                  <c:v>64.36</c:v>
                </c:pt>
                <c:pt idx="2219">
                  <c:v>64.38</c:v>
                </c:pt>
                <c:pt idx="2220">
                  <c:v>64.400000000000006</c:v>
                </c:pt>
                <c:pt idx="2221">
                  <c:v>64.42</c:v>
                </c:pt>
                <c:pt idx="2222">
                  <c:v>64.44</c:v>
                </c:pt>
                <c:pt idx="2223">
                  <c:v>64.459999999999994</c:v>
                </c:pt>
                <c:pt idx="2224">
                  <c:v>64.48</c:v>
                </c:pt>
                <c:pt idx="2225">
                  <c:v>64.5</c:v>
                </c:pt>
                <c:pt idx="2226">
                  <c:v>64.52</c:v>
                </c:pt>
                <c:pt idx="2227">
                  <c:v>64.540000000000006</c:v>
                </c:pt>
                <c:pt idx="2228">
                  <c:v>64.56</c:v>
                </c:pt>
                <c:pt idx="2229">
                  <c:v>64.58</c:v>
                </c:pt>
                <c:pt idx="2230">
                  <c:v>64.599999999999994</c:v>
                </c:pt>
                <c:pt idx="2231">
                  <c:v>64.62</c:v>
                </c:pt>
                <c:pt idx="2232">
                  <c:v>64.64</c:v>
                </c:pt>
                <c:pt idx="2233">
                  <c:v>64.66</c:v>
                </c:pt>
                <c:pt idx="2234">
                  <c:v>64.680000000000007</c:v>
                </c:pt>
                <c:pt idx="2235">
                  <c:v>64.7</c:v>
                </c:pt>
                <c:pt idx="2236">
                  <c:v>64.72</c:v>
                </c:pt>
                <c:pt idx="2237">
                  <c:v>64.739999999999995</c:v>
                </c:pt>
                <c:pt idx="2238">
                  <c:v>64.760000000000005</c:v>
                </c:pt>
                <c:pt idx="2239">
                  <c:v>64.78</c:v>
                </c:pt>
                <c:pt idx="2240">
                  <c:v>64.8</c:v>
                </c:pt>
                <c:pt idx="2241">
                  <c:v>64.819999999999993</c:v>
                </c:pt>
                <c:pt idx="2242">
                  <c:v>64.84</c:v>
                </c:pt>
                <c:pt idx="2243">
                  <c:v>64.86</c:v>
                </c:pt>
                <c:pt idx="2244">
                  <c:v>64.88</c:v>
                </c:pt>
                <c:pt idx="2245">
                  <c:v>64.900000000000006</c:v>
                </c:pt>
                <c:pt idx="2246">
                  <c:v>64.92</c:v>
                </c:pt>
                <c:pt idx="2247">
                  <c:v>64.94</c:v>
                </c:pt>
                <c:pt idx="2248">
                  <c:v>64.959999999999994</c:v>
                </c:pt>
                <c:pt idx="2249">
                  <c:v>64.98</c:v>
                </c:pt>
                <c:pt idx="2250">
                  <c:v>65</c:v>
                </c:pt>
                <c:pt idx="2251">
                  <c:v>65.02</c:v>
                </c:pt>
                <c:pt idx="2252">
                  <c:v>65.040000000000006</c:v>
                </c:pt>
                <c:pt idx="2253">
                  <c:v>65.06</c:v>
                </c:pt>
                <c:pt idx="2254">
                  <c:v>65.08</c:v>
                </c:pt>
                <c:pt idx="2255">
                  <c:v>65.099999999999994</c:v>
                </c:pt>
                <c:pt idx="2256">
                  <c:v>65.12</c:v>
                </c:pt>
                <c:pt idx="2257">
                  <c:v>65.14</c:v>
                </c:pt>
                <c:pt idx="2258">
                  <c:v>65.16</c:v>
                </c:pt>
                <c:pt idx="2259">
                  <c:v>65.180000000000007</c:v>
                </c:pt>
                <c:pt idx="2260">
                  <c:v>65.2</c:v>
                </c:pt>
                <c:pt idx="2261">
                  <c:v>65.22</c:v>
                </c:pt>
                <c:pt idx="2262">
                  <c:v>65.239999999999995</c:v>
                </c:pt>
                <c:pt idx="2263">
                  <c:v>65.260000000000005</c:v>
                </c:pt>
                <c:pt idx="2264">
                  <c:v>65.28</c:v>
                </c:pt>
                <c:pt idx="2265">
                  <c:v>65.3</c:v>
                </c:pt>
                <c:pt idx="2266">
                  <c:v>65.319999999999993</c:v>
                </c:pt>
                <c:pt idx="2267">
                  <c:v>65.34</c:v>
                </c:pt>
                <c:pt idx="2268">
                  <c:v>65.36</c:v>
                </c:pt>
                <c:pt idx="2269">
                  <c:v>65.38</c:v>
                </c:pt>
                <c:pt idx="2270">
                  <c:v>65.400000000000006</c:v>
                </c:pt>
                <c:pt idx="2271">
                  <c:v>65.42</c:v>
                </c:pt>
                <c:pt idx="2272">
                  <c:v>65.44</c:v>
                </c:pt>
                <c:pt idx="2273">
                  <c:v>65.459999999999994</c:v>
                </c:pt>
                <c:pt idx="2274">
                  <c:v>65.48</c:v>
                </c:pt>
                <c:pt idx="2275">
                  <c:v>65.5</c:v>
                </c:pt>
                <c:pt idx="2276">
                  <c:v>65.52</c:v>
                </c:pt>
                <c:pt idx="2277">
                  <c:v>65.540000000000006</c:v>
                </c:pt>
                <c:pt idx="2278">
                  <c:v>65.56</c:v>
                </c:pt>
                <c:pt idx="2279">
                  <c:v>65.58</c:v>
                </c:pt>
                <c:pt idx="2280">
                  <c:v>65.599999999999994</c:v>
                </c:pt>
                <c:pt idx="2281">
                  <c:v>65.62</c:v>
                </c:pt>
                <c:pt idx="2282">
                  <c:v>65.64</c:v>
                </c:pt>
                <c:pt idx="2283">
                  <c:v>65.66</c:v>
                </c:pt>
                <c:pt idx="2284">
                  <c:v>65.680000000000007</c:v>
                </c:pt>
                <c:pt idx="2285">
                  <c:v>65.7</c:v>
                </c:pt>
                <c:pt idx="2286">
                  <c:v>65.72</c:v>
                </c:pt>
                <c:pt idx="2287">
                  <c:v>65.739999999999995</c:v>
                </c:pt>
                <c:pt idx="2288">
                  <c:v>65.760000000000005</c:v>
                </c:pt>
                <c:pt idx="2289">
                  <c:v>65.78</c:v>
                </c:pt>
                <c:pt idx="2290">
                  <c:v>65.8</c:v>
                </c:pt>
                <c:pt idx="2291">
                  <c:v>65.819999999999993</c:v>
                </c:pt>
                <c:pt idx="2292">
                  <c:v>65.84</c:v>
                </c:pt>
                <c:pt idx="2293">
                  <c:v>65.86</c:v>
                </c:pt>
                <c:pt idx="2294">
                  <c:v>65.88</c:v>
                </c:pt>
                <c:pt idx="2295">
                  <c:v>65.900000000000006</c:v>
                </c:pt>
                <c:pt idx="2296">
                  <c:v>65.92</c:v>
                </c:pt>
                <c:pt idx="2297">
                  <c:v>65.94</c:v>
                </c:pt>
                <c:pt idx="2298">
                  <c:v>65.959999999999994</c:v>
                </c:pt>
                <c:pt idx="2299">
                  <c:v>65.98</c:v>
                </c:pt>
                <c:pt idx="2300">
                  <c:v>66</c:v>
                </c:pt>
                <c:pt idx="2301">
                  <c:v>66.02</c:v>
                </c:pt>
                <c:pt idx="2302">
                  <c:v>66.040000000000006</c:v>
                </c:pt>
                <c:pt idx="2303">
                  <c:v>66.06</c:v>
                </c:pt>
                <c:pt idx="2304">
                  <c:v>66.08</c:v>
                </c:pt>
                <c:pt idx="2305">
                  <c:v>66.099999999999994</c:v>
                </c:pt>
                <c:pt idx="2306">
                  <c:v>66.12</c:v>
                </c:pt>
                <c:pt idx="2307">
                  <c:v>66.14</c:v>
                </c:pt>
                <c:pt idx="2308">
                  <c:v>66.16</c:v>
                </c:pt>
                <c:pt idx="2309">
                  <c:v>66.180000000000007</c:v>
                </c:pt>
                <c:pt idx="2310">
                  <c:v>66.2</c:v>
                </c:pt>
                <c:pt idx="2311">
                  <c:v>66.22</c:v>
                </c:pt>
                <c:pt idx="2312">
                  <c:v>66.239999999999995</c:v>
                </c:pt>
                <c:pt idx="2313">
                  <c:v>66.260000000000005</c:v>
                </c:pt>
                <c:pt idx="2314">
                  <c:v>66.28</c:v>
                </c:pt>
                <c:pt idx="2315">
                  <c:v>66.3</c:v>
                </c:pt>
                <c:pt idx="2316">
                  <c:v>66.319999999999993</c:v>
                </c:pt>
                <c:pt idx="2317">
                  <c:v>66.34</c:v>
                </c:pt>
                <c:pt idx="2318">
                  <c:v>66.36</c:v>
                </c:pt>
                <c:pt idx="2319">
                  <c:v>66.38</c:v>
                </c:pt>
                <c:pt idx="2320">
                  <c:v>66.400000000000006</c:v>
                </c:pt>
                <c:pt idx="2321">
                  <c:v>66.42</c:v>
                </c:pt>
                <c:pt idx="2322">
                  <c:v>66.44</c:v>
                </c:pt>
                <c:pt idx="2323">
                  <c:v>66.459999999999994</c:v>
                </c:pt>
                <c:pt idx="2324">
                  <c:v>66.48</c:v>
                </c:pt>
                <c:pt idx="2325">
                  <c:v>66.5</c:v>
                </c:pt>
                <c:pt idx="2326">
                  <c:v>66.52</c:v>
                </c:pt>
                <c:pt idx="2327">
                  <c:v>66.540000000000006</c:v>
                </c:pt>
                <c:pt idx="2328">
                  <c:v>66.56</c:v>
                </c:pt>
                <c:pt idx="2329">
                  <c:v>66.58</c:v>
                </c:pt>
                <c:pt idx="2330">
                  <c:v>66.599999999999994</c:v>
                </c:pt>
                <c:pt idx="2331">
                  <c:v>66.62</c:v>
                </c:pt>
                <c:pt idx="2332">
                  <c:v>66.64</c:v>
                </c:pt>
                <c:pt idx="2333">
                  <c:v>66.66</c:v>
                </c:pt>
                <c:pt idx="2334">
                  <c:v>66.680000000000007</c:v>
                </c:pt>
                <c:pt idx="2335">
                  <c:v>66.7</c:v>
                </c:pt>
                <c:pt idx="2336">
                  <c:v>66.72</c:v>
                </c:pt>
                <c:pt idx="2337">
                  <c:v>66.739999999999995</c:v>
                </c:pt>
                <c:pt idx="2338">
                  <c:v>66.760000000000005</c:v>
                </c:pt>
                <c:pt idx="2339">
                  <c:v>66.78</c:v>
                </c:pt>
                <c:pt idx="2340">
                  <c:v>66.8</c:v>
                </c:pt>
                <c:pt idx="2341">
                  <c:v>66.819999999999993</c:v>
                </c:pt>
                <c:pt idx="2342">
                  <c:v>66.84</c:v>
                </c:pt>
                <c:pt idx="2343">
                  <c:v>66.86</c:v>
                </c:pt>
                <c:pt idx="2344">
                  <c:v>66.88</c:v>
                </c:pt>
                <c:pt idx="2345">
                  <c:v>66.900000000000006</c:v>
                </c:pt>
                <c:pt idx="2346">
                  <c:v>66.92</c:v>
                </c:pt>
                <c:pt idx="2347">
                  <c:v>66.94</c:v>
                </c:pt>
                <c:pt idx="2348">
                  <c:v>66.959999999999994</c:v>
                </c:pt>
                <c:pt idx="2349">
                  <c:v>66.98</c:v>
                </c:pt>
                <c:pt idx="2350">
                  <c:v>67</c:v>
                </c:pt>
                <c:pt idx="2351">
                  <c:v>67.02</c:v>
                </c:pt>
                <c:pt idx="2352">
                  <c:v>67.040000000000006</c:v>
                </c:pt>
                <c:pt idx="2353">
                  <c:v>67.06</c:v>
                </c:pt>
                <c:pt idx="2354">
                  <c:v>67.08</c:v>
                </c:pt>
                <c:pt idx="2355">
                  <c:v>67.099999999999994</c:v>
                </c:pt>
                <c:pt idx="2356">
                  <c:v>67.12</c:v>
                </c:pt>
                <c:pt idx="2357">
                  <c:v>67.14</c:v>
                </c:pt>
                <c:pt idx="2358">
                  <c:v>67.16</c:v>
                </c:pt>
                <c:pt idx="2359">
                  <c:v>67.180000000000007</c:v>
                </c:pt>
                <c:pt idx="2360">
                  <c:v>67.2</c:v>
                </c:pt>
                <c:pt idx="2361">
                  <c:v>67.22</c:v>
                </c:pt>
                <c:pt idx="2362">
                  <c:v>67.239999999999995</c:v>
                </c:pt>
                <c:pt idx="2363">
                  <c:v>67.260000000000005</c:v>
                </c:pt>
                <c:pt idx="2364">
                  <c:v>67.28</c:v>
                </c:pt>
                <c:pt idx="2365">
                  <c:v>67.3</c:v>
                </c:pt>
                <c:pt idx="2366">
                  <c:v>67.319999999999993</c:v>
                </c:pt>
                <c:pt idx="2367">
                  <c:v>67.34</c:v>
                </c:pt>
                <c:pt idx="2368">
                  <c:v>67.36</c:v>
                </c:pt>
                <c:pt idx="2369">
                  <c:v>67.38</c:v>
                </c:pt>
                <c:pt idx="2370">
                  <c:v>67.400000000000006</c:v>
                </c:pt>
                <c:pt idx="2371">
                  <c:v>67.42</c:v>
                </c:pt>
                <c:pt idx="2372">
                  <c:v>67.44</c:v>
                </c:pt>
                <c:pt idx="2373">
                  <c:v>67.459999999999994</c:v>
                </c:pt>
                <c:pt idx="2374">
                  <c:v>67.48</c:v>
                </c:pt>
                <c:pt idx="2375">
                  <c:v>67.5</c:v>
                </c:pt>
                <c:pt idx="2376">
                  <c:v>67.52</c:v>
                </c:pt>
                <c:pt idx="2377">
                  <c:v>67.540000000000006</c:v>
                </c:pt>
                <c:pt idx="2378">
                  <c:v>67.56</c:v>
                </c:pt>
                <c:pt idx="2379">
                  <c:v>67.58</c:v>
                </c:pt>
                <c:pt idx="2380">
                  <c:v>67.599999999999994</c:v>
                </c:pt>
                <c:pt idx="2381">
                  <c:v>67.62</c:v>
                </c:pt>
                <c:pt idx="2382">
                  <c:v>67.64</c:v>
                </c:pt>
                <c:pt idx="2383">
                  <c:v>67.66</c:v>
                </c:pt>
                <c:pt idx="2384">
                  <c:v>67.680000000000007</c:v>
                </c:pt>
                <c:pt idx="2385">
                  <c:v>67.7</c:v>
                </c:pt>
                <c:pt idx="2386">
                  <c:v>67.72</c:v>
                </c:pt>
                <c:pt idx="2387">
                  <c:v>67.739999999999995</c:v>
                </c:pt>
                <c:pt idx="2388">
                  <c:v>67.760000000000005</c:v>
                </c:pt>
                <c:pt idx="2389">
                  <c:v>67.78</c:v>
                </c:pt>
                <c:pt idx="2390">
                  <c:v>67.8</c:v>
                </c:pt>
                <c:pt idx="2391">
                  <c:v>67.819999999999993</c:v>
                </c:pt>
                <c:pt idx="2392">
                  <c:v>67.84</c:v>
                </c:pt>
                <c:pt idx="2393">
                  <c:v>67.86</c:v>
                </c:pt>
                <c:pt idx="2394">
                  <c:v>67.88</c:v>
                </c:pt>
                <c:pt idx="2395">
                  <c:v>67.900000000000006</c:v>
                </c:pt>
                <c:pt idx="2396">
                  <c:v>67.92</c:v>
                </c:pt>
                <c:pt idx="2397">
                  <c:v>67.94</c:v>
                </c:pt>
                <c:pt idx="2398">
                  <c:v>67.959999999999994</c:v>
                </c:pt>
                <c:pt idx="2399">
                  <c:v>67.98</c:v>
                </c:pt>
                <c:pt idx="2400">
                  <c:v>68</c:v>
                </c:pt>
                <c:pt idx="2401">
                  <c:v>68.02</c:v>
                </c:pt>
                <c:pt idx="2402">
                  <c:v>68.040000000000006</c:v>
                </c:pt>
                <c:pt idx="2403">
                  <c:v>68.06</c:v>
                </c:pt>
                <c:pt idx="2404">
                  <c:v>68.08</c:v>
                </c:pt>
                <c:pt idx="2405">
                  <c:v>68.099999999999994</c:v>
                </c:pt>
                <c:pt idx="2406">
                  <c:v>68.12</c:v>
                </c:pt>
                <c:pt idx="2407">
                  <c:v>68.14</c:v>
                </c:pt>
                <c:pt idx="2408">
                  <c:v>68.16</c:v>
                </c:pt>
                <c:pt idx="2409">
                  <c:v>68.180000000000007</c:v>
                </c:pt>
                <c:pt idx="2410">
                  <c:v>68.2</c:v>
                </c:pt>
                <c:pt idx="2411">
                  <c:v>68.22</c:v>
                </c:pt>
                <c:pt idx="2412">
                  <c:v>68.239999999999995</c:v>
                </c:pt>
                <c:pt idx="2413">
                  <c:v>68.260000000000005</c:v>
                </c:pt>
                <c:pt idx="2414">
                  <c:v>68.28</c:v>
                </c:pt>
                <c:pt idx="2415">
                  <c:v>68.3</c:v>
                </c:pt>
                <c:pt idx="2416">
                  <c:v>68.319999999999993</c:v>
                </c:pt>
                <c:pt idx="2417">
                  <c:v>68.34</c:v>
                </c:pt>
                <c:pt idx="2418">
                  <c:v>68.36</c:v>
                </c:pt>
                <c:pt idx="2419">
                  <c:v>68.38</c:v>
                </c:pt>
                <c:pt idx="2420">
                  <c:v>68.400000000000006</c:v>
                </c:pt>
                <c:pt idx="2421">
                  <c:v>68.42</c:v>
                </c:pt>
                <c:pt idx="2422">
                  <c:v>68.44</c:v>
                </c:pt>
                <c:pt idx="2423">
                  <c:v>68.459999999999994</c:v>
                </c:pt>
                <c:pt idx="2424">
                  <c:v>68.48</c:v>
                </c:pt>
                <c:pt idx="2425">
                  <c:v>68.5</c:v>
                </c:pt>
                <c:pt idx="2426">
                  <c:v>68.52</c:v>
                </c:pt>
                <c:pt idx="2427">
                  <c:v>68.540000000000006</c:v>
                </c:pt>
                <c:pt idx="2428">
                  <c:v>68.56</c:v>
                </c:pt>
                <c:pt idx="2429">
                  <c:v>68.58</c:v>
                </c:pt>
                <c:pt idx="2430">
                  <c:v>68.599999999999994</c:v>
                </c:pt>
                <c:pt idx="2431">
                  <c:v>68.62</c:v>
                </c:pt>
                <c:pt idx="2432">
                  <c:v>68.64</c:v>
                </c:pt>
                <c:pt idx="2433">
                  <c:v>68.66</c:v>
                </c:pt>
                <c:pt idx="2434">
                  <c:v>68.680000000000007</c:v>
                </c:pt>
                <c:pt idx="2435">
                  <c:v>68.7</c:v>
                </c:pt>
                <c:pt idx="2436">
                  <c:v>68.72</c:v>
                </c:pt>
                <c:pt idx="2437">
                  <c:v>68.739999999999995</c:v>
                </c:pt>
                <c:pt idx="2438">
                  <c:v>68.760000000000005</c:v>
                </c:pt>
                <c:pt idx="2439">
                  <c:v>68.78</c:v>
                </c:pt>
                <c:pt idx="2440">
                  <c:v>68.8</c:v>
                </c:pt>
                <c:pt idx="2441">
                  <c:v>68.819999999999993</c:v>
                </c:pt>
                <c:pt idx="2442">
                  <c:v>68.84</c:v>
                </c:pt>
                <c:pt idx="2443">
                  <c:v>68.86</c:v>
                </c:pt>
                <c:pt idx="2444">
                  <c:v>68.88</c:v>
                </c:pt>
                <c:pt idx="2445">
                  <c:v>68.900000000000006</c:v>
                </c:pt>
                <c:pt idx="2446">
                  <c:v>68.92</c:v>
                </c:pt>
                <c:pt idx="2447">
                  <c:v>68.94</c:v>
                </c:pt>
                <c:pt idx="2448">
                  <c:v>68.959999999999994</c:v>
                </c:pt>
                <c:pt idx="2449">
                  <c:v>68.98</c:v>
                </c:pt>
                <c:pt idx="2450">
                  <c:v>69</c:v>
                </c:pt>
                <c:pt idx="2451">
                  <c:v>69.02</c:v>
                </c:pt>
                <c:pt idx="2452">
                  <c:v>69.040000000000006</c:v>
                </c:pt>
                <c:pt idx="2453">
                  <c:v>69.06</c:v>
                </c:pt>
                <c:pt idx="2454">
                  <c:v>69.08</c:v>
                </c:pt>
                <c:pt idx="2455">
                  <c:v>69.099999999999994</c:v>
                </c:pt>
                <c:pt idx="2456">
                  <c:v>69.12</c:v>
                </c:pt>
                <c:pt idx="2457">
                  <c:v>69.14</c:v>
                </c:pt>
                <c:pt idx="2458">
                  <c:v>69.16</c:v>
                </c:pt>
                <c:pt idx="2459">
                  <c:v>69.180000000000007</c:v>
                </c:pt>
                <c:pt idx="2460">
                  <c:v>69.2</c:v>
                </c:pt>
                <c:pt idx="2461">
                  <c:v>69.22</c:v>
                </c:pt>
                <c:pt idx="2462">
                  <c:v>69.239999999999995</c:v>
                </c:pt>
                <c:pt idx="2463">
                  <c:v>69.260000000000005</c:v>
                </c:pt>
                <c:pt idx="2464">
                  <c:v>69.28</c:v>
                </c:pt>
                <c:pt idx="2465">
                  <c:v>69.3</c:v>
                </c:pt>
                <c:pt idx="2466">
                  <c:v>69.319999999999993</c:v>
                </c:pt>
                <c:pt idx="2467">
                  <c:v>69.34</c:v>
                </c:pt>
                <c:pt idx="2468">
                  <c:v>69.36</c:v>
                </c:pt>
                <c:pt idx="2469">
                  <c:v>69.38</c:v>
                </c:pt>
                <c:pt idx="2470">
                  <c:v>69.400000000000006</c:v>
                </c:pt>
                <c:pt idx="2471">
                  <c:v>69.42</c:v>
                </c:pt>
                <c:pt idx="2472">
                  <c:v>69.44</c:v>
                </c:pt>
                <c:pt idx="2473">
                  <c:v>69.459999999999994</c:v>
                </c:pt>
                <c:pt idx="2474">
                  <c:v>69.48</c:v>
                </c:pt>
                <c:pt idx="2475">
                  <c:v>69.5</c:v>
                </c:pt>
                <c:pt idx="2476">
                  <c:v>69.52</c:v>
                </c:pt>
                <c:pt idx="2477">
                  <c:v>69.540000000000006</c:v>
                </c:pt>
                <c:pt idx="2478">
                  <c:v>69.56</c:v>
                </c:pt>
                <c:pt idx="2479">
                  <c:v>69.58</c:v>
                </c:pt>
                <c:pt idx="2480">
                  <c:v>69.599999999999994</c:v>
                </c:pt>
                <c:pt idx="2481">
                  <c:v>69.62</c:v>
                </c:pt>
                <c:pt idx="2482">
                  <c:v>69.64</c:v>
                </c:pt>
                <c:pt idx="2483">
                  <c:v>69.66</c:v>
                </c:pt>
                <c:pt idx="2484">
                  <c:v>69.680000000000007</c:v>
                </c:pt>
                <c:pt idx="2485">
                  <c:v>69.7</c:v>
                </c:pt>
                <c:pt idx="2486">
                  <c:v>69.72</c:v>
                </c:pt>
                <c:pt idx="2487">
                  <c:v>69.739999999999995</c:v>
                </c:pt>
                <c:pt idx="2488">
                  <c:v>69.760000000000005</c:v>
                </c:pt>
                <c:pt idx="2489">
                  <c:v>69.78</c:v>
                </c:pt>
                <c:pt idx="2490">
                  <c:v>69.8</c:v>
                </c:pt>
                <c:pt idx="2491">
                  <c:v>69.819999999999993</c:v>
                </c:pt>
                <c:pt idx="2492">
                  <c:v>69.84</c:v>
                </c:pt>
                <c:pt idx="2493">
                  <c:v>69.86</c:v>
                </c:pt>
                <c:pt idx="2494">
                  <c:v>69.88</c:v>
                </c:pt>
                <c:pt idx="2495">
                  <c:v>69.900000000000006</c:v>
                </c:pt>
                <c:pt idx="2496">
                  <c:v>69.92</c:v>
                </c:pt>
                <c:pt idx="2497">
                  <c:v>69.94</c:v>
                </c:pt>
                <c:pt idx="2498">
                  <c:v>69.959999999999994</c:v>
                </c:pt>
                <c:pt idx="2499">
                  <c:v>69.98</c:v>
                </c:pt>
                <c:pt idx="2500">
                  <c:v>70</c:v>
                </c:pt>
                <c:pt idx="2501">
                  <c:v>70.02</c:v>
                </c:pt>
                <c:pt idx="2502">
                  <c:v>70.040000000000006</c:v>
                </c:pt>
                <c:pt idx="2503">
                  <c:v>70.06</c:v>
                </c:pt>
                <c:pt idx="2504">
                  <c:v>70.08</c:v>
                </c:pt>
                <c:pt idx="2505">
                  <c:v>70.099999999999994</c:v>
                </c:pt>
                <c:pt idx="2506">
                  <c:v>70.12</c:v>
                </c:pt>
                <c:pt idx="2507">
                  <c:v>70.14</c:v>
                </c:pt>
                <c:pt idx="2508">
                  <c:v>70.16</c:v>
                </c:pt>
                <c:pt idx="2509">
                  <c:v>70.180000000000007</c:v>
                </c:pt>
                <c:pt idx="2510">
                  <c:v>70.2</c:v>
                </c:pt>
                <c:pt idx="2511">
                  <c:v>70.22</c:v>
                </c:pt>
                <c:pt idx="2512">
                  <c:v>70.239999999999995</c:v>
                </c:pt>
                <c:pt idx="2513">
                  <c:v>70.260000000000005</c:v>
                </c:pt>
                <c:pt idx="2514">
                  <c:v>70.28</c:v>
                </c:pt>
                <c:pt idx="2515">
                  <c:v>70.3</c:v>
                </c:pt>
                <c:pt idx="2516">
                  <c:v>70.319999999999993</c:v>
                </c:pt>
                <c:pt idx="2517">
                  <c:v>70.34</c:v>
                </c:pt>
                <c:pt idx="2518">
                  <c:v>70.36</c:v>
                </c:pt>
                <c:pt idx="2519">
                  <c:v>70.38</c:v>
                </c:pt>
                <c:pt idx="2520">
                  <c:v>70.400000000000006</c:v>
                </c:pt>
                <c:pt idx="2521">
                  <c:v>70.42</c:v>
                </c:pt>
                <c:pt idx="2522">
                  <c:v>70.44</c:v>
                </c:pt>
                <c:pt idx="2523">
                  <c:v>70.459999999999994</c:v>
                </c:pt>
                <c:pt idx="2524">
                  <c:v>70.48</c:v>
                </c:pt>
                <c:pt idx="2525">
                  <c:v>70.5</c:v>
                </c:pt>
                <c:pt idx="2526">
                  <c:v>70.52</c:v>
                </c:pt>
                <c:pt idx="2527">
                  <c:v>70.540000000000006</c:v>
                </c:pt>
                <c:pt idx="2528">
                  <c:v>70.56</c:v>
                </c:pt>
                <c:pt idx="2529">
                  <c:v>70.58</c:v>
                </c:pt>
                <c:pt idx="2530">
                  <c:v>70.599999999999994</c:v>
                </c:pt>
                <c:pt idx="2531">
                  <c:v>70.62</c:v>
                </c:pt>
                <c:pt idx="2532">
                  <c:v>70.64</c:v>
                </c:pt>
                <c:pt idx="2533">
                  <c:v>70.66</c:v>
                </c:pt>
                <c:pt idx="2534">
                  <c:v>70.680000000000007</c:v>
                </c:pt>
                <c:pt idx="2535">
                  <c:v>70.7</c:v>
                </c:pt>
                <c:pt idx="2536">
                  <c:v>70.72</c:v>
                </c:pt>
                <c:pt idx="2537">
                  <c:v>70.739999999999995</c:v>
                </c:pt>
                <c:pt idx="2538">
                  <c:v>70.760000000000005</c:v>
                </c:pt>
                <c:pt idx="2539">
                  <c:v>70.78</c:v>
                </c:pt>
                <c:pt idx="2540">
                  <c:v>70.8</c:v>
                </c:pt>
                <c:pt idx="2541">
                  <c:v>70.819999999999993</c:v>
                </c:pt>
                <c:pt idx="2542">
                  <c:v>70.84</c:v>
                </c:pt>
                <c:pt idx="2543">
                  <c:v>70.86</c:v>
                </c:pt>
                <c:pt idx="2544">
                  <c:v>70.88</c:v>
                </c:pt>
                <c:pt idx="2545">
                  <c:v>70.900000000000006</c:v>
                </c:pt>
                <c:pt idx="2546">
                  <c:v>70.92</c:v>
                </c:pt>
                <c:pt idx="2547">
                  <c:v>70.94</c:v>
                </c:pt>
                <c:pt idx="2548">
                  <c:v>70.959999999999994</c:v>
                </c:pt>
                <c:pt idx="2549">
                  <c:v>70.98</c:v>
                </c:pt>
                <c:pt idx="2550">
                  <c:v>71</c:v>
                </c:pt>
                <c:pt idx="2551">
                  <c:v>71.02</c:v>
                </c:pt>
                <c:pt idx="2552">
                  <c:v>71.040000000000006</c:v>
                </c:pt>
                <c:pt idx="2553">
                  <c:v>71.06</c:v>
                </c:pt>
                <c:pt idx="2554">
                  <c:v>71.08</c:v>
                </c:pt>
                <c:pt idx="2555">
                  <c:v>71.099999999999994</c:v>
                </c:pt>
                <c:pt idx="2556">
                  <c:v>71.12</c:v>
                </c:pt>
                <c:pt idx="2557">
                  <c:v>71.14</c:v>
                </c:pt>
                <c:pt idx="2558">
                  <c:v>71.16</c:v>
                </c:pt>
                <c:pt idx="2559">
                  <c:v>71.180000000000007</c:v>
                </c:pt>
                <c:pt idx="2560">
                  <c:v>71.2</c:v>
                </c:pt>
                <c:pt idx="2561">
                  <c:v>71.22</c:v>
                </c:pt>
                <c:pt idx="2562">
                  <c:v>71.239999999999995</c:v>
                </c:pt>
                <c:pt idx="2563">
                  <c:v>71.260000000000005</c:v>
                </c:pt>
                <c:pt idx="2564">
                  <c:v>71.28</c:v>
                </c:pt>
                <c:pt idx="2565">
                  <c:v>71.3</c:v>
                </c:pt>
                <c:pt idx="2566">
                  <c:v>71.319999999999993</c:v>
                </c:pt>
                <c:pt idx="2567">
                  <c:v>71.34</c:v>
                </c:pt>
                <c:pt idx="2568">
                  <c:v>71.36</c:v>
                </c:pt>
                <c:pt idx="2569">
                  <c:v>71.38</c:v>
                </c:pt>
                <c:pt idx="2570">
                  <c:v>71.400000000000006</c:v>
                </c:pt>
                <c:pt idx="2571">
                  <c:v>71.42</c:v>
                </c:pt>
                <c:pt idx="2572">
                  <c:v>71.44</c:v>
                </c:pt>
                <c:pt idx="2573">
                  <c:v>71.459999999999994</c:v>
                </c:pt>
                <c:pt idx="2574">
                  <c:v>71.48</c:v>
                </c:pt>
                <c:pt idx="2575">
                  <c:v>71.5</c:v>
                </c:pt>
                <c:pt idx="2576">
                  <c:v>71.52</c:v>
                </c:pt>
                <c:pt idx="2577">
                  <c:v>71.540000000000006</c:v>
                </c:pt>
                <c:pt idx="2578">
                  <c:v>71.56</c:v>
                </c:pt>
                <c:pt idx="2579">
                  <c:v>71.58</c:v>
                </c:pt>
                <c:pt idx="2580">
                  <c:v>71.599999999999994</c:v>
                </c:pt>
                <c:pt idx="2581">
                  <c:v>71.62</c:v>
                </c:pt>
                <c:pt idx="2582">
                  <c:v>71.64</c:v>
                </c:pt>
                <c:pt idx="2583">
                  <c:v>71.66</c:v>
                </c:pt>
                <c:pt idx="2584">
                  <c:v>71.680000000000007</c:v>
                </c:pt>
                <c:pt idx="2585">
                  <c:v>71.7</c:v>
                </c:pt>
                <c:pt idx="2586">
                  <c:v>71.72</c:v>
                </c:pt>
                <c:pt idx="2587">
                  <c:v>71.739999999999995</c:v>
                </c:pt>
                <c:pt idx="2588">
                  <c:v>71.760000000000005</c:v>
                </c:pt>
                <c:pt idx="2589">
                  <c:v>71.78</c:v>
                </c:pt>
                <c:pt idx="2590">
                  <c:v>71.8</c:v>
                </c:pt>
                <c:pt idx="2591">
                  <c:v>71.819999999999993</c:v>
                </c:pt>
                <c:pt idx="2592">
                  <c:v>71.84</c:v>
                </c:pt>
                <c:pt idx="2593">
                  <c:v>71.86</c:v>
                </c:pt>
                <c:pt idx="2594">
                  <c:v>71.88</c:v>
                </c:pt>
                <c:pt idx="2595">
                  <c:v>71.900000000000006</c:v>
                </c:pt>
                <c:pt idx="2596">
                  <c:v>71.92</c:v>
                </c:pt>
                <c:pt idx="2597">
                  <c:v>71.94</c:v>
                </c:pt>
                <c:pt idx="2598">
                  <c:v>71.959999999999994</c:v>
                </c:pt>
                <c:pt idx="2599">
                  <c:v>71.98</c:v>
                </c:pt>
                <c:pt idx="2600">
                  <c:v>72</c:v>
                </c:pt>
                <c:pt idx="2601">
                  <c:v>72.02</c:v>
                </c:pt>
                <c:pt idx="2602">
                  <c:v>72.040000000000006</c:v>
                </c:pt>
                <c:pt idx="2603">
                  <c:v>72.06</c:v>
                </c:pt>
                <c:pt idx="2604">
                  <c:v>72.08</c:v>
                </c:pt>
                <c:pt idx="2605">
                  <c:v>72.099999999999994</c:v>
                </c:pt>
                <c:pt idx="2606">
                  <c:v>72.12</c:v>
                </c:pt>
                <c:pt idx="2607">
                  <c:v>72.14</c:v>
                </c:pt>
                <c:pt idx="2608">
                  <c:v>72.16</c:v>
                </c:pt>
                <c:pt idx="2609">
                  <c:v>72.180000000000007</c:v>
                </c:pt>
                <c:pt idx="2610">
                  <c:v>72.2</c:v>
                </c:pt>
                <c:pt idx="2611">
                  <c:v>72.22</c:v>
                </c:pt>
                <c:pt idx="2612">
                  <c:v>72.239999999999995</c:v>
                </c:pt>
                <c:pt idx="2613">
                  <c:v>72.260000000000005</c:v>
                </c:pt>
                <c:pt idx="2614">
                  <c:v>72.28</c:v>
                </c:pt>
                <c:pt idx="2615">
                  <c:v>72.3</c:v>
                </c:pt>
                <c:pt idx="2616">
                  <c:v>72.319999999999993</c:v>
                </c:pt>
                <c:pt idx="2617">
                  <c:v>72.34</c:v>
                </c:pt>
                <c:pt idx="2618">
                  <c:v>72.36</c:v>
                </c:pt>
                <c:pt idx="2619">
                  <c:v>72.38</c:v>
                </c:pt>
                <c:pt idx="2620">
                  <c:v>72.400000000000006</c:v>
                </c:pt>
                <c:pt idx="2621">
                  <c:v>72.42</c:v>
                </c:pt>
                <c:pt idx="2622">
                  <c:v>72.44</c:v>
                </c:pt>
                <c:pt idx="2623">
                  <c:v>72.459999999999994</c:v>
                </c:pt>
                <c:pt idx="2624">
                  <c:v>72.48</c:v>
                </c:pt>
                <c:pt idx="2625">
                  <c:v>72.5</c:v>
                </c:pt>
                <c:pt idx="2626">
                  <c:v>72.52</c:v>
                </c:pt>
                <c:pt idx="2627">
                  <c:v>72.540000000000006</c:v>
                </c:pt>
                <c:pt idx="2628">
                  <c:v>72.56</c:v>
                </c:pt>
                <c:pt idx="2629">
                  <c:v>72.58</c:v>
                </c:pt>
                <c:pt idx="2630">
                  <c:v>72.599999999999994</c:v>
                </c:pt>
                <c:pt idx="2631">
                  <c:v>72.62</c:v>
                </c:pt>
                <c:pt idx="2632">
                  <c:v>72.64</c:v>
                </c:pt>
                <c:pt idx="2633">
                  <c:v>72.66</c:v>
                </c:pt>
                <c:pt idx="2634">
                  <c:v>72.680000000000007</c:v>
                </c:pt>
                <c:pt idx="2635">
                  <c:v>72.7</c:v>
                </c:pt>
                <c:pt idx="2636">
                  <c:v>72.72</c:v>
                </c:pt>
                <c:pt idx="2637">
                  <c:v>72.739999999999995</c:v>
                </c:pt>
                <c:pt idx="2638">
                  <c:v>72.760000000000005</c:v>
                </c:pt>
                <c:pt idx="2639">
                  <c:v>72.78</c:v>
                </c:pt>
                <c:pt idx="2640">
                  <c:v>72.8</c:v>
                </c:pt>
                <c:pt idx="2641">
                  <c:v>72.819999999999993</c:v>
                </c:pt>
                <c:pt idx="2642">
                  <c:v>72.84</c:v>
                </c:pt>
                <c:pt idx="2643">
                  <c:v>72.86</c:v>
                </c:pt>
                <c:pt idx="2644">
                  <c:v>72.88</c:v>
                </c:pt>
                <c:pt idx="2645">
                  <c:v>72.900000000000006</c:v>
                </c:pt>
                <c:pt idx="2646">
                  <c:v>72.92</c:v>
                </c:pt>
                <c:pt idx="2647">
                  <c:v>72.94</c:v>
                </c:pt>
                <c:pt idx="2648">
                  <c:v>72.959999999999994</c:v>
                </c:pt>
                <c:pt idx="2649">
                  <c:v>72.98</c:v>
                </c:pt>
                <c:pt idx="2650">
                  <c:v>73</c:v>
                </c:pt>
                <c:pt idx="2651">
                  <c:v>73.02</c:v>
                </c:pt>
                <c:pt idx="2652">
                  <c:v>73.040000000000006</c:v>
                </c:pt>
                <c:pt idx="2653">
                  <c:v>73.06</c:v>
                </c:pt>
                <c:pt idx="2654">
                  <c:v>73.08</c:v>
                </c:pt>
                <c:pt idx="2655">
                  <c:v>73.099999999999994</c:v>
                </c:pt>
                <c:pt idx="2656">
                  <c:v>73.12</c:v>
                </c:pt>
                <c:pt idx="2657">
                  <c:v>73.14</c:v>
                </c:pt>
                <c:pt idx="2658">
                  <c:v>73.16</c:v>
                </c:pt>
                <c:pt idx="2659">
                  <c:v>73.180000000000007</c:v>
                </c:pt>
                <c:pt idx="2660">
                  <c:v>73.2</c:v>
                </c:pt>
                <c:pt idx="2661">
                  <c:v>73.22</c:v>
                </c:pt>
                <c:pt idx="2662">
                  <c:v>73.239999999999995</c:v>
                </c:pt>
                <c:pt idx="2663">
                  <c:v>73.260000000000005</c:v>
                </c:pt>
                <c:pt idx="2664">
                  <c:v>73.28</c:v>
                </c:pt>
                <c:pt idx="2665">
                  <c:v>73.3</c:v>
                </c:pt>
                <c:pt idx="2666">
                  <c:v>73.319999999999993</c:v>
                </c:pt>
                <c:pt idx="2667">
                  <c:v>73.34</c:v>
                </c:pt>
                <c:pt idx="2668">
                  <c:v>73.36</c:v>
                </c:pt>
                <c:pt idx="2669">
                  <c:v>73.38</c:v>
                </c:pt>
                <c:pt idx="2670">
                  <c:v>73.400000000000006</c:v>
                </c:pt>
                <c:pt idx="2671">
                  <c:v>73.42</c:v>
                </c:pt>
                <c:pt idx="2672">
                  <c:v>73.44</c:v>
                </c:pt>
                <c:pt idx="2673">
                  <c:v>73.459999999999994</c:v>
                </c:pt>
                <c:pt idx="2674">
                  <c:v>73.48</c:v>
                </c:pt>
                <c:pt idx="2675">
                  <c:v>73.5</c:v>
                </c:pt>
                <c:pt idx="2676">
                  <c:v>73.52</c:v>
                </c:pt>
                <c:pt idx="2677">
                  <c:v>73.540000000000006</c:v>
                </c:pt>
                <c:pt idx="2678">
                  <c:v>73.56</c:v>
                </c:pt>
                <c:pt idx="2679">
                  <c:v>73.58</c:v>
                </c:pt>
                <c:pt idx="2680">
                  <c:v>73.599999999999994</c:v>
                </c:pt>
                <c:pt idx="2681">
                  <c:v>73.62</c:v>
                </c:pt>
                <c:pt idx="2682">
                  <c:v>73.64</c:v>
                </c:pt>
                <c:pt idx="2683">
                  <c:v>73.66</c:v>
                </c:pt>
                <c:pt idx="2684">
                  <c:v>73.680000000000007</c:v>
                </c:pt>
                <c:pt idx="2685">
                  <c:v>73.7</c:v>
                </c:pt>
                <c:pt idx="2686">
                  <c:v>73.72</c:v>
                </c:pt>
                <c:pt idx="2687">
                  <c:v>73.739999999999995</c:v>
                </c:pt>
                <c:pt idx="2688">
                  <c:v>73.760000000000005</c:v>
                </c:pt>
                <c:pt idx="2689">
                  <c:v>73.78</c:v>
                </c:pt>
                <c:pt idx="2690">
                  <c:v>73.8</c:v>
                </c:pt>
                <c:pt idx="2691">
                  <c:v>73.819999999999993</c:v>
                </c:pt>
                <c:pt idx="2692">
                  <c:v>73.84</c:v>
                </c:pt>
                <c:pt idx="2693">
                  <c:v>73.86</c:v>
                </c:pt>
                <c:pt idx="2694">
                  <c:v>73.88</c:v>
                </c:pt>
                <c:pt idx="2695">
                  <c:v>73.900000000000006</c:v>
                </c:pt>
                <c:pt idx="2696">
                  <c:v>73.92</c:v>
                </c:pt>
                <c:pt idx="2697">
                  <c:v>73.94</c:v>
                </c:pt>
                <c:pt idx="2698">
                  <c:v>73.959999999999994</c:v>
                </c:pt>
                <c:pt idx="2699">
                  <c:v>73.98</c:v>
                </c:pt>
                <c:pt idx="2700">
                  <c:v>74</c:v>
                </c:pt>
                <c:pt idx="2701">
                  <c:v>74.02</c:v>
                </c:pt>
                <c:pt idx="2702">
                  <c:v>74.040000000000006</c:v>
                </c:pt>
                <c:pt idx="2703">
                  <c:v>74.06</c:v>
                </c:pt>
                <c:pt idx="2704">
                  <c:v>74.08</c:v>
                </c:pt>
                <c:pt idx="2705">
                  <c:v>74.099999999999994</c:v>
                </c:pt>
                <c:pt idx="2706">
                  <c:v>74.12</c:v>
                </c:pt>
                <c:pt idx="2707">
                  <c:v>74.14</c:v>
                </c:pt>
                <c:pt idx="2708">
                  <c:v>74.16</c:v>
                </c:pt>
                <c:pt idx="2709">
                  <c:v>74.180000000000007</c:v>
                </c:pt>
                <c:pt idx="2710">
                  <c:v>74.2</c:v>
                </c:pt>
                <c:pt idx="2711">
                  <c:v>74.22</c:v>
                </c:pt>
                <c:pt idx="2712">
                  <c:v>74.239999999999995</c:v>
                </c:pt>
                <c:pt idx="2713">
                  <c:v>74.260000000000005</c:v>
                </c:pt>
                <c:pt idx="2714">
                  <c:v>74.28</c:v>
                </c:pt>
                <c:pt idx="2715">
                  <c:v>74.3</c:v>
                </c:pt>
                <c:pt idx="2716">
                  <c:v>74.319999999999993</c:v>
                </c:pt>
                <c:pt idx="2717">
                  <c:v>74.34</c:v>
                </c:pt>
                <c:pt idx="2718">
                  <c:v>74.36</c:v>
                </c:pt>
                <c:pt idx="2719">
                  <c:v>74.38</c:v>
                </c:pt>
                <c:pt idx="2720">
                  <c:v>74.400000000000006</c:v>
                </c:pt>
                <c:pt idx="2721">
                  <c:v>74.42</c:v>
                </c:pt>
                <c:pt idx="2722">
                  <c:v>74.44</c:v>
                </c:pt>
                <c:pt idx="2723">
                  <c:v>74.459999999999994</c:v>
                </c:pt>
                <c:pt idx="2724">
                  <c:v>74.48</c:v>
                </c:pt>
                <c:pt idx="2725">
                  <c:v>74.5</c:v>
                </c:pt>
                <c:pt idx="2726">
                  <c:v>74.52</c:v>
                </c:pt>
                <c:pt idx="2727">
                  <c:v>74.540000000000006</c:v>
                </c:pt>
                <c:pt idx="2728">
                  <c:v>74.56</c:v>
                </c:pt>
                <c:pt idx="2729">
                  <c:v>74.58</c:v>
                </c:pt>
                <c:pt idx="2730">
                  <c:v>74.599999999999994</c:v>
                </c:pt>
                <c:pt idx="2731">
                  <c:v>74.62</c:v>
                </c:pt>
                <c:pt idx="2732">
                  <c:v>74.64</c:v>
                </c:pt>
                <c:pt idx="2733">
                  <c:v>74.66</c:v>
                </c:pt>
                <c:pt idx="2734">
                  <c:v>74.680000000000007</c:v>
                </c:pt>
                <c:pt idx="2735">
                  <c:v>74.7</c:v>
                </c:pt>
                <c:pt idx="2736">
                  <c:v>74.72</c:v>
                </c:pt>
                <c:pt idx="2737">
                  <c:v>74.739999999999995</c:v>
                </c:pt>
                <c:pt idx="2738">
                  <c:v>74.760000000000005</c:v>
                </c:pt>
                <c:pt idx="2739">
                  <c:v>74.78</c:v>
                </c:pt>
                <c:pt idx="2740">
                  <c:v>74.8</c:v>
                </c:pt>
                <c:pt idx="2741">
                  <c:v>74.819999999999993</c:v>
                </c:pt>
                <c:pt idx="2742">
                  <c:v>74.84</c:v>
                </c:pt>
                <c:pt idx="2743">
                  <c:v>74.86</c:v>
                </c:pt>
                <c:pt idx="2744">
                  <c:v>74.88</c:v>
                </c:pt>
                <c:pt idx="2745">
                  <c:v>74.900000000000006</c:v>
                </c:pt>
                <c:pt idx="2746">
                  <c:v>74.92</c:v>
                </c:pt>
                <c:pt idx="2747">
                  <c:v>74.94</c:v>
                </c:pt>
                <c:pt idx="2748">
                  <c:v>74.959999999999994</c:v>
                </c:pt>
                <c:pt idx="2749">
                  <c:v>74.98</c:v>
                </c:pt>
                <c:pt idx="2750">
                  <c:v>75</c:v>
                </c:pt>
                <c:pt idx="2751">
                  <c:v>75.02</c:v>
                </c:pt>
                <c:pt idx="2752">
                  <c:v>75.040000000000006</c:v>
                </c:pt>
                <c:pt idx="2753">
                  <c:v>75.06</c:v>
                </c:pt>
                <c:pt idx="2754">
                  <c:v>75.08</c:v>
                </c:pt>
                <c:pt idx="2755">
                  <c:v>75.099999999999994</c:v>
                </c:pt>
                <c:pt idx="2756">
                  <c:v>75.12</c:v>
                </c:pt>
                <c:pt idx="2757">
                  <c:v>75.14</c:v>
                </c:pt>
                <c:pt idx="2758">
                  <c:v>75.16</c:v>
                </c:pt>
                <c:pt idx="2759">
                  <c:v>75.180000000000007</c:v>
                </c:pt>
                <c:pt idx="2760">
                  <c:v>75.2</c:v>
                </c:pt>
                <c:pt idx="2761">
                  <c:v>75.22</c:v>
                </c:pt>
                <c:pt idx="2762">
                  <c:v>75.239999999999995</c:v>
                </c:pt>
                <c:pt idx="2763">
                  <c:v>75.260000000000005</c:v>
                </c:pt>
                <c:pt idx="2764">
                  <c:v>75.28</c:v>
                </c:pt>
                <c:pt idx="2765">
                  <c:v>75.3</c:v>
                </c:pt>
                <c:pt idx="2766">
                  <c:v>75.319999999999993</c:v>
                </c:pt>
                <c:pt idx="2767">
                  <c:v>75.34</c:v>
                </c:pt>
                <c:pt idx="2768">
                  <c:v>75.36</c:v>
                </c:pt>
                <c:pt idx="2769">
                  <c:v>75.38</c:v>
                </c:pt>
                <c:pt idx="2770">
                  <c:v>75.400000000000006</c:v>
                </c:pt>
                <c:pt idx="2771">
                  <c:v>75.42</c:v>
                </c:pt>
                <c:pt idx="2772">
                  <c:v>75.44</c:v>
                </c:pt>
                <c:pt idx="2773">
                  <c:v>75.459999999999994</c:v>
                </c:pt>
                <c:pt idx="2774">
                  <c:v>75.48</c:v>
                </c:pt>
                <c:pt idx="2775">
                  <c:v>75.5</c:v>
                </c:pt>
                <c:pt idx="2776">
                  <c:v>75.52</c:v>
                </c:pt>
                <c:pt idx="2777">
                  <c:v>75.540000000000006</c:v>
                </c:pt>
                <c:pt idx="2778">
                  <c:v>75.56</c:v>
                </c:pt>
                <c:pt idx="2779">
                  <c:v>75.58</c:v>
                </c:pt>
                <c:pt idx="2780">
                  <c:v>75.599999999999994</c:v>
                </c:pt>
                <c:pt idx="2781">
                  <c:v>75.62</c:v>
                </c:pt>
                <c:pt idx="2782">
                  <c:v>75.64</c:v>
                </c:pt>
                <c:pt idx="2783">
                  <c:v>75.66</c:v>
                </c:pt>
                <c:pt idx="2784">
                  <c:v>75.680000000000007</c:v>
                </c:pt>
                <c:pt idx="2785">
                  <c:v>75.7</c:v>
                </c:pt>
                <c:pt idx="2786">
                  <c:v>75.72</c:v>
                </c:pt>
                <c:pt idx="2787">
                  <c:v>75.739999999999995</c:v>
                </c:pt>
                <c:pt idx="2788">
                  <c:v>75.760000000000005</c:v>
                </c:pt>
                <c:pt idx="2789">
                  <c:v>75.78</c:v>
                </c:pt>
                <c:pt idx="2790">
                  <c:v>75.8</c:v>
                </c:pt>
                <c:pt idx="2791">
                  <c:v>75.819999999999993</c:v>
                </c:pt>
                <c:pt idx="2792">
                  <c:v>75.84</c:v>
                </c:pt>
                <c:pt idx="2793">
                  <c:v>75.86</c:v>
                </c:pt>
                <c:pt idx="2794">
                  <c:v>75.88</c:v>
                </c:pt>
                <c:pt idx="2795">
                  <c:v>75.900000000000006</c:v>
                </c:pt>
                <c:pt idx="2796">
                  <c:v>75.92</c:v>
                </c:pt>
                <c:pt idx="2797">
                  <c:v>75.94</c:v>
                </c:pt>
                <c:pt idx="2798">
                  <c:v>75.959999999999994</c:v>
                </c:pt>
                <c:pt idx="2799">
                  <c:v>75.98</c:v>
                </c:pt>
                <c:pt idx="2800">
                  <c:v>76</c:v>
                </c:pt>
                <c:pt idx="2801">
                  <c:v>76.02</c:v>
                </c:pt>
                <c:pt idx="2802">
                  <c:v>76.040000000000006</c:v>
                </c:pt>
                <c:pt idx="2803">
                  <c:v>76.06</c:v>
                </c:pt>
                <c:pt idx="2804">
                  <c:v>76.08</c:v>
                </c:pt>
                <c:pt idx="2805">
                  <c:v>76.099999999999994</c:v>
                </c:pt>
                <c:pt idx="2806">
                  <c:v>76.12</c:v>
                </c:pt>
                <c:pt idx="2807">
                  <c:v>76.14</c:v>
                </c:pt>
                <c:pt idx="2808">
                  <c:v>76.16</c:v>
                </c:pt>
                <c:pt idx="2809">
                  <c:v>76.180000000000007</c:v>
                </c:pt>
                <c:pt idx="2810">
                  <c:v>76.2</c:v>
                </c:pt>
                <c:pt idx="2811">
                  <c:v>76.22</c:v>
                </c:pt>
                <c:pt idx="2812">
                  <c:v>76.239999999999995</c:v>
                </c:pt>
                <c:pt idx="2813">
                  <c:v>76.260000000000005</c:v>
                </c:pt>
                <c:pt idx="2814">
                  <c:v>76.28</c:v>
                </c:pt>
                <c:pt idx="2815">
                  <c:v>76.3</c:v>
                </c:pt>
                <c:pt idx="2816">
                  <c:v>76.319999999999993</c:v>
                </c:pt>
                <c:pt idx="2817">
                  <c:v>76.34</c:v>
                </c:pt>
                <c:pt idx="2818">
                  <c:v>76.36</c:v>
                </c:pt>
                <c:pt idx="2819">
                  <c:v>76.38</c:v>
                </c:pt>
                <c:pt idx="2820">
                  <c:v>76.400000000000006</c:v>
                </c:pt>
                <c:pt idx="2821">
                  <c:v>76.42</c:v>
                </c:pt>
                <c:pt idx="2822">
                  <c:v>76.44</c:v>
                </c:pt>
                <c:pt idx="2823">
                  <c:v>76.459999999999994</c:v>
                </c:pt>
                <c:pt idx="2824">
                  <c:v>76.48</c:v>
                </c:pt>
                <c:pt idx="2825">
                  <c:v>76.5</c:v>
                </c:pt>
                <c:pt idx="2826">
                  <c:v>76.52</c:v>
                </c:pt>
                <c:pt idx="2827">
                  <c:v>76.540000000000006</c:v>
                </c:pt>
                <c:pt idx="2828">
                  <c:v>76.56</c:v>
                </c:pt>
                <c:pt idx="2829">
                  <c:v>76.58</c:v>
                </c:pt>
                <c:pt idx="2830">
                  <c:v>76.599999999999994</c:v>
                </c:pt>
                <c:pt idx="2831">
                  <c:v>76.62</c:v>
                </c:pt>
                <c:pt idx="2832">
                  <c:v>76.64</c:v>
                </c:pt>
                <c:pt idx="2833">
                  <c:v>76.66</c:v>
                </c:pt>
                <c:pt idx="2834">
                  <c:v>76.680000000000007</c:v>
                </c:pt>
                <c:pt idx="2835">
                  <c:v>76.7</c:v>
                </c:pt>
                <c:pt idx="2836">
                  <c:v>76.72</c:v>
                </c:pt>
                <c:pt idx="2837">
                  <c:v>76.739999999999995</c:v>
                </c:pt>
                <c:pt idx="2838">
                  <c:v>76.760000000000005</c:v>
                </c:pt>
                <c:pt idx="2839">
                  <c:v>76.78</c:v>
                </c:pt>
                <c:pt idx="2840">
                  <c:v>76.8</c:v>
                </c:pt>
                <c:pt idx="2841">
                  <c:v>76.819999999999993</c:v>
                </c:pt>
                <c:pt idx="2842">
                  <c:v>76.84</c:v>
                </c:pt>
                <c:pt idx="2843">
                  <c:v>76.86</c:v>
                </c:pt>
                <c:pt idx="2844">
                  <c:v>76.88</c:v>
                </c:pt>
                <c:pt idx="2845">
                  <c:v>76.900000000000006</c:v>
                </c:pt>
                <c:pt idx="2846">
                  <c:v>76.92</c:v>
                </c:pt>
                <c:pt idx="2847">
                  <c:v>76.94</c:v>
                </c:pt>
                <c:pt idx="2848">
                  <c:v>76.959999999999994</c:v>
                </c:pt>
                <c:pt idx="2849">
                  <c:v>76.98</c:v>
                </c:pt>
                <c:pt idx="2850">
                  <c:v>77</c:v>
                </c:pt>
                <c:pt idx="2851">
                  <c:v>77.02</c:v>
                </c:pt>
                <c:pt idx="2852">
                  <c:v>77.040000000000006</c:v>
                </c:pt>
                <c:pt idx="2853">
                  <c:v>77.06</c:v>
                </c:pt>
                <c:pt idx="2854">
                  <c:v>77.08</c:v>
                </c:pt>
                <c:pt idx="2855">
                  <c:v>77.099999999999994</c:v>
                </c:pt>
                <c:pt idx="2856">
                  <c:v>77.12</c:v>
                </c:pt>
                <c:pt idx="2857">
                  <c:v>77.14</c:v>
                </c:pt>
                <c:pt idx="2858">
                  <c:v>77.16</c:v>
                </c:pt>
                <c:pt idx="2859">
                  <c:v>77.180000000000007</c:v>
                </c:pt>
                <c:pt idx="2860">
                  <c:v>77.2</c:v>
                </c:pt>
                <c:pt idx="2861">
                  <c:v>77.22</c:v>
                </c:pt>
                <c:pt idx="2862">
                  <c:v>77.239999999999995</c:v>
                </c:pt>
                <c:pt idx="2863">
                  <c:v>77.260000000000005</c:v>
                </c:pt>
                <c:pt idx="2864">
                  <c:v>77.28</c:v>
                </c:pt>
                <c:pt idx="2865">
                  <c:v>77.3</c:v>
                </c:pt>
                <c:pt idx="2866">
                  <c:v>77.319999999999993</c:v>
                </c:pt>
                <c:pt idx="2867">
                  <c:v>77.34</c:v>
                </c:pt>
                <c:pt idx="2868">
                  <c:v>77.36</c:v>
                </c:pt>
                <c:pt idx="2869">
                  <c:v>77.38</c:v>
                </c:pt>
                <c:pt idx="2870">
                  <c:v>77.400000000000006</c:v>
                </c:pt>
                <c:pt idx="2871">
                  <c:v>77.42</c:v>
                </c:pt>
                <c:pt idx="2872">
                  <c:v>77.44</c:v>
                </c:pt>
                <c:pt idx="2873">
                  <c:v>77.459999999999994</c:v>
                </c:pt>
                <c:pt idx="2874">
                  <c:v>77.48</c:v>
                </c:pt>
                <c:pt idx="2875">
                  <c:v>77.5</c:v>
                </c:pt>
                <c:pt idx="2876">
                  <c:v>77.52</c:v>
                </c:pt>
                <c:pt idx="2877">
                  <c:v>77.540000000000006</c:v>
                </c:pt>
                <c:pt idx="2878">
                  <c:v>77.56</c:v>
                </c:pt>
                <c:pt idx="2879">
                  <c:v>77.58</c:v>
                </c:pt>
                <c:pt idx="2880">
                  <c:v>77.599999999999994</c:v>
                </c:pt>
                <c:pt idx="2881">
                  <c:v>77.62</c:v>
                </c:pt>
                <c:pt idx="2882">
                  <c:v>77.64</c:v>
                </c:pt>
                <c:pt idx="2883">
                  <c:v>77.66</c:v>
                </c:pt>
                <c:pt idx="2884">
                  <c:v>77.680000000000007</c:v>
                </c:pt>
                <c:pt idx="2885">
                  <c:v>77.7</c:v>
                </c:pt>
                <c:pt idx="2886">
                  <c:v>77.72</c:v>
                </c:pt>
                <c:pt idx="2887">
                  <c:v>77.739999999999995</c:v>
                </c:pt>
                <c:pt idx="2888">
                  <c:v>77.760000000000005</c:v>
                </c:pt>
                <c:pt idx="2889">
                  <c:v>77.78</c:v>
                </c:pt>
                <c:pt idx="2890">
                  <c:v>77.8</c:v>
                </c:pt>
                <c:pt idx="2891">
                  <c:v>77.819999999999993</c:v>
                </c:pt>
                <c:pt idx="2892">
                  <c:v>77.84</c:v>
                </c:pt>
                <c:pt idx="2893">
                  <c:v>77.86</c:v>
                </c:pt>
                <c:pt idx="2894">
                  <c:v>77.88</c:v>
                </c:pt>
                <c:pt idx="2895">
                  <c:v>77.900000000000006</c:v>
                </c:pt>
                <c:pt idx="2896">
                  <c:v>77.92</c:v>
                </c:pt>
                <c:pt idx="2897">
                  <c:v>77.94</c:v>
                </c:pt>
                <c:pt idx="2898">
                  <c:v>77.959999999999994</c:v>
                </c:pt>
                <c:pt idx="2899">
                  <c:v>77.98</c:v>
                </c:pt>
                <c:pt idx="2900">
                  <c:v>78</c:v>
                </c:pt>
                <c:pt idx="2901">
                  <c:v>78.02</c:v>
                </c:pt>
                <c:pt idx="2902">
                  <c:v>78.040000000000006</c:v>
                </c:pt>
                <c:pt idx="2903">
                  <c:v>78.06</c:v>
                </c:pt>
                <c:pt idx="2904">
                  <c:v>78.08</c:v>
                </c:pt>
                <c:pt idx="2905">
                  <c:v>78.099999999999994</c:v>
                </c:pt>
                <c:pt idx="2906">
                  <c:v>78.12</c:v>
                </c:pt>
                <c:pt idx="2907">
                  <c:v>78.14</c:v>
                </c:pt>
                <c:pt idx="2908">
                  <c:v>78.16</c:v>
                </c:pt>
                <c:pt idx="2909">
                  <c:v>78.180000000000007</c:v>
                </c:pt>
                <c:pt idx="2910">
                  <c:v>78.2</c:v>
                </c:pt>
                <c:pt idx="2911">
                  <c:v>78.22</c:v>
                </c:pt>
                <c:pt idx="2912">
                  <c:v>78.239999999999995</c:v>
                </c:pt>
                <c:pt idx="2913">
                  <c:v>78.260000000000005</c:v>
                </c:pt>
                <c:pt idx="2914">
                  <c:v>78.28</c:v>
                </c:pt>
                <c:pt idx="2915">
                  <c:v>78.3</c:v>
                </c:pt>
                <c:pt idx="2916">
                  <c:v>78.319999999999993</c:v>
                </c:pt>
                <c:pt idx="2917">
                  <c:v>78.34</c:v>
                </c:pt>
                <c:pt idx="2918">
                  <c:v>78.36</c:v>
                </c:pt>
                <c:pt idx="2919">
                  <c:v>78.38</c:v>
                </c:pt>
                <c:pt idx="2920">
                  <c:v>78.400000000000006</c:v>
                </c:pt>
                <c:pt idx="2921">
                  <c:v>78.42</c:v>
                </c:pt>
                <c:pt idx="2922">
                  <c:v>78.44</c:v>
                </c:pt>
                <c:pt idx="2923">
                  <c:v>78.459999999999994</c:v>
                </c:pt>
                <c:pt idx="2924">
                  <c:v>78.48</c:v>
                </c:pt>
                <c:pt idx="2925">
                  <c:v>78.5</c:v>
                </c:pt>
                <c:pt idx="2926">
                  <c:v>78.52</c:v>
                </c:pt>
                <c:pt idx="2927">
                  <c:v>78.540000000000006</c:v>
                </c:pt>
                <c:pt idx="2928">
                  <c:v>78.56</c:v>
                </c:pt>
                <c:pt idx="2929">
                  <c:v>78.58</c:v>
                </c:pt>
                <c:pt idx="2930">
                  <c:v>78.599999999999994</c:v>
                </c:pt>
                <c:pt idx="2931">
                  <c:v>78.62</c:v>
                </c:pt>
                <c:pt idx="2932">
                  <c:v>78.64</c:v>
                </c:pt>
                <c:pt idx="2933">
                  <c:v>78.66</c:v>
                </c:pt>
                <c:pt idx="2934">
                  <c:v>78.680000000000007</c:v>
                </c:pt>
                <c:pt idx="2935">
                  <c:v>78.7</c:v>
                </c:pt>
                <c:pt idx="2936">
                  <c:v>78.72</c:v>
                </c:pt>
                <c:pt idx="2937">
                  <c:v>78.739999999999995</c:v>
                </c:pt>
                <c:pt idx="2938">
                  <c:v>78.760000000000005</c:v>
                </c:pt>
                <c:pt idx="2939">
                  <c:v>78.78</c:v>
                </c:pt>
                <c:pt idx="2940">
                  <c:v>78.8</c:v>
                </c:pt>
                <c:pt idx="2941">
                  <c:v>78.819999999999993</c:v>
                </c:pt>
                <c:pt idx="2942">
                  <c:v>78.84</c:v>
                </c:pt>
                <c:pt idx="2943">
                  <c:v>78.86</c:v>
                </c:pt>
                <c:pt idx="2944">
                  <c:v>78.88</c:v>
                </c:pt>
                <c:pt idx="2945">
                  <c:v>78.900000000000006</c:v>
                </c:pt>
                <c:pt idx="2946">
                  <c:v>78.92</c:v>
                </c:pt>
                <c:pt idx="2947">
                  <c:v>78.94</c:v>
                </c:pt>
                <c:pt idx="2948">
                  <c:v>78.959999999999994</c:v>
                </c:pt>
                <c:pt idx="2949">
                  <c:v>78.98</c:v>
                </c:pt>
                <c:pt idx="2950">
                  <c:v>79</c:v>
                </c:pt>
                <c:pt idx="2951">
                  <c:v>79.02</c:v>
                </c:pt>
                <c:pt idx="2952">
                  <c:v>79.040000000000006</c:v>
                </c:pt>
                <c:pt idx="2953">
                  <c:v>79.06</c:v>
                </c:pt>
                <c:pt idx="2954">
                  <c:v>79.08</c:v>
                </c:pt>
                <c:pt idx="2955">
                  <c:v>79.099999999999994</c:v>
                </c:pt>
                <c:pt idx="2956">
                  <c:v>79.12</c:v>
                </c:pt>
                <c:pt idx="2957">
                  <c:v>79.14</c:v>
                </c:pt>
                <c:pt idx="2958">
                  <c:v>79.16</c:v>
                </c:pt>
                <c:pt idx="2959">
                  <c:v>79.180000000000007</c:v>
                </c:pt>
                <c:pt idx="2960">
                  <c:v>79.2</c:v>
                </c:pt>
                <c:pt idx="2961">
                  <c:v>79.22</c:v>
                </c:pt>
                <c:pt idx="2962">
                  <c:v>79.239999999999995</c:v>
                </c:pt>
                <c:pt idx="2963">
                  <c:v>79.260000000000005</c:v>
                </c:pt>
                <c:pt idx="2964">
                  <c:v>79.28</c:v>
                </c:pt>
                <c:pt idx="2965">
                  <c:v>79.3</c:v>
                </c:pt>
                <c:pt idx="2966">
                  <c:v>79.319999999999993</c:v>
                </c:pt>
                <c:pt idx="2967">
                  <c:v>79.34</c:v>
                </c:pt>
                <c:pt idx="2968">
                  <c:v>79.36</c:v>
                </c:pt>
                <c:pt idx="2969">
                  <c:v>79.38</c:v>
                </c:pt>
                <c:pt idx="2970">
                  <c:v>79.400000000000006</c:v>
                </c:pt>
                <c:pt idx="2971">
                  <c:v>79.42</c:v>
                </c:pt>
                <c:pt idx="2972">
                  <c:v>79.44</c:v>
                </c:pt>
                <c:pt idx="2973">
                  <c:v>79.459999999999994</c:v>
                </c:pt>
                <c:pt idx="2974">
                  <c:v>79.48</c:v>
                </c:pt>
                <c:pt idx="2975">
                  <c:v>79.5</c:v>
                </c:pt>
                <c:pt idx="2976">
                  <c:v>79.52</c:v>
                </c:pt>
                <c:pt idx="2977">
                  <c:v>79.540000000000006</c:v>
                </c:pt>
                <c:pt idx="2978">
                  <c:v>79.56</c:v>
                </c:pt>
                <c:pt idx="2979">
                  <c:v>79.58</c:v>
                </c:pt>
                <c:pt idx="2980">
                  <c:v>79.599999999999994</c:v>
                </c:pt>
                <c:pt idx="2981">
                  <c:v>79.62</c:v>
                </c:pt>
                <c:pt idx="2982">
                  <c:v>79.64</c:v>
                </c:pt>
                <c:pt idx="2983">
                  <c:v>79.66</c:v>
                </c:pt>
                <c:pt idx="2984">
                  <c:v>79.680000000000007</c:v>
                </c:pt>
                <c:pt idx="2985">
                  <c:v>79.7</c:v>
                </c:pt>
                <c:pt idx="2986">
                  <c:v>79.72</c:v>
                </c:pt>
                <c:pt idx="2987">
                  <c:v>79.739999999999995</c:v>
                </c:pt>
                <c:pt idx="2988">
                  <c:v>79.760000000000005</c:v>
                </c:pt>
                <c:pt idx="2989">
                  <c:v>79.78</c:v>
                </c:pt>
                <c:pt idx="2990">
                  <c:v>79.8</c:v>
                </c:pt>
                <c:pt idx="2991">
                  <c:v>79.819999999999993</c:v>
                </c:pt>
                <c:pt idx="2992">
                  <c:v>79.84</c:v>
                </c:pt>
                <c:pt idx="2993">
                  <c:v>79.86</c:v>
                </c:pt>
                <c:pt idx="2994">
                  <c:v>79.88</c:v>
                </c:pt>
                <c:pt idx="2995">
                  <c:v>79.900000000000006</c:v>
                </c:pt>
                <c:pt idx="2996">
                  <c:v>79.92</c:v>
                </c:pt>
                <c:pt idx="2997">
                  <c:v>79.94</c:v>
                </c:pt>
                <c:pt idx="2998">
                  <c:v>79.959999999999994</c:v>
                </c:pt>
                <c:pt idx="2999">
                  <c:v>79.98</c:v>
                </c:pt>
                <c:pt idx="3000">
                  <c:v>80</c:v>
                </c:pt>
              </c:numCache>
            </c:numRef>
          </c:cat>
          <c:val>
            <c:numRef>
              <c:f>Sheet3!$C$2:$C$3002</c:f>
              <c:numCache>
                <c:formatCode>General</c:formatCode>
                <c:ptCount val="3001"/>
                <c:pt idx="0">
                  <c:v>64</c:v>
                </c:pt>
                <c:pt idx="1">
                  <c:v>70</c:v>
                </c:pt>
                <c:pt idx="2">
                  <c:v>89</c:v>
                </c:pt>
                <c:pt idx="3">
                  <c:v>59</c:v>
                </c:pt>
                <c:pt idx="4">
                  <c:v>69</c:v>
                </c:pt>
                <c:pt idx="5">
                  <c:v>58</c:v>
                </c:pt>
                <c:pt idx="6">
                  <c:v>54</c:v>
                </c:pt>
                <c:pt idx="7">
                  <c:v>55</c:v>
                </c:pt>
                <c:pt idx="8">
                  <c:v>63</c:v>
                </c:pt>
                <c:pt idx="9">
                  <c:v>74</c:v>
                </c:pt>
                <c:pt idx="10">
                  <c:v>63</c:v>
                </c:pt>
                <c:pt idx="11">
                  <c:v>62</c:v>
                </c:pt>
                <c:pt idx="12">
                  <c:v>63</c:v>
                </c:pt>
                <c:pt idx="13">
                  <c:v>72</c:v>
                </c:pt>
                <c:pt idx="14">
                  <c:v>71</c:v>
                </c:pt>
                <c:pt idx="15">
                  <c:v>69</c:v>
                </c:pt>
                <c:pt idx="16">
                  <c:v>53</c:v>
                </c:pt>
                <c:pt idx="17">
                  <c:v>69</c:v>
                </c:pt>
                <c:pt idx="18">
                  <c:v>65</c:v>
                </c:pt>
                <c:pt idx="19">
                  <c:v>52</c:v>
                </c:pt>
                <c:pt idx="20">
                  <c:v>65</c:v>
                </c:pt>
                <c:pt idx="21">
                  <c:v>56</c:v>
                </c:pt>
                <c:pt idx="22">
                  <c:v>68</c:v>
                </c:pt>
                <c:pt idx="23">
                  <c:v>64</c:v>
                </c:pt>
                <c:pt idx="24">
                  <c:v>63</c:v>
                </c:pt>
                <c:pt idx="25">
                  <c:v>63</c:v>
                </c:pt>
                <c:pt idx="26">
                  <c:v>62</c:v>
                </c:pt>
                <c:pt idx="27">
                  <c:v>54</c:v>
                </c:pt>
                <c:pt idx="28">
                  <c:v>63</c:v>
                </c:pt>
                <c:pt idx="29">
                  <c:v>51</c:v>
                </c:pt>
                <c:pt idx="30">
                  <c:v>87</c:v>
                </c:pt>
                <c:pt idx="31">
                  <c:v>62</c:v>
                </c:pt>
                <c:pt idx="32">
                  <c:v>69</c:v>
                </c:pt>
                <c:pt idx="33">
                  <c:v>65</c:v>
                </c:pt>
                <c:pt idx="34">
                  <c:v>61</c:v>
                </c:pt>
                <c:pt idx="35">
                  <c:v>63</c:v>
                </c:pt>
                <c:pt idx="36">
                  <c:v>69</c:v>
                </c:pt>
                <c:pt idx="37">
                  <c:v>66</c:v>
                </c:pt>
                <c:pt idx="38">
                  <c:v>62</c:v>
                </c:pt>
                <c:pt idx="39">
                  <c:v>53</c:v>
                </c:pt>
                <c:pt idx="40">
                  <c:v>67</c:v>
                </c:pt>
                <c:pt idx="41">
                  <c:v>65</c:v>
                </c:pt>
                <c:pt idx="42">
                  <c:v>78</c:v>
                </c:pt>
                <c:pt idx="43">
                  <c:v>63</c:v>
                </c:pt>
                <c:pt idx="44">
                  <c:v>76</c:v>
                </c:pt>
                <c:pt idx="45">
                  <c:v>62</c:v>
                </c:pt>
                <c:pt idx="46">
                  <c:v>59</c:v>
                </c:pt>
                <c:pt idx="47">
                  <c:v>71</c:v>
                </c:pt>
                <c:pt idx="48">
                  <c:v>79</c:v>
                </c:pt>
                <c:pt idx="49">
                  <c:v>65</c:v>
                </c:pt>
                <c:pt idx="50">
                  <c:v>77</c:v>
                </c:pt>
                <c:pt idx="51">
                  <c:v>56</c:v>
                </c:pt>
                <c:pt idx="52">
                  <c:v>68</c:v>
                </c:pt>
                <c:pt idx="53">
                  <c:v>64</c:v>
                </c:pt>
                <c:pt idx="54">
                  <c:v>72</c:v>
                </c:pt>
                <c:pt idx="55">
                  <c:v>72</c:v>
                </c:pt>
                <c:pt idx="56">
                  <c:v>69</c:v>
                </c:pt>
                <c:pt idx="57">
                  <c:v>65</c:v>
                </c:pt>
                <c:pt idx="58">
                  <c:v>66</c:v>
                </c:pt>
                <c:pt idx="59">
                  <c:v>66</c:v>
                </c:pt>
                <c:pt idx="60">
                  <c:v>64</c:v>
                </c:pt>
                <c:pt idx="61">
                  <c:v>57</c:v>
                </c:pt>
                <c:pt idx="62">
                  <c:v>62</c:v>
                </c:pt>
                <c:pt idx="63">
                  <c:v>60</c:v>
                </c:pt>
                <c:pt idx="64">
                  <c:v>60</c:v>
                </c:pt>
                <c:pt idx="65">
                  <c:v>81</c:v>
                </c:pt>
                <c:pt idx="66">
                  <c:v>61</c:v>
                </c:pt>
                <c:pt idx="67">
                  <c:v>64</c:v>
                </c:pt>
                <c:pt idx="68">
                  <c:v>69</c:v>
                </c:pt>
                <c:pt idx="69">
                  <c:v>58</c:v>
                </c:pt>
                <c:pt idx="70">
                  <c:v>74</c:v>
                </c:pt>
                <c:pt idx="71">
                  <c:v>58</c:v>
                </c:pt>
                <c:pt idx="72">
                  <c:v>81</c:v>
                </c:pt>
                <c:pt idx="73">
                  <c:v>67</c:v>
                </c:pt>
                <c:pt idx="74">
                  <c:v>65</c:v>
                </c:pt>
                <c:pt idx="75">
                  <c:v>82</c:v>
                </c:pt>
                <c:pt idx="76">
                  <c:v>56</c:v>
                </c:pt>
                <c:pt idx="77">
                  <c:v>72</c:v>
                </c:pt>
                <c:pt idx="78">
                  <c:v>78</c:v>
                </c:pt>
                <c:pt idx="79">
                  <c:v>72</c:v>
                </c:pt>
                <c:pt idx="80">
                  <c:v>92</c:v>
                </c:pt>
                <c:pt idx="81">
                  <c:v>73</c:v>
                </c:pt>
                <c:pt idx="82">
                  <c:v>69</c:v>
                </c:pt>
                <c:pt idx="83">
                  <c:v>69</c:v>
                </c:pt>
                <c:pt idx="84">
                  <c:v>73</c:v>
                </c:pt>
                <c:pt idx="85">
                  <c:v>72</c:v>
                </c:pt>
                <c:pt idx="86">
                  <c:v>81</c:v>
                </c:pt>
                <c:pt idx="87">
                  <c:v>75</c:v>
                </c:pt>
                <c:pt idx="88">
                  <c:v>53</c:v>
                </c:pt>
                <c:pt idx="89">
                  <c:v>62</c:v>
                </c:pt>
                <c:pt idx="90">
                  <c:v>64</c:v>
                </c:pt>
                <c:pt idx="91">
                  <c:v>66</c:v>
                </c:pt>
                <c:pt idx="92">
                  <c:v>80</c:v>
                </c:pt>
                <c:pt idx="93">
                  <c:v>74</c:v>
                </c:pt>
                <c:pt idx="94">
                  <c:v>56</c:v>
                </c:pt>
                <c:pt idx="95">
                  <c:v>84</c:v>
                </c:pt>
                <c:pt idx="96">
                  <c:v>72</c:v>
                </c:pt>
                <c:pt idx="97">
                  <c:v>81</c:v>
                </c:pt>
                <c:pt idx="98">
                  <c:v>66</c:v>
                </c:pt>
                <c:pt idx="99">
                  <c:v>64</c:v>
                </c:pt>
                <c:pt idx="100">
                  <c:v>63</c:v>
                </c:pt>
                <c:pt idx="101">
                  <c:v>66</c:v>
                </c:pt>
                <c:pt idx="102">
                  <c:v>94</c:v>
                </c:pt>
                <c:pt idx="103">
                  <c:v>73</c:v>
                </c:pt>
                <c:pt idx="104">
                  <c:v>63</c:v>
                </c:pt>
                <c:pt idx="105">
                  <c:v>75</c:v>
                </c:pt>
                <c:pt idx="106">
                  <c:v>65</c:v>
                </c:pt>
                <c:pt idx="107">
                  <c:v>73</c:v>
                </c:pt>
                <c:pt idx="108">
                  <c:v>86</c:v>
                </c:pt>
                <c:pt idx="109">
                  <c:v>47</c:v>
                </c:pt>
                <c:pt idx="110">
                  <c:v>78</c:v>
                </c:pt>
                <c:pt idx="111">
                  <c:v>69</c:v>
                </c:pt>
                <c:pt idx="112">
                  <c:v>88</c:v>
                </c:pt>
                <c:pt idx="113">
                  <c:v>76</c:v>
                </c:pt>
                <c:pt idx="114">
                  <c:v>81</c:v>
                </c:pt>
                <c:pt idx="115">
                  <c:v>90</c:v>
                </c:pt>
                <c:pt idx="116">
                  <c:v>65</c:v>
                </c:pt>
                <c:pt idx="117">
                  <c:v>79</c:v>
                </c:pt>
                <c:pt idx="118">
                  <c:v>70</c:v>
                </c:pt>
                <c:pt idx="119">
                  <c:v>73</c:v>
                </c:pt>
                <c:pt idx="120">
                  <c:v>71</c:v>
                </c:pt>
                <c:pt idx="121">
                  <c:v>74</c:v>
                </c:pt>
                <c:pt idx="122">
                  <c:v>80</c:v>
                </c:pt>
                <c:pt idx="123">
                  <c:v>69</c:v>
                </c:pt>
                <c:pt idx="124">
                  <c:v>78</c:v>
                </c:pt>
                <c:pt idx="125">
                  <c:v>73</c:v>
                </c:pt>
                <c:pt idx="126">
                  <c:v>88</c:v>
                </c:pt>
                <c:pt idx="127">
                  <c:v>98</c:v>
                </c:pt>
                <c:pt idx="128">
                  <c:v>75</c:v>
                </c:pt>
                <c:pt idx="129">
                  <c:v>61</c:v>
                </c:pt>
                <c:pt idx="130">
                  <c:v>76</c:v>
                </c:pt>
                <c:pt idx="131">
                  <c:v>87</c:v>
                </c:pt>
                <c:pt idx="132">
                  <c:v>69</c:v>
                </c:pt>
                <c:pt idx="133">
                  <c:v>76</c:v>
                </c:pt>
                <c:pt idx="134">
                  <c:v>69</c:v>
                </c:pt>
                <c:pt idx="135">
                  <c:v>83</c:v>
                </c:pt>
                <c:pt idx="136">
                  <c:v>72</c:v>
                </c:pt>
                <c:pt idx="137">
                  <c:v>82</c:v>
                </c:pt>
                <c:pt idx="138">
                  <c:v>73</c:v>
                </c:pt>
                <c:pt idx="139">
                  <c:v>100</c:v>
                </c:pt>
                <c:pt idx="140">
                  <c:v>77</c:v>
                </c:pt>
                <c:pt idx="141">
                  <c:v>88</c:v>
                </c:pt>
                <c:pt idx="142">
                  <c:v>74</c:v>
                </c:pt>
                <c:pt idx="143">
                  <c:v>71</c:v>
                </c:pt>
                <c:pt idx="144">
                  <c:v>84</c:v>
                </c:pt>
                <c:pt idx="145">
                  <c:v>89</c:v>
                </c:pt>
                <c:pt idx="146">
                  <c:v>83</c:v>
                </c:pt>
                <c:pt idx="147">
                  <c:v>78</c:v>
                </c:pt>
                <c:pt idx="148">
                  <c:v>76</c:v>
                </c:pt>
                <c:pt idx="149">
                  <c:v>90</c:v>
                </c:pt>
                <c:pt idx="150">
                  <c:v>88</c:v>
                </c:pt>
                <c:pt idx="151">
                  <c:v>81</c:v>
                </c:pt>
                <c:pt idx="152">
                  <c:v>84</c:v>
                </c:pt>
                <c:pt idx="153">
                  <c:v>93</c:v>
                </c:pt>
                <c:pt idx="154">
                  <c:v>85</c:v>
                </c:pt>
                <c:pt idx="155">
                  <c:v>96</c:v>
                </c:pt>
                <c:pt idx="156">
                  <c:v>89</c:v>
                </c:pt>
                <c:pt idx="157">
                  <c:v>90</c:v>
                </c:pt>
                <c:pt idx="158">
                  <c:v>82</c:v>
                </c:pt>
                <c:pt idx="159">
                  <c:v>92</c:v>
                </c:pt>
                <c:pt idx="160">
                  <c:v>84</c:v>
                </c:pt>
                <c:pt idx="161">
                  <c:v>91</c:v>
                </c:pt>
                <c:pt idx="162">
                  <c:v>70</c:v>
                </c:pt>
                <c:pt idx="163">
                  <c:v>98</c:v>
                </c:pt>
                <c:pt idx="164">
                  <c:v>77</c:v>
                </c:pt>
                <c:pt idx="165">
                  <c:v>93</c:v>
                </c:pt>
                <c:pt idx="166">
                  <c:v>86</c:v>
                </c:pt>
                <c:pt idx="167">
                  <c:v>92</c:v>
                </c:pt>
                <c:pt idx="168">
                  <c:v>92</c:v>
                </c:pt>
                <c:pt idx="169">
                  <c:v>98</c:v>
                </c:pt>
                <c:pt idx="170">
                  <c:v>96</c:v>
                </c:pt>
                <c:pt idx="171">
                  <c:v>83</c:v>
                </c:pt>
                <c:pt idx="172">
                  <c:v>104</c:v>
                </c:pt>
                <c:pt idx="173">
                  <c:v>94</c:v>
                </c:pt>
                <c:pt idx="174">
                  <c:v>84</c:v>
                </c:pt>
                <c:pt idx="175">
                  <c:v>86</c:v>
                </c:pt>
                <c:pt idx="176">
                  <c:v>95</c:v>
                </c:pt>
                <c:pt idx="177">
                  <c:v>88</c:v>
                </c:pt>
                <c:pt idx="178">
                  <c:v>104</c:v>
                </c:pt>
                <c:pt idx="179">
                  <c:v>87</c:v>
                </c:pt>
                <c:pt idx="180">
                  <c:v>112</c:v>
                </c:pt>
                <c:pt idx="181">
                  <c:v>86</c:v>
                </c:pt>
                <c:pt idx="182">
                  <c:v>94</c:v>
                </c:pt>
                <c:pt idx="183">
                  <c:v>94</c:v>
                </c:pt>
                <c:pt idx="184">
                  <c:v>88</c:v>
                </c:pt>
                <c:pt idx="185">
                  <c:v>93</c:v>
                </c:pt>
                <c:pt idx="186">
                  <c:v>84</c:v>
                </c:pt>
                <c:pt idx="187">
                  <c:v>115</c:v>
                </c:pt>
                <c:pt idx="188">
                  <c:v>101</c:v>
                </c:pt>
                <c:pt idx="189">
                  <c:v>104</c:v>
                </c:pt>
                <c:pt idx="190">
                  <c:v>115</c:v>
                </c:pt>
                <c:pt idx="191">
                  <c:v>105</c:v>
                </c:pt>
                <c:pt idx="192">
                  <c:v>94</c:v>
                </c:pt>
                <c:pt idx="193">
                  <c:v>115</c:v>
                </c:pt>
                <c:pt idx="194">
                  <c:v>113</c:v>
                </c:pt>
                <c:pt idx="195">
                  <c:v>110</c:v>
                </c:pt>
                <c:pt idx="196">
                  <c:v>77</c:v>
                </c:pt>
                <c:pt idx="197">
                  <c:v>115</c:v>
                </c:pt>
                <c:pt idx="198">
                  <c:v>117</c:v>
                </c:pt>
                <c:pt idx="199">
                  <c:v>109</c:v>
                </c:pt>
                <c:pt idx="200">
                  <c:v>110</c:v>
                </c:pt>
                <c:pt idx="201">
                  <c:v>108</c:v>
                </c:pt>
                <c:pt idx="202">
                  <c:v>110</c:v>
                </c:pt>
                <c:pt idx="203">
                  <c:v>136</c:v>
                </c:pt>
                <c:pt idx="204">
                  <c:v>125</c:v>
                </c:pt>
                <c:pt idx="205">
                  <c:v>93</c:v>
                </c:pt>
                <c:pt idx="206">
                  <c:v>106</c:v>
                </c:pt>
                <c:pt idx="207">
                  <c:v>118</c:v>
                </c:pt>
                <c:pt idx="208">
                  <c:v>110</c:v>
                </c:pt>
                <c:pt idx="209">
                  <c:v>111</c:v>
                </c:pt>
                <c:pt idx="210">
                  <c:v>125</c:v>
                </c:pt>
                <c:pt idx="211">
                  <c:v>127</c:v>
                </c:pt>
                <c:pt idx="212">
                  <c:v>137</c:v>
                </c:pt>
                <c:pt idx="213">
                  <c:v>139</c:v>
                </c:pt>
                <c:pt idx="214">
                  <c:v>124</c:v>
                </c:pt>
                <c:pt idx="215">
                  <c:v>117</c:v>
                </c:pt>
                <c:pt idx="216">
                  <c:v>126</c:v>
                </c:pt>
                <c:pt idx="217">
                  <c:v>124</c:v>
                </c:pt>
                <c:pt idx="218">
                  <c:v>114</c:v>
                </c:pt>
                <c:pt idx="219">
                  <c:v>121</c:v>
                </c:pt>
                <c:pt idx="220">
                  <c:v>131</c:v>
                </c:pt>
                <c:pt idx="221">
                  <c:v>127</c:v>
                </c:pt>
                <c:pt idx="222">
                  <c:v>130</c:v>
                </c:pt>
                <c:pt idx="223">
                  <c:v>146</c:v>
                </c:pt>
                <c:pt idx="224">
                  <c:v>132</c:v>
                </c:pt>
                <c:pt idx="225">
                  <c:v>119</c:v>
                </c:pt>
                <c:pt idx="226">
                  <c:v>119</c:v>
                </c:pt>
                <c:pt idx="227">
                  <c:v>136</c:v>
                </c:pt>
                <c:pt idx="228">
                  <c:v>138</c:v>
                </c:pt>
                <c:pt idx="229">
                  <c:v>142</c:v>
                </c:pt>
                <c:pt idx="230">
                  <c:v>131</c:v>
                </c:pt>
                <c:pt idx="231">
                  <c:v>149</c:v>
                </c:pt>
                <c:pt idx="232">
                  <c:v>134</c:v>
                </c:pt>
                <c:pt idx="233">
                  <c:v>154</c:v>
                </c:pt>
                <c:pt idx="234">
                  <c:v>150</c:v>
                </c:pt>
                <c:pt idx="235">
                  <c:v>147</c:v>
                </c:pt>
                <c:pt idx="236">
                  <c:v>144</c:v>
                </c:pt>
                <c:pt idx="237">
                  <c:v>140</c:v>
                </c:pt>
                <c:pt idx="238">
                  <c:v>125</c:v>
                </c:pt>
                <c:pt idx="239">
                  <c:v>146</c:v>
                </c:pt>
                <c:pt idx="240">
                  <c:v>147</c:v>
                </c:pt>
                <c:pt idx="241">
                  <c:v>156</c:v>
                </c:pt>
                <c:pt idx="242">
                  <c:v>140</c:v>
                </c:pt>
                <c:pt idx="243">
                  <c:v>131</c:v>
                </c:pt>
                <c:pt idx="244">
                  <c:v>140</c:v>
                </c:pt>
                <c:pt idx="245">
                  <c:v>145</c:v>
                </c:pt>
                <c:pt idx="246">
                  <c:v>162</c:v>
                </c:pt>
                <c:pt idx="247">
                  <c:v>145</c:v>
                </c:pt>
                <c:pt idx="248">
                  <c:v>150</c:v>
                </c:pt>
                <c:pt idx="249">
                  <c:v>154</c:v>
                </c:pt>
                <c:pt idx="250">
                  <c:v>142</c:v>
                </c:pt>
                <c:pt idx="251">
                  <c:v>149</c:v>
                </c:pt>
                <c:pt idx="252">
                  <c:v>139</c:v>
                </c:pt>
                <c:pt idx="253">
                  <c:v>167</c:v>
                </c:pt>
                <c:pt idx="254">
                  <c:v>167</c:v>
                </c:pt>
                <c:pt idx="255">
                  <c:v>160</c:v>
                </c:pt>
                <c:pt idx="256">
                  <c:v>164</c:v>
                </c:pt>
                <c:pt idx="257">
                  <c:v>185</c:v>
                </c:pt>
                <c:pt idx="258">
                  <c:v>176</c:v>
                </c:pt>
                <c:pt idx="259">
                  <c:v>187</c:v>
                </c:pt>
                <c:pt idx="260">
                  <c:v>193</c:v>
                </c:pt>
                <c:pt idx="261">
                  <c:v>182</c:v>
                </c:pt>
                <c:pt idx="262">
                  <c:v>186</c:v>
                </c:pt>
                <c:pt idx="263">
                  <c:v>209</c:v>
                </c:pt>
                <c:pt idx="264">
                  <c:v>185</c:v>
                </c:pt>
                <c:pt idx="265">
                  <c:v>152</c:v>
                </c:pt>
                <c:pt idx="266">
                  <c:v>183</c:v>
                </c:pt>
                <c:pt idx="267">
                  <c:v>204</c:v>
                </c:pt>
                <c:pt idx="268">
                  <c:v>193</c:v>
                </c:pt>
                <c:pt idx="269">
                  <c:v>202</c:v>
                </c:pt>
                <c:pt idx="270">
                  <c:v>174</c:v>
                </c:pt>
                <c:pt idx="271">
                  <c:v>202</c:v>
                </c:pt>
                <c:pt idx="272">
                  <c:v>215</c:v>
                </c:pt>
                <c:pt idx="273">
                  <c:v>190</c:v>
                </c:pt>
                <c:pt idx="274">
                  <c:v>209</c:v>
                </c:pt>
                <c:pt idx="275">
                  <c:v>232</c:v>
                </c:pt>
                <c:pt idx="276">
                  <c:v>205</c:v>
                </c:pt>
                <c:pt idx="277">
                  <c:v>214</c:v>
                </c:pt>
                <c:pt idx="278">
                  <c:v>254</c:v>
                </c:pt>
                <c:pt idx="279">
                  <c:v>203</c:v>
                </c:pt>
                <c:pt idx="280">
                  <c:v>200</c:v>
                </c:pt>
                <c:pt idx="281">
                  <c:v>223</c:v>
                </c:pt>
                <c:pt idx="282">
                  <c:v>227</c:v>
                </c:pt>
                <c:pt idx="283">
                  <c:v>278</c:v>
                </c:pt>
                <c:pt idx="284">
                  <c:v>266</c:v>
                </c:pt>
                <c:pt idx="285">
                  <c:v>236</c:v>
                </c:pt>
                <c:pt idx="286">
                  <c:v>239</c:v>
                </c:pt>
                <c:pt idx="287">
                  <c:v>248</c:v>
                </c:pt>
                <c:pt idx="288">
                  <c:v>249</c:v>
                </c:pt>
                <c:pt idx="289">
                  <c:v>258</c:v>
                </c:pt>
                <c:pt idx="290">
                  <c:v>308</c:v>
                </c:pt>
                <c:pt idx="291">
                  <c:v>238</c:v>
                </c:pt>
                <c:pt idx="292">
                  <c:v>285</c:v>
                </c:pt>
                <c:pt idx="293">
                  <c:v>279</c:v>
                </c:pt>
                <c:pt idx="294">
                  <c:v>283</c:v>
                </c:pt>
                <c:pt idx="295">
                  <c:v>300</c:v>
                </c:pt>
                <c:pt idx="296">
                  <c:v>293</c:v>
                </c:pt>
                <c:pt idx="297">
                  <c:v>291</c:v>
                </c:pt>
                <c:pt idx="298">
                  <c:v>258</c:v>
                </c:pt>
                <c:pt idx="299">
                  <c:v>298</c:v>
                </c:pt>
                <c:pt idx="300">
                  <c:v>303</c:v>
                </c:pt>
                <c:pt idx="301">
                  <c:v>318</c:v>
                </c:pt>
                <c:pt idx="302">
                  <c:v>311</c:v>
                </c:pt>
                <c:pt idx="303">
                  <c:v>301</c:v>
                </c:pt>
                <c:pt idx="304">
                  <c:v>321</c:v>
                </c:pt>
                <c:pt idx="305">
                  <c:v>348</c:v>
                </c:pt>
                <c:pt idx="306">
                  <c:v>336</c:v>
                </c:pt>
                <c:pt idx="307">
                  <c:v>361</c:v>
                </c:pt>
                <c:pt idx="308">
                  <c:v>367</c:v>
                </c:pt>
                <c:pt idx="309">
                  <c:v>350</c:v>
                </c:pt>
                <c:pt idx="310">
                  <c:v>356</c:v>
                </c:pt>
                <c:pt idx="311">
                  <c:v>318</c:v>
                </c:pt>
                <c:pt idx="312">
                  <c:v>370</c:v>
                </c:pt>
                <c:pt idx="313">
                  <c:v>363</c:v>
                </c:pt>
                <c:pt idx="314">
                  <c:v>380</c:v>
                </c:pt>
                <c:pt idx="315">
                  <c:v>392</c:v>
                </c:pt>
                <c:pt idx="316">
                  <c:v>358</c:v>
                </c:pt>
                <c:pt idx="317">
                  <c:v>351</c:v>
                </c:pt>
                <c:pt idx="318">
                  <c:v>356</c:v>
                </c:pt>
                <c:pt idx="319">
                  <c:v>384</c:v>
                </c:pt>
                <c:pt idx="320">
                  <c:v>414</c:v>
                </c:pt>
                <c:pt idx="321">
                  <c:v>385</c:v>
                </c:pt>
                <c:pt idx="322">
                  <c:v>382</c:v>
                </c:pt>
                <c:pt idx="323">
                  <c:v>399</c:v>
                </c:pt>
                <c:pt idx="324">
                  <c:v>379</c:v>
                </c:pt>
                <c:pt idx="325">
                  <c:v>393</c:v>
                </c:pt>
                <c:pt idx="326">
                  <c:v>368</c:v>
                </c:pt>
                <c:pt idx="327">
                  <c:v>352</c:v>
                </c:pt>
                <c:pt idx="328">
                  <c:v>357</c:v>
                </c:pt>
                <c:pt idx="329">
                  <c:v>398</c:v>
                </c:pt>
                <c:pt idx="330">
                  <c:v>347</c:v>
                </c:pt>
                <c:pt idx="331">
                  <c:v>366</c:v>
                </c:pt>
                <c:pt idx="332">
                  <c:v>371</c:v>
                </c:pt>
                <c:pt idx="333">
                  <c:v>339</c:v>
                </c:pt>
                <c:pt idx="334">
                  <c:v>359</c:v>
                </c:pt>
                <c:pt idx="335">
                  <c:v>344</c:v>
                </c:pt>
                <c:pt idx="336">
                  <c:v>347</c:v>
                </c:pt>
                <c:pt idx="337">
                  <c:v>316</c:v>
                </c:pt>
                <c:pt idx="338">
                  <c:v>345</c:v>
                </c:pt>
                <c:pt idx="339">
                  <c:v>346</c:v>
                </c:pt>
                <c:pt idx="340">
                  <c:v>340</c:v>
                </c:pt>
                <c:pt idx="341">
                  <c:v>329</c:v>
                </c:pt>
                <c:pt idx="342">
                  <c:v>311</c:v>
                </c:pt>
                <c:pt idx="343">
                  <c:v>286</c:v>
                </c:pt>
                <c:pt idx="344">
                  <c:v>304</c:v>
                </c:pt>
                <c:pt idx="345">
                  <c:v>296</c:v>
                </c:pt>
                <c:pt idx="346">
                  <c:v>296</c:v>
                </c:pt>
                <c:pt idx="347">
                  <c:v>311</c:v>
                </c:pt>
                <c:pt idx="348">
                  <c:v>284</c:v>
                </c:pt>
                <c:pt idx="349">
                  <c:v>287</c:v>
                </c:pt>
                <c:pt idx="350">
                  <c:v>259</c:v>
                </c:pt>
                <c:pt idx="351">
                  <c:v>278</c:v>
                </c:pt>
                <c:pt idx="352">
                  <c:v>267</c:v>
                </c:pt>
                <c:pt idx="353">
                  <c:v>280</c:v>
                </c:pt>
                <c:pt idx="354">
                  <c:v>292</c:v>
                </c:pt>
                <c:pt idx="355">
                  <c:v>264</c:v>
                </c:pt>
                <c:pt idx="356">
                  <c:v>291</c:v>
                </c:pt>
                <c:pt idx="357">
                  <c:v>271</c:v>
                </c:pt>
                <c:pt idx="358">
                  <c:v>245</c:v>
                </c:pt>
                <c:pt idx="359">
                  <c:v>243</c:v>
                </c:pt>
                <c:pt idx="360">
                  <c:v>266</c:v>
                </c:pt>
                <c:pt idx="361">
                  <c:v>263</c:v>
                </c:pt>
                <c:pt idx="362">
                  <c:v>244</c:v>
                </c:pt>
                <c:pt idx="363">
                  <c:v>236</c:v>
                </c:pt>
                <c:pt idx="364">
                  <c:v>228</c:v>
                </c:pt>
                <c:pt idx="365">
                  <c:v>216</c:v>
                </c:pt>
                <c:pt idx="366">
                  <c:v>227</c:v>
                </c:pt>
                <c:pt idx="367">
                  <c:v>235</c:v>
                </c:pt>
                <c:pt idx="368">
                  <c:v>218</c:v>
                </c:pt>
                <c:pt idx="369">
                  <c:v>236</c:v>
                </c:pt>
                <c:pt idx="370">
                  <c:v>181</c:v>
                </c:pt>
                <c:pt idx="371">
                  <c:v>215</c:v>
                </c:pt>
                <c:pt idx="372">
                  <c:v>233</c:v>
                </c:pt>
                <c:pt idx="373">
                  <c:v>243</c:v>
                </c:pt>
                <c:pt idx="374">
                  <c:v>220</c:v>
                </c:pt>
                <c:pt idx="375">
                  <c:v>215</c:v>
                </c:pt>
                <c:pt idx="376">
                  <c:v>227</c:v>
                </c:pt>
                <c:pt idx="377">
                  <c:v>223</c:v>
                </c:pt>
                <c:pt idx="378">
                  <c:v>192</c:v>
                </c:pt>
                <c:pt idx="379">
                  <c:v>190</c:v>
                </c:pt>
                <c:pt idx="380">
                  <c:v>204</c:v>
                </c:pt>
                <c:pt idx="381">
                  <c:v>187</c:v>
                </c:pt>
                <c:pt idx="382">
                  <c:v>207</c:v>
                </c:pt>
                <c:pt idx="383">
                  <c:v>197</c:v>
                </c:pt>
                <c:pt idx="384">
                  <c:v>171</c:v>
                </c:pt>
                <c:pt idx="385">
                  <c:v>221</c:v>
                </c:pt>
                <c:pt idx="386">
                  <c:v>205</c:v>
                </c:pt>
                <c:pt idx="387">
                  <c:v>187</c:v>
                </c:pt>
                <c:pt idx="388">
                  <c:v>185</c:v>
                </c:pt>
                <c:pt idx="389">
                  <c:v>172</c:v>
                </c:pt>
                <c:pt idx="390">
                  <c:v>179</c:v>
                </c:pt>
                <c:pt idx="391">
                  <c:v>170</c:v>
                </c:pt>
                <c:pt idx="392">
                  <c:v>179</c:v>
                </c:pt>
                <c:pt idx="393">
                  <c:v>193</c:v>
                </c:pt>
                <c:pt idx="394">
                  <c:v>162</c:v>
                </c:pt>
                <c:pt idx="395">
                  <c:v>186</c:v>
                </c:pt>
                <c:pt idx="396">
                  <c:v>177</c:v>
                </c:pt>
                <c:pt idx="397">
                  <c:v>180</c:v>
                </c:pt>
                <c:pt idx="398">
                  <c:v>166</c:v>
                </c:pt>
                <c:pt idx="399">
                  <c:v>152</c:v>
                </c:pt>
                <c:pt idx="400">
                  <c:v>179</c:v>
                </c:pt>
                <c:pt idx="401">
                  <c:v>160</c:v>
                </c:pt>
                <c:pt idx="402">
                  <c:v>164</c:v>
                </c:pt>
                <c:pt idx="403">
                  <c:v>157</c:v>
                </c:pt>
                <c:pt idx="404">
                  <c:v>156</c:v>
                </c:pt>
                <c:pt idx="405">
                  <c:v>172</c:v>
                </c:pt>
                <c:pt idx="406">
                  <c:v>153</c:v>
                </c:pt>
                <c:pt idx="407">
                  <c:v>153</c:v>
                </c:pt>
                <c:pt idx="408">
                  <c:v>157</c:v>
                </c:pt>
                <c:pt idx="409">
                  <c:v>153</c:v>
                </c:pt>
                <c:pt idx="410">
                  <c:v>152</c:v>
                </c:pt>
                <c:pt idx="411">
                  <c:v>141</c:v>
                </c:pt>
                <c:pt idx="412">
                  <c:v>156</c:v>
                </c:pt>
                <c:pt idx="413">
                  <c:v>142</c:v>
                </c:pt>
                <c:pt idx="414">
                  <c:v>138</c:v>
                </c:pt>
                <c:pt idx="415">
                  <c:v>144</c:v>
                </c:pt>
                <c:pt idx="416">
                  <c:v>154</c:v>
                </c:pt>
                <c:pt idx="417">
                  <c:v>170</c:v>
                </c:pt>
                <c:pt idx="418">
                  <c:v>147</c:v>
                </c:pt>
                <c:pt idx="419">
                  <c:v>168</c:v>
                </c:pt>
                <c:pt idx="420">
                  <c:v>140</c:v>
                </c:pt>
                <c:pt idx="421">
                  <c:v>169</c:v>
                </c:pt>
                <c:pt idx="422">
                  <c:v>162</c:v>
                </c:pt>
                <c:pt idx="423">
                  <c:v>151</c:v>
                </c:pt>
                <c:pt idx="424">
                  <c:v>150</c:v>
                </c:pt>
                <c:pt idx="425">
                  <c:v>111</c:v>
                </c:pt>
                <c:pt idx="426">
                  <c:v>146</c:v>
                </c:pt>
                <c:pt idx="427">
                  <c:v>119</c:v>
                </c:pt>
                <c:pt idx="428">
                  <c:v>143</c:v>
                </c:pt>
                <c:pt idx="429">
                  <c:v>135</c:v>
                </c:pt>
                <c:pt idx="430">
                  <c:v>134</c:v>
                </c:pt>
                <c:pt idx="431">
                  <c:v>140</c:v>
                </c:pt>
                <c:pt idx="432">
                  <c:v>149</c:v>
                </c:pt>
                <c:pt idx="433">
                  <c:v>127</c:v>
                </c:pt>
                <c:pt idx="434">
                  <c:v>138</c:v>
                </c:pt>
                <c:pt idx="435">
                  <c:v>130</c:v>
                </c:pt>
                <c:pt idx="436">
                  <c:v>151</c:v>
                </c:pt>
                <c:pt idx="437">
                  <c:v>117</c:v>
                </c:pt>
                <c:pt idx="438">
                  <c:v>151</c:v>
                </c:pt>
                <c:pt idx="439">
                  <c:v>147</c:v>
                </c:pt>
                <c:pt idx="440">
                  <c:v>128</c:v>
                </c:pt>
                <c:pt idx="441">
                  <c:v>142</c:v>
                </c:pt>
                <c:pt idx="442">
                  <c:v>127</c:v>
                </c:pt>
                <c:pt idx="443">
                  <c:v>120</c:v>
                </c:pt>
                <c:pt idx="444">
                  <c:v>134</c:v>
                </c:pt>
                <c:pt idx="445">
                  <c:v>128</c:v>
                </c:pt>
                <c:pt idx="446">
                  <c:v>133</c:v>
                </c:pt>
                <c:pt idx="447">
                  <c:v>115</c:v>
                </c:pt>
                <c:pt idx="448">
                  <c:v>131</c:v>
                </c:pt>
                <c:pt idx="449">
                  <c:v>127</c:v>
                </c:pt>
                <c:pt idx="450">
                  <c:v>113</c:v>
                </c:pt>
                <c:pt idx="451">
                  <c:v>118</c:v>
                </c:pt>
                <c:pt idx="452">
                  <c:v>127</c:v>
                </c:pt>
                <c:pt idx="453">
                  <c:v>131</c:v>
                </c:pt>
                <c:pt idx="454">
                  <c:v>120</c:v>
                </c:pt>
                <c:pt idx="455">
                  <c:v>138</c:v>
                </c:pt>
                <c:pt idx="456">
                  <c:v>118</c:v>
                </c:pt>
                <c:pt idx="457">
                  <c:v>124</c:v>
                </c:pt>
                <c:pt idx="458">
                  <c:v>115</c:v>
                </c:pt>
                <c:pt idx="459">
                  <c:v>113</c:v>
                </c:pt>
                <c:pt idx="460">
                  <c:v>131</c:v>
                </c:pt>
                <c:pt idx="461">
                  <c:v>116</c:v>
                </c:pt>
                <c:pt idx="462">
                  <c:v>117</c:v>
                </c:pt>
                <c:pt idx="463">
                  <c:v>111</c:v>
                </c:pt>
                <c:pt idx="464">
                  <c:v>125</c:v>
                </c:pt>
                <c:pt idx="465">
                  <c:v>122</c:v>
                </c:pt>
                <c:pt idx="466">
                  <c:v>104</c:v>
                </c:pt>
                <c:pt idx="467">
                  <c:v>117</c:v>
                </c:pt>
                <c:pt idx="468">
                  <c:v>122</c:v>
                </c:pt>
                <c:pt idx="469">
                  <c:v>120</c:v>
                </c:pt>
                <c:pt idx="470">
                  <c:v>136</c:v>
                </c:pt>
                <c:pt idx="471">
                  <c:v>129</c:v>
                </c:pt>
                <c:pt idx="472">
                  <c:v>112</c:v>
                </c:pt>
                <c:pt idx="473">
                  <c:v>114</c:v>
                </c:pt>
                <c:pt idx="474">
                  <c:v>130</c:v>
                </c:pt>
                <c:pt idx="475">
                  <c:v>102</c:v>
                </c:pt>
                <c:pt idx="476">
                  <c:v>113</c:v>
                </c:pt>
                <c:pt idx="477">
                  <c:v>126</c:v>
                </c:pt>
                <c:pt idx="478">
                  <c:v>121</c:v>
                </c:pt>
                <c:pt idx="479">
                  <c:v>115</c:v>
                </c:pt>
                <c:pt idx="480">
                  <c:v>110</c:v>
                </c:pt>
                <c:pt idx="481">
                  <c:v>124</c:v>
                </c:pt>
                <c:pt idx="482">
                  <c:v>107</c:v>
                </c:pt>
                <c:pt idx="483">
                  <c:v>107</c:v>
                </c:pt>
                <c:pt idx="484">
                  <c:v>108</c:v>
                </c:pt>
                <c:pt idx="485">
                  <c:v>123</c:v>
                </c:pt>
                <c:pt idx="486">
                  <c:v>100</c:v>
                </c:pt>
                <c:pt idx="487">
                  <c:v>98</c:v>
                </c:pt>
                <c:pt idx="488">
                  <c:v>127</c:v>
                </c:pt>
                <c:pt idx="489">
                  <c:v>111</c:v>
                </c:pt>
                <c:pt idx="490">
                  <c:v>123</c:v>
                </c:pt>
                <c:pt idx="491">
                  <c:v>121</c:v>
                </c:pt>
                <c:pt idx="492">
                  <c:v>123</c:v>
                </c:pt>
                <c:pt idx="493">
                  <c:v>125</c:v>
                </c:pt>
                <c:pt idx="494">
                  <c:v>116</c:v>
                </c:pt>
                <c:pt idx="495">
                  <c:v>120</c:v>
                </c:pt>
                <c:pt idx="496">
                  <c:v>126</c:v>
                </c:pt>
                <c:pt idx="497">
                  <c:v>116</c:v>
                </c:pt>
                <c:pt idx="498">
                  <c:v>126</c:v>
                </c:pt>
                <c:pt idx="499">
                  <c:v>127</c:v>
                </c:pt>
                <c:pt idx="500">
                  <c:v>97</c:v>
                </c:pt>
                <c:pt idx="501">
                  <c:v>122</c:v>
                </c:pt>
                <c:pt idx="502">
                  <c:v>135</c:v>
                </c:pt>
                <c:pt idx="503">
                  <c:v>113</c:v>
                </c:pt>
                <c:pt idx="504">
                  <c:v>130</c:v>
                </c:pt>
                <c:pt idx="505">
                  <c:v>114</c:v>
                </c:pt>
                <c:pt idx="506">
                  <c:v>129</c:v>
                </c:pt>
                <c:pt idx="507">
                  <c:v>130</c:v>
                </c:pt>
                <c:pt idx="508">
                  <c:v>110</c:v>
                </c:pt>
                <c:pt idx="509">
                  <c:v>106</c:v>
                </c:pt>
                <c:pt idx="510">
                  <c:v>122</c:v>
                </c:pt>
                <c:pt idx="511">
                  <c:v>113</c:v>
                </c:pt>
                <c:pt idx="512">
                  <c:v>117</c:v>
                </c:pt>
                <c:pt idx="513">
                  <c:v>126</c:v>
                </c:pt>
                <c:pt idx="514">
                  <c:v>122</c:v>
                </c:pt>
                <c:pt idx="515">
                  <c:v>106</c:v>
                </c:pt>
                <c:pt idx="516">
                  <c:v>149</c:v>
                </c:pt>
                <c:pt idx="517">
                  <c:v>118</c:v>
                </c:pt>
                <c:pt idx="518">
                  <c:v>135</c:v>
                </c:pt>
                <c:pt idx="519">
                  <c:v>109</c:v>
                </c:pt>
                <c:pt idx="520">
                  <c:v>123</c:v>
                </c:pt>
                <c:pt idx="521">
                  <c:v>103</c:v>
                </c:pt>
                <c:pt idx="522">
                  <c:v>113</c:v>
                </c:pt>
                <c:pt idx="523">
                  <c:v>100</c:v>
                </c:pt>
                <c:pt idx="524">
                  <c:v>126</c:v>
                </c:pt>
                <c:pt idx="525">
                  <c:v>111</c:v>
                </c:pt>
                <c:pt idx="526">
                  <c:v>114</c:v>
                </c:pt>
                <c:pt idx="527">
                  <c:v>107</c:v>
                </c:pt>
                <c:pt idx="528">
                  <c:v>115</c:v>
                </c:pt>
                <c:pt idx="529">
                  <c:v>100</c:v>
                </c:pt>
                <c:pt idx="530">
                  <c:v>111</c:v>
                </c:pt>
                <c:pt idx="531">
                  <c:v>125</c:v>
                </c:pt>
                <c:pt idx="532">
                  <c:v>96</c:v>
                </c:pt>
                <c:pt idx="533">
                  <c:v>114</c:v>
                </c:pt>
                <c:pt idx="534">
                  <c:v>119</c:v>
                </c:pt>
                <c:pt idx="535">
                  <c:v>114</c:v>
                </c:pt>
                <c:pt idx="536">
                  <c:v>124</c:v>
                </c:pt>
                <c:pt idx="537">
                  <c:v>131</c:v>
                </c:pt>
                <c:pt idx="538">
                  <c:v>112</c:v>
                </c:pt>
                <c:pt idx="539">
                  <c:v>126</c:v>
                </c:pt>
                <c:pt idx="540">
                  <c:v>119</c:v>
                </c:pt>
                <c:pt idx="541">
                  <c:v>111</c:v>
                </c:pt>
                <c:pt idx="542">
                  <c:v>119</c:v>
                </c:pt>
                <c:pt idx="543">
                  <c:v>139</c:v>
                </c:pt>
                <c:pt idx="544">
                  <c:v>115</c:v>
                </c:pt>
                <c:pt idx="545">
                  <c:v>118</c:v>
                </c:pt>
                <c:pt idx="546">
                  <c:v>115</c:v>
                </c:pt>
                <c:pt idx="547">
                  <c:v>138</c:v>
                </c:pt>
                <c:pt idx="548">
                  <c:v>143</c:v>
                </c:pt>
                <c:pt idx="549">
                  <c:v>121</c:v>
                </c:pt>
                <c:pt idx="550">
                  <c:v>125</c:v>
                </c:pt>
                <c:pt idx="551">
                  <c:v>126</c:v>
                </c:pt>
                <c:pt idx="552">
                  <c:v>110</c:v>
                </c:pt>
                <c:pt idx="553">
                  <c:v>113</c:v>
                </c:pt>
                <c:pt idx="554">
                  <c:v>123</c:v>
                </c:pt>
                <c:pt idx="555">
                  <c:v>138</c:v>
                </c:pt>
                <c:pt idx="556">
                  <c:v>128</c:v>
                </c:pt>
                <c:pt idx="557">
                  <c:v>138</c:v>
                </c:pt>
                <c:pt idx="558">
                  <c:v>132</c:v>
                </c:pt>
                <c:pt idx="559">
                  <c:v>114</c:v>
                </c:pt>
                <c:pt idx="560">
                  <c:v>123</c:v>
                </c:pt>
                <c:pt idx="561">
                  <c:v>148</c:v>
                </c:pt>
                <c:pt idx="562">
                  <c:v>145</c:v>
                </c:pt>
                <c:pt idx="563">
                  <c:v>127</c:v>
                </c:pt>
                <c:pt idx="564">
                  <c:v>130</c:v>
                </c:pt>
                <c:pt idx="565">
                  <c:v>103</c:v>
                </c:pt>
                <c:pt idx="566">
                  <c:v>138</c:v>
                </c:pt>
                <c:pt idx="567">
                  <c:v>132</c:v>
                </c:pt>
                <c:pt idx="568">
                  <c:v>113</c:v>
                </c:pt>
                <c:pt idx="569">
                  <c:v>129</c:v>
                </c:pt>
                <c:pt idx="570">
                  <c:v>142</c:v>
                </c:pt>
                <c:pt idx="571">
                  <c:v>120</c:v>
                </c:pt>
                <c:pt idx="572">
                  <c:v>118</c:v>
                </c:pt>
                <c:pt idx="573">
                  <c:v>139</c:v>
                </c:pt>
                <c:pt idx="574">
                  <c:v>122</c:v>
                </c:pt>
                <c:pt idx="575">
                  <c:v>138</c:v>
                </c:pt>
                <c:pt idx="576">
                  <c:v>109</c:v>
                </c:pt>
                <c:pt idx="577">
                  <c:v>148</c:v>
                </c:pt>
                <c:pt idx="578">
                  <c:v>127</c:v>
                </c:pt>
                <c:pt idx="579">
                  <c:v>129</c:v>
                </c:pt>
                <c:pt idx="580">
                  <c:v>135</c:v>
                </c:pt>
                <c:pt idx="581">
                  <c:v>135</c:v>
                </c:pt>
                <c:pt idx="582">
                  <c:v>122</c:v>
                </c:pt>
                <c:pt idx="583">
                  <c:v>136</c:v>
                </c:pt>
                <c:pt idx="584">
                  <c:v>142</c:v>
                </c:pt>
                <c:pt idx="585">
                  <c:v>134</c:v>
                </c:pt>
                <c:pt idx="586">
                  <c:v>143</c:v>
                </c:pt>
                <c:pt idx="587">
                  <c:v>155</c:v>
                </c:pt>
                <c:pt idx="588">
                  <c:v>137</c:v>
                </c:pt>
                <c:pt idx="589">
                  <c:v>116</c:v>
                </c:pt>
                <c:pt idx="590">
                  <c:v>120</c:v>
                </c:pt>
                <c:pt idx="591">
                  <c:v>133</c:v>
                </c:pt>
                <c:pt idx="592">
                  <c:v>158</c:v>
                </c:pt>
                <c:pt idx="593">
                  <c:v>134</c:v>
                </c:pt>
                <c:pt idx="594">
                  <c:v>153</c:v>
                </c:pt>
                <c:pt idx="595">
                  <c:v>154</c:v>
                </c:pt>
                <c:pt idx="596">
                  <c:v>148</c:v>
                </c:pt>
                <c:pt idx="597">
                  <c:v>138</c:v>
                </c:pt>
                <c:pt idx="598">
                  <c:v>145</c:v>
                </c:pt>
                <c:pt idx="599">
                  <c:v>155</c:v>
                </c:pt>
                <c:pt idx="600">
                  <c:v>137</c:v>
                </c:pt>
                <c:pt idx="601">
                  <c:v>129</c:v>
                </c:pt>
                <c:pt idx="602">
                  <c:v>154</c:v>
                </c:pt>
                <c:pt idx="603">
                  <c:v>166</c:v>
                </c:pt>
                <c:pt idx="604">
                  <c:v>137</c:v>
                </c:pt>
                <c:pt idx="605">
                  <c:v>134</c:v>
                </c:pt>
                <c:pt idx="606">
                  <c:v>144</c:v>
                </c:pt>
                <c:pt idx="607">
                  <c:v>173</c:v>
                </c:pt>
                <c:pt idx="608">
                  <c:v>145</c:v>
                </c:pt>
                <c:pt idx="609">
                  <c:v>129</c:v>
                </c:pt>
                <c:pt idx="610">
                  <c:v>136</c:v>
                </c:pt>
                <c:pt idx="611">
                  <c:v>162</c:v>
                </c:pt>
                <c:pt idx="612">
                  <c:v>164</c:v>
                </c:pt>
                <c:pt idx="613">
                  <c:v>146</c:v>
                </c:pt>
                <c:pt idx="614">
                  <c:v>138</c:v>
                </c:pt>
                <c:pt idx="615">
                  <c:v>177</c:v>
                </c:pt>
                <c:pt idx="616">
                  <c:v>193</c:v>
                </c:pt>
                <c:pt idx="617">
                  <c:v>152</c:v>
                </c:pt>
                <c:pt idx="618">
                  <c:v>153</c:v>
                </c:pt>
                <c:pt idx="619">
                  <c:v>164</c:v>
                </c:pt>
                <c:pt idx="620">
                  <c:v>156</c:v>
                </c:pt>
                <c:pt idx="621">
                  <c:v>146</c:v>
                </c:pt>
                <c:pt idx="622">
                  <c:v>158</c:v>
                </c:pt>
                <c:pt idx="623">
                  <c:v>162</c:v>
                </c:pt>
                <c:pt idx="624">
                  <c:v>162</c:v>
                </c:pt>
                <c:pt idx="625">
                  <c:v>165</c:v>
                </c:pt>
                <c:pt idx="626">
                  <c:v>184</c:v>
                </c:pt>
                <c:pt idx="627">
                  <c:v>186</c:v>
                </c:pt>
                <c:pt idx="628">
                  <c:v>161</c:v>
                </c:pt>
                <c:pt idx="629">
                  <c:v>185</c:v>
                </c:pt>
                <c:pt idx="630">
                  <c:v>166</c:v>
                </c:pt>
                <c:pt idx="631">
                  <c:v>166</c:v>
                </c:pt>
                <c:pt idx="632">
                  <c:v>172</c:v>
                </c:pt>
                <c:pt idx="633">
                  <c:v>183</c:v>
                </c:pt>
                <c:pt idx="634">
                  <c:v>193</c:v>
                </c:pt>
                <c:pt idx="635">
                  <c:v>185</c:v>
                </c:pt>
                <c:pt idx="636">
                  <c:v>168</c:v>
                </c:pt>
                <c:pt idx="637">
                  <c:v>159</c:v>
                </c:pt>
                <c:pt idx="638">
                  <c:v>197</c:v>
                </c:pt>
                <c:pt idx="639">
                  <c:v>169</c:v>
                </c:pt>
                <c:pt idx="640">
                  <c:v>170</c:v>
                </c:pt>
                <c:pt idx="641">
                  <c:v>205</c:v>
                </c:pt>
                <c:pt idx="642">
                  <c:v>192</c:v>
                </c:pt>
                <c:pt idx="643">
                  <c:v>191</c:v>
                </c:pt>
                <c:pt idx="644">
                  <c:v>184</c:v>
                </c:pt>
                <c:pt idx="645">
                  <c:v>184</c:v>
                </c:pt>
                <c:pt idx="646">
                  <c:v>224</c:v>
                </c:pt>
                <c:pt idx="647">
                  <c:v>208</c:v>
                </c:pt>
                <c:pt idx="648">
                  <c:v>178</c:v>
                </c:pt>
                <c:pt idx="649">
                  <c:v>207</c:v>
                </c:pt>
                <c:pt idx="650">
                  <c:v>223</c:v>
                </c:pt>
                <c:pt idx="651">
                  <c:v>232</c:v>
                </c:pt>
                <c:pt idx="652">
                  <c:v>192</c:v>
                </c:pt>
                <c:pt idx="653">
                  <c:v>200</c:v>
                </c:pt>
                <c:pt idx="654">
                  <c:v>211</c:v>
                </c:pt>
                <c:pt idx="655">
                  <c:v>223</c:v>
                </c:pt>
                <c:pt idx="656">
                  <c:v>204</c:v>
                </c:pt>
                <c:pt idx="657">
                  <c:v>218</c:v>
                </c:pt>
                <c:pt idx="658">
                  <c:v>230</c:v>
                </c:pt>
                <c:pt idx="659">
                  <c:v>219</c:v>
                </c:pt>
                <c:pt idx="660">
                  <c:v>223</c:v>
                </c:pt>
                <c:pt idx="661">
                  <c:v>219</c:v>
                </c:pt>
                <c:pt idx="662">
                  <c:v>234</c:v>
                </c:pt>
                <c:pt idx="663">
                  <c:v>248</c:v>
                </c:pt>
                <c:pt idx="664">
                  <c:v>237</c:v>
                </c:pt>
                <c:pt idx="665">
                  <c:v>264</c:v>
                </c:pt>
                <c:pt idx="666">
                  <c:v>228</c:v>
                </c:pt>
                <c:pt idx="667">
                  <c:v>255</c:v>
                </c:pt>
                <c:pt idx="668">
                  <c:v>236</c:v>
                </c:pt>
                <c:pt idx="669">
                  <c:v>218</c:v>
                </c:pt>
                <c:pt idx="670">
                  <c:v>262</c:v>
                </c:pt>
                <c:pt idx="671">
                  <c:v>239</c:v>
                </c:pt>
                <c:pt idx="672">
                  <c:v>260</c:v>
                </c:pt>
                <c:pt idx="673">
                  <c:v>269</c:v>
                </c:pt>
                <c:pt idx="674">
                  <c:v>278</c:v>
                </c:pt>
                <c:pt idx="675">
                  <c:v>257</c:v>
                </c:pt>
                <c:pt idx="676">
                  <c:v>261</c:v>
                </c:pt>
                <c:pt idx="677">
                  <c:v>241</c:v>
                </c:pt>
                <c:pt idx="678">
                  <c:v>265</c:v>
                </c:pt>
                <c:pt idx="679">
                  <c:v>282</c:v>
                </c:pt>
                <c:pt idx="680">
                  <c:v>251</c:v>
                </c:pt>
                <c:pt idx="681">
                  <c:v>282</c:v>
                </c:pt>
                <c:pt idx="682">
                  <c:v>293</c:v>
                </c:pt>
                <c:pt idx="683">
                  <c:v>305</c:v>
                </c:pt>
                <c:pt idx="684">
                  <c:v>279</c:v>
                </c:pt>
                <c:pt idx="685">
                  <c:v>281</c:v>
                </c:pt>
                <c:pt idx="686">
                  <c:v>300</c:v>
                </c:pt>
                <c:pt idx="687">
                  <c:v>296</c:v>
                </c:pt>
                <c:pt idx="688">
                  <c:v>305</c:v>
                </c:pt>
                <c:pt idx="689">
                  <c:v>319</c:v>
                </c:pt>
                <c:pt idx="690">
                  <c:v>295</c:v>
                </c:pt>
                <c:pt idx="691">
                  <c:v>283</c:v>
                </c:pt>
                <c:pt idx="692">
                  <c:v>284</c:v>
                </c:pt>
                <c:pt idx="693">
                  <c:v>289</c:v>
                </c:pt>
                <c:pt idx="694">
                  <c:v>277</c:v>
                </c:pt>
                <c:pt idx="695">
                  <c:v>313</c:v>
                </c:pt>
                <c:pt idx="696">
                  <c:v>296</c:v>
                </c:pt>
                <c:pt idx="697">
                  <c:v>288</c:v>
                </c:pt>
                <c:pt idx="698">
                  <c:v>279</c:v>
                </c:pt>
                <c:pt idx="699">
                  <c:v>280</c:v>
                </c:pt>
                <c:pt idx="700">
                  <c:v>312</c:v>
                </c:pt>
                <c:pt idx="701">
                  <c:v>293</c:v>
                </c:pt>
                <c:pt idx="702">
                  <c:v>284</c:v>
                </c:pt>
                <c:pt idx="703">
                  <c:v>298</c:v>
                </c:pt>
                <c:pt idx="704">
                  <c:v>282</c:v>
                </c:pt>
                <c:pt idx="705">
                  <c:v>287</c:v>
                </c:pt>
                <c:pt idx="706">
                  <c:v>283</c:v>
                </c:pt>
                <c:pt idx="707">
                  <c:v>293</c:v>
                </c:pt>
                <c:pt idx="708">
                  <c:v>264</c:v>
                </c:pt>
                <c:pt idx="709">
                  <c:v>289</c:v>
                </c:pt>
                <c:pt idx="710">
                  <c:v>267</c:v>
                </c:pt>
                <c:pt idx="711">
                  <c:v>249</c:v>
                </c:pt>
                <c:pt idx="712">
                  <c:v>295</c:v>
                </c:pt>
                <c:pt idx="713">
                  <c:v>268</c:v>
                </c:pt>
                <c:pt idx="714">
                  <c:v>271</c:v>
                </c:pt>
                <c:pt idx="715">
                  <c:v>219</c:v>
                </c:pt>
                <c:pt idx="716">
                  <c:v>242</c:v>
                </c:pt>
                <c:pt idx="717">
                  <c:v>237</c:v>
                </c:pt>
                <c:pt idx="718">
                  <c:v>249</c:v>
                </c:pt>
                <c:pt idx="719">
                  <c:v>237</c:v>
                </c:pt>
                <c:pt idx="720">
                  <c:v>226</c:v>
                </c:pt>
                <c:pt idx="721">
                  <c:v>231</c:v>
                </c:pt>
                <c:pt idx="722">
                  <c:v>196</c:v>
                </c:pt>
                <c:pt idx="723">
                  <c:v>198</c:v>
                </c:pt>
                <c:pt idx="724">
                  <c:v>247</c:v>
                </c:pt>
                <c:pt idx="725">
                  <c:v>232</c:v>
                </c:pt>
                <c:pt idx="726">
                  <c:v>213</c:v>
                </c:pt>
                <c:pt idx="727">
                  <c:v>235</c:v>
                </c:pt>
                <c:pt idx="728">
                  <c:v>207</c:v>
                </c:pt>
                <c:pt idx="729">
                  <c:v>204</c:v>
                </c:pt>
                <c:pt idx="730">
                  <c:v>191</c:v>
                </c:pt>
                <c:pt idx="731">
                  <c:v>182</c:v>
                </c:pt>
                <c:pt idx="732">
                  <c:v>192</c:v>
                </c:pt>
                <c:pt idx="733">
                  <c:v>183</c:v>
                </c:pt>
                <c:pt idx="734">
                  <c:v>200</c:v>
                </c:pt>
                <c:pt idx="735">
                  <c:v>166</c:v>
                </c:pt>
                <c:pt idx="736">
                  <c:v>173</c:v>
                </c:pt>
                <c:pt idx="737">
                  <c:v>185</c:v>
                </c:pt>
                <c:pt idx="738">
                  <c:v>189</c:v>
                </c:pt>
                <c:pt idx="739">
                  <c:v>178</c:v>
                </c:pt>
                <c:pt idx="740">
                  <c:v>183</c:v>
                </c:pt>
                <c:pt idx="741">
                  <c:v>165</c:v>
                </c:pt>
                <c:pt idx="742">
                  <c:v>183</c:v>
                </c:pt>
                <c:pt idx="743">
                  <c:v>163</c:v>
                </c:pt>
                <c:pt idx="744">
                  <c:v>170</c:v>
                </c:pt>
                <c:pt idx="745">
                  <c:v>165</c:v>
                </c:pt>
                <c:pt idx="746">
                  <c:v>190</c:v>
                </c:pt>
                <c:pt idx="747">
                  <c:v>177</c:v>
                </c:pt>
                <c:pt idx="748">
                  <c:v>150</c:v>
                </c:pt>
                <c:pt idx="749">
                  <c:v>134</c:v>
                </c:pt>
                <c:pt idx="750">
                  <c:v>170</c:v>
                </c:pt>
                <c:pt idx="751">
                  <c:v>143</c:v>
                </c:pt>
                <c:pt idx="752">
                  <c:v>169</c:v>
                </c:pt>
                <c:pt idx="753">
                  <c:v>153</c:v>
                </c:pt>
                <c:pt idx="754">
                  <c:v>160</c:v>
                </c:pt>
                <c:pt idx="755">
                  <c:v>145</c:v>
                </c:pt>
                <c:pt idx="756">
                  <c:v>127</c:v>
                </c:pt>
                <c:pt idx="757">
                  <c:v>137</c:v>
                </c:pt>
                <c:pt idx="758">
                  <c:v>144</c:v>
                </c:pt>
                <c:pt idx="759">
                  <c:v>145</c:v>
                </c:pt>
                <c:pt idx="760">
                  <c:v>124</c:v>
                </c:pt>
                <c:pt idx="761">
                  <c:v>134</c:v>
                </c:pt>
                <c:pt idx="762">
                  <c:v>126</c:v>
                </c:pt>
                <c:pt idx="763">
                  <c:v>156</c:v>
                </c:pt>
                <c:pt idx="764">
                  <c:v>115</c:v>
                </c:pt>
                <c:pt idx="765">
                  <c:v>151</c:v>
                </c:pt>
                <c:pt idx="766">
                  <c:v>140</c:v>
                </c:pt>
                <c:pt idx="767">
                  <c:v>136</c:v>
                </c:pt>
                <c:pt idx="768">
                  <c:v>133</c:v>
                </c:pt>
                <c:pt idx="769">
                  <c:v>135</c:v>
                </c:pt>
                <c:pt idx="770">
                  <c:v>133</c:v>
                </c:pt>
                <c:pt idx="771">
                  <c:v>128</c:v>
                </c:pt>
                <c:pt idx="772">
                  <c:v>108</c:v>
                </c:pt>
                <c:pt idx="773">
                  <c:v>129</c:v>
                </c:pt>
                <c:pt idx="774">
                  <c:v>127</c:v>
                </c:pt>
                <c:pt idx="775">
                  <c:v>127</c:v>
                </c:pt>
                <c:pt idx="776">
                  <c:v>115</c:v>
                </c:pt>
                <c:pt idx="777">
                  <c:v>115</c:v>
                </c:pt>
                <c:pt idx="778">
                  <c:v>122</c:v>
                </c:pt>
                <c:pt idx="779">
                  <c:v>122</c:v>
                </c:pt>
                <c:pt idx="780">
                  <c:v>124</c:v>
                </c:pt>
                <c:pt idx="781">
                  <c:v>100</c:v>
                </c:pt>
                <c:pt idx="782">
                  <c:v>109</c:v>
                </c:pt>
                <c:pt idx="783">
                  <c:v>123</c:v>
                </c:pt>
                <c:pt idx="784">
                  <c:v>118</c:v>
                </c:pt>
                <c:pt idx="785">
                  <c:v>125</c:v>
                </c:pt>
                <c:pt idx="786">
                  <c:v>107</c:v>
                </c:pt>
                <c:pt idx="787">
                  <c:v>114</c:v>
                </c:pt>
                <c:pt idx="788">
                  <c:v>112</c:v>
                </c:pt>
                <c:pt idx="789">
                  <c:v>126</c:v>
                </c:pt>
                <c:pt idx="790">
                  <c:v>125</c:v>
                </c:pt>
                <c:pt idx="791">
                  <c:v>121</c:v>
                </c:pt>
                <c:pt idx="792">
                  <c:v>118</c:v>
                </c:pt>
                <c:pt idx="793">
                  <c:v>97</c:v>
                </c:pt>
                <c:pt idx="794">
                  <c:v>112</c:v>
                </c:pt>
                <c:pt idx="795">
                  <c:v>87</c:v>
                </c:pt>
                <c:pt idx="796">
                  <c:v>108</c:v>
                </c:pt>
                <c:pt idx="797">
                  <c:v>102</c:v>
                </c:pt>
                <c:pt idx="798">
                  <c:v>85</c:v>
                </c:pt>
                <c:pt idx="799">
                  <c:v>114</c:v>
                </c:pt>
                <c:pt idx="800">
                  <c:v>119</c:v>
                </c:pt>
                <c:pt idx="801">
                  <c:v>107</c:v>
                </c:pt>
                <c:pt idx="802">
                  <c:v>112</c:v>
                </c:pt>
                <c:pt idx="803">
                  <c:v>97</c:v>
                </c:pt>
                <c:pt idx="804">
                  <c:v>111</c:v>
                </c:pt>
                <c:pt idx="805">
                  <c:v>102</c:v>
                </c:pt>
                <c:pt idx="806">
                  <c:v>77</c:v>
                </c:pt>
                <c:pt idx="807">
                  <c:v>129</c:v>
                </c:pt>
                <c:pt idx="808">
                  <c:v>94</c:v>
                </c:pt>
                <c:pt idx="809">
                  <c:v>100</c:v>
                </c:pt>
                <c:pt idx="810">
                  <c:v>102</c:v>
                </c:pt>
                <c:pt idx="811">
                  <c:v>107</c:v>
                </c:pt>
                <c:pt idx="812">
                  <c:v>102</c:v>
                </c:pt>
                <c:pt idx="813">
                  <c:v>95</c:v>
                </c:pt>
                <c:pt idx="814">
                  <c:v>83</c:v>
                </c:pt>
                <c:pt idx="815">
                  <c:v>103</c:v>
                </c:pt>
                <c:pt idx="816">
                  <c:v>98</c:v>
                </c:pt>
                <c:pt idx="817">
                  <c:v>105</c:v>
                </c:pt>
                <c:pt idx="818">
                  <c:v>101</c:v>
                </c:pt>
                <c:pt idx="819">
                  <c:v>96</c:v>
                </c:pt>
                <c:pt idx="820">
                  <c:v>125</c:v>
                </c:pt>
                <c:pt idx="821">
                  <c:v>101</c:v>
                </c:pt>
                <c:pt idx="822">
                  <c:v>96</c:v>
                </c:pt>
                <c:pt idx="823">
                  <c:v>91</c:v>
                </c:pt>
                <c:pt idx="824">
                  <c:v>100</c:v>
                </c:pt>
                <c:pt idx="825">
                  <c:v>85</c:v>
                </c:pt>
                <c:pt idx="826">
                  <c:v>100</c:v>
                </c:pt>
                <c:pt idx="827">
                  <c:v>101</c:v>
                </c:pt>
                <c:pt idx="828">
                  <c:v>96</c:v>
                </c:pt>
                <c:pt idx="829">
                  <c:v>113</c:v>
                </c:pt>
                <c:pt idx="830">
                  <c:v>112</c:v>
                </c:pt>
                <c:pt idx="831">
                  <c:v>88</c:v>
                </c:pt>
                <c:pt idx="832">
                  <c:v>116</c:v>
                </c:pt>
                <c:pt idx="833">
                  <c:v>111</c:v>
                </c:pt>
                <c:pt idx="834">
                  <c:v>99</c:v>
                </c:pt>
                <c:pt idx="835">
                  <c:v>101</c:v>
                </c:pt>
                <c:pt idx="836">
                  <c:v>107</c:v>
                </c:pt>
                <c:pt idx="837">
                  <c:v>108</c:v>
                </c:pt>
                <c:pt idx="838">
                  <c:v>101</c:v>
                </c:pt>
                <c:pt idx="839">
                  <c:v>98</c:v>
                </c:pt>
                <c:pt idx="840">
                  <c:v>103</c:v>
                </c:pt>
                <c:pt idx="841">
                  <c:v>96</c:v>
                </c:pt>
                <c:pt idx="842">
                  <c:v>96</c:v>
                </c:pt>
                <c:pt idx="843">
                  <c:v>100</c:v>
                </c:pt>
                <c:pt idx="844">
                  <c:v>111</c:v>
                </c:pt>
                <c:pt idx="845">
                  <c:v>94</c:v>
                </c:pt>
                <c:pt idx="846">
                  <c:v>96</c:v>
                </c:pt>
                <c:pt idx="847">
                  <c:v>91</c:v>
                </c:pt>
                <c:pt idx="848">
                  <c:v>101</c:v>
                </c:pt>
                <c:pt idx="849">
                  <c:v>123</c:v>
                </c:pt>
                <c:pt idx="850">
                  <c:v>97</c:v>
                </c:pt>
                <c:pt idx="851">
                  <c:v>102</c:v>
                </c:pt>
                <c:pt idx="852">
                  <c:v>111</c:v>
                </c:pt>
                <c:pt idx="853">
                  <c:v>99</c:v>
                </c:pt>
                <c:pt idx="854">
                  <c:v>111</c:v>
                </c:pt>
                <c:pt idx="855">
                  <c:v>114</c:v>
                </c:pt>
                <c:pt idx="856">
                  <c:v>97</c:v>
                </c:pt>
                <c:pt idx="857">
                  <c:v>101</c:v>
                </c:pt>
                <c:pt idx="858">
                  <c:v>120</c:v>
                </c:pt>
                <c:pt idx="859">
                  <c:v>95</c:v>
                </c:pt>
                <c:pt idx="860">
                  <c:v>121</c:v>
                </c:pt>
                <c:pt idx="861">
                  <c:v>119</c:v>
                </c:pt>
                <c:pt idx="862">
                  <c:v>116</c:v>
                </c:pt>
                <c:pt idx="863">
                  <c:v>94</c:v>
                </c:pt>
                <c:pt idx="864">
                  <c:v>110</c:v>
                </c:pt>
                <c:pt idx="865">
                  <c:v>108</c:v>
                </c:pt>
                <c:pt idx="866">
                  <c:v>109</c:v>
                </c:pt>
                <c:pt idx="867">
                  <c:v>107</c:v>
                </c:pt>
                <c:pt idx="868">
                  <c:v>123</c:v>
                </c:pt>
                <c:pt idx="869">
                  <c:v>118</c:v>
                </c:pt>
                <c:pt idx="870">
                  <c:v>114</c:v>
                </c:pt>
                <c:pt idx="871">
                  <c:v>119</c:v>
                </c:pt>
                <c:pt idx="872">
                  <c:v>128</c:v>
                </c:pt>
                <c:pt idx="873">
                  <c:v>126</c:v>
                </c:pt>
                <c:pt idx="874">
                  <c:v>128</c:v>
                </c:pt>
                <c:pt idx="875">
                  <c:v>127</c:v>
                </c:pt>
                <c:pt idx="876">
                  <c:v>127</c:v>
                </c:pt>
                <c:pt idx="877">
                  <c:v>116</c:v>
                </c:pt>
                <c:pt idx="878">
                  <c:v>128</c:v>
                </c:pt>
                <c:pt idx="879">
                  <c:v>107</c:v>
                </c:pt>
                <c:pt idx="880">
                  <c:v>117</c:v>
                </c:pt>
                <c:pt idx="881">
                  <c:v>120</c:v>
                </c:pt>
                <c:pt idx="882">
                  <c:v>132</c:v>
                </c:pt>
                <c:pt idx="883">
                  <c:v>126</c:v>
                </c:pt>
                <c:pt idx="884">
                  <c:v>101</c:v>
                </c:pt>
                <c:pt idx="885">
                  <c:v>133</c:v>
                </c:pt>
                <c:pt idx="886">
                  <c:v>110</c:v>
                </c:pt>
                <c:pt idx="887">
                  <c:v>120</c:v>
                </c:pt>
                <c:pt idx="888">
                  <c:v>121</c:v>
                </c:pt>
                <c:pt idx="889">
                  <c:v>136</c:v>
                </c:pt>
                <c:pt idx="890">
                  <c:v>141</c:v>
                </c:pt>
                <c:pt idx="891">
                  <c:v>128</c:v>
                </c:pt>
                <c:pt idx="892">
                  <c:v>119</c:v>
                </c:pt>
                <c:pt idx="893">
                  <c:v>118</c:v>
                </c:pt>
                <c:pt idx="894">
                  <c:v>109</c:v>
                </c:pt>
                <c:pt idx="895">
                  <c:v>112</c:v>
                </c:pt>
                <c:pt idx="896">
                  <c:v>126</c:v>
                </c:pt>
                <c:pt idx="897">
                  <c:v>117</c:v>
                </c:pt>
                <c:pt idx="898">
                  <c:v>111</c:v>
                </c:pt>
                <c:pt idx="899">
                  <c:v>123</c:v>
                </c:pt>
                <c:pt idx="900">
                  <c:v>114</c:v>
                </c:pt>
                <c:pt idx="901">
                  <c:v>135</c:v>
                </c:pt>
                <c:pt idx="902">
                  <c:v>102</c:v>
                </c:pt>
                <c:pt idx="903">
                  <c:v>113</c:v>
                </c:pt>
                <c:pt idx="904">
                  <c:v>121</c:v>
                </c:pt>
                <c:pt idx="905">
                  <c:v>126</c:v>
                </c:pt>
                <c:pt idx="906">
                  <c:v>100</c:v>
                </c:pt>
                <c:pt idx="907">
                  <c:v>123</c:v>
                </c:pt>
                <c:pt idx="908">
                  <c:v>117</c:v>
                </c:pt>
                <c:pt idx="909">
                  <c:v>104</c:v>
                </c:pt>
                <c:pt idx="910">
                  <c:v>89</c:v>
                </c:pt>
                <c:pt idx="911">
                  <c:v>91</c:v>
                </c:pt>
                <c:pt idx="912">
                  <c:v>110</c:v>
                </c:pt>
                <c:pt idx="913">
                  <c:v>107</c:v>
                </c:pt>
                <c:pt idx="914">
                  <c:v>112</c:v>
                </c:pt>
                <c:pt idx="915">
                  <c:v>108</c:v>
                </c:pt>
                <c:pt idx="916">
                  <c:v>114</c:v>
                </c:pt>
                <c:pt idx="917">
                  <c:v>90</c:v>
                </c:pt>
                <c:pt idx="918">
                  <c:v>100</c:v>
                </c:pt>
                <c:pt idx="919">
                  <c:v>107</c:v>
                </c:pt>
                <c:pt idx="920">
                  <c:v>98</c:v>
                </c:pt>
                <c:pt idx="921">
                  <c:v>93</c:v>
                </c:pt>
                <c:pt idx="922">
                  <c:v>90</c:v>
                </c:pt>
                <c:pt idx="923">
                  <c:v>96</c:v>
                </c:pt>
                <c:pt idx="924">
                  <c:v>105</c:v>
                </c:pt>
                <c:pt idx="925">
                  <c:v>87</c:v>
                </c:pt>
                <c:pt idx="926">
                  <c:v>77</c:v>
                </c:pt>
                <c:pt idx="927">
                  <c:v>103</c:v>
                </c:pt>
                <c:pt idx="928">
                  <c:v>83</c:v>
                </c:pt>
                <c:pt idx="929">
                  <c:v>88</c:v>
                </c:pt>
                <c:pt idx="930">
                  <c:v>85</c:v>
                </c:pt>
                <c:pt idx="931">
                  <c:v>77</c:v>
                </c:pt>
                <c:pt idx="932">
                  <c:v>89</c:v>
                </c:pt>
                <c:pt idx="933">
                  <c:v>87</c:v>
                </c:pt>
                <c:pt idx="934">
                  <c:v>80</c:v>
                </c:pt>
                <c:pt idx="935">
                  <c:v>108</c:v>
                </c:pt>
                <c:pt idx="936">
                  <c:v>93</c:v>
                </c:pt>
                <c:pt idx="937">
                  <c:v>95</c:v>
                </c:pt>
                <c:pt idx="938">
                  <c:v>93</c:v>
                </c:pt>
                <c:pt idx="939">
                  <c:v>92</c:v>
                </c:pt>
                <c:pt idx="940">
                  <c:v>90</c:v>
                </c:pt>
                <c:pt idx="941">
                  <c:v>85</c:v>
                </c:pt>
                <c:pt idx="942">
                  <c:v>94</c:v>
                </c:pt>
                <c:pt idx="943">
                  <c:v>94</c:v>
                </c:pt>
                <c:pt idx="944">
                  <c:v>93</c:v>
                </c:pt>
                <c:pt idx="945">
                  <c:v>69</c:v>
                </c:pt>
                <c:pt idx="946">
                  <c:v>81</c:v>
                </c:pt>
                <c:pt idx="947">
                  <c:v>58</c:v>
                </c:pt>
                <c:pt idx="948">
                  <c:v>88</c:v>
                </c:pt>
                <c:pt idx="949">
                  <c:v>90</c:v>
                </c:pt>
                <c:pt idx="950">
                  <c:v>78</c:v>
                </c:pt>
                <c:pt idx="951">
                  <c:v>81</c:v>
                </c:pt>
                <c:pt idx="952">
                  <c:v>63</c:v>
                </c:pt>
                <c:pt idx="953">
                  <c:v>63</c:v>
                </c:pt>
                <c:pt idx="954">
                  <c:v>72</c:v>
                </c:pt>
                <c:pt idx="955">
                  <c:v>66</c:v>
                </c:pt>
                <c:pt idx="956">
                  <c:v>67</c:v>
                </c:pt>
                <c:pt idx="957">
                  <c:v>71</c:v>
                </c:pt>
                <c:pt idx="958">
                  <c:v>78</c:v>
                </c:pt>
                <c:pt idx="959">
                  <c:v>76</c:v>
                </c:pt>
                <c:pt idx="960">
                  <c:v>76</c:v>
                </c:pt>
                <c:pt idx="961">
                  <c:v>75</c:v>
                </c:pt>
                <c:pt idx="962">
                  <c:v>82</c:v>
                </c:pt>
                <c:pt idx="963">
                  <c:v>75</c:v>
                </c:pt>
                <c:pt idx="964">
                  <c:v>91</c:v>
                </c:pt>
                <c:pt idx="965">
                  <c:v>67</c:v>
                </c:pt>
                <c:pt idx="966">
                  <c:v>74</c:v>
                </c:pt>
                <c:pt idx="967">
                  <c:v>83</c:v>
                </c:pt>
                <c:pt idx="968">
                  <c:v>79</c:v>
                </c:pt>
                <c:pt idx="969">
                  <c:v>73</c:v>
                </c:pt>
                <c:pt idx="970">
                  <c:v>73</c:v>
                </c:pt>
                <c:pt idx="971">
                  <c:v>76</c:v>
                </c:pt>
                <c:pt idx="972">
                  <c:v>80</c:v>
                </c:pt>
                <c:pt idx="973">
                  <c:v>52</c:v>
                </c:pt>
                <c:pt idx="974">
                  <c:v>74</c:v>
                </c:pt>
                <c:pt idx="975">
                  <c:v>53</c:v>
                </c:pt>
                <c:pt idx="976">
                  <c:v>69</c:v>
                </c:pt>
                <c:pt idx="977">
                  <c:v>68</c:v>
                </c:pt>
                <c:pt idx="978">
                  <c:v>84</c:v>
                </c:pt>
                <c:pt idx="979">
                  <c:v>68</c:v>
                </c:pt>
                <c:pt idx="980">
                  <c:v>68</c:v>
                </c:pt>
                <c:pt idx="981">
                  <c:v>59</c:v>
                </c:pt>
                <c:pt idx="982">
                  <c:v>61</c:v>
                </c:pt>
                <c:pt idx="983">
                  <c:v>62</c:v>
                </c:pt>
                <c:pt idx="984">
                  <c:v>72</c:v>
                </c:pt>
                <c:pt idx="985">
                  <c:v>59</c:v>
                </c:pt>
                <c:pt idx="986">
                  <c:v>52</c:v>
                </c:pt>
                <c:pt idx="987">
                  <c:v>57</c:v>
                </c:pt>
                <c:pt idx="988">
                  <c:v>55</c:v>
                </c:pt>
                <c:pt idx="989">
                  <c:v>49</c:v>
                </c:pt>
                <c:pt idx="990">
                  <c:v>52</c:v>
                </c:pt>
                <c:pt idx="991">
                  <c:v>59</c:v>
                </c:pt>
                <c:pt idx="992">
                  <c:v>60</c:v>
                </c:pt>
                <c:pt idx="993">
                  <c:v>68</c:v>
                </c:pt>
                <c:pt idx="994">
                  <c:v>55</c:v>
                </c:pt>
                <c:pt idx="995">
                  <c:v>48</c:v>
                </c:pt>
                <c:pt idx="996">
                  <c:v>62</c:v>
                </c:pt>
                <c:pt idx="997">
                  <c:v>47</c:v>
                </c:pt>
                <c:pt idx="998">
                  <c:v>68</c:v>
                </c:pt>
                <c:pt idx="999">
                  <c:v>43</c:v>
                </c:pt>
                <c:pt idx="1000">
                  <c:v>58</c:v>
                </c:pt>
                <c:pt idx="1001">
                  <c:v>59</c:v>
                </c:pt>
                <c:pt idx="1002">
                  <c:v>63</c:v>
                </c:pt>
                <c:pt idx="1003">
                  <c:v>39</c:v>
                </c:pt>
                <c:pt idx="1004">
                  <c:v>63</c:v>
                </c:pt>
                <c:pt idx="1005">
                  <c:v>42</c:v>
                </c:pt>
                <c:pt idx="1006">
                  <c:v>47</c:v>
                </c:pt>
                <c:pt idx="1007">
                  <c:v>47</c:v>
                </c:pt>
                <c:pt idx="1008">
                  <c:v>44</c:v>
                </c:pt>
                <c:pt idx="1009">
                  <c:v>44</c:v>
                </c:pt>
                <c:pt idx="1010">
                  <c:v>40</c:v>
                </c:pt>
                <c:pt idx="1011">
                  <c:v>61</c:v>
                </c:pt>
                <c:pt idx="1012">
                  <c:v>42</c:v>
                </c:pt>
                <c:pt idx="1013">
                  <c:v>60</c:v>
                </c:pt>
                <c:pt idx="1014">
                  <c:v>53</c:v>
                </c:pt>
                <c:pt idx="1015">
                  <c:v>52</c:v>
                </c:pt>
                <c:pt idx="1016">
                  <c:v>59</c:v>
                </c:pt>
                <c:pt idx="1017">
                  <c:v>55</c:v>
                </c:pt>
                <c:pt idx="1018">
                  <c:v>41</c:v>
                </c:pt>
                <c:pt idx="1019">
                  <c:v>47</c:v>
                </c:pt>
                <c:pt idx="1020">
                  <c:v>51</c:v>
                </c:pt>
                <c:pt idx="1021">
                  <c:v>37</c:v>
                </c:pt>
                <c:pt idx="1022">
                  <c:v>61</c:v>
                </c:pt>
                <c:pt idx="1023">
                  <c:v>49</c:v>
                </c:pt>
                <c:pt idx="1024">
                  <c:v>58</c:v>
                </c:pt>
                <c:pt idx="1025">
                  <c:v>53</c:v>
                </c:pt>
                <c:pt idx="1026">
                  <c:v>53</c:v>
                </c:pt>
                <c:pt idx="1027">
                  <c:v>58</c:v>
                </c:pt>
                <c:pt idx="1028">
                  <c:v>43</c:v>
                </c:pt>
                <c:pt idx="1029">
                  <c:v>47</c:v>
                </c:pt>
                <c:pt idx="1030">
                  <c:v>55</c:v>
                </c:pt>
                <c:pt idx="1031">
                  <c:v>50</c:v>
                </c:pt>
                <c:pt idx="1032">
                  <c:v>44</c:v>
                </c:pt>
                <c:pt idx="1033">
                  <c:v>38</c:v>
                </c:pt>
                <c:pt idx="1034">
                  <c:v>49</c:v>
                </c:pt>
                <c:pt idx="1035">
                  <c:v>50</c:v>
                </c:pt>
                <c:pt idx="1036">
                  <c:v>51</c:v>
                </c:pt>
                <c:pt idx="1037">
                  <c:v>38</c:v>
                </c:pt>
                <c:pt idx="1038">
                  <c:v>65</c:v>
                </c:pt>
                <c:pt idx="1039">
                  <c:v>40</c:v>
                </c:pt>
                <c:pt idx="1040">
                  <c:v>47</c:v>
                </c:pt>
                <c:pt idx="1041">
                  <c:v>54</c:v>
                </c:pt>
                <c:pt idx="1042">
                  <c:v>45</c:v>
                </c:pt>
                <c:pt idx="1043">
                  <c:v>53</c:v>
                </c:pt>
                <c:pt idx="1044">
                  <c:v>51</c:v>
                </c:pt>
                <c:pt idx="1045">
                  <c:v>42</c:v>
                </c:pt>
                <c:pt idx="1046">
                  <c:v>42</c:v>
                </c:pt>
                <c:pt idx="1047">
                  <c:v>50</c:v>
                </c:pt>
                <c:pt idx="1048">
                  <c:v>45</c:v>
                </c:pt>
                <c:pt idx="1049">
                  <c:v>40</c:v>
                </c:pt>
                <c:pt idx="1050">
                  <c:v>38</c:v>
                </c:pt>
                <c:pt idx="1051">
                  <c:v>49</c:v>
                </c:pt>
                <c:pt idx="1052">
                  <c:v>58</c:v>
                </c:pt>
                <c:pt idx="1053">
                  <c:v>60</c:v>
                </c:pt>
                <c:pt idx="1054">
                  <c:v>63</c:v>
                </c:pt>
                <c:pt idx="1055">
                  <c:v>50</c:v>
                </c:pt>
                <c:pt idx="1056">
                  <c:v>31</c:v>
                </c:pt>
                <c:pt idx="1057">
                  <c:v>47</c:v>
                </c:pt>
                <c:pt idx="1058">
                  <c:v>47</c:v>
                </c:pt>
                <c:pt idx="1059">
                  <c:v>37</c:v>
                </c:pt>
                <c:pt idx="1060">
                  <c:v>52</c:v>
                </c:pt>
                <c:pt idx="1061">
                  <c:v>49</c:v>
                </c:pt>
                <c:pt idx="1062">
                  <c:v>39</c:v>
                </c:pt>
                <c:pt idx="1063">
                  <c:v>44</c:v>
                </c:pt>
                <c:pt idx="1064">
                  <c:v>30</c:v>
                </c:pt>
                <c:pt idx="1065">
                  <c:v>49</c:v>
                </c:pt>
                <c:pt idx="1066">
                  <c:v>42</c:v>
                </c:pt>
                <c:pt idx="1067">
                  <c:v>46</c:v>
                </c:pt>
                <c:pt idx="1068">
                  <c:v>45</c:v>
                </c:pt>
                <c:pt idx="1069">
                  <c:v>46</c:v>
                </c:pt>
                <c:pt idx="1070">
                  <c:v>37</c:v>
                </c:pt>
                <c:pt idx="1071">
                  <c:v>42</c:v>
                </c:pt>
                <c:pt idx="1072">
                  <c:v>46</c:v>
                </c:pt>
                <c:pt idx="1073">
                  <c:v>43</c:v>
                </c:pt>
                <c:pt idx="1074">
                  <c:v>57</c:v>
                </c:pt>
                <c:pt idx="1075">
                  <c:v>32</c:v>
                </c:pt>
                <c:pt idx="1076">
                  <c:v>45</c:v>
                </c:pt>
                <c:pt idx="1077">
                  <c:v>40</c:v>
                </c:pt>
                <c:pt idx="1078">
                  <c:v>51</c:v>
                </c:pt>
                <c:pt idx="1079">
                  <c:v>35</c:v>
                </c:pt>
                <c:pt idx="1080">
                  <c:v>33</c:v>
                </c:pt>
                <c:pt idx="1081">
                  <c:v>40</c:v>
                </c:pt>
                <c:pt idx="1082">
                  <c:v>48</c:v>
                </c:pt>
                <c:pt idx="1083">
                  <c:v>39</c:v>
                </c:pt>
                <c:pt idx="1084">
                  <c:v>54</c:v>
                </c:pt>
                <c:pt idx="1085">
                  <c:v>43</c:v>
                </c:pt>
                <c:pt idx="1086">
                  <c:v>42</c:v>
                </c:pt>
                <c:pt idx="1087">
                  <c:v>47</c:v>
                </c:pt>
                <c:pt idx="1088">
                  <c:v>35</c:v>
                </c:pt>
                <c:pt idx="1089">
                  <c:v>50</c:v>
                </c:pt>
                <c:pt idx="1090">
                  <c:v>44</c:v>
                </c:pt>
                <c:pt idx="1091">
                  <c:v>44</c:v>
                </c:pt>
                <c:pt idx="1092">
                  <c:v>32</c:v>
                </c:pt>
                <c:pt idx="1093">
                  <c:v>39</c:v>
                </c:pt>
                <c:pt idx="1094">
                  <c:v>42</c:v>
                </c:pt>
                <c:pt idx="1095">
                  <c:v>40</c:v>
                </c:pt>
                <c:pt idx="1096">
                  <c:v>38</c:v>
                </c:pt>
                <c:pt idx="1097">
                  <c:v>45</c:v>
                </c:pt>
                <c:pt idx="1098">
                  <c:v>42</c:v>
                </c:pt>
                <c:pt idx="1099">
                  <c:v>45</c:v>
                </c:pt>
                <c:pt idx="1100">
                  <c:v>50</c:v>
                </c:pt>
                <c:pt idx="1101">
                  <c:v>47</c:v>
                </c:pt>
                <c:pt idx="1102">
                  <c:v>39</c:v>
                </c:pt>
                <c:pt idx="1103">
                  <c:v>48</c:v>
                </c:pt>
                <c:pt idx="1104">
                  <c:v>50</c:v>
                </c:pt>
                <c:pt idx="1105">
                  <c:v>46</c:v>
                </c:pt>
                <c:pt idx="1106">
                  <c:v>42</c:v>
                </c:pt>
                <c:pt idx="1107">
                  <c:v>46</c:v>
                </c:pt>
                <c:pt idx="1108">
                  <c:v>35</c:v>
                </c:pt>
                <c:pt idx="1109">
                  <c:v>42</c:v>
                </c:pt>
                <c:pt idx="1110">
                  <c:v>34</c:v>
                </c:pt>
                <c:pt idx="1111">
                  <c:v>31</c:v>
                </c:pt>
                <c:pt idx="1112">
                  <c:v>46</c:v>
                </c:pt>
                <c:pt idx="1113">
                  <c:v>51</c:v>
                </c:pt>
                <c:pt idx="1114">
                  <c:v>46</c:v>
                </c:pt>
                <c:pt idx="1115">
                  <c:v>40</c:v>
                </c:pt>
                <c:pt idx="1116">
                  <c:v>42</c:v>
                </c:pt>
                <c:pt idx="1117">
                  <c:v>40</c:v>
                </c:pt>
                <c:pt idx="1118">
                  <c:v>42</c:v>
                </c:pt>
                <c:pt idx="1119">
                  <c:v>32</c:v>
                </c:pt>
                <c:pt idx="1120">
                  <c:v>35</c:v>
                </c:pt>
                <c:pt idx="1121">
                  <c:v>43</c:v>
                </c:pt>
                <c:pt idx="1122">
                  <c:v>50</c:v>
                </c:pt>
                <c:pt idx="1123">
                  <c:v>47</c:v>
                </c:pt>
                <c:pt idx="1124">
                  <c:v>51</c:v>
                </c:pt>
                <c:pt idx="1125">
                  <c:v>45</c:v>
                </c:pt>
                <c:pt idx="1126">
                  <c:v>42</c:v>
                </c:pt>
                <c:pt idx="1127">
                  <c:v>51</c:v>
                </c:pt>
                <c:pt idx="1128">
                  <c:v>40</c:v>
                </c:pt>
                <c:pt idx="1129">
                  <c:v>49</c:v>
                </c:pt>
                <c:pt idx="1130">
                  <c:v>44</c:v>
                </c:pt>
                <c:pt idx="1131">
                  <c:v>45</c:v>
                </c:pt>
                <c:pt idx="1132">
                  <c:v>44</c:v>
                </c:pt>
                <c:pt idx="1133">
                  <c:v>40</c:v>
                </c:pt>
                <c:pt idx="1134">
                  <c:v>50</c:v>
                </c:pt>
                <c:pt idx="1135">
                  <c:v>44</c:v>
                </c:pt>
                <c:pt idx="1136">
                  <c:v>38</c:v>
                </c:pt>
                <c:pt idx="1137">
                  <c:v>51</c:v>
                </c:pt>
                <c:pt idx="1138">
                  <c:v>44</c:v>
                </c:pt>
                <c:pt idx="1139">
                  <c:v>39</c:v>
                </c:pt>
                <c:pt idx="1140">
                  <c:v>32</c:v>
                </c:pt>
                <c:pt idx="1141">
                  <c:v>37</c:v>
                </c:pt>
                <c:pt idx="1142">
                  <c:v>37</c:v>
                </c:pt>
                <c:pt idx="1143">
                  <c:v>47</c:v>
                </c:pt>
                <c:pt idx="1144">
                  <c:v>46</c:v>
                </c:pt>
                <c:pt idx="1145">
                  <c:v>51</c:v>
                </c:pt>
                <c:pt idx="1146">
                  <c:v>30</c:v>
                </c:pt>
                <c:pt idx="1147">
                  <c:v>34</c:v>
                </c:pt>
                <c:pt idx="1148">
                  <c:v>52</c:v>
                </c:pt>
                <c:pt idx="1149">
                  <c:v>27</c:v>
                </c:pt>
                <c:pt idx="1150">
                  <c:v>36</c:v>
                </c:pt>
                <c:pt idx="1151">
                  <c:v>41</c:v>
                </c:pt>
                <c:pt idx="1152">
                  <c:v>39</c:v>
                </c:pt>
                <c:pt idx="1153">
                  <c:v>27</c:v>
                </c:pt>
                <c:pt idx="1154">
                  <c:v>44</c:v>
                </c:pt>
                <c:pt idx="1155">
                  <c:v>32</c:v>
                </c:pt>
                <c:pt idx="1156">
                  <c:v>42</c:v>
                </c:pt>
                <c:pt idx="1157">
                  <c:v>49</c:v>
                </c:pt>
                <c:pt idx="1158">
                  <c:v>43</c:v>
                </c:pt>
                <c:pt idx="1159">
                  <c:v>38</c:v>
                </c:pt>
                <c:pt idx="1160">
                  <c:v>42</c:v>
                </c:pt>
                <c:pt idx="1161">
                  <c:v>55</c:v>
                </c:pt>
                <c:pt idx="1162">
                  <c:v>39</c:v>
                </c:pt>
                <c:pt idx="1163">
                  <c:v>38</c:v>
                </c:pt>
                <c:pt idx="1164">
                  <c:v>40</c:v>
                </c:pt>
                <c:pt idx="1165">
                  <c:v>50</c:v>
                </c:pt>
                <c:pt idx="1166">
                  <c:v>37</c:v>
                </c:pt>
                <c:pt idx="1167">
                  <c:v>43</c:v>
                </c:pt>
                <c:pt idx="1168">
                  <c:v>42</c:v>
                </c:pt>
                <c:pt idx="1169">
                  <c:v>46</c:v>
                </c:pt>
                <c:pt idx="1170">
                  <c:v>48</c:v>
                </c:pt>
                <c:pt idx="1171">
                  <c:v>29</c:v>
                </c:pt>
                <c:pt idx="1172">
                  <c:v>41</c:v>
                </c:pt>
                <c:pt idx="1173">
                  <c:v>29</c:v>
                </c:pt>
                <c:pt idx="1174">
                  <c:v>35</c:v>
                </c:pt>
                <c:pt idx="1175">
                  <c:v>40</c:v>
                </c:pt>
                <c:pt idx="1176">
                  <c:v>34</c:v>
                </c:pt>
                <c:pt idx="1177">
                  <c:v>38</c:v>
                </c:pt>
                <c:pt idx="1178">
                  <c:v>36</c:v>
                </c:pt>
                <c:pt idx="1179">
                  <c:v>47</c:v>
                </c:pt>
                <c:pt idx="1180">
                  <c:v>42</c:v>
                </c:pt>
                <c:pt idx="1181">
                  <c:v>32</c:v>
                </c:pt>
                <c:pt idx="1182">
                  <c:v>42</c:v>
                </c:pt>
                <c:pt idx="1183">
                  <c:v>36</c:v>
                </c:pt>
                <c:pt idx="1184">
                  <c:v>28</c:v>
                </c:pt>
                <c:pt idx="1185">
                  <c:v>44</c:v>
                </c:pt>
                <c:pt idx="1186">
                  <c:v>36</c:v>
                </c:pt>
                <c:pt idx="1187">
                  <c:v>31</c:v>
                </c:pt>
                <c:pt idx="1188">
                  <c:v>41</c:v>
                </c:pt>
                <c:pt idx="1189">
                  <c:v>42</c:v>
                </c:pt>
                <c:pt idx="1190">
                  <c:v>26</c:v>
                </c:pt>
                <c:pt idx="1191">
                  <c:v>31</c:v>
                </c:pt>
                <c:pt idx="1192">
                  <c:v>30</c:v>
                </c:pt>
                <c:pt idx="1193">
                  <c:v>44</c:v>
                </c:pt>
                <c:pt idx="1194">
                  <c:v>39</c:v>
                </c:pt>
                <c:pt idx="1195">
                  <c:v>37</c:v>
                </c:pt>
                <c:pt idx="1196">
                  <c:v>43</c:v>
                </c:pt>
                <c:pt idx="1197">
                  <c:v>30</c:v>
                </c:pt>
                <c:pt idx="1198">
                  <c:v>33</c:v>
                </c:pt>
                <c:pt idx="1199">
                  <c:v>51</c:v>
                </c:pt>
                <c:pt idx="1200">
                  <c:v>36</c:v>
                </c:pt>
                <c:pt idx="1201">
                  <c:v>32</c:v>
                </c:pt>
                <c:pt idx="1202">
                  <c:v>40</c:v>
                </c:pt>
                <c:pt idx="1203">
                  <c:v>35</c:v>
                </c:pt>
                <c:pt idx="1204">
                  <c:v>40</c:v>
                </c:pt>
                <c:pt idx="1205">
                  <c:v>45</c:v>
                </c:pt>
                <c:pt idx="1206">
                  <c:v>25</c:v>
                </c:pt>
                <c:pt idx="1207">
                  <c:v>35</c:v>
                </c:pt>
                <c:pt idx="1208">
                  <c:v>44</c:v>
                </c:pt>
                <c:pt idx="1209">
                  <c:v>30</c:v>
                </c:pt>
                <c:pt idx="1210">
                  <c:v>36</c:v>
                </c:pt>
                <c:pt idx="1211">
                  <c:v>46</c:v>
                </c:pt>
                <c:pt idx="1212">
                  <c:v>32</c:v>
                </c:pt>
                <c:pt idx="1213">
                  <c:v>38</c:v>
                </c:pt>
                <c:pt idx="1214">
                  <c:v>40</c:v>
                </c:pt>
                <c:pt idx="1215">
                  <c:v>38</c:v>
                </c:pt>
                <c:pt idx="1216">
                  <c:v>27</c:v>
                </c:pt>
                <c:pt idx="1217">
                  <c:v>35</c:v>
                </c:pt>
                <c:pt idx="1218">
                  <c:v>46</c:v>
                </c:pt>
                <c:pt idx="1219">
                  <c:v>39</c:v>
                </c:pt>
                <c:pt idx="1220">
                  <c:v>17</c:v>
                </c:pt>
                <c:pt idx="1221">
                  <c:v>31</c:v>
                </c:pt>
                <c:pt idx="1222">
                  <c:v>34</c:v>
                </c:pt>
                <c:pt idx="1223">
                  <c:v>45</c:v>
                </c:pt>
                <c:pt idx="1224">
                  <c:v>44</c:v>
                </c:pt>
                <c:pt idx="1225">
                  <c:v>49</c:v>
                </c:pt>
                <c:pt idx="1226">
                  <c:v>32</c:v>
                </c:pt>
                <c:pt idx="1227">
                  <c:v>37</c:v>
                </c:pt>
                <c:pt idx="1228">
                  <c:v>33</c:v>
                </c:pt>
                <c:pt idx="1229">
                  <c:v>36</c:v>
                </c:pt>
                <c:pt idx="1230">
                  <c:v>41</c:v>
                </c:pt>
                <c:pt idx="1231">
                  <c:v>49</c:v>
                </c:pt>
                <c:pt idx="1232">
                  <c:v>46</c:v>
                </c:pt>
                <c:pt idx="1233">
                  <c:v>37</c:v>
                </c:pt>
                <c:pt idx="1234">
                  <c:v>35</c:v>
                </c:pt>
                <c:pt idx="1235">
                  <c:v>31</c:v>
                </c:pt>
                <c:pt idx="1236">
                  <c:v>29</c:v>
                </c:pt>
                <c:pt idx="1237">
                  <c:v>33</c:v>
                </c:pt>
                <c:pt idx="1238">
                  <c:v>29</c:v>
                </c:pt>
                <c:pt idx="1239">
                  <c:v>36</c:v>
                </c:pt>
                <c:pt idx="1240">
                  <c:v>40</c:v>
                </c:pt>
                <c:pt idx="1241">
                  <c:v>32</c:v>
                </c:pt>
                <c:pt idx="1242">
                  <c:v>32</c:v>
                </c:pt>
                <c:pt idx="1243">
                  <c:v>29</c:v>
                </c:pt>
                <c:pt idx="1244">
                  <c:v>41</c:v>
                </c:pt>
                <c:pt idx="1245">
                  <c:v>48</c:v>
                </c:pt>
                <c:pt idx="1246">
                  <c:v>44</c:v>
                </c:pt>
                <c:pt idx="1247">
                  <c:v>41</c:v>
                </c:pt>
                <c:pt idx="1248">
                  <c:v>30</c:v>
                </c:pt>
                <c:pt idx="1249">
                  <c:v>38</c:v>
                </c:pt>
                <c:pt idx="1250">
                  <c:v>38</c:v>
                </c:pt>
                <c:pt idx="1251">
                  <c:v>42</c:v>
                </c:pt>
                <c:pt idx="1252">
                  <c:v>39</c:v>
                </c:pt>
                <c:pt idx="1253">
                  <c:v>47</c:v>
                </c:pt>
                <c:pt idx="1254">
                  <c:v>33</c:v>
                </c:pt>
                <c:pt idx="1255">
                  <c:v>40</c:v>
                </c:pt>
                <c:pt idx="1256">
                  <c:v>37</c:v>
                </c:pt>
                <c:pt idx="1257">
                  <c:v>43</c:v>
                </c:pt>
                <c:pt idx="1258">
                  <c:v>34</c:v>
                </c:pt>
                <c:pt idx="1259">
                  <c:v>30</c:v>
                </c:pt>
                <c:pt idx="1260">
                  <c:v>46</c:v>
                </c:pt>
                <c:pt idx="1261">
                  <c:v>31</c:v>
                </c:pt>
                <c:pt idx="1262">
                  <c:v>40</c:v>
                </c:pt>
                <c:pt idx="1263">
                  <c:v>30</c:v>
                </c:pt>
                <c:pt idx="1264">
                  <c:v>50</c:v>
                </c:pt>
                <c:pt idx="1265">
                  <c:v>45</c:v>
                </c:pt>
                <c:pt idx="1266">
                  <c:v>48</c:v>
                </c:pt>
                <c:pt idx="1267">
                  <c:v>27</c:v>
                </c:pt>
                <c:pt idx="1268">
                  <c:v>33</c:v>
                </c:pt>
                <c:pt idx="1269">
                  <c:v>27</c:v>
                </c:pt>
                <c:pt idx="1270">
                  <c:v>46</c:v>
                </c:pt>
                <c:pt idx="1271">
                  <c:v>35</c:v>
                </c:pt>
                <c:pt idx="1272">
                  <c:v>32</c:v>
                </c:pt>
                <c:pt idx="1273">
                  <c:v>41</c:v>
                </c:pt>
                <c:pt idx="1274">
                  <c:v>35</c:v>
                </c:pt>
                <c:pt idx="1275">
                  <c:v>36</c:v>
                </c:pt>
                <c:pt idx="1276">
                  <c:v>48</c:v>
                </c:pt>
                <c:pt idx="1277">
                  <c:v>44</c:v>
                </c:pt>
                <c:pt idx="1278">
                  <c:v>37</c:v>
                </c:pt>
                <c:pt idx="1279">
                  <c:v>42</c:v>
                </c:pt>
                <c:pt idx="1280">
                  <c:v>38</c:v>
                </c:pt>
                <c:pt idx="1281">
                  <c:v>33</c:v>
                </c:pt>
                <c:pt idx="1282">
                  <c:v>32</c:v>
                </c:pt>
                <c:pt idx="1283">
                  <c:v>35</c:v>
                </c:pt>
                <c:pt idx="1284">
                  <c:v>31</c:v>
                </c:pt>
                <c:pt idx="1285">
                  <c:v>41</c:v>
                </c:pt>
                <c:pt idx="1286">
                  <c:v>33</c:v>
                </c:pt>
                <c:pt idx="1287">
                  <c:v>30</c:v>
                </c:pt>
                <c:pt idx="1288">
                  <c:v>30</c:v>
                </c:pt>
                <c:pt idx="1289">
                  <c:v>42</c:v>
                </c:pt>
                <c:pt idx="1290">
                  <c:v>35</c:v>
                </c:pt>
                <c:pt idx="1291">
                  <c:v>39</c:v>
                </c:pt>
                <c:pt idx="1292">
                  <c:v>41</c:v>
                </c:pt>
                <c:pt idx="1293">
                  <c:v>47</c:v>
                </c:pt>
                <c:pt idx="1294">
                  <c:v>31</c:v>
                </c:pt>
                <c:pt idx="1295">
                  <c:v>39</c:v>
                </c:pt>
                <c:pt idx="1296">
                  <c:v>39</c:v>
                </c:pt>
                <c:pt idx="1297">
                  <c:v>31</c:v>
                </c:pt>
                <c:pt idx="1298">
                  <c:v>37</c:v>
                </c:pt>
                <c:pt idx="1299">
                  <c:v>43</c:v>
                </c:pt>
                <c:pt idx="1300">
                  <c:v>39</c:v>
                </c:pt>
                <c:pt idx="1301">
                  <c:v>53</c:v>
                </c:pt>
                <c:pt idx="1302">
                  <c:v>39</c:v>
                </c:pt>
                <c:pt idx="1303">
                  <c:v>38</c:v>
                </c:pt>
                <c:pt idx="1304">
                  <c:v>41</c:v>
                </c:pt>
                <c:pt idx="1305">
                  <c:v>33</c:v>
                </c:pt>
                <c:pt idx="1306">
                  <c:v>43</c:v>
                </c:pt>
                <c:pt idx="1307">
                  <c:v>32</c:v>
                </c:pt>
                <c:pt idx="1308">
                  <c:v>33</c:v>
                </c:pt>
                <c:pt idx="1309">
                  <c:v>41</c:v>
                </c:pt>
                <c:pt idx="1310">
                  <c:v>39</c:v>
                </c:pt>
                <c:pt idx="1311">
                  <c:v>24</c:v>
                </c:pt>
                <c:pt idx="1312">
                  <c:v>40</c:v>
                </c:pt>
                <c:pt idx="1313">
                  <c:v>40</c:v>
                </c:pt>
                <c:pt idx="1314">
                  <c:v>44</c:v>
                </c:pt>
                <c:pt idx="1315">
                  <c:v>43</c:v>
                </c:pt>
                <c:pt idx="1316">
                  <c:v>29</c:v>
                </c:pt>
                <c:pt idx="1317">
                  <c:v>45</c:v>
                </c:pt>
                <c:pt idx="1318">
                  <c:v>35</c:v>
                </c:pt>
                <c:pt idx="1319">
                  <c:v>46</c:v>
                </c:pt>
                <c:pt idx="1320">
                  <c:v>45</c:v>
                </c:pt>
                <c:pt idx="1321">
                  <c:v>35</c:v>
                </c:pt>
                <c:pt idx="1322">
                  <c:v>37</c:v>
                </c:pt>
                <c:pt idx="1323">
                  <c:v>52</c:v>
                </c:pt>
                <c:pt idx="1324">
                  <c:v>42</c:v>
                </c:pt>
                <c:pt idx="1325">
                  <c:v>44</c:v>
                </c:pt>
                <c:pt idx="1326">
                  <c:v>56</c:v>
                </c:pt>
                <c:pt idx="1327">
                  <c:v>41</c:v>
                </c:pt>
                <c:pt idx="1328">
                  <c:v>35</c:v>
                </c:pt>
                <c:pt idx="1329">
                  <c:v>33</c:v>
                </c:pt>
                <c:pt idx="1330">
                  <c:v>42</c:v>
                </c:pt>
                <c:pt idx="1331">
                  <c:v>36</c:v>
                </c:pt>
                <c:pt idx="1332">
                  <c:v>38</c:v>
                </c:pt>
                <c:pt idx="1333">
                  <c:v>40</c:v>
                </c:pt>
                <c:pt idx="1334">
                  <c:v>27</c:v>
                </c:pt>
                <c:pt idx="1335">
                  <c:v>37</c:v>
                </c:pt>
                <c:pt idx="1336">
                  <c:v>43</c:v>
                </c:pt>
                <c:pt idx="1337">
                  <c:v>46</c:v>
                </c:pt>
                <c:pt idx="1338">
                  <c:v>37</c:v>
                </c:pt>
                <c:pt idx="1339">
                  <c:v>43</c:v>
                </c:pt>
                <c:pt idx="1340">
                  <c:v>48</c:v>
                </c:pt>
                <c:pt idx="1341">
                  <c:v>39</c:v>
                </c:pt>
                <c:pt idx="1342">
                  <c:v>30</c:v>
                </c:pt>
                <c:pt idx="1343">
                  <c:v>47</c:v>
                </c:pt>
                <c:pt idx="1344">
                  <c:v>37</c:v>
                </c:pt>
                <c:pt idx="1345">
                  <c:v>49</c:v>
                </c:pt>
                <c:pt idx="1346">
                  <c:v>46</c:v>
                </c:pt>
                <c:pt idx="1347">
                  <c:v>50</c:v>
                </c:pt>
                <c:pt idx="1348">
                  <c:v>47</c:v>
                </c:pt>
                <c:pt idx="1349">
                  <c:v>54</c:v>
                </c:pt>
                <c:pt idx="1350">
                  <c:v>44</c:v>
                </c:pt>
                <c:pt idx="1351">
                  <c:v>41</c:v>
                </c:pt>
                <c:pt idx="1352">
                  <c:v>42</c:v>
                </c:pt>
                <c:pt idx="1353">
                  <c:v>35</c:v>
                </c:pt>
                <c:pt idx="1354">
                  <c:v>40</c:v>
                </c:pt>
                <c:pt idx="1355">
                  <c:v>36</c:v>
                </c:pt>
                <c:pt idx="1356">
                  <c:v>55</c:v>
                </c:pt>
                <c:pt idx="1357">
                  <c:v>50</c:v>
                </c:pt>
                <c:pt idx="1358">
                  <c:v>50</c:v>
                </c:pt>
                <c:pt idx="1359">
                  <c:v>60</c:v>
                </c:pt>
                <c:pt idx="1360">
                  <c:v>50</c:v>
                </c:pt>
                <c:pt idx="1361">
                  <c:v>56</c:v>
                </c:pt>
                <c:pt idx="1362">
                  <c:v>44</c:v>
                </c:pt>
                <c:pt idx="1363">
                  <c:v>40</c:v>
                </c:pt>
                <c:pt idx="1364">
                  <c:v>52</c:v>
                </c:pt>
                <c:pt idx="1365">
                  <c:v>44</c:v>
                </c:pt>
                <c:pt idx="1366">
                  <c:v>42</c:v>
                </c:pt>
                <c:pt idx="1367">
                  <c:v>27</c:v>
                </c:pt>
                <c:pt idx="1368">
                  <c:v>34</c:v>
                </c:pt>
                <c:pt idx="1369">
                  <c:v>37</c:v>
                </c:pt>
                <c:pt idx="1370">
                  <c:v>54</c:v>
                </c:pt>
                <c:pt idx="1371">
                  <c:v>46</c:v>
                </c:pt>
                <c:pt idx="1372">
                  <c:v>47</c:v>
                </c:pt>
                <c:pt idx="1373">
                  <c:v>46</c:v>
                </c:pt>
                <c:pt idx="1374">
                  <c:v>49</c:v>
                </c:pt>
                <c:pt idx="1375">
                  <c:v>60</c:v>
                </c:pt>
                <c:pt idx="1376">
                  <c:v>54</c:v>
                </c:pt>
                <c:pt idx="1377">
                  <c:v>50</c:v>
                </c:pt>
                <c:pt idx="1378">
                  <c:v>47</c:v>
                </c:pt>
                <c:pt idx="1379">
                  <c:v>43</c:v>
                </c:pt>
                <c:pt idx="1380">
                  <c:v>49</c:v>
                </c:pt>
                <c:pt idx="1381">
                  <c:v>54</c:v>
                </c:pt>
                <c:pt idx="1382">
                  <c:v>43</c:v>
                </c:pt>
                <c:pt idx="1383">
                  <c:v>52</c:v>
                </c:pt>
                <c:pt idx="1384">
                  <c:v>52</c:v>
                </c:pt>
                <c:pt idx="1385">
                  <c:v>54</c:v>
                </c:pt>
                <c:pt idx="1386">
                  <c:v>44</c:v>
                </c:pt>
                <c:pt idx="1387">
                  <c:v>48</c:v>
                </c:pt>
                <c:pt idx="1388">
                  <c:v>36</c:v>
                </c:pt>
                <c:pt idx="1389">
                  <c:v>46</c:v>
                </c:pt>
                <c:pt idx="1390">
                  <c:v>62</c:v>
                </c:pt>
                <c:pt idx="1391">
                  <c:v>55</c:v>
                </c:pt>
                <c:pt idx="1392">
                  <c:v>54</c:v>
                </c:pt>
                <c:pt idx="1393">
                  <c:v>48</c:v>
                </c:pt>
                <c:pt idx="1394">
                  <c:v>44</c:v>
                </c:pt>
                <c:pt idx="1395">
                  <c:v>49</c:v>
                </c:pt>
                <c:pt idx="1396">
                  <c:v>52</c:v>
                </c:pt>
                <c:pt idx="1397">
                  <c:v>41</c:v>
                </c:pt>
                <c:pt idx="1398">
                  <c:v>49</c:v>
                </c:pt>
                <c:pt idx="1399">
                  <c:v>41</c:v>
                </c:pt>
                <c:pt idx="1400">
                  <c:v>49</c:v>
                </c:pt>
                <c:pt idx="1401">
                  <c:v>52</c:v>
                </c:pt>
                <c:pt idx="1402">
                  <c:v>56</c:v>
                </c:pt>
                <c:pt idx="1403">
                  <c:v>50</c:v>
                </c:pt>
                <c:pt idx="1404">
                  <c:v>48</c:v>
                </c:pt>
                <c:pt idx="1405">
                  <c:v>53</c:v>
                </c:pt>
                <c:pt idx="1406">
                  <c:v>53</c:v>
                </c:pt>
                <c:pt idx="1407">
                  <c:v>42</c:v>
                </c:pt>
                <c:pt idx="1408">
                  <c:v>52</c:v>
                </c:pt>
                <c:pt idx="1409">
                  <c:v>67</c:v>
                </c:pt>
                <c:pt idx="1410">
                  <c:v>55</c:v>
                </c:pt>
                <c:pt idx="1411">
                  <c:v>70</c:v>
                </c:pt>
                <c:pt idx="1412">
                  <c:v>68</c:v>
                </c:pt>
                <c:pt idx="1413">
                  <c:v>56</c:v>
                </c:pt>
                <c:pt idx="1414">
                  <c:v>52</c:v>
                </c:pt>
                <c:pt idx="1415">
                  <c:v>61</c:v>
                </c:pt>
                <c:pt idx="1416">
                  <c:v>49</c:v>
                </c:pt>
                <c:pt idx="1417">
                  <c:v>68</c:v>
                </c:pt>
                <c:pt idx="1418">
                  <c:v>61</c:v>
                </c:pt>
                <c:pt idx="1419">
                  <c:v>60</c:v>
                </c:pt>
                <c:pt idx="1420">
                  <c:v>64</c:v>
                </c:pt>
                <c:pt idx="1421">
                  <c:v>56</c:v>
                </c:pt>
                <c:pt idx="1422">
                  <c:v>60</c:v>
                </c:pt>
                <c:pt idx="1423">
                  <c:v>49</c:v>
                </c:pt>
                <c:pt idx="1424">
                  <c:v>55</c:v>
                </c:pt>
                <c:pt idx="1425">
                  <c:v>63</c:v>
                </c:pt>
                <c:pt idx="1426">
                  <c:v>68</c:v>
                </c:pt>
                <c:pt idx="1427">
                  <c:v>65</c:v>
                </c:pt>
                <c:pt idx="1428">
                  <c:v>65</c:v>
                </c:pt>
                <c:pt idx="1429">
                  <c:v>66</c:v>
                </c:pt>
                <c:pt idx="1430">
                  <c:v>50</c:v>
                </c:pt>
                <c:pt idx="1431">
                  <c:v>69</c:v>
                </c:pt>
                <c:pt idx="1432">
                  <c:v>60</c:v>
                </c:pt>
                <c:pt idx="1433">
                  <c:v>57</c:v>
                </c:pt>
                <c:pt idx="1434">
                  <c:v>62</c:v>
                </c:pt>
                <c:pt idx="1435">
                  <c:v>51</c:v>
                </c:pt>
                <c:pt idx="1436">
                  <c:v>67</c:v>
                </c:pt>
                <c:pt idx="1437">
                  <c:v>60</c:v>
                </c:pt>
                <c:pt idx="1438">
                  <c:v>66</c:v>
                </c:pt>
                <c:pt idx="1439">
                  <c:v>58</c:v>
                </c:pt>
                <c:pt idx="1440">
                  <c:v>62</c:v>
                </c:pt>
                <c:pt idx="1441">
                  <c:v>60</c:v>
                </c:pt>
                <c:pt idx="1442">
                  <c:v>62</c:v>
                </c:pt>
                <c:pt idx="1443">
                  <c:v>51</c:v>
                </c:pt>
                <c:pt idx="1444">
                  <c:v>68</c:v>
                </c:pt>
                <c:pt idx="1445">
                  <c:v>46</c:v>
                </c:pt>
                <c:pt idx="1446">
                  <c:v>52</c:v>
                </c:pt>
                <c:pt idx="1447">
                  <c:v>71</c:v>
                </c:pt>
                <c:pt idx="1448">
                  <c:v>69</c:v>
                </c:pt>
                <c:pt idx="1449">
                  <c:v>59</c:v>
                </c:pt>
                <c:pt idx="1450">
                  <c:v>66</c:v>
                </c:pt>
                <c:pt idx="1451">
                  <c:v>64</c:v>
                </c:pt>
                <c:pt idx="1452">
                  <c:v>65</c:v>
                </c:pt>
                <c:pt idx="1453">
                  <c:v>85</c:v>
                </c:pt>
                <c:pt idx="1454">
                  <c:v>74</c:v>
                </c:pt>
                <c:pt idx="1455">
                  <c:v>71</c:v>
                </c:pt>
                <c:pt idx="1456">
                  <c:v>74</c:v>
                </c:pt>
                <c:pt idx="1457">
                  <c:v>61</c:v>
                </c:pt>
                <c:pt idx="1458">
                  <c:v>81</c:v>
                </c:pt>
                <c:pt idx="1459">
                  <c:v>77</c:v>
                </c:pt>
                <c:pt idx="1460">
                  <c:v>73</c:v>
                </c:pt>
                <c:pt idx="1461">
                  <c:v>59</c:v>
                </c:pt>
                <c:pt idx="1462">
                  <c:v>68</c:v>
                </c:pt>
                <c:pt idx="1463">
                  <c:v>71</c:v>
                </c:pt>
                <c:pt idx="1464">
                  <c:v>67</c:v>
                </c:pt>
                <c:pt idx="1465">
                  <c:v>77</c:v>
                </c:pt>
                <c:pt idx="1466">
                  <c:v>81</c:v>
                </c:pt>
                <c:pt idx="1467">
                  <c:v>83</c:v>
                </c:pt>
                <c:pt idx="1468">
                  <c:v>78</c:v>
                </c:pt>
                <c:pt idx="1469">
                  <c:v>88</c:v>
                </c:pt>
                <c:pt idx="1470">
                  <c:v>74</c:v>
                </c:pt>
                <c:pt idx="1471">
                  <c:v>64</c:v>
                </c:pt>
                <c:pt idx="1472">
                  <c:v>82</c:v>
                </c:pt>
                <c:pt idx="1473">
                  <c:v>70</c:v>
                </c:pt>
                <c:pt idx="1474">
                  <c:v>81</c:v>
                </c:pt>
                <c:pt idx="1475">
                  <c:v>77</c:v>
                </c:pt>
                <c:pt idx="1476">
                  <c:v>82</c:v>
                </c:pt>
                <c:pt idx="1477">
                  <c:v>78</c:v>
                </c:pt>
                <c:pt idx="1478">
                  <c:v>68</c:v>
                </c:pt>
                <c:pt idx="1479">
                  <c:v>85</c:v>
                </c:pt>
                <c:pt idx="1480">
                  <c:v>102</c:v>
                </c:pt>
                <c:pt idx="1481">
                  <c:v>83</c:v>
                </c:pt>
                <c:pt idx="1482">
                  <c:v>63</c:v>
                </c:pt>
                <c:pt idx="1483">
                  <c:v>110</c:v>
                </c:pt>
                <c:pt idx="1484">
                  <c:v>74</c:v>
                </c:pt>
                <c:pt idx="1485">
                  <c:v>99</c:v>
                </c:pt>
                <c:pt idx="1486">
                  <c:v>91</c:v>
                </c:pt>
                <c:pt idx="1487">
                  <c:v>89</c:v>
                </c:pt>
                <c:pt idx="1488">
                  <c:v>79</c:v>
                </c:pt>
                <c:pt idx="1489">
                  <c:v>79</c:v>
                </c:pt>
                <c:pt idx="1490">
                  <c:v>98</c:v>
                </c:pt>
                <c:pt idx="1491">
                  <c:v>102</c:v>
                </c:pt>
                <c:pt idx="1492">
                  <c:v>81</c:v>
                </c:pt>
                <c:pt idx="1493">
                  <c:v>86</c:v>
                </c:pt>
                <c:pt idx="1494">
                  <c:v>95</c:v>
                </c:pt>
                <c:pt idx="1495">
                  <c:v>88</c:v>
                </c:pt>
                <c:pt idx="1496">
                  <c:v>91</c:v>
                </c:pt>
                <c:pt idx="1497">
                  <c:v>95</c:v>
                </c:pt>
                <c:pt idx="1498">
                  <c:v>88</c:v>
                </c:pt>
                <c:pt idx="1499">
                  <c:v>97</c:v>
                </c:pt>
                <c:pt idx="1500">
                  <c:v>108</c:v>
                </c:pt>
                <c:pt idx="1501">
                  <c:v>102</c:v>
                </c:pt>
                <c:pt idx="1502">
                  <c:v>86</c:v>
                </c:pt>
                <c:pt idx="1503">
                  <c:v>92</c:v>
                </c:pt>
                <c:pt idx="1504">
                  <c:v>92</c:v>
                </c:pt>
                <c:pt idx="1505">
                  <c:v>111</c:v>
                </c:pt>
                <c:pt idx="1506">
                  <c:v>100</c:v>
                </c:pt>
                <c:pt idx="1507">
                  <c:v>102</c:v>
                </c:pt>
                <c:pt idx="1508">
                  <c:v>119</c:v>
                </c:pt>
                <c:pt idx="1509">
                  <c:v>95</c:v>
                </c:pt>
                <c:pt idx="1510">
                  <c:v>105</c:v>
                </c:pt>
                <c:pt idx="1511">
                  <c:v>118</c:v>
                </c:pt>
                <c:pt idx="1512">
                  <c:v>134</c:v>
                </c:pt>
                <c:pt idx="1513">
                  <c:v>119</c:v>
                </c:pt>
                <c:pt idx="1514">
                  <c:v>90</c:v>
                </c:pt>
                <c:pt idx="1515">
                  <c:v>107</c:v>
                </c:pt>
                <c:pt idx="1516">
                  <c:v>103</c:v>
                </c:pt>
                <c:pt idx="1517">
                  <c:v>110</c:v>
                </c:pt>
                <c:pt idx="1518">
                  <c:v>125</c:v>
                </c:pt>
                <c:pt idx="1519">
                  <c:v>134</c:v>
                </c:pt>
                <c:pt idx="1520">
                  <c:v>110</c:v>
                </c:pt>
                <c:pt idx="1521">
                  <c:v>113</c:v>
                </c:pt>
                <c:pt idx="1522">
                  <c:v>110</c:v>
                </c:pt>
                <c:pt idx="1523">
                  <c:v>122</c:v>
                </c:pt>
                <c:pt idx="1524">
                  <c:v>118</c:v>
                </c:pt>
                <c:pt idx="1525">
                  <c:v>99</c:v>
                </c:pt>
                <c:pt idx="1526">
                  <c:v>129</c:v>
                </c:pt>
                <c:pt idx="1527">
                  <c:v>116</c:v>
                </c:pt>
                <c:pt idx="1528">
                  <c:v>121</c:v>
                </c:pt>
                <c:pt idx="1529">
                  <c:v>113</c:v>
                </c:pt>
                <c:pt idx="1530">
                  <c:v>138</c:v>
                </c:pt>
                <c:pt idx="1531">
                  <c:v>127</c:v>
                </c:pt>
                <c:pt idx="1532">
                  <c:v>117</c:v>
                </c:pt>
                <c:pt idx="1533">
                  <c:v>142</c:v>
                </c:pt>
                <c:pt idx="1534">
                  <c:v>154</c:v>
                </c:pt>
                <c:pt idx="1535">
                  <c:v>153</c:v>
                </c:pt>
                <c:pt idx="1536">
                  <c:v>132</c:v>
                </c:pt>
                <c:pt idx="1537">
                  <c:v>115</c:v>
                </c:pt>
                <c:pt idx="1538">
                  <c:v>146</c:v>
                </c:pt>
                <c:pt idx="1539">
                  <c:v>150</c:v>
                </c:pt>
                <c:pt idx="1540">
                  <c:v>127</c:v>
                </c:pt>
                <c:pt idx="1541">
                  <c:v>156</c:v>
                </c:pt>
                <c:pt idx="1542">
                  <c:v>170</c:v>
                </c:pt>
                <c:pt idx="1543">
                  <c:v>141</c:v>
                </c:pt>
                <c:pt idx="1544">
                  <c:v>155</c:v>
                </c:pt>
                <c:pt idx="1545">
                  <c:v>178</c:v>
                </c:pt>
                <c:pt idx="1546">
                  <c:v>173</c:v>
                </c:pt>
                <c:pt idx="1547">
                  <c:v>152</c:v>
                </c:pt>
                <c:pt idx="1548">
                  <c:v>148</c:v>
                </c:pt>
                <c:pt idx="1549">
                  <c:v>189</c:v>
                </c:pt>
                <c:pt idx="1550">
                  <c:v>196</c:v>
                </c:pt>
                <c:pt idx="1551">
                  <c:v>166</c:v>
                </c:pt>
                <c:pt idx="1552">
                  <c:v>171</c:v>
                </c:pt>
                <c:pt idx="1553">
                  <c:v>187</c:v>
                </c:pt>
                <c:pt idx="1554">
                  <c:v>194</c:v>
                </c:pt>
                <c:pt idx="1555">
                  <c:v>179</c:v>
                </c:pt>
                <c:pt idx="1556">
                  <c:v>178</c:v>
                </c:pt>
                <c:pt idx="1557">
                  <c:v>198</c:v>
                </c:pt>
                <c:pt idx="1558">
                  <c:v>203</c:v>
                </c:pt>
                <c:pt idx="1559">
                  <c:v>209</c:v>
                </c:pt>
                <c:pt idx="1560">
                  <c:v>184</c:v>
                </c:pt>
                <c:pt idx="1561">
                  <c:v>203</c:v>
                </c:pt>
                <c:pt idx="1562">
                  <c:v>199</c:v>
                </c:pt>
                <c:pt idx="1563">
                  <c:v>214</c:v>
                </c:pt>
                <c:pt idx="1564">
                  <c:v>212</c:v>
                </c:pt>
                <c:pt idx="1565">
                  <c:v>196</c:v>
                </c:pt>
                <c:pt idx="1566">
                  <c:v>241</c:v>
                </c:pt>
                <c:pt idx="1567">
                  <c:v>204</c:v>
                </c:pt>
                <c:pt idx="1568">
                  <c:v>231</c:v>
                </c:pt>
                <c:pt idx="1569">
                  <c:v>230</c:v>
                </c:pt>
                <c:pt idx="1570">
                  <c:v>205</c:v>
                </c:pt>
                <c:pt idx="1571">
                  <c:v>231</c:v>
                </c:pt>
                <c:pt idx="1572">
                  <c:v>226</c:v>
                </c:pt>
                <c:pt idx="1573">
                  <c:v>239</c:v>
                </c:pt>
                <c:pt idx="1574">
                  <c:v>241</c:v>
                </c:pt>
                <c:pt idx="1575">
                  <c:v>255</c:v>
                </c:pt>
                <c:pt idx="1576">
                  <c:v>251</c:v>
                </c:pt>
                <c:pt idx="1577">
                  <c:v>222</c:v>
                </c:pt>
                <c:pt idx="1578">
                  <c:v>252</c:v>
                </c:pt>
                <c:pt idx="1579">
                  <c:v>229</c:v>
                </c:pt>
                <c:pt idx="1580">
                  <c:v>244</c:v>
                </c:pt>
                <c:pt idx="1581">
                  <c:v>229</c:v>
                </c:pt>
                <c:pt idx="1582">
                  <c:v>237</c:v>
                </c:pt>
                <c:pt idx="1583">
                  <c:v>252</c:v>
                </c:pt>
                <c:pt idx="1584">
                  <c:v>247</c:v>
                </c:pt>
                <c:pt idx="1585">
                  <c:v>204</c:v>
                </c:pt>
                <c:pt idx="1586">
                  <c:v>234</c:v>
                </c:pt>
                <c:pt idx="1587">
                  <c:v>244</c:v>
                </c:pt>
                <c:pt idx="1588">
                  <c:v>255</c:v>
                </c:pt>
                <c:pt idx="1589">
                  <c:v>260</c:v>
                </c:pt>
                <c:pt idx="1590">
                  <c:v>225</c:v>
                </c:pt>
                <c:pt idx="1591">
                  <c:v>252</c:v>
                </c:pt>
                <c:pt idx="1592">
                  <c:v>264</c:v>
                </c:pt>
                <c:pt idx="1593">
                  <c:v>250</c:v>
                </c:pt>
                <c:pt idx="1594">
                  <c:v>247</c:v>
                </c:pt>
                <c:pt idx="1595">
                  <c:v>249</c:v>
                </c:pt>
                <c:pt idx="1596">
                  <c:v>242</c:v>
                </c:pt>
                <c:pt idx="1597">
                  <c:v>248</c:v>
                </c:pt>
                <c:pt idx="1598">
                  <c:v>263</c:v>
                </c:pt>
                <c:pt idx="1599">
                  <c:v>240</c:v>
                </c:pt>
                <c:pt idx="1600">
                  <c:v>268</c:v>
                </c:pt>
                <c:pt idx="1601">
                  <c:v>228</c:v>
                </c:pt>
                <c:pt idx="1602">
                  <c:v>245</c:v>
                </c:pt>
                <c:pt idx="1603">
                  <c:v>237</c:v>
                </c:pt>
                <c:pt idx="1604">
                  <c:v>239</c:v>
                </c:pt>
                <c:pt idx="1605">
                  <c:v>217</c:v>
                </c:pt>
                <c:pt idx="1606">
                  <c:v>218</c:v>
                </c:pt>
                <c:pt idx="1607">
                  <c:v>211</c:v>
                </c:pt>
                <c:pt idx="1608">
                  <c:v>197</c:v>
                </c:pt>
                <c:pt idx="1609">
                  <c:v>228</c:v>
                </c:pt>
                <c:pt idx="1610">
                  <c:v>247</c:v>
                </c:pt>
                <c:pt idx="1611">
                  <c:v>217</c:v>
                </c:pt>
                <c:pt idx="1612">
                  <c:v>233</c:v>
                </c:pt>
                <c:pt idx="1613">
                  <c:v>217</c:v>
                </c:pt>
                <c:pt idx="1614">
                  <c:v>216</c:v>
                </c:pt>
                <c:pt idx="1615">
                  <c:v>225</c:v>
                </c:pt>
                <c:pt idx="1616">
                  <c:v>205</c:v>
                </c:pt>
                <c:pt idx="1617">
                  <c:v>182</c:v>
                </c:pt>
                <c:pt idx="1618">
                  <c:v>208</c:v>
                </c:pt>
                <c:pt idx="1619">
                  <c:v>185</c:v>
                </c:pt>
                <c:pt idx="1620">
                  <c:v>180</c:v>
                </c:pt>
                <c:pt idx="1621">
                  <c:v>205</c:v>
                </c:pt>
                <c:pt idx="1622">
                  <c:v>207</c:v>
                </c:pt>
                <c:pt idx="1623">
                  <c:v>193</c:v>
                </c:pt>
                <c:pt idx="1624">
                  <c:v>209</c:v>
                </c:pt>
                <c:pt idx="1625">
                  <c:v>164</c:v>
                </c:pt>
                <c:pt idx="1626">
                  <c:v>209</c:v>
                </c:pt>
                <c:pt idx="1627">
                  <c:v>199</c:v>
                </c:pt>
                <c:pt idx="1628">
                  <c:v>166</c:v>
                </c:pt>
                <c:pt idx="1629">
                  <c:v>166</c:v>
                </c:pt>
                <c:pt idx="1630">
                  <c:v>170</c:v>
                </c:pt>
                <c:pt idx="1631">
                  <c:v>176</c:v>
                </c:pt>
                <c:pt idx="1632">
                  <c:v>172</c:v>
                </c:pt>
                <c:pt idx="1633">
                  <c:v>174</c:v>
                </c:pt>
                <c:pt idx="1634">
                  <c:v>147</c:v>
                </c:pt>
                <c:pt idx="1635">
                  <c:v>163</c:v>
                </c:pt>
                <c:pt idx="1636">
                  <c:v>158</c:v>
                </c:pt>
                <c:pt idx="1637">
                  <c:v>137</c:v>
                </c:pt>
                <c:pt idx="1638">
                  <c:v>155</c:v>
                </c:pt>
                <c:pt idx="1639">
                  <c:v>143</c:v>
                </c:pt>
                <c:pt idx="1640">
                  <c:v>133</c:v>
                </c:pt>
                <c:pt idx="1641">
                  <c:v>145</c:v>
                </c:pt>
                <c:pt idx="1642">
                  <c:v>157</c:v>
                </c:pt>
                <c:pt idx="1643">
                  <c:v>151</c:v>
                </c:pt>
                <c:pt idx="1644">
                  <c:v>165</c:v>
                </c:pt>
                <c:pt idx="1645">
                  <c:v>147</c:v>
                </c:pt>
                <c:pt idx="1646">
                  <c:v>162</c:v>
                </c:pt>
                <c:pt idx="1647">
                  <c:v>168</c:v>
                </c:pt>
                <c:pt idx="1648">
                  <c:v>128</c:v>
                </c:pt>
                <c:pt idx="1649">
                  <c:v>155</c:v>
                </c:pt>
                <c:pt idx="1650">
                  <c:v>140</c:v>
                </c:pt>
                <c:pt idx="1651">
                  <c:v>133</c:v>
                </c:pt>
                <c:pt idx="1652">
                  <c:v>153</c:v>
                </c:pt>
                <c:pt idx="1653">
                  <c:v>121</c:v>
                </c:pt>
                <c:pt idx="1654">
                  <c:v>127</c:v>
                </c:pt>
                <c:pt idx="1655">
                  <c:v>126</c:v>
                </c:pt>
                <c:pt idx="1656">
                  <c:v>140</c:v>
                </c:pt>
                <c:pt idx="1657">
                  <c:v>114</c:v>
                </c:pt>
                <c:pt idx="1658">
                  <c:v>112</c:v>
                </c:pt>
                <c:pt idx="1659">
                  <c:v>137</c:v>
                </c:pt>
                <c:pt idx="1660">
                  <c:v>113</c:v>
                </c:pt>
                <c:pt idx="1661">
                  <c:v>109</c:v>
                </c:pt>
                <c:pt idx="1662">
                  <c:v>109</c:v>
                </c:pt>
                <c:pt idx="1663">
                  <c:v>130</c:v>
                </c:pt>
                <c:pt idx="1664">
                  <c:v>148</c:v>
                </c:pt>
                <c:pt idx="1665">
                  <c:v>143</c:v>
                </c:pt>
                <c:pt idx="1666">
                  <c:v>122</c:v>
                </c:pt>
                <c:pt idx="1667">
                  <c:v>127</c:v>
                </c:pt>
                <c:pt idx="1668">
                  <c:v>138</c:v>
                </c:pt>
                <c:pt idx="1669">
                  <c:v>122</c:v>
                </c:pt>
                <c:pt idx="1670">
                  <c:v>128</c:v>
                </c:pt>
                <c:pt idx="1671">
                  <c:v>123</c:v>
                </c:pt>
                <c:pt idx="1672">
                  <c:v>123</c:v>
                </c:pt>
                <c:pt idx="1673">
                  <c:v>123</c:v>
                </c:pt>
                <c:pt idx="1674">
                  <c:v>124</c:v>
                </c:pt>
                <c:pt idx="1675">
                  <c:v>140</c:v>
                </c:pt>
                <c:pt idx="1676">
                  <c:v>131</c:v>
                </c:pt>
                <c:pt idx="1677">
                  <c:v>114</c:v>
                </c:pt>
                <c:pt idx="1678">
                  <c:v>95</c:v>
                </c:pt>
                <c:pt idx="1679">
                  <c:v>117</c:v>
                </c:pt>
                <c:pt idx="1680">
                  <c:v>117</c:v>
                </c:pt>
                <c:pt idx="1681">
                  <c:v>123</c:v>
                </c:pt>
                <c:pt idx="1682">
                  <c:v>108</c:v>
                </c:pt>
                <c:pt idx="1683">
                  <c:v>130</c:v>
                </c:pt>
                <c:pt idx="1684">
                  <c:v>114</c:v>
                </c:pt>
                <c:pt idx="1685">
                  <c:v>117</c:v>
                </c:pt>
                <c:pt idx="1686">
                  <c:v>111</c:v>
                </c:pt>
                <c:pt idx="1687">
                  <c:v>116</c:v>
                </c:pt>
                <c:pt idx="1688">
                  <c:v>117</c:v>
                </c:pt>
                <c:pt idx="1689">
                  <c:v>141</c:v>
                </c:pt>
                <c:pt idx="1690">
                  <c:v>115</c:v>
                </c:pt>
                <c:pt idx="1691">
                  <c:v>127</c:v>
                </c:pt>
                <c:pt idx="1692">
                  <c:v>110</c:v>
                </c:pt>
                <c:pt idx="1693">
                  <c:v>134</c:v>
                </c:pt>
                <c:pt idx="1694">
                  <c:v>130</c:v>
                </c:pt>
                <c:pt idx="1695">
                  <c:v>124</c:v>
                </c:pt>
                <c:pt idx="1696">
                  <c:v>119</c:v>
                </c:pt>
                <c:pt idx="1697">
                  <c:v>129</c:v>
                </c:pt>
                <c:pt idx="1698">
                  <c:v>111</c:v>
                </c:pt>
                <c:pt idx="1699">
                  <c:v>107</c:v>
                </c:pt>
                <c:pt idx="1700">
                  <c:v>122</c:v>
                </c:pt>
                <c:pt idx="1701">
                  <c:v>124</c:v>
                </c:pt>
                <c:pt idx="1702">
                  <c:v>124</c:v>
                </c:pt>
                <c:pt idx="1703">
                  <c:v>120</c:v>
                </c:pt>
                <c:pt idx="1704">
                  <c:v>108</c:v>
                </c:pt>
                <c:pt idx="1705">
                  <c:v>117</c:v>
                </c:pt>
                <c:pt idx="1706">
                  <c:v>115</c:v>
                </c:pt>
                <c:pt idx="1707">
                  <c:v>142</c:v>
                </c:pt>
                <c:pt idx="1708">
                  <c:v>127</c:v>
                </c:pt>
                <c:pt idx="1709">
                  <c:v>112</c:v>
                </c:pt>
                <c:pt idx="1710">
                  <c:v>134</c:v>
                </c:pt>
                <c:pt idx="1711">
                  <c:v>122</c:v>
                </c:pt>
                <c:pt idx="1712">
                  <c:v>136</c:v>
                </c:pt>
                <c:pt idx="1713">
                  <c:v>120</c:v>
                </c:pt>
                <c:pt idx="1714">
                  <c:v>121</c:v>
                </c:pt>
                <c:pt idx="1715">
                  <c:v>124</c:v>
                </c:pt>
                <c:pt idx="1716">
                  <c:v>115</c:v>
                </c:pt>
                <c:pt idx="1717">
                  <c:v>119</c:v>
                </c:pt>
                <c:pt idx="1718">
                  <c:v>144</c:v>
                </c:pt>
                <c:pt idx="1719">
                  <c:v>120</c:v>
                </c:pt>
                <c:pt idx="1720">
                  <c:v>136</c:v>
                </c:pt>
                <c:pt idx="1721">
                  <c:v>118</c:v>
                </c:pt>
                <c:pt idx="1722">
                  <c:v>130</c:v>
                </c:pt>
                <c:pt idx="1723">
                  <c:v>109</c:v>
                </c:pt>
                <c:pt idx="1724">
                  <c:v>100</c:v>
                </c:pt>
                <c:pt idx="1725">
                  <c:v>135</c:v>
                </c:pt>
                <c:pt idx="1726">
                  <c:v>114</c:v>
                </c:pt>
                <c:pt idx="1727">
                  <c:v>118</c:v>
                </c:pt>
                <c:pt idx="1728">
                  <c:v>116</c:v>
                </c:pt>
                <c:pt idx="1729">
                  <c:v>119</c:v>
                </c:pt>
                <c:pt idx="1730">
                  <c:v>105</c:v>
                </c:pt>
                <c:pt idx="1731">
                  <c:v>117</c:v>
                </c:pt>
                <c:pt idx="1732">
                  <c:v>121</c:v>
                </c:pt>
                <c:pt idx="1733">
                  <c:v>109</c:v>
                </c:pt>
                <c:pt idx="1734">
                  <c:v>97</c:v>
                </c:pt>
                <c:pt idx="1735">
                  <c:v>106</c:v>
                </c:pt>
                <c:pt idx="1736">
                  <c:v>106</c:v>
                </c:pt>
                <c:pt idx="1737">
                  <c:v>109</c:v>
                </c:pt>
                <c:pt idx="1738">
                  <c:v>113</c:v>
                </c:pt>
                <c:pt idx="1739">
                  <c:v>108</c:v>
                </c:pt>
                <c:pt idx="1740">
                  <c:v>105</c:v>
                </c:pt>
                <c:pt idx="1741">
                  <c:v>91</c:v>
                </c:pt>
                <c:pt idx="1742">
                  <c:v>111</c:v>
                </c:pt>
                <c:pt idx="1743">
                  <c:v>100</c:v>
                </c:pt>
                <c:pt idx="1744">
                  <c:v>88</c:v>
                </c:pt>
                <c:pt idx="1745">
                  <c:v>96</c:v>
                </c:pt>
                <c:pt idx="1746">
                  <c:v>82</c:v>
                </c:pt>
                <c:pt idx="1747">
                  <c:v>96</c:v>
                </c:pt>
                <c:pt idx="1748">
                  <c:v>115</c:v>
                </c:pt>
                <c:pt idx="1749">
                  <c:v>95</c:v>
                </c:pt>
                <c:pt idx="1750">
                  <c:v>107</c:v>
                </c:pt>
                <c:pt idx="1751">
                  <c:v>97</c:v>
                </c:pt>
                <c:pt idx="1752">
                  <c:v>84</c:v>
                </c:pt>
                <c:pt idx="1753">
                  <c:v>96</c:v>
                </c:pt>
                <c:pt idx="1754">
                  <c:v>94</c:v>
                </c:pt>
                <c:pt idx="1755">
                  <c:v>99</c:v>
                </c:pt>
                <c:pt idx="1756">
                  <c:v>82</c:v>
                </c:pt>
                <c:pt idx="1757">
                  <c:v>81</c:v>
                </c:pt>
                <c:pt idx="1758">
                  <c:v>87</c:v>
                </c:pt>
                <c:pt idx="1759">
                  <c:v>94</c:v>
                </c:pt>
                <c:pt idx="1760">
                  <c:v>96</c:v>
                </c:pt>
                <c:pt idx="1761">
                  <c:v>73</c:v>
                </c:pt>
                <c:pt idx="1762">
                  <c:v>106</c:v>
                </c:pt>
                <c:pt idx="1763">
                  <c:v>70</c:v>
                </c:pt>
                <c:pt idx="1764">
                  <c:v>71</c:v>
                </c:pt>
                <c:pt idx="1765">
                  <c:v>78</c:v>
                </c:pt>
                <c:pt idx="1766">
                  <c:v>76</c:v>
                </c:pt>
                <c:pt idx="1767">
                  <c:v>82</c:v>
                </c:pt>
                <c:pt idx="1768">
                  <c:v>74</c:v>
                </c:pt>
                <c:pt idx="1769">
                  <c:v>87</c:v>
                </c:pt>
                <c:pt idx="1770">
                  <c:v>76</c:v>
                </c:pt>
                <c:pt idx="1771">
                  <c:v>68</c:v>
                </c:pt>
                <c:pt idx="1772">
                  <c:v>84</c:v>
                </c:pt>
                <c:pt idx="1773">
                  <c:v>86</c:v>
                </c:pt>
                <c:pt idx="1774">
                  <c:v>67</c:v>
                </c:pt>
                <c:pt idx="1775">
                  <c:v>76</c:v>
                </c:pt>
                <c:pt idx="1776">
                  <c:v>68</c:v>
                </c:pt>
                <c:pt idx="1777">
                  <c:v>70</c:v>
                </c:pt>
                <c:pt idx="1778">
                  <c:v>72</c:v>
                </c:pt>
                <c:pt idx="1779">
                  <c:v>84</c:v>
                </c:pt>
                <c:pt idx="1780">
                  <c:v>75</c:v>
                </c:pt>
                <c:pt idx="1781">
                  <c:v>76</c:v>
                </c:pt>
                <c:pt idx="1782">
                  <c:v>82</c:v>
                </c:pt>
                <c:pt idx="1783">
                  <c:v>74</c:v>
                </c:pt>
                <c:pt idx="1784">
                  <c:v>72</c:v>
                </c:pt>
                <c:pt idx="1785">
                  <c:v>66</c:v>
                </c:pt>
                <c:pt idx="1786">
                  <c:v>79</c:v>
                </c:pt>
                <c:pt idx="1787">
                  <c:v>71</c:v>
                </c:pt>
                <c:pt idx="1788">
                  <c:v>73</c:v>
                </c:pt>
                <c:pt idx="1789">
                  <c:v>82</c:v>
                </c:pt>
                <c:pt idx="1790">
                  <c:v>77</c:v>
                </c:pt>
                <c:pt idx="1791">
                  <c:v>65</c:v>
                </c:pt>
                <c:pt idx="1792">
                  <c:v>74</c:v>
                </c:pt>
                <c:pt idx="1793">
                  <c:v>76</c:v>
                </c:pt>
                <c:pt idx="1794">
                  <c:v>69</c:v>
                </c:pt>
                <c:pt idx="1795">
                  <c:v>65</c:v>
                </c:pt>
                <c:pt idx="1796">
                  <c:v>57</c:v>
                </c:pt>
                <c:pt idx="1797">
                  <c:v>70</c:v>
                </c:pt>
                <c:pt idx="1798">
                  <c:v>71</c:v>
                </c:pt>
                <c:pt idx="1799">
                  <c:v>65</c:v>
                </c:pt>
                <c:pt idx="1800">
                  <c:v>59</c:v>
                </c:pt>
                <c:pt idx="1801">
                  <c:v>79</c:v>
                </c:pt>
                <c:pt idx="1802">
                  <c:v>70</c:v>
                </c:pt>
                <c:pt idx="1803">
                  <c:v>77</c:v>
                </c:pt>
                <c:pt idx="1804">
                  <c:v>66</c:v>
                </c:pt>
                <c:pt idx="1805">
                  <c:v>70</c:v>
                </c:pt>
                <c:pt idx="1806">
                  <c:v>74</c:v>
                </c:pt>
                <c:pt idx="1807">
                  <c:v>70</c:v>
                </c:pt>
                <c:pt idx="1808">
                  <c:v>55</c:v>
                </c:pt>
                <c:pt idx="1809">
                  <c:v>72</c:v>
                </c:pt>
                <c:pt idx="1810">
                  <c:v>73</c:v>
                </c:pt>
                <c:pt idx="1811">
                  <c:v>74</c:v>
                </c:pt>
                <c:pt idx="1812">
                  <c:v>74</c:v>
                </c:pt>
                <c:pt idx="1813">
                  <c:v>55</c:v>
                </c:pt>
                <c:pt idx="1814">
                  <c:v>60</c:v>
                </c:pt>
                <c:pt idx="1815">
                  <c:v>57</c:v>
                </c:pt>
                <c:pt idx="1816">
                  <c:v>68</c:v>
                </c:pt>
                <c:pt idx="1817">
                  <c:v>80</c:v>
                </c:pt>
                <c:pt idx="1818">
                  <c:v>61</c:v>
                </c:pt>
                <c:pt idx="1819">
                  <c:v>89</c:v>
                </c:pt>
                <c:pt idx="1820">
                  <c:v>63</c:v>
                </c:pt>
                <c:pt idx="1821">
                  <c:v>56</c:v>
                </c:pt>
                <c:pt idx="1822">
                  <c:v>63</c:v>
                </c:pt>
                <c:pt idx="1823">
                  <c:v>66</c:v>
                </c:pt>
                <c:pt idx="1824">
                  <c:v>55</c:v>
                </c:pt>
                <c:pt idx="1825">
                  <c:v>58</c:v>
                </c:pt>
                <c:pt idx="1826">
                  <c:v>61</c:v>
                </c:pt>
                <c:pt idx="1827">
                  <c:v>61</c:v>
                </c:pt>
                <c:pt idx="1828">
                  <c:v>68</c:v>
                </c:pt>
                <c:pt idx="1829">
                  <c:v>87</c:v>
                </c:pt>
                <c:pt idx="1830">
                  <c:v>76</c:v>
                </c:pt>
                <c:pt idx="1831">
                  <c:v>54</c:v>
                </c:pt>
                <c:pt idx="1832">
                  <c:v>59</c:v>
                </c:pt>
                <c:pt idx="1833">
                  <c:v>56</c:v>
                </c:pt>
                <c:pt idx="1834">
                  <c:v>57</c:v>
                </c:pt>
                <c:pt idx="1835">
                  <c:v>67</c:v>
                </c:pt>
                <c:pt idx="1836">
                  <c:v>68</c:v>
                </c:pt>
                <c:pt idx="1837">
                  <c:v>49</c:v>
                </c:pt>
                <c:pt idx="1838">
                  <c:v>56</c:v>
                </c:pt>
                <c:pt idx="1839">
                  <c:v>67</c:v>
                </c:pt>
                <c:pt idx="1840">
                  <c:v>58</c:v>
                </c:pt>
                <c:pt idx="1841">
                  <c:v>52</c:v>
                </c:pt>
                <c:pt idx="1842">
                  <c:v>71</c:v>
                </c:pt>
                <c:pt idx="1843">
                  <c:v>57</c:v>
                </c:pt>
                <c:pt idx="1844">
                  <c:v>73</c:v>
                </c:pt>
                <c:pt idx="1845">
                  <c:v>78</c:v>
                </c:pt>
                <c:pt idx="1846">
                  <c:v>69</c:v>
                </c:pt>
                <c:pt idx="1847">
                  <c:v>67</c:v>
                </c:pt>
                <c:pt idx="1848">
                  <c:v>56</c:v>
                </c:pt>
                <c:pt idx="1849">
                  <c:v>64</c:v>
                </c:pt>
                <c:pt idx="1850">
                  <c:v>64</c:v>
                </c:pt>
                <c:pt idx="1851">
                  <c:v>64</c:v>
                </c:pt>
                <c:pt idx="1852">
                  <c:v>59</c:v>
                </c:pt>
                <c:pt idx="1853">
                  <c:v>72</c:v>
                </c:pt>
                <c:pt idx="1854">
                  <c:v>52</c:v>
                </c:pt>
                <c:pt idx="1855">
                  <c:v>67</c:v>
                </c:pt>
                <c:pt idx="1856">
                  <c:v>52</c:v>
                </c:pt>
                <c:pt idx="1857">
                  <c:v>50</c:v>
                </c:pt>
                <c:pt idx="1858">
                  <c:v>64</c:v>
                </c:pt>
                <c:pt idx="1859">
                  <c:v>62</c:v>
                </c:pt>
                <c:pt idx="1860">
                  <c:v>77</c:v>
                </c:pt>
                <c:pt idx="1861">
                  <c:v>53</c:v>
                </c:pt>
                <c:pt idx="1862">
                  <c:v>65</c:v>
                </c:pt>
                <c:pt idx="1863">
                  <c:v>58</c:v>
                </c:pt>
                <c:pt idx="1864">
                  <c:v>65</c:v>
                </c:pt>
                <c:pt idx="1865">
                  <c:v>56</c:v>
                </c:pt>
                <c:pt idx="1866">
                  <c:v>63</c:v>
                </c:pt>
                <c:pt idx="1867">
                  <c:v>60</c:v>
                </c:pt>
                <c:pt idx="1868">
                  <c:v>43</c:v>
                </c:pt>
                <c:pt idx="1869">
                  <c:v>61</c:v>
                </c:pt>
                <c:pt idx="1870">
                  <c:v>70</c:v>
                </c:pt>
                <c:pt idx="1871">
                  <c:v>58</c:v>
                </c:pt>
                <c:pt idx="1872">
                  <c:v>64</c:v>
                </c:pt>
                <c:pt idx="1873">
                  <c:v>61</c:v>
                </c:pt>
                <c:pt idx="1874">
                  <c:v>67</c:v>
                </c:pt>
                <c:pt idx="1875">
                  <c:v>61</c:v>
                </c:pt>
                <c:pt idx="1876">
                  <c:v>73</c:v>
                </c:pt>
                <c:pt idx="1877">
                  <c:v>69</c:v>
                </c:pt>
                <c:pt idx="1878">
                  <c:v>67</c:v>
                </c:pt>
                <c:pt idx="1879">
                  <c:v>61</c:v>
                </c:pt>
                <c:pt idx="1880">
                  <c:v>77</c:v>
                </c:pt>
                <c:pt idx="1881">
                  <c:v>53</c:v>
                </c:pt>
                <c:pt idx="1882">
                  <c:v>79</c:v>
                </c:pt>
                <c:pt idx="1883">
                  <c:v>63</c:v>
                </c:pt>
                <c:pt idx="1884">
                  <c:v>60</c:v>
                </c:pt>
                <c:pt idx="1885">
                  <c:v>76</c:v>
                </c:pt>
                <c:pt idx="1886">
                  <c:v>79</c:v>
                </c:pt>
                <c:pt idx="1887">
                  <c:v>53</c:v>
                </c:pt>
                <c:pt idx="1888">
                  <c:v>65</c:v>
                </c:pt>
                <c:pt idx="1889">
                  <c:v>46</c:v>
                </c:pt>
                <c:pt idx="1890">
                  <c:v>68</c:v>
                </c:pt>
                <c:pt idx="1891">
                  <c:v>58</c:v>
                </c:pt>
                <c:pt idx="1892">
                  <c:v>58</c:v>
                </c:pt>
                <c:pt idx="1893">
                  <c:v>67</c:v>
                </c:pt>
                <c:pt idx="1894">
                  <c:v>70</c:v>
                </c:pt>
                <c:pt idx="1895">
                  <c:v>50</c:v>
                </c:pt>
                <c:pt idx="1896">
                  <c:v>76</c:v>
                </c:pt>
                <c:pt idx="1897">
                  <c:v>68</c:v>
                </c:pt>
                <c:pt idx="1898">
                  <c:v>76</c:v>
                </c:pt>
                <c:pt idx="1899">
                  <c:v>64</c:v>
                </c:pt>
                <c:pt idx="1900">
                  <c:v>60</c:v>
                </c:pt>
                <c:pt idx="1901">
                  <c:v>68</c:v>
                </c:pt>
                <c:pt idx="1902">
                  <c:v>62</c:v>
                </c:pt>
                <c:pt idx="1903">
                  <c:v>76</c:v>
                </c:pt>
                <c:pt idx="1904">
                  <c:v>72</c:v>
                </c:pt>
                <c:pt idx="1905">
                  <c:v>57</c:v>
                </c:pt>
                <c:pt idx="1906">
                  <c:v>70</c:v>
                </c:pt>
                <c:pt idx="1907">
                  <c:v>53</c:v>
                </c:pt>
                <c:pt idx="1908">
                  <c:v>69</c:v>
                </c:pt>
                <c:pt idx="1909">
                  <c:v>64</c:v>
                </c:pt>
                <c:pt idx="1910">
                  <c:v>69</c:v>
                </c:pt>
                <c:pt idx="1911">
                  <c:v>63</c:v>
                </c:pt>
                <c:pt idx="1912">
                  <c:v>62</c:v>
                </c:pt>
                <c:pt idx="1913">
                  <c:v>75</c:v>
                </c:pt>
                <c:pt idx="1914">
                  <c:v>76</c:v>
                </c:pt>
                <c:pt idx="1915">
                  <c:v>76</c:v>
                </c:pt>
                <c:pt idx="1916">
                  <c:v>52</c:v>
                </c:pt>
                <c:pt idx="1917">
                  <c:v>57</c:v>
                </c:pt>
                <c:pt idx="1918">
                  <c:v>49</c:v>
                </c:pt>
                <c:pt idx="1919">
                  <c:v>66</c:v>
                </c:pt>
                <c:pt idx="1920">
                  <c:v>67</c:v>
                </c:pt>
                <c:pt idx="1921">
                  <c:v>72</c:v>
                </c:pt>
                <c:pt idx="1922">
                  <c:v>51</c:v>
                </c:pt>
                <c:pt idx="1923">
                  <c:v>67</c:v>
                </c:pt>
                <c:pt idx="1924">
                  <c:v>64</c:v>
                </c:pt>
                <c:pt idx="1925">
                  <c:v>78</c:v>
                </c:pt>
                <c:pt idx="1926">
                  <c:v>67</c:v>
                </c:pt>
                <c:pt idx="1927">
                  <c:v>59</c:v>
                </c:pt>
                <c:pt idx="1928">
                  <c:v>59</c:v>
                </c:pt>
                <c:pt idx="1929">
                  <c:v>65</c:v>
                </c:pt>
                <c:pt idx="1930">
                  <c:v>51</c:v>
                </c:pt>
                <c:pt idx="1931">
                  <c:v>77</c:v>
                </c:pt>
                <c:pt idx="1932">
                  <c:v>59</c:v>
                </c:pt>
                <c:pt idx="1933">
                  <c:v>62</c:v>
                </c:pt>
                <c:pt idx="1934">
                  <c:v>61</c:v>
                </c:pt>
                <c:pt idx="1935">
                  <c:v>75</c:v>
                </c:pt>
                <c:pt idx="1936">
                  <c:v>57</c:v>
                </c:pt>
                <c:pt idx="1937">
                  <c:v>63</c:v>
                </c:pt>
                <c:pt idx="1938">
                  <c:v>61</c:v>
                </c:pt>
                <c:pt idx="1939">
                  <c:v>59</c:v>
                </c:pt>
                <c:pt idx="1940">
                  <c:v>60</c:v>
                </c:pt>
                <c:pt idx="1941">
                  <c:v>65</c:v>
                </c:pt>
                <c:pt idx="1942">
                  <c:v>49</c:v>
                </c:pt>
                <c:pt idx="1943">
                  <c:v>51</c:v>
                </c:pt>
                <c:pt idx="1944">
                  <c:v>68</c:v>
                </c:pt>
                <c:pt idx="1945">
                  <c:v>60</c:v>
                </c:pt>
                <c:pt idx="1946">
                  <c:v>77</c:v>
                </c:pt>
                <c:pt idx="1947">
                  <c:v>60</c:v>
                </c:pt>
                <c:pt idx="1948">
                  <c:v>57</c:v>
                </c:pt>
                <c:pt idx="1949">
                  <c:v>55</c:v>
                </c:pt>
                <c:pt idx="1950">
                  <c:v>65</c:v>
                </c:pt>
                <c:pt idx="1951">
                  <c:v>77</c:v>
                </c:pt>
                <c:pt idx="1952">
                  <c:v>61</c:v>
                </c:pt>
                <c:pt idx="1953">
                  <c:v>64</c:v>
                </c:pt>
                <c:pt idx="1954">
                  <c:v>57</c:v>
                </c:pt>
                <c:pt idx="1955">
                  <c:v>73</c:v>
                </c:pt>
                <c:pt idx="1956">
                  <c:v>71</c:v>
                </c:pt>
                <c:pt idx="1957">
                  <c:v>55</c:v>
                </c:pt>
                <c:pt idx="1958">
                  <c:v>61</c:v>
                </c:pt>
                <c:pt idx="1959">
                  <c:v>62</c:v>
                </c:pt>
                <c:pt idx="1960">
                  <c:v>77</c:v>
                </c:pt>
                <c:pt idx="1961">
                  <c:v>50</c:v>
                </c:pt>
                <c:pt idx="1962">
                  <c:v>56</c:v>
                </c:pt>
                <c:pt idx="1963">
                  <c:v>48</c:v>
                </c:pt>
                <c:pt idx="1964">
                  <c:v>55</c:v>
                </c:pt>
                <c:pt idx="1965">
                  <c:v>62</c:v>
                </c:pt>
                <c:pt idx="1966">
                  <c:v>47</c:v>
                </c:pt>
                <c:pt idx="1967">
                  <c:v>80</c:v>
                </c:pt>
                <c:pt idx="1968">
                  <c:v>59</c:v>
                </c:pt>
                <c:pt idx="1969">
                  <c:v>70</c:v>
                </c:pt>
                <c:pt idx="1970">
                  <c:v>53</c:v>
                </c:pt>
                <c:pt idx="1971">
                  <c:v>65</c:v>
                </c:pt>
                <c:pt idx="1972">
                  <c:v>64</c:v>
                </c:pt>
                <c:pt idx="1973">
                  <c:v>49</c:v>
                </c:pt>
                <c:pt idx="1974">
                  <c:v>66</c:v>
                </c:pt>
                <c:pt idx="1975">
                  <c:v>68</c:v>
                </c:pt>
                <c:pt idx="1976">
                  <c:v>59</c:v>
                </c:pt>
                <c:pt idx="1977">
                  <c:v>58</c:v>
                </c:pt>
                <c:pt idx="1978">
                  <c:v>62</c:v>
                </c:pt>
                <c:pt idx="1979">
                  <c:v>69</c:v>
                </c:pt>
                <c:pt idx="1980">
                  <c:v>68</c:v>
                </c:pt>
                <c:pt idx="1981">
                  <c:v>59</c:v>
                </c:pt>
                <c:pt idx="1982">
                  <c:v>60</c:v>
                </c:pt>
                <c:pt idx="1983">
                  <c:v>52</c:v>
                </c:pt>
                <c:pt idx="1984">
                  <c:v>56</c:v>
                </c:pt>
                <c:pt idx="1985">
                  <c:v>51</c:v>
                </c:pt>
                <c:pt idx="1986">
                  <c:v>61</c:v>
                </c:pt>
                <c:pt idx="1987">
                  <c:v>60</c:v>
                </c:pt>
                <c:pt idx="1988">
                  <c:v>61</c:v>
                </c:pt>
                <c:pt idx="1989">
                  <c:v>54</c:v>
                </c:pt>
                <c:pt idx="1990">
                  <c:v>55</c:v>
                </c:pt>
                <c:pt idx="1991">
                  <c:v>53</c:v>
                </c:pt>
                <c:pt idx="1992">
                  <c:v>68</c:v>
                </c:pt>
                <c:pt idx="1993">
                  <c:v>66</c:v>
                </c:pt>
                <c:pt idx="1994">
                  <c:v>66</c:v>
                </c:pt>
                <c:pt idx="1995">
                  <c:v>57</c:v>
                </c:pt>
                <c:pt idx="1996">
                  <c:v>62</c:v>
                </c:pt>
                <c:pt idx="1997">
                  <c:v>52</c:v>
                </c:pt>
                <c:pt idx="1998">
                  <c:v>74</c:v>
                </c:pt>
                <c:pt idx="1999">
                  <c:v>58</c:v>
                </c:pt>
                <c:pt idx="2000">
                  <c:v>65</c:v>
                </c:pt>
                <c:pt idx="2001">
                  <c:v>65</c:v>
                </c:pt>
                <c:pt idx="2002">
                  <c:v>61</c:v>
                </c:pt>
                <c:pt idx="2003">
                  <c:v>59</c:v>
                </c:pt>
                <c:pt idx="2004">
                  <c:v>75</c:v>
                </c:pt>
                <c:pt idx="2005">
                  <c:v>61</c:v>
                </c:pt>
                <c:pt idx="2006">
                  <c:v>66</c:v>
                </c:pt>
                <c:pt idx="2007">
                  <c:v>52</c:v>
                </c:pt>
                <c:pt idx="2008">
                  <c:v>77</c:v>
                </c:pt>
                <c:pt idx="2009">
                  <c:v>61</c:v>
                </c:pt>
                <c:pt idx="2010">
                  <c:v>68</c:v>
                </c:pt>
                <c:pt idx="2011">
                  <c:v>62</c:v>
                </c:pt>
                <c:pt idx="2012">
                  <c:v>67</c:v>
                </c:pt>
                <c:pt idx="2013">
                  <c:v>58</c:v>
                </c:pt>
                <c:pt idx="2014">
                  <c:v>65</c:v>
                </c:pt>
                <c:pt idx="2015">
                  <c:v>54</c:v>
                </c:pt>
                <c:pt idx="2016">
                  <c:v>61</c:v>
                </c:pt>
                <c:pt idx="2017">
                  <c:v>56</c:v>
                </c:pt>
                <c:pt idx="2018">
                  <c:v>67</c:v>
                </c:pt>
                <c:pt idx="2019">
                  <c:v>60</c:v>
                </c:pt>
                <c:pt idx="2020">
                  <c:v>84</c:v>
                </c:pt>
                <c:pt idx="2021">
                  <c:v>59</c:v>
                </c:pt>
                <c:pt idx="2022">
                  <c:v>67</c:v>
                </c:pt>
                <c:pt idx="2023">
                  <c:v>67</c:v>
                </c:pt>
                <c:pt idx="2024">
                  <c:v>74</c:v>
                </c:pt>
                <c:pt idx="2025">
                  <c:v>71</c:v>
                </c:pt>
                <c:pt idx="2026">
                  <c:v>78</c:v>
                </c:pt>
                <c:pt idx="2027">
                  <c:v>56</c:v>
                </c:pt>
                <c:pt idx="2028">
                  <c:v>70</c:v>
                </c:pt>
                <c:pt idx="2029">
                  <c:v>57</c:v>
                </c:pt>
                <c:pt idx="2030">
                  <c:v>68</c:v>
                </c:pt>
                <c:pt idx="2031">
                  <c:v>64</c:v>
                </c:pt>
                <c:pt idx="2032">
                  <c:v>73</c:v>
                </c:pt>
                <c:pt idx="2033">
                  <c:v>75</c:v>
                </c:pt>
                <c:pt idx="2034">
                  <c:v>75</c:v>
                </c:pt>
                <c:pt idx="2035">
                  <c:v>61</c:v>
                </c:pt>
                <c:pt idx="2036">
                  <c:v>74</c:v>
                </c:pt>
                <c:pt idx="2037">
                  <c:v>61</c:v>
                </c:pt>
                <c:pt idx="2038">
                  <c:v>64</c:v>
                </c:pt>
                <c:pt idx="2039">
                  <c:v>82</c:v>
                </c:pt>
                <c:pt idx="2040">
                  <c:v>83</c:v>
                </c:pt>
                <c:pt idx="2041">
                  <c:v>67</c:v>
                </c:pt>
                <c:pt idx="2042">
                  <c:v>66</c:v>
                </c:pt>
                <c:pt idx="2043">
                  <c:v>65</c:v>
                </c:pt>
                <c:pt idx="2044">
                  <c:v>77</c:v>
                </c:pt>
                <c:pt idx="2045">
                  <c:v>84</c:v>
                </c:pt>
                <c:pt idx="2046">
                  <c:v>64</c:v>
                </c:pt>
                <c:pt idx="2047">
                  <c:v>73</c:v>
                </c:pt>
                <c:pt idx="2048">
                  <c:v>71</c:v>
                </c:pt>
                <c:pt idx="2049">
                  <c:v>82</c:v>
                </c:pt>
                <c:pt idx="2050">
                  <c:v>71</c:v>
                </c:pt>
                <c:pt idx="2051">
                  <c:v>63</c:v>
                </c:pt>
                <c:pt idx="2052">
                  <c:v>74</c:v>
                </c:pt>
                <c:pt idx="2053">
                  <c:v>74</c:v>
                </c:pt>
                <c:pt idx="2054">
                  <c:v>72</c:v>
                </c:pt>
                <c:pt idx="2055">
                  <c:v>81</c:v>
                </c:pt>
                <c:pt idx="2056">
                  <c:v>82</c:v>
                </c:pt>
                <c:pt idx="2057">
                  <c:v>73</c:v>
                </c:pt>
                <c:pt idx="2058">
                  <c:v>76</c:v>
                </c:pt>
                <c:pt idx="2059">
                  <c:v>79</c:v>
                </c:pt>
                <c:pt idx="2060">
                  <c:v>82</c:v>
                </c:pt>
                <c:pt idx="2061">
                  <c:v>79</c:v>
                </c:pt>
                <c:pt idx="2062">
                  <c:v>85</c:v>
                </c:pt>
                <c:pt idx="2063">
                  <c:v>88</c:v>
                </c:pt>
                <c:pt idx="2064">
                  <c:v>83</c:v>
                </c:pt>
                <c:pt idx="2065">
                  <c:v>92</c:v>
                </c:pt>
                <c:pt idx="2066">
                  <c:v>90</c:v>
                </c:pt>
                <c:pt idx="2067">
                  <c:v>78</c:v>
                </c:pt>
                <c:pt idx="2068">
                  <c:v>100</c:v>
                </c:pt>
                <c:pt idx="2069">
                  <c:v>97</c:v>
                </c:pt>
                <c:pt idx="2070">
                  <c:v>84</c:v>
                </c:pt>
                <c:pt idx="2071">
                  <c:v>84</c:v>
                </c:pt>
                <c:pt idx="2072">
                  <c:v>101</c:v>
                </c:pt>
                <c:pt idx="2073">
                  <c:v>112</c:v>
                </c:pt>
                <c:pt idx="2074">
                  <c:v>102</c:v>
                </c:pt>
                <c:pt idx="2075">
                  <c:v>77</c:v>
                </c:pt>
                <c:pt idx="2076">
                  <c:v>76</c:v>
                </c:pt>
                <c:pt idx="2077">
                  <c:v>102</c:v>
                </c:pt>
                <c:pt idx="2078">
                  <c:v>83</c:v>
                </c:pt>
                <c:pt idx="2079">
                  <c:v>101</c:v>
                </c:pt>
                <c:pt idx="2080">
                  <c:v>105</c:v>
                </c:pt>
                <c:pt idx="2081">
                  <c:v>82</c:v>
                </c:pt>
                <c:pt idx="2082">
                  <c:v>92</c:v>
                </c:pt>
                <c:pt idx="2083">
                  <c:v>104</c:v>
                </c:pt>
                <c:pt idx="2084">
                  <c:v>94</c:v>
                </c:pt>
                <c:pt idx="2085">
                  <c:v>107</c:v>
                </c:pt>
                <c:pt idx="2086">
                  <c:v>91</c:v>
                </c:pt>
                <c:pt idx="2087">
                  <c:v>95</c:v>
                </c:pt>
                <c:pt idx="2088">
                  <c:v>110</c:v>
                </c:pt>
                <c:pt idx="2089">
                  <c:v>78</c:v>
                </c:pt>
                <c:pt idx="2090">
                  <c:v>97</c:v>
                </c:pt>
                <c:pt idx="2091">
                  <c:v>103</c:v>
                </c:pt>
                <c:pt idx="2092">
                  <c:v>94</c:v>
                </c:pt>
                <c:pt idx="2093">
                  <c:v>76</c:v>
                </c:pt>
                <c:pt idx="2094">
                  <c:v>78</c:v>
                </c:pt>
                <c:pt idx="2095">
                  <c:v>94</c:v>
                </c:pt>
                <c:pt idx="2096">
                  <c:v>101</c:v>
                </c:pt>
                <c:pt idx="2097">
                  <c:v>96</c:v>
                </c:pt>
                <c:pt idx="2098">
                  <c:v>96</c:v>
                </c:pt>
                <c:pt idx="2099">
                  <c:v>95</c:v>
                </c:pt>
                <c:pt idx="2100">
                  <c:v>102</c:v>
                </c:pt>
                <c:pt idx="2101">
                  <c:v>96</c:v>
                </c:pt>
                <c:pt idx="2102">
                  <c:v>71</c:v>
                </c:pt>
                <c:pt idx="2103">
                  <c:v>80</c:v>
                </c:pt>
                <c:pt idx="2104">
                  <c:v>78</c:v>
                </c:pt>
                <c:pt idx="2105">
                  <c:v>98</c:v>
                </c:pt>
                <c:pt idx="2106">
                  <c:v>71</c:v>
                </c:pt>
                <c:pt idx="2107">
                  <c:v>92</c:v>
                </c:pt>
                <c:pt idx="2108">
                  <c:v>88</c:v>
                </c:pt>
                <c:pt idx="2109">
                  <c:v>83</c:v>
                </c:pt>
                <c:pt idx="2110">
                  <c:v>81</c:v>
                </c:pt>
                <c:pt idx="2111">
                  <c:v>74</c:v>
                </c:pt>
                <c:pt idx="2112">
                  <c:v>91</c:v>
                </c:pt>
                <c:pt idx="2113">
                  <c:v>90</c:v>
                </c:pt>
                <c:pt idx="2114">
                  <c:v>88</c:v>
                </c:pt>
                <c:pt idx="2115">
                  <c:v>93</c:v>
                </c:pt>
                <c:pt idx="2116">
                  <c:v>88</c:v>
                </c:pt>
                <c:pt idx="2117">
                  <c:v>83</c:v>
                </c:pt>
                <c:pt idx="2118">
                  <c:v>87</c:v>
                </c:pt>
                <c:pt idx="2119">
                  <c:v>97</c:v>
                </c:pt>
                <c:pt idx="2120">
                  <c:v>79</c:v>
                </c:pt>
                <c:pt idx="2121">
                  <c:v>83</c:v>
                </c:pt>
                <c:pt idx="2122">
                  <c:v>74</c:v>
                </c:pt>
                <c:pt idx="2123">
                  <c:v>93</c:v>
                </c:pt>
                <c:pt idx="2124">
                  <c:v>100</c:v>
                </c:pt>
                <c:pt idx="2125">
                  <c:v>95</c:v>
                </c:pt>
                <c:pt idx="2126">
                  <c:v>85</c:v>
                </c:pt>
                <c:pt idx="2127">
                  <c:v>76</c:v>
                </c:pt>
                <c:pt idx="2128">
                  <c:v>77</c:v>
                </c:pt>
                <c:pt idx="2129">
                  <c:v>68</c:v>
                </c:pt>
                <c:pt idx="2130">
                  <c:v>76</c:v>
                </c:pt>
                <c:pt idx="2131">
                  <c:v>72</c:v>
                </c:pt>
                <c:pt idx="2132">
                  <c:v>75</c:v>
                </c:pt>
                <c:pt idx="2133">
                  <c:v>84</c:v>
                </c:pt>
                <c:pt idx="2134">
                  <c:v>78</c:v>
                </c:pt>
                <c:pt idx="2135">
                  <c:v>79</c:v>
                </c:pt>
                <c:pt idx="2136">
                  <c:v>81</c:v>
                </c:pt>
                <c:pt idx="2137">
                  <c:v>86</c:v>
                </c:pt>
                <c:pt idx="2138">
                  <c:v>80</c:v>
                </c:pt>
                <c:pt idx="2139">
                  <c:v>88</c:v>
                </c:pt>
                <c:pt idx="2140">
                  <c:v>88</c:v>
                </c:pt>
                <c:pt idx="2141">
                  <c:v>97</c:v>
                </c:pt>
                <c:pt idx="2142">
                  <c:v>89</c:v>
                </c:pt>
                <c:pt idx="2143">
                  <c:v>77</c:v>
                </c:pt>
                <c:pt idx="2144">
                  <c:v>76</c:v>
                </c:pt>
                <c:pt idx="2145">
                  <c:v>68</c:v>
                </c:pt>
                <c:pt idx="2146">
                  <c:v>85</c:v>
                </c:pt>
                <c:pt idx="2147">
                  <c:v>74</c:v>
                </c:pt>
                <c:pt idx="2148">
                  <c:v>66</c:v>
                </c:pt>
                <c:pt idx="2149">
                  <c:v>79</c:v>
                </c:pt>
                <c:pt idx="2150">
                  <c:v>72</c:v>
                </c:pt>
                <c:pt idx="2151">
                  <c:v>81</c:v>
                </c:pt>
                <c:pt idx="2152">
                  <c:v>71</c:v>
                </c:pt>
                <c:pt idx="2153">
                  <c:v>79</c:v>
                </c:pt>
                <c:pt idx="2154">
                  <c:v>88</c:v>
                </c:pt>
                <c:pt idx="2155">
                  <c:v>81</c:v>
                </c:pt>
                <c:pt idx="2156">
                  <c:v>92</c:v>
                </c:pt>
                <c:pt idx="2157">
                  <c:v>94</c:v>
                </c:pt>
                <c:pt idx="2158">
                  <c:v>88</c:v>
                </c:pt>
                <c:pt idx="2159">
                  <c:v>81</c:v>
                </c:pt>
                <c:pt idx="2160">
                  <c:v>73</c:v>
                </c:pt>
                <c:pt idx="2161">
                  <c:v>94</c:v>
                </c:pt>
                <c:pt idx="2162">
                  <c:v>94</c:v>
                </c:pt>
                <c:pt idx="2163">
                  <c:v>87</c:v>
                </c:pt>
                <c:pt idx="2164">
                  <c:v>94</c:v>
                </c:pt>
                <c:pt idx="2165">
                  <c:v>100</c:v>
                </c:pt>
                <c:pt idx="2166">
                  <c:v>85</c:v>
                </c:pt>
                <c:pt idx="2167">
                  <c:v>96</c:v>
                </c:pt>
                <c:pt idx="2168">
                  <c:v>84</c:v>
                </c:pt>
                <c:pt idx="2169">
                  <c:v>97</c:v>
                </c:pt>
                <c:pt idx="2170">
                  <c:v>80</c:v>
                </c:pt>
                <c:pt idx="2171">
                  <c:v>91</c:v>
                </c:pt>
                <c:pt idx="2172">
                  <c:v>82</c:v>
                </c:pt>
                <c:pt idx="2173">
                  <c:v>65</c:v>
                </c:pt>
                <c:pt idx="2174">
                  <c:v>77</c:v>
                </c:pt>
                <c:pt idx="2175">
                  <c:v>90</c:v>
                </c:pt>
                <c:pt idx="2176">
                  <c:v>85</c:v>
                </c:pt>
                <c:pt idx="2177">
                  <c:v>92</c:v>
                </c:pt>
                <c:pt idx="2178">
                  <c:v>79</c:v>
                </c:pt>
                <c:pt idx="2179">
                  <c:v>81</c:v>
                </c:pt>
                <c:pt idx="2180">
                  <c:v>97</c:v>
                </c:pt>
                <c:pt idx="2181">
                  <c:v>67</c:v>
                </c:pt>
                <c:pt idx="2182">
                  <c:v>66</c:v>
                </c:pt>
                <c:pt idx="2183">
                  <c:v>89</c:v>
                </c:pt>
                <c:pt idx="2184">
                  <c:v>85</c:v>
                </c:pt>
                <c:pt idx="2185">
                  <c:v>83</c:v>
                </c:pt>
                <c:pt idx="2186">
                  <c:v>99</c:v>
                </c:pt>
                <c:pt idx="2187">
                  <c:v>88</c:v>
                </c:pt>
                <c:pt idx="2188">
                  <c:v>71</c:v>
                </c:pt>
                <c:pt idx="2189">
                  <c:v>78</c:v>
                </c:pt>
                <c:pt idx="2190">
                  <c:v>73</c:v>
                </c:pt>
                <c:pt idx="2191">
                  <c:v>96</c:v>
                </c:pt>
                <c:pt idx="2192">
                  <c:v>75</c:v>
                </c:pt>
                <c:pt idx="2193">
                  <c:v>85</c:v>
                </c:pt>
                <c:pt idx="2194">
                  <c:v>87</c:v>
                </c:pt>
                <c:pt idx="2195">
                  <c:v>77</c:v>
                </c:pt>
                <c:pt idx="2196">
                  <c:v>74</c:v>
                </c:pt>
                <c:pt idx="2197">
                  <c:v>99</c:v>
                </c:pt>
                <c:pt idx="2198">
                  <c:v>91</c:v>
                </c:pt>
                <c:pt idx="2199">
                  <c:v>101</c:v>
                </c:pt>
                <c:pt idx="2200">
                  <c:v>100</c:v>
                </c:pt>
                <c:pt idx="2201">
                  <c:v>82</c:v>
                </c:pt>
                <c:pt idx="2202">
                  <c:v>97</c:v>
                </c:pt>
                <c:pt idx="2203">
                  <c:v>86</c:v>
                </c:pt>
                <c:pt idx="2204">
                  <c:v>94</c:v>
                </c:pt>
                <c:pt idx="2205">
                  <c:v>87</c:v>
                </c:pt>
                <c:pt idx="2206">
                  <c:v>87</c:v>
                </c:pt>
                <c:pt idx="2207">
                  <c:v>85</c:v>
                </c:pt>
                <c:pt idx="2208">
                  <c:v>86</c:v>
                </c:pt>
                <c:pt idx="2209">
                  <c:v>81</c:v>
                </c:pt>
                <c:pt idx="2210">
                  <c:v>80</c:v>
                </c:pt>
                <c:pt idx="2211">
                  <c:v>79</c:v>
                </c:pt>
                <c:pt idx="2212">
                  <c:v>83</c:v>
                </c:pt>
                <c:pt idx="2213">
                  <c:v>84</c:v>
                </c:pt>
                <c:pt idx="2214">
                  <c:v>111</c:v>
                </c:pt>
                <c:pt idx="2215">
                  <c:v>96</c:v>
                </c:pt>
                <c:pt idx="2216">
                  <c:v>93</c:v>
                </c:pt>
                <c:pt idx="2217">
                  <c:v>100</c:v>
                </c:pt>
                <c:pt idx="2218">
                  <c:v>102</c:v>
                </c:pt>
                <c:pt idx="2219">
                  <c:v>81</c:v>
                </c:pt>
                <c:pt idx="2220">
                  <c:v>89</c:v>
                </c:pt>
                <c:pt idx="2221">
                  <c:v>125</c:v>
                </c:pt>
                <c:pt idx="2222">
                  <c:v>92</c:v>
                </c:pt>
                <c:pt idx="2223">
                  <c:v>93</c:v>
                </c:pt>
                <c:pt idx="2224">
                  <c:v>99</c:v>
                </c:pt>
                <c:pt idx="2225">
                  <c:v>106</c:v>
                </c:pt>
                <c:pt idx="2226">
                  <c:v>89</c:v>
                </c:pt>
                <c:pt idx="2227">
                  <c:v>95</c:v>
                </c:pt>
                <c:pt idx="2228">
                  <c:v>80</c:v>
                </c:pt>
                <c:pt idx="2229">
                  <c:v>87</c:v>
                </c:pt>
                <c:pt idx="2230">
                  <c:v>89</c:v>
                </c:pt>
                <c:pt idx="2231">
                  <c:v>113</c:v>
                </c:pt>
                <c:pt idx="2232">
                  <c:v>88</c:v>
                </c:pt>
                <c:pt idx="2233">
                  <c:v>96</c:v>
                </c:pt>
                <c:pt idx="2234">
                  <c:v>92</c:v>
                </c:pt>
                <c:pt idx="2235">
                  <c:v>101</c:v>
                </c:pt>
                <c:pt idx="2236">
                  <c:v>96</c:v>
                </c:pt>
                <c:pt idx="2237">
                  <c:v>104</c:v>
                </c:pt>
                <c:pt idx="2238">
                  <c:v>108</c:v>
                </c:pt>
                <c:pt idx="2239">
                  <c:v>98</c:v>
                </c:pt>
                <c:pt idx="2240">
                  <c:v>90</c:v>
                </c:pt>
                <c:pt idx="2241">
                  <c:v>126</c:v>
                </c:pt>
                <c:pt idx="2242">
                  <c:v>83</c:v>
                </c:pt>
                <c:pt idx="2243">
                  <c:v>109</c:v>
                </c:pt>
                <c:pt idx="2244">
                  <c:v>108</c:v>
                </c:pt>
                <c:pt idx="2245">
                  <c:v>110</c:v>
                </c:pt>
                <c:pt idx="2246">
                  <c:v>100</c:v>
                </c:pt>
                <c:pt idx="2247">
                  <c:v>99</c:v>
                </c:pt>
                <c:pt idx="2248">
                  <c:v>96</c:v>
                </c:pt>
                <c:pt idx="2249">
                  <c:v>89</c:v>
                </c:pt>
                <c:pt idx="2250">
                  <c:v>82</c:v>
                </c:pt>
                <c:pt idx="2251">
                  <c:v>93</c:v>
                </c:pt>
                <c:pt idx="2252">
                  <c:v>121</c:v>
                </c:pt>
                <c:pt idx="2253">
                  <c:v>104</c:v>
                </c:pt>
                <c:pt idx="2254">
                  <c:v>95</c:v>
                </c:pt>
                <c:pt idx="2255">
                  <c:v>109</c:v>
                </c:pt>
                <c:pt idx="2256">
                  <c:v>105</c:v>
                </c:pt>
                <c:pt idx="2257">
                  <c:v>114</c:v>
                </c:pt>
                <c:pt idx="2258">
                  <c:v>92</c:v>
                </c:pt>
                <c:pt idx="2259">
                  <c:v>105</c:v>
                </c:pt>
                <c:pt idx="2260">
                  <c:v>98</c:v>
                </c:pt>
                <c:pt idx="2261">
                  <c:v>104</c:v>
                </c:pt>
                <c:pt idx="2262">
                  <c:v>117</c:v>
                </c:pt>
                <c:pt idx="2263">
                  <c:v>98</c:v>
                </c:pt>
                <c:pt idx="2264">
                  <c:v>87</c:v>
                </c:pt>
                <c:pt idx="2265">
                  <c:v>105</c:v>
                </c:pt>
                <c:pt idx="2266">
                  <c:v>82</c:v>
                </c:pt>
                <c:pt idx="2267">
                  <c:v>96</c:v>
                </c:pt>
                <c:pt idx="2268">
                  <c:v>102</c:v>
                </c:pt>
                <c:pt idx="2269">
                  <c:v>112</c:v>
                </c:pt>
                <c:pt idx="2270">
                  <c:v>120</c:v>
                </c:pt>
                <c:pt idx="2271">
                  <c:v>118</c:v>
                </c:pt>
                <c:pt idx="2272">
                  <c:v>91</c:v>
                </c:pt>
                <c:pt idx="2273">
                  <c:v>91</c:v>
                </c:pt>
                <c:pt idx="2274">
                  <c:v>93</c:v>
                </c:pt>
                <c:pt idx="2275">
                  <c:v>94</c:v>
                </c:pt>
                <c:pt idx="2276">
                  <c:v>98</c:v>
                </c:pt>
                <c:pt idx="2277">
                  <c:v>109</c:v>
                </c:pt>
                <c:pt idx="2278">
                  <c:v>105</c:v>
                </c:pt>
                <c:pt idx="2279">
                  <c:v>80</c:v>
                </c:pt>
                <c:pt idx="2280">
                  <c:v>109</c:v>
                </c:pt>
                <c:pt idx="2281">
                  <c:v>110</c:v>
                </c:pt>
                <c:pt idx="2282">
                  <c:v>95</c:v>
                </c:pt>
                <c:pt idx="2283">
                  <c:v>107</c:v>
                </c:pt>
                <c:pt idx="2284">
                  <c:v>96</c:v>
                </c:pt>
                <c:pt idx="2285">
                  <c:v>83</c:v>
                </c:pt>
                <c:pt idx="2286">
                  <c:v>86</c:v>
                </c:pt>
                <c:pt idx="2287">
                  <c:v>104</c:v>
                </c:pt>
                <c:pt idx="2288">
                  <c:v>101</c:v>
                </c:pt>
                <c:pt idx="2289">
                  <c:v>117</c:v>
                </c:pt>
                <c:pt idx="2290">
                  <c:v>88</c:v>
                </c:pt>
                <c:pt idx="2291">
                  <c:v>88</c:v>
                </c:pt>
                <c:pt idx="2292">
                  <c:v>115</c:v>
                </c:pt>
                <c:pt idx="2293">
                  <c:v>104</c:v>
                </c:pt>
                <c:pt idx="2294">
                  <c:v>81</c:v>
                </c:pt>
                <c:pt idx="2295">
                  <c:v>100</c:v>
                </c:pt>
                <c:pt idx="2296">
                  <c:v>98</c:v>
                </c:pt>
                <c:pt idx="2297">
                  <c:v>87</c:v>
                </c:pt>
                <c:pt idx="2298">
                  <c:v>98</c:v>
                </c:pt>
                <c:pt idx="2299">
                  <c:v>76</c:v>
                </c:pt>
                <c:pt idx="2300">
                  <c:v>98</c:v>
                </c:pt>
                <c:pt idx="2301">
                  <c:v>96</c:v>
                </c:pt>
                <c:pt idx="2302">
                  <c:v>103</c:v>
                </c:pt>
                <c:pt idx="2303">
                  <c:v>77</c:v>
                </c:pt>
                <c:pt idx="2304">
                  <c:v>97</c:v>
                </c:pt>
                <c:pt idx="2305">
                  <c:v>93</c:v>
                </c:pt>
                <c:pt idx="2306">
                  <c:v>101</c:v>
                </c:pt>
                <c:pt idx="2307">
                  <c:v>77</c:v>
                </c:pt>
                <c:pt idx="2308">
                  <c:v>100</c:v>
                </c:pt>
                <c:pt idx="2309">
                  <c:v>89</c:v>
                </c:pt>
                <c:pt idx="2310">
                  <c:v>73</c:v>
                </c:pt>
                <c:pt idx="2311">
                  <c:v>80</c:v>
                </c:pt>
                <c:pt idx="2312">
                  <c:v>71</c:v>
                </c:pt>
                <c:pt idx="2313">
                  <c:v>93</c:v>
                </c:pt>
                <c:pt idx="2314">
                  <c:v>82</c:v>
                </c:pt>
                <c:pt idx="2315">
                  <c:v>78</c:v>
                </c:pt>
                <c:pt idx="2316">
                  <c:v>71</c:v>
                </c:pt>
                <c:pt idx="2317">
                  <c:v>67</c:v>
                </c:pt>
                <c:pt idx="2318">
                  <c:v>86</c:v>
                </c:pt>
                <c:pt idx="2319">
                  <c:v>77</c:v>
                </c:pt>
                <c:pt idx="2320">
                  <c:v>78</c:v>
                </c:pt>
                <c:pt idx="2321">
                  <c:v>91</c:v>
                </c:pt>
                <c:pt idx="2322">
                  <c:v>78</c:v>
                </c:pt>
                <c:pt idx="2323">
                  <c:v>72</c:v>
                </c:pt>
                <c:pt idx="2324">
                  <c:v>72</c:v>
                </c:pt>
                <c:pt idx="2325">
                  <c:v>83</c:v>
                </c:pt>
                <c:pt idx="2326">
                  <c:v>81</c:v>
                </c:pt>
                <c:pt idx="2327">
                  <c:v>61</c:v>
                </c:pt>
                <c:pt idx="2328">
                  <c:v>77</c:v>
                </c:pt>
                <c:pt idx="2329">
                  <c:v>55</c:v>
                </c:pt>
                <c:pt idx="2330">
                  <c:v>71</c:v>
                </c:pt>
                <c:pt idx="2331">
                  <c:v>74</c:v>
                </c:pt>
                <c:pt idx="2332">
                  <c:v>64</c:v>
                </c:pt>
                <c:pt idx="2333">
                  <c:v>64</c:v>
                </c:pt>
                <c:pt idx="2334">
                  <c:v>63</c:v>
                </c:pt>
                <c:pt idx="2335">
                  <c:v>70</c:v>
                </c:pt>
                <c:pt idx="2336">
                  <c:v>60</c:v>
                </c:pt>
                <c:pt idx="2337">
                  <c:v>61</c:v>
                </c:pt>
                <c:pt idx="2338">
                  <c:v>84</c:v>
                </c:pt>
                <c:pt idx="2339">
                  <c:v>49</c:v>
                </c:pt>
                <c:pt idx="2340">
                  <c:v>56</c:v>
                </c:pt>
                <c:pt idx="2341">
                  <c:v>62</c:v>
                </c:pt>
                <c:pt idx="2342">
                  <c:v>65</c:v>
                </c:pt>
                <c:pt idx="2343">
                  <c:v>44</c:v>
                </c:pt>
                <c:pt idx="2344">
                  <c:v>61</c:v>
                </c:pt>
                <c:pt idx="2345">
                  <c:v>57</c:v>
                </c:pt>
                <c:pt idx="2346">
                  <c:v>71</c:v>
                </c:pt>
                <c:pt idx="2347">
                  <c:v>56</c:v>
                </c:pt>
                <c:pt idx="2348">
                  <c:v>52</c:v>
                </c:pt>
                <c:pt idx="2349">
                  <c:v>44</c:v>
                </c:pt>
                <c:pt idx="2350">
                  <c:v>66</c:v>
                </c:pt>
                <c:pt idx="2351">
                  <c:v>65</c:v>
                </c:pt>
                <c:pt idx="2352">
                  <c:v>56</c:v>
                </c:pt>
                <c:pt idx="2353">
                  <c:v>55</c:v>
                </c:pt>
                <c:pt idx="2354">
                  <c:v>50</c:v>
                </c:pt>
                <c:pt idx="2355">
                  <c:v>47</c:v>
                </c:pt>
                <c:pt idx="2356">
                  <c:v>46</c:v>
                </c:pt>
                <c:pt idx="2357">
                  <c:v>41</c:v>
                </c:pt>
                <c:pt idx="2358">
                  <c:v>49</c:v>
                </c:pt>
                <c:pt idx="2359">
                  <c:v>37</c:v>
                </c:pt>
                <c:pt idx="2360">
                  <c:v>42</c:v>
                </c:pt>
                <c:pt idx="2361">
                  <c:v>45</c:v>
                </c:pt>
                <c:pt idx="2362">
                  <c:v>53</c:v>
                </c:pt>
                <c:pt idx="2363">
                  <c:v>39</c:v>
                </c:pt>
                <c:pt idx="2364">
                  <c:v>50</c:v>
                </c:pt>
                <c:pt idx="2365">
                  <c:v>45</c:v>
                </c:pt>
                <c:pt idx="2366">
                  <c:v>48</c:v>
                </c:pt>
                <c:pt idx="2367">
                  <c:v>49</c:v>
                </c:pt>
                <c:pt idx="2368">
                  <c:v>54</c:v>
                </c:pt>
                <c:pt idx="2369">
                  <c:v>56</c:v>
                </c:pt>
                <c:pt idx="2370">
                  <c:v>43</c:v>
                </c:pt>
                <c:pt idx="2371">
                  <c:v>61</c:v>
                </c:pt>
                <c:pt idx="2372">
                  <c:v>57</c:v>
                </c:pt>
                <c:pt idx="2373">
                  <c:v>50</c:v>
                </c:pt>
                <c:pt idx="2374">
                  <c:v>45</c:v>
                </c:pt>
                <c:pt idx="2375">
                  <c:v>48</c:v>
                </c:pt>
                <c:pt idx="2376">
                  <c:v>58</c:v>
                </c:pt>
                <c:pt idx="2377">
                  <c:v>49</c:v>
                </c:pt>
                <c:pt idx="2378">
                  <c:v>45</c:v>
                </c:pt>
                <c:pt idx="2379">
                  <c:v>38</c:v>
                </c:pt>
                <c:pt idx="2380">
                  <c:v>40</c:v>
                </c:pt>
                <c:pt idx="2381">
                  <c:v>47</c:v>
                </c:pt>
                <c:pt idx="2382">
                  <c:v>49</c:v>
                </c:pt>
                <c:pt idx="2383">
                  <c:v>41</c:v>
                </c:pt>
                <c:pt idx="2384">
                  <c:v>48</c:v>
                </c:pt>
                <c:pt idx="2385">
                  <c:v>45</c:v>
                </c:pt>
                <c:pt idx="2386">
                  <c:v>51</c:v>
                </c:pt>
                <c:pt idx="2387">
                  <c:v>31</c:v>
                </c:pt>
                <c:pt idx="2388">
                  <c:v>38</c:v>
                </c:pt>
                <c:pt idx="2389">
                  <c:v>49</c:v>
                </c:pt>
                <c:pt idx="2390">
                  <c:v>40</c:v>
                </c:pt>
                <c:pt idx="2391">
                  <c:v>52</c:v>
                </c:pt>
                <c:pt idx="2392">
                  <c:v>36</c:v>
                </c:pt>
                <c:pt idx="2393">
                  <c:v>37</c:v>
                </c:pt>
                <c:pt idx="2394">
                  <c:v>45</c:v>
                </c:pt>
                <c:pt idx="2395">
                  <c:v>41</c:v>
                </c:pt>
                <c:pt idx="2396">
                  <c:v>51</c:v>
                </c:pt>
                <c:pt idx="2397">
                  <c:v>42</c:v>
                </c:pt>
                <c:pt idx="2398">
                  <c:v>44</c:v>
                </c:pt>
                <c:pt idx="2399">
                  <c:v>47</c:v>
                </c:pt>
                <c:pt idx="2400">
                  <c:v>42</c:v>
                </c:pt>
                <c:pt idx="2401">
                  <c:v>53</c:v>
                </c:pt>
                <c:pt idx="2402">
                  <c:v>32</c:v>
                </c:pt>
                <c:pt idx="2403">
                  <c:v>38</c:v>
                </c:pt>
                <c:pt idx="2404">
                  <c:v>37</c:v>
                </c:pt>
                <c:pt idx="2405">
                  <c:v>38</c:v>
                </c:pt>
                <c:pt idx="2406">
                  <c:v>51</c:v>
                </c:pt>
                <c:pt idx="2407">
                  <c:v>40</c:v>
                </c:pt>
                <c:pt idx="2408">
                  <c:v>46</c:v>
                </c:pt>
                <c:pt idx="2409">
                  <c:v>36</c:v>
                </c:pt>
                <c:pt idx="2410">
                  <c:v>39</c:v>
                </c:pt>
                <c:pt idx="2411">
                  <c:v>42</c:v>
                </c:pt>
                <c:pt idx="2412">
                  <c:v>49</c:v>
                </c:pt>
                <c:pt idx="2413">
                  <c:v>35</c:v>
                </c:pt>
                <c:pt idx="2414">
                  <c:v>42</c:v>
                </c:pt>
                <c:pt idx="2415">
                  <c:v>33</c:v>
                </c:pt>
                <c:pt idx="2416">
                  <c:v>36</c:v>
                </c:pt>
                <c:pt idx="2417">
                  <c:v>39</c:v>
                </c:pt>
                <c:pt idx="2418">
                  <c:v>40</c:v>
                </c:pt>
                <c:pt idx="2419">
                  <c:v>42</c:v>
                </c:pt>
                <c:pt idx="2420">
                  <c:v>43</c:v>
                </c:pt>
                <c:pt idx="2421">
                  <c:v>39</c:v>
                </c:pt>
                <c:pt idx="2422">
                  <c:v>31</c:v>
                </c:pt>
                <c:pt idx="2423">
                  <c:v>40</c:v>
                </c:pt>
                <c:pt idx="2424">
                  <c:v>32</c:v>
                </c:pt>
                <c:pt idx="2425">
                  <c:v>39</c:v>
                </c:pt>
                <c:pt idx="2426">
                  <c:v>31</c:v>
                </c:pt>
                <c:pt idx="2427">
                  <c:v>53</c:v>
                </c:pt>
                <c:pt idx="2428">
                  <c:v>38</c:v>
                </c:pt>
                <c:pt idx="2429">
                  <c:v>42</c:v>
                </c:pt>
                <c:pt idx="2430">
                  <c:v>43</c:v>
                </c:pt>
                <c:pt idx="2431">
                  <c:v>42</c:v>
                </c:pt>
                <c:pt idx="2432">
                  <c:v>40</c:v>
                </c:pt>
                <c:pt idx="2433">
                  <c:v>35</c:v>
                </c:pt>
                <c:pt idx="2434">
                  <c:v>32</c:v>
                </c:pt>
                <c:pt idx="2435">
                  <c:v>37</c:v>
                </c:pt>
                <c:pt idx="2436">
                  <c:v>37</c:v>
                </c:pt>
                <c:pt idx="2437">
                  <c:v>29</c:v>
                </c:pt>
                <c:pt idx="2438">
                  <c:v>32</c:v>
                </c:pt>
                <c:pt idx="2439">
                  <c:v>37</c:v>
                </c:pt>
                <c:pt idx="2440">
                  <c:v>49</c:v>
                </c:pt>
                <c:pt idx="2441">
                  <c:v>38</c:v>
                </c:pt>
                <c:pt idx="2442">
                  <c:v>36</c:v>
                </c:pt>
                <c:pt idx="2443">
                  <c:v>43</c:v>
                </c:pt>
                <c:pt idx="2444">
                  <c:v>42</c:v>
                </c:pt>
                <c:pt idx="2445">
                  <c:v>29</c:v>
                </c:pt>
                <c:pt idx="2446">
                  <c:v>35</c:v>
                </c:pt>
                <c:pt idx="2447">
                  <c:v>32</c:v>
                </c:pt>
                <c:pt idx="2448">
                  <c:v>31</c:v>
                </c:pt>
                <c:pt idx="2449">
                  <c:v>34</c:v>
                </c:pt>
                <c:pt idx="2450">
                  <c:v>38</c:v>
                </c:pt>
                <c:pt idx="2451">
                  <c:v>26</c:v>
                </c:pt>
                <c:pt idx="2452">
                  <c:v>37</c:v>
                </c:pt>
                <c:pt idx="2453">
                  <c:v>31</c:v>
                </c:pt>
                <c:pt idx="2454">
                  <c:v>27</c:v>
                </c:pt>
                <c:pt idx="2455">
                  <c:v>34</c:v>
                </c:pt>
                <c:pt idx="2456">
                  <c:v>28</c:v>
                </c:pt>
                <c:pt idx="2457">
                  <c:v>24</c:v>
                </c:pt>
                <c:pt idx="2458">
                  <c:v>41</c:v>
                </c:pt>
                <c:pt idx="2459">
                  <c:v>34</c:v>
                </c:pt>
                <c:pt idx="2460">
                  <c:v>28</c:v>
                </c:pt>
                <c:pt idx="2461">
                  <c:v>32</c:v>
                </c:pt>
                <c:pt idx="2462">
                  <c:v>36</c:v>
                </c:pt>
                <c:pt idx="2463">
                  <c:v>43</c:v>
                </c:pt>
                <c:pt idx="2464">
                  <c:v>40</c:v>
                </c:pt>
                <c:pt idx="2465">
                  <c:v>25</c:v>
                </c:pt>
                <c:pt idx="2466">
                  <c:v>38</c:v>
                </c:pt>
                <c:pt idx="2467">
                  <c:v>31</c:v>
                </c:pt>
                <c:pt idx="2468">
                  <c:v>42</c:v>
                </c:pt>
                <c:pt idx="2469">
                  <c:v>30</c:v>
                </c:pt>
                <c:pt idx="2470">
                  <c:v>37</c:v>
                </c:pt>
                <c:pt idx="2471">
                  <c:v>38</c:v>
                </c:pt>
                <c:pt idx="2472">
                  <c:v>52</c:v>
                </c:pt>
                <c:pt idx="2473">
                  <c:v>33</c:v>
                </c:pt>
                <c:pt idx="2474">
                  <c:v>39</c:v>
                </c:pt>
                <c:pt idx="2475">
                  <c:v>42</c:v>
                </c:pt>
                <c:pt idx="2476">
                  <c:v>33</c:v>
                </c:pt>
                <c:pt idx="2477">
                  <c:v>35</c:v>
                </c:pt>
                <c:pt idx="2478">
                  <c:v>36</c:v>
                </c:pt>
                <c:pt idx="2479">
                  <c:v>40</c:v>
                </c:pt>
                <c:pt idx="2480">
                  <c:v>44</c:v>
                </c:pt>
                <c:pt idx="2481">
                  <c:v>34</c:v>
                </c:pt>
                <c:pt idx="2482">
                  <c:v>43</c:v>
                </c:pt>
                <c:pt idx="2483">
                  <c:v>30</c:v>
                </c:pt>
                <c:pt idx="2484">
                  <c:v>30</c:v>
                </c:pt>
                <c:pt idx="2485">
                  <c:v>46</c:v>
                </c:pt>
                <c:pt idx="2486">
                  <c:v>49</c:v>
                </c:pt>
                <c:pt idx="2487">
                  <c:v>42</c:v>
                </c:pt>
                <c:pt idx="2488">
                  <c:v>36</c:v>
                </c:pt>
                <c:pt idx="2489">
                  <c:v>35</c:v>
                </c:pt>
                <c:pt idx="2490">
                  <c:v>39</c:v>
                </c:pt>
                <c:pt idx="2491">
                  <c:v>34</c:v>
                </c:pt>
                <c:pt idx="2492">
                  <c:v>32</c:v>
                </c:pt>
                <c:pt idx="2493">
                  <c:v>34</c:v>
                </c:pt>
                <c:pt idx="2494">
                  <c:v>32</c:v>
                </c:pt>
                <c:pt idx="2495">
                  <c:v>38</c:v>
                </c:pt>
                <c:pt idx="2496">
                  <c:v>33</c:v>
                </c:pt>
                <c:pt idx="2497">
                  <c:v>26</c:v>
                </c:pt>
                <c:pt idx="2498">
                  <c:v>30</c:v>
                </c:pt>
                <c:pt idx="2499">
                  <c:v>28</c:v>
                </c:pt>
                <c:pt idx="2500">
                  <c:v>31</c:v>
                </c:pt>
                <c:pt idx="2501">
                  <c:v>41</c:v>
                </c:pt>
                <c:pt idx="2502">
                  <c:v>29</c:v>
                </c:pt>
                <c:pt idx="2503">
                  <c:v>38</c:v>
                </c:pt>
                <c:pt idx="2504">
                  <c:v>43</c:v>
                </c:pt>
                <c:pt idx="2505">
                  <c:v>46</c:v>
                </c:pt>
                <c:pt idx="2506">
                  <c:v>39</c:v>
                </c:pt>
                <c:pt idx="2507">
                  <c:v>34</c:v>
                </c:pt>
                <c:pt idx="2508">
                  <c:v>46</c:v>
                </c:pt>
                <c:pt idx="2509">
                  <c:v>29</c:v>
                </c:pt>
                <c:pt idx="2510">
                  <c:v>46</c:v>
                </c:pt>
                <c:pt idx="2511">
                  <c:v>34</c:v>
                </c:pt>
                <c:pt idx="2512">
                  <c:v>28</c:v>
                </c:pt>
                <c:pt idx="2513">
                  <c:v>42</c:v>
                </c:pt>
                <c:pt idx="2514">
                  <c:v>43</c:v>
                </c:pt>
                <c:pt idx="2515">
                  <c:v>38</c:v>
                </c:pt>
                <c:pt idx="2516">
                  <c:v>31</c:v>
                </c:pt>
                <c:pt idx="2517">
                  <c:v>32</c:v>
                </c:pt>
                <c:pt idx="2518">
                  <c:v>31</c:v>
                </c:pt>
                <c:pt idx="2519">
                  <c:v>25</c:v>
                </c:pt>
                <c:pt idx="2520">
                  <c:v>38</c:v>
                </c:pt>
                <c:pt idx="2521">
                  <c:v>46</c:v>
                </c:pt>
                <c:pt idx="2522">
                  <c:v>34</c:v>
                </c:pt>
                <c:pt idx="2523">
                  <c:v>30</c:v>
                </c:pt>
                <c:pt idx="2524">
                  <c:v>38</c:v>
                </c:pt>
                <c:pt idx="2525">
                  <c:v>31</c:v>
                </c:pt>
                <c:pt idx="2526">
                  <c:v>38</c:v>
                </c:pt>
                <c:pt idx="2527">
                  <c:v>34</c:v>
                </c:pt>
                <c:pt idx="2528">
                  <c:v>43</c:v>
                </c:pt>
                <c:pt idx="2529">
                  <c:v>45</c:v>
                </c:pt>
                <c:pt idx="2530">
                  <c:v>41</c:v>
                </c:pt>
                <c:pt idx="2531">
                  <c:v>30</c:v>
                </c:pt>
                <c:pt idx="2532">
                  <c:v>38</c:v>
                </c:pt>
                <c:pt idx="2533">
                  <c:v>27</c:v>
                </c:pt>
                <c:pt idx="2534">
                  <c:v>32</c:v>
                </c:pt>
                <c:pt idx="2535">
                  <c:v>37</c:v>
                </c:pt>
                <c:pt idx="2536">
                  <c:v>38</c:v>
                </c:pt>
                <c:pt idx="2537">
                  <c:v>49</c:v>
                </c:pt>
                <c:pt idx="2538">
                  <c:v>46</c:v>
                </c:pt>
                <c:pt idx="2539">
                  <c:v>43</c:v>
                </c:pt>
                <c:pt idx="2540">
                  <c:v>45</c:v>
                </c:pt>
                <c:pt idx="2541">
                  <c:v>55</c:v>
                </c:pt>
                <c:pt idx="2542">
                  <c:v>34</c:v>
                </c:pt>
                <c:pt idx="2543">
                  <c:v>44</c:v>
                </c:pt>
                <c:pt idx="2544">
                  <c:v>34</c:v>
                </c:pt>
                <c:pt idx="2545">
                  <c:v>39</c:v>
                </c:pt>
                <c:pt idx="2546">
                  <c:v>41</c:v>
                </c:pt>
                <c:pt idx="2547">
                  <c:v>41</c:v>
                </c:pt>
                <c:pt idx="2548">
                  <c:v>28</c:v>
                </c:pt>
                <c:pt idx="2549">
                  <c:v>35</c:v>
                </c:pt>
                <c:pt idx="2550">
                  <c:v>34</c:v>
                </c:pt>
                <c:pt idx="2551">
                  <c:v>42</c:v>
                </c:pt>
                <c:pt idx="2552">
                  <c:v>49</c:v>
                </c:pt>
                <c:pt idx="2553">
                  <c:v>43</c:v>
                </c:pt>
                <c:pt idx="2554">
                  <c:v>48</c:v>
                </c:pt>
                <c:pt idx="2555">
                  <c:v>48</c:v>
                </c:pt>
                <c:pt idx="2556">
                  <c:v>39</c:v>
                </c:pt>
                <c:pt idx="2557">
                  <c:v>43</c:v>
                </c:pt>
                <c:pt idx="2558">
                  <c:v>41</c:v>
                </c:pt>
                <c:pt idx="2559">
                  <c:v>46</c:v>
                </c:pt>
                <c:pt idx="2560">
                  <c:v>39</c:v>
                </c:pt>
                <c:pt idx="2561">
                  <c:v>36</c:v>
                </c:pt>
                <c:pt idx="2562">
                  <c:v>45</c:v>
                </c:pt>
                <c:pt idx="2563">
                  <c:v>37</c:v>
                </c:pt>
                <c:pt idx="2564">
                  <c:v>39</c:v>
                </c:pt>
                <c:pt idx="2565">
                  <c:v>37</c:v>
                </c:pt>
                <c:pt idx="2566">
                  <c:v>29</c:v>
                </c:pt>
                <c:pt idx="2567">
                  <c:v>46</c:v>
                </c:pt>
                <c:pt idx="2568">
                  <c:v>36</c:v>
                </c:pt>
                <c:pt idx="2569">
                  <c:v>45</c:v>
                </c:pt>
                <c:pt idx="2570">
                  <c:v>46</c:v>
                </c:pt>
                <c:pt idx="2571">
                  <c:v>33</c:v>
                </c:pt>
                <c:pt idx="2572">
                  <c:v>40</c:v>
                </c:pt>
                <c:pt idx="2573">
                  <c:v>47</c:v>
                </c:pt>
                <c:pt idx="2574">
                  <c:v>44</c:v>
                </c:pt>
                <c:pt idx="2575">
                  <c:v>42</c:v>
                </c:pt>
                <c:pt idx="2576">
                  <c:v>35</c:v>
                </c:pt>
                <c:pt idx="2577">
                  <c:v>46</c:v>
                </c:pt>
                <c:pt idx="2578">
                  <c:v>60</c:v>
                </c:pt>
                <c:pt idx="2579">
                  <c:v>49</c:v>
                </c:pt>
                <c:pt idx="2580">
                  <c:v>37</c:v>
                </c:pt>
                <c:pt idx="2581">
                  <c:v>47</c:v>
                </c:pt>
                <c:pt idx="2582">
                  <c:v>42</c:v>
                </c:pt>
                <c:pt idx="2583">
                  <c:v>26</c:v>
                </c:pt>
                <c:pt idx="2584">
                  <c:v>37</c:v>
                </c:pt>
                <c:pt idx="2585">
                  <c:v>47</c:v>
                </c:pt>
                <c:pt idx="2586">
                  <c:v>41</c:v>
                </c:pt>
                <c:pt idx="2587">
                  <c:v>41</c:v>
                </c:pt>
                <c:pt idx="2588">
                  <c:v>41</c:v>
                </c:pt>
                <c:pt idx="2589">
                  <c:v>46</c:v>
                </c:pt>
                <c:pt idx="2590">
                  <c:v>44</c:v>
                </c:pt>
                <c:pt idx="2591">
                  <c:v>28</c:v>
                </c:pt>
                <c:pt idx="2592">
                  <c:v>41</c:v>
                </c:pt>
                <c:pt idx="2593">
                  <c:v>36</c:v>
                </c:pt>
                <c:pt idx="2594">
                  <c:v>30</c:v>
                </c:pt>
                <c:pt idx="2595">
                  <c:v>39</c:v>
                </c:pt>
                <c:pt idx="2596">
                  <c:v>37</c:v>
                </c:pt>
                <c:pt idx="2597">
                  <c:v>38</c:v>
                </c:pt>
                <c:pt idx="2598">
                  <c:v>51</c:v>
                </c:pt>
                <c:pt idx="2599">
                  <c:v>43</c:v>
                </c:pt>
                <c:pt idx="2600">
                  <c:v>36</c:v>
                </c:pt>
                <c:pt idx="2601">
                  <c:v>31</c:v>
                </c:pt>
                <c:pt idx="2602">
                  <c:v>33</c:v>
                </c:pt>
                <c:pt idx="2603">
                  <c:v>39</c:v>
                </c:pt>
                <c:pt idx="2604">
                  <c:v>34</c:v>
                </c:pt>
                <c:pt idx="2605">
                  <c:v>40</c:v>
                </c:pt>
                <c:pt idx="2606">
                  <c:v>29</c:v>
                </c:pt>
                <c:pt idx="2607">
                  <c:v>35</c:v>
                </c:pt>
                <c:pt idx="2608">
                  <c:v>43</c:v>
                </c:pt>
                <c:pt idx="2609">
                  <c:v>41</c:v>
                </c:pt>
                <c:pt idx="2610">
                  <c:v>31</c:v>
                </c:pt>
                <c:pt idx="2611">
                  <c:v>35</c:v>
                </c:pt>
                <c:pt idx="2612">
                  <c:v>35</c:v>
                </c:pt>
                <c:pt idx="2613">
                  <c:v>40</c:v>
                </c:pt>
                <c:pt idx="2614">
                  <c:v>40</c:v>
                </c:pt>
                <c:pt idx="2615">
                  <c:v>30</c:v>
                </c:pt>
                <c:pt idx="2616">
                  <c:v>34</c:v>
                </c:pt>
                <c:pt idx="2617">
                  <c:v>35</c:v>
                </c:pt>
                <c:pt idx="2618">
                  <c:v>32</c:v>
                </c:pt>
                <c:pt idx="2619">
                  <c:v>31</c:v>
                </c:pt>
                <c:pt idx="2620">
                  <c:v>21</c:v>
                </c:pt>
                <c:pt idx="2621">
                  <c:v>23</c:v>
                </c:pt>
                <c:pt idx="2622">
                  <c:v>42</c:v>
                </c:pt>
                <c:pt idx="2623">
                  <c:v>35</c:v>
                </c:pt>
                <c:pt idx="2624">
                  <c:v>28</c:v>
                </c:pt>
                <c:pt idx="2625">
                  <c:v>33</c:v>
                </c:pt>
                <c:pt idx="2626">
                  <c:v>32</c:v>
                </c:pt>
                <c:pt idx="2627">
                  <c:v>33</c:v>
                </c:pt>
                <c:pt idx="2628">
                  <c:v>27</c:v>
                </c:pt>
                <c:pt idx="2629">
                  <c:v>38</c:v>
                </c:pt>
                <c:pt idx="2630">
                  <c:v>31</c:v>
                </c:pt>
                <c:pt idx="2631">
                  <c:v>43</c:v>
                </c:pt>
                <c:pt idx="2632">
                  <c:v>43</c:v>
                </c:pt>
                <c:pt idx="2633">
                  <c:v>28</c:v>
                </c:pt>
                <c:pt idx="2634">
                  <c:v>29</c:v>
                </c:pt>
                <c:pt idx="2635">
                  <c:v>30</c:v>
                </c:pt>
                <c:pt idx="2636">
                  <c:v>35</c:v>
                </c:pt>
                <c:pt idx="2637">
                  <c:v>27</c:v>
                </c:pt>
                <c:pt idx="2638">
                  <c:v>27</c:v>
                </c:pt>
                <c:pt idx="2639">
                  <c:v>25</c:v>
                </c:pt>
                <c:pt idx="2640">
                  <c:v>24</c:v>
                </c:pt>
                <c:pt idx="2641">
                  <c:v>28</c:v>
                </c:pt>
                <c:pt idx="2642">
                  <c:v>31</c:v>
                </c:pt>
                <c:pt idx="2643">
                  <c:v>29</c:v>
                </c:pt>
                <c:pt idx="2644">
                  <c:v>32</c:v>
                </c:pt>
                <c:pt idx="2645">
                  <c:v>37</c:v>
                </c:pt>
                <c:pt idx="2646">
                  <c:v>27</c:v>
                </c:pt>
                <c:pt idx="2647">
                  <c:v>26</c:v>
                </c:pt>
                <c:pt idx="2648">
                  <c:v>32</c:v>
                </c:pt>
                <c:pt idx="2649">
                  <c:v>31</c:v>
                </c:pt>
                <c:pt idx="2650">
                  <c:v>24</c:v>
                </c:pt>
                <c:pt idx="2651">
                  <c:v>39</c:v>
                </c:pt>
                <c:pt idx="2652">
                  <c:v>30</c:v>
                </c:pt>
                <c:pt idx="2653">
                  <c:v>32</c:v>
                </c:pt>
                <c:pt idx="2654">
                  <c:v>19</c:v>
                </c:pt>
                <c:pt idx="2655">
                  <c:v>18</c:v>
                </c:pt>
                <c:pt idx="2656">
                  <c:v>31</c:v>
                </c:pt>
                <c:pt idx="2657">
                  <c:v>35</c:v>
                </c:pt>
                <c:pt idx="2658">
                  <c:v>26</c:v>
                </c:pt>
                <c:pt idx="2659">
                  <c:v>25</c:v>
                </c:pt>
                <c:pt idx="2660">
                  <c:v>31</c:v>
                </c:pt>
                <c:pt idx="2661">
                  <c:v>24</c:v>
                </c:pt>
                <c:pt idx="2662">
                  <c:v>30</c:v>
                </c:pt>
                <c:pt idx="2663">
                  <c:v>31</c:v>
                </c:pt>
                <c:pt idx="2664">
                  <c:v>26</c:v>
                </c:pt>
                <c:pt idx="2665">
                  <c:v>26</c:v>
                </c:pt>
                <c:pt idx="2666">
                  <c:v>35</c:v>
                </c:pt>
                <c:pt idx="2667">
                  <c:v>22</c:v>
                </c:pt>
                <c:pt idx="2668">
                  <c:v>26</c:v>
                </c:pt>
                <c:pt idx="2669">
                  <c:v>18</c:v>
                </c:pt>
                <c:pt idx="2670">
                  <c:v>31</c:v>
                </c:pt>
                <c:pt idx="2671">
                  <c:v>26</c:v>
                </c:pt>
                <c:pt idx="2672">
                  <c:v>37</c:v>
                </c:pt>
                <c:pt idx="2673">
                  <c:v>28</c:v>
                </c:pt>
                <c:pt idx="2674">
                  <c:v>28</c:v>
                </c:pt>
                <c:pt idx="2675">
                  <c:v>31</c:v>
                </c:pt>
                <c:pt idx="2676">
                  <c:v>23</c:v>
                </c:pt>
                <c:pt idx="2677">
                  <c:v>20</c:v>
                </c:pt>
                <c:pt idx="2678">
                  <c:v>28</c:v>
                </c:pt>
                <c:pt idx="2679">
                  <c:v>34</c:v>
                </c:pt>
                <c:pt idx="2680">
                  <c:v>19</c:v>
                </c:pt>
                <c:pt idx="2681">
                  <c:v>27</c:v>
                </c:pt>
                <c:pt idx="2682">
                  <c:v>30</c:v>
                </c:pt>
                <c:pt idx="2683">
                  <c:v>29</c:v>
                </c:pt>
                <c:pt idx="2684">
                  <c:v>25</c:v>
                </c:pt>
                <c:pt idx="2685">
                  <c:v>33</c:v>
                </c:pt>
                <c:pt idx="2686">
                  <c:v>26</c:v>
                </c:pt>
                <c:pt idx="2687">
                  <c:v>24</c:v>
                </c:pt>
                <c:pt idx="2688">
                  <c:v>30</c:v>
                </c:pt>
                <c:pt idx="2689">
                  <c:v>24</c:v>
                </c:pt>
                <c:pt idx="2690">
                  <c:v>22</c:v>
                </c:pt>
                <c:pt idx="2691">
                  <c:v>26</c:v>
                </c:pt>
                <c:pt idx="2692">
                  <c:v>25</c:v>
                </c:pt>
                <c:pt idx="2693">
                  <c:v>35</c:v>
                </c:pt>
                <c:pt idx="2694">
                  <c:v>24</c:v>
                </c:pt>
                <c:pt idx="2695">
                  <c:v>27</c:v>
                </c:pt>
                <c:pt idx="2696">
                  <c:v>22</c:v>
                </c:pt>
                <c:pt idx="2697">
                  <c:v>22</c:v>
                </c:pt>
                <c:pt idx="2698">
                  <c:v>20</c:v>
                </c:pt>
                <c:pt idx="2699">
                  <c:v>33</c:v>
                </c:pt>
                <c:pt idx="2700">
                  <c:v>33</c:v>
                </c:pt>
                <c:pt idx="2701">
                  <c:v>27</c:v>
                </c:pt>
                <c:pt idx="2702">
                  <c:v>20</c:v>
                </c:pt>
                <c:pt idx="2703">
                  <c:v>26</c:v>
                </c:pt>
                <c:pt idx="2704">
                  <c:v>33</c:v>
                </c:pt>
                <c:pt idx="2705">
                  <c:v>31</c:v>
                </c:pt>
                <c:pt idx="2706">
                  <c:v>25</c:v>
                </c:pt>
                <c:pt idx="2707">
                  <c:v>39</c:v>
                </c:pt>
                <c:pt idx="2708">
                  <c:v>20</c:v>
                </c:pt>
                <c:pt idx="2709">
                  <c:v>20</c:v>
                </c:pt>
                <c:pt idx="2710">
                  <c:v>17</c:v>
                </c:pt>
                <c:pt idx="2711">
                  <c:v>33</c:v>
                </c:pt>
                <c:pt idx="2712">
                  <c:v>27</c:v>
                </c:pt>
                <c:pt idx="2713">
                  <c:v>24</c:v>
                </c:pt>
                <c:pt idx="2714">
                  <c:v>21</c:v>
                </c:pt>
                <c:pt idx="2715">
                  <c:v>36</c:v>
                </c:pt>
                <c:pt idx="2716">
                  <c:v>31</c:v>
                </c:pt>
                <c:pt idx="2717">
                  <c:v>33</c:v>
                </c:pt>
                <c:pt idx="2718">
                  <c:v>23</c:v>
                </c:pt>
                <c:pt idx="2719">
                  <c:v>25</c:v>
                </c:pt>
                <c:pt idx="2720">
                  <c:v>26</c:v>
                </c:pt>
                <c:pt idx="2721">
                  <c:v>20</c:v>
                </c:pt>
                <c:pt idx="2722">
                  <c:v>26</c:v>
                </c:pt>
                <c:pt idx="2723">
                  <c:v>16</c:v>
                </c:pt>
                <c:pt idx="2724">
                  <c:v>24</c:v>
                </c:pt>
                <c:pt idx="2725">
                  <c:v>23</c:v>
                </c:pt>
                <c:pt idx="2726">
                  <c:v>38</c:v>
                </c:pt>
                <c:pt idx="2727">
                  <c:v>21</c:v>
                </c:pt>
                <c:pt idx="2728">
                  <c:v>28</c:v>
                </c:pt>
                <c:pt idx="2729">
                  <c:v>34</c:v>
                </c:pt>
                <c:pt idx="2730">
                  <c:v>22</c:v>
                </c:pt>
                <c:pt idx="2731">
                  <c:v>32</c:v>
                </c:pt>
                <c:pt idx="2732">
                  <c:v>28</c:v>
                </c:pt>
                <c:pt idx="2733">
                  <c:v>25</c:v>
                </c:pt>
                <c:pt idx="2734">
                  <c:v>30</c:v>
                </c:pt>
                <c:pt idx="2735">
                  <c:v>27</c:v>
                </c:pt>
                <c:pt idx="2736">
                  <c:v>32</c:v>
                </c:pt>
                <c:pt idx="2737">
                  <c:v>28</c:v>
                </c:pt>
                <c:pt idx="2738">
                  <c:v>21</c:v>
                </c:pt>
                <c:pt idx="2739">
                  <c:v>25</c:v>
                </c:pt>
                <c:pt idx="2740">
                  <c:v>22</c:v>
                </c:pt>
                <c:pt idx="2741">
                  <c:v>27</c:v>
                </c:pt>
                <c:pt idx="2742">
                  <c:v>32</c:v>
                </c:pt>
                <c:pt idx="2743">
                  <c:v>23</c:v>
                </c:pt>
                <c:pt idx="2744">
                  <c:v>26</c:v>
                </c:pt>
                <c:pt idx="2745">
                  <c:v>22</c:v>
                </c:pt>
                <c:pt idx="2746">
                  <c:v>28</c:v>
                </c:pt>
                <c:pt idx="2747">
                  <c:v>23</c:v>
                </c:pt>
                <c:pt idx="2748">
                  <c:v>23</c:v>
                </c:pt>
                <c:pt idx="2749">
                  <c:v>31</c:v>
                </c:pt>
                <c:pt idx="2750">
                  <c:v>22</c:v>
                </c:pt>
                <c:pt idx="2751">
                  <c:v>21</c:v>
                </c:pt>
                <c:pt idx="2752">
                  <c:v>24</c:v>
                </c:pt>
                <c:pt idx="2753">
                  <c:v>31</c:v>
                </c:pt>
                <c:pt idx="2754">
                  <c:v>33</c:v>
                </c:pt>
                <c:pt idx="2755">
                  <c:v>29</c:v>
                </c:pt>
                <c:pt idx="2756">
                  <c:v>24</c:v>
                </c:pt>
                <c:pt idx="2757">
                  <c:v>21</c:v>
                </c:pt>
                <c:pt idx="2758">
                  <c:v>22</c:v>
                </c:pt>
                <c:pt idx="2759">
                  <c:v>29</c:v>
                </c:pt>
                <c:pt idx="2760">
                  <c:v>35</c:v>
                </c:pt>
                <c:pt idx="2761">
                  <c:v>33</c:v>
                </c:pt>
                <c:pt idx="2762">
                  <c:v>30</c:v>
                </c:pt>
                <c:pt idx="2763">
                  <c:v>28</c:v>
                </c:pt>
                <c:pt idx="2764">
                  <c:v>17</c:v>
                </c:pt>
                <c:pt idx="2765">
                  <c:v>33</c:v>
                </c:pt>
                <c:pt idx="2766">
                  <c:v>35</c:v>
                </c:pt>
                <c:pt idx="2767">
                  <c:v>26</c:v>
                </c:pt>
                <c:pt idx="2768">
                  <c:v>23</c:v>
                </c:pt>
                <c:pt idx="2769">
                  <c:v>25</c:v>
                </c:pt>
                <c:pt idx="2770">
                  <c:v>15</c:v>
                </c:pt>
                <c:pt idx="2771">
                  <c:v>17</c:v>
                </c:pt>
                <c:pt idx="2772">
                  <c:v>24</c:v>
                </c:pt>
                <c:pt idx="2773">
                  <c:v>23</c:v>
                </c:pt>
                <c:pt idx="2774">
                  <c:v>29</c:v>
                </c:pt>
                <c:pt idx="2775">
                  <c:v>31</c:v>
                </c:pt>
                <c:pt idx="2776">
                  <c:v>24</c:v>
                </c:pt>
                <c:pt idx="2777">
                  <c:v>23</c:v>
                </c:pt>
                <c:pt idx="2778">
                  <c:v>25</c:v>
                </c:pt>
                <c:pt idx="2779">
                  <c:v>28</c:v>
                </c:pt>
                <c:pt idx="2780">
                  <c:v>24</c:v>
                </c:pt>
                <c:pt idx="2781">
                  <c:v>31</c:v>
                </c:pt>
                <c:pt idx="2782">
                  <c:v>26</c:v>
                </c:pt>
                <c:pt idx="2783">
                  <c:v>29</c:v>
                </c:pt>
                <c:pt idx="2784">
                  <c:v>22</c:v>
                </c:pt>
                <c:pt idx="2785">
                  <c:v>28</c:v>
                </c:pt>
                <c:pt idx="2786">
                  <c:v>23</c:v>
                </c:pt>
                <c:pt idx="2787">
                  <c:v>24</c:v>
                </c:pt>
                <c:pt idx="2788">
                  <c:v>35</c:v>
                </c:pt>
                <c:pt idx="2789">
                  <c:v>38</c:v>
                </c:pt>
                <c:pt idx="2790">
                  <c:v>27</c:v>
                </c:pt>
                <c:pt idx="2791">
                  <c:v>31</c:v>
                </c:pt>
                <c:pt idx="2792">
                  <c:v>34</c:v>
                </c:pt>
                <c:pt idx="2793">
                  <c:v>25</c:v>
                </c:pt>
                <c:pt idx="2794">
                  <c:v>31</c:v>
                </c:pt>
                <c:pt idx="2795">
                  <c:v>28</c:v>
                </c:pt>
                <c:pt idx="2796">
                  <c:v>29</c:v>
                </c:pt>
                <c:pt idx="2797">
                  <c:v>35</c:v>
                </c:pt>
                <c:pt idx="2798">
                  <c:v>31</c:v>
                </c:pt>
                <c:pt idx="2799">
                  <c:v>24</c:v>
                </c:pt>
                <c:pt idx="2800">
                  <c:v>30</c:v>
                </c:pt>
                <c:pt idx="2801">
                  <c:v>39</c:v>
                </c:pt>
                <c:pt idx="2802">
                  <c:v>23</c:v>
                </c:pt>
                <c:pt idx="2803">
                  <c:v>19</c:v>
                </c:pt>
                <c:pt idx="2804">
                  <c:v>22</c:v>
                </c:pt>
                <c:pt idx="2805">
                  <c:v>34</c:v>
                </c:pt>
                <c:pt idx="2806">
                  <c:v>24</c:v>
                </c:pt>
                <c:pt idx="2807">
                  <c:v>34</c:v>
                </c:pt>
                <c:pt idx="2808">
                  <c:v>34</c:v>
                </c:pt>
                <c:pt idx="2809">
                  <c:v>31</c:v>
                </c:pt>
                <c:pt idx="2810">
                  <c:v>25</c:v>
                </c:pt>
                <c:pt idx="2811">
                  <c:v>26</c:v>
                </c:pt>
                <c:pt idx="2812">
                  <c:v>32</c:v>
                </c:pt>
                <c:pt idx="2813">
                  <c:v>26</c:v>
                </c:pt>
                <c:pt idx="2814">
                  <c:v>33</c:v>
                </c:pt>
                <c:pt idx="2815">
                  <c:v>19</c:v>
                </c:pt>
                <c:pt idx="2816">
                  <c:v>36</c:v>
                </c:pt>
                <c:pt idx="2817">
                  <c:v>36</c:v>
                </c:pt>
                <c:pt idx="2818">
                  <c:v>29</c:v>
                </c:pt>
                <c:pt idx="2819">
                  <c:v>44</c:v>
                </c:pt>
                <c:pt idx="2820">
                  <c:v>23</c:v>
                </c:pt>
                <c:pt idx="2821">
                  <c:v>31</c:v>
                </c:pt>
                <c:pt idx="2822">
                  <c:v>35</c:v>
                </c:pt>
                <c:pt idx="2823">
                  <c:v>29</c:v>
                </c:pt>
                <c:pt idx="2824">
                  <c:v>29</c:v>
                </c:pt>
                <c:pt idx="2825">
                  <c:v>42</c:v>
                </c:pt>
                <c:pt idx="2826">
                  <c:v>31</c:v>
                </c:pt>
                <c:pt idx="2827">
                  <c:v>31</c:v>
                </c:pt>
                <c:pt idx="2828">
                  <c:v>33</c:v>
                </c:pt>
                <c:pt idx="2829">
                  <c:v>37</c:v>
                </c:pt>
                <c:pt idx="2830">
                  <c:v>46</c:v>
                </c:pt>
                <c:pt idx="2831">
                  <c:v>28</c:v>
                </c:pt>
                <c:pt idx="2832">
                  <c:v>33</c:v>
                </c:pt>
                <c:pt idx="2833">
                  <c:v>28</c:v>
                </c:pt>
                <c:pt idx="2834">
                  <c:v>42</c:v>
                </c:pt>
                <c:pt idx="2835">
                  <c:v>37</c:v>
                </c:pt>
                <c:pt idx="2836">
                  <c:v>27</c:v>
                </c:pt>
                <c:pt idx="2837">
                  <c:v>30</c:v>
                </c:pt>
                <c:pt idx="2838">
                  <c:v>30</c:v>
                </c:pt>
                <c:pt idx="2839">
                  <c:v>25</c:v>
                </c:pt>
                <c:pt idx="2840">
                  <c:v>42</c:v>
                </c:pt>
                <c:pt idx="2841">
                  <c:v>33</c:v>
                </c:pt>
                <c:pt idx="2842">
                  <c:v>37</c:v>
                </c:pt>
                <c:pt idx="2843">
                  <c:v>42</c:v>
                </c:pt>
                <c:pt idx="2844">
                  <c:v>42</c:v>
                </c:pt>
                <c:pt idx="2845">
                  <c:v>29</c:v>
                </c:pt>
                <c:pt idx="2846">
                  <c:v>37</c:v>
                </c:pt>
                <c:pt idx="2847">
                  <c:v>42</c:v>
                </c:pt>
                <c:pt idx="2848">
                  <c:v>32</c:v>
                </c:pt>
                <c:pt idx="2849">
                  <c:v>37</c:v>
                </c:pt>
                <c:pt idx="2850">
                  <c:v>25</c:v>
                </c:pt>
                <c:pt idx="2851">
                  <c:v>35</c:v>
                </c:pt>
                <c:pt idx="2852">
                  <c:v>31</c:v>
                </c:pt>
                <c:pt idx="2853">
                  <c:v>39</c:v>
                </c:pt>
                <c:pt idx="2854">
                  <c:v>34</c:v>
                </c:pt>
                <c:pt idx="2855">
                  <c:v>39</c:v>
                </c:pt>
                <c:pt idx="2856">
                  <c:v>50</c:v>
                </c:pt>
                <c:pt idx="2857">
                  <c:v>35</c:v>
                </c:pt>
                <c:pt idx="2858">
                  <c:v>27</c:v>
                </c:pt>
                <c:pt idx="2859">
                  <c:v>35</c:v>
                </c:pt>
                <c:pt idx="2860">
                  <c:v>35</c:v>
                </c:pt>
                <c:pt idx="2861">
                  <c:v>48</c:v>
                </c:pt>
                <c:pt idx="2862">
                  <c:v>33</c:v>
                </c:pt>
                <c:pt idx="2863">
                  <c:v>30</c:v>
                </c:pt>
                <c:pt idx="2864">
                  <c:v>31</c:v>
                </c:pt>
                <c:pt idx="2865">
                  <c:v>51</c:v>
                </c:pt>
                <c:pt idx="2866">
                  <c:v>37</c:v>
                </c:pt>
                <c:pt idx="2867">
                  <c:v>27</c:v>
                </c:pt>
                <c:pt idx="2868">
                  <c:v>40</c:v>
                </c:pt>
                <c:pt idx="2869">
                  <c:v>43</c:v>
                </c:pt>
                <c:pt idx="2870">
                  <c:v>53</c:v>
                </c:pt>
                <c:pt idx="2871">
                  <c:v>44</c:v>
                </c:pt>
                <c:pt idx="2872">
                  <c:v>45</c:v>
                </c:pt>
                <c:pt idx="2873">
                  <c:v>49</c:v>
                </c:pt>
                <c:pt idx="2874">
                  <c:v>45</c:v>
                </c:pt>
                <c:pt idx="2875">
                  <c:v>35</c:v>
                </c:pt>
                <c:pt idx="2876">
                  <c:v>44</c:v>
                </c:pt>
                <c:pt idx="2877">
                  <c:v>34</c:v>
                </c:pt>
                <c:pt idx="2878">
                  <c:v>38</c:v>
                </c:pt>
                <c:pt idx="2879">
                  <c:v>43</c:v>
                </c:pt>
                <c:pt idx="2880">
                  <c:v>36</c:v>
                </c:pt>
                <c:pt idx="2881">
                  <c:v>48</c:v>
                </c:pt>
                <c:pt idx="2882">
                  <c:v>35</c:v>
                </c:pt>
                <c:pt idx="2883">
                  <c:v>36</c:v>
                </c:pt>
                <c:pt idx="2884">
                  <c:v>36</c:v>
                </c:pt>
                <c:pt idx="2885">
                  <c:v>37</c:v>
                </c:pt>
                <c:pt idx="2886">
                  <c:v>41</c:v>
                </c:pt>
                <c:pt idx="2887">
                  <c:v>42</c:v>
                </c:pt>
                <c:pt idx="2888">
                  <c:v>48</c:v>
                </c:pt>
                <c:pt idx="2889">
                  <c:v>56</c:v>
                </c:pt>
                <c:pt idx="2890">
                  <c:v>49</c:v>
                </c:pt>
                <c:pt idx="2891">
                  <c:v>59</c:v>
                </c:pt>
                <c:pt idx="2892">
                  <c:v>41</c:v>
                </c:pt>
                <c:pt idx="2893">
                  <c:v>46</c:v>
                </c:pt>
                <c:pt idx="2894">
                  <c:v>54</c:v>
                </c:pt>
                <c:pt idx="2895">
                  <c:v>44</c:v>
                </c:pt>
                <c:pt idx="2896">
                  <c:v>41</c:v>
                </c:pt>
                <c:pt idx="2897">
                  <c:v>44</c:v>
                </c:pt>
                <c:pt idx="2898">
                  <c:v>56</c:v>
                </c:pt>
                <c:pt idx="2899">
                  <c:v>58</c:v>
                </c:pt>
                <c:pt idx="2900">
                  <c:v>55</c:v>
                </c:pt>
                <c:pt idx="2901">
                  <c:v>41</c:v>
                </c:pt>
                <c:pt idx="2902">
                  <c:v>54</c:v>
                </c:pt>
                <c:pt idx="2903">
                  <c:v>42</c:v>
                </c:pt>
                <c:pt idx="2904">
                  <c:v>52</c:v>
                </c:pt>
                <c:pt idx="2905">
                  <c:v>54</c:v>
                </c:pt>
                <c:pt idx="2906">
                  <c:v>57</c:v>
                </c:pt>
                <c:pt idx="2907">
                  <c:v>44</c:v>
                </c:pt>
                <c:pt idx="2908">
                  <c:v>62</c:v>
                </c:pt>
                <c:pt idx="2909">
                  <c:v>54</c:v>
                </c:pt>
                <c:pt idx="2910">
                  <c:v>41</c:v>
                </c:pt>
                <c:pt idx="2911">
                  <c:v>51</c:v>
                </c:pt>
                <c:pt idx="2912">
                  <c:v>66</c:v>
                </c:pt>
                <c:pt idx="2913">
                  <c:v>57</c:v>
                </c:pt>
                <c:pt idx="2914">
                  <c:v>56</c:v>
                </c:pt>
                <c:pt idx="2915">
                  <c:v>56</c:v>
                </c:pt>
                <c:pt idx="2916">
                  <c:v>54</c:v>
                </c:pt>
                <c:pt idx="2917">
                  <c:v>43</c:v>
                </c:pt>
                <c:pt idx="2918">
                  <c:v>56</c:v>
                </c:pt>
                <c:pt idx="2919">
                  <c:v>66</c:v>
                </c:pt>
                <c:pt idx="2920">
                  <c:v>53</c:v>
                </c:pt>
                <c:pt idx="2921">
                  <c:v>41</c:v>
                </c:pt>
                <c:pt idx="2922">
                  <c:v>70</c:v>
                </c:pt>
                <c:pt idx="2923">
                  <c:v>47</c:v>
                </c:pt>
                <c:pt idx="2924">
                  <c:v>48</c:v>
                </c:pt>
                <c:pt idx="2925">
                  <c:v>50</c:v>
                </c:pt>
                <c:pt idx="2926">
                  <c:v>53</c:v>
                </c:pt>
                <c:pt idx="2927">
                  <c:v>56</c:v>
                </c:pt>
                <c:pt idx="2928">
                  <c:v>46</c:v>
                </c:pt>
                <c:pt idx="2929">
                  <c:v>51</c:v>
                </c:pt>
                <c:pt idx="2930">
                  <c:v>54</c:v>
                </c:pt>
                <c:pt idx="2931">
                  <c:v>58</c:v>
                </c:pt>
                <c:pt idx="2932">
                  <c:v>68</c:v>
                </c:pt>
                <c:pt idx="2933">
                  <c:v>47</c:v>
                </c:pt>
                <c:pt idx="2934">
                  <c:v>51</c:v>
                </c:pt>
                <c:pt idx="2935">
                  <c:v>57</c:v>
                </c:pt>
                <c:pt idx="2936">
                  <c:v>48</c:v>
                </c:pt>
                <c:pt idx="2937">
                  <c:v>38</c:v>
                </c:pt>
                <c:pt idx="2938">
                  <c:v>54</c:v>
                </c:pt>
                <c:pt idx="2939">
                  <c:v>57</c:v>
                </c:pt>
                <c:pt idx="2940">
                  <c:v>50</c:v>
                </c:pt>
                <c:pt idx="2941">
                  <c:v>44</c:v>
                </c:pt>
                <c:pt idx="2942">
                  <c:v>61</c:v>
                </c:pt>
                <c:pt idx="2943">
                  <c:v>49</c:v>
                </c:pt>
                <c:pt idx="2944">
                  <c:v>50</c:v>
                </c:pt>
                <c:pt idx="2945">
                  <c:v>45</c:v>
                </c:pt>
                <c:pt idx="2946">
                  <c:v>46</c:v>
                </c:pt>
                <c:pt idx="2947">
                  <c:v>46</c:v>
                </c:pt>
                <c:pt idx="2948">
                  <c:v>46</c:v>
                </c:pt>
                <c:pt idx="2949">
                  <c:v>55</c:v>
                </c:pt>
                <c:pt idx="2950">
                  <c:v>45</c:v>
                </c:pt>
                <c:pt idx="2951">
                  <c:v>49</c:v>
                </c:pt>
                <c:pt idx="2952">
                  <c:v>57</c:v>
                </c:pt>
                <c:pt idx="2953">
                  <c:v>48</c:v>
                </c:pt>
                <c:pt idx="2954">
                  <c:v>51</c:v>
                </c:pt>
                <c:pt idx="2955">
                  <c:v>41</c:v>
                </c:pt>
                <c:pt idx="2956">
                  <c:v>56</c:v>
                </c:pt>
                <c:pt idx="2957">
                  <c:v>43</c:v>
                </c:pt>
                <c:pt idx="2958">
                  <c:v>42</c:v>
                </c:pt>
                <c:pt idx="2959">
                  <c:v>51</c:v>
                </c:pt>
                <c:pt idx="2960">
                  <c:v>38</c:v>
                </c:pt>
                <c:pt idx="2961">
                  <c:v>47</c:v>
                </c:pt>
                <c:pt idx="2962">
                  <c:v>47</c:v>
                </c:pt>
                <c:pt idx="2963">
                  <c:v>47</c:v>
                </c:pt>
                <c:pt idx="2964">
                  <c:v>53</c:v>
                </c:pt>
                <c:pt idx="2965">
                  <c:v>56</c:v>
                </c:pt>
                <c:pt idx="2966">
                  <c:v>54</c:v>
                </c:pt>
                <c:pt idx="2967">
                  <c:v>52</c:v>
                </c:pt>
                <c:pt idx="2968">
                  <c:v>49</c:v>
                </c:pt>
                <c:pt idx="2969">
                  <c:v>45</c:v>
                </c:pt>
                <c:pt idx="2970">
                  <c:v>46</c:v>
                </c:pt>
                <c:pt idx="2971">
                  <c:v>53</c:v>
                </c:pt>
                <c:pt idx="2972">
                  <c:v>43</c:v>
                </c:pt>
                <c:pt idx="2973">
                  <c:v>38</c:v>
                </c:pt>
                <c:pt idx="2974">
                  <c:v>41</c:v>
                </c:pt>
                <c:pt idx="2975">
                  <c:v>41</c:v>
                </c:pt>
                <c:pt idx="2976">
                  <c:v>51</c:v>
                </c:pt>
                <c:pt idx="2977">
                  <c:v>58</c:v>
                </c:pt>
                <c:pt idx="2978">
                  <c:v>56</c:v>
                </c:pt>
                <c:pt idx="2979">
                  <c:v>51</c:v>
                </c:pt>
                <c:pt idx="2980">
                  <c:v>44</c:v>
                </c:pt>
                <c:pt idx="2981">
                  <c:v>49</c:v>
                </c:pt>
                <c:pt idx="2982">
                  <c:v>51</c:v>
                </c:pt>
                <c:pt idx="2983">
                  <c:v>53</c:v>
                </c:pt>
                <c:pt idx="2984">
                  <c:v>40</c:v>
                </c:pt>
                <c:pt idx="2985">
                  <c:v>37</c:v>
                </c:pt>
                <c:pt idx="2986">
                  <c:v>39</c:v>
                </c:pt>
                <c:pt idx="2987">
                  <c:v>50</c:v>
                </c:pt>
                <c:pt idx="2988">
                  <c:v>50</c:v>
                </c:pt>
                <c:pt idx="2989">
                  <c:v>46</c:v>
                </c:pt>
                <c:pt idx="2990">
                  <c:v>36</c:v>
                </c:pt>
                <c:pt idx="2991">
                  <c:v>42</c:v>
                </c:pt>
                <c:pt idx="2992">
                  <c:v>46</c:v>
                </c:pt>
                <c:pt idx="2993">
                  <c:v>29</c:v>
                </c:pt>
                <c:pt idx="2994">
                  <c:v>39</c:v>
                </c:pt>
                <c:pt idx="2995">
                  <c:v>42</c:v>
                </c:pt>
                <c:pt idx="2996">
                  <c:v>40</c:v>
                </c:pt>
                <c:pt idx="2997">
                  <c:v>37</c:v>
                </c:pt>
                <c:pt idx="2998">
                  <c:v>39</c:v>
                </c:pt>
                <c:pt idx="2999">
                  <c:v>49</c:v>
                </c:pt>
                <c:pt idx="3000">
                  <c:v>36</c:v>
                </c:pt>
              </c:numCache>
            </c:numRef>
          </c:val>
          <c:smooth val="0"/>
          <c:extLst>
            <c:ext xmlns:c16="http://schemas.microsoft.com/office/drawing/2014/chart" uri="{C3380CC4-5D6E-409C-BE32-E72D297353CC}">
              <c16:uniqueId val="{00000000-3C14-4989-A1EE-3232ACCD9228}"/>
            </c:ext>
          </c:extLst>
        </c:ser>
        <c:ser>
          <c:idx val="1"/>
          <c:order val="1"/>
          <c:tx>
            <c:v>peg 6g</c:v>
          </c:tx>
          <c:spPr>
            <a:ln w="31750" cap="rnd">
              <a:solidFill>
                <a:schemeClr val="accent2"/>
              </a:solidFill>
              <a:round/>
            </a:ln>
            <a:effectLst/>
          </c:spPr>
          <c:marker>
            <c:symbol val="none"/>
          </c:marker>
          <c:cat>
            <c:numRef>
              <c:f>Sheet3!$B$2:$B$3002</c:f>
              <c:numCache>
                <c:formatCode>General</c:formatCode>
                <c:ptCount val="3001"/>
                <c:pt idx="0">
                  <c:v>20</c:v>
                </c:pt>
                <c:pt idx="1">
                  <c:v>20.02</c:v>
                </c:pt>
                <c:pt idx="2">
                  <c:v>20.04</c:v>
                </c:pt>
                <c:pt idx="3">
                  <c:v>20.059999999999999</c:v>
                </c:pt>
                <c:pt idx="4">
                  <c:v>20.079999999999998</c:v>
                </c:pt>
                <c:pt idx="5">
                  <c:v>20.100000000000001</c:v>
                </c:pt>
                <c:pt idx="6">
                  <c:v>20.12</c:v>
                </c:pt>
                <c:pt idx="7">
                  <c:v>20.14</c:v>
                </c:pt>
                <c:pt idx="8">
                  <c:v>20.16</c:v>
                </c:pt>
                <c:pt idx="9">
                  <c:v>20.18</c:v>
                </c:pt>
                <c:pt idx="10">
                  <c:v>20.2</c:v>
                </c:pt>
                <c:pt idx="11">
                  <c:v>20.22</c:v>
                </c:pt>
                <c:pt idx="12">
                  <c:v>20.239999999999998</c:v>
                </c:pt>
                <c:pt idx="13">
                  <c:v>20.260000000000002</c:v>
                </c:pt>
                <c:pt idx="14">
                  <c:v>20.28</c:v>
                </c:pt>
                <c:pt idx="15">
                  <c:v>20.3</c:v>
                </c:pt>
                <c:pt idx="16">
                  <c:v>20.32</c:v>
                </c:pt>
                <c:pt idx="17">
                  <c:v>20.34</c:v>
                </c:pt>
                <c:pt idx="18">
                  <c:v>20.36</c:v>
                </c:pt>
                <c:pt idx="19">
                  <c:v>20.38</c:v>
                </c:pt>
                <c:pt idx="20">
                  <c:v>20.399999999999999</c:v>
                </c:pt>
                <c:pt idx="21">
                  <c:v>20.420000000000002</c:v>
                </c:pt>
                <c:pt idx="22">
                  <c:v>20.440000000000001</c:v>
                </c:pt>
                <c:pt idx="23">
                  <c:v>20.46</c:v>
                </c:pt>
                <c:pt idx="24">
                  <c:v>20.48</c:v>
                </c:pt>
                <c:pt idx="25">
                  <c:v>20.5</c:v>
                </c:pt>
                <c:pt idx="26">
                  <c:v>20.52</c:v>
                </c:pt>
                <c:pt idx="27">
                  <c:v>20.54</c:v>
                </c:pt>
                <c:pt idx="28">
                  <c:v>20.56</c:v>
                </c:pt>
                <c:pt idx="29">
                  <c:v>20.58</c:v>
                </c:pt>
                <c:pt idx="30">
                  <c:v>20.6</c:v>
                </c:pt>
                <c:pt idx="31">
                  <c:v>20.62</c:v>
                </c:pt>
                <c:pt idx="32">
                  <c:v>20.64</c:v>
                </c:pt>
                <c:pt idx="33">
                  <c:v>20.66</c:v>
                </c:pt>
                <c:pt idx="34">
                  <c:v>20.68</c:v>
                </c:pt>
                <c:pt idx="35">
                  <c:v>20.7</c:v>
                </c:pt>
                <c:pt idx="36">
                  <c:v>20.72</c:v>
                </c:pt>
                <c:pt idx="37">
                  <c:v>20.74</c:v>
                </c:pt>
                <c:pt idx="38">
                  <c:v>20.76</c:v>
                </c:pt>
                <c:pt idx="39">
                  <c:v>20.78</c:v>
                </c:pt>
                <c:pt idx="40">
                  <c:v>20.8</c:v>
                </c:pt>
                <c:pt idx="41">
                  <c:v>20.82</c:v>
                </c:pt>
                <c:pt idx="42">
                  <c:v>20.84</c:v>
                </c:pt>
                <c:pt idx="43">
                  <c:v>20.86</c:v>
                </c:pt>
                <c:pt idx="44">
                  <c:v>20.88</c:v>
                </c:pt>
                <c:pt idx="45">
                  <c:v>20.9</c:v>
                </c:pt>
                <c:pt idx="46">
                  <c:v>20.92</c:v>
                </c:pt>
                <c:pt idx="47">
                  <c:v>20.94</c:v>
                </c:pt>
                <c:pt idx="48">
                  <c:v>20.96</c:v>
                </c:pt>
                <c:pt idx="49">
                  <c:v>20.98</c:v>
                </c:pt>
                <c:pt idx="50">
                  <c:v>21</c:v>
                </c:pt>
                <c:pt idx="51">
                  <c:v>21.02</c:v>
                </c:pt>
                <c:pt idx="52">
                  <c:v>21.04</c:v>
                </c:pt>
                <c:pt idx="53">
                  <c:v>21.06</c:v>
                </c:pt>
                <c:pt idx="54">
                  <c:v>21.08</c:v>
                </c:pt>
                <c:pt idx="55">
                  <c:v>21.1</c:v>
                </c:pt>
                <c:pt idx="56">
                  <c:v>21.12</c:v>
                </c:pt>
                <c:pt idx="57">
                  <c:v>21.14</c:v>
                </c:pt>
                <c:pt idx="58">
                  <c:v>21.16</c:v>
                </c:pt>
                <c:pt idx="59">
                  <c:v>21.18</c:v>
                </c:pt>
                <c:pt idx="60">
                  <c:v>21.2</c:v>
                </c:pt>
                <c:pt idx="61">
                  <c:v>21.22</c:v>
                </c:pt>
                <c:pt idx="62">
                  <c:v>21.24</c:v>
                </c:pt>
                <c:pt idx="63">
                  <c:v>21.26</c:v>
                </c:pt>
                <c:pt idx="64">
                  <c:v>21.28</c:v>
                </c:pt>
                <c:pt idx="65">
                  <c:v>21.3</c:v>
                </c:pt>
                <c:pt idx="66">
                  <c:v>21.32</c:v>
                </c:pt>
                <c:pt idx="67">
                  <c:v>21.34</c:v>
                </c:pt>
                <c:pt idx="68">
                  <c:v>21.36</c:v>
                </c:pt>
                <c:pt idx="69">
                  <c:v>21.38</c:v>
                </c:pt>
                <c:pt idx="70">
                  <c:v>21.4</c:v>
                </c:pt>
                <c:pt idx="71">
                  <c:v>21.42</c:v>
                </c:pt>
                <c:pt idx="72">
                  <c:v>21.44</c:v>
                </c:pt>
                <c:pt idx="73">
                  <c:v>21.46</c:v>
                </c:pt>
                <c:pt idx="74">
                  <c:v>21.48</c:v>
                </c:pt>
                <c:pt idx="75">
                  <c:v>21.5</c:v>
                </c:pt>
                <c:pt idx="76">
                  <c:v>21.52</c:v>
                </c:pt>
                <c:pt idx="77">
                  <c:v>21.54</c:v>
                </c:pt>
                <c:pt idx="78">
                  <c:v>21.56</c:v>
                </c:pt>
                <c:pt idx="79">
                  <c:v>21.58</c:v>
                </c:pt>
                <c:pt idx="80">
                  <c:v>21.6</c:v>
                </c:pt>
                <c:pt idx="81">
                  <c:v>21.62</c:v>
                </c:pt>
                <c:pt idx="82">
                  <c:v>21.64</c:v>
                </c:pt>
                <c:pt idx="83">
                  <c:v>21.66</c:v>
                </c:pt>
                <c:pt idx="84">
                  <c:v>21.68</c:v>
                </c:pt>
                <c:pt idx="85">
                  <c:v>21.7</c:v>
                </c:pt>
                <c:pt idx="86">
                  <c:v>21.72</c:v>
                </c:pt>
                <c:pt idx="87">
                  <c:v>21.74</c:v>
                </c:pt>
                <c:pt idx="88">
                  <c:v>21.76</c:v>
                </c:pt>
                <c:pt idx="89">
                  <c:v>21.78</c:v>
                </c:pt>
                <c:pt idx="90">
                  <c:v>21.8</c:v>
                </c:pt>
                <c:pt idx="91">
                  <c:v>21.82</c:v>
                </c:pt>
                <c:pt idx="92">
                  <c:v>21.84</c:v>
                </c:pt>
                <c:pt idx="93">
                  <c:v>21.86</c:v>
                </c:pt>
                <c:pt idx="94">
                  <c:v>21.88</c:v>
                </c:pt>
                <c:pt idx="95">
                  <c:v>21.9</c:v>
                </c:pt>
                <c:pt idx="96">
                  <c:v>21.92</c:v>
                </c:pt>
                <c:pt idx="97">
                  <c:v>21.94</c:v>
                </c:pt>
                <c:pt idx="98">
                  <c:v>21.96</c:v>
                </c:pt>
                <c:pt idx="99">
                  <c:v>21.98</c:v>
                </c:pt>
                <c:pt idx="100">
                  <c:v>22</c:v>
                </c:pt>
                <c:pt idx="101">
                  <c:v>22.02</c:v>
                </c:pt>
                <c:pt idx="102">
                  <c:v>22.04</c:v>
                </c:pt>
                <c:pt idx="103">
                  <c:v>22.06</c:v>
                </c:pt>
                <c:pt idx="104">
                  <c:v>22.08</c:v>
                </c:pt>
                <c:pt idx="105">
                  <c:v>22.1</c:v>
                </c:pt>
                <c:pt idx="106">
                  <c:v>22.12</c:v>
                </c:pt>
                <c:pt idx="107">
                  <c:v>22.14</c:v>
                </c:pt>
                <c:pt idx="108">
                  <c:v>22.16</c:v>
                </c:pt>
                <c:pt idx="109">
                  <c:v>22.18</c:v>
                </c:pt>
                <c:pt idx="110">
                  <c:v>22.2</c:v>
                </c:pt>
                <c:pt idx="111">
                  <c:v>22.22</c:v>
                </c:pt>
                <c:pt idx="112">
                  <c:v>22.24</c:v>
                </c:pt>
                <c:pt idx="113">
                  <c:v>22.26</c:v>
                </c:pt>
                <c:pt idx="114">
                  <c:v>22.28</c:v>
                </c:pt>
                <c:pt idx="115">
                  <c:v>22.3</c:v>
                </c:pt>
                <c:pt idx="116">
                  <c:v>22.32</c:v>
                </c:pt>
                <c:pt idx="117">
                  <c:v>22.34</c:v>
                </c:pt>
                <c:pt idx="118">
                  <c:v>22.36</c:v>
                </c:pt>
                <c:pt idx="119">
                  <c:v>22.38</c:v>
                </c:pt>
                <c:pt idx="120">
                  <c:v>22.4</c:v>
                </c:pt>
                <c:pt idx="121">
                  <c:v>22.42</c:v>
                </c:pt>
                <c:pt idx="122">
                  <c:v>22.44</c:v>
                </c:pt>
                <c:pt idx="123">
                  <c:v>22.46</c:v>
                </c:pt>
                <c:pt idx="124">
                  <c:v>22.48</c:v>
                </c:pt>
                <c:pt idx="125">
                  <c:v>22.5</c:v>
                </c:pt>
                <c:pt idx="126">
                  <c:v>22.52</c:v>
                </c:pt>
                <c:pt idx="127">
                  <c:v>22.54</c:v>
                </c:pt>
                <c:pt idx="128">
                  <c:v>22.56</c:v>
                </c:pt>
                <c:pt idx="129">
                  <c:v>22.58</c:v>
                </c:pt>
                <c:pt idx="130">
                  <c:v>22.6</c:v>
                </c:pt>
                <c:pt idx="131">
                  <c:v>22.62</c:v>
                </c:pt>
                <c:pt idx="132">
                  <c:v>22.64</c:v>
                </c:pt>
                <c:pt idx="133">
                  <c:v>22.66</c:v>
                </c:pt>
                <c:pt idx="134">
                  <c:v>22.68</c:v>
                </c:pt>
                <c:pt idx="135">
                  <c:v>22.7</c:v>
                </c:pt>
                <c:pt idx="136">
                  <c:v>22.72</c:v>
                </c:pt>
                <c:pt idx="137">
                  <c:v>22.74</c:v>
                </c:pt>
                <c:pt idx="138">
                  <c:v>22.76</c:v>
                </c:pt>
                <c:pt idx="139">
                  <c:v>22.78</c:v>
                </c:pt>
                <c:pt idx="140">
                  <c:v>22.8</c:v>
                </c:pt>
                <c:pt idx="141">
                  <c:v>22.82</c:v>
                </c:pt>
                <c:pt idx="142">
                  <c:v>22.84</c:v>
                </c:pt>
                <c:pt idx="143">
                  <c:v>22.86</c:v>
                </c:pt>
                <c:pt idx="144">
                  <c:v>22.88</c:v>
                </c:pt>
                <c:pt idx="145">
                  <c:v>22.9</c:v>
                </c:pt>
                <c:pt idx="146">
                  <c:v>22.92</c:v>
                </c:pt>
                <c:pt idx="147">
                  <c:v>22.94</c:v>
                </c:pt>
                <c:pt idx="148">
                  <c:v>22.96</c:v>
                </c:pt>
                <c:pt idx="149">
                  <c:v>22.98</c:v>
                </c:pt>
                <c:pt idx="150">
                  <c:v>23</c:v>
                </c:pt>
                <c:pt idx="151">
                  <c:v>23.02</c:v>
                </c:pt>
                <c:pt idx="152">
                  <c:v>23.04</c:v>
                </c:pt>
                <c:pt idx="153">
                  <c:v>23.06</c:v>
                </c:pt>
                <c:pt idx="154">
                  <c:v>23.08</c:v>
                </c:pt>
                <c:pt idx="155">
                  <c:v>23.1</c:v>
                </c:pt>
                <c:pt idx="156">
                  <c:v>23.12</c:v>
                </c:pt>
                <c:pt idx="157">
                  <c:v>23.14</c:v>
                </c:pt>
                <c:pt idx="158">
                  <c:v>23.16</c:v>
                </c:pt>
                <c:pt idx="159">
                  <c:v>23.18</c:v>
                </c:pt>
                <c:pt idx="160">
                  <c:v>23.2</c:v>
                </c:pt>
                <c:pt idx="161">
                  <c:v>23.22</c:v>
                </c:pt>
                <c:pt idx="162">
                  <c:v>23.24</c:v>
                </c:pt>
                <c:pt idx="163">
                  <c:v>23.26</c:v>
                </c:pt>
                <c:pt idx="164">
                  <c:v>23.28</c:v>
                </c:pt>
                <c:pt idx="165">
                  <c:v>23.3</c:v>
                </c:pt>
                <c:pt idx="166">
                  <c:v>23.32</c:v>
                </c:pt>
                <c:pt idx="167">
                  <c:v>23.34</c:v>
                </c:pt>
                <c:pt idx="168">
                  <c:v>23.36</c:v>
                </c:pt>
                <c:pt idx="169">
                  <c:v>23.38</c:v>
                </c:pt>
                <c:pt idx="170">
                  <c:v>23.4</c:v>
                </c:pt>
                <c:pt idx="171">
                  <c:v>23.42</c:v>
                </c:pt>
                <c:pt idx="172">
                  <c:v>23.44</c:v>
                </c:pt>
                <c:pt idx="173">
                  <c:v>23.46</c:v>
                </c:pt>
                <c:pt idx="174">
                  <c:v>23.48</c:v>
                </c:pt>
                <c:pt idx="175">
                  <c:v>23.5</c:v>
                </c:pt>
                <c:pt idx="176">
                  <c:v>23.52</c:v>
                </c:pt>
                <c:pt idx="177">
                  <c:v>23.54</c:v>
                </c:pt>
                <c:pt idx="178">
                  <c:v>23.56</c:v>
                </c:pt>
                <c:pt idx="179">
                  <c:v>23.58</c:v>
                </c:pt>
                <c:pt idx="180">
                  <c:v>23.6</c:v>
                </c:pt>
                <c:pt idx="181">
                  <c:v>23.62</c:v>
                </c:pt>
                <c:pt idx="182">
                  <c:v>23.64</c:v>
                </c:pt>
                <c:pt idx="183">
                  <c:v>23.66</c:v>
                </c:pt>
                <c:pt idx="184">
                  <c:v>23.68</c:v>
                </c:pt>
                <c:pt idx="185">
                  <c:v>23.7</c:v>
                </c:pt>
                <c:pt idx="186">
                  <c:v>23.72</c:v>
                </c:pt>
                <c:pt idx="187">
                  <c:v>23.74</c:v>
                </c:pt>
                <c:pt idx="188">
                  <c:v>23.76</c:v>
                </c:pt>
                <c:pt idx="189">
                  <c:v>23.78</c:v>
                </c:pt>
                <c:pt idx="190">
                  <c:v>23.8</c:v>
                </c:pt>
                <c:pt idx="191">
                  <c:v>23.82</c:v>
                </c:pt>
                <c:pt idx="192">
                  <c:v>23.84</c:v>
                </c:pt>
                <c:pt idx="193">
                  <c:v>23.86</c:v>
                </c:pt>
                <c:pt idx="194">
                  <c:v>23.88</c:v>
                </c:pt>
                <c:pt idx="195">
                  <c:v>23.9</c:v>
                </c:pt>
                <c:pt idx="196">
                  <c:v>23.92</c:v>
                </c:pt>
                <c:pt idx="197">
                  <c:v>23.94</c:v>
                </c:pt>
                <c:pt idx="198">
                  <c:v>23.96</c:v>
                </c:pt>
                <c:pt idx="199">
                  <c:v>23.98</c:v>
                </c:pt>
                <c:pt idx="200">
                  <c:v>24</c:v>
                </c:pt>
                <c:pt idx="201">
                  <c:v>24.02</c:v>
                </c:pt>
                <c:pt idx="202">
                  <c:v>24.04</c:v>
                </c:pt>
                <c:pt idx="203">
                  <c:v>24.06</c:v>
                </c:pt>
                <c:pt idx="204">
                  <c:v>24.08</c:v>
                </c:pt>
                <c:pt idx="205">
                  <c:v>24.1</c:v>
                </c:pt>
                <c:pt idx="206">
                  <c:v>24.12</c:v>
                </c:pt>
                <c:pt idx="207">
                  <c:v>24.14</c:v>
                </c:pt>
                <c:pt idx="208">
                  <c:v>24.16</c:v>
                </c:pt>
                <c:pt idx="209">
                  <c:v>24.18</c:v>
                </c:pt>
                <c:pt idx="210">
                  <c:v>24.2</c:v>
                </c:pt>
                <c:pt idx="211">
                  <c:v>24.22</c:v>
                </c:pt>
                <c:pt idx="212">
                  <c:v>24.24</c:v>
                </c:pt>
                <c:pt idx="213">
                  <c:v>24.26</c:v>
                </c:pt>
                <c:pt idx="214">
                  <c:v>24.28</c:v>
                </c:pt>
                <c:pt idx="215">
                  <c:v>24.3</c:v>
                </c:pt>
                <c:pt idx="216">
                  <c:v>24.32</c:v>
                </c:pt>
                <c:pt idx="217">
                  <c:v>24.34</c:v>
                </c:pt>
                <c:pt idx="218">
                  <c:v>24.36</c:v>
                </c:pt>
                <c:pt idx="219">
                  <c:v>24.38</c:v>
                </c:pt>
                <c:pt idx="220">
                  <c:v>24.4</c:v>
                </c:pt>
                <c:pt idx="221">
                  <c:v>24.42</c:v>
                </c:pt>
                <c:pt idx="222">
                  <c:v>24.44</c:v>
                </c:pt>
                <c:pt idx="223">
                  <c:v>24.46</c:v>
                </c:pt>
                <c:pt idx="224">
                  <c:v>24.48</c:v>
                </c:pt>
                <c:pt idx="225">
                  <c:v>24.5</c:v>
                </c:pt>
                <c:pt idx="226">
                  <c:v>24.52</c:v>
                </c:pt>
                <c:pt idx="227">
                  <c:v>24.54</c:v>
                </c:pt>
                <c:pt idx="228">
                  <c:v>24.56</c:v>
                </c:pt>
                <c:pt idx="229">
                  <c:v>24.58</c:v>
                </c:pt>
                <c:pt idx="230">
                  <c:v>24.6</c:v>
                </c:pt>
                <c:pt idx="231">
                  <c:v>24.62</c:v>
                </c:pt>
                <c:pt idx="232">
                  <c:v>24.64</c:v>
                </c:pt>
                <c:pt idx="233">
                  <c:v>24.66</c:v>
                </c:pt>
                <c:pt idx="234">
                  <c:v>24.68</c:v>
                </c:pt>
                <c:pt idx="235">
                  <c:v>24.7</c:v>
                </c:pt>
                <c:pt idx="236">
                  <c:v>24.72</c:v>
                </c:pt>
                <c:pt idx="237">
                  <c:v>24.74</c:v>
                </c:pt>
                <c:pt idx="238">
                  <c:v>24.76</c:v>
                </c:pt>
                <c:pt idx="239">
                  <c:v>24.78</c:v>
                </c:pt>
                <c:pt idx="240">
                  <c:v>24.8</c:v>
                </c:pt>
                <c:pt idx="241">
                  <c:v>24.82</c:v>
                </c:pt>
                <c:pt idx="242">
                  <c:v>24.84</c:v>
                </c:pt>
                <c:pt idx="243">
                  <c:v>24.86</c:v>
                </c:pt>
                <c:pt idx="244">
                  <c:v>24.88</c:v>
                </c:pt>
                <c:pt idx="245">
                  <c:v>24.9</c:v>
                </c:pt>
                <c:pt idx="246">
                  <c:v>24.92</c:v>
                </c:pt>
                <c:pt idx="247">
                  <c:v>24.94</c:v>
                </c:pt>
                <c:pt idx="248">
                  <c:v>24.96</c:v>
                </c:pt>
                <c:pt idx="249">
                  <c:v>24.98</c:v>
                </c:pt>
                <c:pt idx="250">
                  <c:v>25</c:v>
                </c:pt>
                <c:pt idx="251">
                  <c:v>25.02</c:v>
                </c:pt>
                <c:pt idx="252">
                  <c:v>25.04</c:v>
                </c:pt>
                <c:pt idx="253">
                  <c:v>25.06</c:v>
                </c:pt>
                <c:pt idx="254">
                  <c:v>25.08</c:v>
                </c:pt>
                <c:pt idx="255">
                  <c:v>25.1</c:v>
                </c:pt>
                <c:pt idx="256">
                  <c:v>25.12</c:v>
                </c:pt>
                <c:pt idx="257">
                  <c:v>25.14</c:v>
                </c:pt>
                <c:pt idx="258">
                  <c:v>25.16</c:v>
                </c:pt>
                <c:pt idx="259">
                  <c:v>25.18</c:v>
                </c:pt>
                <c:pt idx="260">
                  <c:v>25.2</c:v>
                </c:pt>
                <c:pt idx="261">
                  <c:v>25.22</c:v>
                </c:pt>
                <c:pt idx="262">
                  <c:v>25.24</c:v>
                </c:pt>
                <c:pt idx="263">
                  <c:v>25.26</c:v>
                </c:pt>
                <c:pt idx="264">
                  <c:v>25.28</c:v>
                </c:pt>
                <c:pt idx="265">
                  <c:v>25.3</c:v>
                </c:pt>
                <c:pt idx="266">
                  <c:v>25.32</c:v>
                </c:pt>
                <c:pt idx="267">
                  <c:v>25.34</c:v>
                </c:pt>
                <c:pt idx="268">
                  <c:v>25.36</c:v>
                </c:pt>
                <c:pt idx="269">
                  <c:v>25.38</c:v>
                </c:pt>
                <c:pt idx="270">
                  <c:v>25.4</c:v>
                </c:pt>
                <c:pt idx="271">
                  <c:v>25.42</c:v>
                </c:pt>
                <c:pt idx="272">
                  <c:v>25.44</c:v>
                </c:pt>
                <c:pt idx="273">
                  <c:v>25.46</c:v>
                </c:pt>
                <c:pt idx="274">
                  <c:v>25.48</c:v>
                </c:pt>
                <c:pt idx="275">
                  <c:v>25.5</c:v>
                </c:pt>
                <c:pt idx="276">
                  <c:v>25.52</c:v>
                </c:pt>
                <c:pt idx="277">
                  <c:v>25.54</c:v>
                </c:pt>
                <c:pt idx="278">
                  <c:v>25.56</c:v>
                </c:pt>
                <c:pt idx="279">
                  <c:v>25.58</c:v>
                </c:pt>
                <c:pt idx="280">
                  <c:v>25.6</c:v>
                </c:pt>
                <c:pt idx="281">
                  <c:v>25.62</c:v>
                </c:pt>
                <c:pt idx="282">
                  <c:v>25.64</c:v>
                </c:pt>
                <c:pt idx="283">
                  <c:v>25.66</c:v>
                </c:pt>
                <c:pt idx="284">
                  <c:v>25.68</c:v>
                </c:pt>
                <c:pt idx="285">
                  <c:v>25.7</c:v>
                </c:pt>
                <c:pt idx="286">
                  <c:v>25.72</c:v>
                </c:pt>
                <c:pt idx="287">
                  <c:v>25.74</c:v>
                </c:pt>
                <c:pt idx="288">
                  <c:v>25.76</c:v>
                </c:pt>
                <c:pt idx="289">
                  <c:v>25.78</c:v>
                </c:pt>
                <c:pt idx="290">
                  <c:v>25.8</c:v>
                </c:pt>
                <c:pt idx="291">
                  <c:v>25.82</c:v>
                </c:pt>
                <c:pt idx="292">
                  <c:v>25.84</c:v>
                </c:pt>
                <c:pt idx="293">
                  <c:v>25.86</c:v>
                </c:pt>
                <c:pt idx="294">
                  <c:v>25.88</c:v>
                </c:pt>
                <c:pt idx="295">
                  <c:v>25.9</c:v>
                </c:pt>
                <c:pt idx="296">
                  <c:v>25.92</c:v>
                </c:pt>
                <c:pt idx="297">
                  <c:v>25.94</c:v>
                </c:pt>
                <c:pt idx="298">
                  <c:v>25.96</c:v>
                </c:pt>
                <c:pt idx="299">
                  <c:v>25.98</c:v>
                </c:pt>
                <c:pt idx="300">
                  <c:v>26</c:v>
                </c:pt>
                <c:pt idx="301">
                  <c:v>26.02</c:v>
                </c:pt>
                <c:pt idx="302">
                  <c:v>26.04</c:v>
                </c:pt>
                <c:pt idx="303">
                  <c:v>26.06</c:v>
                </c:pt>
                <c:pt idx="304">
                  <c:v>26.08</c:v>
                </c:pt>
                <c:pt idx="305">
                  <c:v>26.1</c:v>
                </c:pt>
                <c:pt idx="306">
                  <c:v>26.12</c:v>
                </c:pt>
                <c:pt idx="307">
                  <c:v>26.14</c:v>
                </c:pt>
                <c:pt idx="308">
                  <c:v>26.16</c:v>
                </c:pt>
                <c:pt idx="309">
                  <c:v>26.18</c:v>
                </c:pt>
                <c:pt idx="310">
                  <c:v>26.2</c:v>
                </c:pt>
                <c:pt idx="311">
                  <c:v>26.22</c:v>
                </c:pt>
                <c:pt idx="312">
                  <c:v>26.24</c:v>
                </c:pt>
                <c:pt idx="313">
                  <c:v>26.26</c:v>
                </c:pt>
                <c:pt idx="314">
                  <c:v>26.28</c:v>
                </c:pt>
                <c:pt idx="315">
                  <c:v>26.3</c:v>
                </c:pt>
                <c:pt idx="316">
                  <c:v>26.32</c:v>
                </c:pt>
                <c:pt idx="317">
                  <c:v>26.34</c:v>
                </c:pt>
                <c:pt idx="318">
                  <c:v>26.36</c:v>
                </c:pt>
                <c:pt idx="319">
                  <c:v>26.38</c:v>
                </c:pt>
                <c:pt idx="320">
                  <c:v>26.4</c:v>
                </c:pt>
                <c:pt idx="321">
                  <c:v>26.42</c:v>
                </c:pt>
                <c:pt idx="322">
                  <c:v>26.44</c:v>
                </c:pt>
                <c:pt idx="323">
                  <c:v>26.46</c:v>
                </c:pt>
                <c:pt idx="324">
                  <c:v>26.48</c:v>
                </c:pt>
                <c:pt idx="325">
                  <c:v>26.5</c:v>
                </c:pt>
                <c:pt idx="326">
                  <c:v>26.52</c:v>
                </c:pt>
                <c:pt idx="327">
                  <c:v>26.54</c:v>
                </c:pt>
                <c:pt idx="328">
                  <c:v>26.56</c:v>
                </c:pt>
                <c:pt idx="329">
                  <c:v>26.58</c:v>
                </c:pt>
                <c:pt idx="330">
                  <c:v>26.6</c:v>
                </c:pt>
                <c:pt idx="331">
                  <c:v>26.62</c:v>
                </c:pt>
                <c:pt idx="332">
                  <c:v>26.64</c:v>
                </c:pt>
                <c:pt idx="333">
                  <c:v>26.66</c:v>
                </c:pt>
                <c:pt idx="334">
                  <c:v>26.68</c:v>
                </c:pt>
                <c:pt idx="335">
                  <c:v>26.7</c:v>
                </c:pt>
                <c:pt idx="336">
                  <c:v>26.72</c:v>
                </c:pt>
                <c:pt idx="337">
                  <c:v>26.74</c:v>
                </c:pt>
                <c:pt idx="338">
                  <c:v>26.76</c:v>
                </c:pt>
                <c:pt idx="339">
                  <c:v>26.78</c:v>
                </c:pt>
                <c:pt idx="340">
                  <c:v>26.8</c:v>
                </c:pt>
                <c:pt idx="341">
                  <c:v>26.82</c:v>
                </c:pt>
                <c:pt idx="342">
                  <c:v>26.84</c:v>
                </c:pt>
                <c:pt idx="343">
                  <c:v>26.86</c:v>
                </c:pt>
                <c:pt idx="344">
                  <c:v>26.88</c:v>
                </c:pt>
                <c:pt idx="345">
                  <c:v>26.9</c:v>
                </c:pt>
                <c:pt idx="346">
                  <c:v>26.92</c:v>
                </c:pt>
                <c:pt idx="347">
                  <c:v>26.94</c:v>
                </c:pt>
                <c:pt idx="348">
                  <c:v>26.96</c:v>
                </c:pt>
                <c:pt idx="349">
                  <c:v>26.98</c:v>
                </c:pt>
                <c:pt idx="350">
                  <c:v>27</c:v>
                </c:pt>
                <c:pt idx="351">
                  <c:v>27.02</c:v>
                </c:pt>
                <c:pt idx="352">
                  <c:v>27.04</c:v>
                </c:pt>
                <c:pt idx="353">
                  <c:v>27.06</c:v>
                </c:pt>
                <c:pt idx="354">
                  <c:v>27.08</c:v>
                </c:pt>
                <c:pt idx="355">
                  <c:v>27.1</c:v>
                </c:pt>
                <c:pt idx="356">
                  <c:v>27.12</c:v>
                </c:pt>
                <c:pt idx="357">
                  <c:v>27.14</c:v>
                </c:pt>
                <c:pt idx="358">
                  <c:v>27.16</c:v>
                </c:pt>
                <c:pt idx="359">
                  <c:v>27.18</c:v>
                </c:pt>
                <c:pt idx="360">
                  <c:v>27.2</c:v>
                </c:pt>
                <c:pt idx="361">
                  <c:v>27.22</c:v>
                </c:pt>
                <c:pt idx="362">
                  <c:v>27.24</c:v>
                </c:pt>
                <c:pt idx="363">
                  <c:v>27.26</c:v>
                </c:pt>
                <c:pt idx="364">
                  <c:v>27.28</c:v>
                </c:pt>
                <c:pt idx="365">
                  <c:v>27.3</c:v>
                </c:pt>
                <c:pt idx="366">
                  <c:v>27.32</c:v>
                </c:pt>
                <c:pt idx="367">
                  <c:v>27.34</c:v>
                </c:pt>
                <c:pt idx="368">
                  <c:v>27.36</c:v>
                </c:pt>
                <c:pt idx="369">
                  <c:v>27.38</c:v>
                </c:pt>
                <c:pt idx="370">
                  <c:v>27.4</c:v>
                </c:pt>
                <c:pt idx="371">
                  <c:v>27.42</c:v>
                </c:pt>
                <c:pt idx="372">
                  <c:v>27.44</c:v>
                </c:pt>
                <c:pt idx="373">
                  <c:v>27.46</c:v>
                </c:pt>
                <c:pt idx="374">
                  <c:v>27.48</c:v>
                </c:pt>
                <c:pt idx="375">
                  <c:v>27.5</c:v>
                </c:pt>
                <c:pt idx="376">
                  <c:v>27.52</c:v>
                </c:pt>
                <c:pt idx="377">
                  <c:v>27.54</c:v>
                </c:pt>
                <c:pt idx="378">
                  <c:v>27.56</c:v>
                </c:pt>
                <c:pt idx="379">
                  <c:v>27.58</c:v>
                </c:pt>
                <c:pt idx="380">
                  <c:v>27.6</c:v>
                </c:pt>
                <c:pt idx="381">
                  <c:v>27.62</c:v>
                </c:pt>
                <c:pt idx="382">
                  <c:v>27.64</c:v>
                </c:pt>
                <c:pt idx="383">
                  <c:v>27.66</c:v>
                </c:pt>
                <c:pt idx="384">
                  <c:v>27.68</c:v>
                </c:pt>
                <c:pt idx="385">
                  <c:v>27.7</c:v>
                </c:pt>
                <c:pt idx="386">
                  <c:v>27.72</c:v>
                </c:pt>
                <c:pt idx="387">
                  <c:v>27.74</c:v>
                </c:pt>
                <c:pt idx="388">
                  <c:v>27.76</c:v>
                </c:pt>
                <c:pt idx="389">
                  <c:v>27.78</c:v>
                </c:pt>
                <c:pt idx="390">
                  <c:v>27.8</c:v>
                </c:pt>
                <c:pt idx="391">
                  <c:v>27.82</c:v>
                </c:pt>
                <c:pt idx="392">
                  <c:v>27.84</c:v>
                </c:pt>
                <c:pt idx="393">
                  <c:v>27.86</c:v>
                </c:pt>
                <c:pt idx="394">
                  <c:v>27.88</c:v>
                </c:pt>
                <c:pt idx="395">
                  <c:v>27.9</c:v>
                </c:pt>
                <c:pt idx="396">
                  <c:v>27.92</c:v>
                </c:pt>
                <c:pt idx="397">
                  <c:v>27.94</c:v>
                </c:pt>
                <c:pt idx="398">
                  <c:v>27.96</c:v>
                </c:pt>
                <c:pt idx="399">
                  <c:v>27.98</c:v>
                </c:pt>
                <c:pt idx="400">
                  <c:v>28</c:v>
                </c:pt>
                <c:pt idx="401">
                  <c:v>28.02</c:v>
                </c:pt>
                <c:pt idx="402">
                  <c:v>28.04</c:v>
                </c:pt>
                <c:pt idx="403">
                  <c:v>28.06</c:v>
                </c:pt>
                <c:pt idx="404">
                  <c:v>28.08</c:v>
                </c:pt>
                <c:pt idx="405">
                  <c:v>28.1</c:v>
                </c:pt>
                <c:pt idx="406">
                  <c:v>28.12</c:v>
                </c:pt>
                <c:pt idx="407">
                  <c:v>28.14</c:v>
                </c:pt>
                <c:pt idx="408">
                  <c:v>28.16</c:v>
                </c:pt>
                <c:pt idx="409">
                  <c:v>28.18</c:v>
                </c:pt>
                <c:pt idx="410">
                  <c:v>28.2</c:v>
                </c:pt>
                <c:pt idx="411">
                  <c:v>28.22</c:v>
                </c:pt>
                <c:pt idx="412">
                  <c:v>28.24</c:v>
                </c:pt>
                <c:pt idx="413">
                  <c:v>28.26</c:v>
                </c:pt>
                <c:pt idx="414">
                  <c:v>28.28</c:v>
                </c:pt>
                <c:pt idx="415">
                  <c:v>28.3</c:v>
                </c:pt>
                <c:pt idx="416">
                  <c:v>28.32</c:v>
                </c:pt>
                <c:pt idx="417">
                  <c:v>28.34</c:v>
                </c:pt>
                <c:pt idx="418">
                  <c:v>28.36</c:v>
                </c:pt>
                <c:pt idx="419">
                  <c:v>28.38</c:v>
                </c:pt>
                <c:pt idx="420">
                  <c:v>28.4</c:v>
                </c:pt>
                <c:pt idx="421">
                  <c:v>28.42</c:v>
                </c:pt>
                <c:pt idx="422">
                  <c:v>28.44</c:v>
                </c:pt>
                <c:pt idx="423">
                  <c:v>28.46</c:v>
                </c:pt>
                <c:pt idx="424">
                  <c:v>28.48</c:v>
                </c:pt>
                <c:pt idx="425">
                  <c:v>28.5</c:v>
                </c:pt>
                <c:pt idx="426">
                  <c:v>28.52</c:v>
                </c:pt>
                <c:pt idx="427">
                  <c:v>28.54</c:v>
                </c:pt>
                <c:pt idx="428">
                  <c:v>28.56</c:v>
                </c:pt>
                <c:pt idx="429">
                  <c:v>28.58</c:v>
                </c:pt>
                <c:pt idx="430">
                  <c:v>28.6</c:v>
                </c:pt>
                <c:pt idx="431">
                  <c:v>28.62</c:v>
                </c:pt>
                <c:pt idx="432">
                  <c:v>28.64</c:v>
                </c:pt>
                <c:pt idx="433">
                  <c:v>28.66</c:v>
                </c:pt>
                <c:pt idx="434">
                  <c:v>28.68</c:v>
                </c:pt>
                <c:pt idx="435">
                  <c:v>28.7</c:v>
                </c:pt>
                <c:pt idx="436">
                  <c:v>28.72</c:v>
                </c:pt>
                <c:pt idx="437">
                  <c:v>28.74</c:v>
                </c:pt>
                <c:pt idx="438">
                  <c:v>28.76</c:v>
                </c:pt>
                <c:pt idx="439">
                  <c:v>28.78</c:v>
                </c:pt>
                <c:pt idx="440">
                  <c:v>28.8</c:v>
                </c:pt>
                <c:pt idx="441">
                  <c:v>28.82</c:v>
                </c:pt>
                <c:pt idx="442">
                  <c:v>28.84</c:v>
                </c:pt>
                <c:pt idx="443">
                  <c:v>28.86</c:v>
                </c:pt>
                <c:pt idx="444">
                  <c:v>28.88</c:v>
                </c:pt>
                <c:pt idx="445">
                  <c:v>28.9</c:v>
                </c:pt>
                <c:pt idx="446">
                  <c:v>28.92</c:v>
                </c:pt>
                <c:pt idx="447">
                  <c:v>28.94</c:v>
                </c:pt>
                <c:pt idx="448">
                  <c:v>28.96</c:v>
                </c:pt>
                <c:pt idx="449">
                  <c:v>28.98</c:v>
                </c:pt>
                <c:pt idx="450">
                  <c:v>29</c:v>
                </c:pt>
                <c:pt idx="451">
                  <c:v>29.02</c:v>
                </c:pt>
                <c:pt idx="452">
                  <c:v>29.04</c:v>
                </c:pt>
                <c:pt idx="453">
                  <c:v>29.06</c:v>
                </c:pt>
                <c:pt idx="454">
                  <c:v>29.08</c:v>
                </c:pt>
                <c:pt idx="455">
                  <c:v>29.1</c:v>
                </c:pt>
                <c:pt idx="456">
                  <c:v>29.12</c:v>
                </c:pt>
                <c:pt idx="457">
                  <c:v>29.14</c:v>
                </c:pt>
                <c:pt idx="458">
                  <c:v>29.16</c:v>
                </c:pt>
                <c:pt idx="459">
                  <c:v>29.18</c:v>
                </c:pt>
                <c:pt idx="460">
                  <c:v>29.2</c:v>
                </c:pt>
                <c:pt idx="461">
                  <c:v>29.22</c:v>
                </c:pt>
                <c:pt idx="462">
                  <c:v>29.24</c:v>
                </c:pt>
                <c:pt idx="463">
                  <c:v>29.26</c:v>
                </c:pt>
                <c:pt idx="464">
                  <c:v>29.28</c:v>
                </c:pt>
                <c:pt idx="465">
                  <c:v>29.3</c:v>
                </c:pt>
                <c:pt idx="466">
                  <c:v>29.32</c:v>
                </c:pt>
                <c:pt idx="467">
                  <c:v>29.34</c:v>
                </c:pt>
                <c:pt idx="468">
                  <c:v>29.36</c:v>
                </c:pt>
                <c:pt idx="469">
                  <c:v>29.38</c:v>
                </c:pt>
                <c:pt idx="470">
                  <c:v>29.4</c:v>
                </c:pt>
                <c:pt idx="471">
                  <c:v>29.42</c:v>
                </c:pt>
                <c:pt idx="472">
                  <c:v>29.44</c:v>
                </c:pt>
                <c:pt idx="473">
                  <c:v>29.46</c:v>
                </c:pt>
                <c:pt idx="474">
                  <c:v>29.48</c:v>
                </c:pt>
                <c:pt idx="475">
                  <c:v>29.5</c:v>
                </c:pt>
                <c:pt idx="476">
                  <c:v>29.52</c:v>
                </c:pt>
                <c:pt idx="477">
                  <c:v>29.54</c:v>
                </c:pt>
                <c:pt idx="478">
                  <c:v>29.56</c:v>
                </c:pt>
                <c:pt idx="479">
                  <c:v>29.58</c:v>
                </c:pt>
                <c:pt idx="480">
                  <c:v>29.6</c:v>
                </c:pt>
                <c:pt idx="481">
                  <c:v>29.62</c:v>
                </c:pt>
                <c:pt idx="482">
                  <c:v>29.64</c:v>
                </c:pt>
                <c:pt idx="483">
                  <c:v>29.66</c:v>
                </c:pt>
                <c:pt idx="484">
                  <c:v>29.68</c:v>
                </c:pt>
                <c:pt idx="485">
                  <c:v>29.7</c:v>
                </c:pt>
                <c:pt idx="486">
                  <c:v>29.72</c:v>
                </c:pt>
                <c:pt idx="487">
                  <c:v>29.74</c:v>
                </c:pt>
                <c:pt idx="488">
                  <c:v>29.76</c:v>
                </c:pt>
                <c:pt idx="489">
                  <c:v>29.78</c:v>
                </c:pt>
                <c:pt idx="490">
                  <c:v>29.8</c:v>
                </c:pt>
                <c:pt idx="491">
                  <c:v>29.82</c:v>
                </c:pt>
                <c:pt idx="492">
                  <c:v>29.84</c:v>
                </c:pt>
                <c:pt idx="493">
                  <c:v>29.86</c:v>
                </c:pt>
                <c:pt idx="494">
                  <c:v>29.88</c:v>
                </c:pt>
                <c:pt idx="495">
                  <c:v>29.9</c:v>
                </c:pt>
                <c:pt idx="496">
                  <c:v>29.92</c:v>
                </c:pt>
                <c:pt idx="497">
                  <c:v>29.94</c:v>
                </c:pt>
                <c:pt idx="498">
                  <c:v>29.96</c:v>
                </c:pt>
                <c:pt idx="499">
                  <c:v>29.98</c:v>
                </c:pt>
                <c:pt idx="500">
                  <c:v>30</c:v>
                </c:pt>
                <c:pt idx="501">
                  <c:v>30.02</c:v>
                </c:pt>
                <c:pt idx="502">
                  <c:v>30.04</c:v>
                </c:pt>
                <c:pt idx="503">
                  <c:v>30.06</c:v>
                </c:pt>
                <c:pt idx="504">
                  <c:v>30.08</c:v>
                </c:pt>
                <c:pt idx="505">
                  <c:v>30.1</c:v>
                </c:pt>
                <c:pt idx="506">
                  <c:v>30.12</c:v>
                </c:pt>
                <c:pt idx="507">
                  <c:v>30.14</c:v>
                </c:pt>
                <c:pt idx="508">
                  <c:v>30.16</c:v>
                </c:pt>
                <c:pt idx="509">
                  <c:v>30.18</c:v>
                </c:pt>
                <c:pt idx="510">
                  <c:v>30.2</c:v>
                </c:pt>
                <c:pt idx="511">
                  <c:v>30.22</c:v>
                </c:pt>
                <c:pt idx="512">
                  <c:v>30.24</c:v>
                </c:pt>
                <c:pt idx="513">
                  <c:v>30.26</c:v>
                </c:pt>
                <c:pt idx="514">
                  <c:v>30.28</c:v>
                </c:pt>
                <c:pt idx="515">
                  <c:v>30.3</c:v>
                </c:pt>
                <c:pt idx="516">
                  <c:v>30.32</c:v>
                </c:pt>
                <c:pt idx="517">
                  <c:v>30.34</c:v>
                </c:pt>
                <c:pt idx="518">
                  <c:v>30.36</c:v>
                </c:pt>
                <c:pt idx="519">
                  <c:v>30.38</c:v>
                </c:pt>
                <c:pt idx="520">
                  <c:v>30.4</c:v>
                </c:pt>
                <c:pt idx="521">
                  <c:v>30.42</c:v>
                </c:pt>
                <c:pt idx="522">
                  <c:v>30.44</c:v>
                </c:pt>
                <c:pt idx="523">
                  <c:v>30.46</c:v>
                </c:pt>
                <c:pt idx="524">
                  <c:v>30.48</c:v>
                </c:pt>
                <c:pt idx="525">
                  <c:v>30.5</c:v>
                </c:pt>
                <c:pt idx="526">
                  <c:v>30.52</c:v>
                </c:pt>
                <c:pt idx="527">
                  <c:v>30.54</c:v>
                </c:pt>
                <c:pt idx="528">
                  <c:v>30.56</c:v>
                </c:pt>
                <c:pt idx="529">
                  <c:v>30.58</c:v>
                </c:pt>
                <c:pt idx="530">
                  <c:v>30.6</c:v>
                </c:pt>
                <c:pt idx="531">
                  <c:v>30.62</c:v>
                </c:pt>
                <c:pt idx="532">
                  <c:v>30.64</c:v>
                </c:pt>
                <c:pt idx="533">
                  <c:v>30.66</c:v>
                </c:pt>
                <c:pt idx="534">
                  <c:v>30.68</c:v>
                </c:pt>
                <c:pt idx="535">
                  <c:v>30.7</c:v>
                </c:pt>
                <c:pt idx="536">
                  <c:v>30.72</c:v>
                </c:pt>
                <c:pt idx="537">
                  <c:v>30.74</c:v>
                </c:pt>
                <c:pt idx="538">
                  <c:v>30.76</c:v>
                </c:pt>
                <c:pt idx="539">
                  <c:v>30.78</c:v>
                </c:pt>
                <c:pt idx="540">
                  <c:v>30.8</c:v>
                </c:pt>
                <c:pt idx="541">
                  <c:v>30.82</c:v>
                </c:pt>
                <c:pt idx="542">
                  <c:v>30.84</c:v>
                </c:pt>
                <c:pt idx="543">
                  <c:v>30.86</c:v>
                </c:pt>
                <c:pt idx="544">
                  <c:v>30.88</c:v>
                </c:pt>
                <c:pt idx="545">
                  <c:v>30.9</c:v>
                </c:pt>
                <c:pt idx="546">
                  <c:v>30.92</c:v>
                </c:pt>
                <c:pt idx="547">
                  <c:v>30.94</c:v>
                </c:pt>
                <c:pt idx="548">
                  <c:v>30.96</c:v>
                </c:pt>
                <c:pt idx="549">
                  <c:v>30.98</c:v>
                </c:pt>
                <c:pt idx="550">
                  <c:v>31</c:v>
                </c:pt>
                <c:pt idx="551">
                  <c:v>31.02</c:v>
                </c:pt>
                <c:pt idx="552">
                  <c:v>31.04</c:v>
                </c:pt>
                <c:pt idx="553">
                  <c:v>31.06</c:v>
                </c:pt>
                <c:pt idx="554">
                  <c:v>31.08</c:v>
                </c:pt>
                <c:pt idx="555">
                  <c:v>31.1</c:v>
                </c:pt>
                <c:pt idx="556">
                  <c:v>31.12</c:v>
                </c:pt>
                <c:pt idx="557">
                  <c:v>31.14</c:v>
                </c:pt>
                <c:pt idx="558">
                  <c:v>31.16</c:v>
                </c:pt>
                <c:pt idx="559">
                  <c:v>31.18</c:v>
                </c:pt>
                <c:pt idx="560">
                  <c:v>31.2</c:v>
                </c:pt>
                <c:pt idx="561">
                  <c:v>31.22</c:v>
                </c:pt>
                <c:pt idx="562">
                  <c:v>31.24</c:v>
                </c:pt>
                <c:pt idx="563">
                  <c:v>31.26</c:v>
                </c:pt>
                <c:pt idx="564">
                  <c:v>31.28</c:v>
                </c:pt>
                <c:pt idx="565">
                  <c:v>31.3</c:v>
                </c:pt>
                <c:pt idx="566">
                  <c:v>31.32</c:v>
                </c:pt>
                <c:pt idx="567">
                  <c:v>31.34</c:v>
                </c:pt>
                <c:pt idx="568">
                  <c:v>31.36</c:v>
                </c:pt>
                <c:pt idx="569">
                  <c:v>31.38</c:v>
                </c:pt>
                <c:pt idx="570">
                  <c:v>31.4</c:v>
                </c:pt>
                <c:pt idx="571">
                  <c:v>31.42</c:v>
                </c:pt>
                <c:pt idx="572">
                  <c:v>31.44</c:v>
                </c:pt>
                <c:pt idx="573">
                  <c:v>31.46</c:v>
                </c:pt>
                <c:pt idx="574">
                  <c:v>31.48</c:v>
                </c:pt>
                <c:pt idx="575">
                  <c:v>31.5</c:v>
                </c:pt>
                <c:pt idx="576">
                  <c:v>31.52</c:v>
                </c:pt>
                <c:pt idx="577">
                  <c:v>31.54</c:v>
                </c:pt>
                <c:pt idx="578">
                  <c:v>31.56</c:v>
                </c:pt>
                <c:pt idx="579">
                  <c:v>31.58</c:v>
                </c:pt>
                <c:pt idx="580">
                  <c:v>31.6</c:v>
                </c:pt>
                <c:pt idx="581">
                  <c:v>31.62</c:v>
                </c:pt>
                <c:pt idx="582">
                  <c:v>31.64</c:v>
                </c:pt>
                <c:pt idx="583">
                  <c:v>31.66</c:v>
                </c:pt>
                <c:pt idx="584">
                  <c:v>31.68</c:v>
                </c:pt>
                <c:pt idx="585">
                  <c:v>31.7</c:v>
                </c:pt>
                <c:pt idx="586">
                  <c:v>31.72</c:v>
                </c:pt>
                <c:pt idx="587">
                  <c:v>31.74</c:v>
                </c:pt>
                <c:pt idx="588">
                  <c:v>31.76</c:v>
                </c:pt>
                <c:pt idx="589">
                  <c:v>31.78</c:v>
                </c:pt>
                <c:pt idx="590">
                  <c:v>31.8</c:v>
                </c:pt>
                <c:pt idx="591">
                  <c:v>31.82</c:v>
                </c:pt>
                <c:pt idx="592">
                  <c:v>31.84</c:v>
                </c:pt>
                <c:pt idx="593">
                  <c:v>31.86</c:v>
                </c:pt>
                <c:pt idx="594">
                  <c:v>31.88</c:v>
                </c:pt>
                <c:pt idx="595">
                  <c:v>31.9</c:v>
                </c:pt>
                <c:pt idx="596">
                  <c:v>31.92</c:v>
                </c:pt>
                <c:pt idx="597">
                  <c:v>31.94</c:v>
                </c:pt>
                <c:pt idx="598">
                  <c:v>31.96</c:v>
                </c:pt>
                <c:pt idx="599">
                  <c:v>31.98</c:v>
                </c:pt>
                <c:pt idx="600">
                  <c:v>32</c:v>
                </c:pt>
                <c:pt idx="601">
                  <c:v>32.020000000000003</c:v>
                </c:pt>
                <c:pt idx="602">
                  <c:v>32.04</c:v>
                </c:pt>
                <c:pt idx="603">
                  <c:v>32.06</c:v>
                </c:pt>
                <c:pt idx="604">
                  <c:v>32.08</c:v>
                </c:pt>
                <c:pt idx="605">
                  <c:v>32.1</c:v>
                </c:pt>
                <c:pt idx="606">
                  <c:v>32.119999999999997</c:v>
                </c:pt>
                <c:pt idx="607">
                  <c:v>32.14</c:v>
                </c:pt>
                <c:pt idx="608">
                  <c:v>32.159999999999997</c:v>
                </c:pt>
                <c:pt idx="609">
                  <c:v>32.18</c:v>
                </c:pt>
                <c:pt idx="610">
                  <c:v>32.200000000000003</c:v>
                </c:pt>
                <c:pt idx="611">
                  <c:v>32.22</c:v>
                </c:pt>
                <c:pt idx="612">
                  <c:v>32.24</c:v>
                </c:pt>
                <c:pt idx="613">
                  <c:v>32.26</c:v>
                </c:pt>
                <c:pt idx="614">
                  <c:v>32.28</c:v>
                </c:pt>
                <c:pt idx="615">
                  <c:v>32.299999999999997</c:v>
                </c:pt>
                <c:pt idx="616">
                  <c:v>32.32</c:v>
                </c:pt>
                <c:pt idx="617">
                  <c:v>32.340000000000003</c:v>
                </c:pt>
                <c:pt idx="618">
                  <c:v>32.36</c:v>
                </c:pt>
                <c:pt idx="619">
                  <c:v>32.380000000000003</c:v>
                </c:pt>
                <c:pt idx="620">
                  <c:v>32.4</c:v>
                </c:pt>
                <c:pt idx="621">
                  <c:v>32.42</c:v>
                </c:pt>
                <c:pt idx="622">
                  <c:v>32.44</c:v>
                </c:pt>
                <c:pt idx="623">
                  <c:v>32.46</c:v>
                </c:pt>
                <c:pt idx="624">
                  <c:v>32.479999999999997</c:v>
                </c:pt>
                <c:pt idx="625">
                  <c:v>32.5</c:v>
                </c:pt>
                <c:pt idx="626">
                  <c:v>32.520000000000003</c:v>
                </c:pt>
                <c:pt idx="627">
                  <c:v>32.54</c:v>
                </c:pt>
                <c:pt idx="628">
                  <c:v>32.56</c:v>
                </c:pt>
                <c:pt idx="629">
                  <c:v>32.58</c:v>
                </c:pt>
                <c:pt idx="630">
                  <c:v>32.6</c:v>
                </c:pt>
                <c:pt idx="631">
                  <c:v>32.619999999999997</c:v>
                </c:pt>
                <c:pt idx="632">
                  <c:v>32.64</c:v>
                </c:pt>
                <c:pt idx="633">
                  <c:v>32.659999999999997</c:v>
                </c:pt>
                <c:pt idx="634">
                  <c:v>32.68</c:v>
                </c:pt>
                <c:pt idx="635">
                  <c:v>32.700000000000003</c:v>
                </c:pt>
                <c:pt idx="636">
                  <c:v>32.72</c:v>
                </c:pt>
                <c:pt idx="637">
                  <c:v>32.74</c:v>
                </c:pt>
                <c:pt idx="638">
                  <c:v>32.76</c:v>
                </c:pt>
                <c:pt idx="639">
                  <c:v>32.78</c:v>
                </c:pt>
                <c:pt idx="640">
                  <c:v>32.799999999999997</c:v>
                </c:pt>
                <c:pt idx="641">
                  <c:v>32.82</c:v>
                </c:pt>
                <c:pt idx="642">
                  <c:v>32.840000000000003</c:v>
                </c:pt>
                <c:pt idx="643">
                  <c:v>32.86</c:v>
                </c:pt>
                <c:pt idx="644">
                  <c:v>32.880000000000003</c:v>
                </c:pt>
                <c:pt idx="645">
                  <c:v>32.9</c:v>
                </c:pt>
                <c:pt idx="646">
                  <c:v>32.92</c:v>
                </c:pt>
                <c:pt idx="647">
                  <c:v>32.94</c:v>
                </c:pt>
                <c:pt idx="648">
                  <c:v>32.96</c:v>
                </c:pt>
                <c:pt idx="649">
                  <c:v>32.979999999999997</c:v>
                </c:pt>
                <c:pt idx="650">
                  <c:v>33</c:v>
                </c:pt>
                <c:pt idx="651">
                  <c:v>33.020000000000003</c:v>
                </c:pt>
                <c:pt idx="652">
                  <c:v>33.04</c:v>
                </c:pt>
                <c:pt idx="653">
                  <c:v>33.06</c:v>
                </c:pt>
                <c:pt idx="654">
                  <c:v>33.08</c:v>
                </c:pt>
                <c:pt idx="655">
                  <c:v>33.1</c:v>
                </c:pt>
                <c:pt idx="656">
                  <c:v>33.119999999999997</c:v>
                </c:pt>
                <c:pt idx="657">
                  <c:v>33.14</c:v>
                </c:pt>
                <c:pt idx="658">
                  <c:v>33.159999999999997</c:v>
                </c:pt>
                <c:pt idx="659">
                  <c:v>33.18</c:v>
                </c:pt>
                <c:pt idx="660">
                  <c:v>33.200000000000003</c:v>
                </c:pt>
                <c:pt idx="661">
                  <c:v>33.22</c:v>
                </c:pt>
                <c:pt idx="662">
                  <c:v>33.24</c:v>
                </c:pt>
                <c:pt idx="663">
                  <c:v>33.26</c:v>
                </c:pt>
                <c:pt idx="664">
                  <c:v>33.28</c:v>
                </c:pt>
                <c:pt idx="665">
                  <c:v>33.299999999999997</c:v>
                </c:pt>
                <c:pt idx="666">
                  <c:v>33.32</c:v>
                </c:pt>
                <c:pt idx="667">
                  <c:v>33.340000000000003</c:v>
                </c:pt>
                <c:pt idx="668">
                  <c:v>33.36</c:v>
                </c:pt>
                <c:pt idx="669">
                  <c:v>33.380000000000003</c:v>
                </c:pt>
                <c:pt idx="670">
                  <c:v>33.4</c:v>
                </c:pt>
                <c:pt idx="671">
                  <c:v>33.42</c:v>
                </c:pt>
                <c:pt idx="672">
                  <c:v>33.44</c:v>
                </c:pt>
                <c:pt idx="673">
                  <c:v>33.46</c:v>
                </c:pt>
                <c:pt idx="674">
                  <c:v>33.479999999999997</c:v>
                </c:pt>
                <c:pt idx="675">
                  <c:v>33.5</c:v>
                </c:pt>
                <c:pt idx="676">
                  <c:v>33.520000000000003</c:v>
                </c:pt>
                <c:pt idx="677">
                  <c:v>33.54</c:v>
                </c:pt>
                <c:pt idx="678">
                  <c:v>33.56</c:v>
                </c:pt>
                <c:pt idx="679">
                  <c:v>33.58</c:v>
                </c:pt>
                <c:pt idx="680">
                  <c:v>33.6</c:v>
                </c:pt>
                <c:pt idx="681">
                  <c:v>33.619999999999997</c:v>
                </c:pt>
                <c:pt idx="682">
                  <c:v>33.64</c:v>
                </c:pt>
                <c:pt idx="683">
                  <c:v>33.659999999999997</c:v>
                </c:pt>
                <c:pt idx="684">
                  <c:v>33.68</c:v>
                </c:pt>
                <c:pt idx="685">
                  <c:v>33.700000000000003</c:v>
                </c:pt>
                <c:pt idx="686">
                  <c:v>33.72</c:v>
                </c:pt>
                <c:pt idx="687">
                  <c:v>33.74</c:v>
                </c:pt>
                <c:pt idx="688">
                  <c:v>33.76</c:v>
                </c:pt>
                <c:pt idx="689">
                  <c:v>33.78</c:v>
                </c:pt>
                <c:pt idx="690">
                  <c:v>33.799999999999997</c:v>
                </c:pt>
                <c:pt idx="691">
                  <c:v>33.82</c:v>
                </c:pt>
                <c:pt idx="692">
                  <c:v>33.840000000000003</c:v>
                </c:pt>
                <c:pt idx="693">
                  <c:v>33.86</c:v>
                </c:pt>
                <c:pt idx="694">
                  <c:v>33.880000000000003</c:v>
                </c:pt>
                <c:pt idx="695">
                  <c:v>33.9</c:v>
                </c:pt>
                <c:pt idx="696">
                  <c:v>33.92</c:v>
                </c:pt>
                <c:pt idx="697">
                  <c:v>33.94</c:v>
                </c:pt>
                <c:pt idx="698">
                  <c:v>33.96</c:v>
                </c:pt>
                <c:pt idx="699">
                  <c:v>33.979999999999997</c:v>
                </c:pt>
                <c:pt idx="700">
                  <c:v>34</c:v>
                </c:pt>
                <c:pt idx="701">
                  <c:v>34.020000000000003</c:v>
                </c:pt>
                <c:pt idx="702">
                  <c:v>34.04</c:v>
                </c:pt>
                <c:pt idx="703">
                  <c:v>34.06</c:v>
                </c:pt>
                <c:pt idx="704">
                  <c:v>34.08</c:v>
                </c:pt>
                <c:pt idx="705">
                  <c:v>34.1</c:v>
                </c:pt>
                <c:pt idx="706">
                  <c:v>34.119999999999997</c:v>
                </c:pt>
                <c:pt idx="707">
                  <c:v>34.14</c:v>
                </c:pt>
                <c:pt idx="708">
                  <c:v>34.159999999999997</c:v>
                </c:pt>
                <c:pt idx="709">
                  <c:v>34.18</c:v>
                </c:pt>
                <c:pt idx="710">
                  <c:v>34.200000000000003</c:v>
                </c:pt>
                <c:pt idx="711">
                  <c:v>34.22</c:v>
                </c:pt>
                <c:pt idx="712">
                  <c:v>34.24</c:v>
                </c:pt>
                <c:pt idx="713">
                  <c:v>34.26</c:v>
                </c:pt>
                <c:pt idx="714">
                  <c:v>34.28</c:v>
                </c:pt>
                <c:pt idx="715">
                  <c:v>34.299999999999997</c:v>
                </c:pt>
                <c:pt idx="716">
                  <c:v>34.32</c:v>
                </c:pt>
                <c:pt idx="717">
                  <c:v>34.340000000000003</c:v>
                </c:pt>
                <c:pt idx="718">
                  <c:v>34.36</c:v>
                </c:pt>
                <c:pt idx="719">
                  <c:v>34.380000000000003</c:v>
                </c:pt>
                <c:pt idx="720">
                  <c:v>34.4</c:v>
                </c:pt>
                <c:pt idx="721">
                  <c:v>34.42</c:v>
                </c:pt>
                <c:pt idx="722">
                  <c:v>34.44</c:v>
                </c:pt>
                <c:pt idx="723">
                  <c:v>34.46</c:v>
                </c:pt>
                <c:pt idx="724">
                  <c:v>34.479999999999997</c:v>
                </c:pt>
                <c:pt idx="725">
                  <c:v>34.5</c:v>
                </c:pt>
                <c:pt idx="726">
                  <c:v>34.520000000000003</c:v>
                </c:pt>
                <c:pt idx="727">
                  <c:v>34.54</c:v>
                </c:pt>
                <c:pt idx="728">
                  <c:v>34.56</c:v>
                </c:pt>
                <c:pt idx="729">
                  <c:v>34.58</c:v>
                </c:pt>
                <c:pt idx="730">
                  <c:v>34.6</c:v>
                </c:pt>
                <c:pt idx="731">
                  <c:v>34.619999999999997</c:v>
                </c:pt>
                <c:pt idx="732">
                  <c:v>34.64</c:v>
                </c:pt>
                <c:pt idx="733">
                  <c:v>34.659999999999997</c:v>
                </c:pt>
                <c:pt idx="734">
                  <c:v>34.68</c:v>
                </c:pt>
                <c:pt idx="735">
                  <c:v>34.700000000000003</c:v>
                </c:pt>
                <c:pt idx="736">
                  <c:v>34.72</c:v>
                </c:pt>
                <c:pt idx="737">
                  <c:v>34.74</c:v>
                </c:pt>
                <c:pt idx="738">
                  <c:v>34.76</c:v>
                </c:pt>
                <c:pt idx="739">
                  <c:v>34.78</c:v>
                </c:pt>
                <c:pt idx="740">
                  <c:v>34.799999999999997</c:v>
                </c:pt>
                <c:pt idx="741">
                  <c:v>34.82</c:v>
                </c:pt>
                <c:pt idx="742">
                  <c:v>34.840000000000003</c:v>
                </c:pt>
                <c:pt idx="743">
                  <c:v>34.86</c:v>
                </c:pt>
                <c:pt idx="744">
                  <c:v>34.880000000000003</c:v>
                </c:pt>
                <c:pt idx="745">
                  <c:v>34.9</c:v>
                </c:pt>
                <c:pt idx="746">
                  <c:v>34.92</c:v>
                </c:pt>
                <c:pt idx="747">
                  <c:v>34.94</c:v>
                </c:pt>
                <c:pt idx="748">
                  <c:v>34.96</c:v>
                </c:pt>
                <c:pt idx="749">
                  <c:v>34.979999999999997</c:v>
                </c:pt>
                <c:pt idx="750">
                  <c:v>35</c:v>
                </c:pt>
                <c:pt idx="751">
                  <c:v>35.020000000000003</c:v>
                </c:pt>
                <c:pt idx="752">
                  <c:v>35.04</c:v>
                </c:pt>
                <c:pt idx="753">
                  <c:v>35.06</c:v>
                </c:pt>
                <c:pt idx="754">
                  <c:v>35.08</c:v>
                </c:pt>
                <c:pt idx="755">
                  <c:v>35.1</c:v>
                </c:pt>
                <c:pt idx="756">
                  <c:v>35.119999999999997</c:v>
                </c:pt>
                <c:pt idx="757">
                  <c:v>35.14</c:v>
                </c:pt>
                <c:pt idx="758">
                  <c:v>35.159999999999997</c:v>
                </c:pt>
                <c:pt idx="759">
                  <c:v>35.18</c:v>
                </c:pt>
                <c:pt idx="760">
                  <c:v>35.200000000000003</c:v>
                </c:pt>
                <c:pt idx="761">
                  <c:v>35.22</c:v>
                </c:pt>
                <c:pt idx="762">
                  <c:v>35.24</c:v>
                </c:pt>
                <c:pt idx="763">
                  <c:v>35.26</c:v>
                </c:pt>
                <c:pt idx="764">
                  <c:v>35.28</c:v>
                </c:pt>
                <c:pt idx="765">
                  <c:v>35.299999999999997</c:v>
                </c:pt>
                <c:pt idx="766">
                  <c:v>35.32</c:v>
                </c:pt>
                <c:pt idx="767">
                  <c:v>35.340000000000003</c:v>
                </c:pt>
                <c:pt idx="768">
                  <c:v>35.36</c:v>
                </c:pt>
                <c:pt idx="769">
                  <c:v>35.380000000000003</c:v>
                </c:pt>
                <c:pt idx="770">
                  <c:v>35.4</c:v>
                </c:pt>
                <c:pt idx="771">
                  <c:v>35.42</c:v>
                </c:pt>
                <c:pt idx="772">
                  <c:v>35.44</c:v>
                </c:pt>
                <c:pt idx="773">
                  <c:v>35.46</c:v>
                </c:pt>
                <c:pt idx="774">
                  <c:v>35.479999999999997</c:v>
                </c:pt>
                <c:pt idx="775">
                  <c:v>35.5</c:v>
                </c:pt>
                <c:pt idx="776">
                  <c:v>35.520000000000003</c:v>
                </c:pt>
                <c:pt idx="777">
                  <c:v>35.54</c:v>
                </c:pt>
                <c:pt idx="778">
                  <c:v>35.56</c:v>
                </c:pt>
                <c:pt idx="779">
                  <c:v>35.58</c:v>
                </c:pt>
                <c:pt idx="780">
                  <c:v>35.6</c:v>
                </c:pt>
                <c:pt idx="781">
                  <c:v>35.619999999999997</c:v>
                </c:pt>
                <c:pt idx="782">
                  <c:v>35.64</c:v>
                </c:pt>
                <c:pt idx="783">
                  <c:v>35.659999999999997</c:v>
                </c:pt>
                <c:pt idx="784">
                  <c:v>35.68</c:v>
                </c:pt>
                <c:pt idx="785">
                  <c:v>35.700000000000003</c:v>
                </c:pt>
                <c:pt idx="786">
                  <c:v>35.72</c:v>
                </c:pt>
                <c:pt idx="787">
                  <c:v>35.74</c:v>
                </c:pt>
                <c:pt idx="788">
                  <c:v>35.76</c:v>
                </c:pt>
                <c:pt idx="789">
                  <c:v>35.78</c:v>
                </c:pt>
                <c:pt idx="790">
                  <c:v>35.799999999999997</c:v>
                </c:pt>
                <c:pt idx="791">
                  <c:v>35.82</c:v>
                </c:pt>
                <c:pt idx="792">
                  <c:v>35.840000000000003</c:v>
                </c:pt>
                <c:pt idx="793">
                  <c:v>35.86</c:v>
                </c:pt>
                <c:pt idx="794">
                  <c:v>35.880000000000003</c:v>
                </c:pt>
                <c:pt idx="795">
                  <c:v>35.9</c:v>
                </c:pt>
                <c:pt idx="796">
                  <c:v>35.92</c:v>
                </c:pt>
                <c:pt idx="797">
                  <c:v>35.94</c:v>
                </c:pt>
                <c:pt idx="798">
                  <c:v>35.96</c:v>
                </c:pt>
                <c:pt idx="799">
                  <c:v>35.979999999999997</c:v>
                </c:pt>
                <c:pt idx="800">
                  <c:v>36</c:v>
                </c:pt>
                <c:pt idx="801">
                  <c:v>36.020000000000003</c:v>
                </c:pt>
                <c:pt idx="802">
                  <c:v>36.04</c:v>
                </c:pt>
                <c:pt idx="803">
                  <c:v>36.06</c:v>
                </c:pt>
                <c:pt idx="804">
                  <c:v>36.08</c:v>
                </c:pt>
                <c:pt idx="805">
                  <c:v>36.1</c:v>
                </c:pt>
                <c:pt idx="806">
                  <c:v>36.119999999999997</c:v>
                </c:pt>
                <c:pt idx="807">
                  <c:v>36.14</c:v>
                </c:pt>
                <c:pt idx="808">
                  <c:v>36.159999999999997</c:v>
                </c:pt>
                <c:pt idx="809">
                  <c:v>36.18</c:v>
                </c:pt>
                <c:pt idx="810">
                  <c:v>36.200000000000003</c:v>
                </c:pt>
                <c:pt idx="811">
                  <c:v>36.22</c:v>
                </c:pt>
                <c:pt idx="812">
                  <c:v>36.24</c:v>
                </c:pt>
                <c:pt idx="813">
                  <c:v>36.26</c:v>
                </c:pt>
                <c:pt idx="814">
                  <c:v>36.28</c:v>
                </c:pt>
                <c:pt idx="815">
                  <c:v>36.299999999999997</c:v>
                </c:pt>
                <c:pt idx="816">
                  <c:v>36.32</c:v>
                </c:pt>
                <c:pt idx="817">
                  <c:v>36.340000000000003</c:v>
                </c:pt>
                <c:pt idx="818">
                  <c:v>36.36</c:v>
                </c:pt>
                <c:pt idx="819">
                  <c:v>36.380000000000003</c:v>
                </c:pt>
                <c:pt idx="820">
                  <c:v>36.4</c:v>
                </c:pt>
                <c:pt idx="821">
                  <c:v>36.42</c:v>
                </c:pt>
                <c:pt idx="822">
                  <c:v>36.44</c:v>
                </c:pt>
                <c:pt idx="823">
                  <c:v>36.46</c:v>
                </c:pt>
                <c:pt idx="824">
                  <c:v>36.479999999999997</c:v>
                </c:pt>
                <c:pt idx="825">
                  <c:v>36.5</c:v>
                </c:pt>
                <c:pt idx="826">
                  <c:v>36.520000000000003</c:v>
                </c:pt>
                <c:pt idx="827">
                  <c:v>36.54</c:v>
                </c:pt>
                <c:pt idx="828">
                  <c:v>36.56</c:v>
                </c:pt>
                <c:pt idx="829">
                  <c:v>36.58</c:v>
                </c:pt>
                <c:pt idx="830">
                  <c:v>36.6</c:v>
                </c:pt>
                <c:pt idx="831">
                  <c:v>36.619999999999997</c:v>
                </c:pt>
                <c:pt idx="832">
                  <c:v>36.64</c:v>
                </c:pt>
                <c:pt idx="833">
                  <c:v>36.659999999999997</c:v>
                </c:pt>
                <c:pt idx="834">
                  <c:v>36.68</c:v>
                </c:pt>
                <c:pt idx="835">
                  <c:v>36.700000000000003</c:v>
                </c:pt>
                <c:pt idx="836">
                  <c:v>36.72</c:v>
                </c:pt>
                <c:pt idx="837">
                  <c:v>36.74</c:v>
                </c:pt>
                <c:pt idx="838">
                  <c:v>36.76</c:v>
                </c:pt>
                <c:pt idx="839">
                  <c:v>36.78</c:v>
                </c:pt>
                <c:pt idx="840">
                  <c:v>36.799999999999997</c:v>
                </c:pt>
                <c:pt idx="841">
                  <c:v>36.82</c:v>
                </c:pt>
                <c:pt idx="842">
                  <c:v>36.840000000000003</c:v>
                </c:pt>
                <c:pt idx="843">
                  <c:v>36.86</c:v>
                </c:pt>
                <c:pt idx="844">
                  <c:v>36.880000000000003</c:v>
                </c:pt>
                <c:pt idx="845">
                  <c:v>36.9</c:v>
                </c:pt>
                <c:pt idx="846">
                  <c:v>36.92</c:v>
                </c:pt>
                <c:pt idx="847">
                  <c:v>36.94</c:v>
                </c:pt>
                <c:pt idx="848">
                  <c:v>36.96</c:v>
                </c:pt>
                <c:pt idx="849">
                  <c:v>36.979999999999997</c:v>
                </c:pt>
                <c:pt idx="850">
                  <c:v>37</c:v>
                </c:pt>
                <c:pt idx="851">
                  <c:v>37.020000000000003</c:v>
                </c:pt>
                <c:pt idx="852">
                  <c:v>37.04</c:v>
                </c:pt>
                <c:pt idx="853">
                  <c:v>37.06</c:v>
                </c:pt>
                <c:pt idx="854">
                  <c:v>37.08</c:v>
                </c:pt>
                <c:pt idx="855">
                  <c:v>37.1</c:v>
                </c:pt>
                <c:pt idx="856">
                  <c:v>37.119999999999997</c:v>
                </c:pt>
                <c:pt idx="857">
                  <c:v>37.14</c:v>
                </c:pt>
                <c:pt idx="858">
                  <c:v>37.159999999999997</c:v>
                </c:pt>
                <c:pt idx="859">
                  <c:v>37.18</c:v>
                </c:pt>
                <c:pt idx="860">
                  <c:v>37.200000000000003</c:v>
                </c:pt>
                <c:pt idx="861">
                  <c:v>37.22</c:v>
                </c:pt>
                <c:pt idx="862">
                  <c:v>37.24</c:v>
                </c:pt>
                <c:pt idx="863">
                  <c:v>37.26</c:v>
                </c:pt>
                <c:pt idx="864">
                  <c:v>37.28</c:v>
                </c:pt>
                <c:pt idx="865">
                  <c:v>37.299999999999997</c:v>
                </c:pt>
                <c:pt idx="866">
                  <c:v>37.32</c:v>
                </c:pt>
                <c:pt idx="867">
                  <c:v>37.340000000000003</c:v>
                </c:pt>
                <c:pt idx="868">
                  <c:v>37.36</c:v>
                </c:pt>
                <c:pt idx="869">
                  <c:v>37.380000000000003</c:v>
                </c:pt>
                <c:pt idx="870">
                  <c:v>37.4</c:v>
                </c:pt>
                <c:pt idx="871">
                  <c:v>37.42</c:v>
                </c:pt>
                <c:pt idx="872">
                  <c:v>37.44</c:v>
                </c:pt>
                <c:pt idx="873">
                  <c:v>37.46</c:v>
                </c:pt>
                <c:pt idx="874">
                  <c:v>37.479999999999997</c:v>
                </c:pt>
                <c:pt idx="875">
                  <c:v>37.5</c:v>
                </c:pt>
                <c:pt idx="876">
                  <c:v>37.520000000000003</c:v>
                </c:pt>
                <c:pt idx="877">
                  <c:v>37.54</c:v>
                </c:pt>
                <c:pt idx="878">
                  <c:v>37.56</c:v>
                </c:pt>
                <c:pt idx="879">
                  <c:v>37.58</c:v>
                </c:pt>
                <c:pt idx="880">
                  <c:v>37.6</c:v>
                </c:pt>
                <c:pt idx="881">
                  <c:v>37.619999999999997</c:v>
                </c:pt>
                <c:pt idx="882">
                  <c:v>37.64</c:v>
                </c:pt>
                <c:pt idx="883">
                  <c:v>37.659999999999997</c:v>
                </c:pt>
                <c:pt idx="884">
                  <c:v>37.68</c:v>
                </c:pt>
                <c:pt idx="885">
                  <c:v>37.700000000000003</c:v>
                </c:pt>
                <c:pt idx="886">
                  <c:v>37.72</c:v>
                </c:pt>
                <c:pt idx="887">
                  <c:v>37.74</c:v>
                </c:pt>
                <c:pt idx="888">
                  <c:v>37.76</c:v>
                </c:pt>
                <c:pt idx="889">
                  <c:v>37.78</c:v>
                </c:pt>
                <c:pt idx="890">
                  <c:v>37.799999999999997</c:v>
                </c:pt>
                <c:pt idx="891">
                  <c:v>37.82</c:v>
                </c:pt>
                <c:pt idx="892">
                  <c:v>37.840000000000003</c:v>
                </c:pt>
                <c:pt idx="893">
                  <c:v>37.86</c:v>
                </c:pt>
                <c:pt idx="894">
                  <c:v>37.880000000000003</c:v>
                </c:pt>
                <c:pt idx="895">
                  <c:v>37.9</c:v>
                </c:pt>
                <c:pt idx="896">
                  <c:v>37.92</c:v>
                </c:pt>
                <c:pt idx="897">
                  <c:v>37.94</c:v>
                </c:pt>
                <c:pt idx="898">
                  <c:v>37.96</c:v>
                </c:pt>
                <c:pt idx="899">
                  <c:v>37.979999999999997</c:v>
                </c:pt>
                <c:pt idx="900">
                  <c:v>38</c:v>
                </c:pt>
                <c:pt idx="901">
                  <c:v>38.020000000000003</c:v>
                </c:pt>
                <c:pt idx="902">
                  <c:v>38.04</c:v>
                </c:pt>
                <c:pt idx="903">
                  <c:v>38.06</c:v>
                </c:pt>
                <c:pt idx="904">
                  <c:v>38.08</c:v>
                </c:pt>
                <c:pt idx="905">
                  <c:v>38.1</c:v>
                </c:pt>
                <c:pt idx="906">
                  <c:v>38.119999999999997</c:v>
                </c:pt>
                <c:pt idx="907">
                  <c:v>38.14</c:v>
                </c:pt>
                <c:pt idx="908">
                  <c:v>38.159999999999997</c:v>
                </c:pt>
                <c:pt idx="909">
                  <c:v>38.18</c:v>
                </c:pt>
                <c:pt idx="910">
                  <c:v>38.200000000000003</c:v>
                </c:pt>
                <c:pt idx="911">
                  <c:v>38.22</c:v>
                </c:pt>
                <c:pt idx="912">
                  <c:v>38.24</c:v>
                </c:pt>
                <c:pt idx="913">
                  <c:v>38.26</c:v>
                </c:pt>
                <c:pt idx="914">
                  <c:v>38.28</c:v>
                </c:pt>
                <c:pt idx="915">
                  <c:v>38.299999999999997</c:v>
                </c:pt>
                <c:pt idx="916">
                  <c:v>38.32</c:v>
                </c:pt>
                <c:pt idx="917">
                  <c:v>38.340000000000003</c:v>
                </c:pt>
                <c:pt idx="918">
                  <c:v>38.36</c:v>
                </c:pt>
                <c:pt idx="919">
                  <c:v>38.380000000000003</c:v>
                </c:pt>
                <c:pt idx="920">
                  <c:v>38.4</c:v>
                </c:pt>
                <c:pt idx="921">
                  <c:v>38.42</c:v>
                </c:pt>
                <c:pt idx="922">
                  <c:v>38.44</c:v>
                </c:pt>
                <c:pt idx="923">
                  <c:v>38.46</c:v>
                </c:pt>
                <c:pt idx="924">
                  <c:v>38.479999999999997</c:v>
                </c:pt>
                <c:pt idx="925">
                  <c:v>38.5</c:v>
                </c:pt>
                <c:pt idx="926">
                  <c:v>38.520000000000003</c:v>
                </c:pt>
                <c:pt idx="927">
                  <c:v>38.54</c:v>
                </c:pt>
                <c:pt idx="928">
                  <c:v>38.56</c:v>
                </c:pt>
                <c:pt idx="929">
                  <c:v>38.58</c:v>
                </c:pt>
                <c:pt idx="930">
                  <c:v>38.6</c:v>
                </c:pt>
                <c:pt idx="931">
                  <c:v>38.619999999999997</c:v>
                </c:pt>
                <c:pt idx="932">
                  <c:v>38.64</c:v>
                </c:pt>
                <c:pt idx="933">
                  <c:v>38.659999999999997</c:v>
                </c:pt>
                <c:pt idx="934">
                  <c:v>38.68</c:v>
                </c:pt>
                <c:pt idx="935">
                  <c:v>38.700000000000003</c:v>
                </c:pt>
                <c:pt idx="936">
                  <c:v>38.72</c:v>
                </c:pt>
                <c:pt idx="937">
                  <c:v>38.74</c:v>
                </c:pt>
                <c:pt idx="938">
                  <c:v>38.76</c:v>
                </c:pt>
                <c:pt idx="939">
                  <c:v>38.78</c:v>
                </c:pt>
                <c:pt idx="940">
                  <c:v>38.799999999999997</c:v>
                </c:pt>
                <c:pt idx="941">
                  <c:v>38.82</c:v>
                </c:pt>
                <c:pt idx="942">
                  <c:v>38.840000000000003</c:v>
                </c:pt>
                <c:pt idx="943">
                  <c:v>38.86</c:v>
                </c:pt>
                <c:pt idx="944">
                  <c:v>38.880000000000003</c:v>
                </c:pt>
                <c:pt idx="945">
                  <c:v>38.9</c:v>
                </c:pt>
                <c:pt idx="946">
                  <c:v>38.92</c:v>
                </c:pt>
                <c:pt idx="947">
                  <c:v>38.94</c:v>
                </c:pt>
                <c:pt idx="948">
                  <c:v>38.96</c:v>
                </c:pt>
                <c:pt idx="949">
                  <c:v>38.979999999999997</c:v>
                </c:pt>
                <c:pt idx="950">
                  <c:v>39</c:v>
                </c:pt>
                <c:pt idx="951">
                  <c:v>39.020000000000003</c:v>
                </c:pt>
                <c:pt idx="952">
                  <c:v>39.04</c:v>
                </c:pt>
                <c:pt idx="953">
                  <c:v>39.06</c:v>
                </c:pt>
                <c:pt idx="954">
                  <c:v>39.08</c:v>
                </c:pt>
                <c:pt idx="955">
                  <c:v>39.1</c:v>
                </c:pt>
                <c:pt idx="956">
                  <c:v>39.119999999999997</c:v>
                </c:pt>
                <c:pt idx="957">
                  <c:v>39.14</c:v>
                </c:pt>
                <c:pt idx="958">
                  <c:v>39.159999999999997</c:v>
                </c:pt>
                <c:pt idx="959">
                  <c:v>39.18</c:v>
                </c:pt>
                <c:pt idx="960">
                  <c:v>39.200000000000003</c:v>
                </c:pt>
                <c:pt idx="961">
                  <c:v>39.22</c:v>
                </c:pt>
                <c:pt idx="962">
                  <c:v>39.24</c:v>
                </c:pt>
                <c:pt idx="963">
                  <c:v>39.26</c:v>
                </c:pt>
                <c:pt idx="964">
                  <c:v>39.28</c:v>
                </c:pt>
                <c:pt idx="965">
                  <c:v>39.299999999999997</c:v>
                </c:pt>
                <c:pt idx="966">
                  <c:v>39.32</c:v>
                </c:pt>
                <c:pt idx="967">
                  <c:v>39.340000000000003</c:v>
                </c:pt>
                <c:pt idx="968">
                  <c:v>39.36</c:v>
                </c:pt>
                <c:pt idx="969">
                  <c:v>39.380000000000003</c:v>
                </c:pt>
                <c:pt idx="970">
                  <c:v>39.4</c:v>
                </c:pt>
                <c:pt idx="971">
                  <c:v>39.42</c:v>
                </c:pt>
                <c:pt idx="972">
                  <c:v>39.44</c:v>
                </c:pt>
                <c:pt idx="973">
                  <c:v>39.46</c:v>
                </c:pt>
                <c:pt idx="974">
                  <c:v>39.479999999999997</c:v>
                </c:pt>
                <c:pt idx="975">
                  <c:v>39.5</c:v>
                </c:pt>
                <c:pt idx="976">
                  <c:v>39.520000000000003</c:v>
                </c:pt>
                <c:pt idx="977">
                  <c:v>39.54</c:v>
                </c:pt>
                <c:pt idx="978">
                  <c:v>39.56</c:v>
                </c:pt>
                <c:pt idx="979">
                  <c:v>39.58</c:v>
                </c:pt>
                <c:pt idx="980">
                  <c:v>39.6</c:v>
                </c:pt>
                <c:pt idx="981">
                  <c:v>39.619999999999997</c:v>
                </c:pt>
                <c:pt idx="982">
                  <c:v>39.64</c:v>
                </c:pt>
                <c:pt idx="983">
                  <c:v>39.659999999999997</c:v>
                </c:pt>
                <c:pt idx="984">
                  <c:v>39.68</c:v>
                </c:pt>
                <c:pt idx="985">
                  <c:v>39.700000000000003</c:v>
                </c:pt>
                <c:pt idx="986">
                  <c:v>39.72</c:v>
                </c:pt>
                <c:pt idx="987">
                  <c:v>39.74</c:v>
                </c:pt>
                <c:pt idx="988">
                  <c:v>39.76</c:v>
                </c:pt>
                <c:pt idx="989">
                  <c:v>39.78</c:v>
                </c:pt>
                <c:pt idx="990">
                  <c:v>39.799999999999997</c:v>
                </c:pt>
                <c:pt idx="991">
                  <c:v>39.82</c:v>
                </c:pt>
                <c:pt idx="992">
                  <c:v>39.840000000000003</c:v>
                </c:pt>
                <c:pt idx="993">
                  <c:v>39.86</c:v>
                </c:pt>
                <c:pt idx="994">
                  <c:v>39.880000000000003</c:v>
                </c:pt>
                <c:pt idx="995">
                  <c:v>39.9</c:v>
                </c:pt>
                <c:pt idx="996">
                  <c:v>39.92</c:v>
                </c:pt>
                <c:pt idx="997">
                  <c:v>39.94</c:v>
                </c:pt>
                <c:pt idx="998">
                  <c:v>39.96</c:v>
                </c:pt>
                <c:pt idx="999">
                  <c:v>39.979999999999997</c:v>
                </c:pt>
                <c:pt idx="1000">
                  <c:v>40</c:v>
                </c:pt>
                <c:pt idx="1001">
                  <c:v>40.020000000000003</c:v>
                </c:pt>
                <c:pt idx="1002">
                  <c:v>40.04</c:v>
                </c:pt>
                <c:pt idx="1003">
                  <c:v>40.06</c:v>
                </c:pt>
                <c:pt idx="1004">
                  <c:v>40.08</c:v>
                </c:pt>
                <c:pt idx="1005">
                  <c:v>40.1</c:v>
                </c:pt>
                <c:pt idx="1006">
                  <c:v>40.119999999999997</c:v>
                </c:pt>
                <c:pt idx="1007">
                  <c:v>40.14</c:v>
                </c:pt>
                <c:pt idx="1008">
                  <c:v>40.159999999999997</c:v>
                </c:pt>
                <c:pt idx="1009">
                  <c:v>40.18</c:v>
                </c:pt>
                <c:pt idx="1010">
                  <c:v>40.200000000000003</c:v>
                </c:pt>
                <c:pt idx="1011">
                  <c:v>40.22</c:v>
                </c:pt>
                <c:pt idx="1012">
                  <c:v>40.24</c:v>
                </c:pt>
                <c:pt idx="1013">
                  <c:v>40.26</c:v>
                </c:pt>
                <c:pt idx="1014">
                  <c:v>40.28</c:v>
                </c:pt>
                <c:pt idx="1015">
                  <c:v>40.299999999999997</c:v>
                </c:pt>
                <c:pt idx="1016">
                  <c:v>40.32</c:v>
                </c:pt>
                <c:pt idx="1017">
                  <c:v>40.340000000000003</c:v>
                </c:pt>
                <c:pt idx="1018">
                  <c:v>40.36</c:v>
                </c:pt>
                <c:pt idx="1019">
                  <c:v>40.380000000000003</c:v>
                </c:pt>
                <c:pt idx="1020">
                  <c:v>40.4</c:v>
                </c:pt>
                <c:pt idx="1021">
                  <c:v>40.42</c:v>
                </c:pt>
                <c:pt idx="1022">
                  <c:v>40.44</c:v>
                </c:pt>
                <c:pt idx="1023">
                  <c:v>40.46</c:v>
                </c:pt>
                <c:pt idx="1024">
                  <c:v>40.479999999999997</c:v>
                </c:pt>
                <c:pt idx="1025">
                  <c:v>40.5</c:v>
                </c:pt>
                <c:pt idx="1026">
                  <c:v>40.520000000000003</c:v>
                </c:pt>
                <c:pt idx="1027">
                  <c:v>40.54</c:v>
                </c:pt>
                <c:pt idx="1028">
                  <c:v>40.56</c:v>
                </c:pt>
                <c:pt idx="1029">
                  <c:v>40.58</c:v>
                </c:pt>
                <c:pt idx="1030">
                  <c:v>40.6</c:v>
                </c:pt>
                <c:pt idx="1031">
                  <c:v>40.619999999999997</c:v>
                </c:pt>
                <c:pt idx="1032">
                  <c:v>40.64</c:v>
                </c:pt>
                <c:pt idx="1033">
                  <c:v>40.659999999999997</c:v>
                </c:pt>
                <c:pt idx="1034">
                  <c:v>40.68</c:v>
                </c:pt>
                <c:pt idx="1035">
                  <c:v>40.700000000000003</c:v>
                </c:pt>
                <c:pt idx="1036">
                  <c:v>40.72</c:v>
                </c:pt>
                <c:pt idx="1037">
                  <c:v>40.74</c:v>
                </c:pt>
                <c:pt idx="1038">
                  <c:v>40.76</c:v>
                </c:pt>
                <c:pt idx="1039">
                  <c:v>40.78</c:v>
                </c:pt>
                <c:pt idx="1040">
                  <c:v>40.799999999999997</c:v>
                </c:pt>
                <c:pt idx="1041">
                  <c:v>40.82</c:v>
                </c:pt>
                <c:pt idx="1042">
                  <c:v>40.840000000000003</c:v>
                </c:pt>
                <c:pt idx="1043">
                  <c:v>40.86</c:v>
                </c:pt>
                <c:pt idx="1044">
                  <c:v>40.880000000000003</c:v>
                </c:pt>
                <c:pt idx="1045">
                  <c:v>40.9</c:v>
                </c:pt>
                <c:pt idx="1046">
                  <c:v>40.92</c:v>
                </c:pt>
                <c:pt idx="1047">
                  <c:v>40.94</c:v>
                </c:pt>
                <c:pt idx="1048">
                  <c:v>40.96</c:v>
                </c:pt>
                <c:pt idx="1049">
                  <c:v>40.98</c:v>
                </c:pt>
                <c:pt idx="1050">
                  <c:v>41</c:v>
                </c:pt>
                <c:pt idx="1051">
                  <c:v>41.02</c:v>
                </c:pt>
                <c:pt idx="1052">
                  <c:v>41.04</c:v>
                </c:pt>
                <c:pt idx="1053">
                  <c:v>41.06</c:v>
                </c:pt>
                <c:pt idx="1054">
                  <c:v>41.08</c:v>
                </c:pt>
                <c:pt idx="1055">
                  <c:v>41.1</c:v>
                </c:pt>
                <c:pt idx="1056">
                  <c:v>41.12</c:v>
                </c:pt>
                <c:pt idx="1057">
                  <c:v>41.14</c:v>
                </c:pt>
                <c:pt idx="1058">
                  <c:v>41.16</c:v>
                </c:pt>
                <c:pt idx="1059">
                  <c:v>41.18</c:v>
                </c:pt>
                <c:pt idx="1060">
                  <c:v>41.2</c:v>
                </c:pt>
                <c:pt idx="1061">
                  <c:v>41.22</c:v>
                </c:pt>
                <c:pt idx="1062">
                  <c:v>41.24</c:v>
                </c:pt>
                <c:pt idx="1063">
                  <c:v>41.26</c:v>
                </c:pt>
                <c:pt idx="1064">
                  <c:v>41.28</c:v>
                </c:pt>
                <c:pt idx="1065">
                  <c:v>41.3</c:v>
                </c:pt>
                <c:pt idx="1066">
                  <c:v>41.32</c:v>
                </c:pt>
                <c:pt idx="1067">
                  <c:v>41.34</c:v>
                </c:pt>
                <c:pt idx="1068">
                  <c:v>41.36</c:v>
                </c:pt>
                <c:pt idx="1069">
                  <c:v>41.38</c:v>
                </c:pt>
                <c:pt idx="1070">
                  <c:v>41.4</c:v>
                </c:pt>
                <c:pt idx="1071">
                  <c:v>41.42</c:v>
                </c:pt>
                <c:pt idx="1072">
                  <c:v>41.44</c:v>
                </c:pt>
                <c:pt idx="1073">
                  <c:v>41.46</c:v>
                </c:pt>
                <c:pt idx="1074">
                  <c:v>41.48</c:v>
                </c:pt>
                <c:pt idx="1075">
                  <c:v>41.5</c:v>
                </c:pt>
                <c:pt idx="1076">
                  <c:v>41.52</c:v>
                </c:pt>
                <c:pt idx="1077">
                  <c:v>41.54</c:v>
                </c:pt>
                <c:pt idx="1078">
                  <c:v>41.56</c:v>
                </c:pt>
                <c:pt idx="1079">
                  <c:v>41.58</c:v>
                </c:pt>
                <c:pt idx="1080">
                  <c:v>41.6</c:v>
                </c:pt>
                <c:pt idx="1081">
                  <c:v>41.62</c:v>
                </c:pt>
                <c:pt idx="1082">
                  <c:v>41.64</c:v>
                </c:pt>
                <c:pt idx="1083">
                  <c:v>41.66</c:v>
                </c:pt>
                <c:pt idx="1084">
                  <c:v>41.68</c:v>
                </c:pt>
                <c:pt idx="1085">
                  <c:v>41.7</c:v>
                </c:pt>
                <c:pt idx="1086">
                  <c:v>41.72</c:v>
                </c:pt>
                <c:pt idx="1087">
                  <c:v>41.74</c:v>
                </c:pt>
                <c:pt idx="1088">
                  <c:v>41.76</c:v>
                </c:pt>
                <c:pt idx="1089">
                  <c:v>41.78</c:v>
                </c:pt>
                <c:pt idx="1090">
                  <c:v>41.8</c:v>
                </c:pt>
                <c:pt idx="1091">
                  <c:v>41.82</c:v>
                </c:pt>
                <c:pt idx="1092">
                  <c:v>41.84</c:v>
                </c:pt>
                <c:pt idx="1093">
                  <c:v>41.86</c:v>
                </c:pt>
                <c:pt idx="1094">
                  <c:v>41.88</c:v>
                </c:pt>
                <c:pt idx="1095">
                  <c:v>41.9</c:v>
                </c:pt>
                <c:pt idx="1096">
                  <c:v>41.92</c:v>
                </c:pt>
                <c:pt idx="1097">
                  <c:v>41.94</c:v>
                </c:pt>
                <c:pt idx="1098">
                  <c:v>41.96</c:v>
                </c:pt>
                <c:pt idx="1099">
                  <c:v>41.98</c:v>
                </c:pt>
                <c:pt idx="1100">
                  <c:v>42</c:v>
                </c:pt>
                <c:pt idx="1101">
                  <c:v>42.02</c:v>
                </c:pt>
                <c:pt idx="1102">
                  <c:v>42.04</c:v>
                </c:pt>
                <c:pt idx="1103">
                  <c:v>42.06</c:v>
                </c:pt>
                <c:pt idx="1104">
                  <c:v>42.08</c:v>
                </c:pt>
                <c:pt idx="1105">
                  <c:v>42.1</c:v>
                </c:pt>
                <c:pt idx="1106">
                  <c:v>42.12</c:v>
                </c:pt>
                <c:pt idx="1107">
                  <c:v>42.14</c:v>
                </c:pt>
                <c:pt idx="1108">
                  <c:v>42.16</c:v>
                </c:pt>
                <c:pt idx="1109">
                  <c:v>42.18</c:v>
                </c:pt>
                <c:pt idx="1110">
                  <c:v>42.2</c:v>
                </c:pt>
                <c:pt idx="1111">
                  <c:v>42.22</c:v>
                </c:pt>
                <c:pt idx="1112">
                  <c:v>42.24</c:v>
                </c:pt>
                <c:pt idx="1113">
                  <c:v>42.26</c:v>
                </c:pt>
                <c:pt idx="1114">
                  <c:v>42.28</c:v>
                </c:pt>
                <c:pt idx="1115">
                  <c:v>42.3</c:v>
                </c:pt>
                <c:pt idx="1116">
                  <c:v>42.32</c:v>
                </c:pt>
                <c:pt idx="1117">
                  <c:v>42.34</c:v>
                </c:pt>
                <c:pt idx="1118">
                  <c:v>42.36</c:v>
                </c:pt>
                <c:pt idx="1119">
                  <c:v>42.38</c:v>
                </c:pt>
                <c:pt idx="1120">
                  <c:v>42.4</c:v>
                </c:pt>
                <c:pt idx="1121">
                  <c:v>42.42</c:v>
                </c:pt>
                <c:pt idx="1122">
                  <c:v>42.44</c:v>
                </c:pt>
                <c:pt idx="1123">
                  <c:v>42.46</c:v>
                </c:pt>
                <c:pt idx="1124">
                  <c:v>42.48</c:v>
                </c:pt>
                <c:pt idx="1125">
                  <c:v>42.5</c:v>
                </c:pt>
                <c:pt idx="1126">
                  <c:v>42.52</c:v>
                </c:pt>
                <c:pt idx="1127">
                  <c:v>42.54</c:v>
                </c:pt>
                <c:pt idx="1128">
                  <c:v>42.56</c:v>
                </c:pt>
                <c:pt idx="1129">
                  <c:v>42.58</c:v>
                </c:pt>
                <c:pt idx="1130">
                  <c:v>42.6</c:v>
                </c:pt>
                <c:pt idx="1131">
                  <c:v>42.62</c:v>
                </c:pt>
                <c:pt idx="1132">
                  <c:v>42.64</c:v>
                </c:pt>
                <c:pt idx="1133">
                  <c:v>42.66</c:v>
                </c:pt>
                <c:pt idx="1134">
                  <c:v>42.68</c:v>
                </c:pt>
                <c:pt idx="1135">
                  <c:v>42.7</c:v>
                </c:pt>
                <c:pt idx="1136">
                  <c:v>42.72</c:v>
                </c:pt>
                <c:pt idx="1137">
                  <c:v>42.74</c:v>
                </c:pt>
                <c:pt idx="1138">
                  <c:v>42.76</c:v>
                </c:pt>
                <c:pt idx="1139">
                  <c:v>42.78</c:v>
                </c:pt>
                <c:pt idx="1140">
                  <c:v>42.8</c:v>
                </c:pt>
                <c:pt idx="1141">
                  <c:v>42.82</c:v>
                </c:pt>
                <c:pt idx="1142">
                  <c:v>42.84</c:v>
                </c:pt>
                <c:pt idx="1143">
                  <c:v>42.86</c:v>
                </c:pt>
                <c:pt idx="1144">
                  <c:v>42.88</c:v>
                </c:pt>
                <c:pt idx="1145">
                  <c:v>42.9</c:v>
                </c:pt>
                <c:pt idx="1146">
                  <c:v>42.92</c:v>
                </c:pt>
                <c:pt idx="1147">
                  <c:v>42.94</c:v>
                </c:pt>
                <c:pt idx="1148">
                  <c:v>42.96</c:v>
                </c:pt>
                <c:pt idx="1149">
                  <c:v>42.98</c:v>
                </c:pt>
                <c:pt idx="1150">
                  <c:v>43</c:v>
                </c:pt>
                <c:pt idx="1151">
                  <c:v>43.02</c:v>
                </c:pt>
                <c:pt idx="1152">
                  <c:v>43.04</c:v>
                </c:pt>
                <c:pt idx="1153">
                  <c:v>43.06</c:v>
                </c:pt>
                <c:pt idx="1154">
                  <c:v>43.08</c:v>
                </c:pt>
                <c:pt idx="1155">
                  <c:v>43.1</c:v>
                </c:pt>
                <c:pt idx="1156">
                  <c:v>43.12</c:v>
                </c:pt>
                <c:pt idx="1157">
                  <c:v>43.14</c:v>
                </c:pt>
                <c:pt idx="1158">
                  <c:v>43.16</c:v>
                </c:pt>
                <c:pt idx="1159">
                  <c:v>43.18</c:v>
                </c:pt>
                <c:pt idx="1160">
                  <c:v>43.2</c:v>
                </c:pt>
                <c:pt idx="1161">
                  <c:v>43.22</c:v>
                </c:pt>
                <c:pt idx="1162">
                  <c:v>43.24</c:v>
                </c:pt>
                <c:pt idx="1163">
                  <c:v>43.26</c:v>
                </c:pt>
                <c:pt idx="1164">
                  <c:v>43.28</c:v>
                </c:pt>
                <c:pt idx="1165">
                  <c:v>43.3</c:v>
                </c:pt>
                <c:pt idx="1166">
                  <c:v>43.32</c:v>
                </c:pt>
                <c:pt idx="1167">
                  <c:v>43.34</c:v>
                </c:pt>
                <c:pt idx="1168">
                  <c:v>43.36</c:v>
                </c:pt>
                <c:pt idx="1169">
                  <c:v>43.38</c:v>
                </c:pt>
                <c:pt idx="1170">
                  <c:v>43.4</c:v>
                </c:pt>
                <c:pt idx="1171">
                  <c:v>43.42</c:v>
                </c:pt>
                <c:pt idx="1172">
                  <c:v>43.44</c:v>
                </c:pt>
                <c:pt idx="1173">
                  <c:v>43.46</c:v>
                </c:pt>
                <c:pt idx="1174">
                  <c:v>43.48</c:v>
                </c:pt>
                <c:pt idx="1175">
                  <c:v>43.5</c:v>
                </c:pt>
                <c:pt idx="1176">
                  <c:v>43.52</c:v>
                </c:pt>
                <c:pt idx="1177">
                  <c:v>43.54</c:v>
                </c:pt>
                <c:pt idx="1178">
                  <c:v>43.56</c:v>
                </c:pt>
                <c:pt idx="1179">
                  <c:v>43.58</c:v>
                </c:pt>
                <c:pt idx="1180">
                  <c:v>43.6</c:v>
                </c:pt>
                <c:pt idx="1181">
                  <c:v>43.62</c:v>
                </c:pt>
                <c:pt idx="1182">
                  <c:v>43.64</c:v>
                </c:pt>
                <c:pt idx="1183">
                  <c:v>43.66</c:v>
                </c:pt>
                <c:pt idx="1184">
                  <c:v>43.68</c:v>
                </c:pt>
                <c:pt idx="1185">
                  <c:v>43.7</c:v>
                </c:pt>
                <c:pt idx="1186">
                  <c:v>43.72</c:v>
                </c:pt>
                <c:pt idx="1187">
                  <c:v>43.74</c:v>
                </c:pt>
                <c:pt idx="1188">
                  <c:v>43.76</c:v>
                </c:pt>
                <c:pt idx="1189">
                  <c:v>43.78</c:v>
                </c:pt>
                <c:pt idx="1190">
                  <c:v>43.8</c:v>
                </c:pt>
                <c:pt idx="1191">
                  <c:v>43.82</c:v>
                </c:pt>
                <c:pt idx="1192">
                  <c:v>43.84</c:v>
                </c:pt>
                <c:pt idx="1193">
                  <c:v>43.86</c:v>
                </c:pt>
                <c:pt idx="1194">
                  <c:v>43.88</c:v>
                </c:pt>
                <c:pt idx="1195">
                  <c:v>43.9</c:v>
                </c:pt>
                <c:pt idx="1196">
                  <c:v>43.92</c:v>
                </c:pt>
                <c:pt idx="1197">
                  <c:v>43.94</c:v>
                </c:pt>
                <c:pt idx="1198">
                  <c:v>43.96</c:v>
                </c:pt>
                <c:pt idx="1199">
                  <c:v>43.98</c:v>
                </c:pt>
                <c:pt idx="1200">
                  <c:v>44</c:v>
                </c:pt>
                <c:pt idx="1201">
                  <c:v>44.02</c:v>
                </c:pt>
                <c:pt idx="1202">
                  <c:v>44.04</c:v>
                </c:pt>
                <c:pt idx="1203">
                  <c:v>44.06</c:v>
                </c:pt>
                <c:pt idx="1204">
                  <c:v>44.08</c:v>
                </c:pt>
                <c:pt idx="1205">
                  <c:v>44.1</c:v>
                </c:pt>
                <c:pt idx="1206">
                  <c:v>44.12</c:v>
                </c:pt>
                <c:pt idx="1207">
                  <c:v>44.14</c:v>
                </c:pt>
                <c:pt idx="1208">
                  <c:v>44.16</c:v>
                </c:pt>
                <c:pt idx="1209">
                  <c:v>44.18</c:v>
                </c:pt>
                <c:pt idx="1210">
                  <c:v>44.2</c:v>
                </c:pt>
                <c:pt idx="1211">
                  <c:v>44.22</c:v>
                </c:pt>
                <c:pt idx="1212">
                  <c:v>44.24</c:v>
                </c:pt>
                <c:pt idx="1213">
                  <c:v>44.26</c:v>
                </c:pt>
                <c:pt idx="1214">
                  <c:v>44.28</c:v>
                </c:pt>
                <c:pt idx="1215">
                  <c:v>44.3</c:v>
                </c:pt>
                <c:pt idx="1216">
                  <c:v>44.32</c:v>
                </c:pt>
                <c:pt idx="1217">
                  <c:v>44.34</c:v>
                </c:pt>
                <c:pt idx="1218">
                  <c:v>44.36</c:v>
                </c:pt>
                <c:pt idx="1219">
                  <c:v>44.38</c:v>
                </c:pt>
                <c:pt idx="1220">
                  <c:v>44.4</c:v>
                </c:pt>
                <c:pt idx="1221">
                  <c:v>44.42</c:v>
                </c:pt>
                <c:pt idx="1222">
                  <c:v>44.44</c:v>
                </c:pt>
                <c:pt idx="1223">
                  <c:v>44.46</c:v>
                </c:pt>
                <c:pt idx="1224">
                  <c:v>44.48</c:v>
                </c:pt>
                <c:pt idx="1225">
                  <c:v>44.5</c:v>
                </c:pt>
                <c:pt idx="1226">
                  <c:v>44.52</c:v>
                </c:pt>
                <c:pt idx="1227">
                  <c:v>44.54</c:v>
                </c:pt>
                <c:pt idx="1228">
                  <c:v>44.56</c:v>
                </c:pt>
                <c:pt idx="1229">
                  <c:v>44.58</c:v>
                </c:pt>
                <c:pt idx="1230">
                  <c:v>44.6</c:v>
                </c:pt>
                <c:pt idx="1231">
                  <c:v>44.62</c:v>
                </c:pt>
                <c:pt idx="1232">
                  <c:v>44.64</c:v>
                </c:pt>
                <c:pt idx="1233">
                  <c:v>44.66</c:v>
                </c:pt>
                <c:pt idx="1234">
                  <c:v>44.68</c:v>
                </c:pt>
                <c:pt idx="1235">
                  <c:v>44.7</c:v>
                </c:pt>
                <c:pt idx="1236">
                  <c:v>44.72</c:v>
                </c:pt>
                <c:pt idx="1237">
                  <c:v>44.74</c:v>
                </c:pt>
                <c:pt idx="1238">
                  <c:v>44.76</c:v>
                </c:pt>
                <c:pt idx="1239">
                  <c:v>44.78</c:v>
                </c:pt>
                <c:pt idx="1240">
                  <c:v>44.8</c:v>
                </c:pt>
                <c:pt idx="1241">
                  <c:v>44.82</c:v>
                </c:pt>
                <c:pt idx="1242">
                  <c:v>44.84</c:v>
                </c:pt>
                <c:pt idx="1243">
                  <c:v>44.86</c:v>
                </c:pt>
                <c:pt idx="1244">
                  <c:v>44.88</c:v>
                </c:pt>
                <c:pt idx="1245">
                  <c:v>44.9</c:v>
                </c:pt>
                <c:pt idx="1246">
                  <c:v>44.92</c:v>
                </c:pt>
                <c:pt idx="1247">
                  <c:v>44.94</c:v>
                </c:pt>
                <c:pt idx="1248">
                  <c:v>44.96</c:v>
                </c:pt>
                <c:pt idx="1249">
                  <c:v>44.98</c:v>
                </c:pt>
                <c:pt idx="1250">
                  <c:v>45</c:v>
                </c:pt>
                <c:pt idx="1251">
                  <c:v>45.02</c:v>
                </c:pt>
                <c:pt idx="1252">
                  <c:v>45.04</c:v>
                </c:pt>
                <c:pt idx="1253">
                  <c:v>45.06</c:v>
                </c:pt>
                <c:pt idx="1254">
                  <c:v>45.08</c:v>
                </c:pt>
                <c:pt idx="1255">
                  <c:v>45.1</c:v>
                </c:pt>
                <c:pt idx="1256">
                  <c:v>45.12</c:v>
                </c:pt>
                <c:pt idx="1257">
                  <c:v>45.14</c:v>
                </c:pt>
                <c:pt idx="1258">
                  <c:v>45.16</c:v>
                </c:pt>
                <c:pt idx="1259">
                  <c:v>45.18</c:v>
                </c:pt>
                <c:pt idx="1260">
                  <c:v>45.2</c:v>
                </c:pt>
                <c:pt idx="1261">
                  <c:v>45.22</c:v>
                </c:pt>
                <c:pt idx="1262">
                  <c:v>45.24</c:v>
                </c:pt>
                <c:pt idx="1263">
                  <c:v>45.26</c:v>
                </c:pt>
                <c:pt idx="1264">
                  <c:v>45.28</c:v>
                </c:pt>
                <c:pt idx="1265">
                  <c:v>45.3</c:v>
                </c:pt>
                <c:pt idx="1266">
                  <c:v>45.32</c:v>
                </c:pt>
                <c:pt idx="1267">
                  <c:v>45.34</c:v>
                </c:pt>
                <c:pt idx="1268">
                  <c:v>45.36</c:v>
                </c:pt>
                <c:pt idx="1269">
                  <c:v>45.38</c:v>
                </c:pt>
                <c:pt idx="1270">
                  <c:v>45.4</c:v>
                </c:pt>
                <c:pt idx="1271">
                  <c:v>45.42</c:v>
                </c:pt>
                <c:pt idx="1272">
                  <c:v>45.44</c:v>
                </c:pt>
                <c:pt idx="1273">
                  <c:v>45.46</c:v>
                </c:pt>
                <c:pt idx="1274">
                  <c:v>45.48</c:v>
                </c:pt>
                <c:pt idx="1275">
                  <c:v>45.5</c:v>
                </c:pt>
                <c:pt idx="1276">
                  <c:v>45.52</c:v>
                </c:pt>
                <c:pt idx="1277">
                  <c:v>45.54</c:v>
                </c:pt>
                <c:pt idx="1278">
                  <c:v>45.56</c:v>
                </c:pt>
                <c:pt idx="1279">
                  <c:v>45.58</c:v>
                </c:pt>
                <c:pt idx="1280">
                  <c:v>45.6</c:v>
                </c:pt>
                <c:pt idx="1281">
                  <c:v>45.62</c:v>
                </c:pt>
                <c:pt idx="1282">
                  <c:v>45.64</c:v>
                </c:pt>
                <c:pt idx="1283">
                  <c:v>45.66</c:v>
                </c:pt>
                <c:pt idx="1284">
                  <c:v>45.68</c:v>
                </c:pt>
                <c:pt idx="1285">
                  <c:v>45.7</c:v>
                </c:pt>
                <c:pt idx="1286">
                  <c:v>45.72</c:v>
                </c:pt>
                <c:pt idx="1287">
                  <c:v>45.74</c:v>
                </c:pt>
                <c:pt idx="1288">
                  <c:v>45.76</c:v>
                </c:pt>
                <c:pt idx="1289">
                  <c:v>45.78</c:v>
                </c:pt>
                <c:pt idx="1290">
                  <c:v>45.8</c:v>
                </c:pt>
                <c:pt idx="1291">
                  <c:v>45.82</c:v>
                </c:pt>
                <c:pt idx="1292">
                  <c:v>45.84</c:v>
                </c:pt>
                <c:pt idx="1293">
                  <c:v>45.86</c:v>
                </c:pt>
                <c:pt idx="1294">
                  <c:v>45.88</c:v>
                </c:pt>
                <c:pt idx="1295">
                  <c:v>45.9</c:v>
                </c:pt>
                <c:pt idx="1296">
                  <c:v>45.92</c:v>
                </c:pt>
                <c:pt idx="1297">
                  <c:v>45.94</c:v>
                </c:pt>
                <c:pt idx="1298">
                  <c:v>45.96</c:v>
                </c:pt>
                <c:pt idx="1299">
                  <c:v>45.98</c:v>
                </c:pt>
                <c:pt idx="1300">
                  <c:v>46</c:v>
                </c:pt>
                <c:pt idx="1301">
                  <c:v>46.02</c:v>
                </c:pt>
                <c:pt idx="1302">
                  <c:v>46.04</c:v>
                </c:pt>
                <c:pt idx="1303">
                  <c:v>46.06</c:v>
                </c:pt>
                <c:pt idx="1304">
                  <c:v>46.08</c:v>
                </c:pt>
                <c:pt idx="1305">
                  <c:v>46.1</c:v>
                </c:pt>
                <c:pt idx="1306">
                  <c:v>46.12</c:v>
                </c:pt>
                <c:pt idx="1307">
                  <c:v>46.14</c:v>
                </c:pt>
                <c:pt idx="1308">
                  <c:v>46.16</c:v>
                </c:pt>
                <c:pt idx="1309">
                  <c:v>46.18</c:v>
                </c:pt>
                <c:pt idx="1310">
                  <c:v>46.2</c:v>
                </c:pt>
                <c:pt idx="1311">
                  <c:v>46.22</c:v>
                </c:pt>
                <c:pt idx="1312">
                  <c:v>46.24</c:v>
                </c:pt>
                <c:pt idx="1313">
                  <c:v>46.26</c:v>
                </c:pt>
                <c:pt idx="1314">
                  <c:v>46.28</c:v>
                </c:pt>
                <c:pt idx="1315">
                  <c:v>46.3</c:v>
                </c:pt>
                <c:pt idx="1316">
                  <c:v>46.32</c:v>
                </c:pt>
                <c:pt idx="1317">
                  <c:v>46.34</c:v>
                </c:pt>
                <c:pt idx="1318">
                  <c:v>46.36</c:v>
                </c:pt>
                <c:pt idx="1319">
                  <c:v>46.38</c:v>
                </c:pt>
                <c:pt idx="1320">
                  <c:v>46.4</c:v>
                </c:pt>
                <c:pt idx="1321">
                  <c:v>46.42</c:v>
                </c:pt>
                <c:pt idx="1322">
                  <c:v>46.44</c:v>
                </c:pt>
                <c:pt idx="1323">
                  <c:v>46.46</c:v>
                </c:pt>
                <c:pt idx="1324">
                  <c:v>46.48</c:v>
                </c:pt>
                <c:pt idx="1325">
                  <c:v>46.5</c:v>
                </c:pt>
                <c:pt idx="1326">
                  <c:v>46.52</c:v>
                </c:pt>
                <c:pt idx="1327">
                  <c:v>46.54</c:v>
                </c:pt>
                <c:pt idx="1328">
                  <c:v>46.56</c:v>
                </c:pt>
                <c:pt idx="1329">
                  <c:v>46.58</c:v>
                </c:pt>
                <c:pt idx="1330">
                  <c:v>46.6</c:v>
                </c:pt>
                <c:pt idx="1331">
                  <c:v>46.62</c:v>
                </c:pt>
                <c:pt idx="1332">
                  <c:v>46.64</c:v>
                </c:pt>
                <c:pt idx="1333">
                  <c:v>46.66</c:v>
                </c:pt>
                <c:pt idx="1334">
                  <c:v>46.68</c:v>
                </c:pt>
                <c:pt idx="1335">
                  <c:v>46.7</c:v>
                </c:pt>
                <c:pt idx="1336">
                  <c:v>46.72</c:v>
                </c:pt>
                <c:pt idx="1337">
                  <c:v>46.74</c:v>
                </c:pt>
                <c:pt idx="1338">
                  <c:v>46.76</c:v>
                </c:pt>
                <c:pt idx="1339">
                  <c:v>46.78</c:v>
                </c:pt>
                <c:pt idx="1340">
                  <c:v>46.8</c:v>
                </c:pt>
                <c:pt idx="1341">
                  <c:v>46.82</c:v>
                </c:pt>
                <c:pt idx="1342">
                  <c:v>46.84</c:v>
                </c:pt>
                <c:pt idx="1343">
                  <c:v>46.86</c:v>
                </c:pt>
                <c:pt idx="1344">
                  <c:v>46.88</c:v>
                </c:pt>
                <c:pt idx="1345">
                  <c:v>46.9</c:v>
                </c:pt>
                <c:pt idx="1346">
                  <c:v>46.92</c:v>
                </c:pt>
                <c:pt idx="1347">
                  <c:v>46.94</c:v>
                </c:pt>
                <c:pt idx="1348">
                  <c:v>46.96</c:v>
                </c:pt>
                <c:pt idx="1349">
                  <c:v>46.98</c:v>
                </c:pt>
                <c:pt idx="1350">
                  <c:v>47</c:v>
                </c:pt>
                <c:pt idx="1351">
                  <c:v>47.02</c:v>
                </c:pt>
                <c:pt idx="1352">
                  <c:v>47.04</c:v>
                </c:pt>
                <c:pt idx="1353">
                  <c:v>47.06</c:v>
                </c:pt>
                <c:pt idx="1354">
                  <c:v>47.08</c:v>
                </c:pt>
                <c:pt idx="1355">
                  <c:v>47.1</c:v>
                </c:pt>
                <c:pt idx="1356">
                  <c:v>47.12</c:v>
                </c:pt>
                <c:pt idx="1357">
                  <c:v>47.14</c:v>
                </c:pt>
                <c:pt idx="1358">
                  <c:v>47.16</c:v>
                </c:pt>
                <c:pt idx="1359">
                  <c:v>47.18</c:v>
                </c:pt>
                <c:pt idx="1360">
                  <c:v>47.2</c:v>
                </c:pt>
                <c:pt idx="1361">
                  <c:v>47.22</c:v>
                </c:pt>
                <c:pt idx="1362">
                  <c:v>47.24</c:v>
                </c:pt>
                <c:pt idx="1363">
                  <c:v>47.26</c:v>
                </c:pt>
                <c:pt idx="1364">
                  <c:v>47.28</c:v>
                </c:pt>
                <c:pt idx="1365">
                  <c:v>47.3</c:v>
                </c:pt>
                <c:pt idx="1366">
                  <c:v>47.32</c:v>
                </c:pt>
                <c:pt idx="1367">
                  <c:v>47.34</c:v>
                </c:pt>
                <c:pt idx="1368">
                  <c:v>47.36</c:v>
                </c:pt>
                <c:pt idx="1369">
                  <c:v>47.38</c:v>
                </c:pt>
                <c:pt idx="1370">
                  <c:v>47.4</c:v>
                </c:pt>
                <c:pt idx="1371">
                  <c:v>47.42</c:v>
                </c:pt>
                <c:pt idx="1372">
                  <c:v>47.44</c:v>
                </c:pt>
                <c:pt idx="1373">
                  <c:v>47.46</c:v>
                </c:pt>
                <c:pt idx="1374">
                  <c:v>47.48</c:v>
                </c:pt>
                <c:pt idx="1375">
                  <c:v>47.5</c:v>
                </c:pt>
                <c:pt idx="1376">
                  <c:v>47.52</c:v>
                </c:pt>
                <c:pt idx="1377">
                  <c:v>47.54</c:v>
                </c:pt>
                <c:pt idx="1378">
                  <c:v>47.56</c:v>
                </c:pt>
                <c:pt idx="1379">
                  <c:v>47.58</c:v>
                </c:pt>
                <c:pt idx="1380">
                  <c:v>47.6</c:v>
                </c:pt>
                <c:pt idx="1381">
                  <c:v>47.62</c:v>
                </c:pt>
                <c:pt idx="1382">
                  <c:v>47.64</c:v>
                </c:pt>
                <c:pt idx="1383">
                  <c:v>47.66</c:v>
                </c:pt>
                <c:pt idx="1384">
                  <c:v>47.68</c:v>
                </c:pt>
                <c:pt idx="1385">
                  <c:v>47.7</c:v>
                </c:pt>
                <c:pt idx="1386">
                  <c:v>47.72</c:v>
                </c:pt>
                <c:pt idx="1387">
                  <c:v>47.74</c:v>
                </c:pt>
                <c:pt idx="1388">
                  <c:v>47.76</c:v>
                </c:pt>
                <c:pt idx="1389">
                  <c:v>47.78</c:v>
                </c:pt>
                <c:pt idx="1390">
                  <c:v>47.8</c:v>
                </c:pt>
                <c:pt idx="1391">
                  <c:v>47.82</c:v>
                </c:pt>
                <c:pt idx="1392">
                  <c:v>47.84</c:v>
                </c:pt>
                <c:pt idx="1393">
                  <c:v>47.86</c:v>
                </c:pt>
                <c:pt idx="1394">
                  <c:v>47.88</c:v>
                </c:pt>
                <c:pt idx="1395">
                  <c:v>47.9</c:v>
                </c:pt>
                <c:pt idx="1396">
                  <c:v>47.92</c:v>
                </c:pt>
                <c:pt idx="1397">
                  <c:v>47.94</c:v>
                </c:pt>
                <c:pt idx="1398">
                  <c:v>47.96</c:v>
                </c:pt>
                <c:pt idx="1399">
                  <c:v>47.98</c:v>
                </c:pt>
                <c:pt idx="1400">
                  <c:v>48</c:v>
                </c:pt>
                <c:pt idx="1401">
                  <c:v>48.02</c:v>
                </c:pt>
                <c:pt idx="1402">
                  <c:v>48.04</c:v>
                </c:pt>
                <c:pt idx="1403">
                  <c:v>48.06</c:v>
                </c:pt>
                <c:pt idx="1404">
                  <c:v>48.08</c:v>
                </c:pt>
                <c:pt idx="1405">
                  <c:v>48.1</c:v>
                </c:pt>
                <c:pt idx="1406">
                  <c:v>48.12</c:v>
                </c:pt>
                <c:pt idx="1407">
                  <c:v>48.14</c:v>
                </c:pt>
                <c:pt idx="1408">
                  <c:v>48.16</c:v>
                </c:pt>
                <c:pt idx="1409">
                  <c:v>48.18</c:v>
                </c:pt>
                <c:pt idx="1410">
                  <c:v>48.2</c:v>
                </c:pt>
                <c:pt idx="1411">
                  <c:v>48.22</c:v>
                </c:pt>
                <c:pt idx="1412">
                  <c:v>48.24</c:v>
                </c:pt>
                <c:pt idx="1413">
                  <c:v>48.26</c:v>
                </c:pt>
                <c:pt idx="1414">
                  <c:v>48.28</c:v>
                </c:pt>
                <c:pt idx="1415">
                  <c:v>48.3</c:v>
                </c:pt>
                <c:pt idx="1416">
                  <c:v>48.32</c:v>
                </c:pt>
                <c:pt idx="1417">
                  <c:v>48.34</c:v>
                </c:pt>
                <c:pt idx="1418">
                  <c:v>48.36</c:v>
                </c:pt>
                <c:pt idx="1419">
                  <c:v>48.38</c:v>
                </c:pt>
                <c:pt idx="1420">
                  <c:v>48.4</c:v>
                </c:pt>
                <c:pt idx="1421">
                  <c:v>48.42</c:v>
                </c:pt>
                <c:pt idx="1422">
                  <c:v>48.44</c:v>
                </c:pt>
                <c:pt idx="1423">
                  <c:v>48.46</c:v>
                </c:pt>
                <c:pt idx="1424">
                  <c:v>48.48</c:v>
                </c:pt>
                <c:pt idx="1425">
                  <c:v>48.5</c:v>
                </c:pt>
                <c:pt idx="1426">
                  <c:v>48.52</c:v>
                </c:pt>
                <c:pt idx="1427">
                  <c:v>48.54</c:v>
                </c:pt>
                <c:pt idx="1428">
                  <c:v>48.56</c:v>
                </c:pt>
                <c:pt idx="1429">
                  <c:v>48.58</c:v>
                </c:pt>
                <c:pt idx="1430">
                  <c:v>48.6</c:v>
                </c:pt>
                <c:pt idx="1431">
                  <c:v>48.62</c:v>
                </c:pt>
                <c:pt idx="1432">
                  <c:v>48.64</c:v>
                </c:pt>
                <c:pt idx="1433">
                  <c:v>48.66</c:v>
                </c:pt>
                <c:pt idx="1434">
                  <c:v>48.68</c:v>
                </c:pt>
                <c:pt idx="1435">
                  <c:v>48.7</c:v>
                </c:pt>
                <c:pt idx="1436">
                  <c:v>48.72</c:v>
                </c:pt>
                <c:pt idx="1437">
                  <c:v>48.74</c:v>
                </c:pt>
                <c:pt idx="1438">
                  <c:v>48.76</c:v>
                </c:pt>
                <c:pt idx="1439">
                  <c:v>48.78</c:v>
                </c:pt>
                <c:pt idx="1440">
                  <c:v>48.8</c:v>
                </c:pt>
                <c:pt idx="1441">
                  <c:v>48.82</c:v>
                </c:pt>
                <c:pt idx="1442">
                  <c:v>48.84</c:v>
                </c:pt>
                <c:pt idx="1443">
                  <c:v>48.86</c:v>
                </c:pt>
                <c:pt idx="1444">
                  <c:v>48.88</c:v>
                </c:pt>
                <c:pt idx="1445">
                  <c:v>48.9</c:v>
                </c:pt>
                <c:pt idx="1446">
                  <c:v>48.92</c:v>
                </c:pt>
                <c:pt idx="1447">
                  <c:v>48.94</c:v>
                </c:pt>
                <c:pt idx="1448">
                  <c:v>48.96</c:v>
                </c:pt>
                <c:pt idx="1449">
                  <c:v>48.98</c:v>
                </c:pt>
                <c:pt idx="1450">
                  <c:v>49</c:v>
                </c:pt>
                <c:pt idx="1451">
                  <c:v>49.02</c:v>
                </c:pt>
                <c:pt idx="1452">
                  <c:v>49.04</c:v>
                </c:pt>
                <c:pt idx="1453">
                  <c:v>49.06</c:v>
                </c:pt>
                <c:pt idx="1454">
                  <c:v>49.08</c:v>
                </c:pt>
                <c:pt idx="1455">
                  <c:v>49.1</c:v>
                </c:pt>
                <c:pt idx="1456">
                  <c:v>49.12</c:v>
                </c:pt>
                <c:pt idx="1457">
                  <c:v>49.14</c:v>
                </c:pt>
                <c:pt idx="1458">
                  <c:v>49.16</c:v>
                </c:pt>
                <c:pt idx="1459">
                  <c:v>49.18</c:v>
                </c:pt>
                <c:pt idx="1460">
                  <c:v>49.2</c:v>
                </c:pt>
                <c:pt idx="1461">
                  <c:v>49.22</c:v>
                </c:pt>
                <c:pt idx="1462">
                  <c:v>49.24</c:v>
                </c:pt>
                <c:pt idx="1463">
                  <c:v>49.26</c:v>
                </c:pt>
                <c:pt idx="1464">
                  <c:v>49.28</c:v>
                </c:pt>
                <c:pt idx="1465">
                  <c:v>49.3</c:v>
                </c:pt>
                <c:pt idx="1466">
                  <c:v>49.32</c:v>
                </c:pt>
                <c:pt idx="1467">
                  <c:v>49.34</c:v>
                </c:pt>
                <c:pt idx="1468">
                  <c:v>49.36</c:v>
                </c:pt>
                <c:pt idx="1469">
                  <c:v>49.38</c:v>
                </c:pt>
                <c:pt idx="1470">
                  <c:v>49.4</c:v>
                </c:pt>
                <c:pt idx="1471">
                  <c:v>49.42</c:v>
                </c:pt>
                <c:pt idx="1472">
                  <c:v>49.44</c:v>
                </c:pt>
                <c:pt idx="1473">
                  <c:v>49.46</c:v>
                </c:pt>
                <c:pt idx="1474">
                  <c:v>49.48</c:v>
                </c:pt>
                <c:pt idx="1475">
                  <c:v>49.5</c:v>
                </c:pt>
                <c:pt idx="1476">
                  <c:v>49.52</c:v>
                </c:pt>
                <c:pt idx="1477">
                  <c:v>49.54</c:v>
                </c:pt>
                <c:pt idx="1478">
                  <c:v>49.56</c:v>
                </c:pt>
                <c:pt idx="1479">
                  <c:v>49.58</c:v>
                </c:pt>
                <c:pt idx="1480">
                  <c:v>49.6</c:v>
                </c:pt>
                <c:pt idx="1481">
                  <c:v>49.62</c:v>
                </c:pt>
                <c:pt idx="1482">
                  <c:v>49.64</c:v>
                </c:pt>
                <c:pt idx="1483">
                  <c:v>49.66</c:v>
                </c:pt>
                <c:pt idx="1484">
                  <c:v>49.68</c:v>
                </c:pt>
                <c:pt idx="1485">
                  <c:v>49.7</c:v>
                </c:pt>
                <c:pt idx="1486">
                  <c:v>49.72</c:v>
                </c:pt>
                <c:pt idx="1487">
                  <c:v>49.74</c:v>
                </c:pt>
                <c:pt idx="1488">
                  <c:v>49.76</c:v>
                </c:pt>
                <c:pt idx="1489">
                  <c:v>49.78</c:v>
                </c:pt>
                <c:pt idx="1490">
                  <c:v>49.8</c:v>
                </c:pt>
                <c:pt idx="1491">
                  <c:v>49.82</c:v>
                </c:pt>
                <c:pt idx="1492">
                  <c:v>49.84</c:v>
                </c:pt>
                <c:pt idx="1493">
                  <c:v>49.86</c:v>
                </c:pt>
                <c:pt idx="1494">
                  <c:v>49.88</c:v>
                </c:pt>
                <c:pt idx="1495">
                  <c:v>49.9</c:v>
                </c:pt>
                <c:pt idx="1496">
                  <c:v>49.92</c:v>
                </c:pt>
                <c:pt idx="1497">
                  <c:v>49.94</c:v>
                </c:pt>
                <c:pt idx="1498">
                  <c:v>49.96</c:v>
                </c:pt>
                <c:pt idx="1499">
                  <c:v>49.98</c:v>
                </c:pt>
                <c:pt idx="1500">
                  <c:v>50</c:v>
                </c:pt>
                <c:pt idx="1501">
                  <c:v>50.02</c:v>
                </c:pt>
                <c:pt idx="1502">
                  <c:v>50.04</c:v>
                </c:pt>
                <c:pt idx="1503">
                  <c:v>50.06</c:v>
                </c:pt>
                <c:pt idx="1504">
                  <c:v>50.08</c:v>
                </c:pt>
                <c:pt idx="1505">
                  <c:v>50.1</c:v>
                </c:pt>
                <c:pt idx="1506">
                  <c:v>50.12</c:v>
                </c:pt>
                <c:pt idx="1507">
                  <c:v>50.14</c:v>
                </c:pt>
                <c:pt idx="1508">
                  <c:v>50.16</c:v>
                </c:pt>
                <c:pt idx="1509">
                  <c:v>50.18</c:v>
                </c:pt>
                <c:pt idx="1510">
                  <c:v>50.2</c:v>
                </c:pt>
                <c:pt idx="1511">
                  <c:v>50.22</c:v>
                </c:pt>
                <c:pt idx="1512">
                  <c:v>50.24</c:v>
                </c:pt>
                <c:pt idx="1513">
                  <c:v>50.26</c:v>
                </c:pt>
                <c:pt idx="1514">
                  <c:v>50.28</c:v>
                </c:pt>
                <c:pt idx="1515">
                  <c:v>50.3</c:v>
                </c:pt>
                <c:pt idx="1516">
                  <c:v>50.32</c:v>
                </c:pt>
                <c:pt idx="1517">
                  <c:v>50.34</c:v>
                </c:pt>
                <c:pt idx="1518">
                  <c:v>50.36</c:v>
                </c:pt>
                <c:pt idx="1519">
                  <c:v>50.38</c:v>
                </c:pt>
                <c:pt idx="1520">
                  <c:v>50.4</c:v>
                </c:pt>
                <c:pt idx="1521">
                  <c:v>50.42</c:v>
                </c:pt>
                <c:pt idx="1522">
                  <c:v>50.44</c:v>
                </c:pt>
                <c:pt idx="1523">
                  <c:v>50.46</c:v>
                </c:pt>
                <c:pt idx="1524">
                  <c:v>50.48</c:v>
                </c:pt>
                <c:pt idx="1525">
                  <c:v>50.5</c:v>
                </c:pt>
                <c:pt idx="1526">
                  <c:v>50.52</c:v>
                </c:pt>
                <c:pt idx="1527">
                  <c:v>50.54</c:v>
                </c:pt>
                <c:pt idx="1528">
                  <c:v>50.56</c:v>
                </c:pt>
                <c:pt idx="1529">
                  <c:v>50.58</c:v>
                </c:pt>
                <c:pt idx="1530">
                  <c:v>50.6</c:v>
                </c:pt>
                <c:pt idx="1531">
                  <c:v>50.62</c:v>
                </c:pt>
                <c:pt idx="1532">
                  <c:v>50.64</c:v>
                </c:pt>
                <c:pt idx="1533">
                  <c:v>50.66</c:v>
                </c:pt>
                <c:pt idx="1534">
                  <c:v>50.68</c:v>
                </c:pt>
                <c:pt idx="1535">
                  <c:v>50.7</c:v>
                </c:pt>
                <c:pt idx="1536">
                  <c:v>50.72</c:v>
                </c:pt>
                <c:pt idx="1537">
                  <c:v>50.74</c:v>
                </c:pt>
                <c:pt idx="1538">
                  <c:v>50.76</c:v>
                </c:pt>
                <c:pt idx="1539">
                  <c:v>50.78</c:v>
                </c:pt>
                <c:pt idx="1540">
                  <c:v>50.8</c:v>
                </c:pt>
                <c:pt idx="1541">
                  <c:v>50.82</c:v>
                </c:pt>
                <c:pt idx="1542">
                  <c:v>50.84</c:v>
                </c:pt>
                <c:pt idx="1543">
                  <c:v>50.86</c:v>
                </c:pt>
                <c:pt idx="1544">
                  <c:v>50.88</c:v>
                </c:pt>
                <c:pt idx="1545">
                  <c:v>50.9</c:v>
                </c:pt>
                <c:pt idx="1546">
                  <c:v>50.92</c:v>
                </c:pt>
                <c:pt idx="1547">
                  <c:v>50.94</c:v>
                </c:pt>
                <c:pt idx="1548">
                  <c:v>50.96</c:v>
                </c:pt>
                <c:pt idx="1549">
                  <c:v>50.98</c:v>
                </c:pt>
                <c:pt idx="1550">
                  <c:v>51</c:v>
                </c:pt>
                <c:pt idx="1551">
                  <c:v>51.02</c:v>
                </c:pt>
                <c:pt idx="1552">
                  <c:v>51.04</c:v>
                </c:pt>
                <c:pt idx="1553">
                  <c:v>51.06</c:v>
                </c:pt>
                <c:pt idx="1554">
                  <c:v>51.08</c:v>
                </c:pt>
                <c:pt idx="1555">
                  <c:v>51.1</c:v>
                </c:pt>
                <c:pt idx="1556">
                  <c:v>51.12</c:v>
                </c:pt>
                <c:pt idx="1557">
                  <c:v>51.14</c:v>
                </c:pt>
                <c:pt idx="1558">
                  <c:v>51.16</c:v>
                </c:pt>
                <c:pt idx="1559">
                  <c:v>51.18</c:v>
                </c:pt>
                <c:pt idx="1560">
                  <c:v>51.2</c:v>
                </c:pt>
                <c:pt idx="1561">
                  <c:v>51.22</c:v>
                </c:pt>
                <c:pt idx="1562">
                  <c:v>51.24</c:v>
                </c:pt>
                <c:pt idx="1563">
                  <c:v>51.26</c:v>
                </c:pt>
                <c:pt idx="1564">
                  <c:v>51.28</c:v>
                </c:pt>
                <c:pt idx="1565">
                  <c:v>51.3</c:v>
                </c:pt>
                <c:pt idx="1566">
                  <c:v>51.32</c:v>
                </c:pt>
                <c:pt idx="1567">
                  <c:v>51.34</c:v>
                </c:pt>
                <c:pt idx="1568">
                  <c:v>51.36</c:v>
                </c:pt>
                <c:pt idx="1569">
                  <c:v>51.38</c:v>
                </c:pt>
                <c:pt idx="1570">
                  <c:v>51.4</c:v>
                </c:pt>
                <c:pt idx="1571">
                  <c:v>51.42</c:v>
                </c:pt>
                <c:pt idx="1572">
                  <c:v>51.44</c:v>
                </c:pt>
                <c:pt idx="1573">
                  <c:v>51.46</c:v>
                </c:pt>
                <c:pt idx="1574">
                  <c:v>51.48</c:v>
                </c:pt>
                <c:pt idx="1575">
                  <c:v>51.5</c:v>
                </c:pt>
                <c:pt idx="1576">
                  <c:v>51.52</c:v>
                </c:pt>
                <c:pt idx="1577">
                  <c:v>51.54</c:v>
                </c:pt>
                <c:pt idx="1578">
                  <c:v>51.56</c:v>
                </c:pt>
                <c:pt idx="1579">
                  <c:v>51.58</c:v>
                </c:pt>
                <c:pt idx="1580">
                  <c:v>51.6</c:v>
                </c:pt>
                <c:pt idx="1581">
                  <c:v>51.62</c:v>
                </c:pt>
                <c:pt idx="1582">
                  <c:v>51.64</c:v>
                </c:pt>
                <c:pt idx="1583">
                  <c:v>51.66</c:v>
                </c:pt>
                <c:pt idx="1584">
                  <c:v>51.68</c:v>
                </c:pt>
                <c:pt idx="1585">
                  <c:v>51.7</c:v>
                </c:pt>
                <c:pt idx="1586">
                  <c:v>51.72</c:v>
                </c:pt>
                <c:pt idx="1587">
                  <c:v>51.74</c:v>
                </c:pt>
                <c:pt idx="1588">
                  <c:v>51.76</c:v>
                </c:pt>
                <c:pt idx="1589">
                  <c:v>51.78</c:v>
                </c:pt>
                <c:pt idx="1590">
                  <c:v>51.8</c:v>
                </c:pt>
                <c:pt idx="1591">
                  <c:v>51.82</c:v>
                </c:pt>
                <c:pt idx="1592">
                  <c:v>51.84</c:v>
                </c:pt>
                <c:pt idx="1593">
                  <c:v>51.86</c:v>
                </c:pt>
                <c:pt idx="1594">
                  <c:v>51.88</c:v>
                </c:pt>
                <c:pt idx="1595">
                  <c:v>51.9</c:v>
                </c:pt>
                <c:pt idx="1596">
                  <c:v>51.92</c:v>
                </c:pt>
                <c:pt idx="1597">
                  <c:v>51.94</c:v>
                </c:pt>
                <c:pt idx="1598">
                  <c:v>51.96</c:v>
                </c:pt>
                <c:pt idx="1599">
                  <c:v>51.98</c:v>
                </c:pt>
                <c:pt idx="1600">
                  <c:v>52</c:v>
                </c:pt>
                <c:pt idx="1601">
                  <c:v>52.02</c:v>
                </c:pt>
                <c:pt idx="1602">
                  <c:v>52.04</c:v>
                </c:pt>
                <c:pt idx="1603">
                  <c:v>52.06</c:v>
                </c:pt>
                <c:pt idx="1604">
                  <c:v>52.08</c:v>
                </c:pt>
                <c:pt idx="1605">
                  <c:v>52.1</c:v>
                </c:pt>
                <c:pt idx="1606">
                  <c:v>52.12</c:v>
                </c:pt>
                <c:pt idx="1607">
                  <c:v>52.14</c:v>
                </c:pt>
                <c:pt idx="1608">
                  <c:v>52.16</c:v>
                </c:pt>
                <c:pt idx="1609">
                  <c:v>52.18</c:v>
                </c:pt>
                <c:pt idx="1610">
                  <c:v>52.2</c:v>
                </c:pt>
                <c:pt idx="1611">
                  <c:v>52.22</c:v>
                </c:pt>
                <c:pt idx="1612">
                  <c:v>52.24</c:v>
                </c:pt>
                <c:pt idx="1613">
                  <c:v>52.26</c:v>
                </c:pt>
                <c:pt idx="1614">
                  <c:v>52.28</c:v>
                </c:pt>
                <c:pt idx="1615">
                  <c:v>52.3</c:v>
                </c:pt>
                <c:pt idx="1616">
                  <c:v>52.32</c:v>
                </c:pt>
                <c:pt idx="1617">
                  <c:v>52.34</c:v>
                </c:pt>
                <c:pt idx="1618">
                  <c:v>52.36</c:v>
                </c:pt>
                <c:pt idx="1619">
                  <c:v>52.38</c:v>
                </c:pt>
                <c:pt idx="1620">
                  <c:v>52.4</c:v>
                </c:pt>
                <c:pt idx="1621">
                  <c:v>52.42</c:v>
                </c:pt>
                <c:pt idx="1622">
                  <c:v>52.44</c:v>
                </c:pt>
                <c:pt idx="1623">
                  <c:v>52.46</c:v>
                </c:pt>
                <c:pt idx="1624">
                  <c:v>52.48</c:v>
                </c:pt>
                <c:pt idx="1625">
                  <c:v>52.5</c:v>
                </c:pt>
                <c:pt idx="1626">
                  <c:v>52.52</c:v>
                </c:pt>
                <c:pt idx="1627">
                  <c:v>52.54</c:v>
                </c:pt>
                <c:pt idx="1628">
                  <c:v>52.56</c:v>
                </c:pt>
                <c:pt idx="1629">
                  <c:v>52.58</c:v>
                </c:pt>
                <c:pt idx="1630">
                  <c:v>52.6</c:v>
                </c:pt>
                <c:pt idx="1631">
                  <c:v>52.62</c:v>
                </c:pt>
                <c:pt idx="1632">
                  <c:v>52.64</c:v>
                </c:pt>
                <c:pt idx="1633">
                  <c:v>52.66</c:v>
                </c:pt>
                <c:pt idx="1634">
                  <c:v>52.68</c:v>
                </c:pt>
                <c:pt idx="1635">
                  <c:v>52.7</c:v>
                </c:pt>
                <c:pt idx="1636">
                  <c:v>52.72</c:v>
                </c:pt>
                <c:pt idx="1637">
                  <c:v>52.74</c:v>
                </c:pt>
                <c:pt idx="1638">
                  <c:v>52.76</c:v>
                </c:pt>
                <c:pt idx="1639">
                  <c:v>52.78</c:v>
                </c:pt>
                <c:pt idx="1640">
                  <c:v>52.8</c:v>
                </c:pt>
                <c:pt idx="1641">
                  <c:v>52.82</c:v>
                </c:pt>
                <c:pt idx="1642">
                  <c:v>52.84</c:v>
                </c:pt>
                <c:pt idx="1643">
                  <c:v>52.86</c:v>
                </c:pt>
                <c:pt idx="1644">
                  <c:v>52.88</c:v>
                </c:pt>
                <c:pt idx="1645">
                  <c:v>52.9</c:v>
                </c:pt>
                <c:pt idx="1646">
                  <c:v>52.92</c:v>
                </c:pt>
                <c:pt idx="1647">
                  <c:v>52.94</c:v>
                </c:pt>
                <c:pt idx="1648">
                  <c:v>52.96</c:v>
                </c:pt>
                <c:pt idx="1649">
                  <c:v>52.98</c:v>
                </c:pt>
                <c:pt idx="1650">
                  <c:v>53</c:v>
                </c:pt>
                <c:pt idx="1651">
                  <c:v>53.02</c:v>
                </c:pt>
                <c:pt idx="1652">
                  <c:v>53.04</c:v>
                </c:pt>
                <c:pt idx="1653">
                  <c:v>53.06</c:v>
                </c:pt>
                <c:pt idx="1654">
                  <c:v>53.08</c:v>
                </c:pt>
                <c:pt idx="1655">
                  <c:v>53.1</c:v>
                </c:pt>
                <c:pt idx="1656">
                  <c:v>53.12</c:v>
                </c:pt>
                <c:pt idx="1657">
                  <c:v>53.14</c:v>
                </c:pt>
                <c:pt idx="1658">
                  <c:v>53.16</c:v>
                </c:pt>
                <c:pt idx="1659">
                  <c:v>53.18</c:v>
                </c:pt>
                <c:pt idx="1660">
                  <c:v>53.2</c:v>
                </c:pt>
                <c:pt idx="1661">
                  <c:v>53.22</c:v>
                </c:pt>
                <c:pt idx="1662">
                  <c:v>53.24</c:v>
                </c:pt>
                <c:pt idx="1663">
                  <c:v>53.26</c:v>
                </c:pt>
                <c:pt idx="1664">
                  <c:v>53.28</c:v>
                </c:pt>
                <c:pt idx="1665">
                  <c:v>53.3</c:v>
                </c:pt>
                <c:pt idx="1666">
                  <c:v>53.32</c:v>
                </c:pt>
                <c:pt idx="1667">
                  <c:v>53.34</c:v>
                </c:pt>
                <c:pt idx="1668">
                  <c:v>53.36</c:v>
                </c:pt>
                <c:pt idx="1669">
                  <c:v>53.38</c:v>
                </c:pt>
                <c:pt idx="1670">
                  <c:v>53.4</c:v>
                </c:pt>
                <c:pt idx="1671">
                  <c:v>53.42</c:v>
                </c:pt>
                <c:pt idx="1672">
                  <c:v>53.44</c:v>
                </c:pt>
                <c:pt idx="1673">
                  <c:v>53.46</c:v>
                </c:pt>
                <c:pt idx="1674">
                  <c:v>53.48</c:v>
                </c:pt>
                <c:pt idx="1675">
                  <c:v>53.5</c:v>
                </c:pt>
                <c:pt idx="1676">
                  <c:v>53.52</c:v>
                </c:pt>
                <c:pt idx="1677">
                  <c:v>53.54</c:v>
                </c:pt>
                <c:pt idx="1678">
                  <c:v>53.56</c:v>
                </c:pt>
                <c:pt idx="1679">
                  <c:v>53.58</c:v>
                </c:pt>
                <c:pt idx="1680">
                  <c:v>53.6</c:v>
                </c:pt>
                <c:pt idx="1681">
                  <c:v>53.62</c:v>
                </c:pt>
                <c:pt idx="1682">
                  <c:v>53.64</c:v>
                </c:pt>
                <c:pt idx="1683">
                  <c:v>53.66</c:v>
                </c:pt>
                <c:pt idx="1684">
                  <c:v>53.68</c:v>
                </c:pt>
                <c:pt idx="1685">
                  <c:v>53.7</c:v>
                </c:pt>
                <c:pt idx="1686">
                  <c:v>53.72</c:v>
                </c:pt>
                <c:pt idx="1687">
                  <c:v>53.74</c:v>
                </c:pt>
                <c:pt idx="1688">
                  <c:v>53.76</c:v>
                </c:pt>
                <c:pt idx="1689">
                  <c:v>53.78</c:v>
                </c:pt>
                <c:pt idx="1690">
                  <c:v>53.8</c:v>
                </c:pt>
                <c:pt idx="1691">
                  <c:v>53.82</c:v>
                </c:pt>
                <c:pt idx="1692">
                  <c:v>53.84</c:v>
                </c:pt>
                <c:pt idx="1693">
                  <c:v>53.86</c:v>
                </c:pt>
                <c:pt idx="1694">
                  <c:v>53.88</c:v>
                </c:pt>
                <c:pt idx="1695">
                  <c:v>53.9</c:v>
                </c:pt>
                <c:pt idx="1696">
                  <c:v>53.92</c:v>
                </c:pt>
                <c:pt idx="1697">
                  <c:v>53.94</c:v>
                </c:pt>
                <c:pt idx="1698">
                  <c:v>53.96</c:v>
                </c:pt>
                <c:pt idx="1699">
                  <c:v>53.98</c:v>
                </c:pt>
                <c:pt idx="1700">
                  <c:v>54</c:v>
                </c:pt>
                <c:pt idx="1701">
                  <c:v>54.02</c:v>
                </c:pt>
                <c:pt idx="1702">
                  <c:v>54.04</c:v>
                </c:pt>
                <c:pt idx="1703">
                  <c:v>54.06</c:v>
                </c:pt>
                <c:pt idx="1704">
                  <c:v>54.08</c:v>
                </c:pt>
                <c:pt idx="1705">
                  <c:v>54.1</c:v>
                </c:pt>
                <c:pt idx="1706">
                  <c:v>54.12</c:v>
                </c:pt>
                <c:pt idx="1707">
                  <c:v>54.14</c:v>
                </c:pt>
                <c:pt idx="1708">
                  <c:v>54.16</c:v>
                </c:pt>
                <c:pt idx="1709">
                  <c:v>54.18</c:v>
                </c:pt>
                <c:pt idx="1710">
                  <c:v>54.2</c:v>
                </c:pt>
                <c:pt idx="1711">
                  <c:v>54.22</c:v>
                </c:pt>
                <c:pt idx="1712">
                  <c:v>54.24</c:v>
                </c:pt>
                <c:pt idx="1713">
                  <c:v>54.26</c:v>
                </c:pt>
                <c:pt idx="1714">
                  <c:v>54.28</c:v>
                </c:pt>
                <c:pt idx="1715">
                  <c:v>54.3</c:v>
                </c:pt>
                <c:pt idx="1716">
                  <c:v>54.32</c:v>
                </c:pt>
                <c:pt idx="1717">
                  <c:v>54.34</c:v>
                </c:pt>
                <c:pt idx="1718">
                  <c:v>54.36</c:v>
                </c:pt>
                <c:pt idx="1719">
                  <c:v>54.38</c:v>
                </c:pt>
                <c:pt idx="1720">
                  <c:v>54.4</c:v>
                </c:pt>
                <c:pt idx="1721">
                  <c:v>54.42</c:v>
                </c:pt>
                <c:pt idx="1722">
                  <c:v>54.44</c:v>
                </c:pt>
                <c:pt idx="1723">
                  <c:v>54.46</c:v>
                </c:pt>
                <c:pt idx="1724">
                  <c:v>54.48</c:v>
                </c:pt>
                <c:pt idx="1725">
                  <c:v>54.5</c:v>
                </c:pt>
                <c:pt idx="1726">
                  <c:v>54.52</c:v>
                </c:pt>
                <c:pt idx="1727">
                  <c:v>54.54</c:v>
                </c:pt>
                <c:pt idx="1728">
                  <c:v>54.56</c:v>
                </c:pt>
                <c:pt idx="1729">
                  <c:v>54.58</c:v>
                </c:pt>
                <c:pt idx="1730">
                  <c:v>54.6</c:v>
                </c:pt>
                <c:pt idx="1731">
                  <c:v>54.62</c:v>
                </c:pt>
                <c:pt idx="1732">
                  <c:v>54.64</c:v>
                </c:pt>
                <c:pt idx="1733">
                  <c:v>54.66</c:v>
                </c:pt>
                <c:pt idx="1734">
                  <c:v>54.68</c:v>
                </c:pt>
                <c:pt idx="1735">
                  <c:v>54.7</c:v>
                </c:pt>
                <c:pt idx="1736">
                  <c:v>54.72</c:v>
                </c:pt>
                <c:pt idx="1737">
                  <c:v>54.74</c:v>
                </c:pt>
                <c:pt idx="1738">
                  <c:v>54.76</c:v>
                </c:pt>
                <c:pt idx="1739">
                  <c:v>54.78</c:v>
                </c:pt>
                <c:pt idx="1740">
                  <c:v>54.8</c:v>
                </c:pt>
                <c:pt idx="1741">
                  <c:v>54.82</c:v>
                </c:pt>
                <c:pt idx="1742">
                  <c:v>54.84</c:v>
                </c:pt>
                <c:pt idx="1743">
                  <c:v>54.86</c:v>
                </c:pt>
                <c:pt idx="1744">
                  <c:v>54.88</c:v>
                </c:pt>
                <c:pt idx="1745">
                  <c:v>54.9</c:v>
                </c:pt>
                <c:pt idx="1746">
                  <c:v>54.92</c:v>
                </c:pt>
                <c:pt idx="1747">
                  <c:v>54.94</c:v>
                </c:pt>
                <c:pt idx="1748">
                  <c:v>54.96</c:v>
                </c:pt>
                <c:pt idx="1749">
                  <c:v>54.98</c:v>
                </c:pt>
                <c:pt idx="1750">
                  <c:v>55</c:v>
                </c:pt>
                <c:pt idx="1751">
                  <c:v>55.02</c:v>
                </c:pt>
                <c:pt idx="1752">
                  <c:v>55.04</c:v>
                </c:pt>
                <c:pt idx="1753">
                  <c:v>55.06</c:v>
                </c:pt>
                <c:pt idx="1754">
                  <c:v>55.08</c:v>
                </c:pt>
                <c:pt idx="1755">
                  <c:v>55.1</c:v>
                </c:pt>
                <c:pt idx="1756">
                  <c:v>55.12</c:v>
                </c:pt>
                <c:pt idx="1757">
                  <c:v>55.14</c:v>
                </c:pt>
                <c:pt idx="1758">
                  <c:v>55.16</c:v>
                </c:pt>
                <c:pt idx="1759">
                  <c:v>55.18</c:v>
                </c:pt>
                <c:pt idx="1760">
                  <c:v>55.2</c:v>
                </c:pt>
                <c:pt idx="1761">
                  <c:v>55.22</c:v>
                </c:pt>
                <c:pt idx="1762">
                  <c:v>55.24</c:v>
                </c:pt>
                <c:pt idx="1763">
                  <c:v>55.26</c:v>
                </c:pt>
                <c:pt idx="1764">
                  <c:v>55.28</c:v>
                </c:pt>
                <c:pt idx="1765">
                  <c:v>55.3</c:v>
                </c:pt>
                <c:pt idx="1766">
                  <c:v>55.32</c:v>
                </c:pt>
                <c:pt idx="1767">
                  <c:v>55.34</c:v>
                </c:pt>
                <c:pt idx="1768">
                  <c:v>55.36</c:v>
                </c:pt>
                <c:pt idx="1769">
                  <c:v>55.38</c:v>
                </c:pt>
                <c:pt idx="1770">
                  <c:v>55.4</c:v>
                </c:pt>
                <c:pt idx="1771">
                  <c:v>55.42</c:v>
                </c:pt>
                <c:pt idx="1772">
                  <c:v>55.44</c:v>
                </c:pt>
                <c:pt idx="1773">
                  <c:v>55.46</c:v>
                </c:pt>
                <c:pt idx="1774">
                  <c:v>55.48</c:v>
                </c:pt>
                <c:pt idx="1775">
                  <c:v>55.5</c:v>
                </c:pt>
                <c:pt idx="1776">
                  <c:v>55.52</c:v>
                </c:pt>
                <c:pt idx="1777">
                  <c:v>55.54</c:v>
                </c:pt>
                <c:pt idx="1778">
                  <c:v>55.56</c:v>
                </c:pt>
                <c:pt idx="1779">
                  <c:v>55.58</c:v>
                </c:pt>
                <c:pt idx="1780">
                  <c:v>55.6</c:v>
                </c:pt>
                <c:pt idx="1781">
                  <c:v>55.62</c:v>
                </c:pt>
                <c:pt idx="1782">
                  <c:v>55.64</c:v>
                </c:pt>
                <c:pt idx="1783">
                  <c:v>55.66</c:v>
                </c:pt>
                <c:pt idx="1784">
                  <c:v>55.68</c:v>
                </c:pt>
                <c:pt idx="1785">
                  <c:v>55.7</c:v>
                </c:pt>
                <c:pt idx="1786">
                  <c:v>55.72</c:v>
                </c:pt>
                <c:pt idx="1787">
                  <c:v>55.74</c:v>
                </c:pt>
                <c:pt idx="1788">
                  <c:v>55.76</c:v>
                </c:pt>
                <c:pt idx="1789">
                  <c:v>55.78</c:v>
                </c:pt>
                <c:pt idx="1790">
                  <c:v>55.8</c:v>
                </c:pt>
                <c:pt idx="1791">
                  <c:v>55.82</c:v>
                </c:pt>
                <c:pt idx="1792">
                  <c:v>55.84</c:v>
                </c:pt>
                <c:pt idx="1793">
                  <c:v>55.86</c:v>
                </c:pt>
                <c:pt idx="1794">
                  <c:v>55.88</c:v>
                </c:pt>
                <c:pt idx="1795">
                  <c:v>55.9</c:v>
                </c:pt>
                <c:pt idx="1796">
                  <c:v>55.92</c:v>
                </c:pt>
                <c:pt idx="1797">
                  <c:v>55.94</c:v>
                </c:pt>
                <c:pt idx="1798">
                  <c:v>55.96</c:v>
                </c:pt>
                <c:pt idx="1799">
                  <c:v>55.98</c:v>
                </c:pt>
                <c:pt idx="1800">
                  <c:v>56</c:v>
                </c:pt>
                <c:pt idx="1801">
                  <c:v>56.02</c:v>
                </c:pt>
                <c:pt idx="1802">
                  <c:v>56.04</c:v>
                </c:pt>
                <c:pt idx="1803">
                  <c:v>56.06</c:v>
                </c:pt>
                <c:pt idx="1804">
                  <c:v>56.08</c:v>
                </c:pt>
                <c:pt idx="1805">
                  <c:v>56.1</c:v>
                </c:pt>
                <c:pt idx="1806">
                  <c:v>56.12</c:v>
                </c:pt>
                <c:pt idx="1807">
                  <c:v>56.14</c:v>
                </c:pt>
                <c:pt idx="1808">
                  <c:v>56.16</c:v>
                </c:pt>
                <c:pt idx="1809">
                  <c:v>56.18</c:v>
                </c:pt>
                <c:pt idx="1810">
                  <c:v>56.2</c:v>
                </c:pt>
                <c:pt idx="1811">
                  <c:v>56.22</c:v>
                </c:pt>
                <c:pt idx="1812">
                  <c:v>56.24</c:v>
                </c:pt>
                <c:pt idx="1813">
                  <c:v>56.26</c:v>
                </c:pt>
                <c:pt idx="1814">
                  <c:v>56.28</c:v>
                </c:pt>
                <c:pt idx="1815">
                  <c:v>56.3</c:v>
                </c:pt>
                <c:pt idx="1816">
                  <c:v>56.32</c:v>
                </c:pt>
                <c:pt idx="1817">
                  <c:v>56.34</c:v>
                </c:pt>
                <c:pt idx="1818">
                  <c:v>56.36</c:v>
                </c:pt>
                <c:pt idx="1819">
                  <c:v>56.38</c:v>
                </c:pt>
                <c:pt idx="1820">
                  <c:v>56.4</c:v>
                </c:pt>
                <c:pt idx="1821">
                  <c:v>56.42</c:v>
                </c:pt>
                <c:pt idx="1822">
                  <c:v>56.44</c:v>
                </c:pt>
                <c:pt idx="1823">
                  <c:v>56.46</c:v>
                </c:pt>
                <c:pt idx="1824">
                  <c:v>56.48</c:v>
                </c:pt>
                <c:pt idx="1825">
                  <c:v>56.5</c:v>
                </c:pt>
                <c:pt idx="1826">
                  <c:v>56.52</c:v>
                </c:pt>
                <c:pt idx="1827">
                  <c:v>56.54</c:v>
                </c:pt>
                <c:pt idx="1828">
                  <c:v>56.56</c:v>
                </c:pt>
                <c:pt idx="1829">
                  <c:v>56.58</c:v>
                </c:pt>
                <c:pt idx="1830">
                  <c:v>56.6</c:v>
                </c:pt>
                <c:pt idx="1831">
                  <c:v>56.62</c:v>
                </c:pt>
                <c:pt idx="1832">
                  <c:v>56.64</c:v>
                </c:pt>
                <c:pt idx="1833">
                  <c:v>56.66</c:v>
                </c:pt>
                <c:pt idx="1834">
                  <c:v>56.68</c:v>
                </c:pt>
                <c:pt idx="1835">
                  <c:v>56.7</c:v>
                </c:pt>
                <c:pt idx="1836">
                  <c:v>56.72</c:v>
                </c:pt>
                <c:pt idx="1837">
                  <c:v>56.74</c:v>
                </c:pt>
                <c:pt idx="1838">
                  <c:v>56.76</c:v>
                </c:pt>
                <c:pt idx="1839">
                  <c:v>56.78</c:v>
                </c:pt>
                <c:pt idx="1840">
                  <c:v>56.8</c:v>
                </c:pt>
                <c:pt idx="1841">
                  <c:v>56.82</c:v>
                </c:pt>
                <c:pt idx="1842">
                  <c:v>56.84</c:v>
                </c:pt>
                <c:pt idx="1843">
                  <c:v>56.86</c:v>
                </c:pt>
                <c:pt idx="1844">
                  <c:v>56.88</c:v>
                </c:pt>
                <c:pt idx="1845">
                  <c:v>56.9</c:v>
                </c:pt>
                <c:pt idx="1846">
                  <c:v>56.92</c:v>
                </c:pt>
                <c:pt idx="1847">
                  <c:v>56.94</c:v>
                </c:pt>
                <c:pt idx="1848">
                  <c:v>56.96</c:v>
                </c:pt>
                <c:pt idx="1849">
                  <c:v>56.98</c:v>
                </c:pt>
                <c:pt idx="1850">
                  <c:v>57</c:v>
                </c:pt>
                <c:pt idx="1851">
                  <c:v>57.02</c:v>
                </c:pt>
                <c:pt idx="1852">
                  <c:v>57.04</c:v>
                </c:pt>
                <c:pt idx="1853">
                  <c:v>57.06</c:v>
                </c:pt>
                <c:pt idx="1854">
                  <c:v>57.08</c:v>
                </c:pt>
                <c:pt idx="1855">
                  <c:v>57.1</c:v>
                </c:pt>
                <c:pt idx="1856">
                  <c:v>57.12</c:v>
                </c:pt>
                <c:pt idx="1857">
                  <c:v>57.14</c:v>
                </c:pt>
                <c:pt idx="1858">
                  <c:v>57.16</c:v>
                </c:pt>
                <c:pt idx="1859">
                  <c:v>57.18</c:v>
                </c:pt>
                <c:pt idx="1860">
                  <c:v>57.2</c:v>
                </c:pt>
                <c:pt idx="1861">
                  <c:v>57.22</c:v>
                </c:pt>
                <c:pt idx="1862">
                  <c:v>57.24</c:v>
                </c:pt>
                <c:pt idx="1863">
                  <c:v>57.26</c:v>
                </c:pt>
                <c:pt idx="1864">
                  <c:v>57.28</c:v>
                </c:pt>
                <c:pt idx="1865">
                  <c:v>57.3</c:v>
                </c:pt>
                <c:pt idx="1866">
                  <c:v>57.32</c:v>
                </c:pt>
                <c:pt idx="1867">
                  <c:v>57.34</c:v>
                </c:pt>
                <c:pt idx="1868">
                  <c:v>57.36</c:v>
                </c:pt>
                <c:pt idx="1869">
                  <c:v>57.38</c:v>
                </c:pt>
                <c:pt idx="1870">
                  <c:v>57.4</c:v>
                </c:pt>
                <c:pt idx="1871">
                  <c:v>57.42</c:v>
                </c:pt>
                <c:pt idx="1872">
                  <c:v>57.44</c:v>
                </c:pt>
                <c:pt idx="1873">
                  <c:v>57.46</c:v>
                </c:pt>
                <c:pt idx="1874">
                  <c:v>57.48</c:v>
                </c:pt>
                <c:pt idx="1875">
                  <c:v>57.5</c:v>
                </c:pt>
                <c:pt idx="1876">
                  <c:v>57.52</c:v>
                </c:pt>
                <c:pt idx="1877">
                  <c:v>57.54</c:v>
                </c:pt>
                <c:pt idx="1878">
                  <c:v>57.56</c:v>
                </c:pt>
                <c:pt idx="1879">
                  <c:v>57.58</c:v>
                </c:pt>
                <c:pt idx="1880">
                  <c:v>57.6</c:v>
                </c:pt>
                <c:pt idx="1881">
                  <c:v>57.62</c:v>
                </c:pt>
                <c:pt idx="1882">
                  <c:v>57.64</c:v>
                </c:pt>
                <c:pt idx="1883">
                  <c:v>57.66</c:v>
                </c:pt>
                <c:pt idx="1884">
                  <c:v>57.68</c:v>
                </c:pt>
                <c:pt idx="1885">
                  <c:v>57.7</c:v>
                </c:pt>
                <c:pt idx="1886">
                  <c:v>57.72</c:v>
                </c:pt>
                <c:pt idx="1887">
                  <c:v>57.74</c:v>
                </c:pt>
                <c:pt idx="1888">
                  <c:v>57.76</c:v>
                </c:pt>
                <c:pt idx="1889">
                  <c:v>57.78</c:v>
                </c:pt>
                <c:pt idx="1890">
                  <c:v>57.8</c:v>
                </c:pt>
                <c:pt idx="1891">
                  <c:v>57.82</c:v>
                </c:pt>
                <c:pt idx="1892">
                  <c:v>57.84</c:v>
                </c:pt>
                <c:pt idx="1893">
                  <c:v>57.86</c:v>
                </c:pt>
                <c:pt idx="1894">
                  <c:v>57.88</c:v>
                </c:pt>
                <c:pt idx="1895">
                  <c:v>57.9</c:v>
                </c:pt>
                <c:pt idx="1896">
                  <c:v>57.92</c:v>
                </c:pt>
                <c:pt idx="1897">
                  <c:v>57.94</c:v>
                </c:pt>
                <c:pt idx="1898">
                  <c:v>57.96</c:v>
                </c:pt>
                <c:pt idx="1899">
                  <c:v>57.98</c:v>
                </c:pt>
                <c:pt idx="1900">
                  <c:v>58</c:v>
                </c:pt>
                <c:pt idx="1901">
                  <c:v>58.02</c:v>
                </c:pt>
                <c:pt idx="1902">
                  <c:v>58.04</c:v>
                </c:pt>
                <c:pt idx="1903">
                  <c:v>58.06</c:v>
                </c:pt>
                <c:pt idx="1904">
                  <c:v>58.08</c:v>
                </c:pt>
                <c:pt idx="1905">
                  <c:v>58.1</c:v>
                </c:pt>
                <c:pt idx="1906">
                  <c:v>58.12</c:v>
                </c:pt>
                <c:pt idx="1907">
                  <c:v>58.14</c:v>
                </c:pt>
                <c:pt idx="1908">
                  <c:v>58.16</c:v>
                </c:pt>
                <c:pt idx="1909">
                  <c:v>58.18</c:v>
                </c:pt>
                <c:pt idx="1910">
                  <c:v>58.2</c:v>
                </c:pt>
                <c:pt idx="1911">
                  <c:v>58.22</c:v>
                </c:pt>
                <c:pt idx="1912">
                  <c:v>58.24</c:v>
                </c:pt>
                <c:pt idx="1913">
                  <c:v>58.26</c:v>
                </c:pt>
                <c:pt idx="1914">
                  <c:v>58.28</c:v>
                </c:pt>
                <c:pt idx="1915">
                  <c:v>58.3</c:v>
                </c:pt>
                <c:pt idx="1916">
                  <c:v>58.32</c:v>
                </c:pt>
                <c:pt idx="1917">
                  <c:v>58.34</c:v>
                </c:pt>
                <c:pt idx="1918">
                  <c:v>58.36</c:v>
                </c:pt>
                <c:pt idx="1919">
                  <c:v>58.38</c:v>
                </c:pt>
                <c:pt idx="1920">
                  <c:v>58.4</c:v>
                </c:pt>
                <c:pt idx="1921">
                  <c:v>58.42</c:v>
                </c:pt>
                <c:pt idx="1922">
                  <c:v>58.44</c:v>
                </c:pt>
                <c:pt idx="1923">
                  <c:v>58.46</c:v>
                </c:pt>
                <c:pt idx="1924">
                  <c:v>58.48</c:v>
                </c:pt>
                <c:pt idx="1925">
                  <c:v>58.5</c:v>
                </c:pt>
                <c:pt idx="1926">
                  <c:v>58.52</c:v>
                </c:pt>
                <c:pt idx="1927">
                  <c:v>58.54</c:v>
                </c:pt>
                <c:pt idx="1928">
                  <c:v>58.56</c:v>
                </c:pt>
                <c:pt idx="1929">
                  <c:v>58.58</c:v>
                </c:pt>
                <c:pt idx="1930">
                  <c:v>58.6</c:v>
                </c:pt>
                <c:pt idx="1931">
                  <c:v>58.62</c:v>
                </c:pt>
                <c:pt idx="1932">
                  <c:v>58.64</c:v>
                </c:pt>
                <c:pt idx="1933">
                  <c:v>58.66</c:v>
                </c:pt>
                <c:pt idx="1934">
                  <c:v>58.68</c:v>
                </c:pt>
                <c:pt idx="1935">
                  <c:v>58.7</c:v>
                </c:pt>
                <c:pt idx="1936">
                  <c:v>58.72</c:v>
                </c:pt>
                <c:pt idx="1937">
                  <c:v>58.74</c:v>
                </c:pt>
                <c:pt idx="1938">
                  <c:v>58.76</c:v>
                </c:pt>
                <c:pt idx="1939">
                  <c:v>58.78</c:v>
                </c:pt>
                <c:pt idx="1940">
                  <c:v>58.8</c:v>
                </c:pt>
                <c:pt idx="1941">
                  <c:v>58.82</c:v>
                </c:pt>
                <c:pt idx="1942">
                  <c:v>58.84</c:v>
                </c:pt>
                <c:pt idx="1943">
                  <c:v>58.86</c:v>
                </c:pt>
                <c:pt idx="1944">
                  <c:v>58.88</c:v>
                </c:pt>
                <c:pt idx="1945">
                  <c:v>58.9</c:v>
                </c:pt>
                <c:pt idx="1946">
                  <c:v>58.92</c:v>
                </c:pt>
                <c:pt idx="1947">
                  <c:v>58.94</c:v>
                </c:pt>
                <c:pt idx="1948">
                  <c:v>58.96</c:v>
                </c:pt>
                <c:pt idx="1949">
                  <c:v>58.98</c:v>
                </c:pt>
                <c:pt idx="1950">
                  <c:v>59</c:v>
                </c:pt>
                <c:pt idx="1951">
                  <c:v>59.02</c:v>
                </c:pt>
                <c:pt idx="1952">
                  <c:v>59.04</c:v>
                </c:pt>
                <c:pt idx="1953">
                  <c:v>59.06</c:v>
                </c:pt>
                <c:pt idx="1954">
                  <c:v>59.08</c:v>
                </c:pt>
                <c:pt idx="1955">
                  <c:v>59.1</c:v>
                </c:pt>
                <c:pt idx="1956">
                  <c:v>59.12</c:v>
                </c:pt>
                <c:pt idx="1957">
                  <c:v>59.14</c:v>
                </c:pt>
                <c:pt idx="1958">
                  <c:v>59.16</c:v>
                </c:pt>
                <c:pt idx="1959">
                  <c:v>59.18</c:v>
                </c:pt>
                <c:pt idx="1960">
                  <c:v>59.2</c:v>
                </c:pt>
                <c:pt idx="1961">
                  <c:v>59.22</c:v>
                </c:pt>
                <c:pt idx="1962">
                  <c:v>59.24</c:v>
                </c:pt>
                <c:pt idx="1963">
                  <c:v>59.26</c:v>
                </c:pt>
                <c:pt idx="1964">
                  <c:v>59.28</c:v>
                </c:pt>
                <c:pt idx="1965">
                  <c:v>59.3</c:v>
                </c:pt>
                <c:pt idx="1966">
                  <c:v>59.32</c:v>
                </c:pt>
                <c:pt idx="1967">
                  <c:v>59.34</c:v>
                </c:pt>
                <c:pt idx="1968">
                  <c:v>59.36</c:v>
                </c:pt>
                <c:pt idx="1969">
                  <c:v>59.38</c:v>
                </c:pt>
                <c:pt idx="1970">
                  <c:v>59.4</c:v>
                </c:pt>
                <c:pt idx="1971">
                  <c:v>59.42</c:v>
                </c:pt>
                <c:pt idx="1972">
                  <c:v>59.44</c:v>
                </c:pt>
                <c:pt idx="1973">
                  <c:v>59.46</c:v>
                </c:pt>
                <c:pt idx="1974">
                  <c:v>59.48</c:v>
                </c:pt>
                <c:pt idx="1975">
                  <c:v>59.5</c:v>
                </c:pt>
                <c:pt idx="1976">
                  <c:v>59.52</c:v>
                </c:pt>
                <c:pt idx="1977">
                  <c:v>59.54</c:v>
                </c:pt>
                <c:pt idx="1978">
                  <c:v>59.56</c:v>
                </c:pt>
                <c:pt idx="1979">
                  <c:v>59.58</c:v>
                </c:pt>
                <c:pt idx="1980">
                  <c:v>59.6</c:v>
                </c:pt>
                <c:pt idx="1981">
                  <c:v>59.62</c:v>
                </c:pt>
                <c:pt idx="1982">
                  <c:v>59.64</c:v>
                </c:pt>
                <c:pt idx="1983">
                  <c:v>59.66</c:v>
                </c:pt>
                <c:pt idx="1984">
                  <c:v>59.68</c:v>
                </c:pt>
                <c:pt idx="1985">
                  <c:v>59.7</c:v>
                </c:pt>
                <c:pt idx="1986">
                  <c:v>59.72</c:v>
                </c:pt>
                <c:pt idx="1987">
                  <c:v>59.74</c:v>
                </c:pt>
                <c:pt idx="1988">
                  <c:v>59.76</c:v>
                </c:pt>
                <c:pt idx="1989">
                  <c:v>59.78</c:v>
                </c:pt>
                <c:pt idx="1990">
                  <c:v>59.8</c:v>
                </c:pt>
                <c:pt idx="1991">
                  <c:v>59.82</c:v>
                </c:pt>
                <c:pt idx="1992">
                  <c:v>59.84</c:v>
                </c:pt>
                <c:pt idx="1993">
                  <c:v>59.86</c:v>
                </c:pt>
                <c:pt idx="1994">
                  <c:v>59.88</c:v>
                </c:pt>
                <c:pt idx="1995">
                  <c:v>59.9</c:v>
                </c:pt>
                <c:pt idx="1996">
                  <c:v>59.92</c:v>
                </c:pt>
                <c:pt idx="1997">
                  <c:v>59.94</c:v>
                </c:pt>
                <c:pt idx="1998">
                  <c:v>59.96</c:v>
                </c:pt>
                <c:pt idx="1999">
                  <c:v>59.98</c:v>
                </c:pt>
                <c:pt idx="2000">
                  <c:v>60</c:v>
                </c:pt>
                <c:pt idx="2001">
                  <c:v>60.02</c:v>
                </c:pt>
                <c:pt idx="2002">
                  <c:v>60.04</c:v>
                </c:pt>
                <c:pt idx="2003">
                  <c:v>60.06</c:v>
                </c:pt>
                <c:pt idx="2004">
                  <c:v>60.08</c:v>
                </c:pt>
                <c:pt idx="2005">
                  <c:v>60.1</c:v>
                </c:pt>
                <c:pt idx="2006">
                  <c:v>60.12</c:v>
                </c:pt>
                <c:pt idx="2007">
                  <c:v>60.14</c:v>
                </c:pt>
                <c:pt idx="2008">
                  <c:v>60.16</c:v>
                </c:pt>
                <c:pt idx="2009">
                  <c:v>60.18</c:v>
                </c:pt>
                <c:pt idx="2010">
                  <c:v>60.2</c:v>
                </c:pt>
                <c:pt idx="2011">
                  <c:v>60.22</c:v>
                </c:pt>
                <c:pt idx="2012">
                  <c:v>60.24</c:v>
                </c:pt>
                <c:pt idx="2013">
                  <c:v>60.26</c:v>
                </c:pt>
                <c:pt idx="2014">
                  <c:v>60.28</c:v>
                </c:pt>
                <c:pt idx="2015">
                  <c:v>60.3</c:v>
                </c:pt>
                <c:pt idx="2016">
                  <c:v>60.32</c:v>
                </c:pt>
                <c:pt idx="2017">
                  <c:v>60.34</c:v>
                </c:pt>
                <c:pt idx="2018">
                  <c:v>60.36</c:v>
                </c:pt>
                <c:pt idx="2019">
                  <c:v>60.38</c:v>
                </c:pt>
                <c:pt idx="2020">
                  <c:v>60.4</c:v>
                </c:pt>
                <c:pt idx="2021">
                  <c:v>60.42</c:v>
                </c:pt>
                <c:pt idx="2022">
                  <c:v>60.44</c:v>
                </c:pt>
                <c:pt idx="2023">
                  <c:v>60.46</c:v>
                </c:pt>
                <c:pt idx="2024">
                  <c:v>60.48</c:v>
                </c:pt>
                <c:pt idx="2025">
                  <c:v>60.5</c:v>
                </c:pt>
                <c:pt idx="2026">
                  <c:v>60.52</c:v>
                </c:pt>
                <c:pt idx="2027">
                  <c:v>60.54</c:v>
                </c:pt>
                <c:pt idx="2028">
                  <c:v>60.56</c:v>
                </c:pt>
                <c:pt idx="2029">
                  <c:v>60.58</c:v>
                </c:pt>
                <c:pt idx="2030">
                  <c:v>60.6</c:v>
                </c:pt>
                <c:pt idx="2031">
                  <c:v>60.62</c:v>
                </c:pt>
                <c:pt idx="2032">
                  <c:v>60.64</c:v>
                </c:pt>
                <c:pt idx="2033">
                  <c:v>60.66</c:v>
                </c:pt>
                <c:pt idx="2034">
                  <c:v>60.68</c:v>
                </c:pt>
                <c:pt idx="2035">
                  <c:v>60.7</c:v>
                </c:pt>
                <c:pt idx="2036">
                  <c:v>60.72</c:v>
                </c:pt>
                <c:pt idx="2037">
                  <c:v>60.74</c:v>
                </c:pt>
                <c:pt idx="2038">
                  <c:v>60.76</c:v>
                </c:pt>
                <c:pt idx="2039">
                  <c:v>60.78</c:v>
                </c:pt>
                <c:pt idx="2040">
                  <c:v>60.8</c:v>
                </c:pt>
                <c:pt idx="2041">
                  <c:v>60.82</c:v>
                </c:pt>
                <c:pt idx="2042">
                  <c:v>60.84</c:v>
                </c:pt>
                <c:pt idx="2043">
                  <c:v>60.86</c:v>
                </c:pt>
                <c:pt idx="2044">
                  <c:v>60.88</c:v>
                </c:pt>
                <c:pt idx="2045">
                  <c:v>60.9</c:v>
                </c:pt>
                <c:pt idx="2046">
                  <c:v>60.92</c:v>
                </c:pt>
                <c:pt idx="2047">
                  <c:v>60.94</c:v>
                </c:pt>
                <c:pt idx="2048">
                  <c:v>60.96</c:v>
                </c:pt>
                <c:pt idx="2049">
                  <c:v>60.98</c:v>
                </c:pt>
                <c:pt idx="2050">
                  <c:v>61</c:v>
                </c:pt>
                <c:pt idx="2051">
                  <c:v>61.02</c:v>
                </c:pt>
                <c:pt idx="2052">
                  <c:v>61.04</c:v>
                </c:pt>
                <c:pt idx="2053">
                  <c:v>61.06</c:v>
                </c:pt>
                <c:pt idx="2054">
                  <c:v>61.08</c:v>
                </c:pt>
                <c:pt idx="2055">
                  <c:v>61.1</c:v>
                </c:pt>
                <c:pt idx="2056">
                  <c:v>61.12</c:v>
                </c:pt>
                <c:pt idx="2057">
                  <c:v>61.14</c:v>
                </c:pt>
                <c:pt idx="2058">
                  <c:v>61.16</c:v>
                </c:pt>
                <c:pt idx="2059">
                  <c:v>61.18</c:v>
                </c:pt>
                <c:pt idx="2060">
                  <c:v>61.2</c:v>
                </c:pt>
                <c:pt idx="2061">
                  <c:v>61.22</c:v>
                </c:pt>
                <c:pt idx="2062">
                  <c:v>61.24</c:v>
                </c:pt>
                <c:pt idx="2063">
                  <c:v>61.26</c:v>
                </c:pt>
                <c:pt idx="2064">
                  <c:v>61.28</c:v>
                </c:pt>
                <c:pt idx="2065">
                  <c:v>61.3</c:v>
                </c:pt>
                <c:pt idx="2066">
                  <c:v>61.32</c:v>
                </c:pt>
                <c:pt idx="2067">
                  <c:v>61.34</c:v>
                </c:pt>
                <c:pt idx="2068">
                  <c:v>61.36</c:v>
                </c:pt>
                <c:pt idx="2069">
                  <c:v>61.38</c:v>
                </c:pt>
                <c:pt idx="2070">
                  <c:v>61.4</c:v>
                </c:pt>
                <c:pt idx="2071">
                  <c:v>61.42</c:v>
                </c:pt>
                <c:pt idx="2072">
                  <c:v>61.44</c:v>
                </c:pt>
                <c:pt idx="2073">
                  <c:v>61.46</c:v>
                </c:pt>
                <c:pt idx="2074">
                  <c:v>61.48</c:v>
                </c:pt>
                <c:pt idx="2075">
                  <c:v>61.5</c:v>
                </c:pt>
                <c:pt idx="2076">
                  <c:v>61.52</c:v>
                </c:pt>
                <c:pt idx="2077">
                  <c:v>61.54</c:v>
                </c:pt>
                <c:pt idx="2078">
                  <c:v>61.56</c:v>
                </c:pt>
                <c:pt idx="2079">
                  <c:v>61.58</c:v>
                </c:pt>
                <c:pt idx="2080">
                  <c:v>61.6</c:v>
                </c:pt>
                <c:pt idx="2081">
                  <c:v>61.62</c:v>
                </c:pt>
                <c:pt idx="2082">
                  <c:v>61.64</c:v>
                </c:pt>
                <c:pt idx="2083">
                  <c:v>61.66</c:v>
                </c:pt>
                <c:pt idx="2084">
                  <c:v>61.68</c:v>
                </c:pt>
                <c:pt idx="2085">
                  <c:v>61.7</c:v>
                </c:pt>
                <c:pt idx="2086">
                  <c:v>61.72</c:v>
                </c:pt>
                <c:pt idx="2087">
                  <c:v>61.74</c:v>
                </c:pt>
                <c:pt idx="2088">
                  <c:v>61.76</c:v>
                </c:pt>
                <c:pt idx="2089">
                  <c:v>61.78</c:v>
                </c:pt>
                <c:pt idx="2090">
                  <c:v>61.8</c:v>
                </c:pt>
                <c:pt idx="2091">
                  <c:v>61.82</c:v>
                </c:pt>
                <c:pt idx="2092">
                  <c:v>61.84</c:v>
                </c:pt>
                <c:pt idx="2093">
                  <c:v>61.86</c:v>
                </c:pt>
                <c:pt idx="2094">
                  <c:v>61.88</c:v>
                </c:pt>
                <c:pt idx="2095">
                  <c:v>61.9</c:v>
                </c:pt>
                <c:pt idx="2096">
                  <c:v>61.92</c:v>
                </c:pt>
                <c:pt idx="2097">
                  <c:v>61.94</c:v>
                </c:pt>
                <c:pt idx="2098">
                  <c:v>61.96</c:v>
                </c:pt>
                <c:pt idx="2099">
                  <c:v>61.98</c:v>
                </c:pt>
                <c:pt idx="2100">
                  <c:v>62</c:v>
                </c:pt>
                <c:pt idx="2101">
                  <c:v>62.02</c:v>
                </c:pt>
                <c:pt idx="2102">
                  <c:v>62.04</c:v>
                </c:pt>
                <c:pt idx="2103">
                  <c:v>62.06</c:v>
                </c:pt>
                <c:pt idx="2104">
                  <c:v>62.08</c:v>
                </c:pt>
                <c:pt idx="2105">
                  <c:v>62.1</c:v>
                </c:pt>
                <c:pt idx="2106">
                  <c:v>62.12</c:v>
                </c:pt>
                <c:pt idx="2107">
                  <c:v>62.14</c:v>
                </c:pt>
                <c:pt idx="2108">
                  <c:v>62.16</c:v>
                </c:pt>
                <c:pt idx="2109">
                  <c:v>62.18</c:v>
                </c:pt>
                <c:pt idx="2110">
                  <c:v>62.2</c:v>
                </c:pt>
                <c:pt idx="2111">
                  <c:v>62.22</c:v>
                </c:pt>
                <c:pt idx="2112">
                  <c:v>62.24</c:v>
                </c:pt>
                <c:pt idx="2113">
                  <c:v>62.26</c:v>
                </c:pt>
                <c:pt idx="2114">
                  <c:v>62.28</c:v>
                </c:pt>
                <c:pt idx="2115">
                  <c:v>62.3</c:v>
                </c:pt>
                <c:pt idx="2116">
                  <c:v>62.32</c:v>
                </c:pt>
                <c:pt idx="2117">
                  <c:v>62.34</c:v>
                </c:pt>
                <c:pt idx="2118">
                  <c:v>62.36</c:v>
                </c:pt>
                <c:pt idx="2119">
                  <c:v>62.38</c:v>
                </c:pt>
                <c:pt idx="2120">
                  <c:v>62.4</c:v>
                </c:pt>
                <c:pt idx="2121">
                  <c:v>62.42</c:v>
                </c:pt>
                <c:pt idx="2122">
                  <c:v>62.44</c:v>
                </c:pt>
                <c:pt idx="2123">
                  <c:v>62.46</c:v>
                </c:pt>
                <c:pt idx="2124">
                  <c:v>62.48</c:v>
                </c:pt>
                <c:pt idx="2125">
                  <c:v>62.5</c:v>
                </c:pt>
                <c:pt idx="2126">
                  <c:v>62.52</c:v>
                </c:pt>
                <c:pt idx="2127">
                  <c:v>62.54</c:v>
                </c:pt>
                <c:pt idx="2128">
                  <c:v>62.56</c:v>
                </c:pt>
                <c:pt idx="2129">
                  <c:v>62.58</c:v>
                </c:pt>
                <c:pt idx="2130">
                  <c:v>62.6</c:v>
                </c:pt>
                <c:pt idx="2131">
                  <c:v>62.62</c:v>
                </c:pt>
                <c:pt idx="2132">
                  <c:v>62.64</c:v>
                </c:pt>
                <c:pt idx="2133">
                  <c:v>62.66</c:v>
                </c:pt>
                <c:pt idx="2134">
                  <c:v>62.68</c:v>
                </c:pt>
                <c:pt idx="2135">
                  <c:v>62.7</c:v>
                </c:pt>
                <c:pt idx="2136">
                  <c:v>62.72</c:v>
                </c:pt>
                <c:pt idx="2137">
                  <c:v>62.74</c:v>
                </c:pt>
                <c:pt idx="2138">
                  <c:v>62.76</c:v>
                </c:pt>
                <c:pt idx="2139">
                  <c:v>62.78</c:v>
                </c:pt>
                <c:pt idx="2140">
                  <c:v>62.8</c:v>
                </c:pt>
                <c:pt idx="2141">
                  <c:v>62.82</c:v>
                </c:pt>
                <c:pt idx="2142">
                  <c:v>62.84</c:v>
                </c:pt>
                <c:pt idx="2143">
                  <c:v>62.86</c:v>
                </c:pt>
                <c:pt idx="2144">
                  <c:v>62.88</c:v>
                </c:pt>
                <c:pt idx="2145">
                  <c:v>62.9</c:v>
                </c:pt>
                <c:pt idx="2146">
                  <c:v>62.92</c:v>
                </c:pt>
                <c:pt idx="2147">
                  <c:v>62.94</c:v>
                </c:pt>
                <c:pt idx="2148">
                  <c:v>62.96</c:v>
                </c:pt>
                <c:pt idx="2149">
                  <c:v>62.98</c:v>
                </c:pt>
                <c:pt idx="2150">
                  <c:v>63</c:v>
                </c:pt>
                <c:pt idx="2151">
                  <c:v>63.02</c:v>
                </c:pt>
                <c:pt idx="2152">
                  <c:v>63.04</c:v>
                </c:pt>
                <c:pt idx="2153">
                  <c:v>63.06</c:v>
                </c:pt>
                <c:pt idx="2154">
                  <c:v>63.08</c:v>
                </c:pt>
                <c:pt idx="2155">
                  <c:v>63.1</c:v>
                </c:pt>
                <c:pt idx="2156">
                  <c:v>63.12</c:v>
                </c:pt>
                <c:pt idx="2157">
                  <c:v>63.14</c:v>
                </c:pt>
                <c:pt idx="2158">
                  <c:v>63.16</c:v>
                </c:pt>
                <c:pt idx="2159">
                  <c:v>63.18</c:v>
                </c:pt>
                <c:pt idx="2160">
                  <c:v>63.2</c:v>
                </c:pt>
                <c:pt idx="2161">
                  <c:v>63.22</c:v>
                </c:pt>
                <c:pt idx="2162">
                  <c:v>63.24</c:v>
                </c:pt>
                <c:pt idx="2163">
                  <c:v>63.26</c:v>
                </c:pt>
                <c:pt idx="2164">
                  <c:v>63.28</c:v>
                </c:pt>
                <c:pt idx="2165">
                  <c:v>63.3</c:v>
                </c:pt>
                <c:pt idx="2166">
                  <c:v>63.32</c:v>
                </c:pt>
                <c:pt idx="2167">
                  <c:v>63.34</c:v>
                </c:pt>
                <c:pt idx="2168">
                  <c:v>63.36</c:v>
                </c:pt>
                <c:pt idx="2169">
                  <c:v>63.38</c:v>
                </c:pt>
                <c:pt idx="2170">
                  <c:v>63.4</c:v>
                </c:pt>
                <c:pt idx="2171">
                  <c:v>63.42</c:v>
                </c:pt>
                <c:pt idx="2172">
                  <c:v>63.44</c:v>
                </c:pt>
                <c:pt idx="2173">
                  <c:v>63.46</c:v>
                </c:pt>
                <c:pt idx="2174">
                  <c:v>63.48</c:v>
                </c:pt>
                <c:pt idx="2175">
                  <c:v>63.5</c:v>
                </c:pt>
                <c:pt idx="2176">
                  <c:v>63.52</c:v>
                </c:pt>
                <c:pt idx="2177">
                  <c:v>63.54</c:v>
                </c:pt>
                <c:pt idx="2178">
                  <c:v>63.56</c:v>
                </c:pt>
                <c:pt idx="2179">
                  <c:v>63.58</c:v>
                </c:pt>
                <c:pt idx="2180">
                  <c:v>63.6</c:v>
                </c:pt>
                <c:pt idx="2181">
                  <c:v>63.62</c:v>
                </c:pt>
                <c:pt idx="2182">
                  <c:v>63.64</c:v>
                </c:pt>
                <c:pt idx="2183">
                  <c:v>63.66</c:v>
                </c:pt>
                <c:pt idx="2184">
                  <c:v>63.68</c:v>
                </c:pt>
                <c:pt idx="2185">
                  <c:v>63.7</c:v>
                </c:pt>
                <c:pt idx="2186">
                  <c:v>63.72</c:v>
                </c:pt>
                <c:pt idx="2187">
                  <c:v>63.74</c:v>
                </c:pt>
                <c:pt idx="2188">
                  <c:v>63.76</c:v>
                </c:pt>
                <c:pt idx="2189">
                  <c:v>63.78</c:v>
                </c:pt>
                <c:pt idx="2190">
                  <c:v>63.8</c:v>
                </c:pt>
                <c:pt idx="2191">
                  <c:v>63.82</c:v>
                </c:pt>
                <c:pt idx="2192">
                  <c:v>63.84</c:v>
                </c:pt>
                <c:pt idx="2193">
                  <c:v>63.86</c:v>
                </c:pt>
                <c:pt idx="2194">
                  <c:v>63.88</c:v>
                </c:pt>
                <c:pt idx="2195">
                  <c:v>63.9</c:v>
                </c:pt>
                <c:pt idx="2196">
                  <c:v>63.92</c:v>
                </c:pt>
                <c:pt idx="2197">
                  <c:v>63.94</c:v>
                </c:pt>
                <c:pt idx="2198">
                  <c:v>63.96</c:v>
                </c:pt>
                <c:pt idx="2199">
                  <c:v>63.98</c:v>
                </c:pt>
                <c:pt idx="2200">
                  <c:v>64</c:v>
                </c:pt>
                <c:pt idx="2201">
                  <c:v>64.02</c:v>
                </c:pt>
                <c:pt idx="2202">
                  <c:v>64.040000000000006</c:v>
                </c:pt>
                <c:pt idx="2203">
                  <c:v>64.06</c:v>
                </c:pt>
                <c:pt idx="2204">
                  <c:v>64.08</c:v>
                </c:pt>
                <c:pt idx="2205">
                  <c:v>64.099999999999994</c:v>
                </c:pt>
                <c:pt idx="2206">
                  <c:v>64.12</c:v>
                </c:pt>
                <c:pt idx="2207">
                  <c:v>64.14</c:v>
                </c:pt>
                <c:pt idx="2208">
                  <c:v>64.16</c:v>
                </c:pt>
                <c:pt idx="2209">
                  <c:v>64.180000000000007</c:v>
                </c:pt>
                <c:pt idx="2210">
                  <c:v>64.2</c:v>
                </c:pt>
                <c:pt idx="2211">
                  <c:v>64.22</c:v>
                </c:pt>
                <c:pt idx="2212">
                  <c:v>64.239999999999995</c:v>
                </c:pt>
                <c:pt idx="2213">
                  <c:v>64.260000000000005</c:v>
                </c:pt>
                <c:pt idx="2214">
                  <c:v>64.28</c:v>
                </c:pt>
                <c:pt idx="2215">
                  <c:v>64.3</c:v>
                </c:pt>
                <c:pt idx="2216">
                  <c:v>64.319999999999993</c:v>
                </c:pt>
                <c:pt idx="2217">
                  <c:v>64.34</c:v>
                </c:pt>
                <c:pt idx="2218">
                  <c:v>64.36</c:v>
                </c:pt>
                <c:pt idx="2219">
                  <c:v>64.38</c:v>
                </c:pt>
                <c:pt idx="2220">
                  <c:v>64.400000000000006</c:v>
                </c:pt>
                <c:pt idx="2221">
                  <c:v>64.42</c:v>
                </c:pt>
                <c:pt idx="2222">
                  <c:v>64.44</c:v>
                </c:pt>
                <c:pt idx="2223">
                  <c:v>64.459999999999994</c:v>
                </c:pt>
                <c:pt idx="2224">
                  <c:v>64.48</c:v>
                </c:pt>
                <c:pt idx="2225">
                  <c:v>64.5</c:v>
                </c:pt>
                <c:pt idx="2226">
                  <c:v>64.52</c:v>
                </c:pt>
                <c:pt idx="2227">
                  <c:v>64.540000000000006</c:v>
                </c:pt>
                <c:pt idx="2228">
                  <c:v>64.56</c:v>
                </c:pt>
                <c:pt idx="2229">
                  <c:v>64.58</c:v>
                </c:pt>
                <c:pt idx="2230">
                  <c:v>64.599999999999994</c:v>
                </c:pt>
                <c:pt idx="2231">
                  <c:v>64.62</c:v>
                </c:pt>
                <c:pt idx="2232">
                  <c:v>64.64</c:v>
                </c:pt>
                <c:pt idx="2233">
                  <c:v>64.66</c:v>
                </c:pt>
                <c:pt idx="2234">
                  <c:v>64.680000000000007</c:v>
                </c:pt>
                <c:pt idx="2235">
                  <c:v>64.7</c:v>
                </c:pt>
                <c:pt idx="2236">
                  <c:v>64.72</c:v>
                </c:pt>
                <c:pt idx="2237">
                  <c:v>64.739999999999995</c:v>
                </c:pt>
                <c:pt idx="2238">
                  <c:v>64.760000000000005</c:v>
                </c:pt>
                <c:pt idx="2239">
                  <c:v>64.78</c:v>
                </c:pt>
                <c:pt idx="2240">
                  <c:v>64.8</c:v>
                </c:pt>
                <c:pt idx="2241">
                  <c:v>64.819999999999993</c:v>
                </c:pt>
                <c:pt idx="2242">
                  <c:v>64.84</c:v>
                </c:pt>
                <c:pt idx="2243">
                  <c:v>64.86</c:v>
                </c:pt>
                <c:pt idx="2244">
                  <c:v>64.88</c:v>
                </c:pt>
                <c:pt idx="2245">
                  <c:v>64.900000000000006</c:v>
                </c:pt>
                <c:pt idx="2246">
                  <c:v>64.92</c:v>
                </c:pt>
                <c:pt idx="2247">
                  <c:v>64.94</c:v>
                </c:pt>
                <c:pt idx="2248">
                  <c:v>64.959999999999994</c:v>
                </c:pt>
                <c:pt idx="2249">
                  <c:v>64.98</c:v>
                </c:pt>
                <c:pt idx="2250">
                  <c:v>65</c:v>
                </c:pt>
                <c:pt idx="2251">
                  <c:v>65.02</c:v>
                </c:pt>
                <c:pt idx="2252">
                  <c:v>65.040000000000006</c:v>
                </c:pt>
                <c:pt idx="2253">
                  <c:v>65.06</c:v>
                </c:pt>
                <c:pt idx="2254">
                  <c:v>65.08</c:v>
                </c:pt>
                <c:pt idx="2255">
                  <c:v>65.099999999999994</c:v>
                </c:pt>
                <c:pt idx="2256">
                  <c:v>65.12</c:v>
                </c:pt>
                <c:pt idx="2257">
                  <c:v>65.14</c:v>
                </c:pt>
                <c:pt idx="2258">
                  <c:v>65.16</c:v>
                </c:pt>
                <c:pt idx="2259">
                  <c:v>65.180000000000007</c:v>
                </c:pt>
                <c:pt idx="2260">
                  <c:v>65.2</c:v>
                </c:pt>
                <c:pt idx="2261">
                  <c:v>65.22</c:v>
                </c:pt>
                <c:pt idx="2262">
                  <c:v>65.239999999999995</c:v>
                </c:pt>
                <c:pt idx="2263">
                  <c:v>65.260000000000005</c:v>
                </c:pt>
                <c:pt idx="2264">
                  <c:v>65.28</c:v>
                </c:pt>
                <c:pt idx="2265">
                  <c:v>65.3</c:v>
                </c:pt>
                <c:pt idx="2266">
                  <c:v>65.319999999999993</c:v>
                </c:pt>
                <c:pt idx="2267">
                  <c:v>65.34</c:v>
                </c:pt>
                <c:pt idx="2268">
                  <c:v>65.36</c:v>
                </c:pt>
                <c:pt idx="2269">
                  <c:v>65.38</c:v>
                </c:pt>
                <c:pt idx="2270">
                  <c:v>65.400000000000006</c:v>
                </c:pt>
                <c:pt idx="2271">
                  <c:v>65.42</c:v>
                </c:pt>
                <c:pt idx="2272">
                  <c:v>65.44</c:v>
                </c:pt>
                <c:pt idx="2273">
                  <c:v>65.459999999999994</c:v>
                </c:pt>
                <c:pt idx="2274">
                  <c:v>65.48</c:v>
                </c:pt>
                <c:pt idx="2275">
                  <c:v>65.5</c:v>
                </c:pt>
                <c:pt idx="2276">
                  <c:v>65.52</c:v>
                </c:pt>
                <c:pt idx="2277">
                  <c:v>65.540000000000006</c:v>
                </c:pt>
                <c:pt idx="2278">
                  <c:v>65.56</c:v>
                </c:pt>
                <c:pt idx="2279">
                  <c:v>65.58</c:v>
                </c:pt>
                <c:pt idx="2280">
                  <c:v>65.599999999999994</c:v>
                </c:pt>
                <c:pt idx="2281">
                  <c:v>65.62</c:v>
                </c:pt>
                <c:pt idx="2282">
                  <c:v>65.64</c:v>
                </c:pt>
                <c:pt idx="2283">
                  <c:v>65.66</c:v>
                </c:pt>
                <c:pt idx="2284">
                  <c:v>65.680000000000007</c:v>
                </c:pt>
                <c:pt idx="2285">
                  <c:v>65.7</c:v>
                </c:pt>
                <c:pt idx="2286">
                  <c:v>65.72</c:v>
                </c:pt>
                <c:pt idx="2287">
                  <c:v>65.739999999999995</c:v>
                </c:pt>
                <c:pt idx="2288">
                  <c:v>65.760000000000005</c:v>
                </c:pt>
                <c:pt idx="2289">
                  <c:v>65.78</c:v>
                </c:pt>
                <c:pt idx="2290">
                  <c:v>65.8</c:v>
                </c:pt>
                <c:pt idx="2291">
                  <c:v>65.819999999999993</c:v>
                </c:pt>
                <c:pt idx="2292">
                  <c:v>65.84</c:v>
                </c:pt>
                <c:pt idx="2293">
                  <c:v>65.86</c:v>
                </c:pt>
                <c:pt idx="2294">
                  <c:v>65.88</c:v>
                </c:pt>
                <c:pt idx="2295">
                  <c:v>65.900000000000006</c:v>
                </c:pt>
                <c:pt idx="2296">
                  <c:v>65.92</c:v>
                </c:pt>
                <c:pt idx="2297">
                  <c:v>65.94</c:v>
                </c:pt>
                <c:pt idx="2298">
                  <c:v>65.959999999999994</c:v>
                </c:pt>
                <c:pt idx="2299">
                  <c:v>65.98</c:v>
                </c:pt>
                <c:pt idx="2300">
                  <c:v>66</c:v>
                </c:pt>
                <c:pt idx="2301">
                  <c:v>66.02</c:v>
                </c:pt>
                <c:pt idx="2302">
                  <c:v>66.040000000000006</c:v>
                </c:pt>
                <c:pt idx="2303">
                  <c:v>66.06</c:v>
                </c:pt>
                <c:pt idx="2304">
                  <c:v>66.08</c:v>
                </c:pt>
                <c:pt idx="2305">
                  <c:v>66.099999999999994</c:v>
                </c:pt>
                <c:pt idx="2306">
                  <c:v>66.12</c:v>
                </c:pt>
                <c:pt idx="2307">
                  <c:v>66.14</c:v>
                </c:pt>
                <c:pt idx="2308">
                  <c:v>66.16</c:v>
                </c:pt>
                <c:pt idx="2309">
                  <c:v>66.180000000000007</c:v>
                </c:pt>
                <c:pt idx="2310">
                  <c:v>66.2</c:v>
                </c:pt>
                <c:pt idx="2311">
                  <c:v>66.22</c:v>
                </c:pt>
                <c:pt idx="2312">
                  <c:v>66.239999999999995</c:v>
                </c:pt>
                <c:pt idx="2313">
                  <c:v>66.260000000000005</c:v>
                </c:pt>
                <c:pt idx="2314">
                  <c:v>66.28</c:v>
                </c:pt>
                <c:pt idx="2315">
                  <c:v>66.3</c:v>
                </c:pt>
                <c:pt idx="2316">
                  <c:v>66.319999999999993</c:v>
                </c:pt>
                <c:pt idx="2317">
                  <c:v>66.34</c:v>
                </c:pt>
                <c:pt idx="2318">
                  <c:v>66.36</c:v>
                </c:pt>
                <c:pt idx="2319">
                  <c:v>66.38</c:v>
                </c:pt>
                <c:pt idx="2320">
                  <c:v>66.400000000000006</c:v>
                </c:pt>
                <c:pt idx="2321">
                  <c:v>66.42</c:v>
                </c:pt>
                <c:pt idx="2322">
                  <c:v>66.44</c:v>
                </c:pt>
                <c:pt idx="2323">
                  <c:v>66.459999999999994</c:v>
                </c:pt>
                <c:pt idx="2324">
                  <c:v>66.48</c:v>
                </c:pt>
                <c:pt idx="2325">
                  <c:v>66.5</c:v>
                </c:pt>
                <c:pt idx="2326">
                  <c:v>66.52</c:v>
                </c:pt>
                <c:pt idx="2327">
                  <c:v>66.540000000000006</c:v>
                </c:pt>
                <c:pt idx="2328">
                  <c:v>66.56</c:v>
                </c:pt>
                <c:pt idx="2329">
                  <c:v>66.58</c:v>
                </c:pt>
                <c:pt idx="2330">
                  <c:v>66.599999999999994</c:v>
                </c:pt>
                <c:pt idx="2331">
                  <c:v>66.62</c:v>
                </c:pt>
                <c:pt idx="2332">
                  <c:v>66.64</c:v>
                </c:pt>
                <c:pt idx="2333">
                  <c:v>66.66</c:v>
                </c:pt>
                <c:pt idx="2334">
                  <c:v>66.680000000000007</c:v>
                </c:pt>
                <c:pt idx="2335">
                  <c:v>66.7</c:v>
                </c:pt>
                <c:pt idx="2336">
                  <c:v>66.72</c:v>
                </c:pt>
                <c:pt idx="2337">
                  <c:v>66.739999999999995</c:v>
                </c:pt>
                <c:pt idx="2338">
                  <c:v>66.760000000000005</c:v>
                </c:pt>
                <c:pt idx="2339">
                  <c:v>66.78</c:v>
                </c:pt>
                <c:pt idx="2340">
                  <c:v>66.8</c:v>
                </c:pt>
                <c:pt idx="2341">
                  <c:v>66.819999999999993</c:v>
                </c:pt>
                <c:pt idx="2342">
                  <c:v>66.84</c:v>
                </c:pt>
                <c:pt idx="2343">
                  <c:v>66.86</c:v>
                </c:pt>
                <c:pt idx="2344">
                  <c:v>66.88</c:v>
                </c:pt>
                <c:pt idx="2345">
                  <c:v>66.900000000000006</c:v>
                </c:pt>
                <c:pt idx="2346">
                  <c:v>66.92</c:v>
                </c:pt>
                <c:pt idx="2347">
                  <c:v>66.94</c:v>
                </c:pt>
                <c:pt idx="2348">
                  <c:v>66.959999999999994</c:v>
                </c:pt>
                <c:pt idx="2349">
                  <c:v>66.98</c:v>
                </c:pt>
                <c:pt idx="2350">
                  <c:v>67</c:v>
                </c:pt>
                <c:pt idx="2351">
                  <c:v>67.02</c:v>
                </c:pt>
                <c:pt idx="2352">
                  <c:v>67.040000000000006</c:v>
                </c:pt>
                <c:pt idx="2353">
                  <c:v>67.06</c:v>
                </c:pt>
                <c:pt idx="2354">
                  <c:v>67.08</c:v>
                </c:pt>
                <c:pt idx="2355">
                  <c:v>67.099999999999994</c:v>
                </c:pt>
                <c:pt idx="2356">
                  <c:v>67.12</c:v>
                </c:pt>
                <c:pt idx="2357">
                  <c:v>67.14</c:v>
                </c:pt>
                <c:pt idx="2358">
                  <c:v>67.16</c:v>
                </c:pt>
                <c:pt idx="2359">
                  <c:v>67.180000000000007</c:v>
                </c:pt>
                <c:pt idx="2360">
                  <c:v>67.2</c:v>
                </c:pt>
                <c:pt idx="2361">
                  <c:v>67.22</c:v>
                </c:pt>
                <c:pt idx="2362">
                  <c:v>67.239999999999995</c:v>
                </c:pt>
                <c:pt idx="2363">
                  <c:v>67.260000000000005</c:v>
                </c:pt>
                <c:pt idx="2364">
                  <c:v>67.28</c:v>
                </c:pt>
                <c:pt idx="2365">
                  <c:v>67.3</c:v>
                </c:pt>
                <c:pt idx="2366">
                  <c:v>67.319999999999993</c:v>
                </c:pt>
                <c:pt idx="2367">
                  <c:v>67.34</c:v>
                </c:pt>
                <c:pt idx="2368">
                  <c:v>67.36</c:v>
                </c:pt>
                <c:pt idx="2369">
                  <c:v>67.38</c:v>
                </c:pt>
                <c:pt idx="2370">
                  <c:v>67.400000000000006</c:v>
                </c:pt>
                <c:pt idx="2371">
                  <c:v>67.42</c:v>
                </c:pt>
                <c:pt idx="2372">
                  <c:v>67.44</c:v>
                </c:pt>
                <c:pt idx="2373">
                  <c:v>67.459999999999994</c:v>
                </c:pt>
                <c:pt idx="2374">
                  <c:v>67.48</c:v>
                </c:pt>
                <c:pt idx="2375">
                  <c:v>67.5</c:v>
                </c:pt>
                <c:pt idx="2376">
                  <c:v>67.52</c:v>
                </c:pt>
                <c:pt idx="2377">
                  <c:v>67.540000000000006</c:v>
                </c:pt>
                <c:pt idx="2378">
                  <c:v>67.56</c:v>
                </c:pt>
                <c:pt idx="2379">
                  <c:v>67.58</c:v>
                </c:pt>
                <c:pt idx="2380">
                  <c:v>67.599999999999994</c:v>
                </c:pt>
                <c:pt idx="2381">
                  <c:v>67.62</c:v>
                </c:pt>
                <c:pt idx="2382">
                  <c:v>67.64</c:v>
                </c:pt>
                <c:pt idx="2383">
                  <c:v>67.66</c:v>
                </c:pt>
                <c:pt idx="2384">
                  <c:v>67.680000000000007</c:v>
                </c:pt>
                <c:pt idx="2385">
                  <c:v>67.7</c:v>
                </c:pt>
                <c:pt idx="2386">
                  <c:v>67.72</c:v>
                </c:pt>
                <c:pt idx="2387">
                  <c:v>67.739999999999995</c:v>
                </c:pt>
                <c:pt idx="2388">
                  <c:v>67.760000000000005</c:v>
                </c:pt>
                <c:pt idx="2389">
                  <c:v>67.78</c:v>
                </c:pt>
                <c:pt idx="2390">
                  <c:v>67.8</c:v>
                </c:pt>
                <c:pt idx="2391">
                  <c:v>67.819999999999993</c:v>
                </c:pt>
                <c:pt idx="2392">
                  <c:v>67.84</c:v>
                </c:pt>
                <c:pt idx="2393">
                  <c:v>67.86</c:v>
                </c:pt>
                <c:pt idx="2394">
                  <c:v>67.88</c:v>
                </c:pt>
                <c:pt idx="2395">
                  <c:v>67.900000000000006</c:v>
                </c:pt>
                <c:pt idx="2396">
                  <c:v>67.92</c:v>
                </c:pt>
                <c:pt idx="2397">
                  <c:v>67.94</c:v>
                </c:pt>
                <c:pt idx="2398">
                  <c:v>67.959999999999994</c:v>
                </c:pt>
                <c:pt idx="2399">
                  <c:v>67.98</c:v>
                </c:pt>
                <c:pt idx="2400">
                  <c:v>68</c:v>
                </c:pt>
                <c:pt idx="2401">
                  <c:v>68.02</c:v>
                </c:pt>
                <c:pt idx="2402">
                  <c:v>68.040000000000006</c:v>
                </c:pt>
                <c:pt idx="2403">
                  <c:v>68.06</c:v>
                </c:pt>
                <c:pt idx="2404">
                  <c:v>68.08</c:v>
                </c:pt>
                <c:pt idx="2405">
                  <c:v>68.099999999999994</c:v>
                </c:pt>
                <c:pt idx="2406">
                  <c:v>68.12</c:v>
                </c:pt>
                <c:pt idx="2407">
                  <c:v>68.14</c:v>
                </c:pt>
                <c:pt idx="2408">
                  <c:v>68.16</c:v>
                </c:pt>
                <c:pt idx="2409">
                  <c:v>68.180000000000007</c:v>
                </c:pt>
                <c:pt idx="2410">
                  <c:v>68.2</c:v>
                </c:pt>
                <c:pt idx="2411">
                  <c:v>68.22</c:v>
                </c:pt>
                <c:pt idx="2412">
                  <c:v>68.239999999999995</c:v>
                </c:pt>
                <c:pt idx="2413">
                  <c:v>68.260000000000005</c:v>
                </c:pt>
                <c:pt idx="2414">
                  <c:v>68.28</c:v>
                </c:pt>
                <c:pt idx="2415">
                  <c:v>68.3</c:v>
                </c:pt>
                <c:pt idx="2416">
                  <c:v>68.319999999999993</c:v>
                </c:pt>
                <c:pt idx="2417">
                  <c:v>68.34</c:v>
                </c:pt>
                <c:pt idx="2418">
                  <c:v>68.36</c:v>
                </c:pt>
                <c:pt idx="2419">
                  <c:v>68.38</c:v>
                </c:pt>
                <c:pt idx="2420">
                  <c:v>68.400000000000006</c:v>
                </c:pt>
                <c:pt idx="2421">
                  <c:v>68.42</c:v>
                </c:pt>
                <c:pt idx="2422">
                  <c:v>68.44</c:v>
                </c:pt>
                <c:pt idx="2423">
                  <c:v>68.459999999999994</c:v>
                </c:pt>
                <c:pt idx="2424">
                  <c:v>68.48</c:v>
                </c:pt>
                <c:pt idx="2425">
                  <c:v>68.5</c:v>
                </c:pt>
                <c:pt idx="2426">
                  <c:v>68.52</c:v>
                </c:pt>
                <c:pt idx="2427">
                  <c:v>68.540000000000006</c:v>
                </c:pt>
                <c:pt idx="2428">
                  <c:v>68.56</c:v>
                </c:pt>
                <c:pt idx="2429">
                  <c:v>68.58</c:v>
                </c:pt>
                <c:pt idx="2430">
                  <c:v>68.599999999999994</c:v>
                </c:pt>
                <c:pt idx="2431">
                  <c:v>68.62</c:v>
                </c:pt>
                <c:pt idx="2432">
                  <c:v>68.64</c:v>
                </c:pt>
                <c:pt idx="2433">
                  <c:v>68.66</c:v>
                </c:pt>
                <c:pt idx="2434">
                  <c:v>68.680000000000007</c:v>
                </c:pt>
                <c:pt idx="2435">
                  <c:v>68.7</c:v>
                </c:pt>
                <c:pt idx="2436">
                  <c:v>68.72</c:v>
                </c:pt>
                <c:pt idx="2437">
                  <c:v>68.739999999999995</c:v>
                </c:pt>
                <c:pt idx="2438">
                  <c:v>68.760000000000005</c:v>
                </c:pt>
                <c:pt idx="2439">
                  <c:v>68.78</c:v>
                </c:pt>
                <c:pt idx="2440">
                  <c:v>68.8</c:v>
                </c:pt>
                <c:pt idx="2441">
                  <c:v>68.819999999999993</c:v>
                </c:pt>
                <c:pt idx="2442">
                  <c:v>68.84</c:v>
                </c:pt>
                <c:pt idx="2443">
                  <c:v>68.86</c:v>
                </c:pt>
                <c:pt idx="2444">
                  <c:v>68.88</c:v>
                </c:pt>
                <c:pt idx="2445">
                  <c:v>68.900000000000006</c:v>
                </c:pt>
                <c:pt idx="2446">
                  <c:v>68.92</c:v>
                </c:pt>
                <c:pt idx="2447">
                  <c:v>68.94</c:v>
                </c:pt>
                <c:pt idx="2448">
                  <c:v>68.959999999999994</c:v>
                </c:pt>
                <c:pt idx="2449">
                  <c:v>68.98</c:v>
                </c:pt>
                <c:pt idx="2450">
                  <c:v>69</c:v>
                </c:pt>
                <c:pt idx="2451">
                  <c:v>69.02</c:v>
                </c:pt>
                <c:pt idx="2452">
                  <c:v>69.040000000000006</c:v>
                </c:pt>
                <c:pt idx="2453">
                  <c:v>69.06</c:v>
                </c:pt>
                <c:pt idx="2454">
                  <c:v>69.08</c:v>
                </c:pt>
                <c:pt idx="2455">
                  <c:v>69.099999999999994</c:v>
                </c:pt>
                <c:pt idx="2456">
                  <c:v>69.12</c:v>
                </c:pt>
                <c:pt idx="2457">
                  <c:v>69.14</c:v>
                </c:pt>
                <c:pt idx="2458">
                  <c:v>69.16</c:v>
                </c:pt>
                <c:pt idx="2459">
                  <c:v>69.180000000000007</c:v>
                </c:pt>
                <c:pt idx="2460">
                  <c:v>69.2</c:v>
                </c:pt>
                <c:pt idx="2461">
                  <c:v>69.22</c:v>
                </c:pt>
                <c:pt idx="2462">
                  <c:v>69.239999999999995</c:v>
                </c:pt>
                <c:pt idx="2463">
                  <c:v>69.260000000000005</c:v>
                </c:pt>
                <c:pt idx="2464">
                  <c:v>69.28</c:v>
                </c:pt>
                <c:pt idx="2465">
                  <c:v>69.3</c:v>
                </c:pt>
                <c:pt idx="2466">
                  <c:v>69.319999999999993</c:v>
                </c:pt>
                <c:pt idx="2467">
                  <c:v>69.34</c:v>
                </c:pt>
                <c:pt idx="2468">
                  <c:v>69.36</c:v>
                </c:pt>
                <c:pt idx="2469">
                  <c:v>69.38</c:v>
                </c:pt>
                <c:pt idx="2470">
                  <c:v>69.400000000000006</c:v>
                </c:pt>
                <c:pt idx="2471">
                  <c:v>69.42</c:v>
                </c:pt>
                <c:pt idx="2472">
                  <c:v>69.44</c:v>
                </c:pt>
                <c:pt idx="2473">
                  <c:v>69.459999999999994</c:v>
                </c:pt>
                <c:pt idx="2474">
                  <c:v>69.48</c:v>
                </c:pt>
                <c:pt idx="2475">
                  <c:v>69.5</c:v>
                </c:pt>
                <c:pt idx="2476">
                  <c:v>69.52</c:v>
                </c:pt>
                <c:pt idx="2477">
                  <c:v>69.540000000000006</c:v>
                </c:pt>
                <c:pt idx="2478">
                  <c:v>69.56</c:v>
                </c:pt>
                <c:pt idx="2479">
                  <c:v>69.58</c:v>
                </c:pt>
                <c:pt idx="2480">
                  <c:v>69.599999999999994</c:v>
                </c:pt>
                <c:pt idx="2481">
                  <c:v>69.62</c:v>
                </c:pt>
                <c:pt idx="2482">
                  <c:v>69.64</c:v>
                </c:pt>
                <c:pt idx="2483">
                  <c:v>69.66</c:v>
                </c:pt>
                <c:pt idx="2484">
                  <c:v>69.680000000000007</c:v>
                </c:pt>
                <c:pt idx="2485">
                  <c:v>69.7</c:v>
                </c:pt>
                <c:pt idx="2486">
                  <c:v>69.72</c:v>
                </c:pt>
                <c:pt idx="2487">
                  <c:v>69.739999999999995</c:v>
                </c:pt>
                <c:pt idx="2488">
                  <c:v>69.760000000000005</c:v>
                </c:pt>
                <c:pt idx="2489">
                  <c:v>69.78</c:v>
                </c:pt>
                <c:pt idx="2490">
                  <c:v>69.8</c:v>
                </c:pt>
                <c:pt idx="2491">
                  <c:v>69.819999999999993</c:v>
                </c:pt>
                <c:pt idx="2492">
                  <c:v>69.84</c:v>
                </c:pt>
                <c:pt idx="2493">
                  <c:v>69.86</c:v>
                </c:pt>
                <c:pt idx="2494">
                  <c:v>69.88</c:v>
                </c:pt>
                <c:pt idx="2495">
                  <c:v>69.900000000000006</c:v>
                </c:pt>
                <c:pt idx="2496">
                  <c:v>69.92</c:v>
                </c:pt>
                <c:pt idx="2497">
                  <c:v>69.94</c:v>
                </c:pt>
                <c:pt idx="2498">
                  <c:v>69.959999999999994</c:v>
                </c:pt>
                <c:pt idx="2499">
                  <c:v>69.98</c:v>
                </c:pt>
                <c:pt idx="2500">
                  <c:v>70</c:v>
                </c:pt>
                <c:pt idx="2501">
                  <c:v>70.02</c:v>
                </c:pt>
                <c:pt idx="2502">
                  <c:v>70.040000000000006</c:v>
                </c:pt>
                <c:pt idx="2503">
                  <c:v>70.06</c:v>
                </c:pt>
                <c:pt idx="2504">
                  <c:v>70.08</c:v>
                </c:pt>
                <c:pt idx="2505">
                  <c:v>70.099999999999994</c:v>
                </c:pt>
                <c:pt idx="2506">
                  <c:v>70.12</c:v>
                </c:pt>
                <c:pt idx="2507">
                  <c:v>70.14</c:v>
                </c:pt>
                <c:pt idx="2508">
                  <c:v>70.16</c:v>
                </c:pt>
                <c:pt idx="2509">
                  <c:v>70.180000000000007</c:v>
                </c:pt>
                <c:pt idx="2510">
                  <c:v>70.2</c:v>
                </c:pt>
                <c:pt idx="2511">
                  <c:v>70.22</c:v>
                </c:pt>
                <c:pt idx="2512">
                  <c:v>70.239999999999995</c:v>
                </c:pt>
                <c:pt idx="2513">
                  <c:v>70.260000000000005</c:v>
                </c:pt>
                <c:pt idx="2514">
                  <c:v>70.28</c:v>
                </c:pt>
                <c:pt idx="2515">
                  <c:v>70.3</c:v>
                </c:pt>
                <c:pt idx="2516">
                  <c:v>70.319999999999993</c:v>
                </c:pt>
                <c:pt idx="2517">
                  <c:v>70.34</c:v>
                </c:pt>
                <c:pt idx="2518">
                  <c:v>70.36</c:v>
                </c:pt>
                <c:pt idx="2519">
                  <c:v>70.38</c:v>
                </c:pt>
                <c:pt idx="2520">
                  <c:v>70.400000000000006</c:v>
                </c:pt>
                <c:pt idx="2521">
                  <c:v>70.42</c:v>
                </c:pt>
                <c:pt idx="2522">
                  <c:v>70.44</c:v>
                </c:pt>
                <c:pt idx="2523">
                  <c:v>70.459999999999994</c:v>
                </c:pt>
                <c:pt idx="2524">
                  <c:v>70.48</c:v>
                </c:pt>
                <c:pt idx="2525">
                  <c:v>70.5</c:v>
                </c:pt>
                <c:pt idx="2526">
                  <c:v>70.52</c:v>
                </c:pt>
                <c:pt idx="2527">
                  <c:v>70.540000000000006</c:v>
                </c:pt>
                <c:pt idx="2528">
                  <c:v>70.56</c:v>
                </c:pt>
                <c:pt idx="2529">
                  <c:v>70.58</c:v>
                </c:pt>
                <c:pt idx="2530">
                  <c:v>70.599999999999994</c:v>
                </c:pt>
                <c:pt idx="2531">
                  <c:v>70.62</c:v>
                </c:pt>
                <c:pt idx="2532">
                  <c:v>70.64</c:v>
                </c:pt>
                <c:pt idx="2533">
                  <c:v>70.66</c:v>
                </c:pt>
                <c:pt idx="2534">
                  <c:v>70.680000000000007</c:v>
                </c:pt>
                <c:pt idx="2535">
                  <c:v>70.7</c:v>
                </c:pt>
                <c:pt idx="2536">
                  <c:v>70.72</c:v>
                </c:pt>
                <c:pt idx="2537">
                  <c:v>70.739999999999995</c:v>
                </c:pt>
                <c:pt idx="2538">
                  <c:v>70.760000000000005</c:v>
                </c:pt>
                <c:pt idx="2539">
                  <c:v>70.78</c:v>
                </c:pt>
                <c:pt idx="2540">
                  <c:v>70.8</c:v>
                </c:pt>
                <c:pt idx="2541">
                  <c:v>70.819999999999993</c:v>
                </c:pt>
                <c:pt idx="2542">
                  <c:v>70.84</c:v>
                </c:pt>
                <c:pt idx="2543">
                  <c:v>70.86</c:v>
                </c:pt>
                <c:pt idx="2544">
                  <c:v>70.88</c:v>
                </c:pt>
                <c:pt idx="2545">
                  <c:v>70.900000000000006</c:v>
                </c:pt>
                <c:pt idx="2546">
                  <c:v>70.92</c:v>
                </c:pt>
                <c:pt idx="2547">
                  <c:v>70.94</c:v>
                </c:pt>
                <c:pt idx="2548">
                  <c:v>70.959999999999994</c:v>
                </c:pt>
                <c:pt idx="2549">
                  <c:v>70.98</c:v>
                </c:pt>
                <c:pt idx="2550">
                  <c:v>71</c:v>
                </c:pt>
                <c:pt idx="2551">
                  <c:v>71.02</c:v>
                </c:pt>
                <c:pt idx="2552">
                  <c:v>71.040000000000006</c:v>
                </c:pt>
                <c:pt idx="2553">
                  <c:v>71.06</c:v>
                </c:pt>
                <c:pt idx="2554">
                  <c:v>71.08</c:v>
                </c:pt>
                <c:pt idx="2555">
                  <c:v>71.099999999999994</c:v>
                </c:pt>
                <c:pt idx="2556">
                  <c:v>71.12</c:v>
                </c:pt>
                <c:pt idx="2557">
                  <c:v>71.14</c:v>
                </c:pt>
                <c:pt idx="2558">
                  <c:v>71.16</c:v>
                </c:pt>
                <c:pt idx="2559">
                  <c:v>71.180000000000007</c:v>
                </c:pt>
                <c:pt idx="2560">
                  <c:v>71.2</c:v>
                </c:pt>
                <c:pt idx="2561">
                  <c:v>71.22</c:v>
                </c:pt>
                <c:pt idx="2562">
                  <c:v>71.239999999999995</c:v>
                </c:pt>
                <c:pt idx="2563">
                  <c:v>71.260000000000005</c:v>
                </c:pt>
                <c:pt idx="2564">
                  <c:v>71.28</c:v>
                </c:pt>
                <c:pt idx="2565">
                  <c:v>71.3</c:v>
                </c:pt>
                <c:pt idx="2566">
                  <c:v>71.319999999999993</c:v>
                </c:pt>
                <c:pt idx="2567">
                  <c:v>71.34</c:v>
                </c:pt>
                <c:pt idx="2568">
                  <c:v>71.36</c:v>
                </c:pt>
                <c:pt idx="2569">
                  <c:v>71.38</c:v>
                </c:pt>
                <c:pt idx="2570">
                  <c:v>71.400000000000006</c:v>
                </c:pt>
                <c:pt idx="2571">
                  <c:v>71.42</c:v>
                </c:pt>
                <c:pt idx="2572">
                  <c:v>71.44</c:v>
                </c:pt>
                <c:pt idx="2573">
                  <c:v>71.459999999999994</c:v>
                </c:pt>
                <c:pt idx="2574">
                  <c:v>71.48</c:v>
                </c:pt>
                <c:pt idx="2575">
                  <c:v>71.5</c:v>
                </c:pt>
                <c:pt idx="2576">
                  <c:v>71.52</c:v>
                </c:pt>
                <c:pt idx="2577">
                  <c:v>71.540000000000006</c:v>
                </c:pt>
                <c:pt idx="2578">
                  <c:v>71.56</c:v>
                </c:pt>
                <c:pt idx="2579">
                  <c:v>71.58</c:v>
                </c:pt>
                <c:pt idx="2580">
                  <c:v>71.599999999999994</c:v>
                </c:pt>
                <c:pt idx="2581">
                  <c:v>71.62</c:v>
                </c:pt>
                <c:pt idx="2582">
                  <c:v>71.64</c:v>
                </c:pt>
                <c:pt idx="2583">
                  <c:v>71.66</c:v>
                </c:pt>
                <c:pt idx="2584">
                  <c:v>71.680000000000007</c:v>
                </c:pt>
                <c:pt idx="2585">
                  <c:v>71.7</c:v>
                </c:pt>
                <c:pt idx="2586">
                  <c:v>71.72</c:v>
                </c:pt>
                <c:pt idx="2587">
                  <c:v>71.739999999999995</c:v>
                </c:pt>
                <c:pt idx="2588">
                  <c:v>71.760000000000005</c:v>
                </c:pt>
                <c:pt idx="2589">
                  <c:v>71.78</c:v>
                </c:pt>
                <c:pt idx="2590">
                  <c:v>71.8</c:v>
                </c:pt>
                <c:pt idx="2591">
                  <c:v>71.819999999999993</c:v>
                </c:pt>
                <c:pt idx="2592">
                  <c:v>71.84</c:v>
                </c:pt>
                <c:pt idx="2593">
                  <c:v>71.86</c:v>
                </c:pt>
                <c:pt idx="2594">
                  <c:v>71.88</c:v>
                </c:pt>
                <c:pt idx="2595">
                  <c:v>71.900000000000006</c:v>
                </c:pt>
                <c:pt idx="2596">
                  <c:v>71.92</c:v>
                </c:pt>
                <c:pt idx="2597">
                  <c:v>71.94</c:v>
                </c:pt>
                <c:pt idx="2598">
                  <c:v>71.959999999999994</c:v>
                </c:pt>
                <c:pt idx="2599">
                  <c:v>71.98</c:v>
                </c:pt>
                <c:pt idx="2600">
                  <c:v>72</c:v>
                </c:pt>
                <c:pt idx="2601">
                  <c:v>72.02</c:v>
                </c:pt>
                <c:pt idx="2602">
                  <c:v>72.040000000000006</c:v>
                </c:pt>
                <c:pt idx="2603">
                  <c:v>72.06</c:v>
                </c:pt>
                <c:pt idx="2604">
                  <c:v>72.08</c:v>
                </c:pt>
                <c:pt idx="2605">
                  <c:v>72.099999999999994</c:v>
                </c:pt>
                <c:pt idx="2606">
                  <c:v>72.12</c:v>
                </c:pt>
                <c:pt idx="2607">
                  <c:v>72.14</c:v>
                </c:pt>
                <c:pt idx="2608">
                  <c:v>72.16</c:v>
                </c:pt>
                <c:pt idx="2609">
                  <c:v>72.180000000000007</c:v>
                </c:pt>
                <c:pt idx="2610">
                  <c:v>72.2</c:v>
                </c:pt>
                <c:pt idx="2611">
                  <c:v>72.22</c:v>
                </c:pt>
                <c:pt idx="2612">
                  <c:v>72.239999999999995</c:v>
                </c:pt>
                <c:pt idx="2613">
                  <c:v>72.260000000000005</c:v>
                </c:pt>
                <c:pt idx="2614">
                  <c:v>72.28</c:v>
                </c:pt>
                <c:pt idx="2615">
                  <c:v>72.3</c:v>
                </c:pt>
                <c:pt idx="2616">
                  <c:v>72.319999999999993</c:v>
                </c:pt>
                <c:pt idx="2617">
                  <c:v>72.34</c:v>
                </c:pt>
                <c:pt idx="2618">
                  <c:v>72.36</c:v>
                </c:pt>
                <c:pt idx="2619">
                  <c:v>72.38</c:v>
                </c:pt>
                <c:pt idx="2620">
                  <c:v>72.400000000000006</c:v>
                </c:pt>
                <c:pt idx="2621">
                  <c:v>72.42</c:v>
                </c:pt>
                <c:pt idx="2622">
                  <c:v>72.44</c:v>
                </c:pt>
                <c:pt idx="2623">
                  <c:v>72.459999999999994</c:v>
                </c:pt>
                <c:pt idx="2624">
                  <c:v>72.48</c:v>
                </c:pt>
                <c:pt idx="2625">
                  <c:v>72.5</c:v>
                </c:pt>
                <c:pt idx="2626">
                  <c:v>72.52</c:v>
                </c:pt>
                <c:pt idx="2627">
                  <c:v>72.540000000000006</c:v>
                </c:pt>
                <c:pt idx="2628">
                  <c:v>72.56</c:v>
                </c:pt>
                <c:pt idx="2629">
                  <c:v>72.58</c:v>
                </c:pt>
                <c:pt idx="2630">
                  <c:v>72.599999999999994</c:v>
                </c:pt>
                <c:pt idx="2631">
                  <c:v>72.62</c:v>
                </c:pt>
                <c:pt idx="2632">
                  <c:v>72.64</c:v>
                </c:pt>
                <c:pt idx="2633">
                  <c:v>72.66</c:v>
                </c:pt>
                <c:pt idx="2634">
                  <c:v>72.680000000000007</c:v>
                </c:pt>
                <c:pt idx="2635">
                  <c:v>72.7</c:v>
                </c:pt>
                <c:pt idx="2636">
                  <c:v>72.72</c:v>
                </c:pt>
                <c:pt idx="2637">
                  <c:v>72.739999999999995</c:v>
                </c:pt>
                <c:pt idx="2638">
                  <c:v>72.760000000000005</c:v>
                </c:pt>
                <c:pt idx="2639">
                  <c:v>72.78</c:v>
                </c:pt>
                <c:pt idx="2640">
                  <c:v>72.8</c:v>
                </c:pt>
                <c:pt idx="2641">
                  <c:v>72.819999999999993</c:v>
                </c:pt>
                <c:pt idx="2642">
                  <c:v>72.84</c:v>
                </c:pt>
                <c:pt idx="2643">
                  <c:v>72.86</c:v>
                </c:pt>
                <c:pt idx="2644">
                  <c:v>72.88</c:v>
                </c:pt>
                <c:pt idx="2645">
                  <c:v>72.900000000000006</c:v>
                </c:pt>
                <c:pt idx="2646">
                  <c:v>72.92</c:v>
                </c:pt>
                <c:pt idx="2647">
                  <c:v>72.94</c:v>
                </c:pt>
                <c:pt idx="2648">
                  <c:v>72.959999999999994</c:v>
                </c:pt>
                <c:pt idx="2649">
                  <c:v>72.98</c:v>
                </c:pt>
                <c:pt idx="2650">
                  <c:v>73</c:v>
                </c:pt>
                <c:pt idx="2651">
                  <c:v>73.02</c:v>
                </c:pt>
                <c:pt idx="2652">
                  <c:v>73.040000000000006</c:v>
                </c:pt>
                <c:pt idx="2653">
                  <c:v>73.06</c:v>
                </c:pt>
                <c:pt idx="2654">
                  <c:v>73.08</c:v>
                </c:pt>
                <c:pt idx="2655">
                  <c:v>73.099999999999994</c:v>
                </c:pt>
                <c:pt idx="2656">
                  <c:v>73.12</c:v>
                </c:pt>
                <c:pt idx="2657">
                  <c:v>73.14</c:v>
                </c:pt>
                <c:pt idx="2658">
                  <c:v>73.16</c:v>
                </c:pt>
                <c:pt idx="2659">
                  <c:v>73.180000000000007</c:v>
                </c:pt>
                <c:pt idx="2660">
                  <c:v>73.2</c:v>
                </c:pt>
                <c:pt idx="2661">
                  <c:v>73.22</c:v>
                </c:pt>
                <c:pt idx="2662">
                  <c:v>73.239999999999995</c:v>
                </c:pt>
                <c:pt idx="2663">
                  <c:v>73.260000000000005</c:v>
                </c:pt>
                <c:pt idx="2664">
                  <c:v>73.28</c:v>
                </c:pt>
                <c:pt idx="2665">
                  <c:v>73.3</c:v>
                </c:pt>
                <c:pt idx="2666">
                  <c:v>73.319999999999993</c:v>
                </c:pt>
                <c:pt idx="2667">
                  <c:v>73.34</c:v>
                </c:pt>
                <c:pt idx="2668">
                  <c:v>73.36</c:v>
                </c:pt>
                <c:pt idx="2669">
                  <c:v>73.38</c:v>
                </c:pt>
                <c:pt idx="2670">
                  <c:v>73.400000000000006</c:v>
                </c:pt>
                <c:pt idx="2671">
                  <c:v>73.42</c:v>
                </c:pt>
                <c:pt idx="2672">
                  <c:v>73.44</c:v>
                </c:pt>
                <c:pt idx="2673">
                  <c:v>73.459999999999994</c:v>
                </c:pt>
                <c:pt idx="2674">
                  <c:v>73.48</c:v>
                </c:pt>
                <c:pt idx="2675">
                  <c:v>73.5</c:v>
                </c:pt>
                <c:pt idx="2676">
                  <c:v>73.52</c:v>
                </c:pt>
                <c:pt idx="2677">
                  <c:v>73.540000000000006</c:v>
                </c:pt>
                <c:pt idx="2678">
                  <c:v>73.56</c:v>
                </c:pt>
                <c:pt idx="2679">
                  <c:v>73.58</c:v>
                </c:pt>
                <c:pt idx="2680">
                  <c:v>73.599999999999994</c:v>
                </c:pt>
                <c:pt idx="2681">
                  <c:v>73.62</c:v>
                </c:pt>
                <c:pt idx="2682">
                  <c:v>73.64</c:v>
                </c:pt>
                <c:pt idx="2683">
                  <c:v>73.66</c:v>
                </c:pt>
                <c:pt idx="2684">
                  <c:v>73.680000000000007</c:v>
                </c:pt>
                <c:pt idx="2685">
                  <c:v>73.7</c:v>
                </c:pt>
                <c:pt idx="2686">
                  <c:v>73.72</c:v>
                </c:pt>
                <c:pt idx="2687">
                  <c:v>73.739999999999995</c:v>
                </c:pt>
                <c:pt idx="2688">
                  <c:v>73.760000000000005</c:v>
                </c:pt>
                <c:pt idx="2689">
                  <c:v>73.78</c:v>
                </c:pt>
                <c:pt idx="2690">
                  <c:v>73.8</c:v>
                </c:pt>
                <c:pt idx="2691">
                  <c:v>73.819999999999993</c:v>
                </c:pt>
                <c:pt idx="2692">
                  <c:v>73.84</c:v>
                </c:pt>
                <c:pt idx="2693">
                  <c:v>73.86</c:v>
                </c:pt>
                <c:pt idx="2694">
                  <c:v>73.88</c:v>
                </c:pt>
                <c:pt idx="2695">
                  <c:v>73.900000000000006</c:v>
                </c:pt>
                <c:pt idx="2696">
                  <c:v>73.92</c:v>
                </c:pt>
                <c:pt idx="2697">
                  <c:v>73.94</c:v>
                </c:pt>
                <c:pt idx="2698">
                  <c:v>73.959999999999994</c:v>
                </c:pt>
                <c:pt idx="2699">
                  <c:v>73.98</c:v>
                </c:pt>
                <c:pt idx="2700">
                  <c:v>74</c:v>
                </c:pt>
                <c:pt idx="2701">
                  <c:v>74.02</c:v>
                </c:pt>
                <c:pt idx="2702">
                  <c:v>74.040000000000006</c:v>
                </c:pt>
                <c:pt idx="2703">
                  <c:v>74.06</c:v>
                </c:pt>
                <c:pt idx="2704">
                  <c:v>74.08</c:v>
                </c:pt>
                <c:pt idx="2705">
                  <c:v>74.099999999999994</c:v>
                </c:pt>
                <c:pt idx="2706">
                  <c:v>74.12</c:v>
                </c:pt>
                <c:pt idx="2707">
                  <c:v>74.14</c:v>
                </c:pt>
                <c:pt idx="2708">
                  <c:v>74.16</c:v>
                </c:pt>
                <c:pt idx="2709">
                  <c:v>74.180000000000007</c:v>
                </c:pt>
                <c:pt idx="2710">
                  <c:v>74.2</c:v>
                </c:pt>
                <c:pt idx="2711">
                  <c:v>74.22</c:v>
                </c:pt>
                <c:pt idx="2712">
                  <c:v>74.239999999999995</c:v>
                </c:pt>
                <c:pt idx="2713">
                  <c:v>74.260000000000005</c:v>
                </c:pt>
                <c:pt idx="2714">
                  <c:v>74.28</c:v>
                </c:pt>
                <c:pt idx="2715">
                  <c:v>74.3</c:v>
                </c:pt>
                <c:pt idx="2716">
                  <c:v>74.319999999999993</c:v>
                </c:pt>
                <c:pt idx="2717">
                  <c:v>74.34</c:v>
                </c:pt>
                <c:pt idx="2718">
                  <c:v>74.36</c:v>
                </c:pt>
                <c:pt idx="2719">
                  <c:v>74.38</c:v>
                </c:pt>
                <c:pt idx="2720">
                  <c:v>74.400000000000006</c:v>
                </c:pt>
                <c:pt idx="2721">
                  <c:v>74.42</c:v>
                </c:pt>
                <c:pt idx="2722">
                  <c:v>74.44</c:v>
                </c:pt>
                <c:pt idx="2723">
                  <c:v>74.459999999999994</c:v>
                </c:pt>
                <c:pt idx="2724">
                  <c:v>74.48</c:v>
                </c:pt>
                <c:pt idx="2725">
                  <c:v>74.5</c:v>
                </c:pt>
                <c:pt idx="2726">
                  <c:v>74.52</c:v>
                </c:pt>
                <c:pt idx="2727">
                  <c:v>74.540000000000006</c:v>
                </c:pt>
                <c:pt idx="2728">
                  <c:v>74.56</c:v>
                </c:pt>
                <c:pt idx="2729">
                  <c:v>74.58</c:v>
                </c:pt>
                <c:pt idx="2730">
                  <c:v>74.599999999999994</c:v>
                </c:pt>
                <c:pt idx="2731">
                  <c:v>74.62</c:v>
                </c:pt>
                <c:pt idx="2732">
                  <c:v>74.64</c:v>
                </c:pt>
                <c:pt idx="2733">
                  <c:v>74.66</c:v>
                </c:pt>
                <c:pt idx="2734">
                  <c:v>74.680000000000007</c:v>
                </c:pt>
                <c:pt idx="2735">
                  <c:v>74.7</c:v>
                </c:pt>
                <c:pt idx="2736">
                  <c:v>74.72</c:v>
                </c:pt>
                <c:pt idx="2737">
                  <c:v>74.739999999999995</c:v>
                </c:pt>
                <c:pt idx="2738">
                  <c:v>74.760000000000005</c:v>
                </c:pt>
                <c:pt idx="2739">
                  <c:v>74.78</c:v>
                </c:pt>
                <c:pt idx="2740">
                  <c:v>74.8</c:v>
                </c:pt>
                <c:pt idx="2741">
                  <c:v>74.819999999999993</c:v>
                </c:pt>
                <c:pt idx="2742">
                  <c:v>74.84</c:v>
                </c:pt>
                <c:pt idx="2743">
                  <c:v>74.86</c:v>
                </c:pt>
                <c:pt idx="2744">
                  <c:v>74.88</c:v>
                </c:pt>
                <c:pt idx="2745">
                  <c:v>74.900000000000006</c:v>
                </c:pt>
                <c:pt idx="2746">
                  <c:v>74.92</c:v>
                </c:pt>
                <c:pt idx="2747">
                  <c:v>74.94</c:v>
                </c:pt>
                <c:pt idx="2748">
                  <c:v>74.959999999999994</c:v>
                </c:pt>
                <c:pt idx="2749">
                  <c:v>74.98</c:v>
                </c:pt>
                <c:pt idx="2750">
                  <c:v>75</c:v>
                </c:pt>
                <c:pt idx="2751">
                  <c:v>75.02</c:v>
                </c:pt>
                <c:pt idx="2752">
                  <c:v>75.040000000000006</c:v>
                </c:pt>
                <c:pt idx="2753">
                  <c:v>75.06</c:v>
                </c:pt>
                <c:pt idx="2754">
                  <c:v>75.08</c:v>
                </c:pt>
                <c:pt idx="2755">
                  <c:v>75.099999999999994</c:v>
                </c:pt>
                <c:pt idx="2756">
                  <c:v>75.12</c:v>
                </c:pt>
                <c:pt idx="2757">
                  <c:v>75.14</c:v>
                </c:pt>
                <c:pt idx="2758">
                  <c:v>75.16</c:v>
                </c:pt>
                <c:pt idx="2759">
                  <c:v>75.180000000000007</c:v>
                </c:pt>
                <c:pt idx="2760">
                  <c:v>75.2</c:v>
                </c:pt>
                <c:pt idx="2761">
                  <c:v>75.22</c:v>
                </c:pt>
                <c:pt idx="2762">
                  <c:v>75.239999999999995</c:v>
                </c:pt>
                <c:pt idx="2763">
                  <c:v>75.260000000000005</c:v>
                </c:pt>
                <c:pt idx="2764">
                  <c:v>75.28</c:v>
                </c:pt>
                <c:pt idx="2765">
                  <c:v>75.3</c:v>
                </c:pt>
                <c:pt idx="2766">
                  <c:v>75.319999999999993</c:v>
                </c:pt>
                <c:pt idx="2767">
                  <c:v>75.34</c:v>
                </c:pt>
                <c:pt idx="2768">
                  <c:v>75.36</c:v>
                </c:pt>
                <c:pt idx="2769">
                  <c:v>75.38</c:v>
                </c:pt>
                <c:pt idx="2770">
                  <c:v>75.400000000000006</c:v>
                </c:pt>
                <c:pt idx="2771">
                  <c:v>75.42</c:v>
                </c:pt>
                <c:pt idx="2772">
                  <c:v>75.44</c:v>
                </c:pt>
                <c:pt idx="2773">
                  <c:v>75.459999999999994</c:v>
                </c:pt>
                <c:pt idx="2774">
                  <c:v>75.48</c:v>
                </c:pt>
                <c:pt idx="2775">
                  <c:v>75.5</c:v>
                </c:pt>
                <c:pt idx="2776">
                  <c:v>75.52</c:v>
                </c:pt>
                <c:pt idx="2777">
                  <c:v>75.540000000000006</c:v>
                </c:pt>
                <c:pt idx="2778">
                  <c:v>75.56</c:v>
                </c:pt>
                <c:pt idx="2779">
                  <c:v>75.58</c:v>
                </c:pt>
                <c:pt idx="2780">
                  <c:v>75.599999999999994</c:v>
                </c:pt>
                <c:pt idx="2781">
                  <c:v>75.62</c:v>
                </c:pt>
                <c:pt idx="2782">
                  <c:v>75.64</c:v>
                </c:pt>
                <c:pt idx="2783">
                  <c:v>75.66</c:v>
                </c:pt>
                <c:pt idx="2784">
                  <c:v>75.680000000000007</c:v>
                </c:pt>
                <c:pt idx="2785">
                  <c:v>75.7</c:v>
                </c:pt>
                <c:pt idx="2786">
                  <c:v>75.72</c:v>
                </c:pt>
                <c:pt idx="2787">
                  <c:v>75.739999999999995</c:v>
                </c:pt>
                <c:pt idx="2788">
                  <c:v>75.760000000000005</c:v>
                </c:pt>
                <c:pt idx="2789">
                  <c:v>75.78</c:v>
                </c:pt>
                <c:pt idx="2790">
                  <c:v>75.8</c:v>
                </c:pt>
                <c:pt idx="2791">
                  <c:v>75.819999999999993</c:v>
                </c:pt>
                <c:pt idx="2792">
                  <c:v>75.84</c:v>
                </c:pt>
                <c:pt idx="2793">
                  <c:v>75.86</c:v>
                </c:pt>
                <c:pt idx="2794">
                  <c:v>75.88</c:v>
                </c:pt>
                <c:pt idx="2795">
                  <c:v>75.900000000000006</c:v>
                </c:pt>
                <c:pt idx="2796">
                  <c:v>75.92</c:v>
                </c:pt>
                <c:pt idx="2797">
                  <c:v>75.94</c:v>
                </c:pt>
                <c:pt idx="2798">
                  <c:v>75.959999999999994</c:v>
                </c:pt>
                <c:pt idx="2799">
                  <c:v>75.98</c:v>
                </c:pt>
                <c:pt idx="2800">
                  <c:v>76</c:v>
                </c:pt>
                <c:pt idx="2801">
                  <c:v>76.02</c:v>
                </c:pt>
                <c:pt idx="2802">
                  <c:v>76.040000000000006</c:v>
                </c:pt>
                <c:pt idx="2803">
                  <c:v>76.06</c:v>
                </c:pt>
                <c:pt idx="2804">
                  <c:v>76.08</c:v>
                </c:pt>
                <c:pt idx="2805">
                  <c:v>76.099999999999994</c:v>
                </c:pt>
                <c:pt idx="2806">
                  <c:v>76.12</c:v>
                </c:pt>
                <c:pt idx="2807">
                  <c:v>76.14</c:v>
                </c:pt>
                <c:pt idx="2808">
                  <c:v>76.16</c:v>
                </c:pt>
                <c:pt idx="2809">
                  <c:v>76.180000000000007</c:v>
                </c:pt>
                <c:pt idx="2810">
                  <c:v>76.2</c:v>
                </c:pt>
                <c:pt idx="2811">
                  <c:v>76.22</c:v>
                </c:pt>
                <c:pt idx="2812">
                  <c:v>76.239999999999995</c:v>
                </c:pt>
                <c:pt idx="2813">
                  <c:v>76.260000000000005</c:v>
                </c:pt>
                <c:pt idx="2814">
                  <c:v>76.28</c:v>
                </c:pt>
                <c:pt idx="2815">
                  <c:v>76.3</c:v>
                </c:pt>
                <c:pt idx="2816">
                  <c:v>76.319999999999993</c:v>
                </c:pt>
                <c:pt idx="2817">
                  <c:v>76.34</c:v>
                </c:pt>
                <c:pt idx="2818">
                  <c:v>76.36</c:v>
                </c:pt>
                <c:pt idx="2819">
                  <c:v>76.38</c:v>
                </c:pt>
                <c:pt idx="2820">
                  <c:v>76.400000000000006</c:v>
                </c:pt>
                <c:pt idx="2821">
                  <c:v>76.42</c:v>
                </c:pt>
                <c:pt idx="2822">
                  <c:v>76.44</c:v>
                </c:pt>
                <c:pt idx="2823">
                  <c:v>76.459999999999994</c:v>
                </c:pt>
                <c:pt idx="2824">
                  <c:v>76.48</c:v>
                </c:pt>
                <c:pt idx="2825">
                  <c:v>76.5</c:v>
                </c:pt>
                <c:pt idx="2826">
                  <c:v>76.52</c:v>
                </c:pt>
                <c:pt idx="2827">
                  <c:v>76.540000000000006</c:v>
                </c:pt>
                <c:pt idx="2828">
                  <c:v>76.56</c:v>
                </c:pt>
                <c:pt idx="2829">
                  <c:v>76.58</c:v>
                </c:pt>
                <c:pt idx="2830">
                  <c:v>76.599999999999994</c:v>
                </c:pt>
                <c:pt idx="2831">
                  <c:v>76.62</c:v>
                </c:pt>
                <c:pt idx="2832">
                  <c:v>76.64</c:v>
                </c:pt>
                <c:pt idx="2833">
                  <c:v>76.66</c:v>
                </c:pt>
                <c:pt idx="2834">
                  <c:v>76.680000000000007</c:v>
                </c:pt>
                <c:pt idx="2835">
                  <c:v>76.7</c:v>
                </c:pt>
                <c:pt idx="2836">
                  <c:v>76.72</c:v>
                </c:pt>
                <c:pt idx="2837">
                  <c:v>76.739999999999995</c:v>
                </c:pt>
                <c:pt idx="2838">
                  <c:v>76.760000000000005</c:v>
                </c:pt>
                <c:pt idx="2839">
                  <c:v>76.78</c:v>
                </c:pt>
                <c:pt idx="2840">
                  <c:v>76.8</c:v>
                </c:pt>
                <c:pt idx="2841">
                  <c:v>76.819999999999993</c:v>
                </c:pt>
                <c:pt idx="2842">
                  <c:v>76.84</c:v>
                </c:pt>
                <c:pt idx="2843">
                  <c:v>76.86</c:v>
                </c:pt>
                <c:pt idx="2844">
                  <c:v>76.88</c:v>
                </c:pt>
                <c:pt idx="2845">
                  <c:v>76.900000000000006</c:v>
                </c:pt>
                <c:pt idx="2846">
                  <c:v>76.92</c:v>
                </c:pt>
                <c:pt idx="2847">
                  <c:v>76.94</c:v>
                </c:pt>
                <c:pt idx="2848">
                  <c:v>76.959999999999994</c:v>
                </c:pt>
                <c:pt idx="2849">
                  <c:v>76.98</c:v>
                </c:pt>
                <c:pt idx="2850">
                  <c:v>77</c:v>
                </c:pt>
                <c:pt idx="2851">
                  <c:v>77.02</c:v>
                </c:pt>
                <c:pt idx="2852">
                  <c:v>77.040000000000006</c:v>
                </c:pt>
                <c:pt idx="2853">
                  <c:v>77.06</c:v>
                </c:pt>
                <c:pt idx="2854">
                  <c:v>77.08</c:v>
                </c:pt>
                <c:pt idx="2855">
                  <c:v>77.099999999999994</c:v>
                </c:pt>
                <c:pt idx="2856">
                  <c:v>77.12</c:v>
                </c:pt>
                <c:pt idx="2857">
                  <c:v>77.14</c:v>
                </c:pt>
                <c:pt idx="2858">
                  <c:v>77.16</c:v>
                </c:pt>
                <c:pt idx="2859">
                  <c:v>77.180000000000007</c:v>
                </c:pt>
                <c:pt idx="2860">
                  <c:v>77.2</c:v>
                </c:pt>
                <c:pt idx="2861">
                  <c:v>77.22</c:v>
                </c:pt>
                <c:pt idx="2862">
                  <c:v>77.239999999999995</c:v>
                </c:pt>
                <c:pt idx="2863">
                  <c:v>77.260000000000005</c:v>
                </c:pt>
                <c:pt idx="2864">
                  <c:v>77.28</c:v>
                </c:pt>
                <c:pt idx="2865">
                  <c:v>77.3</c:v>
                </c:pt>
                <c:pt idx="2866">
                  <c:v>77.319999999999993</c:v>
                </c:pt>
                <c:pt idx="2867">
                  <c:v>77.34</c:v>
                </c:pt>
                <c:pt idx="2868">
                  <c:v>77.36</c:v>
                </c:pt>
                <c:pt idx="2869">
                  <c:v>77.38</c:v>
                </c:pt>
                <c:pt idx="2870">
                  <c:v>77.400000000000006</c:v>
                </c:pt>
                <c:pt idx="2871">
                  <c:v>77.42</c:v>
                </c:pt>
                <c:pt idx="2872">
                  <c:v>77.44</c:v>
                </c:pt>
                <c:pt idx="2873">
                  <c:v>77.459999999999994</c:v>
                </c:pt>
                <c:pt idx="2874">
                  <c:v>77.48</c:v>
                </c:pt>
                <c:pt idx="2875">
                  <c:v>77.5</c:v>
                </c:pt>
                <c:pt idx="2876">
                  <c:v>77.52</c:v>
                </c:pt>
                <c:pt idx="2877">
                  <c:v>77.540000000000006</c:v>
                </c:pt>
                <c:pt idx="2878">
                  <c:v>77.56</c:v>
                </c:pt>
                <c:pt idx="2879">
                  <c:v>77.58</c:v>
                </c:pt>
                <c:pt idx="2880">
                  <c:v>77.599999999999994</c:v>
                </c:pt>
                <c:pt idx="2881">
                  <c:v>77.62</c:v>
                </c:pt>
                <c:pt idx="2882">
                  <c:v>77.64</c:v>
                </c:pt>
                <c:pt idx="2883">
                  <c:v>77.66</c:v>
                </c:pt>
                <c:pt idx="2884">
                  <c:v>77.680000000000007</c:v>
                </c:pt>
                <c:pt idx="2885">
                  <c:v>77.7</c:v>
                </c:pt>
                <c:pt idx="2886">
                  <c:v>77.72</c:v>
                </c:pt>
                <c:pt idx="2887">
                  <c:v>77.739999999999995</c:v>
                </c:pt>
                <c:pt idx="2888">
                  <c:v>77.760000000000005</c:v>
                </c:pt>
                <c:pt idx="2889">
                  <c:v>77.78</c:v>
                </c:pt>
                <c:pt idx="2890">
                  <c:v>77.8</c:v>
                </c:pt>
                <c:pt idx="2891">
                  <c:v>77.819999999999993</c:v>
                </c:pt>
                <c:pt idx="2892">
                  <c:v>77.84</c:v>
                </c:pt>
                <c:pt idx="2893">
                  <c:v>77.86</c:v>
                </c:pt>
                <c:pt idx="2894">
                  <c:v>77.88</c:v>
                </c:pt>
                <c:pt idx="2895">
                  <c:v>77.900000000000006</c:v>
                </c:pt>
                <c:pt idx="2896">
                  <c:v>77.92</c:v>
                </c:pt>
                <c:pt idx="2897">
                  <c:v>77.94</c:v>
                </c:pt>
                <c:pt idx="2898">
                  <c:v>77.959999999999994</c:v>
                </c:pt>
                <c:pt idx="2899">
                  <c:v>77.98</c:v>
                </c:pt>
                <c:pt idx="2900">
                  <c:v>78</c:v>
                </c:pt>
                <c:pt idx="2901">
                  <c:v>78.02</c:v>
                </c:pt>
                <c:pt idx="2902">
                  <c:v>78.040000000000006</c:v>
                </c:pt>
                <c:pt idx="2903">
                  <c:v>78.06</c:v>
                </c:pt>
                <c:pt idx="2904">
                  <c:v>78.08</c:v>
                </c:pt>
                <c:pt idx="2905">
                  <c:v>78.099999999999994</c:v>
                </c:pt>
                <c:pt idx="2906">
                  <c:v>78.12</c:v>
                </c:pt>
                <c:pt idx="2907">
                  <c:v>78.14</c:v>
                </c:pt>
                <c:pt idx="2908">
                  <c:v>78.16</c:v>
                </c:pt>
                <c:pt idx="2909">
                  <c:v>78.180000000000007</c:v>
                </c:pt>
                <c:pt idx="2910">
                  <c:v>78.2</c:v>
                </c:pt>
                <c:pt idx="2911">
                  <c:v>78.22</c:v>
                </c:pt>
                <c:pt idx="2912">
                  <c:v>78.239999999999995</c:v>
                </c:pt>
                <c:pt idx="2913">
                  <c:v>78.260000000000005</c:v>
                </c:pt>
                <c:pt idx="2914">
                  <c:v>78.28</c:v>
                </c:pt>
                <c:pt idx="2915">
                  <c:v>78.3</c:v>
                </c:pt>
                <c:pt idx="2916">
                  <c:v>78.319999999999993</c:v>
                </c:pt>
                <c:pt idx="2917">
                  <c:v>78.34</c:v>
                </c:pt>
                <c:pt idx="2918">
                  <c:v>78.36</c:v>
                </c:pt>
                <c:pt idx="2919">
                  <c:v>78.38</c:v>
                </c:pt>
                <c:pt idx="2920">
                  <c:v>78.400000000000006</c:v>
                </c:pt>
                <c:pt idx="2921">
                  <c:v>78.42</c:v>
                </c:pt>
                <c:pt idx="2922">
                  <c:v>78.44</c:v>
                </c:pt>
                <c:pt idx="2923">
                  <c:v>78.459999999999994</c:v>
                </c:pt>
                <c:pt idx="2924">
                  <c:v>78.48</c:v>
                </c:pt>
                <c:pt idx="2925">
                  <c:v>78.5</c:v>
                </c:pt>
                <c:pt idx="2926">
                  <c:v>78.52</c:v>
                </c:pt>
                <c:pt idx="2927">
                  <c:v>78.540000000000006</c:v>
                </c:pt>
                <c:pt idx="2928">
                  <c:v>78.56</c:v>
                </c:pt>
                <c:pt idx="2929">
                  <c:v>78.58</c:v>
                </c:pt>
                <c:pt idx="2930">
                  <c:v>78.599999999999994</c:v>
                </c:pt>
                <c:pt idx="2931">
                  <c:v>78.62</c:v>
                </c:pt>
                <c:pt idx="2932">
                  <c:v>78.64</c:v>
                </c:pt>
                <c:pt idx="2933">
                  <c:v>78.66</c:v>
                </c:pt>
                <c:pt idx="2934">
                  <c:v>78.680000000000007</c:v>
                </c:pt>
                <c:pt idx="2935">
                  <c:v>78.7</c:v>
                </c:pt>
                <c:pt idx="2936">
                  <c:v>78.72</c:v>
                </c:pt>
                <c:pt idx="2937">
                  <c:v>78.739999999999995</c:v>
                </c:pt>
                <c:pt idx="2938">
                  <c:v>78.760000000000005</c:v>
                </c:pt>
                <c:pt idx="2939">
                  <c:v>78.78</c:v>
                </c:pt>
                <c:pt idx="2940">
                  <c:v>78.8</c:v>
                </c:pt>
                <c:pt idx="2941">
                  <c:v>78.819999999999993</c:v>
                </c:pt>
                <c:pt idx="2942">
                  <c:v>78.84</c:v>
                </c:pt>
                <c:pt idx="2943">
                  <c:v>78.86</c:v>
                </c:pt>
                <c:pt idx="2944">
                  <c:v>78.88</c:v>
                </c:pt>
                <c:pt idx="2945">
                  <c:v>78.900000000000006</c:v>
                </c:pt>
                <c:pt idx="2946">
                  <c:v>78.92</c:v>
                </c:pt>
                <c:pt idx="2947">
                  <c:v>78.94</c:v>
                </c:pt>
                <c:pt idx="2948">
                  <c:v>78.959999999999994</c:v>
                </c:pt>
                <c:pt idx="2949">
                  <c:v>78.98</c:v>
                </c:pt>
                <c:pt idx="2950">
                  <c:v>79</c:v>
                </c:pt>
                <c:pt idx="2951">
                  <c:v>79.02</c:v>
                </c:pt>
                <c:pt idx="2952">
                  <c:v>79.040000000000006</c:v>
                </c:pt>
                <c:pt idx="2953">
                  <c:v>79.06</c:v>
                </c:pt>
                <c:pt idx="2954">
                  <c:v>79.08</c:v>
                </c:pt>
                <c:pt idx="2955">
                  <c:v>79.099999999999994</c:v>
                </c:pt>
                <c:pt idx="2956">
                  <c:v>79.12</c:v>
                </c:pt>
                <c:pt idx="2957">
                  <c:v>79.14</c:v>
                </c:pt>
                <c:pt idx="2958">
                  <c:v>79.16</c:v>
                </c:pt>
                <c:pt idx="2959">
                  <c:v>79.180000000000007</c:v>
                </c:pt>
                <c:pt idx="2960">
                  <c:v>79.2</c:v>
                </c:pt>
                <c:pt idx="2961">
                  <c:v>79.22</c:v>
                </c:pt>
                <c:pt idx="2962">
                  <c:v>79.239999999999995</c:v>
                </c:pt>
                <c:pt idx="2963">
                  <c:v>79.260000000000005</c:v>
                </c:pt>
                <c:pt idx="2964">
                  <c:v>79.28</c:v>
                </c:pt>
                <c:pt idx="2965">
                  <c:v>79.3</c:v>
                </c:pt>
                <c:pt idx="2966">
                  <c:v>79.319999999999993</c:v>
                </c:pt>
                <c:pt idx="2967">
                  <c:v>79.34</c:v>
                </c:pt>
                <c:pt idx="2968">
                  <c:v>79.36</c:v>
                </c:pt>
                <c:pt idx="2969">
                  <c:v>79.38</c:v>
                </c:pt>
                <c:pt idx="2970">
                  <c:v>79.400000000000006</c:v>
                </c:pt>
                <c:pt idx="2971">
                  <c:v>79.42</c:v>
                </c:pt>
                <c:pt idx="2972">
                  <c:v>79.44</c:v>
                </c:pt>
                <c:pt idx="2973">
                  <c:v>79.459999999999994</c:v>
                </c:pt>
                <c:pt idx="2974">
                  <c:v>79.48</c:v>
                </c:pt>
                <c:pt idx="2975">
                  <c:v>79.5</c:v>
                </c:pt>
                <c:pt idx="2976">
                  <c:v>79.52</c:v>
                </c:pt>
                <c:pt idx="2977">
                  <c:v>79.540000000000006</c:v>
                </c:pt>
                <c:pt idx="2978">
                  <c:v>79.56</c:v>
                </c:pt>
                <c:pt idx="2979">
                  <c:v>79.58</c:v>
                </c:pt>
                <c:pt idx="2980">
                  <c:v>79.599999999999994</c:v>
                </c:pt>
                <c:pt idx="2981">
                  <c:v>79.62</c:v>
                </c:pt>
                <c:pt idx="2982">
                  <c:v>79.64</c:v>
                </c:pt>
                <c:pt idx="2983">
                  <c:v>79.66</c:v>
                </c:pt>
                <c:pt idx="2984">
                  <c:v>79.680000000000007</c:v>
                </c:pt>
                <c:pt idx="2985">
                  <c:v>79.7</c:v>
                </c:pt>
                <c:pt idx="2986">
                  <c:v>79.72</c:v>
                </c:pt>
                <c:pt idx="2987">
                  <c:v>79.739999999999995</c:v>
                </c:pt>
                <c:pt idx="2988">
                  <c:v>79.760000000000005</c:v>
                </c:pt>
                <c:pt idx="2989">
                  <c:v>79.78</c:v>
                </c:pt>
                <c:pt idx="2990">
                  <c:v>79.8</c:v>
                </c:pt>
                <c:pt idx="2991">
                  <c:v>79.819999999999993</c:v>
                </c:pt>
                <c:pt idx="2992">
                  <c:v>79.84</c:v>
                </c:pt>
                <c:pt idx="2993">
                  <c:v>79.86</c:v>
                </c:pt>
                <c:pt idx="2994">
                  <c:v>79.88</c:v>
                </c:pt>
                <c:pt idx="2995">
                  <c:v>79.900000000000006</c:v>
                </c:pt>
                <c:pt idx="2996">
                  <c:v>79.92</c:v>
                </c:pt>
                <c:pt idx="2997">
                  <c:v>79.94</c:v>
                </c:pt>
                <c:pt idx="2998">
                  <c:v>79.959999999999994</c:v>
                </c:pt>
                <c:pt idx="2999">
                  <c:v>79.98</c:v>
                </c:pt>
                <c:pt idx="3000">
                  <c:v>80</c:v>
                </c:pt>
              </c:numCache>
            </c:numRef>
          </c:cat>
          <c:val>
            <c:numRef>
              <c:f>Sheet3!$D$2:$D$3002</c:f>
              <c:numCache>
                <c:formatCode>General</c:formatCode>
                <c:ptCount val="3001"/>
                <c:pt idx="0">
                  <c:v>49</c:v>
                </c:pt>
                <c:pt idx="1">
                  <c:v>68</c:v>
                </c:pt>
                <c:pt idx="2">
                  <c:v>64</c:v>
                </c:pt>
                <c:pt idx="3">
                  <c:v>61</c:v>
                </c:pt>
                <c:pt idx="4">
                  <c:v>65</c:v>
                </c:pt>
                <c:pt idx="5">
                  <c:v>65</c:v>
                </c:pt>
                <c:pt idx="6">
                  <c:v>54</c:v>
                </c:pt>
                <c:pt idx="7">
                  <c:v>75</c:v>
                </c:pt>
                <c:pt idx="8">
                  <c:v>60</c:v>
                </c:pt>
                <c:pt idx="9">
                  <c:v>58</c:v>
                </c:pt>
                <c:pt idx="10">
                  <c:v>56</c:v>
                </c:pt>
                <c:pt idx="11">
                  <c:v>60</c:v>
                </c:pt>
                <c:pt idx="12">
                  <c:v>46</c:v>
                </c:pt>
                <c:pt idx="13">
                  <c:v>47</c:v>
                </c:pt>
                <c:pt idx="14">
                  <c:v>66</c:v>
                </c:pt>
                <c:pt idx="15">
                  <c:v>56</c:v>
                </c:pt>
                <c:pt idx="16">
                  <c:v>52</c:v>
                </c:pt>
                <c:pt idx="17">
                  <c:v>55</c:v>
                </c:pt>
                <c:pt idx="18">
                  <c:v>43</c:v>
                </c:pt>
                <c:pt idx="19">
                  <c:v>48</c:v>
                </c:pt>
                <c:pt idx="20">
                  <c:v>51</c:v>
                </c:pt>
                <c:pt idx="21">
                  <c:v>70</c:v>
                </c:pt>
                <c:pt idx="22">
                  <c:v>61</c:v>
                </c:pt>
                <c:pt idx="23">
                  <c:v>72</c:v>
                </c:pt>
                <c:pt idx="24">
                  <c:v>52</c:v>
                </c:pt>
                <c:pt idx="25">
                  <c:v>51</c:v>
                </c:pt>
                <c:pt idx="26">
                  <c:v>60</c:v>
                </c:pt>
                <c:pt idx="27">
                  <c:v>61</c:v>
                </c:pt>
                <c:pt idx="28">
                  <c:v>68</c:v>
                </c:pt>
                <c:pt idx="29">
                  <c:v>56</c:v>
                </c:pt>
                <c:pt idx="30">
                  <c:v>52</c:v>
                </c:pt>
                <c:pt idx="31">
                  <c:v>57</c:v>
                </c:pt>
                <c:pt idx="32">
                  <c:v>48</c:v>
                </c:pt>
                <c:pt idx="33">
                  <c:v>43</c:v>
                </c:pt>
                <c:pt idx="34">
                  <c:v>45</c:v>
                </c:pt>
                <c:pt idx="35">
                  <c:v>54</c:v>
                </c:pt>
                <c:pt idx="36">
                  <c:v>55</c:v>
                </c:pt>
                <c:pt idx="37">
                  <c:v>62</c:v>
                </c:pt>
                <c:pt idx="38">
                  <c:v>53</c:v>
                </c:pt>
                <c:pt idx="39">
                  <c:v>48</c:v>
                </c:pt>
                <c:pt idx="40">
                  <c:v>52</c:v>
                </c:pt>
                <c:pt idx="41">
                  <c:v>62</c:v>
                </c:pt>
                <c:pt idx="42">
                  <c:v>54</c:v>
                </c:pt>
                <c:pt idx="43">
                  <c:v>52</c:v>
                </c:pt>
                <c:pt idx="44">
                  <c:v>65</c:v>
                </c:pt>
                <c:pt idx="45">
                  <c:v>49</c:v>
                </c:pt>
                <c:pt idx="46">
                  <c:v>63</c:v>
                </c:pt>
                <c:pt idx="47">
                  <c:v>47</c:v>
                </c:pt>
                <c:pt idx="48">
                  <c:v>61</c:v>
                </c:pt>
                <c:pt idx="49">
                  <c:v>46</c:v>
                </c:pt>
                <c:pt idx="50">
                  <c:v>49</c:v>
                </c:pt>
                <c:pt idx="51">
                  <c:v>60</c:v>
                </c:pt>
                <c:pt idx="52">
                  <c:v>52</c:v>
                </c:pt>
                <c:pt idx="53">
                  <c:v>60</c:v>
                </c:pt>
                <c:pt idx="54">
                  <c:v>47</c:v>
                </c:pt>
                <c:pt idx="55">
                  <c:v>64</c:v>
                </c:pt>
                <c:pt idx="56">
                  <c:v>52</c:v>
                </c:pt>
                <c:pt idx="57">
                  <c:v>56</c:v>
                </c:pt>
                <c:pt idx="58">
                  <c:v>54</c:v>
                </c:pt>
                <c:pt idx="59">
                  <c:v>55</c:v>
                </c:pt>
                <c:pt idx="60">
                  <c:v>63</c:v>
                </c:pt>
                <c:pt idx="61">
                  <c:v>61</c:v>
                </c:pt>
                <c:pt idx="62">
                  <c:v>54</c:v>
                </c:pt>
                <c:pt idx="63">
                  <c:v>48</c:v>
                </c:pt>
                <c:pt idx="64">
                  <c:v>60</c:v>
                </c:pt>
                <c:pt idx="65">
                  <c:v>62</c:v>
                </c:pt>
                <c:pt idx="66">
                  <c:v>54</c:v>
                </c:pt>
                <c:pt idx="67">
                  <c:v>53</c:v>
                </c:pt>
                <c:pt idx="68">
                  <c:v>64</c:v>
                </c:pt>
                <c:pt idx="69">
                  <c:v>51</c:v>
                </c:pt>
                <c:pt idx="70">
                  <c:v>61</c:v>
                </c:pt>
                <c:pt idx="71">
                  <c:v>51</c:v>
                </c:pt>
                <c:pt idx="72">
                  <c:v>60</c:v>
                </c:pt>
                <c:pt idx="73">
                  <c:v>60</c:v>
                </c:pt>
                <c:pt idx="74">
                  <c:v>57</c:v>
                </c:pt>
                <c:pt idx="75">
                  <c:v>71</c:v>
                </c:pt>
                <c:pt idx="76">
                  <c:v>63</c:v>
                </c:pt>
                <c:pt idx="77">
                  <c:v>49</c:v>
                </c:pt>
                <c:pt idx="78">
                  <c:v>70</c:v>
                </c:pt>
                <c:pt idx="79">
                  <c:v>56</c:v>
                </c:pt>
                <c:pt idx="80">
                  <c:v>40</c:v>
                </c:pt>
                <c:pt idx="81">
                  <c:v>65</c:v>
                </c:pt>
                <c:pt idx="82">
                  <c:v>75</c:v>
                </c:pt>
                <c:pt idx="83">
                  <c:v>77</c:v>
                </c:pt>
                <c:pt idx="84">
                  <c:v>62</c:v>
                </c:pt>
                <c:pt idx="85">
                  <c:v>69</c:v>
                </c:pt>
                <c:pt idx="86">
                  <c:v>67</c:v>
                </c:pt>
                <c:pt idx="87">
                  <c:v>69</c:v>
                </c:pt>
                <c:pt idx="88">
                  <c:v>54</c:v>
                </c:pt>
                <c:pt idx="89">
                  <c:v>48</c:v>
                </c:pt>
                <c:pt idx="90">
                  <c:v>61</c:v>
                </c:pt>
                <c:pt idx="91">
                  <c:v>73</c:v>
                </c:pt>
                <c:pt idx="92">
                  <c:v>66</c:v>
                </c:pt>
                <c:pt idx="93">
                  <c:v>81</c:v>
                </c:pt>
                <c:pt idx="94">
                  <c:v>65</c:v>
                </c:pt>
                <c:pt idx="95">
                  <c:v>46</c:v>
                </c:pt>
                <c:pt idx="96">
                  <c:v>61</c:v>
                </c:pt>
                <c:pt idx="97">
                  <c:v>57</c:v>
                </c:pt>
                <c:pt idx="98">
                  <c:v>55</c:v>
                </c:pt>
                <c:pt idx="99">
                  <c:v>68</c:v>
                </c:pt>
                <c:pt idx="100">
                  <c:v>63</c:v>
                </c:pt>
                <c:pt idx="101">
                  <c:v>65</c:v>
                </c:pt>
                <c:pt idx="102">
                  <c:v>62</c:v>
                </c:pt>
                <c:pt idx="103">
                  <c:v>68</c:v>
                </c:pt>
                <c:pt idx="104">
                  <c:v>67</c:v>
                </c:pt>
                <c:pt idx="105">
                  <c:v>69</c:v>
                </c:pt>
                <c:pt idx="106">
                  <c:v>51</c:v>
                </c:pt>
                <c:pt idx="107">
                  <c:v>71</c:v>
                </c:pt>
                <c:pt idx="108">
                  <c:v>63</c:v>
                </c:pt>
                <c:pt idx="109">
                  <c:v>63</c:v>
                </c:pt>
                <c:pt idx="110">
                  <c:v>61</c:v>
                </c:pt>
                <c:pt idx="111">
                  <c:v>65</c:v>
                </c:pt>
                <c:pt idx="112">
                  <c:v>58</c:v>
                </c:pt>
                <c:pt idx="113">
                  <c:v>70</c:v>
                </c:pt>
                <c:pt idx="114">
                  <c:v>56</c:v>
                </c:pt>
                <c:pt idx="115">
                  <c:v>68</c:v>
                </c:pt>
                <c:pt idx="116">
                  <c:v>55</c:v>
                </c:pt>
                <c:pt idx="117">
                  <c:v>65</c:v>
                </c:pt>
                <c:pt idx="118">
                  <c:v>70</c:v>
                </c:pt>
                <c:pt idx="119">
                  <c:v>68</c:v>
                </c:pt>
                <c:pt idx="120">
                  <c:v>66</c:v>
                </c:pt>
                <c:pt idx="121">
                  <c:v>58</c:v>
                </c:pt>
                <c:pt idx="122">
                  <c:v>58</c:v>
                </c:pt>
                <c:pt idx="123">
                  <c:v>48</c:v>
                </c:pt>
                <c:pt idx="124">
                  <c:v>55</c:v>
                </c:pt>
                <c:pt idx="125">
                  <c:v>77</c:v>
                </c:pt>
                <c:pt idx="126">
                  <c:v>74</c:v>
                </c:pt>
                <c:pt idx="127">
                  <c:v>62</c:v>
                </c:pt>
                <c:pt idx="128">
                  <c:v>64</c:v>
                </c:pt>
                <c:pt idx="129">
                  <c:v>80</c:v>
                </c:pt>
                <c:pt idx="130">
                  <c:v>61</c:v>
                </c:pt>
                <c:pt idx="131">
                  <c:v>61</c:v>
                </c:pt>
                <c:pt idx="132">
                  <c:v>68</c:v>
                </c:pt>
                <c:pt idx="133">
                  <c:v>56</c:v>
                </c:pt>
                <c:pt idx="134">
                  <c:v>60</c:v>
                </c:pt>
                <c:pt idx="135">
                  <c:v>61</c:v>
                </c:pt>
                <c:pt idx="136">
                  <c:v>69</c:v>
                </c:pt>
                <c:pt idx="137">
                  <c:v>64</c:v>
                </c:pt>
                <c:pt idx="138">
                  <c:v>76</c:v>
                </c:pt>
                <c:pt idx="139">
                  <c:v>66</c:v>
                </c:pt>
                <c:pt idx="140">
                  <c:v>67</c:v>
                </c:pt>
                <c:pt idx="141">
                  <c:v>67</c:v>
                </c:pt>
                <c:pt idx="142">
                  <c:v>67</c:v>
                </c:pt>
                <c:pt idx="143">
                  <c:v>64</c:v>
                </c:pt>
                <c:pt idx="144">
                  <c:v>60</c:v>
                </c:pt>
                <c:pt idx="145">
                  <c:v>72</c:v>
                </c:pt>
                <c:pt idx="146">
                  <c:v>80</c:v>
                </c:pt>
                <c:pt idx="147">
                  <c:v>71</c:v>
                </c:pt>
                <c:pt idx="148">
                  <c:v>68</c:v>
                </c:pt>
                <c:pt idx="149">
                  <c:v>68</c:v>
                </c:pt>
                <c:pt idx="150">
                  <c:v>57</c:v>
                </c:pt>
                <c:pt idx="151">
                  <c:v>79</c:v>
                </c:pt>
                <c:pt idx="152">
                  <c:v>56</c:v>
                </c:pt>
                <c:pt idx="153">
                  <c:v>61</c:v>
                </c:pt>
                <c:pt idx="154">
                  <c:v>61</c:v>
                </c:pt>
                <c:pt idx="155">
                  <c:v>61</c:v>
                </c:pt>
                <c:pt idx="156">
                  <c:v>78</c:v>
                </c:pt>
                <c:pt idx="157">
                  <c:v>71</c:v>
                </c:pt>
                <c:pt idx="158">
                  <c:v>72</c:v>
                </c:pt>
                <c:pt idx="159">
                  <c:v>71</c:v>
                </c:pt>
                <c:pt idx="160">
                  <c:v>80</c:v>
                </c:pt>
                <c:pt idx="161">
                  <c:v>66</c:v>
                </c:pt>
                <c:pt idx="162">
                  <c:v>60</c:v>
                </c:pt>
                <c:pt idx="163">
                  <c:v>64</c:v>
                </c:pt>
                <c:pt idx="164">
                  <c:v>75</c:v>
                </c:pt>
                <c:pt idx="165">
                  <c:v>61</c:v>
                </c:pt>
                <c:pt idx="166">
                  <c:v>72</c:v>
                </c:pt>
                <c:pt idx="167">
                  <c:v>52</c:v>
                </c:pt>
                <c:pt idx="168">
                  <c:v>88</c:v>
                </c:pt>
                <c:pt idx="169">
                  <c:v>79</c:v>
                </c:pt>
                <c:pt idx="170">
                  <c:v>67</c:v>
                </c:pt>
                <c:pt idx="171">
                  <c:v>65</c:v>
                </c:pt>
                <c:pt idx="172">
                  <c:v>67</c:v>
                </c:pt>
                <c:pt idx="173">
                  <c:v>68</c:v>
                </c:pt>
                <c:pt idx="174">
                  <c:v>67</c:v>
                </c:pt>
                <c:pt idx="175">
                  <c:v>83</c:v>
                </c:pt>
                <c:pt idx="176">
                  <c:v>75</c:v>
                </c:pt>
                <c:pt idx="177">
                  <c:v>81</c:v>
                </c:pt>
                <c:pt idx="178">
                  <c:v>71</c:v>
                </c:pt>
                <c:pt idx="179">
                  <c:v>63</c:v>
                </c:pt>
                <c:pt idx="180">
                  <c:v>65</c:v>
                </c:pt>
                <c:pt idx="181">
                  <c:v>74</c:v>
                </c:pt>
                <c:pt idx="182">
                  <c:v>77</c:v>
                </c:pt>
                <c:pt idx="183">
                  <c:v>73</c:v>
                </c:pt>
                <c:pt idx="184">
                  <c:v>68</c:v>
                </c:pt>
                <c:pt idx="185">
                  <c:v>74</c:v>
                </c:pt>
                <c:pt idx="186">
                  <c:v>86</c:v>
                </c:pt>
                <c:pt idx="187">
                  <c:v>75</c:v>
                </c:pt>
                <c:pt idx="188">
                  <c:v>76</c:v>
                </c:pt>
                <c:pt idx="189">
                  <c:v>83</c:v>
                </c:pt>
                <c:pt idx="190">
                  <c:v>86</c:v>
                </c:pt>
                <c:pt idx="191">
                  <c:v>64</c:v>
                </c:pt>
                <c:pt idx="192">
                  <c:v>72</c:v>
                </c:pt>
                <c:pt idx="193">
                  <c:v>80</c:v>
                </c:pt>
                <c:pt idx="194">
                  <c:v>90</c:v>
                </c:pt>
                <c:pt idx="195">
                  <c:v>68</c:v>
                </c:pt>
                <c:pt idx="196">
                  <c:v>90</c:v>
                </c:pt>
                <c:pt idx="197">
                  <c:v>80</c:v>
                </c:pt>
                <c:pt idx="198">
                  <c:v>80</c:v>
                </c:pt>
                <c:pt idx="199">
                  <c:v>88</c:v>
                </c:pt>
                <c:pt idx="200">
                  <c:v>89</c:v>
                </c:pt>
                <c:pt idx="201">
                  <c:v>79</c:v>
                </c:pt>
                <c:pt idx="202">
                  <c:v>68</c:v>
                </c:pt>
                <c:pt idx="203">
                  <c:v>101</c:v>
                </c:pt>
                <c:pt idx="204">
                  <c:v>93</c:v>
                </c:pt>
                <c:pt idx="205">
                  <c:v>95</c:v>
                </c:pt>
                <c:pt idx="206">
                  <c:v>81</c:v>
                </c:pt>
                <c:pt idx="207">
                  <c:v>95</c:v>
                </c:pt>
                <c:pt idx="208">
                  <c:v>83</c:v>
                </c:pt>
                <c:pt idx="209">
                  <c:v>85</c:v>
                </c:pt>
                <c:pt idx="210">
                  <c:v>99</c:v>
                </c:pt>
                <c:pt idx="211">
                  <c:v>99</c:v>
                </c:pt>
                <c:pt idx="212">
                  <c:v>116</c:v>
                </c:pt>
                <c:pt idx="213">
                  <c:v>80</c:v>
                </c:pt>
                <c:pt idx="214">
                  <c:v>96</c:v>
                </c:pt>
                <c:pt idx="215">
                  <c:v>120</c:v>
                </c:pt>
                <c:pt idx="216">
                  <c:v>103</c:v>
                </c:pt>
                <c:pt idx="217">
                  <c:v>92</c:v>
                </c:pt>
                <c:pt idx="218">
                  <c:v>88</c:v>
                </c:pt>
                <c:pt idx="219">
                  <c:v>83</c:v>
                </c:pt>
                <c:pt idx="220">
                  <c:v>100</c:v>
                </c:pt>
                <c:pt idx="221">
                  <c:v>93</c:v>
                </c:pt>
                <c:pt idx="222">
                  <c:v>87</c:v>
                </c:pt>
                <c:pt idx="223">
                  <c:v>89</c:v>
                </c:pt>
                <c:pt idx="224">
                  <c:v>106</c:v>
                </c:pt>
                <c:pt idx="225">
                  <c:v>83</c:v>
                </c:pt>
                <c:pt idx="226">
                  <c:v>84</c:v>
                </c:pt>
                <c:pt idx="227">
                  <c:v>117</c:v>
                </c:pt>
                <c:pt idx="228">
                  <c:v>84</c:v>
                </c:pt>
                <c:pt idx="229">
                  <c:v>106</c:v>
                </c:pt>
                <c:pt idx="230">
                  <c:v>108</c:v>
                </c:pt>
                <c:pt idx="231">
                  <c:v>103</c:v>
                </c:pt>
                <c:pt idx="232">
                  <c:v>122</c:v>
                </c:pt>
                <c:pt idx="233">
                  <c:v>108</c:v>
                </c:pt>
                <c:pt idx="234">
                  <c:v>90</c:v>
                </c:pt>
                <c:pt idx="235">
                  <c:v>90</c:v>
                </c:pt>
                <c:pt idx="236">
                  <c:v>117</c:v>
                </c:pt>
                <c:pt idx="237">
                  <c:v>130</c:v>
                </c:pt>
                <c:pt idx="238">
                  <c:v>89</c:v>
                </c:pt>
                <c:pt idx="239">
                  <c:v>112</c:v>
                </c:pt>
                <c:pt idx="240">
                  <c:v>106</c:v>
                </c:pt>
                <c:pt idx="241">
                  <c:v>106</c:v>
                </c:pt>
                <c:pt idx="242">
                  <c:v>108</c:v>
                </c:pt>
                <c:pt idx="243">
                  <c:v>115</c:v>
                </c:pt>
                <c:pt idx="244">
                  <c:v>110</c:v>
                </c:pt>
                <c:pt idx="245">
                  <c:v>126</c:v>
                </c:pt>
                <c:pt idx="246">
                  <c:v>113</c:v>
                </c:pt>
                <c:pt idx="247">
                  <c:v>116</c:v>
                </c:pt>
                <c:pt idx="248">
                  <c:v>121</c:v>
                </c:pt>
                <c:pt idx="249">
                  <c:v>106</c:v>
                </c:pt>
                <c:pt idx="250">
                  <c:v>122</c:v>
                </c:pt>
                <c:pt idx="251">
                  <c:v>118</c:v>
                </c:pt>
                <c:pt idx="252">
                  <c:v>129</c:v>
                </c:pt>
                <c:pt idx="253">
                  <c:v>122</c:v>
                </c:pt>
                <c:pt idx="254">
                  <c:v>137</c:v>
                </c:pt>
                <c:pt idx="255">
                  <c:v>119</c:v>
                </c:pt>
                <c:pt idx="256">
                  <c:v>119</c:v>
                </c:pt>
                <c:pt idx="257">
                  <c:v>128</c:v>
                </c:pt>
                <c:pt idx="258">
                  <c:v>143</c:v>
                </c:pt>
                <c:pt idx="259">
                  <c:v>127</c:v>
                </c:pt>
                <c:pt idx="260">
                  <c:v>115</c:v>
                </c:pt>
                <c:pt idx="261">
                  <c:v>129</c:v>
                </c:pt>
                <c:pt idx="262">
                  <c:v>144</c:v>
                </c:pt>
                <c:pt idx="263">
                  <c:v>112</c:v>
                </c:pt>
                <c:pt idx="264">
                  <c:v>116</c:v>
                </c:pt>
                <c:pt idx="265">
                  <c:v>144</c:v>
                </c:pt>
                <c:pt idx="266">
                  <c:v>139</c:v>
                </c:pt>
                <c:pt idx="267">
                  <c:v>133</c:v>
                </c:pt>
                <c:pt idx="268">
                  <c:v>130</c:v>
                </c:pt>
                <c:pt idx="269">
                  <c:v>134</c:v>
                </c:pt>
                <c:pt idx="270">
                  <c:v>141</c:v>
                </c:pt>
                <c:pt idx="271">
                  <c:v>143</c:v>
                </c:pt>
                <c:pt idx="272">
                  <c:v>143</c:v>
                </c:pt>
                <c:pt idx="273">
                  <c:v>118</c:v>
                </c:pt>
                <c:pt idx="274">
                  <c:v>157</c:v>
                </c:pt>
                <c:pt idx="275">
                  <c:v>156</c:v>
                </c:pt>
                <c:pt idx="276">
                  <c:v>123</c:v>
                </c:pt>
                <c:pt idx="277">
                  <c:v>157</c:v>
                </c:pt>
                <c:pt idx="278">
                  <c:v>157</c:v>
                </c:pt>
                <c:pt idx="279">
                  <c:v>152</c:v>
                </c:pt>
                <c:pt idx="280">
                  <c:v>146</c:v>
                </c:pt>
                <c:pt idx="281">
                  <c:v>153</c:v>
                </c:pt>
                <c:pt idx="282">
                  <c:v>153</c:v>
                </c:pt>
                <c:pt idx="283">
                  <c:v>165</c:v>
                </c:pt>
                <c:pt idx="284">
                  <c:v>162</c:v>
                </c:pt>
                <c:pt idx="285">
                  <c:v>180</c:v>
                </c:pt>
                <c:pt idx="286">
                  <c:v>149</c:v>
                </c:pt>
                <c:pt idx="287">
                  <c:v>190</c:v>
                </c:pt>
                <c:pt idx="288">
                  <c:v>175</c:v>
                </c:pt>
                <c:pt idx="289">
                  <c:v>162</c:v>
                </c:pt>
                <c:pt idx="290">
                  <c:v>171</c:v>
                </c:pt>
                <c:pt idx="291">
                  <c:v>153</c:v>
                </c:pt>
                <c:pt idx="292">
                  <c:v>200</c:v>
                </c:pt>
                <c:pt idx="293">
                  <c:v>200</c:v>
                </c:pt>
                <c:pt idx="294">
                  <c:v>188</c:v>
                </c:pt>
                <c:pt idx="295">
                  <c:v>188</c:v>
                </c:pt>
                <c:pt idx="296">
                  <c:v>194</c:v>
                </c:pt>
                <c:pt idx="297">
                  <c:v>197</c:v>
                </c:pt>
                <c:pt idx="298">
                  <c:v>222</c:v>
                </c:pt>
                <c:pt idx="299">
                  <c:v>173</c:v>
                </c:pt>
                <c:pt idx="300">
                  <c:v>216</c:v>
                </c:pt>
                <c:pt idx="301">
                  <c:v>201</c:v>
                </c:pt>
                <c:pt idx="302">
                  <c:v>203</c:v>
                </c:pt>
                <c:pt idx="303">
                  <c:v>202</c:v>
                </c:pt>
                <c:pt idx="304">
                  <c:v>217</c:v>
                </c:pt>
                <c:pt idx="305">
                  <c:v>215</c:v>
                </c:pt>
                <c:pt idx="306">
                  <c:v>208</c:v>
                </c:pt>
                <c:pt idx="307">
                  <c:v>194</c:v>
                </c:pt>
                <c:pt idx="308">
                  <c:v>219</c:v>
                </c:pt>
                <c:pt idx="309">
                  <c:v>216</c:v>
                </c:pt>
                <c:pt idx="310">
                  <c:v>215</c:v>
                </c:pt>
                <c:pt idx="311">
                  <c:v>228</c:v>
                </c:pt>
                <c:pt idx="312">
                  <c:v>232</c:v>
                </c:pt>
                <c:pt idx="313">
                  <c:v>240</c:v>
                </c:pt>
                <c:pt idx="314">
                  <c:v>226</c:v>
                </c:pt>
                <c:pt idx="315">
                  <c:v>253</c:v>
                </c:pt>
                <c:pt idx="316">
                  <c:v>244</c:v>
                </c:pt>
                <c:pt idx="317">
                  <c:v>251</c:v>
                </c:pt>
                <c:pt idx="318">
                  <c:v>228</c:v>
                </c:pt>
                <c:pt idx="319">
                  <c:v>244</c:v>
                </c:pt>
                <c:pt idx="320">
                  <c:v>236</c:v>
                </c:pt>
                <c:pt idx="321">
                  <c:v>244</c:v>
                </c:pt>
                <c:pt idx="322">
                  <c:v>222</c:v>
                </c:pt>
                <c:pt idx="323">
                  <c:v>251</c:v>
                </c:pt>
                <c:pt idx="324">
                  <c:v>233</c:v>
                </c:pt>
                <c:pt idx="325">
                  <c:v>233</c:v>
                </c:pt>
                <c:pt idx="326">
                  <c:v>227</c:v>
                </c:pt>
                <c:pt idx="327">
                  <c:v>218</c:v>
                </c:pt>
                <c:pt idx="328">
                  <c:v>231</c:v>
                </c:pt>
                <c:pt idx="329">
                  <c:v>224</c:v>
                </c:pt>
                <c:pt idx="330">
                  <c:v>250</c:v>
                </c:pt>
                <c:pt idx="331">
                  <c:v>243</c:v>
                </c:pt>
                <c:pt idx="332">
                  <c:v>235</c:v>
                </c:pt>
                <c:pt idx="333">
                  <c:v>235</c:v>
                </c:pt>
                <c:pt idx="334">
                  <c:v>186</c:v>
                </c:pt>
                <c:pt idx="335">
                  <c:v>208</c:v>
                </c:pt>
                <c:pt idx="336">
                  <c:v>207</c:v>
                </c:pt>
                <c:pt idx="337">
                  <c:v>218</c:v>
                </c:pt>
                <c:pt idx="338">
                  <c:v>214</c:v>
                </c:pt>
                <c:pt idx="339">
                  <c:v>201</c:v>
                </c:pt>
                <c:pt idx="340">
                  <c:v>202</c:v>
                </c:pt>
                <c:pt idx="341">
                  <c:v>218</c:v>
                </c:pt>
                <c:pt idx="342">
                  <c:v>186</c:v>
                </c:pt>
                <c:pt idx="343">
                  <c:v>192</c:v>
                </c:pt>
                <c:pt idx="344">
                  <c:v>187</c:v>
                </c:pt>
                <c:pt idx="345">
                  <c:v>213</c:v>
                </c:pt>
                <c:pt idx="346">
                  <c:v>184</c:v>
                </c:pt>
                <c:pt idx="347">
                  <c:v>204</c:v>
                </c:pt>
                <c:pt idx="348">
                  <c:v>188</c:v>
                </c:pt>
                <c:pt idx="349">
                  <c:v>194</c:v>
                </c:pt>
                <c:pt idx="350">
                  <c:v>196</c:v>
                </c:pt>
                <c:pt idx="351">
                  <c:v>171</c:v>
                </c:pt>
                <c:pt idx="352">
                  <c:v>182</c:v>
                </c:pt>
                <c:pt idx="353">
                  <c:v>186</c:v>
                </c:pt>
                <c:pt idx="354">
                  <c:v>177</c:v>
                </c:pt>
                <c:pt idx="355">
                  <c:v>179</c:v>
                </c:pt>
                <c:pt idx="356">
                  <c:v>167</c:v>
                </c:pt>
                <c:pt idx="357">
                  <c:v>178</c:v>
                </c:pt>
                <c:pt idx="358">
                  <c:v>169</c:v>
                </c:pt>
                <c:pt idx="359">
                  <c:v>174</c:v>
                </c:pt>
                <c:pt idx="360">
                  <c:v>153</c:v>
                </c:pt>
                <c:pt idx="361">
                  <c:v>154</c:v>
                </c:pt>
                <c:pt idx="362">
                  <c:v>152</c:v>
                </c:pt>
                <c:pt idx="363">
                  <c:v>160</c:v>
                </c:pt>
                <c:pt idx="364">
                  <c:v>173</c:v>
                </c:pt>
                <c:pt idx="365">
                  <c:v>161</c:v>
                </c:pt>
                <c:pt idx="366">
                  <c:v>165</c:v>
                </c:pt>
                <c:pt idx="367">
                  <c:v>166</c:v>
                </c:pt>
                <c:pt idx="368">
                  <c:v>160</c:v>
                </c:pt>
                <c:pt idx="369">
                  <c:v>149</c:v>
                </c:pt>
                <c:pt idx="370">
                  <c:v>151</c:v>
                </c:pt>
                <c:pt idx="371">
                  <c:v>136</c:v>
                </c:pt>
                <c:pt idx="372">
                  <c:v>140</c:v>
                </c:pt>
                <c:pt idx="373">
                  <c:v>124</c:v>
                </c:pt>
                <c:pt idx="374">
                  <c:v>150</c:v>
                </c:pt>
                <c:pt idx="375">
                  <c:v>169</c:v>
                </c:pt>
                <c:pt idx="376">
                  <c:v>134</c:v>
                </c:pt>
                <c:pt idx="377">
                  <c:v>135</c:v>
                </c:pt>
                <c:pt idx="378">
                  <c:v>134</c:v>
                </c:pt>
                <c:pt idx="379">
                  <c:v>136</c:v>
                </c:pt>
                <c:pt idx="380">
                  <c:v>128</c:v>
                </c:pt>
                <c:pt idx="381">
                  <c:v>139</c:v>
                </c:pt>
                <c:pt idx="382">
                  <c:v>139</c:v>
                </c:pt>
                <c:pt idx="383">
                  <c:v>128</c:v>
                </c:pt>
                <c:pt idx="384">
                  <c:v>126</c:v>
                </c:pt>
                <c:pt idx="385">
                  <c:v>124</c:v>
                </c:pt>
                <c:pt idx="386">
                  <c:v>142</c:v>
                </c:pt>
                <c:pt idx="387">
                  <c:v>131</c:v>
                </c:pt>
                <c:pt idx="388">
                  <c:v>109</c:v>
                </c:pt>
                <c:pt idx="389">
                  <c:v>112</c:v>
                </c:pt>
                <c:pt idx="390">
                  <c:v>141</c:v>
                </c:pt>
                <c:pt idx="391">
                  <c:v>121</c:v>
                </c:pt>
                <c:pt idx="392">
                  <c:v>120</c:v>
                </c:pt>
                <c:pt idx="393">
                  <c:v>107</c:v>
                </c:pt>
                <c:pt idx="394">
                  <c:v>121</c:v>
                </c:pt>
                <c:pt idx="395">
                  <c:v>142</c:v>
                </c:pt>
                <c:pt idx="396">
                  <c:v>144</c:v>
                </c:pt>
                <c:pt idx="397">
                  <c:v>121</c:v>
                </c:pt>
                <c:pt idx="398">
                  <c:v>117</c:v>
                </c:pt>
                <c:pt idx="399">
                  <c:v>109</c:v>
                </c:pt>
                <c:pt idx="400">
                  <c:v>112</c:v>
                </c:pt>
                <c:pt idx="401">
                  <c:v>114</c:v>
                </c:pt>
                <c:pt idx="402">
                  <c:v>126</c:v>
                </c:pt>
                <c:pt idx="403">
                  <c:v>99</c:v>
                </c:pt>
                <c:pt idx="404">
                  <c:v>119</c:v>
                </c:pt>
                <c:pt idx="405">
                  <c:v>118</c:v>
                </c:pt>
                <c:pt idx="406">
                  <c:v>107</c:v>
                </c:pt>
                <c:pt idx="407">
                  <c:v>87</c:v>
                </c:pt>
                <c:pt idx="408">
                  <c:v>108</c:v>
                </c:pt>
                <c:pt idx="409">
                  <c:v>116</c:v>
                </c:pt>
                <c:pt idx="410">
                  <c:v>126</c:v>
                </c:pt>
                <c:pt idx="411">
                  <c:v>111</c:v>
                </c:pt>
                <c:pt idx="412">
                  <c:v>111</c:v>
                </c:pt>
                <c:pt idx="413">
                  <c:v>115</c:v>
                </c:pt>
                <c:pt idx="414">
                  <c:v>92</c:v>
                </c:pt>
                <c:pt idx="415">
                  <c:v>115</c:v>
                </c:pt>
                <c:pt idx="416">
                  <c:v>113</c:v>
                </c:pt>
                <c:pt idx="417">
                  <c:v>86</c:v>
                </c:pt>
                <c:pt idx="418">
                  <c:v>101</c:v>
                </c:pt>
                <c:pt idx="419">
                  <c:v>99</c:v>
                </c:pt>
                <c:pt idx="420">
                  <c:v>102</c:v>
                </c:pt>
                <c:pt idx="421">
                  <c:v>86</c:v>
                </c:pt>
                <c:pt idx="422">
                  <c:v>98</c:v>
                </c:pt>
                <c:pt idx="423">
                  <c:v>119</c:v>
                </c:pt>
                <c:pt idx="424">
                  <c:v>96</c:v>
                </c:pt>
                <c:pt idx="425">
                  <c:v>108</c:v>
                </c:pt>
                <c:pt idx="426">
                  <c:v>109</c:v>
                </c:pt>
                <c:pt idx="427">
                  <c:v>99</c:v>
                </c:pt>
                <c:pt idx="428">
                  <c:v>91</c:v>
                </c:pt>
                <c:pt idx="429">
                  <c:v>92</c:v>
                </c:pt>
                <c:pt idx="430">
                  <c:v>106</c:v>
                </c:pt>
                <c:pt idx="431">
                  <c:v>98</c:v>
                </c:pt>
                <c:pt idx="432">
                  <c:v>84</c:v>
                </c:pt>
                <c:pt idx="433">
                  <c:v>102</c:v>
                </c:pt>
                <c:pt idx="434">
                  <c:v>102</c:v>
                </c:pt>
                <c:pt idx="435">
                  <c:v>87</c:v>
                </c:pt>
                <c:pt idx="436">
                  <c:v>109</c:v>
                </c:pt>
                <c:pt idx="437">
                  <c:v>96</c:v>
                </c:pt>
                <c:pt idx="438">
                  <c:v>92</c:v>
                </c:pt>
                <c:pt idx="439">
                  <c:v>97</c:v>
                </c:pt>
                <c:pt idx="440">
                  <c:v>102</c:v>
                </c:pt>
                <c:pt idx="441">
                  <c:v>95</c:v>
                </c:pt>
                <c:pt idx="442">
                  <c:v>89</c:v>
                </c:pt>
                <c:pt idx="443">
                  <c:v>94</c:v>
                </c:pt>
                <c:pt idx="444">
                  <c:v>88</c:v>
                </c:pt>
                <c:pt idx="445">
                  <c:v>82</c:v>
                </c:pt>
                <c:pt idx="446">
                  <c:v>92</c:v>
                </c:pt>
                <c:pt idx="447">
                  <c:v>76</c:v>
                </c:pt>
                <c:pt idx="448">
                  <c:v>87</c:v>
                </c:pt>
                <c:pt idx="449">
                  <c:v>90</c:v>
                </c:pt>
                <c:pt idx="450">
                  <c:v>89</c:v>
                </c:pt>
                <c:pt idx="451">
                  <c:v>71</c:v>
                </c:pt>
                <c:pt idx="452">
                  <c:v>77</c:v>
                </c:pt>
                <c:pt idx="453">
                  <c:v>88</c:v>
                </c:pt>
                <c:pt idx="454">
                  <c:v>110</c:v>
                </c:pt>
                <c:pt idx="455">
                  <c:v>74</c:v>
                </c:pt>
                <c:pt idx="456">
                  <c:v>101</c:v>
                </c:pt>
                <c:pt idx="457">
                  <c:v>97</c:v>
                </c:pt>
                <c:pt idx="458">
                  <c:v>106</c:v>
                </c:pt>
                <c:pt idx="459">
                  <c:v>99</c:v>
                </c:pt>
                <c:pt idx="460">
                  <c:v>108</c:v>
                </c:pt>
                <c:pt idx="461">
                  <c:v>91</c:v>
                </c:pt>
                <c:pt idx="462">
                  <c:v>95</c:v>
                </c:pt>
                <c:pt idx="463">
                  <c:v>104</c:v>
                </c:pt>
                <c:pt idx="464">
                  <c:v>89</c:v>
                </c:pt>
                <c:pt idx="465">
                  <c:v>77</c:v>
                </c:pt>
                <c:pt idx="466">
                  <c:v>90</c:v>
                </c:pt>
                <c:pt idx="467">
                  <c:v>93</c:v>
                </c:pt>
                <c:pt idx="468">
                  <c:v>78</c:v>
                </c:pt>
                <c:pt idx="469">
                  <c:v>95</c:v>
                </c:pt>
                <c:pt idx="470">
                  <c:v>102</c:v>
                </c:pt>
                <c:pt idx="471">
                  <c:v>89</c:v>
                </c:pt>
                <c:pt idx="472">
                  <c:v>91</c:v>
                </c:pt>
                <c:pt idx="473">
                  <c:v>78</c:v>
                </c:pt>
                <c:pt idx="474">
                  <c:v>96</c:v>
                </c:pt>
                <c:pt idx="475">
                  <c:v>85</c:v>
                </c:pt>
                <c:pt idx="476">
                  <c:v>82</c:v>
                </c:pt>
                <c:pt idx="477">
                  <c:v>88</c:v>
                </c:pt>
                <c:pt idx="478">
                  <c:v>79</c:v>
                </c:pt>
                <c:pt idx="479">
                  <c:v>94</c:v>
                </c:pt>
                <c:pt idx="480">
                  <c:v>80</c:v>
                </c:pt>
                <c:pt idx="481">
                  <c:v>79</c:v>
                </c:pt>
                <c:pt idx="482">
                  <c:v>96</c:v>
                </c:pt>
                <c:pt idx="483">
                  <c:v>87</c:v>
                </c:pt>
                <c:pt idx="484">
                  <c:v>95</c:v>
                </c:pt>
                <c:pt idx="485">
                  <c:v>76</c:v>
                </c:pt>
                <c:pt idx="486">
                  <c:v>82</c:v>
                </c:pt>
                <c:pt idx="487">
                  <c:v>88</c:v>
                </c:pt>
                <c:pt idx="488">
                  <c:v>81</c:v>
                </c:pt>
                <c:pt idx="489">
                  <c:v>75</c:v>
                </c:pt>
                <c:pt idx="490">
                  <c:v>89</c:v>
                </c:pt>
                <c:pt idx="491">
                  <c:v>98</c:v>
                </c:pt>
                <c:pt idx="492">
                  <c:v>96</c:v>
                </c:pt>
                <c:pt idx="493">
                  <c:v>95</c:v>
                </c:pt>
                <c:pt idx="494">
                  <c:v>86</c:v>
                </c:pt>
                <c:pt idx="495">
                  <c:v>101</c:v>
                </c:pt>
                <c:pt idx="496">
                  <c:v>77</c:v>
                </c:pt>
                <c:pt idx="497">
                  <c:v>112</c:v>
                </c:pt>
                <c:pt idx="498">
                  <c:v>83</c:v>
                </c:pt>
                <c:pt idx="499">
                  <c:v>84</c:v>
                </c:pt>
                <c:pt idx="500">
                  <c:v>83</c:v>
                </c:pt>
                <c:pt idx="501">
                  <c:v>79</c:v>
                </c:pt>
                <c:pt idx="502">
                  <c:v>76</c:v>
                </c:pt>
                <c:pt idx="503">
                  <c:v>95</c:v>
                </c:pt>
                <c:pt idx="504">
                  <c:v>90</c:v>
                </c:pt>
                <c:pt idx="505">
                  <c:v>86</c:v>
                </c:pt>
                <c:pt idx="506">
                  <c:v>83</c:v>
                </c:pt>
                <c:pt idx="507">
                  <c:v>95</c:v>
                </c:pt>
                <c:pt idx="508">
                  <c:v>82</c:v>
                </c:pt>
                <c:pt idx="509">
                  <c:v>88</c:v>
                </c:pt>
                <c:pt idx="510">
                  <c:v>84</c:v>
                </c:pt>
                <c:pt idx="511">
                  <c:v>92</c:v>
                </c:pt>
                <c:pt idx="512">
                  <c:v>82</c:v>
                </c:pt>
                <c:pt idx="513">
                  <c:v>93</c:v>
                </c:pt>
                <c:pt idx="514">
                  <c:v>106</c:v>
                </c:pt>
                <c:pt idx="515">
                  <c:v>99</c:v>
                </c:pt>
                <c:pt idx="516">
                  <c:v>84</c:v>
                </c:pt>
                <c:pt idx="517">
                  <c:v>80</c:v>
                </c:pt>
                <c:pt idx="518">
                  <c:v>102</c:v>
                </c:pt>
                <c:pt idx="519">
                  <c:v>98</c:v>
                </c:pt>
                <c:pt idx="520">
                  <c:v>86</c:v>
                </c:pt>
                <c:pt idx="521">
                  <c:v>71</c:v>
                </c:pt>
                <c:pt idx="522">
                  <c:v>102</c:v>
                </c:pt>
                <c:pt idx="523">
                  <c:v>89</c:v>
                </c:pt>
                <c:pt idx="524">
                  <c:v>90</c:v>
                </c:pt>
                <c:pt idx="525">
                  <c:v>77</c:v>
                </c:pt>
                <c:pt idx="526">
                  <c:v>83</c:v>
                </c:pt>
                <c:pt idx="527">
                  <c:v>80</c:v>
                </c:pt>
                <c:pt idx="528">
                  <c:v>106</c:v>
                </c:pt>
                <c:pt idx="529">
                  <c:v>77</c:v>
                </c:pt>
                <c:pt idx="530">
                  <c:v>88</c:v>
                </c:pt>
                <c:pt idx="531">
                  <c:v>89</c:v>
                </c:pt>
                <c:pt idx="532">
                  <c:v>93</c:v>
                </c:pt>
                <c:pt idx="533">
                  <c:v>90</c:v>
                </c:pt>
                <c:pt idx="534">
                  <c:v>86</c:v>
                </c:pt>
                <c:pt idx="535">
                  <c:v>86</c:v>
                </c:pt>
                <c:pt idx="536">
                  <c:v>84</c:v>
                </c:pt>
                <c:pt idx="537">
                  <c:v>90</c:v>
                </c:pt>
                <c:pt idx="538">
                  <c:v>75</c:v>
                </c:pt>
                <c:pt idx="539">
                  <c:v>79</c:v>
                </c:pt>
                <c:pt idx="540">
                  <c:v>86</c:v>
                </c:pt>
                <c:pt idx="541">
                  <c:v>90</c:v>
                </c:pt>
                <c:pt idx="542">
                  <c:v>67</c:v>
                </c:pt>
                <c:pt idx="543">
                  <c:v>96</c:v>
                </c:pt>
                <c:pt idx="544">
                  <c:v>74</c:v>
                </c:pt>
                <c:pt idx="545">
                  <c:v>101</c:v>
                </c:pt>
                <c:pt idx="546">
                  <c:v>93</c:v>
                </c:pt>
                <c:pt idx="547">
                  <c:v>85</c:v>
                </c:pt>
                <c:pt idx="548">
                  <c:v>77</c:v>
                </c:pt>
                <c:pt idx="549">
                  <c:v>79</c:v>
                </c:pt>
                <c:pt idx="550">
                  <c:v>83</c:v>
                </c:pt>
                <c:pt idx="551">
                  <c:v>83</c:v>
                </c:pt>
                <c:pt idx="552">
                  <c:v>94</c:v>
                </c:pt>
                <c:pt idx="553">
                  <c:v>109</c:v>
                </c:pt>
                <c:pt idx="554">
                  <c:v>108</c:v>
                </c:pt>
                <c:pt idx="555">
                  <c:v>95</c:v>
                </c:pt>
                <c:pt idx="556">
                  <c:v>99</c:v>
                </c:pt>
                <c:pt idx="557">
                  <c:v>82</c:v>
                </c:pt>
                <c:pt idx="558">
                  <c:v>96</c:v>
                </c:pt>
                <c:pt idx="559">
                  <c:v>89</c:v>
                </c:pt>
                <c:pt idx="560">
                  <c:v>100</c:v>
                </c:pt>
                <c:pt idx="561">
                  <c:v>83</c:v>
                </c:pt>
                <c:pt idx="562">
                  <c:v>104</c:v>
                </c:pt>
                <c:pt idx="563">
                  <c:v>92</c:v>
                </c:pt>
                <c:pt idx="564">
                  <c:v>86</c:v>
                </c:pt>
                <c:pt idx="565">
                  <c:v>107</c:v>
                </c:pt>
                <c:pt idx="566">
                  <c:v>99</c:v>
                </c:pt>
                <c:pt idx="567">
                  <c:v>91</c:v>
                </c:pt>
                <c:pt idx="568">
                  <c:v>92</c:v>
                </c:pt>
                <c:pt idx="569">
                  <c:v>100</c:v>
                </c:pt>
                <c:pt idx="570">
                  <c:v>100</c:v>
                </c:pt>
                <c:pt idx="571">
                  <c:v>83</c:v>
                </c:pt>
                <c:pt idx="572">
                  <c:v>91</c:v>
                </c:pt>
                <c:pt idx="573">
                  <c:v>108</c:v>
                </c:pt>
                <c:pt idx="574">
                  <c:v>98</c:v>
                </c:pt>
                <c:pt idx="575">
                  <c:v>115</c:v>
                </c:pt>
                <c:pt idx="576">
                  <c:v>118</c:v>
                </c:pt>
                <c:pt idx="577">
                  <c:v>109</c:v>
                </c:pt>
                <c:pt idx="578">
                  <c:v>91</c:v>
                </c:pt>
                <c:pt idx="579">
                  <c:v>89</c:v>
                </c:pt>
                <c:pt idx="580">
                  <c:v>93</c:v>
                </c:pt>
                <c:pt idx="581">
                  <c:v>112</c:v>
                </c:pt>
                <c:pt idx="582">
                  <c:v>107</c:v>
                </c:pt>
                <c:pt idx="583">
                  <c:v>98</c:v>
                </c:pt>
                <c:pt idx="584">
                  <c:v>97</c:v>
                </c:pt>
                <c:pt idx="585">
                  <c:v>93</c:v>
                </c:pt>
                <c:pt idx="586">
                  <c:v>87</c:v>
                </c:pt>
                <c:pt idx="587">
                  <c:v>97</c:v>
                </c:pt>
                <c:pt idx="588">
                  <c:v>98</c:v>
                </c:pt>
                <c:pt idx="589">
                  <c:v>92</c:v>
                </c:pt>
                <c:pt idx="590">
                  <c:v>95</c:v>
                </c:pt>
                <c:pt idx="591">
                  <c:v>93</c:v>
                </c:pt>
                <c:pt idx="592">
                  <c:v>116</c:v>
                </c:pt>
                <c:pt idx="593">
                  <c:v>111</c:v>
                </c:pt>
                <c:pt idx="594">
                  <c:v>103</c:v>
                </c:pt>
                <c:pt idx="595">
                  <c:v>90</c:v>
                </c:pt>
                <c:pt idx="596">
                  <c:v>97</c:v>
                </c:pt>
                <c:pt idx="597">
                  <c:v>92</c:v>
                </c:pt>
                <c:pt idx="598">
                  <c:v>98</c:v>
                </c:pt>
                <c:pt idx="599">
                  <c:v>110</c:v>
                </c:pt>
                <c:pt idx="600">
                  <c:v>106</c:v>
                </c:pt>
                <c:pt idx="601">
                  <c:v>108</c:v>
                </c:pt>
                <c:pt idx="602">
                  <c:v>122</c:v>
                </c:pt>
                <c:pt idx="603">
                  <c:v>101</c:v>
                </c:pt>
                <c:pt idx="604">
                  <c:v>114</c:v>
                </c:pt>
                <c:pt idx="605">
                  <c:v>111</c:v>
                </c:pt>
                <c:pt idx="606">
                  <c:v>103</c:v>
                </c:pt>
                <c:pt idx="607">
                  <c:v>93</c:v>
                </c:pt>
                <c:pt idx="608">
                  <c:v>109</c:v>
                </c:pt>
                <c:pt idx="609">
                  <c:v>91</c:v>
                </c:pt>
                <c:pt idx="610">
                  <c:v>115</c:v>
                </c:pt>
                <c:pt idx="611">
                  <c:v>90</c:v>
                </c:pt>
                <c:pt idx="612">
                  <c:v>125</c:v>
                </c:pt>
                <c:pt idx="613">
                  <c:v>112</c:v>
                </c:pt>
                <c:pt idx="614">
                  <c:v>105</c:v>
                </c:pt>
                <c:pt idx="615">
                  <c:v>95</c:v>
                </c:pt>
                <c:pt idx="616">
                  <c:v>77</c:v>
                </c:pt>
                <c:pt idx="617">
                  <c:v>100</c:v>
                </c:pt>
                <c:pt idx="618">
                  <c:v>104</c:v>
                </c:pt>
                <c:pt idx="619">
                  <c:v>128</c:v>
                </c:pt>
                <c:pt idx="620">
                  <c:v>115</c:v>
                </c:pt>
                <c:pt idx="621">
                  <c:v>108</c:v>
                </c:pt>
                <c:pt idx="622">
                  <c:v>109</c:v>
                </c:pt>
                <c:pt idx="623">
                  <c:v>123</c:v>
                </c:pt>
                <c:pt idx="624">
                  <c:v>132</c:v>
                </c:pt>
                <c:pt idx="625">
                  <c:v>136</c:v>
                </c:pt>
                <c:pt idx="626">
                  <c:v>117</c:v>
                </c:pt>
                <c:pt idx="627">
                  <c:v>110</c:v>
                </c:pt>
                <c:pt idx="628">
                  <c:v>122</c:v>
                </c:pt>
                <c:pt idx="629">
                  <c:v>134</c:v>
                </c:pt>
                <c:pt idx="630">
                  <c:v>118</c:v>
                </c:pt>
                <c:pt idx="631">
                  <c:v>105</c:v>
                </c:pt>
                <c:pt idx="632">
                  <c:v>115</c:v>
                </c:pt>
                <c:pt idx="633">
                  <c:v>125</c:v>
                </c:pt>
                <c:pt idx="634">
                  <c:v>107</c:v>
                </c:pt>
                <c:pt idx="635">
                  <c:v>119</c:v>
                </c:pt>
                <c:pt idx="636">
                  <c:v>119</c:v>
                </c:pt>
                <c:pt idx="637">
                  <c:v>136</c:v>
                </c:pt>
                <c:pt idx="638">
                  <c:v>124</c:v>
                </c:pt>
                <c:pt idx="639">
                  <c:v>141</c:v>
                </c:pt>
                <c:pt idx="640">
                  <c:v>141</c:v>
                </c:pt>
                <c:pt idx="641">
                  <c:v>137</c:v>
                </c:pt>
                <c:pt idx="642">
                  <c:v>127</c:v>
                </c:pt>
                <c:pt idx="643">
                  <c:v>116</c:v>
                </c:pt>
                <c:pt idx="644">
                  <c:v>135</c:v>
                </c:pt>
                <c:pt idx="645">
                  <c:v>125</c:v>
                </c:pt>
                <c:pt idx="646">
                  <c:v>133</c:v>
                </c:pt>
                <c:pt idx="647">
                  <c:v>138</c:v>
                </c:pt>
                <c:pt idx="648">
                  <c:v>132</c:v>
                </c:pt>
                <c:pt idx="649">
                  <c:v>158</c:v>
                </c:pt>
                <c:pt idx="650">
                  <c:v>128</c:v>
                </c:pt>
                <c:pt idx="651">
                  <c:v>138</c:v>
                </c:pt>
                <c:pt idx="652">
                  <c:v>142</c:v>
                </c:pt>
                <c:pt idx="653">
                  <c:v>133</c:v>
                </c:pt>
                <c:pt idx="654">
                  <c:v>151</c:v>
                </c:pt>
                <c:pt idx="655">
                  <c:v>147</c:v>
                </c:pt>
                <c:pt idx="656">
                  <c:v>163</c:v>
                </c:pt>
                <c:pt idx="657">
                  <c:v>151</c:v>
                </c:pt>
                <c:pt idx="658">
                  <c:v>148</c:v>
                </c:pt>
                <c:pt idx="659">
                  <c:v>155</c:v>
                </c:pt>
                <c:pt idx="660">
                  <c:v>160</c:v>
                </c:pt>
                <c:pt idx="661">
                  <c:v>153</c:v>
                </c:pt>
                <c:pt idx="662">
                  <c:v>187</c:v>
                </c:pt>
                <c:pt idx="663">
                  <c:v>161</c:v>
                </c:pt>
                <c:pt idx="664">
                  <c:v>173</c:v>
                </c:pt>
                <c:pt idx="665">
                  <c:v>155</c:v>
                </c:pt>
                <c:pt idx="666">
                  <c:v>158</c:v>
                </c:pt>
                <c:pt idx="667">
                  <c:v>161</c:v>
                </c:pt>
                <c:pt idx="668">
                  <c:v>165</c:v>
                </c:pt>
                <c:pt idx="669">
                  <c:v>163</c:v>
                </c:pt>
                <c:pt idx="670">
                  <c:v>184</c:v>
                </c:pt>
                <c:pt idx="671">
                  <c:v>193</c:v>
                </c:pt>
                <c:pt idx="672">
                  <c:v>167</c:v>
                </c:pt>
                <c:pt idx="673">
                  <c:v>164</c:v>
                </c:pt>
                <c:pt idx="674">
                  <c:v>172</c:v>
                </c:pt>
                <c:pt idx="675">
                  <c:v>202</c:v>
                </c:pt>
                <c:pt idx="676">
                  <c:v>172</c:v>
                </c:pt>
                <c:pt idx="677">
                  <c:v>183</c:v>
                </c:pt>
                <c:pt idx="678">
                  <c:v>177</c:v>
                </c:pt>
                <c:pt idx="679">
                  <c:v>181</c:v>
                </c:pt>
                <c:pt idx="680">
                  <c:v>186</c:v>
                </c:pt>
                <c:pt idx="681">
                  <c:v>158</c:v>
                </c:pt>
                <c:pt idx="682">
                  <c:v>179</c:v>
                </c:pt>
                <c:pt idx="683">
                  <c:v>168</c:v>
                </c:pt>
                <c:pt idx="684">
                  <c:v>183</c:v>
                </c:pt>
                <c:pt idx="685">
                  <c:v>200</c:v>
                </c:pt>
                <c:pt idx="686">
                  <c:v>180</c:v>
                </c:pt>
                <c:pt idx="687">
                  <c:v>206</c:v>
                </c:pt>
                <c:pt idx="688">
                  <c:v>193</c:v>
                </c:pt>
                <c:pt idx="689">
                  <c:v>195</c:v>
                </c:pt>
                <c:pt idx="690">
                  <c:v>172</c:v>
                </c:pt>
                <c:pt idx="691">
                  <c:v>202</c:v>
                </c:pt>
                <c:pt idx="692">
                  <c:v>174</c:v>
                </c:pt>
                <c:pt idx="693">
                  <c:v>171</c:v>
                </c:pt>
                <c:pt idx="694">
                  <c:v>184</c:v>
                </c:pt>
                <c:pt idx="695">
                  <c:v>213</c:v>
                </c:pt>
                <c:pt idx="696">
                  <c:v>173</c:v>
                </c:pt>
                <c:pt idx="697">
                  <c:v>164</c:v>
                </c:pt>
                <c:pt idx="698">
                  <c:v>175</c:v>
                </c:pt>
                <c:pt idx="699">
                  <c:v>188</c:v>
                </c:pt>
                <c:pt idx="700">
                  <c:v>175</c:v>
                </c:pt>
                <c:pt idx="701">
                  <c:v>195</c:v>
                </c:pt>
                <c:pt idx="702">
                  <c:v>166</c:v>
                </c:pt>
                <c:pt idx="703">
                  <c:v>177</c:v>
                </c:pt>
                <c:pt idx="704">
                  <c:v>183</c:v>
                </c:pt>
                <c:pt idx="705">
                  <c:v>177</c:v>
                </c:pt>
                <c:pt idx="706">
                  <c:v>180</c:v>
                </c:pt>
                <c:pt idx="707">
                  <c:v>153</c:v>
                </c:pt>
                <c:pt idx="708">
                  <c:v>184</c:v>
                </c:pt>
                <c:pt idx="709">
                  <c:v>165</c:v>
                </c:pt>
                <c:pt idx="710">
                  <c:v>186</c:v>
                </c:pt>
                <c:pt idx="711">
                  <c:v>180</c:v>
                </c:pt>
                <c:pt idx="712">
                  <c:v>170</c:v>
                </c:pt>
                <c:pt idx="713">
                  <c:v>175</c:v>
                </c:pt>
                <c:pt idx="714">
                  <c:v>173</c:v>
                </c:pt>
                <c:pt idx="715">
                  <c:v>142</c:v>
                </c:pt>
                <c:pt idx="716">
                  <c:v>140</c:v>
                </c:pt>
                <c:pt idx="717">
                  <c:v>132</c:v>
                </c:pt>
                <c:pt idx="718">
                  <c:v>162</c:v>
                </c:pt>
                <c:pt idx="719">
                  <c:v>163</c:v>
                </c:pt>
                <c:pt idx="720">
                  <c:v>148</c:v>
                </c:pt>
                <c:pt idx="721">
                  <c:v>159</c:v>
                </c:pt>
                <c:pt idx="722">
                  <c:v>145</c:v>
                </c:pt>
                <c:pt idx="723">
                  <c:v>137</c:v>
                </c:pt>
                <c:pt idx="724">
                  <c:v>162</c:v>
                </c:pt>
                <c:pt idx="725">
                  <c:v>135</c:v>
                </c:pt>
                <c:pt idx="726">
                  <c:v>151</c:v>
                </c:pt>
                <c:pt idx="727">
                  <c:v>118</c:v>
                </c:pt>
                <c:pt idx="728">
                  <c:v>126</c:v>
                </c:pt>
                <c:pt idx="729">
                  <c:v>132</c:v>
                </c:pt>
                <c:pt idx="730">
                  <c:v>130</c:v>
                </c:pt>
                <c:pt idx="731">
                  <c:v>123</c:v>
                </c:pt>
                <c:pt idx="732">
                  <c:v>117</c:v>
                </c:pt>
                <c:pt idx="733">
                  <c:v>130</c:v>
                </c:pt>
                <c:pt idx="734">
                  <c:v>116</c:v>
                </c:pt>
                <c:pt idx="735">
                  <c:v>128</c:v>
                </c:pt>
                <c:pt idx="736">
                  <c:v>118</c:v>
                </c:pt>
                <c:pt idx="737">
                  <c:v>127</c:v>
                </c:pt>
                <c:pt idx="738">
                  <c:v>103</c:v>
                </c:pt>
                <c:pt idx="739">
                  <c:v>117</c:v>
                </c:pt>
                <c:pt idx="740">
                  <c:v>121</c:v>
                </c:pt>
                <c:pt idx="741">
                  <c:v>139</c:v>
                </c:pt>
                <c:pt idx="742">
                  <c:v>114</c:v>
                </c:pt>
                <c:pt idx="743">
                  <c:v>129</c:v>
                </c:pt>
                <c:pt idx="744">
                  <c:v>105</c:v>
                </c:pt>
                <c:pt idx="745">
                  <c:v>110</c:v>
                </c:pt>
                <c:pt idx="746">
                  <c:v>135</c:v>
                </c:pt>
                <c:pt idx="747">
                  <c:v>102</c:v>
                </c:pt>
                <c:pt idx="748">
                  <c:v>99</c:v>
                </c:pt>
                <c:pt idx="749">
                  <c:v>109</c:v>
                </c:pt>
                <c:pt idx="750">
                  <c:v>94</c:v>
                </c:pt>
                <c:pt idx="751">
                  <c:v>101</c:v>
                </c:pt>
                <c:pt idx="752">
                  <c:v>120</c:v>
                </c:pt>
                <c:pt idx="753">
                  <c:v>91</c:v>
                </c:pt>
                <c:pt idx="754">
                  <c:v>95</c:v>
                </c:pt>
                <c:pt idx="755">
                  <c:v>105</c:v>
                </c:pt>
                <c:pt idx="756">
                  <c:v>106</c:v>
                </c:pt>
                <c:pt idx="757">
                  <c:v>79</c:v>
                </c:pt>
                <c:pt idx="758">
                  <c:v>91</c:v>
                </c:pt>
                <c:pt idx="759">
                  <c:v>100</c:v>
                </c:pt>
                <c:pt idx="760">
                  <c:v>100</c:v>
                </c:pt>
                <c:pt idx="761">
                  <c:v>96</c:v>
                </c:pt>
                <c:pt idx="762">
                  <c:v>84</c:v>
                </c:pt>
                <c:pt idx="763">
                  <c:v>88</c:v>
                </c:pt>
                <c:pt idx="764">
                  <c:v>88</c:v>
                </c:pt>
                <c:pt idx="765">
                  <c:v>79</c:v>
                </c:pt>
                <c:pt idx="766">
                  <c:v>98</c:v>
                </c:pt>
                <c:pt idx="767">
                  <c:v>89</c:v>
                </c:pt>
                <c:pt idx="768">
                  <c:v>111</c:v>
                </c:pt>
                <c:pt idx="769">
                  <c:v>92</c:v>
                </c:pt>
                <c:pt idx="770">
                  <c:v>96</c:v>
                </c:pt>
                <c:pt idx="771">
                  <c:v>80</c:v>
                </c:pt>
                <c:pt idx="772">
                  <c:v>87</c:v>
                </c:pt>
                <c:pt idx="773">
                  <c:v>70</c:v>
                </c:pt>
                <c:pt idx="774">
                  <c:v>99</c:v>
                </c:pt>
                <c:pt idx="775">
                  <c:v>78</c:v>
                </c:pt>
                <c:pt idx="776">
                  <c:v>77</c:v>
                </c:pt>
                <c:pt idx="777">
                  <c:v>76</c:v>
                </c:pt>
                <c:pt idx="778">
                  <c:v>82</c:v>
                </c:pt>
                <c:pt idx="779">
                  <c:v>69</c:v>
                </c:pt>
                <c:pt idx="780">
                  <c:v>73</c:v>
                </c:pt>
                <c:pt idx="781">
                  <c:v>77</c:v>
                </c:pt>
                <c:pt idx="782">
                  <c:v>91</c:v>
                </c:pt>
                <c:pt idx="783">
                  <c:v>85</c:v>
                </c:pt>
                <c:pt idx="784">
                  <c:v>89</c:v>
                </c:pt>
                <c:pt idx="785">
                  <c:v>84</c:v>
                </c:pt>
                <c:pt idx="786">
                  <c:v>82</c:v>
                </c:pt>
                <c:pt idx="787">
                  <c:v>79</c:v>
                </c:pt>
                <c:pt idx="788">
                  <c:v>73</c:v>
                </c:pt>
                <c:pt idx="789">
                  <c:v>79</c:v>
                </c:pt>
                <c:pt idx="790">
                  <c:v>69</c:v>
                </c:pt>
                <c:pt idx="791">
                  <c:v>95</c:v>
                </c:pt>
                <c:pt idx="792">
                  <c:v>70</c:v>
                </c:pt>
                <c:pt idx="793">
                  <c:v>65</c:v>
                </c:pt>
                <c:pt idx="794">
                  <c:v>75</c:v>
                </c:pt>
                <c:pt idx="795">
                  <c:v>56</c:v>
                </c:pt>
                <c:pt idx="796">
                  <c:v>86</c:v>
                </c:pt>
                <c:pt idx="797">
                  <c:v>73</c:v>
                </c:pt>
                <c:pt idx="798">
                  <c:v>94</c:v>
                </c:pt>
                <c:pt idx="799">
                  <c:v>87</c:v>
                </c:pt>
                <c:pt idx="800">
                  <c:v>84</c:v>
                </c:pt>
                <c:pt idx="801">
                  <c:v>77</c:v>
                </c:pt>
                <c:pt idx="802">
                  <c:v>90</c:v>
                </c:pt>
                <c:pt idx="803">
                  <c:v>87</c:v>
                </c:pt>
                <c:pt idx="804">
                  <c:v>80</c:v>
                </c:pt>
                <c:pt idx="805">
                  <c:v>70</c:v>
                </c:pt>
                <c:pt idx="806">
                  <c:v>86</c:v>
                </c:pt>
                <c:pt idx="807">
                  <c:v>88</c:v>
                </c:pt>
                <c:pt idx="808">
                  <c:v>87</c:v>
                </c:pt>
                <c:pt idx="809">
                  <c:v>81</c:v>
                </c:pt>
                <c:pt idx="810">
                  <c:v>72</c:v>
                </c:pt>
                <c:pt idx="811">
                  <c:v>70</c:v>
                </c:pt>
                <c:pt idx="812">
                  <c:v>73</c:v>
                </c:pt>
                <c:pt idx="813">
                  <c:v>60</c:v>
                </c:pt>
                <c:pt idx="814">
                  <c:v>82</c:v>
                </c:pt>
                <c:pt idx="815">
                  <c:v>69</c:v>
                </c:pt>
                <c:pt idx="816">
                  <c:v>77</c:v>
                </c:pt>
                <c:pt idx="817">
                  <c:v>86</c:v>
                </c:pt>
                <c:pt idx="818">
                  <c:v>49</c:v>
                </c:pt>
                <c:pt idx="819">
                  <c:v>63</c:v>
                </c:pt>
                <c:pt idx="820">
                  <c:v>71</c:v>
                </c:pt>
                <c:pt idx="821">
                  <c:v>82</c:v>
                </c:pt>
                <c:pt idx="822">
                  <c:v>81</c:v>
                </c:pt>
                <c:pt idx="823">
                  <c:v>74</c:v>
                </c:pt>
                <c:pt idx="824">
                  <c:v>94</c:v>
                </c:pt>
                <c:pt idx="825">
                  <c:v>55</c:v>
                </c:pt>
                <c:pt idx="826">
                  <c:v>73</c:v>
                </c:pt>
                <c:pt idx="827">
                  <c:v>74</c:v>
                </c:pt>
                <c:pt idx="828">
                  <c:v>47</c:v>
                </c:pt>
                <c:pt idx="829">
                  <c:v>73</c:v>
                </c:pt>
                <c:pt idx="830">
                  <c:v>64</c:v>
                </c:pt>
                <c:pt idx="831">
                  <c:v>65</c:v>
                </c:pt>
                <c:pt idx="832">
                  <c:v>67</c:v>
                </c:pt>
                <c:pt idx="833">
                  <c:v>82</c:v>
                </c:pt>
                <c:pt idx="834">
                  <c:v>79</c:v>
                </c:pt>
                <c:pt idx="835">
                  <c:v>71</c:v>
                </c:pt>
                <c:pt idx="836">
                  <c:v>99</c:v>
                </c:pt>
                <c:pt idx="837">
                  <c:v>68</c:v>
                </c:pt>
                <c:pt idx="838">
                  <c:v>85</c:v>
                </c:pt>
                <c:pt idx="839">
                  <c:v>66</c:v>
                </c:pt>
                <c:pt idx="840">
                  <c:v>74</c:v>
                </c:pt>
                <c:pt idx="841">
                  <c:v>73</c:v>
                </c:pt>
                <c:pt idx="842">
                  <c:v>70</c:v>
                </c:pt>
                <c:pt idx="843">
                  <c:v>70</c:v>
                </c:pt>
                <c:pt idx="844">
                  <c:v>75</c:v>
                </c:pt>
                <c:pt idx="845">
                  <c:v>63</c:v>
                </c:pt>
                <c:pt idx="846">
                  <c:v>73</c:v>
                </c:pt>
                <c:pt idx="847">
                  <c:v>52</c:v>
                </c:pt>
                <c:pt idx="848">
                  <c:v>64</c:v>
                </c:pt>
                <c:pt idx="849">
                  <c:v>83</c:v>
                </c:pt>
                <c:pt idx="850">
                  <c:v>76</c:v>
                </c:pt>
                <c:pt idx="851">
                  <c:v>85</c:v>
                </c:pt>
                <c:pt idx="852">
                  <c:v>82</c:v>
                </c:pt>
                <c:pt idx="853">
                  <c:v>78</c:v>
                </c:pt>
                <c:pt idx="854">
                  <c:v>57</c:v>
                </c:pt>
                <c:pt idx="855">
                  <c:v>84</c:v>
                </c:pt>
                <c:pt idx="856">
                  <c:v>82</c:v>
                </c:pt>
                <c:pt idx="857">
                  <c:v>83</c:v>
                </c:pt>
                <c:pt idx="858">
                  <c:v>86</c:v>
                </c:pt>
                <c:pt idx="859">
                  <c:v>80</c:v>
                </c:pt>
                <c:pt idx="860">
                  <c:v>73</c:v>
                </c:pt>
                <c:pt idx="861">
                  <c:v>85</c:v>
                </c:pt>
                <c:pt idx="862">
                  <c:v>69</c:v>
                </c:pt>
                <c:pt idx="863">
                  <c:v>74</c:v>
                </c:pt>
                <c:pt idx="864">
                  <c:v>81</c:v>
                </c:pt>
                <c:pt idx="865">
                  <c:v>81</c:v>
                </c:pt>
                <c:pt idx="866">
                  <c:v>101</c:v>
                </c:pt>
                <c:pt idx="867">
                  <c:v>77</c:v>
                </c:pt>
                <c:pt idx="868">
                  <c:v>85</c:v>
                </c:pt>
                <c:pt idx="869">
                  <c:v>92</c:v>
                </c:pt>
                <c:pt idx="870">
                  <c:v>86</c:v>
                </c:pt>
                <c:pt idx="871">
                  <c:v>74</c:v>
                </c:pt>
                <c:pt idx="872">
                  <c:v>67</c:v>
                </c:pt>
                <c:pt idx="873">
                  <c:v>95</c:v>
                </c:pt>
                <c:pt idx="874">
                  <c:v>86</c:v>
                </c:pt>
                <c:pt idx="875">
                  <c:v>87</c:v>
                </c:pt>
                <c:pt idx="876">
                  <c:v>62</c:v>
                </c:pt>
                <c:pt idx="877">
                  <c:v>81</c:v>
                </c:pt>
                <c:pt idx="878">
                  <c:v>85</c:v>
                </c:pt>
                <c:pt idx="879">
                  <c:v>76</c:v>
                </c:pt>
                <c:pt idx="880">
                  <c:v>64</c:v>
                </c:pt>
                <c:pt idx="881">
                  <c:v>88</c:v>
                </c:pt>
                <c:pt idx="882">
                  <c:v>85</c:v>
                </c:pt>
                <c:pt idx="883">
                  <c:v>98</c:v>
                </c:pt>
                <c:pt idx="884">
                  <c:v>97</c:v>
                </c:pt>
                <c:pt idx="885">
                  <c:v>80</c:v>
                </c:pt>
                <c:pt idx="886">
                  <c:v>91</c:v>
                </c:pt>
                <c:pt idx="887">
                  <c:v>83</c:v>
                </c:pt>
                <c:pt idx="888">
                  <c:v>103</c:v>
                </c:pt>
                <c:pt idx="889">
                  <c:v>85</c:v>
                </c:pt>
                <c:pt idx="890">
                  <c:v>91</c:v>
                </c:pt>
                <c:pt idx="891">
                  <c:v>87</c:v>
                </c:pt>
                <c:pt idx="892">
                  <c:v>77</c:v>
                </c:pt>
                <c:pt idx="893">
                  <c:v>85</c:v>
                </c:pt>
                <c:pt idx="894">
                  <c:v>96</c:v>
                </c:pt>
                <c:pt idx="895">
                  <c:v>79</c:v>
                </c:pt>
                <c:pt idx="896">
                  <c:v>84</c:v>
                </c:pt>
                <c:pt idx="897">
                  <c:v>95</c:v>
                </c:pt>
                <c:pt idx="898">
                  <c:v>74</c:v>
                </c:pt>
                <c:pt idx="899">
                  <c:v>74</c:v>
                </c:pt>
                <c:pt idx="900">
                  <c:v>100</c:v>
                </c:pt>
                <c:pt idx="901">
                  <c:v>79</c:v>
                </c:pt>
                <c:pt idx="902">
                  <c:v>81</c:v>
                </c:pt>
                <c:pt idx="903">
                  <c:v>77</c:v>
                </c:pt>
                <c:pt idx="904">
                  <c:v>79</c:v>
                </c:pt>
                <c:pt idx="905">
                  <c:v>66</c:v>
                </c:pt>
                <c:pt idx="906">
                  <c:v>92</c:v>
                </c:pt>
                <c:pt idx="907">
                  <c:v>71</c:v>
                </c:pt>
                <c:pt idx="908">
                  <c:v>73</c:v>
                </c:pt>
                <c:pt idx="909">
                  <c:v>63</c:v>
                </c:pt>
                <c:pt idx="910">
                  <c:v>76</c:v>
                </c:pt>
                <c:pt idx="911">
                  <c:v>64</c:v>
                </c:pt>
                <c:pt idx="912">
                  <c:v>64</c:v>
                </c:pt>
                <c:pt idx="913">
                  <c:v>73</c:v>
                </c:pt>
                <c:pt idx="914">
                  <c:v>70</c:v>
                </c:pt>
                <c:pt idx="915">
                  <c:v>54</c:v>
                </c:pt>
                <c:pt idx="916">
                  <c:v>67</c:v>
                </c:pt>
                <c:pt idx="917">
                  <c:v>63</c:v>
                </c:pt>
                <c:pt idx="918">
                  <c:v>76</c:v>
                </c:pt>
                <c:pt idx="919">
                  <c:v>58</c:v>
                </c:pt>
                <c:pt idx="920">
                  <c:v>56</c:v>
                </c:pt>
                <c:pt idx="921">
                  <c:v>74</c:v>
                </c:pt>
                <c:pt idx="922">
                  <c:v>86</c:v>
                </c:pt>
                <c:pt idx="923">
                  <c:v>59</c:v>
                </c:pt>
                <c:pt idx="924">
                  <c:v>61</c:v>
                </c:pt>
                <c:pt idx="925">
                  <c:v>79</c:v>
                </c:pt>
                <c:pt idx="926">
                  <c:v>61</c:v>
                </c:pt>
                <c:pt idx="927">
                  <c:v>66</c:v>
                </c:pt>
                <c:pt idx="928">
                  <c:v>80</c:v>
                </c:pt>
                <c:pt idx="929">
                  <c:v>66</c:v>
                </c:pt>
                <c:pt idx="930">
                  <c:v>59</c:v>
                </c:pt>
                <c:pt idx="931">
                  <c:v>53</c:v>
                </c:pt>
                <c:pt idx="932">
                  <c:v>57</c:v>
                </c:pt>
                <c:pt idx="933">
                  <c:v>45</c:v>
                </c:pt>
                <c:pt idx="934">
                  <c:v>71</c:v>
                </c:pt>
                <c:pt idx="935">
                  <c:v>61</c:v>
                </c:pt>
                <c:pt idx="936">
                  <c:v>60</c:v>
                </c:pt>
                <c:pt idx="937">
                  <c:v>46</c:v>
                </c:pt>
                <c:pt idx="938">
                  <c:v>58</c:v>
                </c:pt>
                <c:pt idx="939">
                  <c:v>51</c:v>
                </c:pt>
                <c:pt idx="940">
                  <c:v>70</c:v>
                </c:pt>
                <c:pt idx="941">
                  <c:v>57</c:v>
                </c:pt>
                <c:pt idx="942">
                  <c:v>69</c:v>
                </c:pt>
                <c:pt idx="943">
                  <c:v>56</c:v>
                </c:pt>
                <c:pt idx="944">
                  <c:v>62</c:v>
                </c:pt>
                <c:pt idx="945">
                  <c:v>62</c:v>
                </c:pt>
                <c:pt idx="946">
                  <c:v>65</c:v>
                </c:pt>
                <c:pt idx="947">
                  <c:v>45</c:v>
                </c:pt>
                <c:pt idx="948">
                  <c:v>61</c:v>
                </c:pt>
                <c:pt idx="949">
                  <c:v>60</c:v>
                </c:pt>
                <c:pt idx="950">
                  <c:v>47</c:v>
                </c:pt>
                <c:pt idx="951">
                  <c:v>55</c:v>
                </c:pt>
                <c:pt idx="952">
                  <c:v>59</c:v>
                </c:pt>
                <c:pt idx="953">
                  <c:v>51</c:v>
                </c:pt>
                <c:pt idx="954">
                  <c:v>58</c:v>
                </c:pt>
                <c:pt idx="955">
                  <c:v>57</c:v>
                </c:pt>
                <c:pt idx="956">
                  <c:v>53</c:v>
                </c:pt>
                <c:pt idx="957">
                  <c:v>56</c:v>
                </c:pt>
                <c:pt idx="958">
                  <c:v>58</c:v>
                </c:pt>
                <c:pt idx="959">
                  <c:v>59</c:v>
                </c:pt>
                <c:pt idx="960">
                  <c:v>52</c:v>
                </c:pt>
                <c:pt idx="961">
                  <c:v>50</c:v>
                </c:pt>
                <c:pt idx="962">
                  <c:v>50</c:v>
                </c:pt>
                <c:pt idx="963">
                  <c:v>49</c:v>
                </c:pt>
                <c:pt idx="964">
                  <c:v>49</c:v>
                </c:pt>
                <c:pt idx="965">
                  <c:v>51</c:v>
                </c:pt>
                <c:pt idx="966">
                  <c:v>49</c:v>
                </c:pt>
                <c:pt idx="967">
                  <c:v>32</c:v>
                </c:pt>
                <c:pt idx="968">
                  <c:v>56</c:v>
                </c:pt>
                <c:pt idx="969">
                  <c:v>54</c:v>
                </c:pt>
                <c:pt idx="970">
                  <c:v>36</c:v>
                </c:pt>
                <c:pt idx="971">
                  <c:v>47</c:v>
                </c:pt>
                <c:pt idx="972">
                  <c:v>37</c:v>
                </c:pt>
                <c:pt idx="973">
                  <c:v>44</c:v>
                </c:pt>
                <c:pt idx="974">
                  <c:v>50</c:v>
                </c:pt>
                <c:pt idx="975">
                  <c:v>53</c:v>
                </c:pt>
                <c:pt idx="976">
                  <c:v>43</c:v>
                </c:pt>
                <c:pt idx="977">
                  <c:v>49</c:v>
                </c:pt>
                <c:pt idx="978">
                  <c:v>55</c:v>
                </c:pt>
                <c:pt idx="979">
                  <c:v>49</c:v>
                </c:pt>
                <c:pt idx="980">
                  <c:v>44</c:v>
                </c:pt>
                <c:pt idx="981">
                  <c:v>36</c:v>
                </c:pt>
                <c:pt idx="982">
                  <c:v>33</c:v>
                </c:pt>
                <c:pt idx="983">
                  <c:v>41</c:v>
                </c:pt>
                <c:pt idx="984">
                  <c:v>45</c:v>
                </c:pt>
                <c:pt idx="985">
                  <c:v>35</c:v>
                </c:pt>
                <c:pt idx="986">
                  <c:v>46</c:v>
                </c:pt>
                <c:pt idx="987">
                  <c:v>43</c:v>
                </c:pt>
                <c:pt idx="988">
                  <c:v>47</c:v>
                </c:pt>
                <c:pt idx="989">
                  <c:v>41</c:v>
                </c:pt>
                <c:pt idx="990">
                  <c:v>44</c:v>
                </c:pt>
                <c:pt idx="991">
                  <c:v>39</c:v>
                </c:pt>
                <c:pt idx="992">
                  <c:v>44</c:v>
                </c:pt>
                <c:pt idx="993">
                  <c:v>29</c:v>
                </c:pt>
                <c:pt idx="994">
                  <c:v>51</c:v>
                </c:pt>
                <c:pt idx="995">
                  <c:v>37</c:v>
                </c:pt>
                <c:pt idx="996">
                  <c:v>44</c:v>
                </c:pt>
                <c:pt idx="997">
                  <c:v>40</c:v>
                </c:pt>
                <c:pt idx="998">
                  <c:v>43</c:v>
                </c:pt>
                <c:pt idx="999">
                  <c:v>42</c:v>
                </c:pt>
                <c:pt idx="1000">
                  <c:v>42</c:v>
                </c:pt>
                <c:pt idx="1001">
                  <c:v>40</c:v>
                </c:pt>
                <c:pt idx="1002">
                  <c:v>41</c:v>
                </c:pt>
                <c:pt idx="1003">
                  <c:v>35</c:v>
                </c:pt>
                <c:pt idx="1004">
                  <c:v>39</c:v>
                </c:pt>
                <c:pt idx="1005">
                  <c:v>40</c:v>
                </c:pt>
                <c:pt idx="1006">
                  <c:v>43</c:v>
                </c:pt>
                <c:pt idx="1007">
                  <c:v>38</c:v>
                </c:pt>
                <c:pt idx="1008">
                  <c:v>26</c:v>
                </c:pt>
                <c:pt idx="1009">
                  <c:v>34</c:v>
                </c:pt>
                <c:pt idx="1010">
                  <c:v>32</c:v>
                </c:pt>
                <c:pt idx="1011">
                  <c:v>33</c:v>
                </c:pt>
                <c:pt idx="1012">
                  <c:v>37</c:v>
                </c:pt>
                <c:pt idx="1013">
                  <c:v>23</c:v>
                </c:pt>
                <c:pt idx="1014">
                  <c:v>37</c:v>
                </c:pt>
                <c:pt idx="1015">
                  <c:v>35</c:v>
                </c:pt>
                <c:pt idx="1016">
                  <c:v>42</c:v>
                </c:pt>
                <c:pt idx="1017">
                  <c:v>41</c:v>
                </c:pt>
                <c:pt idx="1018">
                  <c:v>32</c:v>
                </c:pt>
                <c:pt idx="1019">
                  <c:v>38</c:v>
                </c:pt>
                <c:pt idx="1020">
                  <c:v>30</c:v>
                </c:pt>
                <c:pt idx="1021">
                  <c:v>34</c:v>
                </c:pt>
                <c:pt idx="1022">
                  <c:v>36</c:v>
                </c:pt>
                <c:pt idx="1023">
                  <c:v>42</c:v>
                </c:pt>
                <c:pt idx="1024">
                  <c:v>36</c:v>
                </c:pt>
                <c:pt idx="1025">
                  <c:v>40</c:v>
                </c:pt>
                <c:pt idx="1026">
                  <c:v>47</c:v>
                </c:pt>
                <c:pt idx="1027">
                  <c:v>40</c:v>
                </c:pt>
                <c:pt idx="1028">
                  <c:v>38</c:v>
                </c:pt>
                <c:pt idx="1029">
                  <c:v>33</c:v>
                </c:pt>
                <c:pt idx="1030">
                  <c:v>37</c:v>
                </c:pt>
                <c:pt idx="1031">
                  <c:v>36</c:v>
                </c:pt>
                <c:pt idx="1032">
                  <c:v>44</c:v>
                </c:pt>
                <c:pt idx="1033">
                  <c:v>34</c:v>
                </c:pt>
                <c:pt idx="1034">
                  <c:v>31</c:v>
                </c:pt>
                <c:pt idx="1035">
                  <c:v>38</c:v>
                </c:pt>
                <c:pt idx="1036">
                  <c:v>38</c:v>
                </c:pt>
                <c:pt idx="1037">
                  <c:v>34</c:v>
                </c:pt>
                <c:pt idx="1038">
                  <c:v>33</c:v>
                </c:pt>
                <c:pt idx="1039">
                  <c:v>30</c:v>
                </c:pt>
                <c:pt idx="1040">
                  <c:v>45</c:v>
                </c:pt>
                <c:pt idx="1041">
                  <c:v>33</c:v>
                </c:pt>
                <c:pt idx="1042">
                  <c:v>31</c:v>
                </c:pt>
                <c:pt idx="1043">
                  <c:v>29</c:v>
                </c:pt>
                <c:pt idx="1044">
                  <c:v>38</c:v>
                </c:pt>
                <c:pt idx="1045">
                  <c:v>24</c:v>
                </c:pt>
                <c:pt idx="1046">
                  <c:v>37</c:v>
                </c:pt>
                <c:pt idx="1047">
                  <c:v>31</c:v>
                </c:pt>
                <c:pt idx="1048">
                  <c:v>34</c:v>
                </c:pt>
                <c:pt idx="1049">
                  <c:v>39</c:v>
                </c:pt>
                <c:pt idx="1050">
                  <c:v>43</c:v>
                </c:pt>
                <c:pt idx="1051">
                  <c:v>33</c:v>
                </c:pt>
                <c:pt idx="1052">
                  <c:v>47</c:v>
                </c:pt>
                <c:pt idx="1053">
                  <c:v>37</c:v>
                </c:pt>
                <c:pt idx="1054">
                  <c:v>37</c:v>
                </c:pt>
                <c:pt idx="1055">
                  <c:v>32</c:v>
                </c:pt>
                <c:pt idx="1056">
                  <c:v>30</c:v>
                </c:pt>
                <c:pt idx="1057">
                  <c:v>38</c:v>
                </c:pt>
                <c:pt idx="1058">
                  <c:v>46</c:v>
                </c:pt>
                <c:pt idx="1059">
                  <c:v>43</c:v>
                </c:pt>
                <c:pt idx="1060">
                  <c:v>38</c:v>
                </c:pt>
                <c:pt idx="1061">
                  <c:v>38</c:v>
                </c:pt>
                <c:pt idx="1062">
                  <c:v>27</c:v>
                </c:pt>
                <c:pt idx="1063">
                  <c:v>47</c:v>
                </c:pt>
                <c:pt idx="1064">
                  <c:v>33</c:v>
                </c:pt>
                <c:pt idx="1065">
                  <c:v>34</c:v>
                </c:pt>
                <c:pt idx="1066">
                  <c:v>37</c:v>
                </c:pt>
                <c:pt idx="1067">
                  <c:v>27</c:v>
                </c:pt>
                <c:pt idx="1068">
                  <c:v>41</c:v>
                </c:pt>
                <c:pt idx="1069">
                  <c:v>33</c:v>
                </c:pt>
                <c:pt idx="1070">
                  <c:v>45</c:v>
                </c:pt>
                <c:pt idx="1071">
                  <c:v>38</c:v>
                </c:pt>
                <c:pt idx="1072">
                  <c:v>28</c:v>
                </c:pt>
                <c:pt idx="1073">
                  <c:v>34</c:v>
                </c:pt>
                <c:pt idx="1074">
                  <c:v>28</c:v>
                </c:pt>
                <c:pt idx="1075">
                  <c:v>33</c:v>
                </c:pt>
                <c:pt idx="1076">
                  <c:v>20</c:v>
                </c:pt>
                <c:pt idx="1077">
                  <c:v>37</c:v>
                </c:pt>
                <c:pt idx="1078">
                  <c:v>43</c:v>
                </c:pt>
                <c:pt idx="1079">
                  <c:v>46</c:v>
                </c:pt>
                <c:pt idx="1080">
                  <c:v>35</c:v>
                </c:pt>
                <c:pt idx="1081">
                  <c:v>36</c:v>
                </c:pt>
                <c:pt idx="1082">
                  <c:v>43</c:v>
                </c:pt>
                <c:pt idx="1083">
                  <c:v>32</c:v>
                </c:pt>
                <c:pt idx="1084">
                  <c:v>43</c:v>
                </c:pt>
                <c:pt idx="1085">
                  <c:v>36</c:v>
                </c:pt>
                <c:pt idx="1086">
                  <c:v>29</c:v>
                </c:pt>
                <c:pt idx="1087">
                  <c:v>28</c:v>
                </c:pt>
                <c:pt idx="1088">
                  <c:v>42</c:v>
                </c:pt>
                <c:pt idx="1089">
                  <c:v>37</c:v>
                </c:pt>
                <c:pt idx="1090">
                  <c:v>44</c:v>
                </c:pt>
                <c:pt idx="1091">
                  <c:v>39</c:v>
                </c:pt>
                <c:pt idx="1092">
                  <c:v>44</c:v>
                </c:pt>
                <c:pt idx="1093">
                  <c:v>30</c:v>
                </c:pt>
                <c:pt idx="1094">
                  <c:v>23</c:v>
                </c:pt>
                <c:pt idx="1095">
                  <c:v>37</c:v>
                </c:pt>
                <c:pt idx="1096">
                  <c:v>24</c:v>
                </c:pt>
                <c:pt idx="1097">
                  <c:v>33</c:v>
                </c:pt>
                <c:pt idx="1098">
                  <c:v>29</c:v>
                </c:pt>
                <c:pt idx="1099">
                  <c:v>41</c:v>
                </c:pt>
                <c:pt idx="1100">
                  <c:v>37</c:v>
                </c:pt>
                <c:pt idx="1101">
                  <c:v>32</c:v>
                </c:pt>
                <c:pt idx="1102">
                  <c:v>38</c:v>
                </c:pt>
                <c:pt idx="1103">
                  <c:v>41</c:v>
                </c:pt>
                <c:pt idx="1104">
                  <c:v>38</c:v>
                </c:pt>
                <c:pt idx="1105">
                  <c:v>35</c:v>
                </c:pt>
                <c:pt idx="1106">
                  <c:v>36</c:v>
                </c:pt>
                <c:pt idx="1107">
                  <c:v>29</c:v>
                </c:pt>
                <c:pt idx="1108">
                  <c:v>27</c:v>
                </c:pt>
                <c:pt idx="1109">
                  <c:v>35</c:v>
                </c:pt>
                <c:pt idx="1110">
                  <c:v>37</c:v>
                </c:pt>
                <c:pt idx="1111">
                  <c:v>38</c:v>
                </c:pt>
                <c:pt idx="1112">
                  <c:v>27</c:v>
                </c:pt>
                <c:pt idx="1113">
                  <c:v>38</c:v>
                </c:pt>
                <c:pt idx="1114">
                  <c:v>34</c:v>
                </c:pt>
                <c:pt idx="1115">
                  <c:v>40</c:v>
                </c:pt>
                <c:pt idx="1116">
                  <c:v>36</c:v>
                </c:pt>
                <c:pt idx="1117">
                  <c:v>23</c:v>
                </c:pt>
                <c:pt idx="1118">
                  <c:v>32</c:v>
                </c:pt>
                <c:pt idx="1119">
                  <c:v>33</c:v>
                </c:pt>
                <c:pt idx="1120">
                  <c:v>36</c:v>
                </c:pt>
                <c:pt idx="1121">
                  <c:v>36</c:v>
                </c:pt>
                <c:pt idx="1122">
                  <c:v>21</c:v>
                </c:pt>
                <c:pt idx="1123">
                  <c:v>27</c:v>
                </c:pt>
                <c:pt idx="1124">
                  <c:v>24</c:v>
                </c:pt>
                <c:pt idx="1125">
                  <c:v>26</c:v>
                </c:pt>
                <c:pt idx="1126">
                  <c:v>35</c:v>
                </c:pt>
                <c:pt idx="1127">
                  <c:v>32</c:v>
                </c:pt>
                <c:pt idx="1128">
                  <c:v>34</c:v>
                </c:pt>
                <c:pt idx="1129">
                  <c:v>39</c:v>
                </c:pt>
                <c:pt idx="1130">
                  <c:v>31</c:v>
                </c:pt>
                <c:pt idx="1131">
                  <c:v>26</c:v>
                </c:pt>
                <c:pt idx="1132">
                  <c:v>31</c:v>
                </c:pt>
                <c:pt idx="1133">
                  <c:v>31</c:v>
                </c:pt>
                <c:pt idx="1134">
                  <c:v>30</c:v>
                </c:pt>
                <c:pt idx="1135">
                  <c:v>34</c:v>
                </c:pt>
                <c:pt idx="1136">
                  <c:v>34</c:v>
                </c:pt>
                <c:pt idx="1137">
                  <c:v>31</c:v>
                </c:pt>
                <c:pt idx="1138">
                  <c:v>41</c:v>
                </c:pt>
                <c:pt idx="1139">
                  <c:v>28</c:v>
                </c:pt>
                <c:pt idx="1140">
                  <c:v>29</c:v>
                </c:pt>
                <c:pt idx="1141">
                  <c:v>24</c:v>
                </c:pt>
                <c:pt idx="1142">
                  <c:v>25</c:v>
                </c:pt>
                <c:pt idx="1143">
                  <c:v>28</c:v>
                </c:pt>
                <c:pt idx="1144">
                  <c:v>43</c:v>
                </c:pt>
                <c:pt idx="1145">
                  <c:v>19</c:v>
                </c:pt>
                <c:pt idx="1146">
                  <c:v>42</c:v>
                </c:pt>
                <c:pt idx="1147">
                  <c:v>24</c:v>
                </c:pt>
                <c:pt idx="1148">
                  <c:v>36</c:v>
                </c:pt>
                <c:pt idx="1149">
                  <c:v>34</c:v>
                </c:pt>
                <c:pt idx="1150">
                  <c:v>28</c:v>
                </c:pt>
                <c:pt idx="1151">
                  <c:v>30</c:v>
                </c:pt>
                <c:pt idx="1152">
                  <c:v>38</c:v>
                </c:pt>
                <c:pt idx="1153">
                  <c:v>34</c:v>
                </c:pt>
                <c:pt idx="1154">
                  <c:v>43</c:v>
                </c:pt>
                <c:pt idx="1155">
                  <c:v>25</c:v>
                </c:pt>
                <c:pt idx="1156">
                  <c:v>30</c:v>
                </c:pt>
                <c:pt idx="1157">
                  <c:v>41</c:v>
                </c:pt>
                <c:pt idx="1158">
                  <c:v>21</c:v>
                </c:pt>
                <c:pt idx="1159">
                  <c:v>30</c:v>
                </c:pt>
                <c:pt idx="1160">
                  <c:v>32</c:v>
                </c:pt>
                <c:pt idx="1161">
                  <c:v>14</c:v>
                </c:pt>
                <c:pt idx="1162">
                  <c:v>29</c:v>
                </c:pt>
                <c:pt idx="1163">
                  <c:v>23</c:v>
                </c:pt>
                <c:pt idx="1164">
                  <c:v>21</c:v>
                </c:pt>
                <c:pt idx="1165">
                  <c:v>34</c:v>
                </c:pt>
                <c:pt idx="1166">
                  <c:v>31</c:v>
                </c:pt>
                <c:pt idx="1167">
                  <c:v>25</c:v>
                </c:pt>
                <c:pt idx="1168">
                  <c:v>43</c:v>
                </c:pt>
                <c:pt idx="1169">
                  <c:v>34</c:v>
                </c:pt>
                <c:pt idx="1170">
                  <c:v>38</c:v>
                </c:pt>
                <c:pt idx="1171">
                  <c:v>29</c:v>
                </c:pt>
                <c:pt idx="1172">
                  <c:v>30</c:v>
                </c:pt>
                <c:pt idx="1173">
                  <c:v>35</c:v>
                </c:pt>
                <c:pt idx="1174">
                  <c:v>30</c:v>
                </c:pt>
                <c:pt idx="1175">
                  <c:v>30</c:v>
                </c:pt>
                <c:pt idx="1176">
                  <c:v>34</c:v>
                </c:pt>
                <c:pt idx="1177">
                  <c:v>33</c:v>
                </c:pt>
                <c:pt idx="1178">
                  <c:v>29</c:v>
                </c:pt>
                <c:pt idx="1179">
                  <c:v>32</c:v>
                </c:pt>
                <c:pt idx="1180">
                  <c:v>28</c:v>
                </c:pt>
                <c:pt idx="1181">
                  <c:v>20</c:v>
                </c:pt>
                <c:pt idx="1182">
                  <c:v>36</c:v>
                </c:pt>
                <c:pt idx="1183">
                  <c:v>22</c:v>
                </c:pt>
                <c:pt idx="1184">
                  <c:v>26</c:v>
                </c:pt>
                <c:pt idx="1185">
                  <c:v>26</c:v>
                </c:pt>
                <c:pt idx="1186">
                  <c:v>27</c:v>
                </c:pt>
                <c:pt idx="1187">
                  <c:v>28</c:v>
                </c:pt>
                <c:pt idx="1188">
                  <c:v>39</c:v>
                </c:pt>
                <c:pt idx="1189">
                  <c:v>28</c:v>
                </c:pt>
                <c:pt idx="1190">
                  <c:v>26</c:v>
                </c:pt>
                <c:pt idx="1191">
                  <c:v>20</c:v>
                </c:pt>
                <c:pt idx="1192">
                  <c:v>22</c:v>
                </c:pt>
                <c:pt idx="1193">
                  <c:v>35</c:v>
                </c:pt>
                <c:pt idx="1194">
                  <c:v>31</c:v>
                </c:pt>
                <c:pt idx="1195">
                  <c:v>25</c:v>
                </c:pt>
                <c:pt idx="1196">
                  <c:v>33</c:v>
                </c:pt>
                <c:pt idx="1197">
                  <c:v>27</c:v>
                </c:pt>
                <c:pt idx="1198">
                  <c:v>37</c:v>
                </c:pt>
                <c:pt idx="1199">
                  <c:v>26</c:v>
                </c:pt>
                <c:pt idx="1200">
                  <c:v>36</c:v>
                </c:pt>
                <c:pt idx="1201">
                  <c:v>33</c:v>
                </c:pt>
                <c:pt idx="1202">
                  <c:v>26</c:v>
                </c:pt>
                <c:pt idx="1203">
                  <c:v>24</c:v>
                </c:pt>
                <c:pt idx="1204">
                  <c:v>25</c:v>
                </c:pt>
                <c:pt idx="1205">
                  <c:v>35</c:v>
                </c:pt>
                <c:pt idx="1206">
                  <c:v>28</c:v>
                </c:pt>
                <c:pt idx="1207">
                  <c:v>32</c:v>
                </c:pt>
                <c:pt idx="1208">
                  <c:v>34</c:v>
                </c:pt>
                <c:pt idx="1209">
                  <c:v>45</c:v>
                </c:pt>
                <c:pt idx="1210">
                  <c:v>31</c:v>
                </c:pt>
                <c:pt idx="1211">
                  <c:v>28</c:v>
                </c:pt>
                <c:pt idx="1212">
                  <c:v>31</c:v>
                </c:pt>
                <c:pt idx="1213">
                  <c:v>37</c:v>
                </c:pt>
                <c:pt idx="1214">
                  <c:v>27</c:v>
                </c:pt>
                <c:pt idx="1215">
                  <c:v>28</c:v>
                </c:pt>
                <c:pt idx="1216">
                  <c:v>32</c:v>
                </c:pt>
                <c:pt idx="1217">
                  <c:v>23</c:v>
                </c:pt>
                <c:pt idx="1218">
                  <c:v>25</c:v>
                </c:pt>
                <c:pt idx="1219">
                  <c:v>37</c:v>
                </c:pt>
                <c:pt idx="1220">
                  <c:v>35</c:v>
                </c:pt>
                <c:pt idx="1221">
                  <c:v>29</c:v>
                </c:pt>
                <c:pt idx="1222">
                  <c:v>34</c:v>
                </c:pt>
                <c:pt idx="1223">
                  <c:v>30</c:v>
                </c:pt>
                <c:pt idx="1224">
                  <c:v>37</c:v>
                </c:pt>
                <c:pt idx="1225">
                  <c:v>24</c:v>
                </c:pt>
                <c:pt idx="1226">
                  <c:v>24</c:v>
                </c:pt>
                <c:pt idx="1227">
                  <c:v>23</c:v>
                </c:pt>
                <c:pt idx="1228">
                  <c:v>31</c:v>
                </c:pt>
                <c:pt idx="1229">
                  <c:v>39</c:v>
                </c:pt>
                <c:pt idx="1230">
                  <c:v>24</c:v>
                </c:pt>
                <c:pt idx="1231">
                  <c:v>36</c:v>
                </c:pt>
                <c:pt idx="1232">
                  <c:v>26</c:v>
                </c:pt>
                <c:pt idx="1233">
                  <c:v>25</c:v>
                </c:pt>
                <c:pt idx="1234">
                  <c:v>23</c:v>
                </c:pt>
                <c:pt idx="1235">
                  <c:v>34</c:v>
                </c:pt>
                <c:pt idx="1236">
                  <c:v>25</c:v>
                </c:pt>
                <c:pt idx="1237">
                  <c:v>17</c:v>
                </c:pt>
                <c:pt idx="1238">
                  <c:v>26</c:v>
                </c:pt>
                <c:pt idx="1239">
                  <c:v>28</c:v>
                </c:pt>
                <c:pt idx="1240">
                  <c:v>27</c:v>
                </c:pt>
                <c:pt idx="1241">
                  <c:v>29</c:v>
                </c:pt>
                <c:pt idx="1242">
                  <c:v>39</c:v>
                </c:pt>
                <c:pt idx="1243">
                  <c:v>29</c:v>
                </c:pt>
                <c:pt idx="1244">
                  <c:v>27</c:v>
                </c:pt>
                <c:pt idx="1245">
                  <c:v>28</c:v>
                </c:pt>
                <c:pt idx="1246">
                  <c:v>17</c:v>
                </c:pt>
                <c:pt idx="1247">
                  <c:v>30</c:v>
                </c:pt>
                <c:pt idx="1248">
                  <c:v>36</c:v>
                </c:pt>
                <c:pt idx="1249">
                  <c:v>38</c:v>
                </c:pt>
                <c:pt idx="1250">
                  <c:v>41</c:v>
                </c:pt>
                <c:pt idx="1251">
                  <c:v>31</c:v>
                </c:pt>
                <c:pt idx="1252">
                  <c:v>30</c:v>
                </c:pt>
                <c:pt idx="1253">
                  <c:v>33</c:v>
                </c:pt>
                <c:pt idx="1254">
                  <c:v>27</c:v>
                </c:pt>
                <c:pt idx="1255">
                  <c:v>28</c:v>
                </c:pt>
                <c:pt idx="1256">
                  <c:v>27</c:v>
                </c:pt>
                <c:pt idx="1257">
                  <c:v>22</c:v>
                </c:pt>
                <c:pt idx="1258">
                  <c:v>40</c:v>
                </c:pt>
                <c:pt idx="1259">
                  <c:v>25</c:v>
                </c:pt>
                <c:pt idx="1260">
                  <c:v>33</c:v>
                </c:pt>
                <c:pt idx="1261">
                  <c:v>25</c:v>
                </c:pt>
                <c:pt idx="1262">
                  <c:v>24</c:v>
                </c:pt>
                <c:pt idx="1263">
                  <c:v>30</c:v>
                </c:pt>
                <c:pt idx="1264">
                  <c:v>28</c:v>
                </c:pt>
                <c:pt idx="1265">
                  <c:v>33</c:v>
                </c:pt>
                <c:pt idx="1266">
                  <c:v>32</c:v>
                </c:pt>
                <c:pt idx="1267">
                  <c:v>30</c:v>
                </c:pt>
                <c:pt idx="1268">
                  <c:v>26</c:v>
                </c:pt>
                <c:pt idx="1269">
                  <c:v>25</c:v>
                </c:pt>
                <c:pt idx="1270">
                  <c:v>27</c:v>
                </c:pt>
                <c:pt idx="1271">
                  <c:v>28</c:v>
                </c:pt>
                <c:pt idx="1272">
                  <c:v>38</c:v>
                </c:pt>
                <c:pt idx="1273">
                  <c:v>39</c:v>
                </c:pt>
                <c:pt idx="1274">
                  <c:v>25</c:v>
                </c:pt>
                <c:pt idx="1275">
                  <c:v>35</c:v>
                </c:pt>
                <c:pt idx="1276">
                  <c:v>34</c:v>
                </c:pt>
                <c:pt idx="1277">
                  <c:v>30</c:v>
                </c:pt>
                <c:pt idx="1278">
                  <c:v>24</c:v>
                </c:pt>
                <c:pt idx="1279">
                  <c:v>28</c:v>
                </c:pt>
                <c:pt idx="1280">
                  <c:v>32</c:v>
                </c:pt>
                <c:pt idx="1281">
                  <c:v>32</c:v>
                </c:pt>
                <c:pt idx="1282">
                  <c:v>24</c:v>
                </c:pt>
                <c:pt idx="1283">
                  <c:v>39</c:v>
                </c:pt>
                <c:pt idx="1284">
                  <c:v>32</c:v>
                </c:pt>
                <c:pt idx="1285">
                  <c:v>17</c:v>
                </c:pt>
                <c:pt idx="1286">
                  <c:v>25</c:v>
                </c:pt>
                <c:pt idx="1287">
                  <c:v>31</c:v>
                </c:pt>
                <c:pt idx="1288">
                  <c:v>31</c:v>
                </c:pt>
                <c:pt idx="1289">
                  <c:v>33</c:v>
                </c:pt>
                <c:pt idx="1290">
                  <c:v>33</c:v>
                </c:pt>
                <c:pt idx="1291">
                  <c:v>19</c:v>
                </c:pt>
                <c:pt idx="1292">
                  <c:v>36</c:v>
                </c:pt>
                <c:pt idx="1293">
                  <c:v>35</c:v>
                </c:pt>
                <c:pt idx="1294">
                  <c:v>33</c:v>
                </c:pt>
                <c:pt idx="1295">
                  <c:v>27</c:v>
                </c:pt>
                <c:pt idx="1296">
                  <c:v>34</c:v>
                </c:pt>
                <c:pt idx="1297">
                  <c:v>27</c:v>
                </c:pt>
                <c:pt idx="1298">
                  <c:v>25</c:v>
                </c:pt>
                <c:pt idx="1299">
                  <c:v>21</c:v>
                </c:pt>
                <c:pt idx="1300">
                  <c:v>28</c:v>
                </c:pt>
                <c:pt idx="1301">
                  <c:v>24</c:v>
                </c:pt>
                <c:pt idx="1302">
                  <c:v>31</c:v>
                </c:pt>
                <c:pt idx="1303">
                  <c:v>28</c:v>
                </c:pt>
                <c:pt idx="1304">
                  <c:v>26</c:v>
                </c:pt>
                <c:pt idx="1305">
                  <c:v>27</c:v>
                </c:pt>
                <c:pt idx="1306">
                  <c:v>30</c:v>
                </c:pt>
                <c:pt idx="1307">
                  <c:v>31</c:v>
                </c:pt>
                <c:pt idx="1308">
                  <c:v>23</c:v>
                </c:pt>
                <c:pt idx="1309">
                  <c:v>24</c:v>
                </c:pt>
                <c:pt idx="1310">
                  <c:v>46</c:v>
                </c:pt>
                <c:pt idx="1311">
                  <c:v>45</c:v>
                </c:pt>
                <c:pt idx="1312">
                  <c:v>39</c:v>
                </c:pt>
                <c:pt idx="1313">
                  <c:v>30</c:v>
                </c:pt>
                <c:pt idx="1314">
                  <c:v>29</c:v>
                </c:pt>
                <c:pt idx="1315">
                  <c:v>24</c:v>
                </c:pt>
                <c:pt idx="1316">
                  <c:v>30</c:v>
                </c:pt>
                <c:pt idx="1317">
                  <c:v>27</c:v>
                </c:pt>
                <c:pt idx="1318">
                  <c:v>30</c:v>
                </c:pt>
                <c:pt idx="1319">
                  <c:v>27</c:v>
                </c:pt>
                <c:pt idx="1320">
                  <c:v>34</c:v>
                </c:pt>
                <c:pt idx="1321">
                  <c:v>26</c:v>
                </c:pt>
                <c:pt idx="1322">
                  <c:v>40</c:v>
                </c:pt>
                <c:pt idx="1323">
                  <c:v>28</c:v>
                </c:pt>
                <c:pt idx="1324">
                  <c:v>33</c:v>
                </c:pt>
                <c:pt idx="1325">
                  <c:v>36</c:v>
                </c:pt>
                <c:pt idx="1326">
                  <c:v>34</c:v>
                </c:pt>
                <c:pt idx="1327">
                  <c:v>34</c:v>
                </c:pt>
                <c:pt idx="1328">
                  <c:v>31</c:v>
                </c:pt>
                <c:pt idx="1329">
                  <c:v>35</c:v>
                </c:pt>
                <c:pt idx="1330">
                  <c:v>37</c:v>
                </c:pt>
                <c:pt idx="1331">
                  <c:v>37</c:v>
                </c:pt>
                <c:pt idx="1332">
                  <c:v>34</c:v>
                </c:pt>
                <c:pt idx="1333">
                  <c:v>35</c:v>
                </c:pt>
                <c:pt idx="1334">
                  <c:v>30</c:v>
                </c:pt>
                <c:pt idx="1335">
                  <c:v>32</c:v>
                </c:pt>
                <c:pt idx="1336">
                  <c:v>41</c:v>
                </c:pt>
                <c:pt idx="1337">
                  <c:v>28</c:v>
                </c:pt>
                <c:pt idx="1338">
                  <c:v>29</c:v>
                </c:pt>
                <c:pt idx="1339">
                  <c:v>40</c:v>
                </c:pt>
                <c:pt idx="1340">
                  <c:v>40</c:v>
                </c:pt>
                <c:pt idx="1341">
                  <c:v>38</c:v>
                </c:pt>
                <c:pt idx="1342">
                  <c:v>39</c:v>
                </c:pt>
                <c:pt idx="1343">
                  <c:v>32</c:v>
                </c:pt>
                <c:pt idx="1344">
                  <c:v>30</c:v>
                </c:pt>
                <c:pt idx="1345">
                  <c:v>50</c:v>
                </c:pt>
                <c:pt idx="1346">
                  <c:v>33</c:v>
                </c:pt>
                <c:pt idx="1347">
                  <c:v>30</c:v>
                </c:pt>
                <c:pt idx="1348">
                  <c:v>32</c:v>
                </c:pt>
                <c:pt idx="1349">
                  <c:v>44</c:v>
                </c:pt>
                <c:pt idx="1350">
                  <c:v>41</c:v>
                </c:pt>
                <c:pt idx="1351">
                  <c:v>44</c:v>
                </c:pt>
                <c:pt idx="1352">
                  <c:v>40</c:v>
                </c:pt>
                <c:pt idx="1353">
                  <c:v>32</c:v>
                </c:pt>
                <c:pt idx="1354">
                  <c:v>35</c:v>
                </c:pt>
                <c:pt idx="1355">
                  <c:v>25</c:v>
                </c:pt>
                <c:pt idx="1356">
                  <c:v>34</c:v>
                </c:pt>
                <c:pt idx="1357">
                  <c:v>33</c:v>
                </c:pt>
                <c:pt idx="1358">
                  <c:v>43</c:v>
                </c:pt>
                <c:pt idx="1359">
                  <c:v>27</c:v>
                </c:pt>
                <c:pt idx="1360">
                  <c:v>34</c:v>
                </c:pt>
                <c:pt idx="1361">
                  <c:v>42</c:v>
                </c:pt>
                <c:pt idx="1362">
                  <c:v>33</c:v>
                </c:pt>
                <c:pt idx="1363">
                  <c:v>30</c:v>
                </c:pt>
                <c:pt idx="1364">
                  <c:v>38</c:v>
                </c:pt>
                <c:pt idx="1365">
                  <c:v>30</c:v>
                </c:pt>
                <c:pt idx="1366">
                  <c:v>37</c:v>
                </c:pt>
                <c:pt idx="1367">
                  <c:v>35</c:v>
                </c:pt>
                <c:pt idx="1368">
                  <c:v>32</c:v>
                </c:pt>
                <c:pt idx="1369">
                  <c:v>49</c:v>
                </c:pt>
                <c:pt idx="1370">
                  <c:v>40</c:v>
                </c:pt>
                <c:pt idx="1371">
                  <c:v>35</c:v>
                </c:pt>
                <c:pt idx="1372">
                  <c:v>37</c:v>
                </c:pt>
                <c:pt idx="1373">
                  <c:v>28</c:v>
                </c:pt>
                <c:pt idx="1374">
                  <c:v>46</c:v>
                </c:pt>
                <c:pt idx="1375">
                  <c:v>32</c:v>
                </c:pt>
                <c:pt idx="1376">
                  <c:v>26</c:v>
                </c:pt>
                <c:pt idx="1377">
                  <c:v>40</c:v>
                </c:pt>
                <c:pt idx="1378">
                  <c:v>40</c:v>
                </c:pt>
                <c:pt idx="1379">
                  <c:v>38</c:v>
                </c:pt>
                <c:pt idx="1380">
                  <c:v>38</c:v>
                </c:pt>
                <c:pt idx="1381">
                  <c:v>35</c:v>
                </c:pt>
                <c:pt idx="1382">
                  <c:v>37</c:v>
                </c:pt>
                <c:pt idx="1383">
                  <c:v>30</c:v>
                </c:pt>
                <c:pt idx="1384">
                  <c:v>46</c:v>
                </c:pt>
                <c:pt idx="1385">
                  <c:v>37</c:v>
                </c:pt>
                <c:pt idx="1386">
                  <c:v>40</c:v>
                </c:pt>
                <c:pt idx="1387">
                  <c:v>30</c:v>
                </c:pt>
                <c:pt idx="1388">
                  <c:v>46</c:v>
                </c:pt>
                <c:pt idx="1389">
                  <c:v>40</c:v>
                </c:pt>
                <c:pt idx="1390">
                  <c:v>40</c:v>
                </c:pt>
                <c:pt idx="1391">
                  <c:v>30</c:v>
                </c:pt>
                <c:pt idx="1392">
                  <c:v>48</c:v>
                </c:pt>
                <c:pt idx="1393">
                  <c:v>39</c:v>
                </c:pt>
                <c:pt idx="1394">
                  <c:v>44</c:v>
                </c:pt>
                <c:pt idx="1395">
                  <c:v>37</c:v>
                </c:pt>
                <c:pt idx="1396">
                  <c:v>36</c:v>
                </c:pt>
                <c:pt idx="1397">
                  <c:v>30</c:v>
                </c:pt>
                <c:pt idx="1398">
                  <c:v>38</c:v>
                </c:pt>
                <c:pt idx="1399">
                  <c:v>48</c:v>
                </c:pt>
                <c:pt idx="1400">
                  <c:v>33</c:v>
                </c:pt>
                <c:pt idx="1401">
                  <c:v>46</c:v>
                </c:pt>
                <c:pt idx="1402">
                  <c:v>51</c:v>
                </c:pt>
                <c:pt idx="1403">
                  <c:v>36</c:v>
                </c:pt>
                <c:pt idx="1404">
                  <c:v>30</c:v>
                </c:pt>
                <c:pt idx="1405">
                  <c:v>47</c:v>
                </c:pt>
                <c:pt idx="1406">
                  <c:v>37</c:v>
                </c:pt>
                <c:pt idx="1407">
                  <c:v>45</c:v>
                </c:pt>
                <c:pt idx="1408">
                  <c:v>31</c:v>
                </c:pt>
                <c:pt idx="1409">
                  <c:v>30</c:v>
                </c:pt>
                <c:pt idx="1410">
                  <c:v>40</c:v>
                </c:pt>
                <c:pt idx="1411">
                  <c:v>37</c:v>
                </c:pt>
                <c:pt idx="1412">
                  <c:v>40</c:v>
                </c:pt>
                <c:pt idx="1413">
                  <c:v>46</c:v>
                </c:pt>
                <c:pt idx="1414">
                  <c:v>47</c:v>
                </c:pt>
                <c:pt idx="1415">
                  <c:v>56</c:v>
                </c:pt>
                <c:pt idx="1416">
                  <c:v>40</c:v>
                </c:pt>
                <c:pt idx="1417">
                  <c:v>46</c:v>
                </c:pt>
                <c:pt idx="1418">
                  <c:v>47</c:v>
                </c:pt>
                <c:pt idx="1419">
                  <c:v>40</c:v>
                </c:pt>
                <c:pt idx="1420">
                  <c:v>53</c:v>
                </c:pt>
                <c:pt idx="1421">
                  <c:v>36</c:v>
                </c:pt>
                <c:pt idx="1422">
                  <c:v>48</c:v>
                </c:pt>
                <c:pt idx="1423">
                  <c:v>41</c:v>
                </c:pt>
                <c:pt idx="1424">
                  <c:v>50</c:v>
                </c:pt>
                <c:pt idx="1425">
                  <c:v>45</c:v>
                </c:pt>
                <c:pt idx="1426">
                  <c:v>43</c:v>
                </c:pt>
                <c:pt idx="1427">
                  <c:v>55</c:v>
                </c:pt>
                <c:pt idx="1428">
                  <c:v>54</c:v>
                </c:pt>
                <c:pt idx="1429">
                  <c:v>40</c:v>
                </c:pt>
                <c:pt idx="1430">
                  <c:v>55</c:v>
                </c:pt>
                <c:pt idx="1431">
                  <c:v>51</c:v>
                </c:pt>
                <c:pt idx="1432">
                  <c:v>51</c:v>
                </c:pt>
                <c:pt idx="1433">
                  <c:v>40</c:v>
                </c:pt>
                <c:pt idx="1434">
                  <c:v>51</c:v>
                </c:pt>
                <c:pt idx="1435">
                  <c:v>54</c:v>
                </c:pt>
                <c:pt idx="1436">
                  <c:v>37</c:v>
                </c:pt>
                <c:pt idx="1437">
                  <c:v>45</c:v>
                </c:pt>
                <c:pt idx="1438">
                  <c:v>45</c:v>
                </c:pt>
                <c:pt idx="1439">
                  <c:v>55</c:v>
                </c:pt>
                <c:pt idx="1440">
                  <c:v>67</c:v>
                </c:pt>
                <c:pt idx="1441">
                  <c:v>46</c:v>
                </c:pt>
                <c:pt idx="1442">
                  <c:v>52</c:v>
                </c:pt>
                <c:pt idx="1443">
                  <c:v>39</c:v>
                </c:pt>
                <c:pt idx="1444">
                  <c:v>55</c:v>
                </c:pt>
                <c:pt idx="1445">
                  <c:v>48</c:v>
                </c:pt>
                <c:pt idx="1446">
                  <c:v>40</c:v>
                </c:pt>
                <c:pt idx="1447">
                  <c:v>55</c:v>
                </c:pt>
                <c:pt idx="1448">
                  <c:v>45</c:v>
                </c:pt>
                <c:pt idx="1449">
                  <c:v>55</c:v>
                </c:pt>
                <c:pt idx="1450">
                  <c:v>45</c:v>
                </c:pt>
                <c:pt idx="1451">
                  <c:v>64</c:v>
                </c:pt>
                <c:pt idx="1452">
                  <c:v>54</c:v>
                </c:pt>
                <c:pt idx="1453">
                  <c:v>51</c:v>
                </c:pt>
                <c:pt idx="1454">
                  <c:v>52</c:v>
                </c:pt>
                <c:pt idx="1455">
                  <c:v>41</c:v>
                </c:pt>
                <c:pt idx="1456">
                  <c:v>38</c:v>
                </c:pt>
                <c:pt idx="1457">
                  <c:v>53</c:v>
                </c:pt>
                <c:pt idx="1458">
                  <c:v>62</c:v>
                </c:pt>
                <c:pt idx="1459">
                  <c:v>53</c:v>
                </c:pt>
                <c:pt idx="1460">
                  <c:v>65</c:v>
                </c:pt>
                <c:pt idx="1461">
                  <c:v>54</c:v>
                </c:pt>
                <c:pt idx="1462">
                  <c:v>59</c:v>
                </c:pt>
                <c:pt idx="1463">
                  <c:v>54</c:v>
                </c:pt>
                <c:pt idx="1464">
                  <c:v>53</c:v>
                </c:pt>
                <c:pt idx="1465">
                  <c:v>50</c:v>
                </c:pt>
                <c:pt idx="1466">
                  <c:v>59</c:v>
                </c:pt>
                <c:pt idx="1467">
                  <c:v>61</c:v>
                </c:pt>
                <c:pt idx="1468">
                  <c:v>78</c:v>
                </c:pt>
                <c:pt idx="1469">
                  <c:v>49</c:v>
                </c:pt>
                <c:pt idx="1470">
                  <c:v>64</c:v>
                </c:pt>
                <c:pt idx="1471">
                  <c:v>53</c:v>
                </c:pt>
                <c:pt idx="1472">
                  <c:v>59</c:v>
                </c:pt>
                <c:pt idx="1473">
                  <c:v>64</c:v>
                </c:pt>
                <c:pt idx="1474">
                  <c:v>43</c:v>
                </c:pt>
                <c:pt idx="1475">
                  <c:v>60</c:v>
                </c:pt>
                <c:pt idx="1476">
                  <c:v>47</c:v>
                </c:pt>
                <c:pt idx="1477">
                  <c:v>52</c:v>
                </c:pt>
                <c:pt idx="1478">
                  <c:v>68</c:v>
                </c:pt>
                <c:pt idx="1479">
                  <c:v>66</c:v>
                </c:pt>
                <c:pt idx="1480">
                  <c:v>68</c:v>
                </c:pt>
                <c:pt idx="1481">
                  <c:v>57</c:v>
                </c:pt>
                <c:pt idx="1482">
                  <c:v>50</c:v>
                </c:pt>
                <c:pt idx="1483">
                  <c:v>65</c:v>
                </c:pt>
                <c:pt idx="1484">
                  <c:v>51</c:v>
                </c:pt>
                <c:pt idx="1485">
                  <c:v>66</c:v>
                </c:pt>
                <c:pt idx="1486">
                  <c:v>68</c:v>
                </c:pt>
                <c:pt idx="1487">
                  <c:v>77</c:v>
                </c:pt>
                <c:pt idx="1488">
                  <c:v>55</c:v>
                </c:pt>
                <c:pt idx="1489">
                  <c:v>61</c:v>
                </c:pt>
                <c:pt idx="1490">
                  <c:v>61</c:v>
                </c:pt>
                <c:pt idx="1491">
                  <c:v>68</c:v>
                </c:pt>
                <c:pt idx="1492">
                  <c:v>81</c:v>
                </c:pt>
                <c:pt idx="1493">
                  <c:v>67</c:v>
                </c:pt>
                <c:pt idx="1494">
                  <c:v>67</c:v>
                </c:pt>
                <c:pt idx="1495">
                  <c:v>73</c:v>
                </c:pt>
                <c:pt idx="1496">
                  <c:v>82</c:v>
                </c:pt>
                <c:pt idx="1497">
                  <c:v>64</c:v>
                </c:pt>
                <c:pt idx="1498">
                  <c:v>77</c:v>
                </c:pt>
                <c:pt idx="1499">
                  <c:v>64</c:v>
                </c:pt>
                <c:pt idx="1500">
                  <c:v>81</c:v>
                </c:pt>
                <c:pt idx="1501">
                  <c:v>77</c:v>
                </c:pt>
                <c:pt idx="1502">
                  <c:v>82</c:v>
                </c:pt>
                <c:pt idx="1503">
                  <c:v>82</c:v>
                </c:pt>
                <c:pt idx="1504">
                  <c:v>84</c:v>
                </c:pt>
                <c:pt idx="1505">
                  <c:v>76</c:v>
                </c:pt>
                <c:pt idx="1506">
                  <c:v>91</c:v>
                </c:pt>
                <c:pt idx="1507">
                  <c:v>85</c:v>
                </c:pt>
                <c:pt idx="1508">
                  <c:v>85</c:v>
                </c:pt>
                <c:pt idx="1509">
                  <c:v>76</c:v>
                </c:pt>
                <c:pt idx="1510">
                  <c:v>80</c:v>
                </c:pt>
                <c:pt idx="1511">
                  <c:v>86</c:v>
                </c:pt>
                <c:pt idx="1512">
                  <c:v>87</c:v>
                </c:pt>
                <c:pt idx="1513">
                  <c:v>93</c:v>
                </c:pt>
                <c:pt idx="1514">
                  <c:v>66</c:v>
                </c:pt>
                <c:pt idx="1515">
                  <c:v>68</c:v>
                </c:pt>
                <c:pt idx="1516">
                  <c:v>91</c:v>
                </c:pt>
                <c:pt idx="1517">
                  <c:v>86</c:v>
                </c:pt>
                <c:pt idx="1518">
                  <c:v>76</c:v>
                </c:pt>
                <c:pt idx="1519">
                  <c:v>74</c:v>
                </c:pt>
                <c:pt idx="1520">
                  <c:v>79</c:v>
                </c:pt>
                <c:pt idx="1521">
                  <c:v>96</c:v>
                </c:pt>
                <c:pt idx="1522">
                  <c:v>97</c:v>
                </c:pt>
                <c:pt idx="1523">
                  <c:v>79</c:v>
                </c:pt>
                <c:pt idx="1524">
                  <c:v>97</c:v>
                </c:pt>
                <c:pt idx="1525">
                  <c:v>102</c:v>
                </c:pt>
                <c:pt idx="1526">
                  <c:v>98</c:v>
                </c:pt>
                <c:pt idx="1527">
                  <c:v>94</c:v>
                </c:pt>
                <c:pt idx="1528">
                  <c:v>72</c:v>
                </c:pt>
                <c:pt idx="1529">
                  <c:v>94</c:v>
                </c:pt>
                <c:pt idx="1530">
                  <c:v>97</c:v>
                </c:pt>
                <c:pt idx="1531">
                  <c:v>102</c:v>
                </c:pt>
                <c:pt idx="1532">
                  <c:v>92</c:v>
                </c:pt>
                <c:pt idx="1533">
                  <c:v>120</c:v>
                </c:pt>
                <c:pt idx="1534">
                  <c:v>83</c:v>
                </c:pt>
                <c:pt idx="1535">
                  <c:v>110</c:v>
                </c:pt>
                <c:pt idx="1536">
                  <c:v>88</c:v>
                </c:pt>
                <c:pt idx="1537">
                  <c:v>93</c:v>
                </c:pt>
                <c:pt idx="1538">
                  <c:v>105</c:v>
                </c:pt>
                <c:pt idx="1539">
                  <c:v>114</c:v>
                </c:pt>
                <c:pt idx="1540">
                  <c:v>108</c:v>
                </c:pt>
                <c:pt idx="1541">
                  <c:v>118</c:v>
                </c:pt>
                <c:pt idx="1542">
                  <c:v>108</c:v>
                </c:pt>
                <c:pt idx="1543">
                  <c:v>110</c:v>
                </c:pt>
                <c:pt idx="1544">
                  <c:v>122</c:v>
                </c:pt>
                <c:pt idx="1545">
                  <c:v>112</c:v>
                </c:pt>
                <c:pt idx="1546">
                  <c:v>107</c:v>
                </c:pt>
                <c:pt idx="1547">
                  <c:v>131</c:v>
                </c:pt>
                <c:pt idx="1548">
                  <c:v>111</c:v>
                </c:pt>
                <c:pt idx="1549">
                  <c:v>118</c:v>
                </c:pt>
                <c:pt idx="1550">
                  <c:v>118</c:v>
                </c:pt>
                <c:pt idx="1551">
                  <c:v>141</c:v>
                </c:pt>
                <c:pt idx="1552">
                  <c:v>131</c:v>
                </c:pt>
                <c:pt idx="1553">
                  <c:v>129</c:v>
                </c:pt>
                <c:pt idx="1554">
                  <c:v>128</c:v>
                </c:pt>
                <c:pt idx="1555">
                  <c:v>138</c:v>
                </c:pt>
                <c:pt idx="1556">
                  <c:v>129</c:v>
                </c:pt>
                <c:pt idx="1557">
                  <c:v>137</c:v>
                </c:pt>
                <c:pt idx="1558">
                  <c:v>134</c:v>
                </c:pt>
                <c:pt idx="1559">
                  <c:v>152</c:v>
                </c:pt>
                <c:pt idx="1560">
                  <c:v>129</c:v>
                </c:pt>
                <c:pt idx="1561">
                  <c:v>138</c:v>
                </c:pt>
                <c:pt idx="1562">
                  <c:v>126</c:v>
                </c:pt>
                <c:pt idx="1563">
                  <c:v>143</c:v>
                </c:pt>
                <c:pt idx="1564">
                  <c:v>128</c:v>
                </c:pt>
                <c:pt idx="1565">
                  <c:v>154</c:v>
                </c:pt>
                <c:pt idx="1566">
                  <c:v>164</c:v>
                </c:pt>
                <c:pt idx="1567">
                  <c:v>167</c:v>
                </c:pt>
                <c:pt idx="1568">
                  <c:v>141</c:v>
                </c:pt>
                <c:pt idx="1569">
                  <c:v>151</c:v>
                </c:pt>
                <c:pt idx="1570">
                  <c:v>170</c:v>
                </c:pt>
                <c:pt idx="1571">
                  <c:v>135</c:v>
                </c:pt>
                <c:pt idx="1572">
                  <c:v>167</c:v>
                </c:pt>
                <c:pt idx="1573">
                  <c:v>167</c:v>
                </c:pt>
                <c:pt idx="1574">
                  <c:v>157</c:v>
                </c:pt>
                <c:pt idx="1575">
                  <c:v>171</c:v>
                </c:pt>
                <c:pt idx="1576">
                  <c:v>168</c:v>
                </c:pt>
                <c:pt idx="1577">
                  <c:v>161</c:v>
                </c:pt>
                <c:pt idx="1578">
                  <c:v>145</c:v>
                </c:pt>
                <c:pt idx="1579">
                  <c:v>171</c:v>
                </c:pt>
                <c:pt idx="1580">
                  <c:v>164</c:v>
                </c:pt>
                <c:pt idx="1581">
                  <c:v>175</c:v>
                </c:pt>
                <c:pt idx="1582">
                  <c:v>176</c:v>
                </c:pt>
                <c:pt idx="1583">
                  <c:v>164</c:v>
                </c:pt>
                <c:pt idx="1584">
                  <c:v>150</c:v>
                </c:pt>
                <c:pt idx="1585">
                  <c:v>165</c:v>
                </c:pt>
                <c:pt idx="1586">
                  <c:v>157</c:v>
                </c:pt>
                <c:pt idx="1587">
                  <c:v>158</c:v>
                </c:pt>
                <c:pt idx="1588">
                  <c:v>150</c:v>
                </c:pt>
                <c:pt idx="1589">
                  <c:v>172</c:v>
                </c:pt>
                <c:pt idx="1590">
                  <c:v>166</c:v>
                </c:pt>
                <c:pt idx="1591">
                  <c:v>178</c:v>
                </c:pt>
                <c:pt idx="1592">
                  <c:v>159</c:v>
                </c:pt>
                <c:pt idx="1593">
                  <c:v>199</c:v>
                </c:pt>
                <c:pt idx="1594">
                  <c:v>172</c:v>
                </c:pt>
                <c:pt idx="1595">
                  <c:v>161</c:v>
                </c:pt>
                <c:pt idx="1596">
                  <c:v>162</c:v>
                </c:pt>
                <c:pt idx="1597">
                  <c:v>172</c:v>
                </c:pt>
                <c:pt idx="1598">
                  <c:v>161</c:v>
                </c:pt>
                <c:pt idx="1599">
                  <c:v>159</c:v>
                </c:pt>
                <c:pt idx="1600">
                  <c:v>149</c:v>
                </c:pt>
                <c:pt idx="1601">
                  <c:v>177</c:v>
                </c:pt>
                <c:pt idx="1602">
                  <c:v>141</c:v>
                </c:pt>
                <c:pt idx="1603">
                  <c:v>172</c:v>
                </c:pt>
                <c:pt idx="1604">
                  <c:v>166</c:v>
                </c:pt>
                <c:pt idx="1605">
                  <c:v>151</c:v>
                </c:pt>
                <c:pt idx="1606">
                  <c:v>136</c:v>
                </c:pt>
                <c:pt idx="1607">
                  <c:v>155</c:v>
                </c:pt>
                <c:pt idx="1608">
                  <c:v>142</c:v>
                </c:pt>
                <c:pt idx="1609">
                  <c:v>147</c:v>
                </c:pt>
                <c:pt idx="1610">
                  <c:v>144</c:v>
                </c:pt>
                <c:pt idx="1611">
                  <c:v>137</c:v>
                </c:pt>
                <c:pt idx="1612">
                  <c:v>128</c:v>
                </c:pt>
                <c:pt idx="1613">
                  <c:v>141</c:v>
                </c:pt>
                <c:pt idx="1614">
                  <c:v>131</c:v>
                </c:pt>
                <c:pt idx="1615">
                  <c:v>145</c:v>
                </c:pt>
                <c:pt idx="1616">
                  <c:v>123</c:v>
                </c:pt>
                <c:pt idx="1617">
                  <c:v>129</c:v>
                </c:pt>
                <c:pt idx="1618">
                  <c:v>129</c:v>
                </c:pt>
                <c:pt idx="1619">
                  <c:v>123</c:v>
                </c:pt>
                <c:pt idx="1620">
                  <c:v>129</c:v>
                </c:pt>
                <c:pt idx="1621">
                  <c:v>125</c:v>
                </c:pt>
                <c:pt idx="1622">
                  <c:v>103</c:v>
                </c:pt>
                <c:pt idx="1623">
                  <c:v>111</c:v>
                </c:pt>
                <c:pt idx="1624">
                  <c:v>117</c:v>
                </c:pt>
                <c:pt idx="1625">
                  <c:v>110</c:v>
                </c:pt>
                <c:pt idx="1626">
                  <c:v>126</c:v>
                </c:pt>
                <c:pt idx="1627">
                  <c:v>108</c:v>
                </c:pt>
                <c:pt idx="1628">
                  <c:v>132</c:v>
                </c:pt>
                <c:pt idx="1629">
                  <c:v>107</c:v>
                </c:pt>
                <c:pt idx="1630">
                  <c:v>115</c:v>
                </c:pt>
                <c:pt idx="1631">
                  <c:v>102</c:v>
                </c:pt>
                <c:pt idx="1632">
                  <c:v>112</c:v>
                </c:pt>
                <c:pt idx="1633">
                  <c:v>107</c:v>
                </c:pt>
                <c:pt idx="1634">
                  <c:v>118</c:v>
                </c:pt>
                <c:pt idx="1635">
                  <c:v>107</c:v>
                </c:pt>
                <c:pt idx="1636">
                  <c:v>110</c:v>
                </c:pt>
                <c:pt idx="1637">
                  <c:v>110</c:v>
                </c:pt>
                <c:pt idx="1638">
                  <c:v>118</c:v>
                </c:pt>
                <c:pt idx="1639">
                  <c:v>107</c:v>
                </c:pt>
                <c:pt idx="1640">
                  <c:v>101</c:v>
                </c:pt>
                <c:pt idx="1641">
                  <c:v>104</c:v>
                </c:pt>
                <c:pt idx="1642">
                  <c:v>108</c:v>
                </c:pt>
                <c:pt idx="1643">
                  <c:v>85</c:v>
                </c:pt>
                <c:pt idx="1644">
                  <c:v>101</c:v>
                </c:pt>
                <c:pt idx="1645">
                  <c:v>118</c:v>
                </c:pt>
                <c:pt idx="1646">
                  <c:v>95</c:v>
                </c:pt>
                <c:pt idx="1647">
                  <c:v>95</c:v>
                </c:pt>
                <c:pt idx="1648">
                  <c:v>102</c:v>
                </c:pt>
                <c:pt idx="1649">
                  <c:v>89</c:v>
                </c:pt>
                <c:pt idx="1650">
                  <c:v>98</c:v>
                </c:pt>
                <c:pt idx="1651">
                  <c:v>105</c:v>
                </c:pt>
                <c:pt idx="1652">
                  <c:v>122</c:v>
                </c:pt>
                <c:pt idx="1653">
                  <c:v>94</c:v>
                </c:pt>
                <c:pt idx="1654">
                  <c:v>92</c:v>
                </c:pt>
                <c:pt idx="1655">
                  <c:v>91</c:v>
                </c:pt>
                <c:pt idx="1656">
                  <c:v>96</c:v>
                </c:pt>
                <c:pt idx="1657">
                  <c:v>70</c:v>
                </c:pt>
                <c:pt idx="1658">
                  <c:v>99</c:v>
                </c:pt>
                <c:pt idx="1659">
                  <c:v>90</c:v>
                </c:pt>
                <c:pt idx="1660">
                  <c:v>83</c:v>
                </c:pt>
                <c:pt idx="1661">
                  <c:v>98</c:v>
                </c:pt>
                <c:pt idx="1662">
                  <c:v>101</c:v>
                </c:pt>
                <c:pt idx="1663">
                  <c:v>87</c:v>
                </c:pt>
                <c:pt idx="1664">
                  <c:v>96</c:v>
                </c:pt>
                <c:pt idx="1665">
                  <c:v>81</c:v>
                </c:pt>
                <c:pt idx="1666">
                  <c:v>104</c:v>
                </c:pt>
                <c:pt idx="1667">
                  <c:v>108</c:v>
                </c:pt>
                <c:pt idx="1668">
                  <c:v>106</c:v>
                </c:pt>
                <c:pt idx="1669">
                  <c:v>77</c:v>
                </c:pt>
                <c:pt idx="1670">
                  <c:v>86</c:v>
                </c:pt>
                <c:pt idx="1671">
                  <c:v>73</c:v>
                </c:pt>
                <c:pt idx="1672">
                  <c:v>98</c:v>
                </c:pt>
                <c:pt idx="1673">
                  <c:v>95</c:v>
                </c:pt>
                <c:pt idx="1674">
                  <c:v>87</c:v>
                </c:pt>
                <c:pt idx="1675">
                  <c:v>90</c:v>
                </c:pt>
                <c:pt idx="1676">
                  <c:v>77</c:v>
                </c:pt>
                <c:pt idx="1677">
                  <c:v>95</c:v>
                </c:pt>
                <c:pt idx="1678">
                  <c:v>75</c:v>
                </c:pt>
                <c:pt idx="1679">
                  <c:v>91</c:v>
                </c:pt>
                <c:pt idx="1680">
                  <c:v>88</c:v>
                </c:pt>
                <c:pt idx="1681">
                  <c:v>104</c:v>
                </c:pt>
                <c:pt idx="1682">
                  <c:v>94</c:v>
                </c:pt>
                <c:pt idx="1683">
                  <c:v>80</c:v>
                </c:pt>
                <c:pt idx="1684">
                  <c:v>99</c:v>
                </c:pt>
                <c:pt idx="1685">
                  <c:v>96</c:v>
                </c:pt>
                <c:pt idx="1686">
                  <c:v>73</c:v>
                </c:pt>
                <c:pt idx="1687">
                  <c:v>78</c:v>
                </c:pt>
                <c:pt idx="1688">
                  <c:v>80</c:v>
                </c:pt>
                <c:pt idx="1689">
                  <c:v>83</c:v>
                </c:pt>
                <c:pt idx="1690">
                  <c:v>84</c:v>
                </c:pt>
                <c:pt idx="1691">
                  <c:v>97</c:v>
                </c:pt>
                <c:pt idx="1692">
                  <c:v>73</c:v>
                </c:pt>
                <c:pt idx="1693">
                  <c:v>86</c:v>
                </c:pt>
                <c:pt idx="1694">
                  <c:v>78</c:v>
                </c:pt>
                <c:pt idx="1695">
                  <c:v>81</c:v>
                </c:pt>
                <c:pt idx="1696">
                  <c:v>83</c:v>
                </c:pt>
                <c:pt idx="1697">
                  <c:v>75</c:v>
                </c:pt>
                <c:pt idx="1698">
                  <c:v>106</c:v>
                </c:pt>
                <c:pt idx="1699">
                  <c:v>92</c:v>
                </c:pt>
                <c:pt idx="1700">
                  <c:v>87</c:v>
                </c:pt>
                <c:pt idx="1701">
                  <c:v>85</c:v>
                </c:pt>
                <c:pt idx="1702">
                  <c:v>104</c:v>
                </c:pt>
                <c:pt idx="1703">
                  <c:v>89</c:v>
                </c:pt>
                <c:pt idx="1704">
                  <c:v>65</c:v>
                </c:pt>
                <c:pt idx="1705">
                  <c:v>89</c:v>
                </c:pt>
                <c:pt idx="1706">
                  <c:v>75</c:v>
                </c:pt>
                <c:pt idx="1707">
                  <c:v>75</c:v>
                </c:pt>
                <c:pt idx="1708">
                  <c:v>88</c:v>
                </c:pt>
                <c:pt idx="1709">
                  <c:v>107</c:v>
                </c:pt>
                <c:pt idx="1710">
                  <c:v>83</c:v>
                </c:pt>
                <c:pt idx="1711">
                  <c:v>81</c:v>
                </c:pt>
                <c:pt idx="1712">
                  <c:v>98</c:v>
                </c:pt>
                <c:pt idx="1713">
                  <c:v>82</c:v>
                </c:pt>
                <c:pt idx="1714">
                  <c:v>62</c:v>
                </c:pt>
                <c:pt idx="1715">
                  <c:v>70</c:v>
                </c:pt>
                <c:pt idx="1716">
                  <c:v>102</c:v>
                </c:pt>
                <c:pt idx="1717">
                  <c:v>91</c:v>
                </c:pt>
                <c:pt idx="1718">
                  <c:v>65</c:v>
                </c:pt>
                <c:pt idx="1719">
                  <c:v>91</c:v>
                </c:pt>
                <c:pt idx="1720">
                  <c:v>67</c:v>
                </c:pt>
                <c:pt idx="1721">
                  <c:v>86</c:v>
                </c:pt>
                <c:pt idx="1722">
                  <c:v>66</c:v>
                </c:pt>
                <c:pt idx="1723">
                  <c:v>79</c:v>
                </c:pt>
                <c:pt idx="1724">
                  <c:v>70</c:v>
                </c:pt>
                <c:pt idx="1725">
                  <c:v>70</c:v>
                </c:pt>
                <c:pt idx="1726">
                  <c:v>94</c:v>
                </c:pt>
                <c:pt idx="1727">
                  <c:v>84</c:v>
                </c:pt>
                <c:pt idx="1728">
                  <c:v>81</c:v>
                </c:pt>
                <c:pt idx="1729">
                  <c:v>98</c:v>
                </c:pt>
                <c:pt idx="1730">
                  <c:v>73</c:v>
                </c:pt>
                <c:pt idx="1731">
                  <c:v>85</c:v>
                </c:pt>
                <c:pt idx="1732">
                  <c:v>83</c:v>
                </c:pt>
                <c:pt idx="1733">
                  <c:v>78</c:v>
                </c:pt>
                <c:pt idx="1734">
                  <c:v>80</c:v>
                </c:pt>
                <c:pt idx="1735">
                  <c:v>69</c:v>
                </c:pt>
                <c:pt idx="1736">
                  <c:v>91</c:v>
                </c:pt>
                <c:pt idx="1737">
                  <c:v>70</c:v>
                </c:pt>
                <c:pt idx="1738">
                  <c:v>68</c:v>
                </c:pt>
                <c:pt idx="1739">
                  <c:v>72</c:v>
                </c:pt>
                <c:pt idx="1740">
                  <c:v>77</c:v>
                </c:pt>
                <c:pt idx="1741">
                  <c:v>83</c:v>
                </c:pt>
                <c:pt idx="1742">
                  <c:v>88</c:v>
                </c:pt>
                <c:pt idx="1743">
                  <c:v>86</c:v>
                </c:pt>
                <c:pt idx="1744">
                  <c:v>71</c:v>
                </c:pt>
                <c:pt idx="1745">
                  <c:v>72</c:v>
                </c:pt>
                <c:pt idx="1746">
                  <c:v>78</c:v>
                </c:pt>
                <c:pt idx="1747">
                  <c:v>61</c:v>
                </c:pt>
                <c:pt idx="1748">
                  <c:v>80</c:v>
                </c:pt>
                <c:pt idx="1749">
                  <c:v>71</c:v>
                </c:pt>
                <c:pt idx="1750">
                  <c:v>72</c:v>
                </c:pt>
                <c:pt idx="1751">
                  <c:v>72</c:v>
                </c:pt>
                <c:pt idx="1752">
                  <c:v>56</c:v>
                </c:pt>
                <c:pt idx="1753">
                  <c:v>80</c:v>
                </c:pt>
                <c:pt idx="1754">
                  <c:v>55</c:v>
                </c:pt>
                <c:pt idx="1755">
                  <c:v>70</c:v>
                </c:pt>
                <c:pt idx="1756">
                  <c:v>77</c:v>
                </c:pt>
                <c:pt idx="1757">
                  <c:v>63</c:v>
                </c:pt>
                <c:pt idx="1758">
                  <c:v>59</c:v>
                </c:pt>
                <c:pt idx="1759">
                  <c:v>80</c:v>
                </c:pt>
                <c:pt idx="1760">
                  <c:v>69</c:v>
                </c:pt>
                <c:pt idx="1761">
                  <c:v>68</c:v>
                </c:pt>
                <c:pt idx="1762">
                  <c:v>71</c:v>
                </c:pt>
                <c:pt idx="1763">
                  <c:v>71</c:v>
                </c:pt>
                <c:pt idx="1764">
                  <c:v>71</c:v>
                </c:pt>
                <c:pt idx="1765">
                  <c:v>64</c:v>
                </c:pt>
                <c:pt idx="1766">
                  <c:v>59</c:v>
                </c:pt>
                <c:pt idx="1767">
                  <c:v>73</c:v>
                </c:pt>
                <c:pt idx="1768">
                  <c:v>60</c:v>
                </c:pt>
                <c:pt idx="1769">
                  <c:v>61</c:v>
                </c:pt>
                <c:pt idx="1770">
                  <c:v>62</c:v>
                </c:pt>
                <c:pt idx="1771">
                  <c:v>65</c:v>
                </c:pt>
                <c:pt idx="1772">
                  <c:v>67</c:v>
                </c:pt>
                <c:pt idx="1773">
                  <c:v>66</c:v>
                </c:pt>
                <c:pt idx="1774">
                  <c:v>57</c:v>
                </c:pt>
                <c:pt idx="1775">
                  <c:v>57</c:v>
                </c:pt>
                <c:pt idx="1776">
                  <c:v>57</c:v>
                </c:pt>
                <c:pt idx="1777">
                  <c:v>56</c:v>
                </c:pt>
                <c:pt idx="1778">
                  <c:v>52</c:v>
                </c:pt>
                <c:pt idx="1779">
                  <c:v>56</c:v>
                </c:pt>
                <c:pt idx="1780">
                  <c:v>57</c:v>
                </c:pt>
                <c:pt idx="1781">
                  <c:v>55</c:v>
                </c:pt>
                <c:pt idx="1782">
                  <c:v>62</c:v>
                </c:pt>
                <c:pt idx="1783">
                  <c:v>62</c:v>
                </c:pt>
                <c:pt idx="1784">
                  <c:v>56</c:v>
                </c:pt>
                <c:pt idx="1785">
                  <c:v>38</c:v>
                </c:pt>
                <c:pt idx="1786">
                  <c:v>68</c:v>
                </c:pt>
                <c:pt idx="1787">
                  <c:v>51</c:v>
                </c:pt>
                <c:pt idx="1788">
                  <c:v>48</c:v>
                </c:pt>
                <c:pt idx="1789">
                  <c:v>54</c:v>
                </c:pt>
                <c:pt idx="1790">
                  <c:v>65</c:v>
                </c:pt>
                <c:pt idx="1791">
                  <c:v>59</c:v>
                </c:pt>
                <c:pt idx="1792">
                  <c:v>43</c:v>
                </c:pt>
                <c:pt idx="1793">
                  <c:v>44</c:v>
                </c:pt>
                <c:pt idx="1794">
                  <c:v>65</c:v>
                </c:pt>
                <c:pt idx="1795">
                  <c:v>53</c:v>
                </c:pt>
                <c:pt idx="1796">
                  <c:v>52</c:v>
                </c:pt>
                <c:pt idx="1797">
                  <c:v>41</c:v>
                </c:pt>
                <c:pt idx="1798">
                  <c:v>56</c:v>
                </c:pt>
                <c:pt idx="1799">
                  <c:v>36</c:v>
                </c:pt>
                <c:pt idx="1800">
                  <c:v>61</c:v>
                </c:pt>
                <c:pt idx="1801">
                  <c:v>47</c:v>
                </c:pt>
                <c:pt idx="1802">
                  <c:v>49</c:v>
                </c:pt>
                <c:pt idx="1803">
                  <c:v>62</c:v>
                </c:pt>
                <c:pt idx="1804">
                  <c:v>63</c:v>
                </c:pt>
                <c:pt idx="1805">
                  <c:v>49</c:v>
                </c:pt>
                <c:pt idx="1806">
                  <c:v>56</c:v>
                </c:pt>
                <c:pt idx="1807">
                  <c:v>44</c:v>
                </c:pt>
                <c:pt idx="1808">
                  <c:v>58</c:v>
                </c:pt>
                <c:pt idx="1809">
                  <c:v>42</c:v>
                </c:pt>
                <c:pt idx="1810">
                  <c:v>43</c:v>
                </c:pt>
                <c:pt idx="1811">
                  <c:v>47</c:v>
                </c:pt>
                <c:pt idx="1812">
                  <c:v>42</c:v>
                </c:pt>
                <c:pt idx="1813">
                  <c:v>41</c:v>
                </c:pt>
                <c:pt idx="1814">
                  <c:v>55</c:v>
                </c:pt>
                <c:pt idx="1815">
                  <c:v>49</c:v>
                </c:pt>
                <c:pt idx="1816">
                  <c:v>42</c:v>
                </c:pt>
                <c:pt idx="1817">
                  <c:v>51</c:v>
                </c:pt>
                <c:pt idx="1818">
                  <c:v>55</c:v>
                </c:pt>
                <c:pt idx="1819">
                  <c:v>43</c:v>
                </c:pt>
                <c:pt idx="1820">
                  <c:v>67</c:v>
                </c:pt>
                <c:pt idx="1821">
                  <c:v>44</c:v>
                </c:pt>
                <c:pt idx="1822">
                  <c:v>47</c:v>
                </c:pt>
                <c:pt idx="1823">
                  <c:v>42</c:v>
                </c:pt>
                <c:pt idx="1824">
                  <c:v>39</c:v>
                </c:pt>
                <c:pt idx="1825">
                  <c:v>48</c:v>
                </c:pt>
                <c:pt idx="1826">
                  <c:v>65</c:v>
                </c:pt>
                <c:pt idx="1827">
                  <c:v>41</c:v>
                </c:pt>
                <c:pt idx="1828">
                  <c:v>38</c:v>
                </c:pt>
                <c:pt idx="1829">
                  <c:v>50</c:v>
                </c:pt>
                <c:pt idx="1830">
                  <c:v>56</c:v>
                </c:pt>
                <c:pt idx="1831">
                  <c:v>48</c:v>
                </c:pt>
                <c:pt idx="1832">
                  <c:v>41</c:v>
                </c:pt>
                <c:pt idx="1833">
                  <c:v>48</c:v>
                </c:pt>
                <c:pt idx="1834">
                  <c:v>50</c:v>
                </c:pt>
                <c:pt idx="1835">
                  <c:v>55</c:v>
                </c:pt>
                <c:pt idx="1836">
                  <c:v>45</c:v>
                </c:pt>
                <c:pt idx="1837">
                  <c:v>46</c:v>
                </c:pt>
                <c:pt idx="1838">
                  <c:v>46</c:v>
                </c:pt>
                <c:pt idx="1839">
                  <c:v>39</c:v>
                </c:pt>
                <c:pt idx="1840">
                  <c:v>39</c:v>
                </c:pt>
                <c:pt idx="1841">
                  <c:v>60</c:v>
                </c:pt>
                <c:pt idx="1842">
                  <c:v>51</c:v>
                </c:pt>
                <c:pt idx="1843">
                  <c:v>47</c:v>
                </c:pt>
                <c:pt idx="1844">
                  <c:v>64</c:v>
                </c:pt>
                <c:pt idx="1845">
                  <c:v>51</c:v>
                </c:pt>
                <c:pt idx="1846">
                  <c:v>59</c:v>
                </c:pt>
                <c:pt idx="1847">
                  <c:v>54</c:v>
                </c:pt>
                <c:pt idx="1848">
                  <c:v>48</c:v>
                </c:pt>
                <c:pt idx="1849">
                  <c:v>47</c:v>
                </c:pt>
                <c:pt idx="1850">
                  <c:v>51</c:v>
                </c:pt>
                <c:pt idx="1851">
                  <c:v>46</c:v>
                </c:pt>
                <c:pt idx="1852">
                  <c:v>50</c:v>
                </c:pt>
                <c:pt idx="1853">
                  <c:v>55</c:v>
                </c:pt>
                <c:pt idx="1854">
                  <c:v>46</c:v>
                </c:pt>
                <c:pt idx="1855">
                  <c:v>50</c:v>
                </c:pt>
                <c:pt idx="1856">
                  <c:v>46</c:v>
                </c:pt>
                <c:pt idx="1857">
                  <c:v>51</c:v>
                </c:pt>
                <c:pt idx="1858">
                  <c:v>45</c:v>
                </c:pt>
                <c:pt idx="1859">
                  <c:v>57</c:v>
                </c:pt>
                <c:pt idx="1860">
                  <c:v>52</c:v>
                </c:pt>
                <c:pt idx="1861">
                  <c:v>45</c:v>
                </c:pt>
                <c:pt idx="1862">
                  <c:v>40</c:v>
                </c:pt>
                <c:pt idx="1863">
                  <c:v>59</c:v>
                </c:pt>
                <c:pt idx="1864">
                  <c:v>44</c:v>
                </c:pt>
                <c:pt idx="1865">
                  <c:v>44</c:v>
                </c:pt>
                <c:pt idx="1866">
                  <c:v>52</c:v>
                </c:pt>
                <c:pt idx="1867">
                  <c:v>53</c:v>
                </c:pt>
                <c:pt idx="1868">
                  <c:v>48</c:v>
                </c:pt>
                <c:pt idx="1869">
                  <c:v>53</c:v>
                </c:pt>
                <c:pt idx="1870">
                  <c:v>45</c:v>
                </c:pt>
                <c:pt idx="1871">
                  <c:v>52</c:v>
                </c:pt>
                <c:pt idx="1872">
                  <c:v>55</c:v>
                </c:pt>
                <c:pt idx="1873">
                  <c:v>48</c:v>
                </c:pt>
                <c:pt idx="1874">
                  <c:v>54</c:v>
                </c:pt>
                <c:pt idx="1875">
                  <c:v>33</c:v>
                </c:pt>
                <c:pt idx="1876">
                  <c:v>41</c:v>
                </c:pt>
                <c:pt idx="1877">
                  <c:v>59</c:v>
                </c:pt>
                <c:pt idx="1878">
                  <c:v>56</c:v>
                </c:pt>
                <c:pt idx="1879">
                  <c:v>40</c:v>
                </c:pt>
                <c:pt idx="1880">
                  <c:v>68</c:v>
                </c:pt>
                <c:pt idx="1881">
                  <c:v>62</c:v>
                </c:pt>
                <c:pt idx="1882">
                  <c:v>45</c:v>
                </c:pt>
                <c:pt idx="1883">
                  <c:v>44</c:v>
                </c:pt>
                <c:pt idx="1884">
                  <c:v>49</c:v>
                </c:pt>
                <c:pt idx="1885">
                  <c:v>63</c:v>
                </c:pt>
                <c:pt idx="1886">
                  <c:v>57</c:v>
                </c:pt>
                <c:pt idx="1887">
                  <c:v>35</c:v>
                </c:pt>
                <c:pt idx="1888">
                  <c:v>43</c:v>
                </c:pt>
                <c:pt idx="1889">
                  <c:v>55</c:v>
                </c:pt>
                <c:pt idx="1890">
                  <c:v>49</c:v>
                </c:pt>
                <c:pt idx="1891">
                  <c:v>39</c:v>
                </c:pt>
                <c:pt idx="1892">
                  <c:v>45</c:v>
                </c:pt>
                <c:pt idx="1893">
                  <c:v>48</c:v>
                </c:pt>
                <c:pt idx="1894">
                  <c:v>52</c:v>
                </c:pt>
                <c:pt idx="1895">
                  <c:v>47</c:v>
                </c:pt>
                <c:pt idx="1896">
                  <c:v>38</c:v>
                </c:pt>
                <c:pt idx="1897">
                  <c:v>51</c:v>
                </c:pt>
                <c:pt idx="1898">
                  <c:v>49</c:v>
                </c:pt>
                <c:pt idx="1899">
                  <c:v>48</c:v>
                </c:pt>
                <c:pt idx="1900">
                  <c:v>45</c:v>
                </c:pt>
                <c:pt idx="1901">
                  <c:v>49</c:v>
                </c:pt>
                <c:pt idx="1902">
                  <c:v>53</c:v>
                </c:pt>
                <c:pt idx="1903">
                  <c:v>44</c:v>
                </c:pt>
                <c:pt idx="1904">
                  <c:v>47</c:v>
                </c:pt>
                <c:pt idx="1905">
                  <c:v>61</c:v>
                </c:pt>
                <c:pt idx="1906">
                  <c:v>52</c:v>
                </c:pt>
                <c:pt idx="1907">
                  <c:v>43</c:v>
                </c:pt>
                <c:pt idx="1908">
                  <c:v>37</c:v>
                </c:pt>
                <c:pt idx="1909">
                  <c:v>46</c:v>
                </c:pt>
                <c:pt idx="1910">
                  <c:v>48</c:v>
                </c:pt>
                <c:pt idx="1911">
                  <c:v>51</c:v>
                </c:pt>
                <c:pt idx="1912">
                  <c:v>41</c:v>
                </c:pt>
                <c:pt idx="1913">
                  <c:v>44</c:v>
                </c:pt>
                <c:pt idx="1914">
                  <c:v>46</c:v>
                </c:pt>
                <c:pt idx="1915">
                  <c:v>62</c:v>
                </c:pt>
                <c:pt idx="1916">
                  <c:v>56</c:v>
                </c:pt>
                <c:pt idx="1917">
                  <c:v>60</c:v>
                </c:pt>
                <c:pt idx="1918">
                  <c:v>40</c:v>
                </c:pt>
                <c:pt idx="1919">
                  <c:v>38</c:v>
                </c:pt>
                <c:pt idx="1920">
                  <c:v>49</c:v>
                </c:pt>
                <c:pt idx="1921">
                  <c:v>67</c:v>
                </c:pt>
                <c:pt idx="1922">
                  <c:v>37</c:v>
                </c:pt>
                <c:pt idx="1923">
                  <c:v>32</c:v>
                </c:pt>
                <c:pt idx="1924">
                  <c:v>42</c:v>
                </c:pt>
                <c:pt idx="1925">
                  <c:v>43</c:v>
                </c:pt>
                <c:pt idx="1926">
                  <c:v>43</c:v>
                </c:pt>
                <c:pt idx="1927">
                  <c:v>42</c:v>
                </c:pt>
                <c:pt idx="1928">
                  <c:v>51</c:v>
                </c:pt>
                <c:pt idx="1929">
                  <c:v>48</c:v>
                </c:pt>
                <c:pt idx="1930">
                  <c:v>65</c:v>
                </c:pt>
                <c:pt idx="1931">
                  <c:v>64</c:v>
                </c:pt>
                <c:pt idx="1932">
                  <c:v>56</c:v>
                </c:pt>
                <c:pt idx="1933">
                  <c:v>44</c:v>
                </c:pt>
                <c:pt idx="1934">
                  <c:v>48</c:v>
                </c:pt>
                <c:pt idx="1935">
                  <c:v>56</c:v>
                </c:pt>
                <c:pt idx="1936">
                  <c:v>44</c:v>
                </c:pt>
                <c:pt idx="1937">
                  <c:v>47</c:v>
                </c:pt>
                <c:pt idx="1938">
                  <c:v>48</c:v>
                </c:pt>
                <c:pt idx="1939">
                  <c:v>49</c:v>
                </c:pt>
                <c:pt idx="1940">
                  <c:v>56</c:v>
                </c:pt>
                <c:pt idx="1941">
                  <c:v>40</c:v>
                </c:pt>
                <c:pt idx="1942">
                  <c:v>37</c:v>
                </c:pt>
                <c:pt idx="1943">
                  <c:v>44</c:v>
                </c:pt>
                <c:pt idx="1944">
                  <c:v>49</c:v>
                </c:pt>
                <c:pt idx="1945">
                  <c:v>45</c:v>
                </c:pt>
                <c:pt idx="1946">
                  <c:v>57</c:v>
                </c:pt>
                <c:pt idx="1947">
                  <c:v>52</c:v>
                </c:pt>
                <c:pt idx="1948">
                  <c:v>50</c:v>
                </c:pt>
                <c:pt idx="1949">
                  <c:v>45</c:v>
                </c:pt>
                <c:pt idx="1950">
                  <c:v>41</c:v>
                </c:pt>
                <c:pt idx="1951">
                  <c:v>44</c:v>
                </c:pt>
                <c:pt idx="1952">
                  <c:v>48</c:v>
                </c:pt>
                <c:pt idx="1953">
                  <c:v>49</c:v>
                </c:pt>
                <c:pt idx="1954">
                  <c:v>45</c:v>
                </c:pt>
                <c:pt idx="1955">
                  <c:v>59</c:v>
                </c:pt>
                <c:pt idx="1956">
                  <c:v>57</c:v>
                </c:pt>
                <c:pt idx="1957">
                  <c:v>53</c:v>
                </c:pt>
                <c:pt idx="1958">
                  <c:v>39</c:v>
                </c:pt>
                <c:pt idx="1959">
                  <c:v>47</c:v>
                </c:pt>
                <c:pt idx="1960">
                  <c:v>49</c:v>
                </c:pt>
                <c:pt idx="1961">
                  <c:v>47</c:v>
                </c:pt>
                <c:pt idx="1962">
                  <c:v>53</c:v>
                </c:pt>
                <c:pt idx="1963">
                  <c:v>42</c:v>
                </c:pt>
                <c:pt idx="1964">
                  <c:v>47</c:v>
                </c:pt>
                <c:pt idx="1965">
                  <c:v>50</c:v>
                </c:pt>
                <c:pt idx="1966">
                  <c:v>53</c:v>
                </c:pt>
                <c:pt idx="1967">
                  <c:v>49</c:v>
                </c:pt>
                <c:pt idx="1968">
                  <c:v>50</c:v>
                </c:pt>
                <c:pt idx="1969">
                  <c:v>41</c:v>
                </c:pt>
                <c:pt idx="1970">
                  <c:v>38</c:v>
                </c:pt>
                <c:pt idx="1971">
                  <c:v>50</c:v>
                </c:pt>
                <c:pt idx="1972">
                  <c:v>57</c:v>
                </c:pt>
                <c:pt idx="1973">
                  <c:v>43</c:v>
                </c:pt>
                <c:pt idx="1974">
                  <c:v>53</c:v>
                </c:pt>
                <c:pt idx="1975">
                  <c:v>47</c:v>
                </c:pt>
                <c:pt idx="1976">
                  <c:v>58</c:v>
                </c:pt>
                <c:pt idx="1977">
                  <c:v>42</c:v>
                </c:pt>
                <c:pt idx="1978">
                  <c:v>40</c:v>
                </c:pt>
                <c:pt idx="1979">
                  <c:v>56</c:v>
                </c:pt>
                <c:pt idx="1980">
                  <c:v>47</c:v>
                </c:pt>
                <c:pt idx="1981">
                  <c:v>50</c:v>
                </c:pt>
                <c:pt idx="1982">
                  <c:v>52</c:v>
                </c:pt>
                <c:pt idx="1983">
                  <c:v>43</c:v>
                </c:pt>
                <c:pt idx="1984">
                  <c:v>40</c:v>
                </c:pt>
                <c:pt idx="1985">
                  <c:v>46</c:v>
                </c:pt>
                <c:pt idx="1986">
                  <c:v>57</c:v>
                </c:pt>
                <c:pt idx="1987">
                  <c:v>53</c:v>
                </c:pt>
                <c:pt idx="1988">
                  <c:v>54</c:v>
                </c:pt>
                <c:pt idx="1989">
                  <c:v>31</c:v>
                </c:pt>
                <c:pt idx="1990">
                  <c:v>29</c:v>
                </c:pt>
                <c:pt idx="1991">
                  <c:v>35</c:v>
                </c:pt>
                <c:pt idx="1992">
                  <c:v>42</c:v>
                </c:pt>
                <c:pt idx="1993">
                  <c:v>36</c:v>
                </c:pt>
                <c:pt idx="1994">
                  <c:v>47</c:v>
                </c:pt>
                <c:pt idx="1995">
                  <c:v>61</c:v>
                </c:pt>
                <c:pt idx="1996">
                  <c:v>48</c:v>
                </c:pt>
                <c:pt idx="1997">
                  <c:v>38</c:v>
                </c:pt>
                <c:pt idx="1998">
                  <c:v>36</c:v>
                </c:pt>
                <c:pt idx="1999">
                  <c:v>38</c:v>
                </c:pt>
                <c:pt idx="2000">
                  <c:v>46</c:v>
                </c:pt>
                <c:pt idx="2001">
                  <c:v>54</c:v>
                </c:pt>
                <c:pt idx="2002">
                  <c:v>48</c:v>
                </c:pt>
                <c:pt idx="2003">
                  <c:v>54</c:v>
                </c:pt>
                <c:pt idx="2004">
                  <c:v>57</c:v>
                </c:pt>
                <c:pt idx="2005">
                  <c:v>49</c:v>
                </c:pt>
                <c:pt idx="2006">
                  <c:v>42</c:v>
                </c:pt>
                <c:pt idx="2007">
                  <c:v>50</c:v>
                </c:pt>
                <c:pt idx="2008">
                  <c:v>40</c:v>
                </c:pt>
                <c:pt idx="2009">
                  <c:v>50</c:v>
                </c:pt>
                <c:pt idx="2010">
                  <c:v>56</c:v>
                </c:pt>
                <c:pt idx="2011">
                  <c:v>46</c:v>
                </c:pt>
                <c:pt idx="2012">
                  <c:v>42</c:v>
                </c:pt>
                <c:pt idx="2013">
                  <c:v>44</c:v>
                </c:pt>
                <c:pt idx="2014">
                  <c:v>57</c:v>
                </c:pt>
                <c:pt idx="2015">
                  <c:v>54</c:v>
                </c:pt>
                <c:pt idx="2016">
                  <c:v>61</c:v>
                </c:pt>
                <c:pt idx="2017">
                  <c:v>45</c:v>
                </c:pt>
                <c:pt idx="2018">
                  <c:v>52</c:v>
                </c:pt>
                <c:pt idx="2019">
                  <c:v>60</c:v>
                </c:pt>
                <c:pt idx="2020">
                  <c:v>55</c:v>
                </c:pt>
                <c:pt idx="2021">
                  <c:v>56</c:v>
                </c:pt>
                <c:pt idx="2022">
                  <c:v>64</c:v>
                </c:pt>
                <c:pt idx="2023">
                  <c:v>44</c:v>
                </c:pt>
                <c:pt idx="2024">
                  <c:v>56</c:v>
                </c:pt>
                <c:pt idx="2025">
                  <c:v>51</c:v>
                </c:pt>
                <c:pt idx="2026">
                  <c:v>49</c:v>
                </c:pt>
                <c:pt idx="2027">
                  <c:v>71</c:v>
                </c:pt>
                <c:pt idx="2028">
                  <c:v>50</c:v>
                </c:pt>
                <c:pt idx="2029">
                  <c:v>49</c:v>
                </c:pt>
                <c:pt idx="2030">
                  <c:v>54</c:v>
                </c:pt>
                <c:pt idx="2031">
                  <c:v>58</c:v>
                </c:pt>
                <c:pt idx="2032">
                  <c:v>53</c:v>
                </c:pt>
                <c:pt idx="2033">
                  <c:v>59</c:v>
                </c:pt>
                <c:pt idx="2034">
                  <c:v>60</c:v>
                </c:pt>
                <c:pt idx="2035">
                  <c:v>57</c:v>
                </c:pt>
                <c:pt idx="2036">
                  <c:v>55</c:v>
                </c:pt>
                <c:pt idx="2037">
                  <c:v>63</c:v>
                </c:pt>
                <c:pt idx="2038">
                  <c:v>50</c:v>
                </c:pt>
                <c:pt idx="2039">
                  <c:v>53</c:v>
                </c:pt>
                <c:pt idx="2040">
                  <c:v>52</c:v>
                </c:pt>
                <c:pt idx="2041">
                  <c:v>66</c:v>
                </c:pt>
                <c:pt idx="2042">
                  <c:v>56</c:v>
                </c:pt>
                <c:pt idx="2043">
                  <c:v>53</c:v>
                </c:pt>
                <c:pt idx="2044">
                  <c:v>54</c:v>
                </c:pt>
                <c:pt idx="2045">
                  <c:v>55</c:v>
                </c:pt>
                <c:pt idx="2046">
                  <c:v>47</c:v>
                </c:pt>
                <c:pt idx="2047">
                  <c:v>62</c:v>
                </c:pt>
                <c:pt idx="2048">
                  <c:v>58</c:v>
                </c:pt>
                <c:pt idx="2049">
                  <c:v>66</c:v>
                </c:pt>
                <c:pt idx="2050">
                  <c:v>58</c:v>
                </c:pt>
                <c:pt idx="2051">
                  <c:v>45</c:v>
                </c:pt>
                <c:pt idx="2052">
                  <c:v>63</c:v>
                </c:pt>
                <c:pt idx="2053">
                  <c:v>60</c:v>
                </c:pt>
                <c:pt idx="2054">
                  <c:v>57</c:v>
                </c:pt>
                <c:pt idx="2055">
                  <c:v>66</c:v>
                </c:pt>
                <c:pt idx="2056">
                  <c:v>47</c:v>
                </c:pt>
                <c:pt idx="2057">
                  <c:v>42</c:v>
                </c:pt>
                <c:pt idx="2058">
                  <c:v>64</c:v>
                </c:pt>
                <c:pt idx="2059">
                  <c:v>58</c:v>
                </c:pt>
                <c:pt idx="2060">
                  <c:v>56</c:v>
                </c:pt>
                <c:pt idx="2061">
                  <c:v>73</c:v>
                </c:pt>
                <c:pt idx="2062">
                  <c:v>46</c:v>
                </c:pt>
                <c:pt idx="2063">
                  <c:v>48</c:v>
                </c:pt>
                <c:pt idx="2064">
                  <c:v>65</c:v>
                </c:pt>
                <c:pt idx="2065">
                  <c:v>74</c:v>
                </c:pt>
                <c:pt idx="2066">
                  <c:v>53</c:v>
                </c:pt>
                <c:pt idx="2067">
                  <c:v>62</c:v>
                </c:pt>
                <c:pt idx="2068">
                  <c:v>57</c:v>
                </c:pt>
                <c:pt idx="2069">
                  <c:v>53</c:v>
                </c:pt>
                <c:pt idx="2070">
                  <c:v>71</c:v>
                </c:pt>
                <c:pt idx="2071">
                  <c:v>78</c:v>
                </c:pt>
                <c:pt idx="2072">
                  <c:v>59</c:v>
                </c:pt>
                <c:pt idx="2073">
                  <c:v>70</c:v>
                </c:pt>
                <c:pt idx="2074">
                  <c:v>63</c:v>
                </c:pt>
                <c:pt idx="2075">
                  <c:v>62</c:v>
                </c:pt>
                <c:pt idx="2076">
                  <c:v>59</c:v>
                </c:pt>
                <c:pt idx="2077">
                  <c:v>60</c:v>
                </c:pt>
                <c:pt idx="2078">
                  <c:v>77</c:v>
                </c:pt>
                <c:pt idx="2079">
                  <c:v>76</c:v>
                </c:pt>
                <c:pt idx="2080">
                  <c:v>85</c:v>
                </c:pt>
                <c:pt idx="2081">
                  <c:v>69</c:v>
                </c:pt>
                <c:pt idx="2082">
                  <c:v>67</c:v>
                </c:pt>
                <c:pt idx="2083">
                  <c:v>80</c:v>
                </c:pt>
                <c:pt idx="2084">
                  <c:v>60</c:v>
                </c:pt>
                <c:pt idx="2085">
                  <c:v>63</c:v>
                </c:pt>
                <c:pt idx="2086">
                  <c:v>61</c:v>
                </c:pt>
                <c:pt idx="2087">
                  <c:v>77</c:v>
                </c:pt>
                <c:pt idx="2088">
                  <c:v>69</c:v>
                </c:pt>
                <c:pt idx="2089">
                  <c:v>56</c:v>
                </c:pt>
                <c:pt idx="2090">
                  <c:v>59</c:v>
                </c:pt>
                <c:pt idx="2091">
                  <c:v>55</c:v>
                </c:pt>
                <c:pt idx="2092">
                  <c:v>71</c:v>
                </c:pt>
                <c:pt idx="2093">
                  <c:v>64</c:v>
                </c:pt>
                <c:pt idx="2094">
                  <c:v>70</c:v>
                </c:pt>
                <c:pt idx="2095">
                  <c:v>72</c:v>
                </c:pt>
                <c:pt idx="2096">
                  <c:v>60</c:v>
                </c:pt>
                <c:pt idx="2097">
                  <c:v>56</c:v>
                </c:pt>
                <c:pt idx="2098">
                  <c:v>57</c:v>
                </c:pt>
                <c:pt idx="2099">
                  <c:v>64</c:v>
                </c:pt>
                <c:pt idx="2100">
                  <c:v>68</c:v>
                </c:pt>
                <c:pt idx="2101">
                  <c:v>56</c:v>
                </c:pt>
                <c:pt idx="2102">
                  <c:v>59</c:v>
                </c:pt>
                <c:pt idx="2103">
                  <c:v>58</c:v>
                </c:pt>
                <c:pt idx="2104">
                  <c:v>49</c:v>
                </c:pt>
                <c:pt idx="2105">
                  <c:v>56</c:v>
                </c:pt>
                <c:pt idx="2106">
                  <c:v>74</c:v>
                </c:pt>
                <c:pt idx="2107">
                  <c:v>71</c:v>
                </c:pt>
                <c:pt idx="2108">
                  <c:v>62</c:v>
                </c:pt>
                <c:pt idx="2109">
                  <c:v>63</c:v>
                </c:pt>
                <c:pt idx="2110">
                  <c:v>59</c:v>
                </c:pt>
                <c:pt idx="2111">
                  <c:v>66</c:v>
                </c:pt>
                <c:pt idx="2112">
                  <c:v>68</c:v>
                </c:pt>
                <c:pt idx="2113">
                  <c:v>64</c:v>
                </c:pt>
                <c:pt idx="2114">
                  <c:v>69</c:v>
                </c:pt>
                <c:pt idx="2115">
                  <c:v>65</c:v>
                </c:pt>
                <c:pt idx="2116">
                  <c:v>73</c:v>
                </c:pt>
                <c:pt idx="2117">
                  <c:v>68</c:v>
                </c:pt>
                <c:pt idx="2118">
                  <c:v>61</c:v>
                </c:pt>
                <c:pt idx="2119">
                  <c:v>61</c:v>
                </c:pt>
                <c:pt idx="2120">
                  <c:v>50</c:v>
                </c:pt>
                <c:pt idx="2121">
                  <c:v>70</c:v>
                </c:pt>
                <c:pt idx="2122">
                  <c:v>55</c:v>
                </c:pt>
                <c:pt idx="2123">
                  <c:v>66</c:v>
                </c:pt>
                <c:pt idx="2124">
                  <c:v>65</c:v>
                </c:pt>
                <c:pt idx="2125">
                  <c:v>54</c:v>
                </c:pt>
                <c:pt idx="2126">
                  <c:v>44</c:v>
                </c:pt>
                <c:pt idx="2127">
                  <c:v>56</c:v>
                </c:pt>
                <c:pt idx="2128">
                  <c:v>57</c:v>
                </c:pt>
                <c:pt idx="2129">
                  <c:v>68</c:v>
                </c:pt>
                <c:pt idx="2130">
                  <c:v>76</c:v>
                </c:pt>
                <c:pt idx="2131">
                  <c:v>77</c:v>
                </c:pt>
                <c:pt idx="2132">
                  <c:v>58</c:v>
                </c:pt>
                <c:pt idx="2133">
                  <c:v>65</c:v>
                </c:pt>
                <c:pt idx="2134">
                  <c:v>56</c:v>
                </c:pt>
                <c:pt idx="2135">
                  <c:v>71</c:v>
                </c:pt>
                <c:pt idx="2136">
                  <c:v>48</c:v>
                </c:pt>
                <c:pt idx="2137">
                  <c:v>48</c:v>
                </c:pt>
                <c:pt idx="2138">
                  <c:v>63</c:v>
                </c:pt>
                <c:pt idx="2139">
                  <c:v>66</c:v>
                </c:pt>
                <c:pt idx="2140">
                  <c:v>59</c:v>
                </c:pt>
                <c:pt idx="2141">
                  <c:v>61</c:v>
                </c:pt>
                <c:pt idx="2142">
                  <c:v>64</c:v>
                </c:pt>
                <c:pt idx="2143">
                  <c:v>55</c:v>
                </c:pt>
                <c:pt idx="2144">
                  <c:v>52</c:v>
                </c:pt>
                <c:pt idx="2145">
                  <c:v>62</c:v>
                </c:pt>
                <c:pt idx="2146">
                  <c:v>64</c:v>
                </c:pt>
                <c:pt idx="2147">
                  <c:v>53</c:v>
                </c:pt>
                <c:pt idx="2148">
                  <c:v>49</c:v>
                </c:pt>
                <c:pt idx="2149">
                  <c:v>61</c:v>
                </c:pt>
                <c:pt idx="2150">
                  <c:v>81</c:v>
                </c:pt>
                <c:pt idx="2151">
                  <c:v>68</c:v>
                </c:pt>
                <c:pt idx="2152">
                  <c:v>50</c:v>
                </c:pt>
                <c:pt idx="2153">
                  <c:v>56</c:v>
                </c:pt>
                <c:pt idx="2154">
                  <c:v>69</c:v>
                </c:pt>
                <c:pt idx="2155">
                  <c:v>50</c:v>
                </c:pt>
                <c:pt idx="2156">
                  <c:v>59</c:v>
                </c:pt>
                <c:pt idx="2157">
                  <c:v>73</c:v>
                </c:pt>
                <c:pt idx="2158">
                  <c:v>65</c:v>
                </c:pt>
                <c:pt idx="2159">
                  <c:v>59</c:v>
                </c:pt>
                <c:pt idx="2160">
                  <c:v>66</c:v>
                </c:pt>
                <c:pt idx="2161">
                  <c:v>44</c:v>
                </c:pt>
                <c:pt idx="2162">
                  <c:v>63</c:v>
                </c:pt>
                <c:pt idx="2163">
                  <c:v>63</c:v>
                </c:pt>
                <c:pt idx="2164">
                  <c:v>47</c:v>
                </c:pt>
                <c:pt idx="2165">
                  <c:v>46</c:v>
                </c:pt>
                <c:pt idx="2166">
                  <c:v>63</c:v>
                </c:pt>
                <c:pt idx="2167">
                  <c:v>58</c:v>
                </c:pt>
                <c:pt idx="2168">
                  <c:v>57</c:v>
                </c:pt>
                <c:pt idx="2169">
                  <c:v>70</c:v>
                </c:pt>
                <c:pt idx="2170">
                  <c:v>56</c:v>
                </c:pt>
                <c:pt idx="2171">
                  <c:v>51</c:v>
                </c:pt>
                <c:pt idx="2172">
                  <c:v>45</c:v>
                </c:pt>
                <c:pt idx="2173">
                  <c:v>54</c:v>
                </c:pt>
                <c:pt idx="2174">
                  <c:v>65</c:v>
                </c:pt>
                <c:pt idx="2175">
                  <c:v>61</c:v>
                </c:pt>
                <c:pt idx="2176">
                  <c:v>57</c:v>
                </c:pt>
                <c:pt idx="2177">
                  <c:v>59</c:v>
                </c:pt>
                <c:pt idx="2178">
                  <c:v>57</c:v>
                </c:pt>
                <c:pt idx="2179">
                  <c:v>63</c:v>
                </c:pt>
                <c:pt idx="2180">
                  <c:v>60</c:v>
                </c:pt>
                <c:pt idx="2181">
                  <c:v>58</c:v>
                </c:pt>
                <c:pt idx="2182">
                  <c:v>55</c:v>
                </c:pt>
                <c:pt idx="2183">
                  <c:v>52</c:v>
                </c:pt>
                <c:pt idx="2184">
                  <c:v>61</c:v>
                </c:pt>
                <c:pt idx="2185">
                  <c:v>66</c:v>
                </c:pt>
                <c:pt idx="2186">
                  <c:v>67</c:v>
                </c:pt>
                <c:pt idx="2187">
                  <c:v>51</c:v>
                </c:pt>
                <c:pt idx="2188">
                  <c:v>66</c:v>
                </c:pt>
                <c:pt idx="2189">
                  <c:v>51</c:v>
                </c:pt>
                <c:pt idx="2190">
                  <c:v>59</c:v>
                </c:pt>
                <c:pt idx="2191">
                  <c:v>73</c:v>
                </c:pt>
                <c:pt idx="2192">
                  <c:v>65</c:v>
                </c:pt>
                <c:pt idx="2193">
                  <c:v>69</c:v>
                </c:pt>
                <c:pt idx="2194">
                  <c:v>72</c:v>
                </c:pt>
                <c:pt idx="2195">
                  <c:v>62</c:v>
                </c:pt>
                <c:pt idx="2196">
                  <c:v>63</c:v>
                </c:pt>
                <c:pt idx="2197">
                  <c:v>51</c:v>
                </c:pt>
                <c:pt idx="2198">
                  <c:v>60</c:v>
                </c:pt>
                <c:pt idx="2199">
                  <c:v>56</c:v>
                </c:pt>
                <c:pt idx="2200">
                  <c:v>70</c:v>
                </c:pt>
                <c:pt idx="2201">
                  <c:v>82</c:v>
                </c:pt>
                <c:pt idx="2202">
                  <c:v>72</c:v>
                </c:pt>
                <c:pt idx="2203">
                  <c:v>73</c:v>
                </c:pt>
                <c:pt idx="2204">
                  <c:v>61</c:v>
                </c:pt>
                <c:pt idx="2205">
                  <c:v>66</c:v>
                </c:pt>
                <c:pt idx="2206">
                  <c:v>59</c:v>
                </c:pt>
                <c:pt idx="2207">
                  <c:v>67</c:v>
                </c:pt>
                <c:pt idx="2208">
                  <c:v>64</c:v>
                </c:pt>
                <c:pt idx="2209">
                  <c:v>72</c:v>
                </c:pt>
                <c:pt idx="2210">
                  <c:v>69</c:v>
                </c:pt>
                <c:pt idx="2211">
                  <c:v>67</c:v>
                </c:pt>
                <c:pt idx="2212">
                  <c:v>63</c:v>
                </c:pt>
                <c:pt idx="2213">
                  <c:v>59</c:v>
                </c:pt>
                <c:pt idx="2214">
                  <c:v>65</c:v>
                </c:pt>
                <c:pt idx="2215">
                  <c:v>70</c:v>
                </c:pt>
                <c:pt idx="2216">
                  <c:v>78</c:v>
                </c:pt>
                <c:pt idx="2217">
                  <c:v>66</c:v>
                </c:pt>
                <c:pt idx="2218">
                  <c:v>68</c:v>
                </c:pt>
                <c:pt idx="2219">
                  <c:v>62</c:v>
                </c:pt>
                <c:pt idx="2220">
                  <c:v>61</c:v>
                </c:pt>
                <c:pt idx="2221">
                  <c:v>68</c:v>
                </c:pt>
                <c:pt idx="2222">
                  <c:v>67</c:v>
                </c:pt>
                <c:pt idx="2223">
                  <c:v>63</c:v>
                </c:pt>
                <c:pt idx="2224">
                  <c:v>81</c:v>
                </c:pt>
                <c:pt idx="2225">
                  <c:v>80</c:v>
                </c:pt>
                <c:pt idx="2226">
                  <c:v>69</c:v>
                </c:pt>
                <c:pt idx="2227">
                  <c:v>83</c:v>
                </c:pt>
                <c:pt idx="2228">
                  <c:v>64</c:v>
                </c:pt>
                <c:pt idx="2229">
                  <c:v>67</c:v>
                </c:pt>
                <c:pt idx="2230">
                  <c:v>66</c:v>
                </c:pt>
                <c:pt idx="2231">
                  <c:v>72</c:v>
                </c:pt>
                <c:pt idx="2232">
                  <c:v>97</c:v>
                </c:pt>
                <c:pt idx="2233">
                  <c:v>61</c:v>
                </c:pt>
                <c:pt idx="2234">
                  <c:v>71</c:v>
                </c:pt>
                <c:pt idx="2235">
                  <c:v>74</c:v>
                </c:pt>
                <c:pt idx="2236">
                  <c:v>56</c:v>
                </c:pt>
                <c:pt idx="2237">
                  <c:v>64</c:v>
                </c:pt>
                <c:pt idx="2238">
                  <c:v>80</c:v>
                </c:pt>
                <c:pt idx="2239">
                  <c:v>72</c:v>
                </c:pt>
                <c:pt idx="2240">
                  <c:v>70</c:v>
                </c:pt>
                <c:pt idx="2241">
                  <c:v>79</c:v>
                </c:pt>
                <c:pt idx="2242">
                  <c:v>66</c:v>
                </c:pt>
                <c:pt idx="2243">
                  <c:v>84</c:v>
                </c:pt>
                <c:pt idx="2244">
                  <c:v>66</c:v>
                </c:pt>
                <c:pt idx="2245">
                  <c:v>79</c:v>
                </c:pt>
                <c:pt idx="2246">
                  <c:v>68</c:v>
                </c:pt>
                <c:pt idx="2247">
                  <c:v>59</c:v>
                </c:pt>
                <c:pt idx="2248">
                  <c:v>78</c:v>
                </c:pt>
                <c:pt idx="2249">
                  <c:v>67</c:v>
                </c:pt>
                <c:pt idx="2250">
                  <c:v>64</c:v>
                </c:pt>
                <c:pt idx="2251">
                  <c:v>83</c:v>
                </c:pt>
                <c:pt idx="2252">
                  <c:v>85</c:v>
                </c:pt>
                <c:pt idx="2253">
                  <c:v>65</c:v>
                </c:pt>
                <c:pt idx="2254">
                  <c:v>69</c:v>
                </c:pt>
                <c:pt idx="2255">
                  <c:v>76</c:v>
                </c:pt>
                <c:pt idx="2256">
                  <c:v>83</c:v>
                </c:pt>
                <c:pt idx="2257">
                  <c:v>89</c:v>
                </c:pt>
                <c:pt idx="2258">
                  <c:v>77</c:v>
                </c:pt>
                <c:pt idx="2259">
                  <c:v>72</c:v>
                </c:pt>
                <c:pt idx="2260">
                  <c:v>84</c:v>
                </c:pt>
                <c:pt idx="2261">
                  <c:v>72</c:v>
                </c:pt>
                <c:pt idx="2262">
                  <c:v>59</c:v>
                </c:pt>
                <c:pt idx="2263">
                  <c:v>70</c:v>
                </c:pt>
                <c:pt idx="2264">
                  <c:v>64</c:v>
                </c:pt>
                <c:pt idx="2265">
                  <c:v>72</c:v>
                </c:pt>
                <c:pt idx="2266">
                  <c:v>73</c:v>
                </c:pt>
                <c:pt idx="2267">
                  <c:v>53</c:v>
                </c:pt>
                <c:pt idx="2268">
                  <c:v>70</c:v>
                </c:pt>
                <c:pt idx="2269">
                  <c:v>80</c:v>
                </c:pt>
                <c:pt idx="2270">
                  <c:v>58</c:v>
                </c:pt>
                <c:pt idx="2271">
                  <c:v>81</c:v>
                </c:pt>
                <c:pt idx="2272">
                  <c:v>87</c:v>
                </c:pt>
                <c:pt idx="2273">
                  <c:v>74</c:v>
                </c:pt>
                <c:pt idx="2274">
                  <c:v>66</c:v>
                </c:pt>
                <c:pt idx="2275">
                  <c:v>71</c:v>
                </c:pt>
                <c:pt idx="2276">
                  <c:v>84</c:v>
                </c:pt>
                <c:pt idx="2277">
                  <c:v>61</c:v>
                </c:pt>
                <c:pt idx="2278">
                  <c:v>69</c:v>
                </c:pt>
                <c:pt idx="2279">
                  <c:v>80</c:v>
                </c:pt>
                <c:pt idx="2280">
                  <c:v>80</c:v>
                </c:pt>
                <c:pt idx="2281">
                  <c:v>74</c:v>
                </c:pt>
                <c:pt idx="2282">
                  <c:v>76</c:v>
                </c:pt>
                <c:pt idx="2283">
                  <c:v>74</c:v>
                </c:pt>
                <c:pt idx="2284">
                  <c:v>76</c:v>
                </c:pt>
                <c:pt idx="2285">
                  <c:v>65</c:v>
                </c:pt>
                <c:pt idx="2286">
                  <c:v>68</c:v>
                </c:pt>
                <c:pt idx="2287">
                  <c:v>69</c:v>
                </c:pt>
                <c:pt idx="2288">
                  <c:v>58</c:v>
                </c:pt>
                <c:pt idx="2289">
                  <c:v>82</c:v>
                </c:pt>
                <c:pt idx="2290">
                  <c:v>68</c:v>
                </c:pt>
                <c:pt idx="2291">
                  <c:v>57</c:v>
                </c:pt>
                <c:pt idx="2292">
                  <c:v>54</c:v>
                </c:pt>
                <c:pt idx="2293">
                  <c:v>67</c:v>
                </c:pt>
                <c:pt idx="2294">
                  <c:v>68</c:v>
                </c:pt>
                <c:pt idx="2295">
                  <c:v>70</c:v>
                </c:pt>
                <c:pt idx="2296">
                  <c:v>68</c:v>
                </c:pt>
                <c:pt idx="2297">
                  <c:v>75</c:v>
                </c:pt>
                <c:pt idx="2298">
                  <c:v>61</c:v>
                </c:pt>
                <c:pt idx="2299">
                  <c:v>59</c:v>
                </c:pt>
                <c:pt idx="2300">
                  <c:v>61</c:v>
                </c:pt>
                <c:pt idx="2301">
                  <c:v>64</c:v>
                </c:pt>
                <c:pt idx="2302">
                  <c:v>59</c:v>
                </c:pt>
                <c:pt idx="2303">
                  <c:v>73</c:v>
                </c:pt>
                <c:pt idx="2304">
                  <c:v>51</c:v>
                </c:pt>
                <c:pt idx="2305">
                  <c:v>85</c:v>
                </c:pt>
                <c:pt idx="2306">
                  <c:v>49</c:v>
                </c:pt>
                <c:pt idx="2307">
                  <c:v>64</c:v>
                </c:pt>
                <c:pt idx="2308">
                  <c:v>65</c:v>
                </c:pt>
                <c:pt idx="2309">
                  <c:v>78</c:v>
                </c:pt>
                <c:pt idx="2310">
                  <c:v>47</c:v>
                </c:pt>
                <c:pt idx="2311">
                  <c:v>73</c:v>
                </c:pt>
                <c:pt idx="2312">
                  <c:v>55</c:v>
                </c:pt>
                <c:pt idx="2313">
                  <c:v>57</c:v>
                </c:pt>
                <c:pt idx="2314">
                  <c:v>70</c:v>
                </c:pt>
                <c:pt idx="2315">
                  <c:v>57</c:v>
                </c:pt>
                <c:pt idx="2316">
                  <c:v>56</c:v>
                </c:pt>
                <c:pt idx="2317">
                  <c:v>51</c:v>
                </c:pt>
                <c:pt idx="2318">
                  <c:v>67</c:v>
                </c:pt>
                <c:pt idx="2319">
                  <c:v>57</c:v>
                </c:pt>
                <c:pt idx="2320">
                  <c:v>58</c:v>
                </c:pt>
                <c:pt idx="2321">
                  <c:v>59</c:v>
                </c:pt>
                <c:pt idx="2322">
                  <c:v>54</c:v>
                </c:pt>
                <c:pt idx="2323">
                  <c:v>50</c:v>
                </c:pt>
                <c:pt idx="2324">
                  <c:v>49</c:v>
                </c:pt>
                <c:pt idx="2325">
                  <c:v>72</c:v>
                </c:pt>
                <c:pt idx="2326">
                  <c:v>51</c:v>
                </c:pt>
                <c:pt idx="2327">
                  <c:v>46</c:v>
                </c:pt>
                <c:pt idx="2328">
                  <c:v>59</c:v>
                </c:pt>
                <c:pt idx="2329">
                  <c:v>38</c:v>
                </c:pt>
                <c:pt idx="2330">
                  <c:v>45</c:v>
                </c:pt>
                <c:pt idx="2331">
                  <c:v>44</c:v>
                </c:pt>
                <c:pt idx="2332">
                  <c:v>44</c:v>
                </c:pt>
                <c:pt idx="2333">
                  <c:v>54</c:v>
                </c:pt>
                <c:pt idx="2334">
                  <c:v>52</c:v>
                </c:pt>
                <c:pt idx="2335">
                  <c:v>43</c:v>
                </c:pt>
                <c:pt idx="2336">
                  <c:v>46</c:v>
                </c:pt>
                <c:pt idx="2337">
                  <c:v>49</c:v>
                </c:pt>
                <c:pt idx="2338">
                  <c:v>57</c:v>
                </c:pt>
                <c:pt idx="2339">
                  <c:v>43</c:v>
                </c:pt>
                <c:pt idx="2340">
                  <c:v>53</c:v>
                </c:pt>
                <c:pt idx="2341">
                  <c:v>49</c:v>
                </c:pt>
                <c:pt idx="2342">
                  <c:v>51</c:v>
                </c:pt>
                <c:pt idx="2343">
                  <c:v>55</c:v>
                </c:pt>
                <c:pt idx="2344">
                  <c:v>59</c:v>
                </c:pt>
                <c:pt idx="2345">
                  <c:v>41</c:v>
                </c:pt>
                <c:pt idx="2346">
                  <c:v>59</c:v>
                </c:pt>
                <c:pt idx="2347">
                  <c:v>31</c:v>
                </c:pt>
                <c:pt idx="2348">
                  <c:v>41</c:v>
                </c:pt>
                <c:pt idx="2349">
                  <c:v>41</c:v>
                </c:pt>
                <c:pt idx="2350">
                  <c:v>48</c:v>
                </c:pt>
                <c:pt idx="2351">
                  <c:v>40</c:v>
                </c:pt>
                <c:pt idx="2352">
                  <c:v>45</c:v>
                </c:pt>
                <c:pt idx="2353">
                  <c:v>38</c:v>
                </c:pt>
                <c:pt idx="2354">
                  <c:v>53</c:v>
                </c:pt>
                <c:pt idx="2355">
                  <c:v>39</c:v>
                </c:pt>
                <c:pt idx="2356">
                  <c:v>43</c:v>
                </c:pt>
                <c:pt idx="2357">
                  <c:v>35</c:v>
                </c:pt>
                <c:pt idx="2358">
                  <c:v>48</c:v>
                </c:pt>
                <c:pt idx="2359">
                  <c:v>32</c:v>
                </c:pt>
                <c:pt idx="2360">
                  <c:v>45</c:v>
                </c:pt>
                <c:pt idx="2361">
                  <c:v>43</c:v>
                </c:pt>
                <c:pt idx="2362">
                  <c:v>44</c:v>
                </c:pt>
                <c:pt idx="2363">
                  <c:v>40</c:v>
                </c:pt>
                <c:pt idx="2364">
                  <c:v>40</c:v>
                </c:pt>
                <c:pt idx="2365">
                  <c:v>46</c:v>
                </c:pt>
                <c:pt idx="2366">
                  <c:v>38</c:v>
                </c:pt>
                <c:pt idx="2367">
                  <c:v>48</c:v>
                </c:pt>
                <c:pt idx="2368">
                  <c:v>47</c:v>
                </c:pt>
                <c:pt idx="2369">
                  <c:v>52</c:v>
                </c:pt>
                <c:pt idx="2370">
                  <c:v>32</c:v>
                </c:pt>
                <c:pt idx="2371">
                  <c:v>38</c:v>
                </c:pt>
                <c:pt idx="2372">
                  <c:v>31</c:v>
                </c:pt>
                <c:pt idx="2373">
                  <c:v>45</c:v>
                </c:pt>
                <c:pt idx="2374">
                  <c:v>44</c:v>
                </c:pt>
                <c:pt idx="2375">
                  <c:v>35</c:v>
                </c:pt>
                <c:pt idx="2376">
                  <c:v>36</c:v>
                </c:pt>
                <c:pt idx="2377">
                  <c:v>43</c:v>
                </c:pt>
                <c:pt idx="2378">
                  <c:v>44</c:v>
                </c:pt>
                <c:pt idx="2379">
                  <c:v>41</c:v>
                </c:pt>
                <c:pt idx="2380">
                  <c:v>34</c:v>
                </c:pt>
                <c:pt idx="2381">
                  <c:v>37</c:v>
                </c:pt>
                <c:pt idx="2382">
                  <c:v>24</c:v>
                </c:pt>
                <c:pt idx="2383">
                  <c:v>48</c:v>
                </c:pt>
                <c:pt idx="2384">
                  <c:v>31</c:v>
                </c:pt>
                <c:pt idx="2385">
                  <c:v>39</c:v>
                </c:pt>
                <c:pt idx="2386">
                  <c:v>32</c:v>
                </c:pt>
                <c:pt idx="2387">
                  <c:v>34</c:v>
                </c:pt>
                <c:pt idx="2388">
                  <c:v>41</c:v>
                </c:pt>
                <c:pt idx="2389">
                  <c:v>32</c:v>
                </c:pt>
                <c:pt idx="2390">
                  <c:v>31</c:v>
                </c:pt>
                <c:pt idx="2391">
                  <c:v>34</c:v>
                </c:pt>
                <c:pt idx="2392">
                  <c:v>32</c:v>
                </c:pt>
                <c:pt idx="2393">
                  <c:v>35</c:v>
                </c:pt>
                <c:pt idx="2394">
                  <c:v>27</c:v>
                </c:pt>
                <c:pt idx="2395">
                  <c:v>34</c:v>
                </c:pt>
                <c:pt idx="2396">
                  <c:v>33</c:v>
                </c:pt>
                <c:pt idx="2397">
                  <c:v>30</c:v>
                </c:pt>
                <c:pt idx="2398">
                  <c:v>29</c:v>
                </c:pt>
                <c:pt idx="2399">
                  <c:v>29</c:v>
                </c:pt>
                <c:pt idx="2400">
                  <c:v>34</c:v>
                </c:pt>
                <c:pt idx="2401">
                  <c:v>27</c:v>
                </c:pt>
                <c:pt idx="2402">
                  <c:v>34</c:v>
                </c:pt>
                <c:pt idx="2403">
                  <c:v>39</c:v>
                </c:pt>
                <c:pt idx="2404">
                  <c:v>29</c:v>
                </c:pt>
                <c:pt idx="2405">
                  <c:v>39</c:v>
                </c:pt>
                <c:pt idx="2406">
                  <c:v>34</c:v>
                </c:pt>
                <c:pt idx="2407">
                  <c:v>25</c:v>
                </c:pt>
                <c:pt idx="2408">
                  <c:v>26</c:v>
                </c:pt>
                <c:pt idx="2409">
                  <c:v>39</c:v>
                </c:pt>
                <c:pt idx="2410">
                  <c:v>29</c:v>
                </c:pt>
                <c:pt idx="2411">
                  <c:v>32</c:v>
                </c:pt>
                <c:pt idx="2412">
                  <c:v>25</c:v>
                </c:pt>
                <c:pt idx="2413">
                  <c:v>23</c:v>
                </c:pt>
                <c:pt idx="2414">
                  <c:v>37</c:v>
                </c:pt>
                <c:pt idx="2415">
                  <c:v>33</c:v>
                </c:pt>
                <c:pt idx="2416">
                  <c:v>37</c:v>
                </c:pt>
                <c:pt idx="2417">
                  <c:v>33</c:v>
                </c:pt>
                <c:pt idx="2418">
                  <c:v>32</c:v>
                </c:pt>
                <c:pt idx="2419">
                  <c:v>24</c:v>
                </c:pt>
                <c:pt idx="2420">
                  <c:v>41</c:v>
                </c:pt>
                <c:pt idx="2421">
                  <c:v>34</c:v>
                </c:pt>
                <c:pt idx="2422">
                  <c:v>37</c:v>
                </c:pt>
                <c:pt idx="2423">
                  <c:v>23</c:v>
                </c:pt>
                <c:pt idx="2424">
                  <c:v>35</c:v>
                </c:pt>
                <c:pt idx="2425">
                  <c:v>22</c:v>
                </c:pt>
                <c:pt idx="2426">
                  <c:v>27</c:v>
                </c:pt>
                <c:pt idx="2427">
                  <c:v>35</c:v>
                </c:pt>
                <c:pt idx="2428">
                  <c:v>27</c:v>
                </c:pt>
                <c:pt idx="2429">
                  <c:v>29</c:v>
                </c:pt>
                <c:pt idx="2430">
                  <c:v>27</c:v>
                </c:pt>
                <c:pt idx="2431">
                  <c:v>36</c:v>
                </c:pt>
                <c:pt idx="2432">
                  <c:v>32</c:v>
                </c:pt>
                <c:pt idx="2433">
                  <c:v>24</c:v>
                </c:pt>
                <c:pt idx="2434">
                  <c:v>27</c:v>
                </c:pt>
                <c:pt idx="2435">
                  <c:v>40</c:v>
                </c:pt>
                <c:pt idx="2436">
                  <c:v>33</c:v>
                </c:pt>
                <c:pt idx="2437">
                  <c:v>30</c:v>
                </c:pt>
                <c:pt idx="2438">
                  <c:v>30</c:v>
                </c:pt>
                <c:pt idx="2439">
                  <c:v>21</c:v>
                </c:pt>
                <c:pt idx="2440">
                  <c:v>23</c:v>
                </c:pt>
                <c:pt idx="2441">
                  <c:v>32</c:v>
                </c:pt>
                <c:pt idx="2442">
                  <c:v>39</c:v>
                </c:pt>
                <c:pt idx="2443">
                  <c:v>41</c:v>
                </c:pt>
                <c:pt idx="2444">
                  <c:v>30</c:v>
                </c:pt>
                <c:pt idx="2445">
                  <c:v>19</c:v>
                </c:pt>
                <c:pt idx="2446">
                  <c:v>25</c:v>
                </c:pt>
                <c:pt idx="2447">
                  <c:v>25</c:v>
                </c:pt>
                <c:pt idx="2448">
                  <c:v>23</c:v>
                </c:pt>
                <c:pt idx="2449">
                  <c:v>34</c:v>
                </c:pt>
                <c:pt idx="2450">
                  <c:v>30</c:v>
                </c:pt>
                <c:pt idx="2451">
                  <c:v>22</c:v>
                </c:pt>
                <c:pt idx="2452">
                  <c:v>31</c:v>
                </c:pt>
                <c:pt idx="2453">
                  <c:v>35</c:v>
                </c:pt>
                <c:pt idx="2454">
                  <c:v>34</c:v>
                </c:pt>
                <c:pt idx="2455">
                  <c:v>26</c:v>
                </c:pt>
                <c:pt idx="2456">
                  <c:v>23</c:v>
                </c:pt>
                <c:pt idx="2457">
                  <c:v>29</c:v>
                </c:pt>
                <c:pt idx="2458">
                  <c:v>23</c:v>
                </c:pt>
                <c:pt idx="2459">
                  <c:v>34</c:v>
                </c:pt>
                <c:pt idx="2460">
                  <c:v>23</c:v>
                </c:pt>
                <c:pt idx="2461">
                  <c:v>32</c:v>
                </c:pt>
                <c:pt idx="2462">
                  <c:v>19</c:v>
                </c:pt>
                <c:pt idx="2463">
                  <c:v>35</c:v>
                </c:pt>
                <c:pt idx="2464">
                  <c:v>21</c:v>
                </c:pt>
                <c:pt idx="2465">
                  <c:v>28</c:v>
                </c:pt>
                <c:pt idx="2466">
                  <c:v>30</c:v>
                </c:pt>
                <c:pt idx="2467">
                  <c:v>35</c:v>
                </c:pt>
                <c:pt idx="2468">
                  <c:v>38</c:v>
                </c:pt>
                <c:pt idx="2469">
                  <c:v>32</c:v>
                </c:pt>
                <c:pt idx="2470">
                  <c:v>28</c:v>
                </c:pt>
                <c:pt idx="2471">
                  <c:v>24</c:v>
                </c:pt>
                <c:pt idx="2472">
                  <c:v>22</c:v>
                </c:pt>
                <c:pt idx="2473">
                  <c:v>38</c:v>
                </c:pt>
                <c:pt idx="2474">
                  <c:v>28</c:v>
                </c:pt>
                <c:pt idx="2475">
                  <c:v>28</c:v>
                </c:pt>
                <c:pt idx="2476">
                  <c:v>24</c:v>
                </c:pt>
                <c:pt idx="2477">
                  <c:v>23</c:v>
                </c:pt>
                <c:pt idx="2478">
                  <c:v>24</c:v>
                </c:pt>
                <c:pt idx="2479">
                  <c:v>24</c:v>
                </c:pt>
                <c:pt idx="2480">
                  <c:v>29</c:v>
                </c:pt>
                <c:pt idx="2481">
                  <c:v>30</c:v>
                </c:pt>
                <c:pt idx="2482">
                  <c:v>25</c:v>
                </c:pt>
                <c:pt idx="2483">
                  <c:v>17</c:v>
                </c:pt>
                <c:pt idx="2484">
                  <c:v>23</c:v>
                </c:pt>
                <c:pt idx="2485">
                  <c:v>37</c:v>
                </c:pt>
                <c:pt idx="2486">
                  <c:v>36</c:v>
                </c:pt>
                <c:pt idx="2487">
                  <c:v>33</c:v>
                </c:pt>
                <c:pt idx="2488">
                  <c:v>33</c:v>
                </c:pt>
                <c:pt idx="2489">
                  <c:v>34</c:v>
                </c:pt>
                <c:pt idx="2490">
                  <c:v>34</c:v>
                </c:pt>
                <c:pt idx="2491">
                  <c:v>27</c:v>
                </c:pt>
                <c:pt idx="2492">
                  <c:v>33</c:v>
                </c:pt>
                <c:pt idx="2493">
                  <c:v>29</c:v>
                </c:pt>
                <c:pt idx="2494">
                  <c:v>33</c:v>
                </c:pt>
                <c:pt idx="2495">
                  <c:v>37</c:v>
                </c:pt>
                <c:pt idx="2496">
                  <c:v>28</c:v>
                </c:pt>
                <c:pt idx="2497">
                  <c:v>29</c:v>
                </c:pt>
                <c:pt idx="2498">
                  <c:v>15</c:v>
                </c:pt>
                <c:pt idx="2499">
                  <c:v>26</c:v>
                </c:pt>
                <c:pt idx="2500">
                  <c:v>29</c:v>
                </c:pt>
                <c:pt idx="2501">
                  <c:v>22</c:v>
                </c:pt>
                <c:pt idx="2502">
                  <c:v>28</c:v>
                </c:pt>
                <c:pt idx="2503">
                  <c:v>29</c:v>
                </c:pt>
                <c:pt idx="2504">
                  <c:v>22</c:v>
                </c:pt>
                <c:pt idx="2505">
                  <c:v>23</c:v>
                </c:pt>
                <c:pt idx="2506">
                  <c:v>32</c:v>
                </c:pt>
                <c:pt idx="2507">
                  <c:v>39</c:v>
                </c:pt>
                <c:pt idx="2508">
                  <c:v>32</c:v>
                </c:pt>
                <c:pt idx="2509">
                  <c:v>20</c:v>
                </c:pt>
                <c:pt idx="2510">
                  <c:v>37</c:v>
                </c:pt>
                <c:pt idx="2511">
                  <c:v>24</c:v>
                </c:pt>
                <c:pt idx="2512">
                  <c:v>35</c:v>
                </c:pt>
                <c:pt idx="2513">
                  <c:v>30</c:v>
                </c:pt>
                <c:pt idx="2514">
                  <c:v>32</c:v>
                </c:pt>
                <c:pt idx="2515">
                  <c:v>38</c:v>
                </c:pt>
                <c:pt idx="2516">
                  <c:v>26</c:v>
                </c:pt>
                <c:pt idx="2517">
                  <c:v>23</c:v>
                </c:pt>
                <c:pt idx="2518">
                  <c:v>30</c:v>
                </c:pt>
                <c:pt idx="2519">
                  <c:v>22</c:v>
                </c:pt>
                <c:pt idx="2520">
                  <c:v>30</c:v>
                </c:pt>
                <c:pt idx="2521">
                  <c:v>33</c:v>
                </c:pt>
                <c:pt idx="2522">
                  <c:v>19</c:v>
                </c:pt>
                <c:pt idx="2523">
                  <c:v>27</c:v>
                </c:pt>
                <c:pt idx="2524">
                  <c:v>21</c:v>
                </c:pt>
                <c:pt idx="2525">
                  <c:v>32</c:v>
                </c:pt>
                <c:pt idx="2526">
                  <c:v>28</c:v>
                </c:pt>
                <c:pt idx="2527">
                  <c:v>30</c:v>
                </c:pt>
                <c:pt idx="2528">
                  <c:v>28</c:v>
                </c:pt>
                <c:pt idx="2529">
                  <c:v>25</c:v>
                </c:pt>
                <c:pt idx="2530">
                  <c:v>28</c:v>
                </c:pt>
                <c:pt idx="2531">
                  <c:v>31</c:v>
                </c:pt>
                <c:pt idx="2532">
                  <c:v>24</c:v>
                </c:pt>
                <c:pt idx="2533">
                  <c:v>20</c:v>
                </c:pt>
                <c:pt idx="2534">
                  <c:v>38</c:v>
                </c:pt>
                <c:pt idx="2535">
                  <c:v>33</c:v>
                </c:pt>
                <c:pt idx="2536">
                  <c:v>39</c:v>
                </c:pt>
                <c:pt idx="2537">
                  <c:v>28</c:v>
                </c:pt>
                <c:pt idx="2538">
                  <c:v>26</c:v>
                </c:pt>
                <c:pt idx="2539">
                  <c:v>33</c:v>
                </c:pt>
                <c:pt idx="2540">
                  <c:v>26</c:v>
                </c:pt>
                <c:pt idx="2541">
                  <c:v>26</c:v>
                </c:pt>
                <c:pt idx="2542">
                  <c:v>34</c:v>
                </c:pt>
                <c:pt idx="2543">
                  <c:v>24</c:v>
                </c:pt>
                <c:pt idx="2544">
                  <c:v>29</c:v>
                </c:pt>
                <c:pt idx="2545">
                  <c:v>31</c:v>
                </c:pt>
                <c:pt idx="2546">
                  <c:v>21</c:v>
                </c:pt>
                <c:pt idx="2547">
                  <c:v>32</c:v>
                </c:pt>
                <c:pt idx="2548">
                  <c:v>30</c:v>
                </c:pt>
                <c:pt idx="2549">
                  <c:v>34</c:v>
                </c:pt>
                <c:pt idx="2550">
                  <c:v>22</c:v>
                </c:pt>
                <c:pt idx="2551">
                  <c:v>32</c:v>
                </c:pt>
                <c:pt idx="2552">
                  <c:v>27</c:v>
                </c:pt>
                <c:pt idx="2553">
                  <c:v>40</c:v>
                </c:pt>
                <c:pt idx="2554">
                  <c:v>40</c:v>
                </c:pt>
                <c:pt idx="2555">
                  <c:v>26</c:v>
                </c:pt>
                <c:pt idx="2556">
                  <c:v>35</c:v>
                </c:pt>
                <c:pt idx="2557">
                  <c:v>23</c:v>
                </c:pt>
                <c:pt idx="2558">
                  <c:v>29</c:v>
                </c:pt>
                <c:pt idx="2559">
                  <c:v>34</c:v>
                </c:pt>
                <c:pt idx="2560">
                  <c:v>29</c:v>
                </c:pt>
                <c:pt idx="2561">
                  <c:v>21</c:v>
                </c:pt>
                <c:pt idx="2562">
                  <c:v>27</c:v>
                </c:pt>
                <c:pt idx="2563">
                  <c:v>25</c:v>
                </c:pt>
                <c:pt idx="2564">
                  <c:v>29</c:v>
                </c:pt>
                <c:pt idx="2565">
                  <c:v>27</c:v>
                </c:pt>
                <c:pt idx="2566">
                  <c:v>27</c:v>
                </c:pt>
                <c:pt idx="2567">
                  <c:v>29</c:v>
                </c:pt>
                <c:pt idx="2568">
                  <c:v>27</c:v>
                </c:pt>
                <c:pt idx="2569">
                  <c:v>27</c:v>
                </c:pt>
                <c:pt idx="2570">
                  <c:v>36</c:v>
                </c:pt>
                <c:pt idx="2571">
                  <c:v>30</c:v>
                </c:pt>
                <c:pt idx="2572">
                  <c:v>28</c:v>
                </c:pt>
                <c:pt idx="2573">
                  <c:v>21</c:v>
                </c:pt>
                <c:pt idx="2574">
                  <c:v>32</c:v>
                </c:pt>
                <c:pt idx="2575">
                  <c:v>24</c:v>
                </c:pt>
                <c:pt idx="2576">
                  <c:v>32</c:v>
                </c:pt>
                <c:pt idx="2577">
                  <c:v>30</c:v>
                </c:pt>
                <c:pt idx="2578">
                  <c:v>32</c:v>
                </c:pt>
                <c:pt idx="2579">
                  <c:v>26</c:v>
                </c:pt>
                <c:pt idx="2580">
                  <c:v>24</c:v>
                </c:pt>
                <c:pt idx="2581">
                  <c:v>30</c:v>
                </c:pt>
                <c:pt idx="2582">
                  <c:v>32</c:v>
                </c:pt>
                <c:pt idx="2583">
                  <c:v>37</c:v>
                </c:pt>
                <c:pt idx="2584">
                  <c:v>22</c:v>
                </c:pt>
                <c:pt idx="2585">
                  <c:v>32</c:v>
                </c:pt>
                <c:pt idx="2586">
                  <c:v>23</c:v>
                </c:pt>
                <c:pt idx="2587">
                  <c:v>32</c:v>
                </c:pt>
                <c:pt idx="2588">
                  <c:v>22</c:v>
                </c:pt>
                <c:pt idx="2589">
                  <c:v>31</c:v>
                </c:pt>
                <c:pt idx="2590">
                  <c:v>26</c:v>
                </c:pt>
                <c:pt idx="2591">
                  <c:v>30</c:v>
                </c:pt>
                <c:pt idx="2592">
                  <c:v>25</c:v>
                </c:pt>
                <c:pt idx="2593">
                  <c:v>28</c:v>
                </c:pt>
                <c:pt idx="2594">
                  <c:v>26</c:v>
                </c:pt>
                <c:pt idx="2595">
                  <c:v>21</c:v>
                </c:pt>
                <c:pt idx="2596">
                  <c:v>30</c:v>
                </c:pt>
                <c:pt idx="2597">
                  <c:v>31</c:v>
                </c:pt>
                <c:pt idx="2598">
                  <c:v>28</c:v>
                </c:pt>
                <c:pt idx="2599">
                  <c:v>19</c:v>
                </c:pt>
                <c:pt idx="2600">
                  <c:v>34</c:v>
                </c:pt>
                <c:pt idx="2601">
                  <c:v>24</c:v>
                </c:pt>
                <c:pt idx="2602">
                  <c:v>26</c:v>
                </c:pt>
                <c:pt idx="2603">
                  <c:v>28</c:v>
                </c:pt>
                <c:pt idx="2604">
                  <c:v>27</c:v>
                </c:pt>
                <c:pt idx="2605">
                  <c:v>33</c:v>
                </c:pt>
                <c:pt idx="2606">
                  <c:v>21</c:v>
                </c:pt>
                <c:pt idx="2607">
                  <c:v>26</c:v>
                </c:pt>
                <c:pt idx="2608">
                  <c:v>18</c:v>
                </c:pt>
                <c:pt idx="2609">
                  <c:v>21</c:v>
                </c:pt>
                <c:pt idx="2610">
                  <c:v>24</c:v>
                </c:pt>
                <c:pt idx="2611">
                  <c:v>36</c:v>
                </c:pt>
                <c:pt idx="2612">
                  <c:v>24</c:v>
                </c:pt>
                <c:pt idx="2613">
                  <c:v>24</c:v>
                </c:pt>
                <c:pt idx="2614">
                  <c:v>36</c:v>
                </c:pt>
                <c:pt idx="2615">
                  <c:v>22</c:v>
                </c:pt>
                <c:pt idx="2616">
                  <c:v>19</c:v>
                </c:pt>
                <c:pt idx="2617">
                  <c:v>20</c:v>
                </c:pt>
                <c:pt idx="2618">
                  <c:v>17</c:v>
                </c:pt>
                <c:pt idx="2619">
                  <c:v>26</c:v>
                </c:pt>
                <c:pt idx="2620">
                  <c:v>32</c:v>
                </c:pt>
                <c:pt idx="2621">
                  <c:v>27</c:v>
                </c:pt>
                <c:pt idx="2622">
                  <c:v>29</c:v>
                </c:pt>
                <c:pt idx="2623">
                  <c:v>24</c:v>
                </c:pt>
                <c:pt idx="2624">
                  <c:v>33</c:v>
                </c:pt>
                <c:pt idx="2625">
                  <c:v>19</c:v>
                </c:pt>
                <c:pt idx="2626">
                  <c:v>20</c:v>
                </c:pt>
                <c:pt idx="2627">
                  <c:v>25</c:v>
                </c:pt>
                <c:pt idx="2628">
                  <c:v>30</c:v>
                </c:pt>
                <c:pt idx="2629">
                  <c:v>26</c:v>
                </c:pt>
                <c:pt idx="2630">
                  <c:v>31</c:v>
                </c:pt>
                <c:pt idx="2631">
                  <c:v>26</c:v>
                </c:pt>
                <c:pt idx="2632">
                  <c:v>21</c:v>
                </c:pt>
                <c:pt idx="2633">
                  <c:v>22</c:v>
                </c:pt>
                <c:pt idx="2634">
                  <c:v>16</c:v>
                </c:pt>
                <c:pt idx="2635">
                  <c:v>25</c:v>
                </c:pt>
                <c:pt idx="2636">
                  <c:v>21</c:v>
                </c:pt>
                <c:pt idx="2637">
                  <c:v>28</c:v>
                </c:pt>
                <c:pt idx="2638">
                  <c:v>30</c:v>
                </c:pt>
                <c:pt idx="2639">
                  <c:v>18</c:v>
                </c:pt>
                <c:pt idx="2640">
                  <c:v>25</c:v>
                </c:pt>
                <c:pt idx="2641">
                  <c:v>31</c:v>
                </c:pt>
                <c:pt idx="2642">
                  <c:v>22</c:v>
                </c:pt>
                <c:pt idx="2643">
                  <c:v>25</c:v>
                </c:pt>
                <c:pt idx="2644">
                  <c:v>19</c:v>
                </c:pt>
                <c:pt idx="2645">
                  <c:v>14</c:v>
                </c:pt>
                <c:pt idx="2646">
                  <c:v>24</c:v>
                </c:pt>
                <c:pt idx="2647">
                  <c:v>32</c:v>
                </c:pt>
                <c:pt idx="2648">
                  <c:v>24</c:v>
                </c:pt>
                <c:pt idx="2649">
                  <c:v>22</c:v>
                </c:pt>
                <c:pt idx="2650">
                  <c:v>25</c:v>
                </c:pt>
                <c:pt idx="2651">
                  <c:v>27</c:v>
                </c:pt>
                <c:pt idx="2652">
                  <c:v>29</c:v>
                </c:pt>
                <c:pt idx="2653">
                  <c:v>26</c:v>
                </c:pt>
                <c:pt idx="2654">
                  <c:v>24</c:v>
                </c:pt>
                <c:pt idx="2655">
                  <c:v>30</c:v>
                </c:pt>
                <c:pt idx="2656">
                  <c:v>24</c:v>
                </c:pt>
                <c:pt idx="2657">
                  <c:v>26</c:v>
                </c:pt>
                <c:pt idx="2658">
                  <c:v>23</c:v>
                </c:pt>
                <c:pt idx="2659">
                  <c:v>24</c:v>
                </c:pt>
                <c:pt idx="2660">
                  <c:v>26</c:v>
                </c:pt>
                <c:pt idx="2661">
                  <c:v>26</c:v>
                </c:pt>
                <c:pt idx="2662">
                  <c:v>28</c:v>
                </c:pt>
                <c:pt idx="2663">
                  <c:v>29</c:v>
                </c:pt>
                <c:pt idx="2664">
                  <c:v>22</c:v>
                </c:pt>
                <c:pt idx="2665">
                  <c:v>17</c:v>
                </c:pt>
                <c:pt idx="2666">
                  <c:v>20</c:v>
                </c:pt>
                <c:pt idx="2667">
                  <c:v>24</c:v>
                </c:pt>
                <c:pt idx="2668">
                  <c:v>13</c:v>
                </c:pt>
                <c:pt idx="2669">
                  <c:v>23</c:v>
                </c:pt>
                <c:pt idx="2670">
                  <c:v>29</c:v>
                </c:pt>
                <c:pt idx="2671">
                  <c:v>26</c:v>
                </c:pt>
                <c:pt idx="2672">
                  <c:v>22</c:v>
                </c:pt>
                <c:pt idx="2673">
                  <c:v>17</c:v>
                </c:pt>
                <c:pt idx="2674">
                  <c:v>19</c:v>
                </c:pt>
                <c:pt idx="2675">
                  <c:v>22</c:v>
                </c:pt>
                <c:pt idx="2676">
                  <c:v>20</c:v>
                </c:pt>
                <c:pt idx="2677">
                  <c:v>20</c:v>
                </c:pt>
                <c:pt idx="2678">
                  <c:v>21</c:v>
                </c:pt>
                <c:pt idx="2679">
                  <c:v>28</c:v>
                </c:pt>
                <c:pt idx="2680">
                  <c:v>25</c:v>
                </c:pt>
                <c:pt idx="2681">
                  <c:v>21</c:v>
                </c:pt>
                <c:pt idx="2682">
                  <c:v>18</c:v>
                </c:pt>
                <c:pt idx="2683">
                  <c:v>19</c:v>
                </c:pt>
                <c:pt idx="2684">
                  <c:v>21</c:v>
                </c:pt>
                <c:pt idx="2685">
                  <c:v>24</c:v>
                </c:pt>
                <c:pt idx="2686">
                  <c:v>20</c:v>
                </c:pt>
                <c:pt idx="2687">
                  <c:v>21</c:v>
                </c:pt>
                <c:pt idx="2688">
                  <c:v>14</c:v>
                </c:pt>
                <c:pt idx="2689">
                  <c:v>26</c:v>
                </c:pt>
                <c:pt idx="2690">
                  <c:v>17</c:v>
                </c:pt>
                <c:pt idx="2691">
                  <c:v>18</c:v>
                </c:pt>
                <c:pt idx="2692">
                  <c:v>22</c:v>
                </c:pt>
                <c:pt idx="2693">
                  <c:v>25</c:v>
                </c:pt>
                <c:pt idx="2694">
                  <c:v>22</c:v>
                </c:pt>
                <c:pt idx="2695">
                  <c:v>22</c:v>
                </c:pt>
                <c:pt idx="2696">
                  <c:v>28</c:v>
                </c:pt>
                <c:pt idx="2697">
                  <c:v>26</c:v>
                </c:pt>
                <c:pt idx="2698">
                  <c:v>27</c:v>
                </c:pt>
                <c:pt idx="2699">
                  <c:v>14</c:v>
                </c:pt>
                <c:pt idx="2700">
                  <c:v>25</c:v>
                </c:pt>
                <c:pt idx="2701">
                  <c:v>16</c:v>
                </c:pt>
                <c:pt idx="2702">
                  <c:v>21</c:v>
                </c:pt>
                <c:pt idx="2703">
                  <c:v>18</c:v>
                </c:pt>
                <c:pt idx="2704">
                  <c:v>20</c:v>
                </c:pt>
                <c:pt idx="2705">
                  <c:v>20</c:v>
                </c:pt>
                <c:pt idx="2706">
                  <c:v>16</c:v>
                </c:pt>
                <c:pt idx="2707">
                  <c:v>24</c:v>
                </c:pt>
                <c:pt idx="2708">
                  <c:v>23</c:v>
                </c:pt>
                <c:pt idx="2709">
                  <c:v>25</c:v>
                </c:pt>
                <c:pt idx="2710">
                  <c:v>22</c:v>
                </c:pt>
                <c:pt idx="2711">
                  <c:v>20</c:v>
                </c:pt>
                <c:pt idx="2712">
                  <c:v>24</c:v>
                </c:pt>
                <c:pt idx="2713">
                  <c:v>11</c:v>
                </c:pt>
                <c:pt idx="2714">
                  <c:v>24</c:v>
                </c:pt>
                <c:pt idx="2715">
                  <c:v>21</c:v>
                </c:pt>
                <c:pt idx="2716">
                  <c:v>23</c:v>
                </c:pt>
                <c:pt idx="2717">
                  <c:v>25</c:v>
                </c:pt>
                <c:pt idx="2718">
                  <c:v>16</c:v>
                </c:pt>
                <c:pt idx="2719">
                  <c:v>24</c:v>
                </c:pt>
                <c:pt idx="2720">
                  <c:v>12</c:v>
                </c:pt>
                <c:pt idx="2721">
                  <c:v>20</c:v>
                </c:pt>
                <c:pt idx="2722">
                  <c:v>18</c:v>
                </c:pt>
                <c:pt idx="2723">
                  <c:v>17</c:v>
                </c:pt>
                <c:pt idx="2724">
                  <c:v>21</c:v>
                </c:pt>
                <c:pt idx="2725">
                  <c:v>26</c:v>
                </c:pt>
                <c:pt idx="2726">
                  <c:v>19</c:v>
                </c:pt>
                <c:pt idx="2727">
                  <c:v>16</c:v>
                </c:pt>
                <c:pt idx="2728">
                  <c:v>19</c:v>
                </c:pt>
                <c:pt idx="2729">
                  <c:v>16</c:v>
                </c:pt>
                <c:pt idx="2730">
                  <c:v>21</c:v>
                </c:pt>
                <c:pt idx="2731">
                  <c:v>26</c:v>
                </c:pt>
                <c:pt idx="2732">
                  <c:v>23</c:v>
                </c:pt>
                <c:pt idx="2733">
                  <c:v>22</c:v>
                </c:pt>
                <c:pt idx="2734">
                  <c:v>24</c:v>
                </c:pt>
                <c:pt idx="2735">
                  <c:v>25</c:v>
                </c:pt>
                <c:pt idx="2736">
                  <c:v>16</c:v>
                </c:pt>
                <c:pt idx="2737">
                  <c:v>18</c:v>
                </c:pt>
                <c:pt idx="2738">
                  <c:v>19</c:v>
                </c:pt>
                <c:pt idx="2739">
                  <c:v>31</c:v>
                </c:pt>
                <c:pt idx="2740">
                  <c:v>25</c:v>
                </c:pt>
                <c:pt idx="2741">
                  <c:v>19</c:v>
                </c:pt>
                <c:pt idx="2742">
                  <c:v>19</c:v>
                </c:pt>
                <c:pt idx="2743">
                  <c:v>34</c:v>
                </c:pt>
                <c:pt idx="2744">
                  <c:v>25</c:v>
                </c:pt>
                <c:pt idx="2745">
                  <c:v>16</c:v>
                </c:pt>
                <c:pt idx="2746">
                  <c:v>25</c:v>
                </c:pt>
                <c:pt idx="2747">
                  <c:v>16</c:v>
                </c:pt>
                <c:pt idx="2748">
                  <c:v>18</c:v>
                </c:pt>
                <c:pt idx="2749">
                  <c:v>21</c:v>
                </c:pt>
                <c:pt idx="2750">
                  <c:v>17</c:v>
                </c:pt>
                <c:pt idx="2751">
                  <c:v>12</c:v>
                </c:pt>
                <c:pt idx="2752">
                  <c:v>16</c:v>
                </c:pt>
                <c:pt idx="2753">
                  <c:v>22</c:v>
                </c:pt>
                <c:pt idx="2754">
                  <c:v>20</c:v>
                </c:pt>
                <c:pt idx="2755">
                  <c:v>22</c:v>
                </c:pt>
                <c:pt idx="2756">
                  <c:v>21</c:v>
                </c:pt>
                <c:pt idx="2757">
                  <c:v>19</c:v>
                </c:pt>
                <c:pt idx="2758">
                  <c:v>23</c:v>
                </c:pt>
                <c:pt idx="2759">
                  <c:v>14</c:v>
                </c:pt>
                <c:pt idx="2760">
                  <c:v>21</c:v>
                </c:pt>
                <c:pt idx="2761">
                  <c:v>28</c:v>
                </c:pt>
                <c:pt idx="2762">
                  <c:v>29</c:v>
                </c:pt>
                <c:pt idx="2763">
                  <c:v>17</c:v>
                </c:pt>
                <c:pt idx="2764">
                  <c:v>14</c:v>
                </c:pt>
                <c:pt idx="2765">
                  <c:v>22</c:v>
                </c:pt>
                <c:pt idx="2766">
                  <c:v>16</c:v>
                </c:pt>
                <c:pt idx="2767">
                  <c:v>32</c:v>
                </c:pt>
                <c:pt idx="2768">
                  <c:v>31</c:v>
                </c:pt>
                <c:pt idx="2769">
                  <c:v>22</c:v>
                </c:pt>
                <c:pt idx="2770">
                  <c:v>26</c:v>
                </c:pt>
                <c:pt idx="2771">
                  <c:v>28</c:v>
                </c:pt>
                <c:pt idx="2772">
                  <c:v>16</c:v>
                </c:pt>
                <c:pt idx="2773">
                  <c:v>21</c:v>
                </c:pt>
                <c:pt idx="2774">
                  <c:v>19</c:v>
                </c:pt>
                <c:pt idx="2775">
                  <c:v>23</c:v>
                </c:pt>
                <c:pt idx="2776">
                  <c:v>31</c:v>
                </c:pt>
                <c:pt idx="2777">
                  <c:v>17</c:v>
                </c:pt>
                <c:pt idx="2778">
                  <c:v>17</c:v>
                </c:pt>
                <c:pt idx="2779">
                  <c:v>20</c:v>
                </c:pt>
                <c:pt idx="2780">
                  <c:v>21</c:v>
                </c:pt>
                <c:pt idx="2781">
                  <c:v>25</c:v>
                </c:pt>
                <c:pt idx="2782">
                  <c:v>23</c:v>
                </c:pt>
                <c:pt idx="2783">
                  <c:v>21</c:v>
                </c:pt>
                <c:pt idx="2784">
                  <c:v>30</c:v>
                </c:pt>
                <c:pt idx="2785">
                  <c:v>21</c:v>
                </c:pt>
                <c:pt idx="2786">
                  <c:v>30</c:v>
                </c:pt>
                <c:pt idx="2787">
                  <c:v>19</c:v>
                </c:pt>
                <c:pt idx="2788">
                  <c:v>27</c:v>
                </c:pt>
                <c:pt idx="2789">
                  <c:v>21</c:v>
                </c:pt>
                <c:pt idx="2790">
                  <c:v>23</c:v>
                </c:pt>
                <c:pt idx="2791">
                  <c:v>34</c:v>
                </c:pt>
                <c:pt idx="2792">
                  <c:v>22</c:v>
                </c:pt>
                <c:pt idx="2793">
                  <c:v>22</c:v>
                </c:pt>
                <c:pt idx="2794">
                  <c:v>21</c:v>
                </c:pt>
                <c:pt idx="2795">
                  <c:v>22</c:v>
                </c:pt>
                <c:pt idx="2796">
                  <c:v>27</c:v>
                </c:pt>
                <c:pt idx="2797">
                  <c:v>30</c:v>
                </c:pt>
                <c:pt idx="2798">
                  <c:v>28</c:v>
                </c:pt>
                <c:pt idx="2799">
                  <c:v>22</c:v>
                </c:pt>
                <c:pt idx="2800">
                  <c:v>20</c:v>
                </c:pt>
                <c:pt idx="2801">
                  <c:v>25</c:v>
                </c:pt>
                <c:pt idx="2802">
                  <c:v>19</c:v>
                </c:pt>
                <c:pt idx="2803">
                  <c:v>15</c:v>
                </c:pt>
                <c:pt idx="2804">
                  <c:v>27</c:v>
                </c:pt>
                <c:pt idx="2805">
                  <c:v>23</c:v>
                </c:pt>
                <c:pt idx="2806">
                  <c:v>25</c:v>
                </c:pt>
                <c:pt idx="2807">
                  <c:v>25</c:v>
                </c:pt>
                <c:pt idx="2808">
                  <c:v>27</c:v>
                </c:pt>
                <c:pt idx="2809">
                  <c:v>32</c:v>
                </c:pt>
                <c:pt idx="2810">
                  <c:v>29</c:v>
                </c:pt>
                <c:pt idx="2811">
                  <c:v>24</c:v>
                </c:pt>
                <c:pt idx="2812">
                  <c:v>28</c:v>
                </c:pt>
                <c:pt idx="2813">
                  <c:v>21</c:v>
                </c:pt>
                <c:pt idx="2814">
                  <c:v>30</c:v>
                </c:pt>
                <c:pt idx="2815">
                  <c:v>24</c:v>
                </c:pt>
                <c:pt idx="2816">
                  <c:v>27</c:v>
                </c:pt>
                <c:pt idx="2817">
                  <c:v>29</c:v>
                </c:pt>
                <c:pt idx="2818">
                  <c:v>32</c:v>
                </c:pt>
                <c:pt idx="2819">
                  <c:v>25</c:v>
                </c:pt>
                <c:pt idx="2820">
                  <c:v>29</c:v>
                </c:pt>
                <c:pt idx="2821">
                  <c:v>26</c:v>
                </c:pt>
                <c:pt idx="2822">
                  <c:v>33</c:v>
                </c:pt>
                <c:pt idx="2823">
                  <c:v>30</c:v>
                </c:pt>
                <c:pt idx="2824">
                  <c:v>20</c:v>
                </c:pt>
                <c:pt idx="2825">
                  <c:v>29</c:v>
                </c:pt>
                <c:pt idx="2826">
                  <c:v>24</c:v>
                </c:pt>
                <c:pt idx="2827">
                  <c:v>25</c:v>
                </c:pt>
                <c:pt idx="2828">
                  <c:v>15</c:v>
                </c:pt>
                <c:pt idx="2829">
                  <c:v>32</c:v>
                </c:pt>
                <c:pt idx="2830">
                  <c:v>34</c:v>
                </c:pt>
                <c:pt idx="2831">
                  <c:v>25</c:v>
                </c:pt>
                <c:pt idx="2832">
                  <c:v>27</c:v>
                </c:pt>
                <c:pt idx="2833">
                  <c:v>21</c:v>
                </c:pt>
                <c:pt idx="2834">
                  <c:v>22</c:v>
                </c:pt>
                <c:pt idx="2835">
                  <c:v>29</c:v>
                </c:pt>
                <c:pt idx="2836">
                  <c:v>29</c:v>
                </c:pt>
                <c:pt idx="2837">
                  <c:v>32</c:v>
                </c:pt>
                <c:pt idx="2838">
                  <c:v>29</c:v>
                </c:pt>
                <c:pt idx="2839">
                  <c:v>30</c:v>
                </c:pt>
                <c:pt idx="2840">
                  <c:v>32</c:v>
                </c:pt>
                <c:pt idx="2841">
                  <c:v>18</c:v>
                </c:pt>
                <c:pt idx="2842">
                  <c:v>30</c:v>
                </c:pt>
                <c:pt idx="2843">
                  <c:v>26</c:v>
                </c:pt>
                <c:pt idx="2844">
                  <c:v>26</c:v>
                </c:pt>
                <c:pt idx="2845">
                  <c:v>27</c:v>
                </c:pt>
                <c:pt idx="2846">
                  <c:v>27</c:v>
                </c:pt>
                <c:pt idx="2847">
                  <c:v>26</c:v>
                </c:pt>
                <c:pt idx="2848">
                  <c:v>28</c:v>
                </c:pt>
                <c:pt idx="2849">
                  <c:v>22</c:v>
                </c:pt>
                <c:pt idx="2850">
                  <c:v>26</c:v>
                </c:pt>
                <c:pt idx="2851">
                  <c:v>31</c:v>
                </c:pt>
                <c:pt idx="2852">
                  <c:v>30</c:v>
                </c:pt>
                <c:pt idx="2853">
                  <c:v>24</c:v>
                </c:pt>
                <c:pt idx="2854">
                  <c:v>34</c:v>
                </c:pt>
                <c:pt idx="2855">
                  <c:v>24</c:v>
                </c:pt>
                <c:pt idx="2856">
                  <c:v>26</c:v>
                </c:pt>
                <c:pt idx="2857">
                  <c:v>33</c:v>
                </c:pt>
                <c:pt idx="2858">
                  <c:v>28</c:v>
                </c:pt>
                <c:pt idx="2859">
                  <c:v>34</c:v>
                </c:pt>
                <c:pt idx="2860">
                  <c:v>37</c:v>
                </c:pt>
                <c:pt idx="2861">
                  <c:v>30</c:v>
                </c:pt>
                <c:pt idx="2862">
                  <c:v>35</c:v>
                </c:pt>
                <c:pt idx="2863">
                  <c:v>28</c:v>
                </c:pt>
                <c:pt idx="2864">
                  <c:v>27</c:v>
                </c:pt>
                <c:pt idx="2865">
                  <c:v>30</c:v>
                </c:pt>
                <c:pt idx="2866">
                  <c:v>34</c:v>
                </c:pt>
                <c:pt idx="2867">
                  <c:v>37</c:v>
                </c:pt>
                <c:pt idx="2868">
                  <c:v>28</c:v>
                </c:pt>
                <c:pt idx="2869">
                  <c:v>30</c:v>
                </c:pt>
                <c:pt idx="2870">
                  <c:v>28</c:v>
                </c:pt>
                <c:pt idx="2871">
                  <c:v>31</c:v>
                </c:pt>
                <c:pt idx="2872">
                  <c:v>29</c:v>
                </c:pt>
                <c:pt idx="2873">
                  <c:v>38</c:v>
                </c:pt>
                <c:pt idx="2874">
                  <c:v>24</c:v>
                </c:pt>
                <c:pt idx="2875">
                  <c:v>36</c:v>
                </c:pt>
                <c:pt idx="2876">
                  <c:v>39</c:v>
                </c:pt>
                <c:pt idx="2877">
                  <c:v>35</c:v>
                </c:pt>
                <c:pt idx="2878">
                  <c:v>32</c:v>
                </c:pt>
                <c:pt idx="2879">
                  <c:v>28</c:v>
                </c:pt>
                <c:pt idx="2880">
                  <c:v>33</c:v>
                </c:pt>
                <c:pt idx="2881">
                  <c:v>31</c:v>
                </c:pt>
                <c:pt idx="2882">
                  <c:v>29</c:v>
                </c:pt>
                <c:pt idx="2883">
                  <c:v>41</c:v>
                </c:pt>
                <c:pt idx="2884">
                  <c:v>37</c:v>
                </c:pt>
                <c:pt idx="2885">
                  <c:v>34</c:v>
                </c:pt>
                <c:pt idx="2886">
                  <c:v>33</c:v>
                </c:pt>
                <c:pt idx="2887">
                  <c:v>41</c:v>
                </c:pt>
                <c:pt idx="2888">
                  <c:v>32</c:v>
                </c:pt>
                <c:pt idx="2889">
                  <c:v>36</c:v>
                </c:pt>
                <c:pt idx="2890">
                  <c:v>33</c:v>
                </c:pt>
                <c:pt idx="2891">
                  <c:v>34</c:v>
                </c:pt>
                <c:pt idx="2892">
                  <c:v>38</c:v>
                </c:pt>
                <c:pt idx="2893">
                  <c:v>39</c:v>
                </c:pt>
                <c:pt idx="2894">
                  <c:v>30</c:v>
                </c:pt>
                <c:pt idx="2895">
                  <c:v>35</c:v>
                </c:pt>
                <c:pt idx="2896">
                  <c:v>42</c:v>
                </c:pt>
                <c:pt idx="2897">
                  <c:v>28</c:v>
                </c:pt>
                <c:pt idx="2898">
                  <c:v>44</c:v>
                </c:pt>
                <c:pt idx="2899">
                  <c:v>36</c:v>
                </c:pt>
                <c:pt idx="2900">
                  <c:v>34</c:v>
                </c:pt>
                <c:pt idx="2901">
                  <c:v>34</c:v>
                </c:pt>
                <c:pt idx="2902">
                  <c:v>31</c:v>
                </c:pt>
                <c:pt idx="2903">
                  <c:v>39</c:v>
                </c:pt>
                <c:pt idx="2904">
                  <c:v>32</c:v>
                </c:pt>
                <c:pt idx="2905">
                  <c:v>35</c:v>
                </c:pt>
                <c:pt idx="2906">
                  <c:v>38</c:v>
                </c:pt>
                <c:pt idx="2907">
                  <c:v>43</c:v>
                </c:pt>
                <c:pt idx="2908">
                  <c:v>54</c:v>
                </c:pt>
                <c:pt idx="2909">
                  <c:v>41</c:v>
                </c:pt>
                <c:pt idx="2910">
                  <c:v>36</c:v>
                </c:pt>
                <c:pt idx="2911">
                  <c:v>43</c:v>
                </c:pt>
                <c:pt idx="2912">
                  <c:v>35</c:v>
                </c:pt>
                <c:pt idx="2913">
                  <c:v>32</c:v>
                </c:pt>
                <c:pt idx="2914">
                  <c:v>42</c:v>
                </c:pt>
                <c:pt idx="2915">
                  <c:v>41</c:v>
                </c:pt>
                <c:pt idx="2916">
                  <c:v>44</c:v>
                </c:pt>
                <c:pt idx="2917">
                  <c:v>41</c:v>
                </c:pt>
                <c:pt idx="2918">
                  <c:v>44</c:v>
                </c:pt>
                <c:pt idx="2919">
                  <c:v>33</c:v>
                </c:pt>
                <c:pt idx="2920">
                  <c:v>45</c:v>
                </c:pt>
                <c:pt idx="2921">
                  <c:v>42</c:v>
                </c:pt>
                <c:pt idx="2922">
                  <c:v>46</c:v>
                </c:pt>
                <c:pt idx="2923">
                  <c:v>42</c:v>
                </c:pt>
                <c:pt idx="2924">
                  <c:v>38</c:v>
                </c:pt>
                <c:pt idx="2925">
                  <c:v>41</c:v>
                </c:pt>
                <c:pt idx="2926">
                  <c:v>39</c:v>
                </c:pt>
                <c:pt idx="2927">
                  <c:v>47</c:v>
                </c:pt>
                <c:pt idx="2928">
                  <c:v>43</c:v>
                </c:pt>
                <c:pt idx="2929">
                  <c:v>36</c:v>
                </c:pt>
                <c:pt idx="2930">
                  <c:v>39</c:v>
                </c:pt>
                <c:pt idx="2931">
                  <c:v>44</c:v>
                </c:pt>
                <c:pt idx="2932">
                  <c:v>40</c:v>
                </c:pt>
                <c:pt idx="2933">
                  <c:v>45</c:v>
                </c:pt>
                <c:pt idx="2934">
                  <c:v>36</c:v>
                </c:pt>
                <c:pt idx="2935">
                  <c:v>42</c:v>
                </c:pt>
                <c:pt idx="2936">
                  <c:v>37</c:v>
                </c:pt>
                <c:pt idx="2937">
                  <c:v>33</c:v>
                </c:pt>
                <c:pt idx="2938">
                  <c:v>50</c:v>
                </c:pt>
                <c:pt idx="2939">
                  <c:v>39</c:v>
                </c:pt>
                <c:pt idx="2940">
                  <c:v>54</c:v>
                </c:pt>
                <c:pt idx="2941">
                  <c:v>52</c:v>
                </c:pt>
                <c:pt idx="2942">
                  <c:v>38</c:v>
                </c:pt>
                <c:pt idx="2943">
                  <c:v>34</c:v>
                </c:pt>
                <c:pt idx="2944">
                  <c:v>39</c:v>
                </c:pt>
                <c:pt idx="2945">
                  <c:v>34</c:v>
                </c:pt>
                <c:pt idx="2946">
                  <c:v>34</c:v>
                </c:pt>
                <c:pt idx="2947">
                  <c:v>38</c:v>
                </c:pt>
                <c:pt idx="2948">
                  <c:v>32</c:v>
                </c:pt>
                <c:pt idx="2949">
                  <c:v>32</c:v>
                </c:pt>
                <c:pt idx="2950">
                  <c:v>31</c:v>
                </c:pt>
                <c:pt idx="2951">
                  <c:v>45</c:v>
                </c:pt>
                <c:pt idx="2952">
                  <c:v>37</c:v>
                </c:pt>
                <c:pt idx="2953">
                  <c:v>44</c:v>
                </c:pt>
                <c:pt idx="2954">
                  <c:v>39</c:v>
                </c:pt>
                <c:pt idx="2955">
                  <c:v>37</c:v>
                </c:pt>
                <c:pt idx="2956">
                  <c:v>38</c:v>
                </c:pt>
                <c:pt idx="2957">
                  <c:v>33</c:v>
                </c:pt>
                <c:pt idx="2958">
                  <c:v>42</c:v>
                </c:pt>
                <c:pt idx="2959">
                  <c:v>48</c:v>
                </c:pt>
                <c:pt idx="2960">
                  <c:v>36</c:v>
                </c:pt>
                <c:pt idx="2961">
                  <c:v>29</c:v>
                </c:pt>
                <c:pt idx="2962">
                  <c:v>25</c:v>
                </c:pt>
                <c:pt idx="2963">
                  <c:v>35</c:v>
                </c:pt>
                <c:pt idx="2964">
                  <c:v>41</c:v>
                </c:pt>
                <c:pt idx="2965">
                  <c:v>42</c:v>
                </c:pt>
                <c:pt idx="2966">
                  <c:v>26</c:v>
                </c:pt>
                <c:pt idx="2967">
                  <c:v>44</c:v>
                </c:pt>
                <c:pt idx="2968">
                  <c:v>35</c:v>
                </c:pt>
                <c:pt idx="2969">
                  <c:v>35</c:v>
                </c:pt>
                <c:pt idx="2970">
                  <c:v>38</c:v>
                </c:pt>
                <c:pt idx="2971">
                  <c:v>27</c:v>
                </c:pt>
                <c:pt idx="2972">
                  <c:v>34</c:v>
                </c:pt>
                <c:pt idx="2973">
                  <c:v>30</c:v>
                </c:pt>
                <c:pt idx="2974">
                  <c:v>29</c:v>
                </c:pt>
                <c:pt idx="2975">
                  <c:v>33</c:v>
                </c:pt>
                <c:pt idx="2976">
                  <c:v>30</c:v>
                </c:pt>
                <c:pt idx="2977">
                  <c:v>37</c:v>
                </c:pt>
                <c:pt idx="2978">
                  <c:v>37</c:v>
                </c:pt>
                <c:pt idx="2979">
                  <c:v>37</c:v>
                </c:pt>
                <c:pt idx="2980">
                  <c:v>34</c:v>
                </c:pt>
                <c:pt idx="2981">
                  <c:v>28</c:v>
                </c:pt>
                <c:pt idx="2982">
                  <c:v>35</c:v>
                </c:pt>
                <c:pt idx="2983">
                  <c:v>30</c:v>
                </c:pt>
                <c:pt idx="2984">
                  <c:v>29</c:v>
                </c:pt>
                <c:pt idx="2985">
                  <c:v>30</c:v>
                </c:pt>
                <c:pt idx="2986">
                  <c:v>30</c:v>
                </c:pt>
                <c:pt idx="2987">
                  <c:v>40</c:v>
                </c:pt>
                <c:pt idx="2988">
                  <c:v>35</c:v>
                </c:pt>
                <c:pt idx="2989">
                  <c:v>47</c:v>
                </c:pt>
                <c:pt idx="2990">
                  <c:v>32</c:v>
                </c:pt>
                <c:pt idx="2991">
                  <c:v>35</c:v>
                </c:pt>
                <c:pt idx="2992">
                  <c:v>31</c:v>
                </c:pt>
                <c:pt idx="2993">
                  <c:v>34</c:v>
                </c:pt>
                <c:pt idx="2994">
                  <c:v>34</c:v>
                </c:pt>
                <c:pt idx="2995">
                  <c:v>35</c:v>
                </c:pt>
                <c:pt idx="2996">
                  <c:v>32</c:v>
                </c:pt>
                <c:pt idx="2997">
                  <c:v>47</c:v>
                </c:pt>
                <c:pt idx="2998">
                  <c:v>31</c:v>
                </c:pt>
                <c:pt idx="2999">
                  <c:v>43</c:v>
                </c:pt>
                <c:pt idx="3000">
                  <c:v>30</c:v>
                </c:pt>
              </c:numCache>
            </c:numRef>
          </c:val>
          <c:smooth val="0"/>
          <c:extLst>
            <c:ext xmlns:c16="http://schemas.microsoft.com/office/drawing/2014/chart" uri="{C3380CC4-5D6E-409C-BE32-E72D297353CC}">
              <c16:uniqueId val="{00000001-3C14-4989-A1EE-3232ACCD9228}"/>
            </c:ext>
          </c:extLst>
        </c:ser>
        <c:ser>
          <c:idx val="2"/>
          <c:order val="2"/>
          <c:tx>
            <c:v>peg 8g</c:v>
          </c:tx>
          <c:spPr>
            <a:ln w="31750" cap="rnd">
              <a:solidFill>
                <a:schemeClr val="accent3"/>
              </a:solidFill>
              <a:round/>
            </a:ln>
            <a:effectLst/>
          </c:spPr>
          <c:marker>
            <c:symbol val="none"/>
          </c:marker>
          <c:cat>
            <c:numRef>
              <c:f>Sheet3!$B$2:$B$3002</c:f>
              <c:numCache>
                <c:formatCode>General</c:formatCode>
                <c:ptCount val="3001"/>
                <c:pt idx="0">
                  <c:v>20</c:v>
                </c:pt>
                <c:pt idx="1">
                  <c:v>20.02</c:v>
                </c:pt>
                <c:pt idx="2">
                  <c:v>20.04</c:v>
                </c:pt>
                <c:pt idx="3">
                  <c:v>20.059999999999999</c:v>
                </c:pt>
                <c:pt idx="4">
                  <c:v>20.079999999999998</c:v>
                </c:pt>
                <c:pt idx="5">
                  <c:v>20.100000000000001</c:v>
                </c:pt>
                <c:pt idx="6">
                  <c:v>20.12</c:v>
                </c:pt>
                <c:pt idx="7">
                  <c:v>20.14</c:v>
                </c:pt>
                <c:pt idx="8">
                  <c:v>20.16</c:v>
                </c:pt>
                <c:pt idx="9">
                  <c:v>20.18</c:v>
                </c:pt>
                <c:pt idx="10">
                  <c:v>20.2</c:v>
                </c:pt>
                <c:pt idx="11">
                  <c:v>20.22</c:v>
                </c:pt>
                <c:pt idx="12">
                  <c:v>20.239999999999998</c:v>
                </c:pt>
                <c:pt idx="13">
                  <c:v>20.260000000000002</c:v>
                </c:pt>
                <c:pt idx="14">
                  <c:v>20.28</c:v>
                </c:pt>
                <c:pt idx="15">
                  <c:v>20.3</c:v>
                </c:pt>
                <c:pt idx="16">
                  <c:v>20.32</c:v>
                </c:pt>
                <c:pt idx="17">
                  <c:v>20.34</c:v>
                </c:pt>
                <c:pt idx="18">
                  <c:v>20.36</c:v>
                </c:pt>
                <c:pt idx="19">
                  <c:v>20.38</c:v>
                </c:pt>
                <c:pt idx="20">
                  <c:v>20.399999999999999</c:v>
                </c:pt>
                <c:pt idx="21">
                  <c:v>20.420000000000002</c:v>
                </c:pt>
                <c:pt idx="22">
                  <c:v>20.440000000000001</c:v>
                </c:pt>
                <c:pt idx="23">
                  <c:v>20.46</c:v>
                </c:pt>
                <c:pt idx="24">
                  <c:v>20.48</c:v>
                </c:pt>
                <c:pt idx="25">
                  <c:v>20.5</c:v>
                </c:pt>
                <c:pt idx="26">
                  <c:v>20.52</c:v>
                </c:pt>
                <c:pt idx="27">
                  <c:v>20.54</c:v>
                </c:pt>
                <c:pt idx="28">
                  <c:v>20.56</c:v>
                </c:pt>
                <c:pt idx="29">
                  <c:v>20.58</c:v>
                </c:pt>
                <c:pt idx="30">
                  <c:v>20.6</c:v>
                </c:pt>
                <c:pt idx="31">
                  <c:v>20.62</c:v>
                </c:pt>
                <c:pt idx="32">
                  <c:v>20.64</c:v>
                </c:pt>
                <c:pt idx="33">
                  <c:v>20.66</c:v>
                </c:pt>
                <c:pt idx="34">
                  <c:v>20.68</c:v>
                </c:pt>
                <c:pt idx="35">
                  <c:v>20.7</c:v>
                </c:pt>
                <c:pt idx="36">
                  <c:v>20.72</c:v>
                </c:pt>
                <c:pt idx="37">
                  <c:v>20.74</c:v>
                </c:pt>
                <c:pt idx="38">
                  <c:v>20.76</c:v>
                </c:pt>
                <c:pt idx="39">
                  <c:v>20.78</c:v>
                </c:pt>
                <c:pt idx="40">
                  <c:v>20.8</c:v>
                </c:pt>
                <c:pt idx="41">
                  <c:v>20.82</c:v>
                </c:pt>
                <c:pt idx="42">
                  <c:v>20.84</c:v>
                </c:pt>
                <c:pt idx="43">
                  <c:v>20.86</c:v>
                </c:pt>
                <c:pt idx="44">
                  <c:v>20.88</c:v>
                </c:pt>
                <c:pt idx="45">
                  <c:v>20.9</c:v>
                </c:pt>
                <c:pt idx="46">
                  <c:v>20.92</c:v>
                </c:pt>
                <c:pt idx="47">
                  <c:v>20.94</c:v>
                </c:pt>
                <c:pt idx="48">
                  <c:v>20.96</c:v>
                </c:pt>
                <c:pt idx="49">
                  <c:v>20.98</c:v>
                </c:pt>
                <c:pt idx="50">
                  <c:v>21</c:v>
                </c:pt>
                <c:pt idx="51">
                  <c:v>21.02</c:v>
                </c:pt>
                <c:pt idx="52">
                  <c:v>21.04</c:v>
                </c:pt>
                <c:pt idx="53">
                  <c:v>21.06</c:v>
                </c:pt>
                <c:pt idx="54">
                  <c:v>21.08</c:v>
                </c:pt>
                <c:pt idx="55">
                  <c:v>21.1</c:v>
                </c:pt>
                <c:pt idx="56">
                  <c:v>21.12</c:v>
                </c:pt>
                <c:pt idx="57">
                  <c:v>21.14</c:v>
                </c:pt>
                <c:pt idx="58">
                  <c:v>21.16</c:v>
                </c:pt>
                <c:pt idx="59">
                  <c:v>21.18</c:v>
                </c:pt>
                <c:pt idx="60">
                  <c:v>21.2</c:v>
                </c:pt>
                <c:pt idx="61">
                  <c:v>21.22</c:v>
                </c:pt>
                <c:pt idx="62">
                  <c:v>21.24</c:v>
                </c:pt>
                <c:pt idx="63">
                  <c:v>21.26</c:v>
                </c:pt>
                <c:pt idx="64">
                  <c:v>21.28</c:v>
                </c:pt>
                <c:pt idx="65">
                  <c:v>21.3</c:v>
                </c:pt>
                <c:pt idx="66">
                  <c:v>21.32</c:v>
                </c:pt>
                <c:pt idx="67">
                  <c:v>21.34</c:v>
                </c:pt>
                <c:pt idx="68">
                  <c:v>21.36</c:v>
                </c:pt>
                <c:pt idx="69">
                  <c:v>21.38</c:v>
                </c:pt>
                <c:pt idx="70">
                  <c:v>21.4</c:v>
                </c:pt>
                <c:pt idx="71">
                  <c:v>21.42</c:v>
                </c:pt>
                <c:pt idx="72">
                  <c:v>21.44</c:v>
                </c:pt>
                <c:pt idx="73">
                  <c:v>21.46</c:v>
                </c:pt>
                <c:pt idx="74">
                  <c:v>21.48</c:v>
                </c:pt>
                <c:pt idx="75">
                  <c:v>21.5</c:v>
                </c:pt>
                <c:pt idx="76">
                  <c:v>21.52</c:v>
                </c:pt>
                <c:pt idx="77">
                  <c:v>21.54</c:v>
                </c:pt>
                <c:pt idx="78">
                  <c:v>21.56</c:v>
                </c:pt>
                <c:pt idx="79">
                  <c:v>21.58</c:v>
                </c:pt>
                <c:pt idx="80">
                  <c:v>21.6</c:v>
                </c:pt>
                <c:pt idx="81">
                  <c:v>21.62</c:v>
                </c:pt>
                <c:pt idx="82">
                  <c:v>21.64</c:v>
                </c:pt>
                <c:pt idx="83">
                  <c:v>21.66</c:v>
                </c:pt>
                <c:pt idx="84">
                  <c:v>21.68</c:v>
                </c:pt>
                <c:pt idx="85">
                  <c:v>21.7</c:v>
                </c:pt>
                <c:pt idx="86">
                  <c:v>21.72</c:v>
                </c:pt>
                <c:pt idx="87">
                  <c:v>21.74</c:v>
                </c:pt>
                <c:pt idx="88">
                  <c:v>21.76</c:v>
                </c:pt>
                <c:pt idx="89">
                  <c:v>21.78</c:v>
                </c:pt>
                <c:pt idx="90">
                  <c:v>21.8</c:v>
                </c:pt>
                <c:pt idx="91">
                  <c:v>21.82</c:v>
                </c:pt>
                <c:pt idx="92">
                  <c:v>21.84</c:v>
                </c:pt>
                <c:pt idx="93">
                  <c:v>21.86</c:v>
                </c:pt>
                <c:pt idx="94">
                  <c:v>21.88</c:v>
                </c:pt>
                <c:pt idx="95">
                  <c:v>21.9</c:v>
                </c:pt>
                <c:pt idx="96">
                  <c:v>21.92</c:v>
                </c:pt>
                <c:pt idx="97">
                  <c:v>21.94</c:v>
                </c:pt>
                <c:pt idx="98">
                  <c:v>21.96</c:v>
                </c:pt>
                <c:pt idx="99">
                  <c:v>21.98</c:v>
                </c:pt>
                <c:pt idx="100">
                  <c:v>22</c:v>
                </c:pt>
                <c:pt idx="101">
                  <c:v>22.02</c:v>
                </c:pt>
                <c:pt idx="102">
                  <c:v>22.04</c:v>
                </c:pt>
                <c:pt idx="103">
                  <c:v>22.06</c:v>
                </c:pt>
                <c:pt idx="104">
                  <c:v>22.08</c:v>
                </c:pt>
                <c:pt idx="105">
                  <c:v>22.1</c:v>
                </c:pt>
                <c:pt idx="106">
                  <c:v>22.12</c:v>
                </c:pt>
                <c:pt idx="107">
                  <c:v>22.14</c:v>
                </c:pt>
                <c:pt idx="108">
                  <c:v>22.16</c:v>
                </c:pt>
                <c:pt idx="109">
                  <c:v>22.18</c:v>
                </c:pt>
                <c:pt idx="110">
                  <c:v>22.2</c:v>
                </c:pt>
                <c:pt idx="111">
                  <c:v>22.22</c:v>
                </c:pt>
                <c:pt idx="112">
                  <c:v>22.24</c:v>
                </c:pt>
                <c:pt idx="113">
                  <c:v>22.26</c:v>
                </c:pt>
                <c:pt idx="114">
                  <c:v>22.28</c:v>
                </c:pt>
                <c:pt idx="115">
                  <c:v>22.3</c:v>
                </c:pt>
                <c:pt idx="116">
                  <c:v>22.32</c:v>
                </c:pt>
                <c:pt idx="117">
                  <c:v>22.34</c:v>
                </c:pt>
                <c:pt idx="118">
                  <c:v>22.36</c:v>
                </c:pt>
                <c:pt idx="119">
                  <c:v>22.38</c:v>
                </c:pt>
                <c:pt idx="120">
                  <c:v>22.4</c:v>
                </c:pt>
                <c:pt idx="121">
                  <c:v>22.42</c:v>
                </c:pt>
                <c:pt idx="122">
                  <c:v>22.44</c:v>
                </c:pt>
                <c:pt idx="123">
                  <c:v>22.46</c:v>
                </c:pt>
                <c:pt idx="124">
                  <c:v>22.48</c:v>
                </c:pt>
                <c:pt idx="125">
                  <c:v>22.5</c:v>
                </c:pt>
                <c:pt idx="126">
                  <c:v>22.52</c:v>
                </c:pt>
                <c:pt idx="127">
                  <c:v>22.54</c:v>
                </c:pt>
                <c:pt idx="128">
                  <c:v>22.56</c:v>
                </c:pt>
                <c:pt idx="129">
                  <c:v>22.58</c:v>
                </c:pt>
                <c:pt idx="130">
                  <c:v>22.6</c:v>
                </c:pt>
                <c:pt idx="131">
                  <c:v>22.62</c:v>
                </c:pt>
                <c:pt idx="132">
                  <c:v>22.64</c:v>
                </c:pt>
                <c:pt idx="133">
                  <c:v>22.66</c:v>
                </c:pt>
                <c:pt idx="134">
                  <c:v>22.68</c:v>
                </c:pt>
                <c:pt idx="135">
                  <c:v>22.7</c:v>
                </c:pt>
                <c:pt idx="136">
                  <c:v>22.72</c:v>
                </c:pt>
                <c:pt idx="137">
                  <c:v>22.74</c:v>
                </c:pt>
                <c:pt idx="138">
                  <c:v>22.76</c:v>
                </c:pt>
                <c:pt idx="139">
                  <c:v>22.78</c:v>
                </c:pt>
                <c:pt idx="140">
                  <c:v>22.8</c:v>
                </c:pt>
                <c:pt idx="141">
                  <c:v>22.82</c:v>
                </c:pt>
                <c:pt idx="142">
                  <c:v>22.84</c:v>
                </c:pt>
                <c:pt idx="143">
                  <c:v>22.86</c:v>
                </c:pt>
                <c:pt idx="144">
                  <c:v>22.88</c:v>
                </c:pt>
                <c:pt idx="145">
                  <c:v>22.9</c:v>
                </c:pt>
                <c:pt idx="146">
                  <c:v>22.92</c:v>
                </c:pt>
                <c:pt idx="147">
                  <c:v>22.94</c:v>
                </c:pt>
                <c:pt idx="148">
                  <c:v>22.96</c:v>
                </c:pt>
                <c:pt idx="149">
                  <c:v>22.98</c:v>
                </c:pt>
                <c:pt idx="150">
                  <c:v>23</c:v>
                </c:pt>
                <c:pt idx="151">
                  <c:v>23.02</c:v>
                </c:pt>
                <c:pt idx="152">
                  <c:v>23.04</c:v>
                </c:pt>
                <c:pt idx="153">
                  <c:v>23.06</c:v>
                </c:pt>
                <c:pt idx="154">
                  <c:v>23.08</c:v>
                </c:pt>
                <c:pt idx="155">
                  <c:v>23.1</c:v>
                </c:pt>
                <c:pt idx="156">
                  <c:v>23.12</c:v>
                </c:pt>
                <c:pt idx="157">
                  <c:v>23.14</c:v>
                </c:pt>
                <c:pt idx="158">
                  <c:v>23.16</c:v>
                </c:pt>
                <c:pt idx="159">
                  <c:v>23.18</c:v>
                </c:pt>
                <c:pt idx="160">
                  <c:v>23.2</c:v>
                </c:pt>
                <c:pt idx="161">
                  <c:v>23.22</c:v>
                </c:pt>
                <c:pt idx="162">
                  <c:v>23.24</c:v>
                </c:pt>
                <c:pt idx="163">
                  <c:v>23.26</c:v>
                </c:pt>
                <c:pt idx="164">
                  <c:v>23.28</c:v>
                </c:pt>
                <c:pt idx="165">
                  <c:v>23.3</c:v>
                </c:pt>
                <c:pt idx="166">
                  <c:v>23.32</c:v>
                </c:pt>
                <c:pt idx="167">
                  <c:v>23.34</c:v>
                </c:pt>
                <c:pt idx="168">
                  <c:v>23.36</c:v>
                </c:pt>
                <c:pt idx="169">
                  <c:v>23.38</c:v>
                </c:pt>
                <c:pt idx="170">
                  <c:v>23.4</c:v>
                </c:pt>
                <c:pt idx="171">
                  <c:v>23.42</c:v>
                </c:pt>
                <c:pt idx="172">
                  <c:v>23.44</c:v>
                </c:pt>
                <c:pt idx="173">
                  <c:v>23.46</c:v>
                </c:pt>
                <c:pt idx="174">
                  <c:v>23.48</c:v>
                </c:pt>
                <c:pt idx="175">
                  <c:v>23.5</c:v>
                </c:pt>
                <c:pt idx="176">
                  <c:v>23.52</c:v>
                </c:pt>
                <c:pt idx="177">
                  <c:v>23.54</c:v>
                </c:pt>
                <c:pt idx="178">
                  <c:v>23.56</c:v>
                </c:pt>
                <c:pt idx="179">
                  <c:v>23.58</c:v>
                </c:pt>
                <c:pt idx="180">
                  <c:v>23.6</c:v>
                </c:pt>
                <c:pt idx="181">
                  <c:v>23.62</c:v>
                </c:pt>
                <c:pt idx="182">
                  <c:v>23.64</c:v>
                </c:pt>
                <c:pt idx="183">
                  <c:v>23.66</c:v>
                </c:pt>
                <c:pt idx="184">
                  <c:v>23.68</c:v>
                </c:pt>
                <c:pt idx="185">
                  <c:v>23.7</c:v>
                </c:pt>
                <c:pt idx="186">
                  <c:v>23.72</c:v>
                </c:pt>
                <c:pt idx="187">
                  <c:v>23.74</c:v>
                </c:pt>
                <c:pt idx="188">
                  <c:v>23.76</c:v>
                </c:pt>
                <c:pt idx="189">
                  <c:v>23.78</c:v>
                </c:pt>
                <c:pt idx="190">
                  <c:v>23.8</c:v>
                </c:pt>
                <c:pt idx="191">
                  <c:v>23.82</c:v>
                </c:pt>
                <c:pt idx="192">
                  <c:v>23.84</c:v>
                </c:pt>
                <c:pt idx="193">
                  <c:v>23.86</c:v>
                </c:pt>
                <c:pt idx="194">
                  <c:v>23.88</c:v>
                </c:pt>
                <c:pt idx="195">
                  <c:v>23.9</c:v>
                </c:pt>
                <c:pt idx="196">
                  <c:v>23.92</c:v>
                </c:pt>
                <c:pt idx="197">
                  <c:v>23.94</c:v>
                </c:pt>
                <c:pt idx="198">
                  <c:v>23.96</c:v>
                </c:pt>
                <c:pt idx="199">
                  <c:v>23.98</c:v>
                </c:pt>
                <c:pt idx="200">
                  <c:v>24</c:v>
                </c:pt>
                <c:pt idx="201">
                  <c:v>24.02</c:v>
                </c:pt>
                <c:pt idx="202">
                  <c:v>24.04</c:v>
                </c:pt>
                <c:pt idx="203">
                  <c:v>24.06</c:v>
                </c:pt>
                <c:pt idx="204">
                  <c:v>24.08</c:v>
                </c:pt>
                <c:pt idx="205">
                  <c:v>24.1</c:v>
                </c:pt>
                <c:pt idx="206">
                  <c:v>24.12</c:v>
                </c:pt>
                <c:pt idx="207">
                  <c:v>24.14</c:v>
                </c:pt>
                <c:pt idx="208">
                  <c:v>24.16</c:v>
                </c:pt>
                <c:pt idx="209">
                  <c:v>24.18</c:v>
                </c:pt>
                <c:pt idx="210">
                  <c:v>24.2</c:v>
                </c:pt>
                <c:pt idx="211">
                  <c:v>24.22</c:v>
                </c:pt>
                <c:pt idx="212">
                  <c:v>24.24</c:v>
                </c:pt>
                <c:pt idx="213">
                  <c:v>24.26</c:v>
                </c:pt>
                <c:pt idx="214">
                  <c:v>24.28</c:v>
                </c:pt>
                <c:pt idx="215">
                  <c:v>24.3</c:v>
                </c:pt>
                <c:pt idx="216">
                  <c:v>24.32</c:v>
                </c:pt>
                <c:pt idx="217">
                  <c:v>24.34</c:v>
                </c:pt>
                <c:pt idx="218">
                  <c:v>24.36</c:v>
                </c:pt>
                <c:pt idx="219">
                  <c:v>24.38</c:v>
                </c:pt>
                <c:pt idx="220">
                  <c:v>24.4</c:v>
                </c:pt>
                <c:pt idx="221">
                  <c:v>24.42</c:v>
                </c:pt>
                <c:pt idx="222">
                  <c:v>24.44</c:v>
                </c:pt>
                <c:pt idx="223">
                  <c:v>24.46</c:v>
                </c:pt>
                <c:pt idx="224">
                  <c:v>24.48</c:v>
                </c:pt>
                <c:pt idx="225">
                  <c:v>24.5</c:v>
                </c:pt>
                <c:pt idx="226">
                  <c:v>24.52</c:v>
                </c:pt>
                <c:pt idx="227">
                  <c:v>24.54</c:v>
                </c:pt>
                <c:pt idx="228">
                  <c:v>24.56</c:v>
                </c:pt>
                <c:pt idx="229">
                  <c:v>24.58</c:v>
                </c:pt>
                <c:pt idx="230">
                  <c:v>24.6</c:v>
                </c:pt>
                <c:pt idx="231">
                  <c:v>24.62</c:v>
                </c:pt>
                <c:pt idx="232">
                  <c:v>24.64</c:v>
                </c:pt>
                <c:pt idx="233">
                  <c:v>24.66</c:v>
                </c:pt>
                <c:pt idx="234">
                  <c:v>24.68</c:v>
                </c:pt>
                <c:pt idx="235">
                  <c:v>24.7</c:v>
                </c:pt>
                <c:pt idx="236">
                  <c:v>24.72</c:v>
                </c:pt>
                <c:pt idx="237">
                  <c:v>24.74</c:v>
                </c:pt>
                <c:pt idx="238">
                  <c:v>24.76</c:v>
                </c:pt>
                <c:pt idx="239">
                  <c:v>24.78</c:v>
                </c:pt>
                <c:pt idx="240">
                  <c:v>24.8</c:v>
                </c:pt>
                <c:pt idx="241">
                  <c:v>24.82</c:v>
                </c:pt>
                <c:pt idx="242">
                  <c:v>24.84</c:v>
                </c:pt>
                <c:pt idx="243">
                  <c:v>24.86</c:v>
                </c:pt>
                <c:pt idx="244">
                  <c:v>24.88</c:v>
                </c:pt>
                <c:pt idx="245">
                  <c:v>24.9</c:v>
                </c:pt>
                <c:pt idx="246">
                  <c:v>24.92</c:v>
                </c:pt>
                <c:pt idx="247">
                  <c:v>24.94</c:v>
                </c:pt>
                <c:pt idx="248">
                  <c:v>24.96</c:v>
                </c:pt>
                <c:pt idx="249">
                  <c:v>24.98</c:v>
                </c:pt>
                <c:pt idx="250">
                  <c:v>25</c:v>
                </c:pt>
                <c:pt idx="251">
                  <c:v>25.02</c:v>
                </c:pt>
                <c:pt idx="252">
                  <c:v>25.04</c:v>
                </c:pt>
                <c:pt idx="253">
                  <c:v>25.06</c:v>
                </c:pt>
                <c:pt idx="254">
                  <c:v>25.08</c:v>
                </c:pt>
                <c:pt idx="255">
                  <c:v>25.1</c:v>
                </c:pt>
                <c:pt idx="256">
                  <c:v>25.12</c:v>
                </c:pt>
                <c:pt idx="257">
                  <c:v>25.14</c:v>
                </c:pt>
                <c:pt idx="258">
                  <c:v>25.16</c:v>
                </c:pt>
                <c:pt idx="259">
                  <c:v>25.18</c:v>
                </c:pt>
                <c:pt idx="260">
                  <c:v>25.2</c:v>
                </c:pt>
                <c:pt idx="261">
                  <c:v>25.22</c:v>
                </c:pt>
                <c:pt idx="262">
                  <c:v>25.24</c:v>
                </c:pt>
                <c:pt idx="263">
                  <c:v>25.26</c:v>
                </c:pt>
                <c:pt idx="264">
                  <c:v>25.28</c:v>
                </c:pt>
                <c:pt idx="265">
                  <c:v>25.3</c:v>
                </c:pt>
                <c:pt idx="266">
                  <c:v>25.32</c:v>
                </c:pt>
                <c:pt idx="267">
                  <c:v>25.34</c:v>
                </c:pt>
                <c:pt idx="268">
                  <c:v>25.36</c:v>
                </c:pt>
                <c:pt idx="269">
                  <c:v>25.38</c:v>
                </c:pt>
                <c:pt idx="270">
                  <c:v>25.4</c:v>
                </c:pt>
                <c:pt idx="271">
                  <c:v>25.42</c:v>
                </c:pt>
                <c:pt idx="272">
                  <c:v>25.44</c:v>
                </c:pt>
                <c:pt idx="273">
                  <c:v>25.46</c:v>
                </c:pt>
                <c:pt idx="274">
                  <c:v>25.48</c:v>
                </c:pt>
                <c:pt idx="275">
                  <c:v>25.5</c:v>
                </c:pt>
                <c:pt idx="276">
                  <c:v>25.52</c:v>
                </c:pt>
                <c:pt idx="277">
                  <c:v>25.54</c:v>
                </c:pt>
                <c:pt idx="278">
                  <c:v>25.56</c:v>
                </c:pt>
                <c:pt idx="279">
                  <c:v>25.58</c:v>
                </c:pt>
                <c:pt idx="280">
                  <c:v>25.6</c:v>
                </c:pt>
                <c:pt idx="281">
                  <c:v>25.62</c:v>
                </c:pt>
                <c:pt idx="282">
                  <c:v>25.64</c:v>
                </c:pt>
                <c:pt idx="283">
                  <c:v>25.66</c:v>
                </c:pt>
                <c:pt idx="284">
                  <c:v>25.68</c:v>
                </c:pt>
                <c:pt idx="285">
                  <c:v>25.7</c:v>
                </c:pt>
                <c:pt idx="286">
                  <c:v>25.72</c:v>
                </c:pt>
                <c:pt idx="287">
                  <c:v>25.74</c:v>
                </c:pt>
                <c:pt idx="288">
                  <c:v>25.76</c:v>
                </c:pt>
                <c:pt idx="289">
                  <c:v>25.78</c:v>
                </c:pt>
                <c:pt idx="290">
                  <c:v>25.8</c:v>
                </c:pt>
                <c:pt idx="291">
                  <c:v>25.82</c:v>
                </c:pt>
                <c:pt idx="292">
                  <c:v>25.84</c:v>
                </c:pt>
                <c:pt idx="293">
                  <c:v>25.86</c:v>
                </c:pt>
                <c:pt idx="294">
                  <c:v>25.88</c:v>
                </c:pt>
                <c:pt idx="295">
                  <c:v>25.9</c:v>
                </c:pt>
                <c:pt idx="296">
                  <c:v>25.92</c:v>
                </c:pt>
                <c:pt idx="297">
                  <c:v>25.94</c:v>
                </c:pt>
                <c:pt idx="298">
                  <c:v>25.96</c:v>
                </c:pt>
                <c:pt idx="299">
                  <c:v>25.98</c:v>
                </c:pt>
                <c:pt idx="300">
                  <c:v>26</c:v>
                </c:pt>
                <c:pt idx="301">
                  <c:v>26.02</c:v>
                </c:pt>
                <c:pt idx="302">
                  <c:v>26.04</c:v>
                </c:pt>
                <c:pt idx="303">
                  <c:v>26.06</c:v>
                </c:pt>
                <c:pt idx="304">
                  <c:v>26.08</c:v>
                </c:pt>
                <c:pt idx="305">
                  <c:v>26.1</c:v>
                </c:pt>
                <c:pt idx="306">
                  <c:v>26.12</c:v>
                </c:pt>
                <c:pt idx="307">
                  <c:v>26.14</c:v>
                </c:pt>
                <c:pt idx="308">
                  <c:v>26.16</c:v>
                </c:pt>
                <c:pt idx="309">
                  <c:v>26.18</c:v>
                </c:pt>
                <c:pt idx="310">
                  <c:v>26.2</c:v>
                </c:pt>
                <c:pt idx="311">
                  <c:v>26.22</c:v>
                </c:pt>
                <c:pt idx="312">
                  <c:v>26.24</c:v>
                </c:pt>
                <c:pt idx="313">
                  <c:v>26.26</c:v>
                </c:pt>
                <c:pt idx="314">
                  <c:v>26.28</c:v>
                </c:pt>
                <c:pt idx="315">
                  <c:v>26.3</c:v>
                </c:pt>
                <c:pt idx="316">
                  <c:v>26.32</c:v>
                </c:pt>
                <c:pt idx="317">
                  <c:v>26.34</c:v>
                </c:pt>
                <c:pt idx="318">
                  <c:v>26.36</c:v>
                </c:pt>
                <c:pt idx="319">
                  <c:v>26.38</c:v>
                </c:pt>
                <c:pt idx="320">
                  <c:v>26.4</c:v>
                </c:pt>
                <c:pt idx="321">
                  <c:v>26.42</c:v>
                </c:pt>
                <c:pt idx="322">
                  <c:v>26.44</c:v>
                </c:pt>
                <c:pt idx="323">
                  <c:v>26.46</c:v>
                </c:pt>
                <c:pt idx="324">
                  <c:v>26.48</c:v>
                </c:pt>
                <c:pt idx="325">
                  <c:v>26.5</c:v>
                </c:pt>
                <c:pt idx="326">
                  <c:v>26.52</c:v>
                </c:pt>
                <c:pt idx="327">
                  <c:v>26.54</c:v>
                </c:pt>
                <c:pt idx="328">
                  <c:v>26.56</c:v>
                </c:pt>
                <c:pt idx="329">
                  <c:v>26.58</c:v>
                </c:pt>
                <c:pt idx="330">
                  <c:v>26.6</c:v>
                </c:pt>
                <c:pt idx="331">
                  <c:v>26.62</c:v>
                </c:pt>
                <c:pt idx="332">
                  <c:v>26.64</c:v>
                </c:pt>
                <c:pt idx="333">
                  <c:v>26.66</c:v>
                </c:pt>
                <c:pt idx="334">
                  <c:v>26.68</c:v>
                </c:pt>
                <c:pt idx="335">
                  <c:v>26.7</c:v>
                </c:pt>
                <c:pt idx="336">
                  <c:v>26.72</c:v>
                </c:pt>
                <c:pt idx="337">
                  <c:v>26.74</c:v>
                </c:pt>
                <c:pt idx="338">
                  <c:v>26.76</c:v>
                </c:pt>
                <c:pt idx="339">
                  <c:v>26.78</c:v>
                </c:pt>
                <c:pt idx="340">
                  <c:v>26.8</c:v>
                </c:pt>
                <c:pt idx="341">
                  <c:v>26.82</c:v>
                </c:pt>
                <c:pt idx="342">
                  <c:v>26.84</c:v>
                </c:pt>
                <c:pt idx="343">
                  <c:v>26.86</c:v>
                </c:pt>
                <c:pt idx="344">
                  <c:v>26.88</c:v>
                </c:pt>
                <c:pt idx="345">
                  <c:v>26.9</c:v>
                </c:pt>
                <c:pt idx="346">
                  <c:v>26.92</c:v>
                </c:pt>
                <c:pt idx="347">
                  <c:v>26.94</c:v>
                </c:pt>
                <c:pt idx="348">
                  <c:v>26.96</c:v>
                </c:pt>
                <c:pt idx="349">
                  <c:v>26.98</c:v>
                </c:pt>
                <c:pt idx="350">
                  <c:v>27</c:v>
                </c:pt>
                <c:pt idx="351">
                  <c:v>27.02</c:v>
                </c:pt>
                <c:pt idx="352">
                  <c:v>27.04</c:v>
                </c:pt>
                <c:pt idx="353">
                  <c:v>27.06</c:v>
                </c:pt>
                <c:pt idx="354">
                  <c:v>27.08</c:v>
                </c:pt>
                <c:pt idx="355">
                  <c:v>27.1</c:v>
                </c:pt>
                <c:pt idx="356">
                  <c:v>27.12</c:v>
                </c:pt>
                <c:pt idx="357">
                  <c:v>27.14</c:v>
                </c:pt>
                <c:pt idx="358">
                  <c:v>27.16</c:v>
                </c:pt>
                <c:pt idx="359">
                  <c:v>27.18</c:v>
                </c:pt>
                <c:pt idx="360">
                  <c:v>27.2</c:v>
                </c:pt>
                <c:pt idx="361">
                  <c:v>27.22</c:v>
                </c:pt>
                <c:pt idx="362">
                  <c:v>27.24</c:v>
                </c:pt>
                <c:pt idx="363">
                  <c:v>27.26</c:v>
                </c:pt>
                <c:pt idx="364">
                  <c:v>27.28</c:v>
                </c:pt>
                <c:pt idx="365">
                  <c:v>27.3</c:v>
                </c:pt>
                <c:pt idx="366">
                  <c:v>27.32</c:v>
                </c:pt>
                <c:pt idx="367">
                  <c:v>27.34</c:v>
                </c:pt>
                <c:pt idx="368">
                  <c:v>27.36</c:v>
                </c:pt>
                <c:pt idx="369">
                  <c:v>27.38</c:v>
                </c:pt>
                <c:pt idx="370">
                  <c:v>27.4</c:v>
                </c:pt>
                <c:pt idx="371">
                  <c:v>27.42</c:v>
                </c:pt>
                <c:pt idx="372">
                  <c:v>27.44</c:v>
                </c:pt>
                <c:pt idx="373">
                  <c:v>27.46</c:v>
                </c:pt>
                <c:pt idx="374">
                  <c:v>27.48</c:v>
                </c:pt>
                <c:pt idx="375">
                  <c:v>27.5</c:v>
                </c:pt>
                <c:pt idx="376">
                  <c:v>27.52</c:v>
                </c:pt>
                <c:pt idx="377">
                  <c:v>27.54</c:v>
                </c:pt>
                <c:pt idx="378">
                  <c:v>27.56</c:v>
                </c:pt>
                <c:pt idx="379">
                  <c:v>27.58</c:v>
                </c:pt>
                <c:pt idx="380">
                  <c:v>27.6</c:v>
                </c:pt>
                <c:pt idx="381">
                  <c:v>27.62</c:v>
                </c:pt>
                <c:pt idx="382">
                  <c:v>27.64</c:v>
                </c:pt>
                <c:pt idx="383">
                  <c:v>27.66</c:v>
                </c:pt>
                <c:pt idx="384">
                  <c:v>27.68</c:v>
                </c:pt>
                <c:pt idx="385">
                  <c:v>27.7</c:v>
                </c:pt>
                <c:pt idx="386">
                  <c:v>27.72</c:v>
                </c:pt>
                <c:pt idx="387">
                  <c:v>27.74</c:v>
                </c:pt>
                <c:pt idx="388">
                  <c:v>27.76</c:v>
                </c:pt>
                <c:pt idx="389">
                  <c:v>27.78</c:v>
                </c:pt>
                <c:pt idx="390">
                  <c:v>27.8</c:v>
                </c:pt>
                <c:pt idx="391">
                  <c:v>27.82</c:v>
                </c:pt>
                <c:pt idx="392">
                  <c:v>27.84</c:v>
                </c:pt>
                <c:pt idx="393">
                  <c:v>27.86</c:v>
                </c:pt>
                <c:pt idx="394">
                  <c:v>27.88</c:v>
                </c:pt>
                <c:pt idx="395">
                  <c:v>27.9</c:v>
                </c:pt>
                <c:pt idx="396">
                  <c:v>27.92</c:v>
                </c:pt>
                <c:pt idx="397">
                  <c:v>27.94</c:v>
                </c:pt>
                <c:pt idx="398">
                  <c:v>27.96</c:v>
                </c:pt>
                <c:pt idx="399">
                  <c:v>27.98</c:v>
                </c:pt>
                <c:pt idx="400">
                  <c:v>28</c:v>
                </c:pt>
                <c:pt idx="401">
                  <c:v>28.02</c:v>
                </c:pt>
                <c:pt idx="402">
                  <c:v>28.04</c:v>
                </c:pt>
                <c:pt idx="403">
                  <c:v>28.06</c:v>
                </c:pt>
                <c:pt idx="404">
                  <c:v>28.08</c:v>
                </c:pt>
                <c:pt idx="405">
                  <c:v>28.1</c:v>
                </c:pt>
                <c:pt idx="406">
                  <c:v>28.12</c:v>
                </c:pt>
                <c:pt idx="407">
                  <c:v>28.14</c:v>
                </c:pt>
                <c:pt idx="408">
                  <c:v>28.16</c:v>
                </c:pt>
                <c:pt idx="409">
                  <c:v>28.18</c:v>
                </c:pt>
                <c:pt idx="410">
                  <c:v>28.2</c:v>
                </c:pt>
                <c:pt idx="411">
                  <c:v>28.22</c:v>
                </c:pt>
                <c:pt idx="412">
                  <c:v>28.24</c:v>
                </c:pt>
                <c:pt idx="413">
                  <c:v>28.26</c:v>
                </c:pt>
                <c:pt idx="414">
                  <c:v>28.28</c:v>
                </c:pt>
                <c:pt idx="415">
                  <c:v>28.3</c:v>
                </c:pt>
                <c:pt idx="416">
                  <c:v>28.32</c:v>
                </c:pt>
                <c:pt idx="417">
                  <c:v>28.34</c:v>
                </c:pt>
                <c:pt idx="418">
                  <c:v>28.36</c:v>
                </c:pt>
                <c:pt idx="419">
                  <c:v>28.38</c:v>
                </c:pt>
                <c:pt idx="420">
                  <c:v>28.4</c:v>
                </c:pt>
                <c:pt idx="421">
                  <c:v>28.42</c:v>
                </c:pt>
                <c:pt idx="422">
                  <c:v>28.44</c:v>
                </c:pt>
                <c:pt idx="423">
                  <c:v>28.46</c:v>
                </c:pt>
                <c:pt idx="424">
                  <c:v>28.48</c:v>
                </c:pt>
                <c:pt idx="425">
                  <c:v>28.5</c:v>
                </c:pt>
                <c:pt idx="426">
                  <c:v>28.52</c:v>
                </c:pt>
                <c:pt idx="427">
                  <c:v>28.54</c:v>
                </c:pt>
                <c:pt idx="428">
                  <c:v>28.56</c:v>
                </c:pt>
                <c:pt idx="429">
                  <c:v>28.58</c:v>
                </c:pt>
                <c:pt idx="430">
                  <c:v>28.6</c:v>
                </c:pt>
                <c:pt idx="431">
                  <c:v>28.62</c:v>
                </c:pt>
                <c:pt idx="432">
                  <c:v>28.64</c:v>
                </c:pt>
                <c:pt idx="433">
                  <c:v>28.66</c:v>
                </c:pt>
                <c:pt idx="434">
                  <c:v>28.68</c:v>
                </c:pt>
                <c:pt idx="435">
                  <c:v>28.7</c:v>
                </c:pt>
                <c:pt idx="436">
                  <c:v>28.72</c:v>
                </c:pt>
                <c:pt idx="437">
                  <c:v>28.74</c:v>
                </c:pt>
                <c:pt idx="438">
                  <c:v>28.76</c:v>
                </c:pt>
                <c:pt idx="439">
                  <c:v>28.78</c:v>
                </c:pt>
                <c:pt idx="440">
                  <c:v>28.8</c:v>
                </c:pt>
                <c:pt idx="441">
                  <c:v>28.82</c:v>
                </c:pt>
                <c:pt idx="442">
                  <c:v>28.84</c:v>
                </c:pt>
                <c:pt idx="443">
                  <c:v>28.86</c:v>
                </c:pt>
                <c:pt idx="444">
                  <c:v>28.88</c:v>
                </c:pt>
                <c:pt idx="445">
                  <c:v>28.9</c:v>
                </c:pt>
                <c:pt idx="446">
                  <c:v>28.92</c:v>
                </c:pt>
                <c:pt idx="447">
                  <c:v>28.94</c:v>
                </c:pt>
                <c:pt idx="448">
                  <c:v>28.96</c:v>
                </c:pt>
                <c:pt idx="449">
                  <c:v>28.98</c:v>
                </c:pt>
                <c:pt idx="450">
                  <c:v>29</c:v>
                </c:pt>
                <c:pt idx="451">
                  <c:v>29.02</c:v>
                </c:pt>
                <c:pt idx="452">
                  <c:v>29.04</c:v>
                </c:pt>
                <c:pt idx="453">
                  <c:v>29.06</c:v>
                </c:pt>
                <c:pt idx="454">
                  <c:v>29.08</c:v>
                </c:pt>
                <c:pt idx="455">
                  <c:v>29.1</c:v>
                </c:pt>
                <c:pt idx="456">
                  <c:v>29.12</c:v>
                </c:pt>
                <c:pt idx="457">
                  <c:v>29.14</c:v>
                </c:pt>
                <c:pt idx="458">
                  <c:v>29.16</c:v>
                </c:pt>
                <c:pt idx="459">
                  <c:v>29.18</c:v>
                </c:pt>
                <c:pt idx="460">
                  <c:v>29.2</c:v>
                </c:pt>
                <c:pt idx="461">
                  <c:v>29.22</c:v>
                </c:pt>
                <c:pt idx="462">
                  <c:v>29.24</c:v>
                </c:pt>
                <c:pt idx="463">
                  <c:v>29.26</c:v>
                </c:pt>
                <c:pt idx="464">
                  <c:v>29.28</c:v>
                </c:pt>
                <c:pt idx="465">
                  <c:v>29.3</c:v>
                </c:pt>
                <c:pt idx="466">
                  <c:v>29.32</c:v>
                </c:pt>
                <c:pt idx="467">
                  <c:v>29.34</c:v>
                </c:pt>
                <c:pt idx="468">
                  <c:v>29.36</c:v>
                </c:pt>
                <c:pt idx="469">
                  <c:v>29.38</c:v>
                </c:pt>
                <c:pt idx="470">
                  <c:v>29.4</c:v>
                </c:pt>
                <c:pt idx="471">
                  <c:v>29.42</c:v>
                </c:pt>
                <c:pt idx="472">
                  <c:v>29.44</c:v>
                </c:pt>
                <c:pt idx="473">
                  <c:v>29.46</c:v>
                </c:pt>
                <c:pt idx="474">
                  <c:v>29.48</c:v>
                </c:pt>
                <c:pt idx="475">
                  <c:v>29.5</c:v>
                </c:pt>
                <c:pt idx="476">
                  <c:v>29.52</c:v>
                </c:pt>
                <c:pt idx="477">
                  <c:v>29.54</c:v>
                </c:pt>
                <c:pt idx="478">
                  <c:v>29.56</c:v>
                </c:pt>
                <c:pt idx="479">
                  <c:v>29.58</c:v>
                </c:pt>
                <c:pt idx="480">
                  <c:v>29.6</c:v>
                </c:pt>
                <c:pt idx="481">
                  <c:v>29.62</c:v>
                </c:pt>
                <c:pt idx="482">
                  <c:v>29.64</c:v>
                </c:pt>
                <c:pt idx="483">
                  <c:v>29.66</c:v>
                </c:pt>
                <c:pt idx="484">
                  <c:v>29.68</c:v>
                </c:pt>
                <c:pt idx="485">
                  <c:v>29.7</c:v>
                </c:pt>
                <c:pt idx="486">
                  <c:v>29.72</c:v>
                </c:pt>
                <c:pt idx="487">
                  <c:v>29.74</c:v>
                </c:pt>
                <c:pt idx="488">
                  <c:v>29.76</c:v>
                </c:pt>
                <c:pt idx="489">
                  <c:v>29.78</c:v>
                </c:pt>
                <c:pt idx="490">
                  <c:v>29.8</c:v>
                </c:pt>
                <c:pt idx="491">
                  <c:v>29.82</c:v>
                </c:pt>
                <c:pt idx="492">
                  <c:v>29.84</c:v>
                </c:pt>
                <c:pt idx="493">
                  <c:v>29.86</c:v>
                </c:pt>
                <c:pt idx="494">
                  <c:v>29.88</c:v>
                </c:pt>
                <c:pt idx="495">
                  <c:v>29.9</c:v>
                </c:pt>
                <c:pt idx="496">
                  <c:v>29.92</c:v>
                </c:pt>
                <c:pt idx="497">
                  <c:v>29.94</c:v>
                </c:pt>
                <c:pt idx="498">
                  <c:v>29.96</c:v>
                </c:pt>
                <c:pt idx="499">
                  <c:v>29.98</c:v>
                </c:pt>
                <c:pt idx="500">
                  <c:v>30</c:v>
                </c:pt>
                <c:pt idx="501">
                  <c:v>30.02</c:v>
                </c:pt>
                <c:pt idx="502">
                  <c:v>30.04</c:v>
                </c:pt>
                <c:pt idx="503">
                  <c:v>30.06</c:v>
                </c:pt>
                <c:pt idx="504">
                  <c:v>30.08</c:v>
                </c:pt>
                <c:pt idx="505">
                  <c:v>30.1</c:v>
                </c:pt>
                <c:pt idx="506">
                  <c:v>30.12</c:v>
                </c:pt>
                <c:pt idx="507">
                  <c:v>30.14</c:v>
                </c:pt>
                <c:pt idx="508">
                  <c:v>30.16</c:v>
                </c:pt>
                <c:pt idx="509">
                  <c:v>30.18</c:v>
                </c:pt>
                <c:pt idx="510">
                  <c:v>30.2</c:v>
                </c:pt>
                <c:pt idx="511">
                  <c:v>30.22</c:v>
                </c:pt>
                <c:pt idx="512">
                  <c:v>30.24</c:v>
                </c:pt>
                <c:pt idx="513">
                  <c:v>30.26</c:v>
                </c:pt>
                <c:pt idx="514">
                  <c:v>30.28</c:v>
                </c:pt>
                <c:pt idx="515">
                  <c:v>30.3</c:v>
                </c:pt>
                <c:pt idx="516">
                  <c:v>30.32</c:v>
                </c:pt>
                <c:pt idx="517">
                  <c:v>30.34</c:v>
                </c:pt>
                <c:pt idx="518">
                  <c:v>30.36</c:v>
                </c:pt>
                <c:pt idx="519">
                  <c:v>30.38</c:v>
                </c:pt>
                <c:pt idx="520">
                  <c:v>30.4</c:v>
                </c:pt>
                <c:pt idx="521">
                  <c:v>30.42</c:v>
                </c:pt>
                <c:pt idx="522">
                  <c:v>30.44</c:v>
                </c:pt>
                <c:pt idx="523">
                  <c:v>30.46</c:v>
                </c:pt>
                <c:pt idx="524">
                  <c:v>30.48</c:v>
                </c:pt>
                <c:pt idx="525">
                  <c:v>30.5</c:v>
                </c:pt>
                <c:pt idx="526">
                  <c:v>30.52</c:v>
                </c:pt>
                <c:pt idx="527">
                  <c:v>30.54</c:v>
                </c:pt>
                <c:pt idx="528">
                  <c:v>30.56</c:v>
                </c:pt>
                <c:pt idx="529">
                  <c:v>30.58</c:v>
                </c:pt>
                <c:pt idx="530">
                  <c:v>30.6</c:v>
                </c:pt>
                <c:pt idx="531">
                  <c:v>30.62</c:v>
                </c:pt>
                <c:pt idx="532">
                  <c:v>30.64</c:v>
                </c:pt>
                <c:pt idx="533">
                  <c:v>30.66</c:v>
                </c:pt>
                <c:pt idx="534">
                  <c:v>30.68</c:v>
                </c:pt>
                <c:pt idx="535">
                  <c:v>30.7</c:v>
                </c:pt>
                <c:pt idx="536">
                  <c:v>30.72</c:v>
                </c:pt>
                <c:pt idx="537">
                  <c:v>30.74</c:v>
                </c:pt>
                <c:pt idx="538">
                  <c:v>30.76</c:v>
                </c:pt>
                <c:pt idx="539">
                  <c:v>30.78</c:v>
                </c:pt>
                <c:pt idx="540">
                  <c:v>30.8</c:v>
                </c:pt>
                <c:pt idx="541">
                  <c:v>30.82</c:v>
                </c:pt>
                <c:pt idx="542">
                  <c:v>30.84</c:v>
                </c:pt>
                <c:pt idx="543">
                  <c:v>30.86</c:v>
                </c:pt>
                <c:pt idx="544">
                  <c:v>30.88</c:v>
                </c:pt>
                <c:pt idx="545">
                  <c:v>30.9</c:v>
                </c:pt>
                <c:pt idx="546">
                  <c:v>30.92</c:v>
                </c:pt>
                <c:pt idx="547">
                  <c:v>30.94</c:v>
                </c:pt>
                <c:pt idx="548">
                  <c:v>30.96</c:v>
                </c:pt>
                <c:pt idx="549">
                  <c:v>30.98</c:v>
                </c:pt>
                <c:pt idx="550">
                  <c:v>31</c:v>
                </c:pt>
                <c:pt idx="551">
                  <c:v>31.02</c:v>
                </c:pt>
                <c:pt idx="552">
                  <c:v>31.04</c:v>
                </c:pt>
                <c:pt idx="553">
                  <c:v>31.06</c:v>
                </c:pt>
                <c:pt idx="554">
                  <c:v>31.08</c:v>
                </c:pt>
                <c:pt idx="555">
                  <c:v>31.1</c:v>
                </c:pt>
                <c:pt idx="556">
                  <c:v>31.12</c:v>
                </c:pt>
                <c:pt idx="557">
                  <c:v>31.14</c:v>
                </c:pt>
                <c:pt idx="558">
                  <c:v>31.16</c:v>
                </c:pt>
                <c:pt idx="559">
                  <c:v>31.18</c:v>
                </c:pt>
                <c:pt idx="560">
                  <c:v>31.2</c:v>
                </c:pt>
                <c:pt idx="561">
                  <c:v>31.22</c:v>
                </c:pt>
                <c:pt idx="562">
                  <c:v>31.24</c:v>
                </c:pt>
                <c:pt idx="563">
                  <c:v>31.26</c:v>
                </c:pt>
                <c:pt idx="564">
                  <c:v>31.28</c:v>
                </c:pt>
                <c:pt idx="565">
                  <c:v>31.3</c:v>
                </c:pt>
                <c:pt idx="566">
                  <c:v>31.32</c:v>
                </c:pt>
                <c:pt idx="567">
                  <c:v>31.34</c:v>
                </c:pt>
                <c:pt idx="568">
                  <c:v>31.36</c:v>
                </c:pt>
                <c:pt idx="569">
                  <c:v>31.38</c:v>
                </c:pt>
                <c:pt idx="570">
                  <c:v>31.4</c:v>
                </c:pt>
                <c:pt idx="571">
                  <c:v>31.42</c:v>
                </c:pt>
                <c:pt idx="572">
                  <c:v>31.44</c:v>
                </c:pt>
                <c:pt idx="573">
                  <c:v>31.46</c:v>
                </c:pt>
                <c:pt idx="574">
                  <c:v>31.48</c:v>
                </c:pt>
                <c:pt idx="575">
                  <c:v>31.5</c:v>
                </c:pt>
                <c:pt idx="576">
                  <c:v>31.52</c:v>
                </c:pt>
                <c:pt idx="577">
                  <c:v>31.54</c:v>
                </c:pt>
                <c:pt idx="578">
                  <c:v>31.56</c:v>
                </c:pt>
                <c:pt idx="579">
                  <c:v>31.58</c:v>
                </c:pt>
                <c:pt idx="580">
                  <c:v>31.6</c:v>
                </c:pt>
                <c:pt idx="581">
                  <c:v>31.62</c:v>
                </c:pt>
                <c:pt idx="582">
                  <c:v>31.64</c:v>
                </c:pt>
                <c:pt idx="583">
                  <c:v>31.66</c:v>
                </c:pt>
                <c:pt idx="584">
                  <c:v>31.68</c:v>
                </c:pt>
                <c:pt idx="585">
                  <c:v>31.7</c:v>
                </c:pt>
                <c:pt idx="586">
                  <c:v>31.72</c:v>
                </c:pt>
                <c:pt idx="587">
                  <c:v>31.74</c:v>
                </c:pt>
                <c:pt idx="588">
                  <c:v>31.76</c:v>
                </c:pt>
                <c:pt idx="589">
                  <c:v>31.78</c:v>
                </c:pt>
                <c:pt idx="590">
                  <c:v>31.8</c:v>
                </c:pt>
                <c:pt idx="591">
                  <c:v>31.82</c:v>
                </c:pt>
                <c:pt idx="592">
                  <c:v>31.84</c:v>
                </c:pt>
                <c:pt idx="593">
                  <c:v>31.86</c:v>
                </c:pt>
                <c:pt idx="594">
                  <c:v>31.88</c:v>
                </c:pt>
                <c:pt idx="595">
                  <c:v>31.9</c:v>
                </c:pt>
                <c:pt idx="596">
                  <c:v>31.92</c:v>
                </c:pt>
                <c:pt idx="597">
                  <c:v>31.94</c:v>
                </c:pt>
                <c:pt idx="598">
                  <c:v>31.96</c:v>
                </c:pt>
                <c:pt idx="599">
                  <c:v>31.98</c:v>
                </c:pt>
                <c:pt idx="600">
                  <c:v>32</c:v>
                </c:pt>
                <c:pt idx="601">
                  <c:v>32.020000000000003</c:v>
                </c:pt>
                <c:pt idx="602">
                  <c:v>32.04</c:v>
                </c:pt>
                <c:pt idx="603">
                  <c:v>32.06</c:v>
                </c:pt>
                <c:pt idx="604">
                  <c:v>32.08</c:v>
                </c:pt>
                <c:pt idx="605">
                  <c:v>32.1</c:v>
                </c:pt>
                <c:pt idx="606">
                  <c:v>32.119999999999997</c:v>
                </c:pt>
                <c:pt idx="607">
                  <c:v>32.14</c:v>
                </c:pt>
                <c:pt idx="608">
                  <c:v>32.159999999999997</c:v>
                </c:pt>
                <c:pt idx="609">
                  <c:v>32.18</c:v>
                </c:pt>
                <c:pt idx="610">
                  <c:v>32.200000000000003</c:v>
                </c:pt>
                <c:pt idx="611">
                  <c:v>32.22</c:v>
                </c:pt>
                <c:pt idx="612">
                  <c:v>32.24</c:v>
                </c:pt>
                <c:pt idx="613">
                  <c:v>32.26</c:v>
                </c:pt>
                <c:pt idx="614">
                  <c:v>32.28</c:v>
                </c:pt>
                <c:pt idx="615">
                  <c:v>32.299999999999997</c:v>
                </c:pt>
                <c:pt idx="616">
                  <c:v>32.32</c:v>
                </c:pt>
                <c:pt idx="617">
                  <c:v>32.340000000000003</c:v>
                </c:pt>
                <c:pt idx="618">
                  <c:v>32.36</c:v>
                </c:pt>
                <c:pt idx="619">
                  <c:v>32.380000000000003</c:v>
                </c:pt>
                <c:pt idx="620">
                  <c:v>32.4</c:v>
                </c:pt>
                <c:pt idx="621">
                  <c:v>32.42</c:v>
                </c:pt>
                <c:pt idx="622">
                  <c:v>32.44</c:v>
                </c:pt>
                <c:pt idx="623">
                  <c:v>32.46</c:v>
                </c:pt>
                <c:pt idx="624">
                  <c:v>32.479999999999997</c:v>
                </c:pt>
                <c:pt idx="625">
                  <c:v>32.5</c:v>
                </c:pt>
                <c:pt idx="626">
                  <c:v>32.520000000000003</c:v>
                </c:pt>
                <c:pt idx="627">
                  <c:v>32.54</c:v>
                </c:pt>
                <c:pt idx="628">
                  <c:v>32.56</c:v>
                </c:pt>
                <c:pt idx="629">
                  <c:v>32.58</c:v>
                </c:pt>
                <c:pt idx="630">
                  <c:v>32.6</c:v>
                </c:pt>
                <c:pt idx="631">
                  <c:v>32.619999999999997</c:v>
                </c:pt>
                <c:pt idx="632">
                  <c:v>32.64</c:v>
                </c:pt>
                <c:pt idx="633">
                  <c:v>32.659999999999997</c:v>
                </c:pt>
                <c:pt idx="634">
                  <c:v>32.68</c:v>
                </c:pt>
                <c:pt idx="635">
                  <c:v>32.700000000000003</c:v>
                </c:pt>
                <c:pt idx="636">
                  <c:v>32.72</c:v>
                </c:pt>
                <c:pt idx="637">
                  <c:v>32.74</c:v>
                </c:pt>
                <c:pt idx="638">
                  <c:v>32.76</c:v>
                </c:pt>
                <c:pt idx="639">
                  <c:v>32.78</c:v>
                </c:pt>
                <c:pt idx="640">
                  <c:v>32.799999999999997</c:v>
                </c:pt>
                <c:pt idx="641">
                  <c:v>32.82</c:v>
                </c:pt>
                <c:pt idx="642">
                  <c:v>32.840000000000003</c:v>
                </c:pt>
                <c:pt idx="643">
                  <c:v>32.86</c:v>
                </c:pt>
                <c:pt idx="644">
                  <c:v>32.880000000000003</c:v>
                </c:pt>
                <c:pt idx="645">
                  <c:v>32.9</c:v>
                </c:pt>
                <c:pt idx="646">
                  <c:v>32.92</c:v>
                </c:pt>
                <c:pt idx="647">
                  <c:v>32.94</c:v>
                </c:pt>
                <c:pt idx="648">
                  <c:v>32.96</c:v>
                </c:pt>
                <c:pt idx="649">
                  <c:v>32.979999999999997</c:v>
                </c:pt>
                <c:pt idx="650">
                  <c:v>33</c:v>
                </c:pt>
                <c:pt idx="651">
                  <c:v>33.020000000000003</c:v>
                </c:pt>
                <c:pt idx="652">
                  <c:v>33.04</c:v>
                </c:pt>
                <c:pt idx="653">
                  <c:v>33.06</c:v>
                </c:pt>
                <c:pt idx="654">
                  <c:v>33.08</c:v>
                </c:pt>
                <c:pt idx="655">
                  <c:v>33.1</c:v>
                </c:pt>
                <c:pt idx="656">
                  <c:v>33.119999999999997</c:v>
                </c:pt>
                <c:pt idx="657">
                  <c:v>33.14</c:v>
                </c:pt>
                <c:pt idx="658">
                  <c:v>33.159999999999997</c:v>
                </c:pt>
                <c:pt idx="659">
                  <c:v>33.18</c:v>
                </c:pt>
                <c:pt idx="660">
                  <c:v>33.200000000000003</c:v>
                </c:pt>
                <c:pt idx="661">
                  <c:v>33.22</c:v>
                </c:pt>
                <c:pt idx="662">
                  <c:v>33.24</c:v>
                </c:pt>
                <c:pt idx="663">
                  <c:v>33.26</c:v>
                </c:pt>
                <c:pt idx="664">
                  <c:v>33.28</c:v>
                </c:pt>
                <c:pt idx="665">
                  <c:v>33.299999999999997</c:v>
                </c:pt>
                <c:pt idx="666">
                  <c:v>33.32</c:v>
                </c:pt>
                <c:pt idx="667">
                  <c:v>33.340000000000003</c:v>
                </c:pt>
                <c:pt idx="668">
                  <c:v>33.36</c:v>
                </c:pt>
                <c:pt idx="669">
                  <c:v>33.380000000000003</c:v>
                </c:pt>
                <c:pt idx="670">
                  <c:v>33.4</c:v>
                </c:pt>
                <c:pt idx="671">
                  <c:v>33.42</c:v>
                </c:pt>
                <c:pt idx="672">
                  <c:v>33.44</c:v>
                </c:pt>
                <c:pt idx="673">
                  <c:v>33.46</c:v>
                </c:pt>
                <c:pt idx="674">
                  <c:v>33.479999999999997</c:v>
                </c:pt>
                <c:pt idx="675">
                  <c:v>33.5</c:v>
                </c:pt>
                <c:pt idx="676">
                  <c:v>33.520000000000003</c:v>
                </c:pt>
                <c:pt idx="677">
                  <c:v>33.54</c:v>
                </c:pt>
                <c:pt idx="678">
                  <c:v>33.56</c:v>
                </c:pt>
                <c:pt idx="679">
                  <c:v>33.58</c:v>
                </c:pt>
                <c:pt idx="680">
                  <c:v>33.6</c:v>
                </c:pt>
                <c:pt idx="681">
                  <c:v>33.619999999999997</c:v>
                </c:pt>
                <c:pt idx="682">
                  <c:v>33.64</c:v>
                </c:pt>
                <c:pt idx="683">
                  <c:v>33.659999999999997</c:v>
                </c:pt>
                <c:pt idx="684">
                  <c:v>33.68</c:v>
                </c:pt>
                <c:pt idx="685">
                  <c:v>33.700000000000003</c:v>
                </c:pt>
                <c:pt idx="686">
                  <c:v>33.72</c:v>
                </c:pt>
                <c:pt idx="687">
                  <c:v>33.74</c:v>
                </c:pt>
                <c:pt idx="688">
                  <c:v>33.76</c:v>
                </c:pt>
                <c:pt idx="689">
                  <c:v>33.78</c:v>
                </c:pt>
                <c:pt idx="690">
                  <c:v>33.799999999999997</c:v>
                </c:pt>
                <c:pt idx="691">
                  <c:v>33.82</c:v>
                </c:pt>
                <c:pt idx="692">
                  <c:v>33.840000000000003</c:v>
                </c:pt>
                <c:pt idx="693">
                  <c:v>33.86</c:v>
                </c:pt>
                <c:pt idx="694">
                  <c:v>33.880000000000003</c:v>
                </c:pt>
                <c:pt idx="695">
                  <c:v>33.9</c:v>
                </c:pt>
                <c:pt idx="696">
                  <c:v>33.92</c:v>
                </c:pt>
                <c:pt idx="697">
                  <c:v>33.94</c:v>
                </c:pt>
                <c:pt idx="698">
                  <c:v>33.96</c:v>
                </c:pt>
                <c:pt idx="699">
                  <c:v>33.979999999999997</c:v>
                </c:pt>
                <c:pt idx="700">
                  <c:v>34</c:v>
                </c:pt>
                <c:pt idx="701">
                  <c:v>34.020000000000003</c:v>
                </c:pt>
                <c:pt idx="702">
                  <c:v>34.04</c:v>
                </c:pt>
                <c:pt idx="703">
                  <c:v>34.06</c:v>
                </c:pt>
                <c:pt idx="704">
                  <c:v>34.08</c:v>
                </c:pt>
                <c:pt idx="705">
                  <c:v>34.1</c:v>
                </c:pt>
                <c:pt idx="706">
                  <c:v>34.119999999999997</c:v>
                </c:pt>
                <c:pt idx="707">
                  <c:v>34.14</c:v>
                </c:pt>
                <c:pt idx="708">
                  <c:v>34.159999999999997</c:v>
                </c:pt>
                <c:pt idx="709">
                  <c:v>34.18</c:v>
                </c:pt>
                <c:pt idx="710">
                  <c:v>34.200000000000003</c:v>
                </c:pt>
                <c:pt idx="711">
                  <c:v>34.22</c:v>
                </c:pt>
                <c:pt idx="712">
                  <c:v>34.24</c:v>
                </c:pt>
                <c:pt idx="713">
                  <c:v>34.26</c:v>
                </c:pt>
                <c:pt idx="714">
                  <c:v>34.28</c:v>
                </c:pt>
                <c:pt idx="715">
                  <c:v>34.299999999999997</c:v>
                </c:pt>
                <c:pt idx="716">
                  <c:v>34.32</c:v>
                </c:pt>
                <c:pt idx="717">
                  <c:v>34.340000000000003</c:v>
                </c:pt>
                <c:pt idx="718">
                  <c:v>34.36</c:v>
                </c:pt>
                <c:pt idx="719">
                  <c:v>34.380000000000003</c:v>
                </c:pt>
                <c:pt idx="720">
                  <c:v>34.4</c:v>
                </c:pt>
                <c:pt idx="721">
                  <c:v>34.42</c:v>
                </c:pt>
                <c:pt idx="722">
                  <c:v>34.44</c:v>
                </c:pt>
                <c:pt idx="723">
                  <c:v>34.46</c:v>
                </c:pt>
                <c:pt idx="724">
                  <c:v>34.479999999999997</c:v>
                </c:pt>
                <c:pt idx="725">
                  <c:v>34.5</c:v>
                </c:pt>
                <c:pt idx="726">
                  <c:v>34.520000000000003</c:v>
                </c:pt>
                <c:pt idx="727">
                  <c:v>34.54</c:v>
                </c:pt>
                <c:pt idx="728">
                  <c:v>34.56</c:v>
                </c:pt>
                <c:pt idx="729">
                  <c:v>34.58</c:v>
                </c:pt>
                <c:pt idx="730">
                  <c:v>34.6</c:v>
                </c:pt>
                <c:pt idx="731">
                  <c:v>34.619999999999997</c:v>
                </c:pt>
                <c:pt idx="732">
                  <c:v>34.64</c:v>
                </c:pt>
                <c:pt idx="733">
                  <c:v>34.659999999999997</c:v>
                </c:pt>
                <c:pt idx="734">
                  <c:v>34.68</c:v>
                </c:pt>
                <c:pt idx="735">
                  <c:v>34.700000000000003</c:v>
                </c:pt>
                <c:pt idx="736">
                  <c:v>34.72</c:v>
                </c:pt>
                <c:pt idx="737">
                  <c:v>34.74</c:v>
                </c:pt>
                <c:pt idx="738">
                  <c:v>34.76</c:v>
                </c:pt>
                <c:pt idx="739">
                  <c:v>34.78</c:v>
                </c:pt>
                <c:pt idx="740">
                  <c:v>34.799999999999997</c:v>
                </c:pt>
                <c:pt idx="741">
                  <c:v>34.82</c:v>
                </c:pt>
                <c:pt idx="742">
                  <c:v>34.840000000000003</c:v>
                </c:pt>
                <c:pt idx="743">
                  <c:v>34.86</c:v>
                </c:pt>
                <c:pt idx="744">
                  <c:v>34.880000000000003</c:v>
                </c:pt>
                <c:pt idx="745">
                  <c:v>34.9</c:v>
                </c:pt>
                <c:pt idx="746">
                  <c:v>34.92</c:v>
                </c:pt>
                <c:pt idx="747">
                  <c:v>34.94</c:v>
                </c:pt>
                <c:pt idx="748">
                  <c:v>34.96</c:v>
                </c:pt>
                <c:pt idx="749">
                  <c:v>34.979999999999997</c:v>
                </c:pt>
                <c:pt idx="750">
                  <c:v>35</c:v>
                </c:pt>
                <c:pt idx="751">
                  <c:v>35.020000000000003</c:v>
                </c:pt>
                <c:pt idx="752">
                  <c:v>35.04</c:v>
                </c:pt>
                <c:pt idx="753">
                  <c:v>35.06</c:v>
                </c:pt>
                <c:pt idx="754">
                  <c:v>35.08</c:v>
                </c:pt>
                <c:pt idx="755">
                  <c:v>35.1</c:v>
                </c:pt>
                <c:pt idx="756">
                  <c:v>35.119999999999997</c:v>
                </c:pt>
                <c:pt idx="757">
                  <c:v>35.14</c:v>
                </c:pt>
                <c:pt idx="758">
                  <c:v>35.159999999999997</c:v>
                </c:pt>
                <c:pt idx="759">
                  <c:v>35.18</c:v>
                </c:pt>
                <c:pt idx="760">
                  <c:v>35.200000000000003</c:v>
                </c:pt>
                <c:pt idx="761">
                  <c:v>35.22</c:v>
                </c:pt>
                <c:pt idx="762">
                  <c:v>35.24</c:v>
                </c:pt>
                <c:pt idx="763">
                  <c:v>35.26</c:v>
                </c:pt>
                <c:pt idx="764">
                  <c:v>35.28</c:v>
                </c:pt>
                <c:pt idx="765">
                  <c:v>35.299999999999997</c:v>
                </c:pt>
                <c:pt idx="766">
                  <c:v>35.32</c:v>
                </c:pt>
                <c:pt idx="767">
                  <c:v>35.340000000000003</c:v>
                </c:pt>
                <c:pt idx="768">
                  <c:v>35.36</c:v>
                </c:pt>
                <c:pt idx="769">
                  <c:v>35.380000000000003</c:v>
                </c:pt>
                <c:pt idx="770">
                  <c:v>35.4</c:v>
                </c:pt>
                <c:pt idx="771">
                  <c:v>35.42</c:v>
                </c:pt>
                <c:pt idx="772">
                  <c:v>35.44</c:v>
                </c:pt>
                <c:pt idx="773">
                  <c:v>35.46</c:v>
                </c:pt>
                <c:pt idx="774">
                  <c:v>35.479999999999997</c:v>
                </c:pt>
                <c:pt idx="775">
                  <c:v>35.5</c:v>
                </c:pt>
                <c:pt idx="776">
                  <c:v>35.520000000000003</c:v>
                </c:pt>
                <c:pt idx="777">
                  <c:v>35.54</c:v>
                </c:pt>
                <c:pt idx="778">
                  <c:v>35.56</c:v>
                </c:pt>
                <c:pt idx="779">
                  <c:v>35.58</c:v>
                </c:pt>
                <c:pt idx="780">
                  <c:v>35.6</c:v>
                </c:pt>
                <c:pt idx="781">
                  <c:v>35.619999999999997</c:v>
                </c:pt>
                <c:pt idx="782">
                  <c:v>35.64</c:v>
                </c:pt>
                <c:pt idx="783">
                  <c:v>35.659999999999997</c:v>
                </c:pt>
                <c:pt idx="784">
                  <c:v>35.68</c:v>
                </c:pt>
                <c:pt idx="785">
                  <c:v>35.700000000000003</c:v>
                </c:pt>
                <c:pt idx="786">
                  <c:v>35.72</c:v>
                </c:pt>
                <c:pt idx="787">
                  <c:v>35.74</c:v>
                </c:pt>
                <c:pt idx="788">
                  <c:v>35.76</c:v>
                </c:pt>
                <c:pt idx="789">
                  <c:v>35.78</c:v>
                </c:pt>
                <c:pt idx="790">
                  <c:v>35.799999999999997</c:v>
                </c:pt>
                <c:pt idx="791">
                  <c:v>35.82</c:v>
                </c:pt>
                <c:pt idx="792">
                  <c:v>35.840000000000003</c:v>
                </c:pt>
                <c:pt idx="793">
                  <c:v>35.86</c:v>
                </c:pt>
                <c:pt idx="794">
                  <c:v>35.880000000000003</c:v>
                </c:pt>
                <c:pt idx="795">
                  <c:v>35.9</c:v>
                </c:pt>
                <c:pt idx="796">
                  <c:v>35.92</c:v>
                </c:pt>
                <c:pt idx="797">
                  <c:v>35.94</c:v>
                </c:pt>
                <c:pt idx="798">
                  <c:v>35.96</c:v>
                </c:pt>
                <c:pt idx="799">
                  <c:v>35.979999999999997</c:v>
                </c:pt>
                <c:pt idx="800">
                  <c:v>36</c:v>
                </c:pt>
                <c:pt idx="801">
                  <c:v>36.020000000000003</c:v>
                </c:pt>
                <c:pt idx="802">
                  <c:v>36.04</c:v>
                </c:pt>
                <c:pt idx="803">
                  <c:v>36.06</c:v>
                </c:pt>
                <c:pt idx="804">
                  <c:v>36.08</c:v>
                </c:pt>
                <c:pt idx="805">
                  <c:v>36.1</c:v>
                </c:pt>
                <c:pt idx="806">
                  <c:v>36.119999999999997</c:v>
                </c:pt>
                <c:pt idx="807">
                  <c:v>36.14</c:v>
                </c:pt>
                <c:pt idx="808">
                  <c:v>36.159999999999997</c:v>
                </c:pt>
                <c:pt idx="809">
                  <c:v>36.18</c:v>
                </c:pt>
                <c:pt idx="810">
                  <c:v>36.200000000000003</c:v>
                </c:pt>
                <c:pt idx="811">
                  <c:v>36.22</c:v>
                </c:pt>
                <c:pt idx="812">
                  <c:v>36.24</c:v>
                </c:pt>
                <c:pt idx="813">
                  <c:v>36.26</c:v>
                </c:pt>
                <c:pt idx="814">
                  <c:v>36.28</c:v>
                </c:pt>
                <c:pt idx="815">
                  <c:v>36.299999999999997</c:v>
                </c:pt>
                <c:pt idx="816">
                  <c:v>36.32</c:v>
                </c:pt>
                <c:pt idx="817">
                  <c:v>36.340000000000003</c:v>
                </c:pt>
                <c:pt idx="818">
                  <c:v>36.36</c:v>
                </c:pt>
                <c:pt idx="819">
                  <c:v>36.380000000000003</c:v>
                </c:pt>
                <c:pt idx="820">
                  <c:v>36.4</c:v>
                </c:pt>
                <c:pt idx="821">
                  <c:v>36.42</c:v>
                </c:pt>
                <c:pt idx="822">
                  <c:v>36.44</c:v>
                </c:pt>
                <c:pt idx="823">
                  <c:v>36.46</c:v>
                </c:pt>
                <c:pt idx="824">
                  <c:v>36.479999999999997</c:v>
                </c:pt>
                <c:pt idx="825">
                  <c:v>36.5</c:v>
                </c:pt>
                <c:pt idx="826">
                  <c:v>36.520000000000003</c:v>
                </c:pt>
                <c:pt idx="827">
                  <c:v>36.54</c:v>
                </c:pt>
                <c:pt idx="828">
                  <c:v>36.56</c:v>
                </c:pt>
                <c:pt idx="829">
                  <c:v>36.58</c:v>
                </c:pt>
                <c:pt idx="830">
                  <c:v>36.6</c:v>
                </c:pt>
                <c:pt idx="831">
                  <c:v>36.619999999999997</c:v>
                </c:pt>
                <c:pt idx="832">
                  <c:v>36.64</c:v>
                </c:pt>
                <c:pt idx="833">
                  <c:v>36.659999999999997</c:v>
                </c:pt>
                <c:pt idx="834">
                  <c:v>36.68</c:v>
                </c:pt>
                <c:pt idx="835">
                  <c:v>36.700000000000003</c:v>
                </c:pt>
                <c:pt idx="836">
                  <c:v>36.72</c:v>
                </c:pt>
                <c:pt idx="837">
                  <c:v>36.74</c:v>
                </c:pt>
                <c:pt idx="838">
                  <c:v>36.76</c:v>
                </c:pt>
                <c:pt idx="839">
                  <c:v>36.78</c:v>
                </c:pt>
                <c:pt idx="840">
                  <c:v>36.799999999999997</c:v>
                </c:pt>
                <c:pt idx="841">
                  <c:v>36.82</c:v>
                </c:pt>
                <c:pt idx="842">
                  <c:v>36.840000000000003</c:v>
                </c:pt>
                <c:pt idx="843">
                  <c:v>36.86</c:v>
                </c:pt>
                <c:pt idx="844">
                  <c:v>36.880000000000003</c:v>
                </c:pt>
                <c:pt idx="845">
                  <c:v>36.9</c:v>
                </c:pt>
                <c:pt idx="846">
                  <c:v>36.92</c:v>
                </c:pt>
                <c:pt idx="847">
                  <c:v>36.94</c:v>
                </c:pt>
                <c:pt idx="848">
                  <c:v>36.96</c:v>
                </c:pt>
                <c:pt idx="849">
                  <c:v>36.979999999999997</c:v>
                </c:pt>
                <c:pt idx="850">
                  <c:v>37</c:v>
                </c:pt>
                <c:pt idx="851">
                  <c:v>37.020000000000003</c:v>
                </c:pt>
                <c:pt idx="852">
                  <c:v>37.04</c:v>
                </c:pt>
                <c:pt idx="853">
                  <c:v>37.06</c:v>
                </c:pt>
                <c:pt idx="854">
                  <c:v>37.08</c:v>
                </c:pt>
                <c:pt idx="855">
                  <c:v>37.1</c:v>
                </c:pt>
                <c:pt idx="856">
                  <c:v>37.119999999999997</c:v>
                </c:pt>
                <c:pt idx="857">
                  <c:v>37.14</c:v>
                </c:pt>
                <c:pt idx="858">
                  <c:v>37.159999999999997</c:v>
                </c:pt>
                <c:pt idx="859">
                  <c:v>37.18</c:v>
                </c:pt>
                <c:pt idx="860">
                  <c:v>37.200000000000003</c:v>
                </c:pt>
                <c:pt idx="861">
                  <c:v>37.22</c:v>
                </c:pt>
                <c:pt idx="862">
                  <c:v>37.24</c:v>
                </c:pt>
                <c:pt idx="863">
                  <c:v>37.26</c:v>
                </c:pt>
                <c:pt idx="864">
                  <c:v>37.28</c:v>
                </c:pt>
                <c:pt idx="865">
                  <c:v>37.299999999999997</c:v>
                </c:pt>
                <c:pt idx="866">
                  <c:v>37.32</c:v>
                </c:pt>
                <c:pt idx="867">
                  <c:v>37.340000000000003</c:v>
                </c:pt>
                <c:pt idx="868">
                  <c:v>37.36</c:v>
                </c:pt>
                <c:pt idx="869">
                  <c:v>37.380000000000003</c:v>
                </c:pt>
                <c:pt idx="870">
                  <c:v>37.4</c:v>
                </c:pt>
                <c:pt idx="871">
                  <c:v>37.42</c:v>
                </c:pt>
                <c:pt idx="872">
                  <c:v>37.44</c:v>
                </c:pt>
                <c:pt idx="873">
                  <c:v>37.46</c:v>
                </c:pt>
                <c:pt idx="874">
                  <c:v>37.479999999999997</c:v>
                </c:pt>
                <c:pt idx="875">
                  <c:v>37.5</c:v>
                </c:pt>
                <c:pt idx="876">
                  <c:v>37.520000000000003</c:v>
                </c:pt>
                <c:pt idx="877">
                  <c:v>37.54</c:v>
                </c:pt>
                <c:pt idx="878">
                  <c:v>37.56</c:v>
                </c:pt>
                <c:pt idx="879">
                  <c:v>37.58</c:v>
                </c:pt>
                <c:pt idx="880">
                  <c:v>37.6</c:v>
                </c:pt>
                <c:pt idx="881">
                  <c:v>37.619999999999997</c:v>
                </c:pt>
                <c:pt idx="882">
                  <c:v>37.64</c:v>
                </c:pt>
                <c:pt idx="883">
                  <c:v>37.659999999999997</c:v>
                </c:pt>
                <c:pt idx="884">
                  <c:v>37.68</c:v>
                </c:pt>
                <c:pt idx="885">
                  <c:v>37.700000000000003</c:v>
                </c:pt>
                <c:pt idx="886">
                  <c:v>37.72</c:v>
                </c:pt>
                <c:pt idx="887">
                  <c:v>37.74</c:v>
                </c:pt>
                <c:pt idx="888">
                  <c:v>37.76</c:v>
                </c:pt>
                <c:pt idx="889">
                  <c:v>37.78</c:v>
                </c:pt>
                <c:pt idx="890">
                  <c:v>37.799999999999997</c:v>
                </c:pt>
                <c:pt idx="891">
                  <c:v>37.82</c:v>
                </c:pt>
                <c:pt idx="892">
                  <c:v>37.840000000000003</c:v>
                </c:pt>
                <c:pt idx="893">
                  <c:v>37.86</c:v>
                </c:pt>
                <c:pt idx="894">
                  <c:v>37.880000000000003</c:v>
                </c:pt>
                <c:pt idx="895">
                  <c:v>37.9</c:v>
                </c:pt>
                <c:pt idx="896">
                  <c:v>37.92</c:v>
                </c:pt>
                <c:pt idx="897">
                  <c:v>37.94</c:v>
                </c:pt>
                <c:pt idx="898">
                  <c:v>37.96</c:v>
                </c:pt>
                <c:pt idx="899">
                  <c:v>37.979999999999997</c:v>
                </c:pt>
                <c:pt idx="900">
                  <c:v>38</c:v>
                </c:pt>
                <c:pt idx="901">
                  <c:v>38.020000000000003</c:v>
                </c:pt>
                <c:pt idx="902">
                  <c:v>38.04</c:v>
                </c:pt>
                <c:pt idx="903">
                  <c:v>38.06</c:v>
                </c:pt>
                <c:pt idx="904">
                  <c:v>38.08</c:v>
                </c:pt>
                <c:pt idx="905">
                  <c:v>38.1</c:v>
                </c:pt>
                <c:pt idx="906">
                  <c:v>38.119999999999997</c:v>
                </c:pt>
                <c:pt idx="907">
                  <c:v>38.14</c:v>
                </c:pt>
                <c:pt idx="908">
                  <c:v>38.159999999999997</c:v>
                </c:pt>
                <c:pt idx="909">
                  <c:v>38.18</c:v>
                </c:pt>
                <c:pt idx="910">
                  <c:v>38.200000000000003</c:v>
                </c:pt>
                <c:pt idx="911">
                  <c:v>38.22</c:v>
                </c:pt>
                <c:pt idx="912">
                  <c:v>38.24</c:v>
                </c:pt>
                <c:pt idx="913">
                  <c:v>38.26</c:v>
                </c:pt>
                <c:pt idx="914">
                  <c:v>38.28</c:v>
                </c:pt>
                <c:pt idx="915">
                  <c:v>38.299999999999997</c:v>
                </c:pt>
                <c:pt idx="916">
                  <c:v>38.32</c:v>
                </c:pt>
                <c:pt idx="917">
                  <c:v>38.340000000000003</c:v>
                </c:pt>
                <c:pt idx="918">
                  <c:v>38.36</c:v>
                </c:pt>
                <c:pt idx="919">
                  <c:v>38.380000000000003</c:v>
                </c:pt>
                <c:pt idx="920">
                  <c:v>38.4</c:v>
                </c:pt>
                <c:pt idx="921">
                  <c:v>38.42</c:v>
                </c:pt>
                <c:pt idx="922">
                  <c:v>38.44</c:v>
                </c:pt>
                <c:pt idx="923">
                  <c:v>38.46</c:v>
                </c:pt>
                <c:pt idx="924">
                  <c:v>38.479999999999997</c:v>
                </c:pt>
                <c:pt idx="925">
                  <c:v>38.5</c:v>
                </c:pt>
                <c:pt idx="926">
                  <c:v>38.520000000000003</c:v>
                </c:pt>
                <c:pt idx="927">
                  <c:v>38.54</c:v>
                </c:pt>
                <c:pt idx="928">
                  <c:v>38.56</c:v>
                </c:pt>
                <c:pt idx="929">
                  <c:v>38.58</c:v>
                </c:pt>
                <c:pt idx="930">
                  <c:v>38.6</c:v>
                </c:pt>
                <c:pt idx="931">
                  <c:v>38.619999999999997</c:v>
                </c:pt>
                <c:pt idx="932">
                  <c:v>38.64</c:v>
                </c:pt>
                <c:pt idx="933">
                  <c:v>38.659999999999997</c:v>
                </c:pt>
                <c:pt idx="934">
                  <c:v>38.68</c:v>
                </c:pt>
                <c:pt idx="935">
                  <c:v>38.700000000000003</c:v>
                </c:pt>
                <c:pt idx="936">
                  <c:v>38.72</c:v>
                </c:pt>
                <c:pt idx="937">
                  <c:v>38.74</c:v>
                </c:pt>
                <c:pt idx="938">
                  <c:v>38.76</c:v>
                </c:pt>
                <c:pt idx="939">
                  <c:v>38.78</c:v>
                </c:pt>
                <c:pt idx="940">
                  <c:v>38.799999999999997</c:v>
                </c:pt>
                <c:pt idx="941">
                  <c:v>38.82</c:v>
                </c:pt>
                <c:pt idx="942">
                  <c:v>38.840000000000003</c:v>
                </c:pt>
                <c:pt idx="943">
                  <c:v>38.86</c:v>
                </c:pt>
                <c:pt idx="944">
                  <c:v>38.880000000000003</c:v>
                </c:pt>
                <c:pt idx="945">
                  <c:v>38.9</c:v>
                </c:pt>
                <c:pt idx="946">
                  <c:v>38.92</c:v>
                </c:pt>
                <c:pt idx="947">
                  <c:v>38.94</c:v>
                </c:pt>
                <c:pt idx="948">
                  <c:v>38.96</c:v>
                </c:pt>
                <c:pt idx="949">
                  <c:v>38.979999999999997</c:v>
                </c:pt>
                <c:pt idx="950">
                  <c:v>39</c:v>
                </c:pt>
                <c:pt idx="951">
                  <c:v>39.020000000000003</c:v>
                </c:pt>
                <c:pt idx="952">
                  <c:v>39.04</c:v>
                </c:pt>
                <c:pt idx="953">
                  <c:v>39.06</c:v>
                </c:pt>
                <c:pt idx="954">
                  <c:v>39.08</c:v>
                </c:pt>
                <c:pt idx="955">
                  <c:v>39.1</c:v>
                </c:pt>
                <c:pt idx="956">
                  <c:v>39.119999999999997</c:v>
                </c:pt>
                <c:pt idx="957">
                  <c:v>39.14</c:v>
                </c:pt>
                <c:pt idx="958">
                  <c:v>39.159999999999997</c:v>
                </c:pt>
                <c:pt idx="959">
                  <c:v>39.18</c:v>
                </c:pt>
                <c:pt idx="960">
                  <c:v>39.200000000000003</c:v>
                </c:pt>
                <c:pt idx="961">
                  <c:v>39.22</c:v>
                </c:pt>
                <c:pt idx="962">
                  <c:v>39.24</c:v>
                </c:pt>
                <c:pt idx="963">
                  <c:v>39.26</c:v>
                </c:pt>
                <c:pt idx="964">
                  <c:v>39.28</c:v>
                </c:pt>
                <c:pt idx="965">
                  <c:v>39.299999999999997</c:v>
                </c:pt>
                <c:pt idx="966">
                  <c:v>39.32</c:v>
                </c:pt>
                <c:pt idx="967">
                  <c:v>39.340000000000003</c:v>
                </c:pt>
                <c:pt idx="968">
                  <c:v>39.36</c:v>
                </c:pt>
                <c:pt idx="969">
                  <c:v>39.380000000000003</c:v>
                </c:pt>
                <c:pt idx="970">
                  <c:v>39.4</c:v>
                </c:pt>
                <c:pt idx="971">
                  <c:v>39.42</c:v>
                </c:pt>
                <c:pt idx="972">
                  <c:v>39.44</c:v>
                </c:pt>
                <c:pt idx="973">
                  <c:v>39.46</c:v>
                </c:pt>
                <c:pt idx="974">
                  <c:v>39.479999999999997</c:v>
                </c:pt>
                <c:pt idx="975">
                  <c:v>39.5</c:v>
                </c:pt>
                <c:pt idx="976">
                  <c:v>39.520000000000003</c:v>
                </c:pt>
                <c:pt idx="977">
                  <c:v>39.54</c:v>
                </c:pt>
                <c:pt idx="978">
                  <c:v>39.56</c:v>
                </c:pt>
                <c:pt idx="979">
                  <c:v>39.58</c:v>
                </c:pt>
                <c:pt idx="980">
                  <c:v>39.6</c:v>
                </c:pt>
                <c:pt idx="981">
                  <c:v>39.619999999999997</c:v>
                </c:pt>
                <c:pt idx="982">
                  <c:v>39.64</c:v>
                </c:pt>
                <c:pt idx="983">
                  <c:v>39.659999999999997</c:v>
                </c:pt>
                <c:pt idx="984">
                  <c:v>39.68</c:v>
                </c:pt>
                <c:pt idx="985">
                  <c:v>39.700000000000003</c:v>
                </c:pt>
                <c:pt idx="986">
                  <c:v>39.72</c:v>
                </c:pt>
                <c:pt idx="987">
                  <c:v>39.74</c:v>
                </c:pt>
                <c:pt idx="988">
                  <c:v>39.76</c:v>
                </c:pt>
                <c:pt idx="989">
                  <c:v>39.78</c:v>
                </c:pt>
                <c:pt idx="990">
                  <c:v>39.799999999999997</c:v>
                </c:pt>
                <c:pt idx="991">
                  <c:v>39.82</c:v>
                </c:pt>
                <c:pt idx="992">
                  <c:v>39.840000000000003</c:v>
                </c:pt>
                <c:pt idx="993">
                  <c:v>39.86</c:v>
                </c:pt>
                <c:pt idx="994">
                  <c:v>39.880000000000003</c:v>
                </c:pt>
                <c:pt idx="995">
                  <c:v>39.9</c:v>
                </c:pt>
                <c:pt idx="996">
                  <c:v>39.92</c:v>
                </c:pt>
                <c:pt idx="997">
                  <c:v>39.94</c:v>
                </c:pt>
                <c:pt idx="998">
                  <c:v>39.96</c:v>
                </c:pt>
                <c:pt idx="999">
                  <c:v>39.979999999999997</c:v>
                </c:pt>
                <c:pt idx="1000">
                  <c:v>40</c:v>
                </c:pt>
                <c:pt idx="1001">
                  <c:v>40.020000000000003</c:v>
                </c:pt>
                <c:pt idx="1002">
                  <c:v>40.04</c:v>
                </c:pt>
                <c:pt idx="1003">
                  <c:v>40.06</c:v>
                </c:pt>
                <c:pt idx="1004">
                  <c:v>40.08</c:v>
                </c:pt>
                <c:pt idx="1005">
                  <c:v>40.1</c:v>
                </c:pt>
                <c:pt idx="1006">
                  <c:v>40.119999999999997</c:v>
                </c:pt>
                <c:pt idx="1007">
                  <c:v>40.14</c:v>
                </c:pt>
                <c:pt idx="1008">
                  <c:v>40.159999999999997</c:v>
                </c:pt>
                <c:pt idx="1009">
                  <c:v>40.18</c:v>
                </c:pt>
                <c:pt idx="1010">
                  <c:v>40.200000000000003</c:v>
                </c:pt>
                <c:pt idx="1011">
                  <c:v>40.22</c:v>
                </c:pt>
                <c:pt idx="1012">
                  <c:v>40.24</c:v>
                </c:pt>
                <c:pt idx="1013">
                  <c:v>40.26</c:v>
                </c:pt>
                <c:pt idx="1014">
                  <c:v>40.28</c:v>
                </c:pt>
                <c:pt idx="1015">
                  <c:v>40.299999999999997</c:v>
                </c:pt>
                <c:pt idx="1016">
                  <c:v>40.32</c:v>
                </c:pt>
                <c:pt idx="1017">
                  <c:v>40.340000000000003</c:v>
                </c:pt>
                <c:pt idx="1018">
                  <c:v>40.36</c:v>
                </c:pt>
                <c:pt idx="1019">
                  <c:v>40.380000000000003</c:v>
                </c:pt>
                <c:pt idx="1020">
                  <c:v>40.4</c:v>
                </c:pt>
                <c:pt idx="1021">
                  <c:v>40.42</c:v>
                </c:pt>
                <c:pt idx="1022">
                  <c:v>40.44</c:v>
                </c:pt>
                <c:pt idx="1023">
                  <c:v>40.46</c:v>
                </c:pt>
                <c:pt idx="1024">
                  <c:v>40.479999999999997</c:v>
                </c:pt>
                <c:pt idx="1025">
                  <c:v>40.5</c:v>
                </c:pt>
                <c:pt idx="1026">
                  <c:v>40.520000000000003</c:v>
                </c:pt>
                <c:pt idx="1027">
                  <c:v>40.54</c:v>
                </c:pt>
                <c:pt idx="1028">
                  <c:v>40.56</c:v>
                </c:pt>
                <c:pt idx="1029">
                  <c:v>40.58</c:v>
                </c:pt>
                <c:pt idx="1030">
                  <c:v>40.6</c:v>
                </c:pt>
                <c:pt idx="1031">
                  <c:v>40.619999999999997</c:v>
                </c:pt>
                <c:pt idx="1032">
                  <c:v>40.64</c:v>
                </c:pt>
                <c:pt idx="1033">
                  <c:v>40.659999999999997</c:v>
                </c:pt>
                <c:pt idx="1034">
                  <c:v>40.68</c:v>
                </c:pt>
                <c:pt idx="1035">
                  <c:v>40.700000000000003</c:v>
                </c:pt>
                <c:pt idx="1036">
                  <c:v>40.72</c:v>
                </c:pt>
                <c:pt idx="1037">
                  <c:v>40.74</c:v>
                </c:pt>
                <c:pt idx="1038">
                  <c:v>40.76</c:v>
                </c:pt>
                <c:pt idx="1039">
                  <c:v>40.78</c:v>
                </c:pt>
                <c:pt idx="1040">
                  <c:v>40.799999999999997</c:v>
                </c:pt>
                <c:pt idx="1041">
                  <c:v>40.82</c:v>
                </c:pt>
                <c:pt idx="1042">
                  <c:v>40.840000000000003</c:v>
                </c:pt>
                <c:pt idx="1043">
                  <c:v>40.86</c:v>
                </c:pt>
                <c:pt idx="1044">
                  <c:v>40.880000000000003</c:v>
                </c:pt>
                <c:pt idx="1045">
                  <c:v>40.9</c:v>
                </c:pt>
                <c:pt idx="1046">
                  <c:v>40.92</c:v>
                </c:pt>
                <c:pt idx="1047">
                  <c:v>40.94</c:v>
                </c:pt>
                <c:pt idx="1048">
                  <c:v>40.96</c:v>
                </c:pt>
                <c:pt idx="1049">
                  <c:v>40.98</c:v>
                </c:pt>
                <c:pt idx="1050">
                  <c:v>41</c:v>
                </c:pt>
                <c:pt idx="1051">
                  <c:v>41.02</c:v>
                </c:pt>
                <c:pt idx="1052">
                  <c:v>41.04</c:v>
                </c:pt>
                <c:pt idx="1053">
                  <c:v>41.06</c:v>
                </c:pt>
                <c:pt idx="1054">
                  <c:v>41.08</c:v>
                </c:pt>
                <c:pt idx="1055">
                  <c:v>41.1</c:v>
                </c:pt>
                <c:pt idx="1056">
                  <c:v>41.12</c:v>
                </c:pt>
                <c:pt idx="1057">
                  <c:v>41.14</c:v>
                </c:pt>
                <c:pt idx="1058">
                  <c:v>41.16</c:v>
                </c:pt>
                <c:pt idx="1059">
                  <c:v>41.18</c:v>
                </c:pt>
                <c:pt idx="1060">
                  <c:v>41.2</c:v>
                </c:pt>
                <c:pt idx="1061">
                  <c:v>41.22</c:v>
                </c:pt>
                <c:pt idx="1062">
                  <c:v>41.24</c:v>
                </c:pt>
                <c:pt idx="1063">
                  <c:v>41.26</c:v>
                </c:pt>
                <c:pt idx="1064">
                  <c:v>41.28</c:v>
                </c:pt>
                <c:pt idx="1065">
                  <c:v>41.3</c:v>
                </c:pt>
                <c:pt idx="1066">
                  <c:v>41.32</c:v>
                </c:pt>
                <c:pt idx="1067">
                  <c:v>41.34</c:v>
                </c:pt>
                <c:pt idx="1068">
                  <c:v>41.36</c:v>
                </c:pt>
                <c:pt idx="1069">
                  <c:v>41.38</c:v>
                </c:pt>
                <c:pt idx="1070">
                  <c:v>41.4</c:v>
                </c:pt>
                <c:pt idx="1071">
                  <c:v>41.42</c:v>
                </c:pt>
                <c:pt idx="1072">
                  <c:v>41.44</c:v>
                </c:pt>
                <c:pt idx="1073">
                  <c:v>41.46</c:v>
                </c:pt>
                <c:pt idx="1074">
                  <c:v>41.48</c:v>
                </c:pt>
                <c:pt idx="1075">
                  <c:v>41.5</c:v>
                </c:pt>
                <c:pt idx="1076">
                  <c:v>41.52</c:v>
                </c:pt>
                <c:pt idx="1077">
                  <c:v>41.54</c:v>
                </c:pt>
                <c:pt idx="1078">
                  <c:v>41.56</c:v>
                </c:pt>
                <c:pt idx="1079">
                  <c:v>41.58</c:v>
                </c:pt>
                <c:pt idx="1080">
                  <c:v>41.6</c:v>
                </c:pt>
                <c:pt idx="1081">
                  <c:v>41.62</c:v>
                </c:pt>
                <c:pt idx="1082">
                  <c:v>41.64</c:v>
                </c:pt>
                <c:pt idx="1083">
                  <c:v>41.66</c:v>
                </c:pt>
                <c:pt idx="1084">
                  <c:v>41.68</c:v>
                </c:pt>
                <c:pt idx="1085">
                  <c:v>41.7</c:v>
                </c:pt>
                <c:pt idx="1086">
                  <c:v>41.72</c:v>
                </c:pt>
                <c:pt idx="1087">
                  <c:v>41.74</c:v>
                </c:pt>
                <c:pt idx="1088">
                  <c:v>41.76</c:v>
                </c:pt>
                <c:pt idx="1089">
                  <c:v>41.78</c:v>
                </c:pt>
                <c:pt idx="1090">
                  <c:v>41.8</c:v>
                </c:pt>
                <c:pt idx="1091">
                  <c:v>41.82</c:v>
                </c:pt>
                <c:pt idx="1092">
                  <c:v>41.84</c:v>
                </c:pt>
                <c:pt idx="1093">
                  <c:v>41.86</c:v>
                </c:pt>
                <c:pt idx="1094">
                  <c:v>41.88</c:v>
                </c:pt>
                <c:pt idx="1095">
                  <c:v>41.9</c:v>
                </c:pt>
                <c:pt idx="1096">
                  <c:v>41.92</c:v>
                </c:pt>
                <c:pt idx="1097">
                  <c:v>41.94</c:v>
                </c:pt>
                <c:pt idx="1098">
                  <c:v>41.96</c:v>
                </c:pt>
                <c:pt idx="1099">
                  <c:v>41.98</c:v>
                </c:pt>
                <c:pt idx="1100">
                  <c:v>42</c:v>
                </c:pt>
                <c:pt idx="1101">
                  <c:v>42.02</c:v>
                </c:pt>
                <c:pt idx="1102">
                  <c:v>42.04</c:v>
                </c:pt>
                <c:pt idx="1103">
                  <c:v>42.06</c:v>
                </c:pt>
                <c:pt idx="1104">
                  <c:v>42.08</c:v>
                </c:pt>
                <c:pt idx="1105">
                  <c:v>42.1</c:v>
                </c:pt>
                <c:pt idx="1106">
                  <c:v>42.12</c:v>
                </c:pt>
                <c:pt idx="1107">
                  <c:v>42.14</c:v>
                </c:pt>
                <c:pt idx="1108">
                  <c:v>42.16</c:v>
                </c:pt>
                <c:pt idx="1109">
                  <c:v>42.18</c:v>
                </c:pt>
                <c:pt idx="1110">
                  <c:v>42.2</c:v>
                </c:pt>
                <c:pt idx="1111">
                  <c:v>42.22</c:v>
                </c:pt>
                <c:pt idx="1112">
                  <c:v>42.24</c:v>
                </c:pt>
                <c:pt idx="1113">
                  <c:v>42.26</c:v>
                </c:pt>
                <c:pt idx="1114">
                  <c:v>42.28</c:v>
                </c:pt>
                <c:pt idx="1115">
                  <c:v>42.3</c:v>
                </c:pt>
                <c:pt idx="1116">
                  <c:v>42.32</c:v>
                </c:pt>
                <c:pt idx="1117">
                  <c:v>42.34</c:v>
                </c:pt>
                <c:pt idx="1118">
                  <c:v>42.36</c:v>
                </c:pt>
                <c:pt idx="1119">
                  <c:v>42.38</c:v>
                </c:pt>
                <c:pt idx="1120">
                  <c:v>42.4</c:v>
                </c:pt>
                <c:pt idx="1121">
                  <c:v>42.42</c:v>
                </c:pt>
                <c:pt idx="1122">
                  <c:v>42.44</c:v>
                </c:pt>
                <c:pt idx="1123">
                  <c:v>42.46</c:v>
                </c:pt>
                <c:pt idx="1124">
                  <c:v>42.48</c:v>
                </c:pt>
                <c:pt idx="1125">
                  <c:v>42.5</c:v>
                </c:pt>
                <c:pt idx="1126">
                  <c:v>42.52</c:v>
                </c:pt>
                <c:pt idx="1127">
                  <c:v>42.54</c:v>
                </c:pt>
                <c:pt idx="1128">
                  <c:v>42.56</c:v>
                </c:pt>
                <c:pt idx="1129">
                  <c:v>42.58</c:v>
                </c:pt>
                <c:pt idx="1130">
                  <c:v>42.6</c:v>
                </c:pt>
                <c:pt idx="1131">
                  <c:v>42.62</c:v>
                </c:pt>
                <c:pt idx="1132">
                  <c:v>42.64</c:v>
                </c:pt>
                <c:pt idx="1133">
                  <c:v>42.66</c:v>
                </c:pt>
                <c:pt idx="1134">
                  <c:v>42.68</c:v>
                </c:pt>
                <c:pt idx="1135">
                  <c:v>42.7</c:v>
                </c:pt>
                <c:pt idx="1136">
                  <c:v>42.72</c:v>
                </c:pt>
                <c:pt idx="1137">
                  <c:v>42.74</c:v>
                </c:pt>
                <c:pt idx="1138">
                  <c:v>42.76</c:v>
                </c:pt>
                <c:pt idx="1139">
                  <c:v>42.78</c:v>
                </c:pt>
                <c:pt idx="1140">
                  <c:v>42.8</c:v>
                </c:pt>
                <c:pt idx="1141">
                  <c:v>42.82</c:v>
                </c:pt>
                <c:pt idx="1142">
                  <c:v>42.84</c:v>
                </c:pt>
                <c:pt idx="1143">
                  <c:v>42.86</c:v>
                </c:pt>
                <c:pt idx="1144">
                  <c:v>42.88</c:v>
                </c:pt>
                <c:pt idx="1145">
                  <c:v>42.9</c:v>
                </c:pt>
                <c:pt idx="1146">
                  <c:v>42.92</c:v>
                </c:pt>
                <c:pt idx="1147">
                  <c:v>42.94</c:v>
                </c:pt>
                <c:pt idx="1148">
                  <c:v>42.96</c:v>
                </c:pt>
                <c:pt idx="1149">
                  <c:v>42.98</c:v>
                </c:pt>
                <c:pt idx="1150">
                  <c:v>43</c:v>
                </c:pt>
                <c:pt idx="1151">
                  <c:v>43.02</c:v>
                </c:pt>
                <c:pt idx="1152">
                  <c:v>43.04</c:v>
                </c:pt>
                <c:pt idx="1153">
                  <c:v>43.06</c:v>
                </c:pt>
                <c:pt idx="1154">
                  <c:v>43.08</c:v>
                </c:pt>
                <c:pt idx="1155">
                  <c:v>43.1</c:v>
                </c:pt>
                <c:pt idx="1156">
                  <c:v>43.12</c:v>
                </c:pt>
                <c:pt idx="1157">
                  <c:v>43.14</c:v>
                </c:pt>
                <c:pt idx="1158">
                  <c:v>43.16</c:v>
                </c:pt>
                <c:pt idx="1159">
                  <c:v>43.18</c:v>
                </c:pt>
                <c:pt idx="1160">
                  <c:v>43.2</c:v>
                </c:pt>
                <c:pt idx="1161">
                  <c:v>43.22</c:v>
                </c:pt>
                <c:pt idx="1162">
                  <c:v>43.24</c:v>
                </c:pt>
                <c:pt idx="1163">
                  <c:v>43.26</c:v>
                </c:pt>
                <c:pt idx="1164">
                  <c:v>43.28</c:v>
                </c:pt>
                <c:pt idx="1165">
                  <c:v>43.3</c:v>
                </c:pt>
                <c:pt idx="1166">
                  <c:v>43.32</c:v>
                </c:pt>
                <c:pt idx="1167">
                  <c:v>43.34</c:v>
                </c:pt>
                <c:pt idx="1168">
                  <c:v>43.36</c:v>
                </c:pt>
                <c:pt idx="1169">
                  <c:v>43.38</c:v>
                </c:pt>
                <c:pt idx="1170">
                  <c:v>43.4</c:v>
                </c:pt>
                <c:pt idx="1171">
                  <c:v>43.42</c:v>
                </c:pt>
                <c:pt idx="1172">
                  <c:v>43.44</c:v>
                </c:pt>
                <c:pt idx="1173">
                  <c:v>43.46</c:v>
                </c:pt>
                <c:pt idx="1174">
                  <c:v>43.48</c:v>
                </c:pt>
                <c:pt idx="1175">
                  <c:v>43.5</c:v>
                </c:pt>
                <c:pt idx="1176">
                  <c:v>43.52</c:v>
                </c:pt>
                <c:pt idx="1177">
                  <c:v>43.54</c:v>
                </c:pt>
                <c:pt idx="1178">
                  <c:v>43.56</c:v>
                </c:pt>
                <c:pt idx="1179">
                  <c:v>43.58</c:v>
                </c:pt>
                <c:pt idx="1180">
                  <c:v>43.6</c:v>
                </c:pt>
                <c:pt idx="1181">
                  <c:v>43.62</c:v>
                </c:pt>
                <c:pt idx="1182">
                  <c:v>43.64</c:v>
                </c:pt>
                <c:pt idx="1183">
                  <c:v>43.66</c:v>
                </c:pt>
                <c:pt idx="1184">
                  <c:v>43.68</c:v>
                </c:pt>
                <c:pt idx="1185">
                  <c:v>43.7</c:v>
                </c:pt>
                <c:pt idx="1186">
                  <c:v>43.72</c:v>
                </c:pt>
                <c:pt idx="1187">
                  <c:v>43.74</c:v>
                </c:pt>
                <c:pt idx="1188">
                  <c:v>43.76</c:v>
                </c:pt>
                <c:pt idx="1189">
                  <c:v>43.78</c:v>
                </c:pt>
                <c:pt idx="1190">
                  <c:v>43.8</c:v>
                </c:pt>
                <c:pt idx="1191">
                  <c:v>43.82</c:v>
                </c:pt>
                <c:pt idx="1192">
                  <c:v>43.84</c:v>
                </c:pt>
                <c:pt idx="1193">
                  <c:v>43.86</c:v>
                </c:pt>
                <c:pt idx="1194">
                  <c:v>43.88</c:v>
                </c:pt>
                <c:pt idx="1195">
                  <c:v>43.9</c:v>
                </c:pt>
                <c:pt idx="1196">
                  <c:v>43.92</c:v>
                </c:pt>
                <c:pt idx="1197">
                  <c:v>43.94</c:v>
                </c:pt>
                <c:pt idx="1198">
                  <c:v>43.96</c:v>
                </c:pt>
                <c:pt idx="1199">
                  <c:v>43.98</c:v>
                </c:pt>
                <c:pt idx="1200">
                  <c:v>44</c:v>
                </c:pt>
                <c:pt idx="1201">
                  <c:v>44.02</c:v>
                </c:pt>
                <c:pt idx="1202">
                  <c:v>44.04</c:v>
                </c:pt>
                <c:pt idx="1203">
                  <c:v>44.06</c:v>
                </c:pt>
                <c:pt idx="1204">
                  <c:v>44.08</c:v>
                </c:pt>
                <c:pt idx="1205">
                  <c:v>44.1</c:v>
                </c:pt>
                <c:pt idx="1206">
                  <c:v>44.12</c:v>
                </c:pt>
                <c:pt idx="1207">
                  <c:v>44.14</c:v>
                </c:pt>
                <c:pt idx="1208">
                  <c:v>44.16</c:v>
                </c:pt>
                <c:pt idx="1209">
                  <c:v>44.18</c:v>
                </c:pt>
                <c:pt idx="1210">
                  <c:v>44.2</c:v>
                </c:pt>
                <c:pt idx="1211">
                  <c:v>44.22</c:v>
                </c:pt>
                <c:pt idx="1212">
                  <c:v>44.24</c:v>
                </c:pt>
                <c:pt idx="1213">
                  <c:v>44.26</c:v>
                </c:pt>
                <c:pt idx="1214">
                  <c:v>44.28</c:v>
                </c:pt>
                <c:pt idx="1215">
                  <c:v>44.3</c:v>
                </c:pt>
                <c:pt idx="1216">
                  <c:v>44.32</c:v>
                </c:pt>
                <c:pt idx="1217">
                  <c:v>44.34</c:v>
                </c:pt>
                <c:pt idx="1218">
                  <c:v>44.36</c:v>
                </c:pt>
                <c:pt idx="1219">
                  <c:v>44.38</c:v>
                </c:pt>
                <c:pt idx="1220">
                  <c:v>44.4</c:v>
                </c:pt>
                <c:pt idx="1221">
                  <c:v>44.42</c:v>
                </c:pt>
                <c:pt idx="1222">
                  <c:v>44.44</c:v>
                </c:pt>
                <c:pt idx="1223">
                  <c:v>44.46</c:v>
                </c:pt>
                <c:pt idx="1224">
                  <c:v>44.48</c:v>
                </c:pt>
                <c:pt idx="1225">
                  <c:v>44.5</c:v>
                </c:pt>
                <c:pt idx="1226">
                  <c:v>44.52</c:v>
                </c:pt>
                <c:pt idx="1227">
                  <c:v>44.54</c:v>
                </c:pt>
                <c:pt idx="1228">
                  <c:v>44.56</c:v>
                </c:pt>
                <c:pt idx="1229">
                  <c:v>44.58</c:v>
                </c:pt>
                <c:pt idx="1230">
                  <c:v>44.6</c:v>
                </c:pt>
                <c:pt idx="1231">
                  <c:v>44.62</c:v>
                </c:pt>
                <c:pt idx="1232">
                  <c:v>44.64</c:v>
                </c:pt>
                <c:pt idx="1233">
                  <c:v>44.66</c:v>
                </c:pt>
                <c:pt idx="1234">
                  <c:v>44.68</c:v>
                </c:pt>
                <c:pt idx="1235">
                  <c:v>44.7</c:v>
                </c:pt>
                <c:pt idx="1236">
                  <c:v>44.72</c:v>
                </c:pt>
                <c:pt idx="1237">
                  <c:v>44.74</c:v>
                </c:pt>
                <c:pt idx="1238">
                  <c:v>44.76</c:v>
                </c:pt>
                <c:pt idx="1239">
                  <c:v>44.78</c:v>
                </c:pt>
                <c:pt idx="1240">
                  <c:v>44.8</c:v>
                </c:pt>
                <c:pt idx="1241">
                  <c:v>44.82</c:v>
                </c:pt>
                <c:pt idx="1242">
                  <c:v>44.84</c:v>
                </c:pt>
                <c:pt idx="1243">
                  <c:v>44.86</c:v>
                </c:pt>
                <c:pt idx="1244">
                  <c:v>44.88</c:v>
                </c:pt>
                <c:pt idx="1245">
                  <c:v>44.9</c:v>
                </c:pt>
                <c:pt idx="1246">
                  <c:v>44.92</c:v>
                </c:pt>
                <c:pt idx="1247">
                  <c:v>44.94</c:v>
                </c:pt>
                <c:pt idx="1248">
                  <c:v>44.96</c:v>
                </c:pt>
                <c:pt idx="1249">
                  <c:v>44.98</c:v>
                </c:pt>
                <c:pt idx="1250">
                  <c:v>45</c:v>
                </c:pt>
                <c:pt idx="1251">
                  <c:v>45.02</c:v>
                </c:pt>
                <c:pt idx="1252">
                  <c:v>45.04</c:v>
                </c:pt>
                <c:pt idx="1253">
                  <c:v>45.06</c:v>
                </c:pt>
                <c:pt idx="1254">
                  <c:v>45.08</c:v>
                </c:pt>
                <c:pt idx="1255">
                  <c:v>45.1</c:v>
                </c:pt>
                <c:pt idx="1256">
                  <c:v>45.12</c:v>
                </c:pt>
                <c:pt idx="1257">
                  <c:v>45.14</c:v>
                </c:pt>
                <c:pt idx="1258">
                  <c:v>45.16</c:v>
                </c:pt>
                <c:pt idx="1259">
                  <c:v>45.18</c:v>
                </c:pt>
                <c:pt idx="1260">
                  <c:v>45.2</c:v>
                </c:pt>
                <c:pt idx="1261">
                  <c:v>45.22</c:v>
                </c:pt>
                <c:pt idx="1262">
                  <c:v>45.24</c:v>
                </c:pt>
                <c:pt idx="1263">
                  <c:v>45.26</c:v>
                </c:pt>
                <c:pt idx="1264">
                  <c:v>45.28</c:v>
                </c:pt>
                <c:pt idx="1265">
                  <c:v>45.3</c:v>
                </c:pt>
                <c:pt idx="1266">
                  <c:v>45.32</c:v>
                </c:pt>
                <c:pt idx="1267">
                  <c:v>45.34</c:v>
                </c:pt>
                <c:pt idx="1268">
                  <c:v>45.36</c:v>
                </c:pt>
                <c:pt idx="1269">
                  <c:v>45.38</c:v>
                </c:pt>
                <c:pt idx="1270">
                  <c:v>45.4</c:v>
                </c:pt>
                <c:pt idx="1271">
                  <c:v>45.42</c:v>
                </c:pt>
                <c:pt idx="1272">
                  <c:v>45.44</c:v>
                </c:pt>
                <c:pt idx="1273">
                  <c:v>45.46</c:v>
                </c:pt>
                <c:pt idx="1274">
                  <c:v>45.48</c:v>
                </c:pt>
                <c:pt idx="1275">
                  <c:v>45.5</c:v>
                </c:pt>
                <c:pt idx="1276">
                  <c:v>45.52</c:v>
                </c:pt>
                <c:pt idx="1277">
                  <c:v>45.54</c:v>
                </c:pt>
                <c:pt idx="1278">
                  <c:v>45.56</c:v>
                </c:pt>
                <c:pt idx="1279">
                  <c:v>45.58</c:v>
                </c:pt>
                <c:pt idx="1280">
                  <c:v>45.6</c:v>
                </c:pt>
                <c:pt idx="1281">
                  <c:v>45.62</c:v>
                </c:pt>
                <c:pt idx="1282">
                  <c:v>45.64</c:v>
                </c:pt>
                <c:pt idx="1283">
                  <c:v>45.66</c:v>
                </c:pt>
                <c:pt idx="1284">
                  <c:v>45.68</c:v>
                </c:pt>
                <c:pt idx="1285">
                  <c:v>45.7</c:v>
                </c:pt>
                <c:pt idx="1286">
                  <c:v>45.72</c:v>
                </c:pt>
                <c:pt idx="1287">
                  <c:v>45.74</c:v>
                </c:pt>
                <c:pt idx="1288">
                  <c:v>45.76</c:v>
                </c:pt>
                <c:pt idx="1289">
                  <c:v>45.78</c:v>
                </c:pt>
                <c:pt idx="1290">
                  <c:v>45.8</c:v>
                </c:pt>
                <c:pt idx="1291">
                  <c:v>45.82</c:v>
                </c:pt>
                <c:pt idx="1292">
                  <c:v>45.84</c:v>
                </c:pt>
                <c:pt idx="1293">
                  <c:v>45.86</c:v>
                </c:pt>
                <c:pt idx="1294">
                  <c:v>45.88</c:v>
                </c:pt>
                <c:pt idx="1295">
                  <c:v>45.9</c:v>
                </c:pt>
                <c:pt idx="1296">
                  <c:v>45.92</c:v>
                </c:pt>
                <c:pt idx="1297">
                  <c:v>45.94</c:v>
                </c:pt>
                <c:pt idx="1298">
                  <c:v>45.96</c:v>
                </c:pt>
                <c:pt idx="1299">
                  <c:v>45.98</c:v>
                </c:pt>
                <c:pt idx="1300">
                  <c:v>46</c:v>
                </c:pt>
                <c:pt idx="1301">
                  <c:v>46.02</c:v>
                </c:pt>
                <c:pt idx="1302">
                  <c:v>46.04</c:v>
                </c:pt>
                <c:pt idx="1303">
                  <c:v>46.06</c:v>
                </c:pt>
                <c:pt idx="1304">
                  <c:v>46.08</c:v>
                </c:pt>
                <c:pt idx="1305">
                  <c:v>46.1</c:v>
                </c:pt>
                <c:pt idx="1306">
                  <c:v>46.12</c:v>
                </c:pt>
                <c:pt idx="1307">
                  <c:v>46.14</c:v>
                </c:pt>
                <c:pt idx="1308">
                  <c:v>46.16</c:v>
                </c:pt>
                <c:pt idx="1309">
                  <c:v>46.18</c:v>
                </c:pt>
                <c:pt idx="1310">
                  <c:v>46.2</c:v>
                </c:pt>
                <c:pt idx="1311">
                  <c:v>46.22</c:v>
                </c:pt>
                <c:pt idx="1312">
                  <c:v>46.24</c:v>
                </c:pt>
                <c:pt idx="1313">
                  <c:v>46.26</c:v>
                </c:pt>
                <c:pt idx="1314">
                  <c:v>46.28</c:v>
                </c:pt>
                <c:pt idx="1315">
                  <c:v>46.3</c:v>
                </c:pt>
                <c:pt idx="1316">
                  <c:v>46.32</c:v>
                </c:pt>
                <c:pt idx="1317">
                  <c:v>46.34</c:v>
                </c:pt>
                <c:pt idx="1318">
                  <c:v>46.36</c:v>
                </c:pt>
                <c:pt idx="1319">
                  <c:v>46.38</c:v>
                </c:pt>
                <c:pt idx="1320">
                  <c:v>46.4</c:v>
                </c:pt>
                <c:pt idx="1321">
                  <c:v>46.42</c:v>
                </c:pt>
                <c:pt idx="1322">
                  <c:v>46.44</c:v>
                </c:pt>
                <c:pt idx="1323">
                  <c:v>46.46</c:v>
                </c:pt>
                <c:pt idx="1324">
                  <c:v>46.48</c:v>
                </c:pt>
                <c:pt idx="1325">
                  <c:v>46.5</c:v>
                </c:pt>
                <c:pt idx="1326">
                  <c:v>46.52</c:v>
                </c:pt>
                <c:pt idx="1327">
                  <c:v>46.54</c:v>
                </c:pt>
                <c:pt idx="1328">
                  <c:v>46.56</c:v>
                </c:pt>
                <c:pt idx="1329">
                  <c:v>46.58</c:v>
                </c:pt>
                <c:pt idx="1330">
                  <c:v>46.6</c:v>
                </c:pt>
                <c:pt idx="1331">
                  <c:v>46.62</c:v>
                </c:pt>
                <c:pt idx="1332">
                  <c:v>46.64</c:v>
                </c:pt>
                <c:pt idx="1333">
                  <c:v>46.66</c:v>
                </c:pt>
                <c:pt idx="1334">
                  <c:v>46.68</c:v>
                </c:pt>
                <c:pt idx="1335">
                  <c:v>46.7</c:v>
                </c:pt>
                <c:pt idx="1336">
                  <c:v>46.72</c:v>
                </c:pt>
                <c:pt idx="1337">
                  <c:v>46.74</c:v>
                </c:pt>
                <c:pt idx="1338">
                  <c:v>46.76</c:v>
                </c:pt>
                <c:pt idx="1339">
                  <c:v>46.78</c:v>
                </c:pt>
                <c:pt idx="1340">
                  <c:v>46.8</c:v>
                </c:pt>
                <c:pt idx="1341">
                  <c:v>46.82</c:v>
                </c:pt>
                <c:pt idx="1342">
                  <c:v>46.84</c:v>
                </c:pt>
                <c:pt idx="1343">
                  <c:v>46.86</c:v>
                </c:pt>
                <c:pt idx="1344">
                  <c:v>46.88</c:v>
                </c:pt>
                <c:pt idx="1345">
                  <c:v>46.9</c:v>
                </c:pt>
                <c:pt idx="1346">
                  <c:v>46.92</c:v>
                </c:pt>
                <c:pt idx="1347">
                  <c:v>46.94</c:v>
                </c:pt>
                <c:pt idx="1348">
                  <c:v>46.96</c:v>
                </c:pt>
                <c:pt idx="1349">
                  <c:v>46.98</c:v>
                </c:pt>
                <c:pt idx="1350">
                  <c:v>47</c:v>
                </c:pt>
                <c:pt idx="1351">
                  <c:v>47.02</c:v>
                </c:pt>
                <c:pt idx="1352">
                  <c:v>47.04</c:v>
                </c:pt>
                <c:pt idx="1353">
                  <c:v>47.06</c:v>
                </c:pt>
                <c:pt idx="1354">
                  <c:v>47.08</c:v>
                </c:pt>
                <c:pt idx="1355">
                  <c:v>47.1</c:v>
                </c:pt>
                <c:pt idx="1356">
                  <c:v>47.12</c:v>
                </c:pt>
                <c:pt idx="1357">
                  <c:v>47.14</c:v>
                </c:pt>
                <c:pt idx="1358">
                  <c:v>47.16</c:v>
                </c:pt>
                <c:pt idx="1359">
                  <c:v>47.18</c:v>
                </c:pt>
                <c:pt idx="1360">
                  <c:v>47.2</c:v>
                </c:pt>
                <c:pt idx="1361">
                  <c:v>47.22</c:v>
                </c:pt>
                <c:pt idx="1362">
                  <c:v>47.24</c:v>
                </c:pt>
                <c:pt idx="1363">
                  <c:v>47.26</c:v>
                </c:pt>
                <c:pt idx="1364">
                  <c:v>47.28</c:v>
                </c:pt>
                <c:pt idx="1365">
                  <c:v>47.3</c:v>
                </c:pt>
                <c:pt idx="1366">
                  <c:v>47.32</c:v>
                </c:pt>
                <c:pt idx="1367">
                  <c:v>47.34</c:v>
                </c:pt>
                <c:pt idx="1368">
                  <c:v>47.36</c:v>
                </c:pt>
                <c:pt idx="1369">
                  <c:v>47.38</c:v>
                </c:pt>
                <c:pt idx="1370">
                  <c:v>47.4</c:v>
                </c:pt>
                <c:pt idx="1371">
                  <c:v>47.42</c:v>
                </c:pt>
                <c:pt idx="1372">
                  <c:v>47.44</c:v>
                </c:pt>
                <c:pt idx="1373">
                  <c:v>47.46</c:v>
                </c:pt>
                <c:pt idx="1374">
                  <c:v>47.48</c:v>
                </c:pt>
                <c:pt idx="1375">
                  <c:v>47.5</c:v>
                </c:pt>
                <c:pt idx="1376">
                  <c:v>47.52</c:v>
                </c:pt>
                <c:pt idx="1377">
                  <c:v>47.54</c:v>
                </c:pt>
                <c:pt idx="1378">
                  <c:v>47.56</c:v>
                </c:pt>
                <c:pt idx="1379">
                  <c:v>47.58</c:v>
                </c:pt>
                <c:pt idx="1380">
                  <c:v>47.6</c:v>
                </c:pt>
                <c:pt idx="1381">
                  <c:v>47.62</c:v>
                </c:pt>
                <c:pt idx="1382">
                  <c:v>47.64</c:v>
                </c:pt>
                <c:pt idx="1383">
                  <c:v>47.66</c:v>
                </c:pt>
                <c:pt idx="1384">
                  <c:v>47.68</c:v>
                </c:pt>
                <c:pt idx="1385">
                  <c:v>47.7</c:v>
                </c:pt>
                <c:pt idx="1386">
                  <c:v>47.72</c:v>
                </c:pt>
                <c:pt idx="1387">
                  <c:v>47.74</c:v>
                </c:pt>
                <c:pt idx="1388">
                  <c:v>47.76</c:v>
                </c:pt>
                <c:pt idx="1389">
                  <c:v>47.78</c:v>
                </c:pt>
                <c:pt idx="1390">
                  <c:v>47.8</c:v>
                </c:pt>
                <c:pt idx="1391">
                  <c:v>47.82</c:v>
                </c:pt>
                <c:pt idx="1392">
                  <c:v>47.84</c:v>
                </c:pt>
                <c:pt idx="1393">
                  <c:v>47.86</c:v>
                </c:pt>
                <c:pt idx="1394">
                  <c:v>47.88</c:v>
                </c:pt>
                <c:pt idx="1395">
                  <c:v>47.9</c:v>
                </c:pt>
                <c:pt idx="1396">
                  <c:v>47.92</c:v>
                </c:pt>
                <c:pt idx="1397">
                  <c:v>47.94</c:v>
                </c:pt>
                <c:pt idx="1398">
                  <c:v>47.96</c:v>
                </c:pt>
                <c:pt idx="1399">
                  <c:v>47.98</c:v>
                </c:pt>
                <c:pt idx="1400">
                  <c:v>48</c:v>
                </c:pt>
                <c:pt idx="1401">
                  <c:v>48.02</c:v>
                </c:pt>
                <c:pt idx="1402">
                  <c:v>48.04</c:v>
                </c:pt>
                <c:pt idx="1403">
                  <c:v>48.06</c:v>
                </c:pt>
                <c:pt idx="1404">
                  <c:v>48.08</c:v>
                </c:pt>
                <c:pt idx="1405">
                  <c:v>48.1</c:v>
                </c:pt>
                <c:pt idx="1406">
                  <c:v>48.12</c:v>
                </c:pt>
                <c:pt idx="1407">
                  <c:v>48.14</c:v>
                </c:pt>
                <c:pt idx="1408">
                  <c:v>48.16</c:v>
                </c:pt>
                <c:pt idx="1409">
                  <c:v>48.18</c:v>
                </c:pt>
                <c:pt idx="1410">
                  <c:v>48.2</c:v>
                </c:pt>
                <c:pt idx="1411">
                  <c:v>48.22</c:v>
                </c:pt>
                <c:pt idx="1412">
                  <c:v>48.24</c:v>
                </c:pt>
                <c:pt idx="1413">
                  <c:v>48.26</c:v>
                </c:pt>
                <c:pt idx="1414">
                  <c:v>48.28</c:v>
                </c:pt>
                <c:pt idx="1415">
                  <c:v>48.3</c:v>
                </c:pt>
                <c:pt idx="1416">
                  <c:v>48.32</c:v>
                </c:pt>
                <c:pt idx="1417">
                  <c:v>48.34</c:v>
                </c:pt>
                <c:pt idx="1418">
                  <c:v>48.36</c:v>
                </c:pt>
                <c:pt idx="1419">
                  <c:v>48.38</c:v>
                </c:pt>
                <c:pt idx="1420">
                  <c:v>48.4</c:v>
                </c:pt>
                <c:pt idx="1421">
                  <c:v>48.42</c:v>
                </c:pt>
                <c:pt idx="1422">
                  <c:v>48.44</c:v>
                </c:pt>
                <c:pt idx="1423">
                  <c:v>48.46</c:v>
                </c:pt>
                <c:pt idx="1424">
                  <c:v>48.48</c:v>
                </c:pt>
                <c:pt idx="1425">
                  <c:v>48.5</c:v>
                </c:pt>
                <c:pt idx="1426">
                  <c:v>48.52</c:v>
                </c:pt>
                <c:pt idx="1427">
                  <c:v>48.54</c:v>
                </c:pt>
                <c:pt idx="1428">
                  <c:v>48.56</c:v>
                </c:pt>
                <c:pt idx="1429">
                  <c:v>48.58</c:v>
                </c:pt>
                <c:pt idx="1430">
                  <c:v>48.6</c:v>
                </c:pt>
                <c:pt idx="1431">
                  <c:v>48.62</c:v>
                </c:pt>
                <c:pt idx="1432">
                  <c:v>48.64</c:v>
                </c:pt>
                <c:pt idx="1433">
                  <c:v>48.66</c:v>
                </c:pt>
                <c:pt idx="1434">
                  <c:v>48.68</c:v>
                </c:pt>
                <c:pt idx="1435">
                  <c:v>48.7</c:v>
                </c:pt>
                <c:pt idx="1436">
                  <c:v>48.72</c:v>
                </c:pt>
                <c:pt idx="1437">
                  <c:v>48.74</c:v>
                </c:pt>
                <c:pt idx="1438">
                  <c:v>48.76</c:v>
                </c:pt>
                <c:pt idx="1439">
                  <c:v>48.78</c:v>
                </c:pt>
                <c:pt idx="1440">
                  <c:v>48.8</c:v>
                </c:pt>
                <c:pt idx="1441">
                  <c:v>48.82</c:v>
                </c:pt>
                <c:pt idx="1442">
                  <c:v>48.84</c:v>
                </c:pt>
                <c:pt idx="1443">
                  <c:v>48.86</c:v>
                </c:pt>
                <c:pt idx="1444">
                  <c:v>48.88</c:v>
                </c:pt>
                <c:pt idx="1445">
                  <c:v>48.9</c:v>
                </c:pt>
                <c:pt idx="1446">
                  <c:v>48.92</c:v>
                </c:pt>
                <c:pt idx="1447">
                  <c:v>48.94</c:v>
                </c:pt>
                <c:pt idx="1448">
                  <c:v>48.96</c:v>
                </c:pt>
                <c:pt idx="1449">
                  <c:v>48.98</c:v>
                </c:pt>
                <c:pt idx="1450">
                  <c:v>49</c:v>
                </c:pt>
                <c:pt idx="1451">
                  <c:v>49.02</c:v>
                </c:pt>
                <c:pt idx="1452">
                  <c:v>49.04</c:v>
                </c:pt>
                <c:pt idx="1453">
                  <c:v>49.06</c:v>
                </c:pt>
                <c:pt idx="1454">
                  <c:v>49.08</c:v>
                </c:pt>
                <c:pt idx="1455">
                  <c:v>49.1</c:v>
                </c:pt>
                <c:pt idx="1456">
                  <c:v>49.12</c:v>
                </c:pt>
                <c:pt idx="1457">
                  <c:v>49.14</c:v>
                </c:pt>
                <c:pt idx="1458">
                  <c:v>49.16</c:v>
                </c:pt>
                <c:pt idx="1459">
                  <c:v>49.18</c:v>
                </c:pt>
                <c:pt idx="1460">
                  <c:v>49.2</c:v>
                </c:pt>
                <c:pt idx="1461">
                  <c:v>49.22</c:v>
                </c:pt>
                <c:pt idx="1462">
                  <c:v>49.24</c:v>
                </c:pt>
                <c:pt idx="1463">
                  <c:v>49.26</c:v>
                </c:pt>
                <c:pt idx="1464">
                  <c:v>49.28</c:v>
                </c:pt>
                <c:pt idx="1465">
                  <c:v>49.3</c:v>
                </c:pt>
                <c:pt idx="1466">
                  <c:v>49.32</c:v>
                </c:pt>
                <c:pt idx="1467">
                  <c:v>49.34</c:v>
                </c:pt>
                <c:pt idx="1468">
                  <c:v>49.36</c:v>
                </c:pt>
                <c:pt idx="1469">
                  <c:v>49.38</c:v>
                </c:pt>
                <c:pt idx="1470">
                  <c:v>49.4</c:v>
                </c:pt>
                <c:pt idx="1471">
                  <c:v>49.42</c:v>
                </c:pt>
                <c:pt idx="1472">
                  <c:v>49.44</c:v>
                </c:pt>
                <c:pt idx="1473">
                  <c:v>49.46</c:v>
                </c:pt>
                <c:pt idx="1474">
                  <c:v>49.48</c:v>
                </c:pt>
                <c:pt idx="1475">
                  <c:v>49.5</c:v>
                </c:pt>
                <c:pt idx="1476">
                  <c:v>49.52</c:v>
                </c:pt>
                <c:pt idx="1477">
                  <c:v>49.54</c:v>
                </c:pt>
                <c:pt idx="1478">
                  <c:v>49.56</c:v>
                </c:pt>
                <c:pt idx="1479">
                  <c:v>49.58</c:v>
                </c:pt>
                <c:pt idx="1480">
                  <c:v>49.6</c:v>
                </c:pt>
                <c:pt idx="1481">
                  <c:v>49.62</c:v>
                </c:pt>
                <c:pt idx="1482">
                  <c:v>49.64</c:v>
                </c:pt>
                <c:pt idx="1483">
                  <c:v>49.66</c:v>
                </c:pt>
                <c:pt idx="1484">
                  <c:v>49.68</c:v>
                </c:pt>
                <c:pt idx="1485">
                  <c:v>49.7</c:v>
                </c:pt>
                <c:pt idx="1486">
                  <c:v>49.72</c:v>
                </c:pt>
                <c:pt idx="1487">
                  <c:v>49.74</c:v>
                </c:pt>
                <c:pt idx="1488">
                  <c:v>49.76</c:v>
                </c:pt>
                <c:pt idx="1489">
                  <c:v>49.78</c:v>
                </c:pt>
                <c:pt idx="1490">
                  <c:v>49.8</c:v>
                </c:pt>
                <c:pt idx="1491">
                  <c:v>49.82</c:v>
                </c:pt>
                <c:pt idx="1492">
                  <c:v>49.84</c:v>
                </c:pt>
                <c:pt idx="1493">
                  <c:v>49.86</c:v>
                </c:pt>
                <c:pt idx="1494">
                  <c:v>49.88</c:v>
                </c:pt>
                <c:pt idx="1495">
                  <c:v>49.9</c:v>
                </c:pt>
                <c:pt idx="1496">
                  <c:v>49.92</c:v>
                </c:pt>
                <c:pt idx="1497">
                  <c:v>49.94</c:v>
                </c:pt>
                <c:pt idx="1498">
                  <c:v>49.96</c:v>
                </c:pt>
                <c:pt idx="1499">
                  <c:v>49.98</c:v>
                </c:pt>
                <c:pt idx="1500">
                  <c:v>50</c:v>
                </c:pt>
                <c:pt idx="1501">
                  <c:v>50.02</c:v>
                </c:pt>
                <c:pt idx="1502">
                  <c:v>50.04</c:v>
                </c:pt>
                <c:pt idx="1503">
                  <c:v>50.06</c:v>
                </c:pt>
                <c:pt idx="1504">
                  <c:v>50.08</c:v>
                </c:pt>
                <c:pt idx="1505">
                  <c:v>50.1</c:v>
                </c:pt>
                <c:pt idx="1506">
                  <c:v>50.12</c:v>
                </c:pt>
                <c:pt idx="1507">
                  <c:v>50.14</c:v>
                </c:pt>
                <c:pt idx="1508">
                  <c:v>50.16</c:v>
                </c:pt>
                <c:pt idx="1509">
                  <c:v>50.18</c:v>
                </c:pt>
                <c:pt idx="1510">
                  <c:v>50.2</c:v>
                </c:pt>
                <c:pt idx="1511">
                  <c:v>50.22</c:v>
                </c:pt>
                <c:pt idx="1512">
                  <c:v>50.24</c:v>
                </c:pt>
                <c:pt idx="1513">
                  <c:v>50.26</c:v>
                </c:pt>
                <c:pt idx="1514">
                  <c:v>50.28</c:v>
                </c:pt>
                <c:pt idx="1515">
                  <c:v>50.3</c:v>
                </c:pt>
                <c:pt idx="1516">
                  <c:v>50.32</c:v>
                </c:pt>
                <c:pt idx="1517">
                  <c:v>50.34</c:v>
                </c:pt>
                <c:pt idx="1518">
                  <c:v>50.36</c:v>
                </c:pt>
                <c:pt idx="1519">
                  <c:v>50.38</c:v>
                </c:pt>
                <c:pt idx="1520">
                  <c:v>50.4</c:v>
                </c:pt>
                <c:pt idx="1521">
                  <c:v>50.42</c:v>
                </c:pt>
                <c:pt idx="1522">
                  <c:v>50.44</c:v>
                </c:pt>
                <c:pt idx="1523">
                  <c:v>50.46</c:v>
                </c:pt>
                <c:pt idx="1524">
                  <c:v>50.48</c:v>
                </c:pt>
                <c:pt idx="1525">
                  <c:v>50.5</c:v>
                </c:pt>
                <c:pt idx="1526">
                  <c:v>50.52</c:v>
                </c:pt>
                <c:pt idx="1527">
                  <c:v>50.54</c:v>
                </c:pt>
                <c:pt idx="1528">
                  <c:v>50.56</c:v>
                </c:pt>
                <c:pt idx="1529">
                  <c:v>50.58</c:v>
                </c:pt>
                <c:pt idx="1530">
                  <c:v>50.6</c:v>
                </c:pt>
                <c:pt idx="1531">
                  <c:v>50.62</c:v>
                </c:pt>
                <c:pt idx="1532">
                  <c:v>50.64</c:v>
                </c:pt>
                <c:pt idx="1533">
                  <c:v>50.66</c:v>
                </c:pt>
                <c:pt idx="1534">
                  <c:v>50.68</c:v>
                </c:pt>
                <c:pt idx="1535">
                  <c:v>50.7</c:v>
                </c:pt>
                <c:pt idx="1536">
                  <c:v>50.72</c:v>
                </c:pt>
                <c:pt idx="1537">
                  <c:v>50.74</c:v>
                </c:pt>
                <c:pt idx="1538">
                  <c:v>50.76</c:v>
                </c:pt>
                <c:pt idx="1539">
                  <c:v>50.78</c:v>
                </c:pt>
                <c:pt idx="1540">
                  <c:v>50.8</c:v>
                </c:pt>
                <c:pt idx="1541">
                  <c:v>50.82</c:v>
                </c:pt>
                <c:pt idx="1542">
                  <c:v>50.84</c:v>
                </c:pt>
                <c:pt idx="1543">
                  <c:v>50.86</c:v>
                </c:pt>
                <c:pt idx="1544">
                  <c:v>50.88</c:v>
                </c:pt>
                <c:pt idx="1545">
                  <c:v>50.9</c:v>
                </c:pt>
                <c:pt idx="1546">
                  <c:v>50.92</c:v>
                </c:pt>
                <c:pt idx="1547">
                  <c:v>50.94</c:v>
                </c:pt>
                <c:pt idx="1548">
                  <c:v>50.96</c:v>
                </c:pt>
                <c:pt idx="1549">
                  <c:v>50.98</c:v>
                </c:pt>
                <c:pt idx="1550">
                  <c:v>51</c:v>
                </c:pt>
                <c:pt idx="1551">
                  <c:v>51.02</c:v>
                </c:pt>
                <c:pt idx="1552">
                  <c:v>51.04</c:v>
                </c:pt>
                <c:pt idx="1553">
                  <c:v>51.06</c:v>
                </c:pt>
                <c:pt idx="1554">
                  <c:v>51.08</c:v>
                </c:pt>
                <c:pt idx="1555">
                  <c:v>51.1</c:v>
                </c:pt>
                <c:pt idx="1556">
                  <c:v>51.12</c:v>
                </c:pt>
                <c:pt idx="1557">
                  <c:v>51.14</c:v>
                </c:pt>
                <c:pt idx="1558">
                  <c:v>51.16</c:v>
                </c:pt>
                <c:pt idx="1559">
                  <c:v>51.18</c:v>
                </c:pt>
                <c:pt idx="1560">
                  <c:v>51.2</c:v>
                </c:pt>
                <c:pt idx="1561">
                  <c:v>51.22</c:v>
                </c:pt>
                <c:pt idx="1562">
                  <c:v>51.24</c:v>
                </c:pt>
                <c:pt idx="1563">
                  <c:v>51.26</c:v>
                </c:pt>
                <c:pt idx="1564">
                  <c:v>51.28</c:v>
                </c:pt>
                <c:pt idx="1565">
                  <c:v>51.3</c:v>
                </c:pt>
                <c:pt idx="1566">
                  <c:v>51.32</c:v>
                </c:pt>
                <c:pt idx="1567">
                  <c:v>51.34</c:v>
                </c:pt>
                <c:pt idx="1568">
                  <c:v>51.36</c:v>
                </c:pt>
                <c:pt idx="1569">
                  <c:v>51.38</c:v>
                </c:pt>
                <c:pt idx="1570">
                  <c:v>51.4</c:v>
                </c:pt>
                <c:pt idx="1571">
                  <c:v>51.42</c:v>
                </c:pt>
                <c:pt idx="1572">
                  <c:v>51.44</c:v>
                </c:pt>
                <c:pt idx="1573">
                  <c:v>51.46</c:v>
                </c:pt>
                <c:pt idx="1574">
                  <c:v>51.48</c:v>
                </c:pt>
                <c:pt idx="1575">
                  <c:v>51.5</c:v>
                </c:pt>
                <c:pt idx="1576">
                  <c:v>51.52</c:v>
                </c:pt>
                <c:pt idx="1577">
                  <c:v>51.54</c:v>
                </c:pt>
                <c:pt idx="1578">
                  <c:v>51.56</c:v>
                </c:pt>
                <c:pt idx="1579">
                  <c:v>51.58</c:v>
                </c:pt>
                <c:pt idx="1580">
                  <c:v>51.6</c:v>
                </c:pt>
                <c:pt idx="1581">
                  <c:v>51.62</c:v>
                </c:pt>
                <c:pt idx="1582">
                  <c:v>51.64</c:v>
                </c:pt>
                <c:pt idx="1583">
                  <c:v>51.66</c:v>
                </c:pt>
                <c:pt idx="1584">
                  <c:v>51.68</c:v>
                </c:pt>
                <c:pt idx="1585">
                  <c:v>51.7</c:v>
                </c:pt>
                <c:pt idx="1586">
                  <c:v>51.72</c:v>
                </c:pt>
                <c:pt idx="1587">
                  <c:v>51.74</c:v>
                </c:pt>
                <c:pt idx="1588">
                  <c:v>51.76</c:v>
                </c:pt>
                <c:pt idx="1589">
                  <c:v>51.78</c:v>
                </c:pt>
                <c:pt idx="1590">
                  <c:v>51.8</c:v>
                </c:pt>
                <c:pt idx="1591">
                  <c:v>51.82</c:v>
                </c:pt>
                <c:pt idx="1592">
                  <c:v>51.84</c:v>
                </c:pt>
                <c:pt idx="1593">
                  <c:v>51.86</c:v>
                </c:pt>
                <c:pt idx="1594">
                  <c:v>51.88</c:v>
                </c:pt>
                <c:pt idx="1595">
                  <c:v>51.9</c:v>
                </c:pt>
                <c:pt idx="1596">
                  <c:v>51.92</c:v>
                </c:pt>
                <c:pt idx="1597">
                  <c:v>51.94</c:v>
                </c:pt>
                <c:pt idx="1598">
                  <c:v>51.96</c:v>
                </c:pt>
                <c:pt idx="1599">
                  <c:v>51.98</c:v>
                </c:pt>
                <c:pt idx="1600">
                  <c:v>52</c:v>
                </c:pt>
                <c:pt idx="1601">
                  <c:v>52.02</c:v>
                </c:pt>
                <c:pt idx="1602">
                  <c:v>52.04</c:v>
                </c:pt>
                <c:pt idx="1603">
                  <c:v>52.06</c:v>
                </c:pt>
                <c:pt idx="1604">
                  <c:v>52.08</c:v>
                </c:pt>
                <c:pt idx="1605">
                  <c:v>52.1</c:v>
                </c:pt>
                <c:pt idx="1606">
                  <c:v>52.12</c:v>
                </c:pt>
                <c:pt idx="1607">
                  <c:v>52.14</c:v>
                </c:pt>
                <c:pt idx="1608">
                  <c:v>52.16</c:v>
                </c:pt>
                <c:pt idx="1609">
                  <c:v>52.18</c:v>
                </c:pt>
                <c:pt idx="1610">
                  <c:v>52.2</c:v>
                </c:pt>
                <c:pt idx="1611">
                  <c:v>52.22</c:v>
                </c:pt>
                <c:pt idx="1612">
                  <c:v>52.24</c:v>
                </c:pt>
                <c:pt idx="1613">
                  <c:v>52.26</c:v>
                </c:pt>
                <c:pt idx="1614">
                  <c:v>52.28</c:v>
                </c:pt>
                <c:pt idx="1615">
                  <c:v>52.3</c:v>
                </c:pt>
                <c:pt idx="1616">
                  <c:v>52.32</c:v>
                </c:pt>
                <c:pt idx="1617">
                  <c:v>52.34</c:v>
                </c:pt>
                <c:pt idx="1618">
                  <c:v>52.36</c:v>
                </c:pt>
                <c:pt idx="1619">
                  <c:v>52.38</c:v>
                </c:pt>
                <c:pt idx="1620">
                  <c:v>52.4</c:v>
                </c:pt>
                <c:pt idx="1621">
                  <c:v>52.42</c:v>
                </c:pt>
                <c:pt idx="1622">
                  <c:v>52.44</c:v>
                </c:pt>
                <c:pt idx="1623">
                  <c:v>52.46</c:v>
                </c:pt>
                <c:pt idx="1624">
                  <c:v>52.48</c:v>
                </c:pt>
                <c:pt idx="1625">
                  <c:v>52.5</c:v>
                </c:pt>
                <c:pt idx="1626">
                  <c:v>52.52</c:v>
                </c:pt>
                <c:pt idx="1627">
                  <c:v>52.54</c:v>
                </c:pt>
                <c:pt idx="1628">
                  <c:v>52.56</c:v>
                </c:pt>
                <c:pt idx="1629">
                  <c:v>52.58</c:v>
                </c:pt>
                <c:pt idx="1630">
                  <c:v>52.6</c:v>
                </c:pt>
                <c:pt idx="1631">
                  <c:v>52.62</c:v>
                </c:pt>
                <c:pt idx="1632">
                  <c:v>52.64</c:v>
                </c:pt>
                <c:pt idx="1633">
                  <c:v>52.66</c:v>
                </c:pt>
                <c:pt idx="1634">
                  <c:v>52.68</c:v>
                </c:pt>
                <c:pt idx="1635">
                  <c:v>52.7</c:v>
                </c:pt>
                <c:pt idx="1636">
                  <c:v>52.72</c:v>
                </c:pt>
                <c:pt idx="1637">
                  <c:v>52.74</c:v>
                </c:pt>
                <c:pt idx="1638">
                  <c:v>52.76</c:v>
                </c:pt>
                <c:pt idx="1639">
                  <c:v>52.78</c:v>
                </c:pt>
                <c:pt idx="1640">
                  <c:v>52.8</c:v>
                </c:pt>
                <c:pt idx="1641">
                  <c:v>52.82</c:v>
                </c:pt>
                <c:pt idx="1642">
                  <c:v>52.84</c:v>
                </c:pt>
                <c:pt idx="1643">
                  <c:v>52.86</c:v>
                </c:pt>
                <c:pt idx="1644">
                  <c:v>52.88</c:v>
                </c:pt>
                <c:pt idx="1645">
                  <c:v>52.9</c:v>
                </c:pt>
                <c:pt idx="1646">
                  <c:v>52.92</c:v>
                </c:pt>
                <c:pt idx="1647">
                  <c:v>52.94</c:v>
                </c:pt>
                <c:pt idx="1648">
                  <c:v>52.96</c:v>
                </c:pt>
                <c:pt idx="1649">
                  <c:v>52.98</c:v>
                </c:pt>
                <c:pt idx="1650">
                  <c:v>53</c:v>
                </c:pt>
                <c:pt idx="1651">
                  <c:v>53.02</c:v>
                </c:pt>
                <c:pt idx="1652">
                  <c:v>53.04</c:v>
                </c:pt>
                <c:pt idx="1653">
                  <c:v>53.06</c:v>
                </c:pt>
                <c:pt idx="1654">
                  <c:v>53.08</c:v>
                </c:pt>
                <c:pt idx="1655">
                  <c:v>53.1</c:v>
                </c:pt>
                <c:pt idx="1656">
                  <c:v>53.12</c:v>
                </c:pt>
                <c:pt idx="1657">
                  <c:v>53.14</c:v>
                </c:pt>
                <c:pt idx="1658">
                  <c:v>53.16</c:v>
                </c:pt>
                <c:pt idx="1659">
                  <c:v>53.18</c:v>
                </c:pt>
                <c:pt idx="1660">
                  <c:v>53.2</c:v>
                </c:pt>
                <c:pt idx="1661">
                  <c:v>53.22</c:v>
                </c:pt>
                <c:pt idx="1662">
                  <c:v>53.24</c:v>
                </c:pt>
                <c:pt idx="1663">
                  <c:v>53.26</c:v>
                </c:pt>
                <c:pt idx="1664">
                  <c:v>53.28</c:v>
                </c:pt>
                <c:pt idx="1665">
                  <c:v>53.3</c:v>
                </c:pt>
                <c:pt idx="1666">
                  <c:v>53.32</c:v>
                </c:pt>
                <c:pt idx="1667">
                  <c:v>53.34</c:v>
                </c:pt>
                <c:pt idx="1668">
                  <c:v>53.36</c:v>
                </c:pt>
                <c:pt idx="1669">
                  <c:v>53.38</c:v>
                </c:pt>
                <c:pt idx="1670">
                  <c:v>53.4</c:v>
                </c:pt>
                <c:pt idx="1671">
                  <c:v>53.42</c:v>
                </c:pt>
                <c:pt idx="1672">
                  <c:v>53.44</c:v>
                </c:pt>
                <c:pt idx="1673">
                  <c:v>53.46</c:v>
                </c:pt>
                <c:pt idx="1674">
                  <c:v>53.48</c:v>
                </c:pt>
                <c:pt idx="1675">
                  <c:v>53.5</c:v>
                </c:pt>
                <c:pt idx="1676">
                  <c:v>53.52</c:v>
                </c:pt>
                <c:pt idx="1677">
                  <c:v>53.54</c:v>
                </c:pt>
                <c:pt idx="1678">
                  <c:v>53.56</c:v>
                </c:pt>
                <c:pt idx="1679">
                  <c:v>53.58</c:v>
                </c:pt>
                <c:pt idx="1680">
                  <c:v>53.6</c:v>
                </c:pt>
                <c:pt idx="1681">
                  <c:v>53.62</c:v>
                </c:pt>
                <c:pt idx="1682">
                  <c:v>53.64</c:v>
                </c:pt>
                <c:pt idx="1683">
                  <c:v>53.66</c:v>
                </c:pt>
                <c:pt idx="1684">
                  <c:v>53.68</c:v>
                </c:pt>
                <c:pt idx="1685">
                  <c:v>53.7</c:v>
                </c:pt>
                <c:pt idx="1686">
                  <c:v>53.72</c:v>
                </c:pt>
                <c:pt idx="1687">
                  <c:v>53.74</c:v>
                </c:pt>
                <c:pt idx="1688">
                  <c:v>53.76</c:v>
                </c:pt>
                <c:pt idx="1689">
                  <c:v>53.78</c:v>
                </c:pt>
                <c:pt idx="1690">
                  <c:v>53.8</c:v>
                </c:pt>
                <c:pt idx="1691">
                  <c:v>53.82</c:v>
                </c:pt>
                <c:pt idx="1692">
                  <c:v>53.84</c:v>
                </c:pt>
                <c:pt idx="1693">
                  <c:v>53.86</c:v>
                </c:pt>
                <c:pt idx="1694">
                  <c:v>53.88</c:v>
                </c:pt>
                <c:pt idx="1695">
                  <c:v>53.9</c:v>
                </c:pt>
                <c:pt idx="1696">
                  <c:v>53.92</c:v>
                </c:pt>
                <c:pt idx="1697">
                  <c:v>53.94</c:v>
                </c:pt>
                <c:pt idx="1698">
                  <c:v>53.96</c:v>
                </c:pt>
                <c:pt idx="1699">
                  <c:v>53.98</c:v>
                </c:pt>
                <c:pt idx="1700">
                  <c:v>54</c:v>
                </c:pt>
                <c:pt idx="1701">
                  <c:v>54.02</c:v>
                </c:pt>
                <c:pt idx="1702">
                  <c:v>54.04</c:v>
                </c:pt>
                <c:pt idx="1703">
                  <c:v>54.06</c:v>
                </c:pt>
                <c:pt idx="1704">
                  <c:v>54.08</c:v>
                </c:pt>
                <c:pt idx="1705">
                  <c:v>54.1</c:v>
                </c:pt>
                <c:pt idx="1706">
                  <c:v>54.12</c:v>
                </c:pt>
                <c:pt idx="1707">
                  <c:v>54.14</c:v>
                </c:pt>
                <c:pt idx="1708">
                  <c:v>54.16</c:v>
                </c:pt>
                <c:pt idx="1709">
                  <c:v>54.18</c:v>
                </c:pt>
                <c:pt idx="1710">
                  <c:v>54.2</c:v>
                </c:pt>
                <c:pt idx="1711">
                  <c:v>54.22</c:v>
                </c:pt>
                <c:pt idx="1712">
                  <c:v>54.24</c:v>
                </c:pt>
                <c:pt idx="1713">
                  <c:v>54.26</c:v>
                </c:pt>
                <c:pt idx="1714">
                  <c:v>54.28</c:v>
                </c:pt>
                <c:pt idx="1715">
                  <c:v>54.3</c:v>
                </c:pt>
                <c:pt idx="1716">
                  <c:v>54.32</c:v>
                </c:pt>
                <c:pt idx="1717">
                  <c:v>54.34</c:v>
                </c:pt>
                <c:pt idx="1718">
                  <c:v>54.36</c:v>
                </c:pt>
                <c:pt idx="1719">
                  <c:v>54.38</c:v>
                </c:pt>
                <c:pt idx="1720">
                  <c:v>54.4</c:v>
                </c:pt>
                <c:pt idx="1721">
                  <c:v>54.42</c:v>
                </c:pt>
                <c:pt idx="1722">
                  <c:v>54.44</c:v>
                </c:pt>
                <c:pt idx="1723">
                  <c:v>54.46</c:v>
                </c:pt>
                <c:pt idx="1724">
                  <c:v>54.48</c:v>
                </c:pt>
                <c:pt idx="1725">
                  <c:v>54.5</c:v>
                </c:pt>
                <c:pt idx="1726">
                  <c:v>54.52</c:v>
                </c:pt>
                <c:pt idx="1727">
                  <c:v>54.54</c:v>
                </c:pt>
                <c:pt idx="1728">
                  <c:v>54.56</c:v>
                </c:pt>
                <c:pt idx="1729">
                  <c:v>54.58</c:v>
                </c:pt>
                <c:pt idx="1730">
                  <c:v>54.6</c:v>
                </c:pt>
                <c:pt idx="1731">
                  <c:v>54.62</c:v>
                </c:pt>
                <c:pt idx="1732">
                  <c:v>54.64</c:v>
                </c:pt>
                <c:pt idx="1733">
                  <c:v>54.66</c:v>
                </c:pt>
                <c:pt idx="1734">
                  <c:v>54.68</c:v>
                </c:pt>
                <c:pt idx="1735">
                  <c:v>54.7</c:v>
                </c:pt>
                <c:pt idx="1736">
                  <c:v>54.72</c:v>
                </c:pt>
                <c:pt idx="1737">
                  <c:v>54.74</c:v>
                </c:pt>
                <c:pt idx="1738">
                  <c:v>54.76</c:v>
                </c:pt>
                <c:pt idx="1739">
                  <c:v>54.78</c:v>
                </c:pt>
                <c:pt idx="1740">
                  <c:v>54.8</c:v>
                </c:pt>
                <c:pt idx="1741">
                  <c:v>54.82</c:v>
                </c:pt>
                <c:pt idx="1742">
                  <c:v>54.84</c:v>
                </c:pt>
                <c:pt idx="1743">
                  <c:v>54.86</c:v>
                </c:pt>
                <c:pt idx="1744">
                  <c:v>54.88</c:v>
                </c:pt>
                <c:pt idx="1745">
                  <c:v>54.9</c:v>
                </c:pt>
                <c:pt idx="1746">
                  <c:v>54.92</c:v>
                </c:pt>
                <c:pt idx="1747">
                  <c:v>54.94</c:v>
                </c:pt>
                <c:pt idx="1748">
                  <c:v>54.96</c:v>
                </c:pt>
                <c:pt idx="1749">
                  <c:v>54.98</c:v>
                </c:pt>
                <c:pt idx="1750">
                  <c:v>55</c:v>
                </c:pt>
                <c:pt idx="1751">
                  <c:v>55.02</c:v>
                </c:pt>
                <c:pt idx="1752">
                  <c:v>55.04</c:v>
                </c:pt>
                <c:pt idx="1753">
                  <c:v>55.06</c:v>
                </c:pt>
                <c:pt idx="1754">
                  <c:v>55.08</c:v>
                </c:pt>
                <c:pt idx="1755">
                  <c:v>55.1</c:v>
                </c:pt>
                <c:pt idx="1756">
                  <c:v>55.12</c:v>
                </c:pt>
                <c:pt idx="1757">
                  <c:v>55.14</c:v>
                </c:pt>
                <c:pt idx="1758">
                  <c:v>55.16</c:v>
                </c:pt>
                <c:pt idx="1759">
                  <c:v>55.18</c:v>
                </c:pt>
                <c:pt idx="1760">
                  <c:v>55.2</c:v>
                </c:pt>
                <c:pt idx="1761">
                  <c:v>55.22</c:v>
                </c:pt>
                <c:pt idx="1762">
                  <c:v>55.24</c:v>
                </c:pt>
                <c:pt idx="1763">
                  <c:v>55.26</c:v>
                </c:pt>
                <c:pt idx="1764">
                  <c:v>55.28</c:v>
                </c:pt>
                <c:pt idx="1765">
                  <c:v>55.3</c:v>
                </c:pt>
                <c:pt idx="1766">
                  <c:v>55.32</c:v>
                </c:pt>
                <c:pt idx="1767">
                  <c:v>55.34</c:v>
                </c:pt>
                <c:pt idx="1768">
                  <c:v>55.36</c:v>
                </c:pt>
                <c:pt idx="1769">
                  <c:v>55.38</c:v>
                </c:pt>
                <c:pt idx="1770">
                  <c:v>55.4</c:v>
                </c:pt>
                <c:pt idx="1771">
                  <c:v>55.42</c:v>
                </c:pt>
                <c:pt idx="1772">
                  <c:v>55.44</c:v>
                </c:pt>
                <c:pt idx="1773">
                  <c:v>55.46</c:v>
                </c:pt>
                <c:pt idx="1774">
                  <c:v>55.48</c:v>
                </c:pt>
                <c:pt idx="1775">
                  <c:v>55.5</c:v>
                </c:pt>
                <c:pt idx="1776">
                  <c:v>55.52</c:v>
                </c:pt>
                <c:pt idx="1777">
                  <c:v>55.54</c:v>
                </c:pt>
                <c:pt idx="1778">
                  <c:v>55.56</c:v>
                </c:pt>
                <c:pt idx="1779">
                  <c:v>55.58</c:v>
                </c:pt>
                <c:pt idx="1780">
                  <c:v>55.6</c:v>
                </c:pt>
                <c:pt idx="1781">
                  <c:v>55.62</c:v>
                </c:pt>
                <c:pt idx="1782">
                  <c:v>55.64</c:v>
                </c:pt>
                <c:pt idx="1783">
                  <c:v>55.66</c:v>
                </c:pt>
                <c:pt idx="1784">
                  <c:v>55.68</c:v>
                </c:pt>
                <c:pt idx="1785">
                  <c:v>55.7</c:v>
                </c:pt>
                <c:pt idx="1786">
                  <c:v>55.72</c:v>
                </c:pt>
                <c:pt idx="1787">
                  <c:v>55.74</c:v>
                </c:pt>
                <c:pt idx="1788">
                  <c:v>55.76</c:v>
                </c:pt>
                <c:pt idx="1789">
                  <c:v>55.78</c:v>
                </c:pt>
                <c:pt idx="1790">
                  <c:v>55.8</c:v>
                </c:pt>
                <c:pt idx="1791">
                  <c:v>55.82</c:v>
                </c:pt>
                <c:pt idx="1792">
                  <c:v>55.84</c:v>
                </c:pt>
                <c:pt idx="1793">
                  <c:v>55.86</c:v>
                </c:pt>
                <c:pt idx="1794">
                  <c:v>55.88</c:v>
                </c:pt>
                <c:pt idx="1795">
                  <c:v>55.9</c:v>
                </c:pt>
                <c:pt idx="1796">
                  <c:v>55.92</c:v>
                </c:pt>
                <c:pt idx="1797">
                  <c:v>55.94</c:v>
                </c:pt>
                <c:pt idx="1798">
                  <c:v>55.96</c:v>
                </c:pt>
                <c:pt idx="1799">
                  <c:v>55.98</c:v>
                </c:pt>
                <c:pt idx="1800">
                  <c:v>56</c:v>
                </c:pt>
                <c:pt idx="1801">
                  <c:v>56.02</c:v>
                </c:pt>
                <c:pt idx="1802">
                  <c:v>56.04</c:v>
                </c:pt>
                <c:pt idx="1803">
                  <c:v>56.06</c:v>
                </c:pt>
                <c:pt idx="1804">
                  <c:v>56.08</c:v>
                </c:pt>
                <c:pt idx="1805">
                  <c:v>56.1</c:v>
                </c:pt>
                <c:pt idx="1806">
                  <c:v>56.12</c:v>
                </c:pt>
                <c:pt idx="1807">
                  <c:v>56.14</c:v>
                </c:pt>
                <c:pt idx="1808">
                  <c:v>56.16</c:v>
                </c:pt>
                <c:pt idx="1809">
                  <c:v>56.18</c:v>
                </c:pt>
                <c:pt idx="1810">
                  <c:v>56.2</c:v>
                </c:pt>
                <c:pt idx="1811">
                  <c:v>56.22</c:v>
                </c:pt>
                <c:pt idx="1812">
                  <c:v>56.24</c:v>
                </c:pt>
                <c:pt idx="1813">
                  <c:v>56.26</c:v>
                </c:pt>
                <c:pt idx="1814">
                  <c:v>56.28</c:v>
                </c:pt>
                <c:pt idx="1815">
                  <c:v>56.3</c:v>
                </c:pt>
                <c:pt idx="1816">
                  <c:v>56.32</c:v>
                </c:pt>
                <c:pt idx="1817">
                  <c:v>56.34</c:v>
                </c:pt>
                <c:pt idx="1818">
                  <c:v>56.36</c:v>
                </c:pt>
                <c:pt idx="1819">
                  <c:v>56.38</c:v>
                </c:pt>
                <c:pt idx="1820">
                  <c:v>56.4</c:v>
                </c:pt>
                <c:pt idx="1821">
                  <c:v>56.42</c:v>
                </c:pt>
                <c:pt idx="1822">
                  <c:v>56.44</c:v>
                </c:pt>
                <c:pt idx="1823">
                  <c:v>56.46</c:v>
                </c:pt>
                <c:pt idx="1824">
                  <c:v>56.48</c:v>
                </c:pt>
                <c:pt idx="1825">
                  <c:v>56.5</c:v>
                </c:pt>
                <c:pt idx="1826">
                  <c:v>56.52</c:v>
                </c:pt>
                <c:pt idx="1827">
                  <c:v>56.54</c:v>
                </c:pt>
                <c:pt idx="1828">
                  <c:v>56.56</c:v>
                </c:pt>
                <c:pt idx="1829">
                  <c:v>56.58</c:v>
                </c:pt>
                <c:pt idx="1830">
                  <c:v>56.6</c:v>
                </c:pt>
                <c:pt idx="1831">
                  <c:v>56.62</c:v>
                </c:pt>
                <c:pt idx="1832">
                  <c:v>56.64</c:v>
                </c:pt>
                <c:pt idx="1833">
                  <c:v>56.66</c:v>
                </c:pt>
                <c:pt idx="1834">
                  <c:v>56.68</c:v>
                </c:pt>
                <c:pt idx="1835">
                  <c:v>56.7</c:v>
                </c:pt>
                <c:pt idx="1836">
                  <c:v>56.72</c:v>
                </c:pt>
                <c:pt idx="1837">
                  <c:v>56.74</c:v>
                </c:pt>
                <c:pt idx="1838">
                  <c:v>56.76</c:v>
                </c:pt>
                <c:pt idx="1839">
                  <c:v>56.78</c:v>
                </c:pt>
                <c:pt idx="1840">
                  <c:v>56.8</c:v>
                </c:pt>
                <c:pt idx="1841">
                  <c:v>56.82</c:v>
                </c:pt>
                <c:pt idx="1842">
                  <c:v>56.84</c:v>
                </c:pt>
                <c:pt idx="1843">
                  <c:v>56.86</c:v>
                </c:pt>
                <c:pt idx="1844">
                  <c:v>56.88</c:v>
                </c:pt>
                <c:pt idx="1845">
                  <c:v>56.9</c:v>
                </c:pt>
                <c:pt idx="1846">
                  <c:v>56.92</c:v>
                </c:pt>
                <c:pt idx="1847">
                  <c:v>56.94</c:v>
                </c:pt>
                <c:pt idx="1848">
                  <c:v>56.96</c:v>
                </c:pt>
                <c:pt idx="1849">
                  <c:v>56.98</c:v>
                </c:pt>
                <c:pt idx="1850">
                  <c:v>57</c:v>
                </c:pt>
                <c:pt idx="1851">
                  <c:v>57.02</c:v>
                </c:pt>
                <c:pt idx="1852">
                  <c:v>57.04</c:v>
                </c:pt>
                <c:pt idx="1853">
                  <c:v>57.06</c:v>
                </c:pt>
                <c:pt idx="1854">
                  <c:v>57.08</c:v>
                </c:pt>
                <c:pt idx="1855">
                  <c:v>57.1</c:v>
                </c:pt>
                <c:pt idx="1856">
                  <c:v>57.12</c:v>
                </c:pt>
                <c:pt idx="1857">
                  <c:v>57.14</c:v>
                </c:pt>
                <c:pt idx="1858">
                  <c:v>57.16</c:v>
                </c:pt>
                <c:pt idx="1859">
                  <c:v>57.18</c:v>
                </c:pt>
                <c:pt idx="1860">
                  <c:v>57.2</c:v>
                </c:pt>
                <c:pt idx="1861">
                  <c:v>57.22</c:v>
                </c:pt>
                <c:pt idx="1862">
                  <c:v>57.24</c:v>
                </c:pt>
                <c:pt idx="1863">
                  <c:v>57.26</c:v>
                </c:pt>
                <c:pt idx="1864">
                  <c:v>57.28</c:v>
                </c:pt>
                <c:pt idx="1865">
                  <c:v>57.3</c:v>
                </c:pt>
                <c:pt idx="1866">
                  <c:v>57.32</c:v>
                </c:pt>
                <c:pt idx="1867">
                  <c:v>57.34</c:v>
                </c:pt>
                <c:pt idx="1868">
                  <c:v>57.36</c:v>
                </c:pt>
                <c:pt idx="1869">
                  <c:v>57.38</c:v>
                </c:pt>
                <c:pt idx="1870">
                  <c:v>57.4</c:v>
                </c:pt>
                <c:pt idx="1871">
                  <c:v>57.42</c:v>
                </c:pt>
                <c:pt idx="1872">
                  <c:v>57.44</c:v>
                </c:pt>
                <c:pt idx="1873">
                  <c:v>57.46</c:v>
                </c:pt>
                <c:pt idx="1874">
                  <c:v>57.48</c:v>
                </c:pt>
                <c:pt idx="1875">
                  <c:v>57.5</c:v>
                </c:pt>
                <c:pt idx="1876">
                  <c:v>57.52</c:v>
                </c:pt>
                <c:pt idx="1877">
                  <c:v>57.54</c:v>
                </c:pt>
                <c:pt idx="1878">
                  <c:v>57.56</c:v>
                </c:pt>
                <c:pt idx="1879">
                  <c:v>57.58</c:v>
                </c:pt>
                <c:pt idx="1880">
                  <c:v>57.6</c:v>
                </c:pt>
                <c:pt idx="1881">
                  <c:v>57.62</c:v>
                </c:pt>
                <c:pt idx="1882">
                  <c:v>57.64</c:v>
                </c:pt>
                <c:pt idx="1883">
                  <c:v>57.66</c:v>
                </c:pt>
                <c:pt idx="1884">
                  <c:v>57.68</c:v>
                </c:pt>
                <c:pt idx="1885">
                  <c:v>57.7</c:v>
                </c:pt>
                <c:pt idx="1886">
                  <c:v>57.72</c:v>
                </c:pt>
                <c:pt idx="1887">
                  <c:v>57.74</c:v>
                </c:pt>
                <c:pt idx="1888">
                  <c:v>57.76</c:v>
                </c:pt>
                <c:pt idx="1889">
                  <c:v>57.78</c:v>
                </c:pt>
                <c:pt idx="1890">
                  <c:v>57.8</c:v>
                </c:pt>
                <c:pt idx="1891">
                  <c:v>57.82</c:v>
                </c:pt>
                <c:pt idx="1892">
                  <c:v>57.84</c:v>
                </c:pt>
                <c:pt idx="1893">
                  <c:v>57.86</c:v>
                </c:pt>
                <c:pt idx="1894">
                  <c:v>57.88</c:v>
                </c:pt>
                <c:pt idx="1895">
                  <c:v>57.9</c:v>
                </c:pt>
                <c:pt idx="1896">
                  <c:v>57.92</c:v>
                </c:pt>
                <c:pt idx="1897">
                  <c:v>57.94</c:v>
                </c:pt>
                <c:pt idx="1898">
                  <c:v>57.96</c:v>
                </c:pt>
                <c:pt idx="1899">
                  <c:v>57.98</c:v>
                </c:pt>
                <c:pt idx="1900">
                  <c:v>58</c:v>
                </c:pt>
                <c:pt idx="1901">
                  <c:v>58.02</c:v>
                </c:pt>
                <c:pt idx="1902">
                  <c:v>58.04</c:v>
                </c:pt>
                <c:pt idx="1903">
                  <c:v>58.06</c:v>
                </c:pt>
                <c:pt idx="1904">
                  <c:v>58.08</c:v>
                </c:pt>
                <c:pt idx="1905">
                  <c:v>58.1</c:v>
                </c:pt>
                <c:pt idx="1906">
                  <c:v>58.12</c:v>
                </c:pt>
                <c:pt idx="1907">
                  <c:v>58.14</c:v>
                </c:pt>
                <c:pt idx="1908">
                  <c:v>58.16</c:v>
                </c:pt>
                <c:pt idx="1909">
                  <c:v>58.18</c:v>
                </c:pt>
                <c:pt idx="1910">
                  <c:v>58.2</c:v>
                </c:pt>
                <c:pt idx="1911">
                  <c:v>58.22</c:v>
                </c:pt>
                <c:pt idx="1912">
                  <c:v>58.24</c:v>
                </c:pt>
                <c:pt idx="1913">
                  <c:v>58.26</c:v>
                </c:pt>
                <c:pt idx="1914">
                  <c:v>58.28</c:v>
                </c:pt>
                <c:pt idx="1915">
                  <c:v>58.3</c:v>
                </c:pt>
                <c:pt idx="1916">
                  <c:v>58.32</c:v>
                </c:pt>
                <c:pt idx="1917">
                  <c:v>58.34</c:v>
                </c:pt>
                <c:pt idx="1918">
                  <c:v>58.36</c:v>
                </c:pt>
                <c:pt idx="1919">
                  <c:v>58.38</c:v>
                </c:pt>
                <c:pt idx="1920">
                  <c:v>58.4</c:v>
                </c:pt>
                <c:pt idx="1921">
                  <c:v>58.42</c:v>
                </c:pt>
                <c:pt idx="1922">
                  <c:v>58.44</c:v>
                </c:pt>
                <c:pt idx="1923">
                  <c:v>58.46</c:v>
                </c:pt>
                <c:pt idx="1924">
                  <c:v>58.48</c:v>
                </c:pt>
                <c:pt idx="1925">
                  <c:v>58.5</c:v>
                </c:pt>
                <c:pt idx="1926">
                  <c:v>58.52</c:v>
                </c:pt>
                <c:pt idx="1927">
                  <c:v>58.54</c:v>
                </c:pt>
                <c:pt idx="1928">
                  <c:v>58.56</c:v>
                </c:pt>
                <c:pt idx="1929">
                  <c:v>58.58</c:v>
                </c:pt>
                <c:pt idx="1930">
                  <c:v>58.6</c:v>
                </c:pt>
                <c:pt idx="1931">
                  <c:v>58.62</c:v>
                </c:pt>
                <c:pt idx="1932">
                  <c:v>58.64</c:v>
                </c:pt>
                <c:pt idx="1933">
                  <c:v>58.66</c:v>
                </c:pt>
                <c:pt idx="1934">
                  <c:v>58.68</c:v>
                </c:pt>
                <c:pt idx="1935">
                  <c:v>58.7</c:v>
                </c:pt>
                <c:pt idx="1936">
                  <c:v>58.72</c:v>
                </c:pt>
                <c:pt idx="1937">
                  <c:v>58.74</c:v>
                </c:pt>
                <c:pt idx="1938">
                  <c:v>58.76</c:v>
                </c:pt>
                <c:pt idx="1939">
                  <c:v>58.78</c:v>
                </c:pt>
                <c:pt idx="1940">
                  <c:v>58.8</c:v>
                </c:pt>
                <c:pt idx="1941">
                  <c:v>58.82</c:v>
                </c:pt>
                <c:pt idx="1942">
                  <c:v>58.84</c:v>
                </c:pt>
                <c:pt idx="1943">
                  <c:v>58.86</c:v>
                </c:pt>
                <c:pt idx="1944">
                  <c:v>58.88</c:v>
                </c:pt>
                <c:pt idx="1945">
                  <c:v>58.9</c:v>
                </c:pt>
                <c:pt idx="1946">
                  <c:v>58.92</c:v>
                </c:pt>
                <c:pt idx="1947">
                  <c:v>58.94</c:v>
                </c:pt>
                <c:pt idx="1948">
                  <c:v>58.96</c:v>
                </c:pt>
                <c:pt idx="1949">
                  <c:v>58.98</c:v>
                </c:pt>
                <c:pt idx="1950">
                  <c:v>59</c:v>
                </c:pt>
                <c:pt idx="1951">
                  <c:v>59.02</c:v>
                </c:pt>
                <c:pt idx="1952">
                  <c:v>59.04</c:v>
                </c:pt>
                <c:pt idx="1953">
                  <c:v>59.06</c:v>
                </c:pt>
                <c:pt idx="1954">
                  <c:v>59.08</c:v>
                </c:pt>
                <c:pt idx="1955">
                  <c:v>59.1</c:v>
                </c:pt>
                <c:pt idx="1956">
                  <c:v>59.12</c:v>
                </c:pt>
                <c:pt idx="1957">
                  <c:v>59.14</c:v>
                </c:pt>
                <c:pt idx="1958">
                  <c:v>59.16</c:v>
                </c:pt>
                <c:pt idx="1959">
                  <c:v>59.18</c:v>
                </c:pt>
                <c:pt idx="1960">
                  <c:v>59.2</c:v>
                </c:pt>
                <c:pt idx="1961">
                  <c:v>59.22</c:v>
                </c:pt>
                <c:pt idx="1962">
                  <c:v>59.24</c:v>
                </c:pt>
                <c:pt idx="1963">
                  <c:v>59.26</c:v>
                </c:pt>
                <c:pt idx="1964">
                  <c:v>59.28</c:v>
                </c:pt>
                <c:pt idx="1965">
                  <c:v>59.3</c:v>
                </c:pt>
                <c:pt idx="1966">
                  <c:v>59.32</c:v>
                </c:pt>
                <c:pt idx="1967">
                  <c:v>59.34</c:v>
                </c:pt>
                <c:pt idx="1968">
                  <c:v>59.36</c:v>
                </c:pt>
                <c:pt idx="1969">
                  <c:v>59.38</c:v>
                </c:pt>
                <c:pt idx="1970">
                  <c:v>59.4</c:v>
                </c:pt>
                <c:pt idx="1971">
                  <c:v>59.42</c:v>
                </c:pt>
                <c:pt idx="1972">
                  <c:v>59.44</c:v>
                </c:pt>
                <c:pt idx="1973">
                  <c:v>59.46</c:v>
                </c:pt>
                <c:pt idx="1974">
                  <c:v>59.48</c:v>
                </c:pt>
                <c:pt idx="1975">
                  <c:v>59.5</c:v>
                </c:pt>
                <c:pt idx="1976">
                  <c:v>59.52</c:v>
                </c:pt>
                <c:pt idx="1977">
                  <c:v>59.54</c:v>
                </c:pt>
                <c:pt idx="1978">
                  <c:v>59.56</c:v>
                </c:pt>
                <c:pt idx="1979">
                  <c:v>59.58</c:v>
                </c:pt>
                <c:pt idx="1980">
                  <c:v>59.6</c:v>
                </c:pt>
                <c:pt idx="1981">
                  <c:v>59.62</c:v>
                </c:pt>
                <c:pt idx="1982">
                  <c:v>59.64</c:v>
                </c:pt>
                <c:pt idx="1983">
                  <c:v>59.66</c:v>
                </c:pt>
                <c:pt idx="1984">
                  <c:v>59.68</c:v>
                </c:pt>
                <c:pt idx="1985">
                  <c:v>59.7</c:v>
                </c:pt>
                <c:pt idx="1986">
                  <c:v>59.72</c:v>
                </c:pt>
                <c:pt idx="1987">
                  <c:v>59.74</c:v>
                </c:pt>
                <c:pt idx="1988">
                  <c:v>59.76</c:v>
                </c:pt>
                <c:pt idx="1989">
                  <c:v>59.78</c:v>
                </c:pt>
                <c:pt idx="1990">
                  <c:v>59.8</c:v>
                </c:pt>
                <c:pt idx="1991">
                  <c:v>59.82</c:v>
                </c:pt>
                <c:pt idx="1992">
                  <c:v>59.84</c:v>
                </c:pt>
                <c:pt idx="1993">
                  <c:v>59.86</c:v>
                </c:pt>
                <c:pt idx="1994">
                  <c:v>59.88</c:v>
                </c:pt>
                <c:pt idx="1995">
                  <c:v>59.9</c:v>
                </c:pt>
                <c:pt idx="1996">
                  <c:v>59.92</c:v>
                </c:pt>
                <c:pt idx="1997">
                  <c:v>59.94</c:v>
                </c:pt>
                <c:pt idx="1998">
                  <c:v>59.96</c:v>
                </c:pt>
                <c:pt idx="1999">
                  <c:v>59.98</c:v>
                </c:pt>
                <c:pt idx="2000">
                  <c:v>60</c:v>
                </c:pt>
                <c:pt idx="2001">
                  <c:v>60.02</c:v>
                </c:pt>
                <c:pt idx="2002">
                  <c:v>60.04</c:v>
                </c:pt>
                <c:pt idx="2003">
                  <c:v>60.06</c:v>
                </c:pt>
                <c:pt idx="2004">
                  <c:v>60.08</c:v>
                </c:pt>
                <c:pt idx="2005">
                  <c:v>60.1</c:v>
                </c:pt>
                <c:pt idx="2006">
                  <c:v>60.12</c:v>
                </c:pt>
                <c:pt idx="2007">
                  <c:v>60.14</c:v>
                </c:pt>
                <c:pt idx="2008">
                  <c:v>60.16</c:v>
                </c:pt>
                <c:pt idx="2009">
                  <c:v>60.18</c:v>
                </c:pt>
                <c:pt idx="2010">
                  <c:v>60.2</c:v>
                </c:pt>
                <c:pt idx="2011">
                  <c:v>60.22</c:v>
                </c:pt>
                <c:pt idx="2012">
                  <c:v>60.24</c:v>
                </c:pt>
                <c:pt idx="2013">
                  <c:v>60.26</c:v>
                </c:pt>
                <c:pt idx="2014">
                  <c:v>60.28</c:v>
                </c:pt>
                <c:pt idx="2015">
                  <c:v>60.3</c:v>
                </c:pt>
                <c:pt idx="2016">
                  <c:v>60.32</c:v>
                </c:pt>
                <c:pt idx="2017">
                  <c:v>60.34</c:v>
                </c:pt>
                <c:pt idx="2018">
                  <c:v>60.36</c:v>
                </c:pt>
                <c:pt idx="2019">
                  <c:v>60.38</c:v>
                </c:pt>
                <c:pt idx="2020">
                  <c:v>60.4</c:v>
                </c:pt>
                <c:pt idx="2021">
                  <c:v>60.42</c:v>
                </c:pt>
                <c:pt idx="2022">
                  <c:v>60.44</c:v>
                </c:pt>
                <c:pt idx="2023">
                  <c:v>60.46</c:v>
                </c:pt>
                <c:pt idx="2024">
                  <c:v>60.48</c:v>
                </c:pt>
                <c:pt idx="2025">
                  <c:v>60.5</c:v>
                </c:pt>
                <c:pt idx="2026">
                  <c:v>60.52</c:v>
                </c:pt>
                <c:pt idx="2027">
                  <c:v>60.54</c:v>
                </c:pt>
                <c:pt idx="2028">
                  <c:v>60.56</c:v>
                </c:pt>
                <c:pt idx="2029">
                  <c:v>60.58</c:v>
                </c:pt>
                <c:pt idx="2030">
                  <c:v>60.6</c:v>
                </c:pt>
                <c:pt idx="2031">
                  <c:v>60.62</c:v>
                </c:pt>
                <c:pt idx="2032">
                  <c:v>60.64</c:v>
                </c:pt>
                <c:pt idx="2033">
                  <c:v>60.66</c:v>
                </c:pt>
                <c:pt idx="2034">
                  <c:v>60.68</c:v>
                </c:pt>
                <c:pt idx="2035">
                  <c:v>60.7</c:v>
                </c:pt>
                <c:pt idx="2036">
                  <c:v>60.72</c:v>
                </c:pt>
                <c:pt idx="2037">
                  <c:v>60.74</c:v>
                </c:pt>
                <c:pt idx="2038">
                  <c:v>60.76</c:v>
                </c:pt>
                <c:pt idx="2039">
                  <c:v>60.78</c:v>
                </c:pt>
                <c:pt idx="2040">
                  <c:v>60.8</c:v>
                </c:pt>
                <c:pt idx="2041">
                  <c:v>60.82</c:v>
                </c:pt>
                <c:pt idx="2042">
                  <c:v>60.84</c:v>
                </c:pt>
                <c:pt idx="2043">
                  <c:v>60.86</c:v>
                </c:pt>
                <c:pt idx="2044">
                  <c:v>60.88</c:v>
                </c:pt>
                <c:pt idx="2045">
                  <c:v>60.9</c:v>
                </c:pt>
                <c:pt idx="2046">
                  <c:v>60.92</c:v>
                </c:pt>
                <c:pt idx="2047">
                  <c:v>60.94</c:v>
                </c:pt>
                <c:pt idx="2048">
                  <c:v>60.96</c:v>
                </c:pt>
                <c:pt idx="2049">
                  <c:v>60.98</c:v>
                </c:pt>
                <c:pt idx="2050">
                  <c:v>61</c:v>
                </c:pt>
                <c:pt idx="2051">
                  <c:v>61.02</c:v>
                </c:pt>
                <c:pt idx="2052">
                  <c:v>61.04</c:v>
                </c:pt>
                <c:pt idx="2053">
                  <c:v>61.06</c:v>
                </c:pt>
                <c:pt idx="2054">
                  <c:v>61.08</c:v>
                </c:pt>
                <c:pt idx="2055">
                  <c:v>61.1</c:v>
                </c:pt>
                <c:pt idx="2056">
                  <c:v>61.12</c:v>
                </c:pt>
                <c:pt idx="2057">
                  <c:v>61.14</c:v>
                </c:pt>
                <c:pt idx="2058">
                  <c:v>61.16</c:v>
                </c:pt>
                <c:pt idx="2059">
                  <c:v>61.18</c:v>
                </c:pt>
                <c:pt idx="2060">
                  <c:v>61.2</c:v>
                </c:pt>
                <c:pt idx="2061">
                  <c:v>61.22</c:v>
                </c:pt>
                <c:pt idx="2062">
                  <c:v>61.24</c:v>
                </c:pt>
                <c:pt idx="2063">
                  <c:v>61.26</c:v>
                </c:pt>
                <c:pt idx="2064">
                  <c:v>61.28</c:v>
                </c:pt>
                <c:pt idx="2065">
                  <c:v>61.3</c:v>
                </c:pt>
                <c:pt idx="2066">
                  <c:v>61.32</c:v>
                </c:pt>
                <c:pt idx="2067">
                  <c:v>61.34</c:v>
                </c:pt>
                <c:pt idx="2068">
                  <c:v>61.36</c:v>
                </c:pt>
                <c:pt idx="2069">
                  <c:v>61.38</c:v>
                </c:pt>
                <c:pt idx="2070">
                  <c:v>61.4</c:v>
                </c:pt>
                <c:pt idx="2071">
                  <c:v>61.42</c:v>
                </c:pt>
                <c:pt idx="2072">
                  <c:v>61.44</c:v>
                </c:pt>
                <c:pt idx="2073">
                  <c:v>61.46</c:v>
                </c:pt>
                <c:pt idx="2074">
                  <c:v>61.48</c:v>
                </c:pt>
                <c:pt idx="2075">
                  <c:v>61.5</c:v>
                </c:pt>
                <c:pt idx="2076">
                  <c:v>61.52</c:v>
                </c:pt>
                <c:pt idx="2077">
                  <c:v>61.54</c:v>
                </c:pt>
                <c:pt idx="2078">
                  <c:v>61.56</c:v>
                </c:pt>
                <c:pt idx="2079">
                  <c:v>61.58</c:v>
                </c:pt>
                <c:pt idx="2080">
                  <c:v>61.6</c:v>
                </c:pt>
                <c:pt idx="2081">
                  <c:v>61.62</c:v>
                </c:pt>
                <c:pt idx="2082">
                  <c:v>61.64</c:v>
                </c:pt>
                <c:pt idx="2083">
                  <c:v>61.66</c:v>
                </c:pt>
                <c:pt idx="2084">
                  <c:v>61.68</c:v>
                </c:pt>
                <c:pt idx="2085">
                  <c:v>61.7</c:v>
                </c:pt>
                <c:pt idx="2086">
                  <c:v>61.72</c:v>
                </c:pt>
                <c:pt idx="2087">
                  <c:v>61.74</c:v>
                </c:pt>
                <c:pt idx="2088">
                  <c:v>61.76</c:v>
                </c:pt>
                <c:pt idx="2089">
                  <c:v>61.78</c:v>
                </c:pt>
                <c:pt idx="2090">
                  <c:v>61.8</c:v>
                </c:pt>
                <c:pt idx="2091">
                  <c:v>61.82</c:v>
                </c:pt>
                <c:pt idx="2092">
                  <c:v>61.84</c:v>
                </c:pt>
                <c:pt idx="2093">
                  <c:v>61.86</c:v>
                </c:pt>
                <c:pt idx="2094">
                  <c:v>61.88</c:v>
                </c:pt>
                <c:pt idx="2095">
                  <c:v>61.9</c:v>
                </c:pt>
                <c:pt idx="2096">
                  <c:v>61.92</c:v>
                </c:pt>
                <c:pt idx="2097">
                  <c:v>61.94</c:v>
                </c:pt>
                <c:pt idx="2098">
                  <c:v>61.96</c:v>
                </c:pt>
                <c:pt idx="2099">
                  <c:v>61.98</c:v>
                </c:pt>
                <c:pt idx="2100">
                  <c:v>62</c:v>
                </c:pt>
                <c:pt idx="2101">
                  <c:v>62.02</c:v>
                </c:pt>
                <c:pt idx="2102">
                  <c:v>62.04</c:v>
                </c:pt>
                <c:pt idx="2103">
                  <c:v>62.06</c:v>
                </c:pt>
                <c:pt idx="2104">
                  <c:v>62.08</c:v>
                </c:pt>
                <c:pt idx="2105">
                  <c:v>62.1</c:v>
                </c:pt>
                <c:pt idx="2106">
                  <c:v>62.12</c:v>
                </c:pt>
                <c:pt idx="2107">
                  <c:v>62.14</c:v>
                </c:pt>
                <c:pt idx="2108">
                  <c:v>62.16</c:v>
                </c:pt>
                <c:pt idx="2109">
                  <c:v>62.18</c:v>
                </c:pt>
                <c:pt idx="2110">
                  <c:v>62.2</c:v>
                </c:pt>
                <c:pt idx="2111">
                  <c:v>62.22</c:v>
                </c:pt>
                <c:pt idx="2112">
                  <c:v>62.24</c:v>
                </c:pt>
                <c:pt idx="2113">
                  <c:v>62.26</c:v>
                </c:pt>
                <c:pt idx="2114">
                  <c:v>62.28</c:v>
                </c:pt>
                <c:pt idx="2115">
                  <c:v>62.3</c:v>
                </c:pt>
                <c:pt idx="2116">
                  <c:v>62.32</c:v>
                </c:pt>
                <c:pt idx="2117">
                  <c:v>62.34</c:v>
                </c:pt>
                <c:pt idx="2118">
                  <c:v>62.36</c:v>
                </c:pt>
                <c:pt idx="2119">
                  <c:v>62.38</c:v>
                </c:pt>
                <c:pt idx="2120">
                  <c:v>62.4</c:v>
                </c:pt>
                <c:pt idx="2121">
                  <c:v>62.42</c:v>
                </c:pt>
                <c:pt idx="2122">
                  <c:v>62.44</c:v>
                </c:pt>
                <c:pt idx="2123">
                  <c:v>62.46</c:v>
                </c:pt>
                <c:pt idx="2124">
                  <c:v>62.48</c:v>
                </c:pt>
                <c:pt idx="2125">
                  <c:v>62.5</c:v>
                </c:pt>
                <c:pt idx="2126">
                  <c:v>62.52</c:v>
                </c:pt>
                <c:pt idx="2127">
                  <c:v>62.54</c:v>
                </c:pt>
                <c:pt idx="2128">
                  <c:v>62.56</c:v>
                </c:pt>
                <c:pt idx="2129">
                  <c:v>62.58</c:v>
                </c:pt>
                <c:pt idx="2130">
                  <c:v>62.6</c:v>
                </c:pt>
                <c:pt idx="2131">
                  <c:v>62.62</c:v>
                </c:pt>
                <c:pt idx="2132">
                  <c:v>62.64</c:v>
                </c:pt>
                <c:pt idx="2133">
                  <c:v>62.66</c:v>
                </c:pt>
                <c:pt idx="2134">
                  <c:v>62.68</c:v>
                </c:pt>
                <c:pt idx="2135">
                  <c:v>62.7</c:v>
                </c:pt>
                <c:pt idx="2136">
                  <c:v>62.72</c:v>
                </c:pt>
                <c:pt idx="2137">
                  <c:v>62.74</c:v>
                </c:pt>
                <c:pt idx="2138">
                  <c:v>62.76</c:v>
                </c:pt>
                <c:pt idx="2139">
                  <c:v>62.78</c:v>
                </c:pt>
                <c:pt idx="2140">
                  <c:v>62.8</c:v>
                </c:pt>
                <c:pt idx="2141">
                  <c:v>62.82</c:v>
                </c:pt>
                <c:pt idx="2142">
                  <c:v>62.84</c:v>
                </c:pt>
                <c:pt idx="2143">
                  <c:v>62.86</c:v>
                </c:pt>
                <c:pt idx="2144">
                  <c:v>62.88</c:v>
                </c:pt>
                <c:pt idx="2145">
                  <c:v>62.9</c:v>
                </c:pt>
                <c:pt idx="2146">
                  <c:v>62.92</c:v>
                </c:pt>
                <c:pt idx="2147">
                  <c:v>62.94</c:v>
                </c:pt>
                <c:pt idx="2148">
                  <c:v>62.96</c:v>
                </c:pt>
                <c:pt idx="2149">
                  <c:v>62.98</c:v>
                </c:pt>
                <c:pt idx="2150">
                  <c:v>63</c:v>
                </c:pt>
                <c:pt idx="2151">
                  <c:v>63.02</c:v>
                </c:pt>
                <c:pt idx="2152">
                  <c:v>63.04</c:v>
                </c:pt>
                <c:pt idx="2153">
                  <c:v>63.06</c:v>
                </c:pt>
                <c:pt idx="2154">
                  <c:v>63.08</c:v>
                </c:pt>
                <c:pt idx="2155">
                  <c:v>63.1</c:v>
                </c:pt>
                <c:pt idx="2156">
                  <c:v>63.12</c:v>
                </c:pt>
                <c:pt idx="2157">
                  <c:v>63.14</c:v>
                </c:pt>
                <c:pt idx="2158">
                  <c:v>63.16</c:v>
                </c:pt>
                <c:pt idx="2159">
                  <c:v>63.18</c:v>
                </c:pt>
                <c:pt idx="2160">
                  <c:v>63.2</c:v>
                </c:pt>
                <c:pt idx="2161">
                  <c:v>63.22</c:v>
                </c:pt>
                <c:pt idx="2162">
                  <c:v>63.24</c:v>
                </c:pt>
                <c:pt idx="2163">
                  <c:v>63.26</c:v>
                </c:pt>
                <c:pt idx="2164">
                  <c:v>63.28</c:v>
                </c:pt>
                <c:pt idx="2165">
                  <c:v>63.3</c:v>
                </c:pt>
                <c:pt idx="2166">
                  <c:v>63.32</c:v>
                </c:pt>
                <c:pt idx="2167">
                  <c:v>63.34</c:v>
                </c:pt>
                <c:pt idx="2168">
                  <c:v>63.36</c:v>
                </c:pt>
                <c:pt idx="2169">
                  <c:v>63.38</c:v>
                </c:pt>
                <c:pt idx="2170">
                  <c:v>63.4</c:v>
                </c:pt>
                <c:pt idx="2171">
                  <c:v>63.42</c:v>
                </c:pt>
                <c:pt idx="2172">
                  <c:v>63.44</c:v>
                </c:pt>
                <c:pt idx="2173">
                  <c:v>63.46</c:v>
                </c:pt>
                <c:pt idx="2174">
                  <c:v>63.48</c:v>
                </c:pt>
                <c:pt idx="2175">
                  <c:v>63.5</c:v>
                </c:pt>
                <c:pt idx="2176">
                  <c:v>63.52</c:v>
                </c:pt>
                <c:pt idx="2177">
                  <c:v>63.54</c:v>
                </c:pt>
                <c:pt idx="2178">
                  <c:v>63.56</c:v>
                </c:pt>
                <c:pt idx="2179">
                  <c:v>63.58</c:v>
                </c:pt>
                <c:pt idx="2180">
                  <c:v>63.6</c:v>
                </c:pt>
                <c:pt idx="2181">
                  <c:v>63.62</c:v>
                </c:pt>
                <c:pt idx="2182">
                  <c:v>63.64</c:v>
                </c:pt>
                <c:pt idx="2183">
                  <c:v>63.66</c:v>
                </c:pt>
                <c:pt idx="2184">
                  <c:v>63.68</c:v>
                </c:pt>
                <c:pt idx="2185">
                  <c:v>63.7</c:v>
                </c:pt>
                <c:pt idx="2186">
                  <c:v>63.72</c:v>
                </c:pt>
                <c:pt idx="2187">
                  <c:v>63.74</c:v>
                </c:pt>
                <c:pt idx="2188">
                  <c:v>63.76</c:v>
                </c:pt>
                <c:pt idx="2189">
                  <c:v>63.78</c:v>
                </c:pt>
                <c:pt idx="2190">
                  <c:v>63.8</c:v>
                </c:pt>
                <c:pt idx="2191">
                  <c:v>63.82</c:v>
                </c:pt>
                <c:pt idx="2192">
                  <c:v>63.84</c:v>
                </c:pt>
                <c:pt idx="2193">
                  <c:v>63.86</c:v>
                </c:pt>
                <c:pt idx="2194">
                  <c:v>63.88</c:v>
                </c:pt>
                <c:pt idx="2195">
                  <c:v>63.9</c:v>
                </c:pt>
                <c:pt idx="2196">
                  <c:v>63.92</c:v>
                </c:pt>
                <c:pt idx="2197">
                  <c:v>63.94</c:v>
                </c:pt>
                <c:pt idx="2198">
                  <c:v>63.96</c:v>
                </c:pt>
                <c:pt idx="2199">
                  <c:v>63.98</c:v>
                </c:pt>
                <c:pt idx="2200">
                  <c:v>64</c:v>
                </c:pt>
                <c:pt idx="2201">
                  <c:v>64.02</c:v>
                </c:pt>
                <c:pt idx="2202">
                  <c:v>64.040000000000006</c:v>
                </c:pt>
                <c:pt idx="2203">
                  <c:v>64.06</c:v>
                </c:pt>
                <c:pt idx="2204">
                  <c:v>64.08</c:v>
                </c:pt>
                <c:pt idx="2205">
                  <c:v>64.099999999999994</c:v>
                </c:pt>
                <c:pt idx="2206">
                  <c:v>64.12</c:v>
                </c:pt>
                <c:pt idx="2207">
                  <c:v>64.14</c:v>
                </c:pt>
                <c:pt idx="2208">
                  <c:v>64.16</c:v>
                </c:pt>
                <c:pt idx="2209">
                  <c:v>64.180000000000007</c:v>
                </c:pt>
                <c:pt idx="2210">
                  <c:v>64.2</c:v>
                </c:pt>
                <c:pt idx="2211">
                  <c:v>64.22</c:v>
                </c:pt>
                <c:pt idx="2212">
                  <c:v>64.239999999999995</c:v>
                </c:pt>
                <c:pt idx="2213">
                  <c:v>64.260000000000005</c:v>
                </c:pt>
                <c:pt idx="2214">
                  <c:v>64.28</c:v>
                </c:pt>
                <c:pt idx="2215">
                  <c:v>64.3</c:v>
                </c:pt>
                <c:pt idx="2216">
                  <c:v>64.319999999999993</c:v>
                </c:pt>
                <c:pt idx="2217">
                  <c:v>64.34</c:v>
                </c:pt>
                <c:pt idx="2218">
                  <c:v>64.36</c:v>
                </c:pt>
                <c:pt idx="2219">
                  <c:v>64.38</c:v>
                </c:pt>
                <c:pt idx="2220">
                  <c:v>64.400000000000006</c:v>
                </c:pt>
                <c:pt idx="2221">
                  <c:v>64.42</c:v>
                </c:pt>
                <c:pt idx="2222">
                  <c:v>64.44</c:v>
                </c:pt>
                <c:pt idx="2223">
                  <c:v>64.459999999999994</c:v>
                </c:pt>
                <c:pt idx="2224">
                  <c:v>64.48</c:v>
                </c:pt>
                <c:pt idx="2225">
                  <c:v>64.5</c:v>
                </c:pt>
                <c:pt idx="2226">
                  <c:v>64.52</c:v>
                </c:pt>
                <c:pt idx="2227">
                  <c:v>64.540000000000006</c:v>
                </c:pt>
                <c:pt idx="2228">
                  <c:v>64.56</c:v>
                </c:pt>
                <c:pt idx="2229">
                  <c:v>64.58</c:v>
                </c:pt>
                <c:pt idx="2230">
                  <c:v>64.599999999999994</c:v>
                </c:pt>
                <c:pt idx="2231">
                  <c:v>64.62</c:v>
                </c:pt>
                <c:pt idx="2232">
                  <c:v>64.64</c:v>
                </c:pt>
                <c:pt idx="2233">
                  <c:v>64.66</c:v>
                </c:pt>
                <c:pt idx="2234">
                  <c:v>64.680000000000007</c:v>
                </c:pt>
                <c:pt idx="2235">
                  <c:v>64.7</c:v>
                </c:pt>
                <c:pt idx="2236">
                  <c:v>64.72</c:v>
                </c:pt>
                <c:pt idx="2237">
                  <c:v>64.739999999999995</c:v>
                </c:pt>
                <c:pt idx="2238">
                  <c:v>64.760000000000005</c:v>
                </c:pt>
                <c:pt idx="2239">
                  <c:v>64.78</c:v>
                </c:pt>
                <c:pt idx="2240">
                  <c:v>64.8</c:v>
                </c:pt>
                <c:pt idx="2241">
                  <c:v>64.819999999999993</c:v>
                </c:pt>
                <c:pt idx="2242">
                  <c:v>64.84</c:v>
                </c:pt>
                <c:pt idx="2243">
                  <c:v>64.86</c:v>
                </c:pt>
                <c:pt idx="2244">
                  <c:v>64.88</c:v>
                </c:pt>
                <c:pt idx="2245">
                  <c:v>64.900000000000006</c:v>
                </c:pt>
                <c:pt idx="2246">
                  <c:v>64.92</c:v>
                </c:pt>
                <c:pt idx="2247">
                  <c:v>64.94</c:v>
                </c:pt>
                <c:pt idx="2248">
                  <c:v>64.959999999999994</c:v>
                </c:pt>
                <c:pt idx="2249">
                  <c:v>64.98</c:v>
                </c:pt>
                <c:pt idx="2250">
                  <c:v>65</c:v>
                </c:pt>
                <c:pt idx="2251">
                  <c:v>65.02</c:v>
                </c:pt>
                <c:pt idx="2252">
                  <c:v>65.040000000000006</c:v>
                </c:pt>
                <c:pt idx="2253">
                  <c:v>65.06</c:v>
                </c:pt>
                <c:pt idx="2254">
                  <c:v>65.08</c:v>
                </c:pt>
                <c:pt idx="2255">
                  <c:v>65.099999999999994</c:v>
                </c:pt>
                <c:pt idx="2256">
                  <c:v>65.12</c:v>
                </c:pt>
                <c:pt idx="2257">
                  <c:v>65.14</c:v>
                </c:pt>
                <c:pt idx="2258">
                  <c:v>65.16</c:v>
                </c:pt>
                <c:pt idx="2259">
                  <c:v>65.180000000000007</c:v>
                </c:pt>
                <c:pt idx="2260">
                  <c:v>65.2</c:v>
                </c:pt>
                <c:pt idx="2261">
                  <c:v>65.22</c:v>
                </c:pt>
                <c:pt idx="2262">
                  <c:v>65.239999999999995</c:v>
                </c:pt>
                <c:pt idx="2263">
                  <c:v>65.260000000000005</c:v>
                </c:pt>
                <c:pt idx="2264">
                  <c:v>65.28</c:v>
                </c:pt>
                <c:pt idx="2265">
                  <c:v>65.3</c:v>
                </c:pt>
                <c:pt idx="2266">
                  <c:v>65.319999999999993</c:v>
                </c:pt>
                <c:pt idx="2267">
                  <c:v>65.34</c:v>
                </c:pt>
                <c:pt idx="2268">
                  <c:v>65.36</c:v>
                </c:pt>
                <c:pt idx="2269">
                  <c:v>65.38</c:v>
                </c:pt>
                <c:pt idx="2270">
                  <c:v>65.400000000000006</c:v>
                </c:pt>
                <c:pt idx="2271">
                  <c:v>65.42</c:v>
                </c:pt>
                <c:pt idx="2272">
                  <c:v>65.44</c:v>
                </c:pt>
                <c:pt idx="2273">
                  <c:v>65.459999999999994</c:v>
                </c:pt>
                <c:pt idx="2274">
                  <c:v>65.48</c:v>
                </c:pt>
                <c:pt idx="2275">
                  <c:v>65.5</c:v>
                </c:pt>
                <c:pt idx="2276">
                  <c:v>65.52</c:v>
                </c:pt>
                <c:pt idx="2277">
                  <c:v>65.540000000000006</c:v>
                </c:pt>
                <c:pt idx="2278">
                  <c:v>65.56</c:v>
                </c:pt>
                <c:pt idx="2279">
                  <c:v>65.58</c:v>
                </c:pt>
                <c:pt idx="2280">
                  <c:v>65.599999999999994</c:v>
                </c:pt>
                <c:pt idx="2281">
                  <c:v>65.62</c:v>
                </c:pt>
                <c:pt idx="2282">
                  <c:v>65.64</c:v>
                </c:pt>
                <c:pt idx="2283">
                  <c:v>65.66</c:v>
                </c:pt>
                <c:pt idx="2284">
                  <c:v>65.680000000000007</c:v>
                </c:pt>
                <c:pt idx="2285">
                  <c:v>65.7</c:v>
                </c:pt>
                <c:pt idx="2286">
                  <c:v>65.72</c:v>
                </c:pt>
                <c:pt idx="2287">
                  <c:v>65.739999999999995</c:v>
                </c:pt>
                <c:pt idx="2288">
                  <c:v>65.760000000000005</c:v>
                </c:pt>
                <c:pt idx="2289">
                  <c:v>65.78</c:v>
                </c:pt>
                <c:pt idx="2290">
                  <c:v>65.8</c:v>
                </c:pt>
                <c:pt idx="2291">
                  <c:v>65.819999999999993</c:v>
                </c:pt>
                <c:pt idx="2292">
                  <c:v>65.84</c:v>
                </c:pt>
                <c:pt idx="2293">
                  <c:v>65.86</c:v>
                </c:pt>
                <c:pt idx="2294">
                  <c:v>65.88</c:v>
                </c:pt>
                <c:pt idx="2295">
                  <c:v>65.900000000000006</c:v>
                </c:pt>
                <c:pt idx="2296">
                  <c:v>65.92</c:v>
                </c:pt>
                <c:pt idx="2297">
                  <c:v>65.94</c:v>
                </c:pt>
                <c:pt idx="2298">
                  <c:v>65.959999999999994</c:v>
                </c:pt>
                <c:pt idx="2299">
                  <c:v>65.98</c:v>
                </c:pt>
                <c:pt idx="2300">
                  <c:v>66</c:v>
                </c:pt>
                <c:pt idx="2301">
                  <c:v>66.02</c:v>
                </c:pt>
                <c:pt idx="2302">
                  <c:v>66.040000000000006</c:v>
                </c:pt>
                <c:pt idx="2303">
                  <c:v>66.06</c:v>
                </c:pt>
                <c:pt idx="2304">
                  <c:v>66.08</c:v>
                </c:pt>
                <c:pt idx="2305">
                  <c:v>66.099999999999994</c:v>
                </c:pt>
                <c:pt idx="2306">
                  <c:v>66.12</c:v>
                </c:pt>
                <c:pt idx="2307">
                  <c:v>66.14</c:v>
                </c:pt>
                <c:pt idx="2308">
                  <c:v>66.16</c:v>
                </c:pt>
                <c:pt idx="2309">
                  <c:v>66.180000000000007</c:v>
                </c:pt>
                <c:pt idx="2310">
                  <c:v>66.2</c:v>
                </c:pt>
                <c:pt idx="2311">
                  <c:v>66.22</c:v>
                </c:pt>
                <c:pt idx="2312">
                  <c:v>66.239999999999995</c:v>
                </c:pt>
                <c:pt idx="2313">
                  <c:v>66.260000000000005</c:v>
                </c:pt>
                <c:pt idx="2314">
                  <c:v>66.28</c:v>
                </c:pt>
                <c:pt idx="2315">
                  <c:v>66.3</c:v>
                </c:pt>
                <c:pt idx="2316">
                  <c:v>66.319999999999993</c:v>
                </c:pt>
                <c:pt idx="2317">
                  <c:v>66.34</c:v>
                </c:pt>
                <c:pt idx="2318">
                  <c:v>66.36</c:v>
                </c:pt>
                <c:pt idx="2319">
                  <c:v>66.38</c:v>
                </c:pt>
                <c:pt idx="2320">
                  <c:v>66.400000000000006</c:v>
                </c:pt>
                <c:pt idx="2321">
                  <c:v>66.42</c:v>
                </c:pt>
                <c:pt idx="2322">
                  <c:v>66.44</c:v>
                </c:pt>
                <c:pt idx="2323">
                  <c:v>66.459999999999994</c:v>
                </c:pt>
                <c:pt idx="2324">
                  <c:v>66.48</c:v>
                </c:pt>
                <c:pt idx="2325">
                  <c:v>66.5</c:v>
                </c:pt>
                <c:pt idx="2326">
                  <c:v>66.52</c:v>
                </c:pt>
                <c:pt idx="2327">
                  <c:v>66.540000000000006</c:v>
                </c:pt>
                <c:pt idx="2328">
                  <c:v>66.56</c:v>
                </c:pt>
                <c:pt idx="2329">
                  <c:v>66.58</c:v>
                </c:pt>
                <c:pt idx="2330">
                  <c:v>66.599999999999994</c:v>
                </c:pt>
                <c:pt idx="2331">
                  <c:v>66.62</c:v>
                </c:pt>
                <c:pt idx="2332">
                  <c:v>66.64</c:v>
                </c:pt>
                <c:pt idx="2333">
                  <c:v>66.66</c:v>
                </c:pt>
                <c:pt idx="2334">
                  <c:v>66.680000000000007</c:v>
                </c:pt>
                <c:pt idx="2335">
                  <c:v>66.7</c:v>
                </c:pt>
                <c:pt idx="2336">
                  <c:v>66.72</c:v>
                </c:pt>
                <c:pt idx="2337">
                  <c:v>66.739999999999995</c:v>
                </c:pt>
                <c:pt idx="2338">
                  <c:v>66.760000000000005</c:v>
                </c:pt>
                <c:pt idx="2339">
                  <c:v>66.78</c:v>
                </c:pt>
                <c:pt idx="2340">
                  <c:v>66.8</c:v>
                </c:pt>
                <c:pt idx="2341">
                  <c:v>66.819999999999993</c:v>
                </c:pt>
                <c:pt idx="2342">
                  <c:v>66.84</c:v>
                </c:pt>
                <c:pt idx="2343">
                  <c:v>66.86</c:v>
                </c:pt>
                <c:pt idx="2344">
                  <c:v>66.88</c:v>
                </c:pt>
                <c:pt idx="2345">
                  <c:v>66.900000000000006</c:v>
                </c:pt>
                <c:pt idx="2346">
                  <c:v>66.92</c:v>
                </c:pt>
                <c:pt idx="2347">
                  <c:v>66.94</c:v>
                </c:pt>
                <c:pt idx="2348">
                  <c:v>66.959999999999994</c:v>
                </c:pt>
                <c:pt idx="2349">
                  <c:v>66.98</c:v>
                </c:pt>
                <c:pt idx="2350">
                  <c:v>67</c:v>
                </c:pt>
                <c:pt idx="2351">
                  <c:v>67.02</c:v>
                </c:pt>
                <c:pt idx="2352">
                  <c:v>67.040000000000006</c:v>
                </c:pt>
                <c:pt idx="2353">
                  <c:v>67.06</c:v>
                </c:pt>
                <c:pt idx="2354">
                  <c:v>67.08</c:v>
                </c:pt>
                <c:pt idx="2355">
                  <c:v>67.099999999999994</c:v>
                </c:pt>
                <c:pt idx="2356">
                  <c:v>67.12</c:v>
                </c:pt>
                <c:pt idx="2357">
                  <c:v>67.14</c:v>
                </c:pt>
                <c:pt idx="2358">
                  <c:v>67.16</c:v>
                </c:pt>
                <c:pt idx="2359">
                  <c:v>67.180000000000007</c:v>
                </c:pt>
                <c:pt idx="2360">
                  <c:v>67.2</c:v>
                </c:pt>
                <c:pt idx="2361">
                  <c:v>67.22</c:v>
                </c:pt>
                <c:pt idx="2362">
                  <c:v>67.239999999999995</c:v>
                </c:pt>
                <c:pt idx="2363">
                  <c:v>67.260000000000005</c:v>
                </c:pt>
                <c:pt idx="2364">
                  <c:v>67.28</c:v>
                </c:pt>
                <c:pt idx="2365">
                  <c:v>67.3</c:v>
                </c:pt>
                <c:pt idx="2366">
                  <c:v>67.319999999999993</c:v>
                </c:pt>
                <c:pt idx="2367">
                  <c:v>67.34</c:v>
                </c:pt>
                <c:pt idx="2368">
                  <c:v>67.36</c:v>
                </c:pt>
                <c:pt idx="2369">
                  <c:v>67.38</c:v>
                </c:pt>
                <c:pt idx="2370">
                  <c:v>67.400000000000006</c:v>
                </c:pt>
                <c:pt idx="2371">
                  <c:v>67.42</c:v>
                </c:pt>
                <c:pt idx="2372">
                  <c:v>67.44</c:v>
                </c:pt>
                <c:pt idx="2373">
                  <c:v>67.459999999999994</c:v>
                </c:pt>
                <c:pt idx="2374">
                  <c:v>67.48</c:v>
                </c:pt>
                <c:pt idx="2375">
                  <c:v>67.5</c:v>
                </c:pt>
                <c:pt idx="2376">
                  <c:v>67.52</c:v>
                </c:pt>
                <c:pt idx="2377">
                  <c:v>67.540000000000006</c:v>
                </c:pt>
                <c:pt idx="2378">
                  <c:v>67.56</c:v>
                </c:pt>
                <c:pt idx="2379">
                  <c:v>67.58</c:v>
                </c:pt>
                <c:pt idx="2380">
                  <c:v>67.599999999999994</c:v>
                </c:pt>
                <c:pt idx="2381">
                  <c:v>67.62</c:v>
                </c:pt>
                <c:pt idx="2382">
                  <c:v>67.64</c:v>
                </c:pt>
                <c:pt idx="2383">
                  <c:v>67.66</c:v>
                </c:pt>
                <c:pt idx="2384">
                  <c:v>67.680000000000007</c:v>
                </c:pt>
                <c:pt idx="2385">
                  <c:v>67.7</c:v>
                </c:pt>
                <c:pt idx="2386">
                  <c:v>67.72</c:v>
                </c:pt>
                <c:pt idx="2387">
                  <c:v>67.739999999999995</c:v>
                </c:pt>
                <c:pt idx="2388">
                  <c:v>67.760000000000005</c:v>
                </c:pt>
                <c:pt idx="2389">
                  <c:v>67.78</c:v>
                </c:pt>
                <c:pt idx="2390">
                  <c:v>67.8</c:v>
                </c:pt>
                <c:pt idx="2391">
                  <c:v>67.819999999999993</c:v>
                </c:pt>
                <c:pt idx="2392">
                  <c:v>67.84</c:v>
                </c:pt>
                <c:pt idx="2393">
                  <c:v>67.86</c:v>
                </c:pt>
                <c:pt idx="2394">
                  <c:v>67.88</c:v>
                </c:pt>
                <c:pt idx="2395">
                  <c:v>67.900000000000006</c:v>
                </c:pt>
                <c:pt idx="2396">
                  <c:v>67.92</c:v>
                </c:pt>
                <c:pt idx="2397">
                  <c:v>67.94</c:v>
                </c:pt>
                <c:pt idx="2398">
                  <c:v>67.959999999999994</c:v>
                </c:pt>
                <c:pt idx="2399">
                  <c:v>67.98</c:v>
                </c:pt>
                <c:pt idx="2400">
                  <c:v>68</c:v>
                </c:pt>
                <c:pt idx="2401">
                  <c:v>68.02</c:v>
                </c:pt>
                <c:pt idx="2402">
                  <c:v>68.040000000000006</c:v>
                </c:pt>
                <c:pt idx="2403">
                  <c:v>68.06</c:v>
                </c:pt>
                <c:pt idx="2404">
                  <c:v>68.08</c:v>
                </c:pt>
                <c:pt idx="2405">
                  <c:v>68.099999999999994</c:v>
                </c:pt>
                <c:pt idx="2406">
                  <c:v>68.12</c:v>
                </c:pt>
                <c:pt idx="2407">
                  <c:v>68.14</c:v>
                </c:pt>
                <c:pt idx="2408">
                  <c:v>68.16</c:v>
                </c:pt>
                <c:pt idx="2409">
                  <c:v>68.180000000000007</c:v>
                </c:pt>
                <c:pt idx="2410">
                  <c:v>68.2</c:v>
                </c:pt>
                <c:pt idx="2411">
                  <c:v>68.22</c:v>
                </c:pt>
                <c:pt idx="2412">
                  <c:v>68.239999999999995</c:v>
                </c:pt>
                <c:pt idx="2413">
                  <c:v>68.260000000000005</c:v>
                </c:pt>
                <c:pt idx="2414">
                  <c:v>68.28</c:v>
                </c:pt>
                <c:pt idx="2415">
                  <c:v>68.3</c:v>
                </c:pt>
                <c:pt idx="2416">
                  <c:v>68.319999999999993</c:v>
                </c:pt>
                <c:pt idx="2417">
                  <c:v>68.34</c:v>
                </c:pt>
                <c:pt idx="2418">
                  <c:v>68.36</c:v>
                </c:pt>
                <c:pt idx="2419">
                  <c:v>68.38</c:v>
                </c:pt>
                <c:pt idx="2420">
                  <c:v>68.400000000000006</c:v>
                </c:pt>
                <c:pt idx="2421">
                  <c:v>68.42</c:v>
                </c:pt>
                <c:pt idx="2422">
                  <c:v>68.44</c:v>
                </c:pt>
                <c:pt idx="2423">
                  <c:v>68.459999999999994</c:v>
                </c:pt>
                <c:pt idx="2424">
                  <c:v>68.48</c:v>
                </c:pt>
                <c:pt idx="2425">
                  <c:v>68.5</c:v>
                </c:pt>
                <c:pt idx="2426">
                  <c:v>68.52</c:v>
                </c:pt>
                <c:pt idx="2427">
                  <c:v>68.540000000000006</c:v>
                </c:pt>
                <c:pt idx="2428">
                  <c:v>68.56</c:v>
                </c:pt>
                <c:pt idx="2429">
                  <c:v>68.58</c:v>
                </c:pt>
                <c:pt idx="2430">
                  <c:v>68.599999999999994</c:v>
                </c:pt>
                <c:pt idx="2431">
                  <c:v>68.62</c:v>
                </c:pt>
                <c:pt idx="2432">
                  <c:v>68.64</c:v>
                </c:pt>
                <c:pt idx="2433">
                  <c:v>68.66</c:v>
                </c:pt>
                <c:pt idx="2434">
                  <c:v>68.680000000000007</c:v>
                </c:pt>
                <c:pt idx="2435">
                  <c:v>68.7</c:v>
                </c:pt>
                <c:pt idx="2436">
                  <c:v>68.72</c:v>
                </c:pt>
                <c:pt idx="2437">
                  <c:v>68.739999999999995</c:v>
                </c:pt>
                <c:pt idx="2438">
                  <c:v>68.760000000000005</c:v>
                </c:pt>
                <c:pt idx="2439">
                  <c:v>68.78</c:v>
                </c:pt>
                <c:pt idx="2440">
                  <c:v>68.8</c:v>
                </c:pt>
                <c:pt idx="2441">
                  <c:v>68.819999999999993</c:v>
                </c:pt>
                <c:pt idx="2442">
                  <c:v>68.84</c:v>
                </c:pt>
                <c:pt idx="2443">
                  <c:v>68.86</c:v>
                </c:pt>
                <c:pt idx="2444">
                  <c:v>68.88</c:v>
                </c:pt>
                <c:pt idx="2445">
                  <c:v>68.900000000000006</c:v>
                </c:pt>
                <c:pt idx="2446">
                  <c:v>68.92</c:v>
                </c:pt>
                <c:pt idx="2447">
                  <c:v>68.94</c:v>
                </c:pt>
                <c:pt idx="2448">
                  <c:v>68.959999999999994</c:v>
                </c:pt>
                <c:pt idx="2449">
                  <c:v>68.98</c:v>
                </c:pt>
                <c:pt idx="2450">
                  <c:v>69</c:v>
                </c:pt>
                <c:pt idx="2451">
                  <c:v>69.02</c:v>
                </c:pt>
                <c:pt idx="2452">
                  <c:v>69.040000000000006</c:v>
                </c:pt>
                <c:pt idx="2453">
                  <c:v>69.06</c:v>
                </c:pt>
                <c:pt idx="2454">
                  <c:v>69.08</c:v>
                </c:pt>
                <c:pt idx="2455">
                  <c:v>69.099999999999994</c:v>
                </c:pt>
                <c:pt idx="2456">
                  <c:v>69.12</c:v>
                </c:pt>
                <c:pt idx="2457">
                  <c:v>69.14</c:v>
                </c:pt>
                <c:pt idx="2458">
                  <c:v>69.16</c:v>
                </c:pt>
                <c:pt idx="2459">
                  <c:v>69.180000000000007</c:v>
                </c:pt>
                <c:pt idx="2460">
                  <c:v>69.2</c:v>
                </c:pt>
                <c:pt idx="2461">
                  <c:v>69.22</c:v>
                </c:pt>
                <c:pt idx="2462">
                  <c:v>69.239999999999995</c:v>
                </c:pt>
                <c:pt idx="2463">
                  <c:v>69.260000000000005</c:v>
                </c:pt>
                <c:pt idx="2464">
                  <c:v>69.28</c:v>
                </c:pt>
                <c:pt idx="2465">
                  <c:v>69.3</c:v>
                </c:pt>
                <c:pt idx="2466">
                  <c:v>69.319999999999993</c:v>
                </c:pt>
                <c:pt idx="2467">
                  <c:v>69.34</c:v>
                </c:pt>
                <c:pt idx="2468">
                  <c:v>69.36</c:v>
                </c:pt>
                <c:pt idx="2469">
                  <c:v>69.38</c:v>
                </c:pt>
                <c:pt idx="2470">
                  <c:v>69.400000000000006</c:v>
                </c:pt>
                <c:pt idx="2471">
                  <c:v>69.42</c:v>
                </c:pt>
                <c:pt idx="2472">
                  <c:v>69.44</c:v>
                </c:pt>
                <c:pt idx="2473">
                  <c:v>69.459999999999994</c:v>
                </c:pt>
                <c:pt idx="2474">
                  <c:v>69.48</c:v>
                </c:pt>
                <c:pt idx="2475">
                  <c:v>69.5</c:v>
                </c:pt>
                <c:pt idx="2476">
                  <c:v>69.52</c:v>
                </c:pt>
                <c:pt idx="2477">
                  <c:v>69.540000000000006</c:v>
                </c:pt>
                <c:pt idx="2478">
                  <c:v>69.56</c:v>
                </c:pt>
                <c:pt idx="2479">
                  <c:v>69.58</c:v>
                </c:pt>
                <c:pt idx="2480">
                  <c:v>69.599999999999994</c:v>
                </c:pt>
                <c:pt idx="2481">
                  <c:v>69.62</c:v>
                </c:pt>
                <c:pt idx="2482">
                  <c:v>69.64</c:v>
                </c:pt>
                <c:pt idx="2483">
                  <c:v>69.66</c:v>
                </c:pt>
                <c:pt idx="2484">
                  <c:v>69.680000000000007</c:v>
                </c:pt>
                <c:pt idx="2485">
                  <c:v>69.7</c:v>
                </c:pt>
                <c:pt idx="2486">
                  <c:v>69.72</c:v>
                </c:pt>
                <c:pt idx="2487">
                  <c:v>69.739999999999995</c:v>
                </c:pt>
                <c:pt idx="2488">
                  <c:v>69.760000000000005</c:v>
                </c:pt>
                <c:pt idx="2489">
                  <c:v>69.78</c:v>
                </c:pt>
                <c:pt idx="2490">
                  <c:v>69.8</c:v>
                </c:pt>
                <c:pt idx="2491">
                  <c:v>69.819999999999993</c:v>
                </c:pt>
                <c:pt idx="2492">
                  <c:v>69.84</c:v>
                </c:pt>
                <c:pt idx="2493">
                  <c:v>69.86</c:v>
                </c:pt>
                <c:pt idx="2494">
                  <c:v>69.88</c:v>
                </c:pt>
                <c:pt idx="2495">
                  <c:v>69.900000000000006</c:v>
                </c:pt>
                <c:pt idx="2496">
                  <c:v>69.92</c:v>
                </c:pt>
                <c:pt idx="2497">
                  <c:v>69.94</c:v>
                </c:pt>
                <c:pt idx="2498">
                  <c:v>69.959999999999994</c:v>
                </c:pt>
                <c:pt idx="2499">
                  <c:v>69.98</c:v>
                </c:pt>
                <c:pt idx="2500">
                  <c:v>70</c:v>
                </c:pt>
                <c:pt idx="2501">
                  <c:v>70.02</c:v>
                </c:pt>
                <c:pt idx="2502">
                  <c:v>70.040000000000006</c:v>
                </c:pt>
                <c:pt idx="2503">
                  <c:v>70.06</c:v>
                </c:pt>
                <c:pt idx="2504">
                  <c:v>70.08</c:v>
                </c:pt>
                <c:pt idx="2505">
                  <c:v>70.099999999999994</c:v>
                </c:pt>
                <c:pt idx="2506">
                  <c:v>70.12</c:v>
                </c:pt>
                <c:pt idx="2507">
                  <c:v>70.14</c:v>
                </c:pt>
                <c:pt idx="2508">
                  <c:v>70.16</c:v>
                </c:pt>
                <c:pt idx="2509">
                  <c:v>70.180000000000007</c:v>
                </c:pt>
                <c:pt idx="2510">
                  <c:v>70.2</c:v>
                </c:pt>
                <c:pt idx="2511">
                  <c:v>70.22</c:v>
                </c:pt>
                <c:pt idx="2512">
                  <c:v>70.239999999999995</c:v>
                </c:pt>
                <c:pt idx="2513">
                  <c:v>70.260000000000005</c:v>
                </c:pt>
                <c:pt idx="2514">
                  <c:v>70.28</c:v>
                </c:pt>
                <c:pt idx="2515">
                  <c:v>70.3</c:v>
                </c:pt>
                <c:pt idx="2516">
                  <c:v>70.319999999999993</c:v>
                </c:pt>
                <c:pt idx="2517">
                  <c:v>70.34</c:v>
                </c:pt>
                <c:pt idx="2518">
                  <c:v>70.36</c:v>
                </c:pt>
                <c:pt idx="2519">
                  <c:v>70.38</c:v>
                </c:pt>
                <c:pt idx="2520">
                  <c:v>70.400000000000006</c:v>
                </c:pt>
                <c:pt idx="2521">
                  <c:v>70.42</c:v>
                </c:pt>
                <c:pt idx="2522">
                  <c:v>70.44</c:v>
                </c:pt>
                <c:pt idx="2523">
                  <c:v>70.459999999999994</c:v>
                </c:pt>
                <c:pt idx="2524">
                  <c:v>70.48</c:v>
                </c:pt>
                <c:pt idx="2525">
                  <c:v>70.5</c:v>
                </c:pt>
                <c:pt idx="2526">
                  <c:v>70.52</c:v>
                </c:pt>
                <c:pt idx="2527">
                  <c:v>70.540000000000006</c:v>
                </c:pt>
                <c:pt idx="2528">
                  <c:v>70.56</c:v>
                </c:pt>
                <c:pt idx="2529">
                  <c:v>70.58</c:v>
                </c:pt>
                <c:pt idx="2530">
                  <c:v>70.599999999999994</c:v>
                </c:pt>
                <c:pt idx="2531">
                  <c:v>70.62</c:v>
                </c:pt>
                <c:pt idx="2532">
                  <c:v>70.64</c:v>
                </c:pt>
                <c:pt idx="2533">
                  <c:v>70.66</c:v>
                </c:pt>
                <c:pt idx="2534">
                  <c:v>70.680000000000007</c:v>
                </c:pt>
                <c:pt idx="2535">
                  <c:v>70.7</c:v>
                </c:pt>
                <c:pt idx="2536">
                  <c:v>70.72</c:v>
                </c:pt>
                <c:pt idx="2537">
                  <c:v>70.739999999999995</c:v>
                </c:pt>
                <c:pt idx="2538">
                  <c:v>70.760000000000005</c:v>
                </c:pt>
                <c:pt idx="2539">
                  <c:v>70.78</c:v>
                </c:pt>
                <c:pt idx="2540">
                  <c:v>70.8</c:v>
                </c:pt>
                <c:pt idx="2541">
                  <c:v>70.819999999999993</c:v>
                </c:pt>
                <c:pt idx="2542">
                  <c:v>70.84</c:v>
                </c:pt>
                <c:pt idx="2543">
                  <c:v>70.86</c:v>
                </c:pt>
                <c:pt idx="2544">
                  <c:v>70.88</c:v>
                </c:pt>
                <c:pt idx="2545">
                  <c:v>70.900000000000006</c:v>
                </c:pt>
                <c:pt idx="2546">
                  <c:v>70.92</c:v>
                </c:pt>
                <c:pt idx="2547">
                  <c:v>70.94</c:v>
                </c:pt>
                <c:pt idx="2548">
                  <c:v>70.959999999999994</c:v>
                </c:pt>
                <c:pt idx="2549">
                  <c:v>70.98</c:v>
                </c:pt>
                <c:pt idx="2550">
                  <c:v>71</c:v>
                </c:pt>
                <c:pt idx="2551">
                  <c:v>71.02</c:v>
                </c:pt>
                <c:pt idx="2552">
                  <c:v>71.040000000000006</c:v>
                </c:pt>
                <c:pt idx="2553">
                  <c:v>71.06</c:v>
                </c:pt>
                <c:pt idx="2554">
                  <c:v>71.08</c:v>
                </c:pt>
                <c:pt idx="2555">
                  <c:v>71.099999999999994</c:v>
                </c:pt>
                <c:pt idx="2556">
                  <c:v>71.12</c:v>
                </c:pt>
                <c:pt idx="2557">
                  <c:v>71.14</c:v>
                </c:pt>
                <c:pt idx="2558">
                  <c:v>71.16</c:v>
                </c:pt>
                <c:pt idx="2559">
                  <c:v>71.180000000000007</c:v>
                </c:pt>
                <c:pt idx="2560">
                  <c:v>71.2</c:v>
                </c:pt>
                <c:pt idx="2561">
                  <c:v>71.22</c:v>
                </c:pt>
                <c:pt idx="2562">
                  <c:v>71.239999999999995</c:v>
                </c:pt>
                <c:pt idx="2563">
                  <c:v>71.260000000000005</c:v>
                </c:pt>
                <c:pt idx="2564">
                  <c:v>71.28</c:v>
                </c:pt>
                <c:pt idx="2565">
                  <c:v>71.3</c:v>
                </c:pt>
                <c:pt idx="2566">
                  <c:v>71.319999999999993</c:v>
                </c:pt>
                <c:pt idx="2567">
                  <c:v>71.34</c:v>
                </c:pt>
                <c:pt idx="2568">
                  <c:v>71.36</c:v>
                </c:pt>
                <c:pt idx="2569">
                  <c:v>71.38</c:v>
                </c:pt>
                <c:pt idx="2570">
                  <c:v>71.400000000000006</c:v>
                </c:pt>
                <c:pt idx="2571">
                  <c:v>71.42</c:v>
                </c:pt>
                <c:pt idx="2572">
                  <c:v>71.44</c:v>
                </c:pt>
                <c:pt idx="2573">
                  <c:v>71.459999999999994</c:v>
                </c:pt>
                <c:pt idx="2574">
                  <c:v>71.48</c:v>
                </c:pt>
                <c:pt idx="2575">
                  <c:v>71.5</c:v>
                </c:pt>
                <c:pt idx="2576">
                  <c:v>71.52</c:v>
                </c:pt>
                <c:pt idx="2577">
                  <c:v>71.540000000000006</c:v>
                </c:pt>
                <c:pt idx="2578">
                  <c:v>71.56</c:v>
                </c:pt>
                <c:pt idx="2579">
                  <c:v>71.58</c:v>
                </c:pt>
                <c:pt idx="2580">
                  <c:v>71.599999999999994</c:v>
                </c:pt>
                <c:pt idx="2581">
                  <c:v>71.62</c:v>
                </c:pt>
                <c:pt idx="2582">
                  <c:v>71.64</c:v>
                </c:pt>
                <c:pt idx="2583">
                  <c:v>71.66</c:v>
                </c:pt>
                <c:pt idx="2584">
                  <c:v>71.680000000000007</c:v>
                </c:pt>
                <c:pt idx="2585">
                  <c:v>71.7</c:v>
                </c:pt>
                <c:pt idx="2586">
                  <c:v>71.72</c:v>
                </c:pt>
                <c:pt idx="2587">
                  <c:v>71.739999999999995</c:v>
                </c:pt>
                <c:pt idx="2588">
                  <c:v>71.760000000000005</c:v>
                </c:pt>
                <c:pt idx="2589">
                  <c:v>71.78</c:v>
                </c:pt>
                <c:pt idx="2590">
                  <c:v>71.8</c:v>
                </c:pt>
                <c:pt idx="2591">
                  <c:v>71.819999999999993</c:v>
                </c:pt>
                <c:pt idx="2592">
                  <c:v>71.84</c:v>
                </c:pt>
                <c:pt idx="2593">
                  <c:v>71.86</c:v>
                </c:pt>
                <c:pt idx="2594">
                  <c:v>71.88</c:v>
                </c:pt>
                <c:pt idx="2595">
                  <c:v>71.900000000000006</c:v>
                </c:pt>
                <c:pt idx="2596">
                  <c:v>71.92</c:v>
                </c:pt>
                <c:pt idx="2597">
                  <c:v>71.94</c:v>
                </c:pt>
                <c:pt idx="2598">
                  <c:v>71.959999999999994</c:v>
                </c:pt>
                <c:pt idx="2599">
                  <c:v>71.98</c:v>
                </c:pt>
                <c:pt idx="2600">
                  <c:v>72</c:v>
                </c:pt>
                <c:pt idx="2601">
                  <c:v>72.02</c:v>
                </c:pt>
                <c:pt idx="2602">
                  <c:v>72.040000000000006</c:v>
                </c:pt>
                <c:pt idx="2603">
                  <c:v>72.06</c:v>
                </c:pt>
                <c:pt idx="2604">
                  <c:v>72.08</c:v>
                </c:pt>
                <c:pt idx="2605">
                  <c:v>72.099999999999994</c:v>
                </c:pt>
                <c:pt idx="2606">
                  <c:v>72.12</c:v>
                </c:pt>
                <c:pt idx="2607">
                  <c:v>72.14</c:v>
                </c:pt>
                <c:pt idx="2608">
                  <c:v>72.16</c:v>
                </c:pt>
                <c:pt idx="2609">
                  <c:v>72.180000000000007</c:v>
                </c:pt>
                <c:pt idx="2610">
                  <c:v>72.2</c:v>
                </c:pt>
                <c:pt idx="2611">
                  <c:v>72.22</c:v>
                </c:pt>
                <c:pt idx="2612">
                  <c:v>72.239999999999995</c:v>
                </c:pt>
                <c:pt idx="2613">
                  <c:v>72.260000000000005</c:v>
                </c:pt>
                <c:pt idx="2614">
                  <c:v>72.28</c:v>
                </c:pt>
                <c:pt idx="2615">
                  <c:v>72.3</c:v>
                </c:pt>
                <c:pt idx="2616">
                  <c:v>72.319999999999993</c:v>
                </c:pt>
                <c:pt idx="2617">
                  <c:v>72.34</c:v>
                </c:pt>
                <c:pt idx="2618">
                  <c:v>72.36</c:v>
                </c:pt>
                <c:pt idx="2619">
                  <c:v>72.38</c:v>
                </c:pt>
                <c:pt idx="2620">
                  <c:v>72.400000000000006</c:v>
                </c:pt>
                <c:pt idx="2621">
                  <c:v>72.42</c:v>
                </c:pt>
                <c:pt idx="2622">
                  <c:v>72.44</c:v>
                </c:pt>
                <c:pt idx="2623">
                  <c:v>72.459999999999994</c:v>
                </c:pt>
                <c:pt idx="2624">
                  <c:v>72.48</c:v>
                </c:pt>
                <c:pt idx="2625">
                  <c:v>72.5</c:v>
                </c:pt>
                <c:pt idx="2626">
                  <c:v>72.52</c:v>
                </c:pt>
                <c:pt idx="2627">
                  <c:v>72.540000000000006</c:v>
                </c:pt>
                <c:pt idx="2628">
                  <c:v>72.56</c:v>
                </c:pt>
                <c:pt idx="2629">
                  <c:v>72.58</c:v>
                </c:pt>
                <c:pt idx="2630">
                  <c:v>72.599999999999994</c:v>
                </c:pt>
                <c:pt idx="2631">
                  <c:v>72.62</c:v>
                </c:pt>
                <c:pt idx="2632">
                  <c:v>72.64</c:v>
                </c:pt>
                <c:pt idx="2633">
                  <c:v>72.66</c:v>
                </c:pt>
                <c:pt idx="2634">
                  <c:v>72.680000000000007</c:v>
                </c:pt>
                <c:pt idx="2635">
                  <c:v>72.7</c:v>
                </c:pt>
                <c:pt idx="2636">
                  <c:v>72.72</c:v>
                </c:pt>
                <c:pt idx="2637">
                  <c:v>72.739999999999995</c:v>
                </c:pt>
                <c:pt idx="2638">
                  <c:v>72.760000000000005</c:v>
                </c:pt>
                <c:pt idx="2639">
                  <c:v>72.78</c:v>
                </c:pt>
                <c:pt idx="2640">
                  <c:v>72.8</c:v>
                </c:pt>
                <c:pt idx="2641">
                  <c:v>72.819999999999993</c:v>
                </c:pt>
                <c:pt idx="2642">
                  <c:v>72.84</c:v>
                </c:pt>
                <c:pt idx="2643">
                  <c:v>72.86</c:v>
                </c:pt>
                <c:pt idx="2644">
                  <c:v>72.88</c:v>
                </c:pt>
                <c:pt idx="2645">
                  <c:v>72.900000000000006</c:v>
                </c:pt>
                <c:pt idx="2646">
                  <c:v>72.92</c:v>
                </c:pt>
                <c:pt idx="2647">
                  <c:v>72.94</c:v>
                </c:pt>
                <c:pt idx="2648">
                  <c:v>72.959999999999994</c:v>
                </c:pt>
                <c:pt idx="2649">
                  <c:v>72.98</c:v>
                </c:pt>
                <c:pt idx="2650">
                  <c:v>73</c:v>
                </c:pt>
                <c:pt idx="2651">
                  <c:v>73.02</c:v>
                </c:pt>
                <c:pt idx="2652">
                  <c:v>73.040000000000006</c:v>
                </c:pt>
                <c:pt idx="2653">
                  <c:v>73.06</c:v>
                </c:pt>
                <c:pt idx="2654">
                  <c:v>73.08</c:v>
                </c:pt>
                <c:pt idx="2655">
                  <c:v>73.099999999999994</c:v>
                </c:pt>
                <c:pt idx="2656">
                  <c:v>73.12</c:v>
                </c:pt>
                <c:pt idx="2657">
                  <c:v>73.14</c:v>
                </c:pt>
                <c:pt idx="2658">
                  <c:v>73.16</c:v>
                </c:pt>
                <c:pt idx="2659">
                  <c:v>73.180000000000007</c:v>
                </c:pt>
                <c:pt idx="2660">
                  <c:v>73.2</c:v>
                </c:pt>
                <c:pt idx="2661">
                  <c:v>73.22</c:v>
                </c:pt>
                <c:pt idx="2662">
                  <c:v>73.239999999999995</c:v>
                </c:pt>
                <c:pt idx="2663">
                  <c:v>73.260000000000005</c:v>
                </c:pt>
                <c:pt idx="2664">
                  <c:v>73.28</c:v>
                </c:pt>
                <c:pt idx="2665">
                  <c:v>73.3</c:v>
                </c:pt>
                <c:pt idx="2666">
                  <c:v>73.319999999999993</c:v>
                </c:pt>
                <c:pt idx="2667">
                  <c:v>73.34</c:v>
                </c:pt>
                <c:pt idx="2668">
                  <c:v>73.36</c:v>
                </c:pt>
                <c:pt idx="2669">
                  <c:v>73.38</c:v>
                </c:pt>
                <c:pt idx="2670">
                  <c:v>73.400000000000006</c:v>
                </c:pt>
                <c:pt idx="2671">
                  <c:v>73.42</c:v>
                </c:pt>
                <c:pt idx="2672">
                  <c:v>73.44</c:v>
                </c:pt>
                <c:pt idx="2673">
                  <c:v>73.459999999999994</c:v>
                </c:pt>
                <c:pt idx="2674">
                  <c:v>73.48</c:v>
                </c:pt>
                <c:pt idx="2675">
                  <c:v>73.5</c:v>
                </c:pt>
                <c:pt idx="2676">
                  <c:v>73.52</c:v>
                </c:pt>
                <c:pt idx="2677">
                  <c:v>73.540000000000006</c:v>
                </c:pt>
                <c:pt idx="2678">
                  <c:v>73.56</c:v>
                </c:pt>
                <c:pt idx="2679">
                  <c:v>73.58</c:v>
                </c:pt>
                <c:pt idx="2680">
                  <c:v>73.599999999999994</c:v>
                </c:pt>
                <c:pt idx="2681">
                  <c:v>73.62</c:v>
                </c:pt>
                <c:pt idx="2682">
                  <c:v>73.64</c:v>
                </c:pt>
                <c:pt idx="2683">
                  <c:v>73.66</c:v>
                </c:pt>
                <c:pt idx="2684">
                  <c:v>73.680000000000007</c:v>
                </c:pt>
                <c:pt idx="2685">
                  <c:v>73.7</c:v>
                </c:pt>
                <c:pt idx="2686">
                  <c:v>73.72</c:v>
                </c:pt>
                <c:pt idx="2687">
                  <c:v>73.739999999999995</c:v>
                </c:pt>
                <c:pt idx="2688">
                  <c:v>73.760000000000005</c:v>
                </c:pt>
                <c:pt idx="2689">
                  <c:v>73.78</c:v>
                </c:pt>
                <c:pt idx="2690">
                  <c:v>73.8</c:v>
                </c:pt>
                <c:pt idx="2691">
                  <c:v>73.819999999999993</c:v>
                </c:pt>
                <c:pt idx="2692">
                  <c:v>73.84</c:v>
                </c:pt>
                <c:pt idx="2693">
                  <c:v>73.86</c:v>
                </c:pt>
                <c:pt idx="2694">
                  <c:v>73.88</c:v>
                </c:pt>
                <c:pt idx="2695">
                  <c:v>73.900000000000006</c:v>
                </c:pt>
                <c:pt idx="2696">
                  <c:v>73.92</c:v>
                </c:pt>
                <c:pt idx="2697">
                  <c:v>73.94</c:v>
                </c:pt>
                <c:pt idx="2698">
                  <c:v>73.959999999999994</c:v>
                </c:pt>
                <c:pt idx="2699">
                  <c:v>73.98</c:v>
                </c:pt>
                <c:pt idx="2700">
                  <c:v>74</c:v>
                </c:pt>
                <c:pt idx="2701">
                  <c:v>74.02</c:v>
                </c:pt>
                <c:pt idx="2702">
                  <c:v>74.040000000000006</c:v>
                </c:pt>
                <c:pt idx="2703">
                  <c:v>74.06</c:v>
                </c:pt>
                <c:pt idx="2704">
                  <c:v>74.08</c:v>
                </c:pt>
                <c:pt idx="2705">
                  <c:v>74.099999999999994</c:v>
                </c:pt>
                <c:pt idx="2706">
                  <c:v>74.12</c:v>
                </c:pt>
                <c:pt idx="2707">
                  <c:v>74.14</c:v>
                </c:pt>
                <c:pt idx="2708">
                  <c:v>74.16</c:v>
                </c:pt>
                <c:pt idx="2709">
                  <c:v>74.180000000000007</c:v>
                </c:pt>
                <c:pt idx="2710">
                  <c:v>74.2</c:v>
                </c:pt>
                <c:pt idx="2711">
                  <c:v>74.22</c:v>
                </c:pt>
                <c:pt idx="2712">
                  <c:v>74.239999999999995</c:v>
                </c:pt>
                <c:pt idx="2713">
                  <c:v>74.260000000000005</c:v>
                </c:pt>
                <c:pt idx="2714">
                  <c:v>74.28</c:v>
                </c:pt>
                <c:pt idx="2715">
                  <c:v>74.3</c:v>
                </c:pt>
                <c:pt idx="2716">
                  <c:v>74.319999999999993</c:v>
                </c:pt>
                <c:pt idx="2717">
                  <c:v>74.34</c:v>
                </c:pt>
                <c:pt idx="2718">
                  <c:v>74.36</c:v>
                </c:pt>
                <c:pt idx="2719">
                  <c:v>74.38</c:v>
                </c:pt>
                <c:pt idx="2720">
                  <c:v>74.400000000000006</c:v>
                </c:pt>
                <c:pt idx="2721">
                  <c:v>74.42</c:v>
                </c:pt>
                <c:pt idx="2722">
                  <c:v>74.44</c:v>
                </c:pt>
                <c:pt idx="2723">
                  <c:v>74.459999999999994</c:v>
                </c:pt>
                <c:pt idx="2724">
                  <c:v>74.48</c:v>
                </c:pt>
                <c:pt idx="2725">
                  <c:v>74.5</c:v>
                </c:pt>
                <c:pt idx="2726">
                  <c:v>74.52</c:v>
                </c:pt>
                <c:pt idx="2727">
                  <c:v>74.540000000000006</c:v>
                </c:pt>
                <c:pt idx="2728">
                  <c:v>74.56</c:v>
                </c:pt>
                <c:pt idx="2729">
                  <c:v>74.58</c:v>
                </c:pt>
                <c:pt idx="2730">
                  <c:v>74.599999999999994</c:v>
                </c:pt>
                <c:pt idx="2731">
                  <c:v>74.62</c:v>
                </c:pt>
                <c:pt idx="2732">
                  <c:v>74.64</c:v>
                </c:pt>
                <c:pt idx="2733">
                  <c:v>74.66</c:v>
                </c:pt>
                <c:pt idx="2734">
                  <c:v>74.680000000000007</c:v>
                </c:pt>
                <c:pt idx="2735">
                  <c:v>74.7</c:v>
                </c:pt>
                <c:pt idx="2736">
                  <c:v>74.72</c:v>
                </c:pt>
                <c:pt idx="2737">
                  <c:v>74.739999999999995</c:v>
                </c:pt>
                <c:pt idx="2738">
                  <c:v>74.760000000000005</c:v>
                </c:pt>
                <c:pt idx="2739">
                  <c:v>74.78</c:v>
                </c:pt>
                <c:pt idx="2740">
                  <c:v>74.8</c:v>
                </c:pt>
                <c:pt idx="2741">
                  <c:v>74.819999999999993</c:v>
                </c:pt>
                <c:pt idx="2742">
                  <c:v>74.84</c:v>
                </c:pt>
                <c:pt idx="2743">
                  <c:v>74.86</c:v>
                </c:pt>
                <c:pt idx="2744">
                  <c:v>74.88</c:v>
                </c:pt>
                <c:pt idx="2745">
                  <c:v>74.900000000000006</c:v>
                </c:pt>
                <c:pt idx="2746">
                  <c:v>74.92</c:v>
                </c:pt>
                <c:pt idx="2747">
                  <c:v>74.94</c:v>
                </c:pt>
                <c:pt idx="2748">
                  <c:v>74.959999999999994</c:v>
                </c:pt>
                <c:pt idx="2749">
                  <c:v>74.98</c:v>
                </c:pt>
                <c:pt idx="2750">
                  <c:v>75</c:v>
                </c:pt>
                <c:pt idx="2751">
                  <c:v>75.02</c:v>
                </c:pt>
                <c:pt idx="2752">
                  <c:v>75.040000000000006</c:v>
                </c:pt>
                <c:pt idx="2753">
                  <c:v>75.06</c:v>
                </c:pt>
                <c:pt idx="2754">
                  <c:v>75.08</c:v>
                </c:pt>
                <c:pt idx="2755">
                  <c:v>75.099999999999994</c:v>
                </c:pt>
                <c:pt idx="2756">
                  <c:v>75.12</c:v>
                </c:pt>
                <c:pt idx="2757">
                  <c:v>75.14</c:v>
                </c:pt>
                <c:pt idx="2758">
                  <c:v>75.16</c:v>
                </c:pt>
                <c:pt idx="2759">
                  <c:v>75.180000000000007</c:v>
                </c:pt>
                <c:pt idx="2760">
                  <c:v>75.2</c:v>
                </c:pt>
                <c:pt idx="2761">
                  <c:v>75.22</c:v>
                </c:pt>
                <c:pt idx="2762">
                  <c:v>75.239999999999995</c:v>
                </c:pt>
                <c:pt idx="2763">
                  <c:v>75.260000000000005</c:v>
                </c:pt>
                <c:pt idx="2764">
                  <c:v>75.28</c:v>
                </c:pt>
                <c:pt idx="2765">
                  <c:v>75.3</c:v>
                </c:pt>
                <c:pt idx="2766">
                  <c:v>75.319999999999993</c:v>
                </c:pt>
                <c:pt idx="2767">
                  <c:v>75.34</c:v>
                </c:pt>
                <c:pt idx="2768">
                  <c:v>75.36</c:v>
                </c:pt>
                <c:pt idx="2769">
                  <c:v>75.38</c:v>
                </c:pt>
                <c:pt idx="2770">
                  <c:v>75.400000000000006</c:v>
                </c:pt>
                <c:pt idx="2771">
                  <c:v>75.42</c:v>
                </c:pt>
                <c:pt idx="2772">
                  <c:v>75.44</c:v>
                </c:pt>
                <c:pt idx="2773">
                  <c:v>75.459999999999994</c:v>
                </c:pt>
                <c:pt idx="2774">
                  <c:v>75.48</c:v>
                </c:pt>
                <c:pt idx="2775">
                  <c:v>75.5</c:v>
                </c:pt>
                <c:pt idx="2776">
                  <c:v>75.52</c:v>
                </c:pt>
                <c:pt idx="2777">
                  <c:v>75.540000000000006</c:v>
                </c:pt>
                <c:pt idx="2778">
                  <c:v>75.56</c:v>
                </c:pt>
                <c:pt idx="2779">
                  <c:v>75.58</c:v>
                </c:pt>
                <c:pt idx="2780">
                  <c:v>75.599999999999994</c:v>
                </c:pt>
                <c:pt idx="2781">
                  <c:v>75.62</c:v>
                </c:pt>
                <c:pt idx="2782">
                  <c:v>75.64</c:v>
                </c:pt>
                <c:pt idx="2783">
                  <c:v>75.66</c:v>
                </c:pt>
                <c:pt idx="2784">
                  <c:v>75.680000000000007</c:v>
                </c:pt>
                <c:pt idx="2785">
                  <c:v>75.7</c:v>
                </c:pt>
                <c:pt idx="2786">
                  <c:v>75.72</c:v>
                </c:pt>
                <c:pt idx="2787">
                  <c:v>75.739999999999995</c:v>
                </c:pt>
                <c:pt idx="2788">
                  <c:v>75.760000000000005</c:v>
                </c:pt>
                <c:pt idx="2789">
                  <c:v>75.78</c:v>
                </c:pt>
                <c:pt idx="2790">
                  <c:v>75.8</c:v>
                </c:pt>
                <c:pt idx="2791">
                  <c:v>75.819999999999993</c:v>
                </c:pt>
                <c:pt idx="2792">
                  <c:v>75.84</c:v>
                </c:pt>
                <c:pt idx="2793">
                  <c:v>75.86</c:v>
                </c:pt>
                <c:pt idx="2794">
                  <c:v>75.88</c:v>
                </c:pt>
                <c:pt idx="2795">
                  <c:v>75.900000000000006</c:v>
                </c:pt>
                <c:pt idx="2796">
                  <c:v>75.92</c:v>
                </c:pt>
                <c:pt idx="2797">
                  <c:v>75.94</c:v>
                </c:pt>
                <c:pt idx="2798">
                  <c:v>75.959999999999994</c:v>
                </c:pt>
                <c:pt idx="2799">
                  <c:v>75.98</c:v>
                </c:pt>
                <c:pt idx="2800">
                  <c:v>76</c:v>
                </c:pt>
                <c:pt idx="2801">
                  <c:v>76.02</c:v>
                </c:pt>
                <c:pt idx="2802">
                  <c:v>76.040000000000006</c:v>
                </c:pt>
                <c:pt idx="2803">
                  <c:v>76.06</c:v>
                </c:pt>
                <c:pt idx="2804">
                  <c:v>76.08</c:v>
                </c:pt>
                <c:pt idx="2805">
                  <c:v>76.099999999999994</c:v>
                </c:pt>
                <c:pt idx="2806">
                  <c:v>76.12</c:v>
                </c:pt>
                <c:pt idx="2807">
                  <c:v>76.14</c:v>
                </c:pt>
                <c:pt idx="2808">
                  <c:v>76.16</c:v>
                </c:pt>
                <c:pt idx="2809">
                  <c:v>76.180000000000007</c:v>
                </c:pt>
                <c:pt idx="2810">
                  <c:v>76.2</c:v>
                </c:pt>
                <c:pt idx="2811">
                  <c:v>76.22</c:v>
                </c:pt>
                <c:pt idx="2812">
                  <c:v>76.239999999999995</c:v>
                </c:pt>
                <c:pt idx="2813">
                  <c:v>76.260000000000005</c:v>
                </c:pt>
                <c:pt idx="2814">
                  <c:v>76.28</c:v>
                </c:pt>
                <c:pt idx="2815">
                  <c:v>76.3</c:v>
                </c:pt>
                <c:pt idx="2816">
                  <c:v>76.319999999999993</c:v>
                </c:pt>
                <c:pt idx="2817">
                  <c:v>76.34</c:v>
                </c:pt>
                <c:pt idx="2818">
                  <c:v>76.36</c:v>
                </c:pt>
                <c:pt idx="2819">
                  <c:v>76.38</c:v>
                </c:pt>
                <c:pt idx="2820">
                  <c:v>76.400000000000006</c:v>
                </c:pt>
                <c:pt idx="2821">
                  <c:v>76.42</c:v>
                </c:pt>
                <c:pt idx="2822">
                  <c:v>76.44</c:v>
                </c:pt>
                <c:pt idx="2823">
                  <c:v>76.459999999999994</c:v>
                </c:pt>
                <c:pt idx="2824">
                  <c:v>76.48</c:v>
                </c:pt>
                <c:pt idx="2825">
                  <c:v>76.5</c:v>
                </c:pt>
                <c:pt idx="2826">
                  <c:v>76.52</c:v>
                </c:pt>
                <c:pt idx="2827">
                  <c:v>76.540000000000006</c:v>
                </c:pt>
                <c:pt idx="2828">
                  <c:v>76.56</c:v>
                </c:pt>
                <c:pt idx="2829">
                  <c:v>76.58</c:v>
                </c:pt>
                <c:pt idx="2830">
                  <c:v>76.599999999999994</c:v>
                </c:pt>
                <c:pt idx="2831">
                  <c:v>76.62</c:v>
                </c:pt>
                <c:pt idx="2832">
                  <c:v>76.64</c:v>
                </c:pt>
                <c:pt idx="2833">
                  <c:v>76.66</c:v>
                </c:pt>
                <c:pt idx="2834">
                  <c:v>76.680000000000007</c:v>
                </c:pt>
                <c:pt idx="2835">
                  <c:v>76.7</c:v>
                </c:pt>
                <c:pt idx="2836">
                  <c:v>76.72</c:v>
                </c:pt>
                <c:pt idx="2837">
                  <c:v>76.739999999999995</c:v>
                </c:pt>
                <c:pt idx="2838">
                  <c:v>76.760000000000005</c:v>
                </c:pt>
                <c:pt idx="2839">
                  <c:v>76.78</c:v>
                </c:pt>
                <c:pt idx="2840">
                  <c:v>76.8</c:v>
                </c:pt>
                <c:pt idx="2841">
                  <c:v>76.819999999999993</c:v>
                </c:pt>
                <c:pt idx="2842">
                  <c:v>76.84</c:v>
                </c:pt>
                <c:pt idx="2843">
                  <c:v>76.86</c:v>
                </c:pt>
                <c:pt idx="2844">
                  <c:v>76.88</c:v>
                </c:pt>
                <c:pt idx="2845">
                  <c:v>76.900000000000006</c:v>
                </c:pt>
                <c:pt idx="2846">
                  <c:v>76.92</c:v>
                </c:pt>
                <c:pt idx="2847">
                  <c:v>76.94</c:v>
                </c:pt>
                <c:pt idx="2848">
                  <c:v>76.959999999999994</c:v>
                </c:pt>
                <c:pt idx="2849">
                  <c:v>76.98</c:v>
                </c:pt>
                <c:pt idx="2850">
                  <c:v>77</c:v>
                </c:pt>
                <c:pt idx="2851">
                  <c:v>77.02</c:v>
                </c:pt>
                <c:pt idx="2852">
                  <c:v>77.040000000000006</c:v>
                </c:pt>
                <c:pt idx="2853">
                  <c:v>77.06</c:v>
                </c:pt>
                <c:pt idx="2854">
                  <c:v>77.08</c:v>
                </c:pt>
                <c:pt idx="2855">
                  <c:v>77.099999999999994</c:v>
                </c:pt>
                <c:pt idx="2856">
                  <c:v>77.12</c:v>
                </c:pt>
                <c:pt idx="2857">
                  <c:v>77.14</c:v>
                </c:pt>
                <c:pt idx="2858">
                  <c:v>77.16</c:v>
                </c:pt>
                <c:pt idx="2859">
                  <c:v>77.180000000000007</c:v>
                </c:pt>
                <c:pt idx="2860">
                  <c:v>77.2</c:v>
                </c:pt>
                <c:pt idx="2861">
                  <c:v>77.22</c:v>
                </c:pt>
                <c:pt idx="2862">
                  <c:v>77.239999999999995</c:v>
                </c:pt>
                <c:pt idx="2863">
                  <c:v>77.260000000000005</c:v>
                </c:pt>
                <c:pt idx="2864">
                  <c:v>77.28</c:v>
                </c:pt>
                <c:pt idx="2865">
                  <c:v>77.3</c:v>
                </c:pt>
                <c:pt idx="2866">
                  <c:v>77.319999999999993</c:v>
                </c:pt>
                <c:pt idx="2867">
                  <c:v>77.34</c:v>
                </c:pt>
                <c:pt idx="2868">
                  <c:v>77.36</c:v>
                </c:pt>
                <c:pt idx="2869">
                  <c:v>77.38</c:v>
                </c:pt>
                <c:pt idx="2870">
                  <c:v>77.400000000000006</c:v>
                </c:pt>
                <c:pt idx="2871">
                  <c:v>77.42</c:v>
                </c:pt>
                <c:pt idx="2872">
                  <c:v>77.44</c:v>
                </c:pt>
                <c:pt idx="2873">
                  <c:v>77.459999999999994</c:v>
                </c:pt>
                <c:pt idx="2874">
                  <c:v>77.48</c:v>
                </c:pt>
                <c:pt idx="2875">
                  <c:v>77.5</c:v>
                </c:pt>
                <c:pt idx="2876">
                  <c:v>77.52</c:v>
                </c:pt>
                <c:pt idx="2877">
                  <c:v>77.540000000000006</c:v>
                </c:pt>
                <c:pt idx="2878">
                  <c:v>77.56</c:v>
                </c:pt>
                <c:pt idx="2879">
                  <c:v>77.58</c:v>
                </c:pt>
                <c:pt idx="2880">
                  <c:v>77.599999999999994</c:v>
                </c:pt>
                <c:pt idx="2881">
                  <c:v>77.62</c:v>
                </c:pt>
                <c:pt idx="2882">
                  <c:v>77.64</c:v>
                </c:pt>
                <c:pt idx="2883">
                  <c:v>77.66</c:v>
                </c:pt>
                <c:pt idx="2884">
                  <c:v>77.680000000000007</c:v>
                </c:pt>
                <c:pt idx="2885">
                  <c:v>77.7</c:v>
                </c:pt>
                <c:pt idx="2886">
                  <c:v>77.72</c:v>
                </c:pt>
                <c:pt idx="2887">
                  <c:v>77.739999999999995</c:v>
                </c:pt>
                <c:pt idx="2888">
                  <c:v>77.760000000000005</c:v>
                </c:pt>
                <c:pt idx="2889">
                  <c:v>77.78</c:v>
                </c:pt>
                <c:pt idx="2890">
                  <c:v>77.8</c:v>
                </c:pt>
                <c:pt idx="2891">
                  <c:v>77.819999999999993</c:v>
                </c:pt>
                <c:pt idx="2892">
                  <c:v>77.84</c:v>
                </c:pt>
                <c:pt idx="2893">
                  <c:v>77.86</c:v>
                </c:pt>
                <c:pt idx="2894">
                  <c:v>77.88</c:v>
                </c:pt>
                <c:pt idx="2895">
                  <c:v>77.900000000000006</c:v>
                </c:pt>
                <c:pt idx="2896">
                  <c:v>77.92</c:v>
                </c:pt>
                <c:pt idx="2897">
                  <c:v>77.94</c:v>
                </c:pt>
                <c:pt idx="2898">
                  <c:v>77.959999999999994</c:v>
                </c:pt>
                <c:pt idx="2899">
                  <c:v>77.98</c:v>
                </c:pt>
                <c:pt idx="2900">
                  <c:v>78</c:v>
                </c:pt>
                <c:pt idx="2901">
                  <c:v>78.02</c:v>
                </c:pt>
                <c:pt idx="2902">
                  <c:v>78.040000000000006</c:v>
                </c:pt>
                <c:pt idx="2903">
                  <c:v>78.06</c:v>
                </c:pt>
                <c:pt idx="2904">
                  <c:v>78.08</c:v>
                </c:pt>
                <c:pt idx="2905">
                  <c:v>78.099999999999994</c:v>
                </c:pt>
                <c:pt idx="2906">
                  <c:v>78.12</c:v>
                </c:pt>
                <c:pt idx="2907">
                  <c:v>78.14</c:v>
                </c:pt>
                <c:pt idx="2908">
                  <c:v>78.16</c:v>
                </c:pt>
                <c:pt idx="2909">
                  <c:v>78.180000000000007</c:v>
                </c:pt>
                <c:pt idx="2910">
                  <c:v>78.2</c:v>
                </c:pt>
                <c:pt idx="2911">
                  <c:v>78.22</c:v>
                </c:pt>
                <c:pt idx="2912">
                  <c:v>78.239999999999995</c:v>
                </c:pt>
                <c:pt idx="2913">
                  <c:v>78.260000000000005</c:v>
                </c:pt>
                <c:pt idx="2914">
                  <c:v>78.28</c:v>
                </c:pt>
                <c:pt idx="2915">
                  <c:v>78.3</c:v>
                </c:pt>
                <c:pt idx="2916">
                  <c:v>78.319999999999993</c:v>
                </c:pt>
                <c:pt idx="2917">
                  <c:v>78.34</c:v>
                </c:pt>
                <c:pt idx="2918">
                  <c:v>78.36</c:v>
                </c:pt>
                <c:pt idx="2919">
                  <c:v>78.38</c:v>
                </c:pt>
                <c:pt idx="2920">
                  <c:v>78.400000000000006</c:v>
                </c:pt>
                <c:pt idx="2921">
                  <c:v>78.42</c:v>
                </c:pt>
                <c:pt idx="2922">
                  <c:v>78.44</c:v>
                </c:pt>
                <c:pt idx="2923">
                  <c:v>78.459999999999994</c:v>
                </c:pt>
                <c:pt idx="2924">
                  <c:v>78.48</c:v>
                </c:pt>
                <c:pt idx="2925">
                  <c:v>78.5</c:v>
                </c:pt>
                <c:pt idx="2926">
                  <c:v>78.52</c:v>
                </c:pt>
                <c:pt idx="2927">
                  <c:v>78.540000000000006</c:v>
                </c:pt>
                <c:pt idx="2928">
                  <c:v>78.56</c:v>
                </c:pt>
                <c:pt idx="2929">
                  <c:v>78.58</c:v>
                </c:pt>
                <c:pt idx="2930">
                  <c:v>78.599999999999994</c:v>
                </c:pt>
                <c:pt idx="2931">
                  <c:v>78.62</c:v>
                </c:pt>
                <c:pt idx="2932">
                  <c:v>78.64</c:v>
                </c:pt>
                <c:pt idx="2933">
                  <c:v>78.66</c:v>
                </c:pt>
                <c:pt idx="2934">
                  <c:v>78.680000000000007</c:v>
                </c:pt>
                <c:pt idx="2935">
                  <c:v>78.7</c:v>
                </c:pt>
                <c:pt idx="2936">
                  <c:v>78.72</c:v>
                </c:pt>
                <c:pt idx="2937">
                  <c:v>78.739999999999995</c:v>
                </c:pt>
                <c:pt idx="2938">
                  <c:v>78.760000000000005</c:v>
                </c:pt>
                <c:pt idx="2939">
                  <c:v>78.78</c:v>
                </c:pt>
                <c:pt idx="2940">
                  <c:v>78.8</c:v>
                </c:pt>
                <c:pt idx="2941">
                  <c:v>78.819999999999993</c:v>
                </c:pt>
                <c:pt idx="2942">
                  <c:v>78.84</c:v>
                </c:pt>
                <c:pt idx="2943">
                  <c:v>78.86</c:v>
                </c:pt>
                <c:pt idx="2944">
                  <c:v>78.88</c:v>
                </c:pt>
                <c:pt idx="2945">
                  <c:v>78.900000000000006</c:v>
                </c:pt>
                <c:pt idx="2946">
                  <c:v>78.92</c:v>
                </c:pt>
                <c:pt idx="2947">
                  <c:v>78.94</c:v>
                </c:pt>
                <c:pt idx="2948">
                  <c:v>78.959999999999994</c:v>
                </c:pt>
                <c:pt idx="2949">
                  <c:v>78.98</c:v>
                </c:pt>
                <c:pt idx="2950">
                  <c:v>79</c:v>
                </c:pt>
                <c:pt idx="2951">
                  <c:v>79.02</c:v>
                </c:pt>
                <c:pt idx="2952">
                  <c:v>79.040000000000006</c:v>
                </c:pt>
                <c:pt idx="2953">
                  <c:v>79.06</c:v>
                </c:pt>
                <c:pt idx="2954">
                  <c:v>79.08</c:v>
                </c:pt>
                <c:pt idx="2955">
                  <c:v>79.099999999999994</c:v>
                </c:pt>
                <c:pt idx="2956">
                  <c:v>79.12</c:v>
                </c:pt>
                <c:pt idx="2957">
                  <c:v>79.14</c:v>
                </c:pt>
                <c:pt idx="2958">
                  <c:v>79.16</c:v>
                </c:pt>
                <c:pt idx="2959">
                  <c:v>79.180000000000007</c:v>
                </c:pt>
                <c:pt idx="2960">
                  <c:v>79.2</c:v>
                </c:pt>
                <c:pt idx="2961">
                  <c:v>79.22</c:v>
                </c:pt>
                <c:pt idx="2962">
                  <c:v>79.239999999999995</c:v>
                </c:pt>
                <c:pt idx="2963">
                  <c:v>79.260000000000005</c:v>
                </c:pt>
                <c:pt idx="2964">
                  <c:v>79.28</c:v>
                </c:pt>
                <c:pt idx="2965">
                  <c:v>79.3</c:v>
                </c:pt>
                <c:pt idx="2966">
                  <c:v>79.319999999999993</c:v>
                </c:pt>
                <c:pt idx="2967">
                  <c:v>79.34</c:v>
                </c:pt>
                <c:pt idx="2968">
                  <c:v>79.36</c:v>
                </c:pt>
                <c:pt idx="2969">
                  <c:v>79.38</c:v>
                </c:pt>
                <c:pt idx="2970">
                  <c:v>79.400000000000006</c:v>
                </c:pt>
                <c:pt idx="2971">
                  <c:v>79.42</c:v>
                </c:pt>
                <c:pt idx="2972">
                  <c:v>79.44</c:v>
                </c:pt>
                <c:pt idx="2973">
                  <c:v>79.459999999999994</c:v>
                </c:pt>
                <c:pt idx="2974">
                  <c:v>79.48</c:v>
                </c:pt>
                <c:pt idx="2975">
                  <c:v>79.5</c:v>
                </c:pt>
                <c:pt idx="2976">
                  <c:v>79.52</c:v>
                </c:pt>
                <c:pt idx="2977">
                  <c:v>79.540000000000006</c:v>
                </c:pt>
                <c:pt idx="2978">
                  <c:v>79.56</c:v>
                </c:pt>
                <c:pt idx="2979">
                  <c:v>79.58</c:v>
                </c:pt>
                <c:pt idx="2980">
                  <c:v>79.599999999999994</c:v>
                </c:pt>
                <c:pt idx="2981">
                  <c:v>79.62</c:v>
                </c:pt>
                <c:pt idx="2982">
                  <c:v>79.64</c:v>
                </c:pt>
                <c:pt idx="2983">
                  <c:v>79.66</c:v>
                </c:pt>
                <c:pt idx="2984">
                  <c:v>79.680000000000007</c:v>
                </c:pt>
                <c:pt idx="2985">
                  <c:v>79.7</c:v>
                </c:pt>
                <c:pt idx="2986">
                  <c:v>79.72</c:v>
                </c:pt>
                <c:pt idx="2987">
                  <c:v>79.739999999999995</c:v>
                </c:pt>
                <c:pt idx="2988">
                  <c:v>79.760000000000005</c:v>
                </c:pt>
                <c:pt idx="2989">
                  <c:v>79.78</c:v>
                </c:pt>
                <c:pt idx="2990">
                  <c:v>79.8</c:v>
                </c:pt>
                <c:pt idx="2991">
                  <c:v>79.819999999999993</c:v>
                </c:pt>
                <c:pt idx="2992">
                  <c:v>79.84</c:v>
                </c:pt>
                <c:pt idx="2993">
                  <c:v>79.86</c:v>
                </c:pt>
                <c:pt idx="2994">
                  <c:v>79.88</c:v>
                </c:pt>
                <c:pt idx="2995">
                  <c:v>79.900000000000006</c:v>
                </c:pt>
                <c:pt idx="2996">
                  <c:v>79.92</c:v>
                </c:pt>
                <c:pt idx="2997">
                  <c:v>79.94</c:v>
                </c:pt>
                <c:pt idx="2998">
                  <c:v>79.959999999999994</c:v>
                </c:pt>
                <c:pt idx="2999">
                  <c:v>79.98</c:v>
                </c:pt>
                <c:pt idx="3000">
                  <c:v>80</c:v>
                </c:pt>
              </c:numCache>
            </c:numRef>
          </c:cat>
          <c:val>
            <c:numRef>
              <c:f>Sheet3!$E$2:$E$3002</c:f>
              <c:numCache>
                <c:formatCode>General</c:formatCode>
                <c:ptCount val="3001"/>
                <c:pt idx="0">
                  <c:v>60</c:v>
                </c:pt>
                <c:pt idx="1">
                  <c:v>45</c:v>
                </c:pt>
                <c:pt idx="2">
                  <c:v>50</c:v>
                </c:pt>
                <c:pt idx="3">
                  <c:v>56</c:v>
                </c:pt>
                <c:pt idx="4">
                  <c:v>49</c:v>
                </c:pt>
                <c:pt idx="5">
                  <c:v>68</c:v>
                </c:pt>
                <c:pt idx="6">
                  <c:v>30</c:v>
                </c:pt>
                <c:pt idx="7">
                  <c:v>51</c:v>
                </c:pt>
                <c:pt idx="8">
                  <c:v>49</c:v>
                </c:pt>
                <c:pt idx="9">
                  <c:v>59</c:v>
                </c:pt>
                <c:pt idx="10">
                  <c:v>66</c:v>
                </c:pt>
                <c:pt idx="11">
                  <c:v>41</c:v>
                </c:pt>
                <c:pt idx="12">
                  <c:v>57</c:v>
                </c:pt>
                <c:pt idx="13">
                  <c:v>45</c:v>
                </c:pt>
                <c:pt idx="14">
                  <c:v>65</c:v>
                </c:pt>
                <c:pt idx="15">
                  <c:v>46</c:v>
                </c:pt>
                <c:pt idx="16">
                  <c:v>51</c:v>
                </c:pt>
                <c:pt idx="17">
                  <c:v>41</c:v>
                </c:pt>
                <c:pt idx="18">
                  <c:v>54</c:v>
                </c:pt>
                <c:pt idx="19">
                  <c:v>38</c:v>
                </c:pt>
                <c:pt idx="20">
                  <c:v>28</c:v>
                </c:pt>
                <c:pt idx="21">
                  <c:v>43</c:v>
                </c:pt>
                <c:pt idx="22">
                  <c:v>50</c:v>
                </c:pt>
                <c:pt idx="23">
                  <c:v>46</c:v>
                </c:pt>
                <c:pt idx="24">
                  <c:v>49</c:v>
                </c:pt>
                <c:pt idx="25">
                  <c:v>52</c:v>
                </c:pt>
                <c:pt idx="26">
                  <c:v>44</c:v>
                </c:pt>
                <c:pt idx="27">
                  <c:v>43</c:v>
                </c:pt>
                <c:pt idx="28">
                  <c:v>47</c:v>
                </c:pt>
                <c:pt idx="29">
                  <c:v>43</c:v>
                </c:pt>
                <c:pt idx="30">
                  <c:v>44</c:v>
                </c:pt>
                <c:pt idx="31">
                  <c:v>43</c:v>
                </c:pt>
                <c:pt idx="32">
                  <c:v>48</c:v>
                </c:pt>
                <c:pt idx="33">
                  <c:v>51</c:v>
                </c:pt>
                <c:pt idx="34">
                  <c:v>44</c:v>
                </c:pt>
                <c:pt idx="35">
                  <c:v>40</c:v>
                </c:pt>
                <c:pt idx="36">
                  <c:v>50</c:v>
                </c:pt>
                <c:pt idx="37">
                  <c:v>47</c:v>
                </c:pt>
                <c:pt idx="38">
                  <c:v>46</c:v>
                </c:pt>
                <c:pt idx="39">
                  <c:v>54</c:v>
                </c:pt>
                <c:pt idx="40">
                  <c:v>60</c:v>
                </c:pt>
                <c:pt idx="41">
                  <c:v>42</c:v>
                </c:pt>
                <c:pt idx="42">
                  <c:v>64</c:v>
                </c:pt>
                <c:pt idx="43">
                  <c:v>55</c:v>
                </c:pt>
                <c:pt idx="44">
                  <c:v>46</c:v>
                </c:pt>
                <c:pt idx="45">
                  <c:v>51</c:v>
                </c:pt>
                <c:pt idx="46">
                  <c:v>47</c:v>
                </c:pt>
                <c:pt idx="47">
                  <c:v>49</c:v>
                </c:pt>
                <c:pt idx="48">
                  <c:v>51</c:v>
                </c:pt>
                <c:pt idx="49">
                  <c:v>49</c:v>
                </c:pt>
                <c:pt idx="50">
                  <c:v>55</c:v>
                </c:pt>
                <c:pt idx="51">
                  <c:v>48</c:v>
                </c:pt>
                <c:pt idx="52">
                  <c:v>61</c:v>
                </c:pt>
                <c:pt idx="53">
                  <c:v>47</c:v>
                </c:pt>
                <c:pt idx="54">
                  <c:v>42</c:v>
                </c:pt>
                <c:pt idx="55">
                  <c:v>60</c:v>
                </c:pt>
                <c:pt idx="56">
                  <c:v>42</c:v>
                </c:pt>
                <c:pt idx="57">
                  <c:v>59</c:v>
                </c:pt>
                <c:pt idx="58">
                  <c:v>45</c:v>
                </c:pt>
                <c:pt idx="59">
                  <c:v>48</c:v>
                </c:pt>
                <c:pt idx="60">
                  <c:v>48</c:v>
                </c:pt>
                <c:pt idx="61">
                  <c:v>44</c:v>
                </c:pt>
                <c:pt idx="62">
                  <c:v>42</c:v>
                </c:pt>
                <c:pt idx="63">
                  <c:v>48</c:v>
                </c:pt>
                <c:pt idx="64">
                  <c:v>51</c:v>
                </c:pt>
                <c:pt idx="65">
                  <c:v>44</c:v>
                </c:pt>
                <c:pt idx="66">
                  <c:v>44</c:v>
                </c:pt>
                <c:pt idx="67">
                  <c:v>49</c:v>
                </c:pt>
                <c:pt idx="68">
                  <c:v>43</c:v>
                </c:pt>
                <c:pt idx="69">
                  <c:v>47</c:v>
                </c:pt>
                <c:pt idx="70">
                  <c:v>43</c:v>
                </c:pt>
                <c:pt idx="71">
                  <c:v>43</c:v>
                </c:pt>
                <c:pt idx="72">
                  <c:v>52</c:v>
                </c:pt>
                <c:pt idx="73">
                  <c:v>68</c:v>
                </c:pt>
                <c:pt idx="74">
                  <c:v>49</c:v>
                </c:pt>
                <c:pt idx="75">
                  <c:v>40</c:v>
                </c:pt>
                <c:pt idx="76">
                  <c:v>47</c:v>
                </c:pt>
                <c:pt idx="77">
                  <c:v>57</c:v>
                </c:pt>
                <c:pt idx="78">
                  <c:v>43</c:v>
                </c:pt>
                <c:pt idx="79">
                  <c:v>53</c:v>
                </c:pt>
                <c:pt idx="80">
                  <c:v>48</c:v>
                </c:pt>
                <c:pt idx="81">
                  <c:v>51</c:v>
                </c:pt>
                <c:pt idx="82">
                  <c:v>56</c:v>
                </c:pt>
                <c:pt idx="83">
                  <c:v>52</c:v>
                </c:pt>
                <c:pt idx="84">
                  <c:v>61</c:v>
                </c:pt>
                <c:pt idx="85">
                  <c:v>58</c:v>
                </c:pt>
                <c:pt idx="86">
                  <c:v>49</c:v>
                </c:pt>
                <c:pt idx="87">
                  <c:v>60</c:v>
                </c:pt>
                <c:pt idx="88">
                  <c:v>46</c:v>
                </c:pt>
                <c:pt idx="89">
                  <c:v>57</c:v>
                </c:pt>
                <c:pt idx="90">
                  <c:v>46</c:v>
                </c:pt>
                <c:pt idx="91">
                  <c:v>45</c:v>
                </c:pt>
                <c:pt idx="92">
                  <c:v>49</c:v>
                </c:pt>
                <c:pt idx="93">
                  <c:v>39</c:v>
                </c:pt>
                <c:pt idx="94">
                  <c:v>56</c:v>
                </c:pt>
                <c:pt idx="95">
                  <c:v>35</c:v>
                </c:pt>
                <c:pt idx="96">
                  <c:v>57</c:v>
                </c:pt>
                <c:pt idx="97">
                  <c:v>48</c:v>
                </c:pt>
                <c:pt idx="98">
                  <c:v>57</c:v>
                </c:pt>
                <c:pt idx="99">
                  <c:v>46</c:v>
                </c:pt>
                <c:pt idx="100">
                  <c:v>56</c:v>
                </c:pt>
                <c:pt idx="101">
                  <c:v>46</c:v>
                </c:pt>
                <c:pt idx="102">
                  <c:v>60</c:v>
                </c:pt>
                <c:pt idx="103">
                  <c:v>54</c:v>
                </c:pt>
                <c:pt idx="104">
                  <c:v>56</c:v>
                </c:pt>
                <c:pt idx="105">
                  <c:v>47</c:v>
                </c:pt>
                <c:pt idx="106">
                  <c:v>59</c:v>
                </c:pt>
                <c:pt idx="107">
                  <c:v>57</c:v>
                </c:pt>
                <c:pt idx="108">
                  <c:v>54</c:v>
                </c:pt>
                <c:pt idx="109">
                  <c:v>57</c:v>
                </c:pt>
                <c:pt idx="110">
                  <c:v>59</c:v>
                </c:pt>
                <c:pt idx="111">
                  <c:v>59</c:v>
                </c:pt>
                <c:pt idx="112">
                  <c:v>39</c:v>
                </c:pt>
                <c:pt idx="113">
                  <c:v>49</c:v>
                </c:pt>
                <c:pt idx="114">
                  <c:v>52</c:v>
                </c:pt>
                <c:pt idx="115">
                  <c:v>53</c:v>
                </c:pt>
                <c:pt idx="116">
                  <c:v>45</c:v>
                </c:pt>
                <c:pt idx="117">
                  <c:v>54</c:v>
                </c:pt>
                <c:pt idx="118">
                  <c:v>56</c:v>
                </c:pt>
                <c:pt idx="119">
                  <c:v>56</c:v>
                </c:pt>
                <c:pt idx="120">
                  <c:v>68</c:v>
                </c:pt>
                <c:pt idx="121">
                  <c:v>58</c:v>
                </c:pt>
                <c:pt idx="122">
                  <c:v>58</c:v>
                </c:pt>
                <c:pt idx="123">
                  <c:v>43</c:v>
                </c:pt>
                <c:pt idx="124">
                  <c:v>68</c:v>
                </c:pt>
                <c:pt idx="125">
                  <c:v>72</c:v>
                </c:pt>
                <c:pt idx="126">
                  <c:v>60</c:v>
                </c:pt>
                <c:pt idx="127">
                  <c:v>52</c:v>
                </c:pt>
                <c:pt idx="128">
                  <c:v>57</c:v>
                </c:pt>
                <c:pt idx="129">
                  <c:v>66</c:v>
                </c:pt>
                <c:pt idx="130">
                  <c:v>56</c:v>
                </c:pt>
                <c:pt idx="131">
                  <c:v>70</c:v>
                </c:pt>
                <c:pt idx="132">
                  <c:v>61</c:v>
                </c:pt>
                <c:pt idx="133">
                  <c:v>69</c:v>
                </c:pt>
                <c:pt idx="134">
                  <c:v>42</c:v>
                </c:pt>
                <c:pt idx="135">
                  <c:v>62</c:v>
                </c:pt>
                <c:pt idx="136">
                  <c:v>67</c:v>
                </c:pt>
                <c:pt idx="137">
                  <c:v>70</c:v>
                </c:pt>
                <c:pt idx="138">
                  <c:v>66</c:v>
                </c:pt>
                <c:pt idx="139">
                  <c:v>53</c:v>
                </c:pt>
                <c:pt idx="140">
                  <c:v>54</c:v>
                </c:pt>
                <c:pt idx="141">
                  <c:v>46</c:v>
                </c:pt>
                <c:pt idx="142">
                  <c:v>56</c:v>
                </c:pt>
                <c:pt idx="143">
                  <c:v>63</c:v>
                </c:pt>
                <c:pt idx="144">
                  <c:v>43</c:v>
                </c:pt>
                <c:pt idx="145">
                  <c:v>60</c:v>
                </c:pt>
                <c:pt idx="146">
                  <c:v>49</c:v>
                </c:pt>
                <c:pt idx="147">
                  <c:v>68</c:v>
                </c:pt>
                <c:pt idx="148">
                  <c:v>69</c:v>
                </c:pt>
                <c:pt idx="149">
                  <c:v>61</c:v>
                </c:pt>
                <c:pt idx="150">
                  <c:v>59</c:v>
                </c:pt>
                <c:pt idx="151">
                  <c:v>57</c:v>
                </c:pt>
                <c:pt idx="152">
                  <c:v>59</c:v>
                </c:pt>
                <c:pt idx="153">
                  <c:v>64</c:v>
                </c:pt>
                <c:pt idx="154">
                  <c:v>66</c:v>
                </c:pt>
                <c:pt idx="155">
                  <c:v>67</c:v>
                </c:pt>
                <c:pt idx="156">
                  <c:v>72</c:v>
                </c:pt>
                <c:pt idx="157">
                  <c:v>61</c:v>
                </c:pt>
                <c:pt idx="158">
                  <c:v>65</c:v>
                </c:pt>
                <c:pt idx="159">
                  <c:v>61</c:v>
                </c:pt>
                <c:pt idx="160">
                  <c:v>58</c:v>
                </c:pt>
                <c:pt idx="161">
                  <c:v>67</c:v>
                </c:pt>
                <c:pt idx="162">
                  <c:v>54</c:v>
                </c:pt>
                <c:pt idx="163">
                  <c:v>63</c:v>
                </c:pt>
                <c:pt idx="164">
                  <c:v>73</c:v>
                </c:pt>
                <c:pt idx="165">
                  <c:v>58</c:v>
                </c:pt>
                <c:pt idx="166">
                  <c:v>66</c:v>
                </c:pt>
                <c:pt idx="167">
                  <c:v>66</c:v>
                </c:pt>
                <c:pt idx="168">
                  <c:v>75</c:v>
                </c:pt>
                <c:pt idx="169">
                  <c:v>79</c:v>
                </c:pt>
                <c:pt idx="170">
                  <c:v>64</c:v>
                </c:pt>
                <c:pt idx="171">
                  <c:v>65</c:v>
                </c:pt>
                <c:pt idx="172">
                  <c:v>72</c:v>
                </c:pt>
                <c:pt idx="173">
                  <c:v>74</c:v>
                </c:pt>
                <c:pt idx="174">
                  <c:v>75</c:v>
                </c:pt>
                <c:pt idx="175">
                  <c:v>64</c:v>
                </c:pt>
                <c:pt idx="176">
                  <c:v>78</c:v>
                </c:pt>
                <c:pt idx="177">
                  <c:v>65</c:v>
                </c:pt>
                <c:pt idx="178">
                  <c:v>65</c:v>
                </c:pt>
                <c:pt idx="179">
                  <c:v>73</c:v>
                </c:pt>
                <c:pt idx="180">
                  <c:v>74</c:v>
                </c:pt>
                <c:pt idx="181">
                  <c:v>71</c:v>
                </c:pt>
                <c:pt idx="182">
                  <c:v>81</c:v>
                </c:pt>
                <c:pt idx="183">
                  <c:v>91</c:v>
                </c:pt>
                <c:pt idx="184">
                  <c:v>67</c:v>
                </c:pt>
                <c:pt idx="185">
                  <c:v>75</c:v>
                </c:pt>
                <c:pt idx="186">
                  <c:v>71</c:v>
                </c:pt>
                <c:pt idx="187">
                  <c:v>80</c:v>
                </c:pt>
                <c:pt idx="188">
                  <c:v>52</c:v>
                </c:pt>
                <c:pt idx="189">
                  <c:v>66</c:v>
                </c:pt>
                <c:pt idx="190">
                  <c:v>79</c:v>
                </c:pt>
                <c:pt idx="191">
                  <c:v>68</c:v>
                </c:pt>
                <c:pt idx="192">
                  <c:v>67</c:v>
                </c:pt>
                <c:pt idx="193">
                  <c:v>80</c:v>
                </c:pt>
                <c:pt idx="194">
                  <c:v>74</c:v>
                </c:pt>
                <c:pt idx="195">
                  <c:v>79</c:v>
                </c:pt>
                <c:pt idx="196">
                  <c:v>70</c:v>
                </c:pt>
                <c:pt idx="197">
                  <c:v>83</c:v>
                </c:pt>
                <c:pt idx="198">
                  <c:v>81</c:v>
                </c:pt>
                <c:pt idx="199">
                  <c:v>81</c:v>
                </c:pt>
                <c:pt idx="200">
                  <c:v>76</c:v>
                </c:pt>
                <c:pt idx="201">
                  <c:v>84</c:v>
                </c:pt>
                <c:pt idx="202">
                  <c:v>71</c:v>
                </c:pt>
                <c:pt idx="203">
                  <c:v>82</c:v>
                </c:pt>
                <c:pt idx="204">
                  <c:v>73</c:v>
                </c:pt>
                <c:pt idx="205">
                  <c:v>88</c:v>
                </c:pt>
                <c:pt idx="206">
                  <c:v>75</c:v>
                </c:pt>
                <c:pt idx="207">
                  <c:v>85</c:v>
                </c:pt>
                <c:pt idx="208">
                  <c:v>75</c:v>
                </c:pt>
                <c:pt idx="209">
                  <c:v>81</c:v>
                </c:pt>
                <c:pt idx="210">
                  <c:v>78</c:v>
                </c:pt>
                <c:pt idx="211">
                  <c:v>67</c:v>
                </c:pt>
                <c:pt idx="212">
                  <c:v>92</c:v>
                </c:pt>
                <c:pt idx="213">
                  <c:v>90</c:v>
                </c:pt>
                <c:pt idx="214">
                  <c:v>84</c:v>
                </c:pt>
                <c:pt idx="215">
                  <c:v>78</c:v>
                </c:pt>
                <c:pt idx="216">
                  <c:v>88</c:v>
                </c:pt>
                <c:pt idx="217">
                  <c:v>87</c:v>
                </c:pt>
                <c:pt idx="218">
                  <c:v>94</c:v>
                </c:pt>
                <c:pt idx="219">
                  <c:v>90</c:v>
                </c:pt>
                <c:pt idx="220">
                  <c:v>87</c:v>
                </c:pt>
                <c:pt idx="221">
                  <c:v>88</c:v>
                </c:pt>
                <c:pt idx="222">
                  <c:v>83</c:v>
                </c:pt>
                <c:pt idx="223">
                  <c:v>88</c:v>
                </c:pt>
                <c:pt idx="224">
                  <c:v>92</c:v>
                </c:pt>
                <c:pt idx="225">
                  <c:v>83</c:v>
                </c:pt>
                <c:pt idx="226">
                  <c:v>100</c:v>
                </c:pt>
                <c:pt idx="227">
                  <c:v>82</c:v>
                </c:pt>
                <c:pt idx="228">
                  <c:v>96</c:v>
                </c:pt>
                <c:pt idx="229">
                  <c:v>75</c:v>
                </c:pt>
                <c:pt idx="230">
                  <c:v>84</c:v>
                </c:pt>
                <c:pt idx="231">
                  <c:v>104</c:v>
                </c:pt>
                <c:pt idx="232">
                  <c:v>108</c:v>
                </c:pt>
                <c:pt idx="233">
                  <c:v>106</c:v>
                </c:pt>
                <c:pt idx="234">
                  <c:v>95</c:v>
                </c:pt>
                <c:pt idx="235">
                  <c:v>94</c:v>
                </c:pt>
                <c:pt idx="236">
                  <c:v>100</c:v>
                </c:pt>
                <c:pt idx="237">
                  <c:v>76</c:v>
                </c:pt>
                <c:pt idx="238">
                  <c:v>100</c:v>
                </c:pt>
                <c:pt idx="239">
                  <c:v>96</c:v>
                </c:pt>
                <c:pt idx="240">
                  <c:v>111</c:v>
                </c:pt>
                <c:pt idx="241">
                  <c:v>97</c:v>
                </c:pt>
                <c:pt idx="242">
                  <c:v>93</c:v>
                </c:pt>
                <c:pt idx="243">
                  <c:v>95</c:v>
                </c:pt>
                <c:pt idx="244">
                  <c:v>120</c:v>
                </c:pt>
                <c:pt idx="245">
                  <c:v>120</c:v>
                </c:pt>
                <c:pt idx="246">
                  <c:v>106</c:v>
                </c:pt>
                <c:pt idx="247">
                  <c:v>107</c:v>
                </c:pt>
                <c:pt idx="248">
                  <c:v>104</c:v>
                </c:pt>
                <c:pt idx="249">
                  <c:v>100</c:v>
                </c:pt>
                <c:pt idx="250">
                  <c:v>108</c:v>
                </c:pt>
                <c:pt idx="251">
                  <c:v>115</c:v>
                </c:pt>
                <c:pt idx="252">
                  <c:v>109</c:v>
                </c:pt>
                <c:pt idx="253">
                  <c:v>107</c:v>
                </c:pt>
                <c:pt idx="254">
                  <c:v>122</c:v>
                </c:pt>
                <c:pt idx="255">
                  <c:v>112</c:v>
                </c:pt>
                <c:pt idx="256">
                  <c:v>117</c:v>
                </c:pt>
                <c:pt idx="257">
                  <c:v>117</c:v>
                </c:pt>
                <c:pt idx="258">
                  <c:v>116</c:v>
                </c:pt>
                <c:pt idx="259">
                  <c:v>116</c:v>
                </c:pt>
                <c:pt idx="260">
                  <c:v>122</c:v>
                </c:pt>
                <c:pt idx="261">
                  <c:v>154</c:v>
                </c:pt>
                <c:pt idx="262">
                  <c:v>130</c:v>
                </c:pt>
                <c:pt idx="263">
                  <c:v>113</c:v>
                </c:pt>
                <c:pt idx="264">
                  <c:v>124</c:v>
                </c:pt>
                <c:pt idx="265">
                  <c:v>123</c:v>
                </c:pt>
                <c:pt idx="266">
                  <c:v>130</c:v>
                </c:pt>
                <c:pt idx="267">
                  <c:v>149</c:v>
                </c:pt>
                <c:pt idx="268">
                  <c:v>136</c:v>
                </c:pt>
                <c:pt idx="269">
                  <c:v>125</c:v>
                </c:pt>
                <c:pt idx="270">
                  <c:v>135</c:v>
                </c:pt>
                <c:pt idx="271">
                  <c:v>122</c:v>
                </c:pt>
                <c:pt idx="272">
                  <c:v>121</c:v>
                </c:pt>
                <c:pt idx="273">
                  <c:v>144</c:v>
                </c:pt>
                <c:pt idx="274">
                  <c:v>136</c:v>
                </c:pt>
                <c:pt idx="275">
                  <c:v>158</c:v>
                </c:pt>
                <c:pt idx="276">
                  <c:v>141</c:v>
                </c:pt>
                <c:pt idx="277">
                  <c:v>149</c:v>
                </c:pt>
                <c:pt idx="278">
                  <c:v>154</c:v>
                </c:pt>
                <c:pt idx="279">
                  <c:v>157</c:v>
                </c:pt>
                <c:pt idx="280">
                  <c:v>138</c:v>
                </c:pt>
                <c:pt idx="281">
                  <c:v>159</c:v>
                </c:pt>
                <c:pt idx="282">
                  <c:v>172</c:v>
                </c:pt>
                <c:pt idx="283">
                  <c:v>169</c:v>
                </c:pt>
                <c:pt idx="284">
                  <c:v>163</c:v>
                </c:pt>
                <c:pt idx="285">
                  <c:v>156</c:v>
                </c:pt>
                <c:pt idx="286">
                  <c:v>150</c:v>
                </c:pt>
                <c:pt idx="287">
                  <c:v>164</c:v>
                </c:pt>
                <c:pt idx="288">
                  <c:v>169</c:v>
                </c:pt>
                <c:pt idx="289">
                  <c:v>179</c:v>
                </c:pt>
                <c:pt idx="290">
                  <c:v>186</c:v>
                </c:pt>
                <c:pt idx="291">
                  <c:v>178</c:v>
                </c:pt>
                <c:pt idx="292">
                  <c:v>174</c:v>
                </c:pt>
                <c:pt idx="293">
                  <c:v>168</c:v>
                </c:pt>
                <c:pt idx="294">
                  <c:v>196</c:v>
                </c:pt>
                <c:pt idx="295">
                  <c:v>214</c:v>
                </c:pt>
                <c:pt idx="296">
                  <c:v>207</c:v>
                </c:pt>
                <c:pt idx="297">
                  <c:v>178</c:v>
                </c:pt>
                <c:pt idx="298">
                  <c:v>210</c:v>
                </c:pt>
                <c:pt idx="299">
                  <c:v>167</c:v>
                </c:pt>
                <c:pt idx="300">
                  <c:v>200</c:v>
                </c:pt>
                <c:pt idx="301">
                  <c:v>195</c:v>
                </c:pt>
                <c:pt idx="302">
                  <c:v>202</c:v>
                </c:pt>
                <c:pt idx="303">
                  <c:v>233</c:v>
                </c:pt>
                <c:pt idx="304">
                  <c:v>228</c:v>
                </c:pt>
                <c:pt idx="305">
                  <c:v>221</c:v>
                </c:pt>
                <c:pt idx="306">
                  <c:v>240</c:v>
                </c:pt>
                <c:pt idx="307">
                  <c:v>244</c:v>
                </c:pt>
                <c:pt idx="308">
                  <c:v>214</c:v>
                </c:pt>
                <c:pt idx="309">
                  <c:v>226</c:v>
                </c:pt>
                <c:pt idx="310">
                  <c:v>207</c:v>
                </c:pt>
                <c:pt idx="311">
                  <c:v>232</c:v>
                </c:pt>
                <c:pt idx="312">
                  <c:v>246</c:v>
                </c:pt>
                <c:pt idx="313">
                  <c:v>248</c:v>
                </c:pt>
                <c:pt idx="314">
                  <c:v>247</c:v>
                </c:pt>
                <c:pt idx="315">
                  <c:v>221</c:v>
                </c:pt>
                <c:pt idx="316">
                  <c:v>224</c:v>
                </c:pt>
                <c:pt idx="317">
                  <c:v>219</c:v>
                </c:pt>
                <c:pt idx="318">
                  <c:v>213</c:v>
                </c:pt>
                <c:pt idx="319">
                  <c:v>228</c:v>
                </c:pt>
                <c:pt idx="320">
                  <c:v>231</c:v>
                </c:pt>
                <c:pt idx="321">
                  <c:v>209</c:v>
                </c:pt>
                <c:pt idx="322">
                  <c:v>218</c:v>
                </c:pt>
                <c:pt idx="323">
                  <c:v>215</c:v>
                </c:pt>
                <c:pt idx="324">
                  <c:v>238</c:v>
                </c:pt>
                <c:pt idx="325">
                  <c:v>214</c:v>
                </c:pt>
                <c:pt idx="326">
                  <c:v>222</c:v>
                </c:pt>
                <c:pt idx="327">
                  <c:v>251</c:v>
                </c:pt>
                <c:pt idx="328">
                  <c:v>241</c:v>
                </c:pt>
                <c:pt idx="329">
                  <c:v>194</c:v>
                </c:pt>
                <c:pt idx="330">
                  <c:v>210</c:v>
                </c:pt>
                <c:pt idx="331">
                  <c:v>212</c:v>
                </c:pt>
                <c:pt idx="332">
                  <c:v>231</c:v>
                </c:pt>
                <c:pt idx="333">
                  <c:v>197</c:v>
                </c:pt>
                <c:pt idx="334">
                  <c:v>230</c:v>
                </c:pt>
                <c:pt idx="335">
                  <c:v>232</c:v>
                </c:pt>
                <c:pt idx="336">
                  <c:v>206</c:v>
                </c:pt>
                <c:pt idx="337">
                  <c:v>196</c:v>
                </c:pt>
                <c:pt idx="338">
                  <c:v>209</c:v>
                </c:pt>
                <c:pt idx="339">
                  <c:v>179</c:v>
                </c:pt>
                <c:pt idx="340">
                  <c:v>213</c:v>
                </c:pt>
                <c:pt idx="341">
                  <c:v>182</c:v>
                </c:pt>
                <c:pt idx="342">
                  <c:v>191</c:v>
                </c:pt>
                <c:pt idx="343">
                  <c:v>207</c:v>
                </c:pt>
                <c:pt idx="344">
                  <c:v>187</c:v>
                </c:pt>
                <c:pt idx="345">
                  <c:v>195</c:v>
                </c:pt>
                <c:pt idx="346">
                  <c:v>177</c:v>
                </c:pt>
                <c:pt idx="347">
                  <c:v>168</c:v>
                </c:pt>
                <c:pt idx="348">
                  <c:v>184</c:v>
                </c:pt>
                <c:pt idx="349">
                  <c:v>177</c:v>
                </c:pt>
                <c:pt idx="350">
                  <c:v>161</c:v>
                </c:pt>
                <c:pt idx="351">
                  <c:v>154</c:v>
                </c:pt>
                <c:pt idx="352">
                  <c:v>166</c:v>
                </c:pt>
                <c:pt idx="353">
                  <c:v>164</c:v>
                </c:pt>
                <c:pt idx="354">
                  <c:v>167</c:v>
                </c:pt>
                <c:pt idx="355">
                  <c:v>184</c:v>
                </c:pt>
                <c:pt idx="356">
                  <c:v>173</c:v>
                </c:pt>
                <c:pt idx="357">
                  <c:v>139</c:v>
                </c:pt>
                <c:pt idx="358">
                  <c:v>154</c:v>
                </c:pt>
                <c:pt idx="359">
                  <c:v>161</c:v>
                </c:pt>
                <c:pt idx="360">
                  <c:v>155</c:v>
                </c:pt>
                <c:pt idx="361">
                  <c:v>130</c:v>
                </c:pt>
                <c:pt idx="362">
                  <c:v>163</c:v>
                </c:pt>
                <c:pt idx="363">
                  <c:v>157</c:v>
                </c:pt>
                <c:pt idx="364">
                  <c:v>157</c:v>
                </c:pt>
                <c:pt idx="365">
                  <c:v>147</c:v>
                </c:pt>
                <c:pt idx="366">
                  <c:v>131</c:v>
                </c:pt>
                <c:pt idx="367">
                  <c:v>135</c:v>
                </c:pt>
                <c:pt idx="368">
                  <c:v>152</c:v>
                </c:pt>
                <c:pt idx="369">
                  <c:v>143</c:v>
                </c:pt>
                <c:pt idx="370">
                  <c:v>126</c:v>
                </c:pt>
                <c:pt idx="371">
                  <c:v>130</c:v>
                </c:pt>
                <c:pt idx="372">
                  <c:v>139</c:v>
                </c:pt>
                <c:pt idx="373">
                  <c:v>130</c:v>
                </c:pt>
                <c:pt idx="374">
                  <c:v>122</c:v>
                </c:pt>
                <c:pt idx="375">
                  <c:v>119</c:v>
                </c:pt>
                <c:pt idx="376">
                  <c:v>131</c:v>
                </c:pt>
                <c:pt idx="377">
                  <c:v>117</c:v>
                </c:pt>
                <c:pt idx="378">
                  <c:v>109</c:v>
                </c:pt>
                <c:pt idx="379">
                  <c:v>126</c:v>
                </c:pt>
                <c:pt idx="380">
                  <c:v>117</c:v>
                </c:pt>
                <c:pt idx="381">
                  <c:v>126</c:v>
                </c:pt>
                <c:pt idx="382">
                  <c:v>123</c:v>
                </c:pt>
                <c:pt idx="383">
                  <c:v>120</c:v>
                </c:pt>
                <c:pt idx="384">
                  <c:v>100</c:v>
                </c:pt>
                <c:pt idx="385">
                  <c:v>136</c:v>
                </c:pt>
                <c:pt idx="386">
                  <c:v>120</c:v>
                </c:pt>
                <c:pt idx="387">
                  <c:v>124</c:v>
                </c:pt>
                <c:pt idx="388">
                  <c:v>117</c:v>
                </c:pt>
                <c:pt idx="389">
                  <c:v>123</c:v>
                </c:pt>
                <c:pt idx="390">
                  <c:v>132</c:v>
                </c:pt>
                <c:pt idx="391">
                  <c:v>120</c:v>
                </c:pt>
                <c:pt idx="392">
                  <c:v>132</c:v>
                </c:pt>
                <c:pt idx="393">
                  <c:v>111</c:v>
                </c:pt>
                <c:pt idx="394">
                  <c:v>104</c:v>
                </c:pt>
                <c:pt idx="395">
                  <c:v>129</c:v>
                </c:pt>
                <c:pt idx="396">
                  <c:v>106</c:v>
                </c:pt>
                <c:pt idx="397">
                  <c:v>82</c:v>
                </c:pt>
                <c:pt idx="398">
                  <c:v>96</c:v>
                </c:pt>
                <c:pt idx="399">
                  <c:v>101</c:v>
                </c:pt>
                <c:pt idx="400">
                  <c:v>120</c:v>
                </c:pt>
                <c:pt idx="401">
                  <c:v>100</c:v>
                </c:pt>
                <c:pt idx="402">
                  <c:v>94</c:v>
                </c:pt>
                <c:pt idx="403">
                  <c:v>114</c:v>
                </c:pt>
                <c:pt idx="404">
                  <c:v>105</c:v>
                </c:pt>
                <c:pt idx="405">
                  <c:v>103</c:v>
                </c:pt>
                <c:pt idx="406">
                  <c:v>119</c:v>
                </c:pt>
                <c:pt idx="407">
                  <c:v>106</c:v>
                </c:pt>
                <c:pt idx="408">
                  <c:v>115</c:v>
                </c:pt>
                <c:pt idx="409">
                  <c:v>89</c:v>
                </c:pt>
                <c:pt idx="410">
                  <c:v>122</c:v>
                </c:pt>
                <c:pt idx="411">
                  <c:v>97</c:v>
                </c:pt>
                <c:pt idx="412">
                  <c:v>109</c:v>
                </c:pt>
                <c:pt idx="413">
                  <c:v>100</c:v>
                </c:pt>
                <c:pt idx="414">
                  <c:v>88</c:v>
                </c:pt>
                <c:pt idx="415">
                  <c:v>125</c:v>
                </c:pt>
                <c:pt idx="416">
                  <c:v>109</c:v>
                </c:pt>
                <c:pt idx="417">
                  <c:v>93</c:v>
                </c:pt>
                <c:pt idx="418">
                  <c:v>111</c:v>
                </c:pt>
                <c:pt idx="419">
                  <c:v>86</c:v>
                </c:pt>
                <c:pt idx="420">
                  <c:v>99</c:v>
                </c:pt>
                <c:pt idx="421">
                  <c:v>101</c:v>
                </c:pt>
                <c:pt idx="422">
                  <c:v>103</c:v>
                </c:pt>
                <c:pt idx="423">
                  <c:v>105</c:v>
                </c:pt>
                <c:pt idx="424">
                  <c:v>101</c:v>
                </c:pt>
                <c:pt idx="425">
                  <c:v>79</c:v>
                </c:pt>
                <c:pt idx="426">
                  <c:v>100</c:v>
                </c:pt>
                <c:pt idx="427">
                  <c:v>87</c:v>
                </c:pt>
                <c:pt idx="428">
                  <c:v>102</c:v>
                </c:pt>
                <c:pt idx="429">
                  <c:v>83</c:v>
                </c:pt>
                <c:pt idx="430">
                  <c:v>100</c:v>
                </c:pt>
                <c:pt idx="431">
                  <c:v>92</c:v>
                </c:pt>
                <c:pt idx="432">
                  <c:v>98</c:v>
                </c:pt>
                <c:pt idx="433">
                  <c:v>98</c:v>
                </c:pt>
                <c:pt idx="434">
                  <c:v>72</c:v>
                </c:pt>
                <c:pt idx="435">
                  <c:v>81</c:v>
                </c:pt>
                <c:pt idx="436">
                  <c:v>98</c:v>
                </c:pt>
                <c:pt idx="437">
                  <c:v>97</c:v>
                </c:pt>
                <c:pt idx="438">
                  <c:v>81</c:v>
                </c:pt>
                <c:pt idx="439">
                  <c:v>80</c:v>
                </c:pt>
                <c:pt idx="440">
                  <c:v>95</c:v>
                </c:pt>
                <c:pt idx="441">
                  <c:v>87</c:v>
                </c:pt>
                <c:pt idx="442">
                  <c:v>83</c:v>
                </c:pt>
                <c:pt idx="443">
                  <c:v>90</c:v>
                </c:pt>
                <c:pt idx="444">
                  <c:v>65</c:v>
                </c:pt>
                <c:pt idx="445">
                  <c:v>75</c:v>
                </c:pt>
                <c:pt idx="446">
                  <c:v>80</c:v>
                </c:pt>
                <c:pt idx="447">
                  <c:v>103</c:v>
                </c:pt>
                <c:pt idx="448">
                  <c:v>87</c:v>
                </c:pt>
                <c:pt idx="449">
                  <c:v>78</c:v>
                </c:pt>
                <c:pt idx="450">
                  <c:v>90</c:v>
                </c:pt>
                <c:pt idx="451">
                  <c:v>110</c:v>
                </c:pt>
                <c:pt idx="452">
                  <c:v>88</c:v>
                </c:pt>
                <c:pt idx="453">
                  <c:v>83</c:v>
                </c:pt>
                <c:pt idx="454">
                  <c:v>91</c:v>
                </c:pt>
                <c:pt idx="455">
                  <c:v>83</c:v>
                </c:pt>
                <c:pt idx="456">
                  <c:v>89</c:v>
                </c:pt>
                <c:pt idx="457">
                  <c:v>77</c:v>
                </c:pt>
                <c:pt idx="458">
                  <c:v>101</c:v>
                </c:pt>
                <c:pt idx="459">
                  <c:v>76</c:v>
                </c:pt>
                <c:pt idx="460">
                  <c:v>84</c:v>
                </c:pt>
                <c:pt idx="461">
                  <c:v>73</c:v>
                </c:pt>
                <c:pt idx="462">
                  <c:v>86</c:v>
                </c:pt>
                <c:pt idx="463">
                  <c:v>88</c:v>
                </c:pt>
                <c:pt idx="464">
                  <c:v>85</c:v>
                </c:pt>
                <c:pt idx="465">
                  <c:v>89</c:v>
                </c:pt>
                <c:pt idx="466">
                  <c:v>97</c:v>
                </c:pt>
                <c:pt idx="467">
                  <c:v>88</c:v>
                </c:pt>
                <c:pt idx="468">
                  <c:v>88</c:v>
                </c:pt>
                <c:pt idx="469">
                  <c:v>84</c:v>
                </c:pt>
                <c:pt idx="470">
                  <c:v>93</c:v>
                </c:pt>
                <c:pt idx="471">
                  <c:v>84</c:v>
                </c:pt>
                <c:pt idx="472">
                  <c:v>84</c:v>
                </c:pt>
                <c:pt idx="473">
                  <c:v>73</c:v>
                </c:pt>
                <c:pt idx="474">
                  <c:v>96</c:v>
                </c:pt>
                <c:pt idx="475">
                  <c:v>82</c:v>
                </c:pt>
                <c:pt idx="476">
                  <c:v>85</c:v>
                </c:pt>
                <c:pt idx="477">
                  <c:v>76</c:v>
                </c:pt>
                <c:pt idx="478">
                  <c:v>95</c:v>
                </c:pt>
                <c:pt idx="479">
                  <c:v>73</c:v>
                </c:pt>
                <c:pt idx="480">
                  <c:v>102</c:v>
                </c:pt>
                <c:pt idx="481">
                  <c:v>103</c:v>
                </c:pt>
                <c:pt idx="482">
                  <c:v>70</c:v>
                </c:pt>
                <c:pt idx="483">
                  <c:v>89</c:v>
                </c:pt>
                <c:pt idx="484">
                  <c:v>89</c:v>
                </c:pt>
                <c:pt idx="485">
                  <c:v>86</c:v>
                </c:pt>
                <c:pt idx="486">
                  <c:v>85</c:v>
                </c:pt>
                <c:pt idx="487">
                  <c:v>82</c:v>
                </c:pt>
                <c:pt idx="488">
                  <c:v>90</c:v>
                </c:pt>
                <c:pt idx="489">
                  <c:v>82</c:v>
                </c:pt>
                <c:pt idx="490">
                  <c:v>83</c:v>
                </c:pt>
                <c:pt idx="491">
                  <c:v>83</c:v>
                </c:pt>
                <c:pt idx="492">
                  <c:v>84</c:v>
                </c:pt>
                <c:pt idx="493">
                  <c:v>78</c:v>
                </c:pt>
                <c:pt idx="494">
                  <c:v>80</c:v>
                </c:pt>
                <c:pt idx="495">
                  <c:v>90</c:v>
                </c:pt>
                <c:pt idx="496">
                  <c:v>90</c:v>
                </c:pt>
                <c:pt idx="497">
                  <c:v>81</c:v>
                </c:pt>
                <c:pt idx="498">
                  <c:v>71</c:v>
                </c:pt>
                <c:pt idx="499">
                  <c:v>78</c:v>
                </c:pt>
                <c:pt idx="500">
                  <c:v>97</c:v>
                </c:pt>
                <c:pt idx="501">
                  <c:v>79</c:v>
                </c:pt>
                <c:pt idx="502">
                  <c:v>75</c:v>
                </c:pt>
                <c:pt idx="503">
                  <c:v>85</c:v>
                </c:pt>
                <c:pt idx="504">
                  <c:v>90</c:v>
                </c:pt>
                <c:pt idx="505">
                  <c:v>81</c:v>
                </c:pt>
                <c:pt idx="506">
                  <c:v>90</c:v>
                </c:pt>
                <c:pt idx="507">
                  <c:v>73</c:v>
                </c:pt>
                <c:pt idx="508">
                  <c:v>68</c:v>
                </c:pt>
                <c:pt idx="509">
                  <c:v>77</c:v>
                </c:pt>
                <c:pt idx="510">
                  <c:v>65</c:v>
                </c:pt>
                <c:pt idx="511">
                  <c:v>77</c:v>
                </c:pt>
                <c:pt idx="512">
                  <c:v>80</c:v>
                </c:pt>
                <c:pt idx="513">
                  <c:v>81</c:v>
                </c:pt>
                <c:pt idx="514">
                  <c:v>79</c:v>
                </c:pt>
                <c:pt idx="515">
                  <c:v>92</c:v>
                </c:pt>
                <c:pt idx="516">
                  <c:v>82</c:v>
                </c:pt>
                <c:pt idx="517">
                  <c:v>87</c:v>
                </c:pt>
                <c:pt idx="518">
                  <c:v>83</c:v>
                </c:pt>
                <c:pt idx="519">
                  <c:v>81</c:v>
                </c:pt>
                <c:pt idx="520">
                  <c:v>80</c:v>
                </c:pt>
                <c:pt idx="521">
                  <c:v>87</c:v>
                </c:pt>
                <c:pt idx="522">
                  <c:v>88</c:v>
                </c:pt>
                <c:pt idx="523">
                  <c:v>74</c:v>
                </c:pt>
                <c:pt idx="524">
                  <c:v>84</c:v>
                </c:pt>
                <c:pt idx="525">
                  <c:v>87</c:v>
                </c:pt>
                <c:pt idx="526">
                  <c:v>73</c:v>
                </c:pt>
                <c:pt idx="527">
                  <c:v>74</c:v>
                </c:pt>
                <c:pt idx="528">
                  <c:v>82</c:v>
                </c:pt>
                <c:pt idx="529">
                  <c:v>65</c:v>
                </c:pt>
                <c:pt idx="530">
                  <c:v>72</c:v>
                </c:pt>
                <c:pt idx="531">
                  <c:v>89</c:v>
                </c:pt>
                <c:pt idx="532">
                  <c:v>94</c:v>
                </c:pt>
                <c:pt idx="533">
                  <c:v>84</c:v>
                </c:pt>
                <c:pt idx="534">
                  <c:v>89</c:v>
                </c:pt>
                <c:pt idx="535">
                  <c:v>90</c:v>
                </c:pt>
                <c:pt idx="536">
                  <c:v>93</c:v>
                </c:pt>
                <c:pt idx="537">
                  <c:v>89</c:v>
                </c:pt>
                <c:pt idx="538">
                  <c:v>85</c:v>
                </c:pt>
                <c:pt idx="539">
                  <c:v>83</c:v>
                </c:pt>
                <c:pt idx="540">
                  <c:v>96</c:v>
                </c:pt>
                <c:pt idx="541">
                  <c:v>79</c:v>
                </c:pt>
                <c:pt idx="542">
                  <c:v>86</c:v>
                </c:pt>
                <c:pt idx="543">
                  <c:v>96</c:v>
                </c:pt>
                <c:pt idx="544">
                  <c:v>78</c:v>
                </c:pt>
                <c:pt idx="545">
                  <c:v>72</c:v>
                </c:pt>
                <c:pt idx="546">
                  <c:v>87</c:v>
                </c:pt>
                <c:pt idx="547">
                  <c:v>91</c:v>
                </c:pt>
                <c:pt idx="548">
                  <c:v>76</c:v>
                </c:pt>
                <c:pt idx="549">
                  <c:v>90</c:v>
                </c:pt>
                <c:pt idx="550">
                  <c:v>84</c:v>
                </c:pt>
                <c:pt idx="551">
                  <c:v>69</c:v>
                </c:pt>
                <c:pt idx="552">
                  <c:v>91</c:v>
                </c:pt>
                <c:pt idx="553">
                  <c:v>62</c:v>
                </c:pt>
                <c:pt idx="554">
                  <c:v>77</c:v>
                </c:pt>
                <c:pt idx="555">
                  <c:v>87</c:v>
                </c:pt>
                <c:pt idx="556">
                  <c:v>83</c:v>
                </c:pt>
                <c:pt idx="557">
                  <c:v>81</c:v>
                </c:pt>
                <c:pt idx="558">
                  <c:v>80</c:v>
                </c:pt>
                <c:pt idx="559">
                  <c:v>66</c:v>
                </c:pt>
                <c:pt idx="560">
                  <c:v>100</c:v>
                </c:pt>
                <c:pt idx="561">
                  <c:v>102</c:v>
                </c:pt>
                <c:pt idx="562">
                  <c:v>81</c:v>
                </c:pt>
                <c:pt idx="563">
                  <c:v>82</c:v>
                </c:pt>
                <c:pt idx="564">
                  <c:v>98</c:v>
                </c:pt>
                <c:pt idx="565">
                  <c:v>85</c:v>
                </c:pt>
                <c:pt idx="566">
                  <c:v>93</c:v>
                </c:pt>
                <c:pt idx="567">
                  <c:v>79</c:v>
                </c:pt>
                <c:pt idx="568">
                  <c:v>92</c:v>
                </c:pt>
                <c:pt idx="569">
                  <c:v>100</c:v>
                </c:pt>
                <c:pt idx="570">
                  <c:v>88</c:v>
                </c:pt>
                <c:pt idx="571">
                  <c:v>90</c:v>
                </c:pt>
                <c:pt idx="572">
                  <c:v>87</c:v>
                </c:pt>
                <c:pt idx="573">
                  <c:v>76</c:v>
                </c:pt>
                <c:pt idx="574">
                  <c:v>88</c:v>
                </c:pt>
                <c:pt idx="575">
                  <c:v>74</c:v>
                </c:pt>
                <c:pt idx="576">
                  <c:v>91</c:v>
                </c:pt>
                <c:pt idx="577">
                  <c:v>90</c:v>
                </c:pt>
                <c:pt idx="578">
                  <c:v>84</c:v>
                </c:pt>
                <c:pt idx="579">
                  <c:v>78</c:v>
                </c:pt>
                <c:pt idx="580">
                  <c:v>88</c:v>
                </c:pt>
                <c:pt idx="581">
                  <c:v>69</c:v>
                </c:pt>
                <c:pt idx="582">
                  <c:v>90</c:v>
                </c:pt>
                <c:pt idx="583">
                  <c:v>93</c:v>
                </c:pt>
                <c:pt idx="584">
                  <c:v>95</c:v>
                </c:pt>
                <c:pt idx="585">
                  <c:v>76</c:v>
                </c:pt>
                <c:pt idx="586">
                  <c:v>100</c:v>
                </c:pt>
                <c:pt idx="587">
                  <c:v>82</c:v>
                </c:pt>
                <c:pt idx="588">
                  <c:v>76</c:v>
                </c:pt>
                <c:pt idx="589">
                  <c:v>94</c:v>
                </c:pt>
                <c:pt idx="590">
                  <c:v>92</c:v>
                </c:pt>
                <c:pt idx="591">
                  <c:v>99</c:v>
                </c:pt>
                <c:pt idx="592">
                  <c:v>101</c:v>
                </c:pt>
                <c:pt idx="593">
                  <c:v>73</c:v>
                </c:pt>
                <c:pt idx="594">
                  <c:v>88</c:v>
                </c:pt>
                <c:pt idx="595">
                  <c:v>96</c:v>
                </c:pt>
                <c:pt idx="596">
                  <c:v>87</c:v>
                </c:pt>
                <c:pt idx="597">
                  <c:v>96</c:v>
                </c:pt>
                <c:pt idx="598">
                  <c:v>96</c:v>
                </c:pt>
                <c:pt idx="599">
                  <c:v>124</c:v>
                </c:pt>
                <c:pt idx="600">
                  <c:v>96</c:v>
                </c:pt>
                <c:pt idx="601">
                  <c:v>78</c:v>
                </c:pt>
                <c:pt idx="602">
                  <c:v>94</c:v>
                </c:pt>
                <c:pt idx="603">
                  <c:v>111</c:v>
                </c:pt>
                <c:pt idx="604">
                  <c:v>106</c:v>
                </c:pt>
                <c:pt idx="605">
                  <c:v>112</c:v>
                </c:pt>
                <c:pt idx="606">
                  <c:v>103</c:v>
                </c:pt>
                <c:pt idx="607">
                  <c:v>83</c:v>
                </c:pt>
                <c:pt idx="608">
                  <c:v>115</c:v>
                </c:pt>
                <c:pt idx="609">
                  <c:v>102</c:v>
                </c:pt>
                <c:pt idx="610">
                  <c:v>110</c:v>
                </c:pt>
                <c:pt idx="611">
                  <c:v>96</c:v>
                </c:pt>
                <c:pt idx="612">
                  <c:v>99</c:v>
                </c:pt>
                <c:pt idx="613">
                  <c:v>85</c:v>
                </c:pt>
                <c:pt idx="614">
                  <c:v>101</c:v>
                </c:pt>
                <c:pt idx="615">
                  <c:v>90</c:v>
                </c:pt>
                <c:pt idx="616">
                  <c:v>119</c:v>
                </c:pt>
                <c:pt idx="617">
                  <c:v>107</c:v>
                </c:pt>
                <c:pt idx="618">
                  <c:v>108</c:v>
                </c:pt>
                <c:pt idx="619">
                  <c:v>101</c:v>
                </c:pt>
                <c:pt idx="620">
                  <c:v>119</c:v>
                </c:pt>
                <c:pt idx="621">
                  <c:v>118</c:v>
                </c:pt>
                <c:pt idx="622">
                  <c:v>116</c:v>
                </c:pt>
                <c:pt idx="623">
                  <c:v>111</c:v>
                </c:pt>
                <c:pt idx="624">
                  <c:v>123</c:v>
                </c:pt>
                <c:pt idx="625">
                  <c:v>110</c:v>
                </c:pt>
                <c:pt idx="626">
                  <c:v>95</c:v>
                </c:pt>
                <c:pt idx="627">
                  <c:v>98</c:v>
                </c:pt>
                <c:pt idx="628">
                  <c:v>119</c:v>
                </c:pt>
                <c:pt idx="629">
                  <c:v>134</c:v>
                </c:pt>
                <c:pt idx="630">
                  <c:v>126</c:v>
                </c:pt>
                <c:pt idx="631">
                  <c:v>145</c:v>
                </c:pt>
                <c:pt idx="632">
                  <c:v>125</c:v>
                </c:pt>
                <c:pt idx="633">
                  <c:v>126</c:v>
                </c:pt>
                <c:pt idx="634">
                  <c:v>116</c:v>
                </c:pt>
                <c:pt idx="635">
                  <c:v>120</c:v>
                </c:pt>
                <c:pt idx="636">
                  <c:v>106</c:v>
                </c:pt>
                <c:pt idx="637">
                  <c:v>120</c:v>
                </c:pt>
                <c:pt idx="638">
                  <c:v>120</c:v>
                </c:pt>
                <c:pt idx="639">
                  <c:v>138</c:v>
                </c:pt>
                <c:pt idx="640">
                  <c:v>106</c:v>
                </c:pt>
                <c:pt idx="641">
                  <c:v>123</c:v>
                </c:pt>
                <c:pt idx="642">
                  <c:v>114</c:v>
                </c:pt>
                <c:pt idx="643">
                  <c:v>126</c:v>
                </c:pt>
                <c:pt idx="644">
                  <c:v>121</c:v>
                </c:pt>
                <c:pt idx="645">
                  <c:v>133</c:v>
                </c:pt>
                <c:pt idx="646">
                  <c:v>130</c:v>
                </c:pt>
                <c:pt idx="647">
                  <c:v>147</c:v>
                </c:pt>
                <c:pt idx="648">
                  <c:v>131</c:v>
                </c:pt>
                <c:pt idx="649">
                  <c:v>137</c:v>
                </c:pt>
                <c:pt idx="650">
                  <c:v>138</c:v>
                </c:pt>
                <c:pt idx="651">
                  <c:v>132</c:v>
                </c:pt>
                <c:pt idx="652">
                  <c:v>131</c:v>
                </c:pt>
                <c:pt idx="653">
                  <c:v>151</c:v>
                </c:pt>
                <c:pt idx="654">
                  <c:v>126</c:v>
                </c:pt>
                <c:pt idx="655">
                  <c:v>134</c:v>
                </c:pt>
                <c:pt idx="656">
                  <c:v>166</c:v>
                </c:pt>
                <c:pt idx="657">
                  <c:v>167</c:v>
                </c:pt>
                <c:pt idx="658">
                  <c:v>156</c:v>
                </c:pt>
                <c:pt idx="659">
                  <c:v>145</c:v>
                </c:pt>
                <c:pt idx="660">
                  <c:v>155</c:v>
                </c:pt>
                <c:pt idx="661">
                  <c:v>156</c:v>
                </c:pt>
                <c:pt idx="662">
                  <c:v>139</c:v>
                </c:pt>
                <c:pt idx="663">
                  <c:v>141</c:v>
                </c:pt>
                <c:pt idx="664">
                  <c:v>168</c:v>
                </c:pt>
                <c:pt idx="665">
                  <c:v>166</c:v>
                </c:pt>
                <c:pt idx="666">
                  <c:v>156</c:v>
                </c:pt>
                <c:pt idx="667">
                  <c:v>171</c:v>
                </c:pt>
                <c:pt idx="668">
                  <c:v>172</c:v>
                </c:pt>
                <c:pt idx="669">
                  <c:v>168</c:v>
                </c:pt>
                <c:pt idx="670">
                  <c:v>159</c:v>
                </c:pt>
                <c:pt idx="671">
                  <c:v>167</c:v>
                </c:pt>
                <c:pt idx="672">
                  <c:v>165</c:v>
                </c:pt>
                <c:pt idx="673">
                  <c:v>166</c:v>
                </c:pt>
                <c:pt idx="674">
                  <c:v>171</c:v>
                </c:pt>
                <c:pt idx="675">
                  <c:v>195</c:v>
                </c:pt>
                <c:pt idx="676">
                  <c:v>169</c:v>
                </c:pt>
                <c:pt idx="677">
                  <c:v>192</c:v>
                </c:pt>
                <c:pt idx="678">
                  <c:v>155</c:v>
                </c:pt>
                <c:pt idx="679">
                  <c:v>201</c:v>
                </c:pt>
                <c:pt idx="680">
                  <c:v>192</c:v>
                </c:pt>
                <c:pt idx="681">
                  <c:v>207</c:v>
                </c:pt>
                <c:pt idx="682">
                  <c:v>219</c:v>
                </c:pt>
                <c:pt idx="683">
                  <c:v>209</c:v>
                </c:pt>
                <c:pt idx="684">
                  <c:v>209</c:v>
                </c:pt>
                <c:pt idx="685">
                  <c:v>191</c:v>
                </c:pt>
                <c:pt idx="686">
                  <c:v>216</c:v>
                </c:pt>
                <c:pt idx="687">
                  <c:v>173</c:v>
                </c:pt>
                <c:pt idx="688">
                  <c:v>179</c:v>
                </c:pt>
                <c:pt idx="689">
                  <c:v>206</c:v>
                </c:pt>
                <c:pt idx="690">
                  <c:v>209</c:v>
                </c:pt>
                <c:pt idx="691">
                  <c:v>203</c:v>
                </c:pt>
                <c:pt idx="692">
                  <c:v>196</c:v>
                </c:pt>
                <c:pt idx="693">
                  <c:v>181</c:v>
                </c:pt>
                <c:pt idx="694">
                  <c:v>187</c:v>
                </c:pt>
                <c:pt idx="695">
                  <c:v>166</c:v>
                </c:pt>
                <c:pt idx="696">
                  <c:v>196</c:v>
                </c:pt>
                <c:pt idx="697">
                  <c:v>175</c:v>
                </c:pt>
                <c:pt idx="698">
                  <c:v>169</c:v>
                </c:pt>
                <c:pt idx="699">
                  <c:v>175</c:v>
                </c:pt>
                <c:pt idx="700">
                  <c:v>212</c:v>
                </c:pt>
                <c:pt idx="701">
                  <c:v>182</c:v>
                </c:pt>
                <c:pt idx="702">
                  <c:v>187</c:v>
                </c:pt>
                <c:pt idx="703">
                  <c:v>211</c:v>
                </c:pt>
                <c:pt idx="704">
                  <c:v>189</c:v>
                </c:pt>
                <c:pt idx="705">
                  <c:v>174</c:v>
                </c:pt>
                <c:pt idx="706">
                  <c:v>200</c:v>
                </c:pt>
                <c:pt idx="707">
                  <c:v>165</c:v>
                </c:pt>
                <c:pt idx="708">
                  <c:v>204</c:v>
                </c:pt>
                <c:pt idx="709">
                  <c:v>168</c:v>
                </c:pt>
                <c:pt idx="710">
                  <c:v>185</c:v>
                </c:pt>
                <c:pt idx="711">
                  <c:v>160</c:v>
                </c:pt>
                <c:pt idx="712">
                  <c:v>153</c:v>
                </c:pt>
                <c:pt idx="713">
                  <c:v>180</c:v>
                </c:pt>
                <c:pt idx="714">
                  <c:v>163</c:v>
                </c:pt>
                <c:pt idx="715">
                  <c:v>158</c:v>
                </c:pt>
                <c:pt idx="716">
                  <c:v>158</c:v>
                </c:pt>
                <c:pt idx="717">
                  <c:v>158</c:v>
                </c:pt>
                <c:pt idx="718">
                  <c:v>131</c:v>
                </c:pt>
                <c:pt idx="719">
                  <c:v>158</c:v>
                </c:pt>
                <c:pt idx="720">
                  <c:v>146</c:v>
                </c:pt>
                <c:pt idx="721">
                  <c:v>156</c:v>
                </c:pt>
                <c:pt idx="722">
                  <c:v>145</c:v>
                </c:pt>
                <c:pt idx="723">
                  <c:v>159</c:v>
                </c:pt>
                <c:pt idx="724">
                  <c:v>141</c:v>
                </c:pt>
                <c:pt idx="725">
                  <c:v>117</c:v>
                </c:pt>
                <c:pt idx="726">
                  <c:v>130</c:v>
                </c:pt>
                <c:pt idx="727">
                  <c:v>128</c:v>
                </c:pt>
                <c:pt idx="728">
                  <c:v>124</c:v>
                </c:pt>
                <c:pt idx="729">
                  <c:v>142</c:v>
                </c:pt>
                <c:pt idx="730">
                  <c:v>130</c:v>
                </c:pt>
                <c:pt idx="731">
                  <c:v>137</c:v>
                </c:pt>
                <c:pt idx="732">
                  <c:v>132</c:v>
                </c:pt>
                <c:pt idx="733">
                  <c:v>127</c:v>
                </c:pt>
                <c:pt idx="734">
                  <c:v>139</c:v>
                </c:pt>
                <c:pt idx="735">
                  <c:v>114</c:v>
                </c:pt>
                <c:pt idx="736">
                  <c:v>123</c:v>
                </c:pt>
                <c:pt idx="737">
                  <c:v>117</c:v>
                </c:pt>
                <c:pt idx="738">
                  <c:v>115</c:v>
                </c:pt>
                <c:pt idx="739">
                  <c:v>114</c:v>
                </c:pt>
                <c:pt idx="740">
                  <c:v>107</c:v>
                </c:pt>
                <c:pt idx="741">
                  <c:v>116</c:v>
                </c:pt>
                <c:pt idx="742">
                  <c:v>105</c:v>
                </c:pt>
                <c:pt idx="743">
                  <c:v>104</c:v>
                </c:pt>
                <c:pt idx="744">
                  <c:v>119</c:v>
                </c:pt>
                <c:pt idx="745">
                  <c:v>112</c:v>
                </c:pt>
                <c:pt idx="746">
                  <c:v>100</c:v>
                </c:pt>
                <c:pt idx="747">
                  <c:v>112</c:v>
                </c:pt>
                <c:pt idx="748">
                  <c:v>125</c:v>
                </c:pt>
                <c:pt idx="749">
                  <c:v>100</c:v>
                </c:pt>
                <c:pt idx="750">
                  <c:v>115</c:v>
                </c:pt>
                <c:pt idx="751">
                  <c:v>106</c:v>
                </c:pt>
                <c:pt idx="752">
                  <c:v>104</c:v>
                </c:pt>
                <c:pt idx="753">
                  <c:v>111</c:v>
                </c:pt>
                <c:pt idx="754">
                  <c:v>100</c:v>
                </c:pt>
                <c:pt idx="755">
                  <c:v>109</c:v>
                </c:pt>
                <c:pt idx="756">
                  <c:v>93</c:v>
                </c:pt>
                <c:pt idx="757">
                  <c:v>90</c:v>
                </c:pt>
                <c:pt idx="758">
                  <c:v>94</c:v>
                </c:pt>
                <c:pt idx="759">
                  <c:v>96</c:v>
                </c:pt>
                <c:pt idx="760">
                  <c:v>99</c:v>
                </c:pt>
                <c:pt idx="761">
                  <c:v>107</c:v>
                </c:pt>
                <c:pt idx="762">
                  <c:v>96</c:v>
                </c:pt>
                <c:pt idx="763">
                  <c:v>87</c:v>
                </c:pt>
                <c:pt idx="764">
                  <c:v>100</c:v>
                </c:pt>
                <c:pt idx="765">
                  <c:v>96</c:v>
                </c:pt>
                <c:pt idx="766">
                  <c:v>83</c:v>
                </c:pt>
                <c:pt idx="767">
                  <c:v>93</c:v>
                </c:pt>
                <c:pt idx="768">
                  <c:v>65</c:v>
                </c:pt>
                <c:pt idx="769">
                  <c:v>102</c:v>
                </c:pt>
                <c:pt idx="770">
                  <c:v>98</c:v>
                </c:pt>
                <c:pt idx="771">
                  <c:v>77</c:v>
                </c:pt>
                <c:pt idx="772">
                  <c:v>77</c:v>
                </c:pt>
                <c:pt idx="773">
                  <c:v>84</c:v>
                </c:pt>
                <c:pt idx="774">
                  <c:v>75</c:v>
                </c:pt>
                <c:pt idx="775">
                  <c:v>87</c:v>
                </c:pt>
                <c:pt idx="776">
                  <c:v>89</c:v>
                </c:pt>
                <c:pt idx="777">
                  <c:v>93</c:v>
                </c:pt>
                <c:pt idx="778">
                  <c:v>72</c:v>
                </c:pt>
                <c:pt idx="779">
                  <c:v>71</c:v>
                </c:pt>
                <c:pt idx="780">
                  <c:v>76</c:v>
                </c:pt>
                <c:pt idx="781">
                  <c:v>80</c:v>
                </c:pt>
                <c:pt idx="782">
                  <c:v>79</c:v>
                </c:pt>
                <c:pt idx="783">
                  <c:v>82</c:v>
                </c:pt>
                <c:pt idx="784">
                  <c:v>72</c:v>
                </c:pt>
                <c:pt idx="785">
                  <c:v>81</c:v>
                </c:pt>
                <c:pt idx="786">
                  <c:v>63</c:v>
                </c:pt>
                <c:pt idx="787">
                  <c:v>68</c:v>
                </c:pt>
                <c:pt idx="788">
                  <c:v>75</c:v>
                </c:pt>
                <c:pt idx="789">
                  <c:v>90</c:v>
                </c:pt>
                <c:pt idx="790">
                  <c:v>66</c:v>
                </c:pt>
                <c:pt idx="791">
                  <c:v>79</c:v>
                </c:pt>
                <c:pt idx="792">
                  <c:v>71</c:v>
                </c:pt>
                <c:pt idx="793">
                  <c:v>94</c:v>
                </c:pt>
                <c:pt idx="794">
                  <c:v>71</c:v>
                </c:pt>
                <c:pt idx="795">
                  <c:v>75</c:v>
                </c:pt>
                <c:pt idx="796">
                  <c:v>59</c:v>
                </c:pt>
                <c:pt idx="797">
                  <c:v>66</c:v>
                </c:pt>
                <c:pt idx="798">
                  <c:v>77</c:v>
                </c:pt>
                <c:pt idx="799">
                  <c:v>90</c:v>
                </c:pt>
                <c:pt idx="800">
                  <c:v>83</c:v>
                </c:pt>
                <c:pt idx="801">
                  <c:v>64</c:v>
                </c:pt>
                <c:pt idx="802">
                  <c:v>76</c:v>
                </c:pt>
                <c:pt idx="803">
                  <c:v>69</c:v>
                </c:pt>
                <c:pt idx="804">
                  <c:v>71</c:v>
                </c:pt>
                <c:pt idx="805">
                  <c:v>75</c:v>
                </c:pt>
                <c:pt idx="806">
                  <c:v>70</c:v>
                </c:pt>
                <c:pt idx="807">
                  <c:v>66</c:v>
                </c:pt>
                <c:pt idx="808">
                  <c:v>78</c:v>
                </c:pt>
                <c:pt idx="809">
                  <c:v>69</c:v>
                </c:pt>
                <c:pt idx="810">
                  <c:v>71</c:v>
                </c:pt>
                <c:pt idx="811">
                  <c:v>78</c:v>
                </c:pt>
                <c:pt idx="812">
                  <c:v>65</c:v>
                </c:pt>
                <c:pt idx="813">
                  <c:v>64</c:v>
                </c:pt>
                <c:pt idx="814">
                  <c:v>66</c:v>
                </c:pt>
                <c:pt idx="815">
                  <c:v>80</c:v>
                </c:pt>
                <c:pt idx="816">
                  <c:v>72</c:v>
                </c:pt>
                <c:pt idx="817">
                  <c:v>70</c:v>
                </c:pt>
                <c:pt idx="818">
                  <c:v>75</c:v>
                </c:pt>
                <c:pt idx="819">
                  <c:v>76</c:v>
                </c:pt>
                <c:pt idx="820">
                  <c:v>71</c:v>
                </c:pt>
                <c:pt idx="821">
                  <c:v>71</c:v>
                </c:pt>
                <c:pt idx="822">
                  <c:v>71</c:v>
                </c:pt>
                <c:pt idx="823">
                  <c:v>85</c:v>
                </c:pt>
                <c:pt idx="824">
                  <c:v>55</c:v>
                </c:pt>
                <c:pt idx="825">
                  <c:v>70</c:v>
                </c:pt>
                <c:pt idx="826">
                  <c:v>74</c:v>
                </c:pt>
                <c:pt idx="827">
                  <c:v>61</c:v>
                </c:pt>
                <c:pt idx="828">
                  <c:v>66</c:v>
                </c:pt>
                <c:pt idx="829">
                  <c:v>58</c:v>
                </c:pt>
                <c:pt idx="830">
                  <c:v>92</c:v>
                </c:pt>
                <c:pt idx="831">
                  <c:v>56</c:v>
                </c:pt>
                <c:pt idx="832">
                  <c:v>79</c:v>
                </c:pt>
                <c:pt idx="833">
                  <c:v>80</c:v>
                </c:pt>
                <c:pt idx="834">
                  <c:v>65</c:v>
                </c:pt>
                <c:pt idx="835">
                  <c:v>74</c:v>
                </c:pt>
                <c:pt idx="836">
                  <c:v>70</c:v>
                </c:pt>
                <c:pt idx="837">
                  <c:v>74</c:v>
                </c:pt>
                <c:pt idx="838">
                  <c:v>62</c:v>
                </c:pt>
                <c:pt idx="839">
                  <c:v>64</c:v>
                </c:pt>
                <c:pt idx="840">
                  <c:v>81</c:v>
                </c:pt>
                <c:pt idx="841">
                  <c:v>68</c:v>
                </c:pt>
                <c:pt idx="842">
                  <c:v>63</c:v>
                </c:pt>
                <c:pt idx="843">
                  <c:v>63</c:v>
                </c:pt>
                <c:pt idx="844">
                  <c:v>73</c:v>
                </c:pt>
                <c:pt idx="845">
                  <c:v>64</c:v>
                </c:pt>
                <c:pt idx="846">
                  <c:v>63</c:v>
                </c:pt>
                <c:pt idx="847">
                  <c:v>79</c:v>
                </c:pt>
                <c:pt idx="848">
                  <c:v>81</c:v>
                </c:pt>
                <c:pt idx="849">
                  <c:v>80</c:v>
                </c:pt>
                <c:pt idx="850">
                  <c:v>74</c:v>
                </c:pt>
                <c:pt idx="851">
                  <c:v>67</c:v>
                </c:pt>
                <c:pt idx="852">
                  <c:v>62</c:v>
                </c:pt>
                <c:pt idx="853">
                  <c:v>72</c:v>
                </c:pt>
                <c:pt idx="854">
                  <c:v>63</c:v>
                </c:pt>
                <c:pt idx="855">
                  <c:v>94</c:v>
                </c:pt>
                <c:pt idx="856">
                  <c:v>65</c:v>
                </c:pt>
                <c:pt idx="857">
                  <c:v>65</c:v>
                </c:pt>
                <c:pt idx="858">
                  <c:v>73</c:v>
                </c:pt>
                <c:pt idx="859">
                  <c:v>87</c:v>
                </c:pt>
                <c:pt idx="860">
                  <c:v>79</c:v>
                </c:pt>
                <c:pt idx="861">
                  <c:v>65</c:v>
                </c:pt>
                <c:pt idx="862">
                  <c:v>63</c:v>
                </c:pt>
                <c:pt idx="863">
                  <c:v>73</c:v>
                </c:pt>
                <c:pt idx="864">
                  <c:v>75</c:v>
                </c:pt>
                <c:pt idx="865">
                  <c:v>80</c:v>
                </c:pt>
                <c:pt idx="866">
                  <c:v>74</c:v>
                </c:pt>
                <c:pt idx="867">
                  <c:v>75</c:v>
                </c:pt>
                <c:pt idx="868">
                  <c:v>96</c:v>
                </c:pt>
                <c:pt idx="869">
                  <c:v>73</c:v>
                </c:pt>
                <c:pt idx="870">
                  <c:v>76</c:v>
                </c:pt>
                <c:pt idx="871">
                  <c:v>91</c:v>
                </c:pt>
                <c:pt idx="872">
                  <c:v>81</c:v>
                </c:pt>
                <c:pt idx="873">
                  <c:v>79</c:v>
                </c:pt>
                <c:pt idx="874">
                  <c:v>65</c:v>
                </c:pt>
                <c:pt idx="875">
                  <c:v>93</c:v>
                </c:pt>
                <c:pt idx="876">
                  <c:v>82</c:v>
                </c:pt>
                <c:pt idx="877">
                  <c:v>81</c:v>
                </c:pt>
                <c:pt idx="878">
                  <c:v>71</c:v>
                </c:pt>
                <c:pt idx="879">
                  <c:v>75</c:v>
                </c:pt>
                <c:pt idx="880">
                  <c:v>97</c:v>
                </c:pt>
                <c:pt idx="881">
                  <c:v>86</c:v>
                </c:pt>
                <c:pt idx="882">
                  <c:v>95</c:v>
                </c:pt>
                <c:pt idx="883">
                  <c:v>78</c:v>
                </c:pt>
                <c:pt idx="884">
                  <c:v>108</c:v>
                </c:pt>
                <c:pt idx="885">
                  <c:v>98</c:v>
                </c:pt>
                <c:pt idx="886">
                  <c:v>83</c:v>
                </c:pt>
                <c:pt idx="887">
                  <c:v>83</c:v>
                </c:pt>
                <c:pt idx="888">
                  <c:v>85</c:v>
                </c:pt>
                <c:pt idx="889">
                  <c:v>72</c:v>
                </c:pt>
                <c:pt idx="890">
                  <c:v>82</c:v>
                </c:pt>
                <c:pt idx="891">
                  <c:v>75</c:v>
                </c:pt>
                <c:pt idx="892">
                  <c:v>85</c:v>
                </c:pt>
                <c:pt idx="893">
                  <c:v>72</c:v>
                </c:pt>
                <c:pt idx="894">
                  <c:v>82</c:v>
                </c:pt>
                <c:pt idx="895">
                  <c:v>92</c:v>
                </c:pt>
                <c:pt idx="896">
                  <c:v>71</c:v>
                </c:pt>
                <c:pt idx="897">
                  <c:v>78</c:v>
                </c:pt>
                <c:pt idx="898">
                  <c:v>84</c:v>
                </c:pt>
                <c:pt idx="899">
                  <c:v>73</c:v>
                </c:pt>
                <c:pt idx="900">
                  <c:v>74</c:v>
                </c:pt>
                <c:pt idx="901">
                  <c:v>78</c:v>
                </c:pt>
                <c:pt idx="902">
                  <c:v>85</c:v>
                </c:pt>
                <c:pt idx="903">
                  <c:v>63</c:v>
                </c:pt>
                <c:pt idx="904">
                  <c:v>85</c:v>
                </c:pt>
                <c:pt idx="905">
                  <c:v>75</c:v>
                </c:pt>
                <c:pt idx="906">
                  <c:v>83</c:v>
                </c:pt>
                <c:pt idx="907">
                  <c:v>61</c:v>
                </c:pt>
                <c:pt idx="908">
                  <c:v>74</c:v>
                </c:pt>
                <c:pt idx="909">
                  <c:v>77</c:v>
                </c:pt>
                <c:pt idx="910">
                  <c:v>67</c:v>
                </c:pt>
                <c:pt idx="911">
                  <c:v>68</c:v>
                </c:pt>
                <c:pt idx="912">
                  <c:v>62</c:v>
                </c:pt>
                <c:pt idx="913">
                  <c:v>66</c:v>
                </c:pt>
                <c:pt idx="914">
                  <c:v>81</c:v>
                </c:pt>
                <c:pt idx="915">
                  <c:v>70</c:v>
                </c:pt>
                <c:pt idx="916">
                  <c:v>72</c:v>
                </c:pt>
                <c:pt idx="917">
                  <c:v>64</c:v>
                </c:pt>
                <c:pt idx="918">
                  <c:v>77</c:v>
                </c:pt>
                <c:pt idx="919">
                  <c:v>59</c:v>
                </c:pt>
                <c:pt idx="920">
                  <c:v>65</c:v>
                </c:pt>
                <c:pt idx="921">
                  <c:v>61</c:v>
                </c:pt>
                <c:pt idx="922">
                  <c:v>64</c:v>
                </c:pt>
                <c:pt idx="923">
                  <c:v>79</c:v>
                </c:pt>
                <c:pt idx="924">
                  <c:v>69</c:v>
                </c:pt>
                <c:pt idx="925">
                  <c:v>50</c:v>
                </c:pt>
                <c:pt idx="926">
                  <c:v>58</c:v>
                </c:pt>
                <c:pt idx="927">
                  <c:v>68</c:v>
                </c:pt>
                <c:pt idx="928">
                  <c:v>72</c:v>
                </c:pt>
                <c:pt idx="929">
                  <c:v>56</c:v>
                </c:pt>
                <c:pt idx="930">
                  <c:v>54</c:v>
                </c:pt>
                <c:pt idx="931">
                  <c:v>59</c:v>
                </c:pt>
                <c:pt idx="932">
                  <c:v>60</c:v>
                </c:pt>
                <c:pt idx="933">
                  <c:v>65</c:v>
                </c:pt>
                <c:pt idx="934">
                  <c:v>69</c:v>
                </c:pt>
                <c:pt idx="935">
                  <c:v>60</c:v>
                </c:pt>
                <c:pt idx="936">
                  <c:v>59</c:v>
                </c:pt>
                <c:pt idx="937">
                  <c:v>48</c:v>
                </c:pt>
                <c:pt idx="938">
                  <c:v>52</c:v>
                </c:pt>
                <c:pt idx="939">
                  <c:v>54</c:v>
                </c:pt>
                <c:pt idx="940">
                  <c:v>55</c:v>
                </c:pt>
                <c:pt idx="941">
                  <c:v>63</c:v>
                </c:pt>
                <c:pt idx="942">
                  <c:v>44</c:v>
                </c:pt>
                <c:pt idx="943">
                  <c:v>60</c:v>
                </c:pt>
                <c:pt idx="944">
                  <c:v>52</c:v>
                </c:pt>
                <c:pt idx="945">
                  <c:v>54</c:v>
                </c:pt>
                <c:pt idx="946">
                  <c:v>60</c:v>
                </c:pt>
                <c:pt idx="947">
                  <c:v>61</c:v>
                </c:pt>
                <c:pt idx="948">
                  <c:v>57</c:v>
                </c:pt>
                <c:pt idx="949">
                  <c:v>61</c:v>
                </c:pt>
                <c:pt idx="950">
                  <c:v>58</c:v>
                </c:pt>
                <c:pt idx="951">
                  <c:v>52</c:v>
                </c:pt>
                <c:pt idx="952">
                  <c:v>48</c:v>
                </c:pt>
                <c:pt idx="953">
                  <c:v>52</c:v>
                </c:pt>
                <c:pt idx="954">
                  <c:v>53</c:v>
                </c:pt>
                <c:pt idx="955">
                  <c:v>52</c:v>
                </c:pt>
                <c:pt idx="956">
                  <c:v>46</c:v>
                </c:pt>
                <c:pt idx="957">
                  <c:v>61</c:v>
                </c:pt>
                <c:pt idx="958">
                  <c:v>71</c:v>
                </c:pt>
                <c:pt idx="959">
                  <c:v>42</c:v>
                </c:pt>
                <c:pt idx="960">
                  <c:v>50</c:v>
                </c:pt>
                <c:pt idx="961">
                  <c:v>45</c:v>
                </c:pt>
                <c:pt idx="962">
                  <c:v>44</c:v>
                </c:pt>
                <c:pt idx="963">
                  <c:v>44</c:v>
                </c:pt>
                <c:pt idx="964">
                  <c:v>44</c:v>
                </c:pt>
                <c:pt idx="965">
                  <c:v>50</c:v>
                </c:pt>
                <c:pt idx="966">
                  <c:v>66</c:v>
                </c:pt>
                <c:pt idx="967">
                  <c:v>60</c:v>
                </c:pt>
                <c:pt idx="968">
                  <c:v>67</c:v>
                </c:pt>
                <c:pt idx="969">
                  <c:v>44</c:v>
                </c:pt>
                <c:pt idx="970">
                  <c:v>51</c:v>
                </c:pt>
                <c:pt idx="971">
                  <c:v>34</c:v>
                </c:pt>
                <c:pt idx="972">
                  <c:v>64</c:v>
                </c:pt>
                <c:pt idx="973">
                  <c:v>58</c:v>
                </c:pt>
                <c:pt idx="974">
                  <c:v>50</c:v>
                </c:pt>
                <c:pt idx="975">
                  <c:v>58</c:v>
                </c:pt>
                <c:pt idx="976">
                  <c:v>42</c:v>
                </c:pt>
                <c:pt idx="977">
                  <c:v>42</c:v>
                </c:pt>
                <c:pt idx="978">
                  <c:v>54</c:v>
                </c:pt>
                <c:pt idx="979">
                  <c:v>52</c:v>
                </c:pt>
                <c:pt idx="980">
                  <c:v>39</c:v>
                </c:pt>
                <c:pt idx="981">
                  <c:v>42</c:v>
                </c:pt>
                <c:pt idx="982">
                  <c:v>45</c:v>
                </c:pt>
                <c:pt idx="983">
                  <c:v>38</c:v>
                </c:pt>
                <c:pt idx="984">
                  <c:v>46</c:v>
                </c:pt>
                <c:pt idx="985">
                  <c:v>51</c:v>
                </c:pt>
                <c:pt idx="986">
                  <c:v>38</c:v>
                </c:pt>
                <c:pt idx="987">
                  <c:v>42</c:v>
                </c:pt>
                <c:pt idx="988">
                  <c:v>40</c:v>
                </c:pt>
                <c:pt idx="989">
                  <c:v>38</c:v>
                </c:pt>
                <c:pt idx="990">
                  <c:v>42</c:v>
                </c:pt>
                <c:pt idx="991">
                  <c:v>36</c:v>
                </c:pt>
                <c:pt idx="992">
                  <c:v>42</c:v>
                </c:pt>
                <c:pt idx="993">
                  <c:v>47</c:v>
                </c:pt>
                <c:pt idx="994">
                  <c:v>46</c:v>
                </c:pt>
                <c:pt idx="995">
                  <c:v>43</c:v>
                </c:pt>
                <c:pt idx="996">
                  <c:v>27</c:v>
                </c:pt>
                <c:pt idx="997">
                  <c:v>45</c:v>
                </c:pt>
                <c:pt idx="998">
                  <c:v>30</c:v>
                </c:pt>
                <c:pt idx="999">
                  <c:v>38</c:v>
                </c:pt>
                <c:pt idx="1000">
                  <c:v>41</c:v>
                </c:pt>
                <c:pt idx="1001">
                  <c:v>43</c:v>
                </c:pt>
                <c:pt idx="1002">
                  <c:v>36</c:v>
                </c:pt>
                <c:pt idx="1003">
                  <c:v>46</c:v>
                </c:pt>
                <c:pt idx="1004">
                  <c:v>41</c:v>
                </c:pt>
                <c:pt idx="1005">
                  <c:v>42</c:v>
                </c:pt>
                <c:pt idx="1006">
                  <c:v>49</c:v>
                </c:pt>
                <c:pt idx="1007">
                  <c:v>32</c:v>
                </c:pt>
                <c:pt idx="1008">
                  <c:v>26</c:v>
                </c:pt>
                <c:pt idx="1009">
                  <c:v>41</c:v>
                </c:pt>
                <c:pt idx="1010">
                  <c:v>46</c:v>
                </c:pt>
                <c:pt idx="1011">
                  <c:v>35</c:v>
                </c:pt>
                <c:pt idx="1012">
                  <c:v>37</c:v>
                </c:pt>
                <c:pt idx="1013">
                  <c:v>34</c:v>
                </c:pt>
                <c:pt idx="1014">
                  <c:v>33</c:v>
                </c:pt>
                <c:pt idx="1015">
                  <c:v>39</c:v>
                </c:pt>
                <c:pt idx="1016">
                  <c:v>42</c:v>
                </c:pt>
                <c:pt idx="1017">
                  <c:v>23</c:v>
                </c:pt>
                <c:pt idx="1018">
                  <c:v>32</c:v>
                </c:pt>
                <c:pt idx="1019">
                  <c:v>34</c:v>
                </c:pt>
                <c:pt idx="1020">
                  <c:v>40</c:v>
                </c:pt>
                <c:pt idx="1021">
                  <c:v>40</c:v>
                </c:pt>
                <c:pt idx="1022">
                  <c:v>41</c:v>
                </c:pt>
                <c:pt idx="1023">
                  <c:v>32</c:v>
                </c:pt>
                <c:pt idx="1024">
                  <c:v>32</c:v>
                </c:pt>
                <c:pt idx="1025">
                  <c:v>28</c:v>
                </c:pt>
                <c:pt idx="1026">
                  <c:v>34</c:v>
                </c:pt>
                <c:pt idx="1027">
                  <c:v>45</c:v>
                </c:pt>
                <c:pt idx="1028">
                  <c:v>36</c:v>
                </c:pt>
                <c:pt idx="1029">
                  <c:v>23</c:v>
                </c:pt>
                <c:pt idx="1030">
                  <c:v>34</c:v>
                </c:pt>
                <c:pt idx="1031">
                  <c:v>36</c:v>
                </c:pt>
                <c:pt idx="1032">
                  <c:v>40</c:v>
                </c:pt>
                <c:pt idx="1033">
                  <c:v>42</c:v>
                </c:pt>
                <c:pt idx="1034">
                  <c:v>28</c:v>
                </c:pt>
                <c:pt idx="1035">
                  <c:v>27</c:v>
                </c:pt>
                <c:pt idx="1036">
                  <c:v>30</c:v>
                </c:pt>
                <c:pt idx="1037">
                  <c:v>35</c:v>
                </c:pt>
                <c:pt idx="1038">
                  <c:v>40</c:v>
                </c:pt>
                <c:pt idx="1039">
                  <c:v>39</c:v>
                </c:pt>
                <c:pt idx="1040">
                  <c:v>44</c:v>
                </c:pt>
                <c:pt idx="1041">
                  <c:v>31</c:v>
                </c:pt>
                <c:pt idx="1042">
                  <c:v>32</c:v>
                </c:pt>
                <c:pt idx="1043">
                  <c:v>34</c:v>
                </c:pt>
                <c:pt idx="1044">
                  <c:v>45</c:v>
                </c:pt>
                <c:pt idx="1045">
                  <c:v>28</c:v>
                </c:pt>
                <c:pt idx="1046">
                  <c:v>44</c:v>
                </c:pt>
                <c:pt idx="1047">
                  <c:v>19</c:v>
                </c:pt>
                <c:pt idx="1048">
                  <c:v>31</c:v>
                </c:pt>
                <c:pt idx="1049">
                  <c:v>35</c:v>
                </c:pt>
                <c:pt idx="1050">
                  <c:v>34</c:v>
                </c:pt>
                <c:pt idx="1051">
                  <c:v>39</c:v>
                </c:pt>
                <c:pt idx="1052">
                  <c:v>28</c:v>
                </c:pt>
                <c:pt idx="1053">
                  <c:v>32</c:v>
                </c:pt>
                <c:pt idx="1054">
                  <c:v>39</c:v>
                </c:pt>
                <c:pt idx="1055">
                  <c:v>37</c:v>
                </c:pt>
                <c:pt idx="1056">
                  <c:v>40</c:v>
                </c:pt>
                <c:pt idx="1057">
                  <c:v>35</c:v>
                </c:pt>
                <c:pt idx="1058">
                  <c:v>43</c:v>
                </c:pt>
                <c:pt idx="1059">
                  <c:v>29</c:v>
                </c:pt>
                <c:pt idx="1060">
                  <c:v>41</c:v>
                </c:pt>
                <c:pt idx="1061">
                  <c:v>32</c:v>
                </c:pt>
                <c:pt idx="1062">
                  <c:v>31</c:v>
                </c:pt>
                <c:pt idx="1063">
                  <c:v>29</c:v>
                </c:pt>
                <c:pt idx="1064">
                  <c:v>26</c:v>
                </c:pt>
                <c:pt idx="1065">
                  <c:v>27</c:v>
                </c:pt>
                <c:pt idx="1066">
                  <c:v>28</c:v>
                </c:pt>
                <c:pt idx="1067">
                  <c:v>36</c:v>
                </c:pt>
                <c:pt idx="1068">
                  <c:v>34</c:v>
                </c:pt>
                <c:pt idx="1069">
                  <c:v>37</c:v>
                </c:pt>
                <c:pt idx="1070">
                  <c:v>34</c:v>
                </c:pt>
                <c:pt idx="1071">
                  <c:v>36</c:v>
                </c:pt>
                <c:pt idx="1072">
                  <c:v>39</c:v>
                </c:pt>
                <c:pt idx="1073">
                  <c:v>34</c:v>
                </c:pt>
                <c:pt idx="1074">
                  <c:v>33</c:v>
                </c:pt>
                <c:pt idx="1075">
                  <c:v>30</c:v>
                </c:pt>
                <c:pt idx="1076">
                  <c:v>42</c:v>
                </c:pt>
                <c:pt idx="1077">
                  <c:v>32</c:v>
                </c:pt>
                <c:pt idx="1078">
                  <c:v>37</c:v>
                </c:pt>
                <c:pt idx="1079">
                  <c:v>51</c:v>
                </c:pt>
                <c:pt idx="1080">
                  <c:v>42</c:v>
                </c:pt>
                <c:pt idx="1081">
                  <c:v>37</c:v>
                </c:pt>
                <c:pt idx="1082">
                  <c:v>33</c:v>
                </c:pt>
                <c:pt idx="1083">
                  <c:v>33</c:v>
                </c:pt>
                <c:pt idx="1084">
                  <c:v>31</c:v>
                </c:pt>
                <c:pt idx="1085">
                  <c:v>27</c:v>
                </c:pt>
                <c:pt idx="1086">
                  <c:v>29</c:v>
                </c:pt>
                <c:pt idx="1087">
                  <c:v>43</c:v>
                </c:pt>
                <c:pt idx="1088">
                  <c:v>38</c:v>
                </c:pt>
                <c:pt idx="1089">
                  <c:v>32</c:v>
                </c:pt>
                <c:pt idx="1090">
                  <c:v>31</c:v>
                </c:pt>
                <c:pt idx="1091">
                  <c:v>20</c:v>
                </c:pt>
                <c:pt idx="1092">
                  <c:v>34</c:v>
                </c:pt>
                <c:pt idx="1093">
                  <c:v>20</c:v>
                </c:pt>
                <c:pt idx="1094">
                  <c:v>28</c:v>
                </c:pt>
                <c:pt idx="1095">
                  <c:v>34</c:v>
                </c:pt>
                <c:pt idx="1096">
                  <c:v>35</c:v>
                </c:pt>
                <c:pt idx="1097">
                  <c:v>32</c:v>
                </c:pt>
                <c:pt idx="1098">
                  <c:v>39</c:v>
                </c:pt>
                <c:pt idx="1099">
                  <c:v>33</c:v>
                </c:pt>
                <c:pt idx="1100">
                  <c:v>29</c:v>
                </c:pt>
                <c:pt idx="1101">
                  <c:v>42</c:v>
                </c:pt>
                <c:pt idx="1102">
                  <c:v>29</c:v>
                </c:pt>
                <c:pt idx="1103">
                  <c:v>37</c:v>
                </c:pt>
                <c:pt idx="1104">
                  <c:v>28</c:v>
                </c:pt>
                <c:pt idx="1105">
                  <c:v>33</c:v>
                </c:pt>
                <c:pt idx="1106">
                  <c:v>29</c:v>
                </c:pt>
                <c:pt idx="1107">
                  <c:v>33</c:v>
                </c:pt>
                <c:pt idx="1108">
                  <c:v>31</c:v>
                </c:pt>
                <c:pt idx="1109">
                  <c:v>28</c:v>
                </c:pt>
                <c:pt idx="1110">
                  <c:v>36</c:v>
                </c:pt>
                <c:pt idx="1111">
                  <c:v>36</c:v>
                </c:pt>
                <c:pt idx="1112">
                  <c:v>38</c:v>
                </c:pt>
                <c:pt idx="1113">
                  <c:v>21</c:v>
                </c:pt>
                <c:pt idx="1114">
                  <c:v>33</c:v>
                </c:pt>
                <c:pt idx="1115">
                  <c:v>38</c:v>
                </c:pt>
                <c:pt idx="1116">
                  <c:v>27</c:v>
                </c:pt>
                <c:pt idx="1117">
                  <c:v>23</c:v>
                </c:pt>
                <c:pt idx="1118">
                  <c:v>36</c:v>
                </c:pt>
                <c:pt idx="1119">
                  <c:v>36</c:v>
                </c:pt>
                <c:pt idx="1120">
                  <c:v>35</c:v>
                </c:pt>
                <c:pt idx="1121">
                  <c:v>25</c:v>
                </c:pt>
                <c:pt idx="1122">
                  <c:v>34</c:v>
                </c:pt>
                <c:pt idx="1123">
                  <c:v>30</c:v>
                </c:pt>
                <c:pt idx="1124">
                  <c:v>28</c:v>
                </c:pt>
                <c:pt idx="1125">
                  <c:v>30</c:v>
                </c:pt>
                <c:pt idx="1126">
                  <c:v>32</c:v>
                </c:pt>
                <c:pt idx="1127">
                  <c:v>37</c:v>
                </c:pt>
                <c:pt idx="1128">
                  <c:v>21</c:v>
                </c:pt>
                <c:pt idx="1129">
                  <c:v>24</c:v>
                </c:pt>
                <c:pt idx="1130">
                  <c:v>37</c:v>
                </c:pt>
                <c:pt idx="1131">
                  <c:v>34</c:v>
                </c:pt>
                <c:pt idx="1132">
                  <c:v>36</c:v>
                </c:pt>
                <c:pt idx="1133">
                  <c:v>29</c:v>
                </c:pt>
                <c:pt idx="1134">
                  <c:v>35</c:v>
                </c:pt>
                <c:pt idx="1135">
                  <c:v>32</c:v>
                </c:pt>
                <c:pt idx="1136">
                  <c:v>35</c:v>
                </c:pt>
                <c:pt idx="1137">
                  <c:v>31</c:v>
                </c:pt>
                <c:pt idx="1138">
                  <c:v>24</c:v>
                </c:pt>
                <c:pt idx="1139">
                  <c:v>31</c:v>
                </c:pt>
                <c:pt idx="1140">
                  <c:v>27</c:v>
                </c:pt>
                <c:pt idx="1141">
                  <c:v>28</c:v>
                </c:pt>
                <c:pt idx="1142">
                  <c:v>39</c:v>
                </c:pt>
                <c:pt idx="1143">
                  <c:v>27</c:v>
                </c:pt>
                <c:pt idx="1144">
                  <c:v>37</c:v>
                </c:pt>
                <c:pt idx="1145">
                  <c:v>33</c:v>
                </c:pt>
                <c:pt idx="1146">
                  <c:v>25</c:v>
                </c:pt>
                <c:pt idx="1147">
                  <c:v>29</c:v>
                </c:pt>
                <c:pt idx="1148">
                  <c:v>28</c:v>
                </c:pt>
                <c:pt idx="1149">
                  <c:v>27</c:v>
                </c:pt>
                <c:pt idx="1150">
                  <c:v>39</c:v>
                </c:pt>
                <c:pt idx="1151">
                  <c:v>33</c:v>
                </c:pt>
                <c:pt idx="1152">
                  <c:v>26</c:v>
                </c:pt>
                <c:pt idx="1153">
                  <c:v>28</c:v>
                </c:pt>
                <c:pt idx="1154">
                  <c:v>25</c:v>
                </c:pt>
                <c:pt idx="1155">
                  <c:v>29</c:v>
                </c:pt>
                <c:pt idx="1156">
                  <c:v>34</c:v>
                </c:pt>
                <c:pt idx="1157">
                  <c:v>29</c:v>
                </c:pt>
                <c:pt idx="1158">
                  <c:v>42</c:v>
                </c:pt>
                <c:pt idx="1159">
                  <c:v>35</c:v>
                </c:pt>
                <c:pt idx="1160">
                  <c:v>29</c:v>
                </c:pt>
                <c:pt idx="1161">
                  <c:v>20</c:v>
                </c:pt>
                <c:pt idx="1162">
                  <c:v>34</c:v>
                </c:pt>
                <c:pt idx="1163">
                  <c:v>40</c:v>
                </c:pt>
                <c:pt idx="1164">
                  <c:v>22</c:v>
                </c:pt>
                <c:pt idx="1165">
                  <c:v>22</c:v>
                </c:pt>
                <c:pt idx="1166">
                  <c:v>32</c:v>
                </c:pt>
                <c:pt idx="1167">
                  <c:v>25</c:v>
                </c:pt>
                <c:pt idx="1168">
                  <c:v>32</c:v>
                </c:pt>
                <c:pt idx="1169">
                  <c:v>29</c:v>
                </c:pt>
                <c:pt idx="1170">
                  <c:v>32</c:v>
                </c:pt>
                <c:pt idx="1171">
                  <c:v>27</c:v>
                </c:pt>
                <c:pt idx="1172">
                  <c:v>30</c:v>
                </c:pt>
                <c:pt idx="1173">
                  <c:v>33</c:v>
                </c:pt>
                <c:pt idx="1174">
                  <c:v>26</c:v>
                </c:pt>
                <c:pt idx="1175">
                  <c:v>38</c:v>
                </c:pt>
                <c:pt idx="1176">
                  <c:v>27</c:v>
                </c:pt>
                <c:pt idx="1177">
                  <c:v>31</c:v>
                </c:pt>
                <c:pt idx="1178">
                  <c:v>27</c:v>
                </c:pt>
                <c:pt idx="1179">
                  <c:v>30</c:v>
                </c:pt>
                <c:pt idx="1180">
                  <c:v>47</c:v>
                </c:pt>
                <c:pt idx="1181">
                  <c:v>23</c:v>
                </c:pt>
                <c:pt idx="1182">
                  <c:v>36</c:v>
                </c:pt>
                <c:pt idx="1183">
                  <c:v>28</c:v>
                </c:pt>
                <c:pt idx="1184">
                  <c:v>23</c:v>
                </c:pt>
                <c:pt idx="1185">
                  <c:v>26</c:v>
                </c:pt>
                <c:pt idx="1186">
                  <c:v>27</c:v>
                </c:pt>
                <c:pt idx="1187">
                  <c:v>20</c:v>
                </c:pt>
                <c:pt idx="1188">
                  <c:v>24</c:v>
                </c:pt>
                <c:pt idx="1189">
                  <c:v>22</c:v>
                </c:pt>
                <c:pt idx="1190">
                  <c:v>31</c:v>
                </c:pt>
                <c:pt idx="1191">
                  <c:v>30</c:v>
                </c:pt>
                <c:pt idx="1192">
                  <c:v>27</c:v>
                </c:pt>
                <c:pt idx="1193">
                  <c:v>24</c:v>
                </c:pt>
                <c:pt idx="1194">
                  <c:v>29</c:v>
                </c:pt>
                <c:pt idx="1195">
                  <c:v>23</c:v>
                </c:pt>
                <c:pt idx="1196">
                  <c:v>26</c:v>
                </c:pt>
                <c:pt idx="1197">
                  <c:v>30</c:v>
                </c:pt>
                <c:pt idx="1198">
                  <c:v>29</c:v>
                </c:pt>
                <c:pt idx="1199">
                  <c:v>21</c:v>
                </c:pt>
                <c:pt idx="1200">
                  <c:v>11</c:v>
                </c:pt>
                <c:pt idx="1201">
                  <c:v>35</c:v>
                </c:pt>
                <c:pt idx="1202">
                  <c:v>35</c:v>
                </c:pt>
                <c:pt idx="1203">
                  <c:v>18</c:v>
                </c:pt>
                <c:pt idx="1204">
                  <c:v>26</c:v>
                </c:pt>
                <c:pt idx="1205">
                  <c:v>26</c:v>
                </c:pt>
                <c:pt idx="1206">
                  <c:v>27</c:v>
                </c:pt>
                <c:pt idx="1207">
                  <c:v>21</c:v>
                </c:pt>
                <c:pt idx="1208">
                  <c:v>30</c:v>
                </c:pt>
                <c:pt idx="1209">
                  <c:v>24</c:v>
                </c:pt>
                <c:pt idx="1210">
                  <c:v>25</c:v>
                </c:pt>
                <c:pt idx="1211">
                  <c:v>23</c:v>
                </c:pt>
                <c:pt idx="1212">
                  <c:v>28</c:v>
                </c:pt>
                <c:pt idx="1213">
                  <c:v>24</c:v>
                </c:pt>
                <c:pt idx="1214">
                  <c:v>31</c:v>
                </c:pt>
                <c:pt idx="1215">
                  <c:v>34</c:v>
                </c:pt>
                <c:pt idx="1216">
                  <c:v>34</c:v>
                </c:pt>
                <c:pt idx="1217">
                  <c:v>27</c:v>
                </c:pt>
                <c:pt idx="1218">
                  <c:v>25</c:v>
                </c:pt>
                <c:pt idx="1219">
                  <c:v>22</c:v>
                </c:pt>
                <c:pt idx="1220">
                  <c:v>42</c:v>
                </c:pt>
                <c:pt idx="1221">
                  <c:v>27</c:v>
                </c:pt>
                <c:pt idx="1222">
                  <c:v>32</c:v>
                </c:pt>
                <c:pt idx="1223">
                  <c:v>30</c:v>
                </c:pt>
                <c:pt idx="1224">
                  <c:v>24</c:v>
                </c:pt>
                <c:pt idx="1225">
                  <c:v>26</c:v>
                </c:pt>
                <c:pt idx="1226">
                  <c:v>28</c:v>
                </c:pt>
                <c:pt idx="1227">
                  <c:v>30</c:v>
                </c:pt>
                <c:pt idx="1228">
                  <c:v>29</c:v>
                </c:pt>
                <c:pt idx="1229">
                  <c:v>32</c:v>
                </c:pt>
                <c:pt idx="1230">
                  <c:v>29</c:v>
                </c:pt>
                <c:pt idx="1231">
                  <c:v>18</c:v>
                </c:pt>
                <c:pt idx="1232">
                  <c:v>33</c:v>
                </c:pt>
                <c:pt idx="1233">
                  <c:v>39</c:v>
                </c:pt>
                <c:pt idx="1234">
                  <c:v>35</c:v>
                </c:pt>
                <c:pt idx="1235">
                  <c:v>27</c:v>
                </c:pt>
                <c:pt idx="1236">
                  <c:v>34</c:v>
                </c:pt>
                <c:pt idx="1237">
                  <c:v>28</c:v>
                </c:pt>
                <c:pt idx="1238">
                  <c:v>25</c:v>
                </c:pt>
                <c:pt idx="1239">
                  <c:v>25</c:v>
                </c:pt>
                <c:pt idx="1240">
                  <c:v>26</c:v>
                </c:pt>
                <c:pt idx="1241">
                  <c:v>26</c:v>
                </c:pt>
                <c:pt idx="1242">
                  <c:v>33</c:v>
                </c:pt>
                <c:pt idx="1243">
                  <c:v>32</c:v>
                </c:pt>
                <c:pt idx="1244">
                  <c:v>32</c:v>
                </c:pt>
                <c:pt idx="1245">
                  <c:v>27</c:v>
                </c:pt>
                <c:pt idx="1246">
                  <c:v>29</c:v>
                </c:pt>
                <c:pt idx="1247">
                  <c:v>20</c:v>
                </c:pt>
                <c:pt idx="1248">
                  <c:v>25</c:v>
                </c:pt>
                <c:pt idx="1249">
                  <c:v>29</c:v>
                </c:pt>
                <c:pt idx="1250">
                  <c:v>30</c:v>
                </c:pt>
                <c:pt idx="1251">
                  <c:v>32</c:v>
                </c:pt>
                <c:pt idx="1252">
                  <c:v>33</c:v>
                </c:pt>
                <c:pt idx="1253">
                  <c:v>24</c:v>
                </c:pt>
                <c:pt idx="1254">
                  <c:v>40</c:v>
                </c:pt>
                <c:pt idx="1255">
                  <c:v>27</c:v>
                </c:pt>
                <c:pt idx="1256">
                  <c:v>27</c:v>
                </c:pt>
                <c:pt idx="1257">
                  <c:v>25</c:v>
                </c:pt>
                <c:pt idx="1258">
                  <c:v>27</c:v>
                </c:pt>
                <c:pt idx="1259">
                  <c:v>37</c:v>
                </c:pt>
                <c:pt idx="1260">
                  <c:v>30</c:v>
                </c:pt>
                <c:pt idx="1261">
                  <c:v>29</c:v>
                </c:pt>
                <c:pt idx="1262">
                  <c:v>38</c:v>
                </c:pt>
                <c:pt idx="1263">
                  <c:v>29</c:v>
                </c:pt>
                <c:pt idx="1264">
                  <c:v>37</c:v>
                </c:pt>
                <c:pt idx="1265">
                  <c:v>19</c:v>
                </c:pt>
                <c:pt idx="1266">
                  <c:v>34</c:v>
                </c:pt>
                <c:pt idx="1267">
                  <c:v>20</c:v>
                </c:pt>
                <c:pt idx="1268">
                  <c:v>26</c:v>
                </c:pt>
                <c:pt idx="1269">
                  <c:v>31</c:v>
                </c:pt>
                <c:pt idx="1270">
                  <c:v>26</c:v>
                </c:pt>
                <c:pt idx="1271">
                  <c:v>30</c:v>
                </c:pt>
                <c:pt idx="1272">
                  <c:v>31</c:v>
                </c:pt>
                <c:pt idx="1273">
                  <c:v>25</c:v>
                </c:pt>
                <c:pt idx="1274">
                  <c:v>20</c:v>
                </c:pt>
                <c:pt idx="1275">
                  <c:v>35</c:v>
                </c:pt>
                <c:pt idx="1276">
                  <c:v>29</c:v>
                </c:pt>
                <c:pt idx="1277">
                  <c:v>32</c:v>
                </c:pt>
                <c:pt idx="1278">
                  <c:v>29</c:v>
                </c:pt>
                <c:pt idx="1279">
                  <c:v>26</c:v>
                </c:pt>
                <c:pt idx="1280">
                  <c:v>27</c:v>
                </c:pt>
                <c:pt idx="1281">
                  <c:v>35</c:v>
                </c:pt>
                <c:pt idx="1282">
                  <c:v>34</c:v>
                </c:pt>
                <c:pt idx="1283">
                  <c:v>32</c:v>
                </c:pt>
                <c:pt idx="1284">
                  <c:v>25</c:v>
                </c:pt>
                <c:pt idx="1285">
                  <c:v>23</c:v>
                </c:pt>
                <c:pt idx="1286">
                  <c:v>27</c:v>
                </c:pt>
                <c:pt idx="1287">
                  <c:v>28</c:v>
                </c:pt>
                <c:pt idx="1288">
                  <c:v>30</c:v>
                </c:pt>
                <c:pt idx="1289">
                  <c:v>22</c:v>
                </c:pt>
                <c:pt idx="1290">
                  <c:v>37</c:v>
                </c:pt>
                <c:pt idx="1291">
                  <c:v>39</c:v>
                </c:pt>
                <c:pt idx="1292">
                  <c:v>25</c:v>
                </c:pt>
                <c:pt idx="1293">
                  <c:v>23</c:v>
                </c:pt>
                <c:pt idx="1294">
                  <c:v>37</c:v>
                </c:pt>
                <c:pt idx="1295">
                  <c:v>27</c:v>
                </c:pt>
                <c:pt idx="1296">
                  <c:v>28</c:v>
                </c:pt>
                <c:pt idx="1297">
                  <c:v>32</c:v>
                </c:pt>
                <c:pt idx="1298">
                  <c:v>35</c:v>
                </c:pt>
                <c:pt idx="1299">
                  <c:v>30</c:v>
                </c:pt>
                <c:pt idx="1300">
                  <c:v>30</c:v>
                </c:pt>
                <c:pt idx="1301">
                  <c:v>28</c:v>
                </c:pt>
                <c:pt idx="1302">
                  <c:v>25</c:v>
                </c:pt>
                <c:pt idx="1303">
                  <c:v>38</c:v>
                </c:pt>
                <c:pt idx="1304">
                  <c:v>36</c:v>
                </c:pt>
                <c:pt idx="1305">
                  <c:v>20</c:v>
                </c:pt>
                <c:pt idx="1306">
                  <c:v>25</c:v>
                </c:pt>
                <c:pt idx="1307">
                  <c:v>35</c:v>
                </c:pt>
                <c:pt idx="1308">
                  <c:v>34</c:v>
                </c:pt>
                <c:pt idx="1309">
                  <c:v>42</c:v>
                </c:pt>
                <c:pt idx="1310">
                  <c:v>21</c:v>
                </c:pt>
                <c:pt idx="1311">
                  <c:v>31</c:v>
                </c:pt>
                <c:pt idx="1312">
                  <c:v>28</c:v>
                </c:pt>
                <c:pt idx="1313">
                  <c:v>29</c:v>
                </c:pt>
                <c:pt idx="1314">
                  <c:v>29</c:v>
                </c:pt>
                <c:pt idx="1315">
                  <c:v>26</c:v>
                </c:pt>
                <c:pt idx="1316">
                  <c:v>32</c:v>
                </c:pt>
                <c:pt idx="1317">
                  <c:v>22</c:v>
                </c:pt>
                <c:pt idx="1318">
                  <c:v>21</c:v>
                </c:pt>
                <c:pt idx="1319">
                  <c:v>37</c:v>
                </c:pt>
                <c:pt idx="1320">
                  <c:v>30</c:v>
                </c:pt>
                <c:pt idx="1321">
                  <c:v>27</c:v>
                </c:pt>
                <c:pt idx="1322">
                  <c:v>22</c:v>
                </c:pt>
                <c:pt idx="1323">
                  <c:v>29</c:v>
                </c:pt>
                <c:pt idx="1324">
                  <c:v>26</c:v>
                </c:pt>
                <c:pt idx="1325">
                  <c:v>35</c:v>
                </c:pt>
                <c:pt idx="1326">
                  <c:v>34</c:v>
                </c:pt>
                <c:pt idx="1327">
                  <c:v>26</c:v>
                </c:pt>
                <c:pt idx="1328">
                  <c:v>30</c:v>
                </c:pt>
                <c:pt idx="1329">
                  <c:v>38</c:v>
                </c:pt>
                <c:pt idx="1330">
                  <c:v>25</c:v>
                </c:pt>
                <c:pt idx="1331">
                  <c:v>26</c:v>
                </c:pt>
                <c:pt idx="1332">
                  <c:v>28</c:v>
                </c:pt>
                <c:pt idx="1333">
                  <c:v>30</c:v>
                </c:pt>
                <c:pt idx="1334">
                  <c:v>33</c:v>
                </c:pt>
                <c:pt idx="1335">
                  <c:v>34</c:v>
                </c:pt>
                <c:pt idx="1336">
                  <c:v>43</c:v>
                </c:pt>
                <c:pt idx="1337">
                  <c:v>29</c:v>
                </c:pt>
                <c:pt idx="1338">
                  <c:v>31</c:v>
                </c:pt>
                <c:pt idx="1339">
                  <c:v>37</c:v>
                </c:pt>
                <c:pt idx="1340">
                  <c:v>33</c:v>
                </c:pt>
                <c:pt idx="1341">
                  <c:v>27</c:v>
                </c:pt>
                <c:pt idx="1342">
                  <c:v>35</c:v>
                </c:pt>
                <c:pt idx="1343">
                  <c:v>39</c:v>
                </c:pt>
                <c:pt idx="1344">
                  <c:v>27</c:v>
                </c:pt>
                <c:pt idx="1345">
                  <c:v>28</c:v>
                </c:pt>
                <c:pt idx="1346">
                  <c:v>39</c:v>
                </c:pt>
                <c:pt idx="1347">
                  <c:v>36</c:v>
                </c:pt>
                <c:pt idx="1348">
                  <c:v>30</c:v>
                </c:pt>
                <c:pt idx="1349">
                  <c:v>29</c:v>
                </c:pt>
                <c:pt idx="1350">
                  <c:v>34</c:v>
                </c:pt>
                <c:pt idx="1351">
                  <c:v>37</c:v>
                </c:pt>
                <c:pt idx="1352">
                  <c:v>35</c:v>
                </c:pt>
                <c:pt idx="1353">
                  <c:v>31</c:v>
                </c:pt>
                <c:pt idx="1354">
                  <c:v>28</c:v>
                </c:pt>
                <c:pt idx="1355">
                  <c:v>34</c:v>
                </c:pt>
                <c:pt idx="1356">
                  <c:v>29</c:v>
                </c:pt>
                <c:pt idx="1357">
                  <c:v>42</c:v>
                </c:pt>
                <c:pt idx="1358">
                  <c:v>36</c:v>
                </c:pt>
                <c:pt idx="1359">
                  <c:v>39</c:v>
                </c:pt>
                <c:pt idx="1360">
                  <c:v>25</c:v>
                </c:pt>
                <c:pt idx="1361">
                  <c:v>44</c:v>
                </c:pt>
                <c:pt idx="1362">
                  <c:v>34</c:v>
                </c:pt>
                <c:pt idx="1363">
                  <c:v>34</c:v>
                </c:pt>
                <c:pt idx="1364">
                  <c:v>37</c:v>
                </c:pt>
                <c:pt idx="1365">
                  <c:v>37</c:v>
                </c:pt>
                <c:pt idx="1366">
                  <c:v>41</c:v>
                </c:pt>
                <c:pt idx="1367">
                  <c:v>37</c:v>
                </c:pt>
                <c:pt idx="1368">
                  <c:v>36</c:v>
                </c:pt>
                <c:pt idx="1369">
                  <c:v>36</c:v>
                </c:pt>
                <c:pt idx="1370">
                  <c:v>34</c:v>
                </c:pt>
                <c:pt idx="1371">
                  <c:v>36</c:v>
                </c:pt>
                <c:pt idx="1372">
                  <c:v>38</c:v>
                </c:pt>
                <c:pt idx="1373">
                  <c:v>31</c:v>
                </c:pt>
                <c:pt idx="1374">
                  <c:v>39</c:v>
                </c:pt>
                <c:pt idx="1375">
                  <c:v>39</c:v>
                </c:pt>
                <c:pt idx="1376">
                  <c:v>32</c:v>
                </c:pt>
                <c:pt idx="1377">
                  <c:v>26</c:v>
                </c:pt>
                <c:pt idx="1378">
                  <c:v>32</c:v>
                </c:pt>
                <c:pt idx="1379">
                  <c:v>33</c:v>
                </c:pt>
                <c:pt idx="1380">
                  <c:v>36</c:v>
                </c:pt>
                <c:pt idx="1381">
                  <c:v>34</c:v>
                </c:pt>
                <c:pt idx="1382">
                  <c:v>44</c:v>
                </c:pt>
                <c:pt idx="1383">
                  <c:v>28</c:v>
                </c:pt>
                <c:pt idx="1384">
                  <c:v>36</c:v>
                </c:pt>
                <c:pt idx="1385">
                  <c:v>39</c:v>
                </c:pt>
                <c:pt idx="1386">
                  <c:v>37</c:v>
                </c:pt>
                <c:pt idx="1387">
                  <c:v>40</c:v>
                </c:pt>
                <c:pt idx="1388">
                  <c:v>43</c:v>
                </c:pt>
                <c:pt idx="1389">
                  <c:v>39</c:v>
                </c:pt>
                <c:pt idx="1390">
                  <c:v>41</c:v>
                </c:pt>
                <c:pt idx="1391">
                  <c:v>36</c:v>
                </c:pt>
                <c:pt idx="1392">
                  <c:v>39</c:v>
                </c:pt>
                <c:pt idx="1393">
                  <c:v>38</c:v>
                </c:pt>
                <c:pt idx="1394">
                  <c:v>34</c:v>
                </c:pt>
                <c:pt idx="1395">
                  <c:v>31</c:v>
                </c:pt>
                <c:pt idx="1396">
                  <c:v>32</c:v>
                </c:pt>
                <c:pt idx="1397">
                  <c:v>28</c:v>
                </c:pt>
                <c:pt idx="1398">
                  <c:v>43</c:v>
                </c:pt>
                <c:pt idx="1399">
                  <c:v>25</c:v>
                </c:pt>
                <c:pt idx="1400">
                  <c:v>41</c:v>
                </c:pt>
                <c:pt idx="1401">
                  <c:v>41</c:v>
                </c:pt>
                <c:pt idx="1402">
                  <c:v>42</c:v>
                </c:pt>
                <c:pt idx="1403">
                  <c:v>57</c:v>
                </c:pt>
                <c:pt idx="1404">
                  <c:v>43</c:v>
                </c:pt>
                <c:pt idx="1405">
                  <c:v>35</c:v>
                </c:pt>
                <c:pt idx="1406">
                  <c:v>55</c:v>
                </c:pt>
                <c:pt idx="1407">
                  <c:v>46</c:v>
                </c:pt>
                <c:pt idx="1408">
                  <c:v>34</c:v>
                </c:pt>
                <c:pt idx="1409">
                  <c:v>30</c:v>
                </c:pt>
                <c:pt idx="1410">
                  <c:v>35</c:v>
                </c:pt>
                <c:pt idx="1411">
                  <c:v>54</c:v>
                </c:pt>
                <c:pt idx="1412">
                  <c:v>54</c:v>
                </c:pt>
                <c:pt idx="1413">
                  <c:v>45</c:v>
                </c:pt>
                <c:pt idx="1414">
                  <c:v>48</c:v>
                </c:pt>
                <c:pt idx="1415">
                  <c:v>55</c:v>
                </c:pt>
                <c:pt idx="1416">
                  <c:v>45</c:v>
                </c:pt>
                <c:pt idx="1417">
                  <c:v>45</c:v>
                </c:pt>
                <c:pt idx="1418">
                  <c:v>44</c:v>
                </c:pt>
                <c:pt idx="1419">
                  <c:v>41</c:v>
                </c:pt>
                <c:pt idx="1420">
                  <c:v>30</c:v>
                </c:pt>
                <c:pt idx="1421">
                  <c:v>42</c:v>
                </c:pt>
                <c:pt idx="1422">
                  <c:v>42</c:v>
                </c:pt>
                <c:pt idx="1423">
                  <c:v>45</c:v>
                </c:pt>
                <c:pt idx="1424">
                  <c:v>51</c:v>
                </c:pt>
                <c:pt idx="1425">
                  <c:v>44</c:v>
                </c:pt>
                <c:pt idx="1426">
                  <c:v>49</c:v>
                </c:pt>
                <c:pt idx="1427">
                  <c:v>40</c:v>
                </c:pt>
                <c:pt idx="1428">
                  <c:v>38</c:v>
                </c:pt>
                <c:pt idx="1429">
                  <c:v>41</c:v>
                </c:pt>
                <c:pt idx="1430">
                  <c:v>34</c:v>
                </c:pt>
                <c:pt idx="1431">
                  <c:v>47</c:v>
                </c:pt>
                <c:pt idx="1432">
                  <c:v>53</c:v>
                </c:pt>
                <c:pt idx="1433">
                  <c:v>44</c:v>
                </c:pt>
                <c:pt idx="1434">
                  <c:v>54</c:v>
                </c:pt>
                <c:pt idx="1435">
                  <c:v>33</c:v>
                </c:pt>
                <c:pt idx="1436">
                  <c:v>47</c:v>
                </c:pt>
                <c:pt idx="1437">
                  <c:v>57</c:v>
                </c:pt>
                <c:pt idx="1438">
                  <c:v>67</c:v>
                </c:pt>
                <c:pt idx="1439">
                  <c:v>42</c:v>
                </c:pt>
                <c:pt idx="1440">
                  <c:v>57</c:v>
                </c:pt>
                <c:pt idx="1441">
                  <c:v>53</c:v>
                </c:pt>
                <c:pt idx="1442">
                  <c:v>42</c:v>
                </c:pt>
                <c:pt idx="1443">
                  <c:v>47</c:v>
                </c:pt>
                <c:pt idx="1444">
                  <c:v>44</c:v>
                </c:pt>
                <c:pt idx="1445">
                  <c:v>43</c:v>
                </c:pt>
                <c:pt idx="1446">
                  <c:v>52</c:v>
                </c:pt>
                <c:pt idx="1447">
                  <c:v>53</c:v>
                </c:pt>
                <c:pt idx="1448">
                  <c:v>51</c:v>
                </c:pt>
                <c:pt idx="1449">
                  <c:v>47</c:v>
                </c:pt>
                <c:pt idx="1450">
                  <c:v>56</c:v>
                </c:pt>
                <c:pt idx="1451">
                  <c:v>47</c:v>
                </c:pt>
                <c:pt idx="1452">
                  <c:v>50</c:v>
                </c:pt>
                <c:pt idx="1453">
                  <c:v>44</c:v>
                </c:pt>
                <c:pt idx="1454">
                  <c:v>36</c:v>
                </c:pt>
                <c:pt idx="1455">
                  <c:v>47</c:v>
                </c:pt>
                <c:pt idx="1456">
                  <c:v>56</c:v>
                </c:pt>
                <c:pt idx="1457">
                  <c:v>56</c:v>
                </c:pt>
                <c:pt idx="1458">
                  <c:v>52</c:v>
                </c:pt>
                <c:pt idx="1459">
                  <c:v>45</c:v>
                </c:pt>
                <c:pt idx="1460">
                  <c:v>52</c:v>
                </c:pt>
                <c:pt idx="1461">
                  <c:v>66</c:v>
                </c:pt>
                <c:pt idx="1462">
                  <c:v>62</c:v>
                </c:pt>
                <c:pt idx="1463">
                  <c:v>50</c:v>
                </c:pt>
                <c:pt idx="1464">
                  <c:v>45</c:v>
                </c:pt>
                <c:pt idx="1465">
                  <c:v>60</c:v>
                </c:pt>
                <c:pt idx="1466">
                  <c:v>58</c:v>
                </c:pt>
                <c:pt idx="1467">
                  <c:v>51</c:v>
                </c:pt>
                <c:pt idx="1468">
                  <c:v>56</c:v>
                </c:pt>
                <c:pt idx="1469">
                  <c:v>67</c:v>
                </c:pt>
                <c:pt idx="1470">
                  <c:v>59</c:v>
                </c:pt>
                <c:pt idx="1471">
                  <c:v>51</c:v>
                </c:pt>
                <c:pt idx="1472">
                  <c:v>53</c:v>
                </c:pt>
                <c:pt idx="1473">
                  <c:v>49</c:v>
                </c:pt>
                <c:pt idx="1474">
                  <c:v>57</c:v>
                </c:pt>
                <c:pt idx="1475">
                  <c:v>57</c:v>
                </c:pt>
                <c:pt idx="1476">
                  <c:v>71</c:v>
                </c:pt>
                <c:pt idx="1477">
                  <c:v>55</c:v>
                </c:pt>
                <c:pt idx="1478">
                  <c:v>56</c:v>
                </c:pt>
                <c:pt idx="1479">
                  <c:v>71</c:v>
                </c:pt>
                <c:pt idx="1480">
                  <c:v>63</c:v>
                </c:pt>
                <c:pt idx="1481">
                  <c:v>61</c:v>
                </c:pt>
                <c:pt idx="1482">
                  <c:v>62</c:v>
                </c:pt>
                <c:pt idx="1483">
                  <c:v>58</c:v>
                </c:pt>
                <c:pt idx="1484">
                  <c:v>68</c:v>
                </c:pt>
                <c:pt idx="1485">
                  <c:v>62</c:v>
                </c:pt>
                <c:pt idx="1486">
                  <c:v>55</c:v>
                </c:pt>
                <c:pt idx="1487">
                  <c:v>70</c:v>
                </c:pt>
                <c:pt idx="1488">
                  <c:v>61</c:v>
                </c:pt>
                <c:pt idx="1489">
                  <c:v>60</c:v>
                </c:pt>
                <c:pt idx="1490">
                  <c:v>61</c:v>
                </c:pt>
                <c:pt idx="1491">
                  <c:v>75</c:v>
                </c:pt>
                <c:pt idx="1492">
                  <c:v>76</c:v>
                </c:pt>
                <c:pt idx="1493">
                  <c:v>69</c:v>
                </c:pt>
                <c:pt idx="1494">
                  <c:v>76</c:v>
                </c:pt>
                <c:pt idx="1495">
                  <c:v>67</c:v>
                </c:pt>
                <c:pt idx="1496">
                  <c:v>67</c:v>
                </c:pt>
                <c:pt idx="1497">
                  <c:v>61</c:v>
                </c:pt>
                <c:pt idx="1498">
                  <c:v>75</c:v>
                </c:pt>
                <c:pt idx="1499">
                  <c:v>85</c:v>
                </c:pt>
                <c:pt idx="1500">
                  <c:v>61</c:v>
                </c:pt>
                <c:pt idx="1501">
                  <c:v>84</c:v>
                </c:pt>
                <c:pt idx="1502">
                  <c:v>90</c:v>
                </c:pt>
                <c:pt idx="1503">
                  <c:v>64</c:v>
                </c:pt>
                <c:pt idx="1504">
                  <c:v>71</c:v>
                </c:pt>
                <c:pt idx="1505">
                  <c:v>64</c:v>
                </c:pt>
                <c:pt idx="1506">
                  <c:v>88</c:v>
                </c:pt>
                <c:pt idx="1507">
                  <c:v>77</c:v>
                </c:pt>
                <c:pt idx="1508">
                  <c:v>79</c:v>
                </c:pt>
                <c:pt idx="1509">
                  <c:v>91</c:v>
                </c:pt>
                <c:pt idx="1510">
                  <c:v>71</c:v>
                </c:pt>
                <c:pt idx="1511">
                  <c:v>79</c:v>
                </c:pt>
                <c:pt idx="1512">
                  <c:v>84</c:v>
                </c:pt>
                <c:pt idx="1513">
                  <c:v>78</c:v>
                </c:pt>
                <c:pt idx="1514">
                  <c:v>81</c:v>
                </c:pt>
                <c:pt idx="1515">
                  <c:v>86</c:v>
                </c:pt>
                <c:pt idx="1516">
                  <c:v>84</c:v>
                </c:pt>
                <c:pt idx="1517">
                  <c:v>91</c:v>
                </c:pt>
                <c:pt idx="1518">
                  <c:v>87</c:v>
                </c:pt>
                <c:pt idx="1519">
                  <c:v>89</c:v>
                </c:pt>
                <c:pt idx="1520">
                  <c:v>92</c:v>
                </c:pt>
                <c:pt idx="1521">
                  <c:v>85</c:v>
                </c:pt>
                <c:pt idx="1522">
                  <c:v>98</c:v>
                </c:pt>
                <c:pt idx="1523">
                  <c:v>114</c:v>
                </c:pt>
                <c:pt idx="1524">
                  <c:v>94</c:v>
                </c:pt>
                <c:pt idx="1525">
                  <c:v>98</c:v>
                </c:pt>
                <c:pt idx="1526">
                  <c:v>83</c:v>
                </c:pt>
                <c:pt idx="1527">
                  <c:v>82</c:v>
                </c:pt>
                <c:pt idx="1528">
                  <c:v>87</c:v>
                </c:pt>
                <c:pt idx="1529">
                  <c:v>96</c:v>
                </c:pt>
                <c:pt idx="1530">
                  <c:v>89</c:v>
                </c:pt>
                <c:pt idx="1531">
                  <c:v>106</c:v>
                </c:pt>
                <c:pt idx="1532">
                  <c:v>92</c:v>
                </c:pt>
                <c:pt idx="1533">
                  <c:v>107</c:v>
                </c:pt>
                <c:pt idx="1534">
                  <c:v>105</c:v>
                </c:pt>
                <c:pt idx="1535">
                  <c:v>122</c:v>
                </c:pt>
                <c:pt idx="1536">
                  <c:v>113</c:v>
                </c:pt>
                <c:pt idx="1537">
                  <c:v>105</c:v>
                </c:pt>
                <c:pt idx="1538">
                  <c:v>117</c:v>
                </c:pt>
                <c:pt idx="1539">
                  <c:v>114</c:v>
                </c:pt>
                <c:pt idx="1540">
                  <c:v>108</c:v>
                </c:pt>
                <c:pt idx="1541">
                  <c:v>133</c:v>
                </c:pt>
                <c:pt idx="1542">
                  <c:v>120</c:v>
                </c:pt>
                <c:pt idx="1543">
                  <c:v>134</c:v>
                </c:pt>
                <c:pt idx="1544">
                  <c:v>118</c:v>
                </c:pt>
                <c:pt idx="1545">
                  <c:v>138</c:v>
                </c:pt>
                <c:pt idx="1546">
                  <c:v>126</c:v>
                </c:pt>
                <c:pt idx="1547">
                  <c:v>134</c:v>
                </c:pt>
                <c:pt idx="1548">
                  <c:v>129</c:v>
                </c:pt>
                <c:pt idx="1549">
                  <c:v>127</c:v>
                </c:pt>
                <c:pt idx="1550">
                  <c:v>140</c:v>
                </c:pt>
                <c:pt idx="1551">
                  <c:v>139</c:v>
                </c:pt>
                <c:pt idx="1552">
                  <c:v>138</c:v>
                </c:pt>
                <c:pt idx="1553">
                  <c:v>139</c:v>
                </c:pt>
                <c:pt idx="1554">
                  <c:v>148</c:v>
                </c:pt>
                <c:pt idx="1555">
                  <c:v>127</c:v>
                </c:pt>
                <c:pt idx="1556">
                  <c:v>120</c:v>
                </c:pt>
                <c:pt idx="1557">
                  <c:v>148</c:v>
                </c:pt>
                <c:pt idx="1558">
                  <c:v>144</c:v>
                </c:pt>
                <c:pt idx="1559">
                  <c:v>167</c:v>
                </c:pt>
                <c:pt idx="1560">
                  <c:v>160</c:v>
                </c:pt>
                <c:pt idx="1561">
                  <c:v>140</c:v>
                </c:pt>
                <c:pt idx="1562">
                  <c:v>177</c:v>
                </c:pt>
                <c:pt idx="1563">
                  <c:v>164</c:v>
                </c:pt>
                <c:pt idx="1564">
                  <c:v>161</c:v>
                </c:pt>
                <c:pt idx="1565">
                  <c:v>162</c:v>
                </c:pt>
                <c:pt idx="1566">
                  <c:v>148</c:v>
                </c:pt>
                <c:pt idx="1567">
                  <c:v>154</c:v>
                </c:pt>
                <c:pt idx="1568">
                  <c:v>173</c:v>
                </c:pt>
                <c:pt idx="1569">
                  <c:v>184</c:v>
                </c:pt>
                <c:pt idx="1570">
                  <c:v>162</c:v>
                </c:pt>
                <c:pt idx="1571">
                  <c:v>150</c:v>
                </c:pt>
                <c:pt idx="1572">
                  <c:v>178</c:v>
                </c:pt>
                <c:pt idx="1573">
                  <c:v>177</c:v>
                </c:pt>
                <c:pt idx="1574">
                  <c:v>171</c:v>
                </c:pt>
                <c:pt idx="1575">
                  <c:v>177</c:v>
                </c:pt>
                <c:pt idx="1576">
                  <c:v>185</c:v>
                </c:pt>
                <c:pt idx="1577">
                  <c:v>160</c:v>
                </c:pt>
                <c:pt idx="1578">
                  <c:v>193</c:v>
                </c:pt>
                <c:pt idx="1579">
                  <c:v>196</c:v>
                </c:pt>
                <c:pt idx="1580">
                  <c:v>181</c:v>
                </c:pt>
                <c:pt idx="1581">
                  <c:v>191</c:v>
                </c:pt>
                <c:pt idx="1582">
                  <c:v>178</c:v>
                </c:pt>
                <c:pt idx="1583">
                  <c:v>177</c:v>
                </c:pt>
                <c:pt idx="1584">
                  <c:v>195</c:v>
                </c:pt>
                <c:pt idx="1585">
                  <c:v>193</c:v>
                </c:pt>
                <c:pt idx="1586">
                  <c:v>175</c:v>
                </c:pt>
                <c:pt idx="1587">
                  <c:v>172</c:v>
                </c:pt>
                <c:pt idx="1588">
                  <c:v>185</c:v>
                </c:pt>
                <c:pt idx="1589">
                  <c:v>196</c:v>
                </c:pt>
                <c:pt idx="1590">
                  <c:v>186</c:v>
                </c:pt>
                <c:pt idx="1591">
                  <c:v>186</c:v>
                </c:pt>
                <c:pt idx="1592">
                  <c:v>203</c:v>
                </c:pt>
                <c:pt idx="1593">
                  <c:v>182</c:v>
                </c:pt>
                <c:pt idx="1594">
                  <c:v>162</c:v>
                </c:pt>
                <c:pt idx="1595">
                  <c:v>204</c:v>
                </c:pt>
                <c:pt idx="1596">
                  <c:v>180</c:v>
                </c:pt>
                <c:pt idx="1597">
                  <c:v>183</c:v>
                </c:pt>
                <c:pt idx="1598">
                  <c:v>181</c:v>
                </c:pt>
                <c:pt idx="1599">
                  <c:v>162</c:v>
                </c:pt>
                <c:pt idx="1600">
                  <c:v>182</c:v>
                </c:pt>
                <c:pt idx="1601">
                  <c:v>167</c:v>
                </c:pt>
                <c:pt idx="1602">
                  <c:v>165</c:v>
                </c:pt>
                <c:pt idx="1603">
                  <c:v>158</c:v>
                </c:pt>
                <c:pt idx="1604">
                  <c:v>165</c:v>
                </c:pt>
                <c:pt idx="1605">
                  <c:v>171</c:v>
                </c:pt>
                <c:pt idx="1606">
                  <c:v>156</c:v>
                </c:pt>
                <c:pt idx="1607">
                  <c:v>154</c:v>
                </c:pt>
                <c:pt idx="1608">
                  <c:v>177</c:v>
                </c:pt>
                <c:pt idx="1609">
                  <c:v>165</c:v>
                </c:pt>
                <c:pt idx="1610">
                  <c:v>165</c:v>
                </c:pt>
                <c:pt idx="1611">
                  <c:v>151</c:v>
                </c:pt>
                <c:pt idx="1612">
                  <c:v>146</c:v>
                </c:pt>
                <c:pt idx="1613">
                  <c:v>153</c:v>
                </c:pt>
                <c:pt idx="1614">
                  <c:v>146</c:v>
                </c:pt>
                <c:pt idx="1615">
                  <c:v>130</c:v>
                </c:pt>
                <c:pt idx="1616">
                  <c:v>138</c:v>
                </c:pt>
                <c:pt idx="1617">
                  <c:v>145</c:v>
                </c:pt>
                <c:pt idx="1618">
                  <c:v>153</c:v>
                </c:pt>
                <c:pt idx="1619">
                  <c:v>151</c:v>
                </c:pt>
                <c:pt idx="1620">
                  <c:v>136</c:v>
                </c:pt>
                <c:pt idx="1621">
                  <c:v>120</c:v>
                </c:pt>
                <c:pt idx="1622">
                  <c:v>133</c:v>
                </c:pt>
                <c:pt idx="1623">
                  <c:v>151</c:v>
                </c:pt>
                <c:pt idx="1624">
                  <c:v>139</c:v>
                </c:pt>
                <c:pt idx="1625">
                  <c:v>135</c:v>
                </c:pt>
                <c:pt idx="1626">
                  <c:v>132</c:v>
                </c:pt>
                <c:pt idx="1627">
                  <c:v>121</c:v>
                </c:pt>
                <c:pt idx="1628">
                  <c:v>143</c:v>
                </c:pt>
                <c:pt idx="1629">
                  <c:v>131</c:v>
                </c:pt>
                <c:pt idx="1630">
                  <c:v>116</c:v>
                </c:pt>
                <c:pt idx="1631">
                  <c:v>105</c:v>
                </c:pt>
                <c:pt idx="1632">
                  <c:v>108</c:v>
                </c:pt>
                <c:pt idx="1633">
                  <c:v>127</c:v>
                </c:pt>
                <c:pt idx="1634">
                  <c:v>106</c:v>
                </c:pt>
                <c:pt idx="1635">
                  <c:v>132</c:v>
                </c:pt>
                <c:pt idx="1636">
                  <c:v>120</c:v>
                </c:pt>
                <c:pt idx="1637">
                  <c:v>120</c:v>
                </c:pt>
                <c:pt idx="1638">
                  <c:v>117</c:v>
                </c:pt>
                <c:pt idx="1639">
                  <c:v>97</c:v>
                </c:pt>
                <c:pt idx="1640">
                  <c:v>112</c:v>
                </c:pt>
                <c:pt idx="1641">
                  <c:v>120</c:v>
                </c:pt>
                <c:pt idx="1642">
                  <c:v>111</c:v>
                </c:pt>
                <c:pt idx="1643">
                  <c:v>109</c:v>
                </c:pt>
                <c:pt idx="1644">
                  <c:v>111</c:v>
                </c:pt>
                <c:pt idx="1645">
                  <c:v>123</c:v>
                </c:pt>
                <c:pt idx="1646">
                  <c:v>109</c:v>
                </c:pt>
                <c:pt idx="1647">
                  <c:v>109</c:v>
                </c:pt>
                <c:pt idx="1648">
                  <c:v>96</c:v>
                </c:pt>
                <c:pt idx="1649">
                  <c:v>104</c:v>
                </c:pt>
                <c:pt idx="1650">
                  <c:v>100</c:v>
                </c:pt>
                <c:pt idx="1651">
                  <c:v>104</c:v>
                </c:pt>
                <c:pt idx="1652">
                  <c:v>95</c:v>
                </c:pt>
                <c:pt idx="1653">
                  <c:v>100</c:v>
                </c:pt>
                <c:pt idx="1654">
                  <c:v>105</c:v>
                </c:pt>
                <c:pt idx="1655">
                  <c:v>111</c:v>
                </c:pt>
                <c:pt idx="1656">
                  <c:v>82</c:v>
                </c:pt>
                <c:pt idx="1657">
                  <c:v>116</c:v>
                </c:pt>
                <c:pt idx="1658">
                  <c:v>98</c:v>
                </c:pt>
                <c:pt idx="1659">
                  <c:v>98</c:v>
                </c:pt>
                <c:pt idx="1660">
                  <c:v>103</c:v>
                </c:pt>
                <c:pt idx="1661">
                  <c:v>96</c:v>
                </c:pt>
                <c:pt idx="1662">
                  <c:v>101</c:v>
                </c:pt>
                <c:pt idx="1663">
                  <c:v>97</c:v>
                </c:pt>
                <c:pt idx="1664">
                  <c:v>92</c:v>
                </c:pt>
                <c:pt idx="1665">
                  <c:v>103</c:v>
                </c:pt>
                <c:pt idx="1666">
                  <c:v>89</c:v>
                </c:pt>
                <c:pt idx="1667">
                  <c:v>114</c:v>
                </c:pt>
                <c:pt idx="1668">
                  <c:v>109</c:v>
                </c:pt>
                <c:pt idx="1669">
                  <c:v>101</c:v>
                </c:pt>
                <c:pt idx="1670">
                  <c:v>95</c:v>
                </c:pt>
                <c:pt idx="1671">
                  <c:v>98</c:v>
                </c:pt>
                <c:pt idx="1672">
                  <c:v>96</c:v>
                </c:pt>
                <c:pt idx="1673">
                  <c:v>107</c:v>
                </c:pt>
                <c:pt idx="1674">
                  <c:v>104</c:v>
                </c:pt>
                <c:pt idx="1675">
                  <c:v>83</c:v>
                </c:pt>
                <c:pt idx="1676">
                  <c:v>88</c:v>
                </c:pt>
                <c:pt idx="1677">
                  <c:v>67</c:v>
                </c:pt>
                <c:pt idx="1678">
                  <c:v>92</c:v>
                </c:pt>
                <c:pt idx="1679">
                  <c:v>87</c:v>
                </c:pt>
                <c:pt idx="1680">
                  <c:v>94</c:v>
                </c:pt>
                <c:pt idx="1681">
                  <c:v>103</c:v>
                </c:pt>
                <c:pt idx="1682">
                  <c:v>93</c:v>
                </c:pt>
                <c:pt idx="1683">
                  <c:v>96</c:v>
                </c:pt>
                <c:pt idx="1684">
                  <c:v>76</c:v>
                </c:pt>
                <c:pt idx="1685">
                  <c:v>95</c:v>
                </c:pt>
                <c:pt idx="1686">
                  <c:v>81</c:v>
                </c:pt>
                <c:pt idx="1687">
                  <c:v>91</c:v>
                </c:pt>
                <c:pt idx="1688">
                  <c:v>73</c:v>
                </c:pt>
                <c:pt idx="1689">
                  <c:v>100</c:v>
                </c:pt>
                <c:pt idx="1690">
                  <c:v>88</c:v>
                </c:pt>
                <c:pt idx="1691">
                  <c:v>80</c:v>
                </c:pt>
                <c:pt idx="1692">
                  <c:v>87</c:v>
                </c:pt>
                <c:pt idx="1693">
                  <c:v>91</c:v>
                </c:pt>
                <c:pt idx="1694">
                  <c:v>86</c:v>
                </c:pt>
                <c:pt idx="1695">
                  <c:v>101</c:v>
                </c:pt>
                <c:pt idx="1696">
                  <c:v>115</c:v>
                </c:pt>
                <c:pt idx="1697">
                  <c:v>88</c:v>
                </c:pt>
                <c:pt idx="1698">
                  <c:v>77</c:v>
                </c:pt>
                <c:pt idx="1699">
                  <c:v>94</c:v>
                </c:pt>
                <c:pt idx="1700">
                  <c:v>100</c:v>
                </c:pt>
                <c:pt idx="1701">
                  <c:v>103</c:v>
                </c:pt>
                <c:pt idx="1702">
                  <c:v>91</c:v>
                </c:pt>
                <c:pt idx="1703">
                  <c:v>81</c:v>
                </c:pt>
                <c:pt idx="1704">
                  <c:v>100</c:v>
                </c:pt>
                <c:pt idx="1705">
                  <c:v>79</c:v>
                </c:pt>
                <c:pt idx="1706">
                  <c:v>92</c:v>
                </c:pt>
                <c:pt idx="1707">
                  <c:v>96</c:v>
                </c:pt>
                <c:pt idx="1708">
                  <c:v>84</c:v>
                </c:pt>
                <c:pt idx="1709">
                  <c:v>104</c:v>
                </c:pt>
                <c:pt idx="1710">
                  <c:v>82</c:v>
                </c:pt>
                <c:pt idx="1711">
                  <c:v>92</c:v>
                </c:pt>
                <c:pt idx="1712">
                  <c:v>73</c:v>
                </c:pt>
                <c:pt idx="1713">
                  <c:v>93</c:v>
                </c:pt>
                <c:pt idx="1714">
                  <c:v>83</c:v>
                </c:pt>
                <c:pt idx="1715">
                  <c:v>92</c:v>
                </c:pt>
                <c:pt idx="1716">
                  <c:v>87</c:v>
                </c:pt>
                <c:pt idx="1717">
                  <c:v>92</c:v>
                </c:pt>
                <c:pt idx="1718">
                  <c:v>103</c:v>
                </c:pt>
                <c:pt idx="1719">
                  <c:v>99</c:v>
                </c:pt>
                <c:pt idx="1720">
                  <c:v>78</c:v>
                </c:pt>
                <c:pt idx="1721">
                  <c:v>88</c:v>
                </c:pt>
                <c:pt idx="1722">
                  <c:v>82</c:v>
                </c:pt>
                <c:pt idx="1723">
                  <c:v>97</c:v>
                </c:pt>
                <c:pt idx="1724">
                  <c:v>63</c:v>
                </c:pt>
                <c:pt idx="1725">
                  <c:v>101</c:v>
                </c:pt>
                <c:pt idx="1726">
                  <c:v>86</c:v>
                </c:pt>
                <c:pt idx="1727">
                  <c:v>90</c:v>
                </c:pt>
                <c:pt idx="1728">
                  <c:v>85</c:v>
                </c:pt>
                <c:pt idx="1729">
                  <c:v>90</c:v>
                </c:pt>
                <c:pt idx="1730">
                  <c:v>75</c:v>
                </c:pt>
                <c:pt idx="1731">
                  <c:v>93</c:v>
                </c:pt>
                <c:pt idx="1732">
                  <c:v>90</c:v>
                </c:pt>
                <c:pt idx="1733">
                  <c:v>96</c:v>
                </c:pt>
                <c:pt idx="1734">
                  <c:v>71</c:v>
                </c:pt>
                <c:pt idx="1735">
                  <c:v>73</c:v>
                </c:pt>
                <c:pt idx="1736">
                  <c:v>76</c:v>
                </c:pt>
                <c:pt idx="1737">
                  <c:v>75</c:v>
                </c:pt>
                <c:pt idx="1738">
                  <c:v>84</c:v>
                </c:pt>
                <c:pt idx="1739">
                  <c:v>77</c:v>
                </c:pt>
                <c:pt idx="1740">
                  <c:v>80</c:v>
                </c:pt>
                <c:pt idx="1741">
                  <c:v>71</c:v>
                </c:pt>
                <c:pt idx="1742">
                  <c:v>90</c:v>
                </c:pt>
                <c:pt idx="1743">
                  <c:v>76</c:v>
                </c:pt>
                <c:pt idx="1744">
                  <c:v>72</c:v>
                </c:pt>
                <c:pt idx="1745">
                  <c:v>78</c:v>
                </c:pt>
                <c:pt idx="1746">
                  <c:v>95</c:v>
                </c:pt>
                <c:pt idx="1747">
                  <c:v>68</c:v>
                </c:pt>
                <c:pt idx="1748">
                  <c:v>87</c:v>
                </c:pt>
                <c:pt idx="1749">
                  <c:v>78</c:v>
                </c:pt>
                <c:pt idx="1750">
                  <c:v>65</c:v>
                </c:pt>
                <c:pt idx="1751">
                  <c:v>74</c:v>
                </c:pt>
                <c:pt idx="1752">
                  <c:v>93</c:v>
                </c:pt>
                <c:pt idx="1753">
                  <c:v>74</c:v>
                </c:pt>
                <c:pt idx="1754">
                  <c:v>71</c:v>
                </c:pt>
                <c:pt idx="1755">
                  <c:v>60</c:v>
                </c:pt>
                <c:pt idx="1756">
                  <c:v>63</c:v>
                </c:pt>
                <c:pt idx="1757">
                  <c:v>58</c:v>
                </c:pt>
                <c:pt idx="1758">
                  <c:v>78</c:v>
                </c:pt>
                <c:pt idx="1759">
                  <c:v>80</c:v>
                </c:pt>
                <c:pt idx="1760">
                  <c:v>60</c:v>
                </c:pt>
                <c:pt idx="1761">
                  <c:v>62</c:v>
                </c:pt>
                <c:pt idx="1762">
                  <c:v>86</c:v>
                </c:pt>
                <c:pt idx="1763">
                  <c:v>58</c:v>
                </c:pt>
                <c:pt idx="1764">
                  <c:v>78</c:v>
                </c:pt>
                <c:pt idx="1765">
                  <c:v>58</c:v>
                </c:pt>
                <c:pt idx="1766">
                  <c:v>65</c:v>
                </c:pt>
                <c:pt idx="1767">
                  <c:v>62</c:v>
                </c:pt>
                <c:pt idx="1768">
                  <c:v>66</c:v>
                </c:pt>
                <c:pt idx="1769">
                  <c:v>46</c:v>
                </c:pt>
                <c:pt idx="1770">
                  <c:v>59</c:v>
                </c:pt>
                <c:pt idx="1771">
                  <c:v>62</c:v>
                </c:pt>
                <c:pt idx="1772">
                  <c:v>55</c:v>
                </c:pt>
                <c:pt idx="1773">
                  <c:v>71</c:v>
                </c:pt>
                <c:pt idx="1774">
                  <c:v>67</c:v>
                </c:pt>
                <c:pt idx="1775">
                  <c:v>67</c:v>
                </c:pt>
                <c:pt idx="1776">
                  <c:v>59</c:v>
                </c:pt>
                <c:pt idx="1777">
                  <c:v>74</c:v>
                </c:pt>
                <c:pt idx="1778">
                  <c:v>55</c:v>
                </c:pt>
                <c:pt idx="1779">
                  <c:v>67</c:v>
                </c:pt>
                <c:pt idx="1780">
                  <c:v>79</c:v>
                </c:pt>
                <c:pt idx="1781">
                  <c:v>58</c:v>
                </c:pt>
                <c:pt idx="1782">
                  <c:v>52</c:v>
                </c:pt>
                <c:pt idx="1783">
                  <c:v>53</c:v>
                </c:pt>
                <c:pt idx="1784">
                  <c:v>58</c:v>
                </c:pt>
                <c:pt idx="1785">
                  <c:v>57</c:v>
                </c:pt>
                <c:pt idx="1786">
                  <c:v>69</c:v>
                </c:pt>
                <c:pt idx="1787">
                  <c:v>52</c:v>
                </c:pt>
                <c:pt idx="1788">
                  <c:v>58</c:v>
                </c:pt>
                <c:pt idx="1789">
                  <c:v>50</c:v>
                </c:pt>
                <c:pt idx="1790">
                  <c:v>62</c:v>
                </c:pt>
                <c:pt idx="1791">
                  <c:v>52</c:v>
                </c:pt>
                <c:pt idx="1792">
                  <c:v>68</c:v>
                </c:pt>
                <c:pt idx="1793">
                  <c:v>61</c:v>
                </c:pt>
                <c:pt idx="1794">
                  <c:v>80</c:v>
                </c:pt>
                <c:pt idx="1795">
                  <c:v>42</c:v>
                </c:pt>
                <c:pt idx="1796">
                  <c:v>54</c:v>
                </c:pt>
                <c:pt idx="1797">
                  <c:v>51</c:v>
                </c:pt>
                <c:pt idx="1798">
                  <c:v>56</c:v>
                </c:pt>
                <c:pt idx="1799">
                  <c:v>68</c:v>
                </c:pt>
                <c:pt idx="1800">
                  <c:v>44</c:v>
                </c:pt>
                <c:pt idx="1801">
                  <c:v>66</c:v>
                </c:pt>
                <c:pt idx="1802">
                  <c:v>51</c:v>
                </c:pt>
                <c:pt idx="1803">
                  <c:v>53</c:v>
                </c:pt>
                <c:pt idx="1804">
                  <c:v>53</c:v>
                </c:pt>
                <c:pt idx="1805">
                  <c:v>57</c:v>
                </c:pt>
                <c:pt idx="1806">
                  <c:v>54</c:v>
                </c:pt>
                <c:pt idx="1807">
                  <c:v>48</c:v>
                </c:pt>
                <c:pt idx="1808">
                  <c:v>51</c:v>
                </c:pt>
                <c:pt idx="1809">
                  <c:v>56</c:v>
                </c:pt>
                <c:pt idx="1810">
                  <c:v>45</c:v>
                </c:pt>
                <c:pt idx="1811">
                  <c:v>45</c:v>
                </c:pt>
                <c:pt idx="1812">
                  <c:v>46</c:v>
                </c:pt>
                <c:pt idx="1813">
                  <c:v>52</c:v>
                </c:pt>
                <c:pt idx="1814">
                  <c:v>49</c:v>
                </c:pt>
                <c:pt idx="1815">
                  <c:v>54</c:v>
                </c:pt>
                <c:pt idx="1816">
                  <c:v>57</c:v>
                </c:pt>
                <c:pt idx="1817">
                  <c:v>53</c:v>
                </c:pt>
                <c:pt idx="1818">
                  <c:v>61</c:v>
                </c:pt>
                <c:pt idx="1819">
                  <c:v>58</c:v>
                </c:pt>
                <c:pt idx="1820">
                  <c:v>60</c:v>
                </c:pt>
                <c:pt idx="1821">
                  <c:v>46</c:v>
                </c:pt>
                <c:pt idx="1822">
                  <c:v>49</c:v>
                </c:pt>
                <c:pt idx="1823">
                  <c:v>53</c:v>
                </c:pt>
                <c:pt idx="1824">
                  <c:v>51</c:v>
                </c:pt>
                <c:pt idx="1825">
                  <c:v>57</c:v>
                </c:pt>
                <c:pt idx="1826">
                  <c:v>52</c:v>
                </c:pt>
                <c:pt idx="1827">
                  <c:v>48</c:v>
                </c:pt>
                <c:pt idx="1828">
                  <c:v>55</c:v>
                </c:pt>
                <c:pt idx="1829">
                  <c:v>44</c:v>
                </c:pt>
                <c:pt idx="1830">
                  <c:v>43</c:v>
                </c:pt>
                <c:pt idx="1831">
                  <c:v>47</c:v>
                </c:pt>
                <c:pt idx="1832">
                  <c:v>51</c:v>
                </c:pt>
                <c:pt idx="1833">
                  <c:v>56</c:v>
                </c:pt>
                <c:pt idx="1834">
                  <c:v>52</c:v>
                </c:pt>
                <c:pt idx="1835">
                  <c:v>49</c:v>
                </c:pt>
                <c:pt idx="1836">
                  <c:v>53</c:v>
                </c:pt>
                <c:pt idx="1837">
                  <c:v>49</c:v>
                </c:pt>
                <c:pt idx="1838">
                  <c:v>53</c:v>
                </c:pt>
                <c:pt idx="1839">
                  <c:v>47</c:v>
                </c:pt>
                <c:pt idx="1840">
                  <c:v>55</c:v>
                </c:pt>
                <c:pt idx="1841">
                  <c:v>47</c:v>
                </c:pt>
                <c:pt idx="1842">
                  <c:v>45</c:v>
                </c:pt>
                <c:pt idx="1843">
                  <c:v>41</c:v>
                </c:pt>
                <c:pt idx="1844">
                  <c:v>59</c:v>
                </c:pt>
                <c:pt idx="1845">
                  <c:v>48</c:v>
                </c:pt>
                <c:pt idx="1846">
                  <c:v>57</c:v>
                </c:pt>
                <c:pt idx="1847">
                  <c:v>55</c:v>
                </c:pt>
                <c:pt idx="1848">
                  <c:v>48</c:v>
                </c:pt>
                <c:pt idx="1849">
                  <c:v>42</c:v>
                </c:pt>
                <c:pt idx="1850">
                  <c:v>49</c:v>
                </c:pt>
                <c:pt idx="1851">
                  <c:v>50</c:v>
                </c:pt>
                <c:pt idx="1852">
                  <c:v>49</c:v>
                </c:pt>
                <c:pt idx="1853">
                  <c:v>52</c:v>
                </c:pt>
                <c:pt idx="1854">
                  <c:v>54</c:v>
                </c:pt>
                <c:pt idx="1855">
                  <c:v>56</c:v>
                </c:pt>
                <c:pt idx="1856">
                  <c:v>50</c:v>
                </c:pt>
                <c:pt idx="1857">
                  <c:v>35</c:v>
                </c:pt>
                <c:pt idx="1858">
                  <c:v>39</c:v>
                </c:pt>
                <c:pt idx="1859">
                  <c:v>58</c:v>
                </c:pt>
                <c:pt idx="1860">
                  <c:v>47</c:v>
                </c:pt>
                <c:pt idx="1861">
                  <c:v>45</c:v>
                </c:pt>
                <c:pt idx="1862">
                  <c:v>39</c:v>
                </c:pt>
                <c:pt idx="1863">
                  <c:v>56</c:v>
                </c:pt>
                <c:pt idx="1864">
                  <c:v>46</c:v>
                </c:pt>
                <c:pt idx="1865">
                  <c:v>51</c:v>
                </c:pt>
                <c:pt idx="1866">
                  <c:v>55</c:v>
                </c:pt>
                <c:pt idx="1867">
                  <c:v>44</c:v>
                </c:pt>
                <c:pt idx="1868">
                  <c:v>45</c:v>
                </c:pt>
                <c:pt idx="1869">
                  <c:v>53</c:v>
                </c:pt>
                <c:pt idx="1870">
                  <c:v>55</c:v>
                </c:pt>
                <c:pt idx="1871">
                  <c:v>53</c:v>
                </c:pt>
                <c:pt idx="1872">
                  <c:v>53</c:v>
                </c:pt>
                <c:pt idx="1873">
                  <c:v>47</c:v>
                </c:pt>
                <c:pt idx="1874">
                  <c:v>46</c:v>
                </c:pt>
                <c:pt idx="1875">
                  <c:v>68</c:v>
                </c:pt>
                <c:pt idx="1876">
                  <c:v>53</c:v>
                </c:pt>
                <c:pt idx="1877">
                  <c:v>54</c:v>
                </c:pt>
                <c:pt idx="1878">
                  <c:v>46</c:v>
                </c:pt>
                <c:pt idx="1879">
                  <c:v>52</c:v>
                </c:pt>
                <c:pt idx="1880">
                  <c:v>47</c:v>
                </c:pt>
                <c:pt idx="1881">
                  <c:v>41</c:v>
                </c:pt>
                <c:pt idx="1882">
                  <c:v>51</c:v>
                </c:pt>
                <c:pt idx="1883">
                  <c:v>48</c:v>
                </c:pt>
                <c:pt idx="1884">
                  <c:v>53</c:v>
                </c:pt>
                <c:pt idx="1885">
                  <c:v>48</c:v>
                </c:pt>
                <c:pt idx="1886">
                  <c:v>61</c:v>
                </c:pt>
                <c:pt idx="1887">
                  <c:v>40</c:v>
                </c:pt>
                <c:pt idx="1888">
                  <c:v>40</c:v>
                </c:pt>
                <c:pt idx="1889">
                  <c:v>45</c:v>
                </c:pt>
                <c:pt idx="1890">
                  <c:v>51</c:v>
                </c:pt>
                <c:pt idx="1891">
                  <c:v>38</c:v>
                </c:pt>
                <c:pt idx="1892">
                  <c:v>48</c:v>
                </c:pt>
                <c:pt idx="1893">
                  <c:v>41</c:v>
                </c:pt>
                <c:pt idx="1894">
                  <c:v>52</c:v>
                </c:pt>
                <c:pt idx="1895">
                  <c:v>57</c:v>
                </c:pt>
                <c:pt idx="1896">
                  <c:v>55</c:v>
                </c:pt>
                <c:pt idx="1897">
                  <c:v>54</c:v>
                </c:pt>
                <c:pt idx="1898">
                  <c:v>56</c:v>
                </c:pt>
                <c:pt idx="1899">
                  <c:v>43</c:v>
                </c:pt>
                <c:pt idx="1900">
                  <c:v>49</c:v>
                </c:pt>
                <c:pt idx="1901">
                  <c:v>50</c:v>
                </c:pt>
                <c:pt idx="1902">
                  <c:v>54</c:v>
                </c:pt>
                <c:pt idx="1903">
                  <c:v>50</c:v>
                </c:pt>
                <c:pt idx="1904">
                  <c:v>47</c:v>
                </c:pt>
                <c:pt idx="1905">
                  <c:v>50</c:v>
                </c:pt>
                <c:pt idx="1906">
                  <c:v>54</c:v>
                </c:pt>
                <c:pt idx="1907">
                  <c:v>36</c:v>
                </c:pt>
                <c:pt idx="1908">
                  <c:v>42</c:v>
                </c:pt>
                <c:pt idx="1909">
                  <c:v>50</c:v>
                </c:pt>
                <c:pt idx="1910">
                  <c:v>38</c:v>
                </c:pt>
                <c:pt idx="1911">
                  <c:v>59</c:v>
                </c:pt>
                <c:pt idx="1912">
                  <c:v>54</c:v>
                </c:pt>
                <c:pt idx="1913">
                  <c:v>55</c:v>
                </c:pt>
                <c:pt idx="1914">
                  <c:v>64</c:v>
                </c:pt>
                <c:pt idx="1915">
                  <c:v>59</c:v>
                </c:pt>
                <c:pt idx="1916">
                  <c:v>44</c:v>
                </c:pt>
                <c:pt idx="1917">
                  <c:v>39</c:v>
                </c:pt>
                <c:pt idx="1918">
                  <c:v>46</c:v>
                </c:pt>
                <c:pt idx="1919">
                  <c:v>43</c:v>
                </c:pt>
                <c:pt idx="1920">
                  <c:v>49</c:v>
                </c:pt>
                <c:pt idx="1921">
                  <c:v>39</c:v>
                </c:pt>
                <c:pt idx="1922">
                  <c:v>54</c:v>
                </c:pt>
                <c:pt idx="1923">
                  <c:v>47</c:v>
                </c:pt>
                <c:pt idx="1924">
                  <c:v>43</c:v>
                </c:pt>
                <c:pt idx="1925">
                  <c:v>45</c:v>
                </c:pt>
                <c:pt idx="1926">
                  <c:v>46</c:v>
                </c:pt>
                <c:pt idx="1927">
                  <c:v>39</c:v>
                </c:pt>
                <c:pt idx="1928">
                  <c:v>49</c:v>
                </c:pt>
                <c:pt idx="1929">
                  <c:v>59</c:v>
                </c:pt>
                <c:pt idx="1930">
                  <c:v>62</c:v>
                </c:pt>
                <c:pt idx="1931">
                  <c:v>36</c:v>
                </c:pt>
                <c:pt idx="1932">
                  <c:v>53</c:v>
                </c:pt>
                <c:pt idx="1933">
                  <c:v>48</c:v>
                </c:pt>
                <c:pt idx="1934">
                  <c:v>47</c:v>
                </c:pt>
                <c:pt idx="1935">
                  <c:v>51</c:v>
                </c:pt>
                <c:pt idx="1936">
                  <c:v>55</c:v>
                </c:pt>
                <c:pt idx="1937">
                  <c:v>55</c:v>
                </c:pt>
                <c:pt idx="1938">
                  <c:v>38</c:v>
                </c:pt>
                <c:pt idx="1939">
                  <c:v>53</c:v>
                </c:pt>
                <c:pt idx="1940">
                  <c:v>51</c:v>
                </c:pt>
                <c:pt idx="1941">
                  <c:v>42</c:v>
                </c:pt>
                <c:pt idx="1942">
                  <c:v>40</c:v>
                </c:pt>
                <c:pt idx="1943">
                  <c:v>56</c:v>
                </c:pt>
                <c:pt idx="1944">
                  <c:v>41</c:v>
                </c:pt>
                <c:pt idx="1945">
                  <c:v>49</c:v>
                </c:pt>
                <c:pt idx="1946">
                  <c:v>62</c:v>
                </c:pt>
                <c:pt idx="1947">
                  <c:v>51</c:v>
                </c:pt>
                <c:pt idx="1948">
                  <c:v>37</c:v>
                </c:pt>
                <c:pt idx="1949">
                  <c:v>41</c:v>
                </c:pt>
                <c:pt idx="1950">
                  <c:v>48</c:v>
                </c:pt>
                <c:pt idx="1951">
                  <c:v>42</c:v>
                </c:pt>
                <c:pt idx="1952">
                  <c:v>44</c:v>
                </c:pt>
                <c:pt idx="1953">
                  <c:v>54</c:v>
                </c:pt>
                <c:pt idx="1954">
                  <c:v>58</c:v>
                </c:pt>
                <c:pt idx="1955">
                  <c:v>41</c:v>
                </c:pt>
                <c:pt idx="1956">
                  <c:v>47</c:v>
                </c:pt>
                <c:pt idx="1957">
                  <c:v>44</c:v>
                </c:pt>
                <c:pt idx="1958">
                  <c:v>40</c:v>
                </c:pt>
                <c:pt idx="1959">
                  <c:v>41</c:v>
                </c:pt>
                <c:pt idx="1960">
                  <c:v>51</c:v>
                </c:pt>
                <c:pt idx="1961">
                  <c:v>39</c:v>
                </c:pt>
                <c:pt idx="1962">
                  <c:v>56</c:v>
                </c:pt>
                <c:pt idx="1963">
                  <c:v>52</c:v>
                </c:pt>
                <c:pt idx="1964">
                  <c:v>53</c:v>
                </c:pt>
                <c:pt idx="1965">
                  <c:v>54</c:v>
                </c:pt>
                <c:pt idx="1966">
                  <c:v>47</c:v>
                </c:pt>
                <c:pt idx="1967">
                  <c:v>43</c:v>
                </c:pt>
                <c:pt idx="1968">
                  <c:v>33</c:v>
                </c:pt>
                <c:pt idx="1969">
                  <c:v>42</c:v>
                </c:pt>
                <c:pt idx="1970">
                  <c:v>50</c:v>
                </c:pt>
                <c:pt idx="1971">
                  <c:v>42</c:v>
                </c:pt>
                <c:pt idx="1972">
                  <c:v>50</c:v>
                </c:pt>
                <c:pt idx="1973">
                  <c:v>52</c:v>
                </c:pt>
                <c:pt idx="1974">
                  <c:v>38</c:v>
                </c:pt>
                <c:pt idx="1975">
                  <c:v>59</c:v>
                </c:pt>
                <c:pt idx="1976">
                  <c:v>50</c:v>
                </c:pt>
                <c:pt idx="1977">
                  <c:v>44</c:v>
                </c:pt>
                <c:pt idx="1978">
                  <c:v>49</c:v>
                </c:pt>
                <c:pt idx="1979">
                  <c:v>46</c:v>
                </c:pt>
                <c:pt idx="1980">
                  <c:v>51</c:v>
                </c:pt>
                <c:pt idx="1981">
                  <c:v>45</c:v>
                </c:pt>
                <c:pt idx="1982">
                  <c:v>48</c:v>
                </c:pt>
                <c:pt idx="1983">
                  <c:v>47</c:v>
                </c:pt>
                <c:pt idx="1984">
                  <c:v>44</c:v>
                </c:pt>
                <c:pt idx="1985">
                  <c:v>52</c:v>
                </c:pt>
                <c:pt idx="1986">
                  <c:v>60</c:v>
                </c:pt>
                <c:pt idx="1987">
                  <c:v>43</c:v>
                </c:pt>
                <c:pt idx="1988">
                  <c:v>36</c:v>
                </c:pt>
                <c:pt idx="1989">
                  <c:v>43</c:v>
                </c:pt>
                <c:pt idx="1990">
                  <c:v>54</c:v>
                </c:pt>
                <c:pt idx="1991">
                  <c:v>51</c:v>
                </c:pt>
                <c:pt idx="1992">
                  <c:v>40</c:v>
                </c:pt>
                <c:pt idx="1993">
                  <c:v>47</c:v>
                </c:pt>
                <c:pt idx="1994">
                  <c:v>43</c:v>
                </c:pt>
                <c:pt idx="1995">
                  <c:v>49</c:v>
                </c:pt>
                <c:pt idx="1996">
                  <c:v>56</c:v>
                </c:pt>
                <c:pt idx="1997">
                  <c:v>49</c:v>
                </c:pt>
                <c:pt idx="1998">
                  <c:v>50</c:v>
                </c:pt>
                <c:pt idx="1999">
                  <c:v>49</c:v>
                </c:pt>
                <c:pt idx="2000">
                  <c:v>45</c:v>
                </c:pt>
                <c:pt idx="2001">
                  <c:v>41</c:v>
                </c:pt>
                <c:pt idx="2002">
                  <c:v>47</c:v>
                </c:pt>
                <c:pt idx="2003">
                  <c:v>60</c:v>
                </c:pt>
                <c:pt idx="2004">
                  <c:v>52</c:v>
                </c:pt>
                <c:pt idx="2005">
                  <c:v>48</c:v>
                </c:pt>
                <c:pt idx="2006">
                  <c:v>51</c:v>
                </c:pt>
                <c:pt idx="2007">
                  <c:v>55</c:v>
                </c:pt>
                <c:pt idx="2008">
                  <c:v>47</c:v>
                </c:pt>
                <c:pt idx="2009">
                  <c:v>47</c:v>
                </c:pt>
                <c:pt idx="2010">
                  <c:v>47</c:v>
                </c:pt>
                <c:pt idx="2011">
                  <c:v>48</c:v>
                </c:pt>
                <c:pt idx="2012">
                  <c:v>60</c:v>
                </c:pt>
                <c:pt idx="2013">
                  <c:v>41</c:v>
                </c:pt>
                <c:pt idx="2014">
                  <c:v>47</c:v>
                </c:pt>
                <c:pt idx="2015">
                  <c:v>47</c:v>
                </c:pt>
                <c:pt idx="2016">
                  <c:v>50</c:v>
                </c:pt>
                <c:pt idx="2017">
                  <c:v>57</c:v>
                </c:pt>
                <c:pt idx="2018">
                  <c:v>57</c:v>
                </c:pt>
                <c:pt idx="2019">
                  <c:v>57</c:v>
                </c:pt>
                <c:pt idx="2020">
                  <c:v>45</c:v>
                </c:pt>
                <c:pt idx="2021">
                  <c:v>52</c:v>
                </c:pt>
                <c:pt idx="2022">
                  <c:v>53</c:v>
                </c:pt>
                <c:pt idx="2023">
                  <c:v>51</c:v>
                </c:pt>
                <c:pt idx="2024">
                  <c:v>34</c:v>
                </c:pt>
                <c:pt idx="2025">
                  <c:v>44</c:v>
                </c:pt>
                <c:pt idx="2026">
                  <c:v>59</c:v>
                </c:pt>
                <c:pt idx="2027">
                  <c:v>56</c:v>
                </c:pt>
                <c:pt idx="2028">
                  <c:v>59</c:v>
                </c:pt>
                <c:pt idx="2029">
                  <c:v>48</c:v>
                </c:pt>
                <c:pt idx="2030">
                  <c:v>52</c:v>
                </c:pt>
                <c:pt idx="2031">
                  <c:v>50</c:v>
                </c:pt>
                <c:pt idx="2032">
                  <c:v>61</c:v>
                </c:pt>
                <c:pt idx="2033">
                  <c:v>39</c:v>
                </c:pt>
                <c:pt idx="2034">
                  <c:v>56</c:v>
                </c:pt>
                <c:pt idx="2035">
                  <c:v>57</c:v>
                </c:pt>
                <c:pt idx="2036">
                  <c:v>69</c:v>
                </c:pt>
                <c:pt idx="2037">
                  <c:v>56</c:v>
                </c:pt>
                <c:pt idx="2038">
                  <c:v>68</c:v>
                </c:pt>
                <c:pt idx="2039">
                  <c:v>56</c:v>
                </c:pt>
                <c:pt idx="2040">
                  <c:v>37</c:v>
                </c:pt>
                <c:pt idx="2041">
                  <c:v>71</c:v>
                </c:pt>
                <c:pt idx="2042">
                  <c:v>63</c:v>
                </c:pt>
                <c:pt idx="2043">
                  <c:v>69</c:v>
                </c:pt>
                <c:pt idx="2044">
                  <c:v>54</c:v>
                </c:pt>
                <c:pt idx="2045">
                  <c:v>57</c:v>
                </c:pt>
                <c:pt idx="2046">
                  <c:v>66</c:v>
                </c:pt>
                <c:pt idx="2047">
                  <c:v>53</c:v>
                </c:pt>
                <c:pt idx="2048">
                  <c:v>58</c:v>
                </c:pt>
                <c:pt idx="2049">
                  <c:v>65</c:v>
                </c:pt>
                <c:pt idx="2050">
                  <c:v>59</c:v>
                </c:pt>
                <c:pt idx="2051">
                  <c:v>64</c:v>
                </c:pt>
                <c:pt idx="2052">
                  <c:v>63</c:v>
                </c:pt>
                <c:pt idx="2053">
                  <c:v>62</c:v>
                </c:pt>
                <c:pt idx="2054">
                  <c:v>66</c:v>
                </c:pt>
                <c:pt idx="2055">
                  <c:v>52</c:v>
                </c:pt>
                <c:pt idx="2056">
                  <c:v>52</c:v>
                </c:pt>
                <c:pt idx="2057">
                  <c:v>79</c:v>
                </c:pt>
                <c:pt idx="2058">
                  <c:v>61</c:v>
                </c:pt>
                <c:pt idx="2059">
                  <c:v>63</c:v>
                </c:pt>
                <c:pt idx="2060">
                  <c:v>75</c:v>
                </c:pt>
                <c:pt idx="2061">
                  <c:v>74</c:v>
                </c:pt>
                <c:pt idx="2062">
                  <c:v>75</c:v>
                </c:pt>
                <c:pt idx="2063">
                  <c:v>69</c:v>
                </c:pt>
                <c:pt idx="2064">
                  <c:v>68</c:v>
                </c:pt>
                <c:pt idx="2065">
                  <c:v>74</c:v>
                </c:pt>
                <c:pt idx="2066">
                  <c:v>61</c:v>
                </c:pt>
                <c:pt idx="2067">
                  <c:v>75</c:v>
                </c:pt>
                <c:pt idx="2068">
                  <c:v>73</c:v>
                </c:pt>
                <c:pt idx="2069">
                  <c:v>71</c:v>
                </c:pt>
                <c:pt idx="2070">
                  <c:v>81</c:v>
                </c:pt>
                <c:pt idx="2071">
                  <c:v>90</c:v>
                </c:pt>
                <c:pt idx="2072">
                  <c:v>86</c:v>
                </c:pt>
                <c:pt idx="2073">
                  <c:v>61</c:v>
                </c:pt>
                <c:pt idx="2074">
                  <c:v>67</c:v>
                </c:pt>
                <c:pt idx="2075">
                  <c:v>81</c:v>
                </c:pt>
                <c:pt idx="2076">
                  <c:v>79</c:v>
                </c:pt>
                <c:pt idx="2077">
                  <c:v>88</c:v>
                </c:pt>
                <c:pt idx="2078">
                  <c:v>68</c:v>
                </c:pt>
                <c:pt idx="2079">
                  <c:v>63</c:v>
                </c:pt>
                <c:pt idx="2080">
                  <c:v>76</c:v>
                </c:pt>
                <c:pt idx="2081">
                  <c:v>66</c:v>
                </c:pt>
                <c:pt idx="2082">
                  <c:v>66</c:v>
                </c:pt>
                <c:pt idx="2083">
                  <c:v>74</c:v>
                </c:pt>
                <c:pt idx="2084">
                  <c:v>72</c:v>
                </c:pt>
                <c:pt idx="2085">
                  <c:v>77</c:v>
                </c:pt>
                <c:pt idx="2086">
                  <c:v>70</c:v>
                </c:pt>
                <c:pt idx="2087">
                  <c:v>61</c:v>
                </c:pt>
                <c:pt idx="2088">
                  <c:v>97</c:v>
                </c:pt>
                <c:pt idx="2089">
                  <c:v>66</c:v>
                </c:pt>
                <c:pt idx="2090">
                  <c:v>75</c:v>
                </c:pt>
                <c:pt idx="2091">
                  <c:v>70</c:v>
                </c:pt>
                <c:pt idx="2092">
                  <c:v>95</c:v>
                </c:pt>
                <c:pt idx="2093">
                  <c:v>61</c:v>
                </c:pt>
                <c:pt idx="2094">
                  <c:v>74</c:v>
                </c:pt>
                <c:pt idx="2095">
                  <c:v>74</c:v>
                </c:pt>
                <c:pt idx="2096">
                  <c:v>71</c:v>
                </c:pt>
                <c:pt idx="2097">
                  <c:v>73</c:v>
                </c:pt>
                <c:pt idx="2098">
                  <c:v>76</c:v>
                </c:pt>
                <c:pt idx="2099">
                  <c:v>80</c:v>
                </c:pt>
                <c:pt idx="2100">
                  <c:v>80</c:v>
                </c:pt>
                <c:pt idx="2101">
                  <c:v>89</c:v>
                </c:pt>
                <c:pt idx="2102">
                  <c:v>69</c:v>
                </c:pt>
                <c:pt idx="2103">
                  <c:v>64</c:v>
                </c:pt>
                <c:pt idx="2104">
                  <c:v>71</c:v>
                </c:pt>
                <c:pt idx="2105">
                  <c:v>59</c:v>
                </c:pt>
                <c:pt idx="2106">
                  <c:v>73</c:v>
                </c:pt>
                <c:pt idx="2107">
                  <c:v>62</c:v>
                </c:pt>
                <c:pt idx="2108">
                  <c:v>61</c:v>
                </c:pt>
                <c:pt idx="2109">
                  <c:v>65</c:v>
                </c:pt>
                <c:pt idx="2110">
                  <c:v>71</c:v>
                </c:pt>
                <c:pt idx="2111">
                  <c:v>80</c:v>
                </c:pt>
                <c:pt idx="2112">
                  <c:v>81</c:v>
                </c:pt>
                <c:pt idx="2113">
                  <c:v>69</c:v>
                </c:pt>
                <c:pt idx="2114">
                  <c:v>73</c:v>
                </c:pt>
                <c:pt idx="2115">
                  <c:v>65</c:v>
                </c:pt>
                <c:pt idx="2116">
                  <c:v>51</c:v>
                </c:pt>
                <c:pt idx="2117">
                  <c:v>80</c:v>
                </c:pt>
                <c:pt idx="2118">
                  <c:v>66</c:v>
                </c:pt>
                <c:pt idx="2119">
                  <c:v>66</c:v>
                </c:pt>
                <c:pt idx="2120">
                  <c:v>72</c:v>
                </c:pt>
                <c:pt idx="2121">
                  <c:v>66</c:v>
                </c:pt>
                <c:pt idx="2122">
                  <c:v>60</c:v>
                </c:pt>
                <c:pt idx="2123">
                  <c:v>60</c:v>
                </c:pt>
                <c:pt idx="2124">
                  <c:v>61</c:v>
                </c:pt>
                <c:pt idx="2125">
                  <c:v>75</c:v>
                </c:pt>
                <c:pt idx="2126">
                  <c:v>64</c:v>
                </c:pt>
                <c:pt idx="2127">
                  <c:v>53</c:v>
                </c:pt>
                <c:pt idx="2128">
                  <c:v>67</c:v>
                </c:pt>
                <c:pt idx="2129">
                  <c:v>65</c:v>
                </c:pt>
                <c:pt idx="2130">
                  <c:v>68</c:v>
                </c:pt>
                <c:pt idx="2131">
                  <c:v>76</c:v>
                </c:pt>
                <c:pt idx="2132">
                  <c:v>68</c:v>
                </c:pt>
                <c:pt idx="2133">
                  <c:v>70</c:v>
                </c:pt>
                <c:pt idx="2134">
                  <c:v>69</c:v>
                </c:pt>
                <c:pt idx="2135">
                  <c:v>53</c:v>
                </c:pt>
                <c:pt idx="2136">
                  <c:v>75</c:v>
                </c:pt>
                <c:pt idx="2137">
                  <c:v>80</c:v>
                </c:pt>
                <c:pt idx="2138">
                  <c:v>70</c:v>
                </c:pt>
                <c:pt idx="2139">
                  <c:v>92</c:v>
                </c:pt>
                <c:pt idx="2140">
                  <c:v>60</c:v>
                </c:pt>
                <c:pt idx="2141">
                  <c:v>54</c:v>
                </c:pt>
                <c:pt idx="2142">
                  <c:v>64</c:v>
                </c:pt>
                <c:pt idx="2143">
                  <c:v>62</c:v>
                </c:pt>
                <c:pt idx="2144">
                  <c:v>67</c:v>
                </c:pt>
                <c:pt idx="2145">
                  <c:v>51</c:v>
                </c:pt>
                <c:pt idx="2146">
                  <c:v>59</c:v>
                </c:pt>
                <c:pt idx="2147">
                  <c:v>70</c:v>
                </c:pt>
                <c:pt idx="2148">
                  <c:v>59</c:v>
                </c:pt>
                <c:pt idx="2149">
                  <c:v>67</c:v>
                </c:pt>
                <c:pt idx="2150">
                  <c:v>59</c:v>
                </c:pt>
                <c:pt idx="2151">
                  <c:v>62</c:v>
                </c:pt>
                <c:pt idx="2152">
                  <c:v>53</c:v>
                </c:pt>
                <c:pt idx="2153">
                  <c:v>63</c:v>
                </c:pt>
                <c:pt idx="2154">
                  <c:v>70</c:v>
                </c:pt>
                <c:pt idx="2155">
                  <c:v>65</c:v>
                </c:pt>
                <c:pt idx="2156">
                  <c:v>61</c:v>
                </c:pt>
                <c:pt idx="2157">
                  <c:v>74</c:v>
                </c:pt>
                <c:pt idx="2158">
                  <c:v>62</c:v>
                </c:pt>
                <c:pt idx="2159">
                  <c:v>58</c:v>
                </c:pt>
                <c:pt idx="2160">
                  <c:v>82</c:v>
                </c:pt>
                <c:pt idx="2161">
                  <c:v>87</c:v>
                </c:pt>
                <c:pt idx="2162">
                  <c:v>60</c:v>
                </c:pt>
                <c:pt idx="2163">
                  <c:v>66</c:v>
                </c:pt>
                <c:pt idx="2164">
                  <c:v>72</c:v>
                </c:pt>
                <c:pt idx="2165">
                  <c:v>67</c:v>
                </c:pt>
                <c:pt idx="2166">
                  <c:v>60</c:v>
                </c:pt>
                <c:pt idx="2167">
                  <c:v>69</c:v>
                </c:pt>
                <c:pt idx="2168">
                  <c:v>71</c:v>
                </c:pt>
                <c:pt idx="2169">
                  <c:v>86</c:v>
                </c:pt>
                <c:pt idx="2170">
                  <c:v>56</c:v>
                </c:pt>
                <c:pt idx="2171">
                  <c:v>72</c:v>
                </c:pt>
                <c:pt idx="2172">
                  <c:v>60</c:v>
                </c:pt>
                <c:pt idx="2173">
                  <c:v>60</c:v>
                </c:pt>
                <c:pt idx="2174">
                  <c:v>72</c:v>
                </c:pt>
                <c:pt idx="2175">
                  <c:v>62</c:v>
                </c:pt>
                <c:pt idx="2176">
                  <c:v>63</c:v>
                </c:pt>
                <c:pt idx="2177">
                  <c:v>49</c:v>
                </c:pt>
                <c:pt idx="2178">
                  <c:v>71</c:v>
                </c:pt>
                <c:pt idx="2179">
                  <c:v>60</c:v>
                </c:pt>
                <c:pt idx="2180">
                  <c:v>68</c:v>
                </c:pt>
                <c:pt idx="2181">
                  <c:v>69</c:v>
                </c:pt>
                <c:pt idx="2182">
                  <c:v>56</c:v>
                </c:pt>
                <c:pt idx="2183">
                  <c:v>44</c:v>
                </c:pt>
                <c:pt idx="2184">
                  <c:v>69</c:v>
                </c:pt>
                <c:pt idx="2185">
                  <c:v>80</c:v>
                </c:pt>
                <c:pt idx="2186">
                  <c:v>65</c:v>
                </c:pt>
                <c:pt idx="2187">
                  <c:v>77</c:v>
                </c:pt>
                <c:pt idx="2188">
                  <c:v>68</c:v>
                </c:pt>
                <c:pt idx="2189">
                  <c:v>61</c:v>
                </c:pt>
                <c:pt idx="2190">
                  <c:v>66</c:v>
                </c:pt>
                <c:pt idx="2191">
                  <c:v>62</c:v>
                </c:pt>
                <c:pt idx="2192">
                  <c:v>71</c:v>
                </c:pt>
                <c:pt idx="2193">
                  <c:v>71</c:v>
                </c:pt>
                <c:pt idx="2194">
                  <c:v>63</c:v>
                </c:pt>
                <c:pt idx="2195">
                  <c:v>59</c:v>
                </c:pt>
                <c:pt idx="2196">
                  <c:v>66</c:v>
                </c:pt>
                <c:pt idx="2197">
                  <c:v>62</c:v>
                </c:pt>
                <c:pt idx="2198">
                  <c:v>67</c:v>
                </c:pt>
                <c:pt idx="2199">
                  <c:v>77</c:v>
                </c:pt>
                <c:pt idx="2200">
                  <c:v>69</c:v>
                </c:pt>
                <c:pt idx="2201">
                  <c:v>70</c:v>
                </c:pt>
                <c:pt idx="2202">
                  <c:v>79</c:v>
                </c:pt>
                <c:pt idx="2203">
                  <c:v>59</c:v>
                </c:pt>
                <c:pt idx="2204">
                  <c:v>67</c:v>
                </c:pt>
                <c:pt idx="2205">
                  <c:v>81</c:v>
                </c:pt>
                <c:pt idx="2206">
                  <c:v>65</c:v>
                </c:pt>
                <c:pt idx="2207">
                  <c:v>57</c:v>
                </c:pt>
                <c:pt idx="2208">
                  <c:v>77</c:v>
                </c:pt>
                <c:pt idx="2209">
                  <c:v>91</c:v>
                </c:pt>
                <c:pt idx="2210">
                  <c:v>74</c:v>
                </c:pt>
                <c:pt idx="2211">
                  <c:v>70</c:v>
                </c:pt>
                <c:pt idx="2212">
                  <c:v>92</c:v>
                </c:pt>
                <c:pt idx="2213">
                  <c:v>71</c:v>
                </c:pt>
                <c:pt idx="2214">
                  <c:v>65</c:v>
                </c:pt>
                <c:pt idx="2215">
                  <c:v>62</c:v>
                </c:pt>
                <c:pt idx="2216">
                  <c:v>69</c:v>
                </c:pt>
                <c:pt idx="2217">
                  <c:v>75</c:v>
                </c:pt>
                <c:pt idx="2218">
                  <c:v>70</c:v>
                </c:pt>
                <c:pt idx="2219">
                  <c:v>83</c:v>
                </c:pt>
                <c:pt idx="2220">
                  <c:v>83</c:v>
                </c:pt>
                <c:pt idx="2221">
                  <c:v>62</c:v>
                </c:pt>
                <c:pt idx="2222">
                  <c:v>65</c:v>
                </c:pt>
                <c:pt idx="2223">
                  <c:v>71</c:v>
                </c:pt>
                <c:pt idx="2224">
                  <c:v>74</c:v>
                </c:pt>
                <c:pt idx="2225">
                  <c:v>72</c:v>
                </c:pt>
                <c:pt idx="2226">
                  <c:v>66</c:v>
                </c:pt>
                <c:pt idx="2227">
                  <c:v>79</c:v>
                </c:pt>
                <c:pt idx="2228">
                  <c:v>98</c:v>
                </c:pt>
                <c:pt idx="2229">
                  <c:v>66</c:v>
                </c:pt>
                <c:pt idx="2230">
                  <c:v>72</c:v>
                </c:pt>
                <c:pt idx="2231">
                  <c:v>75</c:v>
                </c:pt>
                <c:pt idx="2232">
                  <c:v>74</c:v>
                </c:pt>
                <c:pt idx="2233">
                  <c:v>89</c:v>
                </c:pt>
                <c:pt idx="2234">
                  <c:v>80</c:v>
                </c:pt>
                <c:pt idx="2235">
                  <c:v>81</c:v>
                </c:pt>
                <c:pt idx="2236">
                  <c:v>67</c:v>
                </c:pt>
                <c:pt idx="2237">
                  <c:v>80</c:v>
                </c:pt>
                <c:pt idx="2238">
                  <c:v>93</c:v>
                </c:pt>
                <c:pt idx="2239">
                  <c:v>74</c:v>
                </c:pt>
                <c:pt idx="2240">
                  <c:v>76</c:v>
                </c:pt>
                <c:pt idx="2241">
                  <c:v>72</c:v>
                </c:pt>
                <c:pt idx="2242">
                  <c:v>74</c:v>
                </c:pt>
                <c:pt idx="2243">
                  <c:v>83</c:v>
                </c:pt>
                <c:pt idx="2244">
                  <c:v>78</c:v>
                </c:pt>
                <c:pt idx="2245">
                  <c:v>80</c:v>
                </c:pt>
                <c:pt idx="2246">
                  <c:v>82</c:v>
                </c:pt>
                <c:pt idx="2247">
                  <c:v>89</c:v>
                </c:pt>
                <c:pt idx="2248">
                  <c:v>68</c:v>
                </c:pt>
                <c:pt idx="2249">
                  <c:v>85</c:v>
                </c:pt>
                <c:pt idx="2250">
                  <c:v>80</c:v>
                </c:pt>
                <c:pt idx="2251">
                  <c:v>86</c:v>
                </c:pt>
                <c:pt idx="2252">
                  <c:v>91</c:v>
                </c:pt>
                <c:pt idx="2253">
                  <c:v>68</c:v>
                </c:pt>
                <c:pt idx="2254">
                  <c:v>86</c:v>
                </c:pt>
                <c:pt idx="2255">
                  <c:v>93</c:v>
                </c:pt>
                <c:pt idx="2256">
                  <c:v>93</c:v>
                </c:pt>
                <c:pt idx="2257">
                  <c:v>60</c:v>
                </c:pt>
                <c:pt idx="2258">
                  <c:v>77</c:v>
                </c:pt>
                <c:pt idx="2259">
                  <c:v>81</c:v>
                </c:pt>
                <c:pt idx="2260">
                  <c:v>80</c:v>
                </c:pt>
                <c:pt idx="2261">
                  <c:v>90</c:v>
                </c:pt>
                <c:pt idx="2262">
                  <c:v>67</c:v>
                </c:pt>
                <c:pt idx="2263">
                  <c:v>80</c:v>
                </c:pt>
                <c:pt idx="2264">
                  <c:v>84</c:v>
                </c:pt>
                <c:pt idx="2265">
                  <c:v>74</c:v>
                </c:pt>
                <c:pt idx="2266">
                  <c:v>90</c:v>
                </c:pt>
                <c:pt idx="2267">
                  <c:v>77</c:v>
                </c:pt>
                <c:pt idx="2268">
                  <c:v>88</c:v>
                </c:pt>
                <c:pt idx="2269">
                  <c:v>81</c:v>
                </c:pt>
                <c:pt idx="2270">
                  <c:v>92</c:v>
                </c:pt>
                <c:pt idx="2271">
                  <c:v>95</c:v>
                </c:pt>
                <c:pt idx="2272">
                  <c:v>80</c:v>
                </c:pt>
                <c:pt idx="2273">
                  <c:v>91</c:v>
                </c:pt>
                <c:pt idx="2274">
                  <c:v>75</c:v>
                </c:pt>
                <c:pt idx="2275">
                  <c:v>70</c:v>
                </c:pt>
                <c:pt idx="2276">
                  <c:v>69</c:v>
                </c:pt>
                <c:pt idx="2277">
                  <c:v>85</c:v>
                </c:pt>
                <c:pt idx="2278">
                  <c:v>84</c:v>
                </c:pt>
                <c:pt idx="2279">
                  <c:v>64</c:v>
                </c:pt>
                <c:pt idx="2280">
                  <c:v>84</c:v>
                </c:pt>
                <c:pt idx="2281">
                  <c:v>72</c:v>
                </c:pt>
                <c:pt idx="2282">
                  <c:v>65</c:v>
                </c:pt>
                <c:pt idx="2283">
                  <c:v>79</c:v>
                </c:pt>
                <c:pt idx="2284">
                  <c:v>64</c:v>
                </c:pt>
                <c:pt idx="2285">
                  <c:v>99</c:v>
                </c:pt>
                <c:pt idx="2286">
                  <c:v>73</c:v>
                </c:pt>
                <c:pt idx="2287">
                  <c:v>67</c:v>
                </c:pt>
                <c:pt idx="2288">
                  <c:v>90</c:v>
                </c:pt>
                <c:pt idx="2289">
                  <c:v>74</c:v>
                </c:pt>
                <c:pt idx="2290">
                  <c:v>77</c:v>
                </c:pt>
                <c:pt idx="2291">
                  <c:v>75</c:v>
                </c:pt>
                <c:pt idx="2292">
                  <c:v>83</c:v>
                </c:pt>
                <c:pt idx="2293">
                  <c:v>76</c:v>
                </c:pt>
                <c:pt idx="2294">
                  <c:v>69</c:v>
                </c:pt>
                <c:pt idx="2295">
                  <c:v>68</c:v>
                </c:pt>
                <c:pt idx="2296">
                  <c:v>67</c:v>
                </c:pt>
                <c:pt idx="2297">
                  <c:v>65</c:v>
                </c:pt>
                <c:pt idx="2298">
                  <c:v>85</c:v>
                </c:pt>
                <c:pt idx="2299">
                  <c:v>73</c:v>
                </c:pt>
                <c:pt idx="2300">
                  <c:v>76</c:v>
                </c:pt>
                <c:pt idx="2301">
                  <c:v>63</c:v>
                </c:pt>
                <c:pt idx="2302">
                  <c:v>74</c:v>
                </c:pt>
                <c:pt idx="2303">
                  <c:v>78</c:v>
                </c:pt>
                <c:pt idx="2304">
                  <c:v>70</c:v>
                </c:pt>
                <c:pt idx="2305">
                  <c:v>80</c:v>
                </c:pt>
                <c:pt idx="2306">
                  <c:v>64</c:v>
                </c:pt>
                <c:pt idx="2307">
                  <c:v>64</c:v>
                </c:pt>
                <c:pt idx="2308">
                  <c:v>53</c:v>
                </c:pt>
                <c:pt idx="2309">
                  <c:v>65</c:v>
                </c:pt>
                <c:pt idx="2310">
                  <c:v>70</c:v>
                </c:pt>
                <c:pt idx="2311">
                  <c:v>52</c:v>
                </c:pt>
                <c:pt idx="2312">
                  <c:v>50</c:v>
                </c:pt>
                <c:pt idx="2313">
                  <c:v>70</c:v>
                </c:pt>
                <c:pt idx="2314">
                  <c:v>75</c:v>
                </c:pt>
                <c:pt idx="2315">
                  <c:v>65</c:v>
                </c:pt>
                <c:pt idx="2316">
                  <c:v>60</c:v>
                </c:pt>
                <c:pt idx="2317">
                  <c:v>58</c:v>
                </c:pt>
                <c:pt idx="2318">
                  <c:v>62</c:v>
                </c:pt>
                <c:pt idx="2319">
                  <c:v>46</c:v>
                </c:pt>
                <c:pt idx="2320">
                  <c:v>64</c:v>
                </c:pt>
                <c:pt idx="2321">
                  <c:v>71</c:v>
                </c:pt>
                <c:pt idx="2322">
                  <c:v>58</c:v>
                </c:pt>
                <c:pt idx="2323">
                  <c:v>52</c:v>
                </c:pt>
                <c:pt idx="2324">
                  <c:v>46</c:v>
                </c:pt>
                <c:pt idx="2325">
                  <c:v>71</c:v>
                </c:pt>
                <c:pt idx="2326">
                  <c:v>67</c:v>
                </c:pt>
                <c:pt idx="2327">
                  <c:v>45</c:v>
                </c:pt>
                <c:pt idx="2328">
                  <c:v>62</c:v>
                </c:pt>
                <c:pt idx="2329">
                  <c:v>50</c:v>
                </c:pt>
                <c:pt idx="2330">
                  <c:v>51</c:v>
                </c:pt>
                <c:pt idx="2331">
                  <c:v>62</c:v>
                </c:pt>
                <c:pt idx="2332">
                  <c:v>71</c:v>
                </c:pt>
                <c:pt idx="2333">
                  <c:v>43</c:v>
                </c:pt>
                <c:pt idx="2334">
                  <c:v>59</c:v>
                </c:pt>
                <c:pt idx="2335">
                  <c:v>51</c:v>
                </c:pt>
                <c:pt idx="2336">
                  <c:v>49</c:v>
                </c:pt>
                <c:pt idx="2337">
                  <c:v>48</c:v>
                </c:pt>
                <c:pt idx="2338">
                  <c:v>45</c:v>
                </c:pt>
                <c:pt idx="2339">
                  <c:v>60</c:v>
                </c:pt>
                <c:pt idx="2340">
                  <c:v>56</c:v>
                </c:pt>
                <c:pt idx="2341">
                  <c:v>47</c:v>
                </c:pt>
                <c:pt idx="2342">
                  <c:v>51</c:v>
                </c:pt>
                <c:pt idx="2343">
                  <c:v>55</c:v>
                </c:pt>
                <c:pt idx="2344">
                  <c:v>42</c:v>
                </c:pt>
                <c:pt idx="2345">
                  <c:v>40</c:v>
                </c:pt>
                <c:pt idx="2346">
                  <c:v>47</c:v>
                </c:pt>
                <c:pt idx="2347">
                  <c:v>51</c:v>
                </c:pt>
                <c:pt idx="2348">
                  <c:v>35</c:v>
                </c:pt>
                <c:pt idx="2349">
                  <c:v>46</c:v>
                </c:pt>
                <c:pt idx="2350">
                  <c:v>45</c:v>
                </c:pt>
                <c:pt idx="2351">
                  <c:v>50</c:v>
                </c:pt>
                <c:pt idx="2352">
                  <c:v>48</c:v>
                </c:pt>
                <c:pt idx="2353">
                  <c:v>35</c:v>
                </c:pt>
                <c:pt idx="2354">
                  <c:v>41</c:v>
                </c:pt>
                <c:pt idx="2355">
                  <c:v>47</c:v>
                </c:pt>
                <c:pt idx="2356">
                  <c:v>39</c:v>
                </c:pt>
                <c:pt idx="2357">
                  <c:v>27</c:v>
                </c:pt>
                <c:pt idx="2358">
                  <c:v>37</c:v>
                </c:pt>
                <c:pt idx="2359">
                  <c:v>36</c:v>
                </c:pt>
                <c:pt idx="2360">
                  <c:v>46</c:v>
                </c:pt>
                <c:pt idx="2361">
                  <c:v>32</c:v>
                </c:pt>
                <c:pt idx="2362">
                  <c:v>46</c:v>
                </c:pt>
                <c:pt idx="2363">
                  <c:v>43</c:v>
                </c:pt>
                <c:pt idx="2364">
                  <c:v>52</c:v>
                </c:pt>
                <c:pt idx="2365">
                  <c:v>43</c:v>
                </c:pt>
                <c:pt idx="2366">
                  <c:v>40</c:v>
                </c:pt>
                <c:pt idx="2367">
                  <c:v>41</c:v>
                </c:pt>
                <c:pt idx="2368">
                  <c:v>40</c:v>
                </c:pt>
                <c:pt idx="2369">
                  <c:v>36</c:v>
                </c:pt>
                <c:pt idx="2370">
                  <c:v>32</c:v>
                </c:pt>
                <c:pt idx="2371">
                  <c:v>37</c:v>
                </c:pt>
                <c:pt idx="2372">
                  <c:v>31</c:v>
                </c:pt>
                <c:pt idx="2373">
                  <c:v>47</c:v>
                </c:pt>
                <c:pt idx="2374">
                  <c:v>30</c:v>
                </c:pt>
                <c:pt idx="2375">
                  <c:v>45</c:v>
                </c:pt>
                <c:pt idx="2376">
                  <c:v>34</c:v>
                </c:pt>
                <c:pt idx="2377">
                  <c:v>44</c:v>
                </c:pt>
                <c:pt idx="2378">
                  <c:v>37</c:v>
                </c:pt>
                <c:pt idx="2379">
                  <c:v>35</c:v>
                </c:pt>
                <c:pt idx="2380">
                  <c:v>40</c:v>
                </c:pt>
                <c:pt idx="2381">
                  <c:v>36</c:v>
                </c:pt>
                <c:pt idx="2382">
                  <c:v>36</c:v>
                </c:pt>
                <c:pt idx="2383">
                  <c:v>30</c:v>
                </c:pt>
                <c:pt idx="2384">
                  <c:v>39</c:v>
                </c:pt>
                <c:pt idx="2385">
                  <c:v>29</c:v>
                </c:pt>
                <c:pt idx="2386">
                  <c:v>44</c:v>
                </c:pt>
                <c:pt idx="2387">
                  <c:v>25</c:v>
                </c:pt>
                <c:pt idx="2388">
                  <c:v>45</c:v>
                </c:pt>
                <c:pt idx="2389">
                  <c:v>25</c:v>
                </c:pt>
                <c:pt idx="2390">
                  <c:v>38</c:v>
                </c:pt>
                <c:pt idx="2391">
                  <c:v>30</c:v>
                </c:pt>
                <c:pt idx="2392">
                  <c:v>27</c:v>
                </c:pt>
                <c:pt idx="2393">
                  <c:v>29</c:v>
                </c:pt>
                <c:pt idx="2394">
                  <c:v>37</c:v>
                </c:pt>
                <c:pt idx="2395">
                  <c:v>26</c:v>
                </c:pt>
                <c:pt idx="2396">
                  <c:v>42</c:v>
                </c:pt>
                <c:pt idx="2397">
                  <c:v>26</c:v>
                </c:pt>
                <c:pt idx="2398">
                  <c:v>39</c:v>
                </c:pt>
                <c:pt idx="2399">
                  <c:v>35</c:v>
                </c:pt>
                <c:pt idx="2400">
                  <c:v>30</c:v>
                </c:pt>
                <c:pt idx="2401">
                  <c:v>37</c:v>
                </c:pt>
                <c:pt idx="2402">
                  <c:v>33</c:v>
                </c:pt>
                <c:pt idx="2403">
                  <c:v>27</c:v>
                </c:pt>
                <c:pt idx="2404">
                  <c:v>33</c:v>
                </c:pt>
                <c:pt idx="2405">
                  <c:v>29</c:v>
                </c:pt>
                <c:pt idx="2406">
                  <c:v>38</c:v>
                </c:pt>
                <c:pt idx="2407">
                  <c:v>37</c:v>
                </c:pt>
                <c:pt idx="2408">
                  <c:v>22</c:v>
                </c:pt>
                <c:pt idx="2409">
                  <c:v>31</c:v>
                </c:pt>
                <c:pt idx="2410">
                  <c:v>33</c:v>
                </c:pt>
                <c:pt idx="2411">
                  <c:v>35</c:v>
                </c:pt>
                <c:pt idx="2412">
                  <c:v>26</c:v>
                </c:pt>
                <c:pt idx="2413">
                  <c:v>31</c:v>
                </c:pt>
                <c:pt idx="2414">
                  <c:v>32</c:v>
                </c:pt>
                <c:pt idx="2415">
                  <c:v>32</c:v>
                </c:pt>
                <c:pt idx="2416">
                  <c:v>26</c:v>
                </c:pt>
                <c:pt idx="2417">
                  <c:v>20</c:v>
                </c:pt>
                <c:pt idx="2418">
                  <c:v>27</c:v>
                </c:pt>
                <c:pt idx="2419">
                  <c:v>24</c:v>
                </c:pt>
                <c:pt idx="2420">
                  <c:v>34</c:v>
                </c:pt>
                <c:pt idx="2421">
                  <c:v>24</c:v>
                </c:pt>
                <c:pt idx="2422">
                  <c:v>32</c:v>
                </c:pt>
                <c:pt idx="2423">
                  <c:v>45</c:v>
                </c:pt>
                <c:pt idx="2424">
                  <c:v>38</c:v>
                </c:pt>
                <c:pt idx="2425">
                  <c:v>37</c:v>
                </c:pt>
                <c:pt idx="2426">
                  <c:v>29</c:v>
                </c:pt>
                <c:pt idx="2427">
                  <c:v>27</c:v>
                </c:pt>
                <c:pt idx="2428">
                  <c:v>29</c:v>
                </c:pt>
                <c:pt idx="2429">
                  <c:v>27</c:v>
                </c:pt>
                <c:pt idx="2430">
                  <c:v>26</c:v>
                </c:pt>
                <c:pt idx="2431">
                  <c:v>29</c:v>
                </c:pt>
                <c:pt idx="2432">
                  <c:v>23</c:v>
                </c:pt>
                <c:pt idx="2433">
                  <c:v>16</c:v>
                </c:pt>
                <c:pt idx="2434">
                  <c:v>35</c:v>
                </c:pt>
                <c:pt idx="2435">
                  <c:v>40</c:v>
                </c:pt>
                <c:pt idx="2436">
                  <c:v>22</c:v>
                </c:pt>
                <c:pt idx="2437">
                  <c:v>33</c:v>
                </c:pt>
                <c:pt idx="2438">
                  <c:v>26</c:v>
                </c:pt>
                <c:pt idx="2439">
                  <c:v>26</c:v>
                </c:pt>
                <c:pt idx="2440">
                  <c:v>25</c:v>
                </c:pt>
                <c:pt idx="2441">
                  <c:v>35</c:v>
                </c:pt>
                <c:pt idx="2442">
                  <c:v>32</c:v>
                </c:pt>
                <c:pt idx="2443">
                  <c:v>33</c:v>
                </c:pt>
                <c:pt idx="2444">
                  <c:v>23</c:v>
                </c:pt>
                <c:pt idx="2445">
                  <c:v>30</c:v>
                </c:pt>
                <c:pt idx="2446">
                  <c:v>33</c:v>
                </c:pt>
                <c:pt idx="2447">
                  <c:v>33</c:v>
                </c:pt>
                <c:pt idx="2448">
                  <c:v>23</c:v>
                </c:pt>
                <c:pt idx="2449">
                  <c:v>21</c:v>
                </c:pt>
                <c:pt idx="2450">
                  <c:v>22</c:v>
                </c:pt>
                <c:pt idx="2451">
                  <c:v>22</c:v>
                </c:pt>
                <c:pt idx="2452">
                  <c:v>28</c:v>
                </c:pt>
                <c:pt idx="2453">
                  <c:v>39</c:v>
                </c:pt>
                <c:pt idx="2454">
                  <c:v>24</c:v>
                </c:pt>
                <c:pt idx="2455">
                  <c:v>28</c:v>
                </c:pt>
                <c:pt idx="2456">
                  <c:v>29</c:v>
                </c:pt>
                <c:pt idx="2457">
                  <c:v>25</c:v>
                </c:pt>
                <c:pt idx="2458">
                  <c:v>20</c:v>
                </c:pt>
                <c:pt idx="2459">
                  <c:v>37</c:v>
                </c:pt>
                <c:pt idx="2460">
                  <c:v>37</c:v>
                </c:pt>
                <c:pt idx="2461">
                  <c:v>40</c:v>
                </c:pt>
                <c:pt idx="2462">
                  <c:v>28</c:v>
                </c:pt>
                <c:pt idx="2463">
                  <c:v>34</c:v>
                </c:pt>
                <c:pt idx="2464">
                  <c:v>28</c:v>
                </c:pt>
                <c:pt idx="2465">
                  <c:v>36</c:v>
                </c:pt>
                <c:pt idx="2466">
                  <c:v>39</c:v>
                </c:pt>
                <c:pt idx="2467">
                  <c:v>31</c:v>
                </c:pt>
                <c:pt idx="2468">
                  <c:v>29</c:v>
                </c:pt>
                <c:pt idx="2469">
                  <c:v>33</c:v>
                </c:pt>
                <c:pt idx="2470">
                  <c:v>34</c:v>
                </c:pt>
                <c:pt idx="2471">
                  <c:v>20</c:v>
                </c:pt>
                <c:pt idx="2472">
                  <c:v>31</c:v>
                </c:pt>
                <c:pt idx="2473">
                  <c:v>19</c:v>
                </c:pt>
                <c:pt idx="2474">
                  <c:v>35</c:v>
                </c:pt>
                <c:pt idx="2475">
                  <c:v>25</c:v>
                </c:pt>
                <c:pt idx="2476">
                  <c:v>29</c:v>
                </c:pt>
                <c:pt idx="2477">
                  <c:v>30</c:v>
                </c:pt>
                <c:pt idx="2478">
                  <c:v>21</c:v>
                </c:pt>
                <c:pt idx="2479">
                  <c:v>32</c:v>
                </c:pt>
                <c:pt idx="2480">
                  <c:v>33</c:v>
                </c:pt>
                <c:pt idx="2481">
                  <c:v>26</c:v>
                </c:pt>
                <c:pt idx="2482">
                  <c:v>31</c:v>
                </c:pt>
                <c:pt idx="2483">
                  <c:v>24</c:v>
                </c:pt>
                <c:pt idx="2484">
                  <c:v>29</c:v>
                </c:pt>
                <c:pt idx="2485">
                  <c:v>30</c:v>
                </c:pt>
                <c:pt idx="2486">
                  <c:v>35</c:v>
                </c:pt>
                <c:pt idx="2487">
                  <c:v>31</c:v>
                </c:pt>
                <c:pt idx="2488">
                  <c:v>31</c:v>
                </c:pt>
                <c:pt idx="2489">
                  <c:v>28</c:v>
                </c:pt>
                <c:pt idx="2490">
                  <c:v>27</c:v>
                </c:pt>
                <c:pt idx="2491">
                  <c:v>24</c:v>
                </c:pt>
                <c:pt idx="2492">
                  <c:v>40</c:v>
                </c:pt>
                <c:pt idx="2493">
                  <c:v>22</c:v>
                </c:pt>
                <c:pt idx="2494">
                  <c:v>33</c:v>
                </c:pt>
                <c:pt idx="2495">
                  <c:v>27</c:v>
                </c:pt>
                <c:pt idx="2496">
                  <c:v>28</c:v>
                </c:pt>
                <c:pt idx="2497">
                  <c:v>26</c:v>
                </c:pt>
                <c:pt idx="2498">
                  <c:v>31</c:v>
                </c:pt>
                <c:pt idx="2499">
                  <c:v>29</c:v>
                </c:pt>
                <c:pt idx="2500">
                  <c:v>30</c:v>
                </c:pt>
                <c:pt idx="2501">
                  <c:v>27</c:v>
                </c:pt>
                <c:pt idx="2502">
                  <c:v>24</c:v>
                </c:pt>
                <c:pt idx="2503">
                  <c:v>31</c:v>
                </c:pt>
                <c:pt idx="2504">
                  <c:v>38</c:v>
                </c:pt>
                <c:pt idx="2505">
                  <c:v>29</c:v>
                </c:pt>
                <c:pt idx="2506">
                  <c:v>33</c:v>
                </c:pt>
                <c:pt idx="2507">
                  <c:v>36</c:v>
                </c:pt>
                <c:pt idx="2508">
                  <c:v>24</c:v>
                </c:pt>
                <c:pt idx="2509">
                  <c:v>22</c:v>
                </c:pt>
                <c:pt idx="2510">
                  <c:v>26</c:v>
                </c:pt>
                <c:pt idx="2511">
                  <c:v>38</c:v>
                </c:pt>
                <c:pt idx="2512">
                  <c:v>35</c:v>
                </c:pt>
                <c:pt idx="2513">
                  <c:v>31</c:v>
                </c:pt>
                <c:pt idx="2514">
                  <c:v>37</c:v>
                </c:pt>
                <c:pt idx="2515">
                  <c:v>45</c:v>
                </c:pt>
                <c:pt idx="2516">
                  <c:v>32</c:v>
                </c:pt>
                <c:pt idx="2517">
                  <c:v>30</c:v>
                </c:pt>
                <c:pt idx="2518">
                  <c:v>20</c:v>
                </c:pt>
                <c:pt idx="2519">
                  <c:v>32</c:v>
                </c:pt>
                <c:pt idx="2520">
                  <c:v>30</c:v>
                </c:pt>
                <c:pt idx="2521">
                  <c:v>24</c:v>
                </c:pt>
                <c:pt idx="2522">
                  <c:v>35</c:v>
                </c:pt>
                <c:pt idx="2523">
                  <c:v>25</c:v>
                </c:pt>
                <c:pt idx="2524">
                  <c:v>34</c:v>
                </c:pt>
                <c:pt idx="2525">
                  <c:v>31</c:v>
                </c:pt>
                <c:pt idx="2526">
                  <c:v>38</c:v>
                </c:pt>
                <c:pt idx="2527">
                  <c:v>27</c:v>
                </c:pt>
                <c:pt idx="2528">
                  <c:v>19</c:v>
                </c:pt>
                <c:pt idx="2529">
                  <c:v>19</c:v>
                </c:pt>
                <c:pt idx="2530">
                  <c:v>25</c:v>
                </c:pt>
                <c:pt idx="2531">
                  <c:v>38</c:v>
                </c:pt>
                <c:pt idx="2532">
                  <c:v>47</c:v>
                </c:pt>
                <c:pt idx="2533">
                  <c:v>38</c:v>
                </c:pt>
                <c:pt idx="2534">
                  <c:v>32</c:v>
                </c:pt>
                <c:pt idx="2535">
                  <c:v>33</c:v>
                </c:pt>
                <c:pt idx="2536">
                  <c:v>32</c:v>
                </c:pt>
                <c:pt idx="2537">
                  <c:v>35</c:v>
                </c:pt>
                <c:pt idx="2538">
                  <c:v>30</c:v>
                </c:pt>
                <c:pt idx="2539">
                  <c:v>40</c:v>
                </c:pt>
                <c:pt idx="2540">
                  <c:v>32</c:v>
                </c:pt>
                <c:pt idx="2541">
                  <c:v>28</c:v>
                </c:pt>
                <c:pt idx="2542">
                  <c:v>35</c:v>
                </c:pt>
                <c:pt idx="2543">
                  <c:v>39</c:v>
                </c:pt>
                <c:pt idx="2544">
                  <c:v>40</c:v>
                </c:pt>
                <c:pt idx="2545">
                  <c:v>38</c:v>
                </c:pt>
                <c:pt idx="2546">
                  <c:v>35</c:v>
                </c:pt>
                <c:pt idx="2547">
                  <c:v>24</c:v>
                </c:pt>
                <c:pt idx="2548">
                  <c:v>32</c:v>
                </c:pt>
                <c:pt idx="2549">
                  <c:v>26</c:v>
                </c:pt>
                <c:pt idx="2550">
                  <c:v>25</c:v>
                </c:pt>
                <c:pt idx="2551">
                  <c:v>35</c:v>
                </c:pt>
                <c:pt idx="2552">
                  <c:v>41</c:v>
                </c:pt>
                <c:pt idx="2553">
                  <c:v>29</c:v>
                </c:pt>
                <c:pt idx="2554">
                  <c:v>26</c:v>
                </c:pt>
                <c:pt idx="2555">
                  <c:v>30</c:v>
                </c:pt>
                <c:pt idx="2556">
                  <c:v>39</c:v>
                </c:pt>
                <c:pt idx="2557">
                  <c:v>37</c:v>
                </c:pt>
                <c:pt idx="2558">
                  <c:v>33</c:v>
                </c:pt>
                <c:pt idx="2559">
                  <c:v>35</c:v>
                </c:pt>
                <c:pt idx="2560">
                  <c:v>30</c:v>
                </c:pt>
                <c:pt idx="2561">
                  <c:v>43</c:v>
                </c:pt>
                <c:pt idx="2562">
                  <c:v>31</c:v>
                </c:pt>
                <c:pt idx="2563">
                  <c:v>38</c:v>
                </c:pt>
                <c:pt idx="2564">
                  <c:v>19</c:v>
                </c:pt>
                <c:pt idx="2565">
                  <c:v>32</c:v>
                </c:pt>
                <c:pt idx="2566">
                  <c:v>35</c:v>
                </c:pt>
                <c:pt idx="2567">
                  <c:v>29</c:v>
                </c:pt>
                <c:pt idx="2568">
                  <c:v>33</c:v>
                </c:pt>
                <c:pt idx="2569">
                  <c:v>22</c:v>
                </c:pt>
                <c:pt idx="2570">
                  <c:v>32</c:v>
                </c:pt>
                <c:pt idx="2571">
                  <c:v>38</c:v>
                </c:pt>
                <c:pt idx="2572">
                  <c:v>36</c:v>
                </c:pt>
                <c:pt idx="2573">
                  <c:v>34</c:v>
                </c:pt>
                <c:pt idx="2574">
                  <c:v>34</c:v>
                </c:pt>
                <c:pt idx="2575">
                  <c:v>28</c:v>
                </c:pt>
                <c:pt idx="2576">
                  <c:v>31</c:v>
                </c:pt>
                <c:pt idx="2577">
                  <c:v>23</c:v>
                </c:pt>
                <c:pt idx="2578">
                  <c:v>35</c:v>
                </c:pt>
                <c:pt idx="2579">
                  <c:v>29</c:v>
                </c:pt>
                <c:pt idx="2580">
                  <c:v>22</c:v>
                </c:pt>
                <c:pt idx="2581">
                  <c:v>30</c:v>
                </c:pt>
                <c:pt idx="2582">
                  <c:v>28</c:v>
                </c:pt>
                <c:pt idx="2583">
                  <c:v>28</c:v>
                </c:pt>
                <c:pt idx="2584">
                  <c:v>35</c:v>
                </c:pt>
                <c:pt idx="2585">
                  <c:v>36</c:v>
                </c:pt>
                <c:pt idx="2586">
                  <c:v>38</c:v>
                </c:pt>
                <c:pt idx="2587">
                  <c:v>41</c:v>
                </c:pt>
                <c:pt idx="2588">
                  <c:v>24</c:v>
                </c:pt>
                <c:pt idx="2589">
                  <c:v>32</c:v>
                </c:pt>
                <c:pt idx="2590">
                  <c:v>34</c:v>
                </c:pt>
                <c:pt idx="2591">
                  <c:v>34</c:v>
                </c:pt>
                <c:pt idx="2592">
                  <c:v>38</c:v>
                </c:pt>
                <c:pt idx="2593">
                  <c:v>28</c:v>
                </c:pt>
                <c:pt idx="2594">
                  <c:v>49</c:v>
                </c:pt>
                <c:pt idx="2595">
                  <c:v>25</c:v>
                </c:pt>
                <c:pt idx="2596">
                  <c:v>28</c:v>
                </c:pt>
                <c:pt idx="2597">
                  <c:v>27</c:v>
                </c:pt>
                <c:pt idx="2598">
                  <c:v>30</c:v>
                </c:pt>
                <c:pt idx="2599">
                  <c:v>38</c:v>
                </c:pt>
                <c:pt idx="2600">
                  <c:v>17</c:v>
                </c:pt>
                <c:pt idx="2601">
                  <c:v>33</c:v>
                </c:pt>
                <c:pt idx="2602">
                  <c:v>30</c:v>
                </c:pt>
                <c:pt idx="2603">
                  <c:v>37</c:v>
                </c:pt>
                <c:pt idx="2604">
                  <c:v>28</c:v>
                </c:pt>
                <c:pt idx="2605">
                  <c:v>34</c:v>
                </c:pt>
                <c:pt idx="2606">
                  <c:v>31</c:v>
                </c:pt>
                <c:pt idx="2607">
                  <c:v>24</c:v>
                </c:pt>
                <c:pt idx="2608">
                  <c:v>26</c:v>
                </c:pt>
                <c:pt idx="2609">
                  <c:v>21</c:v>
                </c:pt>
                <c:pt idx="2610">
                  <c:v>21</c:v>
                </c:pt>
                <c:pt idx="2611">
                  <c:v>22</c:v>
                </c:pt>
                <c:pt idx="2612">
                  <c:v>34</c:v>
                </c:pt>
                <c:pt idx="2613">
                  <c:v>36</c:v>
                </c:pt>
                <c:pt idx="2614">
                  <c:v>32</c:v>
                </c:pt>
                <c:pt idx="2615">
                  <c:v>19</c:v>
                </c:pt>
                <c:pt idx="2616">
                  <c:v>21</c:v>
                </c:pt>
                <c:pt idx="2617">
                  <c:v>28</c:v>
                </c:pt>
                <c:pt idx="2618">
                  <c:v>25</c:v>
                </c:pt>
                <c:pt idx="2619">
                  <c:v>29</c:v>
                </c:pt>
                <c:pt idx="2620">
                  <c:v>31</c:v>
                </c:pt>
                <c:pt idx="2621">
                  <c:v>32</c:v>
                </c:pt>
                <c:pt idx="2622">
                  <c:v>32</c:v>
                </c:pt>
                <c:pt idx="2623">
                  <c:v>19</c:v>
                </c:pt>
                <c:pt idx="2624">
                  <c:v>29</c:v>
                </c:pt>
                <c:pt idx="2625">
                  <c:v>23</c:v>
                </c:pt>
                <c:pt idx="2626">
                  <c:v>35</c:v>
                </c:pt>
                <c:pt idx="2627">
                  <c:v>28</c:v>
                </c:pt>
                <c:pt idx="2628">
                  <c:v>28</c:v>
                </c:pt>
                <c:pt idx="2629">
                  <c:v>30</c:v>
                </c:pt>
                <c:pt idx="2630">
                  <c:v>36</c:v>
                </c:pt>
                <c:pt idx="2631">
                  <c:v>27</c:v>
                </c:pt>
                <c:pt idx="2632">
                  <c:v>25</c:v>
                </c:pt>
                <c:pt idx="2633">
                  <c:v>24</c:v>
                </c:pt>
                <c:pt idx="2634">
                  <c:v>23</c:v>
                </c:pt>
                <c:pt idx="2635">
                  <c:v>34</c:v>
                </c:pt>
                <c:pt idx="2636">
                  <c:v>24</c:v>
                </c:pt>
                <c:pt idx="2637">
                  <c:v>38</c:v>
                </c:pt>
                <c:pt idx="2638">
                  <c:v>24</c:v>
                </c:pt>
                <c:pt idx="2639">
                  <c:v>28</c:v>
                </c:pt>
                <c:pt idx="2640">
                  <c:v>25</c:v>
                </c:pt>
                <c:pt idx="2641">
                  <c:v>26</c:v>
                </c:pt>
                <c:pt idx="2642">
                  <c:v>23</c:v>
                </c:pt>
                <c:pt idx="2643">
                  <c:v>18</c:v>
                </c:pt>
                <c:pt idx="2644">
                  <c:v>18</c:v>
                </c:pt>
                <c:pt idx="2645">
                  <c:v>40</c:v>
                </c:pt>
                <c:pt idx="2646">
                  <c:v>19</c:v>
                </c:pt>
                <c:pt idx="2647">
                  <c:v>23</c:v>
                </c:pt>
                <c:pt idx="2648">
                  <c:v>20</c:v>
                </c:pt>
                <c:pt idx="2649">
                  <c:v>28</c:v>
                </c:pt>
                <c:pt idx="2650">
                  <c:v>24</c:v>
                </c:pt>
                <c:pt idx="2651">
                  <c:v>34</c:v>
                </c:pt>
                <c:pt idx="2652">
                  <c:v>25</c:v>
                </c:pt>
                <c:pt idx="2653">
                  <c:v>21</c:v>
                </c:pt>
                <c:pt idx="2654">
                  <c:v>26</c:v>
                </c:pt>
                <c:pt idx="2655">
                  <c:v>17</c:v>
                </c:pt>
                <c:pt idx="2656">
                  <c:v>23</c:v>
                </c:pt>
                <c:pt idx="2657">
                  <c:v>38</c:v>
                </c:pt>
                <c:pt idx="2658">
                  <c:v>36</c:v>
                </c:pt>
                <c:pt idx="2659">
                  <c:v>22</c:v>
                </c:pt>
                <c:pt idx="2660">
                  <c:v>20</c:v>
                </c:pt>
                <c:pt idx="2661">
                  <c:v>22</c:v>
                </c:pt>
                <c:pt idx="2662">
                  <c:v>25</c:v>
                </c:pt>
                <c:pt idx="2663">
                  <c:v>20</c:v>
                </c:pt>
                <c:pt idx="2664">
                  <c:v>17</c:v>
                </c:pt>
                <c:pt idx="2665">
                  <c:v>25</c:v>
                </c:pt>
                <c:pt idx="2666">
                  <c:v>29</c:v>
                </c:pt>
                <c:pt idx="2667">
                  <c:v>29</c:v>
                </c:pt>
                <c:pt idx="2668">
                  <c:v>21</c:v>
                </c:pt>
                <c:pt idx="2669">
                  <c:v>21</c:v>
                </c:pt>
                <c:pt idx="2670">
                  <c:v>27</c:v>
                </c:pt>
                <c:pt idx="2671">
                  <c:v>22</c:v>
                </c:pt>
                <c:pt idx="2672">
                  <c:v>24</c:v>
                </c:pt>
                <c:pt idx="2673">
                  <c:v>24</c:v>
                </c:pt>
                <c:pt idx="2674">
                  <c:v>23</c:v>
                </c:pt>
                <c:pt idx="2675">
                  <c:v>21</c:v>
                </c:pt>
                <c:pt idx="2676">
                  <c:v>20</c:v>
                </c:pt>
                <c:pt idx="2677">
                  <c:v>26</c:v>
                </c:pt>
                <c:pt idx="2678">
                  <c:v>23</c:v>
                </c:pt>
                <c:pt idx="2679">
                  <c:v>23</c:v>
                </c:pt>
                <c:pt idx="2680">
                  <c:v>16</c:v>
                </c:pt>
                <c:pt idx="2681">
                  <c:v>22</c:v>
                </c:pt>
                <c:pt idx="2682">
                  <c:v>23</c:v>
                </c:pt>
                <c:pt idx="2683">
                  <c:v>20</c:v>
                </c:pt>
                <c:pt idx="2684">
                  <c:v>21</c:v>
                </c:pt>
                <c:pt idx="2685">
                  <c:v>29</c:v>
                </c:pt>
                <c:pt idx="2686">
                  <c:v>23</c:v>
                </c:pt>
                <c:pt idx="2687">
                  <c:v>23</c:v>
                </c:pt>
                <c:pt idx="2688">
                  <c:v>24</c:v>
                </c:pt>
                <c:pt idx="2689">
                  <c:v>27</c:v>
                </c:pt>
                <c:pt idx="2690">
                  <c:v>21</c:v>
                </c:pt>
                <c:pt idx="2691">
                  <c:v>19</c:v>
                </c:pt>
                <c:pt idx="2692">
                  <c:v>19</c:v>
                </c:pt>
                <c:pt idx="2693">
                  <c:v>24</c:v>
                </c:pt>
                <c:pt idx="2694">
                  <c:v>33</c:v>
                </c:pt>
                <c:pt idx="2695">
                  <c:v>27</c:v>
                </c:pt>
                <c:pt idx="2696">
                  <c:v>25</c:v>
                </c:pt>
                <c:pt idx="2697">
                  <c:v>20</c:v>
                </c:pt>
                <c:pt idx="2698">
                  <c:v>14</c:v>
                </c:pt>
                <c:pt idx="2699">
                  <c:v>28</c:v>
                </c:pt>
                <c:pt idx="2700">
                  <c:v>29</c:v>
                </c:pt>
                <c:pt idx="2701">
                  <c:v>20</c:v>
                </c:pt>
                <c:pt idx="2702">
                  <c:v>21</c:v>
                </c:pt>
                <c:pt idx="2703">
                  <c:v>22</c:v>
                </c:pt>
                <c:pt idx="2704">
                  <c:v>23</c:v>
                </c:pt>
                <c:pt idx="2705">
                  <c:v>31</c:v>
                </c:pt>
                <c:pt idx="2706">
                  <c:v>17</c:v>
                </c:pt>
                <c:pt idx="2707">
                  <c:v>26</c:v>
                </c:pt>
                <c:pt idx="2708">
                  <c:v>21</c:v>
                </c:pt>
                <c:pt idx="2709">
                  <c:v>18</c:v>
                </c:pt>
                <c:pt idx="2710">
                  <c:v>20</c:v>
                </c:pt>
                <c:pt idx="2711">
                  <c:v>16</c:v>
                </c:pt>
                <c:pt idx="2712">
                  <c:v>21</c:v>
                </c:pt>
                <c:pt idx="2713">
                  <c:v>23</c:v>
                </c:pt>
                <c:pt idx="2714">
                  <c:v>27</c:v>
                </c:pt>
                <c:pt idx="2715">
                  <c:v>24</c:v>
                </c:pt>
                <c:pt idx="2716">
                  <c:v>27</c:v>
                </c:pt>
                <c:pt idx="2717">
                  <c:v>20</c:v>
                </c:pt>
                <c:pt idx="2718">
                  <c:v>22</c:v>
                </c:pt>
                <c:pt idx="2719">
                  <c:v>21</c:v>
                </c:pt>
                <c:pt idx="2720">
                  <c:v>20</c:v>
                </c:pt>
                <c:pt idx="2721">
                  <c:v>22</c:v>
                </c:pt>
                <c:pt idx="2722">
                  <c:v>27</c:v>
                </c:pt>
                <c:pt idx="2723">
                  <c:v>29</c:v>
                </c:pt>
                <c:pt idx="2724">
                  <c:v>26</c:v>
                </c:pt>
                <c:pt idx="2725">
                  <c:v>18</c:v>
                </c:pt>
                <c:pt idx="2726">
                  <c:v>20</c:v>
                </c:pt>
                <c:pt idx="2727">
                  <c:v>13</c:v>
                </c:pt>
                <c:pt idx="2728">
                  <c:v>21</c:v>
                </c:pt>
                <c:pt idx="2729">
                  <c:v>23</c:v>
                </c:pt>
                <c:pt idx="2730">
                  <c:v>23</c:v>
                </c:pt>
                <c:pt idx="2731">
                  <c:v>27</c:v>
                </c:pt>
                <c:pt idx="2732">
                  <c:v>20</c:v>
                </c:pt>
                <c:pt idx="2733">
                  <c:v>14</c:v>
                </c:pt>
                <c:pt idx="2734">
                  <c:v>16</c:v>
                </c:pt>
                <c:pt idx="2735">
                  <c:v>19</c:v>
                </c:pt>
                <c:pt idx="2736">
                  <c:v>21</c:v>
                </c:pt>
                <c:pt idx="2737">
                  <c:v>21</c:v>
                </c:pt>
                <c:pt idx="2738">
                  <c:v>22</c:v>
                </c:pt>
                <c:pt idx="2739">
                  <c:v>26</c:v>
                </c:pt>
                <c:pt idx="2740">
                  <c:v>16</c:v>
                </c:pt>
                <c:pt idx="2741">
                  <c:v>18</c:v>
                </c:pt>
                <c:pt idx="2742">
                  <c:v>21</c:v>
                </c:pt>
                <c:pt idx="2743">
                  <c:v>25</c:v>
                </c:pt>
                <c:pt idx="2744">
                  <c:v>25</c:v>
                </c:pt>
                <c:pt idx="2745">
                  <c:v>22</c:v>
                </c:pt>
                <c:pt idx="2746">
                  <c:v>26</c:v>
                </c:pt>
                <c:pt idx="2747">
                  <c:v>23</c:v>
                </c:pt>
                <c:pt idx="2748">
                  <c:v>20</c:v>
                </c:pt>
                <c:pt idx="2749">
                  <c:v>16</c:v>
                </c:pt>
                <c:pt idx="2750">
                  <c:v>19</c:v>
                </c:pt>
                <c:pt idx="2751">
                  <c:v>22</c:v>
                </c:pt>
                <c:pt idx="2752">
                  <c:v>15</c:v>
                </c:pt>
                <c:pt idx="2753">
                  <c:v>26</c:v>
                </c:pt>
                <c:pt idx="2754">
                  <c:v>20</c:v>
                </c:pt>
                <c:pt idx="2755">
                  <c:v>26</c:v>
                </c:pt>
                <c:pt idx="2756">
                  <c:v>21</c:v>
                </c:pt>
                <c:pt idx="2757">
                  <c:v>28</c:v>
                </c:pt>
                <c:pt idx="2758">
                  <c:v>30</c:v>
                </c:pt>
                <c:pt idx="2759">
                  <c:v>15</c:v>
                </c:pt>
                <c:pt idx="2760">
                  <c:v>23</c:v>
                </c:pt>
                <c:pt idx="2761">
                  <c:v>25</c:v>
                </c:pt>
                <c:pt idx="2762">
                  <c:v>23</c:v>
                </c:pt>
                <c:pt idx="2763">
                  <c:v>22</c:v>
                </c:pt>
                <c:pt idx="2764">
                  <c:v>18</c:v>
                </c:pt>
                <c:pt idx="2765">
                  <c:v>31</c:v>
                </c:pt>
                <c:pt idx="2766">
                  <c:v>29</c:v>
                </c:pt>
                <c:pt idx="2767">
                  <c:v>26</c:v>
                </c:pt>
                <c:pt idx="2768">
                  <c:v>18</c:v>
                </c:pt>
                <c:pt idx="2769">
                  <c:v>25</c:v>
                </c:pt>
                <c:pt idx="2770">
                  <c:v>18</c:v>
                </c:pt>
                <c:pt idx="2771">
                  <c:v>29</c:v>
                </c:pt>
                <c:pt idx="2772">
                  <c:v>22</c:v>
                </c:pt>
                <c:pt idx="2773">
                  <c:v>17</c:v>
                </c:pt>
                <c:pt idx="2774">
                  <c:v>24</c:v>
                </c:pt>
                <c:pt idx="2775">
                  <c:v>24</c:v>
                </c:pt>
                <c:pt idx="2776">
                  <c:v>23</c:v>
                </c:pt>
                <c:pt idx="2777">
                  <c:v>31</c:v>
                </c:pt>
                <c:pt idx="2778">
                  <c:v>22</c:v>
                </c:pt>
                <c:pt idx="2779">
                  <c:v>19</c:v>
                </c:pt>
                <c:pt idx="2780">
                  <c:v>20</c:v>
                </c:pt>
                <c:pt idx="2781">
                  <c:v>17</c:v>
                </c:pt>
                <c:pt idx="2782">
                  <c:v>17</c:v>
                </c:pt>
                <c:pt idx="2783">
                  <c:v>30</c:v>
                </c:pt>
                <c:pt idx="2784">
                  <c:v>24</c:v>
                </c:pt>
                <c:pt idx="2785">
                  <c:v>33</c:v>
                </c:pt>
                <c:pt idx="2786">
                  <c:v>25</c:v>
                </c:pt>
                <c:pt idx="2787">
                  <c:v>18</c:v>
                </c:pt>
                <c:pt idx="2788">
                  <c:v>18</c:v>
                </c:pt>
                <c:pt idx="2789">
                  <c:v>16</c:v>
                </c:pt>
                <c:pt idx="2790">
                  <c:v>23</c:v>
                </c:pt>
                <c:pt idx="2791">
                  <c:v>22</c:v>
                </c:pt>
                <c:pt idx="2792">
                  <c:v>23</c:v>
                </c:pt>
                <c:pt idx="2793">
                  <c:v>22</c:v>
                </c:pt>
                <c:pt idx="2794">
                  <c:v>25</c:v>
                </c:pt>
                <c:pt idx="2795">
                  <c:v>24</c:v>
                </c:pt>
                <c:pt idx="2796">
                  <c:v>27</c:v>
                </c:pt>
                <c:pt idx="2797">
                  <c:v>28</c:v>
                </c:pt>
                <c:pt idx="2798">
                  <c:v>33</c:v>
                </c:pt>
                <c:pt idx="2799">
                  <c:v>23</c:v>
                </c:pt>
                <c:pt idx="2800">
                  <c:v>20</c:v>
                </c:pt>
                <c:pt idx="2801">
                  <c:v>24</c:v>
                </c:pt>
                <c:pt idx="2802">
                  <c:v>26</c:v>
                </c:pt>
                <c:pt idx="2803">
                  <c:v>22</c:v>
                </c:pt>
                <c:pt idx="2804">
                  <c:v>19</c:v>
                </c:pt>
                <c:pt idx="2805">
                  <c:v>22</c:v>
                </c:pt>
                <c:pt idx="2806">
                  <c:v>27</c:v>
                </c:pt>
                <c:pt idx="2807">
                  <c:v>28</c:v>
                </c:pt>
                <c:pt idx="2808">
                  <c:v>20</c:v>
                </c:pt>
                <c:pt idx="2809">
                  <c:v>34</c:v>
                </c:pt>
                <c:pt idx="2810">
                  <c:v>18</c:v>
                </c:pt>
                <c:pt idx="2811">
                  <c:v>25</c:v>
                </c:pt>
                <c:pt idx="2812">
                  <c:v>37</c:v>
                </c:pt>
                <c:pt idx="2813">
                  <c:v>22</c:v>
                </c:pt>
                <c:pt idx="2814">
                  <c:v>21</c:v>
                </c:pt>
                <c:pt idx="2815">
                  <c:v>22</c:v>
                </c:pt>
                <c:pt idx="2816">
                  <c:v>29</c:v>
                </c:pt>
                <c:pt idx="2817">
                  <c:v>28</c:v>
                </c:pt>
                <c:pt idx="2818">
                  <c:v>28</c:v>
                </c:pt>
                <c:pt idx="2819">
                  <c:v>35</c:v>
                </c:pt>
                <c:pt idx="2820">
                  <c:v>18</c:v>
                </c:pt>
                <c:pt idx="2821">
                  <c:v>24</c:v>
                </c:pt>
                <c:pt idx="2822">
                  <c:v>30</c:v>
                </c:pt>
                <c:pt idx="2823">
                  <c:v>26</c:v>
                </c:pt>
                <c:pt idx="2824">
                  <c:v>27</c:v>
                </c:pt>
                <c:pt idx="2825">
                  <c:v>31</c:v>
                </c:pt>
                <c:pt idx="2826">
                  <c:v>33</c:v>
                </c:pt>
                <c:pt idx="2827">
                  <c:v>22</c:v>
                </c:pt>
                <c:pt idx="2828">
                  <c:v>29</c:v>
                </c:pt>
                <c:pt idx="2829">
                  <c:v>21</c:v>
                </c:pt>
                <c:pt idx="2830">
                  <c:v>31</c:v>
                </c:pt>
                <c:pt idx="2831">
                  <c:v>29</c:v>
                </c:pt>
                <c:pt idx="2832">
                  <c:v>20</c:v>
                </c:pt>
                <c:pt idx="2833">
                  <c:v>33</c:v>
                </c:pt>
                <c:pt idx="2834">
                  <c:v>24</c:v>
                </c:pt>
                <c:pt idx="2835">
                  <c:v>23</c:v>
                </c:pt>
                <c:pt idx="2836">
                  <c:v>24</c:v>
                </c:pt>
                <c:pt idx="2837">
                  <c:v>29</c:v>
                </c:pt>
                <c:pt idx="2838">
                  <c:v>26</c:v>
                </c:pt>
                <c:pt idx="2839">
                  <c:v>26</c:v>
                </c:pt>
                <c:pt idx="2840">
                  <c:v>31</c:v>
                </c:pt>
                <c:pt idx="2841">
                  <c:v>23</c:v>
                </c:pt>
                <c:pt idx="2842">
                  <c:v>24</c:v>
                </c:pt>
                <c:pt idx="2843">
                  <c:v>24</c:v>
                </c:pt>
                <c:pt idx="2844">
                  <c:v>34</c:v>
                </c:pt>
                <c:pt idx="2845">
                  <c:v>32</c:v>
                </c:pt>
                <c:pt idx="2846">
                  <c:v>38</c:v>
                </c:pt>
                <c:pt idx="2847">
                  <c:v>28</c:v>
                </c:pt>
                <c:pt idx="2848">
                  <c:v>21</c:v>
                </c:pt>
                <c:pt idx="2849">
                  <c:v>19</c:v>
                </c:pt>
                <c:pt idx="2850">
                  <c:v>28</c:v>
                </c:pt>
                <c:pt idx="2851">
                  <c:v>32</c:v>
                </c:pt>
                <c:pt idx="2852">
                  <c:v>26</c:v>
                </c:pt>
                <c:pt idx="2853">
                  <c:v>34</c:v>
                </c:pt>
                <c:pt idx="2854">
                  <c:v>28</c:v>
                </c:pt>
                <c:pt idx="2855">
                  <c:v>28</c:v>
                </c:pt>
                <c:pt idx="2856">
                  <c:v>29</c:v>
                </c:pt>
                <c:pt idx="2857">
                  <c:v>23</c:v>
                </c:pt>
                <c:pt idx="2858">
                  <c:v>21</c:v>
                </c:pt>
                <c:pt idx="2859">
                  <c:v>25</c:v>
                </c:pt>
                <c:pt idx="2860">
                  <c:v>29</c:v>
                </c:pt>
                <c:pt idx="2861">
                  <c:v>30</c:v>
                </c:pt>
                <c:pt idx="2862">
                  <c:v>27</c:v>
                </c:pt>
                <c:pt idx="2863">
                  <c:v>39</c:v>
                </c:pt>
                <c:pt idx="2864">
                  <c:v>31</c:v>
                </c:pt>
                <c:pt idx="2865">
                  <c:v>30</c:v>
                </c:pt>
                <c:pt idx="2866">
                  <c:v>33</c:v>
                </c:pt>
                <c:pt idx="2867">
                  <c:v>33</c:v>
                </c:pt>
                <c:pt idx="2868">
                  <c:v>22</c:v>
                </c:pt>
                <c:pt idx="2869">
                  <c:v>26</c:v>
                </c:pt>
                <c:pt idx="2870">
                  <c:v>38</c:v>
                </c:pt>
                <c:pt idx="2871">
                  <c:v>36</c:v>
                </c:pt>
                <c:pt idx="2872">
                  <c:v>31</c:v>
                </c:pt>
                <c:pt idx="2873">
                  <c:v>38</c:v>
                </c:pt>
                <c:pt idx="2874">
                  <c:v>44</c:v>
                </c:pt>
                <c:pt idx="2875">
                  <c:v>34</c:v>
                </c:pt>
                <c:pt idx="2876">
                  <c:v>38</c:v>
                </c:pt>
                <c:pt idx="2877">
                  <c:v>35</c:v>
                </c:pt>
                <c:pt idx="2878">
                  <c:v>33</c:v>
                </c:pt>
                <c:pt idx="2879">
                  <c:v>38</c:v>
                </c:pt>
                <c:pt idx="2880">
                  <c:v>48</c:v>
                </c:pt>
                <c:pt idx="2881">
                  <c:v>36</c:v>
                </c:pt>
                <c:pt idx="2882">
                  <c:v>42</c:v>
                </c:pt>
                <c:pt idx="2883">
                  <c:v>33</c:v>
                </c:pt>
                <c:pt idx="2884">
                  <c:v>46</c:v>
                </c:pt>
                <c:pt idx="2885">
                  <c:v>32</c:v>
                </c:pt>
                <c:pt idx="2886">
                  <c:v>32</c:v>
                </c:pt>
                <c:pt idx="2887">
                  <c:v>35</c:v>
                </c:pt>
                <c:pt idx="2888">
                  <c:v>29</c:v>
                </c:pt>
                <c:pt idx="2889">
                  <c:v>35</c:v>
                </c:pt>
                <c:pt idx="2890">
                  <c:v>47</c:v>
                </c:pt>
                <c:pt idx="2891">
                  <c:v>33</c:v>
                </c:pt>
                <c:pt idx="2892">
                  <c:v>32</c:v>
                </c:pt>
                <c:pt idx="2893">
                  <c:v>42</c:v>
                </c:pt>
                <c:pt idx="2894">
                  <c:v>43</c:v>
                </c:pt>
                <c:pt idx="2895">
                  <c:v>44</c:v>
                </c:pt>
                <c:pt idx="2896">
                  <c:v>45</c:v>
                </c:pt>
                <c:pt idx="2897">
                  <c:v>42</c:v>
                </c:pt>
                <c:pt idx="2898">
                  <c:v>41</c:v>
                </c:pt>
                <c:pt idx="2899">
                  <c:v>35</c:v>
                </c:pt>
                <c:pt idx="2900">
                  <c:v>44</c:v>
                </c:pt>
                <c:pt idx="2901">
                  <c:v>46</c:v>
                </c:pt>
                <c:pt idx="2902">
                  <c:v>43</c:v>
                </c:pt>
                <c:pt idx="2903">
                  <c:v>40</c:v>
                </c:pt>
                <c:pt idx="2904">
                  <c:v>28</c:v>
                </c:pt>
                <c:pt idx="2905">
                  <c:v>47</c:v>
                </c:pt>
                <c:pt idx="2906">
                  <c:v>36</c:v>
                </c:pt>
                <c:pt idx="2907">
                  <c:v>36</c:v>
                </c:pt>
                <c:pt idx="2908">
                  <c:v>52</c:v>
                </c:pt>
                <c:pt idx="2909">
                  <c:v>40</c:v>
                </c:pt>
                <c:pt idx="2910">
                  <c:v>38</c:v>
                </c:pt>
                <c:pt idx="2911">
                  <c:v>48</c:v>
                </c:pt>
                <c:pt idx="2912">
                  <c:v>34</c:v>
                </c:pt>
                <c:pt idx="2913">
                  <c:v>41</c:v>
                </c:pt>
                <c:pt idx="2914">
                  <c:v>37</c:v>
                </c:pt>
                <c:pt idx="2915">
                  <c:v>48</c:v>
                </c:pt>
                <c:pt idx="2916">
                  <c:v>35</c:v>
                </c:pt>
                <c:pt idx="2917">
                  <c:v>46</c:v>
                </c:pt>
                <c:pt idx="2918">
                  <c:v>61</c:v>
                </c:pt>
                <c:pt idx="2919">
                  <c:v>32</c:v>
                </c:pt>
                <c:pt idx="2920">
                  <c:v>43</c:v>
                </c:pt>
                <c:pt idx="2921">
                  <c:v>48</c:v>
                </c:pt>
                <c:pt idx="2922">
                  <c:v>40</c:v>
                </c:pt>
                <c:pt idx="2923">
                  <c:v>60</c:v>
                </c:pt>
                <c:pt idx="2924">
                  <c:v>60</c:v>
                </c:pt>
                <c:pt idx="2925">
                  <c:v>41</c:v>
                </c:pt>
                <c:pt idx="2926">
                  <c:v>53</c:v>
                </c:pt>
                <c:pt idx="2927">
                  <c:v>42</c:v>
                </c:pt>
                <c:pt idx="2928">
                  <c:v>33</c:v>
                </c:pt>
                <c:pt idx="2929">
                  <c:v>44</c:v>
                </c:pt>
                <c:pt idx="2930">
                  <c:v>46</c:v>
                </c:pt>
                <c:pt idx="2931">
                  <c:v>54</c:v>
                </c:pt>
                <c:pt idx="2932">
                  <c:v>35</c:v>
                </c:pt>
                <c:pt idx="2933">
                  <c:v>40</c:v>
                </c:pt>
                <c:pt idx="2934">
                  <c:v>44</c:v>
                </c:pt>
                <c:pt idx="2935">
                  <c:v>65</c:v>
                </c:pt>
                <c:pt idx="2936">
                  <c:v>47</c:v>
                </c:pt>
                <c:pt idx="2937">
                  <c:v>39</c:v>
                </c:pt>
                <c:pt idx="2938">
                  <c:v>40</c:v>
                </c:pt>
                <c:pt idx="2939">
                  <c:v>42</c:v>
                </c:pt>
                <c:pt idx="2940">
                  <c:v>47</c:v>
                </c:pt>
                <c:pt idx="2941">
                  <c:v>42</c:v>
                </c:pt>
                <c:pt idx="2942">
                  <c:v>54</c:v>
                </c:pt>
                <c:pt idx="2943">
                  <c:v>38</c:v>
                </c:pt>
                <c:pt idx="2944">
                  <c:v>57</c:v>
                </c:pt>
                <c:pt idx="2945">
                  <c:v>34</c:v>
                </c:pt>
                <c:pt idx="2946">
                  <c:v>41</c:v>
                </c:pt>
                <c:pt idx="2947">
                  <c:v>44</c:v>
                </c:pt>
                <c:pt idx="2948">
                  <c:v>50</c:v>
                </c:pt>
                <c:pt idx="2949">
                  <c:v>41</c:v>
                </c:pt>
                <c:pt idx="2950">
                  <c:v>43</c:v>
                </c:pt>
                <c:pt idx="2951">
                  <c:v>34</c:v>
                </c:pt>
                <c:pt idx="2952">
                  <c:v>43</c:v>
                </c:pt>
                <c:pt idx="2953">
                  <c:v>48</c:v>
                </c:pt>
                <c:pt idx="2954">
                  <c:v>33</c:v>
                </c:pt>
                <c:pt idx="2955">
                  <c:v>40</c:v>
                </c:pt>
                <c:pt idx="2956">
                  <c:v>39</c:v>
                </c:pt>
                <c:pt idx="2957">
                  <c:v>43</c:v>
                </c:pt>
                <c:pt idx="2958">
                  <c:v>41</c:v>
                </c:pt>
                <c:pt idx="2959">
                  <c:v>41</c:v>
                </c:pt>
                <c:pt idx="2960">
                  <c:v>40</c:v>
                </c:pt>
                <c:pt idx="2961">
                  <c:v>40</c:v>
                </c:pt>
                <c:pt idx="2962">
                  <c:v>37</c:v>
                </c:pt>
                <c:pt idx="2963">
                  <c:v>37</c:v>
                </c:pt>
                <c:pt idx="2964">
                  <c:v>39</c:v>
                </c:pt>
                <c:pt idx="2965">
                  <c:v>49</c:v>
                </c:pt>
                <c:pt idx="2966">
                  <c:v>35</c:v>
                </c:pt>
                <c:pt idx="2967">
                  <c:v>41</c:v>
                </c:pt>
                <c:pt idx="2968">
                  <c:v>44</c:v>
                </c:pt>
                <c:pt idx="2969">
                  <c:v>46</c:v>
                </c:pt>
                <c:pt idx="2970">
                  <c:v>22</c:v>
                </c:pt>
                <c:pt idx="2971">
                  <c:v>44</c:v>
                </c:pt>
                <c:pt idx="2972">
                  <c:v>43</c:v>
                </c:pt>
                <c:pt idx="2973">
                  <c:v>44</c:v>
                </c:pt>
                <c:pt idx="2974">
                  <c:v>36</c:v>
                </c:pt>
                <c:pt idx="2975">
                  <c:v>40</c:v>
                </c:pt>
                <c:pt idx="2976">
                  <c:v>30</c:v>
                </c:pt>
                <c:pt idx="2977">
                  <c:v>31</c:v>
                </c:pt>
                <c:pt idx="2978">
                  <c:v>40</c:v>
                </c:pt>
                <c:pt idx="2979">
                  <c:v>43</c:v>
                </c:pt>
                <c:pt idx="2980">
                  <c:v>32</c:v>
                </c:pt>
                <c:pt idx="2981">
                  <c:v>35</c:v>
                </c:pt>
                <c:pt idx="2982">
                  <c:v>29</c:v>
                </c:pt>
                <c:pt idx="2983">
                  <c:v>30</c:v>
                </c:pt>
                <c:pt idx="2984">
                  <c:v>42</c:v>
                </c:pt>
                <c:pt idx="2985">
                  <c:v>35</c:v>
                </c:pt>
                <c:pt idx="2986">
                  <c:v>30</c:v>
                </c:pt>
                <c:pt idx="2987">
                  <c:v>40</c:v>
                </c:pt>
                <c:pt idx="2988">
                  <c:v>32</c:v>
                </c:pt>
                <c:pt idx="2989">
                  <c:v>40</c:v>
                </c:pt>
                <c:pt idx="2990">
                  <c:v>38</c:v>
                </c:pt>
                <c:pt idx="2991">
                  <c:v>28</c:v>
                </c:pt>
                <c:pt idx="2992">
                  <c:v>43</c:v>
                </c:pt>
                <c:pt idx="2993">
                  <c:v>32</c:v>
                </c:pt>
                <c:pt idx="2994">
                  <c:v>42</c:v>
                </c:pt>
                <c:pt idx="2995">
                  <c:v>42</c:v>
                </c:pt>
                <c:pt idx="2996">
                  <c:v>24</c:v>
                </c:pt>
                <c:pt idx="2997">
                  <c:v>39</c:v>
                </c:pt>
                <c:pt idx="2998">
                  <c:v>50</c:v>
                </c:pt>
                <c:pt idx="2999">
                  <c:v>33</c:v>
                </c:pt>
                <c:pt idx="3000">
                  <c:v>35</c:v>
                </c:pt>
              </c:numCache>
            </c:numRef>
          </c:val>
          <c:smooth val="0"/>
          <c:extLst>
            <c:ext xmlns:c16="http://schemas.microsoft.com/office/drawing/2014/chart" uri="{C3380CC4-5D6E-409C-BE32-E72D297353CC}">
              <c16:uniqueId val="{00000002-3C14-4989-A1EE-3232ACCD9228}"/>
            </c:ext>
          </c:extLst>
        </c:ser>
        <c:ser>
          <c:idx val="3"/>
          <c:order val="3"/>
          <c:tx>
            <c:v>pure  tin octoate</c:v>
          </c:tx>
          <c:spPr>
            <a:ln w="31750" cap="rnd">
              <a:solidFill>
                <a:schemeClr val="accent4"/>
              </a:solidFill>
              <a:round/>
            </a:ln>
            <a:effectLst/>
          </c:spPr>
          <c:marker>
            <c:symbol val="none"/>
          </c:marker>
          <c:val>
            <c:numRef>
              <c:f>Sheet3!$F$2:$F$3002</c:f>
              <c:numCache>
                <c:formatCode>General</c:formatCode>
                <c:ptCount val="3001"/>
                <c:pt idx="0">
                  <c:v>55</c:v>
                </c:pt>
                <c:pt idx="1">
                  <c:v>45</c:v>
                </c:pt>
                <c:pt idx="2">
                  <c:v>60</c:v>
                </c:pt>
                <c:pt idx="3">
                  <c:v>58</c:v>
                </c:pt>
                <c:pt idx="4">
                  <c:v>38</c:v>
                </c:pt>
                <c:pt idx="5">
                  <c:v>56</c:v>
                </c:pt>
                <c:pt idx="6">
                  <c:v>68</c:v>
                </c:pt>
                <c:pt idx="7">
                  <c:v>50</c:v>
                </c:pt>
                <c:pt idx="8">
                  <c:v>59</c:v>
                </c:pt>
                <c:pt idx="9">
                  <c:v>58</c:v>
                </c:pt>
                <c:pt idx="10">
                  <c:v>60</c:v>
                </c:pt>
                <c:pt idx="11">
                  <c:v>53</c:v>
                </c:pt>
                <c:pt idx="12">
                  <c:v>60</c:v>
                </c:pt>
                <c:pt idx="13">
                  <c:v>56</c:v>
                </c:pt>
                <c:pt idx="14">
                  <c:v>62</c:v>
                </c:pt>
                <c:pt idx="15">
                  <c:v>58</c:v>
                </c:pt>
                <c:pt idx="16">
                  <c:v>58</c:v>
                </c:pt>
                <c:pt idx="17">
                  <c:v>55</c:v>
                </c:pt>
                <c:pt idx="18">
                  <c:v>65</c:v>
                </c:pt>
                <c:pt idx="19">
                  <c:v>46</c:v>
                </c:pt>
                <c:pt idx="20">
                  <c:v>53</c:v>
                </c:pt>
                <c:pt idx="21">
                  <c:v>52</c:v>
                </c:pt>
                <c:pt idx="22">
                  <c:v>53</c:v>
                </c:pt>
                <c:pt idx="23">
                  <c:v>47</c:v>
                </c:pt>
                <c:pt idx="24">
                  <c:v>50</c:v>
                </c:pt>
                <c:pt idx="25">
                  <c:v>67</c:v>
                </c:pt>
                <c:pt idx="26">
                  <c:v>54</c:v>
                </c:pt>
                <c:pt idx="27">
                  <c:v>49</c:v>
                </c:pt>
                <c:pt idx="28">
                  <c:v>71</c:v>
                </c:pt>
                <c:pt idx="29">
                  <c:v>50</c:v>
                </c:pt>
                <c:pt idx="30">
                  <c:v>58</c:v>
                </c:pt>
                <c:pt idx="31">
                  <c:v>55</c:v>
                </c:pt>
                <c:pt idx="32">
                  <c:v>56</c:v>
                </c:pt>
                <c:pt idx="33">
                  <c:v>47</c:v>
                </c:pt>
                <c:pt idx="34">
                  <c:v>73</c:v>
                </c:pt>
                <c:pt idx="35">
                  <c:v>46</c:v>
                </c:pt>
                <c:pt idx="36">
                  <c:v>52</c:v>
                </c:pt>
                <c:pt idx="37">
                  <c:v>61</c:v>
                </c:pt>
                <c:pt idx="38">
                  <c:v>56</c:v>
                </c:pt>
                <c:pt idx="39">
                  <c:v>58</c:v>
                </c:pt>
                <c:pt idx="40">
                  <c:v>57</c:v>
                </c:pt>
                <c:pt idx="41">
                  <c:v>54</c:v>
                </c:pt>
                <c:pt idx="42">
                  <c:v>55</c:v>
                </c:pt>
                <c:pt idx="43">
                  <c:v>40</c:v>
                </c:pt>
                <c:pt idx="44">
                  <c:v>63</c:v>
                </c:pt>
                <c:pt idx="45">
                  <c:v>56</c:v>
                </c:pt>
                <c:pt idx="46">
                  <c:v>61</c:v>
                </c:pt>
                <c:pt idx="47">
                  <c:v>65</c:v>
                </c:pt>
                <c:pt idx="48">
                  <c:v>58</c:v>
                </c:pt>
                <c:pt idx="49">
                  <c:v>51</c:v>
                </c:pt>
                <c:pt idx="50">
                  <c:v>59</c:v>
                </c:pt>
                <c:pt idx="51">
                  <c:v>54</c:v>
                </c:pt>
                <c:pt idx="52">
                  <c:v>68</c:v>
                </c:pt>
                <c:pt idx="53">
                  <c:v>42</c:v>
                </c:pt>
                <c:pt idx="54">
                  <c:v>60</c:v>
                </c:pt>
                <c:pt idx="55">
                  <c:v>41</c:v>
                </c:pt>
                <c:pt idx="56">
                  <c:v>45</c:v>
                </c:pt>
                <c:pt idx="57">
                  <c:v>66</c:v>
                </c:pt>
                <c:pt idx="58">
                  <c:v>58</c:v>
                </c:pt>
                <c:pt idx="59">
                  <c:v>65</c:v>
                </c:pt>
                <c:pt idx="60">
                  <c:v>61</c:v>
                </c:pt>
                <c:pt idx="61">
                  <c:v>55</c:v>
                </c:pt>
                <c:pt idx="62">
                  <c:v>53</c:v>
                </c:pt>
                <c:pt idx="63">
                  <c:v>63</c:v>
                </c:pt>
                <c:pt idx="64">
                  <c:v>48</c:v>
                </c:pt>
                <c:pt idx="65">
                  <c:v>63</c:v>
                </c:pt>
                <c:pt idx="66">
                  <c:v>69</c:v>
                </c:pt>
                <c:pt idx="67">
                  <c:v>59</c:v>
                </c:pt>
                <c:pt idx="68">
                  <c:v>62</c:v>
                </c:pt>
                <c:pt idx="69">
                  <c:v>54</c:v>
                </c:pt>
                <c:pt idx="70">
                  <c:v>49</c:v>
                </c:pt>
                <c:pt idx="71">
                  <c:v>59</c:v>
                </c:pt>
                <c:pt idx="72">
                  <c:v>63</c:v>
                </c:pt>
                <c:pt idx="73">
                  <c:v>62</c:v>
                </c:pt>
                <c:pt idx="74">
                  <c:v>52</c:v>
                </c:pt>
                <c:pt idx="75">
                  <c:v>55</c:v>
                </c:pt>
                <c:pt idx="76">
                  <c:v>49</c:v>
                </c:pt>
                <c:pt idx="77">
                  <c:v>52</c:v>
                </c:pt>
                <c:pt idx="78">
                  <c:v>60</c:v>
                </c:pt>
                <c:pt idx="79">
                  <c:v>64</c:v>
                </c:pt>
                <c:pt idx="80">
                  <c:v>72</c:v>
                </c:pt>
                <c:pt idx="81">
                  <c:v>53</c:v>
                </c:pt>
                <c:pt idx="82">
                  <c:v>60</c:v>
                </c:pt>
                <c:pt idx="83">
                  <c:v>55</c:v>
                </c:pt>
                <c:pt idx="84">
                  <c:v>72</c:v>
                </c:pt>
                <c:pt idx="85">
                  <c:v>74</c:v>
                </c:pt>
                <c:pt idx="86">
                  <c:v>62</c:v>
                </c:pt>
                <c:pt idx="87">
                  <c:v>71</c:v>
                </c:pt>
                <c:pt idx="88">
                  <c:v>62</c:v>
                </c:pt>
                <c:pt idx="89">
                  <c:v>53</c:v>
                </c:pt>
                <c:pt idx="90">
                  <c:v>67</c:v>
                </c:pt>
                <c:pt idx="91">
                  <c:v>57</c:v>
                </c:pt>
                <c:pt idx="92">
                  <c:v>70</c:v>
                </c:pt>
                <c:pt idx="93">
                  <c:v>65</c:v>
                </c:pt>
                <c:pt idx="94">
                  <c:v>67</c:v>
                </c:pt>
                <c:pt idx="95">
                  <c:v>69</c:v>
                </c:pt>
                <c:pt idx="96">
                  <c:v>74</c:v>
                </c:pt>
                <c:pt idx="97">
                  <c:v>63</c:v>
                </c:pt>
                <c:pt idx="98">
                  <c:v>55</c:v>
                </c:pt>
                <c:pt idx="99">
                  <c:v>66</c:v>
                </c:pt>
                <c:pt idx="100">
                  <c:v>63</c:v>
                </c:pt>
                <c:pt idx="101">
                  <c:v>76</c:v>
                </c:pt>
                <c:pt idx="102">
                  <c:v>63</c:v>
                </c:pt>
                <c:pt idx="103">
                  <c:v>57</c:v>
                </c:pt>
                <c:pt idx="104">
                  <c:v>81</c:v>
                </c:pt>
                <c:pt idx="105">
                  <c:v>79</c:v>
                </c:pt>
                <c:pt idx="106">
                  <c:v>79</c:v>
                </c:pt>
                <c:pt idx="107">
                  <c:v>62</c:v>
                </c:pt>
                <c:pt idx="108">
                  <c:v>72</c:v>
                </c:pt>
                <c:pt idx="109">
                  <c:v>57</c:v>
                </c:pt>
                <c:pt idx="110">
                  <c:v>68</c:v>
                </c:pt>
                <c:pt idx="111">
                  <c:v>55</c:v>
                </c:pt>
                <c:pt idx="112">
                  <c:v>67</c:v>
                </c:pt>
                <c:pt idx="113">
                  <c:v>56</c:v>
                </c:pt>
                <c:pt idx="114">
                  <c:v>70</c:v>
                </c:pt>
                <c:pt idx="115">
                  <c:v>54</c:v>
                </c:pt>
                <c:pt idx="116">
                  <c:v>54</c:v>
                </c:pt>
                <c:pt idx="117">
                  <c:v>60</c:v>
                </c:pt>
                <c:pt idx="118">
                  <c:v>68</c:v>
                </c:pt>
                <c:pt idx="119">
                  <c:v>60</c:v>
                </c:pt>
                <c:pt idx="120">
                  <c:v>58</c:v>
                </c:pt>
                <c:pt idx="121">
                  <c:v>68</c:v>
                </c:pt>
                <c:pt idx="122">
                  <c:v>79</c:v>
                </c:pt>
                <c:pt idx="123">
                  <c:v>74</c:v>
                </c:pt>
                <c:pt idx="124">
                  <c:v>63</c:v>
                </c:pt>
                <c:pt idx="125">
                  <c:v>65</c:v>
                </c:pt>
                <c:pt idx="126">
                  <c:v>78</c:v>
                </c:pt>
                <c:pt idx="127">
                  <c:v>63</c:v>
                </c:pt>
                <c:pt idx="128">
                  <c:v>62</c:v>
                </c:pt>
                <c:pt idx="129">
                  <c:v>65</c:v>
                </c:pt>
                <c:pt idx="130">
                  <c:v>60</c:v>
                </c:pt>
                <c:pt idx="131">
                  <c:v>62</c:v>
                </c:pt>
                <c:pt idx="132">
                  <c:v>68</c:v>
                </c:pt>
                <c:pt idx="133">
                  <c:v>65</c:v>
                </c:pt>
                <c:pt idx="134">
                  <c:v>85</c:v>
                </c:pt>
                <c:pt idx="135">
                  <c:v>58</c:v>
                </c:pt>
                <c:pt idx="136">
                  <c:v>66</c:v>
                </c:pt>
                <c:pt idx="137">
                  <c:v>70</c:v>
                </c:pt>
                <c:pt idx="138">
                  <c:v>70</c:v>
                </c:pt>
                <c:pt idx="139">
                  <c:v>64</c:v>
                </c:pt>
                <c:pt idx="140">
                  <c:v>79</c:v>
                </c:pt>
                <c:pt idx="141">
                  <c:v>74</c:v>
                </c:pt>
                <c:pt idx="142">
                  <c:v>86</c:v>
                </c:pt>
                <c:pt idx="143">
                  <c:v>74</c:v>
                </c:pt>
                <c:pt idx="144">
                  <c:v>75</c:v>
                </c:pt>
                <c:pt idx="145">
                  <c:v>86</c:v>
                </c:pt>
                <c:pt idx="146">
                  <c:v>74</c:v>
                </c:pt>
                <c:pt idx="147">
                  <c:v>82</c:v>
                </c:pt>
                <c:pt idx="148">
                  <c:v>68</c:v>
                </c:pt>
                <c:pt idx="149">
                  <c:v>98</c:v>
                </c:pt>
                <c:pt idx="150">
                  <c:v>81</c:v>
                </c:pt>
                <c:pt idx="151">
                  <c:v>74</c:v>
                </c:pt>
                <c:pt idx="152">
                  <c:v>66</c:v>
                </c:pt>
                <c:pt idx="153">
                  <c:v>82</c:v>
                </c:pt>
                <c:pt idx="154">
                  <c:v>74</c:v>
                </c:pt>
                <c:pt idx="155">
                  <c:v>76</c:v>
                </c:pt>
                <c:pt idx="156">
                  <c:v>72</c:v>
                </c:pt>
                <c:pt idx="157">
                  <c:v>64</c:v>
                </c:pt>
                <c:pt idx="158">
                  <c:v>89</c:v>
                </c:pt>
                <c:pt idx="159">
                  <c:v>79</c:v>
                </c:pt>
                <c:pt idx="160">
                  <c:v>75</c:v>
                </c:pt>
                <c:pt idx="161">
                  <c:v>89</c:v>
                </c:pt>
                <c:pt idx="162">
                  <c:v>77</c:v>
                </c:pt>
                <c:pt idx="163">
                  <c:v>82</c:v>
                </c:pt>
                <c:pt idx="164">
                  <c:v>75</c:v>
                </c:pt>
                <c:pt idx="165">
                  <c:v>97</c:v>
                </c:pt>
                <c:pt idx="166">
                  <c:v>93</c:v>
                </c:pt>
                <c:pt idx="167">
                  <c:v>72</c:v>
                </c:pt>
                <c:pt idx="168">
                  <c:v>91</c:v>
                </c:pt>
                <c:pt idx="169">
                  <c:v>76</c:v>
                </c:pt>
                <c:pt idx="170">
                  <c:v>93</c:v>
                </c:pt>
                <c:pt idx="171">
                  <c:v>86</c:v>
                </c:pt>
                <c:pt idx="172">
                  <c:v>76</c:v>
                </c:pt>
                <c:pt idx="173">
                  <c:v>80</c:v>
                </c:pt>
                <c:pt idx="174">
                  <c:v>77</c:v>
                </c:pt>
                <c:pt idx="175">
                  <c:v>86</c:v>
                </c:pt>
                <c:pt idx="176">
                  <c:v>103</c:v>
                </c:pt>
                <c:pt idx="177">
                  <c:v>100</c:v>
                </c:pt>
                <c:pt idx="178">
                  <c:v>81</c:v>
                </c:pt>
                <c:pt idx="179">
                  <c:v>96</c:v>
                </c:pt>
                <c:pt idx="180">
                  <c:v>88</c:v>
                </c:pt>
                <c:pt idx="181">
                  <c:v>83</c:v>
                </c:pt>
                <c:pt idx="182">
                  <c:v>77</c:v>
                </c:pt>
                <c:pt idx="183">
                  <c:v>85</c:v>
                </c:pt>
                <c:pt idx="184">
                  <c:v>98</c:v>
                </c:pt>
                <c:pt idx="185">
                  <c:v>102</c:v>
                </c:pt>
                <c:pt idx="186">
                  <c:v>89</c:v>
                </c:pt>
                <c:pt idx="187">
                  <c:v>88</c:v>
                </c:pt>
                <c:pt idx="188">
                  <c:v>84</c:v>
                </c:pt>
                <c:pt idx="189">
                  <c:v>81</c:v>
                </c:pt>
                <c:pt idx="190">
                  <c:v>95</c:v>
                </c:pt>
                <c:pt idx="191">
                  <c:v>85</c:v>
                </c:pt>
                <c:pt idx="192">
                  <c:v>93</c:v>
                </c:pt>
                <c:pt idx="193">
                  <c:v>91</c:v>
                </c:pt>
                <c:pt idx="194">
                  <c:v>93</c:v>
                </c:pt>
                <c:pt idx="195">
                  <c:v>89</c:v>
                </c:pt>
                <c:pt idx="196">
                  <c:v>110</c:v>
                </c:pt>
                <c:pt idx="197">
                  <c:v>95</c:v>
                </c:pt>
                <c:pt idx="198">
                  <c:v>91</c:v>
                </c:pt>
                <c:pt idx="199">
                  <c:v>106</c:v>
                </c:pt>
                <c:pt idx="200">
                  <c:v>101</c:v>
                </c:pt>
                <c:pt idx="201">
                  <c:v>102</c:v>
                </c:pt>
                <c:pt idx="202">
                  <c:v>100</c:v>
                </c:pt>
                <c:pt idx="203">
                  <c:v>113</c:v>
                </c:pt>
                <c:pt idx="204">
                  <c:v>110</c:v>
                </c:pt>
                <c:pt idx="205">
                  <c:v>100</c:v>
                </c:pt>
                <c:pt idx="206">
                  <c:v>95</c:v>
                </c:pt>
                <c:pt idx="207">
                  <c:v>96</c:v>
                </c:pt>
                <c:pt idx="208">
                  <c:v>90</c:v>
                </c:pt>
                <c:pt idx="209">
                  <c:v>104</c:v>
                </c:pt>
                <c:pt idx="210">
                  <c:v>103</c:v>
                </c:pt>
                <c:pt idx="211">
                  <c:v>107</c:v>
                </c:pt>
                <c:pt idx="212">
                  <c:v>99</c:v>
                </c:pt>
                <c:pt idx="213">
                  <c:v>109</c:v>
                </c:pt>
                <c:pt idx="214">
                  <c:v>105</c:v>
                </c:pt>
                <c:pt idx="215">
                  <c:v>98</c:v>
                </c:pt>
                <c:pt idx="216">
                  <c:v>140</c:v>
                </c:pt>
                <c:pt idx="217">
                  <c:v>115</c:v>
                </c:pt>
                <c:pt idx="218">
                  <c:v>117</c:v>
                </c:pt>
                <c:pt idx="219">
                  <c:v>123</c:v>
                </c:pt>
                <c:pt idx="220">
                  <c:v>107</c:v>
                </c:pt>
                <c:pt idx="221">
                  <c:v>107</c:v>
                </c:pt>
                <c:pt idx="222">
                  <c:v>107</c:v>
                </c:pt>
                <c:pt idx="223">
                  <c:v>119</c:v>
                </c:pt>
                <c:pt idx="224">
                  <c:v>123</c:v>
                </c:pt>
                <c:pt idx="225">
                  <c:v>118</c:v>
                </c:pt>
                <c:pt idx="226">
                  <c:v>133</c:v>
                </c:pt>
                <c:pt idx="227">
                  <c:v>132</c:v>
                </c:pt>
                <c:pt idx="228">
                  <c:v>116</c:v>
                </c:pt>
                <c:pt idx="229">
                  <c:v>152</c:v>
                </c:pt>
                <c:pt idx="230">
                  <c:v>129</c:v>
                </c:pt>
                <c:pt idx="231">
                  <c:v>127</c:v>
                </c:pt>
                <c:pt idx="232">
                  <c:v>140</c:v>
                </c:pt>
                <c:pt idx="233">
                  <c:v>125</c:v>
                </c:pt>
                <c:pt idx="234">
                  <c:v>133</c:v>
                </c:pt>
                <c:pt idx="235">
                  <c:v>135</c:v>
                </c:pt>
                <c:pt idx="236">
                  <c:v>132</c:v>
                </c:pt>
                <c:pt idx="237">
                  <c:v>126</c:v>
                </c:pt>
                <c:pt idx="238">
                  <c:v>155</c:v>
                </c:pt>
                <c:pt idx="239">
                  <c:v>114</c:v>
                </c:pt>
                <c:pt idx="240">
                  <c:v>144</c:v>
                </c:pt>
                <c:pt idx="241">
                  <c:v>123</c:v>
                </c:pt>
                <c:pt idx="242">
                  <c:v>136</c:v>
                </c:pt>
                <c:pt idx="243">
                  <c:v>130</c:v>
                </c:pt>
                <c:pt idx="244">
                  <c:v>128</c:v>
                </c:pt>
                <c:pt idx="245">
                  <c:v>142</c:v>
                </c:pt>
                <c:pt idx="246">
                  <c:v>144</c:v>
                </c:pt>
                <c:pt idx="247">
                  <c:v>145</c:v>
                </c:pt>
                <c:pt idx="248">
                  <c:v>140</c:v>
                </c:pt>
                <c:pt idx="249">
                  <c:v>151</c:v>
                </c:pt>
                <c:pt idx="250">
                  <c:v>161</c:v>
                </c:pt>
                <c:pt idx="251">
                  <c:v>152</c:v>
                </c:pt>
                <c:pt idx="252">
                  <c:v>150</c:v>
                </c:pt>
                <c:pt idx="253">
                  <c:v>151</c:v>
                </c:pt>
                <c:pt idx="254">
                  <c:v>148</c:v>
                </c:pt>
                <c:pt idx="255">
                  <c:v>171</c:v>
                </c:pt>
                <c:pt idx="256">
                  <c:v>160</c:v>
                </c:pt>
                <c:pt idx="257">
                  <c:v>165</c:v>
                </c:pt>
                <c:pt idx="258">
                  <c:v>151</c:v>
                </c:pt>
                <c:pt idx="259">
                  <c:v>168</c:v>
                </c:pt>
                <c:pt idx="260">
                  <c:v>198</c:v>
                </c:pt>
                <c:pt idx="261">
                  <c:v>155</c:v>
                </c:pt>
                <c:pt idx="262">
                  <c:v>171</c:v>
                </c:pt>
                <c:pt idx="263">
                  <c:v>186</c:v>
                </c:pt>
                <c:pt idx="264">
                  <c:v>172</c:v>
                </c:pt>
                <c:pt idx="265">
                  <c:v>166</c:v>
                </c:pt>
                <c:pt idx="266">
                  <c:v>177</c:v>
                </c:pt>
                <c:pt idx="267">
                  <c:v>188</c:v>
                </c:pt>
                <c:pt idx="268">
                  <c:v>193</c:v>
                </c:pt>
                <c:pt idx="269">
                  <c:v>179</c:v>
                </c:pt>
                <c:pt idx="270">
                  <c:v>181</c:v>
                </c:pt>
                <c:pt idx="271">
                  <c:v>175</c:v>
                </c:pt>
                <c:pt idx="272">
                  <c:v>189</c:v>
                </c:pt>
                <c:pt idx="273">
                  <c:v>176</c:v>
                </c:pt>
                <c:pt idx="274">
                  <c:v>213</c:v>
                </c:pt>
                <c:pt idx="275">
                  <c:v>199</c:v>
                </c:pt>
                <c:pt idx="276">
                  <c:v>212</c:v>
                </c:pt>
                <c:pt idx="277">
                  <c:v>194</c:v>
                </c:pt>
                <c:pt idx="278">
                  <c:v>210</c:v>
                </c:pt>
                <c:pt idx="279">
                  <c:v>227</c:v>
                </c:pt>
                <c:pt idx="280">
                  <c:v>208</c:v>
                </c:pt>
                <c:pt idx="281">
                  <c:v>231</c:v>
                </c:pt>
                <c:pt idx="282">
                  <c:v>226</c:v>
                </c:pt>
                <c:pt idx="283">
                  <c:v>231</c:v>
                </c:pt>
                <c:pt idx="284">
                  <c:v>209</c:v>
                </c:pt>
                <c:pt idx="285">
                  <c:v>228</c:v>
                </c:pt>
                <c:pt idx="286">
                  <c:v>228</c:v>
                </c:pt>
                <c:pt idx="287">
                  <c:v>257</c:v>
                </c:pt>
                <c:pt idx="288">
                  <c:v>229</c:v>
                </c:pt>
                <c:pt idx="289">
                  <c:v>207</c:v>
                </c:pt>
                <c:pt idx="290">
                  <c:v>228</c:v>
                </c:pt>
                <c:pt idx="291">
                  <c:v>250</c:v>
                </c:pt>
                <c:pt idx="292">
                  <c:v>247</c:v>
                </c:pt>
                <c:pt idx="293">
                  <c:v>238</c:v>
                </c:pt>
                <c:pt idx="294">
                  <c:v>249</c:v>
                </c:pt>
                <c:pt idx="295">
                  <c:v>250</c:v>
                </c:pt>
                <c:pt idx="296">
                  <c:v>271</c:v>
                </c:pt>
                <c:pt idx="297">
                  <c:v>248</c:v>
                </c:pt>
                <c:pt idx="298">
                  <c:v>241</c:v>
                </c:pt>
                <c:pt idx="299">
                  <c:v>267</c:v>
                </c:pt>
                <c:pt idx="300">
                  <c:v>291</c:v>
                </c:pt>
                <c:pt idx="301">
                  <c:v>295</c:v>
                </c:pt>
                <c:pt idx="302">
                  <c:v>285</c:v>
                </c:pt>
                <c:pt idx="303">
                  <c:v>265</c:v>
                </c:pt>
                <c:pt idx="304">
                  <c:v>295</c:v>
                </c:pt>
                <c:pt idx="305">
                  <c:v>267</c:v>
                </c:pt>
                <c:pt idx="306">
                  <c:v>278</c:v>
                </c:pt>
                <c:pt idx="307">
                  <c:v>268</c:v>
                </c:pt>
                <c:pt idx="308">
                  <c:v>271</c:v>
                </c:pt>
                <c:pt idx="309">
                  <c:v>282</c:v>
                </c:pt>
                <c:pt idx="310">
                  <c:v>330</c:v>
                </c:pt>
                <c:pt idx="311">
                  <c:v>276</c:v>
                </c:pt>
                <c:pt idx="312">
                  <c:v>336</c:v>
                </c:pt>
                <c:pt idx="313">
                  <c:v>301</c:v>
                </c:pt>
                <c:pt idx="314">
                  <c:v>314</c:v>
                </c:pt>
                <c:pt idx="315">
                  <c:v>310</c:v>
                </c:pt>
                <c:pt idx="316">
                  <c:v>308</c:v>
                </c:pt>
                <c:pt idx="317">
                  <c:v>282</c:v>
                </c:pt>
                <c:pt idx="318">
                  <c:v>292</c:v>
                </c:pt>
                <c:pt idx="319">
                  <c:v>274</c:v>
                </c:pt>
                <c:pt idx="320">
                  <c:v>301</c:v>
                </c:pt>
                <c:pt idx="321">
                  <c:v>289</c:v>
                </c:pt>
                <c:pt idx="322">
                  <c:v>283</c:v>
                </c:pt>
                <c:pt idx="323">
                  <c:v>293</c:v>
                </c:pt>
                <c:pt idx="324">
                  <c:v>320</c:v>
                </c:pt>
                <c:pt idx="325">
                  <c:v>312</c:v>
                </c:pt>
                <c:pt idx="326">
                  <c:v>312</c:v>
                </c:pt>
                <c:pt idx="327">
                  <c:v>292</c:v>
                </c:pt>
                <c:pt idx="328">
                  <c:v>272</c:v>
                </c:pt>
                <c:pt idx="329">
                  <c:v>271</c:v>
                </c:pt>
                <c:pt idx="330">
                  <c:v>277</c:v>
                </c:pt>
                <c:pt idx="331">
                  <c:v>304</c:v>
                </c:pt>
                <c:pt idx="332">
                  <c:v>314</c:v>
                </c:pt>
                <c:pt idx="333">
                  <c:v>284</c:v>
                </c:pt>
                <c:pt idx="334">
                  <c:v>312</c:v>
                </c:pt>
                <c:pt idx="335">
                  <c:v>289</c:v>
                </c:pt>
                <c:pt idx="336">
                  <c:v>301</c:v>
                </c:pt>
                <c:pt idx="337">
                  <c:v>273</c:v>
                </c:pt>
                <c:pt idx="338">
                  <c:v>282</c:v>
                </c:pt>
                <c:pt idx="339">
                  <c:v>275</c:v>
                </c:pt>
                <c:pt idx="340">
                  <c:v>267</c:v>
                </c:pt>
                <c:pt idx="341">
                  <c:v>282</c:v>
                </c:pt>
                <c:pt idx="342">
                  <c:v>267</c:v>
                </c:pt>
                <c:pt idx="343">
                  <c:v>265</c:v>
                </c:pt>
                <c:pt idx="344">
                  <c:v>294</c:v>
                </c:pt>
                <c:pt idx="345">
                  <c:v>285</c:v>
                </c:pt>
                <c:pt idx="346">
                  <c:v>276</c:v>
                </c:pt>
                <c:pt idx="347">
                  <c:v>263</c:v>
                </c:pt>
                <c:pt idx="348">
                  <c:v>239</c:v>
                </c:pt>
                <c:pt idx="349">
                  <c:v>243</c:v>
                </c:pt>
                <c:pt idx="350">
                  <c:v>234</c:v>
                </c:pt>
                <c:pt idx="351">
                  <c:v>258</c:v>
                </c:pt>
                <c:pt idx="352">
                  <c:v>230</c:v>
                </c:pt>
                <c:pt idx="353">
                  <c:v>262</c:v>
                </c:pt>
                <c:pt idx="354">
                  <c:v>257</c:v>
                </c:pt>
                <c:pt idx="355">
                  <c:v>234</c:v>
                </c:pt>
                <c:pt idx="356">
                  <c:v>205</c:v>
                </c:pt>
                <c:pt idx="357">
                  <c:v>214</c:v>
                </c:pt>
                <c:pt idx="358">
                  <c:v>220</c:v>
                </c:pt>
                <c:pt idx="359">
                  <c:v>221</c:v>
                </c:pt>
                <c:pt idx="360">
                  <c:v>214</c:v>
                </c:pt>
                <c:pt idx="361">
                  <c:v>198</c:v>
                </c:pt>
                <c:pt idx="362">
                  <c:v>215</c:v>
                </c:pt>
                <c:pt idx="363">
                  <c:v>211</c:v>
                </c:pt>
                <c:pt idx="364">
                  <c:v>210</c:v>
                </c:pt>
                <c:pt idx="365">
                  <c:v>223</c:v>
                </c:pt>
                <c:pt idx="366">
                  <c:v>222</c:v>
                </c:pt>
                <c:pt idx="367">
                  <c:v>208</c:v>
                </c:pt>
                <c:pt idx="368">
                  <c:v>217</c:v>
                </c:pt>
                <c:pt idx="369">
                  <c:v>216</c:v>
                </c:pt>
                <c:pt idx="370">
                  <c:v>174</c:v>
                </c:pt>
                <c:pt idx="371">
                  <c:v>220</c:v>
                </c:pt>
                <c:pt idx="372">
                  <c:v>200</c:v>
                </c:pt>
                <c:pt idx="373">
                  <c:v>186</c:v>
                </c:pt>
                <c:pt idx="374">
                  <c:v>212</c:v>
                </c:pt>
                <c:pt idx="375">
                  <c:v>204</c:v>
                </c:pt>
                <c:pt idx="376">
                  <c:v>160</c:v>
                </c:pt>
                <c:pt idx="377">
                  <c:v>195</c:v>
                </c:pt>
                <c:pt idx="378">
                  <c:v>180</c:v>
                </c:pt>
                <c:pt idx="379">
                  <c:v>173</c:v>
                </c:pt>
                <c:pt idx="380">
                  <c:v>180</c:v>
                </c:pt>
                <c:pt idx="381">
                  <c:v>163</c:v>
                </c:pt>
                <c:pt idx="382">
                  <c:v>162</c:v>
                </c:pt>
                <c:pt idx="383">
                  <c:v>183</c:v>
                </c:pt>
                <c:pt idx="384">
                  <c:v>166</c:v>
                </c:pt>
                <c:pt idx="385">
                  <c:v>169</c:v>
                </c:pt>
                <c:pt idx="386">
                  <c:v>145</c:v>
                </c:pt>
                <c:pt idx="387">
                  <c:v>169</c:v>
                </c:pt>
                <c:pt idx="388">
                  <c:v>163</c:v>
                </c:pt>
                <c:pt idx="389">
                  <c:v>157</c:v>
                </c:pt>
                <c:pt idx="390">
                  <c:v>168</c:v>
                </c:pt>
                <c:pt idx="391">
                  <c:v>147</c:v>
                </c:pt>
                <c:pt idx="392">
                  <c:v>158</c:v>
                </c:pt>
                <c:pt idx="393">
                  <c:v>173</c:v>
                </c:pt>
                <c:pt idx="394">
                  <c:v>160</c:v>
                </c:pt>
                <c:pt idx="395">
                  <c:v>152</c:v>
                </c:pt>
                <c:pt idx="396">
                  <c:v>158</c:v>
                </c:pt>
                <c:pt idx="397">
                  <c:v>150</c:v>
                </c:pt>
                <c:pt idx="398">
                  <c:v>126</c:v>
                </c:pt>
                <c:pt idx="399">
                  <c:v>138</c:v>
                </c:pt>
                <c:pt idx="400">
                  <c:v>153</c:v>
                </c:pt>
                <c:pt idx="401">
                  <c:v>132</c:v>
                </c:pt>
                <c:pt idx="402">
                  <c:v>159</c:v>
                </c:pt>
                <c:pt idx="403">
                  <c:v>120</c:v>
                </c:pt>
                <c:pt idx="404">
                  <c:v>150</c:v>
                </c:pt>
                <c:pt idx="405">
                  <c:v>164</c:v>
                </c:pt>
                <c:pt idx="406">
                  <c:v>144</c:v>
                </c:pt>
                <c:pt idx="407">
                  <c:v>138</c:v>
                </c:pt>
                <c:pt idx="408">
                  <c:v>131</c:v>
                </c:pt>
                <c:pt idx="409">
                  <c:v>138</c:v>
                </c:pt>
                <c:pt idx="410">
                  <c:v>138</c:v>
                </c:pt>
                <c:pt idx="411">
                  <c:v>142</c:v>
                </c:pt>
                <c:pt idx="412">
                  <c:v>147</c:v>
                </c:pt>
                <c:pt idx="413">
                  <c:v>132</c:v>
                </c:pt>
                <c:pt idx="414">
                  <c:v>125</c:v>
                </c:pt>
                <c:pt idx="415">
                  <c:v>127</c:v>
                </c:pt>
                <c:pt idx="416">
                  <c:v>112</c:v>
                </c:pt>
                <c:pt idx="417">
                  <c:v>128</c:v>
                </c:pt>
                <c:pt idx="418">
                  <c:v>147</c:v>
                </c:pt>
                <c:pt idx="419">
                  <c:v>118</c:v>
                </c:pt>
                <c:pt idx="420">
                  <c:v>123</c:v>
                </c:pt>
                <c:pt idx="421">
                  <c:v>125</c:v>
                </c:pt>
                <c:pt idx="422">
                  <c:v>141</c:v>
                </c:pt>
                <c:pt idx="423">
                  <c:v>126</c:v>
                </c:pt>
                <c:pt idx="424">
                  <c:v>128</c:v>
                </c:pt>
                <c:pt idx="425">
                  <c:v>123</c:v>
                </c:pt>
                <c:pt idx="426">
                  <c:v>128</c:v>
                </c:pt>
                <c:pt idx="427">
                  <c:v>109</c:v>
                </c:pt>
                <c:pt idx="428">
                  <c:v>117</c:v>
                </c:pt>
                <c:pt idx="429">
                  <c:v>100</c:v>
                </c:pt>
                <c:pt idx="430">
                  <c:v>136</c:v>
                </c:pt>
                <c:pt idx="431">
                  <c:v>138</c:v>
                </c:pt>
                <c:pt idx="432">
                  <c:v>133</c:v>
                </c:pt>
                <c:pt idx="433">
                  <c:v>100</c:v>
                </c:pt>
                <c:pt idx="434">
                  <c:v>115</c:v>
                </c:pt>
                <c:pt idx="435">
                  <c:v>114</c:v>
                </c:pt>
                <c:pt idx="436">
                  <c:v>125</c:v>
                </c:pt>
                <c:pt idx="437">
                  <c:v>98</c:v>
                </c:pt>
                <c:pt idx="438">
                  <c:v>117</c:v>
                </c:pt>
                <c:pt idx="439">
                  <c:v>103</c:v>
                </c:pt>
                <c:pt idx="440">
                  <c:v>110</c:v>
                </c:pt>
                <c:pt idx="441">
                  <c:v>130</c:v>
                </c:pt>
                <c:pt idx="442">
                  <c:v>111</c:v>
                </c:pt>
                <c:pt idx="443">
                  <c:v>127</c:v>
                </c:pt>
                <c:pt idx="444">
                  <c:v>94</c:v>
                </c:pt>
                <c:pt idx="445">
                  <c:v>112</c:v>
                </c:pt>
                <c:pt idx="446">
                  <c:v>108</c:v>
                </c:pt>
                <c:pt idx="447">
                  <c:v>96</c:v>
                </c:pt>
                <c:pt idx="448">
                  <c:v>124</c:v>
                </c:pt>
                <c:pt idx="449">
                  <c:v>119</c:v>
                </c:pt>
                <c:pt idx="450">
                  <c:v>119</c:v>
                </c:pt>
                <c:pt idx="451">
                  <c:v>105</c:v>
                </c:pt>
                <c:pt idx="452">
                  <c:v>102</c:v>
                </c:pt>
                <c:pt idx="453">
                  <c:v>116</c:v>
                </c:pt>
                <c:pt idx="454">
                  <c:v>107</c:v>
                </c:pt>
                <c:pt idx="455">
                  <c:v>121</c:v>
                </c:pt>
                <c:pt idx="456">
                  <c:v>99</c:v>
                </c:pt>
                <c:pt idx="457">
                  <c:v>103</c:v>
                </c:pt>
                <c:pt idx="458">
                  <c:v>111</c:v>
                </c:pt>
                <c:pt idx="459">
                  <c:v>140</c:v>
                </c:pt>
                <c:pt idx="460">
                  <c:v>110</c:v>
                </c:pt>
                <c:pt idx="461">
                  <c:v>113</c:v>
                </c:pt>
                <c:pt idx="462">
                  <c:v>115</c:v>
                </c:pt>
                <c:pt idx="463">
                  <c:v>106</c:v>
                </c:pt>
                <c:pt idx="464">
                  <c:v>113</c:v>
                </c:pt>
                <c:pt idx="465">
                  <c:v>110</c:v>
                </c:pt>
                <c:pt idx="466">
                  <c:v>119</c:v>
                </c:pt>
                <c:pt idx="467">
                  <c:v>103</c:v>
                </c:pt>
                <c:pt idx="468">
                  <c:v>106</c:v>
                </c:pt>
                <c:pt idx="469">
                  <c:v>101</c:v>
                </c:pt>
                <c:pt idx="470">
                  <c:v>104</c:v>
                </c:pt>
                <c:pt idx="471">
                  <c:v>113</c:v>
                </c:pt>
                <c:pt idx="472">
                  <c:v>108</c:v>
                </c:pt>
                <c:pt idx="473">
                  <c:v>109</c:v>
                </c:pt>
                <c:pt idx="474">
                  <c:v>95</c:v>
                </c:pt>
                <c:pt idx="475">
                  <c:v>89</c:v>
                </c:pt>
                <c:pt idx="476">
                  <c:v>117</c:v>
                </c:pt>
                <c:pt idx="477">
                  <c:v>101</c:v>
                </c:pt>
                <c:pt idx="478">
                  <c:v>104</c:v>
                </c:pt>
                <c:pt idx="479">
                  <c:v>102</c:v>
                </c:pt>
                <c:pt idx="480">
                  <c:v>104</c:v>
                </c:pt>
                <c:pt idx="481">
                  <c:v>98</c:v>
                </c:pt>
                <c:pt idx="482">
                  <c:v>112</c:v>
                </c:pt>
                <c:pt idx="483">
                  <c:v>99</c:v>
                </c:pt>
                <c:pt idx="484">
                  <c:v>98</c:v>
                </c:pt>
                <c:pt idx="485">
                  <c:v>91</c:v>
                </c:pt>
                <c:pt idx="486">
                  <c:v>105</c:v>
                </c:pt>
                <c:pt idx="487">
                  <c:v>106</c:v>
                </c:pt>
                <c:pt idx="488">
                  <c:v>119</c:v>
                </c:pt>
                <c:pt idx="489">
                  <c:v>111</c:v>
                </c:pt>
                <c:pt idx="490">
                  <c:v>98</c:v>
                </c:pt>
                <c:pt idx="491">
                  <c:v>97</c:v>
                </c:pt>
                <c:pt idx="492">
                  <c:v>98</c:v>
                </c:pt>
                <c:pt idx="493">
                  <c:v>106</c:v>
                </c:pt>
                <c:pt idx="494">
                  <c:v>99</c:v>
                </c:pt>
                <c:pt idx="495">
                  <c:v>80</c:v>
                </c:pt>
                <c:pt idx="496">
                  <c:v>81</c:v>
                </c:pt>
                <c:pt idx="497">
                  <c:v>110</c:v>
                </c:pt>
                <c:pt idx="498">
                  <c:v>91</c:v>
                </c:pt>
                <c:pt idx="499">
                  <c:v>96</c:v>
                </c:pt>
                <c:pt idx="500">
                  <c:v>91</c:v>
                </c:pt>
                <c:pt idx="501">
                  <c:v>99</c:v>
                </c:pt>
                <c:pt idx="502">
                  <c:v>93</c:v>
                </c:pt>
                <c:pt idx="503">
                  <c:v>93</c:v>
                </c:pt>
                <c:pt idx="504">
                  <c:v>115</c:v>
                </c:pt>
                <c:pt idx="505">
                  <c:v>101</c:v>
                </c:pt>
                <c:pt idx="506">
                  <c:v>117</c:v>
                </c:pt>
                <c:pt idx="507">
                  <c:v>92</c:v>
                </c:pt>
                <c:pt idx="508">
                  <c:v>106</c:v>
                </c:pt>
                <c:pt idx="509">
                  <c:v>114</c:v>
                </c:pt>
                <c:pt idx="510">
                  <c:v>88</c:v>
                </c:pt>
                <c:pt idx="511">
                  <c:v>87</c:v>
                </c:pt>
                <c:pt idx="512">
                  <c:v>99</c:v>
                </c:pt>
                <c:pt idx="513">
                  <c:v>105</c:v>
                </c:pt>
                <c:pt idx="514">
                  <c:v>112</c:v>
                </c:pt>
                <c:pt idx="515">
                  <c:v>90</c:v>
                </c:pt>
                <c:pt idx="516">
                  <c:v>98</c:v>
                </c:pt>
                <c:pt idx="517">
                  <c:v>91</c:v>
                </c:pt>
                <c:pt idx="518">
                  <c:v>110</c:v>
                </c:pt>
                <c:pt idx="519">
                  <c:v>97</c:v>
                </c:pt>
                <c:pt idx="520">
                  <c:v>85</c:v>
                </c:pt>
                <c:pt idx="521">
                  <c:v>97</c:v>
                </c:pt>
                <c:pt idx="522">
                  <c:v>106</c:v>
                </c:pt>
                <c:pt idx="523">
                  <c:v>86</c:v>
                </c:pt>
                <c:pt idx="524">
                  <c:v>104</c:v>
                </c:pt>
                <c:pt idx="525">
                  <c:v>113</c:v>
                </c:pt>
                <c:pt idx="526">
                  <c:v>112</c:v>
                </c:pt>
                <c:pt idx="527">
                  <c:v>105</c:v>
                </c:pt>
                <c:pt idx="528">
                  <c:v>117</c:v>
                </c:pt>
                <c:pt idx="529">
                  <c:v>79</c:v>
                </c:pt>
                <c:pt idx="530">
                  <c:v>87</c:v>
                </c:pt>
                <c:pt idx="531">
                  <c:v>100</c:v>
                </c:pt>
                <c:pt idx="532">
                  <c:v>95</c:v>
                </c:pt>
                <c:pt idx="533">
                  <c:v>118</c:v>
                </c:pt>
                <c:pt idx="534">
                  <c:v>93</c:v>
                </c:pt>
                <c:pt idx="535">
                  <c:v>91</c:v>
                </c:pt>
                <c:pt idx="536">
                  <c:v>107</c:v>
                </c:pt>
                <c:pt idx="537">
                  <c:v>90</c:v>
                </c:pt>
                <c:pt idx="538">
                  <c:v>128</c:v>
                </c:pt>
                <c:pt idx="539">
                  <c:v>107</c:v>
                </c:pt>
                <c:pt idx="540">
                  <c:v>115</c:v>
                </c:pt>
                <c:pt idx="541">
                  <c:v>116</c:v>
                </c:pt>
                <c:pt idx="542">
                  <c:v>100</c:v>
                </c:pt>
                <c:pt idx="543">
                  <c:v>97</c:v>
                </c:pt>
                <c:pt idx="544">
                  <c:v>98</c:v>
                </c:pt>
                <c:pt idx="545">
                  <c:v>104</c:v>
                </c:pt>
                <c:pt idx="546">
                  <c:v>97</c:v>
                </c:pt>
                <c:pt idx="547">
                  <c:v>101</c:v>
                </c:pt>
                <c:pt idx="548">
                  <c:v>115</c:v>
                </c:pt>
                <c:pt idx="549">
                  <c:v>118</c:v>
                </c:pt>
                <c:pt idx="550">
                  <c:v>90</c:v>
                </c:pt>
                <c:pt idx="551">
                  <c:v>120</c:v>
                </c:pt>
                <c:pt idx="552">
                  <c:v>105</c:v>
                </c:pt>
                <c:pt idx="553">
                  <c:v>124</c:v>
                </c:pt>
                <c:pt idx="554">
                  <c:v>93</c:v>
                </c:pt>
                <c:pt idx="555">
                  <c:v>109</c:v>
                </c:pt>
                <c:pt idx="556">
                  <c:v>105</c:v>
                </c:pt>
                <c:pt idx="557">
                  <c:v>123</c:v>
                </c:pt>
                <c:pt idx="558">
                  <c:v>95</c:v>
                </c:pt>
                <c:pt idx="559">
                  <c:v>93</c:v>
                </c:pt>
                <c:pt idx="560">
                  <c:v>94</c:v>
                </c:pt>
                <c:pt idx="561">
                  <c:v>88</c:v>
                </c:pt>
                <c:pt idx="562">
                  <c:v>124</c:v>
                </c:pt>
                <c:pt idx="563">
                  <c:v>109</c:v>
                </c:pt>
                <c:pt idx="564">
                  <c:v>105</c:v>
                </c:pt>
                <c:pt idx="565">
                  <c:v>85</c:v>
                </c:pt>
                <c:pt idx="566">
                  <c:v>114</c:v>
                </c:pt>
                <c:pt idx="567">
                  <c:v>117</c:v>
                </c:pt>
                <c:pt idx="568">
                  <c:v>109</c:v>
                </c:pt>
                <c:pt idx="569">
                  <c:v>91</c:v>
                </c:pt>
                <c:pt idx="570">
                  <c:v>113</c:v>
                </c:pt>
                <c:pt idx="571">
                  <c:v>112</c:v>
                </c:pt>
                <c:pt idx="572">
                  <c:v>106</c:v>
                </c:pt>
                <c:pt idx="573">
                  <c:v>79</c:v>
                </c:pt>
                <c:pt idx="574">
                  <c:v>115</c:v>
                </c:pt>
                <c:pt idx="575">
                  <c:v>106</c:v>
                </c:pt>
                <c:pt idx="576">
                  <c:v>119</c:v>
                </c:pt>
                <c:pt idx="577">
                  <c:v>120</c:v>
                </c:pt>
                <c:pt idx="578">
                  <c:v>88</c:v>
                </c:pt>
                <c:pt idx="579">
                  <c:v>115</c:v>
                </c:pt>
                <c:pt idx="580">
                  <c:v>117</c:v>
                </c:pt>
                <c:pt idx="581">
                  <c:v>102</c:v>
                </c:pt>
                <c:pt idx="582">
                  <c:v>109</c:v>
                </c:pt>
                <c:pt idx="583">
                  <c:v>114</c:v>
                </c:pt>
                <c:pt idx="584">
                  <c:v>111</c:v>
                </c:pt>
                <c:pt idx="585">
                  <c:v>116</c:v>
                </c:pt>
                <c:pt idx="586">
                  <c:v>113</c:v>
                </c:pt>
                <c:pt idx="587">
                  <c:v>104</c:v>
                </c:pt>
                <c:pt idx="588">
                  <c:v>99</c:v>
                </c:pt>
                <c:pt idx="589">
                  <c:v>113</c:v>
                </c:pt>
                <c:pt idx="590">
                  <c:v>113</c:v>
                </c:pt>
                <c:pt idx="591">
                  <c:v>139</c:v>
                </c:pt>
                <c:pt idx="592">
                  <c:v>128</c:v>
                </c:pt>
                <c:pt idx="593">
                  <c:v>142</c:v>
                </c:pt>
                <c:pt idx="594">
                  <c:v>99</c:v>
                </c:pt>
                <c:pt idx="595">
                  <c:v>114</c:v>
                </c:pt>
                <c:pt idx="596">
                  <c:v>130</c:v>
                </c:pt>
                <c:pt idx="597">
                  <c:v>122</c:v>
                </c:pt>
                <c:pt idx="598">
                  <c:v>132</c:v>
                </c:pt>
                <c:pt idx="599">
                  <c:v>123</c:v>
                </c:pt>
                <c:pt idx="600">
                  <c:v>139</c:v>
                </c:pt>
                <c:pt idx="601">
                  <c:v>134</c:v>
                </c:pt>
                <c:pt idx="602">
                  <c:v>118</c:v>
                </c:pt>
                <c:pt idx="603">
                  <c:v>123</c:v>
                </c:pt>
                <c:pt idx="604">
                  <c:v>128</c:v>
                </c:pt>
                <c:pt idx="605">
                  <c:v>132</c:v>
                </c:pt>
                <c:pt idx="606">
                  <c:v>140</c:v>
                </c:pt>
                <c:pt idx="607">
                  <c:v>121</c:v>
                </c:pt>
                <c:pt idx="608">
                  <c:v>134</c:v>
                </c:pt>
                <c:pt idx="609">
                  <c:v>109</c:v>
                </c:pt>
                <c:pt idx="610">
                  <c:v>134</c:v>
                </c:pt>
                <c:pt idx="611">
                  <c:v>138</c:v>
                </c:pt>
                <c:pt idx="612">
                  <c:v>142</c:v>
                </c:pt>
                <c:pt idx="613">
                  <c:v>133</c:v>
                </c:pt>
                <c:pt idx="614">
                  <c:v>149</c:v>
                </c:pt>
                <c:pt idx="615">
                  <c:v>150</c:v>
                </c:pt>
                <c:pt idx="616">
                  <c:v>141</c:v>
                </c:pt>
                <c:pt idx="617">
                  <c:v>168</c:v>
                </c:pt>
                <c:pt idx="618">
                  <c:v>128</c:v>
                </c:pt>
                <c:pt idx="619">
                  <c:v>136</c:v>
                </c:pt>
                <c:pt idx="620">
                  <c:v>144</c:v>
                </c:pt>
                <c:pt idx="621">
                  <c:v>134</c:v>
                </c:pt>
                <c:pt idx="622">
                  <c:v>139</c:v>
                </c:pt>
                <c:pt idx="623">
                  <c:v>152</c:v>
                </c:pt>
                <c:pt idx="624">
                  <c:v>152</c:v>
                </c:pt>
                <c:pt idx="625">
                  <c:v>137</c:v>
                </c:pt>
                <c:pt idx="626">
                  <c:v>142</c:v>
                </c:pt>
                <c:pt idx="627">
                  <c:v>148</c:v>
                </c:pt>
                <c:pt idx="628">
                  <c:v>135</c:v>
                </c:pt>
                <c:pt idx="629">
                  <c:v>150</c:v>
                </c:pt>
                <c:pt idx="630">
                  <c:v>155</c:v>
                </c:pt>
                <c:pt idx="631">
                  <c:v>155</c:v>
                </c:pt>
                <c:pt idx="632">
                  <c:v>138</c:v>
                </c:pt>
                <c:pt idx="633">
                  <c:v>153</c:v>
                </c:pt>
                <c:pt idx="634">
                  <c:v>170</c:v>
                </c:pt>
                <c:pt idx="635">
                  <c:v>166</c:v>
                </c:pt>
                <c:pt idx="636">
                  <c:v>165</c:v>
                </c:pt>
                <c:pt idx="637">
                  <c:v>166</c:v>
                </c:pt>
                <c:pt idx="638">
                  <c:v>175</c:v>
                </c:pt>
                <c:pt idx="639">
                  <c:v>162</c:v>
                </c:pt>
                <c:pt idx="640">
                  <c:v>148</c:v>
                </c:pt>
                <c:pt idx="641">
                  <c:v>142</c:v>
                </c:pt>
                <c:pt idx="642">
                  <c:v>174</c:v>
                </c:pt>
                <c:pt idx="643">
                  <c:v>171</c:v>
                </c:pt>
                <c:pt idx="644">
                  <c:v>198</c:v>
                </c:pt>
                <c:pt idx="645">
                  <c:v>186</c:v>
                </c:pt>
                <c:pt idx="646">
                  <c:v>210</c:v>
                </c:pt>
                <c:pt idx="647">
                  <c:v>174</c:v>
                </c:pt>
                <c:pt idx="648">
                  <c:v>163</c:v>
                </c:pt>
                <c:pt idx="649">
                  <c:v>151</c:v>
                </c:pt>
                <c:pt idx="650">
                  <c:v>162</c:v>
                </c:pt>
                <c:pt idx="651">
                  <c:v>196</c:v>
                </c:pt>
                <c:pt idx="652">
                  <c:v>189</c:v>
                </c:pt>
                <c:pt idx="653">
                  <c:v>199</c:v>
                </c:pt>
                <c:pt idx="654">
                  <c:v>200</c:v>
                </c:pt>
                <c:pt idx="655">
                  <c:v>170</c:v>
                </c:pt>
                <c:pt idx="656">
                  <c:v>178</c:v>
                </c:pt>
                <c:pt idx="657">
                  <c:v>182</c:v>
                </c:pt>
                <c:pt idx="658">
                  <c:v>211</c:v>
                </c:pt>
                <c:pt idx="659">
                  <c:v>188</c:v>
                </c:pt>
                <c:pt idx="660">
                  <c:v>205</c:v>
                </c:pt>
                <c:pt idx="661">
                  <c:v>209</c:v>
                </c:pt>
                <c:pt idx="662">
                  <c:v>223</c:v>
                </c:pt>
                <c:pt idx="663">
                  <c:v>216</c:v>
                </c:pt>
                <c:pt idx="664">
                  <c:v>200</c:v>
                </c:pt>
                <c:pt idx="665">
                  <c:v>231</c:v>
                </c:pt>
                <c:pt idx="666">
                  <c:v>227</c:v>
                </c:pt>
                <c:pt idx="667">
                  <c:v>242</c:v>
                </c:pt>
                <c:pt idx="668">
                  <c:v>206</c:v>
                </c:pt>
                <c:pt idx="669">
                  <c:v>204</c:v>
                </c:pt>
                <c:pt idx="670">
                  <c:v>221</c:v>
                </c:pt>
                <c:pt idx="671">
                  <c:v>215</c:v>
                </c:pt>
                <c:pt idx="672">
                  <c:v>234</c:v>
                </c:pt>
                <c:pt idx="673">
                  <c:v>225</c:v>
                </c:pt>
                <c:pt idx="674">
                  <c:v>257</c:v>
                </c:pt>
                <c:pt idx="675">
                  <c:v>233</c:v>
                </c:pt>
                <c:pt idx="676">
                  <c:v>219</c:v>
                </c:pt>
                <c:pt idx="677">
                  <c:v>218</c:v>
                </c:pt>
                <c:pt idx="678">
                  <c:v>224</c:v>
                </c:pt>
                <c:pt idx="679">
                  <c:v>206</c:v>
                </c:pt>
                <c:pt idx="680">
                  <c:v>258</c:v>
                </c:pt>
                <c:pt idx="681">
                  <c:v>244</c:v>
                </c:pt>
                <c:pt idx="682">
                  <c:v>239</c:v>
                </c:pt>
                <c:pt idx="683">
                  <c:v>239</c:v>
                </c:pt>
                <c:pt idx="684">
                  <c:v>266</c:v>
                </c:pt>
                <c:pt idx="685">
                  <c:v>228</c:v>
                </c:pt>
                <c:pt idx="686">
                  <c:v>223</c:v>
                </c:pt>
                <c:pt idx="687">
                  <c:v>241</c:v>
                </c:pt>
                <c:pt idx="688">
                  <c:v>259</c:v>
                </c:pt>
                <c:pt idx="689">
                  <c:v>254</c:v>
                </c:pt>
                <c:pt idx="690">
                  <c:v>240</c:v>
                </c:pt>
                <c:pt idx="691">
                  <c:v>258</c:v>
                </c:pt>
                <c:pt idx="692">
                  <c:v>279</c:v>
                </c:pt>
                <c:pt idx="693">
                  <c:v>248</c:v>
                </c:pt>
                <c:pt idx="694">
                  <c:v>249</c:v>
                </c:pt>
                <c:pt idx="695">
                  <c:v>245</c:v>
                </c:pt>
                <c:pt idx="696">
                  <c:v>234</c:v>
                </c:pt>
                <c:pt idx="697">
                  <c:v>236</c:v>
                </c:pt>
                <c:pt idx="698">
                  <c:v>257</c:v>
                </c:pt>
                <c:pt idx="699">
                  <c:v>256</c:v>
                </c:pt>
                <c:pt idx="700">
                  <c:v>231</c:v>
                </c:pt>
                <c:pt idx="701">
                  <c:v>219</c:v>
                </c:pt>
                <c:pt idx="702">
                  <c:v>266</c:v>
                </c:pt>
                <c:pt idx="703">
                  <c:v>262</c:v>
                </c:pt>
                <c:pt idx="704">
                  <c:v>256</c:v>
                </c:pt>
                <c:pt idx="705">
                  <c:v>218</c:v>
                </c:pt>
                <c:pt idx="706">
                  <c:v>218</c:v>
                </c:pt>
                <c:pt idx="707">
                  <c:v>259</c:v>
                </c:pt>
                <c:pt idx="708">
                  <c:v>243</c:v>
                </c:pt>
                <c:pt idx="709">
                  <c:v>210</c:v>
                </c:pt>
                <c:pt idx="710">
                  <c:v>211</c:v>
                </c:pt>
                <c:pt idx="711">
                  <c:v>234</c:v>
                </c:pt>
                <c:pt idx="712">
                  <c:v>252</c:v>
                </c:pt>
                <c:pt idx="713">
                  <c:v>215</c:v>
                </c:pt>
                <c:pt idx="714">
                  <c:v>228</c:v>
                </c:pt>
                <c:pt idx="715">
                  <c:v>205</c:v>
                </c:pt>
                <c:pt idx="716">
                  <c:v>221</c:v>
                </c:pt>
                <c:pt idx="717">
                  <c:v>203</c:v>
                </c:pt>
                <c:pt idx="718">
                  <c:v>189</c:v>
                </c:pt>
                <c:pt idx="719">
                  <c:v>215</c:v>
                </c:pt>
                <c:pt idx="720">
                  <c:v>198</c:v>
                </c:pt>
                <c:pt idx="721">
                  <c:v>188</c:v>
                </c:pt>
                <c:pt idx="722">
                  <c:v>237</c:v>
                </c:pt>
                <c:pt idx="723">
                  <c:v>196</c:v>
                </c:pt>
                <c:pt idx="724">
                  <c:v>211</c:v>
                </c:pt>
                <c:pt idx="725">
                  <c:v>175</c:v>
                </c:pt>
                <c:pt idx="726">
                  <c:v>198</c:v>
                </c:pt>
                <c:pt idx="727">
                  <c:v>169</c:v>
                </c:pt>
                <c:pt idx="728">
                  <c:v>192</c:v>
                </c:pt>
                <c:pt idx="729">
                  <c:v>193</c:v>
                </c:pt>
                <c:pt idx="730">
                  <c:v>174</c:v>
                </c:pt>
                <c:pt idx="731">
                  <c:v>200</c:v>
                </c:pt>
                <c:pt idx="732">
                  <c:v>146</c:v>
                </c:pt>
                <c:pt idx="733">
                  <c:v>173</c:v>
                </c:pt>
                <c:pt idx="734">
                  <c:v>176</c:v>
                </c:pt>
                <c:pt idx="735">
                  <c:v>157</c:v>
                </c:pt>
                <c:pt idx="736">
                  <c:v>178</c:v>
                </c:pt>
                <c:pt idx="737">
                  <c:v>162</c:v>
                </c:pt>
                <c:pt idx="738">
                  <c:v>135</c:v>
                </c:pt>
                <c:pt idx="739">
                  <c:v>145</c:v>
                </c:pt>
                <c:pt idx="740">
                  <c:v>144</c:v>
                </c:pt>
                <c:pt idx="741">
                  <c:v>136</c:v>
                </c:pt>
                <c:pt idx="742">
                  <c:v>168</c:v>
                </c:pt>
                <c:pt idx="743">
                  <c:v>139</c:v>
                </c:pt>
                <c:pt idx="744">
                  <c:v>172</c:v>
                </c:pt>
                <c:pt idx="745">
                  <c:v>140</c:v>
                </c:pt>
                <c:pt idx="746">
                  <c:v>145</c:v>
                </c:pt>
                <c:pt idx="747">
                  <c:v>148</c:v>
                </c:pt>
                <c:pt idx="748">
                  <c:v>153</c:v>
                </c:pt>
                <c:pt idx="749">
                  <c:v>160</c:v>
                </c:pt>
                <c:pt idx="750">
                  <c:v>135</c:v>
                </c:pt>
                <c:pt idx="751">
                  <c:v>153</c:v>
                </c:pt>
                <c:pt idx="752">
                  <c:v>147</c:v>
                </c:pt>
                <c:pt idx="753">
                  <c:v>136</c:v>
                </c:pt>
                <c:pt idx="754">
                  <c:v>130</c:v>
                </c:pt>
                <c:pt idx="755">
                  <c:v>146</c:v>
                </c:pt>
                <c:pt idx="756">
                  <c:v>129</c:v>
                </c:pt>
                <c:pt idx="757">
                  <c:v>128</c:v>
                </c:pt>
                <c:pt idx="758">
                  <c:v>133</c:v>
                </c:pt>
                <c:pt idx="759">
                  <c:v>128</c:v>
                </c:pt>
                <c:pt idx="760">
                  <c:v>139</c:v>
                </c:pt>
                <c:pt idx="761">
                  <c:v>135</c:v>
                </c:pt>
                <c:pt idx="762">
                  <c:v>143</c:v>
                </c:pt>
                <c:pt idx="763">
                  <c:v>132</c:v>
                </c:pt>
                <c:pt idx="764">
                  <c:v>119</c:v>
                </c:pt>
                <c:pt idx="765">
                  <c:v>134</c:v>
                </c:pt>
                <c:pt idx="766">
                  <c:v>124</c:v>
                </c:pt>
                <c:pt idx="767">
                  <c:v>126</c:v>
                </c:pt>
                <c:pt idx="768">
                  <c:v>110</c:v>
                </c:pt>
                <c:pt idx="769">
                  <c:v>124</c:v>
                </c:pt>
                <c:pt idx="770">
                  <c:v>132</c:v>
                </c:pt>
                <c:pt idx="771">
                  <c:v>114</c:v>
                </c:pt>
                <c:pt idx="772">
                  <c:v>122</c:v>
                </c:pt>
                <c:pt idx="773">
                  <c:v>125</c:v>
                </c:pt>
                <c:pt idx="774">
                  <c:v>112</c:v>
                </c:pt>
                <c:pt idx="775">
                  <c:v>95</c:v>
                </c:pt>
                <c:pt idx="776">
                  <c:v>115</c:v>
                </c:pt>
                <c:pt idx="777">
                  <c:v>104</c:v>
                </c:pt>
                <c:pt idx="778">
                  <c:v>103</c:v>
                </c:pt>
                <c:pt idx="779">
                  <c:v>121</c:v>
                </c:pt>
                <c:pt idx="780">
                  <c:v>121</c:v>
                </c:pt>
                <c:pt idx="781">
                  <c:v>115</c:v>
                </c:pt>
                <c:pt idx="782">
                  <c:v>108</c:v>
                </c:pt>
                <c:pt idx="783">
                  <c:v>93</c:v>
                </c:pt>
                <c:pt idx="784">
                  <c:v>110</c:v>
                </c:pt>
                <c:pt idx="785">
                  <c:v>107</c:v>
                </c:pt>
                <c:pt idx="786">
                  <c:v>109</c:v>
                </c:pt>
                <c:pt idx="787">
                  <c:v>109</c:v>
                </c:pt>
                <c:pt idx="788">
                  <c:v>84</c:v>
                </c:pt>
                <c:pt idx="789">
                  <c:v>101</c:v>
                </c:pt>
                <c:pt idx="790">
                  <c:v>101</c:v>
                </c:pt>
                <c:pt idx="791">
                  <c:v>100</c:v>
                </c:pt>
                <c:pt idx="792">
                  <c:v>114</c:v>
                </c:pt>
                <c:pt idx="793">
                  <c:v>117</c:v>
                </c:pt>
                <c:pt idx="794">
                  <c:v>98</c:v>
                </c:pt>
                <c:pt idx="795">
                  <c:v>127</c:v>
                </c:pt>
                <c:pt idx="796">
                  <c:v>89</c:v>
                </c:pt>
                <c:pt idx="797">
                  <c:v>110</c:v>
                </c:pt>
                <c:pt idx="798">
                  <c:v>88</c:v>
                </c:pt>
                <c:pt idx="799">
                  <c:v>81</c:v>
                </c:pt>
                <c:pt idx="800">
                  <c:v>89</c:v>
                </c:pt>
                <c:pt idx="801">
                  <c:v>94</c:v>
                </c:pt>
                <c:pt idx="802">
                  <c:v>85</c:v>
                </c:pt>
                <c:pt idx="803">
                  <c:v>96</c:v>
                </c:pt>
                <c:pt idx="804">
                  <c:v>96</c:v>
                </c:pt>
                <c:pt idx="805">
                  <c:v>93</c:v>
                </c:pt>
                <c:pt idx="806">
                  <c:v>111</c:v>
                </c:pt>
                <c:pt idx="807">
                  <c:v>97</c:v>
                </c:pt>
                <c:pt idx="808">
                  <c:v>69</c:v>
                </c:pt>
                <c:pt idx="809">
                  <c:v>113</c:v>
                </c:pt>
                <c:pt idx="810">
                  <c:v>93</c:v>
                </c:pt>
                <c:pt idx="811">
                  <c:v>102</c:v>
                </c:pt>
                <c:pt idx="812">
                  <c:v>86</c:v>
                </c:pt>
                <c:pt idx="813">
                  <c:v>98</c:v>
                </c:pt>
                <c:pt idx="814">
                  <c:v>95</c:v>
                </c:pt>
                <c:pt idx="815">
                  <c:v>87</c:v>
                </c:pt>
                <c:pt idx="816">
                  <c:v>102</c:v>
                </c:pt>
                <c:pt idx="817">
                  <c:v>91</c:v>
                </c:pt>
                <c:pt idx="818">
                  <c:v>86</c:v>
                </c:pt>
                <c:pt idx="819">
                  <c:v>71</c:v>
                </c:pt>
                <c:pt idx="820">
                  <c:v>99</c:v>
                </c:pt>
                <c:pt idx="821">
                  <c:v>70</c:v>
                </c:pt>
                <c:pt idx="822">
                  <c:v>102</c:v>
                </c:pt>
                <c:pt idx="823">
                  <c:v>101</c:v>
                </c:pt>
                <c:pt idx="824">
                  <c:v>91</c:v>
                </c:pt>
                <c:pt idx="825">
                  <c:v>99</c:v>
                </c:pt>
                <c:pt idx="826">
                  <c:v>72</c:v>
                </c:pt>
                <c:pt idx="827">
                  <c:v>92</c:v>
                </c:pt>
                <c:pt idx="828">
                  <c:v>88</c:v>
                </c:pt>
                <c:pt idx="829">
                  <c:v>103</c:v>
                </c:pt>
                <c:pt idx="830">
                  <c:v>79</c:v>
                </c:pt>
                <c:pt idx="831">
                  <c:v>90</c:v>
                </c:pt>
                <c:pt idx="832">
                  <c:v>82</c:v>
                </c:pt>
                <c:pt idx="833">
                  <c:v>99</c:v>
                </c:pt>
                <c:pt idx="834">
                  <c:v>102</c:v>
                </c:pt>
                <c:pt idx="835">
                  <c:v>80</c:v>
                </c:pt>
                <c:pt idx="836">
                  <c:v>92</c:v>
                </c:pt>
                <c:pt idx="837">
                  <c:v>108</c:v>
                </c:pt>
                <c:pt idx="838">
                  <c:v>80</c:v>
                </c:pt>
                <c:pt idx="839">
                  <c:v>98</c:v>
                </c:pt>
                <c:pt idx="840">
                  <c:v>92</c:v>
                </c:pt>
                <c:pt idx="841">
                  <c:v>87</c:v>
                </c:pt>
                <c:pt idx="842">
                  <c:v>85</c:v>
                </c:pt>
                <c:pt idx="843">
                  <c:v>95</c:v>
                </c:pt>
                <c:pt idx="844">
                  <c:v>97</c:v>
                </c:pt>
                <c:pt idx="845">
                  <c:v>84</c:v>
                </c:pt>
                <c:pt idx="846">
                  <c:v>93</c:v>
                </c:pt>
                <c:pt idx="847">
                  <c:v>101</c:v>
                </c:pt>
                <c:pt idx="848">
                  <c:v>102</c:v>
                </c:pt>
                <c:pt idx="849">
                  <c:v>97</c:v>
                </c:pt>
                <c:pt idx="850">
                  <c:v>76</c:v>
                </c:pt>
                <c:pt idx="851">
                  <c:v>87</c:v>
                </c:pt>
                <c:pt idx="852">
                  <c:v>105</c:v>
                </c:pt>
                <c:pt idx="853">
                  <c:v>101</c:v>
                </c:pt>
                <c:pt idx="854">
                  <c:v>86</c:v>
                </c:pt>
                <c:pt idx="855">
                  <c:v>103</c:v>
                </c:pt>
                <c:pt idx="856">
                  <c:v>99</c:v>
                </c:pt>
                <c:pt idx="857">
                  <c:v>94</c:v>
                </c:pt>
                <c:pt idx="858">
                  <c:v>88</c:v>
                </c:pt>
                <c:pt idx="859">
                  <c:v>95</c:v>
                </c:pt>
                <c:pt idx="860">
                  <c:v>108</c:v>
                </c:pt>
                <c:pt idx="861">
                  <c:v>86</c:v>
                </c:pt>
                <c:pt idx="862">
                  <c:v>90</c:v>
                </c:pt>
                <c:pt idx="863">
                  <c:v>95</c:v>
                </c:pt>
                <c:pt idx="864">
                  <c:v>97</c:v>
                </c:pt>
                <c:pt idx="865">
                  <c:v>103</c:v>
                </c:pt>
                <c:pt idx="866">
                  <c:v>70</c:v>
                </c:pt>
                <c:pt idx="867">
                  <c:v>106</c:v>
                </c:pt>
                <c:pt idx="868">
                  <c:v>106</c:v>
                </c:pt>
                <c:pt idx="869">
                  <c:v>115</c:v>
                </c:pt>
                <c:pt idx="870">
                  <c:v>96</c:v>
                </c:pt>
                <c:pt idx="871">
                  <c:v>94</c:v>
                </c:pt>
                <c:pt idx="872">
                  <c:v>108</c:v>
                </c:pt>
                <c:pt idx="873">
                  <c:v>116</c:v>
                </c:pt>
                <c:pt idx="874">
                  <c:v>114</c:v>
                </c:pt>
                <c:pt idx="875">
                  <c:v>114</c:v>
                </c:pt>
                <c:pt idx="876">
                  <c:v>103</c:v>
                </c:pt>
                <c:pt idx="877">
                  <c:v>93</c:v>
                </c:pt>
                <c:pt idx="878">
                  <c:v>105</c:v>
                </c:pt>
                <c:pt idx="879">
                  <c:v>107</c:v>
                </c:pt>
                <c:pt idx="880">
                  <c:v>102</c:v>
                </c:pt>
                <c:pt idx="881">
                  <c:v>118</c:v>
                </c:pt>
                <c:pt idx="882">
                  <c:v>112</c:v>
                </c:pt>
                <c:pt idx="883">
                  <c:v>112</c:v>
                </c:pt>
                <c:pt idx="884">
                  <c:v>99</c:v>
                </c:pt>
                <c:pt idx="885">
                  <c:v>112</c:v>
                </c:pt>
                <c:pt idx="886">
                  <c:v>117</c:v>
                </c:pt>
                <c:pt idx="887">
                  <c:v>131</c:v>
                </c:pt>
                <c:pt idx="888">
                  <c:v>105</c:v>
                </c:pt>
                <c:pt idx="889">
                  <c:v>100</c:v>
                </c:pt>
                <c:pt idx="890">
                  <c:v>91</c:v>
                </c:pt>
                <c:pt idx="891">
                  <c:v>106</c:v>
                </c:pt>
                <c:pt idx="892">
                  <c:v>129</c:v>
                </c:pt>
                <c:pt idx="893">
                  <c:v>103</c:v>
                </c:pt>
                <c:pt idx="894">
                  <c:v>107</c:v>
                </c:pt>
                <c:pt idx="895">
                  <c:v>114</c:v>
                </c:pt>
                <c:pt idx="896">
                  <c:v>94</c:v>
                </c:pt>
                <c:pt idx="897">
                  <c:v>95</c:v>
                </c:pt>
                <c:pt idx="898">
                  <c:v>110</c:v>
                </c:pt>
                <c:pt idx="899">
                  <c:v>113</c:v>
                </c:pt>
                <c:pt idx="900">
                  <c:v>95</c:v>
                </c:pt>
                <c:pt idx="901">
                  <c:v>83</c:v>
                </c:pt>
                <c:pt idx="902">
                  <c:v>106</c:v>
                </c:pt>
                <c:pt idx="903">
                  <c:v>122</c:v>
                </c:pt>
                <c:pt idx="904">
                  <c:v>94</c:v>
                </c:pt>
                <c:pt idx="905">
                  <c:v>86</c:v>
                </c:pt>
                <c:pt idx="906">
                  <c:v>80</c:v>
                </c:pt>
                <c:pt idx="907">
                  <c:v>89</c:v>
                </c:pt>
                <c:pt idx="908">
                  <c:v>86</c:v>
                </c:pt>
                <c:pt idx="909">
                  <c:v>96</c:v>
                </c:pt>
                <c:pt idx="910">
                  <c:v>100</c:v>
                </c:pt>
                <c:pt idx="911">
                  <c:v>94</c:v>
                </c:pt>
                <c:pt idx="912">
                  <c:v>95</c:v>
                </c:pt>
                <c:pt idx="913">
                  <c:v>106</c:v>
                </c:pt>
                <c:pt idx="914">
                  <c:v>87</c:v>
                </c:pt>
                <c:pt idx="915">
                  <c:v>99</c:v>
                </c:pt>
                <c:pt idx="916">
                  <c:v>87</c:v>
                </c:pt>
                <c:pt idx="917">
                  <c:v>98</c:v>
                </c:pt>
                <c:pt idx="918">
                  <c:v>104</c:v>
                </c:pt>
                <c:pt idx="919">
                  <c:v>78</c:v>
                </c:pt>
                <c:pt idx="920">
                  <c:v>87</c:v>
                </c:pt>
                <c:pt idx="921">
                  <c:v>97</c:v>
                </c:pt>
                <c:pt idx="922">
                  <c:v>91</c:v>
                </c:pt>
                <c:pt idx="923">
                  <c:v>96</c:v>
                </c:pt>
                <c:pt idx="924">
                  <c:v>93</c:v>
                </c:pt>
                <c:pt idx="925">
                  <c:v>96</c:v>
                </c:pt>
                <c:pt idx="926">
                  <c:v>77</c:v>
                </c:pt>
                <c:pt idx="927">
                  <c:v>96</c:v>
                </c:pt>
                <c:pt idx="928">
                  <c:v>78</c:v>
                </c:pt>
                <c:pt idx="929">
                  <c:v>93</c:v>
                </c:pt>
                <c:pt idx="930">
                  <c:v>80</c:v>
                </c:pt>
                <c:pt idx="931">
                  <c:v>68</c:v>
                </c:pt>
                <c:pt idx="932">
                  <c:v>82</c:v>
                </c:pt>
                <c:pt idx="933">
                  <c:v>79</c:v>
                </c:pt>
                <c:pt idx="934">
                  <c:v>84</c:v>
                </c:pt>
                <c:pt idx="935">
                  <c:v>75</c:v>
                </c:pt>
                <c:pt idx="936">
                  <c:v>94</c:v>
                </c:pt>
                <c:pt idx="937">
                  <c:v>62</c:v>
                </c:pt>
                <c:pt idx="938">
                  <c:v>65</c:v>
                </c:pt>
                <c:pt idx="939">
                  <c:v>73</c:v>
                </c:pt>
                <c:pt idx="940">
                  <c:v>77</c:v>
                </c:pt>
                <c:pt idx="941">
                  <c:v>65</c:v>
                </c:pt>
                <c:pt idx="942">
                  <c:v>71</c:v>
                </c:pt>
                <c:pt idx="943">
                  <c:v>65</c:v>
                </c:pt>
                <c:pt idx="944">
                  <c:v>72</c:v>
                </c:pt>
                <c:pt idx="945">
                  <c:v>75</c:v>
                </c:pt>
                <c:pt idx="946">
                  <c:v>89</c:v>
                </c:pt>
                <c:pt idx="947">
                  <c:v>76</c:v>
                </c:pt>
                <c:pt idx="948">
                  <c:v>52</c:v>
                </c:pt>
                <c:pt idx="949">
                  <c:v>65</c:v>
                </c:pt>
                <c:pt idx="950">
                  <c:v>89</c:v>
                </c:pt>
                <c:pt idx="951">
                  <c:v>73</c:v>
                </c:pt>
                <c:pt idx="952">
                  <c:v>76</c:v>
                </c:pt>
                <c:pt idx="953">
                  <c:v>70</c:v>
                </c:pt>
                <c:pt idx="954">
                  <c:v>72</c:v>
                </c:pt>
                <c:pt idx="955">
                  <c:v>72</c:v>
                </c:pt>
                <c:pt idx="956">
                  <c:v>61</c:v>
                </c:pt>
                <c:pt idx="957">
                  <c:v>75</c:v>
                </c:pt>
                <c:pt idx="958">
                  <c:v>62</c:v>
                </c:pt>
                <c:pt idx="959">
                  <c:v>60</c:v>
                </c:pt>
                <c:pt idx="960">
                  <c:v>63</c:v>
                </c:pt>
                <c:pt idx="961">
                  <c:v>75</c:v>
                </c:pt>
                <c:pt idx="962">
                  <c:v>64</c:v>
                </c:pt>
                <c:pt idx="963">
                  <c:v>64</c:v>
                </c:pt>
                <c:pt idx="964">
                  <c:v>70</c:v>
                </c:pt>
                <c:pt idx="965">
                  <c:v>73</c:v>
                </c:pt>
                <c:pt idx="966">
                  <c:v>69</c:v>
                </c:pt>
                <c:pt idx="967">
                  <c:v>55</c:v>
                </c:pt>
                <c:pt idx="968">
                  <c:v>67</c:v>
                </c:pt>
                <c:pt idx="969">
                  <c:v>61</c:v>
                </c:pt>
                <c:pt idx="970">
                  <c:v>64</c:v>
                </c:pt>
                <c:pt idx="971">
                  <c:v>63</c:v>
                </c:pt>
                <c:pt idx="972">
                  <c:v>49</c:v>
                </c:pt>
                <c:pt idx="973">
                  <c:v>75</c:v>
                </c:pt>
                <c:pt idx="974">
                  <c:v>60</c:v>
                </c:pt>
                <c:pt idx="975">
                  <c:v>58</c:v>
                </c:pt>
                <c:pt idx="976">
                  <c:v>58</c:v>
                </c:pt>
                <c:pt idx="977">
                  <c:v>65</c:v>
                </c:pt>
                <c:pt idx="978">
                  <c:v>42</c:v>
                </c:pt>
                <c:pt idx="979">
                  <c:v>54</c:v>
                </c:pt>
                <c:pt idx="980">
                  <c:v>46</c:v>
                </c:pt>
                <c:pt idx="981">
                  <c:v>51</c:v>
                </c:pt>
                <c:pt idx="982">
                  <c:v>43</c:v>
                </c:pt>
                <c:pt idx="983">
                  <c:v>66</c:v>
                </c:pt>
                <c:pt idx="984">
                  <c:v>49</c:v>
                </c:pt>
                <c:pt idx="985">
                  <c:v>56</c:v>
                </c:pt>
                <c:pt idx="986">
                  <c:v>48</c:v>
                </c:pt>
                <c:pt idx="987">
                  <c:v>76</c:v>
                </c:pt>
                <c:pt idx="988">
                  <c:v>45</c:v>
                </c:pt>
                <c:pt idx="989">
                  <c:v>45</c:v>
                </c:pt>
                <c:pt idx="990">
                  <c:v>53</c:v>
                </c:pt>
                <c:pt idx="991">
                  <c:v>54</c:v>
                </c:pt>
                <c:pt idx="992">
                  <c:v>51</c:v>
                </c:pt>
                <c:pt idx="993">
                  <c:v>59</c:v>
                </c:pt>
                <c:pt idx="994">
                  <c:v>51</c:v>
                </c:pt>
                <c:pt idx="995">
                  <c:v>54</c:v>
                </c:pt>
                <c:pt idx="996">
                  <c:v>51</c:v>
                </c:pt>
                <c:pt idx="997">
                  <c:v>47</c:v>
                </c:pt>
                <c:pt idx="998">
                  <c:v>64</c:v>
                </c:pt>
                <c:pt idx="999">
                  <c:v>65</c:v>
                </c:pt>
                <c:pt idx="1000">
                  <c:v>37</c:v>
                </c:pt>
                <c:pt idx="1001">
                  <c:v>52</c:v>
                </c:pt>
                <c:pt idx="1002">
                  <c:v>63</c:v>
                </c:pt>
                <c:pt idx="1003">
                  <c:v>43</c:v>
                </c:pt>
                <c:pt idx="1004">
                  <c:v>48</c:v>
                </c:pt>
                <c:pt idx="1005">
                  <c:v>52</c:v>
                </c:pt>
                <c:pt idx="1006">
                  <c:v>40</c:v>
                </c:pt>
                <c:pt idx="1007">
                  <c:v>55</c:v>
                </c:pt>
                <c:pt idx="1008">
                  <c:v>43</c:v>
                </c:pt>
                <c:pt idx="1009">
                  <c:v>41</c:v>
                </c:pt>
                <c:pt idx="1010">
                  <c:v>44</c:v>
                </c:pt>
                <c:pt idx="1011">
                  <c:v>57</c:v>
                </c:pt>
                <c:pt idx="1012">
                  <c:v>50</c:v>
                </c:pt>
                <c:pt idx="1013">
                  <c:v>59</c:v>
                </c:pt>
                <c:pt idx="1014">
                  <c:v>51</c:v>
                </c:pt>
                <c:pt idx="1015">
                  <c:v>43</c:v>
                </c:pt>
                <c:pt idx="1016">
                  <c:v>51</c:v>
                </c:pt>
                <c:pt idx="1017">
                  <c:v>47</c:v>
                </c:pt>
                <c:pt idx="1018">
                  <c:v>45</c:v>
                </c:pt>
                <c:pt idx="1019">
                  <c:v>49</c:v>
                </c:pt>
                <c:pt idx="1020">
                  <c:v>38</c:v>
                </c:pt>
                <c:pt idx="1021">
                  <c:v>47</c:v>
                </c:pt>
                <c:pt idx="1022">
                  <c:v>57</c:v>
                </c:pt>
                <c:pt idx="1023">
                  <c:v>40</c:v>
                </c:pt>
                <c:pt idx="1024">
                  <c:v>41</c:v>
                </c:pt>
                <c:pt idx="1025">
                  <c:v>48</c:v>
                </c:pt>
                <c:pt idx="1026">
                  <c:v>46</c:v>
                </c:pt>
                <c:pt idx="1027">
                  <c:v>46</c:v>
                </c:pt>
                <c:pt idx="1028">
                  <c:v>48</c:v>
                </c:pt>
                <c:pt idx="1029">
                  <c:v>31</c:v>
                </c:pt>
                <c:pt idx="1030">
                  <c:v>43</c:v>
                </c:pt>
                <c:pt idx="1031">
                  <c:v>32</c:v>
                </c:pt>
                <c:pt idx="1032">
                  <c:v>51</c:v>
                </c:pt>
                <c:pt idx="1033">
                  <c:v>32</c:v>
                </c:pt>
                <c:pt idx="1034">
                  <c:v>34</c:v>
                </c:pt>
                <c:pt idx="1035">
                  <c:v>38</c:v>
                </c:pt>
                <c:pt idx="1036">
                  <c:v>49</c:v>
                </c:pt>
                <c:pt idx="1037">
                  <c:v>38</c:v>
                </c:pt>
                <c:pt idx="1038">
                  <c:v>58</c:v>
                </c:pt>
                <c:pt idx="1039">
                  <c:v>49</c:v>
                </c:pt>
                <c:pt idx="1040">
                  <c:v>37</c:v>
                </c:pt>
                <c:pt idx="1041">
                  <c:v>40</c:v>
                </c:pt>
                <c:pt idx="1042">
                  <c:v>43</c:v>
                </c:pt>
                <c:pt idx="1043">
                  <c:v>39</c:v>
                </c:pt>
                <c:pt idx="1044">
                  <c:v>35</c:v>
                </c:pt>
                <c:pt idx="1045">
                  <c:v>47</c:v>
                </c:pt>
                <c:pt idx="1046">
                  <c:v>46</c:v>
                </c:pt>
                <c:pt idx="1047">
                  <c:v>47</c:v>
                </c:pt>
                <c:pt idx="1048">
                  <c:v>28</c:v>
                </c:pt>
                <c:pt idx="1049">
                  <c:v>42</c:v>
                </c:pt>
                <c:pt idx="1050">
                  <c:v>46</c:v>
                </c:pt>
                <c:pt idx="1051">
                  <c:v>40</c:v>
                </c:pt>
                <c:pt idx="1052">
                  <c:v>34</c:v>
                </c:pt>
                <c:pt idx="1053">
                  <c:v>32</c:v>
                </c:pt>
                <c:pt idx="1054">
                  <c:v>36</c:v>
                </c:pt>
                <c:pt idx="1055">
                  <c:v>41</c:v>
                </c:pt>
                <c:pt idx="1056">
                  <c:v>39</c:v>
                </c:pt>
                <c:pt idx="1057">
                  <c:v>43</c:v>
                </c:pt>
                <c:pt idx="1058">
                  <c:v>37</c:v>
                </c:pt>
                <c:pt idx="1059">
                  <c:v>41</c:v>
                </c:pt>
                <c:pt idx="1060">
                  <c:v>44</c:v>
                </c:pt>
                <c:pt idx="1061">
                  <c:v>35</c:v>
                </c:pt>
                <c:pt idx="1062">
                  <c:v>37</c:v>
                </c:pt>
                <c:pt idx="1063">
                  <c:v>36</c:v>
                </c:pt>
                <c:pt idx="1064">
                  <c:v>31</c:v>
                </c:pt>
                <c:pt idx="1065">
                  <c:v>46</c:v>
                </c:pt>
                <c:pt idx="1066">
                  <c:v>46</c:v>
                </c:pt>
                <c:pt idx="1067">
                  <c:v>26</c:v>
                </c:pt>
                <c:pt idx="1068">
                  <c:v>39</c:v>
                </c:pt>
                <c:pt idx="1069">
                  <c:v>35</c:v>
                </c:pt>
                <c:pt idx="1070">
                  <c:v>35</c:v>
                </c:pt>
                <c:pt idx="1071">
                  <c:v>40</c:v>
                </c:pt>
                <c:pt idx="1072">
                  <c:v>45</c:v>
                </c:pt>
                <c:pt idx="1073">
                  <c:v>50</c:v>
                </c:pt>
                <c:pt idx="1074">
                  <c:v>25</c:v>
                </c:pt>
                <c:pt idx="1075">
                  <c:v>47</c:v>
                </c:pt>
                <c:pt idx="1076">
                  <c:v>34</c:v>
                </c:pt>
                <c:pt idx="1077">
                  <c:v>30</c:v>
                </c:pt>
                <c:pt idx="1078">
                  <c:v>49</c:v>
                </c:pt>
                <c:pt idx="1079">
                  <c:v>48</c:v>
                </c:pt>
                <c:pt idx="1080">
                  <c:v>57</c:v>
                </c:pt>
                <c:pt idx="1081">
                  <c:v>34</c:v>
                </c:pt>
                <c:pt idx="1082">
                  <c:v>22</c:v>
                </c:pt>
                <c:pt idx="1083">
                  <c:v>40</c:v>
                </c:pt>
                <c:pt idx="1084">
                  <c:v>40</c:v>
                </c:pt>
                <c:pt idx="1085">
                  <c:v>35</c:v>
                </c:pt>
                <c:pt idx="1086">
                  <c:v>34</c:v>
                </c:pt>
                <c:pt idx="1087">
                  <c:v>32</c:v>
                </c:pt>
                <c:pt idx="1088">
                  <c:v>31</c:v>
                </c:pt>
                <c:pt idx="1089">
                  <c:v>40</c:v>
                </c:pt>
                <c:pt idx="1090">
                  <c:v>40</c:v>
                </c:pt>
                <c:pt idx="1091">
                  <c:v>41</c:v>
                </c:pt>
                <c:pt idx="1092">
                  <c:v>30</c:v>
                </c:pt>
                <c:pt idx="1093">
                  <c:v>37</c:v>
                </c:pt>
                <c:pt idx="1094">
                  <c:v>34</c:v>
                </c:pt>
                <c:pt idx="1095">
                  <c:v>25</c:v>
                </c:pt>
                <c:pt idx="1096">
                  <c:v>39</c:v>
                </c:pt>
                <c:pt idx="1097">
                  <c:v>49</c:v>
                </c:pt>
                <c:pt idx="1098">
                  <c:v>41</c:v>
                </c:pt>
                <c:pt idx="1099">
                  <c:v>48</c:v>
                </c:pt>
                <c:pt idx="1100">
                  <c:v>32</c:v>
                </c:pt>
                <c:pt idx="1101">
                  <c:v>43</c:v>
                </c:pt>
                <c:pt idx="1102">
                  <c:v>36</c:v>
                </c:pt>
                <c:pt idx="1103">
                  <c:v>35</c:v>
                </c:pt>
                <c:pt idx="1104">
                  <c:v>39</c:v>
                </c:pt>
                <c:pt idx="1105">
                  <c:v>33</c:v>
                </c:pt>
                <c:pt idx="1106">
                  <c:v>29</c:v>
                </c:pt>
                <c:pt idx="1107">
                  <c:v>40</c:v>
                </c:pt>
                <c:pt idx="1108">
                  <c:v>33</c:v>
                </c:pt>
                <c:pt idx="1109">
                  <c:v>35</c:v>
                </c:pt>
                <c:pt idx="1110">
                  <c:v>32</c:v>
                </c:pt>
                <c:pt idx="1111">
                  <c:v>35</c:v>
                </c:pt>
                <c:pt idx="1112">
                  <c:v>39</c:v>
                </c:pt>
                <c:pt idx="1113">
                  <c:v>43</c:v>
                </c:pt>
                <c:pt idx="1114">
                  <c:v>41</c:v>
                </c:pt>
                <c:pt idx="1115">
                  <c:v>31</c:v>
                </c:pt>
                <c:pt idx="1116">
                  <c:v>37</c:v>
                </c:pt>
                <c:pt idx="1117">
                  <c:v>42</c:v>
                </c:pt>
                <c:pt idx="1118">
                  <c:v>30</c:v>
                </c:pt>
                <c:pt idx="1119">
                  <c:v>31</c:v>
                </c:pt>
                <c:pt idx="1120">
                  <c:v>38</c:v>
                </c:pt>
                <c:pt idx="1121">
                  <c:v>41</c:v>
                </c:pt>
                <c:pt idx="1122">
                  <c:v>31</c:v>
                </c:pt>
                <c:pt idx="1123">
                  <c:v>30</c:v>
                </c:pt>
                <c:pt idx="1124">
                  <c:v>46</c:v>
                </c:pt>
                <c:pt idx="1125">
                  <c:v>34</c:v>
                </c:pt>
                <c:pt idx="1126">
                  <c:v>40</c:v>
                </c:pt>
                <c:pt idx="1127">
                  <c:v>33</c:v>
                </c:pt>
                <c:pt idx="1128">
                  <c:v>35</c:v>
                </c:pt>
                <c:pt idx="1129">
                  <c:v>38</c:v>
                </c:pt>
                <c:pt idx="1130">
                  <c:v>36</c:v>
                </c:pt>
                <c:pt idx="1131">
                  <c:v>42</c:v>
                </c:pt>
                <c:pt idx="1132">
                  <c:v>26</c:v>
                </c:pt>
                <c:pt idx="1133">
                  <c:v>38</c:v>
                </c:pt>
                <c:pt idx="1134">
                  <c:v>39</c:v>
                </c:pt>
                <c:pt idx="1135">
                  <c:v>42</c:v>
                </c:pt>
                <c:pt idx="1136">
                  <c:v>41</c:v>
                </c:pt>
                <c:pt idx="1137">
                  <c:v>30</c:v>
                </c:pt>
                <c:pt idx="1138">
                  <c:v>34</c:v>
                </c:pt>
                <c:pt idx="1139">
                  <c:v>46</c:v>
                </c:pt>
                <c:pt idx="1140">
                  <c:v>25</c:v>
                </c:pt>
                <c:pt idx="1141">
                  <c:v>27</c:v>
                </c:pt>
                <c:pt idx="1142">
                  <c:v>35</c:v>
                </c:pt>
                <c:pt idx="1143">
                  <c:v>49</c:v>
                </c:pt>
                <c:pt idx="1144">
                  <c:v>20</c:v>
                </c:pt>
                <c:pt idx="1145">
                  <c:v>29</c:v>
                </c:pt>
                <c:pt idx="1146">
                  <c:v>37</c:v>
                </c:pt>
                <c:pt idx="1147">
                  <c:v>33</c:v>
                </c:pt>
                <c:pt idx="1148">
                  <c:v>33</c:v>
                </c:pt>
                <c:pt idx="1149">
                  <c:v>37</c:v>
                </c:pt>
                <c:pt idx="1150">
                  <c:v>32</c:v>
                </c:pt>
                <c:pt idx="1151">
                  <c:v>33</c:v>
                </c:pt>
                <c:pt idx="1152">
                  <c:v>30</c:v>
                </c:pt>
                <c:pt idx="1153">
                  <c:v>34</c:v>
                </c:pt>
                <c:pt idx="1154">
                  <c:v>31</c:v>
                </c:pt>
                <c:pt idx="1155">
                  <c:v>44</c:v>
                </c:pt>
                <c:pt idx="1156">
                  <c:v>38</c:v>
                </c:pt>
                <c:pt idx="1157">
                  <c:v>33</c:v>
                </c:pt>
                <c:pt idx="1158">
                  <c:v>26</c:v>
                </c:pt>
                <c:pt idx="1159">
                  <c:v>30</c:v>
                </c:pt>
                <c:pt idx="1160">
                  <c:v>30</c:v>
                </c:pt>
                <c:pt idx="1161">
                  <c:v>29</c:v>
                </c:pt>
                <c:pt idx="1162">
                  <c:v>34</c:v>
                </c:pt>
                <c:pt idx="1163">
                  <c:v>23</c:v>
                </c:pt>
                <c:pt idx="1164">
                  <c:v>35</c:v>
                </c:pt>
                <c:pt idx="1165">
                  <c:v>28</c:v>
                </c:pt>
                <c:pt idx="1166">
                  <c:v>29</c:v>
                </c:pt>
                <c:pt idx="1167">
                  <c:v>32</c:v>
                </c:pt>
                <c:pt idx="1168">
                  <c:v>43</c:v>
                </c:pt>
                <c:pt idx="1169">
                  <c:v>36</c:v>
                </c:pt>
                <c:pt idx="1170">
                  <c:v>29</c:v>
                </c:pt>
                <c:pt idx="1171">
                  <c:v>23</c:v>
                </c:pt>
                <c:pt idx="1172">
                  <c:v>29</c:v>
                </c:pt>
                <c:pt idx="1173">
                  <c:v>28</c:v>
                </c:pt>
                <c:pt idx="1174">
                  <c:v>34</c:v>
                </c:pt>
                <c:pt idx="1175">
                  <c:v>29</c:v>
                </c:pt>
                <c:pt idx="1176">
                  <c:v>33</c:v>
                </c:pt>
                <c:pt idx="1177">
                  <c:v>37</c:v>
                </c:pt>
                <c:pt idx="1178">
                  <c:v>25</c:v>
                </c:pt>
                <c:pt idx="1179">
                  <c:v>37</c:v>
                </c:pt>
                <c:pt idx="1180">
                  <c:v>36</c:v>
                </c:pt>
                <c:pt idx="1181">
                  <c:v>38</c:v>
                </c:pt>
                <c:pt idx="1182">
                  <c:v>29</c:v>
                </c:pt>
                <c:pt idx="1183">
                  <c:v>32</c:v>
                </c:pt>
                <c:pt idx="1184">
                  <c:v>24</c:v>
                </c:pt>
                <c:pt idx="1185">
                  <c:v>23</c:v>
                </c:pt>
                <c:pt idx="1186">
                  <c:v>46</c:v>
                </c:pt>
                <c:pt idx="1187">
                  <c:v>36</c:v>
                </c:pt>
                <c:pt idx="1188">
                  <c:v>37</c:v>
                </c:pt>
                <c:pt idx="1189">
                  <c:v>31</c:v>
                </c:pt>
                <c:pt idx="1190">
                  <c:v>22</c:v>
                </c:pt>
                <c:pt idx="1191">
                  <c:v>35</c:v>
                </c:pt>
                <c:pt idx="1192">
                  <c:v>23</c:v>
                </c:pt>
                <c:pt idx="1193">
                  <c:v>30</c:v>
                </c:pt>
                <c:pt idx="1194">
                  <c:v>34</c:v>
                </c:pt>
                <c:pt idx="1195">
                  <c:v>22</c:v>
                </c:pt>
                <c:pt idx="1196">
                  <c:v>32</c:v>
                </c:pt>
                <c:pt idx="1197">
                  <c:v>29</c:v>
                </c:pt>
                <c:pt idx="1198">
                  <c:v>39</c:v>
                </c:pt>
                <c:pt idx="1199">
                  <c:v>18</c:v>
                </c:pt>
                <c:pt idx="1200">
                  <c:v>28</c:v>
                </c:pt>
                <c:pt idx="1201">
                  <c:v>21</c:v>
                </c:pt>
                <c:pt idx="1202">
                  <c:v>23</c:v>
                </c:pt>
                <c:pt idx="1203">
                  <c:v>27</c:v>
                </c:pt>
                <c:pt idx="1204">
                  <c:v>29</c:v>
                </c:pt>
                <c:pt idx="1205">
                  <c:v>29</c:v>
                </c:pt>
                <c:pt idx="1206">
                  <c:v>32</c:v>
                </c:pt>
                <c:pt idx="1207">
                  <c:v>21</c:v>
                </c:pt>
                <c:pt idx="1208">
                  <c:v>26</c:v>
                </c:pt>
                <c:pt idx="1209">
                  <c:v>20</c:v>
                </c:pt>
                <c:pt idx="1210">
                  <c:v>32</c:v>
                </c:pt>
                <c:pt idx="1211">
                  <c:v>26</c:v>
                </c:pt>
                <c:pt idx="1212">
                  <c:v>36</c:v>
                </c:pt>
                <c:pt idx="1213">
                  <c:v>18</c:v>
                </c:pt>
                <c:pt idx="1214">
                  <c:v>34</c:v>
                </c:pt>
                <c:pt idx="1215">
                  <c:v>36</c:v>
                </c:pt>
                <c:pt idx="1216">
                  <c:v>21</c:v>
                </c:pt>
                <c:pt idx="1217">
                  <c:v>28</c:v>
                </c:pt>
                <c:pt idx="1218">
                  <c:v>33</c:v>
                </c:pt>
                <c:pt idx="1219">
                  <c:v>34</c:v>
                </c:pt>
                <c:pt idx="1220">
                  <c:v>27</c:v>
                </c:pt>
                <c:pt idx="1221">
                  <c:v>37</c:v>
                </c:pt>
                <c:pt idx="1222">
                  <c:v>32</c:v>
                </c:pt>
                <c:pt idx="1223">
                  <c:v>23</c:v>
                </c:pt>
                <c:pt idx="1224">
                  <c:v>39</c:v>
                </c:pt>
                <c:pt idx="1225">
                  <c:v>27</c:v>
                </c:pt>
                <c:pt idx="1226">
                  <c:v>31</c:v>
                </c:pt>
                <c:pt idx="1227">
                  <c:v>26</c:v>
                </c:pt>
                <c:pt idx="1228">
                  <c:v>27</c:v>
                </c:pt>
                <c:pt idx="1229">
                  <c:v>38</c:v>
                </c:pt>
                <c:pt idx="1230">
                  <c:v>30</c:v>
                </c:pt>
                <c:pt idx="1231">
                  <c:v>30</c:v>
                </c:pt>
                <c:pt idx="1232">
                  <c:v>38</c:v>
                </c:pt>
                <c:pt idx="1233">
                  <c:v>30</c:v>
                </c:pt>
                <c:pt idx="1234">
                  <c:v>38</c:v>
                </c:pt>
                <c:pt idx="1235">
                  <c:v>38</c:v>
                </c:pt>
                <c:pt idx="1236">
                  <c:v>37</c:v>
                </c:pt>
                <c:pt idx="1237">
                  <c:v>33</c:v>
                </c:pt>
                <c:pt idx="1238">
                  <c:v>36</c:v>
                </c:pt>
                <c:pt idx="1239">
                  <c:v>27</c:v>
                </c:pt>
                <c:pt idx="1240">
                  <c:v>25</c:v>
                </c:pt>
                <c:pt idx="1241">
                  <c:v>32</c:v>
                </c:pt>
                <c:pt idx="1242">
                  <c:v>25</c:v>
                </c:pt>
                <c:pt idx="1243">
                  <c:v>39</c:v>
                </c:pt>
                <c:pt idx="1244">
                  <c:v>39</c:v>
                </c:pt>
                <c:pt idx="1245">
                  <c:v>34</c:v>
                </c:pt>
                <c:pt idx="1246">
                  <c:v>30</c:v>
                </c:pt>
                <c:pt idx="1247">
                  <c:v>27</c:v>
                </c:pt>
                <c:pt idx="1248">
                  <c:v>24</c:v>
                </c:pt>
                <c:pt idx="1249">
                  <c:v>41</c:v>
                </c:pt>
                <c:pt idx="1250">
                  <c:v>27</c:v>
                </c:pt>
                <c:pt idx="1251">
                  <c:v>29</c:v>
                </c:pt>
                <c:pt idx="1252">
                  <c:v>38</c:v>
                </c:pt>
                <c:pt idx="1253">
                  <c:v>35</c:v>
                </c:pt>
                <c:pt idx="1254">
                  <c:v>34</c:v>
                </c:pt>
                <c:pt idx="1255">
                  <c:v>31</c:v>
                </c:pt>
                <c:pt idx="1256">
                  <c:v>29</c:v>
                </c:pt>
                <c:pt idx="1257">
                  <c:v>34</c:v>
                </c:pt>
                <c:pt idx="1258">
                  <c:v>24</c:v>
                </c:pt>
                <c:pt idx="1259">
                  <c:v>23</c:v>
                </c:pt>
                <c:pt idx="1260">
                  <c:v>34</c:v>
                </c:pt>
                <c:pt idx="1261">
                  <c:v>28</c:v>
                </c:pt>
                <c:pt idx="1262">
                  <c:v>31</c:v>
                </c:pt>
                <c:pt idx="1263">
                  <c:v>25</c:v>
                </c:pt>
                <c:pt idx="1264">
                  <c:v>41</c:v>
                </c:pt>
                <c:pt idx="1265">
                  <c:v>30</c:v>
                </c:pt>
                <c:pt idx="1266">
                  <c:v>22</c:v>
                </c:pt>
                <c:pt idx="1267">
                  <c:v>37</c:v>
                </c:pt>
                <c:pt idx="1268">
                  <c:v>35</c:v>
                </c:pt>
                <c:pt idx="1269">
                  <c:v>33</c:v>
                </c:pt>
                <c:pt idx="1270">
                  <c:v>30</c:v>
                </c:pt>
                <c:pt idx="1271">
                  <c:v>36</c:v>
                </c:pt>
                <c:pt idx="1272">
                  <c:v>35</c:v>
                </c:pt>
                <c:pt idx="1273">
                  <c:v>38</c:v>
                </c:pt>
                <c:pt idx="1274">
                  <c:v>30</c:v>
                </c:pt>
                <c:pt idx="1275">
                  <c:v>27</c:v>
                </c:pt>
                <c:pt idx="1276">
                  <c:v>31</c:v>
                </c:pt>
                <c:pt idx="1277">
                  <c:v>37</c:v>
                </c:pt>
                <c:pt idx="1278">
                  <c:v>24</c:v>
                </c:pt>
                <c:pt idx="1279">
                  <c:v>22</c:v>
                </c:pt>
                <c:pt idx="1280">
                  <c:v>30</c:v>
                </c:pt>
                <c:pt idx="1281">
                  <c:v>27</c:v>
                </c:pt>
                <c:pt idx="1282">
                  <c:v>42</c:v>
                </c:pt>
                <c:pt idx="1283">
                  <c:v>32</c:v>
                </c:pt>
                <c:pt idx="1284">
                  <c:v>30</c:v>
                </c:pt>
                <c:pt idx="1285">
                  <c:v>29</c:v>
                </c:pt>
                <c:pt idx="1286">
                  <c:v>27</c:v>
                </c:pt>
                <c:pt idx="1287">
                  <c:v>32</c:v>
                </c:pt>
                <c:pt idx="1288">
                  <c:v>39</c:v>
                </c:pt>
                <c:pt idx="1289">
                  <c:v>29</c:v>
                </c:pt>
                <c:pt idx="1290">
                  <c:v>35</c:v>
                </c:pt>
                <c:pt idx="1291">
                  <c:v>29</c:v>
                </c:pt>
                <c:pt idx="1292">
                  <c:v>31</c:v>
                </c:pt>
                <c:pt idx="1293">
                  <c:v>30</c:v>
                </c:pt>
                <c:pt idx="1294">
                  <c:v>35</c:v>
                </c:pt>
                <c:pt idx="1295">
                  <c:v>30</c:v>
                </c:pt>
                <c:pt idx="1296">
                  <c:v>33</c:v>
                </c:pt>
                <c:pt idx="1297">
                  <c:v>35</c:v>
                </c:pt>
                <c:pt idx="1298">
                  <c:v>35</c:v>
                </c:pt>
                <c:pt idx="1299">
                  <c:v>30</c:v>
                </c:pt>
                <c:pt idx="1300">
                  <c:v>41</c:v>
                </c:pt>
                <c:pt idx="1301">
                  <c:v>41</c:v>
                </c:pt>
                <c:pt idx="1302">
                  <c:v>36</c:v>
                </c:pt>
                <c:pt idx="1303">
                  <c:v>40</c:v>
                </c:pt>
                <c:pt idx="1304">
                  <c:v>34</c:v>
                </c:pt>
                <c:pt idx="1305">
                  <c:v>36</c:v>
                </c:pt>
                <c:pt idx="1306">
                  <c:v>41</c:v>
                </c:pt>
                <c:pt idx="1307">
                  <c:v>31</c:v>
                </c:pt>
                <c:pt idx="1308">
                  <c:v>30</c:v>
                </c:pt>
                <c:pt idx="1309">
                  <c:v>34</c:v>
                </c:pt>
                <c:pt idx="1310">
                  <c:v>37</c:v>
                </c:pt>
                <c:pt idx="1311">
                  <c:v>29</c:v>
                </c:pt>
                <c:pt idx="1312">
                  <c:v>29</c:v>
                </c:pt>
                <c:pt idx="1313">
                  <c:v>25</c:v>
                </c:pt>
                <c:pt idx="1314">
                  <c:v>24</c:v>
                </c:pt>
                <c:pt idx="1315">
                  <c:v>34</c:v>
                </c:pt>
                <c:pt idx="1316">
                  <c:v>30</c:v>
                </c:pt>
                <c:pt idx="1317">
                  <c:v>34</c:v>
                </c:pt>
                <c:pt idx="1318">
                  <c:v>34</c:v>
                </c:pt>
                <c:pt idx="1319">
                  <c:v>24</c:v>
                </c:pt>
                <c:pt idx="1320">
                  <c:v>32</c:v>
                </c:pt>
                <c:pt idx="1321">
                  <c:v>32</c:v>
                </c:pt>
                <c:pt idx="1322">
                  <c:v>34</c:v>
                </c:pt>
                <c:pt idx="1323">
                  <c:v>33</c:v>
                </c:pt>
                <c:pt idx="1324">
                  <c:v>41</c:v>
                </c:pt>
                <c:pt idx="1325">
                  <c:v>42</c:v>
                </c:pt>
                <c:pt idx="1326">
                  <c:v>37</c:v>
                </c:pt>
                <c:pt idx="1327">
                  <c:v>28</c:v>
                </c:pt>
                <c:pt idx="1328">
                  <c:v>22</c:v>
                </c:pt>
                <c:pt idx="1329">
                  <c:v>37</c:v>
                </c:pt>
                <c:pt idx="1330">
                  <c:v>28</c:v>
                </c:pt>
                <c:pt idx="1331">
                  <c:v>20</c:v>
                </c:pt>
                <c:pt idx="1332">
                  <c:v>34</c:v>
                </c:pt>
                <c:pt idx="1333">
                  <c:v>33</c:v>
                </c:pt>
                <c:pt idx="1334">
                  <c:v>29</c:v>
                </c:pt>
                <c:pt idx="1335">
                  <c:v>39</c:v>
                </c:pt>
                <c:pt idx="1336">
                  <c:v>29</c:v>
                </c:pt>
                <c:pt idx="1337">
                  <c:v>36</c:v>
                </c:pt>
                <c:pt idx="1338">
                  <c:v>28</c:v>
                </c:pt>
                <c:pt idx="1339">
                  <c:v>38</c:v>
                </c:pt>
                <c:pt idx="1340">
                  <c:v>40</c:v>
                </c:pt>
                <c:pt idx="1341">
                  <c:v>38</c:v>
                </c:pt>
                <c:pt idx="1342">
                  <c:v>35</c:v>
                </c:pt>
                <c:pt idx="1343">
                  <c:v>30</c:v>
                </c:pt>
                <c:pt idx="1344">
                  <c:v>31</c:v>
                </c:pt>
                <c:pt idx="1345">
                  <c:v>32</c:v>
                </c:pt>
                <c:pt idx="1346">
                  <c:v>31</c:v>
                </c:pt>
                <c:pt idx="1347">
                  <c:v>40</c:v>
                </c:pt>
                <c:pt idx="1348">
                  <c:v>35</c:v>
                </c:pt>
                <c:pt idx="1349">
                  <c:v>41</c:v>
                </c:pt>
                <c:pt idx="1350">
                  <c:v>40</c:v>
                </c:pt>
                <c:pt idx="1351">
                  <c:v>34</c:v>
                </c:pt>
                <c:pt idx="1352">
                  <c:v>41</c:v>
                </c:pt>
                <c:pt idx="1353">
                  <c:v>29</c:v>
                </c:pt>
                <c:pt idx="1354">
                  <c:v>29</c:v>
                </c:pt>
                <c:pt idx="1355">
                  <c:v>31</c:v>
                </c:pt>
                <c:pt idx="1356">
                  <c:v>38</c:v>
                </c:pt>
                <c:pt idx="1357">
                  <c:v>37</c:v>
                </c:pt>
                <c:pt idx="1358">
                  <c:v>36</c:v>
                </c:pt>
                <c:pt idx="1359">
                  <c:v>29</c:v>
                </c:pt>
                <c:pt idx="1360">
                  <c:v>40</c:v>
                </c:pt>
                <c:pt idx="1361">
                  <c:v>46</c:v>
                </c:pt>
                <c:pt idx="1362">
                  <c:v>39</c:v>
                </c:pt>
                <c:pt idx="1363">
                  <c:v>29</c:v>
                </c:pt>
                <c:pt idx="1364">
                  <c:v>37</c:v>
                </c:pt>
                <c:pt idx="1365">
                  <c:v>33</c:v>
                </c:pt>
                <c:pt idx="1366">
                  <c:v>51</c:v>
                </c:pt>
                <c:pt idx="1367">
                  <c:v>39</c:v>
                </c:pt>
                <c:pt idx="1368">
                  <c:v>44</c:v>
                </c:pt>
                <c:pt idx="1369">
                  <c:v>57</c:v>
                </c:pt>
                <c:pt idx="1370">
                  <c:v>36</c:v>
                </c:pt>
                <c:pt idx="1371">
                  <c:v>36</c:v>
                </c:pt>
                <c:pt idx="1372">
                  <c:v>42</c:v>
                </c:pt>
                <c:pt idx="1373">
                  <c:v>45</c:v>
                </c:pt>
                <c:pt idx="1374">
                  <c:v>49</c:v>
                </c:pt>
                <c:pt idx="1375">
                  <c:v>44</c:v>
                </c:pt>
                <c:pt idx="1376">
                  <c:v>36</c:v>
                </c:pt>
                <c:pt idx="1377">
                  <c:v>36</c:v>
                </c:pt>
                <c:pt idx="1378">
                  <c:v>42</c:v>
                </c:pt>
                <c:pt idx="1379">
                  <c:v>56</c:v>
                </c:pt>
                <c:pt idx="1380">
                  <c:v>33</c:v>
                </c:pt>
                <c:pt idx="1381">
                  <c:v>41</c:v>
                </c:pt>
                <c:pt idx="1382">
                  <c:v>37</c:v>
                </c:pt>
                <c:pt idx="1383">
                  <c:v>44</c:v>
                </c:pt>
                <c:pt idx="1384">
                  <c:v>44</c:v>
                </c:pt>
                <c:pt idx="1385">
                  <c:v>49</c:v>
                </c:pt>
                <c:pt idx="1386">
                  <c:v>35</c:v>
                </c:pt>
                <c:pt idx="1387">
                  <c:v>44</c:v>
                </c:pt>
                <c:pt idx="1388">
                  <c:v>48</c:v>
                </c:pt>
                <c:pt idx="1389">
                  <c:v>36</c:v>
                </c:pt>
                <c:pt idx="1390">
                  <c:v>39</c:v>
                </c:pt>
                <c:pt idx="1391">
                  <c:v>35</c:v>
                </c:pt>
                <c:pt idx="1392">
                  <c:v>35</c:v>
                </c:pt>
                <c:pt idx="1393">
                  <c:v>44</c:v>
                </c:pt>
                <c:pt idx="1394">
                  <c:v>45</c:v>
                </c:pt>
                <c:pt idx="1395">
                  <c:v>41</c:v>
                </c:pt>
                <c:pt idx="1396">
                  <c:v>32</c:v>
                </c:pt>
                <c:pt idx="1397">
                  <c:v>43</c:v>
                </c:pt>
                <c:pt idx="1398">
                  <c:v>43</c:v>
                </c:pt>
                <c:pt idx="1399">
                  <c:v>41</c:v>
                </c:pt>
                <c:pt idx="1400">
                  <c:v>46</c:v>
                </c:pt>
                <c:pt idx="1401">
                  <c:v>33</c:v>
                </c:pt>
                <c:pt idx="1402">
                  <c:v>47</c:v>
                </c:pt>
                <c:pt idx="1403">
                  <c:v>47</c:v>
                </c:pt>
                <c:pt idx="1404">
                  <c:v>35</c:v>
                </c:pt>
                <c:pt idx="1405">
                  <c:v>61</c:v>
                </c:pt>
                <c:pt idx="1406">
                  <c:v>48</c:v>
                </c:pt>
                <c:pt idx="1407">
                  <c:v>42</c:v>
                </c:pt>
                <c:pt idx="1408">
                  <c:v>47</c:v>
                </c:pt>
                <c:pt idx="1409">
                  <c:v>49</c:v>
                </c:pt>
                <c:pt idx="1410">
                  <c:v>57</c:v>
                </c:pt>
                <c:pt idx="1411">
                  <c:v>38</c:v>
                </c:pt>
                <c:pt idx="1412">
                  <c:v>43</c:v>
                </c:pt>
                <c:pt idx="1413">
                  <c:v>42</c:v>
                </c:pt>
                <c:pt idx="1414">
                  <c:v>51</c:v>
                </c:pt>
                <c:pt idx="1415">
                  <c:v>55</c:v>
                </c:pt>
                <c:pt idx="1416">
                  <c:v>49</c:v>
                </c:pt>
                <c:pt idx="1417">
                  <c:v>46</c:v>
                </c:pt>
                <c:pt idx="1418">
                  <c:v>52</c:v>
                </c:pt>
                <c:pt idx="1419">
                  <c:v>56</c:v>
                </c:pt>
                <c:pt idx="1420">
                  <c:v>45</c:v>
                </c:pt>
                <c:pt idx="1421">
                  <c:v>55</c:v>
                </c:pt>
                <c:pt idx="1422">
                  <c:v>58</c:v>
                </c:pt>
                <c:pt idx="1423">
                  <c:v>47</c:v>
                </c:pt>
                <c:pt idx="1424">
                  <c:v>67</c:v>
                </c:pt>
                <c:pt idx="1425">
                  <c:v>40</c:v>
                </c:pt>
                <c:pt idx="1426">
                  <c:v>63</c:v>
                </c:pt>
                <c:pt idx="1427">
                  <c:v>56</c:v>
                </c:pt>
                <c:pt idx="1428">
                  <c:v>61</c:v>
                </c:pt>
                <c:pt idx="1429">
                  <c:v>59</c:v>
                </c:pt>
                <c:pt idx="1430">
                  <c:v>52</c:v>
                </c:pt>
                <c:pt idx="1431">
                  <c:v>53</c:v>
                </c:pt>
                <c:pt idx="1432">
                  <c:v>53</c:v>
                </c:pt>
                <c:pt idx="1433">
                  <c:v>50</c:v>
                </c:pt>
                <c:pt idx="1434">
                  <c:v>52</c:v>
                </c:pt>
                <c:pt idx="1435">
                  <c:v>61</c:v>
                </c:pt>
                <c:pt idx="1436">
                  <c:v>53</c:v>
                </c:pt>
                <c:pt idx="1437">
                  <c:v>75</c:v>
                </c:pt>
                <c:pt idx="1438">
                  <c:v>45</c:v>
                </c:pt>
                <c:pt idx="1439">
                  <c:v>61</c:v>
                </c:pt>
                <c:pt idx="1440">
                  <c:v>49</c:v>
                </c:pt>
                <c:pt idx="1441">
                  <c:v>51</c:v>
                </c:pt>
                <c:pt idx="1442">
                  <c:v>56</c:v>
                </c:pt>
                <c:pt idx="1443">
                  <c:v>58</c:v>
                </c:pt>
                <c:pt idx="1444">
                  <c:v>64</c:v>
                </c:pt>
                <c:pt idx="1445">
                  <c:v>63</c:v>
                </c:pt>
                <c:pt idx="1446">
                  <c:v>61</c:v>
                </c:pt>
                <c:pt idx="1447">
                  <c:v>61</c:v>
                </c:pt>
                <c:pt idx="1448">
                  <c:v>59</c:v>
                </c:pt>
                <c:pt idx="1449">
                  <c:v>64</c:v>
                </c:pt>
                <c:pt idx="1450">
                  <c:v>60</c:v>
                </c:pt>
                <c:pt idx="1451">
                  <c:v>66</c:v>
                </c:pt>
                <c:pt idx="1452">
                  <c:v>77</c:v>
                </c:pt>
                <c:pt idx="1453">
                  <c:v>65</c:v>
                </c:pt>
                <c:pt idx="1454">
                  <c:v>65</c:v>
                </c:pt>
                <c:pt idx="1455">
                  <c:v>53</c:v>
                </c:pt>
                <c:pt idx="1456">
                  <c:v>60</c:v>
                </c:pt>
                <c:pt idx="1457">
                  <c:v>58</c:v>
                </c:pt>
                <c:pt idx="1458">
                  <c:v>71</c:v>
                </c:pt>
                <c:pt idx="1459">
                  <c:v>66</c:v>
                </c:pt>
                <c:pt idx="1460">
                  <c:v>56</c:v>
                </c:pt>
                <c:pt idx="1461">
                  <c:v>67</c:v>
                </c:pt>
                <c:pt idx="1462">
                  <c:v>60</c:v>
                </c:pt>
                <c:pt idx="1463">
                  <c:v>80</c:v>
                </c:pt>
                <c:pt idx="1464">
                  <c:v>70</c:v>
                </c:pt>
                <c:pt idx="1465">
                  <c:v>65</c:v>
                </c:pt>
                <c:pt idx="1466">
                  <c:v>61</c:v>
                </c:pt>
                <c:pt idx="1467">
                  <c:v>65</c:v>
                </c:pt>
                <c:pt idx="1468">
                  <c:v>68</c:v>
                </c:pt>
                <c:pt idx="1469">
                  <c:v>74</c:v>
                </c:pt>
                <c:pt idx="1470">
                  <c:v>69</c:v>
                </c:pt>
                <c:pt idx="1471">
                  <c:v>66</c:v>
                </c:pt>
                <c:pt idx="1472">
                  <c:v>72</c:v>
                </c:pt>
                <c:pt idx="1473">
                  <c:v>72</c:v>
                </c:pt>
                <c:pt idx="1474">
                  <c:v>74</c:v>
                </c:pt>
                <c:pt idx="1475">
                  <c:v>71</c:v>
                </c:pt>
                <c:pt idx="1476">
                  <c:v>70</c:v>
                </c:pt>
                <c:pt idx="1477">
                  <c:v>73</c:v>
                </c:pt>
                <c:pt idx="1478">
                  <c:v>69</c:v>
                </c:pt>
                <c:pt idx="1479">
                  <c:v>80</c:v>
                </c:pt>
                <c:pt idx="1480">
                  <c:v>71</c:v>
                </c:pt>
                <c:pt idx="1481">
                  <c:v>75</c:v>
                </c:pt>
                <c:pt idx="1482">
                  <c:v>79</c:v>
                </c:pt>
                <c:pt idx="1483">
                  <c:v>75</c:v>
                </c:pt>
                <c:pt idx="1484">
                  <c:v>81</c:v>
                </c:pt>
                <c:pt idx="1485">
                  <c:v>69</c:v>
                </c:pt>
                <c:pt idx="1486">
                  <c:v>86</c:v>
                </c:pt>
                <c:pt idx="1487">
                  <c:v>88</c:v>
                </c:pt>
                <c:pt idx="1488">
                  <c:v>70</c:v>
                </c:pt>
                <c:pt idx="1489">
                  <c:v>86</c:v>
                </c:pt>
                <c:pt idx="1490">
                  <c:v>67</c:v>
                </c:pt>
                <c:pt idx="1491">
                  <c:v>91</c:v>
                </c:pt>
                <c:pt idx="1492">
                  <c:v>88</c:v>
                </c:pt>
                <c:pt idx="1493">
                  <c:v>86</c:v>
                </c:pt>
                <c:pt idx="1494">
                  <c:v>88</c:v>
                </c:pt>
                <c:pt idx="1495">
                  <c:v>84</c:v>
                </c:pt>
                <c:pt idx="1496">
                  <c:v>102</c:v>
                </c:pt>
                <c:pt idx="1497">
                  <c:v>106</c:v>
                </c:pt>
                <c:pt idx="1498">
                  <c:v>86</c:v>
                </c:pt>
                <c:pt idx="1499">
                  <c:v>86</c:v>
                </c:pt>
                <c:pt idx="1500">
                  <c:v>88</c:v>
                </c:pt>
                <c:pt idx="1501">
                  <c:v>83</c:v>
                </c:pt>
                <c:pt idx="1502">
                  <c:v>93</c:v>
                </c:pt>
                <c:pt idx="1503">
                  <c:v>119</c:v>
                </c:pt>
                <c:pt idx="1504">
                  <c:v>106</c:v>
                </c:pt>
                <c:pt idx="1505">
                  <c:v>89</c:v>
                </c:pt>
                <c:pt idx="1506">
                  <c:v>97</c:v>
                </c:pt>
                <c:pt idx="1507">
                  <c:v>95</c:v>
                </c:pt>
                <c:pt idx="1508">
                  <c:v>107</c:v>
                </c:pt>
                <c:pt idx="1509">
                  <c:v>107</c:v>
                </c:pt>
                <c:pt idx="1510">
                  <c:v>92</c:v>
                </c:pt>
                <c:pt idx="1511">
                  <c:v>115</c:v>
                </c:pt>
                <c:pt idx="1512">
                  <c:v>131</c:v>
                </c:pt>
                <c:pt idx="1513">
                  <c:v>104</c:v>
                </c:pt>
                <c:pt idx="1514">
                  <c:v>79</c:v>
                </c:pt>
                <c:pt idx="1515">
                  <c:v>119</c:v>
                </c:pt>
                <c:pt idx="1516">
                  <c:v>84</c:v>
                </c:pt>
                <c:pt idx="1517">
                  <c:v>94</c:v>
                </c:pt>
                <c:pt idx="1518">
                  <c:v>106</c:v>
                </c:pt>
                <c:pt idx="1519">
                  <c:v>92</c:v>
                </c:pt>
                <c:pt idx="1520">
                  <c:v>123</c:v>
                </c:pt>
                <c:pt idx="1521">
                  <c:v>128</c:v>
                </c:pt>
                <c:pt idx="1522">
                  <c:v>124</c:v>
                </c:pt>
                <c:pt idx="1523">
                  <c:v>127</c:v>
                </c:pt>
                <c:pt idx="1524">
                  <c:v>118</c:v>
                </c:pt>
                <c:pt idx="1525">
                  <c:v>126</c:v>
                </c:pt>
                <c:pt idx="1526">
                  <c:v>121</c:v>
                </c:pt>
                <c:pt idx="1527">
                  <c:v>99</c:v>
                </c:pt>
                <c:pt idx="1528">
                  <c:v>134</c:v>
                </c:pt>
                <c:pt idx="1529">
                  <c:v>133</c:v>
                </c:pt>
                <c:pt idx="1530">
                  <c:v>143</c:v>
                </c:pt>
                <c:pt idx="1531">
                  <c:v>130</c:v>
                </c:pt>
                <c:pt idx="1532">
                  <c:v>128</c:v>
                </c:pt>
                <c:pt idx="1533">
                  <c:v>129</c:v>
                </c:pt>
                <c:pt idx="1534">
                  <c:v>129</c:v>
                </c:pt>
                <c:pt idx="1535">
                  <c:v>132</c:v>
                </c:pt>
                <c:pt idx="1536">
                  <c:v>140</c:v>
                </c:pt>
                <c:pt idx="1537">
                  <c:v>151</c:v>
                </c:pt>
                <c:pt idx="1538">
                  <c:v>134</c:v>
                </c:pt>
                <c:pt idx="1539">
                  <c:v>134</c:v>
                </c:pt>
                <c:pt idx="1540">
                  <c:v>146</c:v>
                </c:pt>
                <c:pt idx="1541">
                  <c:v>159</c:v>
                </c:pt>
                <c:pt idx="1542">
                  <c:v>118</c:v>
                </c:pt>
                <c:pt idx="1543">
                  <c:v>170</c:v>
                </c:pt>
                <c:pt idx="1544">
                  <c:v>153</c:v>
                </c:pt>
                <c:pt idx="1545">
                  <c:v>145</c:v>
                </c:pt>
                <c:pt idx="1546">
                  <c:v>177</c:v>
                </c:pt>
                <c:pt idx="1547">
                  <c:v>133</c:v>
                </c:pt>
                <c:pt idx="1548">
                  <c:v>134</c:v>
                </c:pt>
                <c:pt idx="1549">
                  <c:v>161</c:v>
                </c:pt>
                <c:pt idx="1550">
                  <c:v>170</c:v>
                </c:pt>
                <c:pt idx="1551">
                  <c:v>159</c:v>
                </c:pt>
                <c:pt idx="1552">
                  <c:v>169</c:v>
                </c:pt>
                <c:pt idx="1553">
                  <c:v>160</c:v>
                </c:pt>
                <c:pt idx="1554">
                  <c:v>191</c:v>
                </c:pt>
                <c:pt idx="1555">
                  <c:v>178</c:v>
                </c:pt>
                <c:pt idx="1556">
                  <c:v>187</c:v>
                </c:pt>
                <c:pt idx="1557">
                  <c:v>168</c:v>
                </c:pt>
                <c:pt idx="1558">
                  <c:v>179</c:v>
                </c:pt>
                <c:pt idx="1559">
                  <c:v>201</c:v>
                </c:pt>
                <c:pt idx="1560">
                  <c:v>197</c:v>
                </c:pt>
                <c:pt idx="1561">
                  <c:v>206</c:v>
                </c:pt>
                <c:pt idx="1562">
                  <c:v>188</c:v>
                </c:pt>
                <c:pt idx="1563">
                  <c:v>206</c:v>
                </c:pt>
                <c:pt idx="1564">
                  <c:v>196</c:v>
                </c:pt>
                <c:pt idx="1565">
                  <c:v>170</c:v>
                </c:pt>
                <c:pt idx="1566">
                  <c:v>183</c:v>
                </c:pt>
                <c:pt idx="1567">
                  <c:v>190</c:v>
                </c:pt>
                <c:pt idx="1568">
                  <c:v>192</c:v>
                </c:pt>
                <c:pt idx="1569">
                  <c:v>194</c:v>
                </c:pt>
                <c:pt idx="1570">
                  <c:v>200</c:v>
                </c:pt>
                <c:pt idx="1571">
                  <c:v>183</c:v>
                </c:pt>
                <c:pt idx="1572">
                  <c:v>209</c:v>
                </c:pt>
                <c:pt idx="1573">
                  <c:v>210</c:v>
                </c:pt>
                <c:pt idx="1574">
                  <c:v>180</c:v>
                </c:pt>
                <c:pt idx="1575">
                  <c:v>192</c:v>
                </c:pt>
                <c:pt idx="1576">
                  <c:v>194</c:v>
                </c:pt>
                <c:pt idx="1577">
                  <c:v>202</c:v>
                </c:pt>
                <c:pt idx="1578">
                  <c:v>217</c:v>
                </c:pt>
                <c:pt idx="1579">
                  <c:v>226</c:v>
                </c:pt>
                <c:pt idx="1580">
                  <c:v>208</c:v>
                </c:pt>
                <c:pt idx="1581">
                  <c:v>233</c:v>
                </c:pt>
                <c:pt idx="1582">
                  <c:v>207</c:v>
                </c:pt>
                <c:pt idx="1583">
                  <c:v>222</c:v>
                </c:pt>
                <c:pt idx="1584">
                  <c:v>208</c:v>
                </c:pt>
                <c:pt idx="1585">
                  <c:v>207</c:v>
                </c:pt>
                <c:pt idx="1586">
                  <c:v>238</c:v>
                </c:pt>
                <c:pt idx="1587">
                  <c:v>228</c:v>
                </c:pt>
                <c:pt idx="1588">
                  <c:v>216</c:v>
                </c:pt>
                <c:pt idx="1589">
                  <c:v>233</c:v>
                </c:pt>
                <c:pt idx="1590">
                  <c:v>210</c:v>
                </c:pt>
                <c:pt idx="1591">
                  <c:v>233</c:v>
                </c:pt>
                <c:pt idx="1592">
                  <c:v>249</c:v>
                </c:pt>
                <c:pt idx="1593">
                  <c:v>227</c:v>
                </c:pt>
                <c:pt idx="1594">
                  <c:v>203</c:v>
                </c:pt>
                <c:pt idx="1595">
                  <c:v>238</c:v>
                </c:pt>
                <c:pt idx="1596">
                  <c:v>208</c:v>
                </c:pt>
                <c:pt idx="1597">
                  <c:v>210</c:v>
                </c:pt>
                <c:pt idx="1598">
                  <c:v>207</c:v>
                </c:pt>
                <c:pt idx="1599">
                  <c:v>238</c:v>
                </c:pt>
                <c:pt idx="1600">
                  <c:v>218</c:v>
                </c:pt>
                <c:pt idx="1601">
                  <c:v>194</c:v>
                </c:pt>
                <c:pt idx="1602">
                  <c:v>216</c:v>
                </c:pt>
                <c:pt idx="1603">
                  <c:v>196</c:v>
                </c:pt>
                <c:pt idx="1604">
                  <c:v>210</c:v>
                </c:pt>
                <c:pt idx="1605">
                  <c:v>203</c:v>
                </c:pt>
                <c:pt idx="1606">
                  <c:v>220</c:v>
                </c:pt>
                <c:pt idx="1607">
                  <c:v>199</c:v>
                </c:pt>
                <c:pt idx="1608">
                  <c:v>183</c:v>
                </c:pt>
                <c:pt idx="1609">
                  <c:v>201</c:v>
                </c:pt>
                <c:pt idx="1610">
                  <c:v>187</c:v>
                </c:pt>
                <c:pt idx="1611">
                  <c:v>221</c:v>
                </c:pt>
                <c:pt idx="1612">
                  <c:v>193</c:v>
                </c:pt>
                <c:pt idx="1613">
                  <c:v>205</c:v>
                </c:pt>
                <c:pt idx="1614">
                  <c:v>195</c:v>
                </c:pt>
                <c:pt idx="1615">
                  <c:v>182</c:v>
                </c:pt>
                <c:pt idx="1616">
                  <c:v>218</c:v>
                </c:pt>
                <c:pt idx="1617">
                  <c:v>215</c:v>
                </c:pt>
                <c:pt idx="1618">
                  <c:v>187</c:v>
                </c:pt>
                <c:pt idx="1619">
                  <c:v>193</c:v>
                </c:pt>
                <c:pt idx="1620">
                  <c:v>165</c:v>
                </c:pt>
                <c:pt idx="1621">
                  <c:v>175</c:v>
                </c:pt>
                <c:pt idx="1622">
                  <c:v>185</c:v>
                </c:pt>
                <c:pt idx="1623">
                  <c:v>164</c:v>
                </c:pt>
                <c:pt idx="1624">
                  <c:v>167</c:v>
                </c:pt>
                <c:pt idx="1625">
                  <c:v>181</c:v>
                </c:pt>
                <c:pt idx="1626">
                  <c:v>173</c:v>
                </c:pt>
                <c:pt idx="1627">
                  <c:v>151</c:v>
                </c:pt>
                <c:pt idx="1628">
                  <c:v>179</c:v>
                </c:pt>
                <c:pt idx="1629">
                  <c:v>149</c:v>
                </c:pt>
                <c:pt idx="1630">
                  <c:v>170</c:v>
                </c:pt>
                <c:pt idx="1631">
                  <c:v>158</c:v>
                </c:pt>
                <c:pt idx="1632">
                  <c:v>164</c:v>
                </c:pt>
                <c:pt idx="1633">
                  <c:v>143</c:v>
                </c:pt>
                <c:pt idx="1634">
                  <c:v>158</c:v>
                </c:pt>
                <c:pt idx="1635">
                  <c:v>149</c:v>
                </c:pt>
                <c:pt idx="1636">
                  <c:v>138</c:v>
                </c:pt>
                <c:pt idx="1637">
                  <c:v>133</c:v>
                </c:pt>
                <c:pt idx="1638">
                  <c:v>145</c:v>
                </c:pt>
                <c:pt idx="1639">
                  <c:v>148</c:v>
                </c:pt>
                <c:pt idx="1640">
                  <c:v>172</c:v>
                </c:pt>
                <c:pt idx="1641">
                  <c:v>140</c:v>
                </c:pt>
                <c:pt idx="1642">
                  <c:v>146</c:v>
                </c:pt>
                <c:pt idx="1643">
                  <c:v>140</c:v>
                </c:pt>
                <c:pt idx="1644">
                  <c:v>141</c:v>
                </c:pt>
                <c:pt idx="1645">
                  <c:v>143</c:v>
                </c:pt>
                <c:pt idx="1646">
                  <c:v>150</c:v>
                </c:pt>
                <c:pt idx="1647">
                  <c:v>142</c:v>
                </c:pt>
                <c:pt idx="1648">
                  <c:v>144</c:v>
                </c:pt>
                <c:pt idx="1649">
                  <c:v>124</c:v>
                </c:pt>
                <c:pt idx="1650">
                  <c:v>150</c:v>
                </c:pt>
                <c:pt idx="1651">
                  <c:v>161</c:v>
                </c:pt>
                <c:pt idx="1652">
                  <c:v>152</c:v>
                </c:pt>
                <c:pt idx="1653">
                  <c:v>133</c:v>
                </c:pt>
                <c:pt idx="1654">
                  <c:v>123</c:v>
                </c:pt>
                <c:pt idx="1655">
                  <c:v>120</c:v>
                </c:pt>
                <c:pt idx="1656">
                  <c:v>155</c:v>
                </c:pt>
                <c:pt idx="1657">
                  <c:v>112</c:v>
                </c:pt>
                <c:pt idx="1658">
                  <c:v>137</c:v>
                </c:pt>
                <c:pt idx="1659">
                  <c:v>143</c:v>
                </c:pt>
                <c:pt idx="1660">
                  <c:v>128</c:v>
                </c:pt>
                <c:pt idx="1661">
                  <c:v>136</c:v>
                </c:pt>
                <c:pt idx="1662">
                  <c:v>119</c:v>
                </c:pt>
                <c:pt idx="1663">
                  <c:v>121</c:v>
                </c:pt>
                <c:pt idx="1664">
                  <c:v>112</c:v>
                </c:pt>
                <c:pt idx="1665">
                  <c:v>113</c:v>
                </c:pt>
                <c:pt idx="1666">
                  <c:v>108</c:v>
                </c:pt>
                <c:pt idx="1667">
                  <c:v>121</c:v>
                </c:pt>
                <c:pt idx="1668">
                  <c:v>122</c:v>
                </c:pt>
                <c:pt idx="1669">
                  <c:v>117</c:v>
                </c:pt>
                <c:pt idx="1670">
                  <c:v>115</c:v>
                </c:pt>
                <c:pt idx="1671">
                  <c:v>106</c:v>
                </c:pt>
                <c:pt idx="1672">
                  <c:v>113</c:v>
                </c:pt>
                <c:pt idx="1673">
                  <c:v>113</c:v>
                </c:pt>
                <c:pt idx="1674">
                  <c:v>110</c:v>
                </c:pt>
                <c:pt idx="1675">
                  <c:v>127</c:v>
                </c:pt>
                <c:pt idx="1676">
                  <c:v>122</c:v>
                </c:pt>
                <c:pt idx="1677">
                  <c:v>115</c:v>
                </c:pt>
                <c:pt idx="1678">
                  <c:v>112</c:v>
                </c:pt>
                <c:pt idx="1679">
                  <c:v>126</c:v>
                </c:pt>
                <c:pt idx="1680">
                  <c:v>110</c:v>
                </c:pt>
                <c:pt idx="1681">
                  <c:v>109</c:v>
                </c:pt>
                <c:pt idx="1682">
                  <c:v>111</c:v>
                </c:pt>
                <c:pt idx="1683">
                  <c:v>95</c:v>
                </c:pt>
                <c:pt idx="1684">
                  <c:v>124</c:v>
                </c:pt>
                <c:pt idx="1685">
                  <c:v>125</c:v>
                </c:pt>
                <c:pt idx="1686">
                  <c:v>112</c:v>
                </c:pt>
                <c:pt idx="1687">
                  <c:v>113</c:v>
                </c:pt>
                <c:pt idx="1688">
                  <c:v>132</c:v>
                </c:pt>
                <c:pt idx="1689">
                  <c:v>107</c:v>
                </c:pt>
                <c:pt idx="1690">
                  <c:v>108</c:v>
                </c:pt>
                <c:pt idx="1691">
                  <c:v>119</c:v>
                </c:pt>
                <c:pt idx="1692">
                  <c:v>125</c:v>
                </c:pt>
                <c:pt idx="1693">
                  <c:v>115</c:v>
                </c:pt>
                <c:pt idx="1694">
                  <c:v>100</c:v>
                </c:pt>
                <c:pt idx="1695">
                  <c:v>103</c:v>
                </c:pt>
                <c:pt idx="1696">
                  <c:v>106</c:v>
                </c:pt>
                <c:pt idx="1697">
                  <c:v>112</c:v>
                </c:pt>
                <c:pt idx="1698">
                  <c:v>97</c:v>
                </c:pt>
                <c:pt idx="1699">
                  <c:v>109</c:v>
                </c:pt>
                <c:pt idx="1700">
                  <c:v>106</c:v>
                </c:pt>
                <c:pt idx="1701">
                  <c:v>109</c:v>
                </c:pt>
                <c:pt idx="1702">
                  <c:v>121</c:v>
                </c:pt>
                <c:pt idx="1703">
                  <c:v>112</c:v>
                </c:pt>
                <c:pt idx="1704">
                  <c:v>122</c:v>
                </c:pt>
                <c:pt idx="1705">
                  <c:v>103</c:v>
                </c:pt>
                <c:pt idx="1706">
                  <c:v>115</c:v>
                </c:pt>
                <c:pt idx="1707">
                  <c:v>121</c:v>
                </c:pt>
                <c:pt idx="1708">
                  <c:v>104</c:v>
                </c:pt>
                <c:pt idx="1709">
                  <c:v>104</c:v>
                </c:pt>
                <c:pt idx="1710">
                  <c:v>112</c:v>
                </c:pt>
                <c:pt idx="1711">
                  <c:v>105</c:v>
                </c:pt>
                <c:pt idx="1712">
                  <c:v>101</c:v>
                </c:pt>
                <c:pt idx="1713">
                  <c:v>105</c:v>
                </c:pt>
                <c:pt idx="1714">
                  <c:v>115</c:v>
                </c:pt>
                <c:pt idx="1715">
                  <c:v>128</c:v>
                </c:pt>
                <c:pt idx="1716">
                  <c:v>111</c:v>
                </c:pt>
                <c:pt idx="1717">
                  <c:v>98</c:v>
                </c:pt>
                <c:pt idx="1718">
                  <c:v>105</c:v>
                </c:pt>
                <c:pt idx="1719">
                  <c:v>93</c:v>
                </c:pt>
                <c:pt idx="1720">
                  <c:v>100</c:v>
                </c:pt>
                <c:pt idx="1721">
                  <c:v>115</c:v>
                </c:pt>
                <c:pt idx="1722">
                  <c:v>105</c:v>
                </c:pt>
                <c:pt idx="1723">
                  <c:v>91</c:v>
                </c:pt>
                <c:pt idx="1724">
                  <c:v>108</c:v>
                </c:pt>
                <c:pt idx="1725">
                  <c:v>96</c:v>
                </c:pt>
                <c:pt idx="1726">
                  <c:v>113</c:v>
                </c:pt>
                <c:pt idx="1727">
                  <c:v>110</c:v>
                </c:pt>
                <c:pt idx="1728">
                  <c:v>96</c:v>
                </c:pt>
                <c:pt idx="1729">
                  <c:v>138</c:v>
                </c:pt>
                <c:pt idx="1730">
                  <c:v>121</c:v>
                </c:pt>
                <c:pt idx="1731">
                  <c:v>127</c:v>
                </c:pt>
                <c:pt idx="1732">
                  <c:v>95</c:v>
                </c:pt>
                <c:pt idx="1733">
                  <c:v>101</c:v>
                </c:pt>
                <c:pt idx="1734">
                  <c:v>91</c:v>
                </c:pt>
                <c:pt idx="1735">
                  <c:v>77</c:v>
                </c:pt>
                <c:pt idx="1736">
                  <c:v>83</c:v>
                </c:pt>
                <c:pt idx="1737">
                  <c:v>89</c:v>
                </c:pt>
                <c:pt idx="1738">
                  <c:v>114</c:v>
                </c:pt>
                <c:pt idx="1739">
                  <c:v>101</c:v>
                </c:pt>
                <c:pt idx="1740">
                  <c:v>100</c:v>
                </c:pt>
                <c:pt idx="1741">
                  <c:v>85</c:v>
                </c:pt>
                <c:pt idx="1742">
                  <c:v>81</c:v>
                </c:pt>
                <c:pt idx="1743">
                  <c:v>107</c:v>
                </c:pt>
                <c:pt idx="1744">
                  <c:v>96</c:v>
                </c:pt>
                <c:pt idx="1745">
                  <c:v>80</c:v>
                </c:pt>
                <c:pt idx="1746">
                  <c:v>97</c:v>
                </c:pt>
                <c:pt idx="1747">
                  <c:v>84</c:v>
                </c:pt>
                <c:pt idx="1748">
                  <c:v>89</c:v>
                </c:pt>
                <c:pt idx="1749">
                  <c:v>87</c:v>
                </c:pt>
                <c:pt idx="1750">
                  <c:v>84</c:v>
                </c:pt>
                <c:pt idx="1751">
                  <c:v>95</c:v>
                </c:pt>
                <c:pt idx="1752">
                  <c:v>91</c:v>
                </c:pt>
                <c:pt idx="1753">
                  <c:v>87</c:v>
                </c:pt>
                <c:pt idx="1754">
                  <c:v>62</c:v>
                </c:pt>
                <c:pt idx="1755">
                  <c:v>90</c:v>
                </c:pt>
                <c:pt idx="1756">
                  <c:v>77</c:v>
                </c:pt>
                <c:pt idx="1757">
                  <c:v>68</c:v>
                </c:pt>
                <c:pt idx="1758">
                  <c:v>81</c:v>
                </c:pt>
                <c:pt idx="1759">
                  <c:v>74</c:v>
                </c:pt>
                <c:pt idx="1760">
                  <c:v>86</c:v>
                </c:pt>
                <c:pt idx="1761">
                  <c:v>75</c:v>
                </c:pt>
                <c:pt idx="1762">
                  <c:v>103</c:v>
                </c:pt>
                <c:pt idx="1763">
                  <c:v>72</c:v>
                </c:pt>
                <c:pt idx="1764">
                  <c:v>93</c:v>
                </c:pt>
                <c:pt idx="1765">
                  <c:v>91</c:v>
                </c:pt>
                <c:pt idx="1766">
                  <c:v>71</c:v>
                </c:pt>
                <c:pt idx="1767">
                  <c:v>70</c:v>
                </c:pt>
                <c:pt idx="1768">
                  <c:v>59</c:v>
                </c:pt>
                <c:pt idx="1769">
                  <c:v>75</c:v>
                </c:pt>
                <c:pt idx="1770">
                  <c:v>71</c:v>
                </c:pt>
                <c:pt idx="1771">
                  <c:v>84</c:v>
                </c:pt>
                <c:pt idx="1772">
                  <c:v>82</c:v>
                </c:pt>
                <c:pt idx="1773">
                  <c:v>71</c:v>
                </c:pt>
                <c:pt idx="1774">
                  <c:v>65</c:v>
                </c:pt>
                <c:pt idx="1775">
                  <c:v>60</c:v>
                </c:pt>
                <c:pt idx="1776">
                  <c:v>74</c:v>
                </c:pt>
                <c:pt idx="1777">
                  <c:v>76</c:v>
                </c:pt>
                <c:pt idx="1778">
                  <c:v>54</c:v>
                </c:pt>
                <c:pt idx="1779">
                  <c:v>64</c:v>
                </c:pt>
                <c:pt idx="1780">
                  <c:v>65</c:v>
                </c:pt>
                <c:pt idx="1781">
                  <c:v>79</c:v>
                </c:pt>
                <c:pt idx="1782">
                  <c:v>77</c:v>
                </c:pt>
                <c:pt idx="1783">
                  <c:v>77</c:v>
                </c:pt>
                <c:pt idx="1784">
                  <c:v>68</c:v>
                </c:pt>
                <c:pt idx="1785">
                  <c:v>74</c:v>
                </c:pt>
                <c:pt idx="1786">
                  <c:v>76</c:v>
                </c:pt>
                <c:pt idx="1787">
                  <c:v>65</c:v>
                </c:pt>
                <c:pt idx="1788">
                  <c:v>55</c:v>
                </c:pt>
                <c:pt idx="1789">
                  <c:v>71</c:v>
                </c:pt>
                <c:pt idx="1790">
                  <c:v>54</c:v>
                </c:pt>
                <c:pt idx="1791">
                  <c:v>63</c:v>
                </c:pt>
                <c:pt idx="1792">
                  <c:v>73</c:v>
                </c:pt>
                <c:pt idx="1793">
                  <c:v>60</c:v>
                </c:pt>
                <c:pt idx="1794">
                  <c:v>58</c:v>
                </c:pt>
                <c:pt idx="1795">
                  <c:v>54</c:v>
                </c:pt>
                <c:pt idx="1796">
                  <c:v>73</c:v>
                </c:pt>
                <c:pt idx="1797">
                  <c:v>55</c:v>
                </c:pt>
                <c:pt idx="1798">
                  <c:v>78</c:v>
                </c:pt>
                <c:pt idx="1799">
                  <c:v>45</c:v>
                </c:pt>
                <c:pt idx="1800">
                  <c:v>55</c:v>
                </c:pt>
                <c:pt idx="1801">
                  <c:v>62</c:v>
                </c:pt>
                <c:pt idx="1802">
                  <c:v>65</c:v>
                </c:pt>
                <c:pt idx="1803">
                  <c:v>52</c:v>
                </c:pt>
                <c:pt idx="1804">
                  <c:v>70</c:v>
                </c:pt>
                <c:pt idx="1805">
                  <c:v>52</c:v>
                </c:pt>
                <c:pt idx="1806">
                  <c:v>67</c:v>
                </c:pt>
                <c:pt idx="1807">
                  <c:v>71</c:v>
                </c:pt>
                <c:pt idx="1808">
                  <c:v>50</c:v>
                </c:pt>
                <c:pt idx="1809">
                  <c:v>58</c:v>
                </c:pt>
                <c:pt idx="1810">
                  <c:v>62</c:v>
                </c:pt>
                <c:pt idx="1811">
                  <c:v>65</c:v>
                </c:pt>
                <c:pt idx="1812">
                  <c:v>46</c:v>
                </c:pt>
                <c:pt idx="1813">
                  <c:v>54</c:v>
                </c:pt>
                <c:pt idx="1814">
                  <c:v>67</c:v>
                </c:pt>
                <c:pt idx="1815">
                  <c:v>66</c:v>
                </c:pt>
                <c:pt idx="1816">
                  <c:v>68</c:v>
                </c:pt>
                <c:pt idx="1817">
                  <c:v>49</c:v>
                </c:pt>
                <c:pt idx="1818">
                  <c:v>48</c:v>
                </c:pt>
                <c:pt idx="1819">
                  <c:v>62</c:v>
                </c:pt>
                <c:pt idx="1820">
                  <c:v>59</c:v>
                </c:pt>
                <c:pt idx="1821">
                  <c:v>54</c:v>
                </c:pt>
                <c:pt idx="1822">
                  <c:v>54</c:v>
                </c:pt>
                <c:pt idx="1823">
                  <c:v>48</c:v>
                </c:pt>
                <c:pt idx="1824">
                  <c:v>55</c:v>
                </c:pt>
                <c:pt idx="1825">
                  <c:v>62</c:v>
                </c:pt>
                <c:pt idx="1826">
                  <c:v>67</c:v>
                </c:pt>
                <c:pt idx="1827">
                  <c:v>55</c:v>
                </c:pt>
                <c:pt idx="1828">
                  <c:v>56</c:v>
                </c:pt>
                <c:pt idx="1829">
                  <c:v>49</c:v>
                </c:pt>
                <c:pt idx="1830">
                  <c:v>43</c:v>
                </c:pt>
                <c:pt idx="1831">
                  <c:v>58</c:v>
                </c:pt>
                <c:pt idx="1832">
                  <c:v>56</c:v>
                </c:pt>
                <c:pt idx="1833">
                  <c:v>48</c:v>
                </c:pt>
                <c:pt idx="1834">
                  <c:v>56</c:v>
                </c:pt>
                <c:pt idx="1835">
                  <c:v>58</c:v>
                </c:pt>
                <c:pt idx="1836">
                  <c:v>45</c:v>
                </c:pt>
                <c:pt idx="1837">
                  <c:v>55</c:v>
                </c:pt>
                <c:pt idx="1838">
                  <c:v>59</c:v>
                </c:pt>
                <c:pt idx="1839">
                  <c:v>50</c:v>
                </c:pt>
                <c:pt idx="1840">
                  <c:v>54</c:v>
                </c:pt>
                <c:pt idx="1841">
                  <c:v>47</c:v>
                </c:pt>
                <c:pt idx="1842">
                  <c:v>44</c:v>
                </c:pt>
                <c:pt idx="1843">
                  <c:v>58</c:v>
                </c:pt>
                <c:pt idx="1844">
                  <c:v>50</c:v>
                </c:pt>
                <c:pt idx="1845">
                  <c:v>45</c:v>
                </c:pt>
                <c:pt idx="1846">
                  <c:v>51</c:v>
                </c:pt>
                <c:pt idx="1847">
                  <c:v>59</c:v>
                </c:pt>
                <c:pt idx="1848">
                  <c:v>67</c:v>
                </c:pt>
                <c:pt idx="1849">
                  <c:v>54</c:v>
                </c:pt>
                <c:pt idx="1850">
                  <c:v>52</c:v>
                </c:pt>
                <c:pt idx="1851">
                  <c:v>54</c:v>
                </c:pt>
                <c:pt idx="1852">
                  <c:v>55</c:v>
                </c:pt>
                <c:pt idx="1853">
                  <c:v>56</c:v>
                </c:pt>
                <c:pt idx="1854">
                  <c:v>57</c:v>
                </c:pt>
                <c:pt idx="1855">
                  <c:v>59</c:v>
                </c:pt>
                <c:pt idx="1856">
                  <c:v>48</c:v>
                </c:pt>
                <c:pt idx="1857">
                  <c:v>53</c:v>
                </c:pt>
                <c:pt idx="1858">
                  <c:v>56</c:v>
                </c:pt>
                <c:pt idx="1859">
                  <c:v>54</c:v>
                </c:pt>
                <c:pt idx="1860">
                  <c:v>70</c:v>
                </c:pt>
                <c:pt idx="1861">
                  <c:v>50</c:v>
                </c:pt>
                <c:pt idx="1862">
                  <c:v>55</c:v>
                </c:pt>
                <c:pt idx="1863">
                  <c:v>51</c:v>
                </c:pt>
                <c:pt idx="1864">
                  <c:v>54</c:v>
                </c:pt>
                <c:pt idx="1865">
                  <c:v>59</c:v>
                </c:pt>
                <c:pt idx="1866">
                  <c:v>59</c:v>
                </c:pt>
                <c:pt idx="1867">
                  <c:v>47</c:v>
                </c:pt>
                <c:pt idx="1868">
                  <c:v>59</c:v>
                </c:pt>
                <c:pt idx="1869">
                  <c:v>49</c:v>
                </c:pt>
                <c:pt idx="1870">
                  <c:v>44</c:v>
                </c:pt>
                <c:pt idx="1871">
                  <c:v>50</c:v>
                </c:pt>
                <c:pt idx="1872">
                  <c:v>46</c:v>
                </c:pt>
                <c:pt idx="1873">
                  <c:v>66</c:v>
                </c:pt>
                <c:pt idx="1874">
                  <c:v>64</c:v>
                </c:pt>
                <c:pt idx="1875">
                  <c:v>57</c:v>
                </c:pt>
                <c:pt idx="1876">
                  <c:v>55</c:v>
                </c:pt>
                <c:pt idx="1877">
                  <c:v>49</c:v>
                </c:pt>
                <c:pt idx="1878">
                  <c:v>50</c:v>
                </c:pt>
                <c:pt idx="1879">
                  <c:v>59</c:v>
                </c:pt>
                <c:pt idx="1880">
                  <c:v>61</c:v>
                </c:pt>
                <c:pt idx="1881">
                  <c:v>53</c:v>
                </c:pt>
                <c:pt idx="1882">
                  <c:v>65</c:v>
                </c:pt>
                <c:pt idx="1883">
                  <c:v>48</c:v>
                </c:pt>
                <c:pt idx="1884">
                  <c:v>71</c:v>
                </c:pt>
                <c:pt idx="1885">
                  <c:v>67</c:v>
                </c:pt>
                <c:pt idx="1886">
                  <c:v>65</c:v>
                </c:pt>
                <c:pt idx="1887">
                  <c:v>48</c:v>
                </c:pt>
                <c:pt idx="1888">
                  <c:v>68</c:v>
                </c:pt>
                <c:pt idx="1889">
                  <c:v>46</c:v>
                </c:pt>
                <c:pt idx="1890">
                  <c:v>50</c:v>
                </c:pt>
                <c:pt idx="1891">
                  <c:v>48</c:v>
                </c:pt>
                <c:pt idx="1892">
                  <c:v>59</c:v>
                </c:pt>
                <c:pt idx="1893">
                  <c:v>55</c:v>
                </c:pt>
                <c:pt idx="1894">
                  <c:v>56</c:v>
                </c:pt>
                <c:pt idx="1895">
                  <c:v>48</c:v>
                </c:pt>
                <c:pt idx="1896">
                  <c:v>62</c:v>
                </c:pt>
                <c:pt idx="1897">
                  <c:v>40</c:v>
                </c:pt>
                <c:pt idx="1898">
                  <c:v>39</c:v>
                </c:pt>
                <c:pt idx="1899">
                  <c:v>73</c:v>
                </c:pt>
                <c:pt idx="1900">
                  <c:v>59</c:v>
                </c:pt>
                <c:pt idx="1901">
                  <c:v>51</c:v>
                </c:pt>
                <c:pt idx="1902">
                  <c:v>51</c:v>
                </c:pt>
                <c:pt idx="1903">
                  <c:v>64</c:v>
                </c:pt>
                <c:pt idx="1904">
                  <c:v>38</c:v>
                </c:pt>
                <c:pt idx="1905">
                  <c:v>50</c:v>
                </c:pt>
                <c:pt idx="1906">
                  <c:v>58</c:v>
                </c:pt>
                <c:pt idx="1907">
                  <c:v>49</c:v>
                </c:pt>
                <c:pt idx="1908">
                  <c:v>62</c:v>
                </c:pt>
                <c:pt idx="1909">
                  <c:v>57</c:v>
                </c:pt>
                <c:pt idx="1910">
                  <c:v>69</c:v>
                </c:pt>
                <c:pt idx="1911">
                  <c:v>46</c:v>
                </c:pt>
                <c:pt idx="1912">
                  <c:v>63</c:v>
                </c:pt>
                <c:pt idx="1913">
                  <c:v>42</c:v>
                </c:pt>
                <c:pt idx="1914">
                  <c:v>71</c:v>
                </c:pt>
                <c:pt idx="1915">
                  <c:v>51</c:v>
                </c:pt>
                <c:pt idx="1916">
                  <c:v>80</c:v>
                </c:pt>
                <c:pt idx="1917">
                  <c:v>62</c:v>
                </c:pt>
                <c:pt idx="1918">
                  <c:v>58</c:v>
                </c:pt>
                <c:pt idx="1919">
                  <c:v>66</c:v>
                </c:pt>
                <c:pt idx="1920">
                  <c:v>56</c:v>
                </c:pt>
                <c:pt idx="1921">
                  <c:v>63</c:v>
                </c:pt>
                <c:pt idx="1922">
                  <c:v>59</c:v>
                </c:pt>
                <c:pt idx="1923">
                  <c:v>45</c:v>
                </c:pt>
                <c:pt idx="1924">
                  <c:v>45</c:v>
                </c:pt>
                <c:pt idx="1925">
                  <c:v>46</c:v>
                </c:pt>
                <c:pt idx="1926">
                  <c:v>58</c:v>
                </c:pt>
                <c:pt idx="1927">
                  <c:v>51</c:v>
                </c:pt>
                <c:pt idx="1928">
                  <c:v>44</c:v>
                </c:pt>
                <c:pt idx="1929">
                  <c:v>43</c:v>
                </c:pt>
                <c:pt idx="1930">
                  <c:v>64</c:v>
                </c:pt>
                <c:pt idx="1931">
                  <c:v>56</c:v>
                </c:pt>
                <c:pt idx="1932">
                  <c:v>38</c:v>
                </c:pt>
                <c:pt idx="1933">
                  <c:v>58</c:v>
                </c:pt>
                <c:pt idx="1934">
                  <c:v>61</c:v>
                </c:pt>
                <c:pt idx="1935">
                  <c:v>47</c:v>
                </c:pt>
                <c:pt idx="1936">
                  <c:v>53</c:v>
                </c:pt>
                <c:pt idx="1937">
                  <c:v>46</c:v>
                </c:pt>
                <c:pt idx="1938">
                  <c:v>61</c:v>
                </c:pt>
                <c:pt idx="1939">
                  <c:v>43</c:v>
                </c:pt>
                <c:pt idx="1940">
                  <c:v>52</c:v>
                </c:pt>
                <c:pt idx="1941">
                  <c:v>44</c:v>
                </c:pt>
                <c:pt idx="1942">
                  <c:v>59</c:v>
                </c:pt>
                <c:pt idx="1943">
                  <c:v>45</c:v>
                </c:pt>
                <c:pt idx="1944">
                  <c:v>60</c:v>
                </c:pt>
                <c:pt idx="1945">
                  <c:v>68</c:v>
                </c:pt>
                <c:pt idx="1946">
                  <c:v>57</c:v>
                </c:pt>
                <c:pt idx="1947">
                  <c:v>51</c:v>
                </c:pt>
                <c:pt idx="1948">
                  <c:v>50</c:v>
                </c:pt>
                <c:pt idx="1949">
                  <c:v>52</c:v>
                </c:pt>
                <c:pt idx="1950">
                  <c:v>51</c:v>
                </c:pt>
                <c:pt idx="1951">
                  <c:v>59</c:v>
                </c:pt>
                <c:pt idx="1952">
                  <c:v>46</c:v>
                </c:pt>
                <c:pt idx="1953">
                  <c:v>49</c:v>
                </c:pt>
                <c:pt idx="1954">
                  <c:v>70</c:v>
                </c:pt>
                <c:pt idx="1955">
                  <c:v>52</c:v>
                </c:pt>
                <c:pt idx="1956">
                  <c:v>50</c:v>
                </c:pt>
                <c:pt idx="1957">
                  <c:v>56</c:v>
                </c:pt>
                <c:pt idx="1958">
                  <c:v>50</c:v>
                </c:pt>
                <c:pt idx="1959">
                  <c:v>55</c:v>
                </c:pt>
                <c:pt idx="1960">
                  <c:v>46</c:v>
                </c:pt>
                <c:pt idx="1961">
                  <c:v>51</c:v>
                </c:pt>
                <c:pt idx="1962">
                  <c:v>52</c:v>
                </c:pt>
                <c:pt idx="1963">
                  <c:v>34</c:v>
                </c:pt>
                <c:pt idx="1964">
                  <c:v>43</c:v>
                </c:pt>
                <c:pt idx="1965">
                  <c:v>51</c:v>
                </c:pt>
                <c:pt idx="1966">
                  <c:v>50</c:v>
                </c:pt>
                <c:pt idx="1967">
                  <c:v>42</c:v>
                </c:pt>
                <c:pt idx="1968">
                  <c:v>49</c:v>
                </c:pt>
                <c:pt idx="1969">
                  <c:v>49</c:v>
                </c:pt>
                <c:pt idx="1970">
                  <c:v>66</c:v>
                </c:pt>
                <c:pt idx="1971">
                  <c:v>46</c:v>
                </c:pt>
                <c:pt idx="1972">
                  <c:v>63</c:v>
                </c:pt>
                <c:pt idx="1973">
                  <c:v>49</c:v>
                </c:pt>
                <c:pt idx="1974">
                  <c:v>57</c:v>
                </c:pt>
                <c:pt idx="1975">
                  <c:v>49</c:v>
                </c:pt>
                <c:pt idx="1976">
                  <c:v>51</c:v>
                </c:pt>
                <c:pt idx="1977">
                  <c:v>60</c:v>
                </c:pt>
                <c:pt idx="1978">
                  <c:v>48</c:v>
                </c:pt>
                <c:pt idx="1979">
                  <c:v>49</c:v>
                </c:pt>
                <c:pt idx="1980">
                  <c:v>51</c:v>
                </c:pt>
                <c:pt idx="1981">
                  <c:v>51</c:v>
                </c:pt>
                <c:pt idx="1982">
                  <c:v>48</c:v>
                </c:pt>
                <c:pt idx="1983">
                  <c:v>50</c:v>
                </c:pt>
                <c:pt idx="1984">
                  <c:v>51</c:v>
                </c:pt>
                <c:pt idx="1985">
                  <c:v>58</c:v>
                </c:pt>
                <c:pt idx="1986">
                  <c:v>64</c:v>
                </c:pt>
                <c:pt idx="1987">
                  <c:v>68</c:v>
                </c:pt>
                <c:pt idx="1988">
                  <c:v>43</c:v>
                </c:pt>
                <c:pt idx="1989">
                  <c:v>51</c:v>
                </c:pt>
                <c:pt idx="1990">
                  <c:v>57</c:v>
                </c:pt>
                <c:pt idx="1991">
                  <c:v>46</c:v>
                </c:pt>
                <c:pt idx="1992">
                  <c:v>57</c:v>
                </c:pt>
                <c:pt idx="1993">
                  <c:v>64</c:v>
                </c:pt>
                <c:pt idx="1994">
                  <c:v>47</c:v>
                </c:pt>
                <c:pt idx="1995">
                  <c:v>51</c:v>
                </c:pt>
                <c:pt idx="1996">
                  <c:v>53</c:v>
                </c:pt>
                <c:pt idx="1997">
                  <c:v>54</c:v>
                </c:pt>
                <c:pt idx="1998">
                  <c:v>60</c:v>
                </c:pt>
                <c:pt idx="1999">
                  <c:v>55</c:v>
                </c:pt>
                <c:pt idx="2000">
                  <c:v>58</c:v>
                </c:pt>
                <c:pt idx="2001">
                  <c:v>40</c:v>
                </c:pt>
                <c:pt idx="2002">
                  <c:v>46</c:v>
                </c:pt>
                <c:pt idx="2003">
                  <c:v>51</c:v>
                </c:pt>
                <c:pt idx="2004">
                  <c:v>54</c:v>
                </c:pt>
                <c:pt idx="2005">
                  <c:v>54</c:v>
                </c:pt>
                <c:pt idx="2006">
                  <c:v>44</c:v>
                </c:pt>
                <c:pt idx="2007">
                  <c:v>51</c:v>
                </c:pt>
                <c:pt idx="2008">
                  <c:v>53</c:v>
                </c:pt>
                <c:pt idx="2009">
                  <c:v>54</c:v>
                </c:pt>
                <c:pt idx="2010">
                  <c:v>61</c:v>
                </c:pt>
                <c:pt idx="2011">
                  <c:v>41</c:v>
                </c:pt>
                <c:pt idx="2012">
                  <c:v>65</c:v>
                </c:pt>
                <c:pt idx="2013">
                  <c:v>56</c:v>
                </c:pt>
                <c:pt idx="2014">
                  <c:v>61</c:v>
                </c:pt>
                <c:pt idx="2015">
                  <c:v>61</c:v>
                </c:pt>
                <c:pt idx="2016">
                  <c:v>61</c:v>
                </c:pt>
                <c:pt idx="2017">
                  <c:v>48</c:v>
                </c:pt>
                <c:pt idx="2018">
                  <c:v>57</c:v>
                </c:pt>
                <c:pt idx="2019">
                  <c:v>62</c:v>
                </c:pt>
                <c:pt idx="2020">
                  <c:v>49</c:v>
                </c:pt>
                <c:pt idx="2021">
                  <c:v>56</c:v>
                </c:pt>
                <c:pt idx="2022">
                  <c:v>58</c:v>
                </c:pt>
                <c:pt idx="2023">
                  <c:v>62</c:v>
                </c:pt>
                <c:pt idx="2024">
                  <c:v>61</c:v>
                </c:pt>
                <c:pt idx="2025">
                  <c:v>60</c:v>
                </c:pt>
                <c:pt idx="2026">
                  <c:v>61</c:v>
                </c:pt>
                <c:pt idx="2027">
                  <c:v>57</c:v>
                </c:pt>
                <c:pt idx="2028">
                  <c:v>61</c:v>
                </c:pt>
                <c:pt idx="2029">
                  <c:v>54</c:v>
                </c:pt>
                <c:pt idx="2030">
                  <c:v>63</c:v>
                </c:pt>
                <c:pt idx="2031">
                  <c:v>65</c:v>
                </c:pt>
                <c:pt idx="2032">
                  <c:v>63</c:v>
                </c:pt>
                <c:pt idx="2033">
                  <c:v>67</c:v>
                </c:pt>
                <c:pt idx="2034">
                  <c:v>62</c:v>
                </c:pt>
                <c:pt idx="2035">
                  <c:v>63</c:v>
                </c:pt>
                <c:pt idx="2036">
                  <c:v>81</c:v>
                </c:pt>
                <c:pt idx="2037">
                  <c:v>53</c:v>
                </c:pt>
                <c:pt idx="2038">
                  <c:v>58</c:v>
                </c:pt>
                <c:pt idx="2039">
                  <c:v>60</c:v>
                </c:pt>
                <c:pt idx="2040">
                  <c:v>61</c:v>
                </c:pt>
                <c:pt idx="2041">
                  <c:v>76</c:v>
                </c:pt>
                <c:pt idx="2042">
                  <c:v>76</c:v>
                </c:pt>
                <c:pt idx="2043">
                  <c:v>73</c:v>
                </c:pt>
                <c:pt idx="2044">
                  <c:v>72</c:v>
                </c:pt>
                <c:pt idx="2045">
                  <c:v>66</c:v>
                </c:pt>
                <c:pt idx="2046">
                  <c:v>64</c:v>
                </c:pt>
                <c:pt idx="2047">
                  <c:v>70</c:v>
                </c:pt>
                <c:pt idx="2048">
                  <c:v>70</c:v>
                </c:pt>
                <c:pt idx="2049">
                  <c:v>60</c:v>
                </c:pt>
                <c:pt idx="2050">
                  <c:v>62</c:v>
                </c:pt>
                <c:pt idx="2051">
                  <c:v>74</c:v>
                </c:pt>
                <c:pt idx="2052">
                  <c:v>80</c:v>
                </c:pt>
                <c:pt idx="2053">
                  <c:v>88</c:v>
                </c:pt>
                <c:pt idx="2054">
                  <c:v>64</c:v>
                </c:pt>
                <c:pt idx="2055">
                  <c:v>76</c:v>
                </c:pt>
                <c:pt idx="2056">
                  <c:v>69</c:v>
                </c:pt>
                <c:pt idx="2057">
                  <c:v>64</c:v>
                </c:pt>
                <c:pt idx="2058">
                  <c:v>82</c:v>
                </c:pt>
                <c:pt idx="2059">
                  <c:v>73</c:v>
                </c:pt>
                <c:pt idx="2060">
                  <c:v>73</c:v>
                </c:pt>
                <c:pt idx="2061">
                  <c:v>65</c:v>
                </c:pt>
                <c:pt idx="2062">
                  <c:v>80</c:v>
                </c:pt>
                <c:pt idx="2063">
                  <c:v>74</c:v>
                </c:pt>
                <c:pt idx="2064">
                  <c:v>76</c:v>
                </c:pt>
                <c:pt idx="2065">
                  <c:v>58</c:v>
                </c:pt>
                <c:pt idx="2066">
                  <c:v>76</c:v>
                </c:pt>
                <c:pt idx="2067">
                  <c:v>72</c:v>
                </c:pt>
                <c:pt idx="2068">
                  <c:v>85</c:v>
                </c:pt>
                <c:pt idx="2069">
                  <c:v>76</c:v>
                </c:pt>
                <c:pt idx="2070">
                  <c:v>71</c:v>
                </c:pt>
                <c:pt idx="2071">
                  <c:v>75</c:v>
                </c:pt>
                <c:pt idx="2072">
                  <c:v>80</c:v>
                </c:pt>
                <c:pt idx="2073">
                  <c:v>86</c:v>
                </c:pt>
                <c:pt idx="2074">
                  <c:v>89</c:v>
                </c:pt>
                <c:pt idx="2075">
                  <c:v>77</c:v>
                </c:pt>
                <c:pt idx="2076">
                  <c:v>76</c:v>
                </c:pt>
                <c:pt idx="2077">
                  <c:v>92</c:v>
                </c:pt>
                <c:pt idx="2078">
                  <c:v>77</c:v>
                </c:pt>
                <c:pt idx="2079">
                  <c:v>63</c:v>
                </c:pt>
                <c:pt idx="2080">
                  <c:v>88</c:v>
                </c:pt>
                <c:pt idx="2081">
                  <c:v>89</c:v>
                </c:pt>
                <c:pt idx="2082">
                  <c:v>65</c:v>
                </c:pt>
                <c:pt idx="2083">
                  <c:v>82</c:v>
                </c:pt>
                <c:pt idx="2084">
                  <c:v>78</c:v>
                </c:pt>
                <c:pt idx="2085">
                  <c:v>87</c:v>
                </c:pt>
                <c:pt idx="2086">
                  <c:v>94</c:v>
                </c:pt>
                <c:pt idx="2087">
                  <c:v>87</c:v>
                </c:pt>
                <c:pt idx="2088">
                  <c:v>80</c:v>
                </c:pt>
                <c:pt idx="2089">
                  <c:v>86</c:v>
                </c:pt>
                <c:pt idx="2090">
                  <c:v>86</c:v>
                </c:pt>
                <c:pt idx="2091">
                  <c:v>72</c:v>
                </c:pt>
                <c:pt idx="2092">
                  <c:v>93</c:v>
                </c:pt>
                <c:pt idx="2093">
                  <c:v>83</c:v>
                </c:pt>
                <c:pt idx="2094">
                  <c:v>79</c:v>
                </c:pt>
                <c:pt idx="2095">
                  <c:v>69</c:v>
                </c:pt>
                <c:pt idx="2096">
                  <c:v>77</c:v>
                </c:pt>
                <c:pt idx="2097">
                  <c:v>79</c:v>
                </c:pt>
                <c:pt idx="2098">
                  <c:v>91</c:v>
                </c:pt>
                <c:pt idx="2099">
                  <c:v>85</c:v>
                </c:pt>
                <c:pt idx="2100">
                  <c:v>90</c:v>
                </c:pt>
                <c:pt idx="2101">
                  <c:v>87</c:v>
                </c:pt>
                <c:pt idx="2102">
                  <c:v>70</c:v>
                </c:pt>
                <c:pt idx="2103">
                  <c:v>102</c:v>
                </c:pt>
                <c:pt idx="2104">
                  <c:v>70</c:v>
                </c:pt>
                <c:pt idx="2105">
                  <c:v>84</c:v>
                </c:pt>
                <c:pt idx="2106">
                  <c:v>80</c:v>
                </c:pt>
                <c:pt idx="2107">
                  <c:v>89</c:v>
                </c:pt>
                <c:pt idx="2108">
                  <c:v>101</c:v>
                </c:pt>
                <c:pt idx="2109">
                  <c:v>66</c:v>
                </c:pt>
                <c:pt idx="2110">
                  <c:v>86</c:v>
                </c:pt>
                <c:pt idx="2111">
                  <c:v>77</c:v>
                </c:pt>
                <c:pt idx="2112">
                  <c:v>87</c:v>
                </c:pt>
                <c:pt idx="2113">
                  <c:v>66</c:v>
                </c:pt>
                <c:pt idx="2114">
                  <c:v>88</c:v>
                </c:pt>
                <c:pt idx="2115">
                  <c:v>87</c:v>
                </c:pt>
                <c:pt idx="2116">
                  <c:v>79</c:v>
                </c:pt>
                <c:pt idx="2117">
                  <c:v>72</c:v>
                </c:pt>
                <c:pt idx="2118">
                  <c:v>70</c:v>
                </c:pt>
                <c:pt idx="2119">
                  <c:v>76</c:v>
                </c:pt>
                <c:pt idx="2120">
                  <c:v>83</c:v>
                </c:pt>
                <c:pt idx="2121">
                  <c:v>72</c:v>
                </c:pt>
                <c:pt idx="2122">
                  <c:v>85</c:v>
                </c:pt>
                <c:pt idx="2123">
                  <c:v>86</c:v>
                </c:pt>
                <c:pt idx="2124">
                  <c:v>81</c:v>
                </c:pt>
                <c:pt idx="2125">
                  <c:v>63</c:v>
                </c:pt>
                <c:pt idx="2126">
                  <c:v>67</c:v>
                </c:pt>
                <c:pt idx="2127">
                  <c:v>89</c:v>
                </c:pt>
                <c:pt idx="2128">
                  <c:v>103</c:v>
                </c:pt>
                <c:pt idx="2129">
                  <c:v>82</c:v>
                </c:pt>
                <c:pt idx="2130">
                  <c:v>87</c:v>
                </c:pt>
                <c:pt idx="2131">
                  <c:v>89</c:v>
                </c:pt>
                <c:pt idx="2132">
                  <c:v>80</c:v>
                </c:pt>
                <c:pt idx="2133">
                  <c:v>77</c:v>
                </c:pt>
                <c:pt idx="2134">
                  <c:v>80</c:v>
                </c:pt>
                <c:pt idx="2135">
                  <c:v>73</c:v>
                </c:pt>
                <c:pt idx="2136">
                  <c:v>67</c:v>
                </c:pt>
                <c:pt idx="2137">
                  <c:v>74</c:v>
                </c:pt>
                <c:pt idx="2138">
                  <c:v>88</c:v>
                </c:pt>
                <c:pt idx="2139">
                  <c:v>104</c:v>
                </c:pt>
                <c:pt idx="2140">
                  <c:v>78</c:v>
                </c:pt>
                <c:pt idx="2141">
                  <c:v>82</c:v>
                </c:pt>
                <c:pt idx="2142">
                  <c:v>73</c:v>
                </c:pt>
                <c:pt idx="2143">
                  <c:v>59</c:v>
                </c:pt>
                <c:pt idx="2144">
                  <c:v>69</c:v>
                </c:pt>
                <c:pt idx="2145">
                  <c:v>80</c:v>
                </c:pt>
                <c:pt idx="2146">
                  <c:v>69</c:v>
                </c:pt>
                <c:pt idx="2147">
                  <c:v>83</c:v>
                </c:pt>
                <c:pt idx="2148">
                  <c:v>67</c:v>
                </c:pt>
                <c:pt idx="2149">
                  <c:v>78</c:v>
                </c:pt>
                <c:pt idx="2150">
                  <c:v>68</c:v>
                </c:pt>
                <c:pt idx="2151">
                  <c:v>80</c:v>
                </c:pt>
                <c:pt idx="2152">
                  <c:v>68</c:v>
                </c:pt>
                <c:pt idx="2153">
                  <c:v>79</c:v>
                </c:pt>
                <c:pt idx="2154">
                  <c:v>71</c:v>
                </c:pt>
                <c:pt idx="2155">
                  <c:v>76</c:v>
                </c:pt>
                <c:pt idx="2156">
                  <c:v>69</c:v>
                </c:pt>
                <c:pt idx="2157">
                  <c:v>71</c:v>
                </c:pt>
                <c:pt idx="2158">
                  <c:v>81</c:v>
                </c:pt>
                <c:pt idx="2159">
                  <c:v>80</c:v>
                </c:pt>
                <c:pt idx="2160">
                  <c:v>69</c:v>
                </c:pt>
                <c:pt idx="2161">
                  <c:v>72</c:v>
                </c:pt>
                <c:pt idx="2162">
                  <c:v>73</c:v>
                </c:pt>
                <c:pt idx="2163">
                  <c:v>80</c:v>
                </c:pt>
                <c:pt idx="2164">
                  <c:v>75</c:v>
                </c:pt>
                <c:pt idx="2165">
                  <c:v>84</c:v>
                </c:pt>
                <c:pt idx="2166">
                  <c:v>71</c:v>
                </c:pt>
                <c:pt idx="2167">
                  <c:v>89</c:v>
                </c:pt>
                <c:pt idx="2168">
                  <c:v>80</c:v>
                </c:pt>
                <c:pt idx="2169">
                  <c:v>73</c:v>
                </c:pt>
                <c:pt idx="2170">
                  <c:v>83</c:v>
                </c:pt>
                <c:pt idx="2171">
                  <c:v>67</c:v>
                </c:pt>
                <c:pt idx="2172">
                  <c:v>81</c:v>
                </c:pt>
                <c:pt idx="2173">
                  <c:v>90</c:v>
                </c:pt>
                <c:pt idx="2174">
                  <c:v>84</c:v>
                </c:pt>
                <c:pt idx="2175">
                  <c:v>75</c:v>
                </c:pt>
                <c:pt idx="2176">
                  <c:v>87</c:v>
                </c:pt>
                <c:pt idx="2177">
                  <c:v>79</c:v>
                </c:pt>
                <c:pt idx="2178">
                  <c:v>84</c:v>
                </c:pt>
                <c:pt idx="2179">
                  <c:v>68</c:v>
                </c:pt>
                <c:pt idx="2180">
                  <c:v>64</c:v>
                </c:pt>
                <c:pt idx="2181">
                  <c:v>70</c:v>
                </c:pt>
                <c:pt idx="2182">
                  <c:v>84</c:v>
                </c:pt>
                <c:pt idx="2183">
                  <c:v>87</c:v>
                </c:pt>
                <c:pt idx="2184">
                  <c:v>66</c:v>
                </c:pt>
                <c:pt idx="2185">
                  <c:v>55</c:v>
                </c:pt>
                <c:pt idx="2186">
                  <c:v>77</c:v>
                </c:pt>
                <c:pt idx="2187">
                  <c:v>86</c:v>
                </c:pt>
                <c:pt idx="2188">
                  <c:v>76</c:v>
                </c:pt>
                <c:pt idx="2189">
                  <c:v>74</c:v>
                </c:pt>
                <c:pt idx="2190">
                  <c:v>84</c:v>
                </c:pt>
                <c:pt idx="2191">
                  <c:v>90</c:v>
                </c:pt>
                <c:pt idx="2192">
                  <c:v>81</c:v>
                </c:pt>
                <c:pt idx="2193">
                  <c:v>79</c:v>
                </c:pt>
                <c:pt idx="2194">
                  <c:v>86</c:v>
                </c:pt>
                <c:pt idx="2195">
                  <c:v>93</c:v>
                </c:pt>
                <c:pt idx="2196">
                  <c:v>66</c:v>
                </c:pt>
                <c:pt idx="2197">
                  <c:v>90</c:v>
                </c:pt>
                <c:pt idx="2198">
                  <c:v>79</c:v>
                </c:pt>
                <c:pt idx="2199">
                  <c:v>69</c:v>
                </c:pt>
                <c:pt idx="2200">
                  <c:v>79</c:v>
                </c:pt>
                <c:pt idx="2201">
                  <c:v>81</c:v>
                </c:pt>
                <c:pt idx="2202">
                  <c:v>62</c:v>
                </c:pt>
                <c:pt idx="2203">
                  <c:v>95</c:v>
                </c:pt>
                <c:pt idx="2204">
                  <c:v>86</c:v>
                </c:pt>
                <c:pt idx="2205">
                  <c:v>76</c:v>
                </c:pt>
                <c:pt idx="2206">
                  <c:v>81</c:v>
                </c:pt>
                <c:pt idx="2207">
                  <c:v>98</c:v>
                </c:pt>
                <c:pt idx="2208">
                  <c:v>85</c:v>
                </c:pt>
                <c:pt idx="2209">
                  <c:v>84</c:v>
                </c:pt>
                <c:pt idx="2210">
                  <c:v>84</c:v>
                </c:pt>
                <c:pt idx="2211">
                  <c:v>79</c:v>
                </c:pt>
                <c:pt idx="2212">
                  <c:v>98</c:v>
                </c:pt>
                <c:pt idx="2213">
                  <c:v>77</c:v>
                </c:pt>
                <c:pt idx="2214">
                  <c:v>83</c:v>
                </c:pt>
                <c:pt idx="2215">
                  <c:v>94</c:v>
                </c:pt>
                <c:pt idx="2216">
                  <c:v>85</c:v>
                </c:pt>
                <c:pt idx="2217">
                  <c:v>77</c:v>
                </c:pt>
                <c:pt idx="2218">
                  <c:v>98</c:v>
                </c:pt>
                <c:pt idx="2219">
                  <c:v>75</c:v>
                </c:pt>
                <c:pt idx="2220">
                  <c:v>76</c:v>
                </c:pt>
                <c:pt idx="2221">
                  <c:v>99</c:v>
                </c:pt>
                <c:pt idx="2222">
                  <c:v>71</c:v>
                </c:pt>
                <c:pt idx="2223">
                  <c:v>76</c:v>
                </c:pt>
                <c:pt idx="2224">
                  <c:v>83</c:v>
                </c:pt>
                <c:pt idx="2225">
                  <c:v>94</c:v>
                </c:pt>
                <c:pt idx="2226">
                  <c:v>92</c:v>
                </c:pt>
                <c:pt idx="2227">
                  <c:v>86</c:v>
                </c:pt>
                <c:pt idx="2228">
                  <c:v>83</c:v>
                </c:pt>
                <c:pt idx="2229">
                  <c:v>83</c:v>
                </c:pt>
                <c:pt idx="2230">
                  <c:v>95</c:v>
                </c:pt>
                <c:pt idx="2231">
                  <c:v>88</c:v>
                </c:pt>
                <c:pt idx="2232">
                  <c:v>88</c:v>
                </c:pt>
                <c:pt idx="2233">
                  <c:v>83</c:v>
                </c:pt>
                <c:pt idx="2234">
                  <c:v>85</c:v>
                </c:pt>
                <c:pt idx="2235">
                  <c:v>81</c:v>
                </c:pt>
                <c:pt idx="2236">
                  <c:v>100</c:v>
                </c:pt>
                <c:pt idx="2237">
                  <c:v>110</c:v>
                </c:pt>
                <c:pt idx="2238">
                  <c:v>86</c:v>
                </c:pt>
                <c:pt idx="2239">
                  <c:v>98</c:v>
                </c:pt>
                <c:pt idx="2240">
                  <c:v>101</c:v>
                </c:pt>
                <c:pt idx="2241">
                  <c:v>81</c:v>
                </c:pt>
                <c:pt idx="2242">
                  <c:v>103</c:v>
                </c:pt>
                <c:pt idx="2243">
                  <c:v>86</c:v>
                </c:pt>
                <c:pt idx="2244">
                  <c:v>107</c:v>
                </c:pt>
                <c:pt idx="2245">
                  <c:v>112</c:v>
                </c:pt>
                <c:pt idx="2246">
                  <c:v>94</c:v>
                </c:pt>
                <c:pt idx="2247">
                  <c:v>100</c:v>
                </c:pt>
                <c:pt idx="2248">
                  <c:v>76</c:v>
                </c:pt>
                <c:pt idx="2249">
                  <c:v>87</c:v>
                </c:pt>
                <c:pt idx="2250">
                  <c:v>89</c:v>
                </c:pt>
                <c:pt idx="2251">
                  <c:v>83</c:v>
                </c:pt>
                <c:pt idx="2252">
                  <c:v>93</c:v>
                </c:pt>
                <c:pt idx="2253">
                  <c:v>94</c:v>
                </c:pt>
                <c:pt idx="2254">
                  <c:v>94</c:v>
                </c:pt>
                <c:pt idx="2255">
                  <c:v>89</c:v>
                </c:pt>
                <c:pt idx="2256">
                  <c:v>99</c:v>
                </c:pt>
                <c:pt idx="2257">
                  <c:v>108</c:v>
                </c:pt>
                <c:pt idx="2258">
                  <c:v>100</c:v>
                </c:pt>
                <c:pt idx="2259">
                  <c:v>89</c:v>
                </c:pt>
                <c:pt idx="2260">
                  <c:v>78</c:v>
                </c:pt>
                <c:pt idx="2261">
                  <c:v>111</c:v>
                </c:pt>
                <c:pt idx="2262">
                  <c:v>103</c:v>
                </c:pt>
                <c:pt idx="2263">
                  <c:v>88</c:v>
                </c:pt>
                <c:pt idx="2264">
                  <c:v>93</c:v>
                </c:pt>
                <c:pt idx="2265">
                  <c:v>103</c:v>
                </c:pt>
                <c:pt idx="2266">
                  <c:v>91</c:v>
                </c:pt>
                <c:pt idx="2267">
                  <c:v>99</c:v>
                </c:pt>
                <c:pt idx="2268">
                  <c:v>102</c:v>
                </c:pt>
                <c:pt idx="2269">
                  <c:v>100</c:v>
                </c:pt>
                <c:pt idx="2270">
                  <c:v>106</c:v>
                </c:pt>
                <c:pt idx="2271">
                  <c:v>88</c:v>
                </c:pt>
                <c:pt idx="2272">
                  <c:v>83</c:v>
                </c:pt>
                <c:pt idx="2273">
                  <c:v>79</c:v>
                </c:pt>
                <c:pt idx="2274">
                  <c:v>79</c:v>
                </c:pt>
                <c:pt idx="2275">
                  <c:v>84</c:v>
                </c:pt>
                <c:pt idx="2276">
                  <c:v>83</c:v>
                </c:pt>
                <c:pt idx="2277">
                  <c:v>113</c:v>
                </c:pt>
                <c:pt idx="2278">
                  <c:v>91</c:v>
                </c:pt>
                <c:pt idx="2279">
                  <c:v>101</c:v>
                </c:pt>
                <c:pt idx="2280">
                  <c:v>104</c:v>
                </c:pt>
                <c:pt idx="2281">
                  <c:v>94</c:v>
                </c:pt>
                <c:pt idx="2282">
                  <c:v>99</c:v>
                </c:pt>
                <c:pt idx="2283">
                  <c:v>103</c:v>
                </c:pt>
                <c:pt idx="2284">
                  <c:v>105</c:v>
                </c:pt>
                <c:pt idx="2285">
                  <c:v>84</c:v>
                </c:pt>
                <c:pt idx="2286">
                  <c:v>94</c:v>
                </c:pt>
                <c:pt idx="2287">
                  <c:v>101</c:v>
                </c:pt>
                <c:pt idx="2288">
                  <c:v>83</c:v>
                </c:pt>
                <c:pt idx="2289">
                  <c:v>101</c:v>
                </c:pt>
                <c:pt idx="2290">
                  <c:v>105</c:v>
                </c:pt>
                <c:pt idx="2291">
                  <c:v>84</c:v>
                </c:pt>
                <c:pt idx="2292">
                  <c:v>101</c:v>
                </c:pt>
                <c:pt idx="2293">
                  <c:v>82</c:v>
                </c:pt>
                <c:pt idx="2294">
                  <c:v>76</c:v>
                </c:pt>
                <c:pt idx="2295">
                  <c:v>74</c:v>
                </c:pt>
                <c:pt idx="2296">
                  <c:v>90</c:v>
                </c:pt>
                <c:pt idx="2297">
                  <c:v>73</c:v>
                </c:pt>
                <c:pt idx="2298">
                  <c:v>74</c:v>
                </c:pt>
                <c:pt idx="2299">
                  <c:v>78</c:v>
                </c:pt>
                <c:pt idx="2300">
                  <c:v>79</c:v>
                </c:pt>
                <c:pt idx="2301">
                  <c:v>82</c:v>
                </c:pt>
                <c:pt idx="2302">
                  <c:v>82</c:v>
                </c:pt>
                <c:pt idx="2303">
                  <c:v>93</c:v>
                </c:pt>
                <c:pt idx="2304">
                  <c:v>81</c:v>
                </c:pt>
                <c:pt idx="2305">
                  <c:v>69</c:v>
                </c:pt>
                <c:pt idx="2306">
                  <c:v>66</c:v>
                </c:pt>
                <c:pt idx="2307">
                  <c:v>83</c:v>
                </c:pt>
                <c:pt idx="2308">
                  <c:v>80</c:v>
                </c:pt>
                <c:pt idx="2309">
                  <c:v>63</c:v>
                </c:pt>
                <c:pt idx="2310">
                  <c:v>66</c:v>
                </c:pt>
                <c:pt idx="2311">
                  <c:v>74</c:v>
                </c:pt>
                <c:pt idx="2312">
                  <c:v>92</c:v>
                </c:pt>
                <c:pt idx="2313">
                  <c:v>88</c:v>
                </c:pt>
                <c:pt idx="2314">
                  <c:v>91</c:v>
                </c:pt>
                <c:pt idx="2315">
                  <c:v>79</c:v>
                </c:pt>
                <c:pt idx="2316">
                  <c:v>80</c:v>
                </c:pt>
                <c:pt idx="2317">
                  <c:v>65</c:v>
                </c:pt>
                <c:pt idx="2318">
                  <c:v>74</c:v>
                </c:pt>
                <c:pt idx="2319">
                  <c:v>58</c:v>
                </c:pt>
                <c:pt idx="2320">
                  <c:v>78</c:v>
                </c:pt>
                <c:pt idx="2321">
                  <c:v>68</c:v>
                </c:pt>
                <c:pt idx="2322">
                  <c:v>78</c:v>
                </c:pt>
                <c:pt idx="2323">
                  <c:v>70</c:v>
                </c:pt>
                <c:pt idx="2324">
                  <c:v>68</c:v>
                </c:pt>
                <c:pt idx="2325">
                  <c:v>67</c:v>
                </c:pt>
                <c:pt idx="2326">
                  <c:v>66</c:v>
                </c:pt>
                <c:pt idx="2327">
                  <c:v>70</c:v>
                </c:pt>
                <c:pt idx="2328">
                  <c:v>71</c:v>
                </c:pt>
                <c:pt idx="2329">
                  <c:v>64</c:v>
                </c:pt>
                <c:pt idx="2330">
                  <c:v>76</c:v>
                </c:pt>
                <c:pt idx="2331">
                  <c:v>72</c:v>
                </c:pt>
                <c:pt idx="2332">
                  <c:v>73</c:v>
                </c:pt>
                <c:pt idx="2333">
                  <c:v>58</c:v>
                </c:pt>
                <c:pt idx="2334">
                  <c:v>56</c:v>
                </c:pt>
                <c:pt idx="2335">
                  <c:v>70</c:v>
                </c:pt>
                <c:pt idx="2336">
                  <c:v>65</c:v>
                </c:pt>
                <c:pt idx="2337">
                  <c:v>54</c:v>
                </c:pt>
                <c:pt idx="2338">
                  <c:v>52</c:v>
                </c:pt>
                <c:pt idx="2339">
                  <c:v>73</c:v>
                </c:pt>
                <c:pt idx="2340">
                  <c:v>56</c:v>
                </c:pt>
                <c:pt idx="2341">
                  <c:v>61</c:v>
                </c:pt>
                <c:pt idx="2342">
                  <c:v>57</c:v>
                </c:pt>
                <c:pt idx="2343">
                  <c:v>52</c:v>
                </c:pt>
                <c:pt idx="2344">
                  <c:v>52</c:v>
                </c:pt>
                <c:pt idx="2345">
                  <c:v>62</c:v>
                </c:pt>
                <c:pt idx="2346">
                  <c:v>47</c:v>
                </c:pt>
                <c:pt idx="2347">
                  <c:v>57</c:v>
                </c:pt>
                <c:pt idx="2348">
                  <c:v>60</c:v>
                </c:pt>
                <c:pt idx="2349">
                  <c:v>49</c:v>
                </c:pt>
                <c:pt idx="2350">
                  <c:v>56</c:v>
                </c:pt>
                <c:pt idx="2351">
                  <c:v>51</c:v>
                </c:pt>
                <c:pt idx="2352">
                  <c:v>58</c:v>
                </c:pt>
                <c:pt idx="2353">
                  <c:v>56</c:v>
                </c:pt>
                <c:pt idx="2354">
                  <c:v>58</c:v>
                </c:pt>
                <c:pt idx="2355">
                  <c:v>56</c:v>
                </c:pt>
                <c:pt idx="2356">
                  <c:v>51</c:v>
                </c:pt>
                <c:pt idx="2357">
                  <c:v>48</c:v>
                </c:pt>
                <c:pt idx="2358">
                  <c:v>45</c:v>
                </c:pt>
                <c:pt idx="2359">
                  <c:v>61</c:v>
                </c:pt>
                <c:pt idx="2360">
                  <c:v>51</c:v>
                </c:pt>
                <c:pt idx="2361">
                  <c:v>46</c:v>
                </c:pt>
                <c:pt idx="2362">
                  <c:v>41</c:v>
                </c:pt>
                <c:pt idx="2363">
                  <c:v>42</c:v>
                </c:pt>
                <c:pt idx="2364">
                  <c:v>56</c:v>
                </c:pt>
                <c:pt idx="2365">
                  <c:v>50</c:v>
                </c:pt>
                <c:pt idx="2366">
                  <c:v>44</c:v>
                </c:pt>
                <c:pt idx="2367">
                  <c:v>56</c:v>
                </c:pt>
                <c:pt idx="2368">
                  <c:v>46</c:v>
                </c:pt>
                <c:pt idx="2369">
                  <c:v>32</c:v>
                </c:pt>
                <c:pt idx="2370">
                  <c:v>32</c:v>
                </c:pt>
                <c:pt idx="2371">
                  <c:v>40</c:v>
                </c:pt>
                <c:pt idx="2372">
                  <c:v>39</c:v>
                </c:pt>
                <c:pt idx="2373">
                  <c:v>54</c:v>
                </c:pt>
                <c:pt idx="2374">
                  <c:v>39</c:v>
                </c:pt>
                <c:pt idx="2375">
                  <c:v>34</c:v>
                </c:pt>
                <c:pt idx="2376">
                  <c:v>37</c:v>
                </c:pt>
                <c:pt idx="2377">
                  <c:v>37</c:v>
                </c:pt>
                <c:pt idx="2378">
                  <c:v>38</c:v>
                </c:pt>
                <c:pt idx="2379">
                  <c:v>51</c:v>
                </c:pt>
                <c:pt idx="2380">
                  <c:v>51</c:v>
                </c:pt>
                <c:pt idx="2381">
                  <c:v>51</c:v>
                </c:pt>
                <c:pt idx="2382">
                  <c:v>52</c:v>
                </c:pt>
                <c:pt idx="2383">
                  <c:v>34</c:v>
                </c:pt>
                <c:pt idx="2384">
                  <c:v>30</c:v>
                </c:pt>
                <c:pt idx="2385">
                  <c:v>48</c:v>
                </c:pt>
                <c:pt idx="2386">
                  <c:v>42</c:v>
                </c:pt>
                <c:pt idx="2387">
                  <c:v>41</c:v>
                </c:pt>
                <c:pt idx="2388">
                  <c:v>28</c:v>
                </c:pt>
                <c:pt idx="2389">
                  <c:v>37</c:v>
                </c:pt>
                <c:pt idx="2390">
                  <c:v>43</c:v>
                </c:pt>
                <c:pt idx="2391">
                  <c:v>47</c:v>
                </c:pt>
                <c:pt idx="2392">
                  <c:v>48</c:v>
                </c:pt>
                <c:pt idx="2393">
                  <c:v>37</c:v>
                </c:pt>
                <c:pt idx="2394">
                  <c:v>37</c:v>
                </c:pt>
                <c:pt idx="2395">
                  <c:v>42</c:v>
                </c:pt>
                <c:pt idx="2396">
                  <c:v>43</c:v>
                </c:pt>
                <c:pt idx="2397">
                  <c:v>45</c:v>
                </c:pt>
                <c:pt idx="2398">
                  <c:v>35</c:v>
                </c:pt>
                <c:pt idx="2399">
                  <c:v>37</c:v>
                </c:pt>
                <c:pt idx="2400">
                  <c:v>35</c:v>
                </c:pt>
                <c:pt idx="2401">
                  <c:v>31</c:v>
                </c:pt>
                <c:pt idx="2402">
                  <c:v>37</c:v>
                </c:pt>
                <c:pt idx="2403">
                  <c:v>36</c:v>
                </c:pt>
                <c:pt idx="2404">
                  <c:v>39</c:v>
                </c:pt>
                <c:pt idx="2405">
                  <c:v>33</c:v>
                </c:pt>
                <c:pt idx="2406">
                  <c:v>37</c:v>
                </c:pt>
                <c:pt idx="2407">
                  <c:v>46</c:v>
                </c:pt>
                <c:pt idx="2408">
                  <c:v>32</c:v>
                </c:pt>
                <c:pt idx="2409">
                  <c:v>37</c:v>
                </c:pt>
                <c:pt idx="2410">
                  <c:v>35</c:v>
                </c:pt>
                <c:pt idx="2411">
                  <c:v>41</c:v>
                </c:pt>
                <c:pt idx="2412">
                  <c:v>29</c:v>
                </c:pt>
                <c:pt idx="2413">
                  <c:v>39</c:v>
                </c:pt>
                <c:pt idx="2414">
                  <c:v>30</c:v>
                </c:pt>
                <c:pt idx="2415">
                  <c:v>36</c:v>
                </c:pt>
                <c:pt idx="2416">
                  <c:v>41</c:v>
                </c:pt>
                <c:pt idx="2417">
                  <c:v>24</c:v>
                </c:pt>
                <c:pt idx="2418">
                  <c:v>39</c:v>
                </c:pt>
                <c:pt idx="2419">
                  <c:v>35</c:v>
                </c:pt>
                <c:pt idx="2420">
                  <c:v>41</c:v>
                </c:pt>
                <c:pt idx="2421">
                  <c:v>26</c:v>
                </c:pt>
                <c:pt idx="2422">
                  <c:v>48</c:v>
                </c:pt>
                <c:pt idx="2423">
                  <c:v>32</c:v>
                </c:pt>
                <c:pt idx="2424">
                  <c:v>43</c:v>
                </c:pt>
                <c:pt idx="2425">
                  <c:v>30</c:v>
                </c:pt>
                <c:pt idx="2426">
                  <c:v>30</c:v>
                </c:pt>
                <c:pt idx="2427">
                  <c:v>21</c:v>
                </c:pt>
                <c:pt idx="2428">
                  <c:v>37</c:v>
                </c:pt>
                <c:pt idx="2429">
                  <c:v>35</c:v>
                </c:pt>
                <c:pt idx="2430">
                  <c:v>41</c:v>
                </c:pt>
                <c:pt idx="2431">
                  <c:v>38</c:v>
                </c:pt>
                <c:pt idx="2432">
                  <c:v>35</c:v>
                </c:pt>
                <c:pt idx="2433">
                  <c:v>31</c:v>
                </c:pt>
                <c:pt idx="2434">
                  <c:v>43</c:v>
                </c:pt>
                <c:pt idx="2435">
                  <c:v>27</c:v>
                </c:pt>
                <c:pt idx="2436">
                  <c:v>30</c:v>
                </c:pt>
                <c:pt idx="2437">
                  <c:v>36</c:v>
                </c:pt>
                <c:pt idx="2438">
                  <c:v>31</c:v>
                </c:pt>
                <c:pt idx="2439">
                  <c:v>31</c:v>
                </c:pt>
                <c:pt idx="2440">
                  <c:v>33</c:v>
                </c:pt>
                <c:pt idx="2441">
                  <c:v>35</c:v>
                </c:pt>
                <c:pt idx="2442">
                  <c:v>32</c:v>
                </c:pt>
                <c:pt idx="2443">
                  <c:v>18</c:v>
                </c:pt>
                <c:pt idx="2444">
                  <c:v>43</c:v>
                </c:pt>
                <c:pt idx="2445">
                  <c:v>30</c:v>
                </c:pt>
                <c:pt idx="2446">
                  <c:v>34</c:v>
                </c:pt>
                <c:pt idx="2447">
                  <c:v>38</c:v>
                </c:pt>
                <c:pt idx="2448">
                  <c:v>44</c:v>
                </c:pt>
                <c:pt idx="2449">
                  <c:v>30</c:v>
                </c:pt>
                <c:pt idx="2450">
                  <c:v>26</c:v>
                </c:pt>
                <c:pt idx="2451">
                  <c:v>37</c:v>
                </c:pt>
                <c:pt idx="2452">
                  <c:v>36</c:v>
                </c:pt>
                <c:pt idx="2453">
                  <c:v>32</c:v>
                </c:pt>
                <c:pt idx="2454">
                  <c:v>36</c:v>
                </c:pt>
                <c:pt idx="2455">
                  <c:v>32</c:v>
                </c:pt>
                <c:pt idx="2456">
                  <c:v>29</c:v>
                </c:pt>
                <c:pt idx="2457">
                  <c:v>29</c:v>
                </c:pt>
                <c:pt idx="2458">
                  <c:v>20</c:v>
                </c:pt>
                <c:pt idx="2459">
                  <c:v>29</c:v>
                </c:pt>
                <c:pt idx="2460">
                  <c:v>30</c:v>
                </c:pt>
                <c:pt idx="2461">
                  <c:v>24</c:v>
                </c:pt>
                <c:pt idx="2462">
                  <c:v>23</c:v>
                </c:pt>
                <c:pt idx="2463">
                  <c:v>33</c:v>
                </c:pt>
                <c:pt idx="2464">
                  <c:v>23</c:v>
                </c:pt>
                <c:pt idx="2465">
                  <c:v>29</c:v>
                </c:pt>
                <c:pt idx="2466">
                  <c:v>30</c:v>
                </c:pt>
                <c:pt idx="2467">
                  <c:v>29</c:v>
                </c:pt>
                <c:pt idx="2468">
                  <c:v>29</c:v>
                </c:pt>
                <c:pt idx="2469">
                  <c:v>33</c:v>
                </c:pt>
                <c:pt idx="2470">
                  <c:v>34</c:v>
                </c:pt>
                <c:pt idx="2471">
                  <c:v>32</c:v>
                </c:pt>
                <c:pt idx="2472">
                  <c:v>28</c:v>
                </c:pt>
                <c:pt idx="2473">
                  <c:v>46</c:v>
                </c:pt>
                <c:pt idx="2474">
                  <c:v>23</c:v>
                </c:pt>
                <c:pt idx="2475">
                  <c:v>32</c:v>
                </c:pt>
                <c:pt idx="2476">
                  <c:v>33</c:v>
                </c:pt>
                <c:pt idx="2477">
                  <c:v>40</c:v>
                </c:pt>
                <c:pt idx="2478">
                  <c:v>30</c:v>
                </c:pt>
                <c:pt idx="2479">
                  <c:v>30</c:v>
                </c:pt>
                <c:pt idx="2480">
                  <c:v>36</c:v>
                </c:pt>
                <c:pt idx="2481">
                  <c:v>38</c:v>
                </c:pt>
                <c:pt idx="2482">
                  <c:v>27</c:v>
                </c:pt>
                <c:pt idx="2483">
                  <c:v>37</c:v>
                </c:pt>
                <c:pt idx="2484">
                  <c:v>25</c:v>
                </c:pt>
                <c:pt idx="2485">
                  <c:v>38</c:v>
                </c:pt>
                <c:pt idx="2486">
                  <c:v>36</c:v>
                </c:pt>
                <c:pt idx="2487">
                  <c:v>33</c:v>
                </c:pt>
                <c:pt idx="2488">
                  <c:v>38</c:v>
                </c:pt>
                <c:pt idx="2489">
                  <c:v>37</c:v>
                </c:pt>
                <c:pt idx="2490">
                  <c:v>29</c:v>
                </c:pt>
                <c:pt idx="2491">
                  <c:v>33</c:v>
                </c:pt>
                <c:pt idx="2492">
                  <c:v>22</c:v>
                </c:pt>
                <c:pt idx="2493">
                  <c:v>31</c:v>
                </c:pt>
                <c:pt idx="2494">
                  <c:v>20</c:v>
                </c:pt>
                <c:pt idx="2495">
                  <c:v>27</c:v>
                </c:pt>
                <c:pt idx="2496">
                  <c:v>18</c:v>
                </c:pt>
                <c:pt idx="2497">
                  <c:v>22</c:v>
                </c:pt>
                <c:pt idx="2498">
                  <c:v>33</c:v>
                </c:pt>
                <c:pt idx="2499">
                  <c:v>35</c:v>
                </c:pt>
                <c:pt idx="2500">
                  <c:v>27</c:v>
                </c:pt>
                <c:pt idx="2501">
                  <c:v>32</c:v>
                </c:pt>
                <c:pt idx="2502">
                  <c:v>26</c:v>
                </c:pt>
                <c:pt idx="2503">
                  <c:v>33</c:v>
                </c:pt>
                <c:pt idx="2504">
                  <c:v>30</c:v>
                </c:pt>
                <c:pt idx="2505">
                  <c:v>31</c:v>
                </c:pt>
                <c:pt idx="2506">
                  <c:v>44</c:v>
                </c:pt>
                <c:pt idx="2507">
                  <c:v>40</c:v>
                </c:pt>
                <c:pt idx="2508">
                  <c:v>28</c:v>
                </c:pt>
                <c:pt idx="2509">
                  <c:v>39</c:v>
                </c:pt>
                <c:pt idx="2510">
                  <c:v>29</c:v>
                </c:pt>
                <c:pt idx="2511">
                  <c:v>35</c:v>
                </c:pt>
                <c:pt idx="2512">
                  <c:v>38</c:v>
                </c:pt>
                <c:pt idx="2513">
                  <c:v>29</c:v>
                </c:pt>
                <c:pt idx="2514">
                  <c:v>33</c:v>
                </c:pt>
                <c:pt idx="2515">
                  <c:v>28</c:v>
                </c:pt>
                <c:pt idx="2516">
                  <c:v>36</c:v>
                </c:pt>
                <c:pt idx="2517">
                  <c:v>42</c:v>
                </c:pt>
                <c:pt idx="2518">
                  <c:v>36</c:v>
                </c:pt>
                <c:pt idx="2519">
                  <c:v>33</c:v>
                </c:pt>
                <c:pt idx="2520">
                  <c:v>27</c:v>
                </c:pt>
                <c:pt idx="2521">
                  <c:v>29</c:v>
                </c:pt>
                <c:pt idx="2522">
                  <c:v>35</c:v>
                </c:pt>
                <c:pt idx="2523">
                  <c:v>32</c:v>
                </c:pt>
                <c:pt idx="2524">
                  <c:v>39</c:v>
                </c:pt>
                <c:pt idx="2525">
                  <c:v>45</c:v>
                </c:pt>
                <c:pt idx="2526">
                  <c:v>33</c:v>
                </c:pt>
                <c:pt idx="2527">
                  <c:v>48</c:v>
                </c:pt>
                <c:pt idx="2528">
                  <c:v>44</c:v>
                </c:pt>
                <c:pt idx="2529">
                  <c:v>43</c:v>
                </c:pt>
                <c:pt idx="2530">
                  <c:v>34</c:v>
                </c:pt>
                <c:pt idx="2531">
                  <c:v>44</c:v>
                </c:pt>
                <c:pt idx="2532">
                  <c:v>38</c:v>
                </c:pt>
                <c:pt idx="2533">
                  <c:v>34</c:v>
                </c:pt>
                <c:pt idx="2534">
                  <c:v>42</c:v>
                </c:pt>
                <c:pt idx="2535">
                  <c:v>40</c:v>
                </c:pt>
                <c:pt idx="2536">
                  <c:v>30</c:v>
                </c:pt>
                <c:pt idx="2537">
                  <c:v>32</c:v>
                </c:pt>
                <c:pt idx="2538">
                  <c:v>40</c:v>
                </c:pt>
                <c:pt idx="2539">
                  <c:v>46</c:v>
                </c:pt>
                <c:pt idx="2540">
                  <c:v>30</c:v>
                </c:pt>
                <c:pt idx="2541">
                  <c:v>33</c:v>
                </c:pt>
                <c:pt idx="2542">
                  <c:v>34</c:v>
                </c:pt>
                <c:pt idx="2543">
                  <c:v>34</c:v>
                </c:pt>
                <c:pt idx="2544">
                  <c:v>34</c:v>
                </c:pt>
                <c:pt idx="2545">
                  <c:v>31</c:v>
                </c:pt>
                <c:pt idx="2546">
                  <c:v>29</c:v>
                </c:pt>
                <c:pt idx="2547">
                  <c:v>38</c:v>
                </c:pt>
                <c:pt idx="2548">
                  <c:v>36</c:v>
                </c:pt>
                <c:pt idx="2549">
                  <c:v>20</c:v>
                </c:pt>
                <c:pt idx="2550">
                  <c:v>34</c:v>
                </c:pt>
                <c:pt idx="2551">
                  <c:v>55</c:v>
                </c:pt>
                <c:pt idx="2552">
                  <c:v>32</c:v>
                </c:pt>
                <c:pt idx="2553">
                  <c:v>51</c:v>
                </c:pt>
                <c:pt idx="2554">
                  <c:v>39</c:v>
                </c:pt>
                <c:pt idx="2555">
                  <c:v>30</c:v>
                </c:pt>
                <c:pt idx="2556">
                  <c:v>37</c:v>
                </c:pt>
                <c:pt idx="2557">
                  <c:v>48</c:v>
                </c:pt>
                <c:pt idx="2558">
                  <c:v>35</c:v>
                </c:pt>
                <c:pt idx="2559">
                  <c:v>38</c:v>
                </c:pt>
                <c:pt idx="2560">
                  <c:v>33</c:v>
                </c:pt>
                <c:pt idx="2561">
                  <c:v>41</c:v>
                </c:pt>
                <c:pt idx="2562">
                  <c:v>39</c:v>
                </c:pt>
                <c:pt idx="2563">
                  <c:v>35</c:v>
                </c:pt>
                <c:pt idx="2564">
                  <c:v>43</c:v>
                </c:pt>
                <c:pt idx="2565">
                  <c:v>31</c:v>
                </c:pt>
                <c:pt idx="2566">
                  <c:v>34</c:v>
                </c:pt>
                <c:pt idx="2567">
                  <c:v>32</c:v>
                </c:pt>
                <c:pt idx="2568">
                  <c:v>52</c:v>
                </c:pt>
                <c:pt idx="2569">
                  <c:v>50</c:v>
                </c:pt>
                <c:pt idx="2570">
                  <c:v>34</c:v>
                </c:pt>
                <c:pt idx="2571">
                  <c:v>42</c:v>
                </c:pt>
                <c:pt idx="2572">
                  <c:v>33</c:v>
                </c:pt>
                <c:pt idx="2573">
                  <c:v>34</c:v>
                </c:pt>
                <c:pt idx="2574">
                  <c:v>47</c:v>
                </c:pt>
                <c:pt idx="2575">
                  <c:v>24</c:v>
                </c:pt>
                <c:pt idx="2576">
                  <c:v>38</c:v>
                </c:pt>
                <c:pt idx="2577">
                  <c:v>33</c:v>
                </c:pt>
                <c:pt idx="2578">
                  <c:v>38</c:v>
                </c:pt>
                <c:pt idx="2579">
                  <c:v>44</c:v>
                </c:pt>
                <c:pt idx="2580">
                  <c:v>37</c:v>
                </c:pt>
                <c:pt idx="2581">
                  <c:v>39</c:v>
                </c:pt>
                <c:pt idx="2582">
                  <c:v>38</c:v>
                </c:pt>
                <c:pt idx="2583">
                  <c:v>41</c:v>
                </c:pt>
                <c:pt idx="2584">
                  <c:v>29</c:v>
                </c:pt>
                <c:pt idx="2585">
                  <c:v>39</c:v>
                </c:pt>
                <c:pt idx="2586">
                  <c:v>34</c:v>
                </c:pt>
                <c:pt idx="2587">
                  <c:v>29</c:v>
                </c:pt>
                <c:pt idx="2588">
                  <c:v>25</c:v>
                </c:pt>
                <c:pt idx="2589">
                  <c:v>37</c:v>
                </c:pt>
                <c:pt idx="2590">
                  <c:v>44</c:v>
                </c:pt>
                <c:pt idx="2591">
                  <c:v>37</c:v>
                </c:pt>
                <c:pt idx="2592">
                  <c:v>24</c:v>
                </c:pt>
                <c:pt idx="2593">
                  <c:v>30</c:v>
                </c:pt>
                <c:pt idx="2594">
                  <c:v>35</c:v>
                </c:pt>
                <c:pt idx="2595">
                  <c:v>30</c:v>
                </c:pt>
                <c:pt idx="2596">
                  <c:v>42</c:v>
                </c:pt>
                <c:pt idx="2597">
                  <c:v>32</c:v>
                </c:pt>
                <c:pt idx="2598">
                  <c:v>34</c:v>
                </c:pt>
                <c:pt idx="2599">
                  <c:v>36</c:v>
                </c:pt>
                <c:pt idx="2600">
                  <c:v>41</c:v>
                </c:pt>
                <c:pt idx="2601">
                  <c:v>18</c:v>
                </c:pt>
                <c:pt idx="2602">
                  <c:v>28</c:v>
                </c:pt>
                <c:pt idx="2603">
                  <c:v>29</c:v>
                </c:pt>
                <c:pt idx="2604">
                  <c:v>43</c:v>
                </c:pt>
                <c:pt idx="2605">
                  <c:v>32</c:v>
                </c:pt>
                <c:pt idx="2606">
                  <c:v>33</c:v>
                </c:pt>
                <c:pt idx="2607">
                  <c:v>31</c:v>
                </c:pt>
                <c:pt idx="2608">
                  <c:v>38</c:v>
                </c:pt>
                <c:pt idx="2609">
                  <c:v>27</c:v>
                </c:pt>
                <c:pt idx="2610">
                  <c:v>27</c:v>
                </c:pt>
                <c:pt idx="2611">
                  <c:v>28</c:v>
                </c:pt>
                <c:pt idx="2612">
                  <c:v>25</c:v>
                </c:pt>
                <c:pt idx="2613">
                  <c:v>33</c:v>
                </c:pt>
                <c:pt idx="2614">
                  <c:v>35</c:v>
                </c:pt>
                <c:pt idx="2615">
                  <c:v>32</c:v>
                </c:pt>
                <c:pt idx="2616">
                  <c:v>28</c:v>
                </c:pt>
                <c:pt idx="2617">
                  <c:v>29</c:v>
                </c:pt>
                <c:pt idx="2618">
                  <c:v>28</c:v>
                </c:pt>
                <c:pt idx="2619">
                  <c:v>26</c:v>
                </c:pt>
                <c:pt idx="2620">
                  <c:v>26</c:v>
                </c:pt>
                <c:pt idx="2621">
                  <c:v>32</c:v>
                </c:pt>
                <c:pt idx="2622">
                  <c:v>22</c:v>
                </c:pt>
                <c:pt idx="2623">
                  <c:v>26</c:v>
                </c:pt>
                <c:pt idx="2624">
                  <c:v>39</c:v>
                </c:pt>
                <c:pt idx="2625">
                  <c:v>33</c:v>
                </c:pt>
                <c:pt idx="2626">
                  <c:v>33</c:v>
                </c:pt>
                <c:pt idx="2627">
                  <c:v>21</c:v>
                </c:pt>
                <c:pt idx="2628">
                  <c:v>21</c:v>
                </c:pt>
                <c:pt idx="2629">
                  <c:v>21</c:v>
                </c:pt>
                <c:pt idx="2630">
                  <c:v>32</c:v>
                </c:pt>
                <c:pt idx="2631">
                  <c:v>29</c:v>
                </c:pt>
                <c:pt idx="2632">
                  <c:v>24</c:v>
                </c:pt>
                <c:pt idx="2633">
                  <c:v>34</c:v>
                </c:pt>
                <c:pt idx="2634">
                  <c:v>31</c:v>
                </c:pt>
                <c:pt idx="2635">
                  <c:v>22</c:v>
                </c:pt>
                <c:pt idx="2636">
                  <c:v>24</c:v>
                </c:pt>
                <c:pt idx="2637">
                  <c:v>20</c:v>
                </c:pt>
                <c:pt idx="2638">
                  <c:v>26</c:v>
                </c:pt>
                <c:pt idx="2639">
                  <c:v>30</c:v>
                </c:pt>
                <c:pt idx="2640">
                  <c:v>35</c:v>
                </c:pt>
                <c:pt idx="2641">
                  <c:v>24</c:v>
                </c:pt>
                <c:pt idx="2642">
                  <c:v>26</c:v>
                </c:pt>
                <c:pt idx="2643">
                  <c:v>35</c:v>
                </c:pt>
                <c:pt idx="2644">
                  <c:v>25</c:v>
                </c:pt>
                <c:pt idx="2645">
                  <c:v>29</c:v>
                </c:pt>
                <c:pt idx="2646">
                  <c:v>27</c:v>
                </c:pt>
                <c:pt idx="2647">
                  <c:v>25</c:v>
                </c:pt>
                <c:pt idx="2648">
                  <c:v>18</c:v>
                </c:pt>
                <c:pt idx="2649">
                  <c:v>22</c:v>
                </c:pt>
                <c:pt idx="2650">
                  <c:v>27</c:v>
                </c:pt>
                <c:pt idx="2651">
                  <c:v>22</c:v>
                </c:pt>
                <c:pt idx="2652">
                  <c:v>31</c:v>
                </c:pt>
                <c:pt idx="2653">
                  <c:v>26</c:v>
                </c:pt>
                <c:pt idx="2654">
                  <c:v>33</c:v>
                </c:pt>
                <c:pt idx="2655">
                  <c:v>36</c:v>
                </c:pt>
                <c:pt idx="2656">
                  <c:v>24</c:v>
                </c:pt>
                <c:pt idx="2657">
                  <c:v>22</c:v>
                </c:pt>
                <c:pt idx="2658">
                  <c:v>24</c:v>
                </c:pt>
                <c:pt idx="2659">
                  <c:v>38</c:v>
                </c:pt>
                <c:pt idx="2660">
                  <c:v>38</c:v>
                </c:pt>
                <c:pt idx="2661">
                  <c:v>28</c:v>
                </c:pt>
                <c:pt idx="2662">
                  <c:v>22</c:v>
                </c:pt>
                <c:pt idx="2663">
                  <c:v>23</c:v>
                </c:pt>
                <c:pt idx="2664">
                  <c:v>16</c:v>
                </c:pt>
                <c:pt idx="2665">
                  <c:v>25</c:v>
                </c:pt>
                <c:pt idx="2666">
                  <c:v>32</c:v>
                </c:pt>
                <c:pt idx="2667">
                  <c:v>24</c:v>
                </c:pt>
                <c:pt idx="2668">
                  <c:v>20</c:v>
                </c:pt>
                <c:pt idx="2669">
                  <c:v>28</c:v>
                </c:pt>
                <c:pt idx="2670">
                  <c:v>35</c:v>
                </c:pt>
                <c:pt idx="2671">
                  <c:v>24</c:v>
                </c:pt>
                <c:pt idx="2672">
                  <c:v>17</c:v>
                </c:pt>
                <c:pt idx="2673">
                  <c:v>26</c:v>
                </c:pt>
                <c:pt idx="2674">
                  <c:v>21</c:v>
                </c:pt>
                <c:pt idx="2675">
                  <c:v>22</c:v>
                </c:pt>
                <c:pt idx="2676">
                  <c:v>34</c:v>
                </c:pt>
                <c:pt idx="2677">
                  <c:v>27</c:v>
                </c:pt>
                <c:pt idx="2678">
                  <c:v>25</c:v>
                </c:pt>
                <c:pt idx="2679">
                  <c:v>26</c:v>
                </c:pt>
                <c:pt idx="2680">
                  <c:v>34</c:v>
                </c:pt>
                <c:pt idx="2681">
                  <c:v>26</c:v>
                </c:pt>
                <c:pt idx="2682">
                  <c:v>28</c:v>
                </c:pt>
                <c:pt idx="2683">
                  <c:v>22</c:v>
                </c:pt>
                <c:pt idx="2684">
                  <c:v>34</c:v>
                </c:pt>
                <c:pt idx="2685">
                  <c:v>27</c:v>
                </c:pt>
                <c:pt idx="2686">
                  <c:v>22</c:v>
                </c:pt>
                <c:pt idx="2687">
                  <c:v>14</c:v>
                </c:pt>
                <c:pt idx="2688">
                  <c:v>28</c:v>
                </c:pt>
                <c:pt idx="2689">
                  <c:v>28</c:v>
                </c:pt>
                <c:pt idx="2690">
                  <c:v>26</c:v>
                </c:pt>
                <c:pt idx="2691">
                  <c:v>23</c:v>
                </c:pt>
                <c:pt idx="2692">
                  <c:v>23</c:v>
                </c:pt>
                <c:pt idx="2693">
                  <c:v>28</c:v>
                </c:pt>
                <c:pt idx="2694">
                  <c:v>25</c:v>
                </c:pt>
                <c:pt idx="2695">
                  <c:v>27</c:v>
                </c:pt>
                <c:pt idx="2696">
                  <c:v>15</c:v>
                </c:pt>
                <c:pt idx="2697">
                  <c:v>22</c:v>
                </c:pt>
                <c:pt idx="2698">
                  <c:v>19</c:v>
                </c:pt>
                <c:pt idx="2699">
                  <c:v>28</c:v>
                </c:pt>
                <c:pt idx="2700">
                  <c:v>22</c:v>
                </c:pt>
                <c:pt idx="2701">
                  <c:v>21</c:v>
                </c:pt>
                <c:pt idx="2702">
                  <c:v>22</c:v>
                </c:pt>
                <c:pt idx="2703">
                  <c:v>23</c:v>
                </c:pt>
                <c:pt idx="2704">
                  <c:v>20</c:v>
                </c:pt>
                <c:pt idx="2705">
                  <c:v>15</c:v>
                </c:pt>
                <c:pt idx="2706">
                  <c:v>22</c:v>
                </c:pt>
                <c:pt idx="2707">
                  <c:v>25</c:v>
                </c:pt>
                <c:pt idx="2708">
                  <c:v>23</c:v>
                </c:pt>
                <c:pt idx="2709">
                  <c:v>21</c:v>
                </c:pt>
                <c:pt idx="2710">
                  <c:v>19</c:v>
                </c:pt>
                <c:pt idx="2711">
                  <c:v>25</c:v>
                </c:pt>
                <c:pt idx="2712">
                  <c:v>23</c:v>
                </c:pt>
                <c:pt idx="2713">
                  <c:v>25</c:v>
                </c:pt>
                <c:pt idx="2714">
                  <c:v>21</c:v>
                </c:pt>
                <c:pt idx="2715">
                  <c:v>26</c:v>
                </c:pt>
                <c:pt idx="2716">
                  <c:v>25</c:v>
                </c:pt>
                <c:pt idx="2717">
                  <c:v>32</c:v>
                </c:pt>
                <c:pt idx="2718">
                  <c:v>27</c:v>
                </c:pt>
                <c:pt idx="2719">
                  <c:v>20</c:v>
                </c:pt>
                <c:pt idx="2720">
                  <c:v>23</c:v>
                </c:pt>
                <c:pt idx="2721">
                  <c:v>19</c:v>
                </c:pt>
                <c:pt idx="2722">
                  <c:v>19</c:v>
                </c:pt>
                <c:pt idx="2723">
                  <c:v>33</c:v>
                </c:pt>
                <c:pt idx="2724">
                  <c:v>21</c:v>
                </c:pt>
                <c:pt idx="2725">
                  <c:v>27</c:v>
                </c:pt>
                <c:pt idx="2726">
                  <c:v>29</c:v>
                </c:pt>
                <c:pt idx="2727">
                  <c:v>33</c:v>
                </c:pt>
                <c:pt idx="2728">
                  <c:v>15</c:v>
                </c:pt>
                <c:pt idx="2729">
                  <c:v>16</c:v>
                </c:pt>
                <c:pt idx="2730">
                  <c:v>25</c:v>
                </c:pt>
                <c:pt idx="2731">
                  <c:v>19</c:v>
                </c:pt>
                <c:pt idx="2732">
                  <c:v>24</c:v>
                </c:pt>
                <c:pt idx="2733">
                  <c:v>24</c:v>
                </c:pt>
                <c:pt idx="2734">
                  <c:v>28</c:v>
                </c:pt>
                <c:pt idx="2735">
                  <c:v>25</c:v>
                </c:pt>
                <c:pt idx="2736">
                  <c:v>23</c:v>
                </c:pt>
                <c:pt idx="2737">
                  <c:v>26</c:v>
                </c:pt>
                <c:pt idx="2738">
                  <c:v>29</c:v>
                </c:pt>
                <c:pt idx="2739">
                  <c:v>25</c:v>
                </c:pt>
                <c:pt idx="2740">
                  <c:v>28</c:v>
                </c:pt>
                <c:pt idx="2741">
                  <c:v>28</c:v>
                </c:pt>
                <c:pt idx="2742">
                  <c:v>21</c:v>
                </c:pt>
                <c:pt idx="2743">
                  <c:v>24</c:v>
                </c:pt>
                <c:pt idx="2744">
                  <c:v>23</c:v>
                </c:pt>
                <c:pt idx="2745">
                  <c:v>21</c:v>
                </c:pt>
                <c:pt idx="2746">
                  <c:v>25</c:v>
                </c:pt>
                <c:pt idx="2747">
                  <c:v>19</c:v>
                </c:pt>
                <c:pt idx="2748">
                  <c:v>23</c:v>
                </c:pt>
                <c:pt idx="2749">
                  <c:v>28</c:v>
                </c:pt>
                <c:pt idx="2750">
                  <c:v>20</c:v>
                </c:pt>
                <c:pt idx="2751">
                  <c:v>28</c:v>
                </c:pt>
                <c:pt idx="2752">
                  <c:v>26</c:v>
                </c:pt>
                <c:pt idx="2753">
                  <c:v>28</c:v>
                </c:pt>
                <c:pt idx="2754">
                  <c:v>31</c:v>
                </c:pt>
                <c:pt idx="2755">
                  <c:v>32</c:v>
                </c:pt>
                <c:pt idx="2756">
                  <c:v>21</c:v>
                </c:pt>
                <c:pt idx="2757">
                  <c:v>20</c:v>
                </c:pt>
                <c:pt idx="2758">
                  <c:v>18</c:v>
                </c:pt>
                <c:pt idx="2759">
                  <c:v>10</c:v>
                </c:pt>
                <c:pt idx="2760">
                  <c:v>20</c:v>
                </c:pt>
                <c:pt idx="2761">
                  <c:v>28</c:v>
                </c:pt>
                <c:pt idx="2762">
                  <c:v>23</c:v>
                </c:pt>
                <c:pt idx="2763">
                  <c:v>22</c:v>
                </c:pt>
                <c:pt idx="2764">
                  <c:v>37</c:v>
                </c:pt>
                <c:pt idx="2765">
                  <c:v>26</c:v>
                </c:pt>
                <c:pt idx="2766">
                  <c:v>19</c:v>
                </c:pt>
                <c:pt idx="2767">
                  <c:v>26</c:v>
                </c:pt>
                <c:pt idx="2768">
                  <c:v>28</c:v>
                </c:pt>
                <c:pt idx="2769">
                  <c:v>31</c:v>
                </c:pt>
                <c:pt idx="2770">
                  <c:v>30</c:v>
                </c:pt>
                <c:pt idx="2771">
                  <c:v>24</c:v>
                </c:pt>
                <c:pt idx="2772">
                  <c:v>33</c:v>
                </c:pt>
                <c:pt idx="2773">
                  <c:v>13</c:v>
                </c:pt>
                <c:pt idx="2774">
                  <c:v>17</c:v>
                </c:pt>
                <c:pt idx="2775">
                  <c:v>29</c:v>
                </c:pt>
                <c:pt idx="2776">
                  <c:v>31</c:v>
                </c:pt>
                <c:pt idx="2777">
                  <c:v>18</c:v>
                </c:pt>
                <c:pt idx="2778">
                  <c:v>20</c:v>
                </c:pt>
                <c:pt idx="2779">
                  <c:v>34</c:v>
                </c:pt>
                <c:pt idx="2780">
                  <c:v>24</c:v>
                </c:pt>
                <c:pt idx="2781">
                  <c:v>26</c:v>
                </c:pt>
                <c:pt idx="2782">
                  <c:v>19</c:v>
                </c:pt>
                <c:pt idx="2783">
                  <c:v>18</c:v>
                </c:pt>
                <c:pt idx="2784">
                  <c:v>25</c:v>
                </c:pt>
                <c:pt idx="2785">
                  <c:v>11</c:v>
                </c:pt>
                <c:pt idx="2786">
                  <c:v>28</c:v>
                </c:pt>
                <c:pt idx="2787">
                  <c:v>31</c:v>
                </c:pt>
                <c:pt idx="2788">
                  <c:v>30</c:v>
                </c:pt>
                <c:pt idx="2789">
                  <c:v>35</c:v>
                </c:pt>
                <c:pt idx="2790">
                  <c:v>17</c:v>
                </c:pt>
                <c:pt idx="2791">
                  <c:v>30</c:v>
                </c:pt>
                <c:pt idx="2792">
                  <c:v>27</c:v>
                </c:pt>
                <c:pt idx="2793">
                  <c:v>37</c:v>
                </c:pt>
                <c:pt idx="2794">
                  <c:v>29</c:v>
                </c:pt>
                <c:pt idx="2795">
                  <c:v>18</c:v>
                </c:pt>
                <c:pt idx="2796">
                  <c:v>39</c:v>
                </c:pt>
                <c:pt idx="2797">
                  <c:v>25</c:v>
                </c:pt>
                <c:pt idx="2798">
                  <c:v>26</c:v>
                </c:pt>
                <c:pt idx="2799">
                  <c:v>28</c:v>
                </c:pt>
                <c:pt idx="2800">
                  <c:v>46</c:v>
                </c:pt>
                <c:pt idx="2801">
                  <c:v>25</c:v>
                </c:pt>
                <c:pt idx="2802">
                  <c:v>32</c:v>
                </c:pt>
                <c:pt idx="2803">
                  <c:v>25</c:v>
                </c:pt>
                <c:pt idx="2804">
                  <c:v>29</c:v>
                </c:pt>
                <c:pt idx="2805">
                  <c:v>24</c:v>
                </c:pt>
                <c:pt idx="2806">
                  <c:v>21</c:v>
                </c:pt>
                <c:pt idx="2807">
                  <c:v>29</c:v>
                </c:pt>
                <c:pt idx="2808">
                  <c:v>24</c:v>
                </c:pt>
                <c:pt idx="2809">
                  <c:v>38</c:v>
                </c:pt>
                <c:pt idx="2810">
                  <c:v>29</c:v>
                </c:pt>
                <c:pt idx="2811">
                  <c:v>25</c:v>
                </c:pt>
                <c:pt idx="2812">
                  <c:v>25</c:v>
                </c:pt>
                <c:pt idx="2813">
                  <c:v>25</c:v>
                </c:pt>
                <c:pt idx="2814">
                  <c:v>26</c:v>
                </c:pt>
                <c:pt idx="2815">
                  <c:v>24</c:v>
                </c:pt>
                <c:pt idx="2816">
                  <c:v>36</c:v>
                </c:pt>
                <c:pt idx="2817">
                  <c:v>28</c:v>
                </c:pt>
                <c:pt idx="2818">
                  <c:v>27</c:v>
                </c:pt>
                <c:pt idx="2819">
                  <c:v>26</c:v>
                </c:pt>
                <c:pt idx="2820">
                  <c:v>31</c:v>
                </c:pt>
                <c:pt idx="2821">
                  <c:v>35</c:v>
                </c:pt>
                <c:pt idx="2822">
                  <c:v>37</c:v>
                </c:pt>
                <c:pt idx="2823">
                  <c:v>27</c:v>
                </c:pt>
                <c:pt idx="2824">
                  <c:v>23</c:v>
                </c:pt>
                <c:pt idx="2825">
                  <c:v>25</c:v>
                </c:pt>
                <c:pt idx="2826">
                  <c:v>28</c:v>
                </c:pt>
                <c:pt idx="2827">
                  <c:v>34</c:v>
                </c:pt>
                <c:pt idx="2828">
                  <c:v>29</c:v>
                </c:pt>
                <c:pt idx="2829">
                  <c:v>20</c:v>
                </c:pt>
                <c:pt idx="2830">
                  <c:v>28</c:v>
                </c:pt>
                <c:pt idx="2831">
                  <c:v>20</c:v>
                </c:pt>
                <c:pt idx="2832">
                  <c:v>36</c:v>
                </c:pt>
                <c:pt idx="2833">
                  <c:v>32</c:v>
                </c:pt>
                <c:pt idx="2834">
                  <c:v>31</c:v>
                </c:pt>
                <c:pt idx="2835">
                  <c:v>41</c:v>
                </c:pt>
                <c:pt idx="2836">
                  <c:v>30</c:v>
                </c:pt>
                <c:pt idx="2837">
                  <c:v>28</c:v>
                </c:pt>
                <c:pt idx="2838">
                  <c:v>30</c:v>
                </c:pt>
                <c:pt idx="2839">
                  <c:v>27</c:v>
                </c:pt>
                <c:pt idx="2840">
                  <c:v>41</c:v>
                </c:pt>
                <c:pt idx="2841">
                  <c:v>32</c:v>
                </c:pt>
                <c:pt idx="2842">
                  <c:v>34</c:v>
                </c:pt>
                <c:pt idx="2843">
                  <c:v>35</c:v>
                </c:pt>
                <c:pt idx="2844">
                  <c:v>42</c:v>
                </c:pt>
                <c:pt idx="2845">
                  <c:v>34</c:v>
                </c:pt>
                <c:pt idx="2846">
                  <c:v>42</c:v>
                </c:pt>
                <c:pt idx="2847">
                  <c:v>26</c:v>
                </c:pt>
                <c:pt idx="2848">
                  <c:v>27</c:v>
                </c:pt>
                <c:pt idx="2849">
                  <c:v>28</c:v>
                </c:pt>
                <c:pt idx="2850">
                  <c:v>27</c:v>
                </c:pt>
                <c:pt idx="2851">
                  <c:v>27</c:v>
                </c:pt>
                <c:pt idx="2852">
                  <c:v>34</c:v>
                </c:pt>
                <c:pt idx="2853">
                  <c:v>28</c:v>
                </c:pt>
                <c:pt idx="2854">
                  <c:v>33</c:v>
                </c:pt>
                <c:pt idx="2855">
                  <c:v>39</c:v>
                </c:pt>
                <c:pt idx="2856">
                  <c:v>43</c:v>
                </c:pt>
                <c:pt idx="2857">
                  <c:v>36</c:v>
                </c:pt>
                <c:pt idx="2858">
                  <c:v>32</c:v>
                </c:pt>
                <c:pt idx="2859">
                  <c:v>46</c:v>
                </c:pt>
                <c:pt idx="2860">
                  <c:v>33</c:v>
                </c:pt>
                <c:pt idx="2861">
                  <c:v>42</c:v>
                </c:pt>
                <c:pt idx="2862">
                  <c:v>31</c:v>
                </c:pt>
                <c:pt idx="2863">
                  <c:v>29</c:v>
                </c:pt>
                <c:pt idx="2864">
                  <c:v>22</c:v>
                </c:pt>
                <c:pt idx="2865">
                  <c:v>39</c:v>
                </c:pt>
                <c:pt idx="2866">
                  <c:v>27</c:v>
                </c:pt>
                <c:pt idx="2867">
                  <c:v>35</c:v>
                </c:pt>
                <c:pt idx="2868">
                  <c:v>33</c:v>
                </c:pt>
                <c:pt idx="2869">
                  <c:v>33</c:v>
                </c:pt>
                <c:pt idx="2870">
                  <c:v>32</c:v>
                </c:pt>
                <c:pt idx="2871">
                  <c:v>26</c:v>
                </c:pt>
                <c:pt idx="2872">
                  <c:v>31</c:v>
                </c:pt>
                <c:pt idx="2873">
                  <c:v>48</c:v>
                </c:pt>
                <c:pt idx="2874">
                  <c:v>35</c:v>
                </c:pt>
                <c:pt idx="2875">
                  <c:v>40</c:v>
                </c:pt>
                <c:pt idx="2876">
                  <c:v>36</c:v>
                </c:pt>
                <c:pt idx="2877">
                  <c:v>41</c:v>
                </c:pt>
                <c:pt idx="2878">
                  <c:v>38</c:v>
                </c:pt>
                <c:pt idx="2879">
                  <c:v>43</c:v>
                </c:pt>
                <c:pt idx="2880">
                  <c:v>39</c:v>
                </c:pt>
                <c:pt idx="2881">
                  <c:v>40</c:v>
                </c:pt>
                <c:pt idx="2882">
                  <c:v>30</c:v>
                </c:pt>
                <c:pt idx="2883">
                  <c:v>33</c:v>
                </c:pt>
                <c:pt idx="2884">
                  <c:v>40</c:v>
                </c:pt>
                <c:pt idx="2885">
                  <c:v>42</c:v>
                </c:pt>
                <c:pt idx="2886">
                  <c:v>44</c:v>
                </c:pt>
                <c:pt idx="2887">
                  <c:v>38</c:v>
                </c:pt>
                <c:pt idx="2888">
                  <c:v>34</c:v>
                </c:pt>
                <c:pt idx="2889">
                  <c:v>35</c:v>
                </c:pt>
                <c:pt idx="2890">
                  <c:v>45</c:v>
                </c:pt>
                <c:pt idx="2891">
                  <c:v>41</c:v>
                </c:pt>
                <c:pt idx="2892">
                  <c:v>49</c:v>
                </c:pt>
                <c:pt idx="2893">
                  <c:v>51</c:v>
                </c:pt>
                <c:pt idx="2894">
                  <c:v>43</c:v>
                </c:pt>
                <c:pt idx="2895">
                  <c:v>40</c:v>
                </c:pt>
                <c:pt idx="2896">
                  <c:v>38</c:v>
                </c:pt>
                <c:pt idx="2897">
                  <c:v>39</c:v>
                </c:pt>
                <c:pt idx="2898">
                  <c:v>48</c:v>
                </c:pt>
                <c:pt idx="2899">
                  <c:v>39</c:v>
                </c:pt>
                <c:pt idx="2900">
                  <c:v>51</c:v>
                </c:pt>
                <c:pt idx="2901">
                  <c:v>40</c:v>
                </c:pt>
                <c:pt idx="2902">
                  <c:v>31</c:v>
                </c:pt>
                <c:pt idx="2903">
                  <c:v>48</c:v>
                </c:pt>
                <c:pt idx="2904">
                  <c:v>45</c:v>
                </c:pt>
                <c:pt idx="2905">
                  <c:v>49</c:v>
                </c:pt>
                <c:pt idx="2906">
                  <c:v>47</c:v>
                </c:pt>
                <c:pt idx="2907">
                  <c:v>44</c:v>
                </c:pt>
                <c:pt idx="2908">
                  <c:v>49</c:v>
                </c:pt>
                <c:pt idx="2909">
                  <c:v>46</c:v>
                </c:pt>
                <c:pt idx="2910">
                  <c:v>49</c:v>
                </c:pt>
                <c:pt idx="2911">
                  <c:v>41</c:v>
                </c:pt>
                <c:pt idx="2912">
                  <c:v>42</c:v>
                </c:pt>
                <c:pt idx="2913">
                  <c:v>35</c:v>
                </c:pt>
                <c:pt idx="2914">
                  <c:v>41</c:v>
                </c:pt>
                <c:pt idx="2915">
                  <c:v>38</c:v>
                </c:pt>
                <c:pt idx="2916">
                  <c:v>56</c:v>
                </c:pt>
                <c:pt idx="2917">
                  <c:v>52</c:v>
                </c:pt>
                <c:pt idx="2918">
                  <c:v>46</c:v>
                </c:pt>
                <c:pt idx="2919">
                  <c:v>49</c:v>
                </c:pt>
                <c:pt idx="2920">
                  <c:v>45</c:v>
                </c:pt>
                <c:pt idx="2921">
                  <c:v>49</c:v>
                </c:pt>
                <c:pt idx="2922">
                  <c:v>47</c:v>
                </c:pt>
                <c:pt idx="2923">
                  <c:v>45</c:v>
                </c:pt>
                <c:pt idx="2924">
                  <c:v>37</c:v>
                </c:pt>
                <c:pt idx="2925">
                  <c:v>36</c:v>
                </c:pt>
                <c:pt idx="2926">
                  <c:v>54</c:v>
                </c:pt>
                <c:pt idx="2927">
                  <c:v>50</c:v>
                </c:pt>
                <c:pt idx="2928">
                  <c:v>43</c:v>
                </c:pt>
                <c:pt idx="2929">
                  <c:v>43</c:v>
                </c:pt>
                <c:pt idx="2930">
                  <c:v>46</c:v>
                </c:pt>
                <c:pt idx="2931">
                  <c:v>63</c:v>
                </c:pt>
                <c:pt idx="2932">
                  <c:v>57</c:v>
                </c:pt>
                <c:pt idx="2933">
                  <c:v>47</c:v>
                </c:pt>
                <c:pt idx="2934">
                  <c:v>58</c:v>
                </c:pt>
                <c:pt idx="2935">
                  <c:v>45</c:v>
                </c:pt>
                <c:pt idx="2936">
                  <c:v>46</c:v>
                </c:pt>
                <c:pt idx="2937">
                  <c:v>44</c:v>
                </c:pt>
                <c:pt idx="2938">
                  <c:v>40</c:v>
                </c:pt>
                <c:pt idx="2939">
                  <c:v>43</c:v>
                </c:pt>
                <c:pt idx="2940">
                  <c:v>56</c:v>
                </c:pt>
                <c:pt idx="2941">
                  <c:v>44</c:v>
                </c:pt>
                <c:pt idx="2942">
                  <c:v>46</c:v>
                </c:pt>
                <c:pt idx="2943">
                  <c:v>51</c:v>
                </c:pt>
                <c:pt idx="2944">
                  <c:v>55</c:v>
                </c:pt>
                <c:pt idx="2945">
                  <c:v>48</c:v>
                </c:pt>
                <c:pt idx="2946">
                  <c:v>40</c:v>
                </c:pt>
                <c:pt idx="2947">
                  <c:v>43</c:v>
                </c:pt>
                <c:pt idx="2948">
                  <c:v>34</c:v>
                </c:pt>
                <c:pt idx="2949">
                  <c:v>38</c:v>
                </c:pt>
                <c:pt idx="2950">
                  <c:v>37</c:v>
                </c:pt>
                <c:pt idx="2951">
                  <c:v>64</c:v>
                </c:pt>
                <c:pt idx="2952">
                  <c:v>52</c:v>
                </c:pt>
                <c:pt idx="2953">
                  <c:v>44</c:v>
                </c:pt>
                <c:pt idx="2954">
                  <c:v>53</c:v>
                </c:pt>
                <c:pt idx="2955">
                  <c:v>51</c:v>
                </c:pt>
                <c:pt idx="2956">
                  <c:v>46</c:v>
                </c:pt>
                <c:pt idx="2957">
                  <c:v>41</c:v>
                </c:pt>
                <c:pt idx="2958">
                  <c:v>49</c:v>
                </c:pt>
                <c:pt idx="2959">
                  <c:v>36</c:v>
                </c:pt>
                <c:pt idx="2960">
                  <c:v>44</c:v>
                </c:pt>
                <c:pt idx="2961">
                  <c:v>41</c:v>
                </c:pt>
                <c:pt idx="2962">
                  <c:v>38</c:v>
                </c:pt>
                <c:pt idx="2963">
                  <c:v>49</c:v>
                </c:pt>
                <c:pt idx="2964">
                  <c:v>56</c:v>
                </c:pt>
                <c:pt idx="2965">
                  <c:v>54</c:v>
                </c:pt>
                <c:pt idx="2966">
                  <c:v>44</c:v>
                </c:pt>
                <c:pt idx="2967">
                  <c:v>35</c:v>
                </c:pt>
                <c:pt idx="2968">
                  <c:v>48</c:v>
                </c:pt>
                <c:pt idx="2969">
                  <c:v>43</c:v>
                </c:pt>
                <c:pt idx="2970">
                  <c:v>37</c:v>
                </c:pt>
                <c:pt idx="2971">
                  <c:v>40</c:v>
                </c:pt>
                <c:pt idx="2972">
                  <c:v>49</c:v>
                </c:pt>
                <c:pt idx="2973">
                  <c:v>37</c:v>
                </c:pt>
                <c:pt idx="2974">
                  <c:v>38</c:v>
                </c:pt>
                <c:pt idx="2975">
                  <c:v>38</c:v>
                </c:pt>
                <c:pt idx="2976">
                  <c:v>47</c:v>
                </c:pt>
                <c:pt idx="2977">
                  <c:v>47</c:v>
                </c:pt>
                <c:pt idx="2978">
                  <c:v>51</c:v>
                </c:pt>
                <c:pt idx="2979">
                  <c:v>42</c:v>
                </c:pt>
                <c:pt idx="2980">
                  <c:v>29</c:v>
                </c:pt>
                <c:pt idx="2981">
                  <c:v>52</c:v>
                </c:pt>
                <c:pt idx="2982">
                  <c:v>38</c:v>
                </c:pt>
                <c:pt idx="2983">
                  <c:v>52</c:v>
                </c:pt>
                <c:pt idx="2984">
                  <c:v>42</c:v>
                </c:pt>
                <c:pt idx="2985">
                  <c:v>34</c:v>
                </c:pt>
                <c:pt idx="2986">
                  <c:v>41</c:v>
                </c:pt>
                <c:pt idx="2987">
                  <c:v>39</c:v>
                </c:pt>
                <c:pt idx="2988">
                  <c:v>41</c:v>
                </c:pt>
                <c:pt idx="2989">
                  <c:v>39</c:v>
                </c:pt>
                <c:pt idx="2990">
                  <c:v>39</c:v>
                </c:pt>
                <c:pt idx="2991">
                  <c:v>33</c:v>
                </c:pt>
                <c:pt idx="2992">
                  <c:v>53</c:v>
                </c:pt>
                <c:pt idx="2993">
                  <c:v>32</c:v>
                </c:pt>
                <c:pt idx="2994">
                  <c:v>37</c:v>
                </c:pt>
                <c:pt idx="2995">
                  <c:v>37</c:v>
                </c:pt>
                <c:pt idx="2996">
                  <c:v>43</c:v>
                </c:pt>
                <c:pt idx="2997">
                  <c:v>46</c:v>
                </c:pt>
                <c:pt idx="2998">
                  <c:v>33</c:v>
                </c:pt>
                <c:pt idx="2999">
                  <c:v>44</c:v>
                </c:pt>
                <c:pt idx="3000">
                  <c:v>44</c:v>
                </c:pt>
              </c:numCache>
            </c:numRef>
          </c:val>
          <c:smooth val="0"/>
          <c:extLst>
            <c:ext xmlns:c16="http://schemas.microsoft.com/office/drawing/2014/chart" uri="{C3380CC4-5D6E-409C-BE32-E72D297353CC}">
              <c16:uniqueId val="{00000003-3C14-4989-A1EE-3232ACCD9228}"/>
            </c:ext>
          </c:extLst>
        </c:ser>
        <c:dLbls>
          <c:showLegendKey val="0"/>
          <c:showVal val="0"/>
          <c:showCatName val="0"/>
          <c:showSerName val="0"/>
          <c:showPercent val="0"/>
          <c:showBubbleSize val="0"/>
        </c:dLbls>
        <c:smooth val="0"/>
        <c:axId val="403648512"/>
        <c:axId val="403650432"/>
      </c:lineChart>
      <c:catAx>
        <c:axId val="403648512"/>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MY"/>
                  <a:t>2</a:t>
                </a:r>
                <a:r>
                  <a:rPr lang="el-GR">
                    <a:latin typeface="Calibri" panose="020F0502020204030204" pitchFamily="34" charset="0"/>
                  </a:rPr>
                  <a:t>θ</a:t>
                </a:r>
                <a:endParaRPr lang="en-MY"/>
              </a:p>
            </c:rich>
          </c:tx>
          <c:overlay val="0"/>
          <c:spPr>
            <a:noFill/>
            <a:ln>
              <a:noFill/>
            </a:ln>
            <a:effectLst/>
          </c:spPr>
        </c:title>
        <c:numFmt formatCode="General" sourceLinked="1"/>
        <c:majorTickMark val="out"/>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2"/>
                </a:solidFill>
                <a:latin typeface="+mn-lt"/>
                <a:ea typeface="+mn-ea"/>
                <a:cs typeface="+mn-cs"/>
              </a:defRPr>
            </a:pPr>
            <a:endParaRPr lang="en-US"/>
          </a:p>
        </c:txPr>
        <c:crossAx val="403650432"/>
        <c:crosses val="autoZero"/>
        <c:auto val="1"/>
        <c:lblAlgn val="ctr"/>
        <c:lblOffset val="80"/>
        <c:tickLblSkip val="250"/>
        <c:noMultiLvlLbl val="0"/>
      </c:catAx>
      <c:valAx>
        <c:axId val="403650432"/>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2"/>
                    </a:solidFill>
                    <a:latin typeface="+mn-lt"/>
                    <a:ea typeface="+mn-ea"/>
                    <a:cs typeface="+mn-cs"/>
                  </a:defRPr>
                </a:pPr>
                <a:r>
                  <a:rPr lang="en-MY" sz="1000"/>
                  <a:t>Intensity</a:t>
                </a:r>
              </a:p>
            </c:rich>
          </c:tx>
          <c:layout>
            <c:manualLayout>
              <c:xMode val="edge"/>
              <c:yMode val="edge"/>
              <c:x val="9.8400984009840101E-3"/>
              <c:y val="0.25086724918878811"/>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2"/>
                </a:solidFill>
                <a:latin typeface="+mn-lt"/>
                <a:ea typeface="+mn-ea"/>
                <a:cs typeface="+mn-cs"/>
              </a:defRPr>
            </a:pPr>
            <a:endParaRPr lang="en-US"/>
          </a:p>
        </c:txPr>
        <c:crossAx val="403648512"/>
        <c:crosses val="autoZero"/>
        <c:crossBetween val="between"/>
      </c:valAx>
      <c:spPr>
        <a:noFill/>
        <a:ln>
          <a:noFill/>
        </a:ln>
        <a:effectLst/>
      </c:spPr>
    </c:plotArea>
    <c:legend>
      <c:legendPos val="b"/>
      <c:layout>
        <c:manualLayout>
          <c:xMode val="edge"/>
          <c:yMode val="edge"/>
          <c:x val="0.05"/>
          <c:y val="0.82462894669811848"/>
          <c:w val="0.9"/>
          <c:h val="0.1259474844125496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2"/>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0402653304700549"/>
          <c:y val="3.0770418403581905E-2"/>
          <c:w val="0.74734621808637569"/>
          <c:h val="0.62303359138931158"/>
        </c:manualLayout>
      </c:layout>
      <c:lineChart>
        <c:grouping val="stacked"/>
        <c:varyColors val="0"/>
        <c:ser>
          <c:idx val="0"/>
          <c:order val="0"/>
          <c:tx>
            <c:v>pva 4g</c:v>
          </c:tx>
          <c:spPr>
            <a:ln w="28575" cap="rnd">
              <a:solidFill>
                <a:schemeClr val="accent1"/>
              </a:solidFill>
              <a:round/>
            </a:ln>
            <a:effectLst/>
          </c:spPr>
          <c:marker>
            <c:symbol val="none"/>
          </c:marker>
          <c:cat>
            <c:numRef>
              <c:f>Sheet4!$A$2:$A$3002</c:f>
              <c:numCache>
                <c:formatCode>General</c:formatCode>
                <c:ptCount val="3001"/>
                <c:pt idx="0">
                  <c:v>20</c:v>
                </c:pt>
                <c:pt idx="1">
                  <c:v>20.02</c:v>
                </c:pt>
                <c:pt idx="2">
                  <c:v>20.04</c:v>
                </c:pt>
                <c:pt idx="3">
                  <c:v>20.059999999999999</c:v>
                </c:pt>
                <c:pt idx="4">
                  <c:v>20.079999999999998</c:v>
                </c:pt>
                <c:pt idx="5">
                  <c:v>20.100000000000001</c:v>
                </c:pt>
                <c:pt idx="6">
                  <c:v>20.12</c:v>
                </c:pt>
                <c:pt idx="7">
                  <c:v>20.14</c:v>
                </c:pt>
                <c:pt idx="8">
                  <c:v>20.16</c:v>
                </c:pt>
                <c:pt idx="9">
                  <c:v>20.18</c:v>
                </c:pt>
                <c:pt idx="10">
                  <c:v>20.2</c:v>
                </c:pt>
                <c:pt idx="11">
                  <c:v>20.22</c:v>
                </c:pt>
                <c:pt idx="12">
                  <c:v>20.239999999999998</c:v>
                </c:pt>
                <c:pt idx="13">
                  <c:v>20.260000000000002</c:v>
                </c:pt>
                <c:pt idx="14">
                  <c:v>20.28</c:v>
                </c:pt>
                <c:pt idx="15">
                  <c:v>20.3</c:v>
                </c:pt>
                <c:pt idx="16">
                  <c:v>20.32</c:v>
                </c:pt>
                <c:pt idx="17">
                  <c:v>20.34</c:v>
                </c:pt>
                <c:pt idx="18">
                  <c:v>20.36</c:v>
                </c:pt>
                <c:pt idx="19">
                  <c:v>20.38</c:v>
                </c:pt>
                <c:pt idx="20">
                  <c:v>20.399999999999999</c:v>
                </c:pt>
                <c:pt idx="21">
                  <c:v>20.420000000000002</c:v>
                </c:pt>
                <c:pt idx="22">
                  <c:v>20.440000000000001</c:v>
                </c:pt>
                <c:pt idx="23">
                  <c:v>20.46</c:v>
                </c:pt>
                <c:pt idx="24">
                  <c:v>20.48</c:v>
                </c:pt>
                <c:pt idx="25">
                  <c:v>20.5</c:v>
                </c:pt>
                <c:pt idx="26">
                  <c:v>20.52</c:v>
                </c:pt>
                <c:pt idx="27">
                  <c:v>20.54</c:v>
                </c:pt>
                <c:pt idx="28">
                  <c:v>20.56</c:v>
                </c:pt>
                <c:pt idx="29">
                  <c:v>20.58</c:v>
                </c:pt>
                <c:pt idx="30">
                  <c:v>20.6</c:v>
                </c:pt>
                <c:pt idx="31">
                  <c:v>20.62</c:v>
                </c:pt>
                <c:pt idx="32">
                  <c:v>20.64</c:v>
                </c:pt>
                <c:pt idx="33">
                  <c:v>20.66</c:v>
                </c:pt>
                <c:pt idx="34">
                  <c:v>20.68</c:v>
                </c:pt>
                <c:pt idx="35">
                  <c:v>20.7</c:v>
                </c:pt>
                <c:pt idx="36">
                  <c:v>20.72</c:v>
                </c:pt>
                <c:pt idx="37">
                  <c:v>20.74</c:v>
                </c:pt>
                <c:pt idx="38">
                  <c:v>20.76</c:v>
                </c:pt>
                <c:pt idx="39">
                  <c:v>20.78</c:v>
                </c:pt>
                <c:pt idx="40">
                  <c:v>20.8</c:v>
                </c:pt>
                <c:pt idx="41">
                  <c:v>20.82</c:v>
                </c:pt>
                <c:pt idx="42">
                  <c:v>20.84</c:v>
                </c:pt>
                <c:pt idx="43">
                  <c:v>20.86</c:v>
                </c:pt>
                <c:pt idx="44">
                  <c:v>20.88</c:v>
                </c:pt>
                <c:pt idx="45">
                  <c:v>20.9</c:v>
                </c:pt>
                <c:pt idx="46">
                  <c:v>20.92</c:v>
                </c:pt>
                <c:pt idx="47">
                  <c:v>20.94</c:v>
                </c:pt>
                <c:pt idx="48">
                  <c:v>20.96</c:v>
                </c:pt>
                <c:pt idx="49">
                  <c:v>20.98</c:v>
                </c:pt>
                <c:pt idx="50">
                  <c:v>21</c:v>
                </c:pt>
                <c:pt idx="51">
                  <c:v>21.02</c:v>
                </c:pt>
                <c:pt idx="52">
                  <c:v>21.04</c:v>
                </c:pt>
                <c:pt idx="53">
                  <c:v>21.06</c:v>
                </c:pt>
                <c:pt idx="54">
                  <c:v>21.08</c:v>
                </c:pt>
                <c:pt idx="55">
                  <c:v>21.1</c:v>
                </c:pt>
                <c:pt idx="56">
                  <c:v>21.12</c:v>
                </c:pt>
                <c:pt idx="57">
                  <c:v>21.14</c:v>
                </c:pt>
                <c:pt idx="58">
                  <c:v>21.16</c:v>
                </c:pt>
                <c:pt idx="59">
                  <c:v>21.18</c:v>
                </c:pt>
                <c:pt idx="60">
                  <c:v>21.2</c:v>
                </c:pt>
                <c:pt idx="61">
                  <c:v>21.22</c:v>
                </c:pt>
                <c:pt idx="62">
                  <c:v>21.24</c:v>
                </c:pt>
                <c:pt idx="63">
                  <c:v>21.26</c:v>
                </c:pt>
                <c:pt idx="64">
                  <c:v>21.28</c:v>
                </c:pt>
                <c:pt idx="65">
                  <c:v>21.3</c:v>
                </c:pt>
                <c:pt idx="66">
                  <c:v>21.32</c:v>
                </c:pt>
                <c:pt idx="67">
                  <c:v>21.34</c:v>
                </c:pt>
                <c:pt idx="68">
                  <c:v>21.36</c:v>
                </c:pt>
                <c:pt idx="69">
                  <c:v>21.38</c:v>
                </c:pt>
                <c:pt idx="70">
                  <c:v>21.4</c:v>
                </c:pt>
                <c:pt idx="71">
                  <c:v>21.42</c:v>
                </c:pt>
                <c:pt idx="72">
                  <c:v>21.44</c:v>
                </c:pt>
                <c:pt idx="73">
                  <c:v>21.46</c:v>
                </c:pt>
                <c:pt idx="74">
                  <c:v>21.48</c:v>
                </c:pt>
                <c:pt idx="75">
                  <c:v>21.5</c:v>
                </c:pt>
                <c:pt idx="76">
                  <c:v>21.52</c:v>
                </c:pt>
                <c:pt idx="77">
                  <c:v>21.54</c:v>
                </c:pt>
                <c:pt idx="78">
                  <c:v>21.56</c:v>
                </c:pt>
                <c:pt idx="79">
                  <c:v>21.58</c:v>
                </c:pt>
                <c:pt idx="80">
                  <c:v>21.6</c:v>
                </c:pt>
                <c:pt idx="81">
                  <c:v>21.62</c:v>
                </c:pt>
                <c:pt idx="82">
                  <c:v>21.64</c:v>
                </c:pt>
                <c:pt idx="83">
                  <c:v>21.66</c:v>
                </c:pt>
                <c:pt idx="84">
                  <c:v>21.68</c:v>
                </c:pt>
                <c:pt idx="85">
                  <c:v>21.7</c:v>
                </c:pt>
                <c:pt idx="86">
                  <c:v>21.72</c:v>
                </c:pt>
                <c:pt idx="87">
                  <c:v>21.74</c:v>
                </c:pt>
                <c:pt idx="88">
                  <c:v>21.76</c:v>
                </c:pt>
                <c:pt idx="89">
                  <c:v>21.78</c:v>
                </c:pt>
                <c:pt idx="90">
                  <c:v>21.8</c:v>
                </c:pt>
                <c:pt idx="91">
                  <c:v>21.82</c:v>
                </c:pt>
                <c:pt idx="92">
                  <c:v>21.84</c:v>
                </c:pt>
                <c:pt idx="93">
                  <c:v>21.86</c:v>
                </c:pt>
                <c:pt idx="94">
                  <c:v>21.88</c:v>
                </c:pt>
                <c:pt idx="95">
                  <c:v>21.9</c:v>
                </c:pt>
                <c:pt idx="96">
                  <c:v>21.92</c:v>
                </c:pt>
                <c:pt idx="97">
                  <c:v>21.94</c:v>
                </c:pt>
                <c:pt idx="98">
                  <c:v>21.96</c:v>
                </c:pt>
                <c:pt idx="99">
                  <c:v>21.98</c:v>
                </c:pt>
                <c:pt idx="100">
                  <c:v>22</c:v>
                </c:pt>
                <c:pt idx="101">
                  <c:v>22.02</c:v>
                </c:pt>
                <c:pt idx="102">
                  <c:v>22.04</c:v>
                </c:pt>
                <c:pt idx="103">
                  <c:v>22.06</c:v>
                </c:pt>
                <c:pt idx="104">
                  <c:v>22.08</c:v>
                </c:pt>
                <c:pt idx="105">
                  <c:v>22.1</c:v>
                </c:pt>
                <c:pt idx="106">
                  <c:v>22.12</c:v>
                </c:pt>
                <c:pt idx="107">
                  <c:v>22.14</c:v>
                </c:pt>
                <c:pt idx="108">
                  <c:v>22.16</c:v>
                </c:pt>
                <c:pt idx="109">
                  <c:v>22.18</c:v>
                </c:pt>
                <c:pt idx="110">
                  <c:v>22.2</c:v>
                </c:pt>
                <c:pt idx="111">
                  <c:v>22.22</c:v>
                </c:pt>
                <c:pt idx="112">
                  <c:v>22.24</c:v>
                </c:pt>
                <c:pt idx="113">
                  <c:v>22.26</c:v>
                </c:pt>
                <c:pt idx="114">
                  <c:v>22.28</c:v>
                </c:pt>
                <c:pt idx="115">
                  <c:v>22.3</c:v>
                </c:pt>
                <c:pt idx="116">
                  <c:v>22.32</c:v>
                </c:pt>
                <c:pt idx="117">
                  <c:v>22.34</c:v>
                </c:pt>
                <c:pt idx="118">
                  <c:v>22.36</c:v>
                </c:pt>
                <c:pt idx="119">
                  <c:v>22.38</c:v>
                </c:pt>
                <c:pt idx="120">
                  <c:v>22.4</c:v>
                </c:pt>
                <c:pt idx="121">
                  <c:v>22.42</c:v>
                </c:pt>
                <c:pt idx="122">
                  <c:v>22.44</c:v>
                </c:pt>
                <c:pt idx="123">
                  <c:v>22.46</c:v>
                </c:pt>
                <c:pt idx="124">
                  <c:v>22.48</c:v>
                </c:pt>
                <c:pt idx="125">
                  <c:v>22.5</c:v>
                </c:pt>
                <c:pt idx="126">
                  <c:v>22.52</c:v>
                </c:pt>
                <c:pt idx="127">
                  <c:v>22.54</c:v>
                </c:pt>
                <c:pt idx="128">
                  <c:v>22.56</c:v>
                </c:pt>
                <c:pt idx="129">
                  <c:v>22.58</c:v>
                </c:pt>
                <c:pt idx="130">
                  <c:v>22.6</c:v>
                </c:pt>
                <c:pt idx="131">
                  <c:v>22.62</c:v>
                </c:pt>
                <c:pt idx="132">
                  <c:v>22.64</c:v>
                </c:pt>
                <c:pt idx="133">
                  <c:v>22.66</c:v>
                </c:pt>
                <c:pt idx="134">
                  <c:v>22.68</c:v>
                </c:pt>
                <c:pt idx="135">
                  <c:v>22.7</c:v>
                </c:pt>
                <c:pt idx="136">
                  <c:v>22.72</c:v>
                </c:pt>
                <c:pt idx="137">
                  <c:v>22.74</c:v>
                </c:pt>
                <c:pt idx="138">
                  <c:v>22.76</c:v>
                </c:pt>
                <c:pt idx="139">
                  <c:v>22.78</c:v>
                </c:pt>
                <c:pt idx="140">
                  <c:v>22.8</c:v>
                </c:pt>
                <c:pt idx="141">
                  <c:v>22.82</c:v>
                </c:pt>
                <c:pt idx="142">
                  <c:v>22.84</c:v>
                </c:pt>
                <c:pt idx="143">
                  <c:v>22.86</c:v>
                </c:pt>
                <c:pt idx="144">
                  <c:v>22.88</c:v>
                </c:pt>
                <c:pt idx="145">
                  <c:v>22.9</c:v>
                </c:pt>
                <c:pt idx="146">
                  <c:v>22.92</c:v>
                </c:pt>
                <c:pt idx="147">
                  <c:v>22.94</c:v>
                </c:pt>
                <c:pt idx="148">
                  <c:v>22.96</c:v>
                </c:pt>
                <c:pt idx="149">
                  <c:v>22.98</c:v>
                </c:pt>
                <c:pt idx="150">
                  <c:v>23</c:v>
                </c:pt>
                <c:pt idx="151">
                  <c:v>23.02</c:v>
                </c:pt>
                <c:pt idx="152">
                  <c:v>23.04</c:v>
                </c:pt>
                <c:pt idx="153">
                  <c:v>23.06</c:v>
                </c:pt>
                <c:pt idx="154">
                  <c:v>23.08</c:v>
                </c:pt>
                <c:pt idx="155">
                  <c:v>23.1</c:v>
                </c:pt>
                <c:pt idx="156">
                  <c:v>23.12</c:v>
                </c:pt>
                <c:pt idx="157">
                  <c:v>23.14</c:v>
                </c:pt>
                <c:pt idx="158">
                  <c:v>23.16</c:v>
                </c:pt>
                <c:pt idx="159">
                  <c:v>23.18</c:v>
                </c:pt>
                <c:pt idx="160">
                  <c:v>23.2</c:v>
                </c:pt>
                <c:pt idx="161">
                  <c:v>23.22</c:v>
                </c:pt>
                <c:pt idx="162">
                  <c:v>23.24</c:v>
                </c:pt>
                <c:pt idx="163">
                  <c:v>23.26</c:v>
                </c:pt>
                <c:pt idx="164">
                  <c:v>23.28</c:v>
                </c:pt>
                <c:pt idx="165">
                  <c:v>23.3</c:v>
                </c:pt>
                <c:pt idx="166">
                  <c:v>23.32</c:v>
                </c:pt>
                <c:pt idx="167">
                  <c:v>23.34</c:v>
                </c:pt>
                <c:pt idx="168">
                  <c:v>23.36</c:v>
                </c:pt>
                <c:pt idx="169">
                  <c:v>23.38</c:v>
                </c:pt>
                <c:pt idx="170">
                  <c:v>23.4</c:v>
                </c:pt>
                <c:pt idx="171">
                  <c:v>23.42</c:v>
                </c:pt>
                <c:pt idx="172">
                  <c:v>23.44</c:v>
                </c:pt>
                <c:pt idx="173">
                  <c:v>23.46</c:v>
                </c:pt>
                <c:pt idx="174">
                  <c:v>23.48</c:v>
                </c:pt>
                <c:pt idx="175">
                  <c:v>23.5</c:v>
                </c:pt>
                <c:pt idx="176">
                  <c:v>23.52</c:v>
                </c:pt>
                <c:pt idx="177">
                  <c:v>23.54</c:v>
                </c:pt>
                <c:pt idx="178">
                  <c:v>23.56</c:v>
                </c:pt>
                <c:pt idx="179">
                  <c:v>23.58</c:v>
                </c:pt>
                <c:pt idx="180">
                  <c:v>23.6</c:v>
                </c:pt>
                <c:pt idx="181">
                  <c:v>23.62</c:v>
                </c:pt>
                <c:pt idx="182">
                  <c:v>23.64</c:v>
                </c:pt>
                <c:pt idx="183">
                  <c:v>23.66</c:v>
                </c:pt>
                <c:pt idx="184">
                  <c:v>23.68</c:v>
                </c:pt>
                <c:pt idx="185">
                  <c:v>23.7</c:v>
                </c:pt>
                <c:pt idx="186">
                  <c:v>23.72</c:v>
                </c:pt>
                <c:pt idx="187">
                  <c:v>23.74</c:v>
                </c:pt>
                <c:pt idx="188">
                  <c:v>23.76</c:v>
                </c:pt>
                <c:pt idx="189">
                  <c:v>23.78</c:v>
                </c:pt>
                <c:pt idx="190">
                  <c:v>23.8</c:v>
                </c:pt>
                <c:pt idx="191">
                  <c:v>23.82</c:v>
                </c:pt>
                <c:pt idx="192">
                  <c:v>23.84</c:v>
                </c:pt>
                <c:pt idx="193">
                  <c:v>23.86</c:v>
                </c:pt>
                <c:pt idx="194">
                  <c:v>23.88</c:v>
                </c:pt>
                <c:pt idx="195">
                  <c:v>23.9</c:v>
                </c:pt>
                <c:pt idx="196">
                  <c:v>23.92</c:v>
                </c:pt>
                <c:pt idx="197">
                  <c:v>23.94</c:v>
                </c:pt>
                <c:pt idx="198">
                  <c:v>23.96</c:v>
                </c:pt>
                <c:pt idx="199">
                  <c:v>23.98</c:v>
                </c:pt>
                <c:pt idx="200">
                  <c:v>24</c:v>
                </c:pt>
                <c:pt idx="201">
                  <c:v>24.02</c:v>
                </c:pt>
                <c:pt idx="202">
                  <c:v>24.04</c:v>
                </c:pt>
                <c:pt idx="203">
                  <c:v>24.06</c:v>
                </c:pt>
                <c:pt idx="204">
                  <c:v>24.08</c:v>
                </c:pt>
                <c:pt idx="205">
                  <c:v>24.1</c:v>
                </c:pt>
                <c:pt idx="206">
                  <c:v>24.12</c:v>
                </c:pt>
                <c:pt idx="207">
                  <c:v>24.14</c:v>
                </c:pt>
                <c:pt idx="208">
                  <c:v>24.16</c:v>
                </c:pt>
                <c:pt idx="209">
                  <c:v>24.18</c:v>
                </c:pt>
                <c:pt idx="210">
                  <c:v>24.2</c:v>
                </c:pt>
                <c:pt idx="211">
                  <c:v>24.22</c:v>
                </c:pt>
                <c:pt idx="212">
                  <c:v>24.24</c:v>
                </c:pt>
                <c:pt idx="213">
                  <c:v>24.26</c:v>
                </c:pt>
                <c:pt idx="214">
                  <c:v>24.28</c:v>
                </c:pt>
                <c:pt idx="215">
                  <c:v>24.3</c:v>
                </c:pt>
                <c:pt idx="216">
                  <c:v>24.32</c:v>
                </c:pt>
                <c:pt idx="217">
                  <c:v>24.34</c:v>
                </c:pt>
                <c:pt idx="218">
                  <c:v>24.36</c:v>
                </c:pt>
                <c:pt idx="219">
                  <c:v>24.38</c:v>
                </c:pt>
                <c:pt idx="220">
                  <c:v>24.4</c:v>
                </c:pt>
                <c:pt idx="221">
                  <c:v>24.42</c:v>
                </c:pt>
                <c:pt idx="222">
                  <c:v>24.44</c:v>
                </c:pt>
                <c:pt idx="223">
                  <c:v>24.46</c:v>
                </c:pt>
                <c:pt idx="224">
                  <c:v>24.48</c:v>
                </c:pt>
                <c:pt idx="225">
                  <c:v>24.5</c:v>
                </c:pt>
                <c:pt idx="226">
                  <c:v>24.52</c:v>
                </c:pt>
                <c:pt idx="227">
                  <c:v>24.54</c:v>
                </c:pt>
                <c:pt idx="228">
                  <c:v>24.56</c:v>
                </c:pt>
                <c:pt idx="229">
                  <c:v>24.58</c:v>
                </c:pt>
                <c:pt idx="230">
                  <c:v>24.6</c:v>
                </c:pt>
                <c:pt idx="231">
                  <c:v>24.62</c:v>
                </c:pt>
                <c:pt idx="232">
                  <c:v>24.64</c:v>
                </c:pt>
                <c:pt idx="233">
                  <c:v>24.66</c:v>
                </c:pt>
                <c:pt idx="234">
                  <c:v>24.68</c:v>
                </c:pt>
                <c:pt idx="235">
                  <c:v>24.7</c:v>
                </c:pt>
                <c:pt idx="236">
                  <c:v>24.72</c:v>
                </c:pt>
                <c:pt idx="237">
                  <c:v>24.74</c:v>
                </c:pt>
                <c:pt idx="238">
                  <c:v>24.76</c:v>
                </c:pt>
                <c:pt idx="239">
                  <c:v>24.78</c:v>
                </c:pt>
                <c:pt idx="240">
                  <c:v>24.8</c:v>
                </c:pt>
                <c:pt idx="241">
                  <c:v>24.82</c:v>
                </c:pt>
                <c:pt idx="242">
                  <c:v>24.84</c:v>
                </c:pt>
                <c:pt idx="243">
                  <c:v>24.86</c:v>
                </c:pt>
                <c:pt idx="244">
                  <c:v>24.88</c:v>
                </c:pt>
                <c:pt idx="245">
                  <c:v>24.9</c:v>
                </c:pt>
                <c:pt idx="246">
                  <c:v>24.92</c:v>
                </c:pt>
                <c:pt idx="247">
                  <c:v>24.94</c:v>
                </c:pt>
                <c:pt idx="248">
                  <c:v>24.96</c:v>
                </c:pt>
                <c:pt idx="249">
                  <c:v>24.98</c:v>
                </c:pt>
                <c:pt idx="250">
                  <c:v>25</c:v>
                </c:pt>
                <c:pt idx="251">
                  <c:v>25.02</c:v>
                </c:pt>
                <c:pt idx="252">
                  <c:v>25.04</c:v>
                </c:pt>
                <c:pt idx="253">
                  <c:v>25.06</c:v>
                </c:pt>
                <c:pt idx="254">
                  <c:v>25.08</c:v>
                </c:pt>
                <c:pt idx="255">
                  <c:v>25.1</c:v>
                </c:pt>
                <c:pt idx="256">
                  <c:v>25.12</c:v>
                </c:pt>
                <c:pt idx="257">
                  <c:v>25.14</c:v>
                </c:pt>
                <c:pt idx="258">
                  <c:v>25.16</c:v>
                </c:pt>
                <c:pt idx="259">
                  <c:v>25.18</c:v>
                </c:pt>
                <c:pt idx="260">
                  <c:v>25.2</c:v>
                </c:pt>
                <c:pt idx="261">
                  <c:v>25.22</c:v>
                </c:pt>
                <c:pt idx="262">
                  <c:v>25.24</c:v>
                </c:pt>
                <c:pt idx="263">
                  <c:v>25.26</c:v>
                </c:pt>
                <c:pt idx="264">
                  <c:v>25.28</c:v>
                </c:pt>
                <c:pt idx="265">
                  <c:v>25.3</c:v>
                </c:pt>
                <c:pt idx="266">
                  <c:v>25.32</c:v>
                </c:pt>
                <c:pt idx="267">
                  <c:v>25.34</c:v>
                </c:pt>
                <c:pt idx="268">
                  <c:v>25.36</c:v>
                </c:pt>
                <c:pt idx="269">
                  <c:v>25.38</c:v>
                </c:pt>
                <c:pt idx="270">
                  <c:v>25.4</c:v>
                </c:pt>
                <c:pt idx="271">
                  <c:v>25.42</c:v>
                </c:pt>
                <c:pt idx="272">
                  <c:v>25.44</c:v>
                </c:pt>
                <c:pt idx="273">
                  <c:v>25.46</c:v>
                </c:pt>
                <c:pt idx="274">
                  <c:v>25.48</c:v>
                </c:pt>
                <c:pt idx="275">
                  <c:v>25.5</c:v>
                </c:pt>
                <c:pt idx="276">
                  <c:v>25.52</c:v>
                </c:pt>
                <c:pt idx="277">
                  <c:v>25.54</c:v>
                </c:pt>
                <c:pt idx="278">
                  <c:v>25.56</c:v>
                </c:pt>
                <c:pt idx="279">
                  <c:v>25.58</c:v>
                </c:pt>
                <c:pt idx="280">
                  <c:v>25.6</c:v>
                </c:pt>
                <c:pt idx="281">
                  <c:v>25.62</c:v>
                </c:pt>
                <c:pt idx="282">
                  <c:v>25.64</c:v>
                </c:pt>
                <c:pt idx="283">
                  <c:v>25.66</c:v>
                </c:pt>
                <c:pt idx="284">
                  <c:v>25.68</c:v>
                </c:pt>
                <c:pt idx="285">
                  <c:v>25.7</c:v>
                </c:pt>
                <c:pt idx="286">
                  <c:v>25.72</c:v>
                </c:pt>
                <c:pt idx="287">
                  <c:v>25.74</c:v>
                </c:pt>
                <c:pt idx="288">
                  <c:v>25.76</c:v>
                </c:pt>
                <c:pt idx="289">
                  <c:v>25.78</c:v>
                </c:pt>
                <c:pt idx="290">
                  <c:v>25.8</c:v>
                </c:pt>
                <c:pt idx="291">
                  <c:v>25.82</c:v>
                </c:pt>
                <c:pt idx="292">
                  <c:v>25.84</c:v>
                </c:pt>
                <c:pt idx="293">
                  <c:v>25.86</c:v>
                </c:pt>
                <c:pt idx="294">
                  <c:v>25.88</c:v>
                </c:pt>
                <c:pt idx="295">
                  <c:v>25.9</c:v>
                </c:pt>
                <c:pt idx="296">
                  <c:v>25.92</c:v>
                </c:pt>
                <c:pt idx="297">
                  <c:v>25.94</c:v>
                </c:pt>
                <c:pt idx="298">
                  <c:v>25.96</c:v>
                </c:pt>
                <c:pt idx="299">
                  <c:v>25.98</c:v>
                </c:pt>
                <c:pt idx="300">
                  <c:v>26</c:v>
                </c:pt>
                <c:pt idx="301">
                  <c:v>26.02</c:v>
                </c:pt>
                <c:pt idx="302">
                  <c:v>26.04</c:v>
                </c:pt>
                <c:pt idx="303">
                  <c:v>26.06</c:v>
                </c:pt>
                <c:pt idx="304">
                  <c:v>26.08</c:v>
                </c:pt>
                <c:pt idx="305">
                  <c:v>26.1</c:v>
                </c:pt>
                <c:pt idx="306">
                  <c:v>26.12</c:v>
                </c:pt>
                <c:pt idx="307">
                  <c:v>26.14</c:v>
                </c:pt>
                <c:pt idx="308">
                  <c:v>26.16</c:v>
                </c:pt>
                <c:pt idx="309">
                  <c:v>26.18</c:v>
                </c:pt>
                <c:pt idx="310">
                  <c:v>26.2</c:v>
                </c:pt>
                <c:pt idx="311">
                  <c:v>26.22</c:v>
                </c:pt>
                <c:pt idx="312">
                  <c:v>26.24</c:v>
                </c:pt>
                <c:pt idx="313">
                  <c:v>26.26</c:v>
                </c:pt>
                <c:pt idx="314">
                  <c:v>26.28</c:v>
                </c:pt>
                <c:pt idx="315">
                  <c:v>26.3</c:v>
                </c:pt>
                <c:pt idx="316">
                  <c:v>26.32</c:v>
                </c:pt>
                <c:pt idx="317">
                  <c:v>26.34</c:v>
                </c:pt>
                <c:pt idx="318">
                  <c:v>26.36</c:v>
                </c:pt>
                <c:pt idx="319">
                  <c:v>26.38</c:v>
                </c:pt>
                <c:pt idx="320">
                  <c:v>26.4</c:v>
                </c:pt>
                <c:pt idx="321">
                  <c:v>26.42</c:v>
                </c:pt>
                <c:pt idx="322">
                  <c:v>26.44</c:v>
                </c:pt>
                <c:pt idx="323">
                  <c:v>26.46</c:v>
                </c:pt>
                <c:pt idx="324">
                  <c:v>26.48</c:v>
                </c:pt>
                <c:pt idx="325">
                  <c:v>26.5</c:v>
                </c:pt>
                <c:pt idx="326">
                  <c:v>26.52</c:v>
                </c:pt>
                <c:pt idx="327">
                  <c:v>26.54</c:v>
                </c:pt>
                <c:pt idx="328">
                  <c:v>26.56</c:v>
                </c:pt>
                <c:pt idx="329">
                  <c:v>26.58</c:v>
                </c:pt>
                <c:pt idx="330">
                  <c:v>26.6</c:v>
                </c:pt>
                <c:pt idx="331">
                  <c:v>26.62</c:v>
                </c:pt>
                <c:pt idx="332">
                  <c:v>26.64</c:v>
                </c:pt>
                <c:pt idx="333">
                  <c:v>26.66</c:v>
                </c:pt>
                <c:pt idx="334">
                  <c:v>26.68</c:v>
                </c:pt>
                <c:pt idx="335">
                  <c:v>26.7</c:v>
                </c:pt>
                <c:pt idx="336">
                  <c:v>26.72</c:v>
                </c:pt>
                <c:pt idx="337">
                  <c:v>26.74</c:v>
                </c:pt>
                <c:pt idx="338">
                  <c:v>26.76</c:v>
                </c:pt>
                <c:pt idx="339">
                  <c:v>26.78</c:v>
                </c:pt>
                <c:pt idx="340">
                  <c:v>26.8</c:v>
                </c:pt>
                <c:pt idx="341">
                  <c:v>26.82</c:v>
                </c:pt>
                <c:pt idx="342">
                  <c:v>26.84</c:v>
                </c:pt>
                <c:pt idx="343">
                  <c:v>26.86</c:v>
                </c:pt>
                <c:pt idx="344">
                  <c:v>26.88</c:v>
                </c:pt>
                <c:pt idx="345">
                  <c:v>26.9</c:v>
                </c:pt>
                <c:pt idx="346">
                  <c:v>26.92</c:v>
                </c:pt>
                <c:pt idx="347">
                  <c:v>26.94</c:v>
                </c:pt>
                <c:pt idx="348">
                  <c:v>26.96</c:v>
                </c:pt>
                <c:pt idx="349">
                  <c:v>26.98</c:v>
                </c:pt>
                <c:pt idx="350">
                  <c:v>27</c:v>
                </c:pt>
                <c:pt idx="351">
                  <c:v>27.02</c:v>
                </c:pt>
                <c:pt idx="352">
                  <c:v>27.04</c:v>
                </c:pt>
                <c:pt idx="353">
                  <c:v>27.06</c:v>
                </c:pt>
                <c:pt idx="354">
                  <c:v>27.08</c:v>
                </c:pt>
                <c:pt idx="355">
                  <c:v>27.1</c:v>
                </c:pt>
                <c:pt idx="356">
                  <c:v>27.12</c:v>
                </c:pt>
                <c:pt idx="357">
                  <c:v>27.14</c:v>
                </c:pt>
                <c:pt idx="358">
                  <c:v>27.16</c:v>
                </c:pt>
                <c:pt idx="359">
                  <c:v>27.18</c:v>
                </c:pt>
                <c:pt idx="360">
                  <c:v>27.2</c:v>
                </c:pt>
                <c:pt idx="361">
                  <c:v>27.22</c:v>
                </c:pt>
                <c:pt idx="362">
                  <c:v>27.24</c:v>
                </c:pt>
                <c:pt idx="363">
                  <c:v>27.26</c:v>
                </c:pt>
                <c:pt idx="364">
                  <c:v>27.28</c:v>
                </c:pt>
                <c:pt idx="365">
                  <c:v>27.3</c:v>
                </c:pt>
                <c:pt idx="366">
                  <c:v>27.32</c:v>
                </c:pt>
                <c:pt idx="367">
                  <c:v>27.34</c:v>
                </c:pt>
                <c:pt idx="368">
                  <c:v>27.36</c:v>
                </c:pt>
                <c:pt idx="369">
                  <c:v>27.38</c:v>
                </c:pt>
                <c:pt idx="370">
                  <c:v>27.4</c:v>
                </c:pt>
                <c:pt idx="371">
                  <c:v>27.42</c:v>
                </c:pt>
                <c:pt idx="372">
                  <c:v>27.44</c:v>
                </c:pt>
                <c:pt idx="373">
                  <c:v>27.46</c:v>
                </c:pt>
                <c:pt idx="374">
                  <c:v>27.48</c:v>
                </c:pt>
                <c:pt idx="375">
                  <c:v>27.5</c:v>
                </c:pt>
                <c:pt idx="376">
                  <c:v>27.52</c:v>
                </c:pt>
                <c:pt idx="377">
                  <c:v>27.54</c:v>
                </c:pt>
                <c:pt idx="378">
                  <c:v>27.56</c:v>
                </c:pt>
                <c:pt idx="379">
                  <c:v>27.58</c:v>
                </c:pt>
                <c:pt idx="380">
                  <c:v>27.6</c:v>
                </c:pt>
                <c:pt idx="381">
                  <c:v>27.62</c:v>
                </c:pt>
                <c:pt idx="382">
                  <c:v>27.64</c:v>
                </c:pt>
                <c:pt idx="383">
                  <c:v>27.66</c:v>
                </c:pt>
                <c:pt idx="384">
                  <c:v>27.68</c:v>
                </c:pt>
                <c:pt idx="385">
                  <c:v>27.7</c:v>
                </c:pt>
                <c:pt idx="386">
                  <c:v>27.72</c:v>
                </c:pt>
                <c:pt idx="387">
                  <c:v>27.74</c:v>
                </c:pt>
                <c:pt idx="388">
                  <c:v>27.76</c:v>
                </c:pt>
                <c:pt idx="389">
                  <c:v>27.78</c:v>
                </c:pt>
                <c:pt idx="390">
                  <c:v>27.8</c:v>
                </c:pt>
                <c:pt idx="391">
                  <c:v>27.82</c:v>
                </c:pt>
                <c:pt idx="392">
                  <c:v>27.84</c:v>
                </c:pt>
                <c:pt idx="393">
                  <c:v>27.86</c:v>
                </c:pt>
                <c:pt idx="394">
                  <c:v>27.88</c:v>
                </c:pt>
                <c:pt idx="395">
                  <c:v>27.9</c:v>
                </c:pt>
                <c:pt idx="396">
                  <c:v>27.92</c:v>
                </c:pt>
                <c:pt idx="397">
                  <c:v>27.94</c:v>
                </c:pt>
                <c:pt idx="398">
                  <c:v>27.96</c:v>
                </c:pt>
                <c:pt idx="399">
                  <c:v>27.98</c:v>
                </c:pt>
                <c:pt idx="400">
                  <c:v>28</c:v>
                </c:pt>
                <c:pt idx="401">
                  <c:v>28.02</c:v>
                </c:pt>
                <c:pt idx="402">
                  <c:v>28.04</c:v>
                </c:pt>
                <c:pt idx="403">
                  <c:v>28.06</c:v>
                </c:pt>
                <c:pt idx="404">
                  <c:v>28.08</c:v>
                </c:pt>
                <c:pt idx="405">
                  <c:v>28.1</c:v>
                </c:pt>
                <c:pt idx="406">
                  <c:v>28.12</c:v>
                </c:pt>
                <c:pt idx="407">
                  <c:v>28.14</c:v>
                </c:pt>
                <c:pt idx="408">
                  <c:v>28.16</c:v>
                </c:pt>
                <c:pt idx="409">
                  <c:v>28.18</c:v>
                </c:pt>
                <c:pt idx="410">
                  <c:v>28.2</c:v>
                </c:pt>
                <c:pt idx="411">
                  <c:v>28.22</c:v>
                </c:pt>
                <c:pt idx="412">
                  <c:v>28.24</c:v>
                </c:pt>
                <c:pt idx="413">
                  <c:v>28.26</c:v>
                </c:pt>
                <c:pt idx="414">
                  <c:v>28.28</c:v>
                </c:pt>
                <c:pt idx="415">
                  <c:v>28.3</c:v>
                </c:pt>
                <c:pt idx="416">
                  <c:v>28.32</c:v>
                </c:pt>
                <c:pt idx="417">
                  <c:v>28.34</c:v>
                </c:pt>
                <c:pt idx="418">
                  <c:v>28.36</c:v>
                </c:pt>
                <c:pt idx="419">
                  <c:v>28.38</c:v>
                </c:pt>
                <c:pt idx="420">
                  <c:v>28.4</c:v>
                </c:pt>
                <c:pt idx="421">
                  <c:v>28.42</c:v>
                </c:pt>
                <c:pt idx="422">
                  <c:v>28.44</c:v>
                </c:pt>
                <c:pt idx="423">
                  <c:v>28.46</c:v>
                </c:pt>
                <c:pt idx="424">
                  <c:v>28.48</c:v>
                </c:pt>
                <c:pt idx="425">
                  <c:v>28.5</c:v>
                </c:pt>
                <c:pt idx="426">
                  <c:v>28.52</c:v>
                </c:pt>
                <c:pt idx="427">
                  <c:v>28.54</c:v>
                </c:pt>
                <c:pt idx="428">
                  <c:v>28.56</c:v>
                </c:pt>
                <c:pt idx="429">
                  <c:v>28.58</c:v>
                </c:pt>
                <c:pt idx="430">
                  <c:v>28.6</c:v>
                </c:pt>
                <c:pt idx="431">
                  <c:v>28.62</c:v>
                </c:pt>
                <c:pt idx="432">
                  <c:v>28.64</c:v>
                </c:pt>
                <c:pt idx="433">
                  <c:v>28.66</c:v>
                </c:pt>
                <c:pt idx="434">
                  <c:v>28.68</c:v>
                </c:pt>
                <c:pt idx="435">
                  <c:v>28.7</c:v>
                </c:pt>
                <c:pt idx="436">
                  <c:v>28.72</c:v>
                </c:pt>
                <c:pt idx="437">
                  <c:v>28.74</c:v>
                </c:pt>
                <c:pt idx="438">
                  <c:v>28.76</c:v>
                </c:pt>
                <c:pt idx="439">
                  <c:v>28.78</c:v>
                </c:pt>
                <c:pt idx="440">
                  <c:v>28.8</c:v>
                </c:pt>
                <c:pt idx="441">
                  <c:v>28.82</c:v>
                </c:pt>
                <c:pt idx="442">
                  <c:v>28.84</c:v>
                </c:pt>
                <c:pt idx="443">
                  <c:v>28.86</c:v>
                </c:pt>
                <c:pt idx="444">
                  <c:v>28.88</c:v>
                </c:pt>
                <c:pt idx="445">
                  <c:v>28.9</c:v>
                </c:pt>
                <c:pt idx="446">
                  <c:v>28.92</c:v>
                </c:pt>
                <c:pt idx="447">
                  <c:v>28.94</c:v>
                </c:pt>
                <c:pt idx="448">
                  <c:v>28.96</c:v>
                </c:pt>
                <c:pt idx="449">
                  <c:v>28.98</c:v>
                </c:pt>
                <c:pt idx="450">
                  <c:v>29</c:v>
                </c:pt>
                <c:pt idx="451">
                  <c:v>29.02</c:v>
                </c:pt>
                <c:pt idx="452">
                  <c:v>29.04</c:v>
                </c:pt>
                <c:pt idx="453">
                  <c:v>29.06</c:v>
                </c:pt>
                <c:pt idx="454">
                  <c:v>29.08</c:v>
                </c:pt>
                <c:pt idx="455">
                  <c:v>29.1</c:v>
                </c:pt>
                <c:pt idx="456">
                  <c:v>29.12</c:v>
                </c:pt>
                <c:pt idx="457">
                  <c:v>29.14</c:v>
                </c:pt>
                <c:pt idx="458">
                  <c:v>29.16</c:v>
                </c:pt>
                <c:pt idx="459">
                  <c:v>29.18</c:v>
                </c:pt>
                <c:pt idx="460">
                  <c:v>29.2</c:v>
                </c:pt>
                <c:pt idx="461">
                  <c:v>29.22</c:v>
                </c:pt>
                <c:pt idx="462">
                  <c:v>29.24</c:v>
                </c:pt>
                <c:pt idx="463">
                  <c:v>29.26</c:v>
                </c:pt>
                <c:pt idx="464">
                  <c:v>29.28</c:v>
                </c:pt>
                <c:pt idx="465">
                  <c:v>29.3</c:v>
                </c:pt>
                <c:pt idx="466">
                  <c:v>29.32</c:v>
                </c:pt>
                <c:pt idx="467">
                  <c:v>29.34</c:v>
                </c:pt>
                <c:pt idx="468">
                  <c:v>29.36</c:v>
                </c:pt>
                <c:pt idx="469">
                  <c:v>29.38</c:v>
                </c:pt>
                <c:pt idx="470">
                  <c:v>29.4</c:v>
                </c:pt>
                <c:pt idx="471">
                  <c:v>29.42</c:v>
                </c:pt>
                <c:pt idx="472">
                  <c:v>29.44</c:v>
                </c:pt>
                <c:pt idx="473">
                  <c:v>29.46</c:v>
                </c:pt>
                <c:pt idx="474">
                  <c:v>29.48</c:v>
                </c:pt>
                <c:pt idx="475">
                  <c:v>29.5</c:v>
                </c:pt>
                <c:pt idx="476">
                  <c:v>29.52</c:v>
                </c:pt>
                <c:pt idx="477">
                  <c:v>29.54</c:v>
                </c:pt>
                <c:pt idx="478">
                  <c:v>29.56</c:v>
                </c:pt>
                <c:pt idx="479">
                  <c:v>29.58</c:v>
                </c:pt>
                <c:pt idx="480">
                  <c:v>29.6</c:v>
                </c:pt>
                <c:pt idx="481">
                  <c:v>29.62</c:v>
                </c:pt>
                <c:pt idx="482">
                  <c:v>29.64</c:v>
                </c:pt>
                <c:pt idx="483">
                  <c:v>29.66</c:v>
                </c:pt>
                <c:pt idx="484">
                  <c:v>29.68</c:v>
                </c:pt>
                <c:pt idx="485">
                  <c:v>29.7</c:v>
                </c:pt>
                <c:pt idx="486">
                  <c:v>29.72</c:v>
                </c:pt>
                <c:pt idx="487">
                  <c:v>29.74</c:v>
                </c:pt>
                <c:pt idx="488">
                  <c:v>29.76</c:v>
                </c:pt>
                <c:pt idx="489">
                  <c:v>29.78</c:v>
                </c:pt>
                <c:pt idx="490">
                  <c:v>29.8</c:v>
                </c:pt>
                <c:pt idx="491">
                  <c:v>29.82</c:v>
                </c:pt>
                <c:pt idx="492">
                  <c:v>29.84</c:v>
                </c:pt>
                <c:pt idx="493">
                  <c:v>29.86</c:v>
                </c:pt>
                <c:pt idx="494">
                  <c:v>29.88</c:v>
                </c:pt>
                <c:pt idx="495">
                  <c:v>29.9</c:v>
                </c:pt>
                <c:pt idx="496">
                  <c:v>29.92</c:v>
                </c:pt>
                <c:pt idx="497">
                  <c:v>29.94</c:v>
                </c:pt>
                <c:pt idx="498">
                  <c:v>29.96</c:v>
                </c:pt>
                <c:pt idx="499">
                  <c:v>29.98</c:v>
                </c:pt>
                <c:pt idx="500">
                  <c:v>30</c:v>
                </c:pt>
                <c:pt idx="501">
                  <c:v>30.02</c:v>
                </c:pt>
                <c:pt idx="502">
                  <c:v>30.04</c:v>
                </c:pt>
                <c:pt idx="503">
                  <c:v>30.06</c:v>
                </c:pt>
                <c:pt idx="504">
                  <c:v>30.08</c:v>
                </c:pt>
                <c:pt idx="505">
                  <c:v>30.1</c:v>
                </c:pt>
                <c:pt idx="506">
                  <c:v>30.12</c:v>
                </c:pt>
                <c:pt idx="507">
                  <c:v>30.14</c:v>
                </c:pt>
                <c:pt idx="508">
                  <c:v>30.16</c:v>
                </c:pt>
                <c:pt idx="509">
                  <c:v>30.18</c:v>
                </c:pt>
                <c:pt idx="510">
                  <c:v>30.2</c:v>
                </c:pt>
                <c:pt idx="511">
                  <c:v>30.22</c:v>
                </c:pt>
                <c:pt idx="512">
                  <c:v>30.24</c:v>
                </c:pt>
                <c:pt idx="513">
                  <c:v>30.26</c:v>
                </c:pt>
                <c:pt idx="514">
                  <c:v>30.28</c:v>
                </c:pt>
                <c:pt idx="515">
                  <c:v>30.3</c:v>
                </c:pt>
                <c:pt idx="516">
                  <c:v>30.32</c:v>
                </c:pt>
                <c:pt idx="517">
                  <c:v>30.34</c:v>
                </c:pt>
                <c:pt idx="518">
                  <c:v>30.36</c:v>
                </c:pt>
                <c:pt idx="519">
                  <c:v>30.38</c:v>
                </c:pt>
                <c:pt idx="520">
                  <c:v>30.4</c:v>
                </c:pt>
                <c:pt idx="521">
                  <c:v>30.42</c:v>
                </c:pt>
                <c:pt idx="522">
                  <c:v>30.44</c:v>
                </c:pt>
                <c:pt idx="523">
                  <c:v>30.46</c:v>
                </c:pt>
                <c:pt idx="524">
                  <c:v>30.48</c:v>
                </c:pt>
                <c:pt idx="525">
                  <c:v>30.5</c:v>
                </c:pt>
                <c:pt idx="526">
                  <c:v>30.52</c:v>
                </c:pt>
                <c:pt idx="527">
                  <c:v>30.54</c:v>
                </c:pt>
                <c:pt idx="528">
                  <c:v>30.56</c:v>
                </c:pt>
                <c:pt idx="529">
                  <c:v>30.58</c:v>
                </c:pt>
                <c:pt idx="530">
                  <c:v>30.6</c:v>
                </c:pt>
                <c:pt idx="531">
                  <c:v>30.62</c:v>
                </c:pt>
                <c:pt idx="532">
                  <c:v>30.64</c:v>
                </c:pt>
                <c:pt idx="533">
                  <c:v>30.66</c:v>
                </c:pt>
                <c:pt idx="534">
                  <c:v>30.68</c:v>
                </c:pt>
                <c:pt idx="535">
                  <c:v>30.7</c:v>
                </c:pt>
                <c:pt idx="536">
                  <c:v>30.72</c:v>
                </c:pt>
                <c:pt idx="537">
                  <c:v>30.74</c:v>
                </c:pt>
                <c:pt idx="538">
                  <c:v>30.76</c:v>
                </c:pt>
                <c:pt idx="539">
                  <c:v>30.78</c:v>
                </c:pt>
                <c:pt idx="540">
                  <c:v>30.8</c:v>
                </c:pt>
                <c:pt idx="541">
                  <c:v>30.82</c:v>
                </c:pt>
                <c:pt idx="542">
                  <c:v>30.84</c:v>
                </c:pt>
                <c:pt idx="543">
                  <c:v>30.86</c:v>
                </c:pt>
                <c:pt idx="544">
                  <c:v>30.88</c:v>
                </c:pt>
                <c:pt idx="545">
                  <c:v>30.9</c:v>
                </c:pt>
                <c:pt idx="546">
                  <c:v>30.92</c:v>
                </c:pt>
                <c:pt idx="547">
                  <c:v>30.94</c:v>
                </c:pt>
                <c:pt idx="548">
                  <c:v>30.96</c:v>
                </c:pt>
                <c:pt idx="549">
                  <c:v>30.98</c:v>
                </c:pt>
                <c:pt idx="550">
                  <c:v>31</c:v>
                </c:pt>
                <c:pt idx="551">
                  <c:v>31.02</c:v>
                </c:pt>
                <c:pt idx="552">
                  <c:v>31.04</c:v>
                </c:pt>
                <c:pt idx="553">
                  <c:v>31.06</c:v>
                </c:pt>
                <c:pt idx="554">
                  <c:v>31.08</c:v>
                </c:pt>
                <c:pt idx="555">
                  <c:v>31.1</c:v>
                </c:pt>
                <c:pt idx="556">
                  <c:v>31.12</c:v>
                </c:pt>
                <c:pt idx="557">
                  <c:v>31.14</c:v>
                </c:pt>
                <c:pt idx="558">
                  <c:v>31.16</c:v>
                </c:pt>
                <c:pt idx="559">
                  <c:v>31.18</c:v>
                </c:pt>
                <c:pt idx="560">
                  <c:v>31.2</c:v>
                </c:pt>
                <c:pt idx="561">
                  <c:v>31.22</c:v>
                </c:pt>
                <c:pt idx="562">
                  <c:v>31.24</c:v>
                </c:pt>
                <c:pt idx="563">
                  <c:v>31.26</c:v>
                </c:pt>
                <c:pt idx="564">
                  <c:v>31.28</c:v>
                </c:pt>
                <c:pt idx="565">
                  <c:v>31.3</c:v>
                </c:pt>
                <c:pt idx="566">
                  <c:v>31.32</c:v>
                </c:pt>
                <c:pt idx="567">
                  <c:v>31.34</c:v>
                </c:pt>
                <c:pt idx="568">
                  <c:v>31.36</c:v>
                </c:pt>
                <c:pt idx="569">
                  <c:v>31.38</c:v>
                </c:pt>
                <c:pt idx="570">
                  <c:v>31.4</c:v>
                </c:pt>
                <c:pt idx="571">
                  <c:v>31.42</c:v>
                </c:pt>
                <c:pt idx="572">
                  <c:v>31.44</c:v>
                </c:pt>
                <c:pt idx="573">
                  <c:v>31.46</c:v>
                </c:pt>
                <c:pt idx="574">
                  <c:v>31.48</c:v>
                </c:pt>
                <c:pt idx="575">
                  <c:v>31.5</c:v>
                </c:pt>
                <c:pt idx="576">
                  <c:v>31.52</c:v>
                </c:pt>
                <c:pt idx="577">
                  <c:v>31.54</c:v>
                </c:pt>
                <c:pt idx="578">
                  <c:v>31.56</c:v>
                </c:pt>
                <c:pt idx="579">
                  <c:v>31.58</c:v>
                </c:pt>
                <c:pt idx="580">
                  <c:v>31.6</c:v>
                </c:pt>
                <c:pt idx="581">
                  <c:v>31.62</c:v>
                </c:pt>
                <c:pt idx="582">
                  <c:v>31.64</c:v>
                </c:pt>
                <c:pt idx="583">
                  <c:v>31.66</c:v>
                </c:pt>
                <c:pt idx="584">
                  <c:v>31.68</c:v>
                </c:pt>
                <c:pt idx="585">
                  <c:v>31.7</c:v>
                </c:pt>
                <c:pt idx="586">
                  <c:v>31.72</c:v>
                </c:pt>
                <c:pt idx="587">
                  <c:v>31.74</c:v>
                </c:pt>
                <c:pt idx="588">
                  <c:v>31.76</c:v>
                </c:pt>
                <c:pt idx="589">
                  <c:v>31.78</c:v>
                </c:pt>
                <c:pt idx="590">
                  <c:v>31.8</c:v>
                </c:pt>
                <c:pt idx="591">
                  <c:v>31.82</c:v>
                </c:pt>
                <c:pt idx="592">
                  <c:v>31.84</c:v>
                </c:pt>
                <c:pt idx="593">
                  <c:v>31.86</c:v>
                </c:pt>
                <c:pt idx="594">
                  <c:v>31.88</c:v>
                </c:pt>
                <c:pt idx="595">
                  <c:v>31.9</c:v>
                </c:pt>
                <c:pt idx="596">
                  <c:v>31.92</c:v>
                </c:pt>
                <c:pt idx="597">
                  <c:v>31.94</c:v>
                </c:pt>
                <c:pt idx="598">
                  <c:v>31.96</c:v>
                </c:pt>
                <c:pt idx="599">
                  <c:v>31.98</c:v>
                </c:pt>
                <c:pt idx="600">
                  <c:v>32</c:v>
                </c:pt>
                <c:pt idx="601">
                  <c:v>32.020000000000003</c:v>
                </c:pt>
                <c:pt idx="602">
                  <c:v>32.04</c:v>
                </c:pt>
                <c:pt idx="603">
                  <c:v>32.06</c:v>
                </c:pt>
                <c:pt idx="604">
                  <c:v>32.08</c:v>
                </c:pt>
                <c:pt idx="605">
                  <c:v>32.1</c:v>
                </c:pt>
                <c:pt idx="606">
                  <c:v>32.119999999999997</c:v>
                </c:pt>
                <c:pt idx="607">
                  <c:v>32.14</c:v>
                </c:pt>
                <c:pt idx="608">
                  <c:v>32.159999999999997</c:v>
                </c:pt>
                <c:pt idx="609">
                  <c:v>32.18</c:v>
                </c:pt>
                <c:pt idx="610">
                  <c:v>32.200000000000003</c:v>
                </c:pt>
                <c:pt idx="611">
                  <c:v>32.22</c:v>
                </c:pt>
                <c:pt idx="612">
                  <c:v>32.24</c:v>
                </c:pt>
                <c:pt idx="613">
                  <c:v>32.26</c:v>
                </c:pt>
                <c:pt idx="614">
                  <c:v>32.28</c:v>
                </c:pt>
                <c:pt idx="615">
                  <c:v>32.299999999999997</c:v>
                </c:pt>
                <c:pt idx="616">
                  <c:v>32.32</c:v>
                </c:pt>
                <c:pt idx="617">
                  <c:v>32.340000000000003</c:v>
                </c:pt>
                <c:pt idx="618">
                  <c:v>32.36</c:v>
                </c:pt>
                <c:pt idx="619">
                  <c:v>32.380000000000003</c:v>
                </c:pt>
                <c:pt idx="620">
                  <c:v>32.4</c:v>
                </c:pt>
                <c:pt idx="621">
                  <c:v>32.42</c:v>
                </c:pt>
                <c:pt idx="622">
                  <c:v>32.44</c:v>
                </c:pt>
                <c:pt idx="623">
                  <c:v>32.46</c:v>
                </c:pt>
                <c:pt idx="624">
                  <c:v>32.479999999999997</c:v>
                </c:pt>
                <c:pt idx="625">
                  <c:v>32.5</c:v>
                </c:pt>
                <c:pt idx="626">
                  <c:v>32.520000000000003</c:v>
                </c:pt>
                <c:pt idx="627">
                  <c:v>32.54</c:v>
                </c:pt>
                <c:pt idx="628">
                  <c:v>32.56</c:v>
                </c:pt>
                <c:pt idx="629">
                  <c:v>32.58</c:v>
                </c:pt>
                <c:pt idx="630">
                  <c:v>32.6</c:v>
                </c:pt>
                <c:pt idx="631">
                  <c:v>32.619999999999997</c:v>
                </c:pt>
                <c:pt idx="632">
                  <c:v>32.64</c:v>
                </c:pt>
                <c:pt idx="633">
                  <c:v>32.659999999999997</c:v>
                </c:pt>
                <c:pt idx="634">
                  <c:v>32.68</c:v>
                </c:pt>
                <c:pt idx="635">
                  <c:v>32.700000000000003</c:v>
                </c:pt>
                <c:pt idx="636">
                  <c:v>32.72</c:v>
                </c:pt>
                <c:pt idx="637">
                  <c:v>32.74</c:v>
                </c:pt>
                <c:pt idx="638">
                  <c:v>32.76</c:v>
                </c:pt>
                <c:pt idx="639">
                  <c:v>32.78</c:v>
                </c:pt>
                <c:pt idx="640">
                  <c:v>32.799999999999997</c:v>
                </c:pt>
                <c:pt idx="641">
                  <c:v>32.82</c:v>
                </c:pt>
                <c:pt idx="642">
                  <c:v>32.840000000000003</c:v>
                </c:pt>
                <c:pt idx="643">
                  <c:v>32.86</c:v>
                </c:pt>
                <c:pt idx="644">
                  <c:v>32.880000000000003</c:v>
                </c:pt>
                <c:pt idx="645">
                  <c:v>32.9</c:v>
                </c:pt>
                <c:pt idx="646">
                  <c:v>32.92</c:v>
                </c:pt>
                <c:pt idx="647">
                  <c:v>32.94</c:v>
                </c:pt>
                <c:pt idx="648">
                  <c:v>32.96</c:v>
                </c:pt>
                <c:pt idx="649">
                  <c:v>32.979999999999997</c:v>
                </c:pt>
                <c:pt idx="650">
                  <c:v>33</c:v>
                </c:pt>
                <c:pt idx="651">
                  <c:v>33.020000000000003</c:v>
                </c:pt>
                <c:pt idx="652">
                  <c:v>33.04</c:v>
                </c:pt>
                <c:pt idx="653">
                  <c:v>33.06</c:v>
                </c:pt>
                <c:pt idx="654">
                  <c:v>33.08</c:v>
                </c:pt>
                <c:pt idx="655">
                  <c:v>33.1</c:v>
                </c:pt>
                <c:pt idx="656">
                  <c:v>33.119999999999997</c:v>
                </c:pt>
                <c:pt idx="657">
                  <c:v>33.14</c:v>
                </c:pt>
                <c:pt idx="658">
                  <c:v>33.159999999999997</c:v>
                </c:pt>
                <c:pt idx="659">
                  <c:v>33.18</c:v>
                </c:pt>
                <c:pt idx="660">
                  <c:v>33.200000000000003</c:v>
                </c:pt>
                <c:pt idx="661">
                  <c:v>33.22</c:v>
                </c:pt>
                <c:pt idx="662">
                  <c:v>33.24</c:v>
                </c:pt>
                <c:pt idx="663">
                  <c:v>33.26</c:v>
                </c:pt>
                <c:pt idx="664">
                  <c:v>33.28</c:v>
                </c:pt>
                <c:pt idx="665">
                  <c:v>33.299999999999997</c:v>
                </c:pt>
                <c:pt idx="666">
                  <c:v>33.32</c:v>
                </c:pt>
                <c:pt idx="667">
                  <c:v>33.340000000000003</c:v>
                </c:pt>
                <c:pt idx="668">
                  <c:v>33.36</c:v>
                </c:pt>
                <c:pt idx="669">
                  <c:v>33.380000000000003</c:v>
                </c:pt>
                <c:pt idx="670">
                  <c:v>33.4</c:v>
                </c:pt>
                <c:pt idx="671">
                  <c:v>33.42</c:v>
                </c:pt>
                <c:pt idx="672">
                  <c:v>33.44</c:v>
                </c:pt>
                <c:pt idx="673">
                  <c:v>33.46</c:v>
                </c:pt>
                <c:pt idx="674">
                  <c:v>33.479999999999997</c:v>
                </c:pt>
                <c:pt idx="675">
                  <c:v>33.5</c:v>
                </c:pt>
                <c:pt idx="676">
                  <c:v>33.520000000000003</c:v>
                </c:pt>
                <c:pt idx="677">
                  <c:v>33.54</c:v>
                </c:pt>
                <c:pt idx="678">
                  <c:v>33.56</c:v>
                </c:pt>
                <c:pt idx="679">
                  <c:v>33.58</c:v>
                </c:pt>
                <c:pt idx="680">
                  <c:v>33.6</c:v>
                </c:pt>
                <c:pt idx="681">
                  <c:v>33.619999999999997</c:v>
                </c:pt>
                <c:pt idx="682">
                  <c:v>33.64</c:v>
                </c:pt>
                <c:pt idx="683">
                  <c:v>33.659999999999997</c:v>
                </c:pt>
                <c:pt idx="684">
                  <c:v>33.68</c:v>
                </c:pt>
                <c:pt idx="685">
                  <c:v>33.700000000000003</c:v>
                </c:pt>
                <c:pt idx="686">
                  <c:v>33.72</c:v>
                </c:pt>
                <c:pt idx="687">
                  <c:v>33.74</c:v>
                </c:pt>
                <c:pt idx="688">
                  <c:v>33.76</c:v>
                </c:pt>
                <c:pt idx="689">
                  <c:v>33.78</c:v>
                </c:pt>
                <c:pt idx="690">
                  <c:v>33.799999999999997</c:v>
                </c:pt>
                <c:pt idx="691">
                  <c:v>33.82</c:v>
                </c:pt>
                <c:pt idx="692">
                  <c:v>33.840000000000003</c:v>
                </c:pt>
                <c:pt idx="693">
                  <c:v>33.86</c:v>
                </c:pt>
                <c:pt idx="694">
                  <c:v>33.880000000000003</c:v>
                </c:pt>
                <c:pt idx="695">
                  <c:v>33.9</c:v>
                </c:pt>
                <c:pt idx="696">
                  <c:v>33.92</c:v>
                </c:pt>
                <c:pt idx="697">
                  <c:v>33.94</c:v>
                </c:pt>
                <c:pt idx="698">
                  <c:v>33.96</c:v>
                </c:pt>
                <c:pt idx="699">
                  <c:v>33.979999999999997</c:v>
                </c:pt>
                <c:pt idx="700">
                  <c:v>34</c:v>
                </c:pt>
                <c:pt idx="701">
                  <c:v>34.020000000000003</c:v>
                </c:pt>
                <c:pt idx="702">
                  <c:v>34.04</c:v>
                </c:pt>
                <c:pt idx="703">
                  <c:v>34.06</c:v>
                </c:pt>
                <c:pt idx="704">
                  <c:v>34.08</c:v>
                </c:pt>
                <c:pt idx="705">
                  <c:v>34.1</c:v>
                </c:pt>
                <c:pt idx="706">
                  <c:v>34.119999999999997</c:v>
                </c:pt>
                <c:pt idx="707">
                  <c:v>34.14</c:v>
                </c:pt>
                <c:pt idx="708">
                  <c:v>34.159999999999997</c:v>
                </c:pt>
                <c:pt idx="709">
                  <c:v>34.18</c:v>
                </c:pt>
                <c:pt idx="710">
                  <c:v>34.200000000000003</c:v>
                </c:pt>
                <c:pt idx="711">
                  <c:v>34.22</c:v>
                </c:pt>
                <c:pt idx="712">
                  <c:v>34.24</c:v>
                </c:pt>
                <c:pt idx="713">
                  <c:v>34.26</c:v>
                </c:pt>
                <c:pt idx="714">
                  <c:v>34.28</c:v>
                </c:pt>
                <c:pt idx="715">
                  <c:v>34.299999999999997</c:v>
                </c:pt>
                <c:pt idx="716">
                  <c:v>34.32</c:v>
                </c:pt>
                <c:pt idx="717">
                  <c:v>34.340000000000003</c:v>
                </c:pt>
                <c:pt idx="718">
                  <c:v>34.36</c:v>
                </c:pt>
                <c:pt idx="719">
                  <c:v>34.380000000000003</c:v>
                </c:pt>
                <c:pt idx="720">
                  <c:v>34.4</c:v>
                </c:pt>
                <c:pt idx="721">
                  <c:v>34.42</c:v>
                </c:pt>
                <c:pt idx="722">
                  <c:v>34.44</c:v>
                </c:pt>
                <c:pt idx="723">
                  <c:v>34.46</c:v>
                </c:pt>
                <c:pt idx="724">
                  <c:v>34.479999999999997</c:v>
                </c:pt>
                <c:pt idx="725">
                  <c:v>34.5</c:v>
                </c:pt>
                <c:pt idx="726">
                  <c:v>34.520000000000003</c:v>
                </c:pt>
                <c:pt idx="727">
                  <c:v>34.54</c:v>
                </c:pt>
                <c:pt idx="728">
                  <c:v>34.56</c:v>
                </c:pt>
                <c:pt idx="729">
                  <c:v>34.58</c:v>
                </c:pt>
                <c:pt idx="730">
                  <c:v>34.6</c:v>
                </c:pt>
                <c:pt idx="731">
                  <c:v>34.619999999999997</c:v>
                </c:pt>
                <c:pt idx="732">
                  <c:v>34.64</c:v>
                </c:pt>
                <c:pt idx="733">
                  <c:v>34.659999999999997</c:v>
                </c:pt>
                <c:pt idx="734">
                  <c:v>34.68</c:v>
                </c:pt>
                <c:pt idx="735">
                  <c:v>34.700000000000003</c:v>
                </c:pt>
                <c:pt idx="736">
                  <c:v>34.72</c:v>
                </c:pt>
                <c:pt idx="737">
                  <c:v>34.74</c:v>
                </c:pt>
                <c:pt idx="738">
                  <c:v>34.76</c:v>
                </c:pt>
                <c:pt idx="739">
                  <c:v>34.78</c:v>
                </c:pt>
                <c:pt idx="740">
                  <c:v>34.799999999999997</c:v>
                </c:pt>
                <c:pt idx="741">
                  <c:v>34.82</c:v>
                </c:pt>
                <c:pt idx="742">
                  <c:v>34.840000000000003</c:v>
                </c:pt>
                <c:pt idx="743">
                  <c:v>34.86</c:v>
                </c:pt>
                <c:pt idx="744">
                  <c:v>34.880000000000003</c:v>
                </c:pt>
                <c:pt idx="745">
                  <c:v>34.9</c:v>
                </c:pt>
                <c:pt idx="746">
                  <c:v>34.92</c:v>
                </c:pt>
                <c:pt idx="747">
                  <c:v>34.94</c:v>
                </c:pt>
                <c:pt idx="748">
                  <c:v>34.96</c:v>
                </c:pt>
                <c:pt idx="749">
                  <c:v>34.979999999999997</c:v>
                </c:pt>
                <c:pt idx="750">
                  <c:v>35</c:v>
                </c:pt>
                <c:pt idx="751">
                  <c:v>35.020000000000003</c:v>
                </c:pt>
                <c:pt idx="752">
                  <c:v>35.04</c:v>
                </c:pt>
                <c:pt idx="753">
                  <c:v>35.06</c:v>
                </c:pt>
                <c:pt idx="754">
                  <c:v>35.08</c:v>
                </c:pt>
                <c:pt idx="755">
                  <c:v>35.1</c:v>
                </c:pt>
                <c:pt idx="756">
                  <c:v>35.119999999999997</c:v>
                </c:pt>
                <c:pt idx="757">
                  <c:v>35.14</c:v>
                </c:pt>
                <c:pt idx="758">
                  <c:v>35.159999999999997</c:v>
                </c:pt>
                <c:pt idx="759">
                  <c:v>35.18</c:v>
                </c:pt>
                <c:pt idx="760">
                  <c:v>35.200000000000003</c:v>
                </c:pt>
                <c:pt idx="761">
                  <c:v>35.22</c:v>
                </c:pt>
                <c:pt idx="762">
                  <c:v>35.24</c:v>
                </c:pt>
                <c:pt idx="763">
                  <c:v>35.26</c:v>
                </c:pt>
                <c:pt idx="764">
                  <c:v>35.28</c:v>
                </c:pt>
                <c:pt idx="765">
                  <c:v>35.299999999999997</c:v>
                </c:pt>
                <c:pt idx="766">
                  <c:v>35.32</c:v>
                </c:pt>
                <c:pt idx="767">
                  <c:v>35.340000000000003</c:v>
                </c:pt>
                <c:pt idx="768">
                  <c:v>35.36</c:v>
                </c:pt>
                <c:pt idx="769">
                  <c:v>35.380000000000003</c:v>
                </c:pt>
                <c:pt idx="770">
                  <c:v>35.4</c:v>
                </c:pt>
                <c:pt idx="771">
                  <c:v>35.42</c:v>
                </c:pt>
                <c:pt idx="772">
                  <c:v>35.44</c:v>
                </c:pt>
                <c:pt idx="773">
                  <c:v>35.46</c:v>
                </c:pt>
                <c:pt idx="774">
                  <c:v>35.479999999999997</c:v>
                </c:pt>
                <c:pt idx="775">
                  <c:v>35.5</c:v>
                </c:pt>
                <c:pt idx="776">
                  <c:v>35.520000000000003</c:v>
                </c:pt>
                <c:pt idx="777">
                  <c:v>35.54</c:v>
                </c:pt>
                <c:pt idx="778">
                  <c:v>35.56</c:v>
                </c:pt>
                <c:pt idx="779">
                  <c:v>35.58</c:v>
                </c:pt>
                <c:pt idx="780">
                  <c:v>35.6</c:v>
                </c:pt>
                <c:pt idx="781">
                  <c:v>35.619999999999997</c:v>
                </c:pt>
                <c:pt idx="782">
                  <c:v>35.64</c:v>
                </c:pt>
                <c:pt idx="783">
                  <c:v>35.659999999999997</c:v>
                </c:pt>
                <c:pt idx="784">
                  <c:v>35.68</c:v>
                </c:pt>
                <c:pt idx="785">
                  <c:v>35.700000000000003</c:v>
                </c:pt>
                <c:pt idx="786">
                  <c:v>35.72</c:v>
                </c:pt>
                <c:pt idx="787">
                  <c:v>35.74</c:v>
                </c:pt>
                <c:pt idx="788">
                  <c:v>35.76</c:v>
                </c:pt>
                <c:pt idx="789">
                  <c:v>35.78</c:v>
                </c:pt>
                <c:pt idx="790">
                  <c:v>35.799999999999997</c:v>
                </c:pt>
                <c:pt idx="791">
                  <c:v>35.82</c:v>
                </c:pt>
                <c:pt idx="792">
                  <c:v>35.840000000000003</c:v>
                </c:pt>
                <c:pt idx="793">
                  <c:v>35.86</c:v>
                </c:pt>
                <c:pt idx="794">
                  <c:v>35.880000000000003</c:v>
                </c:pt>
                <c:pt idx="795">
                  <c:v>35.9</c:v>
                </c:pt>
                <c:pt idx="796">
                  <c:v>35.92</c:v>
                </c:pt>
                <c:pt idx="797">
                  <c:v>35.94</c:v>
                </c:pt>
                <c:pt idx="798">
                  <c:v>35.96</c:v>
                </c:pt>
                <c:pt idx="799">
                  <c:v>35.979999999999997</c:v>
                </c:pt>
                <c:pt idx="800">
                  <c:v>36</c:v>
                </c:pt>
                <c:pt idx="801">
                  <c:v>36.020000000000003</c:v>
                </c:pt>
                <c:pt idx="802">
                  <c:v>36.04</c:v>
                </c:pt>
                <c:pt idx="803">
                  <c:v>36.06</c:v>
                </c:pt>
                <c:pt idx="804">
                  <c:v>36.08</c:v>
                </c:pt>
                <c:pt idx="805">
                  <c:v>36.1</c:v>
                </c:pt>
                <c:pt idx="806">
                  <c:v>36.119999999999997</c:v>
                </c:pt>
                <c:pt idx="807">
                  <c:v>36.14</c:v>
                </c:pt>
                <c:pt idx="808">
                  <c:v>36.159999999999997</c:v>
                </c:pt>
                <c:pt idx="809">
                  <c:v>36.18</c:v>
                </c:pt>
                <c:pt idx="810">
                  <c:v>36.200000000000003</c:v>
                </c:pt>
                <c:pt idx="811">
                  <c:v>36.22</c:v>
                </c:pt>
                <c:pt idx="812">
                  <c:v>36.24</c:v>
                </c:pt>
                <c:pt idx="813">
                  <c:v>36.26</c:v>
                </c:pt>
                <c:pt idx="814">
                  <c:v>36.28</c:v>
                </c:pt>
                <c:pt idx="815">
                  <c:v>36.299999999999997</c:v>
                </c:pt>
                <c:pt idx="816">
                  <c:v>36.32</c:v>
                </c:pt>
                <c:pt idx="817">
                  <c:v>36.340000000000003</c:v>
                </c:pt>
                <c:pt idx="818">
                  <c:v>36.36</c:v>
                </c:pt>
                <c:pt idx="819">
                  <c:v>36.380000000000003</c:v>
                </c:pt>
                <c:pt idx="820">
                  <c:v>36.4</c:v>
                </c:pt>
                <c:pt idx="821">
                  <c:v>36.42</c:v>
                </c:pt>
                <c:pt idx="822">
                  <c:v>36.44</c:v>
                </c:pt>
                <c:pt idx="823">
                  <c:v>36.46</c:v>
                </c:pt>
                <c:pt idx="824">
                  <c:v>36.479999999999997</c:v>
                </c:pt>
                <c:pt idx="825">
                  <c:v>36.5</c:v>
                </c:pt>
                <c:pt idx="826">
                  <c:v>36.520000000000003</c:v>
                </c:pt>
                <c:pt idx="827">
                  <c:v>36.54</c:v>
                </c:pt>
                <c:pt idx="828">
                  <c:v>36.56</c:v>
                </c:pt>
                <c:pt idx="829">
                  <c:v>36.58</c:v>
                </c:pt>
                <c:pt idx="830">
                  <c:v>36.6</c:v>
                </c:pt>
                <c:pt idx="831">
                  <c:v>36.619999999999997</c:v>
                </c:pt>
                <c:pt idx="832">
                  <c:v>36.64</c:v>
                </c:pt>
                <c:pt idx="833">
                  <c:v>36.659999999999997</c:v>
                </c:pt>
                <c:pt idx="834">
                  <c:v>36.68</c:v>
                </c:pt>
                <c:pt idx="835">
                  <c:v>36.700000000000003</c:v>
                </c:pt>
                <c:pt idx="836">
                  <c:v>36.72</c:v>
                </c:pt>
                <c:pt idx="837">
                  <c:v>36.74</c:v>
                </c:pt>
                <c:pt idx="838">
                  <c:v>36.76</c:v>
                </c:pt>
                <c:pt idx="839">
                  <c:v>36.78</c:v>
                </c:pt>
                <c:pt idx="840">
                  <c:v>36.799999999999997</c:v>
                </c:pt>
                <c:pt idx="841">
                  <c:v>36.82</c:v>
                </c:pt>
                <c:pt idx="842">
                  <c:v>36.840000000000003</c:v>
                </c:pt>
                <c:pt idx="843">
                  <c:v>36.86</c:v>
                </c:pt>
                <c:pt idx="844">
                  <c:v>36.880000000000003</c:v>
                </c:pt>
                <c:pt idx="845">
                  <c:v>36.9</c:v>
                </c:pt>
                <c:pt idx="846">
                  <c:v>36.92</c:v>
                </c:pt>
                <c:pt idx="847">
                  <c:v>36.94</c:v>
                </c:pt>
                <c:pt idx="848">
                  <c:v>36.96</c:v>
                </c:pt>
                <c:pt idx="849">
                  <c:v>36.979999999999997</c:v>
                </c:pt>
                <c:pt idx="850">
                  <c:v>37</c:v>
                </c:pt>
                <c:pt idx="851">
                  <c:v>37.020000000000003</c:v>
                </c:pt>
                <c:pt idx="852">
                  <c:v>37.04</c:v>
                </c:pt>
                <c:pt idx="853">
                  <c:v>37.06</c:v>
                </c:pt>
                <c:pt idx="854">
                  <c:v>37.08</c:v>
                </c:pt>
                <c:pt idx="855">
                  <c:v>37.1</c:v>
                </c:pt>
                <c:pt idx="856">
                  <c:v>37.119999999999997</c:v>
                </c:pt>
                <c:pt idx="857">
                  <c:v>37.14</c:v>
                </c:pt>
                <c:pt idx="858">
                  <c:v>37.159999999999997</c:v>
                </c:pt>
                <c:pt idx="859">
                  <c:v>37.18</c:v>
                </c:pt>
                <c:pt idx="860">
                  <c:v>37.200000000000003</c:v>
                </c:pt>
                <c:pt idx="861">
                  <c:v>37.22</c:v>
                </c:pt>
                <c:pt idx="862">
                  <c:v>37.24</c:v>
                </c:pt>
                <c:pt idx="863">
                  <c:v>37.26</c:v>
                </c:pt>
                <c:pt idx="864">
                  <c:v>37.28</c:v>
                </c:pt>
                <c:pt idx="865">
                  <c:v>37.299999999999997</c:v>
                </c:pt>
                <c:pt idx="866">
                  <c:v>37.32</c:v>
                </c:pt>
                <c:pt idx="867">
                  <c:v>37.340000000000003</c:v>
                </c:pt>
                <c:pt idx="868">
                  <c:v>37.36</c:v>
                </c:pt>
                <c:pt idx="869">
                  <c:v>37.380000000000003</c:v>
                </c:pt>
                <c:pt idx="870">
                  <c:v>37.4</c:v>
                </c:pt>
                <c:pt idx="871">
                  <c:v>37.42</c:v>
                </c:pt>
                <c:pt idx="872">
                  <c:v>37.44</c:v>
                </c:pt>
                <c:pt idx="873">
                  <c:v>37.46</c:v>
                </c:pt>
                <c:pt idx="874">
                  <c:v>37.479999999999997</c:v>
                </c:pt>
                <c:pt idx="875">
                  <c:v>37.5</c:v>
                </c:pt>
                <c:pt idx="876">
                  <c:v>37.520000000000003</c:v>
                </c:pt>
                <c:pt idx="877">
                  <c:v>37.54</c:v>
                </c:pt>
                <c:pt idx="878">
                  <c:v>37.56</c:v>
                </c:pt>
                <c:pt idx="879">
                  <c:v>37.58</c:v>
                </c:pt>
                <c:pt idx="880">
                  <c:v>37.6</c:v>
                </c:pt>
                <c:pt idx="881">
                  <c:v>37.619999999999997</c:v>
                </c:pt>
                <c:pt idx="882">
                  <c:v>37.64</c:v>
                </c:pt>
                <c:pt idx="883">
                  <c:v>37.659999999999997</c:v>
                </c:pt>
                <c:pt idx="884">
                  <c:v>37.68</c:v>
                </c:pt>
                <c:pt idx="885">
                  <c:v>37.700000000000003</c:v>
                </c:pt>
                <c:pt idx="886">
                  <c:v>37.72</c:v>
                </c:pt>
                <c:pt idx="887">
                  <c:v>37.74</c:v>
                </c:pt>
                <c:pt idx="888">
                  <c:v>37.76</c:v>
                </c:pt>
                <c:pt idx="889">
                  <c:v>37.78</c:v>
                </c:pt>
                <c:pt idx="890">
                  <c:v>37.799999999999997</c:v>
                </c:pt>
                <c:pt idx="891">
                  <c:v>37.82</c:v>
                </c:pt>
                <c:pt idx="892">
                  <c:v>37.840000000000003</c:v>
                </c:pt>
                <c:pt idx="893">
                  <c:v>37.86</c:v>
                </c:pt>
                <c:pt idx="894">
                  <c:v>37.880000000000003</c:v>
                </c:pt>
                <c:pt idx="895">
                  <c:v>37.9</c:v>
                </c:pt>
                <c:pt idx="896">
                  <c:v>37.92</c:v>
                </c:pt>
                <c:pt idx="897">
                  <c:v>37.94</c:v>
                </c:pt>
                <c:pt idx="898">
                  <c:v>37.96</c:v>
                </c:pt>
                <c:pt idx="899">
                  <c:v>37.979999999999997</c:v>
                </c:pt>
                <c:pt idx="900">
                  <c:v>38</c:v>
                </c:pt>
                <c:pt idx="901">
                  <c:v>38.020000000000003</c:v>
                </c:pt>
                <c:pt idx="902">
                  <c:v>38.04</c:v>
                </c:pt>
                <c:pt idx="903">
                  <c:v>38.06</c:v>
                </c:pt>
                <c:pt idx="904">
                  <c:v>38.08</c:v>
                </c:pt>
                <c:pt idx="905">
                  <c:v>38.1</c:v>
                </c:pt>
                <c:pt idx="906">
                  <c:v>38.119999999999997</c:v>
                </c:pt>
                <c:pt idx="907">
                  <c:v>38.14</c:v>
                </c:pt>
                <c:pt idx="908">
                  <c:v>38.159999999999997</c:v>
                </c:pt>
                <c:pt idx="909">
                  <c:v>38.18</c:v>
                </c:pt>
                <c:pt idx="910">
                  <c:v>38.200000000000003</c:v>
                </c:pt>
                <c:pt idx="911">
                  <c:v>38.22</c:v>
                </c:pt>
                <c:pt idx="912">
                  <c:v>38.24</c:v>
                </c:pt>
                <c:pt idx="913">
                  <c:v>38.26</c:v>
                </c:pt>
                <c:pt idx="914">
                  <c:v>38.28</c:v>
                </c:pt>
                <c:pt idx="915">
                  <c:v>38.299999999999997</c:v>
                </c:pt>
                <c:pt idx="916">
                  <c:v>38.32</c:v>
                </c:pt>
                <c:pt idx="917">
                  <c:v>38.340000000000003</c:v>
                </c:pt>
                <c:pt idx="918">
                  <c:v>38.36</c:v>
                </c:pt>
                <c:pt idx="919">
                  <c:v>38.380000000000003</c:v>
                </c:pt>
                <c:pt idx="920">
                  <c:v>38.4</c:v>
                </c:pt>
                <c:pt idx="921">
                  <c:v>38.42</c:v>
                </c:pt>
                <c:pt idx="922">
                  <c:v>38.44</c:v>
                </c:pt>
                <c:pt idx="923">
                  <c:v>38.46</c:v>
                </c:pt>
                <c:pt idx="924">
                  <c:v>38.479999999999997</c:v>
                </c:pt>
                <c:pt idx="925">
                  <c:v>38.5</c:v>
                </c:pt>
                <c:pt idx="926">
                  <c:v>38.520000000000003</c:v>
                </c:pt>
                <c:pt idx="927">
                  <c:v>38.54</c:v>
                </c:pt>
                <c:pt idx="928">
                  <c:v>38.56</c:v>
                </c:pt>
                <c:pt idx="929">
                  <c:v>38.58</c:v>
                </c:pt>
                <c:pt idx="930">
                  <c:v>38.6</c:v>
                </c:pt>
                <c:pt idx="931">
                  <c:v>38.619999999999997</c:v>
                </c:pt>
                <c:pt idx="932">
                  <c:v>38.64</c:v>
                </c:pt>
                <c:pt idx="933">
                  <c:v>38.659999999999997</c:v>
                </c:pt>
                <c:pt idx="934">
                  <c:v>38.68</c:v>
                </c:pt>
                <c:pt idx="935">
                  <c:v>38.700000000000003</c:v>
                </c:pt>
                <c:pt idx="936">
                  <c:v>38.72</c:v>
                </c:pt>
                <c:pt idx="937">
                  <c:v>38.74</c:v>
                </c:pt>
                <c:pt idx="938">
                  <c:v>38.76</c:v>
                </c:pt>
                <c:pt idx="939">
                  <c:v>38.78</c:v>
                </c:pt>
                <c:pt idx="940">
                  <c:v>38.799999999999997</c:v>
                </c:pt>
                <c:pt idx="941">
                  <c:v>38.82</c:v>
                </c:pt>
                <c:pt idx="942">
                  <c:v>38.840000000000003</c:v>
                </c:pt>
                <c:pt idx="943">
                  <c:v>38.86</c:v>
                </c:pt>
                <c:pt idx="944">
                  <c:v>38.880000000000003</c:v>
                </c:pt>
                <c:pt idx="945">
                  <c:v>38.9</c:v>
                </c:pt>
                <c:pt idx="946">
                  <c:v>38.92</c:v>
                </c:pt>
                <c:pt idx="947">
                  <c:v>38.94</c:v>
                </c:pt>
                <c:pt idx="948">
                  <c:v>38.96</c:v>
                </c:pt>
                <c:pt idx="949">
                  <c:v>38.979999999999997</c:v>
                </c:pt>
                <c:pt idx="950">
                  <c:v>39</c:v>
                </c:pt>
                <c:pt idx="951">
                  <c:v>39.020000000000003</c:v>
                </c:pt>
                <c:pt idx="952">
                  <c:v>39.04</c:v>
                </c:pt>
                <c:pt idx="953">
                  <c:v>39.06</c:v>
                </c:pt>
                <c:pt idx="954">
                  <c:v>39.08</c:v>
                </c:pt>
                <c:pt idx="955">
                  <c:v>39.1</c:v>
                </c:pt>
                <c:pt idx="956">
                  <c:v>39.119999999999997</c:v>
                </c:pt>
                <c:pt idx="957">
                  <c:v>39.14</c:v>
                </c:pt>
                <c:pt idx="958">
                  <c:v>39.159999999999997</c:v>
                </c:pt>
                <c:pt idx="959">
                  <c:v>39.18</c:v>
                </c:pt>
                <c:pt idx="960">
                  <c:v>39.200000000000003</c:v>
                </c:pt>
                <c:pt idx="961">
                  <c:v>39.22</c:v>
                </c:pt>
                <c:pt idx="962">
                  <c:v>39.24</c:v>
                </c:pt>
                <c:pt idx="963">
                  <c:v>39.26</c:v>
                </c:pt>
                <c:pt idx="964">
                  <c:v>39.28</c:v>
                </c:pt>
                <c:pt idx="965">
                  <c:v>39.299999999999997</c:v>
                </c:pt>
                <c:pt idx="966">
                  <c:v>39.32</c:v>
                </c:pt>
                <c:pt idx="967">
                  <c:v>39.340000000000003</c:v>
                </c:pt>
                <c:pt idx="968">
                  <c:v>39.36</c:v>
                </c:pt>
                <c:pt idx="969">
                  <c:v>39.380000000000003</c:v>
                </c:pt>
                <c:pt idx="970">
                  <c:v>39.4</c:v>
                </c:pt>
                <c:pt idx="971">
                  <c:v>39.42</c:v>
                </c:pt>
                <c:pt idx="972">
                  <c:v>39.44</c:v>
                </c:pt>
                <c:pt idx="973">
                  <c:v>39.46</c:v>
                </c:pt>
                <c:pt idx="974">
                  <c:v>39.479999999999997</c:v>
                </c:pt>
                <c:pt idx="975">
                  <c:v>39.5</c:v>
                </c:pt>
                <c:pt idx="976">
                  <c:v>39.520000000000003</c:v>
                </c:pt>
                <c:pt idx="977">
                  <c:v>39.54</c:v>
                </c:pt>
                <c:pt idx="978">
                  <c:v>39.56</c:v>
                </c:pt>
                <c:pt idx="979">
                  <c:v>39.58</c:v>
                </c:pt>
                <c:pt idx="980">
                  <c:v>39.6</c:v>
                </c:pt>
                <c:pt idx="981">
                  <c:v>39.619999999999997</c:v>
                </c:pt>
                <c:pt idx="982">
                  <c:v>39.64</c:v>
                </c:pt>
                <c:pt idx="983">
                  <c:v>39.659999999999997</c:v>
                </c:pt>
                <c:pt idx="984">
                  <c:v>39.68</c:v>
                </c:pt>
                <c:pt idx="985">
                  <c:v>39.700000000000003</c:v>
                </c:pt>
                <c:pt idx="986">
                  <c:v>39.72</c:v>
                </c:pt>
                <c:pt idx="987">
                  <c:v>39.74</c:v>
                </c:pt>
                <c:pt idx="988">
                  <c:v>39.76</c:v>
                </c:pt>
                <c:pt idx="989">
                  <c:v>39.78</c:v>
                </c:pt>
                <c:pt idx="990">
                  <c:v>39.799999999999997</c:v>
                </c:pt>
                <c:pt idx="991">
                  <c:v>39.82</c:v>
                </c:pt>
                <c:pt idx="992">
                  <c:v>39.840000000000003</c:v>
                </c:pt>
                <c:pt idx="993">
                  <c:v>39.86</c:v>
                </c:pt>
                <c:pt idx="994">
                  <c:v>39.880000000000003</c:v>
                </c:pt>
                <c:pt idx="995">
                  <c:v>39.9</c:v>
                </c:pt>
                <c:pt idx="996">
                  <c:v>39.92</c:v>
                </c:pt>
                <c:pt idx="997">
                  <c:v>39.94</c:v>
                </c:pt>
                <c:pt idx="998">
                  <c:v>39.96</c:v>
                </c:pt>
                <c:pt idx="999">
                  <c:v>39.979999999999997</c:v>
                </c:pt>
                <c:pt idx="1000">
                  <c:v>40</c:v>
                </c:pt>
                <c:pt idx="1001">
                  <c:v>40.020000000000003</c:v>
                </c:pt>
                <c:pt idx="1002">
                  <c:v>40.04</c:v>
                </c:pt>
                <c:pt idx="1003">
                  <c:v>40.06</c:v>
                </c:pt>
                <c:pt idx="1004">
                  <c:v>40.08</c:v>
                </c:pt>
                <c:pt idx="1005">
                  <c:v>40.1</c:v>
                </c:pt>
                <c:pt idx="1006">
                  <c:v>40.119999999999997</c:v>
                </c:pt>
                <c:pt idx="1007">
                  <c:v>40.14</c:v>
                </c:pt>
                <c:pt idx="1008">
                  <c:v>40.159999999999997</c:v>
                </c:pt>
                <c:pt idx="1009">
                  <c:v>40.18</c:v>
                </c:pt>
                <c:pt idx="1010">
                  <c:v>40.200000000000003</c:v>
                </c:pt>
                <c:pt idx="1011">
                  <c:v>40.22</c:v>
                </c:pt>
                <c:pt idx="1012">
                  <c:v>40.24</c:v>
                </c:pt>
                <c:pt idx="1013">
                  <c:v>40.26</c:v>
                </c:pt>
                <c:pt idx="1014">
                  <c:v>40.28</c:v>
                </c:pt>
                <c:pt idx="1015">
                  <c:v>40.299999999999997</c:v>
                </c:pt>
                <c:pt idx="1016">
                  <c:v>40.32</c:v>
                </c:pt>
                <c:pt idx="1017">
                  <c:v>40.340000000000003</c:v>
                </c:pt>
                <c:pt idx="1018">
                  <c:v>40.36</c:v>
                </c:pt>
                <c:pt idx="1019">
                  <c:v>40.380000000000003</c:v>
                </c:pt>
                <c:pt idx="1020">
                  <c:v>40.4</c:v>
                </c:pt>
                <c:pt idx="1021">
                  <c:v>40.42</c:v>
                </c:pt>
                <c:pt idx="1022">
                  <c:v>40.44</c:v>
                </c:pt>
                <c:pt idx="1023">
                  <c:v>40.46</c:v>
                </c:pt>
                <c:pt idx="1024">
                  <c:v>40.479999999999997</c:v>
                </c:pt>
                <c:pt idx="1025">
                  <c:v>40.5</c:v>
                </c:pt>
                <c:pt idx="1026">
                  <c:v>40.520000000000003</c:v>
                </c:pt>
                <c:pt idx="1027">
                  <c:v>40.54</c:v>
                </c:pt>
                <c:pt idx="1028">
                  <c:v>40.56</c:v>
                </c:pt>
                <c:pt idx="1029">
                  <c:v>40.58</c:v>
                </c:pt>
                <c:pt idx="1030">
                  <c:v>40.6</c:v>
                </c:pt>
                <c:pt idx="1031">
                  <c:v>40.619999999999997</c:v>
                </c:pt>
                <c:pt idx="1032">
                  <c:v>40.64</c:v>
                </c:pt>
                <c:pt idx="1033">
                  <c:v>40.659999999999997</c:v>
                </c:pt>
                <c:pt idx="1034">
                  <c:v>40.68</c:v>
                </c:pt>
                <c:pt idx="1035">
                  <c:v>40.700000000000003</c:v>
                </c:pt>
                <c:pt idx="1036">
                  <c:v>40.72</c:v>
                </c:pt>
                <c:pt idx="1037">
                  <c:v>40.74</c:v>
                </c:pt>
                <c:pt idx="1038">
                  <c:v>40.76</c:v>
                </c:pt>
                <c:pt idx="1039">
                  <c:v>40.78</c:v>
                </c:pt>
                <c:pt idx="1040">
                  <c:v>40.799999999999997</c:v>
                </c:pt>
                <c:pt idx="1041">
                  <c:v>40.82</c:v>
                </c:pt>
                <c:pt idx="1042">
                  <c:v>40.840000000000003</c:v>
                </c:pt>
                <c:pt idx="1043">
                  <c:v>40.86</c:v>
                </c:pt>
                <c:pt idx="1044">
                  <c:v>40.880000000000003</c:v>
                </c:pt>
                <c:pt idx="1045">
                  <c:v>40.9</c:v>
                </c:pt>
                <c:pt idx="1046">
                  <c:v>40.92</c:v>
                </c:pt>
                <c:pt idx="1047">
                  <c:v>40.94</c:v>
                </c:pt>
                <c:pt idx="1048">
                  <c:v>40.96</c:v>
                </c:pt>
                <c:pt idx="1049">
                  <c:v>40.98</c:v>
                </c:pt>
                <c:pt idx="1050">
                  <c:v>41</c:v>
                </c:pt>
                <c:pt idx="1051">
                  <c:v>41.02</c:v>
                </c:pt>
                <c:pt idx="1052">
                  <c:v>41.04</c:v>
                </c:pt>
                <c:pt idx="1053">
                  <c:v>41.06</c:v>
                </c:pt>
                <c:pt idx="1054">
                  <c:v>41.08</c:v>
                </c:pt>
                <c:pt idx="1055">
                  <c:v>41.1</c:v>
                </c:pt>
                <c:pt idx="1056">
                  <c:v>41.12</c:v>
                </c:pt>
                <c:pt idx="1057">
                  <c:v>41.14</c:v>
                </c:pt>
                <c:pt idx="1058">
                  <c:v>41.16</c:v>
                </c:pt>
                <c:pt idx="1059">
                  <c:v>41.18</c:v>
                </c:pt>
                <c:pt idx="1060">
                  <c:v>41.2</c:v>
                </c:pt>
                <c:pt idx="1061">
                  <c:v>41.22</c:v>
                </c:pt>
                <c:pt idx="1062">
                  <c:v>41.24</c:v>
                </c:pt>
                <c:pt idx="1063">
                  <c:v>41.26</c:v>
                </c:pt>
                <c:pt idx="1064">
                  <c:v>41.28</c:v>
                </c:pt>
                <c:pt idx="1065">
                  <c:v>41.3</c:v>
                </c:pt>
                <c:pt idx="1066">
                  <c:v>41.32</c:v>
                </c:pt>
                <c:pt idx="1067">
                  <c:v>41.34</c:v>
                </c:pt>
                <c:pt idx="1068">
                  <c:v>41.36</c:v>
                </c:pt>
                <c:pt idx="1069">
                  <c:v>41.38</c:v>
                </c:pt>
                <c:pt idx="1070">
                  <c:v>41.4</c:v>
                </c:pt>
                <c:pt idx="1071">
                  <c:v>41.42</c:v>
                </c:pt>
                <c:pt idx="1072">
                  <c:v>41.44</c:v>
                </c:pt>
                <c:pt idx="1073">
                  <c:v>41.46</c:v>
                </c:pt>
                <c:pt idx="1074">
                  <c:v>41.48</c:v>
                </c:pt>
                <c:pt idx="1075">
                  <c:v>41.5</c:v>
                </c:pt>
                <c:pt idx="1076">
                  <c:v>41.52</c:v>
                </c:pt>
                <c:pt idx="1077">
                  <c:v>41.54</c:v>
                </c:pt>
                <c:pt idx="1078">
                  <c:v>41.56</c:v>
                </c:pt>
                <c:pt idx="1079">
                  <c:v>41.58</c:v>
                </c:pt>
                <c:pt idx="1080">
                  <c:v>41.6</c:v>
                </c:pt>
                <c:pt idx="1081">
                  <c:v>41.62</c:v>
                </c:pt>
                <c:pt idx="1082">
                  <c:v>41.64</c:v>
                </c:pt>
                <c:pt idx="1083">
                  <c:v>41.66</c:v>
                </c:pt>
                <c:pt idx="1084">
                  <c:v>41.68</c:v>
                </c:pt>
                <c:pt idx="1085">
                  <c:v>41.7</c:v>
                </c:pt>
                <c:pt idx="1086">
                  <c:v>41.72</c:v>
                </c:pt>
                <c:pt idx="1087">
                  <c:v>41.74</c:v>
                </c:pt>
                <c:pt idx="1088">
                  <c:v>41.76</c:v>
                </c:pt>
                <c:pt idx="1089">
                  <c:v>41.78</c:v>
                </c:pt>
                <c:pt idx="1090">
                  <c:v>41.8</c:v>
                </c:pt>
                <c:pt idx="1091">
                  <c:v>41.82</c:v>
                </c:pt>
                <c:pt idx="1092">
                  <c:v>41.84</c:v>
                </c:pt>
                <c:pt idx="1093">
                  <c:v>41.86</c:v>
                </c:pt>
                <c:pt idx="1094">
                  <c:v>41.88</c:v>
                </c:pt>
                <c:pt idx="1095">
                  <c:v>41.9</c:v>
                </c:pt>
                <c:pt idx="1096">
                  <c:v>41.92</c:v>
                </c:pt>
                <c:pt idx="1097">
                  <c:v>41.94</c:v>
                </c:pt>
                <c:pt idx="1098">
                  <c:v>41.96</c:v>
                </c:pt>
                <c:pt idx="1099">
                  <c:v>41.98</c:v>
                </c:pt>
                <c:pt idx="1100">
                  <c:v>42</c:v>
                </c:pt>
                <c:pt idx="1101">
                  <c:v>42.02</c:v>
                </c:pt>
                <c:pt idx="1102">
                  <c:v>42.04</c:v>
                </c:pt>
                <c:pt idx="1103">
                  <c:v>42.06</c:v>
                </c:pt>
                <c:pt idx="1104">
                  <c:v>42.08</c:v>
                </c:pt>
                <c:pt idx="1105">
                  <c:v>42.1</c:v>
                </c:pt>
                <c:pt idx="1106">
                  <c:v>42.12</c:v>
                </c:pt>
                <c:pt idx="1107">
                  <c:v>42.14</c:v>
                </c:pt>
                <c:pt idx="1108">
                  <c:v>42.16</c:v>
                </c:pt>
                <c:pt idx="1109">
                  <c:v>42.18</c:v>
                </c:pt>
                <c:pt idx="1110">
                  <c:v>42.2</c:v>
                </c:pt>
                <c:pt idx="1111">
                  <c:v>42.22</c:v>
                </c:pt>
                <c:pt idx="1112">
                  <c:v>42.24</c:v>
                </c:pt>
                <c:pt idx="1113">
                  <c:v>42.26</c:v>
                </c:pt>
                <c:pt idx="1114">
                  <c:v>42.28</c:v>
                </c:pt>
                <c:pt idx="1115">
                  <c:v>42.3</c:v>
                </c:pt>
                <c:pt idx="1116">
                  <c:v>42.32</c:v>
                </c:pt>
                <c:pt idx="1117">
                  <c:v>42.34</c:v>
                </c:pt>
                <c:pt idx="1118">
                  <c:v>42.36</c:v>
                </c:pt>
                <c:pt idx="1119">
                  <c:v>42.38</c:v>
                </c:pt>
                <c:pt idx="1120">
                  <c:v>42.4</c:v>
                </c:pt>
                <c:pt idx="1121">
                  <c:v>42.42</c:v>
                </c:pt>
                <c:pt idx="1122">
                  <c:v>42.44</c:v>
                </c:pt>
                <c:pt idx="1123">
                  <c:v>42.46</c:v>
                </c:pt>
                <c:pt idx="1124">
                  <c:v>42.48</c:v>
                </c:pt>
                <c:pt idx="1125">
                  <c:v>42.5</c:v>
                </c:pt>
                <c:pt idx="1126">
                  <c:v>42.52</c:v>
                </c:pt>
                <c:pt idx="1127">
                  <c:v>42.54</c:v>
                </c:pt>
                <c:pt idx="1128">
                  <c:v>42.56</c:v>
                </c:pt>
                <c:pt idx="1129">
                  <c:v>42.58</c:v>
                </c:pt>
                <c:pt idx="1130">
                  <c:v>42.6</c:v>
                </c:pt>
                <c:pt idx="1131">
                  <c:v>42.62</c:v>
                </c:pt>
                <c:pt idx="1132">
                  <c:v>42.64</c:v>
                </c:pt>
                <c:pt idx="1133">
                  <c:v>42.66</c:v>
                </c:pt>
                <c:pt idx="1134">
                  <c:v>42.68</c:v>
                </c:pt>
                <c:pt idx="1135">
                  <c:v>42.7</c:v>
                </c:pt>
                <c:pt idx="1136">
                  <c:v>42.72</c:v>
                </c:pt>
                <c:pt idx="1137">
                  <c:v>42.74</c:v>
                </c:pt>
                <c:pt idx="1138">
                  <c:v>42.76</c:v>
                </c:pt>
                <c:pt idx="1139">
                  <c:v>42.78</c:v>
                </c:pt>
                <c:pt idx="1140">
                  <c:v>42.8</c:v>
                </c:pt>
                <c:pt idx="1141">
                  <c:v>42.82</c:v>
                </c:pt>
                <c:pt idx="1142">
                  <c:v>42.84</c:v>
                </c:pt>
                <c:pt idx="1143">
                  <c:v>42.86</c:v>
                </c:pt>
                <c:pt idx="1144">
                  <c:v>42.88</c:v>
                </c:pt>
                <c:pt idx="1145">
                  <c:v>42.9</c:v>
                </c:pt>
                <c:pt idx="1146">
                  <c:v>42.92</c:v>
                </c:pt>
                <c:pt idx="1147">
                  <c:v>42.94</c:v>
                </c:pt>
                <c:pt idx="1148">
                  <c:v>42.96</c:v>
                </c:pt>
                <c:pt idx="1149">
                  <c:v>42.98</c:v>
                </c:pt>
                <c:pt idx="1150">
                  <c:v>43</c:v>
                </c:pt>
                <c:pt idx="1151">
                  <c:v>43.02</c:v>
                </c:pt>
                <c:pt idx="1152">
                  <c:v>43.04</c:v>
                </c:pt>
                <c:pt idx="1153">
                  <c:v>43.06</c:v>
                </c:pt>
                <c:pt idx="1154">
                  <c:v>43.08</c:v>
                </c:pt>
                <c:pt idx="1155">
                  <c:v>43.1</c:v>
                </c:pt>
                <c:pt idx="1156">
                  <c:v>43.12</c:v>
                </c:pt>
                <c:pt idx="1157">
                  <c:v>43.14</c:v>
                </c:pt>
                <c:pt idx="1158">
                  <c:v>43.16</c:v>
                </c:pt>
                <c:pt idx="1159">
                  <c:v>43.18</c:v>
                </c:pt>
                <c:pt idx="1160">
                  <c:v>43.2</c:v>
                </c:pt>
                <c:pt idx="1161">
                  <c:v>43.22</c:v>
                </c:pt>
                <c:pt idx="1162">
                  <c:v>43.24</c:v>
                </c:pt>
                <c:pt idx="1163">
                  <c:v>43.26</c:v>
                </c:pt>
                <c:pt idx="1164">
                  <c:v>43.28</c:v>
                </c:pt>
                <c:pt idx="1165">
                  <c:v>43.3</c:v>
                </c:pt>
                <c:pt idx="1166">
                  <c:v>43.32</c:v>
                </c:pt>
                <c:pt idx="1167">
                  <c:v>43.34</c:v>
                </c:pt>
                <c:pt idx="1168">
                  <c:v>43.36</c:v>
                </c:pt>
                <c:pt idx="1169">
                  <c:v>43.38</c:v>
                </c:pt>
                <c:pt idx="1170">
                  <c:v>43.4</c:v>
                </c:pt>
                <c:pt idx="1171">
                  <c:v>43.42</c:v>
                </c:pt>
                <c:pt idx="1172">
                  <c:v>43.44</c:v>
                </c:pt>
                <c:pt idx="1173">
                  <c:v>43.46</c:v>
                </c:pt>
                <c:pt idx="1174">
                  <c:v>43.48</c:v>
                </c:pt>
                <c:pt idx="1175">
                  <c:v>43.5</c:v>
                </c:pt>
                <c:pt idx="1176">
                  <c:v>43.52</c:v>
                </c:pt>
                <c:pt idx="1177">
                  <c:v>43.54</c:v>
                </c:pt>
                <c:pt idx="1178">
                  <c:v>43.56</c:v>
                </c:pt>
                <c:pt idx="1179">
                  <c:v>43.58</c:v>
                </c:pt>
                <c:pt idx="1180">
                  <c:v>43.6</c:v>
                </c:pt>
                <c:pt idx="1181">
                  <c:v>43.62</c:v>
                </c:pt>
                <c:pt idx="1182">
                  <c:v>43.64</c:v>
                </c:pt>
                <c:pt idx="1183">
                  <c:v>43.66</c:v>
                </c:pt>
                <c:pt idx="1184">
                  <c:v>43.68</c:v>
                </c:pt>
                <c:pt idx="1185">
                  <c:v>43.7</c:v>
                </c:pt>
                <c:pt idx="1186">
                  <c:v>43.72</c:v>
                </c:pt>
                <c:pt idx="1187">
                  <c:v>43.74</c:v>
                </c:pt>
                <c:pt idx="1188">
                  <c:v>43.76</c:v>
                </c:pt>
                <c:pt idx="1189">
                  <c:v>43.78</c:v>
                </c:pt>
                <c:pt idx="1190">
                  <c:v>43.8</c:v>
                </c:pt>
                <c:pt idx="1191">
                  <c:v>43.82</c:v>
                </c:pt>
                <c:pt idx="1192">
                  <c:v>43.84</c:v>
                </c:pt>
                <c:pt idx="1193">
                  <c:v>43.86</c:v>
                </c:pt>
                <c:pt idx="1194">
                  <c:v>43.88</c:v>
                </c:pt>
                <c:pt idx="1195">
                  <c:v>43.9</c:v>
                </c:pt>
                <c:pt idx="1196">
                  <c:v>43.92</c:v>
                </c:pt>
                <c:pt idx="1197">
                  <c:v>43.94</c:v>
                </c:pt>
                <c:pt idx="1198">
                  <c:v>43.96</c:v>
                </c:pt>
                <c:pt idx="1199">
                  <c:v>43.98</c:v>
                </c:pt>
                <c:pt idx="1200">
                  <c:v>44</c:v>
                </c:pt>
                <c:pt idx="1201">
                  <c:v>44.02</c:v>
                </c:pt>
                <c:pt idx="1202">
                  <c:v>44.04</c:v>
                </c:pt>
                <c:pt idx="1203">
                  <c:v>44.06</c:v>
                </c:pt>
                <c:pt idx="1204">
                  <c:v>44.08</c:v>
                </c:pt>
                <c:pt idx="1205">
                  <c:v>44.1</c:v>
                </c:pt>
                <c:pt idx="1206">
                  <c:v>44.12</c:v>
                </c:pt>
                <c:pt idx="1207">
                  <c:v>44.14</c:v>
                </c:pt>
                <c:pt idx="1208">
                  <c:v>44.16</c:v>
                </c:pt>
                <c:pt idx="1209">
                  <c:v>44.18</c:v>
                </c:pt>
                <c:pt idx="1210">
                  <c:v>44.2</c:v>
                </c:pt>
                <c:pt idx="1211">
                  <c:v>44.22</c:v>
                </c:pt>
                <c:pt idx="1212">
                  <c:v>44.24</c:v>
                </c:pt>
                <c:pt idx="1213">
                  <c:v>44.26</c:v>
                </c:pt>
                <c:pt idx="1214">
                  <c:v>44.28</c:v>
                </c:pt>
                <c:pt idx="1215">
                  <c:v>44.3</c:v>
                </c:pt>
                <c:pt idx="1216">
                  <c:v>44.32</c:v>
                </c:pt>
                <c:pt idx="1217">
                  <c:v>44.34</c:v>
                </c:pt>
                <c:pt idx="1218">
                  <c:v>44.36</c:v>
                </c:pt>
                <c:pt idx="1219">
                  <c:v>44.38</c:v>
                </c:pt>
                <c:pt idx="1220">
                  <c:v>44.4</c:v>
                </c:pt>
                <c:pt idx="1221">
                  <c:v>44.42</c:v>
                </c:pt>
                <c:pt idx="1222">
                  <c:v>44.44</c:v>
                </c:pt>
                <c:pt idx="1223">
                  <c:v>44.46</c:v>
                </c:pt>
                <c:pt idx="1224">
                  <c:v>44.48</c:v>
                </c:pt>
                <c:pt idx="1225">
                  <c:v>44.5</c:v>
                </c:pt>
                <c:pt idx="1226">
                  <c:v>44.52</c:v>
                </c:pt>
                <c:pt idx="1227">
                  <c:v>44.54</c:v>
                </c:pt>
                <c:pt idx="1228">
                  <c:v>44.56</c:v>
                </c:pt>
                <c:pt idx="1229">
                  <c:v>44.58</c:v>
                </c:pt>
                <c:pt idx="1230">
                  <c:v>44.6</c:v>
                </c:pt>
                <c:pt idx="1231">
                  <c:v>44.62</c:v>
                </c:pt>
                <c:pt idx="1232">
                  <c:v>44.64</c:v>
                </c:pt>
                <c:pt idx="1233">
                  <c:v>44.66</c:v>
                </c:pt>
                <c:pt idx="1234">
                  <c:v>44.68</c:v>
                </c:pt>
                <c:pt idx="1235">
                  <c:v>44.7</c:v>
                </c:pt>
                <c:pt idx="1236">
                  <c:v>44.72</c:v>
                </c:pt>
                <c:pt idx="1237">
                  <c:v>44.74</c:v>
                </c:pt>
                <c:pt idx="1238">
                  <c:v>44.76</c:v>
                </c:pt>
                <c:pt idx="1239">
                  <c:v>44.78</c:v>
                </c:pt>
                <c:pt idx="1240">
                  <c:v>44.8</c:v>
                </c:pt>
                <c:pt idx="1241">
                  <c:v>44.82</c:v>
                </c:pt>
                <c:pt idx="1242">
                  <c:v>44.84</c:v>
                </c:pt>
                <c:pt idx="1243">
                  <c:v>44.86</c:v>
                </c:pt>
                <c:pt idx="1244">
                  <c:v>44.88</c:v>
                </c:pt>
                <c:pt idx="1245">
                  <c:v>44.9</c:v>
                </c:pt>
                <c:pt idx="1246">
                  <c:v>44.92</c:v>
                </c:pt>
                <c:pt idx="1247">
                  <c:v>44.94</c:v>
                </c:pt>
                <c:pt idx="1248">
                  <c:v>44.96</c:v>
                </c:pt>
                <c:pt idx="1249">
                  <c:v>44.98</c:v>
                </c:pt>
                <c:pt idx="1250">
                  <c:v>45</c:v>
                </c:pt>
                <c:pt idx="1251">
                  <c:v>45.02</c:v>
                </c:pt>
                <c:pt idx="1252">
                  <c:v>45.04</c:v>
                </c:pt>
                <c:pt idx="1253">
                  <c:v>45.06</c:v>
                </c:pt>
                <c:pt idx="1254">
                  <c:v>45.08</c:v>
                </c:pt>
                <c:pt idx="1255">
                  <c:v>45.1</c:v>
                </c:pt>
                <c:pt idx="1256">
                  <c:v>45.12</c:v>
                </c:pt>
                <c:pt idx="1257">
                  <c:v>45.14</c:v>
                </c:pt>
                <c:pt idx="1258">
                  <c:v>45.16</c:v>
                </c:pt>
                <c:pt idx="1259">
                  <c:v>45.18</c:v>
                </c:pt>
                <c:pt idx="1260">
                  <c:v>45.2</c:v>
                </c:pt>
                <c:pt idx="1261">
                  <c:v>45.22</c:v>
                </c:pt>
                <c:pt idx="1262">
                  <c:v>45.24</c:v>
                </c:pt>
                <c:pt idx="1263">
                  <c:v>45.26</c:v>
                </c:pt>
                <c:pt idx="1264">
                  <c:v>45.28</c:v>
                </c:pt>
                <c:pt idx="1265">
                  <c:v>45.3</c:v>
                </c:pt>
                <c:pt idx="1266">
                  <c:v>45.32</c:v>
                </c:pt>
                <c:pt idx="1267">
                  <c:v>45.34</c:v>
                </c:pt>
                <c:pt idx="1268">
                  <c:v>45.36</c:v>
                </c:pt>
                <c:pt idx="1269">
                  <c:v>45.38</c:v>
                </c:pt>
                <c:pt idx="1270">
                  <c:v>45.4</c:v>
                </c:pt>
                <c:pt idx="1271">
                  <c:v>45.42</c:v>
                </c:pt>
                <c:pt idx="1272">
                  <c:v>45.44</c:v>
                </c:pt>
                <c:pt idx="1273">
                  <c:v>45.46</c:v>
                </c:pt>
                <c:pt idx="1274">
                  <c:v>45.48</c:v>
                </c:pt>
                <c:pt idx="1275">
                  <c:v>45.5</c:v>
                </c:pt>
                <c:pt idx="1276">
                  <c:v>45.52</c:v>
                </c:pt>
                <c:pt idx="1277">
                  <c:v>45.54</c:v>
                </c:pt>
                <c:pt idx="1278">
                  <c:v>45.56</c:v>
                </c:pt>
                <c:pt idx="1279">
                  <c:v>45.58</c:v>
                </c:pt>
                <c:pt idx="1280">
                  <c:v>45.6</c:v>
                </c:pt>
                <c:pt idx="1281">
                  <c:v>45.62</c:v>
                </c:pt>
                <c:pt idx="1282">
                  <c:v>45.64</c:v>
                </c:pt>
                <c:pt idx="1283">
                  <c:v>45.66</c:v>
                </c:pt>
                <c:pt idx="1284">
                  <c:v>45.68</c:v>
                </c:pt>
                <c:pt idx="1285">
                  <c:v>45.7</c:v>
                </c:pt>
                <c:pt idx="1286">
                  <c:v>45.72</c:v>
                </c:pt>
                <c:pt idx="1287">
                  <c:v>45.74</c:v>
                </c:pt>
                <c:pt idx="1288">
                  <c:v>45.76</c:v>
                </c:pt>
                <c:pt idx="1289">
                  <c:v>45.78</c:v>
                </c:pt>
                <c:pt idx="1290">
                  <c:v>45.8</c:v>
                </c:pt>
                <c:pt idx="1291">
                  <c:v>45.82</c:v>
                </c:pt>
                <c:pt idx="1292">
                  <c:v>45.84</c:v>
                </c:pt>
                <c:pt idx="1293">
                  <c:v>45.86</c:v>
                </c:pt>
                <c:pt idx="1294">
                  <c:v>45.88</c:v>
                </c:pt>
                <c:pt idx="1295">
                  <c:v>45.9</c:v>
                </c:pt>
                <c:pt idx="1296">
                  <c:v>45.92</c:v>
                </c:pt>
                <c:pt idx="1297">
                  <c:v>45.94</c:v>
                </c:pt>
                <c:pt idx="1298">
                  <c:v>45.96</c:v>
                </c:pt>
                <c:pt idx="1299">
                  <c:v>45.98</c:v>
                </c:pt>
                <c:pt idx="1300">
                  <c:v>46</c:v>
                </c:pt>
                <c:pt idx="1301">
                  <c:v>46.02</c:v>
                </c:pt>
                <c:pt idx="1302">
                  <c:v>46.04</c:v>
                </c:pt>
                <c:pt idx="1303">
                  <c:v>46.06</c:v>
                </c:pt>
                <c:pt idx="1304">
                  <c:v>46.08</c:v>
                </c:pt>
                <c:pt idx="1305">
                  <c:v>46.1</c:v>
                </c:pt>
                <c:pt idx="1306">
                  <c:v>46.12</c:v>
                </c:pt>
                <c:pt idx="1307">
                  <c:v>46.14</c:v>
                </c:pt>
                <c:pt idx="1308">
                  <c:v>46.16</c:v>
                </c:pt>
                <c:pt idx="1309">
                  <c:v>46.18</c:v>
                </c:pt>
                <c:pt idx="1310">
                  <c:v>46.2</c:v>
                </c:pt>
                <c:pt idx="1311">
                  <c:v>46.22</c:v>
                </c:pt>
                <c:pt idx="1312">
                  <c:v>46.24</c:v>
                </c:pt>
                <c:pt idx="1313">
                  <c:v>46.26</c:v>
                </c:pt>
                <c:pt idx="1314">
                  <c:v>46.28</c:v>
                </c:pt>
                <c:pt idx="1315">
                  <c:v>46.3</c:v>
                </c:pt>
                <c:pt idx="1316">
                  <c:v>46.32</c:v>
                </c:pt>
                <c:pt idx="1317">
                  <c:v>46.34</c:v>
                </c:pt>
                <c:pt idx="1318">
                  <c:v>46.36</c:v>
                </c:pt>
                <c:pt idx="1319">
                  <c:v>46.38</c:v>
                </c:pt>
                <c:pt idx="1320">
                  <c:v>46.4</c:v>
                </c:pt>
                <c:pt idx="1321">
                  <c:v>46.42</c:v>
                </c:pt>
                <c:pt idx="1322">
                  <c:v>46.44</c:v>
                </c:pt>
                <c:pt idx="1323">
                  <c:v>46.46</c:v>
                </c:pt>
                <c:pt idx="1324">
                  <c:v>46.48</c:v>
                </c:pt>
                <c:pt idx="1325">
                  <c:v>46.5</c:v>
                </c:pt>
                <c:pt idx="1326">
                  <c:v>46.52</c:v>
                </c:pt>
                <c:pt idx="1327">
                  <c:v>46.54</c:v>
                </c:pt>
                <c:pt idx="1328">
                  <c:v>46.56</c:v>
                </c:pt>
                <c:pt idx="1329">
                  <c:v>46.58</c:v>
                </c:pt>
                <c:pt idx="1330">
                  <c:v>46.6</c:v>
                </c:pt>
                <c:pt idx="1331">
                  <c:v>46.62</c:v>
                </c:pt>
                <c:pt idx="1332">
                  <c:v>46.64</c:v>
                </c:pt>
                <c:pt idx="1333">
                  <c:v>46.66</c:v>
                </c:pt>
                <c:pt idx="1334">
                  <c:v>46.68</c:v>
                </c:pt>
                <c:pt idx="1335">
                  <c:v>46.7</c:v>
                </c:pt>
                <c:pt idx="1336">
                  <c:v>46.72</c:v>
                </c:pt>
                <c:pt idx="1337">
                  <c:v>46.74</c:v>
                </c:pt>
                <c:pt idx="1338">
                  <c:v>46.76</c:v>
                </c:pt>
                <c:pt idx="1339">
                  <c:v>46.78</c:v>
                </c:pt>
                <c:pt idx="1340">
                  <c:v>46.8</c:v>
                </c:pt>
                <c:pt idx="1341">
                  <c:v>46.82</c:v>
                </c:pt>
                <c:pt idx="1342">
                  <c:v>46.84</c:v>
                </c:pt>
                <c:pt idx="1343">
                  <c:v>46.86</c:v>
                </c:pt>
                <c:pt idx="1344">
                  <c:v>46.88</c:v>
                </c:pt>
                <c:pt idx="1345">
                  <c:v>46.9</c:v>
                </c:pt>
                <c:pt idx="1346">
                  <c:v>46.92</c:v>
                </c:pt>
                <c:pt idx="1347">
                  <c:v>46.94</c:v>
                </c:pt>
                <c:pt idx="1348">
                  <c:v>46.96</c:v>
                </c:pt>
                <c:pt idx="1349">
                  <c:v>46.98</c:v>
                </c:pt>
                <c:pt idx="1350">
                  <c:v>47</c:v>
                </c:pt>
                <c:pt idx="1351">
                  <c:v>47.02</c:v>
                </c:pt>
                <c:pt idx="1352">
                  <c:v>47.04</c:v>
                </c:pt>
                <c:pt idx="1353">
                  <c:v>47.06</c:v>
                </c:pt>
                <c:pt idx="1354">
                  <c:v>47.08</c:v>
                </c:pt>
                <c:pt idx="1355">
                  <c:v>47.1</c:v>
                </c:pt>
                <c:pt idx="1356">
                  <c:v>47.12</c:v>
                </c:pt>
                <c:pt idx="1357">
                  <c:v>47.14</c:v>
                </c:pt>
                <c:pt idx="1358">
                  <c:v>47.16</c:v>
                </c:pt>
                <c:pt idx="1359">
                  <c:v>47.18</c:v>
                </c:pt>
                <c:pt idx="1360">
                  <c:v>47.2</c:v>
                </c:pt>
                <c:pt idx="1361">
                  <c:v>47.22</c:v>
                </c:pt>
                <c:pt idx="1362">
                  <c:v>47.24</c:v>
                </c:pt>
                <c:pt idx="1363">
                  <c:v>47.26</c:v>
                </c:pt>
                <c:pt idx="1364">
                  <c:v>47.28</c:v>
                </c:pt>
                <c:pt idx="1365">
                  <c:v>47.3</c:v>
                </c:pt>
                <c:pt idx="1366">
                  <c:v>47.32</c:v>
                </c:pt>
                <c:pt idx="1367">
                  <c:v>47.34</c:v>
                </c:pt>
                <c:pt idx="1368">
                  <c:v>47.36</c:v>
                </c:pt>
                <c:pt idx="1369">
                  <c:v>47.38</c:v>
                </c:pt>
                <c:pt idx="1370">
                  <c:v>47.4</c:v>
                </c:pt>
                <c:pt idx="1371">
                  <c:v>47.42</c:v>
                </c:pt>
                <c:pt idx="1372">
                  <c:v>47.44</c:v>
                </c:pt>
                <c:pt idx="1373">
                  <c:v>47.46</c:v>
                </c:pt>
                <c:pt idx="1374">
                  <c:v>47.48</c:v>
                </c:pt>
                <c:pt idx="1375">
                  <c:v>47.5</c:v>
                </c:pt>
                <c:pt idx="1376">
                  <c:v>47.52</c:v>
                </c:pt>
                <c:pt idx="1377">
                  <c:v>47.54</c:v>
                </c:pt>
                <c:pt idx="1378">
                  <c:v>47.56</c:v>
                </c:pt>
                <c:pt idx="1379">
                  <c:v>47.58</c:v>
                </c:pt>
                <c:pt idx="1380">
                  <c:v>47.6</c:v>
                </c:pt>
                <c:pt idx="1381">
                  <c:v>47.62</c:v>
                </c:pt>
                <c:pt idx="1382">
                  <c:v>47.64</c:v>
                </c:pt>
                <c:pt idx="1383">
                  <c:v>47.66</c:v>
                </c:pt>
                <c:pt idx="1384">
                  <c:v>47.68</c:v>
                </c:pt>
                <c:pt idx="1385">
                  <c:v>47.7</c:v>
                </c:pt>
                <c:pt idx="1386">
                  <c:v>47.72</c:v>
                </c:pt>
                <c:pt idx="1387">
                  <c:v>47.74</c:v>
                </c:pt>
                <c:pt idx="1388">
                  <c:v>47.76</c:v>
                </c:pt>
                <c:pt idx="1389">
                  <c:v>47.78</c:v>
                </c:pt>
                <c:pt idx="1390">
                  <c:v>47.8</c:v>
                </c:pt>
                <c:pt idx="1391">
                  <c:v>47.82</c:v>
                </c:pt>
                <c:pt idx="1392">
                  <c:v>47.84</c:v>
                </c:pt>
                <c:pt idx="1393">
                  <c:v>47.86</c:v>
                </c:pt>
                <c:pt idx="1394">
                  <c:v>47.88</c:v>
                </c:pt>
                <c:pt idx="1395">
                  <c:v>47.9</c:v>
                </c:pt>
                <c:pt idx="1396">
                  <c:v>47.92</c:v>
                </c:pt>
                <c:pt idx="1397">
                  <c:v>47.94</c:v>
                </c:pt>
                <c:pt idx="1398">
                  <c:v>47.96</c:v>
                </c:pt>
                <c:pt idx="1399">
                  <c:v>47.98</c:v>
                </c:pt>
                <c:pt idx="1400">
                  <c:v>48</c:v>
                </c:pt>
                <c:pt idx="1401">
                  <c:v>48.02</c:v>
                </c:pt>
                <c:pt idx="1402">
                  <c:v>48.04</c:v>
                </c:pt>
                <c:pt idx="1403">
                  <c:v>48.06</c:v>
                </c:pt>
                <c:pt idx="1404">
                  <c:v>48.08</c:v>
                </c:pt>
                <c:pt idx="1405">
                  <c:v>48.1</c:v>
                </c:pt>
                <c:pt idx="1406">
                  <c:v>48.12</c:v>
                </c:pt>
                <c:pt idx="1407">
                  <c:v>48.14</c:v>
                </c:pt>
                <c:pt idx="1408">
                  <c:v>48.16</c:v>
                </c:pt>
                <c:pt idx="1409">
                  <c:v>48.18</c:v>
                </c:pt>
                <c:pt idx="1410">
                  <c:v>48.2</c:v>
                </c:pt>
                <c:pt idx="1411">
                  <c:v>48.22</c:v>
                </c:pt>
                <c:pt idx="1412">
                  <c:v>48.24</c:v>
                </c:pt>
                <c:pt idx="1413">
                  <c:v>48.26</c:v>
                </c:pt>
                <c:pt idx="1414">
                  <c:v>48.28</c:v>
                </c:pt>
                <c:pt idx="1415">
                  <c:v>48.3</c:v>
                </c:pt>
                <c:pt idx="1416">
                  <c:v>48.32</c:v>
                </c:pt>
                <c:pt idx="1417">
                  <c:v>48.34</c:v>
                </c:pt>
                <c:pt idx="1418">
                  <c:v>48.36</c:v>
                </c:pt>
                <c:pt idx="1419">
                  <c:v>48.38</c:v>
                </c:pt>
                <c:pt idx="1420">
                  <c:v>48.4</c:v>
                </c:pt>
                <c:pt idx="1421">
                  <c:v>48.42</c:v>
                </c:pt>
                <c:pt idx="1422">
                  <c:v>48.44</c:v>
                </c:pt>
                <c:pt idx="1423">
                  <c:v>48.46</c:v>
                </c:pt>
                <c:pt idx="1424">
                  <c:v>48.48</c:v>
                </c:pt>
                <c:pt idx="1425">
                  <c:v>48.5</c:v>
                </c:pt>
                <c:pt idx="1426">
                  <c:v>48.52</c:v>
                </c:pt>
                <c:pt idx="1427">
                  <c:v>48.54</c:v>
                </c:pt>
                <c:pt idx="1428">
                  <c:v>48.56</c:v>
                </c:pt>
                <c:pt idx="1429">
                  <c:v>48.58</c:v>
                </c:pt>
                <c:pt idx="1430">
                  <c:v>48.6</c:v>
                </c:pt>
                <c:pt idx="1431">
                  <c:v>48.62</c:v>
                </c:pt>
                <c:pt idx="1432">
                  <c:v>48.64</c:v>
                </c:pt>
                <c:pt idx="1433">
                  <c:v>48.66</c:v>
                </c:pt>
                <c:pt idx="1434">
                  <c:v>48.68</c:v>
                </c:pt>
                <c:pt idx="1435">
                  <c:v>48.7</c:v>
                </c:pt>
                <c:pt idx="1436">
                  <c:v>48.72</c:v>
                </c:pt>
                <c:pt idx="1437">
                  <c:v>48.74</c:v>
                </c:pt>
                <c:pt idx="1438">
                  <c:v>48.76</c:v>
                </c:pt>
                <c:pt idx="1439">
                  <c:v>48.78</c:v>
                </c:pt>
                <c:pt idx="1440">
                  <c:v>48.8</c:v>
                </c:pt>
                <c:pt idx="1441">
                  <c:v>48.82</c:v>
                </c:pt>
                <c:pt idx="1442">
                  <c:v>48.84</c:v>
                </c:pt>
                <c:pt idx="1443">
                  <c:v>48.86</c:v>
                </c:pt>
                <c:pt idx="1444">
                  <c:v>48.88</c:v>
                </c:pt>
                <c:pt idx="1445">
                  <c:v>48.9</c:v>
                </c:pt>
                <c:pt idx="1446">
                  <c:v>48.92</c:v>
                </c:pt>
                <c:pt idx="1447">
                  <c:v>48.94</c:v>
                </c:pt>
                <c:pt idx="1448">
                  <c:v>48.96</c:v>
                </c:pt>
                <c:pt idx="1449">
                  <c:v>48.98</c:v>
                </c:pt>
                <c:pt idx="1450">
                  <c:v>49</c:v>
                </c:pt>
                <c:pt idx="1451">
                  <c:v>49.02</c:v>
                </c:pt>
                <c:pt idx="1452">
                  <c:v>49.04</c:v>
                </c:pt>
                <c:pt idx="1453">
                  <c:v>49.06</c:v>
                </c:pt>
                <c:pt idx="1454">
                  <c:v>49.08</c:v>
                </c:pt>
                <c:pt idx="1455">
                  <c:v>49.1</c:v>
                </c:pt>
                <c:pt idx="1456">
                  <c:v>49.12</c:v>
                </c:pt>
                <c:pt idx="1457">
                  <c:v>49.14</c:v>
                </c:pt>
                <c:pt idx="1458">
                  <c:v>49.16</c:v>
                </c:pt>
                <c:pt idx="1459">
                  <c:v>49.18</c:v>
                </c:pt>
                <c:pt idx="1460">
                  <c:v>49.2</c:v>
                </c:pt>
                <c:pt idx="1461">
                  <c:v>49.22</c:v>
                </c:pt>
                <c:pt idx="1462">
                  <c:v>49.24</c:v>
                </c:pt>
                <c:pt idx="1463">
                  <c:v>49.26</c:v>
                </c:pt>
                <c:pt idx="1464">
                  <c:v>49.28</c:v>
                </c:pt>
                <c:pt idx="1465">
                  <c:v>49.3</c:v>
                </c:pt>
                <c:pt idx="1466">
                  <c:v>49.32</c:v>
                </c:pt>
                <c:pt idx="1467">
                  <c:v>49.34</c:v>
                </c:pt>
                <c:pt idx="1468">
                  <c:v>49.36</c:v>
                </c:pt>
                <c:pt idx="1469">
                  <c:v>49.38</c:v>
                </c:pt>
                <c:pt idx="1470">
                  <c:v>49.4</c:v>
                </c:pt>
                <c:pt idx="1471">
                  <c:v>49.42</c:v>
                </c:pt>
                <c:pt idx="1472">
                  <c:v>49.44</c:v>
                </c:pt>
                <c:pt idx="1473">
                  <c:v>49.46</c:v>
                </c:pt>
                <c:pt idx="1474">
                  <c:v>49.48</c:v>
                </c:pt>
                <c:pt idx="1475">
                  <c:v>49.5</c:v>
                </c:pt>
                <c:pt idx="1476">
                  <c:v>49.52</c:v>
                </c:pt>
                <c:pt idx="1477">
                  <c:v>49.54</c:v>
                </c:pt>
                <c:pt idx="1478">
                  <c:v>49.56</c:v>
                </c:pt>
                <c:pt idx="1479">
                  <c:v>49.58</c:v>
                </c:pt>
                <c:pt idx="1480">
                  <c:v>49.6</c:v>
                </c:pt>
                <c:pt idx="1481">
                  <c:v>49.62</c:v>
                </c:pt>
                <c:pt idx="1482">
                  <c:v>49.64</c:v>
                </c:pt>
                <c:pt idx="1483">
                  <c:v>49.66</c:v>
                </c:pt>
                <c:pt idx="1484">
                  <c:v>49.68</c:v>
                </c:pt>
                <c:pt idx="1485">
                  <c:v>49.7</c:v>
                </c:pt>
                <c:pt idx="1486">
                  <c:v>49.72</c:v>
                </c:pt>
                <c:pt idx="1487">
                  <c:v>49.74</c:v>
                </c:pt>
                <c:pt idx="1488">
                  <c:v>49.76</c:v>
                </c:pt>
                <c:pt idx="1489">
                  <c:v>49.78</c:v>
                </c:pt>
                <c:pt idx="1490">
                  <c:v>49.8</c:v>
                </c:pt>
                <c:pt idx="1491">
                  <c:v>49.82</c:v>
                </c:pt>
                <c:pt idx="1492">
                  <c:v>49.84</c:v>
                </c:pt>
                <c:pt idx="1493">
                  <c:v>49.86</c:v>
                </c:pt>
                <c:pt idx="1494">
                  <c:v>49.88</c:v>
                </c:pt>
                <c:pt idx="1495">
                  <c:v>49.9</c:v>
                </c:pt>
                <c:pt idx="1496">
                  <c:v>49.92</c:v>
                </c:pt>
                <c:pt idx="1497">
                  <c:v>49.94</c:v>
                </c:pt>
                <c:pt idx="1498">
                  <c:v>49.96</c:v>
                </c:pt>
                <c:pt idx="1499">
                  <c:v>49.98</c:v>
                </c:pt>
                <c:pt idx="1500">
                  <c:v>50</c:v>
                </c:pt>
                <c:pt idx="1501">
                  <c:v>50.02</c:v>
                </c:pt>
                <c:pt idx="1502">
                  <c:v>50.04</c:v>
                </c:pt>
                <c:pt idx="1503">
                  <c:v>50.06</c:v>
                </c:pt>
                <c:pt idx="1504">
                  <c:v>50.08</c:v>
                </c:pt>
                <c:pt idx="1505">
                  <c:v>50.1</c:v>
                </c:pt>
                <c:pt idx="1506">
                  <c:v>50.12</c:v>
                </c:pt>
                <c:pt idx="1507">
                  <c:v>50.14</c:v>
                </c:pt>
                <c:pt idx="1508">
                  <c:v>50.16</c:v>
                </c:pt>
                <c:pt idx="1509">
                  <c:v>50.18</c:v>
                </c:pt>
                <c:pt idx="1510">
                  <c:v>50.2</c:v>
                </c:pt>
                <c:pt idx="1511">
                  <c:v>50.22</c:v>
                </c:pt>
                <c:pt idx="1512">
                  <c:v>50.24</c:v>
                </c:pt>
                <c:pt idx="1513">
                  <c:v>50.26</c:v>
                </c:pt>
                <c:pt idx="1514">
                  <c:v>50.28</c:v>
                </c:pt>
                <c:pt idx="1515">
                  <c:v>50.3</c:v>
                </c:pt>
                <c:pt idx="1516">
                  <c:v>50.32</c:v>
                </c:pt>
                <c:pt idx="1517">
                  <c:v>50.34</c:v>
                </c:pt>
                <c:pt idx="1518">
                  <c:v>50.36</c:v>
                </c:pt>
                <c:pt idx="1519">
                  <c:v>50.38</c:v>
                </c:pt>
                <c:pt idx="1520">
                  <c:v>50.4</c:v>
                </c:pt>
                <c:pt idx="1521">
                  <c:v>50.42</c:v>
                </c:pt>
                <c:pt idx="1522">
                  <c:v>50.44</c:v>
                </c:pt>
                <c:pt idx="1523">
                  <c:v>50.46</c:v>
                </c:pt>
                <c:pt idx="1524">
                  <c:v>50.48</c:v>
                </c:pt>
                <c:pt idx="1525">
                  <c:v>50.5</c:v>
                </c:pt>
                <c:pt idx="1526">
                  <c:v>50.52</c:v>
                </c:pt>
                <c:pt idx="1527">
                  <c:v>50.54</c:v>
                </c:pt>
                <c:pt idx="1528">
                  <c:v>50.56</c:v>
                </c:pt>
                <c:pt idx="1529">
                  <c:v>50.58</c:v>
                </c:pt>
                <c:pt idx="1530">
                  <c:v>50.6</c:v>
                </c:pt>
                <c:pt idx="1531">
                  <c:v>50.62</c:v>
                </c:pt>
                <c:pt idx="1532">
                  <c:v>50.64</c:v>
                </c:pt>
                <c:pt idx="1533">
                  <c:v>50.66</c:v>
                </c:pt>
                <c:pt idx="1534">
                  <c:v>50.68</c:v>
                </c:pt>
                <c:pt idx="1535">
                  <c:v>50.7</c:v>
                </c:pt>
                <c:pt idx="1536">
                  <c:v>50.72</c:v>
                </c:pt>
                <c:pt idx="1537">
                  <c:v>50.74</c:v>
                </c:pt>
                <c:pt idx="1538">
                  <c:v>50.76</c:v>
                </c:pt>
                <c:pt idx="1539">
                  <c:v>50.78</c:v>
                </c:pt>
                <c:pt idx="1540">
                  <c:v>50.8</c:v>
                </c:pt>
                <c:pt idx="1541">
                  <c:v>50.82</c:v>
                </c:pt>
                <c:pt idx="1542">
                  <c:v>50.84</c:v>
                </c:pt>
                <c:pt idx="1543">
                  <c:v>50.86</c:v>
                </c:pt>
                <c:pt idx="1544">
                  <c:v>50.88</c:v>
                </c:pt>
                <c:pt idx="1545">
                  <c:v>50.9</c:v>
                </c:pt>
                <c:pt idx="1546">
                  <c:v>50.92</c:v>
                </c:pt>
                <c:pt idx="1547">
                  <c:v>50.94</c:v>
                </c:pt>
                <c:pt idx="1548">
                  <c:v>50.96</c:v>
                </c:pt>
                <c:pt idx="1549">
                  <c:v>50.98</c:v>
                </c:pt>
                <c:pt idx="1550">
                  <c:v>51</c:v>
                </c:pt>
                <c:pt idx="1551">
                  <c:v>51.02</c:v>
                </c:pt>
                <c:pt idx="1552">
                  <c:v>51.04</c:v>
                </c:pt>
                <c:pt idx="1553">
                  <c:v>51.06</c:v>
                </c:pt>
                <c:pt idx="1554">
                  <c:v>51.08</c:v>
                </c:pt>
                <c:pt idx="1555">
                  <c:v>51.1</c:v>
                </c:pt>
                <c:pt idx="1556">
                  <c:v>51.12</c:v>
                </c:pt>
                <c:pt idx="1557">
                  <c:v>51.14</c:v>
                </c:pt>
                <c:pt idx="1558">
                  <c:v>51.16</c:v>
                </c:pt>
                <c:pt idx="1559">
                  <c:v>51.18</c:v>
                </c:pt>
                <c:pt idx="1560">
                  <c:v>51.2</c:v>
                </c:pt>
                <c:pt idx="1561">
                  <c:v>51.22</c:v>
                </c:pt>
                <c:pt idx="1562">
                  <c:v>51.24</c:v>
                </c:pt>
                <c:pt idx="1563">
                  <c:v>51.26</c:v>
                </c:pt>
                <c:pt idx="1564">
                  <c:v>51.28</c:v>
                </c:pt>
                <c:pt idx="1565">
                  <c:v>51.3</c:v>
                </c:pt>
                <c:pt idx="1566">
                  <c:v>51.32</c:v>
                </c:pt>
                <c:pt idx="1567">
                  <c:v>51.34</c:v>
                </c:pt>
                <c:pt idx="1568">
                  <c:v>51.36</c:v>
                </c:pt>
                <c:pt idx="1569">
                  <c:v>51.38</c:v>
                </c:pt>
                <c:pt idx="1570">
                  <c:v>51.4</c:v>
                </c:pt>
                <c:pt idx="1571">
                  <c:v>51.42</c:v>
                </c:pt>
                <c:pt idx="1572">
                  <c:v>51.44</c:v>
                </c:pt>
                <c:pt idx="1573">
                  <c:v>51.46</c:v>
                </c:pt>
                <c:pt idx="1574">
                  <c:v>51.48</c:v>
                </c:pt>
                <c:pt idx="1575">
                  <c:v>51.5</c:v>
                </c:pt>
                <c:pt idx="1576">
                  <c:v>51.52</c:v>
                </c:pt>
                <c:pt idx="1577">
                  <c:v>51.54</c:v>
                </c:pt>
                <c:pt idx="1578">
                  <c:v>51.56</c:v>
                </c:pt>
                <c:pt idx="1579">
                  <c:v>51.58</c:v>
                </c:pt>
                <c:pt idx="1580">
                  <c:v>51.6</c:v>
                </c:pt>
                <c:pt idx="1581">
                  <c:v>51.62</c:v>
                </c:pt>
                <c:pt idx="1582">
                  <c:v>51.64</c:v>
                </c:pt>
                <c:pt idx="1583">
                  <c:v>51.66</c:v>
                </c:pt>
                <c:pt idx="1584">
                  <c:v>51.68</c:v>
                </c:pt>
                <c:pt idx="1585">
                  <c:v>51.7</c:v>
                </c:pt>
                <c:pt idx="1586">
                  <c:v>51.72</c:v>
                </c:pt>
                <c:pt idx="1587">
                  <c:v>51.74</c:v>
                </c:pt>
                <c:pt idx="1588">
                  <c:v>51.76</c:v>
                </c:pt>
                <c:pt idx="1589">
                  <c:v>51.78</c:v>
                </c:pt>
                <c:pt idx="1590">
                  <c:v>51.8</c:v>
                </c:pt>
                <c:pt idx="1591">
                  <c:v>51.82</c:v>
                </c:pt>
                <c:pt idx="1592">
                  <c:v>51.84</c:v>
                </c:pt>
                <c:pt idx="1593">
                  <c:v>51.86</c:v>
                </c:pt>
                <c:pt idx="1594">
                  <c:v>51.88</c:v>
                </c:pt>
                <c:pt idx="1595">
                  <c:v>51.9</c:v>
                </c:pt>
                <c:pt idx="1596">
                  <c:v>51.92</c:v>
                </c:pt>
                <c:pt idx="1597">
                  <c:v>51.94</c:v>
                </c:pt>
                <c:pt idx="1598">
                  <c:v>51.96</c:v>
                </c:pt>
                <c:pt idx="1599">
                  <c:v>51.98</c:v>
                </c:pt>
                <c:pt idx="1600">
                  <c:v>52</c:v>
                </c:pt>
                <c:pt idx="1601">
                  <c:v>52.02</c:v>
                </c:pt>
                <c:pt idx="1602">
                  <c:v>52.04</c:v>
                </c:pt>
                <c:pt idx="1603">
                  <c:v>52.06</c:v>
                </c:pt>
                <c:pt idx="1604">
                  <c:v>52.08</c:v>
                </c:pt>
                <c:pt idx="1605">
                  <c:v>52.1</c:v>
                </c:pt>
                <c:pt idx="1606">
                  <c:v>52.12</c:v>
                </c:pt>
                <c:pt idx="1607">
                  <c:v>52.14</c:v>
                </c:pt>
                <c:pt idx="1608">
                  <c:v>52.16</c:v>
                </c:pt>
                <c:pt idx="1609">
                  <c:v>52.18</c:v>
                </c:pt>
                <c:pt idx="1610">
                  <c:v>52.2</c:v>
                </c:pt>
                <c:pt idx="1611">
                  <c:v>52.22</c:v>
                </c:pt>
                <c:pt idx="1612">
                  <c:v>52.24</c:v>
                </c:pt>
                <c:pt idx="1613">
                  <c:v>52.26</c:v>
                </c:pt>
                <c:pt idx="1614">
                  <c:v>52.28</c:v>
                </c:pt>
                <c:pt idx="1615">
                  <c:v>52.3</c:v>
                </c:pt>
                <c:pt idx="1616">
                  <c:v>52.32</c:v>
                </c:pt>
                <c:pt idx="1617">
                  <c:v>52.34</c:v>
                </c:pt>
                <c:pt idx="1618">
                  <c:v>52.36</c:v>
                </c:pt>
                <c:pt idx="1619">
                  <c:v>52.38</c:v>
                </c:pt>
                <c:pt idx="1620">
                  <c:v>52.4</c:v>
                </c:pt>
                <c:pt idx="1621">
                  <c:v>52.42</c:v>
                </c:pt>
                <c:pt idx="1622">
                  <c:v>52.44</c:v>
                </c:pt>
                <c:pt idx="1623">
                  <c:v>52.46</c:v>
                </c:pt>
                <c:pt idx="1624">
                  <c:v>52.48</c:v>
                </c:pt>
                <c:pt idx="1625">
                  <c:v>52.5</c:v>
                </c:pt>
                <c:pt idx="1626">
                  <c:v>52.52</c:v>
                </c:pt>
                <c:pt idx="1627">
                  <c:v>52.54</c:v>
                </c:pt>
                <c:pt idx="1628">
                  <c:v>52.56</c:v>
                </c:pt>
                <c:pt idx="1629">
                  <c:v>52.58</c:v>
                </c:pt>
                <c:pt idx="1630">
                  <c:v>52.6</c:v>
                </c:pt>
                <c:pt idx="1631">
                  <c:v>52.62</c:v>
                </c:pt>
                <c:pt idx="1632">
                  <c:v>52.64</c:v>
                </c:pt>
                <c:pt idx="1633">
                  <c:v>52.66</c:v>
                </c:pt>
                <c:pt idx="1634">
                  <c:v>52.68</c:v>
                </c:pt>
                <c:pt idx="1635">
                  <c:v>52.7</c:v>
                </c:pt>
                <c:pt idx="1636">
                  <c:v>52.72</c:v>
                </c:pt>
                <c:pt idx="1637">
                  <c:v>52.74</c:v>
                </c:pt>
                <c:pt idx="1638">
                  <c:v>52.76</c:v>
                </c:pt>
                <c:pt idx="1639">
                  <c:v>52.78</c:v>
                </c:pt>
                <c:pt idx="1640">
                  <c:v>52.8</c:v>
                </c:pt>
                <c:pt idx="1641">
                  <c:v>52.82</c:v>
                </c:pt>
                <c:pt idx="1642">
                  <c:v>52.84</c:v>
                </c:pt>
                <c:pt idx="1643">
                  <c:v>52.86</c:v>
                </c:pt>
                <c:pt idx="1644">
                  <c:v>52.88</c:v>
                </c:pt>
                <c:pt idx="1645">
                  <c:v>52.9</c:v>
                </c:pt>
                <c:pt idx="1646">
                  <c:v>52.92</c:v>
                </c:pt>
                <c:pt idx="1647">
                  <c:v>52.94</c:v>
                </c:pt>
                <c:pt idx="1648">
                  <c:v>52.96</c:v>
                </c:pt>
                <c:pt idx="1649">
                  <c:v>52.98</c:v>
                </c:pt>
                <c:pt idx="1650">
                  <c:v>53</c:v>
                </c:pt>
                <c:pt idx="1651">
                  <c:v>53.02</c:v>
                </c:pt>
                <c:pt idx="1652">
                  <c:v>53.04</c:v>
                </c:pt>
                <c:pt idx="1653">
                  <c:v>53.06</c:v>
                </c:pt>
                <c:pt idx="1654">
                  <c:v>53.08</c:v>
                </c:pt>
                <c:pt idx="1655">
                  <c:v>53.1</c:v>
                </c:pt>
                <c:pt idx="1656">
                  <c:v>53.12</c:v>
                </c:pt>
                <c:pt idx="1657">
                  <c:v>53.14</c:v>
                </c:pt>
                <c:pt idx="1658">
                  <c:v>53.16</c:v>
                </c:pt>
                <c:pt idx="1659">
                  <c:v>53.18</c:v>
                </c:pt>
                <c:pt idx="1660">
                  <c:v>53.2</c:v>
                </c:pt>
                <c:pt idx="1661">
                  <c:v>53.22</c:v>
                </c:pt>
                <c:pt idx="1662">
                  <c:v>53.24</c:v>
                </c:pt>
                <c:pt idx="1663">
                  <c:v>53.26</c:v>
                </c:pt>
                <c:pt idx="1664">
                  <c:v>53.28</c:v>
                </c:pt>
                <c:pt idx="1665">
                  <c:v>53.3</c:v>
                </c:pt>
                <c:pt idx="1666">
                  <c:v>53.32</c:v>
                </c:pt>
                <c:pt idx="1667">
                  <c:v>53.34</c:v>
                </c:pt>
                <c:pt idx="1668">
                  <c:v>53.36</c:v>
                </c:pt>
                <c:pt idx="1669">
                  <c:v>53.38</c:v>
                </c:pt>
                <c:pt idx="1670">
                  <c:v>53.4</c:v>
                </c:pt>
                <c:pt idx="1671">
                  <c:v>53.42</c:v>
                </c:pt>
                <c:pt idx="1672">
                  <c:v>53.44</c:v>
                </c:pt>
                <c:pt idx="1673">
                  <c:v>53.46</c:v>
                </c:pt>
                <c:pt idx="1674">
                  <c:v>53.48</c:v>
                </c:pt>
                <c:pt idx="1675">
                  <c:v>53.5</c:v>
                </c:pt>
                <c:pt idx="1676">
                  <c:v>53.52</c:v>
                </c:pt>
                <c:pt idx="1677">
                  <c:v>53.54</c:v>
                </c:pt>
                <c:pt idx="1678">
                  <c:v>53.56</c:v>
                </c:pt>
                <c:pt idx="1679">
                  <c:v>53.58</c:v>
                </c:pt>
                <c:pt idx="1680">
                  <c:v>53.6</c:v>
                </c:pt>
                <c:pt idx="1681">
                  <c:v>53.62</c:v>
                </c:pt>
                <c:pt idx="1682">
                  <c:v>53.64</c:v>
                </c:pt>
                <c:pt idx="1683">
                  <c:v>53.66</c:v>
                </c:pt>
                <c:pt idx="1684">
                  <c:v>53.68</c:v>
                </c:pt>
                <c:pt idx="1685">
                  <c:v>53.7</c:v>
                </c:pt>
                <c:pt idx="1686">
                  <c:v>53.72</c:v>
                </c:pt>
                <c:pt idx="1687">
                  <c:v>53.74</c:v>
                </c:pt>
                <c:pt idx="1688">
                  <c:v>53.76</c:v>
                </c:pt>
                <c:pt idx="1689">
                  <c:v>53.78</c:v>
                </c:pt>
                <c:pt idx="1690">
                  <c:v>53.8</c:v>
                </c:pt>
                <c:pt idx="1691">
                  <c:v>53.82</c:v>
                </c:pt>
                <c:pt idx="1692">
                  <c:v>53.84</c:v>
                </c:pt>
                <c:pt idx="1693">
                  <c:v>53.86</c:v>
                </c:pt>
                <c:pt idx="1694">
                  <c:v>53.88</c:v>
                </c:pt>
                <c:pt idx="1695">
                  <c:v>53.9</c:v>
                </c:pt>
                <c:pt idx="1696">
                  <c:v>53.92</c:v>
                </c:pt>
                <c:pt idx="1697">
                  <c:v>53.94</c:v>
                </c:pt>
                <c:pt idx="1698">
                  <c:v>53.96</c:v>
                </c:pt>
                <c:pt idx="1699">
                  <c:v>53.98</c:v>
                </c:pt>
                <c:pt idx="1700">
                  <c:v>54</c:v>
                </c:pt>
                <c:pt idx="1701">
                  <c:v>54.02</c:v>
                </c:pt>
                <c:pt idx="1702">
                  <c:v>54.04</c:v>
                </c:pt>
                <c:pt idx="1703">
                  <c:v>54.06</c:v>
                </c:pt>
                <c:pt idx="1704">
                  <c:v>54.08</c:v>
                </c:pt>
                <c:pt idx="1705">
                  <c:v>54.1</c:v>
                </c:pt>
                <c:pt idx="1706">
                  <c:v>54.12</c:v>
                </c:pt>
                <c:pt idx="1707">
                  <c:v>54.14</c:v>
                </c:pt>
                <c:pt idx="1708">
                  <c:v>54.16</c:v>
                </c:pt>
                <c:pt idx="1709">
                  <c:v>54.18</c:v>
                </c:pt>
                <c:pt idx="1710">
                  <c:v>54.2</c:v>
                </c:pt>
                <c:pt idx="1711">
                  <c:v>54.22</c:v>
                </c:pt>
                <c:pt idx="1712">
                  <c:v>54.24</c:v>
                </c:pt>
                <c:pt idx="1713">
                  <c:v>54.26</c:v>
                </c:pt>
                <c:pt idx="1714">
                  <c:v>54.28</c:v>
                </c:pt>
                <c:pt idx="1715">
                  <c:v>54.3</c:v>
                </c:pt>
                <c:pt idx="1716">
                  <c:v>54.32</c:v>
                </c:pt>
                <c:pt idx="1717">
                  <c:v>54.34</c:v>
                </c:pt>
                <c:pt idx="1718">
                  <c:v>54.36</c:v>
                </c:pt>
                <c:pt idx="1719">
                  <c:v>54.38</c:v>
                </c:pt>
                <c:pt idx="1720">
                  <c:v>54.4</c:v>
                </c:pt>
                <c:pt idx="1721">
                  <c:v>54.42</c:v>
                </c:pt>
                <c:pt idx="1722">
                  <c:v>54.44</c:v>
                </c:pt>
                <c:pt idx="1723">
                  <c:v>54.46</c:v>
                </c:pt>
                <c:pt idx="1724">
                  <c:v>54.48</c:v>
                </c:pt>
                <c:pt idx="1725">
                  <c:v>54.5</c:v>
                </c:pt>
                <c:pt idx="1726">
                  <c:v>54.52</c:v>
                </c:pt>
                <c:pt idx="1727">
                  <c:v>54.54</c:v>
                </c:pt>
                <c:pt idx="1728">
                  <c:v>54.56</c:v>
                </c:pt>
                <c:pt idx="1729">
                  <c:v>54.58</c:v>
                </c:pt>
                <c:pt idx="1730">
                  <c:v>54.6</c:v>
                </c:pt>
                <c:pt idx="1731">
                  <c:v>54.62</c:v>
                </c:pt>
                <c:pt idx="1732">
                  <c:v>54.64</c:v>
                </c:pt>
                <c:pt idx="1733">
                  <c:v>54.66</c:v>
                </c:pt>
                <c:pt idx="1734">
                  <c:v>54.68</c:v>
                </c:pt>
                <c:pt idx="1735">
                  <c:v>54.7</c:v>
                </c:pt>
                <c:pt idx="1736">
                  <c:v>54.72</c:v>
                </c:pt>
                <c:pt idx="1737">
                  <c:v>54.74</c:v>
                </c:pt>
                <c:pt idx="1738">
                  <c:v>54.76</c:v>
                </c:pt>
                <c:pt idx="1739">
                  <c:v>54.78</c:v>
                </c:pt>
                <c:pt idx="1740">
                  <c:v>54.8</c:v>
                </c:pt>
                <c:pt idx="1741">
                  <c:v>54.82</c:v>
                </c:pt>
                <c:pt idx="1742">
                  <c:v>54.84</c:v>
                </c:pt>
                <c:pt idx="1743">
                  <c:v>54.86</c:v>
                </c:pt>
                <c:pt idx="1744">
                  <c:v>54.88</c:v>
                </c:pt>
                <c:pt idx="1745">
                  <c:v>54.9</c:v>
                </c:pt>
                <c:pt idx="1746">
                  <c:v>54.92</c:v>
                </c:pt>
                <c:pt idx="1747">
                  <c:v>54.94</c:v>
                </c:pt>
                <c:pt idx="1748">
                  <c:v>54.96</c:v>
                </c:pt>
                <c:pt idx="1749">
                  <c:v>54.98</c:v>
                </c:pt>
                <c:pt idx="1750">
                  <c:v>55</c:v>
                </c:pt>
                <c:pt idx="1751">
                  <c:v>55.02</c:v>
                </c:pt>
                <c:pt idx="1752">
                  <c:v>55.04</c:v>
                </c:pt>
                <c:pt idx="1753">
                  <c:v>55.06</c:v>
                </c:pt>
                <c:pt idx="1754">
                  <c:v>55.08</c:v>
                </c:pt>
                <c:pt idx="1755">
                  <c:v>55.1</c:v>
                </c:pt>
                <c:pt idx="1756">
                  <c:v>55.12</c:v>
                </c:pt>
                <c:pt idx="1757">
                  <c:v>55.14</c:v>
                </c:pt>
                <c:pt idx="1758">
                  <c:v>55.16</c:v>
                </c:pt>
                <c:pt idx="1759">
                  <c:v>55.18</c:v>
                </c:pt>
                <c:pt idx="1760">
                  <c:v>55.2</c:v>
                </c:pt>
                <c:pt idx="1761">
                  <c:v>55.22</c:v>
                </c:pt>
                <c:pt idx="1762">
                  <c:v>55.24</c:v>
                </c:pt>
                <c:pt idx="1763">
                  <c:v>55.26</c:v>
                </c:pt>
                <c:pt idx="1764">
                  <c:v>55.28</c:v>
                </c:pt>
                <c:pt idx="1765">
                  <c:v>55.3</c:v>
                </c:pt>
                <c:pt idx="1766">
                  <c:v>55.32</c:v>
                </c:pt>
                <c:pt idx="1767">
                  <c:v>55.34</c:v>
                </c:pt>
                <c:pt idx="1768">
                  <c:v>55.36</c:v>
                </c:pt>
                <c:pt idx="1769">
                  <c:v>55.38</c:v>
                </c:pt>
                <c:pt idx="1770">
                  <c:v>55.4</c:v>
                </c:pt>
                <c:pt idx="1771">
                  <c:v>55.42</c:v>
                </c:pt>
                <c:pt idx="1772">
                  <c:v>55.44</c:v>
                </c:pt>
                <c:pt idx="1773">
                  <c:v>55.46</c:v>
                </c:pt>
                <c:pt idx="1774">
                  <c:v>55.48</c:v>
                </c:pt>
                <c:pt idx="1775">
                  <c:v>55.5</c:v>
                </c:pt>
                <c:pt idx="1776">
                  <c:v>55.52</c:v>
                </c:pt>
                <c:pt idx="1777">
                  <c:v>55.54</c:v>
                </c:pt>
                <c:pt idx="1778">
                  <c:v>55.56</c:v>
                </c:pt>
                <c:pt idx="1779">
                  <c:v>55.58</c:v>
                </c:pt>
                <c:pt idx="1780">
                  <c:v>55.6</c:v>
                </c:pt>
                <c:pt idx="1781">
                  <c:v>55.62</c:v>
                </c:pt>
                <c:pt idx="1782">
                  <c:v>55.64</c:v>
                </c:pt>
                <c:pt idx="1783">
                  <c:v>55.66</c:v>
                </c:pt>
                <c:pt idx="1784">
                  <c:v>55.68</c:v>
                </c:pt>
                <c:pt idx="1785">
                  <c:v>55.7</c:v>
                </c:pt>
                <c:pt idx="1786">
                  <c:v>55.72</c:v>
                </c:pt>
                <c:pt idx="1787">
                  <c:v>55.74</c:v>
                </c:pt>
                <c:pt idx="1788">
                  <c:v>55.76</c:v>
                </c:pt>
                <c:pt idx="1789">
                  <c:v>55.78</c:v>
                </c:pt>
                <c:pt idx="1790">
                  <c:v>55.8</c:v>
                </c:pt>
                <c:pt idx="1791">
                  <c:v>55.82</c:v>
                </c:pt>
                <c:pt idx="1792">
                  <c:v>55.84</c:v>
                </c:pt>
                <c:pt idx="1793">
                  <c:v>55.86</c:v>
                </c:pt>
                <c:pt idx="1794">
                  <c:v>55.88</c:v>
                </c:pt>
                <c:pt idx="1795">
                  <c:v>55.9</c:v>
                </c:pt>
                <c:pt idx="1796">
                  <c:v>55.92</c:v>
                </c:pt>
                <c:pt idx="1797">
                  <c:v>55.94</c:v>
                </c:pt>
                <c:pt idx="1798">
                  <c:v>55.96</c:v>
                </c:pt>
                <c:pt idx="1799">
                  <c:v>55.98</c:v>
                </c:pt>
                <c:pt idx="1800">
                  <c:v>56</c:v>
                </c:pt>
                <c:pt idx="1801">
                  <c:v>56.02</c:v>
                </c:pt>
                <c:pt idx="1802">
                  <c:v>56.04</c:v>
                </c:pt>
                <c:pt idx="1803">
                  <c:v>56.06</c:v>
                </c:pt>
                <c:pt idx="1804">
                  <c:v>56.08</c:v>
                </c:pt>
                <c:pt idx="1805">
                  <c:v>56.1</c:v>
                </c:pt>
                <c:pt idx="1806">
                  <c:v>56.12</c:v>
                </c:pt>
                <c:pt idx="1807">
                  <c:v>56.14</c:v>
                </c:pt>
                <c:pt idx="1808">
                  <c:v>56.16</c:v>
                </c:pt>
                <c:pt idx="1809">
                  <c:v>56.18</c:v>
                </c:pt>
                <c:pt idx="1810">
                  <c:v>56.2</c:v>
                </c:pt>
                <c:pt idx="1811">
                  <c:v>56.22</c:v>
                </c:pt>
                <c:pt idx="1812">
                  <c:v>56.24</c:v>
                </c:pt>
                <c:pt idx="1813">
                  <c:v>56.26</c:v>
                </c:pt>
                <c:pt idx="1814">
                  <c:v>56.28</c:v>
                </c:pt>
                <c:pt idx="1815">
                  <c:v>56.3</c:v>
                </c:pt>
                <c:pt idx="1816">
                  <c:v>56.32</c:v>
                </c:pt>
                <c:pt idx="1817">
                  <c:v>56.34</c:v>
                </c:pt>
                <c:pt idx="1818">
                  <c:v>56.36</c:v>
                </c:pt>
                <c:pt idx="1819">
                  <c:v>56.38</c:v>
                </c:pt>
                <c:pt idx="1820">
                  <c:v>56.4</c:v>
                </c:pt>
                <c:pt idx="1821">
                  <c:v>56.42</c:v>
                </c:pt>
                <c:pt idx="1822">
                  <c:v>56.44</c:v>
                </c:pt>
                <c:pt idx="1823">
                  <c:v>56.46</c:v>
                </c:pt>
                <c:pt idx="1824">
                  <c:v>56.48</c:v>
                </c:pt>
                <c:pt idx="1825">
                  <c:v>56.5</c:v>
                </c:pt>
                <c:pt idx="1826">
                  <c:v>56.52</c:v>
                </c:pt>
                <c:pt idx="1827">
                  <c:v>56.54</c:v>
                </c:pt>
                <c:pt idx="1828">
                  <c:v>56.56</c:v>
                </c:pt>
                <c:pt idx="1829">
                  <c:v>56.58</c:v>
                </c:pt>
                <c:pt idx="1830">
                  <c:v>56.6</c:v>
                </c:pt>
                <c:pt idx="1831">
                  <c:v>56.62</c:v>
                </c:pt>
                <c:pt idx="1832">
                  <c:v>56.64</c:v>
                </c:pt>
                <c:pt idx="1833">
                  <c:v>56.66</c:v>
                </c:pt>
                <c:pt idx="1834">
                  <c:v>56.68</c:v>
                </c:pt>
                <c:pt idx="1835">
                  <c:v>56.7</c:v>
                </c:pt>
                <c:pt idx="1836">
                  <c:v>56.72</c:v>
                </c:pt>
                <c:pt idx="1837">
                  <c:v>56.74</c:v>
                </c:pt>
                <c:pt idx="1838">
                  <c:v>56.76</c:v>
                </c:pt>
                <c:pt idx="1839">
                  <c:v>56.78</c:v>
                </c:pt>
                <c:pt idx="1840">
                  <c:v>56.8</c:v>
                </c:pt>
                <c:pt idx="1841">
                  <c:v>56.82</c:v>
                </c:pt>
                <c:pt idx="1842">
                  <c:v>56.84</c:v>
                </c:pt>
                <c:pt idx="1843">
                  <c:v>56.86</c:v>
                </c:pt>
                <c:pt idx="1844">
                  <c:v>56.88</c:v>
                </c:pt>
                <c:pt idx="1845">
                  <c:v>56.9</c:v>
                </c:pt>
                <c:pt idx="1846">
                  <c:v>56.92</c:v>
                </c:pt>
                <c:pt idx="1847">
                  <c:v>56.94</c:v>
                </c:pt>
                <c:pt idx="1848">
                  <c:v>56.96</c:v>
                </c:pt>
                <c:pt idx="1849">
                  <c:v>56.98</c:v>
                </c:pt>
                <c:pt idx="1850">
                  <c:v>57</c:v>
                </c:pt>
                <c:pt idx="1851">
                  <c:v>57.02</c:v>
                </c:pt>
                <c:pt idx="1852">
                  <c:v>57.04</c:v>
                </c:pt>
                <c:pt idx="1853">
                  <c:v>57.06</c:v>
                </c:pt>
                <c:pt idx="1854">
                  <c:v>57.08</c:v>
                </c:pt>
                <c:pt idx="1855">
                  <c:v>57.1</c:v>
                </c:pt>
                <c:pt idx="1856">
                  <c:v>57.12</c:v>
                </c:pt>
                <c:pt idx="1857">
                  <c:v>57.14</c:v>
                </c:pt>
                <c:pt idx="1858">
                  <c:v>57.16</c:v>
                </c:pt>
                <c:pt idx="1859">
                  <c:v>57.18</c:v>
                </c:pt>
                <c:pt idx="1860">
                  <c:v>57.2</c:v>
                </c:pt>
                <c:pt idx="1861">
                  <c:v>57.22</c:v>
                </c:pt>
                <c:pt idx="1862">
                  <c:v>57.24</c:v>
                </c:pt>
                <c:pt idx="1863">
                  <c:v>57.26</c:v>
                </c:pt>
                <c:pt idx="1864">
                  <c:v>57.28</c:v>
                </c:pt>
                <c:pt idx="1865">
                  <c:v>57.3</c:v>
                </c:pt>
                <c:pt idx="1866">
                  <c:v>57.32</c:v>
                </c:pt>
                <c:pt idx="1867">
                  <c:v>57.34</c:v>
                </c:pt>
                <c:pt idx="1868">
                  <c:v>57.36</c:v>
                </c:pt>
                <c:pt idx="1869">
                  <c:v>57.38</c:v>
                </c:pt>
                <c:pt idx="1870">
                  <c:v>57.4</c:v>
                </c:pt>
                <c:pt idx="1871">
                  <c:v>57.42</c:v>
                </c:pt>
                <c:pt idx="1872">
                  <c:v>57.44</c:v>
                </c:pt>
                <c:pt idx="1873">
                  <c:v>57.46</c:v>
                </c:pt>
                <c:pt idx="1874">
                  <c:v>57.48</c:v>
                </c:pt>
                <c:pt idx="1875">
                  <c:v>57.5</c:v>
                </c:pt>
                <c:pt idx="1876">
                  <c:v>57.52</c:v>
                </c:pt>
                <c:pt idx="1877">
                  <c:v>57.54</c:v>
                </c:pt>
                <c:pt idx="1878">
                  <c:v>57.56</c:v>
                </c:pt>
                <c:pt idx="1879">
                  <c:v>57.58</c:v>
                </c:pt>
                <c:pt idx="1880">
                  <c:v>57.6</c:v>
                </c:pt>
                <c:pt idx="1881">
                  <c:v>57.62</c:v>
                </c:pt>
                <c:pt idx="1882">
                  <c:v>57.64</c:v>
                </c:pt>
                <c:pt idx="1883">
                  <c:v>57.66</c:v>
                </c:pt>
                <c:pt idx="1884">
                  <c:v>57.68</c:v>
                </c:pt>
                <c:pt idx="1885">
                  <c:v>57.7</c:v>
                </c:pt>
                <c:pt idx="1886">
                  <c:v>57.72</c:v>
                </c:pt>
                <c:pt idx="1887">
                  <c:v>57.74</c:v>
                </c:pt>
                <c:pt idx="1888">
                  <c:v>57.76</c:v>
                </c:pt>
                <c:pt idx="1889">
                  <c:v>57.78</c:v>
                </c:pt>
                <c:pt idx="1890">
                  <c:v>57.8</c:v>
                </c:pt>
                <c:pt idx="1891">
                  <c:v>57.82</c:v>
                </c:pt>
                <c:pt idx="1892">
                  <c:v>57.84</c:v>
                </c:pt>
                <c:pt idx="1893">
                  <c:v>57.86</c:v>
                </c:pt>
                <c:pt idx="1894">
                  <c:v>57.88</c:v>
                </c:pt>
                <c:pt idx="1895">
                  <c:v>57.9</c:v>
                </c:pt>
                <c:pt idx="1896">
                  <c:v>57.92</c:v>
                </c:pt>
                <c:pt idx="1897">
                  <c:v>57.94</c:v>
                </c:pt>
                <c:pt idx="1898">
                  <c:v>57.96</c:v>
                </c:pt>
                <c:pt idx="1899">
                  <c:v>57.98</c:v>
                </c:pt>
                <c:pt idx="1900">
                  <c:v>58</c:v>
                </c:pt>
                <c:pt idx="1901">
                  <c:v>58.02</c:v>
                </c:pt>
                <c:pt idx="1902">
                  <c:v>58.04</c:v>
                </c:pt>
                <c:pt idx="1903">
                  <c:v>58.06</c:v>
                </c:pt>
                <c:pt idx="1904">
                  <c:v>58.08</c:v>
                </c:pt>
                <c:pt idx="1905">
                  <c:v>58.1</c:v>
                </c:pt>
                <c:pt idx="1906">
                  <c:v>58.12</c:v>
                </c:pt>
                <c:pt idx="1907">
                  <c:v>58.14</c:v>
                </c:pt>
                <c:pt idx="1908">
                  <c:v>58.16</c:v>
                </c:pt>
                <c:pt idx="1909">
                  <c:v>58.18</c:v>
                </c:pt>
                <c:pt idx="1910">
                  <c:v>58.2</c:v>
                </c:pt>
                <c:pt idx="1911">
                  <c:v>58.22</c:v>
                </c:pt>
                <c:pt idx="1912">
                  <c:v>58.24</c:v>
                </c:pt>
                <c:pt idx="1913">
                  <c:v>58.26</c:v>
                </c:pt>
                <c:pt idx="1914">
                  <c:v>58.28</c:v>
                </c:pt>
                <c:pt idx="1915">
                  <c:v>58.3</c:v>
                </c:pt>
                <c:pt idx="1916">
                  <c:v>58.32</c:v>
                </c:pt>
                <c:pt idx="1917">
                  <c:v>58.34</c:v>
                </c:pt>
                <c:pt idx="1918">
                  <c:v>58.36</c:v>
                </c:pt>
                <c:pt idx="1919">
                  <c:v>58.38</c:v>
                </c:pt>
                <c:pt idx="1920">
                  <c:v>58.4</c:v>
                </c:pt>
                <c:pt idx="1921">
                  <c:v>58.42</c:v>
                </c:pt>
                <c:pt idx="1922">
                  <c:v>58.44</c:v>
                </c:pt>
                <c:pt idx="1923">
                  <c:v>58.46</c:v>
                </c:pt>
                <c:pt idx="1924">
                  <c:v>58.48</c:v>
                </c:pt>
                <c:pt idx="1925">
                  <c:v>58.5</c:v>
                </c:pt>
                <c:pt idx="1926">
                  <c:v>58.52</c:v>
                </c:pt>
                <c:pt idx="1927">
                  <c:v>58.54</c:v>
                </c:pt>
                <c:pt idx="1928">
                  <c:v>58.56</c:v>
                </c:pt>
                <c:pt idx="1929">
                  <c:v>58.58</c:v>
                </c:pt>
                <c:pt idx="1930">
                  <c:v>58.6</c:v>
                </c:pt>
                <c:pt idx="1931">
                  <c:v>58.62</c:v>
                </c:pt>
                <c:pt idx="1932">
                  <c:v>58.64</c:v>
                </c:pt>
                <c:pt idx="1933">
                  <c:v>58.66</c:v>
                </c:pt>
                <c:pt idx="1934">
                  <c:v>58.68</c:v>
                </c:pt>
                <c:pt idx="1935">
                  <c:v>58.7</c:v>
                </c:pt>
                <c:pt idx="1936">
                  <c:v>58.72</c:v>
                </c:pt>
                <c:pt idx="1937">
                  <c:v>58.74</c:v>
                </c:pt>
                <c:pt idx="1938">
                  <c:v>58.76</c:v>
                </c:pt>
                <c:pt idx="1939">
                  <c:v>58.78</c:v>
                </c:pt>
                <c:pt idx="1940">
                  <c:v>58.8</c:v>
                </c:pt>
                <c:pt idx="1941">
                  <c:v>58.82</c:v>
                </c:pt>
                <c:pt idx="1942">
                  <c:v>58.84</c:v>
                </c:pt>
                <c:pt idx="1943">
                  <c:v>58.86</c:v>
                </c:pt>
                <c:pt idx="1944">
                  <c:v>58.88</c:v>
                </c:pt>
                <c:pt idx="1945">
                  <c:v>58.9</c:v>
                </c:pt>
                <c:pt idx="1946">
                  <c:v>58.92</c:v>
                </c:pt>
                <c:pt idx="1947">
                  <c:v>58.94</c:v>
                </c:pt>
                <c:pt idx="1948">
                  <c:v>58.96</c:v>
                </c:pt>
                <c:pt idx="1949">
                  <c:v>58.98</c:v>
                </c:pt>
                <c:pt idx="1950">
                  <c:v>59</c:v>
                </c:pt>
                <c:pt idx="1951">
                  <c:v>59.02</c:v>
                </c:pt>
                <c:pt idx="1952">
                  <c:v>59.04</c:v>
                </c:pt>
                <c:pt idx="1953">
                  <c:v>59.06</c:v>
                </c:pt>
                <c:pt idx="1954">
                  <c:v>59.08</c:v>
                </c:pt>
                <c:pt idx="1955">
                  <c:v>59.1</c:v>
                </c:pt>
                <c:pt idx="1956">
                  <c:v>59.12</c:v>
                </c:pt>
                <c:pt idx="1957">
                  <c:v>59.14</c:v>
                </c:pt>
                <c:pt idx="1958">
                  <c:v>59.16</c:v>
                </c:pt>
                <c:pt idx="1959">
                  <c:v>59.18</c:v>
                </c:pt>
                <c:pt idx="1960">
                  <c:v>59.2</c:v>
                </c:pt>
                <c:pt idx="1961">
                  <c:v>59.22</c:v>
                </c:pt>
                <c:pt idx="1962">
                  <c:v>59.24</c:v>
                </c:pt>
                <c:pt idx="1963">
                  <c:v>59.26</c:v>
                </c:pt>
                <c:pt idx="1964">
                  <c:v>59.28</c:v>
                </c:pt>
                <c:pt idx="1965">
                  <c:v>59.3</c:v>
                </c:pt>
                <c:pt idx="1966">
                  <c:v>59.32</c:v>
                </c:pt>
                <c:pt idx="1967">
                  <c:v>59.34</c:v>
                </c:pt>
                <c:pt idx="1968">
                  <c:v>59.36</c:v>
                </c:pt>
                <c:pt idx="1969">
                  <c:v>59.38</c:v>
                </c:pt>
                <c:pt idx="1970">
                  <c:v>59.4</c:v>
                </c:pt>
                <c:pt idx="1971">
                  <c:v>59.42</c:v>
                </c:pt>
                <c:pt idx="1972">
                  <c:v>59.44</c:v>
                </c:pt>
                <c:pt idx="1973">
                  <c:v>59.46</c:v>
                </c:pt>
                <c:pt idx="1974">
                  <c:v>59.48</c:v>
                </c:pt>
                <c:pt idx="1975">
                  <c:v>59.5</c:v>
                </c:pt>
                <c:pt idx="1976">
                  <c:v>59.52</c:v>
                </c:pt>
                <c:pt idx="1977">
                  <c:v>59.54</c:v>
                </c:pt>
                <c:pt idx="1978">
                  <c:v>59.56</c:v>
                </c:pt>
                <c:pt idx="1979">
                  <c:v>59.58</c:v>
                </c:pt>
                <c:pt idx="1980">
                  <c:v>59.6</c:v>
                </c:pt>
                <c:pt idx="1981">
                  <c:v>59.62</c:v>
                </c:pt>
                <c:pt idx="1982">
                  <c:v>59.64</c:v>
                </c:pt>
                <c:pt idx="1983">
                  <c:v>59.66</c:v>
                </c:pt>
                <c:pt idx="1984">
                  <c:v>59.68</c:v>
                </c:pt>
                <c:pt idx="1985">
                  <c:v>59.7</c:v>
                </c:pt>
                <c:pt idx="1986">
                  <c:v>59.72</c:v>
                </c:pt>
                <c:pt idx="1987">
                  <c:v>59.74</c:v>
                </c:pt>
                <c:pt idx="1988">
                  <c:v>59.76</c:v>
                </c:pt>
                <c:pt idx="1989">
                  <c:v>59.78</c:v>
                </c:pt>
                <c:pt idx="1990">
                  <c:v>59.8</c:v>
                </c:pt>
                <c:pt idx="1991">
                  <c:v>59.82</c:v>
                </c:pt>
                <c:pt idx="1992">
                  <c:v>59.84</c:v>
                </c:pt>
                <c:pt idx="1993">
                  <c:v>59.86</c:v>
                </c:pt>
                <c:pt idx="1994">
                  <c:v>59.88</c:v>
                </c:pt>
                <c:pt idx="1995">
                  <c:v>59.9</c:v>
                </c:pt>
                <c:pt idx="1996">
                  <c:v>59.92</c:v>
                </c:pt>
                <c:pt idx="1997">
                  <c:v>59.94</c:v>
                </c:pt>
                <c:pt idx="1998">
                  <c:v>59.96</c:v>
                </c:pt>
                <c:pt idx="1999">
                  <c:v>59.98</c:v>
                </c:pt>
                <c:pt idx="2000">
                  <c:v>60</c:v>
                </c:pt>
                <c:pt idx="2001">
                  <c:v>60.02</c:v>
                </c:pt>
                <c:pt idx="2002">
                  <c:v>60.04</c:v>
                </c:pt>
                <c:pt idx="2003">
                  <c:v>60.06</c:v>
                </c:pt>
                <c:pt idx="2004">
                  <c:v>60.08</c:v>
                </c:pt>
                <c:pt idx="2005">
                  <c:v>60.1</c:v>
                </c:pt>
                <c:pt idx="2006">
                  <c:v>60.12</c:v>
                </c:pt>
                <c:pt idx="2007">
                  <c:v>60.14</c:v>
                </c:pt>
                <c:pt idx="2008">
                  <c:v>60.16</c:v>
                </c:pt>
                <c:pt idx="2009">
                  <c:v>60.18</c:v>
                </c:pt>
                <c:pt idx="2010">
                  <c:v>60.2</c:v>
                </c:pt>
                <c:pt idx="2011">
                  <c:v>60.22</c:v>
                </c:pt>
                <c:pt idx="2012">
                  <c:v>60.24</c:v>
                </c:pt>
                <c:pt idx="2013">
                  <c:v>60.26</c:v>
                </c:pt>
                <c:pt idx="2014">
                  <c:v>60.28</c:v>
                </c:pt>
                <c:pt idx="2015">
                  <c:v>60.3</c:v>
                </c:pt>
                <c:pt idx="2016">
                  <c:v>60.32</c:v>
                </c:pt>
                <c:pt idx="2017">
                  <c:v>60.34</c:v>
                </c:pt>
                <c:pt idx="2018">
                  <c:v>60.36</c:v>
                </c:pt>
                <c:pt idx="2019">
                  <c:v>60.38</c:v>
                </c:pt>
                <c:pt idx="2020">
                  <c:v>60.4</c:v>
                </c:pt>
                <c:pt idx="2021">
                  <c:v>60.42</c:v>
                </c:pt>
                <c:pt idx="2022">
                  <c:v>60.44</c:v>
                </c:pt>
                <c:pt idx="2023">
                  <c:v>60.46</c:v>
                </c:pt>
                <c:pt idx="2024">
                  <c:v>60.48</c:v>
                </c:pt>
                <c:pt idx="2025">
                  <c:v>60.5</c:v>
                </c:pt>
                <c:pt idx="2026">
                  <c:v>60.52</c:v>
                </c:pt>
                <c:pt idx="2027">
                  <c:v>60.54</c:v>
                </c:pt>
                <c:pt idx="2028">
                  <c:v>60.56</c:v>
                </c:pt>
                <c:pt idx="2029">
                  <c:v>60.58</c:v>
                </c:pt>
                <c:pt idx="2030">
                  <c:v>60.6</c:v>
                </c:pt>
                <c:pt idx="2031">
                  <c:v>60.62</c:v>
                </c:pt>
                <c:pt idx="2032">
                  <c:v>60.64</c:v>
                </c:pt>
                <c:pt idx="2033">
                  <c:v>60.66</c:v>
                </c:pt>
                <c:pt idx="2034">
                  <c:v>60.68</c:v>
                </c:pt>
                <c:pt idx="2035">
                  <c:v>60.7</c:v>
                </c:pt>
                <c:pt idx="2036">
                  <c:v>60.72</c:v>
                </c:pt>
                <c:pt idx="2037">
                  <c:v>60.74</c:v>
                </c:pt>
                <c:pt idx="2038">
                  <c:v>60.76</c:v>
                </c:pt>
                <c:pt idx="2039">
                  <c:v>60.78</c:v>
                </c:pt>
                <c:pt idx="2040">
                  <c:v>60.8</c:v>
                </c:pt>
                <c:pt idx="2041">
                  <c:v>60.82</c:v>
                </c:pt>
                <c:pt idx="2042">
                  <c:v>60.84</c:v>
                </c:pt>
                <c:pt idx="2043">
                  <c:v>60.86</c:v>
                </c:pt>
                <c:pt idx="2044">
                  <c:v>60.88</c:v>
                </c:pt>
                <c:pt idx="2045">
                  <c:v>60.9</c:v>
                </c:pt>
                <c:pt idx="2046">
                  <c:v>60.92</c:v>
                </c:pt>
                <c:pt idx="2047">
                  <c:v>60.94</c:v>
                </c:pt>
                <c:pt idx="2048">
                  <c:v>60.96</c:v>
                </c:pt>
                <c:pt idx="2049">
                  <c:v>60.98</c:v>
                </c:pt>
                <c:pt idx="2050">
                  <c:v>61</c:v>
                </c:pt>
                <c:pt idx="2051">
                  <c:v>61.02</c:v>
                </c:pt>
                <c:pt idx="2052">
                  <c:v>61.04</c:v>
                </c:pt>
                <c:pt idx="2053">
                  <c:v>61.06</c:v>
                </c:pt>
                <c:pt idx="2054">
                  <c:v>61.08</c:v>
                </c:pt>
                <c:pt idx="2055">
                  <c:v>61.1</c:v>
                </c:pt>
                <c:pt idx="2056">
                  <c:v>61.12</c:v>
                </c:pt>
                <c:pt idx="2057">
                  <c:v>61.14</c:v>
                </c:pt>
                <c:pt idx="2058">
                  <c:v>61.16</c:v>
                </c:pt>
                <c:pt idx="2059">
                  <c:v>61.18</c:v>
                </c:pt>
                <c:pt idx="2060">
                  <c:v>61.2</c:v>
                </c:pt>
                <c:pt idx="2061">
                  <c:v>61.22</c:v>
                </c:pt>
                <c:pt idx="2062">
                  <c:v>61.24</c:v>
                </c:pt>
                <c:pt idx="2063">
                  <c:v>61.26</c:v>
                </c:pt>
                <c:pt idx="2064">
                  <c:v>61.28</c:v>
                </c:pt>
                <c:pt idx="2065">
                  <c:v>61.3</c:v>
                </c:pt>
                <c:pt idx="2066">
                  <c:v>61.32</c:v>
                </c:pt>
                <c:pt idx="2067">
                  <c:v>61.34</c:v>
                </c:pt>
                <c:pt idx="2068">
                  <c:v>61.36</c:v>
                </c:pt>
                <c:pt idx="2069">
                  <c:v>61.38</c:v>
                </c:pt>
                <c:pt idx="2070">
                  <c:v>61.4</c:v>
                </c:pt>
                <c:pt idx="2071">
                  <c:v>61.42</c:v>
                </c:pt>
                <c:pt idx="2072">
                  <c:v>61.44</c:v>
                </c:pt>
                <c:pt idx="2073">
                  <c:v>61.46</c:v>
                </c:pt>
                <c:pt idx="2074">
                  <c:v>61.48</c:v>
                </c:pt>
                <c:pt idx="2075">
                  <c:v>61.5</c:v>
                </c:pt>
                <c:pt idx="2076">
                  <c:v>61.52</c:v>
                </c:pt>
                <c:pt idx="2077">
                  <c:v>61.54</c:v>
                </c:pt>
                <c:pt idx="2078">
                  <c:v>61.56</c:v>
                </c:pt>
                <c:pt idx="2079">
                  <c:v>61.58</c:v>
                </c:pt>
                <c:pt idx="2080">
                  <c:v>61.6</c:v>
                </c:pt>
                <c:pt idx="2081">
                  <c:v>61.62</c:v>
                </c:pt>
                <c:pt idx="2082">
                  <c:v>61.64</c:v>
                </c:pt>
                <c:pt idx="2083">
                  <c:v>61.66</c:v>
                </c:pt>
                <c:pt idx="2084">
                  <c:v>61.68</c:v>
                </c:pt>
                <c:pt idx="2085">
                  <c:v>61.7</c:v>
                </c:pt>
                <c:pt idx="2086">
                  <c:v>61.72</c:v>
                </c:pt>
                <c:pt idx="2087">
                  <c:v>61.74</c:v>
                </c:pt>
                <c:pt idx="2088">
                  <c:v>61.76</c:v>
                </c:pt>
                <c:pt idx="2089">
                  <c:v>61.78</c:v>
                </c:pt>
                <c:pt idx="2090">
                  <c:v>61.8</c:v>
                </c:pt>
                <c:pt idx="2091">
                  <c:v>61.82</c:v>
                </c:pt>
                <c:pt idx="2092">
                  <c:v>61.84</c:v>
                </c:pt>
                <c:pt idx="2093">
                  <c:v>61.86</c:v>
                </c:pt>
                <c:pt idx="2094">
                  <c:v>61.88</c:v>
                </c:pt>
                <c:pt idx="2095">
                  <c:v>61.9</c:v>
                </c:pt>
                <c:pt idx="2096">
                  <c:v>61.92</c:v>
                </c:pt>
                <c:pt idx="2097">
                  <c:v>61.94</c:v>
                </c:pt>
                <c:pt idx="2098">
                  <c:v>61.96</c:v>
                </c:pt>
                <c:pt idx="2099">
                  <c:v>61.98</c:v>
                </c:pt>
                <c:pt idx="2100">
                  <c:v>62</c:v>
                </c:pt>
                <c:pt idx="2101">
                  <c:v>62.02</c:v>
                </c:pt>
                <c:pt idx="2102">
                  <c:v>62.04</c:v>
                </c:pt>
                <c:pt idx="2103">
                  <c:v>62.06</c:v>
                </c:pt>
                <c:pt idx="2104">
                  <c:v>62.08</c:v>
                </c:pt>
                <c:pt idx="2105">
                  <c:v>62.1</c:v>
                </c:pt>
                <c:pt idx="2106">
                  <c:v>62.12</c:v>
                </c:pt>
                <c:pt idx="2107">
                  <c:v>62.14</c:v>
                </c:pt>
                <c:pt idx="2108">
                  <c:v>62.16</c:v>
                </c:pt>
                <c:pt idx="2109">
                  <c:v>62.18</c:v>
                </c:pt>
                <c:pt idx="2110">
                  <c:v>62.2</c:v>
                </c:pt>
                <c:pt idx="2111">
                  <c:v>62.22</c:v>
                </c:pt>
                <c:pt idx="2112">
                  <c:v>62.24</c:v>
                </c:pt>
                <c:pt idx="2113">
                  <c:v>62.26</c:v>
                </c:pt>
                <c:pt idx="2114">
                  <c:v>62.28</c:v>
                </c:pt>
                <c:pt idx="2115">
                  <c:v>62.3</c:v>
                </c:pt>
                <c:pt idx="2116">
                  <c:v>62.32</c:v>
                </c:pt>
                <c:pt idx="2117">
                  <c:v>62.34</c:v>
                </c:pt>
                <c:pt idx="2118">
                  <c:v>62.36</c:v>
                </c:pt>
                <c:pt idx="2119">
                  <c:v>62.38</c:v>
                </c:pt>
                <c:pt idx="2120">
                  <c:v>62.4</c:v>
                </c:pt>
                <c:pt idx="2121">
                  <c:v>62.42</c:v>
                </c:pt>
                <c:pt idx="2122">
                  <c:v>62.44</c:v>
                </c:pt>
                <c:pt idx="2123">
                  <c:v>62.46</c:v>
                </c:pt>
                <c:pt idx="2124">
                  <c:v>62.48</c:v>
                </c:pt>
                <c:pt idx="2125">
                  <c:v>62.5</c:v>
                </c:pt>
                <c:pt idx="2126">
                  <c:v>62.52</c:v>
                </c:pt>
                <c:pt idx="2127">
                  <c:v>62.54</c:v>
                </c:pt>
                <c:pt idx="2128">
                  <c:v>62.56</c:v>
                </c:pt>
                <c:pt idx="2129">
                  <c:v>62.58</c:v>
                </c:pt>
                <c:pt idx="2130">
                  <c:v>62.6</c:v>
                </c:pt>
                <c:pt idx="2131">
                  <c:v>62.62</c:v>
                </c:pt>
                <c:pt idx="2132">
                  <c:v>62.64</c:v>
                </c:pt>
                <c:pt idx="2133">
                  <c:v>62.66</c:v>
                </c:pt>
                <c:pt idx="2134">
                  <c:v>62.68</c:v>
                </c:pt>
                <c:pt idx="2135">
                  <c:v>62.7</c:v>
                </c:pt>
                <c:pt idx="2136">
                  <c:v>62.72</c:v>
                </c:pt>
                <c:pt idx="2137">
                  <c:v>62.74</c:v>
                </c:pt>
                <c:pt idx="2138">
                  <c:v>62.76</c:v>
                </c:pt>
                <c:pt idx="2139">
                  <c:v>62.78</c:v>
                </c:pt>
                <c:pt idx="2140">
                  <c:v>62.8</c:v>
                </c:pt>
                <c:pt idx="2141">
                  <c:v>62.82</c:v>
                </c:pt>
                <c:pt idx="2142">
                  <c:v>62.84</c:v>
                </c:pt>
                <c:pt idx="2143">
                  <c:v>62.86</c:v>
                </c:pt>
                <c:pt idx="2144">
                  <c:v>62.88</c:v>
                </c:pt>
                <c:pt idx="2145">
                  <c:v>62.9</c:v>
                </c:pt>
                <c:pt idx="2146">
                  <c:v>62.92</c:v>
                </c:pt>
                <c:pt idx="2147">
                  <c:v>62.94</c:v>
                </c:pt>
                <c:pt idx="2148">
                  <c:v>62.96</c:v>
                </c:pt>
                <c:pt idx="2149">
                  <c:v>62.98</c:v>
                </c:pt>
                <c:pt idx="2150">
                  <c:v>63</c:v>
                </c:pt>
                <c:pt idx="2151">
                  <c:v>63.02</c:v>
                </c:pt>
                <c:pt idx="2152">
                  <c:v>63.04</c:v>
                </c:pt>
                <c:pt idx="2153">
                  <c:v>63.06</c:v>
                </c:pt>
                <c:pt idx="2154">
                  <c:v>63.08</c:v>
                </c:pt>
                <c:pt idx="2155">
                  <c:v>63.1</c:v>
                </c:pt>
                <c:pt idx="2156">
                  <c:v>63.12</c:v>
                </c:pt>
                <c:pt idx="2157">
                  <c:v>63.14</c:v>
                </c:pt>
                <c:pt idx="2158">
                  <c:v>63.16</c:v>
                </c:pt>
                <c:pt idx="2159">
                  <c:v>63.18</c:v>
                </c:pt>
                <c:pt idx="2160">
                  <c:v>63.2</c:v>
                </c:pt>
                <c:pt idx="2161">
                  <c:v>63.22</c:v>
                </c:pt>
                <c:pt idx="2162">
                  <c:v>63.24</c:v>
                </c:pt>
                <c:pt idx="2163">
                  <c:v>63.26</c:v>
                </c:pt>
                <c:pt idx="2164">
                  <c:v>63.28</c:v>
                </c:pt>
                <c:pt idx="2165">
                  <c:v>63.3</c:v>
                </c:pt>
                <c:pt idx="2166">
                  <c:v>63.32</c:v>
                </c:pt>
                <c:pt idx="2167">
                  <c:v>63.34</c:v>
                </c:pt>
                <c:pt idx="2168">
                  <c:v>63.36</c:v>
                </c:pt>
                <c:pt idx="2169">
                  <c:v>63.38</c:v>
                </c:pt>
                <c:pt idx="2170">
                  <c:v>63.4</c:v>
                </c:pt>
                <c:pt idx="2171">
                  <c:v>63.42</c:v>
                </c:pt>
                <c:pt idx="2172">
                  <c:v>63.44</c:v>
                </c:pt>
                <c:pt idx="2173">
                  <c:v>63.46</c:v>
                </c:pt>
                <c:pt idx="2174">
                  <c:v>63.48</c:v>
                </c:pt>
                <c:pt idx="2175">
                  <c:v>63.5</c:v>
                </c:pt>
                <c:pt idx="2176">
                  <c:v>63.52</c:v>
                </c:pt>
                <c:pt idx="2177">
                  <c:v>63.54</c:v>
                </c:pt>
                <c:pt idx="2178">
                  <c:v>63.56</c:v>
                </c:pt>
                <c:pt idx="2179">
                  <c:v>63.58</c:v>
                </c:pt>
                <c:pt idx="2180">
                  <c:v>63.6</c:v>
                </c:pt>
                <c:pt idx="2181">
                  <c:v>63.62</c:v>
                </c:pt>
                <c:pt idx="2182">
                  <c:v>63.64</c:v>
                </c:pt>
                <c:pt idx="2183">
                  <c:v>63.66</c:v>
                </c:pt>
                <c:pt idx="2184">
                  <c:v>63.68</c:v>
                </c:pt>
                <c:pt idx="2185">
                  <c:v>63.7</c:v>
                </c:pt>
                <c:pt idx="2186">
                  <c:v>63.72</c:v>
                </c:pt>
                <c:pt idx="2187">
                  <c:v>63.74</c:v>
                </c:pt>
                <c:pt idx="2188">
                  <c:v>63.76</c:v>
                </c:pt>
                <c:pt idx="2189">
                  <c:v>63.78</c:v>
                </c:pt>
                <c:pt idx="2190">
                  <c:v>63.8</c:v>
                </c:pt>
                <c:pt idx="2191">
                  <c:v>63.82</c:v>
                </c:pt>
                <c:pt idx="2192">
                  <c:v>63.84</c:v>
                </c:pt>
                <c:pt idx="2193">
                  <c:v>63.86</c:v>
                </c:pt>
                <c:pt idx="2194">
                  <c:v>63.88</c:v>
                </c:pt>
                <c:pt idx="2195">
                  <c:v>63.9</c:v>
                </c:pt>
                <c:pt idx="2196">
                  <c:v>63.92</c:v>
                </c:pt>
                <c:pt idx="2197">
                  <c:v>63.94</c:v>
                </c:pt>
                <c:pt idx="2198">
                  <c:v>63.96</c:v>
                </c:pt>
                <c:pt idx="2199">
                  <c:v>63.98</c:v>
                </c:pt>
                <c:pt idx="2200">
                  <c:v>64</c:v>
                </c:pt>
                <c:pt idx="2201">
                  <c:v>64.02</c:v>
                </c:pt>
                <c:pt idx="2202">
                  <c:v>64.040000000000006</c:v>
                </c:pt>
                <c:pt idx="2203">
                  <c:v>64.06</c:v>
                </c:pt>
                <c:pt idx="2204">
                  <c:v>64.08</c:v>
                </c:pt>
                <c:pt idx="2205">
                  <c:v>64.099999999999994</c:v>
                </c:pt>
                <c:pt idx="2206">
                  <c:v>64.12</c:v>
                </c:pt>
                <c:pt idx="2207">
                  <c:v>64.14</c:v>
                </c:pt>
                <c:pt idx="2208">
                  <c:v>64.16</c:v>
                </c:pt>
                <c:pt idx="2209">
                  <c:v>64.180000000000007</c:v>
                </c:pt>
                <c:pt idx="2210">
                  <c:v>64.2</c:v>
                </c:pt>
                <c:pt idx="2211">
                  <c:v>64.22</c:v>
                </c:pt>
                <c:pt idx="2212">
                  <c:v>64.239999999999995</c:v>
                </c:pt>
                <c:pt idx="2213">
                  <c:v>64.260000000000005</c:v>
                </c:pt>
                <c:pt idx="2214">
                  <c:v>64.28</c:v>
                </c:pt>
                <c:pt idx="2215">
                  <c:v>64.3</c:v>
                </c:pt>
                <c:pt idx="2216">
                  <c:v>64.319999999999993</c:v>
                </c:pt>
                <c:pt idx="2217">
                  <c:v>64.34</c:v>
                </c:pt>
                <c:pt idx="2218">
                  <c:v>64.36</c:v>
                </c:pt>
                <c:pt idx="2219">
                  <c:v>64.38</c:v>
                </c:pt>
                <c:pt idx="2220">
                  <c:v>64.400000000000006</c:v>
                </c:pt>
                <c:pt idx="2221">
                  <c:v>64.42</c:v>
                </c:pt>
                <c:pt idx="2222">
                  <c:v>64.44</c:v>
                </c:pt>
                <c:pt idx="2223">
                  <c:v>64.459999999999994</c:v>
                </c:pt>
                <c:pt idx="2224">
                  <c:v>64.48</c:v>
                </c:pt>
                <c:pt idx="2225">
                  <c:v>64.5</c:v>
                </c:pt>
                <c:pt idx="2226">
                  <c:v>64.52</c:v>
                </c:pt>
                <c:pt idx="2227">
                  <c:v>64.540000000000006</c:v>
                </c:pt>
                <c:pt idx="2228">
                  <c:v>64.56</c:v>
                </c:pt>
                <c:pt idx="2229">
                  <c:v>64.58</c:v>
                </c:pt>
                <c:pt idx="2230">
                  <c:v>64.599999999999994</c:v>
                </c:pt>
                <c:pt idx="2231">
                  <c:v>64.62</c:v>
                </c:pt>
                <c:pt idx="2232">
                  <c:v>64.64</c:v>
                </c:pt>
                <c:pt idx="2233">
                  <c:v>64.66</c:v>
                </c:pt>
                <c:pt idx="2234">
                  <c:v>64.680000000000007</c:v>
                </c:pt>
                <c:pt idx="2235">
                  <c:v>64.7</c:v>
                </c:pt>
                <c:pt idx="2236">
                  <c:v>64.72</c:v>
                </c:pt>
                <c:pt idx="2237">
                  <c:v>64.739999999999995</c:v>
                </c:pt>
                <c:pt idx="2238">
                  <c:v>64.760000000000005</c:v>
                </c:pt>
                <c:pt idx="2239">
                  <c:v>64.78</c:v>
                </c:pt>
                <c:pt idx="2240">
                  <c:v>64.8</c:v>
                </c:pt>
                <c:pt idx="2241">
                  <c:v>64.819999999999993</c:v>
                </c:pt>
                <c:pt idx="2242">
                  <c:v>64.84</c:v>
                </c:pt>
                <c:pt idx="2243">
                  <c:v>64.86</c:v>
                </c:pt>
                <c:pt idx="2244">
                  <c:v>64.88</c:v>
                </c:pt>
                <c:pt idx="2245">
                  <c:v>64.900000000000006</c:v>
                </c:pt>
                <c:pt idx="2246">
                  <c:v>64.92</c:v>
                </c:pt>
                <c:pt idx="2247">
                  <c:v>64.94</c:v>
                </c:pt>
                <c:pt idx="2248">
                  <c:v>64.959999999999994</c:v>
                </c:pt>
                <c:pt idx="2249">
                  <c:v>64.98</c:v>
                </c:pt>
                <c:pt idx="2250">
                  <c:v>65</c:v>
                </c:pt>
                <c:pt idx="2251">
                  <c:v>65.02</c:v>
                </c:pt>
                <c:pt idx="2252">
                  <c:v>65.040000000000006</c:v>
                </c:pt>
                <c:pt idx="2253">
                  <c:v>65.06</c:v>
                </c:pt>
                <c:pt idx="2254">
                  <c:v>65.08</c:v>
                </c:pt>
                <c:pt idx="2255">
                  <c:v>65.099999999999994</c:v>
                </c:pt>
                <c:pt idx="2256">
                  <c:v>65.12</c:v>
                </c:pt>
                <c:pt idx="2257">
                  <c:v>65.14</c:v>
                </c:pt>
                <c:pt idx="2258">
                  <c:v>65.16</c:v>
                </c:pt>
                <c:pt idx="2259">
                  <c:v>65.180000000000007</c:v>
                </c:pt>
                <c:pt idx="2260">
                  <c:v>65.2</c:v>
                </c:pt>
                <c:pt idx="2261">
                  <c:v>65.22</c:v>
                </c:pt>
                <c:pt idx="2262">
                  <c:v>65.239999999999995</c:v>
                </c:pt>
                <c:pt idx="2263">
                  <c:v>65.260000000000005</c:v>
                </c:pt>
                <c:pt idx="2264">
                  <c:v>65.28</c:v>
                </c:pt>
                <c:pt idx="2265">
                  <c:v>65.3</c:v>
                </c:pt>
                <c:pt idx="2266">
                  <c:v>65.319999999999993</c:v>
                </c:pt>
                <c:pt idx="2267">
                  <c:v>65.34</c:v>
                </c:pt>
                <c:pt idx="2268">
                  <c:v>65.36</c:v>
                </c:pt>
                <c:pt idx="2269">
                  <c:v>65.38</c:v>
                </c:pt>
                <c:pt idx="2270">
                  <c:v>65.400000000000006</c:v>
                </c:pt>
                <c:pt idx="2271">
                  <c:v>65.42</c:v>
                </c:pt>
                <c:pt idx="2272">
                  <c:v>65.44</c:v>
                </c:pt>
                <c:pt idx="2273">
                  <c:v>65.459999999999994</c:v>
                </c:pt>
                <c:pt idx="2274">
                  <c:v>65.48</c:v>
                </c:pt>
                <c:pt idx="2275">
                  <c:v>65.5</c:v>
                </c:pt>
                <c:pt idx="2276">
                  <c:v>65.52</c:v>
                </c:pt>
                <c:pt idx="2277">
                  <c:v>65.540000000000006</c:v>
                </c:pt>
                <c:pt idx="2278">
                  <c:v>65.56</c:v>
                </c:pt>
                <c:pt idx="2279">
                  <c:v>65.58</c:v>
                </c:pt>
                <c:pt idx="2280">
                  <c:v>65.599999999999994</c:v>
                </c:pt>
                <c:pt idx="2281">
                  <c:v>65.62</c:v>
                </c:pt>
                <c:pt idx="2282">
                  <c:v>65.64</c:v>
                </c:pt>
                <c:pt idx="2283">
                  <c:v>65.66</c:v>
                </c:pt>
                <c:pt idx="2284">
                  <c:v>65.680000000000007</c:v>
                </c:pt>
                <c:pt idx="2285">
                  <c:v>65.7</c:v>
                </c:pt>
                <c:pt idx="2286">
                  <c:v>65.72</c:v>
                </c:pt>
                <c:pt idx="2287">
                  <c:v>65.739999999999995</c:v>
                </c:pt>
                <c:pt idx="2288">
                  <c:v>65.760000000000005</c:v>
                </c:pt>
                <c:pt idx="2289">
                  <c:v>65.78</c:v>
                </c:pt>
                <c:pt idx="2290">
                  <c:v>65.8</c:v>
                </c:pt>
                <c:pt idx="2291">
                  <c:v>65.819999999999993</c:v>
                </c:pt>
                <c:pt idx="2292">
                  <c:v>65.84</c:v>
                </c:pt>
                <c:pt idx="2293">
                  <c:v>65.86</c:v>
                </c:pt>
                <c:pt idx="2294">
                  <c:v>65.88</c:v>
                </c:pt>
                <c:pt idx="2295">
                  <c:v>65.900000000000006</c:v>
                </c:pt>
                <c:pt idx="2296">
                  <c:v>65.92</c:v>
                </c:pt>
                <c:pt idx="2297">
                  <c:v>65.94</c:v>
                </c:pt>
                <c:pt idx="2298">
                  <c:v>65.959999999999994</c:v>
                </c:pt>
                <c:pt idx="2299">
                  <c:v>65.98</c:v>
                </c:pt>
                <c:pt idx="2300">
                  <c:v>66</c:v>
                </c:pt>
                <c:pt idx="2301">
                  <c:v>66.02</c:v>
                </c:pt>
                <c:pt idx="2302">
                  <c:v>66.040000000000006</c:v>
                </c:pt>
                <c:pt idx="2303">
                  <c:v>66.06</c:v>
                </c:pt>
                <c:pt idx="2304">
                  <c:v>66.08</c:v>
                </c:pt>
                <c:pt idx="2305">
                  <c:v>66.099999999999994</c:v>
                </c:pt>
                <c:pt idx="2306">
                  <c:v>66.12</c:v>
                </c:pt>
                <c:pt idx="2307">
                  <c:v>66.14</c:v>
                </c:pt>
                <c:pt idx="2308">
                  <c:v>66.16</c:v>
                </c:pt>
                <c:pt idx="2309">
                  <c:v>66.180000000000007</c:v>
                </c:pt>
                <c:pt idx="2310">
                  <c:v>66.2</c:v>
                </c:pt>
                <c:pt idx="2311">
                  <c:v>66.22</c:v>
                </c:pt>
                <c:pt idx="2312">
                  <c:v>66.239999999999995</c:v>
                </c:pt>
                <c:pt idx="2313">
                  <c:v>66.260000000000005</c:v>
                </c:pt>
                <c:pt idx="2314">
                  <c:v>66.28</c:v>
                </c:pt>
                <c:pt idx="2315">
                  <c:v>66.3</c:v>
                </c:pt>
                <c:pt idx="2316">
                  <c:v>66.319999999999993</c:v>
                </c:pt>
                <c:pt idx="2317">
                  <c:v>66.34</c:v>
                </c:pt>
                <c:pt idx="2318">
                  <c:v>66.36</c:v>
                </c:pt>
                <c:pt idx="2319">
                  <c:v>66.38</c:v>
                </c:pt>
                <c:pt idx="2320">
                  <c:v>66.400000000000006</c:v>
                </c:pt>
                <c:pt idx="2321">
                  <c:v>66.42</c:v>
                </c:pt>
                <c:pt idx="2322">
                  <c:v>66.44</c:v>
                </c:pt>
                <c:pt idx="2323">
                  <c:v>66.459999999999994</c:v>
                </c:pt>
                <c:pt idx="2324">
                  <c:v>66.48</c:v>
                </c:pt>
                <c:pt idx="2325">
                  <c:v>66.5</c:v>
                </c:pt>
                <c:pt idx="2326">
                  <c:v>66.52</c:v>
                </c:pt>
                <c:pt idx="2327">
                  <c:v>66.540000000000006</c:v>
                </c:pt>
                <c:pt idx="2328">
                  <c:v>66.56</c:v>
                </c:pt>
                <c:pt idx="2329">
                  <c:v>66.58</c:v>
                </c:pt>
                <c:pt idx="2330">
                  <c:v>66.599999999999994</c:v>
                </c:pt>
                <c:pt idx="2331">
                  <c:v>66.62</c:v>
                </c:pt>
                <c:pt idx="2332">
                  <c:v>66.64</c:v>
                </c:pt>
                <c:pt idx="2333">
                  <c:v>66.66</c:v>
                </c:pt>
                <c:pt idx="2334">
                  <c:v>66.680000000000007</c:v>
                </c:pt>
                <c:pt idx="2335">
                  <c:v>66.7</c:v>
                </c:pt>
                <c:pt idx="2336">
                  <c:v>66.72</c:v>
                </c:pt>
                <c:pt idx="2337">
                  <c:v>66.739999999999995</c:v>
                </c:pt>
                <c:pt idx="2338">
                  <c:v>66.760000000000005</c:v>
                </c:pt>
                <c:pt idx="2339">
                  <c:v>66.78</c:v>
                </c:pt>
                <c:pt idx="2340">
                  <c:v>66.8</c:v>
                </c:pt>
                <c:pt idx="2341">
                  <c:v>66.819999999999993</c:v>
                </c:pt>
                <c:pt idx="2342">
                  <c:v>66.84</c:v>
                </c:pt>
                <c:pt idx="2343">
                  <c:v>66.86</c:v>
                </c:pt>
                <c:pt idx="2344">
                  <c:v>66.88</c:v>
                </c:pt>
                <c:pt idx="2345">
                  <c:v>66.900000000000006</c:v>
                </c:pt>
                <c:pt idx="2346">
                  <c:v>66.92</c:v>
                </c:pt>
                <c:pt idx="2347">
                  <c:v>66.94</c:v>
                </c:pt>
                <c:pt idx="2348">
                  <c:v>66.959999999999994</c:v>
                </c:pt>
                <c:pt idx="2349">
                  <c:v>66.98</c:v>
                </c:pt>
                <c:pt idx="2350">
                  <c:v>67</c:v>
                </c:pt>
                <c:pt idx="2351">
                  <c:v>67.02</c:v>
                </c:pt>
                <c:pt idx="2352">
                  <c:v>67.040000000000006</c:v>
                </c:pt>
                <c:pt idx="2353">
                  <c:v>67.06</c:v>
                </c:pt>
                <c:pt idx="2354">
                  <c:v>67.08</c:v>
                </c:pt>
                <c:pt idx="2355">
                  <c:v>67.099999999999994</c:v>
                </c:pt>
                <c:pt idx="2356">
                  <c:v>67.12</c:v>
                </c:pt>
                <c:pt idx="2357">
                  <c:v>67.14</c:v>
                </c:pt>
                <c:pt idx="2358">
                  <c:v>67.16</c:v>
                </c:pt>
                <c:pt idx="2359">
                  <c:v>67.180000000000007</c:v>
                </c:pt>
                <c:pt idx="2360">
                  <c:v>67.2</c:v>
                </c:pt>
                <c:pt idx="2361">
                  <c:v>67.22</c:v>
                </c:pt>
                <c:pt idx="2362">
                  <c:v>67.239999999999995</c:v>
                </c:pt>
                <c:pt idx="2363">
                  <c:v>67.260000000000005</c:v>
                </c:pt>
                <c:pt idx="2364">
                  <c:v>67.28</c:v>
                </c:pt>
                <c:pt idx="2365">
                  <c:v>67.3</c:v>
                </c:pt>
                <c:pt idx="2366">
                  <c:v>67.319999999999993</c:v>
                </c:pt>
                <c:pt idx="2367">
                  <c:v>67.34</c:v>
                </c:pt>
                <c:pt idx="2368">
                  <c:v>67.36</c:v>
                </c:pt>
                <c:pt idx="2369">
                  <c:v>67.38</c:v>
                </c:pt>
                <c:pt idx="2370">
                  <c:v>67.400000000000006</c:v>
                </c:pt>
                <c:pt idx="2371">
                  <c:v>67.42</c:v>
                </c:pt>
                <c:pt idx="2372">
                  <c:v>67.44</c:v>
                </c:pt>
                <c:pt idx="2373">
                  <c:v>67.459999999999994</c:v>
                </c:pt>
                <c:pt idx="2374">
                  <c:v>67.48</c:v>
                </c:pt>
                <c:pt idx="2375">
                  <c:v>67.5</c:v>
                </c:pt>
                <c:pt idx="2376">
                  <c:v>67.52</c:v>
                </c:pt>
                <c:pt idx="2377">
                  <c:v>67.540000000000006</c:v>
                </c:pt>
                <c:pt idx="2378">
                  <c:v>67.56</c:v>
                </c:pt>
                <c:pt idx="2379">
                  <c:v>67.58</c:v>
                </c:pt>
                <c:pt idx="2380">
                  <c:v>67.599999999999994</c:v>
                </c:pt>
                <c:pt idx="2381">
                  <c:v>67.62</c:v>
                </c:pt>
                <c:pt idx="2382">
                  <c:v>67.64</c:v>
                </c:pt>
                <c:pt idx="2383">
                  <c:v>67.66</c:v>
                </c:pt>
                <c:pt idx="2384">
                  <c:v>67.680000000000007</c:v>
                </c:pt>
                <c:pt idx="2385">
                  <c:v>67.7</c:v>
                </c:pt>
                <c:pt idx="2386">
                  <c:v>67.72</c:v>
                </c:pt>
                <c:pt idx="2387">
                  <c:v>67.739999999999995</c:v>
                </c:pt>
                <c:pt idx="2388">
                  <c:v>67.760000000000005</c:v>
                </c:pt>
                <c:pt idx="2389">
                  <c:v>67.78</c:v>
                </c:pt>
                <c:pt idx="2390">
                  <c:v>67.8</c:v>
                </c:pt>
                <c:pt idx="2391">
                  <c:v>67.819999999999993</c:v>
                </c:pt>
                <c:pt idx="2392">
                  <c:v>67.84</c:v>
                </c:pt>
                <c:pt idx="2393">
                  <c:v>67.86</c:v>
                </c:pt>
                <c:pt idx="2394">
                  <c:v>67.88</c:v>
                </c:pt>
                <c:pt idx="2395">
                  <c:v>67.900000000000006</c:v>
                </c:pt>
                <c:pt idx="2396">
                  <c:v>67.92</c:v>
                </c:pt>
                <c:pt idx="2397">
                  <c:v>67.94</c:v>
                </c:pt>
                <c:pt idx="2398">
                  <c:v>67.959999999999994</c:v>
                </c:pt>
                <c:pt idx="2399">
                  <c:v>67.98</c:v>
                </c:pt>
                <c:pt idx="2400">
                  <c:v>68</c:v>
                </c:pt>
                <c:pt idx="2401">
                  <c:v>68.02</c:v>
                </c:pt>
                <c:pt idx="2402">
                  <c:v>68.040000000000006</c:v>
                </c:pt>
                <c:pt idx="2403">
                  <c:v>68.06</c:v>
                </c:pt>
                <c:pt idx="2404">
                  <c:v>68.08</c:v>
                </c:pt>
                <c:pt idx="2405">
                  <c:v>68.099999999999994</c:v>
                </c:pt>
                <c:pt idx="2406">
                  <c:v>68.12</c:v>
                </c:pt>
                <c:pt idx="2407">
                  <c:v>68.14</c:v>
                </c:pt>
                <c:pt idx="2408">
                  <c:v>68.16</c:v>
                </c:pt>
                <c:pt idx="2409">
                  <c:v>68.180000000000007</c:v>
                </c:pt>
                <c:pt idx="2410">
                  <c:v>68.2</c:v>
                </c:pt>
                <c:pt idx="2411">
                  <c:v>68.22</c:v>
                </c:pt>
                <c:pt idx="2412">
                  <c:v>68.239999999999995</c:v>
                </c:pt>
                <c:pt idx="2413">
                  <c:v>68.260000000000005</c:v>
                </c:pt>
                <c:pt idx="2414">
                  <c:v>68.28</c:v>
                </c:pt>
                <c:pt idx="2415">
                  <c:v>68.3</c:v>
                </c:pt>
                <c:pt idx="2416">
                  <c:v>68.319999999999993</c:v>
                </c:pt>
                <c:pt idx="2417">
                  <c:v>68.34</c:v>
                </c:pt>
                <c:pt idx="2418">
                  <c:v>68.36</c:v>
                </c:pt>
                <c:pt idx="2419">
                  <c:v>68.38</c:v>
                </c:pt>
                <c:pt idx="2420">
                  <c:v>68.400000000000006</c:v>
                </c:pt>
                <c:pt idx="2421">
                  <c:v>68.42</c:v>
                </c:pt>
                <c:pt idx="2422">
                  <c:v>68.44</c:v>
                </c:pt>
                <c:pt idx="2423">
                  <c:v>68.459999999999994</c:v>
                </c:pt>
                <c:pt idx="2424">
                  <c:v>68.48</c:v>
                </c:pt>
                <c:pt idx="2425">
                  <c:v>68.5</c:v>
                </c:pt>
                <c:pt idx="2426">
                  <c:v>68.52</c:v>
                </c:pt>
                <c:pt idx="2427">
                  <c:v>68.540000000000006</c:v>
                </c:pt>
                <c:pt idx="2428">
                  <c:v>68.56</c:v>
                </c:pt>
                <c:pt idx="2429">
                  <c:v>68.58</c:v>
                </c:pt>
                <c:pt idx="2430">
                  <c:v>68.599999999999994</c:v>
                </c:pt>
                <c:pt idx="2431">
                  <c:v>68.62</c:v>
                </c:pt>
                <c:pt idx="2432">
                  <c:v>68.64</c:v>
                </c:pt>
                <c:pt idx="2433">
                  <c:v>68.66</c:v>
                </c:pt>
                <c:pt idx="2434">
                  <c:v>68.680000000000007</c:v>
                </c:pt>
                <c:pt idx="2435">
                  <c:v>68.7</c:v>
                </c:pt>
                <c:pt idx="2436">
                  <c:v>68.72</c:v>
                </c:pt>
                <c:pt idx="2437">
                  <c:v>68.739999999999995</c:v>
                </c:pt>
                <c:pt idx="2438">
                  <c:v>68.760000000000005</c:v>
                </c:pt>
                <c:pt idx="2439">
                  <c:v>68.78</c:v>
                </c:pt>
                <c:pt idx="2440">
                  <c:v>68.8</c:v>
                </c:pt>
                <c:pt idx="2441">
                  <c:v>68.819999999999993</c:v>
                </c:pt>
                <c:pt idx="2442">
                  <c:v>68.84</c:v>
                </c:pt>
                <c:pt idx="2443">
                  <c:v>68.86</c:v>
                </c:pt>
                <c:pt idx="2444">
                  <c:v>68.88</c:v>
                </c:pt>
                <c:pt idx="2445">
                  <c:v>68.900000000000006</c:v>
                </c:pt>
                <c:pt idx="2446">
                  <c:v>68.92</c:v>
                </c:pt>
                <c:pt idx="2447">
                  <c:v>68.94</c:v>
                </c:pt>
                <c:pt idx="2448">
                  <c:v>68.959999999999994</c:v>
                </c:pt>
                <c:pt idx="2449">
                  <c:v>68.98</c:v>
                </c:pt>
                <c:pt idx="2450">
                  <c:v>69</c:v>
                </c:pt>
                <c:pt idx="2451">
                  <c:v>69.02</c:v>
                </c:pt>
                <c:pt idx="2452">
                  <c:v>69.040000000000006</c:v>
                </c:pt>
                <c:pt idx="2453">
                  <c:v>69.06</c:v>
                </c:pt>
                <c:pt idx="2454">
                  <c:v>69.08</c:v>
                </c:pt>
                <c:pt idx="2455">
                  <c:v>69.099999999999994</c:v>
                </c:pt>
                <c:pt idx="2456">
                  <c:v>69.12</c:v>
                </c:pt>
                <c:pt idx="2457">
                  <c:v>69.14</c:v>
                </c:pt>
                <c:pt idx="2458">
                  <c:v>69.16</c:v>
                </c:pt>
                <c:pt idx="2459">
                  <c:v>69.180000000000007</c:v>
                </c:pt>
                <c:pt idx="2460">
                  <c:v>69.2</c:v>
                </c:pt>
                <c:pt idx="2461">
                  <c:v>69.22</c:v>
                </c:pt>
                <c:pt idx="2462">
                  <c:v>69.239999999999995</c:v>
                </c:pt>
                <c:pt idx="2463">
                  <c:v>69.260000000000005</c:v>
                </c:pt>
                <c:pt idx="2464">
                  <c:v>69.28</c:v>
                </c:pt>
                <c:pt idx="2465">
                  <c:v>69.3</c:v>
                </c:pt>
                <c:pt idx="2466">
                  <c:v>69.319999999999993</c:v>
                </c:pt>
                <c:pt idx="2467">
                  <c:v>69.34</c:v>
                </c:pt>
                <c:pt idx="2468">
                  <c:v>69.36</c:v>
                </c:pt>
                <c:pt idx="2469">
                  <c:v>69.38</c:v>
                </c:pt>
                <c:pt idx="2470">
                  <c:v>69.400000000000006</c:v>
                </c:pt>
                <c:pt idx="2471">
                  <c:v>69.42</c:v>
                </c:pt>
                <c:pt idx="2472">
                  <c:v>69.44</c:v>
                </c:pt>
                <c:pt idx="2473">
                  <c:v>69.459999999999994</c:v>
                </c:pt>
                <c:pt idx="2474">
                  <c:v>69.48</c:v>
                </c:pt>
                <c:pt idx="2475">
                  <c:v>69.5</c:v>
                </c:pt>
                <c:pt idx="2476">
                  <c:v>69.52</c:v>
                </c:pt>
                <c:pt idx="2477">
                  <c:v>69.540000000000006</c:v>
                </c:pt>
                <c:pt idx="2478">
                  <c:v>69.56</c:v>
                </c:pt>
                <c:pt idx="2479">
                  <c:v>69.58</c:v>
                </c:pt>
                <c:pt idx="2480">
                  <c:v>69.599999999999994</c:v>
                </c:pt>
                <c:pt idx="2481">
                  <c:v>69.62</c:v>
                </c:pt>
                <c:pt idx="2482">
                  <c:v>69.64</c:v>
                </c:pt>
                <c:pt idx="2483">
                  <c:v>69.66</c:v>
                </c:pt>
                <c:pt idx="2484">
                  <c:v>69.680000000000007</c:v>
                </c:pt>
                <c:pt idx="2485">
                  <c:v>69.7</c:v>
                </c:pt>
                <c:pt idx="2486">
                  <c:v>69.72</c:v>
                </c:pt>
                <c:pt idx="2487">
                  <c:v>69.739999999999995</c:v>
                </c:pt>
                <c:pt idx="2488">
                  <c:v>69.760000000000005</c:v>
                </c:pt>
                <c:pt idx="2489">
                  <c:v>69.78</c:v>
                </c:pt>
                <c:pt idx="2490">
                  <c:v>69.8</c:v>
                </c:pt>
                <c:pt idx="2491">
                  <c:v>69.819999999999993</c:v>
                </c:pt>
                <c:pt idx="2492">
                  <c:v>69.84</c:v>
                </c:pt>
                <c:pt idx="2493">
                  <c:v>69.86</c:v>
                </c:pt>
                <c:pt idx="2494">
                  <c:v>69.88</c:v>
                </c:pt>
                <c:pt idx="2495">
                  <c:v>69.900000000000006</c:v>
                </c:pt>
                <c:pt idx="2496">
                  <c:v>69.92</c:v>
                </c:pt>
                <c:pt idx="2497">
                  <c:v>69.94</c:v>
                </c:pt>
                <c:pt idx="2498">
                  <c:v>69.959999999999994</c:v>
                </c:pt>
                <c:pt idx="2499">
                  <c:v>69.98</c:v>
                </c:pt>
                <c:pt idx="2500">
                  <c:v>70</c:v>
                </c:pt>
                <c:pt idx="2501">
                  <c:v>70.02</c:v>
                </c:pt>
                <c:pt idx="2502">
                  <c:v>70.040000000000006</c:v>
                </c:pt>
                <c:pt idx="2503">
                  <c:v>70.06</c:v>
                </c:pt>
                <c:pt idx="2504">
                  <c:v>70.08</c:v>
                </c:pt>
                <c:pt idx="2505">
                  <c:v>70.099999999999994</c:v>
                </c:pt>
                <c:pt idx="2506">
                  <c:v>70.12</c:v>
                </c:pt>
                <c:pt idx="2507">
                  <c:v>70.14</c:v>
                </c:pt>
                <c:pt idx="2508">
                  <c:v>70.16</c:v>
                </c:pt>
                <c:pt idx="2509">
                  <c:v>70.180000000000007</c:v>
                </c:pt>
                <c:pt idx="2510">
                  <c:v>70.2</c:v>
                </c:pt>
                <c:pt idx="2511">
                  <c:v>70.22</c:v>
                </c:pt>
                <c:pt idx="2512">
                  <c:v>70.239999999999995</c:v>
                </c:pt>
                <c:pt idx="2513">
                  <c:v>70.260000000000005</c:v>
                </c:pt>
                <c:pt idx="2514">
                  <c:v>70.28</c:v>
                </c:pt>
                <c:pt idx="2515">
                  <c:v>70.3</c:v>
                </c:pt>
                <c:pt idx="2516">
                  <c:v>70.319999999999993</c:v>
                </c:pt>
                <c:pt idx="2517">
                  <c:v>70.34</c:v>
                </c:pt>
                <c:pt idx="2518">
                  <c:v>70.36</c:v>
                </c:pt>
                <c:pt idx="2519">
                  <c:v>70.38</c:v>
                </c:pt>
                <c:pt idx="2520">
                  <c:v>70.400000000000006</c:v>
                </c:pt>
                <c:pt idx="2521">
                  <c:v>70.42</c:v>
                </c:pt>
                <c:pt idx="2522">
                  <c:v>70.44</c:v>
                </c:pt>
                <c:pt idx="2523">
                  <c:v>70.459999999999994</c:v>
                </c:pt>
                <c:pt idx="2524">
                  <c:v>70.48</c:v>
                </c:pt>
                <c:pt idx="2525">
                  <c:v>70.5</c:v>
                </c:pt>
                <c:pt idx="2526">
                  <c:v>70.52</c:v>
                </c:pt>
                <c:pt idx="2527">
                  <c:v>70.540000000000006</c:v>
                </c:pt>
                <c:pt idx="2528">
                  <c:v>70.56</c:v>
                </c:pt>
                <c:pt idx="2529">
                  <c:v>70.58</c:v>
                </c:pt>
                <c:pt idx="2530">
                  <c:v>70.599999999999994</c:v>
                </c:pt>
                <c:pt idx="2531">
                  <c:v>70.62</c:v>
                </c:pt>
                <c:pt idx="2532">
                  <c:v>70.64</c:v>
                </c:pt>
                <c:pt idx="2533">
                  <c:v>70.66</c:v>
                </c:pt>
                <c:pt idx="2534">
                  <c:v>70.680000000000007</c:v>
                </c:pt>
                <c:pt idx="2535">
                  <c:v>70.7</c:v>
                </c:pt>
                <c:pt idx="2536">
                  <c:v>70.72</c:v>
                </c:pt>
                <c:pt idx="2537">
                  <c:v>70.739999999999995</c:v>
                </c:pt>
                <c:pt idx="2538">
                  <c:v>70.760000000000005</c:v>
                </c:pt>
                <c:pt idx="2539">
                  <c:v>70.78</c:v>
                </c:pt>
                <c:pt idx="2540">
                  <c:v>70.8</c:v>
                </c:pt>
                <c:pt idx="2541">
                  <c:v>70.819999999999993</c:v>
                </c:pt>
                <c:pt idx="2542">
                  <c:v>70.84</c:v>
                </c:pt>
                <c:pt idx="2543">
                  <c:v>70.86</c:v>
                </c:pt>
                <c:pt idx="2544">
                  <c:v>70.88</c:v>
                </c:pt>
                <c:pt idx="2545">
                  <c:v>70.900000000000006</c:v>
                </c:pt>
                <c:pt idx="2546">
                  <c:v>70.92</c:v>
                </c:pt>
                <c:pt idx="2547">
                  <c:v>70.94</c:v>
                </c:pt>
                <c:pt idx="2548">
                  <c:v>70.959999999999994</c:v>
                </c:pt>
                <c:pt idx="2549">
                  <c:v>70.98</c:v>
                </c:pt>
                <c:pt idx="2550">
                  <c:v>71</c:v>
                </c:pt>
                <c:pt idx="2551">
                  <c:v>71.02</c:v>
                </c:pt>
                <c:pt idx="2552">
                  <c:v>71.040000000000006</c:v>
                </c:pt>
                <c:pt idx="2553">
                  <c:v>71.06</c:v>
                </c:pt>
                <c:pt idx="2554">
                  <c:v>71.08</c:v>
                </c:pt>
                <c:pt idx="2555">
                  <c:v>71.099999999999994</c:v>
                </c:pt>
                <c:pt idx="2556">
                  <c:v>71.12</c:v>
                </c:pt>
                <c:pt idx="2557">
                  <c:v>71.14</c:v>
                </c:pt>
                <c:pt idx="2558">
                  <c:v>71.16</c:v>
                </c:pt>
                <c:pt idx="2559">
                  <c:v>71.180000000000007</c:v>
                </c:pt>
                <c:pt idx="2560">
                  <c:v>71.2</c:v>
                </c:pt>
                <c:pt idx="2561">
                  <c:v>71.22</c:v>
                </c:pt>
                <c:pt idx="2562">
                  <c:v>71.239999999999995</c:v>
                </c:pt>
                <c:pt idx="2563">
                  <c:v>71.260000000000005</c:v>
                </c:pt>
                <c:pt idx="2564">
                  <c:v>71.28</c:v>
                </c:pt>
                <c:pt idx="2565">
                  <c:v>71.3</c:v>
                </c:pt>
                <c:pt idx="2566">
                  <c:v>71.319999999999993</c:v>
                </c:pt>
                <c:pt idx="2567">
                  <c:v>71.34</c:v>
                </c:pt>
                <c:pt idx="2568">
                  <c:v>71.36</c:v>
                </c:pt>
                <c:pt idx="2569">
                  <c:v>71.38</c:v>
                </c:pt>
                <c:pt idx="2570">
                  <c:v>71.400000000000006</c:v>
                </c:pt>
                <c:pt idx="2571">
                  <c:v>71.42</c:v>
                </c:pt>
                <c:pt idx="2572">
                  <c:v>71.44</c:v>
                </c:pt>
                <c:pt idx="2573">
                  <c:v>71.459999999999994</c:v>
                </c:pt>
                <c:pt idx="2574">
                  <c:v>71.48</c:v>
                </c:pt>
                <c:pt idx="2575">
                  <c:v>71.5</c:v>
                </c:pt>
                <c:pt idx="2576">
                  <c:v>71.52</c:v>
                </c:pt>
                <c:pt idx="2577">
                  <c:v>71.540000000000006</c:v>
                </c:pt>
                <c:pt idx="2578">
                  <c:v>71.56</c:v>
                </c:pt>
                <c:pt idx="2579">
                  <c:v>71.58</c:v>
                </c:pt>
                <c:pt idx="2580">
                  <c:v>71.599999999999994</c:v>
                </c:pt>
                <c:pt idx="2581">
                  <c:v>71.62</c:v>
                </c:pt>
                <c:pt idx="2582">
                  <c:v>71.64</c:v>
                </c:pt>
                <c:pt idx="2583">
                  <c:v>71.66</c:v>
                </c:pt>
                <c:pt idx="2584">
                  <c:v>71.680000000000007</c:v>
                </c:pt>
                <c:pt idx="2585">
                  <c:v>71.7</c:v>
                </c:pt>
                <c:pt idx="2586">
                  <c:v>71.72</c:v>
                </c:pt>
                <c:pt idx="2587">
                  <c:v>71.739999999999995</c:v>
                </c:pt>
                <c:pt idx="2588">
                  <c:v>71.760000000000005</c:v>
                </c:pt>
                <c:pt idx="2589">
                  <c:v>71.78</c:v>
                </c:pt>
                <c:pt idx="2590">
                  <c:v>71.8</c:v>
                </c:pt>
                <c:pt idx="2591">
                  <c:v>71.819999999999993</c:v>
                </c:pt>
                <c:pt idx="2592">
                  <c:v>71.84</c:v>
                </c:pt>
                <c:pt idx="2593">
                  <c:v>71.86</c:v>
                </c:pt>
                <c:pt idx="2594">
                  <c:v>71.88</c:v>
                </c:pt>
                <c:pt idx="2595">
                  <c:v>71.900000000000006</c:v>
                </c:pt>
                <c:pt idx="2596">
                  <c:v>71.92</c:v>
                </c:pt>
                <c:pt idx="2597">
                  <c:v>71.94</c:v>
                </c:pt>
                <c:pt idx="2598">
                  <c:v>71.959999999999994</c:v>
                </c:pt>
                <c:pt idx="2599">
                  <c:v>71.98</c:v>
                </c:pt>
                <c:pt idx="2600">
                  <c:v>72</c:v>
                </c:pt>
                <c:pt idx="2601">
                  <c:v>72.02</c:v>
                </c:pt>
                <c:pt idx="2602">
                  <c:v>72.040000000000006</c:v>
                </c:pt>
                <c:pt idx="2603">
                  <c:v>72.06</c:v>
                </c:pt>
                <c:pt idx="2604">
                  <c:v>72.08</c:v>
                </c:pt>
                <c:pt idx="2605">
                  <c:v>72.099999999999994</c:v>
                </c:pt>
                <c:pt idx="2606">
                  <c:v>72.12</c:v>
                </c:pt>
                <c:pt idx="2607">
                  <c:v>72.14</c:v>
                </c:pt>
                <c:pt idx="2608">
                  <c:v>72.16</c:v>
                </c:pt>
                <c:pt idx="2609">
                  <c:v>72.180000000000007</c:v>
                </c:pt>
                <c:pt idx="2610">
                  <c:v>72.2</c:v>
                </c:pt>
                <c:pt idx="2611">
                  <c:v>72.22</c:v>
                </c:pt>
                <c:pt idx="2612">
                  <c:v>72.239999999999995</c:v>
                </c:pt>
                <c:pt idx="2613">
                  <c:v>72.260000000000005</c:v>
                </c:pt>
                <c:pt idx="2614">
                  <c:v>72.28</c:v>
                </c:pt>
                <c:pt idx="2615">
                  <c:v>72.3</c:v>
                </c:pt>
                <c:pt idx="2616">
                  <c:v>72.319999999999993</c:v>
                </c:pt>
                <c:pt idx="2617">
                  <c:v>72.34</c:v>
                </c:pt>
                <c:pt idx="2618">
                  <c:v>72.36</c:v>
                </c:pt>
                <c:pt idx="2619">
                  <c:v>72.38</c:v>
                </c:pt>
                <c:pt idx="2620">
                  <c:v>72.400000000000006</c:v>
                </c:pt>
                <c:pt idx="2621">
                  <c:v>72.42</c:v>
                </c:pt>
                <c:pt idx="2622">
                  <c:v>72.44</c:v>
                </c:pt>
                <c:pt idx="2623">
                  <c:v>72.459999999999994</c:v>
                </c:pt>
                <c:pt idx="2624">
                  <c:v>72.48</c:v>
                </c:pt>
                <c:pt idx="2625">
                  <c:v>72.5</c:v>
                </c:pt>
                <c:pt idx="2626">
                  <c:v>72.52</c:v>
                </c:pt>
                <c:pt idx="2627">
                  <c:v>72.540000000000006</c:v>
                </c:pt>
                <c:pt idx="2628">
                  <c:v>72.56</c:v>
                </c:pt>
                <c:pt idx="2629">
                  <c:v>72.58</c:v>
                </c:pt>
                <c:pt idx="2630">
                  <c:v>72.599999999999994</c:v>
                </c:pt>
                <c:pt idx="2631">
                  <c:v>72.62</c:v>
                </c:pt>
                <c:pt idx="2632">
                  <c:v>72.64</c:v>
                </c:pt>
                <c:pt idx="2633">
                  <c:v>72.66</c:v>
                </c:pt>
                <c:pt idx="2634">
                  <c:v>72.680000000000007</c:v>
                </c:pt>
                <c:pt idx="2635">
                  <c:v>72.7</c:v>
                </c:pt>
                <c:pt idx="2636">
                  <c:v>72.72</c:v>
                </c:pt>
                <c:pt idx="2637">
                  <c:v>72.739999999999995</c:v>
                </c:pt>
                <c:pt idx="2638">
                  <c:v>72.760000000000005</c:v>
                </c:pt>
                <c:pt idx="2639">
                  <c:v>72.78</c:v>
                </c:pt>
                <c:pt idx="2640">
                  <c:v>72.8</c:v>
                </c:pt>
                <c:pt idx="2641">
                  <c:v>72.819999999999993</c:v>
                </c:pt>
                <c:pt idx="2642">
                  <c:v>72.84</c:v>
                </c:pt>
                <c:pt idx="2643">
                  <c:v>72.86</c:v>
                </c:pt>
                <c:pt idx="2644">
                  <c:v>72.88</c:v>
                </c:pt>
                <c:pt idx="2645">
                  <c:v>72.900000000000006</c:v>
                </c:pt>
                <c:pt idx="2646">
                  <c:v>72.92</c:v>
                </c:pt>
                <c:pt idx="2647">
                  <c:v>72.94</c:v>
                </c:pt>
                <c:pt idx="2648">
                  <c:v>72.959999999999994</c:v>
                </c:pt>
                <c:pt idx="2649">
                  <c:v>72.98</c:v>
                </c:pt>
                <c:pt idx="2650">
                  <c:v>73</c:v>
                </c:pt>
                <c:pt idx="2651">
                  <c:v>73.02</c:v>
                </c:pt>
                <c:pt idx="2652">
                  <c:v>73.040000000000006</c:v>
                </c:pt>
                <c:pt idx="2653">
                  <c:v>73.06</c:v>
                </c:pt>
                <c:pt idx="2654">
                  <c:v>73.08</c:v>
                </c:pt>
                <c:pt idx="2655">
                  <c:v>73.099999999999994</c:v>
                </c:pt>
                <c:pt idx="2656">
                  <c:v>73.12</c:v>
                </c:pt>
                <c:pt idx="2657">
                  <c:v>73.14</c:v>
                </c:pt>
                <c:pt idx="2658">
                  <c:v>73.16</c:v>
                </c:pt>
                <c:pt idx="2659">
                  <c:v>73.180000000000007</c:v>
                </c:pt>
                <c:pt idx="2660">
                  <c:v>73.2</c:v>
                </c:pt>
                <c:pt idx="2661">
                  <c:v>73.22</c:v>
                </c:pt>
                <c:pt idx="2662">
                  <c:v>73.239999999999995</c:v>
                </c:pt>
                <c:pt idx="2663">
                  <c:v>73.260000000000005</c:v>
                </c:pt>
                <c:pt idx="2664">
                  <c:v>73.28</c:v>
                </c:pt>
                <c:pt idx="2665">
                  <c:v>73.3</c:v>
                </c:pt>
                <c:pt idx="2666">
                  <c:v>73.319999999999993</c:v>
                </c:pt>
                <c:pt idx="2667">
                  <c:v>73.34</c:v>
                </c:pt>
                <c:pt idx="2668">
                  <c:v>73.36</c:v>
                </c:pt>
                <c:pt idx="2669">
                  <c:v>73.38</c:v>
                </c:pt>
                <c:pt idx="2670">
                  <c:v>73.400000000000006</c:v>
                </c:pt>
                <c:pt idx="2671">
                  <c:v>73.42</c:v>
                </c:pt>
                <c:pt idx="2672">
                  <c:v>73.44</c:v>
                </c:pt>
                <c:pt idx="2673">
                  <c:v>73.459999999999994</c:v>
                </c:pt>
                <c:pt idx="2674">
                  <c:v>73.48</c:v>
                </c:pt>
                <c:pt idx="2675">
                  <c:v>73.5</c:v>
                </c:pt>
                <c:pt idx="2676">
                  <c:v>73.52</c:v>
                </c:pt>
                <c:pt idx="2677">
                  <c:v>73.540000000000006</c:v>
                </c:pt>
                <c:pt idx="2678">
                  <c:v>73.56</c:v>
                </c:pt>
                <c:pt idx="2679">
                  <c:v>73.58</c:v>
                </c:pt>
                <c:pt idx="2680">
                  <c:v>73.599999999999994</c:v>
                </c:pt>
                <c:pt idx="2681">
                  <c:v>73.62</c:v>
                </c:pt>
                <c:pt idx="2682">
                  <c:v>73.64</c:v>
                </c:pt>
                <c:pt idx="2683">
                  <c:v>73.66</c:v>
                </c:pt>
                <c:pt idx="2684">
                  <c:v>73.680000000000007</c:v>
                </c:pt>
                <c:pt idx="2685">
                  <c:v>73.7</c:v>
                </c:pt>
                <c:pt idx="2686">
                  <c:v>73.72</c:v>
                </c:pt>
                <c:pt idx="2687">
                  <c:v>73.739999999999995</c:v>
                </c:pt>
                <c:pt idx="2688">
                  <c:v>73.760000000000005</c:v>
                </c:pt>
                <c:pt idx="2689">
                  <c:v>73.78</c:v>
                </c:pt>
                <c:pt idx="2690">
                  <c:v>73.8</c:v>
                </c:pt>
                <c:pt idx="2691">
                  <c:v>73.819999999999993</c:v>
                </c:pt>
                <c:pt idx="2692">
                  <c:v>73.84</c:v>
                </c:pt>
                <c:pt idx="2693">
                  <c:v>73.86</c:v>
                </c:pt>
                <c:pt idx="2694">
                  <c:v>73.88</c:v>
                </c:pt>
                <c:pt idx="2695">
                  <c:v>73.900000000000006</c:v>
                </c:pt>
                <c:pt idx="2696">
                  <c:v>73.92</c:v>
                </c:pt>
                <c:pt idx="2697">
                  <c:v>73.94</c:v>
                </c:pt>
                <c:pt idx="2698">
                  <c:v>73.959999999999994</c:v>
                </c:pt>
                <c:pt idx="2699">
                  <c:v>73.98</c:v>
                </c:pt>
                <c:pt idx="2700">
                  <c:v>74</c:v>
                </c:pt>
                <c:pt idx="2701">
                  <c:v>74.02</c:v>
                </c:pt>
                <c:pt idx="2702">
                  <c:v>74.040000000000006</c:v>
                </c:pt>
                <c:pt idx="2703">
                  <c:v>74.06</c:v>
                </c:pt>
                <c:pt idx="2704">
                  <c:v>74.08</c:v>
                </c:pt>
                <c:pt idx="2705">
                  <c:v>74.099999999999994</c:v>
                </c:pt>
                <c:pt idx="2706">
                  <c:v>74.12</c:v>
                </c:pt>
                <c:pt idx="2707">
                  <c:v>74.14</c:v>
                </c:pt>
                <c:pt idx="2708">
                  <c:v>74.16</c:v>
                </c:pt>
                <c:pt idx="2709">
                  <c:v>74.180000000000007</c:v>
                </c:pt>
                <c:pt idx="2710">
                  <c:v>74.2</c:v>
                </c:pt>
                <c:pt idx="2711">
                  <c:v>74.22</c:v>
                </c:pt>
                <c:pt idx="2712">
                  <c:v>74.239999999999995</c:v>
                </c:pt>
                <c:pt idx="2713">
                  <c:v>74.260000000000005</c:v>
                </c:pt>
                <c:pt idx="2714">
                  <c:v>74.28</c:v>
                </c:pt>
                <c:pt idx="2715">
                  <c:v>74.3</c:v>
                </c:pt>
                <c:pt idx="2716">
                  <c:v>74.319999999999993</c:v>
                </c:pt>
                <c:pt idx="2717">
                  <c:v>74.34</c:v>
                </c:pt>
                <c:pt idx="2718">
                  <c:v>74.36</c:v>
                </c:pt>
                <c:pt idx="2719">
                  <c:v>74.38</c:v>
                </c:pt>
                <c:pt idx="2720">
                  <c:v>74.400000000000006</c:v>
                </c:pt>
                <c:pt idx="2721">
                  <c:v>74.42</c:v>
                </c:pt>
                <c:pt idx="2722">
                  <c:v>74.44</c:v>
                </c:pt>
                <c:pt idx="2723">
                  <c:v>74.459999999999994</c:v>
                </c:pt>
                <c:pt idx="2724">
                  <c:v>74.48</c:v>
                </c:pt>
                <c:pt idx="2725">
                  <c:v>74.5</c:v>
                </c:pt>
                <c:pt idx="2726">
                  <c:v>74.52</c:v>
                </c:pt>
                <c:pt idx="2727">
                  <c:v>74.540000000000006</c:v>
                </c:pt>
                <c:pt idx="2728">
                  <c:v>74.56</c:v>
                </c:pt>
                <c:pt idx="2729">
                  <c:v>74.58</c:v>
                </c:pt>
                <c:pt idx="2730">
                  <c:v>74.599999999999994</c:v>
                </c:pt>
                <c:pt idx="2731">
                  <c:v>74.62</c:v>
                </c:pt>
                <c:pt idx="2732">
                  <c:v>74.64</c:v>
                </c:pt>
                <c:pt idx="2733">
                  <c:v>74.66</c:v>
                </c:pt>
                <c:pt idx="2734">
                  <c:v>74.680000000000007</c:v>
                </c:pt>
                <c:pt idx="2735">
                  <c:v>74.7</c:v>
                </c:pt>
                <c:pt idx="2736">
                  <c:v>74.72</c:v>
                </c:pt>
                <c:pt idx="2737">
                  <c:v>74.739999999999995</c:v>
                </c:pt>
                <c:pt idx="2738">
                  <c:v>74.760000000000005</c:v>
                </c:pt>
                <c:pt idx="2739">
                  <c:v>74.78</c:v>
                </c:pt>
                <c:pt idx="2740">
                  <c:v>74.8</c:v>
                </c:pt>
                <c:pt idx="2741">
                  <c:v>74.819999999999993</c:v>
                </c:pt>
                <c:pt idx="2742">
                  <c:v>74.84</c:v>
                </c:pt>
                <c:pt idx="2743">
                  <c:v>74.86</c:v>
                </c:pt>
                <c:pt idx="2744">
                  <c:v>74.88</c:v>
                </c:pt>
                <c:pt idx="2745">
                  <c:v>74.900000000000006</c:v>
                </c:pt>
                <c:pt idx="2746">
                  <c:v>74.92</c:v>
                </c:pt>
                <c:pt idx="2747">
                  <c:v>74.94</c:v>
                </c:pt>
                <c:pt idx="2748">
                  <c:v>74.959999999999994</c:v>
                </c:pt>
                <c:pt idx="2749">
                  <c:v>74.98</c:v>
                </c:pt>
                <c:pt idx="2750">
                  <c:v>75</c:v>
                </c:pt>
                <c:pt idx="2751">
                  <c:v>75.02</c:v>
                </c:pt>
                <c:pt idx="2752">
                  <c:v>75.040000000000006</c:v>
                </c:pt>
                <c:pt idx="2753">
                  <c:v>75.06</c:v>
                </c:pt>
                <c:pt idx="2754">
                  <c:v>75.08</c:v>
                </c:pt>
                <c:pt idx="2755">
                  <c:v>75.099999999999994</c:v>
                </c:pt>
                <c:pt idx="2756">
                  <c:v>75.12</c:v>
                </c:pt>
                <c:pt idx="2757">
                  <c:v>75.14</c:v>
                </c:pt>
                <c:pt idx="2758">
                  <c:v>75.16</c:v>
                </c:pt>
                <c:pt idx="2759">
                  <c:v>75.180000000000007</c:v>
                </c:pt>
                <c:pt idx="2760">
                  <c:v>75.2</c:v>
                </c:pt>
                <c:pt idx="2761">
                  <c:v>75.22</c:v>
                </c:pt>
                <c:pt idx="2762">
                  <c:v>75.239999999999995</c:v>
                </c:pt>
                <c:pt idx="2763">
                  <c:v>75.260000000000005</c:v>
                </c:pt>
                <c:pt idx="2764">
                  <c:v>75.28</c:v>
                </c:pt>
                <c:pt idx="2765">
                  <c:v>75.3</c:v>
                </c:pt>
                <c:pt idx="2766">
                  <c:v>75.319999999999993</c:v>
                </c:pt>
                <c:pt idx="2767">
                  <c:v>75.34</c:v>
                </c:pt>
                <c:pt idx="2768">
                  <c:v>75.36</c:v>
                </c:pt>
                <c:pt idx="2769">
                  <c:v>75.38</c:v>
                </c:pt>
                <c:pt idx="2770">
                  <c:v>75.400000000000006</c:v>
                </c:pt>
                <c:pt idx="2771">
                  <c:v>75.42</c:v>
                </c:pt>
                <c:pt idx="2772">
                  <c:v>75.44</c:v>
                </c:pt>
                <c:pt idx="2773">
                  <c:v>75.459999999999994</c:v>
                </c:pt>
                <c:pt idx="2774">
                  <c:v>75.48</c:v>
                </c:pt>
                <c:pt idx="2775">
                  <c:v>75.5</c:v>
                </c:pt>
                <c:pt idx="2776">
                  <c:v>75.52</c:v>
                </c:pt>
                <c:pt idx="2777">
                  <c:v>75.540000000000006</c:v>
                </c:pt>
                <c:pt idx="2778">
                  <c:v>75.56</c:v>
                </c:pt>
                <c:pt idx="2779">
                  <c:v>75.58</c:v>
                </c:pt>
                <c:pt idx="2780">
                  <c:v>75.599999999999994</c:v>
                </c:pt>
                <c:pt idx="2781">
                  <c:v>75.62</c:v>
                </c:pt>
                <c:pt idx="2782">
                  <c:v>75.64</c:v>
                </c:pt>
                <c:pt idx="2783">
                  <c:v>75.66</c:v>
                </c:pt>
                <c:pt idx="2784">
                  <c:v>75.680000000000007</c:v>
                </c:pt>
                <c:pt idx="2785">
                  <c:v>75.7</c:v>
                </c:pt>
                <c:pt idx="2786">
                  <c:v>75.72</c:v>
                </c:pt>
                <c:pt idx="2787">
                  <c:v>75.739999999999995</c:v>
                </c:pt>
                <c:pt idx="2788">
                  <c:v>75.760000000000005</c:v>
                </c:pt>
                <c:pt idx="2789">
                  <c:v>75.78</c:v>
                </c:pt>
                <c:pt idx="2790">
                  <c:v>75.8</c:v>
                </c:pt>
                <c:pt idx="2791">
                  <c:v>75.819999999999993</c:v>
                </c:pt>
                <c:pt idx="2792">
                  <c:v>75.84</c:v>
                </c:pt>
                <c:pt idx="2793">
                  <c:v>75.86</c:v>
                </c:pt>
                <c:pt idx="2794">
                  <c:v>75.88</c:v>
                </c:pt>
                <c:pt idx="2795">
                  <c:v>75.900000000000006</c:v>
                </c:pt>
                <c:pt idx="2796">
                  <c:v>75.92</c:v>
                </c:pt>
                <c:pt idx="2797">
                  <c:v>75.94</c:v>
                </c:pt>
                <c:pt idx="2798">
                  <c:v>75.959999999999994</c:v>
                </c:pt>
                <c:pt idx="2799">
                  <c:v>75.98</c:v>
                </c:pt>
                <c:pt idx="2800">
                  <c:v>76</c:v>
                </c:pt>
                <c:pt idx="2801">
                  <c:v>76.02</c:v>
                </c:pt>
                <c:pt idx="2802">
                  <c:v>76.040000000000006</c:v>
                </c:pt>
                <c:pt idx="2803">
                  <c:v>76.06</c:v>
                </c:pt>
                <c:pt idx="2804">
                  <c:v>76.08</c:v>
                </c:pt>
                <c:pt idx="2805">
                  <c:v>76.099999999999994</c:v>
                </c:pt>
                <c:pt idx="2806">
                  <c:v>76.12</c:v>
                </c:pt>
                <c:pt idx="2807">
                  <c:v>76.14</c:v>
                </c:pt>
                <c:pt idx="2808">
                  <c:v>76.16</c:v>
                </c:pt>
                <c:pt idx="2809">
                  <c:v>76.180000000000007</c:v>
                </c:pt>
                <c:pt idx="2810">
                  <c:v>76.2</c:v>
                </c:pt>
                <c:pt idx="2811">
                  <c:v>76.22</c:v>
                </c:pt>
                <c:pt idx="2812">
                  <c:v>76.239999999999995</c:v>
                </c:pt>
                <c:pt idx="2813">
                  <c:v>76.260000000000005</c:v>
                </c:pt>
                <c:pt idx="2814">
                  <c:v>76.28</c:v>
                </c:pt>
                <c:pt idx="2815">
                  <c:v>76.3</c:v>
                </c:pt>
                <c:pt idx="2816">
                  <c:v>76.319999999999993</c:v>
                </c:pt>
                <c:pt idx="2817">
                  <c:v>76.34</c:v>
                </c:pt>
                <c:pt idx="2818">
                  <c:v>76.36</c:v>
                </c:pt>
                <c:pt idx="2819">
                  <c:v>76.38</c:v>
                </c:pt>
                <c:pt idx="2820">
                  <c:v>76.400000000000006</c:v>
                </c:pt>
                <c:pt idx="2821">
                  <c:v>76.42</c:v>
                </c:pt>
                <c:pt idx="2822">
                  <c:v>76.44</c:v>
                </c:pt>
                <c:pt idx="2823">
                  <c:v>76.459999999999994</c:v>
                </c:pt>
                <c:pt idx="2824">
                  <c:v>76.48</c:v>
                </c:pt>
                <c:pt idx="2825">
                  <c:v>76.5</c:v>
                </c:pt>
                <c:pt idx="2826">
                  <c:v>76.52</c:v>
                </c:pt>
                <c:pt idx="2827">
                  <c:v>76.540000000000006</c:v>
                </c:pt>
                <c:pt idx="2828">
                  <c:v>76.56</c:v>
                </c:pt>
                <c:pt idx="2829">
                  <c:v>76.58</c:v>
                </c:pt>
                <c:pt idx="2830">
                  <c:v>76.599999999999994</c:v>
                </c:pt>
                <c:pt idx="2831">
                  <c:v>76.62</c:v>
                </c:pt>
                <c:pt idx="2832">
                  <c:v>76.64</c:v>
                </c:pt>
                <c:pt idx="2833">
                  <c:v>76.66</c:v>
                </c:pt>
                <c:pt idx="2834">
                  <c:v>76.680000000000007</c:v>
                </c:pt>
                <c:pt idx="2835">
                  <c:v>76.7</c:v>
                </c:pt>
                <c:pt idx="2836">
                  <c:v>76.72</c:v>
                </c:pt>
                <c:pt idx="2837">
                  <c:v>76.739999999999995</c:v>
                </c:pt>
                <c:pt idx="2838">
                  <c:v>76.760000000000005</c:v>
                </c:pt>
                <c:pt idx="2839">
                  <c:v>76.78</c:v>
                </c:pt>
                <c:pt idx="2840">
                  <c:v>76.8</c:v>
                </c:pt>
                <c:pt idx="2841">
                  <c:v>76.819999999999993</c:v>
                </c:pt>
                <c:pt idx="2842">
                  <c:v>76.84</c:v>
                </c:pt>
                <c:pt idx="2843">
                  <c:v>76.86</c:v>
                </c:pt>
                <c:pt idx="2844">
                  <c:v>76.88</c:v>
                </c:pt>
                <c:pt idx="2845">
                  <c:v>76.900000000000006</c:v>
                </c:pt>
                <c:pt idx="2846">
                  <c:v>76.92</c:v>
                </c:pt>
                <c:pt idx="2847">
                  <c:v>76.94</c:v>
                </c:pt>
                <c:pt idx="2848">
                  <c:v>76.959999999999994</c:v>
                </c:pt>
                <c:pt idx="2849">
                  <c:v>76.98</c:v>
                </c:pt>
                <c:pt idx="2850">
                  <c:v>77</c:v>
                </c:pt>
                <c:pt idx="2851">
                  <c:v>77.02</c:v>
                </c:pt>
                <c:pt idx="2852">
                  <c:v>77.040000000000006</c:v>
                </c:pt>
                <c:pt idx="2853">
                  <c:v>77.06</c:v>
                </c:pt>
                <c:pt idx="2854">
                  <c:v>77.08</c:v>
                </c:pt>
                <c:pt idx="2855">
                  <c:v>77.099999999999994</c:v>
                </c:pt>
                <c:pt idx="2856">
                  <c:v>77.12</c:v>
                </c:pt>
                <c:pt idx="2857">
                  <c:v>77.14</c:v>
                </c:pt>
                <c:pt idx="2858">
                  <c:v>77.16</c:v>
                </c:pt>
                <c:pt idx="2859">
                  <c:v>77.180000000000007</c:v>
                </c:pt>
                <c:pt idx="2860">
                  <c:v>77.2</c:v>
                </c:pt>
                <c:pt idx="2861">
                  <c:v>77.22</c:v>
                </c:pt>
                <c:pt idx="2862">
                  <c:v>77.239999999999995</c:v>
                </c:pt>
                <c:pt idx="2863">
                  <c:v>77.260000000000005</c:v>
                </c:pt>
                <c:pt idx="2864">
                  <c:v>77.28</c:v>
                </c:pt>
                <c:pt idx="2865">
                  <c:v>77.3</c:v>
                </c:pt>
                <c:pt idx="2866">
                  <c:v>77.319999999999993</c:v>
                </c:pt>
                <c:pt idx="2867">
                  <c:v>77.34</c:v>
                </c:pt>
                <c:pt idx="2868">
                  <c:v>77.36</c:v>
                </c:pt>
                <c:pt idx="2869">
                  <c:v>77.38</c:v>
                </c:pt>
                <c:pt idx="2870">
                  <c:v>77.400000000000006</c:v>
                </c:pt>
                <c:pt idx="2871">
                  <c:v>77.42</c:v>
                </c:pt>
                <c:pt idx="2872">
                  <c:v>77.44</c:v>
                </c:pt>
                <c:pt idx="2873">
                  <c:v>77.459999999999994</c:v>
                </c:pt>
                <c:pt idx="2874">
                  <c:v>77.48</c:v>
                </c:pt>
                <c:pt idx="2875">
                  <c:v>77.5</c:v>
                </c:pt>
                <c:pt idx="2876">
                  <c:v>77.52</c:v>
                </c:pt>
                <c:pt idx="2877">
                  <c:v>77.540000000000006</c:v>
                </c:pt>
                <c:pt idx="2878">
                  <c:v>77.56</c:v>
                </c:pt>
                <c:pt idx="2879">
                  <c:v>77.58</c:v>
                </c:pt>
                <c:pt idx="2880">
                  <c:v>77.599999999999994</c:v>
                </c:pt>
                <c:pt idx="2881">
                  <c:v>77.62</c:v>
                </c:pt>
                <c:pt idx="2882">
                  <c:v>77.64</c:v>
                </c:pt>
                <c:pt idx="2883">
                  <c:v>77.66</c:v>
                </c:pt>
                <c:pt idx="2884">
                  <c:v>77.680000000000007</c:v>
                </c:pt>
                <c:pt idx="2885">
                  <c:v>77.7</c:v>
                </c:pt>
                <c:pt idx="2886">
                  <c:v>77.72</c:v>
                </c:pt>
                <c:pt idx="2887">
                  <c:v>77.739999999999995</c:v>
                </c:pt>
                <c:pt idx="2888">
                  <c:v>77.760000000000005</c:v>
                </c:pt>
                <c:pt idx="2889">
                  <c:v>77.78</c:v>
                </c:pt>
                <c:pt idx="2890">
                  <c:v>77.8</c:v>
                </c:pt>
                <c:pt idx="2891">
                  <c:v>77.819999999999993</c:v>
                </c:pt>
                <c:pt idx="2892">
                  <c:v>77.84</c:v>
                </c:pt>
                <c:pt idx="2893">
                  <c:v>77.86</c:v>
                </c:pt>
                <c:pt idx="2894">
                  <c:v>77.88</c:v>
                </c:pt>
                <c:pt idx="2895">
                  <c:v>77.900000000000006</c:v>
                </c:pt>
                <c:pt idx="2896">
                  <c:v>77.92</c:v>
                </c:pt>
                <c:pt idx="2897">
                  <c:v>77.94</c:v>
                </c:pt>
                <c:pt idx="2898">
                  <c:v>77.959999999999994</c:v>
                </c:pt>
                <c:pt idx="2899">
                  <c:v>77.98</c:v>
                </c:pt>
                <c:pt idx="2900">
                  <c:v>78</c:v>
                </c:pt>
                <c:pt idx="2901">
                  <c:v>78.02</c:v>
                </c:pt>
                <c:pt idx="2902">
                  <c:v>78.040000000000006</c:v>
                </c:pt>
                <c:pt idx="2903">
                  <c:v>78.06</c:v>
                </c:pt>
                <c:pt idx="2904">
                  <c:v>78.08</c:v>
                </c:pt>
                <c:pt idx="2905">
                  <c:v>78.099999999999994</c:v>
                </c:pt>
                <c:pt idx="2906">
                  <c:v>78.12</c:v>
                </c:pt>
                <c:pt idx="2907">
                  <c:v>78.14</c:v>
                </c:pt>
                <c:pt idx="2908">
                  <c:v>78.16</c:v>
                </c:pt>
                <c:pt idx="2909">
                  <c:v>78.180000000000007</c:v>
                </c:pt>
                <c:pt idx="2910">
                  <c:v>78.2</c:v>
                </c:pt>
                <c:pt idx="2911">
                  <c:v>78.22</c:v>
                </c:pt>
                <c:pt idx="2912">
                  <c:v>78.239999999999995</c:v>
                </c:pt>
                <c:pt idx="2913">
                  <c:v>78.260000000000005</c:v>
                </c:pt>
                <c:pt idx="2914">
                  <c:v>78.28</c:v>
                </c:pt>
                <c:pt idx="2915">
                  <c:v>78.3</c:v>
                </c:pt>
                <c:pt idx="2916">
                  <c:v>78.319999999999993</c:v>
                </c:pt>
                <c:pt idx="2917">
                  <c:v>78.34</c:v>
                </c:pt>
                <c:pt idx="2918">
                  <c:v>78.36</c:v>
                </c:pt>
                <c:pt idx="2919">
                  <c:v>78.38</c:v>
                </c:pt>
                <c:pt idx="2920">
                  <c:v>78.400000000000006</c:v>
                </c:pt>
                <c:pt idx="2921">
                  <c:v>78.42</c:v>
                </c:pt>
                <c:pt idx="2922">
                  <c:v>78.44</c:v>
                </c:pt>
                <c:pt idx="2923">
                  <c:v>78.459999999999994</c:v>
                </c:pt>
                <c:pt idx="2924">
                  <c:v>78.48</c:v>
                </c:pt>
                <c:pt idx="2925">
                  <c:v>78.5</c:v>
                </c:pt>
                <c:pt idx="2926">
                  <c:v>78.52</c:v>
                </c:pt>
                <c:pt idx="2927">
                  <c:v>78.540000000000006</c:v>
                </c:pt>
                <c:pt idx="2928">
                  <c:v>78.56</c:v>
                </c:pt>
                <c:pt idx="2929">
                  <c:v>78.58</c:v>
                </c:pt>
                <c:pt idx="2930">
                  <c:v>78.599999999999994</c:v>
                </c:pt>
                <c:pt idx="2931">
                  <c:v>78.62</c:v>
                </c:pt>
                <c:pt idx="2932">
                  <c:v>78.64</c:v>
                </c:pt>
                <c:pt idx="2933">
                  <c:v>78.66</c:v>
                </c:pt>
                <c:pt idx="2934">
                  <c:v>78.680000000000007</c:v>
                </c:pt>
                <c:pt idx="2935">
                  <c:v>78.7</c:v>
                </c:pt>
                <c:pt idx="2936">
                  <c:v>78.72</c:v>
                </c:pt>
                <c:pt idx="2937">
                  <c:v>78.739999999999995</c:v>
                </c:pt>
                <c:pt idx="2938">
                  <c:v>78.760000000000005</c:v>
                </c:pt>
                <c:pt idx="2939">
                  <c:v>78.78</c:v>
                </c:pt>
                <c:pt idx="2940">
                  <c:v>78.8</c:v>
                </c:pt>
                <c:pt idx="2941">
                  <c:v>78.819999999999993</c:v>
                </c:pt>
                <c:pt idx="2942">
                  <c:v>78.84</c:v>
                </c:pt>
                <c:pt idx="2943">
                  <c:v>78.86</c:v>
                </c:pt>
                <c:pt idx="2944">
                  <c:v>78.88</c:v>
                </c:pt>
                <c:pt idx="2945">
                  <c:v>78.900000000000006</c:v>
                </c:pt>
                <c:pt idx="2946">
                  <c:v>78.92</c:v>
                </c:pt>
                <c:pt idx="2947">
                  <c:v>78.94</c:v>
                </c:pt>
                <c:pt idx="2948">
                  <c:v>78.959999999999994</c:v>
                </c:pt>
                <c:pt idx="2949">
                  <c:v>78.98</c:v>
                </c:pt>
                <c:pt idx="2950">
                  <c:v>79</c:v>
                </c:pt>
                <c:pt idx="2951">
                  <c:v>79.02</c:v>
                </c:pt>
                <c:pt idx="2952">
                  <c:v>79.040000000000006</c:v>
                </c:pt>
                <c:pt idx="2953">
                  <c:v>79.06</c:v>
                </c:pt>
                <c:pt idx="2954">
                  <c:v>79.08</c:v>
                </c:pt>
                <c:pt idx="2955">
                  <c:v>79.099999999999994</c:v>
                </c:pt>
                <c:pt idx="2956">
                  <c:v>79.12</c:v>
                </c:pt>
                <c:pt idx="2957">
                  <c:v>79.14</c:v>
                </c:pt>
                <c:pt idx="2958">
                  <c:v>79.16</c:v>
                </c:pt>
                <c:pt idx="2959">
                  <c:v>79.180000000000007</c:v>
                </c:pt>
                <c:pt idx="2960">
                  <c:v>79.2</c:v>
                </c:pt>
                <c:pt idx="2961">
                  <c:v>79.22</c:v>
                </c:pt>
                <c:pt idx="2962">
                  <c:v>79.239999999999995</c:v>
                </c:pt>
                <c:pt idx="2963">
                  <c:v>79.260000000000005</c:v>
                </c:pt>
                <c:pt idx="2964">
                  <c:v>79.28</c:v>
                </c:pt>
                <c:pt idx="2965">
                  <c:v>79.3</c:v>
                </c:pt>
                <c:pt idx="2966">
                  <c:v>79.319999999999993</c:v>
                </c:pt>
                <c:pt idx="2967">
                  <c:v>79.34</c:v>
                </c:pt>
                <c:pt idx="2968">
                  <c:v>79.36</c:v>
                </c:pt>
                <c:pt idx="2969">
                  <c:v>79.38</c:v>
                </c:pt>
                <c:pt idx="2970">
                  <c:v>79.400000000000006</c:v>
                </c:pt>
                <c:pt idx="2971">
                  <c:v>79.42</c:v>
                </c:pt>
                <c:pt idx="2972">
                  <c:v>79.44</c:v>
                </c:pt>
                <c:pt idx="2973">
                  <c:v>79.459999999999994</c:v>
                </c:pt>
                <c:pt idx="2974">
                  <c:v>79.48</c:v>
                </c:pt>
                <c:pt idx="2975">
                  <c:v>79.5</c:v>
                </c:pt>
                <c:pt idx="2976">
                  <c:v>79.52</c:v>
                </c:pt>
                <c:pt idx="2977">
                  <c:v>79.540000000000006</c:v>
                </c:pt>
                <c:pt idx="2978">
                  <c:v>79.56</c:v>
                </c:pt>
                <c:pt idx="2979">
                  <c:v>79.58</c:v>
                </c:pt>
                <c:pt idx="2980">
                  <c:v>79.599999999999994</c:v>
                </c:pt>
                <c:pt idx="2981">
                  <c:v>79.62</c:v>
                </c:pt>
                <c:pt idx="2982">
                  <c:v>79.64</c:v>
                </c:pt>
                <c:pt idx="2983">
                  <c:v>79.66</c:v>
                </c:pt>
                <c:pt idx="2984">
                  <c:v>79.680000000000007</c:v>
                </c:pt>
                <c:pt idx="2985">
                  <c:v>79.7</c:v>
                </c:pt>
                <c:pt idx="2986">
                  <c:v>79.72</c:v>
                </c:pt>
                <c:pt idx="2987">
                  <c:v>79.739999999999995</c:v>
                </c:pt>
                <c:pt idx="2988">
                  <c:v>79.760000000000005</c:v>
                </c:pt>
                <c:pt idx="2989">
                  <c:v>79.78</c:v>
                </c:pt>
                <c:pt idx="2990">
                  <c:v>79.8</c:v>
                </c:pt>
                <c:pt idx="2991">
                  <c:v>79.819999999999993</c:v>
                </c:pt>
                <c:pt idx="2992">
                  <c:v>79.84</c:v>
                </c:pt>
                <c:pt idx="2993">
                  <c:v>79.86</c:v>
                </c:pt>
                <c:pt idx="2994">
                  <c:v>79.88</c:v>
                </c:pt>
                <c:pt idx="2995">
                  <c:v>79.900000000000006</c:v>
                </c:pt>
                <c:pt idx="2996">
                  <c:v>79.92</c:v>
                </c:pt>
                <c:pt idx="2997">
                  <c:v>79.94</c:v>
                </c:pt>
                <c:pt idx="2998">
                  <c:v>79.959999999999994</c:v>
                </c:pt>
                <c:pt idx="2999">
                  <c:v>79.98</c:v>
                </c:pt>
                <c:pt idx="3000">
                  <c:v>80</c:v>
                </c:pt>
              </c:numCache>
            </c:numRef>
          </c:cat>
          <c:val>
            <c:numRef>
              <c:f>Sheet4!$B$2:$B$3002</c:f>
              <c:numCache>
                <c:formatCode>General</c:formatCode>
                <c:ptCount val="3001"/>
                <c:pt idx="0">
                  <c:v>42</c:v>
                </c:pt>
                <c:pt idx="1">
                  <c:v>51</c:v>
                </c:pt>
                <c:pt idx="2">
                  <c:v>56</c:v>
                </c:pt>
                <c:pt idx="3">
                  <c:v>46</c:v>
                </c:pt>
                <c:pt idx="4">
                  <c:v>47</c:v>
                </c:pt>
                <c:pt idx="5">
                  <c:v>42</c:v>
                </c:pt>
                <c:pt idx="6">
                  <c:v>51</c:v>
                </c:pt>
                <c:pt idx="7">
                  <c:v>44</c:v>
                </c:pt>
                <c:pt idx="8">
                  <c:v>56</c:v>
                </c:pt>
                <c:pt idx="9">
                  <c:v>64</c:v>
                </c:pt>
                <c:pt idx="10">
                  <c:v>49</c:v>
                </c:pt>
                <c:pt idx="11">
                  <c:v>64</c:v>
                </c:pt>
                <c:pt idx="12">
                  <c:v>50</c:v>
                </c:pt>
                <c:pt idx="13">
                  <c:v>49</c:v>
                </c:pt>
                <c:pt idx="14">
                  <c:v>47</c:v>
                </c:pt>
                <c:pt idx="15">
                  <c:v>47</c:v>
                </c:pt>
                <c:pt idx="16">
                  <c:v>50</c:v>
                </c:pt>
                <c:pt idx="17">
                  <c:v>47</c:v>
                </c:pt>
                <c:pt idx="18">
                  <c:v>47</c:v>
                </c:pt>
                <c:pt idx="19">
                  <c:v>46</c:v>
                </c:pt>
                <c:pt idx="20">
                  <c:v>48</c:v>
                </c:pt>
                <c:pt idx="21">
                  <c:v>50</c:v>
                </c:pt>
                <c:pt idx="22">
                  <c:v>58</c:v>
                </c:pt>
                <c:pt idx="23">
                  <c:v>54</c:v>
                </c:pt>
                <c:pt idx="24">
                  <c:v>47</c:v>
                </c:pt>
                <c:pt idx="25">
                  <c:v>50</c:v>
                </c:pt>
                <c:pt idx="26">
                  <c:v>52</c:v>
                </c:pt>
                <c:pt idx="27">
                  <c:v>50</c:v>
                </c:pt>
                <c:pt idx="28">
                  <c:v>63</c:v>
                </c:pt>
                <c:pt idx="29">
                  <c:v>38</c:v>
                </c:pt>
                <c:pt idx="30">
                  <c:v>56</c:v>
                </c:pt>
                <c:pt idx="31">
                  <c:v>64</c:v>
                </c:pt>
                <c:pt idx="32">
                  <c:v>38</c:v>
                </c:pt>
                <c:pt idx="33">
                  <c:v>58</c:v>
                </c:pt>
                <c:pt idx="34">
                  <c:v>60</c:v>
                </c:pt>
                <c:pt idx="35">
                  <c:v>48</c:v>
                </c:pt>
                <c:pt idx="36">
                  <c:v>50</c:v>
                </c:pt>
                <c:pt idx="37">
                  <c:v>48</c:v>
                </c:pt>
                <c:pt idx="38">
                  <c:v>49</c:v>
                </c:pt>
                <c:pt idx="39">
                  <c:v>60</c:v>
                </c:pt>
                <c:pt idx="40">
                  <c:v>56</c:v>
                </c:pt>
                <c:pt idx="41">
                  <c:v>45</c:v>
                </c:pt>
                <c:pt idx="42">
                  <c:v>50</c:v>
                </c:pt>
                <c:pt idx="43">
                  <c:v>62</c:v>
                </c:pt>
                <c:pt idx="44">
                  <c:v>54</c:v>
                </c:pt>
                <c:pt idx="45">
                  <c:v>48</c:v>
                </c:pt>
                <c:pt idx="46">
                  <c:v>53</c:v>
                </c:pt>
                <c:pt idx="47">
                  <c:v>53</c:v>
                </c:pt>
                <c:pt idx="48">
                  <c:v>55</c:v>
                </c:pt>
                <c:pt idx="49">
                  <c:v>51</c:v>
                </c:pt>
                <c:pt idx="50">
                  <c:v>64</c:v>
                </c:pt>
                <c:pt idx="51">
                  <c:v>59</c:v>
                </c:pt>
                <c:pt idx="52">
                  <c:v>61</c:v>
                </c:pt>
                <c:pt idx="53">
                  <c:v>48</c:v>
                </c:pt>
                <c:pt idx="54">
                  <c:v>44</c:v>
                </c:pt>
                <c:pt idx="55">
                  <c:v>63</c:v>
                </c:pt>
                <c:pt idx="56">
                  <c:v>52</c:v>
                </c:pt>
                <c:pt idx="57">
                  <c:v>60</c:v>
                </c:pt>
                <c:pt idx="58">
                  <c:v>51</c:v>
                </c:pt>
                <c:pt idx="59">
                  <c:v>46</c:v>
                </c:pt>
                <c:pt idx="60">
                  <c:v>56</c:v>
                </c:pt>
                <c:pt idx="61">
                  <c:v>65</c:v>
                </c:pt>
                <c:pt idx="62">
                  <c:v>34</c:v>
                </c:pt>
                <c:pt idx="63">
                  <c:v>62</c:v>
                </c:pt>
                <c:pt idx="64">
                  <c:v>54</c:v>
                </c:pt>
                <c:pt idx="65">
                  <c:v>57</c:v>
                </c:pt>
                <c:pt idx="66">
                  <c:v>57</c:v>
                </c:pt>
                <c:pt idx="67">
                  <c:v>67</c:v>
                </c:pt>
                <c:pt idx="68">
                  <c:v>60</c:v>
                </c:pt>
                <c:pt idx="69">
                  <c:v>57</c:v>
                </c:pt>
                <c:pt idx="70">
                  <c:v>58</c:v>
                </c:pt>
                <c:pt idx="71">
                  <c:v>61</c:v>
                </c:pt>
                <c:pt idx="72">
                  <c:v>51</c:v>
                </c:pt>
                <c:pt idx="73">
                  <c:v>47</c:v>
                </c:pt>
                <c:pt idx="74">
                  <c:v>48</c:v>
                </c:pt>
                <c:pt idx="75">
                  <c:v>49</c:v>
                </c:pt>
                <c:pt idx="76">
                  <c:v>52</c:v>
                </c:pt>
                <c:pt idx="77">
                  <c:v>58</c:v>
                </c:pt>
                <c:pt idx="78">
                  <c:v>56</c:v>
                </c:pt>
                <c:pt idx="79">
                  <c:v>64</c:v>
                </c:pt>
                <c:pt idx="80">
                  <c:v>46</c:v>
                </c:pt>
                <c:pt idx="81">
                  <c:v>50</c:v>
                </c:pt>
                <c:pt idx="82">
                  <c:v>52</c:v>
                </c:pt>
                <c:pt idx="83">
                  <c:v>37</c:v>
                </c:pt>
                <c:pt idx="84">
                  <c:v>48</c:v>
                </c:pt>
                <c:pt idx="85">
                  <c:v>49</c:v>
                </c:pt>
                <c:pt idx="86">
                  <c:v>49</c:v>
                </c:pt>
                <c:pt idx="87">
                  <c:v>59</c:v>
                </c:pt>
                <c:pt idx="88">
                  <c:v>51</c:v>
                </c:pt>
                <c:pt idx="89">
                  <c:v>40</c:v>
                </c:pt>
                <c:pt idx="90">
                  <c:v>55</c:v>
                </c:pt>
                <c:pt idx="91">
                  <c:v>54</c:v>
                </c:pt>
                <c:pt idx="92">
                  <c:v>46</c:v>
                </c:pt>
                <c:pt idx="93">
                  <c:v>63</c:v>
                </c:pt>
                <c:pt idx="94">
                  <c:v>53</c:v>
                </c:pt>
                <c:pt idx="95">
                  <c:v>47</c:v>
                </c:pt>
                <c:pt idx="96">
                  <c:v>45</c:v>
                </c:pt>
                <c:pt idx="97">
                  <c:v>57</c:v>
                </c:pt>
                <c:pt idx="98">
                  <c:v>47</c:v>
                </c:pt>
                <c:pt idx="99">
                  <c:v>65</c:v>
                </c:pt>
                <c:pt idx="100">
                  <c:v>56</c:v>
                </c:pt>
                <c:pt idx="101">
                  <c:v>47</c:v>
                </c:pt>
                <c:pt idx="102">
                  <c:v>59</c:v>
                </c:pt>
                <c:pt idx="103">
                  <c:v>63</c:v>
                </c:pt>
                <c:pt idx="104">
                  <c:v>63</c:v>
                </c:pt>
                <c:pt idx="105">
                  <c:v>67</c:v>
                </c:pt>
                <c:pt idx="106">
                  <c:v>64</c:v>
                </c:pt>
                <c:pt idx="107">
                  <c:v>58</c:v>
                </c:pt>
                <c:pt idx="108">
                  <c:v>63</c:v>
                </c:pt>
                <c:pt idx="109">
                  <c:v>51</c:v>
                </c:pt>
                <c:pt idx="110">
                  <c:v>63</c:v>
                </c:pt>
                <c:pt idx="111">
                  <c:v>50</c:v>
                </c:pt>
                <c:pt idx="112">
                  <c:v>72</c:v>
                </c:pt>
                <c:pt idx="113">
                  <c:v>57</c:v>
                </c:pt>
                <c:pt idx="114">
                  <c:v>59</c:v>
                </c:pt>
                <c:pt idx="115">
                  <c:v>50</c:v>
                </c:pt>
                <c:pt idx="116">
                  <c:v>66</c:v>
                </c:pt>
                <c:pt idx="117">
                  <c:v>67</c:v>
                </c:pt>
                <c:pt idx="118">
                  <c:v>62</c:v>
                </c:pt>
                <c:pt idx="119">
                  <c:v>60</c:v>
                </c:pt>
                <c:pt idx="120">
                  <c:v>59</c:v>
                </c:pt>
                <c:pt idx="121">
                  <c:v>49</c:v>
                </c:pt>
                <c:pt idx="122">
                  <c:v>56</c:v>
                </c:pt>
                <c:pt idx="123">
                  <c:v>65</c:v>
                </c:pt>
                <c:pt idx="124">
                  <c:v>66</c:v>
                </c:pt>
                <c:pt idx="125">
                  <c:v>74</c:v>
                </c:pt>
                <c:pt idx="126">
                  <c:v>58</c:v>
                </c:pt>
                <c:pt idx="127">
                  <c:v>77</c:v>
                </c:pt>
                <c:pt idx="128">
                  <c:v>46</c:v>
                </c:pt>
                <c:pt idx="129">
                  <c:v>86</c:v>
                </c:pt>
                <c:pt idx="130">
                  <c:v>83</c:v>
                </c:pt>
                <c:pt idx="131">
                  <c:v>79</c:v>
                </c:pt>
                <c:pt idx="132">
                  <c:v>53</c:v>
                </c:pt>
                <c:pt idx="133">
                  <c:v>69</c:v>
                </c:pt>
                <c:pt idx="134">
                  <c:v>52</c:v>
                </c:pt>
                <c:pt idx="135">
                  <c:v>63</c:v>
                </c:pt>
                <c:pt idx="136">
                  <c:v>56</c:v>
                </c:pt>
                <c:pt idx="137">
                  <c:v>66</c:v>
                </c:pt>
                <c:pt idx="138">
                  <c:v>75</c:v>
                </c:pt>
                <c:pt idx="139">
                  <c:v>80</c:v>
                </c:pt>
                <c:pt idx="140">
                  <c:v>69</c:v>
                </c:pt>
                <c:pt idx="141">
                  <c:v>59</c:v>
                </c:pt>
                <c:pt idx="142">
                  <c:v>48</c:v>
                </c:pt>
                <c:pt idx="143">
                  <c:v>70</c:v>
                </c:pt>
                <c:pt idx="144">
                  <c:v>67</c:v>
                </c:pt>
                <c:pt idx="145">
                  <c:v>64</c:v>
                </c:pt>
                <c:pt idx="146">
                  <c:v>49</c:v>
                </c:pt>
                <c:pt idx="147">
                  <c:v>74</c:v>
                </c:pt>
                <c:pt idx="148">
                  <c:v>65</c:v>
                </c:pt>
                <c:pt idx="149">
                  <c:v>63</c:v>
                </c:pt>
                <c:pt idx="150">
                  <c:v>86</c:v>
                </c:pt>
                <c:pt idx="151">
                  <c:v>76</c:v>
                </c:pt>
                <c:pt idx="152">
                  <c:v>64</c:v>
                </c:pt>
                <c:pt idx="153">
                  <c:v>79</c:v>
                </c:pt>
                <c:pt idx="154">
                  <c:v>68</c:v>
                </c:pt>
                <c:pt idx="155">
                  <c:v>75</c:v>
                </c:pt>
                <c:pt idx="156">
                  <c:v>50</c:v>
                </c:pt>
                <c:pt idx="157">
                  <c:v>68</c:v>
                </c:pt>
                <c:pt idx="158">
                  <c:v>56</c:v>
                </c:pt>
                <c:pt idx="159">
                  <c:v>61</c:v>
                </c:pt>
                <c:pt idx="160">
                  <c:v>72</c:v>
                </c:pt>
                <c:pt idx="161">
                  <c:v>63</c:v>
                </c:pt>
                <c:pt idx="162">
                  <c:v>64</c:v>
                </c:pt>
                <c:pt idx="163">
                  <c:v>75</c:v>
                </c:pt>
                <c:pt idx="164">
                  <c:v>64</c:v>
                </c:pt>
                <c:pt idx="165">
                  <c:v>68</c:v>
                </c:pt>
                <c:pt idx="166">
                  <c:v>80</c:v>
                </c:pt>
                <c:pt idx="167">
                  <c:v>75</c:v>
                </c:pt>
                <c:pt idx="168">
                  <c:v>71</c:v>
                </c:pt>
                <c:pt idx="169">
                  <c:v>60</c:v>
                </c:pt>
                <c:pt idx="170">
                  <c:v>83</c:v>
                </c:pt>
                <c:pt idx="171">
                  <c:v>75</c:v>
                </c:pt>
                <c:pt idx="172">
                  <c:v>78</c:v>
                </c:pt>
                <c:pt idx="173">
                  <c:v>77</c:v>
                </c:pt>
                <c:pt idx="174">
                  <c:v>76</c:v>
                </c:pt>
                <c:pt idx="175">
                  <c:v>83</c:v>
                </c:pt>
                <c:pt idx="176">
                  <c:v>92</c:v>
                </c:pt>
                <c:pt idx="177">
                  <c:v>63</c:v>
                </c:pt>
                <c:pt idx="178">
                  <c:v>86</c:v>
                </c:pt>
                <c:pt idx="179">
                  <c:v>83</c:v>
                </c:pt>
                <c:pt idx="180">
                  <c:v>78</c:v>
                </c:pt>
                <c:pt idx="181">
                  <c:v>81</c:v>
                </c:pt>
                <c:pt idx="182">
                  <c:v>86</c:v>
                </c:pt>
                <c:pt idx="183">
                  <c:v>72</c:v>
                </c:pt>
                <c:pt idx="184">
                  <c:v>89</c:v>
                </c:pt>
                <c:pt idx="185">
                  <c:v>69</c:v>
                </c:pt>
                <c:pt idx="186">
                  <c:v>90</c:v>
                </c:pt>
                <c:pt idx="187">
                  <c:v>75</c:v>
                </c:pt>
                <c:pt idx="188">
                  <c:v>83</c:v>
                </c:pt>
                <c:pt idx="189">
                  <c:v>78</c:v>
                </c:pt>
                <c:pt idx="190">
                  <c:v>87</c:v>
                </c:pt>
                <c:pt idx="191">
                  <c:v>86</c:v>
                </c:pt>
                <c:pt idx="192">
                  <c:v>76</c:v>
                </c:pt>
                <c:pt idx="193">
                  <c:v>88</c:v>
                </c:pt>
                <c:pt idx="194">
                  <c:v>72</c:v>
                </c:pt>
                <c:pt idx="195">
                  <c:v>85</c:v>
                </c:pt>
                <c:pt idx="196">
                  <c:v>92</c:v>
                </c:pt>
                <c:pt idx="197">
                  <c:v>87</c:v>
                </c:pt>
                <c:pt idx="198">
                  <c:v>87</c:v>
                </c:pt>
                <c:pt idx="199">
                  <c:v>92</c:v>
                </c:pt>
                <c:pt idx="200">
                  <c:v>87</c:v>
                </c:pt>
                <c:pt idx="201">
                  <c:v>95</c:v>
                </c:pt>
                <c:pt idx="202">
                  <c:v>87</c:v>
                </c:pt>
                <c:pt idx="203">
                  <c:v>73</c:v>
                </c:pt>
                <c:pt idx="204">
                  <c:v>91</c:v>
                </c:pt>
                <c:pt idx="205">
                  <c:v>94</c:v>
                </c:pt>
                <c:pt idx="206">
                  <c:v>94</c:v>
                </c:pt>
                <c:pt idx="207">
                  <c:v>98</c:v>
                </c:pt>
                <c:pt idx="208">
                  <c:v>113</c:v>
                </c:pt>
                <c:pt idx="209">
                  <c:v>106</c:v>
                </c:pt>
                <c:pt idx="210">
                  <c:v>96</c:v>
                </c:pt>
                <c:pt idx="211">
                  <c:v>89</c:v>
                </c:pt>
                <c:pt idx="212">
                  <c:v>95</c:v>
                </c:pt>
                <c:pt idx="213">
                  <c:v>115</c:v>
                </c:pt>
                <c:pt idx="214">
                  <c:v>109</c:v>
                </c:pt>
                <c:pt idx="215">
                  <c:v>83</c:v>
                </c:pt>
                <c:pt idx="216">
                  <c:v>106</c:v>
                </c:pt>
                <c:pt idx="217">
                  <c:v>98</c:v>
                </c:pt>
                <c:pt idx="218">
                  <c:v>101</c:v>
                </c:pt>
                <c:pt idx="219">
                  <c:v>98</c:v>
                </c:pt>
                <c:pt idx="220">
                  <c:v>92</c:v>
                </c:pt>
                <c:pt idx="221">
                  <c:v>99</c:v>
                </c:pt>
                <c:pt idx="222">
                  <c:v>116</c:v>
                </c:pt>
                <c:pt idx="223">
                  <c:v>102</c:v>
                </c:pt>
                <c:pt idx="224">
                  <c:v>108</c:v>
                </c:pt>
                <c:pt idx="225">
                  <c:v>100</c:v>
                </c:pt>
                <c:pt idx="226">
                  <c:v>96</c:v>
                </c:pt>
                <c:pt idx="227">
                  <c:v>113</c:v>
                </c:pt>
                <c:pt idx="228">
                  <c:v>123</c:v>
                </c:pt>
                <c:pt idx="229">
                  <c:v>137</c:v>
                </c:pt>
                <c:pt idx="230">
                  <c:v>104</c:v>
                </c:pt>
                <c:pt idx="231">
                  <c:v>95</c:v>
                </c:pt>
                <c:pt idx="232">
                  <c:v>108</c:v>
                </c:pt>
                <c:pt idx="233">
                  <c:v>118</c:v>
                </c:pt>
                <c:pt idx="234">
                  <c:v>116</c:v>
                </c:pt>
                <c:pt idx="235">
                  <c:v>123</c:v>
                </c:pt>
                <c:pt idx="236">
                  <c:v>97</c:v>
                </c:pt>
                <c:pt idx="237">
                  <c:v>106</c:v>
                </c:pt>
                <c:pt idx="238">
                  <c:v>128</c:v>
                </c:pt>
                <c:pt idx="239">
                  <c:v>114</c:v>
                </c:pt>
                <c:pt idx="240">
                  <c:v>115</c:v>
                </c:pt>
                <c:pt idx="241">
                  <c:v>120</c:v>
                </c:pt>
                <c:pt idx="242">
                  <c:v>124</c:v>
                </c:pt>
                <c:pt idx="243">
                  <c:v>132</c:v>
                </c:pt>
                <c:pt idx="244">
                  <c:v>106</c:v>
                </c:pt>
                <c:pt idx="245">
                  <c:v>115</c:v>
                </c:pt>
                <c:pt idx="246">
                  <c:v>111</c:v>
                </c:pt>
                <c:pt idx="247">
                  <c:v>127</c:v>
                </c:pt>
                <c:pt idx="248">
                  <c:v>145</c:v>
                </c:pt>
                <c:pt idx="249">
                  <c:v>139</c:v>
                </c:pt>
                <c:pt idx="250">
                  <c:v>160</c:v>
                </c:pt>
                <c:pt idx="251">
                  <c:v>151</c:v>
                </c:pt>
                <c:pt idx="252">
                  <c:v>119</c:v>
                </c:pt>
                <c:pt idx="253">
                  <c:v>125</c:v>
                </c:pt>
                <c:pt idx="254">
                  <c:v>132</c:v>
                </c:pt>
                <c:pt idx="255">
                  <c:v>141</c:v>
                </c:pt>
                <c:pt idx="256">
                  <c:v>135</c:v>
                </c:pt>
                <c:pt idx="257">
                  <c:v>126</c:v>
                </c:pt>
                <c:pt idx="258">
                  <c:v>127</c:v>
                </c:pt>
                <c:pt idx="259">
                  <c:v>149</c:v>
                </c:pt>
                <c:pt idx="260">
                  <c:v>159</c:v>
                </c:pt>
                <c:pt idx="261">
                  <c:v>143</c:v>
                </c:pt>
                <c:pt idx="262">
                  <c:v>165</c:v>
                </c:pt>
                <c:pt idx="263">
                  <c:v>136</c:v>
                </c:pt>
                <c:pt idx="264">
                  <c:v>160</c:v>
                </c:pt>
                <c:pt idx="265">
                  <c:v>177</c:v>
                </c:pt>
                <c:pt idx="266">
                  <c:v>163</c:v>
                </c:pt>
                <c:pt idx="267">
                  <c:v>154</c:v>
                </c:pt>
                <c:pt idx="268">
                  <c:v>177</c:v>
                </c:pt>
                <c:pt idx="269">
                  <c:v>167</c:v>
                </c:pt>
                <c:pt idx="270">
                  <c:v>187</c:v>
                </c:pt>
                <c:pt idx="271">
                  <c:v>169</c:v>
                </c:pt>
                <c:pt idx="272">
                  <c:v>163</c:v>
                </c:pt>
                <c:pt idx="273">
                  <c:v>169</c:v>
                </c:pt>
                <c:pt idx="274">
                  <c:v>188</c:v>
                </c:pt>
                <c:pt idx="275">
                  <c:v>190</c:v>
                </c:pt>
                <c:pt idx="276">
                  <c:v>176</c:v>
                </c:pt>
                <c:pt idx="277">
                  <c:v>178</c:v>
                </c:pt>
                <c:pt idx="278">
                  <c:v>192</c:v>
                </c:pt>
                <c:pt idx="279">
                  <c:v>178</c:v>
                </c:pt>
                <c:pt idx="280">
                  <c:v>197</c:v>
                </c:pt>
                <c:pt idx="281">
                  <c:v>217</c:v>
                </c:pt>
                <c:pt idx="282">
                  <c:v>209</c:v>
                </c:pt>
                <c:pt idx="283">
                  <c:v>195</c:v>
                </c:pt>
                <c:pt idx="284">
                  <c:v>186</c:v>
                </c:pt>
                <c:pt idx="285">
                  <c:v>200</c:v>
                </c:pt>
                <c:pt idx="286">
                  <c:v>207</c:v>
                </c:pt>
                <c:pt idx="287">
                  <c:v>198</c:v>
                </c:pt>
                <c:pt idx="288">
                  <c:v>204</c:v>
                </c:pt>
                <c:pt idx="289">
                  <c:v>214</c:v>
                </c:pt>
                <c:pt idx="290">
                  <c:v>204</c:v>
                </c:pt>
                <c:pt idx="291">
                  <c:v>220</c:v>
                </c:pt>
                <c:pt idx="292">
                  <c:v>208</c:v>
                </c:pt>
                <c:pt idx="293">
                  <c:v>240</c:v>
                </c:pt>
                <c:pt idx="294">
                  <c:v>215</c:v>
                </c:pt>
                <c:pt idx="295">
                  <c:v>227</c:v>
                </c:pt>
                <c:pt idx="296">
                  <c:v>225</c:v>
                </c:pt>
                <c:pt idx="297">
                  <c:v>239</c:v>
                </c:pt>
                <c:pt idx="298">
                  <c:v>265</c:v>
                </c:pt>
                <c:pt idx="299">
                  <c:v>232</c:v>
                </c:pt>
                <c:pt idx="300">
                  <c:v>217</c:v>
                </c:pt>
                <c:pt idx="301">
                  <c:v>269</c:v>
                </c:pt>
                <c:pt idx="302">
                  <c:v>217</c:v>
                </c:pt>
                <c:pt idx="303">
                  <c:v>245</c:v>
                </c:pt>
                <c:pt idx="304">
                  <c:v>253</c:v>
                </c:pt>
                <c:pt idx="305">
                  <c:v>248</c:v>
                </c:pt>
                <c:pt idx="306">
                  <c:v>258</c:v>
                </c:pt>
                <c:pt idx="307">
                  <c:v>237</c:v>
                </c:pt>
                <c:pt idx="308">
                  <c:v>261</c:v>
                </c:pt>
                <c:pt idx="309">
                  <c:v>273</c:v>
                </c:pt>
                <c:pt idx="310">
                  <c:v>247</c:v>
                </c:pt>
                <c:pt idx="311">
                  <c:v>292</c:v>
                </c:pt>
                <c:pt idx="312">
                  <c:v>269</c:v>
                </c:pt>
                <c:pt idx="313">
                  <c:v>279</c:v>
                </c:pt>
                <c:pt idx="314">
                  <c:v>253</c:v>
                </c:pt>
                <c:pt idx="315">
                  <c:v>248</c:v>
                </c:pt>
                <c:pt idx="316">
                  <c:v>289</c:v>
                </c:pt>
                <c:pt idx="317">
                  <c:v>261</c:v>
                </c:pt>
                <c:pt idx="318">
                  <c:v>254</c:v>
                </c:pt>
                <c:pt idx="319">
                  <c:v>279</c:v>
                </c:pt>
                <c:pt idx="320">
                  <c:v>270</c:v>
                </c:pt>
                <c:pt idx="321">
                  <c:v>271</c:v>
                </c:pt>
                <c:pt idx="322">
                  <c:v>269</c:v>
                </c:pt>
                <c:pt idx="323">
                  <c:v>302</c:v>
                </c:pt>
                <c:pt idx="324">
                  <c:v>266</c:v>
                </c:pt>
                <c:pt idx="325">
                  <c:v>302</c:v>
                </c:pt>
                <c:pt idx="326">
                  <c:v>275</c:v>
                </c:pt>
                <c:pt idx="327">
                  <c:v>263</c:v>
                </c:pt>
                <c:pt idx="328">
                  <c:v>269</c:v>
                </c:pt>
                <c:pt idx="329">
                  <c:v>313</c:v>
                </c:pt>
                <c:pt idx="330">
                  <c:v>312</c:v>
                </c:pt>
                <c:pt idx="331">
                  <c:v>276</c:v>
                </c:pt>
                <c:pt idx="332">
                  <c:v>277</c:v>
                </c:pt>
                <c:pt idx="333">
                  <c:v>281</c:v>
                </c:pt>
                <c:pt idx="334">
                  <c:v>250</c:v>
                </c:pt>
                <c:pt idx="335">
                  <c:v>289</c:v>
                </c:pt>
                <c:pt idx="336">
                  <c:v>266</c:v>
                </c:pt>
                <c:pt idx="337">
                  <c:v>246</c:v>
                </c:pt>
                <c:pt idx="338">
                  <c:v>258</c:v>
                </c:pt>
                <c:pt idx="339">
                  <c:v>290</c:v>
                </c:pt>
                <c:pt idx="340">
                  <c:v>237</c:v>
                </c:pt>
                <c:pt idx="341">
                  <c:v>235</c:v>
                </c:pt>
                <c:pt idx="342">
                  <c:v>257</c:v>
                </c:pt>
                <c:pt idx="343">
                  <c:v>252</c:v>
                </c:pt>
                <c:pt idx="344">
                  <c:v>261</c:v>
                </c:pt>
                <c:pt idx="345">
                  <c:v>226</c:v>
                </c:pt>
                <c:pt idx="346">
                  <c:v>266</c:v>
                </c:pt>
                <c:pt idx="347">
                  <c:v>238</c:v>
                </c:pt>
                <c:pt idx="348">
                  <c:v>235</c:v>
                </c:pt>
                <c:pt idx="349">
                  <c:v>232</c:v>
                </c:pt>
                <c:pt idx="350">
                  <c:v>218</c:v>
                </c:pt>
                <c:pt idx="351">
                  <c:v>239</c:v>
                </c:pt>
                <c:pt idx="352">
                  <c:v>215</c:v>
                </c:pt>
                <c:pt idx="353">
                  <c:v>224</c:v>
                </c:pt>
                <c:pt idx="354">
                  <c:v>230</c:v>
                </c:pt>
                <c:pt idx="355">
                  <c:v>227</c:v>
                </c:pt>
                <c:pt idx="356">
                  <c:v>249</c:v>
                </c:pt>
                <c:pt idx="357">
                  <c:v>237</c:v>
                </c:pt>
                <c:pt idx="358">
                  <c:v>175</c:v>
                </c:pt>
                <c:pt idx="359">
                  <c:v>197</c:v>
                </c:pt>
                <c:pt idx="360">
                  <c:v>219</c:v>
                </c:pt>
                <c:pt idx="361">
                  <c:v>172</c:v>
                </c:pt>
                <c:pt idx="362">
                  <c:v>174</c:v>
                </c:pt>
                <c:pt idx="363">
                  <c:v>227</c:v>
                </c:pt>
                <c:pt idx="364">
                  <c:v>193</c:v>
                </c:pt>
                <c:pt idx="365">
                  <c:v>197</c:v>
                </c:pt>
                <c:pt idx="366">
                  <c:v>217</c:v>
                </c:pt>
                <c:pt idx="367">
                  <c:v>199</c:v>
                </c:pt>
                <c:pt idx="368">
                  <c:v>192</c:v>
                </c:pt>
                <c:pt idx="369">
                  <c:v>192</c:v>
                </c:pt>
                <c:pt idx="370">
                  <c:v>192</c:v>
                </c:pt>
                <c:pt idx="371">
                  <c:v>195</c:v>
                </c:pt>
                <c:pt idx="372">
                  <c:v>191</c:v>
                </c:pt>
                <c:pt idx="373">
                  <c:v>193</c:v>
                </c:pt>
                <c:pt idx="374">
                  <c:v>168</c:v>
                </c:pt>
                <c:pt idx="375">
                  <c:v>185</c:v>
                </c:pt>
                <c:pt idx="376">
                  <c:v>167</c:v>
                </c:pt>
                <c:pt idx="377">
                  <c:v>156</c:v>
                </c:pt>
                <c:pt idx="378">
                  <c:v>183</c:v>
                </c:pt>
                <c:pt idx="379">
                  <c:v>162</c:v>
                </c:pt>
                <c:pt idx="380">
                  <c:v>177</c:v>
                </c:pt>
                <c:pt idx="381">
                  <c:v>183</c:v>
                </c:pt>
                <c:pt idx="382">
                  <c:v>154</c:v>
                </c:pt>
                <c:pt idx="383">
                  <c:v>151</c:v>
                </c:pt>
                <c:pt idx="384">
                  <c:v>179</c:v>
                </c:pt>
                <c:pt idx="385">
                  <c:v>153</c:v>
                </c:pt>
                <c:pt idx="386">
                  <c:v>135</c:v>
                </c:pt>
                <c:pt idx="387">
                  <c:v>162</c:v>
                </c:pt>
                <c:pt idx="388">
                  <c:v>157</c:v>
                </c:pt>
                <c:pt idx="389">
                  <c:v>141</c:v>
                </c:pt>
                <c:pt idx="390">
                  <c:v>157</c:v>
                </c:pt>
                <c:pt idx="391">
                  <c:v>149</c:v>
                </c:pt>
                <c:pt idx="392">
                  <c:v>146</c:v>
                </c:pt>
                <c:pt idx="393">
                  <c:v>159</c:v>
                </c:pt>
                <c:pt idx="394">
                  <c:v>135</c:v>
                </c:pt>
                <c:pt idx="395">
                  <c:v>167</c:v>
                </c:pt>
                <c:pt idx="396">
                  <c:v>135</c:v>
                </c:pt>
                <c:pt idx="397">
                  <c:v>133</c:v>
                </c:pt>
                <c:pt idx="398">
                  <c:v>150</c:v>
                </c:pt>
                <c:pt idx="399">
                  <c:v>127</c:v>
                </c:pt>
                <c:pt idx="400">
                  <c:v>150</c:v>
                </c:pt>
                <c:pt idx="401">
                  <c:v>138</c:v>
                </c:pt>
                <c:pt idx="402">
                  <c:v>136</c:v>
                </c:pt>
                <c:pt idx="403">
                  <c:v>141</c:v>
                </c:pt>
                <c:pt idx="404">
                  <c:v>167</c:v>
                </c:pt>
                <c:pt idx="405">
                  <c:v>140</c:v>
                </c:pt>
                <c:pt idx="406">
                  <c:v>130</c:v>
                </c:pt>
                <c:pt idx="407">
                  <c:v>127</c:v>
                </c:pt>
                <c:pt idx="408">
                  <c:v>149</c:v>
                </c:pt>
                <c:pt idx="409">
                  <c:v>114</c:v>
                </c:pt>
                <c:pt idx="410">
                  <c:v>109</c:v>
                </c:pt>
                <c:pt idx="411">
                  <c:v>137</c:v>
                </c:pt>
                <c:pt idx="412">
                  <c:v>125</c:v>
                </c:pt>
                <c:pt idx="413">
                  <c:v>131</c:v>
                </c:pt>
                <c:pt idx="414">
                  <c:v>122</c:v>
                </c:pt>
                <c:pt idx="415">
                  <c:v>107</c:v>
                </c:pt>
                <c:pt idx="416">
                  <c:v>127</c:v>
                </c:pt>
                <c:pt idx="417">
                  <c:v>100</c:v>
                </c:pt>
                <c:pt idx="418">
                  <c:v>113</c:v>
                </c:pt>
                <c:pt idx="419">
                  <c:v>116</c:v>
                </c:pt>
                <c:pt idx="420">
                  <c:v>116</c:v>
                </c:pt>
                <c:pt idx="421">
                  <c:v>120</c:v>
                </c:pt>
                <c:pt idx="422">
                  <c:v>103</c:v>
                </c:pt>
                <c:pt idx="423">
                  <c:v>113</c:v>
                </c:pt>
                <c:pt idx="424">
                  <c:v>125</c:v>
                </c:pt>
                <c:pt idx="425">
                  <c:v>116</c:v>
                </c:pt>
                <c:pt idx="426">
                  <c:v>108</c:v>
                </c:pt>
                <c:pt idx="427">
                  <c:v>123</c:v>
                </c:pt>
                <c:pt idx="428">
                  <c:v>109</c:v>
                </c:pt>
                <c:pt idx="429">
                  <c:v>112</c:v>
                </c:pt>
                <c:pt idx="430">
                  <c:v>109</c:v>
                </c:pt>
                <c:pt idx="431">
                  <c:v>118</c:v>
                </c:pt>
                <c:pt idx="432">
                  <c:v>109</c:v>
                </c:pt>
                <c:pt idx="433">
                  <c:v>95</c:v>
                </c:pt>
                <c:pt idx="434">
                  <c:v>124</c:v>
                </c:pt>
                <c:pt idx="435">
                  <c:v>113</c:v>
                </c:pt>
                <c:pt idx="436">
                  <c:v>115</c:v>
                </c:pt>
                <c:pt idx="437">
                  <c:v>99</c:v>
                </c:pt>
                <c:pt idx="438">
                  <c:v>98</c:v>
                </c:pt>
                <c:pt idx="439">
                  <c:v>124</c:v>
                </c:pt>
                <c:pt idx="440">
                  <c:v>106</c:v>
                </c:pt>
                <c:pt idx="441">
                  <c:v>105</c:v>
                </c:pt>
                <c:pt idx="442">
                  <c:v>106</c:v>
                </c:pt>
                <c:pt idx="443">
                  <c:v>92</c:v>
                </c:pt>
                <c:pt idx="444">
                  <c:v>89</c:v>
                </c:pt>
                <c:pt idx="445">
                  <c:v>112</c:v>
                </c:pt>
                <c:pt idx="446">
                  <c:v>89</c:v>
                </c:pt>
                <c:pt idx="447">
                  <c:v>90</c:v>
                </c:pt>
                <c:pt idx="448">
                  <c:v>117</c:v>
                </c:pt>
                <c:pt idx="449">
                  <c:v>78</c:v>
                </c:pt>
                <c:pt idx="450">
                  <c:v>114</c:v>
                </c:pt>
                <c:pt idx="451">
                  <c:v>106</c:v>
                </c:pt>
                <c:pt idx="452">
                  <c:v>91</c:v>
                </c:pt>
                <c:pt idx="453">
                  <c:v>98</c:v>
                </c:pt>
                <c:pt idx="454">
                  <c:v>102</c:v>
                </c:pt>
                <c:pt idx="455">
                  <c:v>82</c:v>
                </c:pt>
                <c:pt idx="456">
                  <c:v>105</c:v>
                </c:pt>
                <c:pt idx="457">
                  <c:v>112</c:v>
                </c:pt>
                <c:pt idx="458">
                  <c:v>85</c:v>
                </c:pt>
                <c:pt idx="459">
                  <c:v>87</c:v>
                </c:pt>
                <c:pt idx="460">
                  <c:v>100</c:v>
                </c:pt>
                <c:pt idx="461">
                  <c:v>109</c:v>
                </c:pt>
                <c:pt idx="462">
                  <c:v>98</c:v>
                </c:pt>
                <c:pt idx="463">
                  <c:v>96</c:v>
                </c:pt>
                <c:pt idx="464">
                  <c:v>120</c:v>
                </c:pt>
                <c:pt idx="465">
                  <c:v>99</c:v>
                </c:pt>
                <c:pt idx="466">
                  <c:v>94</c:v>
                </c:pt>
                <c:pt idx="467">
                  <c:v>116</c:v>
                </c:pt>
                <c:pt idx="468">
                  <c:v>89</c:v>
                </c:pt>
                <c:pt idx="469">
                  <c:v>107</c:v>
                </c:pt>
                <c:pt idx="470">
                  <c:v>93</c:v>
                </c:pt>
                <c:pt idx="471">
                  <c:v>90</c:v>
                </c:pt>
                <c:pt idx="472">
                  <c:v>87</c:v>
                </c:pt>
                <c:pt idx="473">
                  <c:v>84</c:v>
                </c:pt>
                <c:pt idx="474">
                  <c:v>98</c:v>
                </c:pt>
                <c:pt idx="475">
                  <c:v>99</c:v>
                </c:pt>
                <c:pt idx="476">
                  <c:v>86</c:v>
                </c:pt>
                <c:pt idx="477">
                  <c:v>94</c:v>
                </c:pt>
                <c:pt idx="478">
                  <c:v>95</c:v>
                </c:pt>
                <c:pt idx="479">
                  <c:v>88</c:v>
                </c:pt>
                <c:pt idx="480">
                  <c:v>104</c:v>
                </c:pt>
                <c:pt idx="481">
                  <c:v>74</c:v>
                </c:pt>
                <c:pt idx="482">
                  <c:v>91</c:v>
                </c:pt>
                <c:pt idx="483">
                  <c:v>77</c:v>
                </c:pt>
                <c:pt idx="484">
                  <c:v>113</c:v>
                </c:pt>
                <c:pt idx="485">
                  <c:v>93</c:v>
                </c:pt>
                <c:pt idx="486">
                  <c:v>98</c:v>
                </c:pt>
                <c:pt idx="487">
                  <c:v>103</c:v>
                </c:pt>
                <c:pt idx="488">
                  <c:v>87</c:v>
                </c:pt>
                <c:pt idx="489">
                  <c:v>99</c:v>
                </c:pt>
                <c:pt idx="490">
                  <c:v>88</c:v>
                </c:pt>
                <c:pt idx="491">
                  <c:v>93</c:v>
                </c:pt>
                <c:pt idx="492">
                  <c:v>79</c:v>
                </c:pt>
                <c:pt idx="493">
                  <c:v>97</c:v>
                </c:pt>
                <c:pt idx="494">
                  <c:v>93</c:v>
                </c:pt>
                <c:pt idx="495">
                  <c:v>79</c:v>
                </c:pt>
                <c:pt idx="496">
                  <c:v>87</c:v>
                </c:pt>
                <c:pt idx="497">
                  <c:v>91</c:v>
                </c:pt>
                <c:pt idx="498">
                  <c:v>104</c:v>
                </c:pt>
                <c:pt idx="499">
                  <c:v>98</c:v>
                </c:pt>
                <c:pt idx="500">
                  <c:v>84</c:v>
                </c:pt>
                <c:pt idx="501">
                  <c:v>99</c:v>
                </c:pt>
                <c:pt idx="502">
                  <c:v>96</c:v>
                </c:pt>
                <c:pt idx="503">
                  <c:v>87</c:v>
                </c:pt>
                <c:pt idx="504">
                  <c:v>100</c:v>
                </c:pt>
                <c:pt idx="505">
                  <c:v>97</c:v>
                </c:pt>
                <c:pt idx="506">
                  <c:v>86</c:v>
                </c:pt>
                <c:pt idx="507">
                  <c:v>86</c:v>
                </c:pt>
                <c:pt idx="508">
                  <c:v>80</c:v>
                </c:pt>
                <c:pt idx="509">
                  <c:v>95</c:v>
                </c:pt>
                <c:pt idx="510">
                  <c:v>97</c:v>
                </c:pt>
                <c:pt idx="511">
                  <c:v>95</c:v>
                </c:pt>
                <c:pt idx="512">
                  <c:v>96</c:v>
                </c:pt>
                <c:pt idx="513">
                  <c:v>111</c:v>
                </c:pt>
                <c:pt idx="514">
                  <c:v>81</c:v>
                </c:pt>
                <c:pt idx="515">
                  <c:v>79</c:v>
                </c:pt>
                <c:pt idx="516">
                  <c:v>98</c:v>
                </c:pt>
                <c:pt idx="517">
                  <c:v>111</c:v>
                </c:pt>
                <c:pt idx="518">
                  <c:v>85</c:v>
                </c:pt>
                <c:pt idx="519">
                  <c:v>80</c:v>
                </c:pt>
                <c:pt idx="520">
                  <c:v>106</c:v>
                </c:pt>
                <c:pt idx="521">
                  <c:v>102</c:v>
                </c:pt>
                <c:pt idx="522">
                  <c:v>97</c:v>
                </c:pt>
                <c:pt idx="523">
                  <c:v>77</c:v>
                </c:pt>
                <c:pt idx="524">
                  <c:v>82</c:v>
                </c:pt>
                <c:pt idx="525">
                  <c:v>100</c:v>
                </c:pt>
                <c:pt idx="526">
                  <c:v>107</c:v>
                </c:pt>
                <c:pt idx="527">
                  <c:v>99</c:v>
                </c:pt>
                <c:pt idx="528">
                  <c:v>118</c:v>
                </c:pt>
                <c:pt idx="529">
                  <c:v>76</c:v>
                </c:pt>
                <c:pt idx="530">
                  <c:v>78</c:v>
                </c:pt>
                <c:pt idx="531">
                  <c:v>93</c:v>
                </c:pt>
                <c:pt idx="532">
                  <c:v>93</c:v>
                </c:pt>
                <c:pt idx="533">
                  <c:v>103</c:v>
                </c:pt>
                <c:pt idx="534">
                  <c:v>97</c:v>
                </c:pt>
                <c:pt idx="535">
                  <c:v>87</c:v>
                </c:pt>
                <c:pt idx="536">
                  <c:v>87</c:v>
                </c:pt>
                <c:pt idx="537">
                  <c:v>89</c:v>
                </c:pt>
                <c:pt idx="538">
                  <c:v>96</c:v>
                </c:pt>
                <c:pt idx="539">
                  <c:v>88</c:v>
                </c:pt>
                <c:pt idx="540">
                  <c:v>111</c:v>
                </c:pt>
                <c:pt idx="541">
                  <c:v>96</c:v>
                </c:pt>
                <c:pt idx="542">
                  <c:v>84</c:v>
                </c:pt>
                <c:pt idx="543">
                  <c:v>76</c:v>
                </c:pt>
                <c:pt idx="544">
                  <c:v>95</c:v>
                </c:pt>
                <c:pt idx="545">
                  <c:v>98</c:v>
                </c:pt>
                <c:pt idx="546">
                  <c:v>90</c:v>
                </c:pt>
                <c:pt idx="547">
                  <c:v>102</c:v>
                </c:pt>
                <c:pt idx="548">
                  <c:v>109</c:v>
                </c:pt>
                <c:pt idx="549">
                  <c:v>83</c:v>
                </c:pt>
                <c:pt idx="550">
                  <c:v>104</c:v>
                </c:pt>
                <c:pt idx="551">
                  <c:v>86</c:v>
                </c:pt>
                <c:pt idx="552">
                  <c:v>77</c:v>
                </c:pt>
                <c:pt idx="553">
                  <c:v>86</c:v>
                </c:pt>
                <c:pt idx="554">
                  <c:v>102</c:v>
                </c:pt>
                <c:pt idx="555">
                  <c:v>105</c:v>
                </c:pt>
                <c:pt idx="556">
                  <c:v>98</c:v>
                </c:pt>
                <c:pt idx="557">
                  <c:v>112</c:v>
                </c:pt>
                <c:pt idx="558">
                  <c:v>99</c:v>
                </c:pt>
                <c:pt idx="559">
                  <c:v>103</c:v>
                </c:pt>
                <c:pt idx="560">
                  <c:v>106</c:v>
                </c:pt>
                <c:pt idx="561">
                  <c:v>103</c:v>
                </c:pt>
                <c:pt idx="562">
                  <c:v>103</c:v>
                </c:pt>
                <c:pt idx="563">
                  <c:v>110</c:v>
                </c:pt>
                <c:pt idx="564">
                  <c:v>82</c:v>
                </c:pt>
                <c:pt idx="565">
                  <c:v>119</c:v>
                </c:pt>
                <c:pt idx="566">
                  <c:v>91</c:v>
                </c:pt>
                <c:pt idx="567">
                  <c:v>98</c:v>
                </c:pt>
                <c:pt idx="568">
                  <c:v>96</c:v>
                </c:pt>
                <c:pt idx="569">
                  <c:v>101</c:v>
                </c:pt>
                <c:pt idx="570">
                  <c:v>104</c:v>
                </c:pt>
                <c:pt idx="571">
                  <c:v>109</c:v>
                </c:pt>
                <c:pt idx="572">
                  <c:v>93</c:v>
                </c:pt>
                <c:pt idx="573">
                  <c:v>107</c:v>
                </c:pt>
                <c:pt idx="574">
                  <c:v>127</c:v>
                </c:pt>
                <c:pt idx="575">
                  <c:v>107</c:v>
                </c:pt>
                <c:pt idx="576">
                  <c:v>93</c:v>
                </c:pt>
                <c:pt idx="577">
                  <c:v>110</c:v>
                </c:pt>
                <c:pt idx="578">
                  <c:v>96</c:v>
                </c:pt>
                <c:pt idx="579">
                  <c:v>100</c:v>
                </c:pt>
                <c:pt idx="580">
                  <c:v>111</c:v>
                </c:pt>
                <c:pt idx="581">
                  <c:v>99</c:v>
                </c:pt>
                <c:pt idx="582">
                  <c:v>110</c:v>
                </c:pt>
                <c:pt idx="583">
                  <c:v>122</c:v>
                </c:pt>
                <c:pt idx="584">
                  <c:v>91</c:v>
                </c:pt>
                <c:pt idx="585">
                  <c:v>107</c:v>
                </c:pt>
                <c:pt idx="586">
                  <c:v>102</c:v>
                </c:pt>
                <c:pt idx="587">
                  <c:v>110</c:v>
                </c:pt>
                <c:pt idx="588">
                  <c:v>131</c:v>
                </c:pt>
                <c:pt idx="589">
                  <c:v>117</c:v>
                </c:pt>
                <c:pt idx="590">
                  <c:v>121</c:v>
                </c:pt>
                <c:pt idx="591">
                  <c:v>116</c:v>
                </c:pt>
                <c:pt idx="592">
                  <c:v>113</c:v>
                </c:pt>
                <c:pt idx="593">
                  <c:v>133</c:v>
                </c:pt>
                <c:pt idx="594">
                  <c:v>109</c:v>
                </c:pt>
                <c:pt idx="595">
                  <c:v>98</c:v>
                </c:pt>
                <c:pt idx="596">
                  <c:v>120</c:v>
                </c:pt>
                <c:pt idx="597">
                  <c:v>115</c:v>
                </c:pt>
                <c:pt idx="598">
                  <c:v>126</c:v>
                </c:pt>
                <c:pt idx="599">
                  <c:v>127</c:v>
                </c:pt>
                <c:pt idx="600">
                  <c:v>101</c:v>
                </c:pt>
                <c:pt idx="601">
                  <c:v>124</c:v>
                </c:pt>
                <c:pt idx="602">
                  <c:v>130</c:v>
                </c:pt>
                <c:pt idx="603">
                  <c:v>98</c:v>
                </c:pt>
                <c:pt idx="604">
                  <c:v>108</c:v>
                </c:pt>
                <c:pt idx="605">
                  <c:v>132</c:v>
                </c:pt>
                <c:pt idx="606">
                  <c:v>131</c:v>
                </c:pt>
                <c:pt idx="607">
                  <c:v>126</c:v>
                </c:pt>
                <c:pt idx="608">
                  <c:v>133</c:v>
                </c:pt>
                <c:pt idx="609">
                  <c:v>107</c:v>
                </c:pt>
                <c:pt idx="610">
                  <c:v>118</c:v>
                </c:pt>
                <c:pt idx="611">
                  <c:v>118</c:v>
                </c:pt>
                <c:pt idx="612">
                  <c:v>115</c:v>
                </c:pt>
                <c:pt idx="613">
                  <c:v>116</c:v>
                </c:pt>
                <c:pt idx="614">
                  <c:v>138</c:v>
                </c:pt>
                <c:pt idx="615">
                  <c:v>110</c:v>
                </c:pt>
                <c:pt idx="616">
                  <c:v>127</c:v>
                </c:pt>
                <c:pt idx="617">
                  <c:v>136</c:v>
                </c:pt>
                <c:pt idx="618">
                  <c:v>133</c:v>
                </c:pt>
                <c:pt idx="619">
                  <c:v>139</c:v>
                </c:pt>
                <c:pt idx="620">
                  <c:v>137</c:v>
                </c:pt>
                <c:pt idx="621">
                  <c:v>129</c:v>
                </c:pt>
                <c:pt idx="622">
                  <c:v>127</c:v>
                </c:pt>
                <c:pt idx="623">
                  <c:v>147</c:v>
                </c:pt>
                <c:pt idx="624">
                  <c:v>133</c:v>
                </c:pt>
                <c:pt idx="625">
                  <c:v>127</c:v>
                </c:pt>
                <c:pt idx="626">
                  <c:v>130</c:v>
                </c:pt>
                <c:pt idx="627">
                  <c:v>132</c:v>
                </c:pt>
                <c:pt idx="628">
                  <c:v>119</c:v>
                </c:pt>
                <c:pt idx="629">
                  <c:v>144</c:v>
                </c:pt>
                <c:pt idx="630">
                  <c:v>177</c:v>
                </c:pt>
                <c:pt idx="631">
                  <c:v>144</c:v>
                </c:pt>
                <c:pt idx="632">
                  <c:v>145</c:v>
                </c:pt>
                <c:pt idx="633">
                  <c:v>132</c:v>
                </c:pt>
                <c:pt idx="634">
                  <c:v>130</c:v>
                </c:pt>
                <c:pt idx="635">
                  <c:v>142</c:v>
                </c:pt>
                <c:pt idx="636">
                  <c:v>171</c:v>
                </c:pt>
                <c:pt idx="637">
                  <c:v>152</c:v>
                </c:pt>
                <c:pt idx="638">
                  <c:v>121</c:v>
                </c:pt>
                <c:pt idx="639">
                  <c:v>150</c:v>
                </c:pt>
                <c:pt idx="640">
                  <c:v>161</c:v>
                </c:pt>
                <c:pt idx="641">
                  <c:v>140</c:v>
                </c:pt>
                <c:pt idx="642">
                  <c:v>143</c:v>
                </c:pt>
                <c:pt idx="643">
                  <c:v>176</c:v>
                </c:pt>
                <c:pt idx="644">
                  <c:v>154</c:v>
                </c:pt>
                <c:pt idx="645">
                  <c:v>173</c:v>
                </c:pt>
                <c:pt idx="646">
                  <c:v>169</c:v>
                </c:pt>
                <c:pt idx="647">
                  <c:v>151</c:v>
                </c:pt>
                <c:pt idx="648">
                  <c:v>172</c:v>
                </c:pt>
                <c:pt idx="649">
                  <c:v>178</c:v>
                </c:pt>
                <c:pt idx="650">
                  <c:v>173</c:v>
                </c:pt>
                <c:pt idx="651">
                  <c:v>154</c:v>
                </c:pt>
                <c:pt idx="652">
                  <c:v>167</c:v>
                </c:pt>
                <c:pt idx="653">
                  <c:v>178</c:v>
                </c:pt>
                <c:pt idx="654">
                  <c:v>193</c:v>
                </c:pt>
                <c:pt idx="655">
                  <c:v>182</c:v>
                </c:pt>
                <c:pt idx="656">
                  <c:v>173</c:v>
                </c:pt>
                <c:pt idx="657">
                  <c:v>178</c:v>
                </c:pt>
                <c:pt idx="658">
                  <c:v>176</c:v>
                </c:pt>
                <c:pt idx="659">
                  <c:v>170</c:v>
                </c:pt>
                <c:pt idx="660">
                  <c:v>196</c:v>
                </c:pt>
                <c:pt idx="661">
                  <c:v>199</c:v>
                </c:pt>
                <c:pt idx="662">
                  <c:v>184</c:v>
                </c:pt>
                <c:pt idx="663">
                  <c:v>176</c:v>
                </c:pt>
                <c:pt idx="664">
                  <c:v>198</c:v>
                </c:pt>
                <c:pt idx="665">
                  <c:v>198</c:v>
                </c:pt>
                <c:pt idx="666">
                  <c:v>208</c:v>
                </c:pt>
                <c:pt idx="667">
                  <c:v>200</c:v>
                </c:pt>
                <c:pt idx="668">
                  <c:v>221</c:v>
                </c:pt>
                <c:pt idx="669">
                  <c:v>198</c:v>
                </c:pt>
                <c:pt idx="670">
                  <c:v>221</c:v>
                </c:pt>
                <c:pt idx="671">
                  <c:v>204</c:v>
                </c:pt>
                <c:pt idx="672">
                  <c:v>208</c:v>
                </c:pt>
                <c:pt idx="673">
                  <c:v>238</c:v>
                </c:pt>
                <c:pt idx="674">
                  <c:v>197</c:v>
                </c:pt>
                <c:pt idx="675">
                  <c:v>235</c:v>
                </c:pt>
                <c:pt idx="676">
                  <c:v>224</c:v>
                </c:pt>
                <c:pt idx="677">
                  <c:v>210</c:v>
                </c:pt>
                <c:pt idx="678">
                  <c:v>230</c:v>
                </c:pt>
                <c:pt idx="679">
                  <c:v>211</c:v>
                </c:pt>
                <c:pt idx="680">
                  <c:v>235</c:v>
                </c:pt>
                <c:pt idx="681">
                  <c:v>233</c:v>
                </c:pt>
                <c:pt idx="682">
                  <c:v>227</c:v>
                </c:pt>
                <c:pt idx="683">
                  <c:v>245</c:v>
                </c:pt>
                <c:pt idx="684">
                  <c:v>242</c:v>
                </c:pt>
                <c:pt idx="685">
                  <c:v>247</c:v>
                </c:pt>
                <c:pt idx="686">
                  <c:v>211</c:v>
                </c:pt>
                <c:pt idx="687">
                  <c:v>221</c:v>
                </c:pt>
                <c:pt idx="688">
                  <c:v>247</c:v>
                </c:pt>
                <c:pt idx="689">
                  <c:v>223</c:v>
                </c:pt>
                <c:pt idx="690">
                  <c:v>247</c:v>
                </c:pt>
                <c:pt idx="691">
                  <c:v>245</c:v>
                </c:pt>
                <c:pt idx="692">
                  <c:v>240</c:v>
                </c:pt>
                <c:pt idx="693">
                  <c:v>240</c:v>
                </c:pt>
                <c:pt idx="694">
                  <c:v>233</c:v>
                </c:pt>
                <c:pt idx="695">
                  <c:v>225</c:v>
                </c:pt>
                <c:pt idx="696">
                  <c:v>254</c:v>
                </c:pt>
                <c:pt idx="697">
                  <c:v>224</c:v>
                </c:pt>
                <c:pt idx="698">
                  <c:v>240</c:v>
                </c:pt>
                <c:pt idx="699">
                  <c:v>221</c:v>
                </c:pt>
                <c:pt idx="700">
                  <c:v>238</c:v>
                </c:pt>
                <c:pt idx="701">
                  <c:v>217</c:v>
                </c:pt>
                <c:pt idx="702">
                  <c:v>246</c:v>
                </c:pt>
                <c:pt idx="703">
                  <c:v>219</c:v>
                </c:pt>
                <c:pt idx="704">
                  <c:v>225</c:v>
                </c:pt>
                <c:pt idx="705">
                  <c:v>228</c:v>
                </c:pt>
                <c:pt idx="706">
                  <c:v>235</c:v>
                </c:pt>
                <c:pt idx="707">
                  <c:v>213</c:v>
                </c:pt>
                <c:pt idx="708">
                  <c:v>226</c:v>
                </c:pt>
                <c:pt idx="709">
                  <c:v>207</c:v>
                </c:pt>
                <c:pt idx="710">
                  <c:v>218</c:v>
                </c:pt>
                <c:pt idx="711">
                  <c:v>209</c:v>
                </c:pt>
                <c:pt idx="712">
                  <c:v>213</c:v>
                </c:pt>
                <c:pt idx="713">
                  <c:v>216</c:v>
                </c:pt>
                <c:pt idx="714">
                  <c:v>196</c:v>
                </c:pt>
                <c:pt idx="715">
                  <c:v>248</c:v>
                </c:pt>
                <c:pt idx="716">
                  <c:v>188</c:v>
                </c:pt>
                <c:pt idx="717">
                  <c:v>212</c:v>
                </c:pt>
                <c:pt idx="718">
                  <c:v>207</c:v>
                </c:pt>
                <c:pt idx="719">
                  <c:v>201</c:v>
                </c:pt>
                <c:pt idx="720">
                  <c:v>184</c:v>
                </c:pt>
                <c:pt idx="721">
                  <c:v>222</c:v>
                </c:pt>
                <c:pt idx="722">
                  <c:v>207</c:v>
                </c:pt>
                <c:pt idx="723">
                  <c:v>177</c:v>
                </c:pt>
                <c:pt idx="724">
                  <c:v>171</c:v>
                </c:pt>
                <c:pt idx="725">
                  <c:v>181</c:v>
                </c:pt>
                <c:pt idx="726">
                  <c:v>176</c:v>
                </c:pt>
                <c:pt idx="727">
                  <c:v>177</c:v>
                </c:pt>
                <c:pt idx="728">
                  <c:v>171</c:v>
                </c:pt>
                <c:pt idx="729">
                  <c:v>182</c:v>
                </c:pt>
                <c:pt idx="730">
                  <c:v>159</c:v>
                </c:pt>
                <c:pt idx="731">
                  <c:v>160</c:v>
                </c:pt>
                <c:pt idx="732">
                  <c:v>143</c:v>
                </c:pt>
                <c:pt idx="733">
                  <c:v>175</c:v>
                </c:pt>
                <c:pt idx="734">
                  <c:v>150</c:v>
                </c:pt>
                <c:pt idx="735">
                  <c:v>164</c:v>
                </c:pt>
                <c:pt idx="736">
                  <c:v>152</c:v>
                </c:pt>
                <c:pt idx="737">
                  <c:v>142</c:v>
                </c:pt>
                <c:pt idx="738">
                  <c:v>164</c:v>
                </c:pt>
                <c:pt idx="739">
                  <c:v>150</c:v>
                </c:pt>
                <c:pt idx="740">
                  <c:v>150</c:v>
                </c:pt>
                <c:pt idx="741">
                  <c:v>153</c:v>
                </c:pt>
                <c:pt idx="742">
                  <c:v>139</c:v>
                </c:pt>
                <c:pt idx="743">
                  <c:v>128</c:v>
                </c:pt>
                <c:pt idx="744">
                  <c:v>146</c:v>
                </c:pt>
                <c:pt idx="745">
                  <c:v>145</c:v>
                </c:pt>
                <c:pt idx="746">
                  <c:v>131</c:v>
                </c:pt>
                <c:pt idx="747">
                  <c:v>131</c:v>
                </c:pt>
                <c:pt idx="748">
                  <c:v>140</c:v>
                </c:pt>
                <c:pt idx="749">
                  <c:v>148</c:v>
                </c:pt>
                <c:pt idx="750">
                  <c:v>134</c:v>
                </c:pt>
                <c:pt idx="751">
                  <c:v>148</c:v>
                </c:pt>
                <c:pt idx="752">
                  <c:v>138</c:v>
                </c:pt>
                <c:pt idx="753">
                  <c:v>135</c:v>
                </c:pt>
                <c:pt idx="754">
                  <c:v>129</c:v>
                </c:pt>
                <c:pt idx="755">
                  <c:v>128</c:v>
                </c:pt>
                <c:pt idx="756">
                  <c:v>112</c:v>
                </c:pt>
                <c:pt idx="757">
                  <c:v>126</c:v>
                </c:pt>
                <c:pt idx="758">
                  <c:v>131</c:v>
                </c:pt>
                <c:pt idx="759">
                  <c:v>134</c:v>
                </c:pt>
                <c:pt idx="760">
                  <c:v>126</c:v>
                </c:pt>
                <c:pt idx="761">
                  <c:v>127</c:v>
                </c:pt>
                <c:pt idx="762">
                  <c:v>122</c:v>
                </c:pt>
                <c:pt idx="763">
                  <c:v>117</c:v>
                </c:pt>
                <c:pt idx="764">
                  <c:v>115</c:v>
                </c:pt>
                <c:pt idx="765">
                  <c:v>122</c:v>
                </c:pt>
                <c:pt idx="766">
                  <c:v>115</c:v>
                </c:pt>
                <c:pt idx="767">
                  <c:v>92</c:v>
                </c:pt>
                <c:pt idx="768">
                  <c:v>119</c:v>
                </c:pt>
                <c:pt idx="769">
                  <c:v>98</c:v>
                </c:pt>
                <c:pt idx="770">
                  <c:v>112</c:v>
                </c:pt>
                <c:pt idx="771">
                  <c:v>107</c:v>
                </c:pt>
                <c:pt idx="772">
                  <c:v>123</c:v>
                </c:pt>
                <c:pt idx="773">
                  <c:v>88</c:v>
                </c:pt>
                <c:pt idx="774">
                  <c:v>79</c:v>
                </c:pt>
                <c:pt idx="775">
                  <c:v>115</c:v>
                </c:pt>
                <c:pt idx="776">
                  <c:v>113</c:v>
                </c:pt>
                <c:pt idx="777">
                  <c:v>104</c:v>
                </c:pt>
                <c:pt idx="778">
                  <c:v>99</c:v>
                </c:pt>
                <c:pt idx="779">
                  <c:v>94</c:v>
                </c:pt>
                <c:pt idx="780">
                  <c:v>101</c:v>
                </c:pt>
                <c:pt idx="781">
                  <c:v>86</c:v>
                </c:pt>
                <c:pt idx="782">
                  <c:v>96</c:v>
                </c:pt>
                <c:pt idx="783">
                  <c:v>79</c:v>
                </c:pt>
                <c:pt idx="784">
                  <c:v>95</c:v>
                </c:pt>
                <c:pt idx="785">
                  <c:v>88</c:v>
                </c:pt>
                <c:pt idx="786">
                  <c:v>77</c:v>
                </c:pt>
                <c:pt idx="787">
                  <c:v>100</c:v>
                </c:pt>
                <c:pt idx="788">
                  <c:v>96</c:v>
                </c:pt>
                <c:pt idx="789">
                  <c:v>122</c:v>
                </c:pt>
                <c:pt idx="790">
                  <c:v>95</c:v>
                </c:pt>
                <c:pt idx="791">
                  <c:v>95</c:v>
                </c:pt>
                <c:pt idx="792">
                  <c:v>82</c:v>
                </c:pt>
                <c:pt idx="793">
                  <c:v>79</c:v>
                </c:pt>
                <c:pt idx="794">
                  <c:v>99</c:v>
                </c:pt>
                <c:pt idx="795">
                  <c:v>103</c:v>
                </c:pt>
                <c:pt idx="796">
                  <c:v>88</c:v>
                </c:pt>
                <c:pt idx="797">
                  <c:v>102</c:v>
                </c:pt>
                <c:pt idx="798">
                  <c:v>86</c:v>
                </c:pt>
                <c:pt idx="799">
                  <c:v>96</c:v>
                </c:pt>
                <c:pt idx="800">
                  <c:v>87</c:v>
                </c:pt>
                <c:pt idx="801">
                  <c:v>87</c:v>
                </c:pt>
                <c:pt idx="802">
                  <c:v>88</c:v>
                </c:pt>
                <c:pt idx="803">
                  <c:v>90</c:v>
                </c:pt>
                <c:pt idx="804">
                  <c:v>78</c:v>
                </c:pt>
                <c:pt idx="805">
                  <c:v>80</c:v>
                </c:pt>
                <c:pt idx="806">
                  <c:v>86</c:v>
                </c:pt>
                <c:pt idx="807">
                  <c:v>84</c:v>
                </c:pt>
                <c:pt idx="808">
                  <c:v>82</c:v>
                </c:pt>
                <c:pt idx="809">
                  <c:v>84</c:v>
                </c:pt>
                <c:pt idx="810">
                  <c:v>105</c:v>
                </c:pt>
                <c:pt idx="811">
                  <c:v>114</c:v>
                </c:pt>
                <c:pt idx="812">
                  <c:v>74</c:v>
                </c:pt>
                <c:pt idx="813">
                  <c:v>93</c:v>
                </c:pt>
                <c:pt idx="814">
                  <c:v>92</c:v>
                </c:pt>
                <c:pt idx="815">
                  <c:v>84</c:v>
                </c:pt>
                <c:pt idx="816">
                  <c:v>96</c:v>
                </c:pt>
                <c:pt idx="817">
                  <c:v>99</c:v>
                </c:pt>
                <c:pt idx="818">
                  <c:v>85</c:v>
                </c:pt>
                <c:pt idx="819">
                  <c:v>84</c:v>
                </c:pt>
                <c:pt idx="820">
                  <c:v>78</c:v>
                </c:pt>
                <c:pt idx="821">
                  <c:v>91</c:v>
                </c:pt>
                <c:pt idx="822">
                  <c:v>81</c:v>
                </c:pt>
                <c:pt idx="823">
                  <c:v>77</c:v>
                </c:pt>
                <c:pt idx="824">
                  <c:v>85</c:v>
                </c:pt>
                <c:pt idx="825">
                  <c:v>74</c:v>
                </c:pt>
                <c:pt idx="826">
                  <c:v>78</c:v>
                </c:pt>
                <c:pt idx="827">
                  <c:v>81</c:v>
                </c:pt>
                <c:pt idx="828">
                  <c:v>79</c:v>
                </c:pt>
                <c:pt idx="829">
                  <c:v>98</c:v>
                </c:pt>
                <c:pt idx="830">
                  <c:v>80</c:v>
                </c:pt>
                <c:pt idx="831">
                  <c:v>101</c:v>
                </c:pt>
                <c:pt idx="832">
                  <c:v>80</c:v>
                </c:pt>
                <c:pt idx="833">
                  <c:v>90</c:v>
                </c:pt>
                <c:pt idx="834">
                  <c:v>82</c:v>
                </c:pt>
                <c:pt idx="835">
                  <c:v>93</c:v>
                </c:pt>
                <c:pt idx="836">
                  <c:v>72</c:v>
                </c:pt>
                <c:pt idx="837">
                  <c:v>83</c:v>
                </c:pt>
                <c:pt idx="838">
                  <c:v>98</c:v>
                </c:pt>
                <c:pt idx="839">
                  <c:v>87</c:v>
                </c:pt>
                <c:pt idx="840">
                  <c:v>109</c:v>
                </c:pt>
                <c:pt idx="841">
                  <c:v>77</c:v>
                </c:pt>
                <c:pt idx="842">
                  <c:v>79</c:v>
                </c:pt>
                <c:pt idx="843">
                  <c:v>75</c:v>
                </c:pt>
                <c:pt idx="844">
                  <c:v>90</c:v>
                </c:pt>
                <c:pt idx="845">
                  <c:v>92</c:v>
                </c:pt>
                <c:pt idx="846">
                  <c:v>94</c:v>
                </c:pt>
                <c:pt idx="847">
                  <c:v>87</c:v>
                </c:pt>
                <c:pt idx="848">
                  <c:v>83</c:v>
                </c:pt>
                <c:pt idx="849">
                  <c:v>83</c:v>
                </c:pt>
                <c:pt idx="850">
                  <c:v>91</c:v>
                </c:pt>
                <c:pt idx="851">
                  <c:v>94</c:v>
                </c:pt>
                <c:pt idx="852">
                  <c:v>95</c:v>
                </c:pt>
                <c:pt idx="853">
                  <c:v>103</c:v>
                </c:pt>
                <c:pt idx="854">
                  <c:v>82</c:v>
                </c:pt>
                <c:pt idx="855">
                  <c:v>94</c:v>
                </c:pt>
                <c:pt idx="856">
                  <c:v>93</c:v>
                </c:pt>
                <c:pt idx="857">
                  <c:v>83</c:v>
                </c:pt>
                <c:pt idx="858">
                  <c:v>101</c:v>
                </c:pt>
                <c:pt idx="859">
                  <c:v>73</c:v>
                </c:pt>
                <c:pt idx="860">
                  <c:v>91</c:v>
                </c:pt>
                <c:pt idx="861">
                  <c:v>90</c:v>
                </c:pt>
                <c:pt idx="862">
                  <c:v>86</c:v>
                </c:pt>
                <c:pt idx="863">
                  <c:v>90</c:v>
                </c:pt>
                <c:pt idx="864">
                  <c:v>77</c:v>
                </c:pt>
                <c:pt idx="865">
                  <c:v>89</c:v>
                </c:pt>
                <c:pt idx="866">
                  <c:v>102</c:v>
                </c:pt>
                <c:pt idx="867">
                  <c:v>111</c:v>
                </c:pt>
                <c:pt idx="868">
                  <c:v>114</c:v>
                </c:pt>
                <c:pt idx="869">
                  <c:v>88</c:v>
                </c:pt>
                <c:pt idx="870">
                  <c:v>91</c:v>
                </c:pt>
                <c:pt idx="871">
                  <c:v>88</c:v>
                </c:pt>
                <c:pt idx="872">
                  <c:v>106</c:v>
                </c:pt>
                <c:pt idx="873">
                  <c:v>95</c:v>
                </c:pt>
                <c:pt idx="874">
                  <c:v>87</c:v>
                </c:pt>
                <c:pt idx="875">
                  <c:v>119</c:v>
                </c:pt>
                <c:pt idx="876">
                  <c:v>80</c:v>
                </c:pt>
                <c:pt idx="877">
                  <c:v>116</c:v>
                </c:pt>
                <c:pt idx="878">
                  <c:v>109</c:v>
                </c:pt>
                <c:pt idx="879">
                  <c:v>106</c:v>
                </c:pt>
                <c:pt idx="880">
                  <c:v>99</c:v>
                </c:pt>
                <c:pt idx="881">
                  <c:v>94</c:v>
                </c:pt>
                <c:pt idx="882">
                  <c:v>102</c:v>
                </c:pt>
                <c:pt idx="883">
                  <c:v>100</c:v>
                </c:pt>
                <c:pt idx="884">
                  <c:v>91</c:v>
                </c:pt>
                <c:pt idx="885">
                  <c:v>89</c:v>
                </c:pt>
                <c:pt idx="886">
                  <c:v>97</c:v>
                </c:pt>
                <c:pt idx="887">
                  <c:v>106</c:v>
                </c:pt>
                <c:pt idx="888">
                  <c:v>98</c:v>
                </c:pt>
                <c:pt idx="889">
                  <c:v>97</c:v>
                </c:pt>
                <c:pt idx="890">
                  <c:v>114</c:v>
                </c:pt>
                <c:pt idx="891">
                  <c:v>104</c:v>
                </c:pt>
                <c:pt idx="892">
                  <c:v>100</c:v>
                </c:pt>
                <c:pt idx="893">
                  <c:v>87</c:v>
                </c:pt>
                <c:pt idx="894">
                  <c:v>96</c:v>
                </c:pt>
                <c:pt idx="895">
                  <c:v>91</c:v>
                </c:pt>
                <c:pt idx="896">
                  <c:v>105</c:v>
                </c:pt>
                <c:pt idx="897">
                  <c:v>105</c:v>
                </c:pt>
                <c:pt idx="898">
                  <c:v>92</c:v>
                </c:pt>
                <c:pt idx="899">
                  <c:v>98</c:v>
                </c:pt>
                <c:pt idx="900">
                  <c:v>89</c:v>
                </c:pt>
                <c:pt idx="901">
                  <c:v>100</c:v>
                </c:pt>
                <c:pt idx="902">
                  <c:v>99</c:v>
                </c:pt>
                <c:pt idx="903">
                  <c:v>94</c:v>
                </c:pt>
                <c:pt idx="904">
                  <c:v>69</c:v>
                </c:pt>
                <c:pt idx="905">
                  <c:v>85</c:v>
                </c:pt>
                <c:pt idx="906">
                  <c:v>104</c:v>
                </c:pt>
                <c:pt idx="907">
                  <c:v>86</c:v>
                </c:pt>
                <c:pt idx="908">
                  <c:v>123</c:v>
                </c:pt>
                <c:pt idx="909">
                  <c:v>98</c:v>
                </c:pt>
                <c:pt idx="910">
                  <c:v>87</c:v>
                </c:pt>
                <c:pt idx="911">
                  <c:v>93</c:v>
                </c:pt>
                <c:pt idx="912">
                  <c:v>101</c:v>
                </c:pt>
                <c:pt idx="913">
                  <c:v>80</c:v>
                </c:pt>
                <c:pt idx="914">
                  <c:v>81</c:v>
                </c:pt>
                <c:pt idx="915">
                  <c:v>82</c:v>
                </c:pt>
                <c:pt idx="916">
                  <c:v>92</c:v>
                </c:pt>
                <c:pt idx="917">
                  <c:v>92</c:v>
                </c:pt>
                <c:pt idx="918">
                  <c:v>77</c:v>
                </c:pt>
                <c:pt idx="919">
                  <c:v>88</c:v>
                </c:pt>
                <c:pt idx="920">
                  <c:v>82</c:v>
                </c:pt>
                <c:pt idx="921">
                  <c:v>87</c:v>
                </c:pt>
                <c:pt idx="922">
                  <c:v>87</c:v>
                </c:pt>
                <c:pt idx="923">
                  <c:v>72</c:v>
                </c:pt>
                <c:pt idx="924">
                  <c:v>81</c:v>
                </c:pt>
                <c:pt idx="925">
                  <c:v>94</c:v>
                </c:pt>
                <c:pt idx="926">
                  <c:v>89</c:v>
                </c:pt>
                <c:pt idx="927">
                  <c:v>86</c:v>
                </c:pt>
                <c:pt idx="928">
                  <c:v>69</c:v>
                </c:pt>
                <c:pt idx="929">
                  <c:v>76</c:v>
                </c:pt>
                <c:pt idx="930">
                  <c:v>64</c:v>
                </c:pt>
                <c:pt idx="931">
                  <c:v>91</c:v>
                </c:pt>
                <c:pt idx="932">
                  <c:v>83</c:v>
                </c:pt>
                <c:pt idx="933">
                  <c:v>64</c:v>
                </c:pt>
                <c:pt idx="934">
                  <c:v>68</c:v>
                </c:pt>
                <c:pt idx="935">
                  <c:v>56</c:v>
                </c:pt>
                <c:pt idx="936">
                  <c:v>85</c:v>
                </c:pt>
                <c:pt idx="937">
                  <c:v>75</c:v>
                </c:pt>
                <c:pt idx="938">
                  <c:v>66</c:v>
                </c:pt>
                <c:pt idx="939">
                  <c:v>62</c:v>
                </c:pt>
                <c:pt idx="940">
                  <c:v>69</c:v>
                </c:pt>
                <c:pt idx="941">
                  <c:v>77</c:v>
                </c:pt>
                <c:pt idx="942">
                  <c:v>65</c:v>
                </c:pt>
                <c:pt idx="943">
                  <c:v>74</c:v>
                </c:pt>
                <c:pt idx="944">
                  <c:v>68</c:v>
                </c:pt>
                <c:pt idx="945">
                  <c:v>67</c:v>
                </c:pt>
                <c:pt idx="946">
                  <c:v>76</c:v>
                </c:pt>
                <c:pt idx="947">
                  <c:v>65</c:v>
                </c:pt>
                <c:pt idx="948">
                  <c:v>67</c:v>
                </c:pt>
                <c:pt idx="949">
                  <c:v>65</c:v>
                </c:pt>
                <c:pt idx="950">
                  <c:v>69</c:v>
                </c:pt>
                <c:pt idx="951">
                  <c:v>57</c:v>
                </c:pt>
                <c:pt idx="952">
                  <c:v>56</c:v>
                </c:pt>
                <c:pt idx="953">
                  <c:v>64</c:v>
                </c:pt>
                <c:pt idx="954">
                  <c:v>67</c:v>
                </c:pt>
                <c:pt idx="955">
                  <c:v>74</c:v>
                </c:pt>
                <c:pt idx="956">
                  <c:v>64</c:v>
                </c:pt>
                <c:pt idx="957">
                  <c:v>69</c:v>
                </c:pt>
                <c:pt idx="958">
                  <c:v>69</c:v>
                </c:pt>
                <c:pt idx="959">
                  <c:v>49</c:v>
                </c:pt>
                <c:pt idx="960">
                  <c:v>68</c:v>
                </c:pt>
                <c:pt idx="961">
                  <c:v>56</c:v>
                </c:pt>
                <c:pt idx="962">
                  <c:v>55</c:v>
                </c:pt>
                <c:pt idx="963">
                  <c:v>55</c:v>
                </c:pt>
                <c:pt idx="964">
                  <c:v>67</c:v>
                </c:pt>
                <c:pt idx="965">
                  <c:v>57</c:v>
                </c:pt>
                <c:pt idx="966">
                  <c:v>43</c:v>
                </c:pt>
                <c:pt idx="967">
                  <c:v>64</c:v>
                </c:pt>
                <c:pt idx="968">
                  <c:v>63</c:v>
                </c:pt>
                <c:pt idx="969">
                  <c:v>57</c:v>
                </c:pt>
                <c:pt idx="970">
                  <c:v>65</c:v>
                </c:pt>
                <c:pt idx="971">
                  <c:v>65</c:v>
                </c:pt>
                <c:pt idx="972">
                  <c:v>54</c:v>
                </c:pt>
                <c:pt idx="973">
                  <c:v>61</c:v>
                </c:pt>
                <c:pt idx="974">
                  <c:v>58</c:v>
                </c:pt>
                <c:pt idx="975">
                  <c:v>60</c:v>
                </c:pt>
                <c:pt idx="976">
                  <c:v>58</c:v>
                </c:pt>
                <c:pt idx="977">
                  <c:v>68</c:v>
                </c:pt>
                <c:pt idx="978">
                  <c:v>50</c:v>
                </c:pt>
                <c:pt idx="979">
                  <c:v>68</c:v>
                </c:pt>
                <c:pt idx="980">
                  <c:v>57</c:v>
                </c:pt>
                <c:pt idx="981">
                  <c:v>52</c:v>
                </c:pt>
                <c:pt idx="982">
                  <c:v>56</c:v>
                </c:pt>
                <c:pt idx="983">
                  <c:v>52</c:v>
                </c:pt>
                <c:pt idx="984">
                  <c:v>56</c:v>
                </c:pt>
                <c:pt idx="985">
                  <c:v>52</c:v>
                </c:pt>
                <c:pt idx="986">
                  <c:v>53</c:v>
                </c:pt>
                <c:pt idx="987">
                  <c:v>56</c:v>
                </c:pt>
                <c:pt idx="988">
                  <c:v>44</c:v>
                </c:pt>
                <c:pt idx="989">
                  <c:v>60</c:v>
                </c:pt>
                <c:pt idx="990">
                  <c:v>63</c:v>
                </c:pt>
                <c:pt idx="991">
                  <c:v>57</c:v>
                </c:pt>
                <c:pt idx="992">
                  <c:v>56</c:v>
                </c:pt>
                <c:pt idx="993">
                  <c:v>45</c:v>
                </c:pt>
                <c:pt idx="994">
                  <c:v>45</c:v>
                </c:pt>
                <c:pt idx="995">
                  <c:v>53</c:v>
                </c:pt>
                <c:pt idx="996">
                  <c:v>56</c:v>
                </c:pt>
                <c:pt idx="997">
                  <c:v>43</c:v>
                </c:pt>
                <c:pt idx="998">
                  <c:v>54</c:v>
                </c:pt>
                <c:pt idx="999">
                  <c:v>71</c:v>
                </c:pt>
                <c:pt idx="1000">
                  <c:v>47</c:v>
                </c:pt>
                <c:pt idx="1001">
                  <c:v>53</c:v>
                </c:pt>
                <c:pt idx="1002">
                  <c:v>42</c:v>
                </c:pt>
                <c:pt idx="1003">
                  <c:v>49</c:v>
                </c:pt>
                <c:pt idx="1004">
                  <c:v>46</c:v>
                </c:pt>
                <c:pt idx="1005">
                  <c:v>39</c:v>
                </c:pt>
                <c:pt idx="1006">
                  <c:v>40</c:v>
                </c:pt>
                <c:pt idx="1007">
                  <c:v>55</c:v>
                </c:pt>
                <c:pt idx="1008">
                  <c:v>46</c:v>
                </c:pt>
                <c:pt idx="1009">
                  <c:v>50</c:v>
                </c:pt>
                <c:pt idx="1010">
                  <c:v>35</c:v>
                </c:pt>
                <c:pt idx="1011">
                  <c:v>46</c:v>
                </c:pt>
                <c:pt idx="1012">
                  <c:v>47</c:v>
                </c:pt>
                <c:pt idx="1013">
                  <c:v>44</c:v>
                </c:pt>
                <c:pt idx="1014">
                  <c:v>42</c:v>
                </c:pt>
                <c:pt idx="1015">
                  <c:v>45</c:v>
                </c:pt>
                <c:pt idx="1016">
                  <c:v>38</c:v>
                </c:pt>
                <c:pt idx="1017">
                  <c:v>42</c:v>
                </c:pt>
                <c:pt idx="1018">
                  <c:v>46</c:v>
                </c:pt>
                <c:pt idx="1019">
                  <c:v>38</c:v>
                </c:pt>
                <c:pt idx="1020">
                  <c:v>37</c:v>
                </c:pt>
                <c:pt idx="1021">
                  <c:v>33</c:v>
                </c:pt>
                <c:pt idx="1022">
                  <c:v>40</c:v>
                </c:pt>
                <c:pt idx="1023">
                  <c:v>49</c:v>
                </c:pt>
                <c:pt idx="1024">
                  <c:v>52</c:v>
                </c:pt>
                <c:pt idx="1025">
                  <c:v>42</c:v>
                </c:pt>
                <c:pt idx="1026">
                  <c:v>45</c:v>
                </c:pt>
                <c:pt idx="1027">
                  <c:v>29</c:v>
                </c:pt>
                <c:pt idx="1028">
                  <c:v>37</c:v>
                </c:pt>
                <c:pt idx="1029">
                  <c:v>44</c:v>
                </c:pt>
                <c:pt idx="1030">
                  <c:v>43</c:v>
                </c:pt>
                <c:pt idx="1031">
                  <c:v>42</c:v>
                </c:pt>
                <c:pt idx="1032">
                  <c:v>46</c:v>
                </c:pt>
                <c:pt idx="1033">
                  <c:v>45</c:v>
                </c:pt>
                <c:pt idx="1034">
                  <c:v>42</c:v>
                </c:pt>
                <c:pt idx="1035">
                  <c:v>30</c:v>
                </c:pt>
                <c:pt idx="1036">
                  <c:v>52</c:v>
                </c:pt>
                <c:pt idx="1037">
                  <c:v>36</c:v>
                </c:pt>
                <c:pt idx="1038">
                  <c:v>38</c:v>
                </c:pt>
                <c:pt idx="1039">
                  <c:v>45</c:v>
                </c:pt>
                <c:pt idx="1040">
                  <c:v>33</c:v>
                </c:pt>
                <c:pt idx="1041">
                  <c:v>46</c:v>
                </c:pt>
                <c:pt idx="1042">
                  <c:v>30</c:v>
                </c:pt>
                <c:pt idx="1043">
                  <c:v>40</c:v>
                </c:pt>
                <c:pt idx="1044">
                  <c:v>44</c:v>
                </c:pt>
                <c:pt idx="1045">
                  <c:v>34</c:v>
                </c:pt>
                <c:pt idx="1046">
                  <c:v>33</c:v>
                </c:pt>
                <c:pt idx="1047">
                  <c:v>44</c:v>
                </c:pt>
                <c:pt idx="1048">
                  <c:v>46</c:v>
                </c:pt>
                <c:pt idx="1049">
                  <c:v>41</c:v>
                </c:pt>
                <c:pt idx="1050">
                  <c:v>45</c:v>
                </c:pt>
                <c:pt idx="1051">
                  <c:v>38</c:v>
                </c:pt>
                <c:pt idx="1052">
                  <c:v>37</c:v>
                </c:pt>
                <c:pt idx="1053">
                  <c:v>43</c:v>
                </c:pt>
                <c:pt idx="1054">
                  <c:v>40</c:v>
                </c:pt>
                <c:pt idx="1055">
                  <c:v>35</c:v>
                </c:pt>
                <c:pt idx="1056">
                  <c:v>56</c:v>
                </c:pt>
                <c:pt idx="1057">
                  <c:v>34</c:v>
                </c:pt>
                <c:pt idx="1058">
                  <c:v>34</c:v>
                </c:pt>
                <c:pt idx="1059">
                  <c:v>36</c:v>
                </c:pt>
                <c:pt idx="1060">
                  <c:v>36</c:v>
                </c:pt>
                <c:pt idx="1061">
                  <c:v>40</c:v>
                </c:pt>
                <c:pt idx="1062">
                  <c:v>29</c:v>
                </c:pt>
                <c:pt idx="1063">
                  <c:v>44</c:v>
                </c:pt>
                <c:pt idx="1064">
                  <c:v>37</c:v>
                </c:pt>
                <c:pt idx="1065">
                  <c:v>45</c:v>
                </c:pt>
                <c:pt idx="1066">
                  <c:v>45</c:v>
                </c:pt>
                <c:pt idx="1067">
                  <c:v>25</c:v>
                </c:pt>
                <c:pt idx="1068">
                  <c:v>42</c:v>
                </c:pt>
                <c:pt idx="1069">
                  <c:v>48</c:v>
                </c:pt>
                <c:pt idx="1070">
                  <c:v>38</c:v>
                </c:pt>
                <c:pt idx="1071">
                  <c:v>38</c:v>
                </c:pt>
                <c:pt idx="1072">
                  <c:v>36</c:v>
                </c:pt>
                <c:pt idx="1073">
                  <c:v>36</c:v>
                </c:pt>
                <c:pt idx="1074">
                  <c:v>44</c:v>
                </c:pt>
                <c:pt idx="1075">
                  <c:v>40</c:v>
                </c:pt>
                <c:pt idx="1076">
                  <c:v>35</c:v>
                </c:pt>
                <c:pt idx="1077">
                  <c:v>29</c:v>
                </c:pt>
                <c:pt idx="1078">
                  <c:v>37</c:v>
                </c:pt>
                <c:pt idx="1079">
                  <c:v>38</c:v>
                </c:pt>
                <c:pt idx="1080">
                  <c:v>26</c:v>
                </c:pt>
                <c:pt idx="1081">
                  <c:v>32</c:v>
                </c:pt>
                <c:pt idx="1082">
                  <c:v>17</c:v>
                </c:pt>
                <c:pt idx="1083">
                  <c:v>36</c:v>
                </c:pt>
                <c:pt idx="1084">
                  <c:v>34</c:v>
                </c:pt>
                <c:pt idx="1085">
                  <c:v>26</c:v>
                </c:pt>
                <c:pt idx="1086">
                  <c:v>32</c:v>
                </c:pt>
                <c:pt idx="1087">
                  <c:v>35</c:v>
                </c:pt>
                <c:pt idx="1088">
                  <c:v>27</c:v>
                </c:pt>
                <c:pt idx="1089">
                  <c:v>32</c:v>
                </c:pt>
                <c:pt idx="1090">
                  <c:v>31</c:v>
                </c:pt>
                <c:pt idx="1091">
                  <c:v>29</c:v>
                </c:pt>
                <c:pt idx="1092">
                  <c:v>30</c:v>
                </c:pt>
                <c:pt idx="1093">
                  <c:v>32</c:v>
                </c:pt>
                <c:pt idx="1094">
                  <c:v>44</c:v>
                </c:pt>
                <c:pt idx="1095">
                  <c:v>37</c:v>
                </c:pt>
                <c:pt idx="1096">
                  <c:v>37</c:v>
                </c:pt>
                <c:pt idx="1097">
                  <c:v>42</c:v>
                </c:pt>
                <c:pt idx="1098">
                  <c:v>37</c:v>
                </c:pt>
                <c:pt idx="1099">
                  <c:v>46</c:v>
                </c:pt>
                <c:pt idx="1100">
                  <c:v>35</c:v>
                </c:pt>
                <c:pt idx="1101">
                  <c:v>42</c:v>
                </c:pt>
                <c:pt idx="1102">
                  <c:v>35</c:v>
                </c:pt>
                <c:pt idx="1103">
                  <c:v>33</c:v>
                </c:pt>
                <c:pt idx="1104">
                  <c:v>42</c:v>
                </c:pt>
                <c:pt idx="1105">
                  <c:v>34</c:v>
                </c:pt>
                <c:pt idx="1106">
                  <c:v>35</c:v>
                </c:pt>
                <c:pt idx="1107">
                  <c:v>44</c:v>
                </c:pt>
                <c:pt idx="1108">
                  <c:v>31</c:v>
                </c:pt>
                <c:pt idx="1109">
                  <c:v>31</c:v>
                </c:pt>
                <c:pt idx="1110">
                  <c:v>20</c:v>
                </c:pt>
                <c:pt idx="1111">
                  <c:v>29</c:v>
                </c:pt>
                <c:pt idx="1112">
                  <c:v>24</c:v>
                </c:pt>
                <c:pt idx="1113">
                  <c:v>36</c:v>
                </c:pt>
                <c:pt idx="1114">
                  <c:v>41</c:v>
                </c:pt>
                <c:pt idx="1115">
                  <c:v>42</c:v>
                </c:pt>
                <c:pt idx="1116">
                  <c:v>32</c:v>
                </c:pt>
                <c:pt idx="1117">
                  <c:v>36</c:v>
                </c:pt>
                <c:pt idx="1118">
                  <c:v>32</c:v>
                </c:pt>
                <c:pt idx="1119">
                  <c:v>35</c:v>
                </c:pt>
                <c:pt idx="1120">
                  <c:v>38</c:v>
                </c:pt>
                <c:pt idx="1121">
                  <c:v>30</c:v>
                </c:pt>
                <c:pt idx="1122">
                  <c:v>32</c:v>
                </c:pt>
                <c:pt idx="1123">
                  <c:v>40</c:v>
                </c:pt>
                <c:pt idx="1124">
                  <c:v>37</c:v>
                </c:pt>
                <c:pt idx="1125">
                  <c:v>43</c:v>
                </c:pt>
                <c:pt idx="1126">
                  <c:v>38</c:v>
                </c:pt>
                <c:pt idx="1127">
                  <c:v>27</c:v>
                </c:pt>
                <c:pt idx="1128">
                  <c:v>32</c:v>
                </c:pt>
                <c:pt idx="1129">
                  <c:v>33</c:v>
                </c:pt>
                <c:pt idx="1130">
                  <c:v>34</c:v>
                </c:pt>
                <c:pt idx="1131">
                  <c:v>36</c:v>
                </c:pt>
                <c:pt idx="1132">
                  <c:v>32</c:v>
                </c:pt>
                <c:pt idx="1133">
                  <c:v>35</c:v>
                </c:pt>
                <c:pt idx="1134">
                  <c:v>35</c:v>
                </c:pt>
                <c:pt idx="1135">
                  <c:v>21</c:v>
                </c:pt>
                <c:pt idx="1136">
                  <c:v>44</c:v>
                </c:pt>
                <c:pt idx="1137">
                  <c:v>28</c:v>
                </c:pt>
                <c:pt idx="1138">
                  <c:v>37</c:v>
                </c:pt>
                <c:pt idx="1139">
                  <c:v>37</c:v>
                </c:pt>
                <c:pt idx="1140">
                  <c:v>45</c:v>
                </c:pt>
                <c:pt idx="1141">
                  <c:v>35</c:v>
                </c:pt>
                <c:pt idx="1142">
                  <c:v>23</c:v>
                </c:pt>
                <c:pt idx="1143">
                  <c:v>39</c:v>
                </c:pt>
                <c:pt idx="1144">
                  <c:v>24</c:v>
                </c:pt>
                <c:pt idx="1145">
                  <c:v>25</c:v>
                </c:pt>
                <c:pt idx="1146">
                  <c:v>34</c:v>
                </c:pt>
                <c:pt idx="1147">
                  <c:v>44</c:v>
                </c:pt>
                <c:pt idx="1148">
                  <c:v>31</c:v>
                </c:pt>
                <c:pt idx="1149">
                  <c:v>36</c:v>
                </c:pt>
                <c:pt idx="1150">
                  <c:v>33</c:v>
                </c:pt>
                <c:pt idx="1151">
                  <c:v>30</c:v>
                </c:pt>
                <c:pt idx="1152">
                  <c:v>39</c:v>
                </c:pt>
                <c:pt idx="1153">
                  <c:v>46</c:v>
                </c:pt>
                <c:pt idx="1154">
                  <c:v>29</c:v>
                </c:pt>
                <c:pt idx="1155">
                  <c:v>32</c:v>
                </c:pt>
                <c:pt idx="1156">
                  <c:v>20</c:v>
                </c:pt>
                <c:pt idx="1157">
                  <c:v>32</c:v>
                </c:pt>
                <c:pt idx="1158">
                  <c:v>33</c:v>
                </c:pt>
                <c:pt idx="1159">
                  <c:v>36</c:v>
                </c:pt>
                <c:pt idx="1160">
                  <c:v>40</c:v>
                </c:pt>
                <c:pt idx="1161">
                  <c:v>23</c:v>
                </c:pt>
                <c:pt idx="1162">
                  <c:v>21</c:v>
                </c:pt>
                <c:pt idx="1163">
                  <c:v>31</c:v>
                </c:pt>
                <c:pt idx="1164">
                  <c:v>27</c:v>
                </c:pt>
                <c:pt idx="1165">
                  <c:v>32</c:v>
                </c:pt>
                <c:pt idx="1166">
                  <c:v>43</c:v>
                </c:pt>
                <c:pt idx="1167">
                  <c:v>20</c:v>
                </c:pt>
                <c:pt idx="1168">
                  <c:v>32</c:v>
                </c:pt>
                <c:pt idx="1169">
                  <c:v>29</c:v>
                </c:pt>
                <c:pt idx="1170">
                  <c:v>38</c:v>
                </c:pt>
                <c:pt idx="1171">
                  <c:v>36</c:v>
                </c:pt>
                <c:pt idx="1172">
                  <c:v>33</c:v>
                </c:pt>
                <c:pt idx="1173">
                  <c:v>33</c:v>
                </c:pt>
                <c:pt idx="1174">
                  <c:v>25</c:v>
                </c:pt>
                <c:pt idx="1175">
                  <c:v>25</c:v>
                </c:pt>
                <c:pt idx="1176">
                  <c:v>28</c:v>
                </c:pt>
                <c:pt idx="1177">
                  <c:v>23</c:v>
                </c:pt>
                <c:pt idx="1178">
                  <c:v>27</c:v>
                </c:pt>
                <c:pt idx="1179">
                  <c:v>30</c:v>
                </c:pt>
                <c:pt idx="1180">
                  <c:v>35</c:v>
                </c:pt>
                <c:pt idx="1181">
                  <c:v>26</c:v>
                </c:pt>
                <c:pt idx="1182">
                  <c:v>29</c:v>
                </c:pt>
                <c:pt idx="1183">
                  <c:v>34</c:v>
                </c:pt>
                <c:pt idx="1184">
                  <c:v>36</c:v>
                </c:pt>
                <c:pt idx="1185">
                  <c:v>41</c:v>
                </c:pt>
                <c:pt idx="1186">
                  <c:v>34</c:v>
                </c:pt>
                <c:pt idx="1187">
                  <c:v>24</c:v>
                </c:pt>
                <c:pt idx="1188">
                  <c:v>32</c:v>
                </c:pt>
                <c:pt idx="1189">
                  <c:v>28</c:v>
                </c:pt>
                <c:pt idx="1190">
                  <c:v>36</c:v>
                </c:pt>
                <c:pt idx="1191">
                  <c:v>26</c:v>
                </c:pt>
                <c:pt idx="1192">
                  <c:v>18</c:v>
                </c:pt>
                <c:pt idx="1193">
                  <c:v>22</c:v>
                </c:pt>
                <c:pt idx="1194">
                  <c:v>35</c:v>
                </c:pt>
                <c:pt idx="1195">
                  <c:v>27</c:v>
                </c:pt>
                <c:pt idx="1196">
                  <c:v>34</c:v>
                </c:pt>
                <c:pt idx="1197">
                  <c:v>26</c:v>
                </c:pt>
                <c:pt idx="1198">
                  <c:v>27</c:v>
                </c:pt>
                <c:pt idx="1199">
                  <c:v>33</c:v>
                </c:pt>
                <c:pt idx="1200">
                  <c:v>33</c:v>
                </c:pt>
                <c:pt idx="1201">
                  <c:v>26</c:v>
                </c:pt>
                <c:pt idx="1202">
                  <c:v>21</c:v>
                </c:pt>
                <c:pt idx="1203">
                  <c:v>27</c:v>
                </c:pt>
                <c:pt idx="1204">
                  <c:v>35</c:v>
                </c:pt>
                <c:pt idx="1205">
                  <c:v>35</c:v>
                </c:pt>
                <c:pt idx="1206">
                  <c:v>31</c:v>
                </c:pt>
                <c:pt idx="1207">
                  <c:v>32</c:v>
                </c:pt>
                <c:pt idx="1208">
                  <c:v>25</c:v>
                </c:pt>
                <c:pt idx="1209">
                  <c:v>34</c:v>
                </c:pt>
                <c:pt idx="1210">
                  <c:v>25</c:v>
                </c:pt>
                <c:pt idx="1211">
                  <c:v>24</c:v>
                </c:pt>
                <c:pt idx="1212">
                  <c:v>30</c:v>
                </c:pt>
                <c:pt idx="1213">
                  <c:v>30</c:v>
                </c:pt>
                <c:pt idx="1214">
                  <c:v>28</c:v>
                </c:pt>
                <c:pt idx="1215">
                  <c:v>29</c:v>
                </c:pt>
                <c:pt idx="1216">
                  <c:v>26</c:v>
                </c:pt>
                <c:pt idx="1217">
                  <c:v>34</c:v>
                </c:pt>
                <c:pt idx="1218">
                  <c:v>21</c:v>
                </c:pt>
                <c:pt idx="1219">
                  <c:v>22</c:v>
                </c:pt>
                <c:pt idx="1220">
                  <c:v>31</c:v>
                </c:pt>
                <c:pt idx="1221">
                  <c:v>23</c:v>
                </c:pt>
                <c:pt idx="1222">
                  <c:v>27</c:v>
                </c:pt>
                <c:pt idx="1223">
                  <c:v>33</c:v>
                </c:pt>
                <c:pt idx="1224">
                  <c:v>28</c:v>
                </c:pt>
                <c:pt idx="1225">
                  <c:v>28</c:v>
                </c:pt>
                <c:pt idx="1226">
                  <c:v>29</c:v>
                </c:pt>
                <c:pt idx="1227">
                  <c:v>29</c:v>
                </c:pt>
                <c:pt idx="1228">
                  <c:v>39</c:v>
                </c:pt>
                <c:pt idx="1229">
                  <c:v>38</c:v>
                </c:pt>
                <c:pt idx="1230">
                  <c:v>30</c:v>
                </c:pt>
                <c:pt idx="1231">
                  <c:v>28</c:v>
                </c:pt>
                <c:pt idx="1232">
                  <c:v>23</c:v>
                </c:pt>
                <c:pt idx="1233">
                  <c:v>28</c:v>
                </c:pt>
                <c:pt idx="1234">
                  <c:v>28</c:v>
                </c:pt>
                <c:pt idx="1235">
                  <c:v>28</c:v>
                </c:pt>
                <c:pt idx="1236">
                  <c:v>32</c:v>
                </c:pt>
                <c:pt idx="1237">
                  <c:v>32</c:v>
                </c:pt>
                <c:pt idx="1238">
                  <c:v>26</c:v>
                </c:pt>
                <c:pt idx="1239">
                  <c:v>25</c:v>
                </c:pt>
                <c:pt idx="1240">
                  <c:v>25</c:v>
                </c:pt>
                <c:pt idx="1241">
                  <c:v>28</c:v>
                </c:pt>
                <c:pt idx="1242">
                  <c:v>31</c:v>
                </c:pt>
                <c:pt idx="1243">
                  <c:v>25</c:v>
                </c:pt>
                <c:pt idx="1244">
                  <c:v>32</c:v>
                </c:pt>
                <c:pt idx="1245">
                  <c:v>20</c:v>
                </c:pt>
                <c:pt idx="1246">
                  <c:v>25</c:v>
                </c:pt>
                <c:pt idx="1247">
                  <c:v>34</c:v>
                </c:pt>
                <c:pt idx="1248">
                  <c:v>33</c:v>
                </c:pt>
                <c:pt idx="1249">
                  <c:v>21</c:v>
                </c:pt>
                <c:pt idx="1250">
                  <c:v>33</c:v>
                </c:pt>
                <c:pt idx="1251">
                  <c:v>31</c:v>
                </c:pt>
                <c:pt idx="1252">
                  <c:v>33</c:v>
                </c:pt>
                <c:pt idx="1253">
                  <c:v>20</c:v>
                </c:pt>
                <c:pt idx="1254">
                  <c:v>35</c:v>
                </c:pt>
                <c:pt idx="1255">
                  <c:v>37</c:v>
                </c:pt>
                <c:pt idx="1256">
                  <c:v>34</c:v>
                </c:pt>
                <c:pt idx="1257">
                  <c:v>37</c:v>
                </c:pt>
                <c:pt idx="1258">
                  <c:v>36</c:v>
                </c:pt>
                <c:pt idx="1259">
                  <c:v>23</c:v>
                </c:pt>
                <c:pt idx="1260">
                  <c:v>23</c:v>
                </c:pt>
                <c:pt idx="1261">
                  <c:v>17</c:v>
                </c:pt>
                <c:pt idx="1262">
                  <c:v>23</c:v>
                </c:pt>
                <c:pt idx="1263">
                  <c:v>31</c:v>
                </c:pt>
                <c:pt idx="1264">
                  <c:v>22</c:v>
                </c:pt>
                <c:pt idx="1265">
                  <c:v>26</c:v>
                </c:pt>
                <c:pt idx="1266">
                  <c:v>35</c:v>
                </c:pt>
                <c:pt idx="1267">
                  <c:v>31</c:v>
                </c:pt>
                <c:pt idx="1268">
                  <c:v>33</c:v>
                </c:pt>
                <c:pt idx="1269">
                  <c:v>28</c:v>
                </c:pt>
                <c:pt idx="1270">
                  <c:v>28</c:v>
                </c:pt>
                <c:pt idx="1271">
                  <c:v>19</c:v>
                </c:pt>
                <c:pt idx="1272">
                  <c:v>31</c:v>
                </c:pt>
                <c:pt idx="1273">
                  <c:v>31</c:v>
                </c:pt>
                <c:pt idx="1274">
                  <c:v>41</c:v>
                </c:pt>
                <c:pt idx="1275">
                  <c:v>29</c:v>
                </c:pt>
                <c:pt idx="1276">
                  <c:v>30</c:v>
                </c:pt>
                <c:pt idx="1277">
                  <c:v>33</c:v>
                </c:pt>
                <c:pt idx="1278">
                  <c:v>36</c:v>
                </c:pt>
                <c:pt idx="1279">
                  <c:v>32</c:v>
                </c:pt>
                <c:pt idx="1280">
                  <c:v>29</c:v>
                </c:pt>
                <c:pt idx="1281">
                  <c:v>25</c:v>
                </c:pt>
                <c:pt idx="1282">
                  <c:v>30</c:v>
                </c:pt>
                <c:pt idx="1283">
                  <c:v>30</c:v>
                </c:pt>
                <c:pt idx="1284">
                  <c:v>31</c:v>
                </c:pt>
                <c:pt idx="1285">
                  <c:v>38</c:v>
                </c:pt>
                <c:pt idx="1286">
                  <c:v>42</c:v>
                </c:pt>
                <c:pt idx="1287">
                  <c:v>28</c:v>
                </c:pt>
                <c:pt idx="1288">
                  <c:v>25</c:v>
                </c:pt>
                <c:pt idx="1289">
                  <c:v>19</c:v>
                </c:pt>
                <c:pt idx="1290">
                  <c:v>40</c:v>
                </c:pt>
                <c:pt idx="1291">
                  <c:v>29</c:v>
                </c:pt>
                <c:pt idx="1292">
                  <c:v>29</c:v>
                </c:pt>
                <c:pt idx="1293">
                  <c:v>36</c:v>
                </c:pt>
                <c:pt idx="1294">
                  <c:v>40</c:v>
                </c:pt>
                <c:pt idx="1295">
                  <c:v>37</c:v>
                </c:pt>
                <c:pt idx="1296">
                  <c:v>31</c:v>
                </c:pt>
                <c:pt idx="1297">
                  <c:v>41</c:v>
                </c:pt>
                <c:pt idx="1298">
                  <c:v>22</c:v>
                </c:pt>
                <c:pt idx="1299">
                  <c:v>29</c:v>
                </c:pt>
                <c:pt idx="1300">
                  <c:v>35</c:v>
                </c:pt>
                <c:pt idx="1301">
                  <c:v>29</c:v>
                </c:pt>
                <c:pt idx="1302">
                  <c:v>29</c:v>
                </c:pt>
                <c:pt idx="1303">
                  <c:v>35</c:v>
                </c:pt>
                <c:pt idx="1304">
                  <c:v>22</c:v>
                </c:pt>
                <c:pt idx="1305">
                  <c:v>24</c:v>
                </c:pt>
                <c:pt idx="1306">
                  <c:v>31</c:v>
                </c:pt>
                <c:pt idx="1307">
                  <c:v>25</c:v>
                </c:pt>
                <c:pt idx="1308">
                  <c:v>25</c:v>
                </c:pt>
                <c:pt idx="1309">
                  <c:v>26</c:v>
                </c:pt>
                <c:pt idx="1310">
                  <c:v>34</c:v>
                </c:pt>
                <c:pt idx="1311">
                  <c:v>29</c:v>
                </c:pt>
                <c:pt idx="1312">
                  <c:v>33</c:v>
                </c:pt>
                <c:pt idx="1313">
                  <c:v>30</c:v>
                </c:pt>
                <c:pt idx="1314">
                  <c:v>31</c:v>
                </c:pt>
                <c:pt idx="1315">
                  <c:v>23</c:v>
                </c:pt>
                <c:pt idx="1316">
                  <c:v>31</c:v>
                </c:pt>
                <c:pt idx="1317">
                  <c:v>32</c:v>
                </c:pt>
                <c:pt idx="1318">
                  <c:v>30</c:v>
                </c:pt>
                <c:pt idx="1319">
                  <c:v>30</c:v>
                </c:pt>
                <c:pt idx="1320">
                  <c:v>38</c:v>
                </c:pt>
                <c:pt idx="1321">
                  <c:v>34</c:v>
                </c:pt>
                <c:pt idx="1322">
                  <c:v>32</c:v>
                </c:pt>
                <c:pt idx="1323">
                  <c:v>42</c:v>
                </c:pt>
                <c:pt idx="1324">
                  <c:v>35</c:v>
                </c:pt>
                <c:pt idx="1325">
                  <c:v>28</c:v>
                </c:pt>
                <c:pt idx="1326">
                  <c:v>36</c:v>
                </c:pt>
                <c:pt idx="1327">
                  <c:v>42</c:v>
                </c:pt>
                <c:pt idx="1328">
                  <c:v>37</c:v>
                </c:pt>
                <c:pt idx="1329">
                  <c:v>30</c:v>
                </c:pt>
                <c:pt idx="1330">
                  <c:v>39</c:v>
                </c:pt>
                <c:pt idx="1331">
                  <c:v>36</c:v>
                </c:pt>
                <c:pt idx="1332">
                  <c:v>42</c:v>
                </c:pt>
                <c:pt idx="1333">
                  <c:v>45</c:v>
                </c:pt>
                <c:pt idx="1334">
                  <c:v>32</c:v>
                </c:pt>
                <c:pt idx="1335">
                  <c:v>41</c:v>
                </c:pt>
                <c:pt idx="1336">
                  <c:v>39</c:v>
                </c:pt>
                <c:pt idx="1337">
                  <c:v>43</c:v>
                </c:pt>
                <c:pt idx="1338">
                  <c:v>33</c:v>
                </c:pt>
                <c:pt idx="1339">
                  <c:v>24</c:v>
                </c:pt>
                <c:pt idx="1340">
                  <c:v>38</c:v>
                </c:pt>
                <c:pt idx="1341">
                  <c:v>38</c:v>
                </c:pt>
                <c:pt idx="1342">
                  <c:v>30</c:v>
                </c:pt>
                <c:pt idx="1343">
                  <c:v>38</c:v>
                </c:pt>
                <c:pt idx="1344">
                  <c:v>32</c:v>
                </c:pt>
                <c:pt idx="1345">
                  <c:v>39</c:v>
                </c:pt>
                <c:pt idx="1346">
                  <c:v>40</c:v>
                </c:pt>
                <c:pt idx="1347">
                  <c:v>34</c:v>
                </c:pt>
                <c:pt idx="1348">
                  <c:v>29</c:v>
                </c:pt>
                <c:pt idx="1349">
                  <c:v>36</c:v>
                </c:pt>
                <c:pt idx="1350">
                  <c:v>28</c:v>
                </c:pt>
                <c:pt idx="1351">
                  <c:v>50</c:v>
                </c:pt>
                <c:pt idx="1352">
                  <c:v>32</c:v>
                </c:pt>
                <c:pt idx="1353">
                  <c:v>26</c:v>
                </c:pt>
                <c:pt idx="1354">
                  <c:v>41</c:v>
                </c:pt>
                <c:pt idx="1355">
                  <c:v>31</c:v>
                </c:pt>
                <c:pt idx="1356">
                  <c:v>26</c:v>
                </c:pt>
                <c:pt idx="1357">
                  <c:v>35</c:v>
                </c:pt>
                <c:pt idx="1358">
                  <c:v>38</c:v>
                </c:pt>
                <c:pt idx="1359">
                  <c:v>29</c:v>
                </c:pt>
                <c:pt idx="1360">
                  <c:v>38</c:v>
                </c:pt>
                <c:pt idx="1361">
                  <c:v>43</c:v>
                </c:pt>
                <c:pt idx="1362">
                  <c:v>32</c:v>
                </c:pt>
                <c:pt idx="1363">
                  <c:v>40</c:v>
                </c:pt>
                <c:pt idx="1364">
                  <c:v>38</c:v>
                </c:pt>
                <c:pt idx="1365">
                  <c:v>32</c:v>
                </c:pt>
                <c:pt idx="1366">
                  <c:v>42</c:v>
                </c:pt>
                <c:pt idx="1367">
                  <c:v>36</c:v>
                </c:pt>
                <c:pt idx="1368">
                  <c:v>37</c:v>
                </c:pt>
                <c:pt idx="1369">
                  <c:v>36</c:v>
                </c:pt>
                <c:pt idx="1370">
                  <c:v>27</c:v>
                </c:pt>
                <c:pt idx="1371">
                  <c:v>33</c:v>
                </c:pt>
                <c:pt idx="1372">
                  <c:v>36</c:v>
                </c:pt>
                <c:pt idx="1373">
                  <c:v>44</c:v>
                </c:pt>
                <c:pt idx="1374">
                  <c:v>42</c:v>
                </c:pt>
                <c:pt idx="1375">
                  <c:v>25</c:v>
                </c:pt>
                <c:pt idx="1376">
                  <c:v>29</c:v>
                </c:pt>
                <c:pt idx="1377">
                  <c:v>34</c:v>
                </c:pt>
                <c:pt idx="1378">
                  <c:v>36</c:v>
                </c:pt>
                <c:pt idx="1379">
                  <c:v>39</c:v>
                </c:pt>
                <c:pt idx="1380">
                  <c:v>48</c:v>
                </c:pt>
                <c:pt idx="1381">
                  <c:v>36</c:v>
                </c:pt>
                <c:pt idx="1382">
                  <c:v>29</c:v>
                </c:pt>
                <c:pt idx="1383">
                  <c:v>46</c:v>
                </c:pt>
                <c:pt idx="1384">
                  <c:v>29</c:v>
                </c:pt>
                <c:pt idx="1385">
                  <c:v>47</c:v>
                </c:pt>
                <c:pt idx="1386">
                  <c:v>38</c:v>
                </c:pt>
                <c:pt idx="1387">
                  <c:v>52</c:v>
                </c:pt>
                <c:pt idx="1388">
                  <c:v>44</c:v>
                </c:pt>
                <c:pt idx="1389">
                  <c:v>37</c:v>
                </c:pt>
                <c:pt idx="1390">
                  <c:v>35</c:v>
                </c:pt>
                <c:pt idx="1391">
                  <c:v>29</c:v>
                </c:pt>
                <c:pt idx="1392">
                  <c:v>50</c:v>
                </c:pt>
                <c:pt idx="1393">
                  <c:v>40</c:v>
                </c:pt>
                <c:pt idx="1394">
                  <c:v>28</c:v>
                </c:pt>
                <c:pt idx="1395">
                  <c:v>38</c:v>
                </c:pt>
                <c:pt idx="1396">
                  <c:v>34</c:v>
                </c:pt>
                <c:pt idx="1397">
                  <c:v>39</c:v>
                </c:pt>
                <c:pt idx="1398">
                  <c:v>34</c:v>
                </c:pt>
                <c:pt idx="1399">
                  <c:v>38</c:v>
                </c:pt>
                <c:pt idx="1400">
                  <c:v>34</c:v>
                </c:pt>
                <c:pt idx="1401">
                  <c:v>48</c:v>
                </c:pt>
                <c:pt idx="1402">
                  <c:v>49</c:v>
                </c:pt>
                <c:pt idx="1403">
                  <c:v>40</c:v>
                </c:pt>
                <c:pt idx="1404">
                  <c:v>44</c:v>
                </c:pt>
                <c:pt idx="1405">
                  <c:v>40</c:v>
                </c:pt>
                <c:pt idx="1406">
                  <c:v>35</c:v>
                </c:pt>
                <c:pt idx="1407">
                  <c:v>51</c:v>
                </c:pt>
                <c:pt idx="1408">
                  <c:v>43</c:v>
                </c:pt>
                <c:pt idx="1409">
                  <c:v>56</c:v>
                </c:pt>
                <c:pt idx="1410">
                  <c:v>49</c:v>
                </c:pt>
                <c:pt idx="1411">
                  <c:v>40</c:v>
                </c:pt>
                <c:pt idx="1412">
                  <c:v>44</c:v>
                </c:pt>
                <c:pt idx="1413">
                  <c:v>43</c:v>
                </c:pt>
                <c:pt idx="1414">
                  <c:v>45</c:v>
                </c:pt>
                <c:pt idx="1415">
                  <c:v>48</c:v>
                </c:pt>
                <c:pt idx="1416">
                  <c:v>54</c:v>
                </c:pt>
                <c:pt idx="1417">
                  <c:v>40</c:v>
                </c:pt>
                <c:pt idx="1418">
                  <c:v>45</c:v>
                </c:pt>
                <c:pt idx="1419">
                  <c:v>45</c:v>
                </c:pt>
                <c:pt idx="1420">
                  <c:v>57</c:v>
                </c:pt>
                <c:pt idx="1421">
                  <c:v>56</c:v>
                </c:pt>
                <c:pt idx="1422">
                  <c:v>48</c:v>
                </c:pt>
                <c:pt idx="1423">
                  <c:v>53</c:v>
                </c:pt>
                <c:pt idx="1424">
                  <c:v>51</c:v>
                </c:pt>
                <c:pt idx="1425">
                  <c:v>50</c:v>
                </c:pt>
                <c:pt idx="1426">
                  <c:v>49</c:v>
                </c:pt>
                <c:pt idx="1427">
                  <c:v>53</c:v>
                </c:pt>
                <c:pt idx="1428">
                  <c:v>48</c:v>
                </c:pt>
                <c:pt idx="1429">
                  <c:v>50</c:v>
                </c:pt>
                <c:pt idx="1430">
                  <c:v>56</c:v>
                </c:pt>
                <c:pt idx="1431">
                  <c:v>45</c:v>
                </c:pt>
                <c:pt idx="1432">
                  <c:v>50</c:v>
                </c:pt>
                <c:pt idx="1433">
                  <c:v>46</c:v>
                </c:pt>
                <c:pt idx="1434">
                  <c:v>38</c:v>
                </c:pt>
                <c:pt idx="1435">
                  <c:v>46</c:v>
                </c:pt>
                <c:pt idx="1436">
                  <c:v>49</c:v>
                </c:pt>
                <c:pt idx="1437">
                  <c:v>54</c:v>
                </c:pt>
                <c:pt idx="1438">
                  <c:v>44</c:v>
                </c:pt>
                <c:pt idx="1439">
                  <c:v>45</c:v>
                </c:pt>
                <c:pt idx="1440">
                  <c:v>59</c:v>
                </c:pt>
                <c:pt idx="1441">
                  <c:v>57</c:v>
                </c:pt>
                <c:pt idx="1442">
                  <c:v>49</c:v>
                </c:pt>
                <c:pt idx="1443">
                  <c:v>56</c:v>
                </c:pt>
                <c:pt idx="1444">
                  <c:v>60</c:v>
                </c:pt>
                <c:pt idx="1445">
                  <c:v>54</c:v>
                </c:pt>
                <c:pt idx="1446">
                  <c:v>43</c:v>
                </c:pt>
                <c:pt idx="1447">
                  <c:v>66</c:v>
                </c:pt>
                <c:pt idx="1448">
                  <c:v>59</c:v>
                </c:pt>
                <c:pt idx="1449">
                  <c:v>54</c:v>
                </c:pt>
                <c:pt idx="1450">
                  <c:v>46</c:v>
                </c:pt>
                <c:pt idx="1451">
                  <c:v>51</c:v>
                </c:pt>
                <c:pt idx="1452">
                  <c:v>62</c:v>
                </c:pt>
                <c:pt idx="1453">
                  <c:v>57</c:v>
                </c:pt>
                <c:pt idx="1454">
                  <c:v>70</c:v>
                </c:pt>
                <c:pt idx="1455">
                  <c:v>60</c:v>
                </c:pt>
                <c:pt idx="1456">
                  <c:v>53</c:v>
                </c:pt>
                <c:pt idx="1457">
                  <c:v>53</c:v>
                </c:pt>
                <c:pt idx="1458">
                  <c:v>58</c:v>
                </c:pt>
                <c:pt idx="1459">
                  <c:v>56</c:v>
                </c:pt>
                <c:pt idx="1460">
                  <c:v>65</c:v>
                </c:pt>
                <c:pt idx="1461">
                  <c:v>60</c:v>
                </c:pt>
                <c:pt idx="1462">
                  <c:v>53</c:v>
                </c:pt>
                <c:pt idx="1463">
                  <c:v>66</c:v>
                </c:pt>
                <c:pt idx="1464">
                  <c:v>76</c:v>
                </c:pt>
                <c:pt idx="1465">
                  <c:v>59</c:v>
                </c:pt>
                <c:pt idx="1466">
                  <c:v>59</c:v>
                </c:pt>
                <c:pt idx="1467">
                  <c:v>64</c:v>
                </c:pt>
                <c:pt idx="1468">
                  <c:v>62</c:v>
                </c:pt>
                <c:pt idx="1469">
                  <c:v>73</c:v>
                </c:pt>
                <c:pt idx="1470">
                  <c:v>71</c:v>
                </c:pt>
                <c:pt idx="1471">
                  <c:v>67</c:v>
                </c:pt>
                <c:pt idx="1472">
                  <c:v>48</c:v>
                </c:pt>
                <c:pt idx="1473">
                  <c:v>71</c:v>
                </c:pt>
                <c:pt idx="1474">
                  <c:v>70</c:v>
                </c:pt>
                <c:pt idx="1475">
                  <c:v>88</c:v>
                </c:pt>
                <c:pt idx="1476">
                  <c:v>75</c:v>
                </c:pt>
                <c:pt idx="1477">
                  <c:v>69</c:v>
                </c:pt>
                <c:pt idx="1478">
                  <c:v>72</c:v>
                </c:pt>
                <c:pt idx="1479">
                  <c:v>64</c:v>
                </c:pt>
                <c:pt idx="1480">
                  <c:v>58</c:v>
                </c:pt>
                <c:pt idx="1481">
                  <c:v>83</c:v>
                </c:pt>
                <c:pt idx="1482">
                  <c:v>69</c:v>
                </c:pt>
                <c:pt idx="1483">
                  <c:v>67</c:v>
                </c:pt>
                <c:pt idx="1484">
                  <c:v>58</c:v>
                </c:pt>
                <c:pt idx="1485">
                  <c:v>75</c:v>
                </c:pt>
                <c:pt idx="1486">
                  <c:v>75</c:v>
                </c:pt>
                <c:pt idx="1487">
                  <c:v>65</c:v>
                </c:pt>
                <c:pt idx="1488">
                  <c:v>62</c:v>
                </c:pt>
                <c:pt idx="1489">
                  <c:v>56</c:v>
                </c:pt>
                <c:pt idx="1490">
                  <c:v>86</c:v>
                </c:pt>
                <c:pt idx="1491">
                  <c:v>82</c:v>
                </c:pt>
                <c:pt idx="1492">
                  <c:v>72</c:v>
                </c:pt>
                <c:pt idx="1493">
                  <c:v>76</c:v>
                </c:pt>
                <c:pt idx="1494">
                  <c:v>81</c:v>
                </c:pt>
                <c:pt idx="1495">
                  <c:v>72</c:v>
                </c:pt>
                <c:pt idx="1496">
                  <c:v>71</c:v>
                </c:pt>
                <c:pt idx="1497">
                  <c:v>60</c:v>
                </c:pt>
                <c:pt idx="1498">
                  <c:v>79</c:v>
                </c:pt>
                <c:pt idx="1499">
                  <c:v>83</c:v>
                </c:pt>
                <c:pt idx="1500">
                  <c:v>100</c:v>
                </c:pt>
                <c:pt idx="1501">
                  <c:v>79</c:v>
                </c:pt>
                <c:pt idx="1502">
                  <c:v>79</c:v>
                </c:pt>
                <c:pt idx="1503">
                  <c:v>103</c:v>
                </c:pt>
                <c:pt idx="1504">
                  <c:v>78</c:v>
                </c:pt>
                <c:pt idx="1505">
                  <c:v>102</c:v>
                </c:pt>
                <c:pt idx="1506">
                  <c:v>93</c:v>
                </c:pt>
                <c:pt idx="1507">
                  <c:v>85</c:v>
                </c:pt>
                <c:pt idx="1508">
                  <c:v>102</c:v>
                </c:pt>
                <c:pt idx="1509">
                  <c:v>87</c:v>
                </c:pt>
                <c:pt idx="1510">
                  <c:v>91</c:v>
                </c:pt>
                <c:pt idx="1511">
                  <c:v>85</c:v>
                </c:pt>
                <c:pt idx="1512">
                  <c:v>91</c:v>
                </c:pt>
                <c:pt idx="1513">
                  <c:v>102</c:v>
                </c:pt>
                <c:pt idx="1514">
                  <c:v>112</c:v>
                </c:pt>
                <c:pt idx="1515">
                  <c:v>102</c:v>
                </c:pt>
                <c:pt idx="1516">
                  <c:v>109</c:v>
                </c:pt>
                <c:pt idx="1517">
                  <c:v>90</c:v>
                </c:pt>
                <c:pt idx="1518">
                  <c:v>84</c:v>
                </c:pt>
                <c:pt idx="1519">
                  <c:v>108</c:v>
                </c:pt>
                <c:pt idx="1520">
                  <c:v>91</c:v>
                </c:pt>
                <c:pt idx="1521">
                  <c:v>107</c:v>
                </c:pt>
                <c:pt idx="1522">
                  <c:v>90</c:v>
                </c:pt>
                <c:pt idx="1523">
                  <c:v>122</c:v>
                </c:pt>
                <c:pt idx="1524">
                  <c:v>120</c:v>
                </c:pt>
                <c:pt idx="1525">
                  <c:v>112</c:v>
                </c:pt>
                <c:pt idx="1526">
                  <c:v>101</c:v>
                </c:pt>
                <c:pt idx="1527">
                  <c:v>117</c:v>
                </c:pt>
                <c:pt idx="1528">
                  <c:v>115</c:v>
                </c:pt>
                <c:pt idx="1529">
                  <c:v>158</c:v>
                </c:pt>
                <c:pt idx="1530">
                  <c:v>128</c:v>
                </c:pt>
                <c:pt idx="1531">
                  <c:v>118</c:v>
                </c:pt>
                <c:pt idx="1532">
                  <c:v>134</c:v>
                </c:pt>
                <c:pt idx="1533">
                  <c:v>122</c:v>
                </c:pt>
                <c:pt idx="1534">
                  <c:v>140</c:v>
                </c:pt>
                <c:pt idx="1535">
                  <c:v>110</c:v>
                </c:pt>
                <c:pt idx="1536">
                  <c:v>130</c:v>
                </c:pt>
                <c:pt idx="1537">
                  <c:v>114</c:v>
                </c:pt>
                <c:pt idx="1538">
                  <c:v>130</c:v>
                </c:pt>
                <c:pt idx="1539">
                  <c:v>134</c:v>
                </c:pt>
                <c:pt idx="1540">
                  <c:v>125</c:v>
                </c:pt>
                <c:pt idx="1541">
                  <c:v>105</c:v>
                </c:pt>
                <c:pt idx="1542">
                  <c:v>118</c:v>
                </c:pt>
                <c:pt idx="1543">
                  <c:v>122</c:v>
                </c:pt>
                <c:pt idx="1544">
                  <c:v>134</c:v>
                </c:pt>
                <c:pt idx="1545">
                  <c:v>138</c:v>
                </c:pt>
                <c:pt idx="1546">
                  <c:v>143</c:v>
                </c:pt>
                <c:pt idx="1547">
                  <c:v>148</c:v>
                </c:pt>
                <c:pt idx="1548">
                  <c:v>162</c:v>
                </c:pt>
                <c:pt idx="1549">
                  <c:v>155</c:v>
                </c:pt>
                <c:pt idx="1550">
                  <c:v>155</c:v>
                </c:pt>
                <c:pt idx="1551">
                  <c:v>161</c:v>
                </c:pt>
                <c:pt idx="1552">
                  <c:v>172</c:v>
                </c:pt>
                <c:pt idx="1553">
                  <c:v>166</c:v>
                </c:pt>
                <c:pt idx="1554">
                  <c:v>160</c:v>
                </c:pt>
                <c:pt idx="1555">
                  <c:v>161</c:v>
                </c:pt>
                <c:pt idx="1556">
                  <c:v>144</c:v>
                </c:pt>
                <c:pt idx="1557">
                  <c:v>155</c:v>
                </c:pt>
                <c:pt idx="1558">
                  <c:v>158</c:v>
                </c:pt>
                <c:pt idx="1559">
                  <c:v>180</c:v>
                </c:pt>
                <c:pt idx="1560">
                  <c:v>165</c:v>
                </c:pt>
                <c:pt idx="1561">
                  <c:v>166</c:v>
                </c:pt>
                <c:pt idx="1562">
                  <c:v>178</c:v>
                </c:pt>
                <c:pt idx="1563">
                  <c:v>206</c:v>
                </c:pt>
                <c:pt idx="1564">
                  <c:v>180</c:v>
                </c:pt>
                <c:pt idx="1565">
                  <c:v>197</c:v>
                </c:pt>
                <c:pt idx="1566">
                  <c:v>180</c:v>
                </c:pt>
                <c:pt idx="1567">
                  <c:v>169</c:v>
                </c:pt>
                <c:pt idx="1568">
                  <c:v>183</c:v>
                </c:pt>
                <c:pt idx="1569">
                  <c:v>180</c:v>
                </c:pt>
                <c:pt idx="1570">
                  <c:v>188</c:v>
                </c:pt>
                <c:pt idx="1571">
                  <c:v>202</c:v>
                </c:pt>
                <c:pt idx="1572">
                  <c:v>209</c:v>
                </c:pt>
                <c:pt idx="1573">
                  <c:v>204</c:v>
                </c:pt>
                <c:pt idx="1574">
                  <c:v>199</c:v>
                </c:pt>
                <c:pt idx="1575">
                  <c:v>201</c:v>
                </c:pt>
                <c:pt idx="1576">
                  <c:v>229</c:v>
                </c:pt>
                <c:pt idx="1577">
                  <c:v>207</c:v>
                </c:pt>
                <c:pt idx="1578">
                  <c:v>201</c:v>
                </c:pt>
                <c:pt idx="1579">
                  <c:v>181</c:v>
                </c:pt>
                <c:pt idx="1580">
                  <c:v>227</c:v>
                </c:pt>
                <c:pt idx="1581">
                  <c:v>215</c:v>
                </c:pt>
                <c:pt idx="1582">
                  <c:v>204</c:v>
                </c:pt>
                <c:pt idx="1583">
                  <c:v>215</c:v>
                </c:pt>
                <c:pt idx="1584">
                  <c:v>225</c:v>
                </c:pt>
                <c:pt idx="1585">
                  <c:v>243</c:v>
                </c:pt>
                <c:pt idx="1586">
                  <c:v>215</c:v>
                </c:pt>
                <c:pt idx="1587">
                  <c:v>229</c:v>
                </c:pt>
                <c:pt idx="1588">
                  <c:v>213</c:v>
                </c:pt>
                <c:pt idx="1589">
                  <c:v>226</c:v>
                </c:pt>
                <c:pt idx="1590">
                  <c:v>215</c:v>
                </c:pt>
                <c:pt idx="1591">
                  <c:v>220</c:v>
                </c:pt>
                <c:pt idx="1592">
                  <c:v>190</c:v>
                </c:pt>
                <c:pt idx="1593">
                  <c:v>189</c:v>
                </c:pt>
                <c:pt idx="1594">
                  <c:v>211</c:v>
                </c:pt>
                <c:pt idx="1595">
                  <c:v>224</c:v>
                </c:pt>
                <c:pt idx="1596">
                  <c:v>208</c:v>
                </c:pt>
                <c:pt idx="1597">
                  <c:v>218</c:v>
                </c:pt>
                <c:pt idx="1598">
                  <c:v>218</c:v>
                </c:pt>
                <c:pt idx="1599">
                  <c:v>192</c:v>
                </c:pt>
                <c:pt idx="1600">
                  <c:v>212</c:v>
                </c:pt>
                <c:pt idx="1601">
                  <c:v>202</c:v>
                </c:pt>
                <c:pt idx="1602">
                  <c:v>201</c:v>
                </c:pt>
                <c:pt idx="1603">
                  <c:v>182</c:v>
                </c:pt>
                <c:pt idx="1604">
                  <c:v>210</c:v>
                </c:pt>
                <c:pt idx="1605">
                  <c:v>199</c:v>
                </c:pt>
                <c:pt idx="1606">
                  <c:v>184</c:v>
                </c:pt>
                <c:pt idx="1607">
                  <c:v>198</c:v>
                </c:pt>
                <c:pt idx="1608">
                  <c:v>189</c:v>
                </c:pt>
                <c:pt idx="1609">
                  <c:v>200</c:v>
                </c:pt>
                <c:pt idx="1610">
                  <c:v>172</c:v>
                </c:pt>
                <c:pt idx="1611">
                  <c:v>207</c:v>
                </c:pt>
                <c:pt idx="1612">
                  <c:v>197</c:v>
                </c:pt>
                <c:pt idx="1613">
                  <c:v>189</c:v>
                </c:pt>
                <c:pt idx="1614">
                  <c:v>171</c:v>
                </c:pt>
                <c:pt idx="1615">
                  <c:v>196</c:v>
                </c:pt>
                <c:pt idx="1616">
                  <c:v>211</c:v>
                </c:pt>
                <c:pt idx="1617">
                  <c:v>172</c:v>
                </c:pt>
                <c:pt idx="1618">
                  <c:v>184</c:v>
                </c:pt>
                <c:pt idx="1619">
                  <c:v>159</c:v>
                </c:pt>
                <c:pt idx="1620">
                  <c:v>168</c:v>
                </c:pt>
                <c:pt idx="1621">
                  <c:v>161</c:v>
                </c:pt>
                <c:pt idx="1622">
                  <c:v>163</c:v>
                </c:pt>
                <c:pt idx="1623">
                  <c:v>186</c:v>
                </c:pt>
                <c:pt idx="1624">
                  <c:v>169</c:v>
                </c:pt>
                <c:pt idx="1625">
                  <c:v>163</c:v>
                </c:pt>
                <c:pt idx="1626">
                  <c:v>165</c:v>
                </c:pt>
                <c:pt idx="1627">
                  <c:v>181</c:v>
                </c:pt>
                <c:pt idx="1628">
                  <c:v>166</c:v>
                </c:pt>
                <c:pt idx="1629">
                  <c:v>166</c:v>
                </c:pt>
                <c:pt idx="1630">
                  <c:v>169</c:v>
                </c:pt>
                <c:pt idx="1631">
                  <c:v>131</c:v>
                </c:pt>
                <c:pt idx="1632">
                  <c:v>164</c:v>
                </c:pt>
                <c:pt idx="1633">
                  <c:v>161</c:v>
                </c:pt>
                <c:pt idx="1634">
                  <c:v>165</c:v>
                </c:pt>
                <c:pt idx="1635">
                  <c:v>141</c:v>
                </c:pt>
                <c:pt idx="1636">
                  <c:v>143</c:v>
                </c:pt>
                <c:pt idx="1637">
                  <c:v>133</c:v>
                </c:pt>
                <c:pt idx="1638">
                  <c:v>171</c:v>
                </c:pt>
                <c:pt idx="1639">
                  <c:v>125</c:v>
                </c:pt>
                <c:pt idx="1640">
                  <c:v>144</c:v>
                </c:pt>
                <c:pt idx="1641">
                  <c:v>130</c:v>
                </c:pt>
                <c:pt idx="1642">
                  <c:v>131</c:v>
                </c:pt>
                <c:pt idx="1643">
                  <c:v>139</c:v>
                </c:pt>
                <c:pt idx="1644">
                  <c:v>124</c:v>
                </c:pt>
                <c:pt idx="1645">
                  <c:v>150</c:v>
                </c:pt>
                <c:pt idx="1646">
                  <c:v>146</c:v>
                </c:pt>
                <c:pt idx="1647">
                  <c:v>129</c:v>
                </c:pt>
                <c:pt idx="1648">
                  <c:v>137</c:v>
                </c:pt>
                <c:pt idx="1649">
                  <c:v>109</c:v>
                </c:pt>
                <c:pt idx="1650">
                  <c:v>121</c:v>
                </c:pt>
                <c:pt idx="1651">
                  <c:v>109</c:v>
                </c:pt>
                <c:pt idx="1652">
                  <c:v>130</c:v>
                </c:pt>
                <c:pt idx="1653">
                  <c:v>115</c:v>
                </c:pt>
                <c:pt idx="1654">
                  <c:v>135</c:v>
                </c:pt>
                <c:pt idx="1655">
                  <c:v>126</c:v>
                </c:pt>
                <c:pt idx="1656">
                  <c:v>131</c:v>
                </c:pt>
                <c:pt idx="1657">
                  <c:v>118</c:v>
                </c:pt>
                <c:pt idx="1658">
                  <c:v>123</c:v>
                </c:pt>
                <c:pt idx="1659">
                  <c:v>101</c:v>
                </c:pt>
                <c:pt idx="1660">
                  <c:v>115</c:v>
                </c:pt>
                <c:pt idx="1661">
                  <c:v>113</c:v>
                </c:pt>
                <c:pt idx="1662">
                  <c:v>126</c:v>
                </c:pt>
                <c:pt idx="1663">
                  <c:v>95</c:v>
                </c:pt>
                <c:pt idx="1664">
                  <c:v>91</c:v>
                </c:pt>
                <c:pt idx="1665">
                  <c:v>110</c:v>
                </c:pt>
                <c:pt idx="1666">
                  <c:v>100</c:v>
                </c:pt>
                <c:pt idx="1667">
                  <c:v>102</c:v>
                </c:pt>
                <c:pt idx="1668">
                  <c:v>110</c:v>
                </c:pt>
                <c:pt idx="1669">
                  <c:v>115</c:v>
                </c:pt>
                <c:pt idx="1670">
                  <c:v>100</c:v>
                </c:pt>
                <c:pt idx="1671">
                  <c:v>102</c:v>
                </c:pt>
                <c:pt idx="1672">
                  <c:v>120</c:v>
                </c:pt>
                <c:pt idx="1673">
                  <c:v>109</c:v>
                </c:pt>
                <c:pt idx="1674">
                  <c:v>111</c:v>
                </c:pt>
                <c:pt idx="1675">
                  <c:v>120</c:v>
                </c:pt>
                <c:pt idx="1676">
                  <c:v>103</c:v>
                </c:pt>
                <c:pt idx="1677">
                  <c:v>129</c:v>
                </c:pt>
                <c:pt idx="1678">
                  <c:v>96</c:v>
                </c:pt>
                <c:pt idx="1679">
                  <c:v>118</c:v>
                </c:pt>
                <c:pt idx="1680">
                  <c:v>105</c:v>
                </c:pt>
                <c:pt idx="1681">
                  <c:v>136</c:v>
                </c:pt>
                <c:pt idx="1682">
                  <c:v>122</c:v>
                </c:pt>
                <c:pt idx="1683">
                  <c:v>107</c:v>
                </c:pt>
                <c:pt idx="1684">
                  <c:v>116</c:v>
                </c:pt>
                <c:pt idx="1685">
                  <c:v>106</c:v>
                </c:pt>
                <c:pt idx="1686">
                  <c:v>101</c:v>
                </c:pt>
                <c:pt idx="1687">
                  <c:v>100</c:v>
                </c:pt>
                <c:pt idx="1688">
                  <c:v>100</c:v>
                </c:pt>
                <c:pt idx="1689">
                  <c:v>92</c:v>
                </c:pt>
                <c:pt idx="1690">
                  <c:v>113</c:v>
                </c:pt>
                <c:pt idx="1691">
                  <c:v>104</c:v>
                </c:pt>
                <c:pt idx="1692">
                  <c:v>104</c:v>
                </c:pt>
                <c:pt idx="1693">
                  <c:v>94</c:v>
                </c:pt>
                <c:pt idx="1694">
                  <c:v>87</c:v>
                </c:pt>
                <c:pt idx="1695">
                  <c:v>89</c:v>
                </c:pt>
                <c:pt idx="1696">
                  <c:v>102</c:v>
                </c:pt>
                <c:pt idx="1697">
                  <c:v>113</c:v>
                </c:pt>
                <c:pt idx="1698">
                  <c:v>93</c:v>
                </c:pt>
                <c:pt idx="1699">
                  <c:v>101</c:v>
                </c:pt>
                <c:pt idx="1700">
                  <c:v>83</c:v>
                </c:pt>
                <c:pt idx="1701">
                  <c:v>103</c:v>
                </c:pt>
                <c:pt idx="1702">
                  <c:v>108</c:v>
                </c:pt>
                <c:pt idx="1703">
                  <c:v>105</c:v>
                </c:pt>
                <c:pt idx="1704">
                  <c:v>95</c:v>
                </c:pt>
                <c:pt idx="1705">
                  <c:v>100</c:v>
                </c:pt>
                <c:pt idx="1706">
                  <c:v>101</c:v>
                </c:pt>
                <c:pt idx="1707">
                  <c:v>108</c:v>
                </c:pt>
                <c:pt idx="1708">
                  <c:v>113</c:v>
                </c:pt>
                <c:pt idx="1709">
                  <c:v>94</c:v>
                </c:pt>
                <c:pt idx="1710">
                  <c:v>95</c:v>
                </c:pt>
                <c:pt idx="1711">
                  <c:v>107</c:v>
                </c:pt>
                <c:pt idx="1712">
                  <c:v>95</c:v>
                </c:pt>
                <c:pt idx="1713">
                  <c:v>94</c:v>
                </c:pt>
                <c:pt idx="1714">
                  <c:v>97</c:v>
                </c:pt>
                <c:pt idx="1715">
                  <c:v>109</c:v>
                </c:pt>
                <c:pt idx="1716">
                  <c:v>101</c:v>
                </c:pt>
                <c:pt idx="1717">
                  <c:v>90</c:v>
                </c:pt>
                <c:pt idx="1718">
                  <c:v>109</c:v>
                </c:pt>
                <c:pt idx="1719">
                  <c:v>95</c:v>
                </c:pt>
                <c:pt idx="1720">
                  <c:v>100</c:v>
                </c:pt>
                <c:pt idx="1721">
                  <c:v>90</c:v>
                </c:pt>
                <c:pt idx="1722">
                  <c:v>104</c:v>
                </c:pt>
                <c:pt idx="1723">
                  <c:v>100</c:v>
                </c:pt>
                <c:pt idx="1724">
                  <c:v>99</c:v>
                </c:pt>
                <c:pt idx="1725">
                  <c:v>91</c:v>
                </c:pt>
                <c:pt idx="1726">
                  <c:v>85</c:v>
                </c:pt>
                <c:pt idx="1727">
                  <c:v>101</c:v>
                </c:pt>
                <c:pt idx="1728">
                  <c:v>92</c:v>
                </c:pt>
                <c:pt idx="1729">
                  <c:v>89</c:v>
                </c:pt>
                <c:pt idx="1730">
                  <c:v>75</c:v>
                </c:pt>
                <c:pt idx="1731">
                  <c:v>100</c:v>
                </c:pt>
                <c:pt idx="1732">
                  <c:v>102</c:v>
                </c:pt>
                <c:pt idx="1733">
                  <c:v>80</c:v>
                </c:pt>
                <c:pt idx="1734">
                  <c:v>90</c:v>
                </c:pt>
                <c:pt idx="1735">
                  <c:v>97</c:v>
                </c:pt>
                <c:pt idx="1736">
                  <c:v>102</c:v>
                </c:pt>
                <c:pt idx="1737">
                  <c:v>88</c:v>
                </c:pt>
                <c:pt idx="1738">
                  <c:v>107</c:v>
                </c:pt>
                <c:pt idx="1739">
                  <c:v>84</c:v>
                </c:pt>
                <c:pt idx="1740">
                  <c:v>81</c:v>
                </c:pt>
                <c:pt idx="1741">
                  <c:v>104</c:v>
                </c:pt>
                <c:pt idx="1742">
                  <c:v>103</c:v>
                </c:pt>
                <c:pt idx="1743">
                  <c:v>96</c:v>
                </c:pt>
                <c:pt idx="1744">
                  <c:v>102</c:v>
                </c:pt>
                <c:pt idx="1745">
                  <c:v>71</c:v>
                </c:pt>
                <c:pt idx="1746">
                  <c:v>81</c:v>
                </c:pt>
                <c:pt idx="1747">
                  <c:v>75</c:v>
                </c:pt>
                <c:pt idx="1748">
                  <c:v>107</c:v>
                </c:pt>
                <c:pt idx="1749">
                  <c:v>75</c:v>
                </c:pt>
                <c:pt idx="1750">
                  <c:v>69</c:v>
                </c:pt>
                <c:pt idx="1751">
                  <c:v>89</c:v>
                </c:pt>
                <c:pt idx="1752">
                  <c:v>82</c:v>
                </c:pt>
                <c:pt idx="1753">
                  <c:v>77</c:v>
                </c:pt>
                <c:pt idx="1754">
                  <c:v>85</c:v>
                </c:pt>
                <c:pt idx="1755">
                  <c:v>73</c:v>
                </c:pt>
                <c:pt idx="1756">
                  <c:v>97</c:v>
                </c:pt>
                <c:pt idx="1757">
                  <c:v>63</c:v>
                </c:pt>
                <c:pt idx="1758">
                  <c:v>77</c:v>
                </c:pt>
                <c:pt idx="1759">
                  <c:v>86</c:v>
                </c:pt>
                <c:pt idx="1760">
                  <c:v>62</c:v>
                </c:pt>
                <c:pt idx="1761">
                  <c:v>61</c:v>
                </c:pt>
                <c:pt idx="1762">
                  <c:v>69</c:v>
                </c:pt>
                <c:pt idx="1763">
                  <c:v>69</c:v>
                </c:pt>
                <c:pt idx="1764">
                  <c:v>70</c:v>
                </c:pt>
                <c:pt idx="1765">
                  <c:v>84</c:v>
                </c:pt>
                <c:pt idx="1766">
                  <c:v>73</c:v>
                </c:pt>
                <c:pt idx="1767">
                  <c:v>71</c:v>
                </c:pt>
                <c:pt idx="1768">
                  <c:v>79</c:v>
                </c:pt>
                <c:pt idx="1769">
                  <c:v>66</c:v>
                </c:pt>
                <c:pt idx="1770">
                  <c:v>58</c:v>
                </c:pt>
                <c:pt idx="1771">
                  <c:v>61</c:v>
                </c:pt>
                <c:pt idx="1772">
                  <c:v>71</c:v>
                </c:pt>
                <c:pt idx="1773">
                  <c:v>69</c:v>
                </c:pt>
                <c:pt idx="1774">
                  <c:v>69</c:v>
                </c:pt>
                <c:pt idx="1775">
                  <c:v>63</c:v>
                </c:pt>
                <c:pt idx="1776">
                  <c:v>65</c:v>
                </c:pt>
                <c:pt idx="1777">
                  <c:v>60</c:v>
                </c:pt>
                <c:pt idx="1778">
                  <c:v>72</c:v>
                </c:pt>
                <c:pt idx="1779">
                  <c:v>74</c:v>
                </c:pt>
                <c:pt idx="1780">
                  <c:v>50</c:v>
                </c:pt>
                <c:pt idx="1781">
                  <c:v>68</c:v>
                </c:pt>
                <c:pt idx="1782">
                  <c:v>61</c:v>
                </c:pt>
                <c:pt idx="1783">
                  <c:v>76</c:v>
                </c:pt>
                <c:pt idx="1784">
                  <c:v>55</c:v>
                </c:pt>
                <c:pt idx="1785">
                  <c:v>59</c:v>
                </c:pt>
                <c:pt idx="1786">
                  <c:v>60</c:v>
                </c:pt>
                <c:pt idx="1787">
                  <c:v>65</c:v>
                </c:pt>
                <c:pt idx="1788">
                  <c:v>71</c:v>
                </c:pt>
                <c:pt idx="1789">
                  <c:v>62</c:v>
                </c:pt>
                <c:pt idx="1790">
                  <c:v>58</c:v>
                </c:pt>
                <c:pt idx="1791">
                  <c:v>67</c:v>
                </c:pt>
                <c:pt idx="1792">
                  <c:v>37</c:v>
                </c:pt>
                <c:pt idx="1793">
                  <c:v>55</c:v>
                </c:pt>
                <c:pt idx="1794">
                  <c:v>53</c:v>
                </c:pt>
                <c:pt idx="1795">
                  <c:v>58</c:v>
                </c:pt>
                <c:pt idx="1796">
                  <c:v>59</c:v>
                </c:pt>
                <c:pt idx="1797">
                  <c:v>50</c:v>
                </c:pt>
                <c:pt idx="1798">
                  <c:v>51</c:v>
                </c:pt>
                <c:pt idx="1799">
                  <c:v>59</c:v>
                </c:pt>
                <c:pt idx="1800">
                  <c:v>65</c:v>
                </c:pt>
                <c:pt idx="1801">
                  <c:v>53</c:v>
                </c:pt>
                <c:pt idx="1802">
                  <c:v>71</c:v>
                </c:pt>
                <c:pt idx="1803">
                  <c:v>57</c:v>
                </c:pt>
                <c:pt idx="1804">
                  <c:v>62</c:v>
                </c:pt>
                <c:pt idx="1805">
                  <c:v>59</c:v>
                </c:pt>
                <c:pt idx="1806">
                  <c:v>54</c:v>
                </c:pt>
                <c:pt idx="1807">
                  <c:v>60</c:v>
                </c:pt>
                <c:pt idx="1808">
                  <c:v>65</c:v>
                </c:pt>
                <c:pt idx="1809">
                  <c:v>42</c:v>
                </c:pt>
                <c:pt idx="1810">
                  <c:v>51</c:v>
                </c:pt>
                <c:pt idx="1811">
                  <c:v>46</c:v>
                </c:pt>
                <c:pt idx="1812">
                  <c:v>46</c:v>
                </c:pt>
                <c:pt idx="1813">
                  <c:v>53</c:v>
                </c:pt>
                <c:pt idx="1814">
                  <c:v>51</c:v>
                </c:pt>
                <c:pt idx="1815">
                  <c:v>57</c:v>
                </c:pt>
                <c:pt idx="1816">
                  <c:v>66</c:v>
                </c:pt>
                <c:pt idx="1817">
                  <c:v>58</c:v>
                </c:pt>
                <c:pt idx="1818">
                  <c:v>42</c:v>
                </c:pt>
                <c:pt idx="1819">
                  <c:v>58</c:v>
                </c:pt>
                <c:pt idx="1820">
                  <c:v>50</c:v>
                </c:pt>
                <c:pt idx="1821">
                  <c:v>63</c:v>
                </c:pt>
                <c:pt idx="1822">
                  <c:v>45</c:v>
                </c:pt>
                <c:pt idx="1823">
                  <c:v>51</c:v>
                </c:pt>
                <c:pt idx="1824">
                  <c:v>55</c:v>
                </c:pt>
                <c:pt idx="1825">
                  <c:v>66</c:v>
                </c:pt>
                <c:pt idx="1826">
                  <c:v>43</c:v>
                </c:pt>
                <c:pt idx="1827">
                  <c:v>45</c:v>
                </c:pt>
                <c:pt idx="1828">
                  <c:v>60</c:v>
                </c:pt>
                <c:pt idx="1829">
                  <c:v>54</c:v>
                </c:pt>
                <c:pt idx="1830">
                  <c:v>57</c:v>
                </c:pt>
                <c:pt idx="1831">
                  <c:v>45</c:v>
                </c:pt>
                <c:pt idx="1832">
                  <c:v>59</c:v>
                </c:pt>
                <c:pt idx="1833">
                  <c:v>58</c:v>
                </c:pt>
                <c:pt idx="1834">
                  <c:v>57</c:v>
                </c:pt>
                <c:pt idx="1835">
                  <c:v>38</c:v>
                </c:pt>
                <c:pt idx="1836">
                  <c:v>49</c:v>
                </c:pt>
                <c:pt idx="1837">
                  <c:v>53</c:v>
                </c:pt>
                <c:pt idx="1838">
                  <c:v>70</c:v>
                </c:pt>
                <c:pt idx="1839">
                  <c:v>50</c:v>
                </c:pt>
                <c:pt idx="1840">
                  <c:v>61</c:v>
                </c:pt>
                <c:pt idx="1841">
                  <c:v>59</c:v>
                </c:pt>
                <c:pt idx="1842">
                  <c:v>47</c:v>
                </c:pt>
                <c:pt idx="1843">
                  <c:v>49</c:v>
                </c:pt>
                <c:pt idx="1844">
                  <c:v>63</c:v>
                </c:pt>
                <c:pt idx="1845">
                  <c:v>44</c:v>
                </c:pt>
                <c:pt idx="1846">
                  <c:v>53</c:v>
                </c:pt>
                <c:pt idx="1847">
                  <c:v>43</c:v>
                </c:pt>
                <c:pt idx="1848">
                  <c:v>37</c:v>
                </c:pt>
                <c:pt idx="1849">
                  <c:v>51</c:v>
                </c:pt>
                <c:pt idx="1850">
                  <c:v>47</c:v>
                </c:pt>
                <c:pt idx="1851">
                  <c:v>49</c:v>
                </c:pt>
                <c:pt idx="1852">
                  <c:v>42</c:v>
                </c:pt>
                <c:pt idx="1853">
                  <c:v>56</c:v>
                </c:pt>
                <c:pt idx="1854">
                  <c:v>62</c:v>
                </c:pt>
                <c:pt idx="1855">
                  <c:v>51</c:v>
                </c:pt>
                <c:pt idx="1856">
                  <c:v>52</c:v>
                </c:pt>
                <c:pt idx="1857">
                  <c:v>49</c:v>
                </c:pt>
                <c:pt idx="1858">
                  <c:v>49</c:v>
                </c:pt>
                <c:pt idx="1859">
                  <c:v>52</c:v>
                </c:pt>
                <c:pt idx="1860">
                  <c:v>36</c:v>
                </c:pt>
                <c:pt idx="1861">
                  <c:v>45</c:v>
                </c:pt>
                <c:pt idx="1862">
                  <c:v>58</c:v>
                </c:pt>
                <c:pt idx="1863">
                  <c:v>36</c:v>
                </c:pt>
                <c:pt idx="1864">
                  <c:v>53</c:v>
                </c:pt>
                <c:pt idx="1865">
                  <c:v>67</c:v>
                </c:pt>
                <c:pt idx="1866">
                  <c:v>50</c:v>
                </c:pt>
                <c:pt idx="1867">
                  <c:v>45</c:v>
                </c:pt>
                <c:pt idx="1868">
                  <c:v>45</c:v>
                </c:pt>
                <c:pt idx="1869">
                  <c:v>54</c:v>
                </c:pt>
                <c:pt idx="1870">
                  <c:v>53</c:v>
                </c:pt>
                <c:pt idx="1871">
                  <c:v>56</c:v>
                </c:pt>
                <c:pt idx="1872">
                  <c:v>52</c:v>
                </c:pt>
                <c:pt idx="1873">
                  <c:v>50</c:v>
                </c:pt>
                <c:pt idx="1874">
                  <c:v>42</c:v>
                </c:pt>
                <c:pt idx="1875">
                  <c:v>48</c:v>
                </c:pt>
                <c:pt idx="1876">
                  <c:v>55</c:v>
                </c:pt>
                <c:pt idx="1877">
                  <c:v>69</c:v>
                </c:pt>
                <c:pt idx="1878">
                  <c:v>42</c:v>
                </c:pt>
                <c:pt idx="1879">
                  <c:v>52</c:v>
                </c:pt>
                <c:pt idx="1880">
                  <c:v>35</c:v>
                </c:pt>
                <c:pt idx="1881">
                  <c:v>52</c:v>
                </c:pt>
                <c:pt idx="1882">
                  <c:v>43</c:v>
                </c:pt>
                <c:pt idx="1883">
                  <c:v>54</c:v>
                </c:pt>
                <c:pt idx="1884">
                  <c:v>56</c:v>
                </c:pt>
                <c:pt idx="1885">
                  <c:v>43</c:v>
                </c:pt>
                <c:pt idx="1886">
                  <c:v>45</c:v>
                </c:pt>
                <c:pt idx="1887">
                  <c:v>57</c:v>
                </c:pt>
                <c:pt idx="1888">
                  <c:v>42</c:v>
                </c:pt>
                <c:pt idx="1889">
                  <c:v>50</c:v>
                </c:pt>
                <c:pt idx="1890">
                  <c:v>62</c:v>
                </c:pt>
                <c:pt idx="1891">
                  <c:v>65</c:v>
                </c:pt>
                <c:pt idx="1892">
                  <c:v>50</c:v>
                </c:pt>
                <c:pt idx="1893">
                  <c:v>46</c:v>
                </c:pt>
                <c:pt idx="1894">
                  <c:v>48</c:v>
                </c:pt>
                <c:pt idx="1895">
                  <c:v>48</c:v>
                </c:pt>
                <c:pt idx="1896">
                  <c:v>50</c:v>
                </c:pt>
                <c:pt idx="1897">
                  <c:v>55</c:v>
                </c:pt>
                <c:pt idx="1898">
                  <c:v>57</c:v>
                </c:pt>
                <c:pt idx="1899">
                  <c:v>34</c:v>
                </c:pt>
                <c:pt idx="1900">
                  <c:v>50</c:v>
                </c:pt>
                <c:pt idx="1901">
                  <c:v>52</c:v>
                </c:pt>
                <c:pt idx="1902">
                  <c:v>57</c:v>
                </c:pt>
                <c:pt idx="1903">
                  <c:v>63</c:v>
                </c:pt>
                <c:pt idx="1904">
                  <c:v>63</c:v>
                </c:pt>
                <c:pt idx="1905">
                  <c:v>49</c:v>
                </c:pt>
                <c:pt idx="1906">
                  <c:v>49</c:v>
                </c:pt>
                <c:pt idx="1907">
                  <c:v>54</c:v>
                </c:pt>
                <c:pt idx="1908">
                  <c:v>46</c:v>
                </c:pt>
                <c:pt idx="1909">
                  <c:v>49</c:v>
                </c:pt>
                <c:pt idx="1910">
                  <c:v>47</c:v>
                </c:pt>
                <c:pt idx="1911">
                  <c:v>46</c:v>
                </c:pt>
                <c:pt idx="1912">
                  <c:v>47</c:v>
                </c:pt>
                <c:pt idx="1913">
                  <c:v>56</c:v>
                </c:pt>
                <c:pt idx="1914">
                  <c:v>54</c:v>
                </c:pt>
                <c:pt idx="1915">
                  <c:v>46</c:v>
                </c:pt>
                <c:pt idx="1916">
                  <c:v>36</c:v>
                </c:pt>
                <c:pt idx="1917">
                  <c:v>62</c:v>
                </c:pt>
                <c:pt idx="1918">
                  <c:v>63</c:v>
                </c:pt>
                <c:pt idx="1919">
                  <c:v>44</c:v>
                </c:pt>
                <c:pt idx="1920">
                  <c:v>42</c:v>
                </c:pt>
                <c:pt idx="1921">
                  <c:v>50</c:v>
                </c:pt>
                <c:pt idx="1922">
                  <c:v>42</c:v>
                </c:pt>
                <c:pt idx="1923">
                  <c:v>43</c:v>
                </c:pt>
                <c:pt idx="1924">
                  <c:v>63</c:v>
                </c:pt>
                <c:pt idx="1925">
                  <c:v>77</c:v>
                </c:pt>
                <c:pt idx="1926">
                  <c:v>42</c:v>
                </c:pt>
                <c:pt idx="1927">
                  <c:v>61</c:v>
                </c:pt>
                <c:pt idx="1928">
                  <c:v>43</c:v>
                </c:pt>
                <c:pt idx="1929">
                  <c:v>60</c:v>
                </c:pt>
                <c:pt idx="1930">
                  <c:v>57</c:v>
                </c:pt>
                <c:pt idx="1931">
                  <c:v>53</c:v>
                </c:pt>
                <c:pt idx="1932">
                  <c:v>55</c:v>
                </c:pt>
                <c:pt idx="1933">
                  <c:v>46</c:v>
                </c:pt>
                <c:pt idx="1934">
                  <c:v>43</c:v>
                </c:pt>
                <c:pt idx="1935">
                  <c:v>55</c:v>
                </c:pt>
                <c:pt idx="1936">
                  <c:v>50</c:v>
                </c:pt>
                <c:pt idx="1937">
                  <c:v>64</c:v>
                </c:pt>
                <c:pt idx="1938">
                  <c:v>37</c:v>
                </c:pt>
                <c:pt idx="1939">
                  <c:v>37</c:v>
                </c:pt>
                <c:pt idx="1940">
                  <c:v>53</c:v>
                </c:pt>
                <c:pt idx="1941">
                  <c:v>56</c:v>
                </c:pt>
                <c:pt idx="1942">
                  <c:v>38</c:v>
                </c:pt>
                <c:pt idx="1943">
                  <c:v>51</c:v>
                </c:pt>
                <c:pt idx="1944">
                  <c:v>57</c:v>
                </c:pt>
                <c:pt idx="1945">
                  <c:v>60</c:v>
                </c:pt>
                <c:pt idx="1946">
                  <c:v>61</c:v>
                </c:pt>
                <c:pt idx="1947">
                  <c:v>52</c:v>
                </c:pt>
                <c:pt idx="1948">
                  <c:v>43</c:v>
                </c:pt>
                <c:pt idx="1949">
                  <c:v>46</c:v>
                </c:pt>
                <c:pt idx="1950">
                  <c:v>65</c:v>
                </c:pt>
                <c:pt idx="1951">
                  <c:v>45</c:v>
                </c:pt>
                <c:pt idx="1952">
                  <c:v>47</c:v>
                </c:pt>
                <c:pt idx="1953">
                  <c:v>36</c:v>
                </c:pt>
                <c:pt idx="1954">
                  <c:v>53</c:v>
                </c:pt>
                <c:pt idx="1955">
                  <c:v>54</c:v>
                </c:pt>
                <c:pt idx="1956">
                  <c:v>40</c:v>
                </c:pt>
                <c:pt idx="1957">
                  <c:v>46</c:v>
                </c:pt>
                <c:pt idx="1958">
                  <c:v>52</c:v>
                </c:pt>
                <c:pt idx="1959">
                  <c:v>51</c:v>
                </c:pt>
                <c:pt idx="1960">
                  <c:v>52</c:v>
                </c:pt>
                <c:pt idx="1961">
                  <c:v>51</c:v>
                </c:pt>
                <c:pt idx="1962">
                  <c:v>40</c:v>
                </c:pt>
                <c:pt idx="1963">
                  <c:v>55</c:v>
                </c:pt>
                <c:pt idx="1964">
                  <c:v>55</c:v>
                </c:pt>
                <c:pt idx="1965">
                  <c:v>41</c:v>
                </c:pt>
                <c:pt idx="1966">
                  <c:v>53</c:v>
                </c:pt>
                <c:pt idx="1967">
                  <c:v>67</c:v>
                </c:pt>
                <c:pt idx="1968">
                  <c:v>48</c:v>
                </c:pt>
                <c:pt idx="1969">
                  <c:v>42</c:v>
                </c:pt>
                <c:pt idx="1970">
                  <c:v>56</c:v>
                </c:pt>
                <c:pt idx="1971">
                  <c:v>46</c:v>
                </c:pt>
                <c:pt idx="1972">
                  <c:v>43</c:v>
                </c:pt>
                <c:pt idx="1973">
                  <c:v>44</c:v>
                </c:pt>
                <c:pt idx="1974">
                  <c:v>59</c:v>
                </c:pt>
                <c:pt idx="1975">
                  <c:v>64</c:v>
                </c:pt>
                <c:pt idx="1976">
                  <c:v>54</c:v>
                </c:pt>
                <c:pt idx="1977">
                  <c:v>51</c:v>
                </c:pt>
                <c:pt idx="1978">
                  <c:v>55</c:v>
                </c:pt>
                <c:pt idx="1979">
                  <c:v>57</c:v>
                </c:pt>
                <c:pt idx="1980">
                  <c:v>55</c:v>
                </c:pt>
                <c:pt idx="1981">
                  <c:v>56</c:v>
                </c:pt>
                <c:pt idx="1982">
                  <c:v>35</c:v>
                </c:pt>
                <c:pt idx="1983">
                  <c:v>41</c:v>
                </c:pt>
                <c:pt idx="1984">
                  <c:v>45</c:v>
                </c:pt>
                <c:pt idx="1985">
                  <c:v>50</c:v>
                </c:pt>
                <c:pt idx="1986">
                  <c:v>59</c:v>
                </c:pt>
                <c:pt idx="1987">
                  <c:v>51</c:v>
                </c:pt>
                <c:pt idx="1988">
                  <c:v>51</c:v>
                </c:pt>
                <c:pt idx="1989">
                  <c:v>48</c:v>
                </c:pt>
                <c:pt idx="1990">
                  <c:v>43</c:v>
                </c:pt>
                <c:pt idx="1991">
                  <c:v>53</c:v>
                </c:pt>
                <c:pt idx="1992">
                  <c:v>67</c:v>
                </c:pt>
                <c:pt idx="1993">
                  <c:v>56</c:v>
                </c:pt>
                <c:pt idx="1994">
                  <c:v>55</c:v>
                </c:pt>
                <c:pt idx="1995">
                  <c:v>59</c:v>
                </c:pt>
                <c:pt idx="1996">
                  <c:v>51</c:v>
                </c:pt>
                <c:pt idx="1997">
                  <c:v>62</c:v>
                </c:pt>
                <c:pt idx="1998">
                  <c:v>46</c:v>
                </c:pt>
                <c:pt idx="1999">
                  <c:v>55</c:v>
                </c:pt>
                <c:pt idx="2000">
                  <c:v>46</c:v>
                </c:pt>
                <c:pt idx="2001">
                  <c:v>61</c:v>
                </c:pt>
                <c:pt idx="2002">
                  <c:v>58</c:v>
                </c:pt>
                <c:pt idx="2003">
                  <c:v>53</c:v>
                </c:pt>
                <c:pt idx="2004">
                  <c:v>51</c:v>
                </c:pt>
                <c:pt idx="2005">
                  <c:v>60</c:v>
                </c:pt>
                <c:pt idx="2006">
                  <c:v>58</c:v>
                </c:pt>
                <c:pt idx="2007">
                  <c:v>51</c:v>
                </c:pt>
                <c:pt idx="2008">
                  <c:v>52</c:v>
                </c:pt>
                <c:pt idx="2009">
                  <c:v>65</c:v>
                </c:pt>
                <c:pt idx="2010">
                  <c:v>45</c:v>
                </c:pt>
                <c:pt idx="2011">
                  <c:v>48</c:v>
                </c:pt>
                <c:pt idx="2012">
                  <c:v>55</c:v>
                </c:pt>
                <c:pt idx="2013">
                  <c:v>55</c:v>
                </c:pt>
                <c:pt idx="2014">
                  <c:v>67</c:v>
                </c:pt>
                <c:pt idx="2015">
                  <c:v>69</c:v>
                </c:pt>
                <c:pt idx="2016">
                  <c:v>52</c:v>
                </c:pt>
                <c:pt idx="2017">
                  <c:v>63</c:v>
                </c:pt>
                <c:pt idx="2018">
                  <c:v>50</c:v>
                </c:pt>
                <c:pt idx="2019">
                  <c:v>55</c:v>
                </c:pt>
                <c:pt idx="2020">
                  <c:v>49</c:v>
                </c:pt>
                <c:pt idx="2021">
                  <c:v>65</c:v>
                </c:pt>
                <c:pt idx="2022">
                  <c:v>51</c:v>
                </c:pt>
                <c:pt idx="2023">
                  <c:v>70</c:v>
                </c:pt>
                <c:pt idx="2024">
                  <c:v>49</c:v>
                </c:pt>
                <c:pt idx="2025">
                  <c:v>57</c:v>
                </c:pt>
                <c:pt idx="2026">
                  <c:v>60</c:v>
                </c:pt>
                <c:pt idx="2027">
                  <c:v>62</c:v>
                </c:pt>
                <c:pt idx="2028">
                  <c:v>56</c:v>
                </c:pt>
                <c:pt idx="2029">
                  <c:v>44</c:v>
                </c:pt>
                <c:pt idx="2030">
                  <c:v>59</c:v>
                </c:pt>
                <c:pt idx="2031">
                  <c:v>66</c:v>
                </c:pt>
                <c:pt idx="2032">
                  <c:v>59</c:v>
                </c:pt>
                <c:pt idx="2033">
                  <c:v>53</c:v>
                </c:pt>
                <c:pt idx="2034">
                  <c:v>61</c:v>
                </c:pt>
                <c:pt idx="2035">
                  <c:v>57</c:v>
                </c:pt>
                <c:pt idx="2036">
                  <c:v>68</c:v>
                </c:pt>
                <c:pt idx="2037">
                  <c:v>55</c:v>
                </c:pt>
                <c:pt idx="2038">
                  <c:v>56</c:v>
                </c:pt>
                <c:pt idx="2039">
                  <c:v>47</c:v>
                </c:pt>
                <c:pt idx="2040">
                  <c:v>67</c:v>
                </c:pt>
                <c:pt idx="2041">
                  <c:v>72</c:v>
                </c:pt>
                <c:pt idx="2042">
                  <c:v>78</c:v>
                </c:pt>
                <c:pt idx="2043">
                  <c:v>55</c:v>
                </c:pt>
                <c:pt idx="2044">
                  <c:v>57</c:v>
                </c:pt>
                <c:pt idx="2045">
                  <c:v>63</c:v>
                </c:pt>
                <c:pt idx="2046">
                  <c:v>60</c:v>
                </c:pt>
                <c:pt idx="2047">
                  <c:v>63</c:v>
                </c:pt>
                <c:pt idx="2048">
                  <c:v>74</c:v>
                </c:pt>
                <c:pt idx="2049">
                  <c:v>70</c:v>
                </c:pt>
                <c:pt idx="2050">
                  <c:v>62</c:v>
                </c:pt>
                <c:pt idx="2051">
                  <c:v>48</c:v>
                </c:pt>
                <c:pt idx="2052">
                  <c:v>78</c:v>
                </c:pt>
                <c:pt idx="2053">
                  <c:v>69</c:v>
                </c:pt>
                <c:pt idx="2054">
                  <c:v>59</c:v>
                </c:pt>
                <c:pt idx="2055">
                  <c:v>75</c:v>
                </c:pt>
                <c:pt idx="2056">
                  <c:v>64</c:v>
                </c:pt>
                <c:pt idx="2057">
                  <c:v>70</c:v>
                </c:pt>
                <c:pt idx="2058">
                  <c:v>72</c:v>
                </c:pt>
                <c:pt idx="2059">
                  <c:v>62</c:v>
                </c:pt>
                <c:pt idx="2060">
                  <c:v>95</c:v>
                </c:pt>
                <c:pt idx="2061">
                  <c:v>72</c:v>
                </c:pt>
                <c:pt idx="2062">
                  <c:v>66</c:v>
                </c:pt>
                <c:pt idx="2063">
                  <c:v>67</c:v>
                </c:pt>
                <c:pt idx="2064">
                  <c:v>54</c:v>
                </c:pt>
                <c:pt idx="2065">
                  <c:v>49</c:v>
                </c:pt>
                <c:pt idx="2066">
                  <c:v>62</c:v>
                </c:pt>
                <c:pt idx="2067">
                  <c:v>70</c:v>
                </c:pt>
                <c:pt idx="2068">
                  <c:v>86</c:v>
                </c:pt>
                <c:pt idx="2069">
                  <c:v>68</c:v>
                </c:pt>
                <c:pt idx="2070">
                  <c:v>61</c:v>
                </c:pt>
                <c:pt idx="2071">
                  <c:v>75</c:v>
                </c:pt>
                <c:pt idx="2072">
                  <c:v>76</c:v>
                </c:pt>
                <c:pt idx="2073">
                  <c:v>77</c:v>
                </c:pt>
                <c:pt idx="2074">
                  <c:v>71</c:v>
                </c:pt>
                <c:pt idx="2075">
                  <c:v>78</c:v>
                </c:pt>
                <c:pt idx="2076">
                  <c:v>82</c:v>
                </c:pt>
                <c:pt idx="2077">
                  <c:v>65</c:v>
                </c:pt>
                <c:pt idx="2078">
                  <c:v>83</c:v>
                </c:pt>
                <c:pt idx="2079">
                  <c:v>75</c:v>
                </c:pt>
                <c:pt idx="2080">
                  <c:v>77</c:v>
                </c:pt>
                <c:pt idx="2081">
                  <c:v>73</c:v>
                </c:pt>
                <c:pt idx="2082">
                  <c:v>73</c:v>
                </c:pt>
                <c:pt idx="2083">
                  <c:v>76</c:v>
                </c:pt>
                <c:pt idx="2084">
                  <c:v>72</c:v>
                </c:pt>
                <c:pt idx="2085">
                  <c:v>71</c:v>
                </c:pt>
                <c:pt idx="2086">
                  <c:v>86</c:v>
                </c:pt>
                <c:pt idx="2087">
                  <c:v>85</c:v>
                </c:pt>
                <c:pt idx="2088">
                  <c:v>70</c:v>
                </c:pt>
                <c:pt idx="2089">
                  <c:v>73</c:v>
                </c:pt>
                <c:pt idx="2090">
                  <c:v>75</c:v>
                </c:pt>
                <c:pt idx="2091">
                  <c:v>72</c:v>
                </c:pt>
                <c:pt idx="2092">
                  <c:v>75</c:v>
                </c:pt>
                <c:pt idx="2093">
                  <c:v>88</c:v>
                </c:pt>
                <c:pt idx="2094">
                  <c:v>75</c:v>
                </c:pt>
                <c:pt idx="2095">
                  <c:v>80</c:v>
                </c:pt>
                <c:pt idx="2096">
                  <c:v>68</c:v>
                </c:pt>
                <c:pt idx="2097">
                  <c:v>88</c:v>
                </c:pt>
                <c:pt idx="2098">
                  <c:v>73</c:v>
                </c:pt>
                <c:pt idx="2099">
                  <c:v>72</c:v>
                </c:pt>
                <c:pt idx="2100">
                  <c:v>64</c:v>
                </c:pt>
                <c:pt idx="2101">
                  <c:v>77</c:v>
                </c:pt>
                <c:pt idx="2102">
                  <c:v>76</c:v>
                </c:pt>
                <c:pt idx="2103">
                  <c:v>73</c:v>
                </c:pt>
                <c:pt idx="2104">
                  <c:v>76</c:v>
                </c:pt>
                <c:pt idx="2105">
                  <c:v>76</c:v>
                </c:pt>
                <c:pt idx="2106">
                  <c:v>77</c:v>
                </c:pt>
                <c:pt idx="2107">
                  <c:v>79</c:v>
                </c:pt>
                <c:pt idx="2108">
                  <c:v>85</c:v>
                </c:pt>
                <c:pt idx="2109">
                  <c:v>71</c:v>
                </c:pt>
                <c:pt idx="2110">
                  <c:v>96</c:v>
                </c:pt>
                <c:pt idx="2111">
                  <c:v>87</c:v>
                </c:pt>
                <c:pt idx="2112">
                  <c:v>78</c:v>
                </c:pt>
                <c:pt idx="2113">
                  <c:v>65</c:v>
                </c:pt>
                <c:pt idx="2114">
                  <c:v>89</c:v>
                </c:pt>
                <c:pt idx="2115">
                  <c:v>71</c:v>
                </c:pt>
                <c:pt idx="2116">
                  <c:v>64</c:v>
                </c:pt>
                <c:pt idx="2117">
                  <c:v>79</c:v>
                </c:pt>
                <c:pt idx="2118">
                  <c:v>71</c:v>
                </c:pt>
                <c:pt idx="2119">
                  <c:v>87</c:v>
                </c:pt>
                <c:pt idx="2120">
                  <c:v>79</c:v>
                </c:pt>
                <c:pt idx="2121">
                  <c:v>78</c:v>
                </c:pt>
                <c:pt idx="2122">
                  <c:v>73</c:v>
                </c:pt>
                <c:pt idx="2123">
                  <c:v>72</c:v>
                </c:pt>
                <c:pt idx="2124">
                  <c:v>82</c:v>
                </c:pt>
                <c:pt idx="2125">
                  <c:v>70</c:v>
                </c:pt>
                <c:pt idx="2126">
                  <c:v>87</c:v>
                </c:pt>
                <c:pt idx="2127">
                  <c:v>76</c:v>
                </c:pt>
                <c:pt idx="2128">
                  <c:v>82</c:v>
                </c:pt>
                <c:pt idx="2129">
                  <c:v>68</c:v>
                </c:pt>
                <c:pt idx="2130">
                  <c:v>67</c:v>
                </c:pt>
                <c:pt idx="2131">
                  <c:v>72</c:v>
                </c:pt>
                <c:pt idx="2132">
                  <c:v>93</c:v>
                </c:pt>
                <c:pt idx="2133">
                  <c:v>75</c:v>
                </c:pt>
                <c:pt idx="2134">
                  <c:v>74</c:v>
                </c:pt>
                <c:pt idx="2135">
                  <c:v>72</c:v>
                </c:pt>
                <c:pt idx="2136">
                  <c:v>72</c:v>
                </c:pt>
                <c:pt idx="2137">
                  <c:v>72</c:v>
                </c:pt>
                <c:pt idx="2138">
                  <c:v>62</c:v>
                </c:pt>
                <c:pt idx="2139">
                  <c:v>69</c:v>
                </c:pt>
                <c:pt idx="2140">
                  <c:v>67</c:v>
                </c:pt>
                <c:pt idx="2141">
                  <c:v>70</c:v>
                </c:pt>
                <c:pt idx="2142">
                  <c:v>86</c:v>
                </c:pt>
                <c:pt idx="2143">
                  <c:v>73</c:v>
                </c:pt>
                <c:pt idx="2144">
                  <c:v>66</c:v>
                </c:pt>
                <c:pt idx="2145">
                  <c:v>84</c:v>
                </c:pt>
                <c:pt idx="2146">
                  <c:v>66</c:v>
                </c:pt>
                <c:pt idx="2147">
                  <c:v>81</c:v>
                </c:pt>
                <c:pt idx="2148">
                  <c:v>74</c:v>
                </c:pt>
                <c:pt idx="2149">
                  <c:v>71</c:v>
                </c:pt>
                <c:pt idx="2150">
                  <c:v>62</c:v>
                </c:pt>
                <c:pt idx="2151">
                  <c:v>71</c:v>
                </c:pt>
                <c:pt idx="2152">
                  <c:v>77</c:v>
                </c:pt>
                <c:pt idx="2153">
                  <c:v>55</c:v>
                </c:pt>
                <c:pt idx="2154">
                  <c:v>81</c:v>
                </c:pt>
                <c:pt idx="2155">
                  <c:v>72</c:v>
                </c:pt>
                <c:pt idx="2156">
                  <c:v>83</c:v>
                </c:pt>
                <c:pt idx="2157">
                  <c:v>74</c:v>
                </c:pt>
                <c:pt idx="2158">
                  <c:v>75</c:v>
                </c:pt>
                <c:pt idx="2159">
                  <c:v>58</c:v>
                </c:pt>
                <c:pt idx="2160">
                  <c:v>74</c:v>
                </c:pt>
                <c:pt idx="2161">
                  <c:v>79</c:v>
                </c:pt>
                <c:pt idx="2162">
                  <c:v>68</c:v>
                </c:pt>
                <c:pt idx="2163">
                  <c:v>51</c:v>
                </c:pt>
                <c:pt idx="2164">
                  <c:v>76</c:v>
                </c:pt>
                <c:pt idx="2165">
                  <c:v>69</c:v>
                </c:pt>
                <c:pt idx="2166">
                  <c:v>66</c:v>
                </c:pt>
                <c:pt idx="2167">
                  <c:v>59</c:v>
                </c:pt>
                <c:pt idx="2168">
                  <c:v>63</c:v>
                </c:pt>
                <c:pt idx="2169">
                  <c:v>66</c:v>
                </c:pt>
                <c:pt idx="2170">
                  <c:v>65</c:v>
                </c:pt>
                <c:pt idx="2171">
                  <c:v>78</c:v>
                </c:pt>
                <c:pt idx="2172">
                  <c:v>87</c:v>
                </c:pt>
                <c:pt idx="2173">
                  <c:v>67</c:v>
                </c:pt>
                <c:pt idx="2174">
                  <c:v>71</c:v>
                </c:pt>
                <c:pt idx="2175">
                  <c:v>66</c:v>
                </c:pt>
                <c:pt idx="2176">
                  <c:v>72</c:v>
                </c:pt>
                <c:pt idx="2177">
                  <c:v>58</c:v>
                </c:pt>
                <c:pt idx="2178">
                  <c:v>79</c:v>
                </c:pt>
                <c:pt idx="2179">
                  <c:v>72</c:v>
                </c:pt>
                <c:pt idx="2180">
                  <c:v>69</c:v>
                </c:pt>
                <c:pt idx="2181">
                  <c:v>83</c:v>
                </c:pt>
                <c:pt idx="2182">
                  <c:v>73</c:v>
                </c:pt>
                <c:pt idx="2183">
                  <c:v>81</c:v>
                </c:pt>
                <c:pt idx="2184">
                  <c:v>69</c:v>
                </c:pt>
                <c:pt idx="2185">
                  <c:v>87</c:v>
                </c:pt>
                <c:pt idx="2186">
                  <c:v>88</c:v>
                </c:pt>
                <c:pt idx="2187">
                  <c:v>91</c:v>
                </c:pt>
                <c:pt idx="2188">
                  <c:v>69</c:v>
                </c:pt>
                <c:pt idx="2189">
                  <c:v>77</c:v>
                </c:pt>
                <c:pt idx="2190">
                  <c:v>91</c:v>
                </c:pt>
                <c:pt idx="2191">
                  <c:v>55</c:v>
                </c:pt>
                <c:pt idx="2192">
                  <c:v>76</c:v>
                </c:pt>
                <c:pt idx="2193">
                  <c:v>70</c:v>
                </c:pt>
                <c:pt idx="2194">
                  <c:v>72</c:v>
                </c:pt>
                <c:pt idx="2195">
                  <c:v>67</c:v>
                </c:pt>
                <c:pt idx="2196">
                  <c:v>77</c:v>
                </c:pt>
                <c:pt idx="2197">
                  <c:v>54</c:v>
                </c:pt>
                <c:pt idx="2198">
                  <c:v>92</c:v>
                </c:pt>
                <c:pt idx="2199">
                  <c:v>86</c:v>
                </c:pt>
                <c:pt idx="2200">
                  <c:v>61</c:v>
                </c:pt>
                <c:pt idx="2201">
                  <c:v>79</c:v>
                </c:pt>
                <c:pt idx="2202">
                  <c:v>80</c:v>
                </c:pt>
                <c:pt idx="2203">
                  <c:v>79</c:v>
                </c:pt>
                <c:pt idx="2204">
                  <c:v>84</c:v>
                </c:pt>
                <c:pt idx="2205">
                  <c:v>68</c:v>
                </c:pt>
                <c:pt idx="2206">
                  <c:v>67</c:v>
                </c:pt>
                <c:pt idx="2207">
                  <c:v>90</c:v>
                </c:pt>
                <c:pt idx="2208">
                  <c:v>81</c:v>
                </c:pt>
                <c:pt idx="2209">
                  <c:v>67</c:v>
                </c:pt>
                <c:pt idx="2210">
                  <c:v>76</c:v>
                </c:pt>
                <c:pt idx="2211">
                  <c:v>78</c:v>
                </c:pt>
                <c:pt idx="2212">
                  <c:v>91</c:v>
                </c:pt>
                <c:pt idx="2213">
                  <c:v>80</c:v>
                </c:pt>
                <c:pt idx="2214">
                  <c:v>73</c:v>
                </c:pt>
                <c:pt idx="2215">
                  <c:v>62</c:v>
                </c:pt>
                <c:pt idx="2216">
                  <c:v>83</c:v>
                </c:pt>
                <c:pt idx="2217">
                  <c:v>78</c:v>
                </c:pt>
                <c:pt idx="2218">
                  <c:v>73</c:v>
                </c:pt>
                <c:pt idx="2219">
                  <c:v>79</c:v>
                </c:pt>
                <c:pt idx="2220">
                  <c:v>80</c:v>
                </c:pt>
                <c:pt idx="2221">
                  <c:v>79</c:v>
                </c:pt>
                <c:pt idx="2222">
                  <c:v>94</c:v>
                </c:pt>
                <c:pt idx="2223">
                  <c:v>85</c:v>
                </c:pt>
                <c:pt idx="2224">
                  <c:v>88</c:v>
                </c:pt>
                <c:pt idx="2225">
                  <c:v>75</c:v>
                </c:pt>
                <c:pt idx="2226">
                  <c:v>98</c:v>
                </c:pt>
                <c:pt idx="2227">
                  <c:v>71</c:v>
                </c:pt>
                <c:pt idx="2228">
                  <c:v>90</c:v>
                </c:pt>
                <c:pt idx="2229">
                  <c:v>94</c:v>
                </c:pt>
                <c:pt idx="2230">
                  <c:v>68</c:v>
                </c:pt>
                <c:pt idx="2231">
                  <c:v>83</c:v>
                </c:pt>
                <c:pt idx="2232">
                  <c:v>117</c:v>
                </c:pt>
                <c:pt idx="2233">
                  <c:v>79</c:v>
                </c:pt>
                <c:pt idx="2234">
                  <c:v>80</c:v>
                </c:pt>
                <c:pt idx="2235">
                  <c:v>93</c:v>
                </c:pt>
                <c:pt idx="2236">
                  <c:v>76</c:v>
                </c:pt>
                <c:pt idx="2237">
                  <c:v>98</c:v>
                </c:pt>
                <c:pt idx="2238">
                  <c:v>92</c:v>
                </c:pt>
                <c:pt idx="2239">
                  <c:v>88</c:v>
                </c:pt>
                <c:pt idx="2240">
                  <c:v>85</c:v>
                </c:pt>
                <c:pt idx="2241">
                  <c:v>81</c:v>
                </c:pt>
                <c:pt idx="2242">
                  <c:v>88</c:v>
                </c:pt>
                <c:pt idx="2243">
                  <c:v>88</c:v>
                </c:pt>
                <c:pt idx="2244">
                  <c:v>84</c:v>
                </c:pt>
                <c:pt idx="2245">
                  <c:v>80</c:v>
                </c:pt>
                <c:pt idx="2246">
                  <c:v>104</c:v>
                </c:pt>
                <c:pt idx="2247">
                  <c:v>82</c:v>
                </c:pt>
                <c:pt idx="2248">
                  <c:v>79</c:v>
                </c:pt>
                <c:pt idx="2249">
                  <c:v>97</c:v>
                </c:pt>
                <c:pt idx="2250">
                  <c:v>93</c:v>
                </c:pt>
                <c:pt idx="2251">
                  <c:v>77</c:v>
                </c:pt>
                <c:pt idx="2252">
                  <c:v>90</c:v>
                </c:pt>
                <c:pt idx="2253">
                  <c:v>107</c:v>
                </c:pt>
                <c:pt idx="2254">
                  <c:v>106</c:v>
                </c:pt>
                <c:pt idx="2255">
                  <c:v>92</c:v>
                </c:pt>
                <c:pt idx="2256">
                  <c:v>103</c:v>
                </c:pt>
                <c:pt idx="2257">
                  <c:v>92</c:v>
                </c:pt>
                <c:pt idx="2258">
                  <c:v>75</c:v>
                </c:pt>
                <c:pt idx="2259">
                  <c:v>80</c:v>
                </c:pt>
                <c:pt idx="2260">
                  <c:v>89</c:v>
                </c:pt>
                <c:pt idx="2261">
                  <c:v>86</c:v>
                </c:pt>
                <c:pt idx="2262">
                  <c:v>95</c:v>
                </c:pt>
                <c:pt idx="2263">
                  <c:v>80</c:v>
                </c:pt>
                <c:pt idx="2264">
                  <c:v>80</c:v>
                </c:pt>
                <c:pt idx="2265">
                  <c:v>95</c:v>
                </c:pt>
                <c:pt idx="2266">
                  <c:v>100</c:v>
                </c:pt>
                <c:pt idx="2267">
                  <c:v>109</c:v>
                </c:pt>
                <c:pt idx="2268">
                  <c:v>90</c:v>
                </c:pt>
                <c:pt idx="2269">
                  <c:v>88</c:v>
                </c:pt>
                <c:pt idx="2270">
                  <c:v>89</c:v>
                </c:pt>
                <c:pt idx="2271">
                  <c:v>77</c:v>
                </c:pt>
                <c:pt idx="2272">
                  <c:v>81</c:v>
                </c:pt>
                <c:pt idx="2273">
                  <c:v>96</c:v>
                </c:pt>
                <c:pt idx="2274">
                  <c:v>84</c:v>
                </c:pt>
                <c:pt idx="2275">
                  <c:v>101</c:v>
                </c:pt>
                <c:pt idx="2276">
                  <c:v>87</c:v>
                </c:pt>
                <c:pt idx="2277">
                  <c:v>98</c:v>
                </c:pt>
                <c:pt idx="2278">
                  <c:v>87</c:v>
                </c:pt>
                <c:pt idx="2279">
                  <c:v>71</c:v>
                </c:pt>
                <c:pt idx="2280">
                  <c:v>81</c:v>
                </c:pt>
                <c:pt idx="2281">
                  <c:v>68</c:v>
                </c:pt>
                <c:pt idx="2282">
                  <c:v>101</c:v>
                </c:pt>
                <c:pt idx="2283">
                  <c:v>94</c:v>
                </c:pt>
                <c:pt idx="2284">
                  <c:v>98</c:v>
                </c:pt>
                <c:pt idx="2285">
                  <c:v>87</c:v>
                </c:pt>
                <c:pt idx="2286">
                  <c:v>119</c:v>
                </c:pt>
                <c:pt idx="2287">
                  <c:v>107</c:v>
                </c:pt>
                <c:pt idx="2288">
                  <c:v>73</c:v>
                </c:pt>
                <c:pt idx="2289">
                  <c:v>76</c:v>
                </c:pt>
                <c:pt idx="2290">
                  <c:v>87</c:v>
                </c:pt>
                <c:pt idx="2291">
                  <c:v>91</c:v>
                </c:pt>
                <c:pt idx="2292">
                  <c:v>81</c:v>
                </c:pt>
                <c:pt idx="2293">
                  <c:v>70</c:v>
                </c:pt>
                <c:pt idx="2294">
                  <c:v>74</c:v>
                </c:pt>
                <c:pt idx="2295">
                  <c:v>92</c:v>
                </c:pt>
                <c:pt idx="2296">
                  <c:v>81</c:v>
                </c:pt>
                <c:pt idx="2297">
                  <c:v>76</c:v>
                </c:pt>
                <c:pt idx="2298">
                  <c:v>80</c:v>
                </c:pt>
                <c:pt idx="2299">
                  <c:v>86</c:v>
                </c:pt>
                <c:pt idx="2300">
                  <c:v>72</c:v>
                </c:pt>
                <c:pt idx="2301">
                  <c:v>80</c:v>
                </c:pt>
                <c:pt idx="2302">
                  <c:v>82</c:v>
                </c:pt>
                <c:pt idx="2303">
                  <c:v>78</c:v>
                </c:pt>
                <c:pt idx="2304">
                  <c:v>69</c:v>
                </c:pt>
                <c:pt idx="2305">
                  <c:v>84</c:v>
                </c:pt>
                <c:pt idx="2306">
                  <c:v>68</c:v>
                </c:pt>
                <c:pt idx="2307">
                  <c:v>58</c:v>
                </c:pt>
                <c:pt idx="2308">
                  <c:v>80</c:v>
                </c:pt>
                <c:pt idx="2309">
                  <c:v>66</c:v>
                </c:pt>
                <c:pt idx="2310">
                  <c:v>75</c:v>
                </c:pt>
                <c:pt idx="2311">
                  <c:v>72</c:v>
                </c:pt>
                <c:pt idx="2312">
                  <c:v>53</c:v>
                </c:pt>
                <c:pt idx="2313">
                  <c:v>78</c:v>
                </c:pt>
                <c:pt idx="2314">
                  <c:v>88</c:v>
                </c:pt>
                <c:pt idx="2315">
                  <c:v>79</c:v>
                </c:pt>
                <c:pt idx="2316">
                  <c:v>77</c:v>
                </c:pt>
                <c:pt idx="2317">
                  <c:v>78</c:v>
                </c:pt>
                <c:pt idx="2318">
                  <c:v>60</c:v>
                </c:pt>
                <c:pt idx="2319">
                  <c:v>91</c:v>
                </c:pt>
                <c:pt idx="2320">
                  <c:v>76</c:v>
                </c:pt>
                <c:pt idx="2321">
                  <c:v>64</c:v>
                </c:pt>
                <c:pt idx="2322">
                  <c:v>64</c:v>
                </c:pt>
                <c:pt idx="2323">
                  <c:v>70</c:v>
                </c:pt>
                <c:pt idx="2324">
                  <c:v>66</c:v>
                </c:pt>
                <c:pt idx="2325">
                  <c:v>54</c:v>
                </c:pt>
                <c:pt idx="2326">
                  <c:v>68</c:v>
                </c:pt>
                <c:pt idx="2327">
                  <c:v>76</c:v>
                </c:pt>
                <c:pt idx="2328">
                  <c:v>82</c:v>
                </c:pt>
                <c:pt idx="2329">
                  <c:v>63</c:v>
                </c:pt>
                <c:pt idx="2330">
                  <c:v>69</c:v>
                </c:pt>
                <c:pt idx="2331">
                  <c:v>59</c:v>
                </c:pt>
                <c:pt idx="2332">
                  <c:v>74</c:v>
                </c:pt>
                <c:pt idx="2333">
                  <c:v>73</c:v>
                </c:pt>
                <c:pt idx="2334">
                  <c:v>67</c:v>
                </c:pt>
                <c:pt idx="2335">
                  <c:v>49</c:v>
                </c:pt>
                <c:pt idx="2336">
                  <c:v>70</c:v>
                </c:pt>
                <c:pt idx="2337">
                  <c:v>54</c:v>
                </c:pt>
                <c:pt idx="2338">
                  <c:v>59</c:v>
                </c:pt>
                <c:pt idx="2339">
                  <c:v>56</c:v>
                </c:pt>
                <c:pt idx="2340">
                  <c:v>55</c:v>
                </c:pt>
                <c:pt idx="2341">
                  <c:v>49</c:v>
                </c:pt>
                <c:pt idx="2342">
                  <c:v>47</c:v>
                </c:pt>
                <c:pt idx="2343">
                  <c:v>57</c:v>
                </c:pt>
                <c:pt idx="2344">
                  <c:v>63</c:v>
                </c:pt>
                <c:pt idx="2345">
                  <c:v>52</c:v>
                </c:pt>
                <c:pt idx="2346">
                  <c:v>56</c:v>
                </c:pt>
                <c:pt idx="2347">
                  <c:v>54</c:v>
                </c:pt>
                <c:pt idx="2348">
                  <c:v>49</c:v>
                </c:pt>
                <c:pt idx="2349">
                  <c:v>63</c:v>
                </c:pt>
                <c:pt idx="2350">
                  <c:v>41</c:v>
                </c:pt>
                <c:pt idx="2351">
                  <c:v>64</c:v>
                </c:pt>
                <c:pt idx="2352">
                  <c:v>62</c:v>
                </c:pt>
                <c:pt idx="2353">
                  <c:v>54</c:v>
                </c:pt>
                <c:pt idx="2354">
                  <c:v>51</c:v>
                </c:pt>
                <c:pt idx="2355">
                  <c:v>48</c:v>
                </c:pt>
                <c:pt idx="2356">
                  <c:v>54</c:v>
                </c:pt>
                <c:pt idx="2357">
                  <c:v>50</c:v>
                </c:pt>
                <c:pt idx="2358">
                  <c:v>50</c:v>
                </c:pt>
                <c:pt idx="2359">
                  <c:v>49</c:v>
                </c:pt>
                <c:pt idx="2360">
                  <c:v>50</c:v>
                </c:pt>
                <c:pt idx="2361">
                  <c:v>48</c:v>
                </c:pt>
                <c:pt idx="2362">
                  <c:v>44</c:v>
                </c:pt>
                <c:pt idx="2363">
                  <c:v>60</c:v>
                </c:pt>
                <c:pt idx="2364">
                  <c:v>41</c:v>
                </c:pt>
                <c:pt idx="2365">
                  <c:v>57</c:v>
                </c:pt>
                <c:pt idx="2366">
                  <c:v>47</c:v>
                </c:pt>
                <c:pt idx="2367">
                  <c:v>46</c:v>
                </c:pt>
                <c:pt idx="2368">
                  <c:v>38</c:v>
                </c:pt>
                <c:pt idx="2369">
                  <c:v>39</c:v>
                </c:pt>
                <c:pt idx="2370">
                  <c:v>44</c:v>
                </c:pt>
                <c:pt idx="2371">
                  <c:v>41</c:v>
                </c:pt>
                <c:pt idx="2372">
                  <c:v>34</c:v>
                </c:pt>
                <c:pt idx="2373">
                  <c:v>40</c:v>
                </c:pt>
                <c:pt idx="2374">
                  <c:v>40</c:v>
                </c:pt>
                <c:pt idx="2375">
                  <c:v>51</c:v>
                </c:pt>
                <c:pt idx="2376">
                  <c:v>37</c:v>
                </c:pt>
                <c:pt idx="2377">
                  <c:v>36</c:v>
                </c:pt>
                <c:pt idx="2378">
                  <c:v>48</c:v>
                </c:pt>
                <c:pt idx="2379">
                  <c:v>54</c:v>
                </c:pt>
                <c:pt idx="2380">
                  <c:v>44</c:v>
                </c:pt>
                <c:pt idx="2381">
                  <c:v>36</c:v>
                </c:pt>
                <c:pt idx="2382">
                  <c:v>47</c:v>
                </c:pt>
                <c:pt idx="2383">
                  <c:v>48</c:v>
                </c:pt>
                <c:pt idx="2384">
                  <c:v>44</c:v>
                </c:pt>
                <c:pt idx="2385">
                  <c:v>38</c:v>
                </c:pt>
                <c:pt idx="2386">
                  <c:v>35</c:v>
                </c:pt>
                <c:pt idx="2387">
                  <c:v>42</c:v>
                </c:pt>
                <c:pt idx="2388">
                  <c:v>34</c:v>
                </c:pt>
                <c:pt idx="2389">
                  <c:v>46</c:v>
                </c:pt>
                <c:pt idx="2390">
                  <c:v>28</c:v>
                </c:pt>
                <c:pt idx="2391">
                  <c:v>29</c:v>
                </c:pt>
                <c:pt idx="2392">
                  <c:v>39</c:v>
                </c:pt>
                <c:pt idx="2393">
                  <c:v>45</c:v>
                </c:pt>
                <c:pt idx="2394">
                  <c:v>38</c:v>
                </c:pt>
                <c:pt idx="2395">
                  <c:v>43</c:v>
                </c:pt>
                <c:pt idx="2396">
                  <c:v>31</c:v>
                </c:pt>
                <c:pt idx="2397">
                  <c:v>36</c:v>
                </c:pt>
                <c:pt idx="2398">
                  <c:v>46</c:v>
                </c:pt>
                <c:pt idx="2399">
                  <c:v>41</c:v>
                </c:pt>
                <c:pt idx="2400">
                  <c:v>32</c:v>
                </c:pt>
                <c:pt idx="2401">
                  <c:v>40</c:v>
                </c:pt>
                <c:pt idx="2402">
                  <c:v>43</c:v>
                </c:pt>
                <c:pt idx="2403">
                  <c:v>27</c:v>
                </c:pt>
                <c:pt idx="2404">
                  <c:v>24</c:v>
                </c:pt>
                <c:pt idx="2405">
                  <c:v>32</c:v>
                </c:pt>
                <c:pt idx="2406">
                  <c:v>31</c:v>
                </c:pt>
                <c:pt idx="2407">
                  <c:v>39</c:v>
                </c:pt>
                <c:pt idx="2408">
                  <c:v>28</c:v>
                </c:pt>
                <c:pt idx="2409">
                  <c:v>44</c:v>
                </c:pt>
                <c:pt idx="2410">
                  <c:v>44</c:v>
                </c:pt>
                <c:pt idx="2411">
                  <c:v>27</c:v>
                </c:pt>
                <c:pt idx="2412">
                  <c:v>26</c:v>
                </c:pt>
                <c:pt idx="2413">
                  <c:v>42</c:v>
                </c:pt>
                <c:pt idx="2414">
                  <c:v>33</c:v>
                </c:pt>
                <c:pt idx="2415">
                  <c:v>24</c:v>
                </c:pt>
                <c:pt idx="2416">
                  <c:v>32</c:v>
                </c:pt>
                <c:pt idx="2417">
                  <c:v>35</c:v>
                </c:pt>
                <c:pt idx="2418">
                  <c:v>34</c:v>
                </c:pt>
                <c:pt idx="2419">
                  <c:v>31</c:v>
                </c:pt>
                <c:pt idx="2420">
                  <c:v>37</c:v>
                </c:pt>
                <c:pt idx="2421">
                  <c:v>34</c:v>
                </c:pt>
                <c:pt idx="2422">
                  <c:v>32</c:v>
                </c:pt>
                <c:pt idx="2423">
                  <c:v>41</c:v>
                </c:pt>
                <c:pt idx="2424">
                  <c:v>31</c:v>
                </c:pt>
                <c:pt idx="2425">
                  <c:v>33</c:v>
                </c:pt>
                <c:pt idx="2426">
                  <c:v>29</c:v>
                </c:pt>
                <c:pt idx="2427">
                  <c:v>42</c:v>
                </c:pt>
                <c:pt idx="2428">
                  <c:v>30</c:v>
                </c:pt>
                <c:pt idx="2429">
                  <c:v>39</c:v>
                </c:pt>
                <c:pt idx="2430">
                  <c:v>42</c:v>
                </c:pt>
                <c:pt idx="2431">
                  <c:v>36</c:v>
                </c:pt>
                <c:pt idx="2432">
                  <c:v>37</c:v>
                </c:pt>
                <c:pt idx="2433">
                  <c:v>35</c:v>
                </c:pt>
                <c:pt idx="2434">
                  <c:v>31</c:v>
                </c:pt>
                <c:pt idx="2435">
                  <c:v>31</c:v>
                </c:pt>
                <c:pt idx="2436">
                  <c:v>36</c:v>
                </c:pt>
                <c:pt idx="2437">
                  <c:v>35</c:v>
                </c:pt>
                <c:pt idx="2438">
                  <c:v>41</c:v>
                </c:pt>
                <c:pt idx="2439">
                  <c:v>24</c:v>
                </c:pt>
                <c:pt idx="2440">
                  <c:v>29</c:v>
                </c:pt>
                <c:pt idx="2441">
                  <c:v>37</c:v>
                </c:pt>
                <c:pt idx="2442">
                  <c:v>36</c:v>
                </c:pt>
                <c:pt idx="2443">
                  <c:v>34</c:v>
                </c:pt>
                <c:pt idx="2444">
                  <c:v>28</c:v>
                </c:pt>
                <c:pt idx="2445">
                  <c:v>30</c:v>
                </c:pt>
                <c:pt idx="2446">
                  <c:v>26</c:v>
                </c:pt>
                <c:pt idx="2447">
                  <c:v>27</c:v>
                </c:pt>
                <c:pt idx="2448">
                  <c:v>25</c:v>
                </c:pt>
                <c:pt idx="2449">
                  <c:v>32</c:v>
                </c:pt>
                <c:pt idx="2450">
                  <c:v>39</c:v>
                </c:pt>
                <c:pt idx="2451">
                  <c:v>28</c:v>
                </c:pt>
                <c:pt idx="2452">
                  <c:v>37</c:v>
                </c:pt>
                <c:pt idx="2453">
                  <c:v>30</c:v>
                </c:pt>
                <c:pt idx="2454">
                  <c:v>25</c:v>
                </c:pt>
                <c:pt idx="2455">
                  <c:v>34</c:v>
                </c:pt>
                <c:pt idx="2456">
                  <c:v>30</c:v>
                </c:pt>
                <c:pt idx="2457">
                  <c:v>31</c:v>
                </c:pt>
                <c:pt idx="2458">
                  <c:v>29</c:v>
                </c:pt>
                <c:pt idx="2459">
                  <c:v>27</c:v>
                </c:pt>
                <c:pt idx="2460">
                  <c:v>33</c:v>
                </c:pt>
                <c:pt idx="2461">
                  <c:v>25</c:v>
                </c:pt>
                <c:pt idx="2462">
                  <c:v>32</c:v>
                </c:pt>
                <c:pt idx="2463">
                  <c:v>23</c:v>
                </c:pt>
                <c:pt idx="2464">
                  <c:v>29</c:v>
                </c:pt>
                <c:pt idx="2465">
                  <c:v>27</c:v>
                </c:pt>
                <c:pt idx="2466">
                  <c:v>40</c:v>
                </c:pt>
                <c:pt idx="2467">
                  <c:v>24</c:v>
                </c:pt>
                <c:pt idx="2468">
                  <c:v>39</c:v>
                </c:pt>
                <c:pt idx="2469">
                  <c:v>22</c:v>
                </c:pt>
                <c:pt idx="2470">
                  <c:v>22</c:v>
                </c:pt>
                <c:pt idx="2471">
                  <c:v>30</c:v>
                </c:pt>
                <c:pt idx="2472">
                  <c:v>24</c:v>
                </c:pt>
                <c:pt idx="2473">
                  <c:v>35</c:v>
                </c:pt>
                <c:pt idx="2474">
                  <c:v>23</c:v>
                </c:pt>
                <c:pt idx="2475">
                  <c:v>28</c:v>
                </c:pt>
                <c:pt idx="2476">
                  <c:v>23</c:v>
                </c:pt>
                <c:pt idx="2477">
                  <c:v>32</c:v>
                </c:pt>
                <c:pt idx="2478">
                  <c:v>37</c:v>
                </c:pt>
                <c:pt idx="2479">
                  <c:v>25</c:v>
                </c:pt>
                <c:pt idx="2480">
                  <c:v>29</c:v>
                </c:pt>
                <c:pt idx="2481">
                  <c:v>28</c:v>
                </c:pt>
                <c:pt idx="2482">
                  <c:v>28</c:v>
                </c:pt>
                <c:pt idx="2483">
                  <c:v>38</c:v>
                </c:pt>
                <c:pt idx="2484">
                  <c:v>28</c:v>
                </c:pt>
                <c:pt idx="2485">
                  <c:v>32</c:v>
                </c:pt>
                <c:pt idx="2486">
                  <c:v>37</c:v>
                </c:pt>
                <c:pt idx="2487">
                  <c:v>33</c:v>
                </c:pt>
                <c:pt idx="2488">
                  <c:v>24</c:v>
                </c:pt>
                <c:pt idx="2489">
                  <c:v>29</c:v>
                </c:pt>
                <c:pt idx="2490">
                  <c:v>31</c:v>
                </c:pt>
                <c:pt idx="2491">
                  <c:v>39</c:v>
                </c:pt>
                <c:pt idx="2492">
                  <c:v>27</c:v>
                </c:pt>
                <c:pt idx="2493">
                  <c:v>24</c:v>
                </c:pt>
                <c:pt idx="2494">
                  <c:v>23</c:v>
                </c:pt>
                <c:pt idx="2495">
                  <c:v>36</c:v>
                </c:pt>
                <c:pt idx="2496">
                  <c:v>25</c:v>
                </c:pt>
                <c:pt idx="2497">
                  <c:v>25</c:v>
                </c:pt>
                <c:pt idx="2498">
                  <c:v>38</c:v>
                </c:pt>
                <c:pt idx="2499">
                  <c:v>27</c:v>
                </c:pt>
                <c:pt idx="2500">
                  <c:v>38</c:v>
                </c:pt>
                <c:pt idx="2501">
                  <c:v>37</c:v>
                </c:pt>
                <c:pt idx="2502">
                  <c:v>26</c:v>
                </c:pt>
                <c:pt idx="2503">
                  <c:v>28</c:v>
                </c:pt>
                <c:pt idx="2504">
                  <c:v>36</c:v>
                </c:pt>
                <c:pt idx="2505">
                  <c:v>37</c:v>
                </c:pt>
                <c:pt idx="2506">
                  <c:v>24</c:v>
                </c:pt>
                <c:pt idx="2507">
                  <c:v>27</c:v>
                </c:pt>
                <c:pt idx="2508">
                  <c:v>39</c:v>
                </c:pt>
                <c:pt idx="2509">
                  <c:v>28</c:v>
                </c:pt>
                <c:pt idx="2510">
                  <c:v>31</c:v>
                </c:pt>
                <c:pt idx="2511">
                  <c:v>34</c:v>
                </c:pt>
                <c:pt idx="2512">
                  <c:v>32</c:v>
                </c:pt>
                <c:pt idx="2513">
                  <c:v>31</c:v>
                </c:pt>
                <c:pt idx="2514">
                  <c:v>23</c:v>
                </c:pt>
                <c:pt idx="2515">
                  <c:v>39</c:v>
                </c:pt>
                <c:pt idx="2516">
                  <c:v>40</c:v>
                </c:pt>
                <c:pt idx="2517">
                  <c:v>28</c:v>
                </c:pt>
                <c:pt idx="2518">
                  <c:v>36</c:v>
                </c:pt>
                <c:pt idx="2519">
                  <c:v>34</c:v>
                </c:pt>
                <c:pt idx="2520">
                  <c:v>33</c:v>
                </c:pt>
                <c:pt idx="2521">
                  <c:v>30</c:v>
                </c:pt>
                <c:pt idx="2522">
                  <c:v>29</c:v>
                </c:pt>
                <c:pt idx="2523">
                  <c:v>33</c:v>
                </c:pt>
                <c:pt idx="2524">
                  <c:v>39</c:v>
                </c:pt>
                <c:pt idx="2525">
                  <c:v>26</c:v>
                </c:pt>
                <c:pt idx="2526">
                  <c:v>25</c:v>
                </c:pt>
                <c:pt idx="2527">
                  <c:v>35</c:v>
                </c:pt>
                <c:pt idx="2528">
                  <c:v>30</c:v>
                </c:pt>
                <c:pt idx="2529">
                  <c:v>33</c:v>
                </c:pt>
                <c:pt idx="2530">
                  <c:v>26</c:v>
                </c:pt>
                <c:pt idx="2531">
                  <c:v>33</c:v>
                </c:pt>
                <c:pt idx="2532">
                  <c:v>39</c:v>
                </c:pt>
                <c:pt idx="2533">
                  <c:v>38</c:v>
                </c:pt>
                <c:pt idx="2534">
                  <c:v>33</c:v>
                </c:pt>
                <c:pt idx="2535">
                  <c:v>40</c:v>
                </c:pt>
                <c:pt idx="2536">
                  <c:v>36</c:v>
                </c:pt>
                <c:pt idx="2537">
                  <c:v>34</c:v>
                </c:pt>
                <c:pt idx="2538">
                  <c:v>43</c:v>
                </c:pt>
                <c:pt idx="2539">
                  <c:v>31</c:v>
                </c:pt>
                <c:pt idx="2540">
                  <c:v>30</c:v>
                </c:pt>
                <c:pt idx="2541">
                  <c:v>34</c:v>
                </c:pt>
                <c:pt idx="2542">
                  <c:v>32</c:v>
                </c:pt>
                <c:pt idx="2543">
                  <c:v>28</c:v>
                </c:pt>
                <c:pt idx="2544">
                  <c:v>27</c:v>
                </c:pt>
                <c:pt idx="2545">
                  <c:v>38</c:v>
                </c:pt>
                <c:pt idx="2546">
                  <c:v>37</c:v>
                </c:pt>
                <c:pt idx="2547">
                  <c:v>30</c:v>
                </c:pt>
                <c:pt idx="2548">
                  <c:v>41</c:v>
                </c:pt>
                <c:pt idx="2549">
                  <c:v>30</c:v>
                </c:pt>
                <c:pt idx="2550">
                  <c:v>35</c:v>
                </c:pt>
                <c:pt idx="2551">
                  <c:v>31</c:v>
                </c:pt>
                <c:pt idx="2552">
                  <c:v>40</c:v>
                </c:pt>
                <c:pt idx="2553">
                  <c:v>34</c:v>
                </c:pt>
                <c:pt idx="2554">
                  <c:v>34</c:v>
                </c:pt>
                <c:pt idx="2555">
                  <c:v>31</c:v>
                </c:pt>
                <c:pt idx="2556">
                  <c:v>27</c:v>
                </c:pt>
                <c:pt idx="2557">
                  <c:v>37</c:v>
                </c:pt>
                <c:pt idx="2558">
                  <c:v>36</c:v>
                </c:pt>
                <c:pt idx="2559">
                  <c:v>43</c:v>
                </c:pt>
                <c:pt idx="2560">
                  <c:v>37</c:v>
                </c:pt>
                <c:pt idx="2561">
                  <c:v>37</c:v>
                </c:pt>
                <c:pt idx="2562">
                  <c:v>25</c:v>
                </c:pt>
                <c:pt idx="2563">
                  <c:v>31</c:v>
                </c:pt>
                <c:pt idx="2564">
                  <c:v>53</c:v>
                </c:pt>
                <c:pt idx="2565">
                  <c:v>31</c:v>
                </c:pt>
                <c:pt idx="2566">
                  <c:v>30</c:v>
                </c:pt>
                <c:pt idx="2567">
                  <c:v>28</c:v>
                </c:pt>
                <c:pt idx="2568">
                  <c:v>41</c:v>
                </c:pt>
                <c:pt idx="2569">
                  <c:v>34</c:v>
                </c:pt>
                <c:pt idx="2570">
                  <c:v>38</c:v>
                </c:pt>
                <c:pt idx="2571">
                  <c:v>30</c:v>
                </c:pt>
                <c:pt idx="2572">
                  <c:v>32</c:v>
                </c:pt>
                <c:pt idx="2573">
                  <c:v>35</c:v>
                </c:pt>
                <c:pt idx="2574">
                  <c:v>28</c:v>
                </c:pt>
                <c:pt idx="2575">
                  <c:v>42</c:v>
                </c:pt>
                <c:pt idx="2576">
                  <c:v>34</c:v>
                </c:pt>
                <c:pt idx="2577">
                  <c:v>37</c:v>
                </c:pt>
                <c:pt idx="2578">
                  <c:v>33</c:v>
                </c:pt>
                <c:pt idx="2579">
                  <c:v>31</c:v>
                </c:pt>
                <c:pt idx="2580">
                  <c:v>32</c:v>
                </c:pt>
                <c:pt idx="2581">
                  <c:v>36</c:v>
                </c:pt>
                <c:pt idx="2582">
                  <c:v>33</c:v>
                </c:pt>
                <c:pt idx="2583">
                  <c:v>40</c:v>
                </c:pt>
                <c:pt idx="2584">
                  <c:v>34</c:v>
                </c:pt>
                <c:pt idx="2585">
                  <c:v>45</c:v>
                </c:pt>
                <c:pt idx="2586">
                  <c:v>41</c:v>
                </c:pt>
                <c:pt idx="2587">
                  <c:v>39</c:v>
                </c:pt>
                <c:pt idx="2588">
                  <c:v>31</c:v>
                </c:pt>
                <c:pt idx="2589">
                  <c:v>32</c:v>
                </c:pt>
                <c:pt idx="2590">
                  <c:v>40</c:v>
                </c:pt>
                <c:pt idx="2591">
                  <c:v>29</c:v>
                </c:pt>
                <c:pt idx="2592">
                  <c:v>38</c:v>
                </c:pt>
                <c:pt idx="2593">
                  <c:v>30</c:v>
                </c:pt>
                <c:pt idx="2594">
                  <c:v>31</c:v>
                </c:pt>
                <c:pt idx="2595">
                  <c:v>31</c:v>
                </c:pt>
                <c:pt idx="2596">
                  <c:v>33</c:v>
                </c:pt>
                <c:pt idx="2597">
                  <c:v>20</c:v>
                </c:pt>
                <c:pt idx="2598">
                  <c:v>33</c:v>
                </c:pt>
                <c:pt idx="2599">
                  <c:v>32</c:v>
                </c:pt>
                <c:pt idx="2600">
                  <c:v>34</c:v>
                </c:pt>
                <c:pt idx="2601">
                  <c:v>30</c:v>
                </c:pt>
                <c:pt idx="2602">
                  <c:v>27</c:v>
                </c:pt>
                <c:pt idx="2603">
                  <c:v>40</c:v>
                </c:pt>
                <c:pt idx="2604">
                  <c:v>28</c:v>
                </c:pt>
                <c:pt idx="2605">
                  <c:v>26</c:v>
                </c:pt>
                <c:pt idx="2606">
                  <c:v>21</c:v>
                </c:pt>
                <c:pt idx="2607">
                  <c:v>28</c:v>
                </c:pt>
                <c:pt idx="2608">
                  <c:v>25</c:v>
                </c:pt>
                <c:pt idx="2609">
                  <c:v>35</c:v>
                </c:pt>
                <c:pt idx="2610">
                  <c:v>26</c:v>
                </c:pt>
                <c:pt idx="2611">
                  <c:v>24</c:v>
                </c:pt>
                <c:pt idx="2612">
                  <c:v>31</c:v>
                </c:pt>
                <c:pt idx="2613">
                  <c:v>33</c:v>
                </c:pt>
                <c:pt idx="2614">
                  <c:v>27</c:v>
                </c:pt>
                <c:pt idx="2615">
                  <c:v>27</c:v>
                </c:pt>
                <c:pt idx="2616">
                  <c:v>22</c:v>
                </c:pt>
                <c:pt idx="2617">
                  <c:v>33</c:v>
                </c:pt>
                <c:pt idx="2618">
                  <c:v>33</c:v>
                </c:pt>
                <c:pt idx="2619">
                  <c:v>37</c:v>
                </c:pt>
                <c:pt idx="2620">
                  <c:v>27</c:v>
                </c:pt>
                <c:pt idx="2621">
                  <c:v>37</c:v>
                </c:pt>
                <c:pt idx="2622">
                  <c:v>29</c:v>
                </c:pt>
                <c:pt idx="2623">
                  <c:v>29</c:v>
                </c:pt>
                <c:pt idx="2624">
                  <c:v>34</c:v>
                </c:pt>
                <c:pt idx="2625">
                  <c:v>22</c:v>
                </c:pt>
                <c:pt idx="2626">
                  <c:v>32</c:v>
                </c:pt>
                <c:pt idx="2627">
                  <c:v>20</c:v>
                </c:pt>
                <c:pt idx="2628">
                  <c:v>21</c:v>
                </c:pt>
                <c:pt idx="2629">
                  <c:v>30</c:v>
                </c:pt>
                <c:pt idx="2630">
                  <c:v>31</c:v>
                </c:pt>
                <c:pt idx="2631">
                  <c:v>25</c:v>
                </c:pt>
                <c:pt idx="2632">
                  <c:v>29</c:v>
                </c:pt>
                <c:pt idx="2633">
                  <c:v>16</c:v>
                </c:pt>
                <c:pt idx="2634">
                  <c:v>32</c:v>
                </c:pt>
                <c:pt idx="2635">
                  <c:v>29</c:v>
                </c:pt>
                <c:pt idx="2636">
                  <c:v>23</c:v>
                </c:pt>
                <c:pt idx="2637">
                  <c:v>31</c:v>
                </c:pt>
                <c:pt idx="2638">
                  <c:v>29</c:v>
                </c:pt>
                <c:pt idx="2639">
                  <c:v>21</c:v>
                </c:pt>
                <c:pt idx="2640">
                  <c:v>20</c:v>
                </c:pt>
                <c:pt idx="2641">
                  <c:v>20</c:v>
                </c:pt>
                <c:pt idx="2642">
                  <c:v>36</c:v>
                </c:pt>
                <c:pt idx="2643">
                  <c:v>33</c:v>
                </c:pt>
                <c:pt idx="2644">
                  <c:v>21</c:v>
                </c:pt>
                <c:pt idx="2645">
                  <c:v>19</c:v>
                </c:pt>
                <c:pt idx="2646">
                  <c:v>31</c:v>
                </c:pt>
                <c:pt idx="2647">
                  <c:v>26</c:v>
                </c:pt>
                <c:pt idx="2648">
                  <c:v>28</c:v>
                </c:pt>
                <c:pt idx="2649">
                  <c:v>21</c:v>
                </c:pt>
                <c:pt idx="2650">
                  <c:v>22</c:v>
                </c:pt>
                <c:pt idx="2651">
                  <c:v>27</c:v>
                </c:pt>
                <c:pt idx="2652">
                  <c:v>23</c:v>
                </c:pt>
                <c:pt idx="2653">
                  <c:v>29</c:v>
                </c:pt>
                <c:pt idx="2654">
                  <c:v>19</c:v>
                </c:pt>
                <c:pt idx="2655">
                  <c:v>28</c:v>
                </c:pt>
                <c:pt idx="2656">
                  <c:v>22</c:v>
                </c:pt>
                <c:pt idx="2657">
                  <c:v>29</c:v>
                </c:pt>
                <c:pt idx="2658">
                  <c:v>25</c:v>
                </c:pt>
                <c:pt idx="2659">
                  <c:v>20</c:v>
                </c:pt>
                <c:pt idx="2660">
                  <c:v>25</c:v>
                </c:pt>
                <c:pt idx="2661">
                  <c:v>21</c:v>
                </c:pt>
                <c:pt idx="2662">
                  <c:v>22</c:v>
                </c:pt>
                <c:pt idx="2663">
                  <c:v>30</c:v>
                </c:pt>
                <c:pt idx="2664">
                  <c:v>25</c:v>
                </c:pt>
                <c:pt idx="2665">
                  <c:v>21</c:v>
                </c:pt>
                <c:pt idx="2666">
                  <c:v>27</c:v>
                </c:pt>
                <c:pt idx="2667">
                  <c:v>38</c:v>
                </c:pt>
                <c:pt idx="2668">
                  <c:v>31</c:v>
                </c:pt>
                <c:pt idx="2669">
                  <c:v>32</c:v>
                </c:pt>
                <c:pt idx="2670">
                  <c:v>19</c:v>
                </c:pt>
                <c:pt idx="2671">
                  <c:v>29</c:v>
                </c:pt>
                <c:pt idx="2672">
                  <c:v>15</c:v>
                </c:pt>
                <c:pt idx="2673">
                  <c:v>25</c:v>
                </c:pt>
                <c:pt idx="2674">
                  <c:v>25</c:v>
                </c:pt>
                <c:pt idx="2675">
                  <c:v>30</c:v>
                </c:pt>
                <c:pt idx="2676">
                  <c:v>25</c:v>
                </c:pt>
                <c:pt idx="2677">
                  <c:v>20</c:v>
                </c:pt>
                <c:pt idx="2678">
                  <c:v>26</c:v>
                </c:pt>
                <c:pt idx="2679">
                  <c:v>23</c:v>
                </c:pt>
                <c:pt idx="2680">
                  <c:v>21</c:v>
                </c:pt>
                <c:pt idx="2681">
                  <c:v>20</c:v>
                </c:pt>
                <c:pt idx="2682">
                  <c:v>20</c:v>
                </c:pt>
                <c:pt idx="2683">
                  <c:v>27</c:v>
                </c:pt>
                <c:pt idx="2684">
                  <c:v>17</c:v>
                </c:pt>
                <c:pt idx="2685">
                  <c:v>27</c:v>
                </c:pt>
                <c:pt idx="2686">
                  <c:v>20</c:v>
                </c:pt>
                <c:pt idx="2687">
                  <c:v>24</c:v>
                </c:pt>
                <c:pt idx="2688">
                  <c:v>20</c:v>
                </c:pt>
                <c:pt idx="2689">
                  <c:v>20</c:v>
                </c:pt>
                <c:pt idx="2690">
                  <c:v>23</c:v>
                </c:pt>
                <c:pt idx="2691">
                  <c:v>23</c:v>
                </c:pt>
                <c:pt idx="2692">
                  <c:v>33</c:v>
                </c:pt>
                <c:pt idx="2693">
                  <c:v>19</c:v>
                </c:pt>
                <c:pt idx="2694">
                  <c:v>25</c:v>
                </c:pt>
                <c:pt idx="2695">
                  <c:v>22</c:v>
                </c:pt>
                <c:pt idx="2696">
                  <c:v>15</c:v>
                </c:pt>
                <c:pt idx="2697">
                  <c:v>31</c:v>
                </c:pt>
                <c:pt idx="2698">
                  <c:v>19</c:v>
                </c:pt>
                <c:pt idx="2699">
                  <c:v>22</c:v>
                </c:pt>
                <c:pt idx="2700">
                  <c:v>20</c:v>
                </c:pt>
                <c:pt idx="2701">
                  <c:v>25</c:v>
                </c:pt>
                <c:pt idx="2702">
                  <c:v>23</c:v>
                </c:pt>
                <c:pt idx="2703">
                  <c:v>25</c:v>
                </c:pt>
                <c:pt idx="2704">
                  <c:v>21</c:v>
                </c:pt>
                <c:pt idx="2705">
                  <c:v>28</c:v>
                </c:pt>
                <c:pt idx="2706">
                  <c:v>28</c:v>
                </c:pt>
                <c:pt idx="2707">
                  <c:v>26</c:v>
                </c:pt>
                <c:pt idx="2708">
                  <c:v>29</c:v>
                </c:pt>
                <c:pt idx="2709">
                  <c:v>19</c:v>
                </c:pt>
                <c:pt idx="2710">
                  <c:v>25</c:v>
                </c:pt>
                <c:pt idx="2711">
                  <c:v>30</c:v>
                </c:pt>
                <c:pt idx="2712">
                  <c:v>12</c:v>
                </c:pt>
                <c:pt idx="2713">
                  <c:v>24</c:v>
                </c:pt>
                <c:pt idx="2714">
                  <c:v>23</c:v>
                </c:pt>
                <c:pt idx="2715">
                  <c:v>21</c:v>
                </c:pt>
                <c:pt idx="2716">
                  <c:v>19</c:v>
                </c:pt>
                <c:pt idx="2717">
                  <c:v>25</c:v>
                </c:pt>
                <c:pt idx="2718">
                  <c:v>20</c:v>
                </c:pt>
                <c:pt idx="2719">
                  <c:v>22</c:v>
                </c:pt>
                <c:pt idx="2720">
                  <c:v>27</c:v>
                </c:pt>
                <c:pt idx="2721">
                  <c:v>23</c:v>
                </c:pt>
                <c:pt idx="2722">
                  <c:v>16</c:v>
                </c:pt>
                <c:pt idx="2723">
                  <c:v>24</c:v>
                </c:pt>
                <c:pt idx="2724">
                  <c:v>21</c:v>
                </c:pt>
                <c:pt idx="2725">
                  <c:v>24</c:v>
                </c:pt>
                <c:pt idx="2726">
                  <c:v>20</c:v>
                </c:pt>
                <c:pt idx="2727">
                  <c:v>21</c:v>
                </c:pt>
                <c:pt idx="2728">
                  <c:v>21</c:v>
                </c:pt>
                <c:pt idx="2729">
                  <c:v>33</c:v>
                </c:pt>
                <c:pt idx="2730">
                  <c:v>28</c:v>
                </c:pt>
                <c:pt idx="2731">
                  <c:v>32</c:v>
                </c:pt>
                <c:pt idx="2732">
                  <c:v>25</c:v>
                </c:pt>
                <c:pt idx="2733">
                  <c:v>19</c:v>
                </c:pt>
                <c:pt idx="2734">
                  <c:v>19</c:v>
                </c:pt>
                <c:pt idx="2735">
                  <c:v>19</c:v>
                </c:pt>
                <c:pt idx="2736">
                  <c:v>23</c:v>
                </c:pt>
                <c:pt idx="2737">
                  <c:v>22</c:v>
                </c:pt>
                <c:pt idx="2738">
                  <c:v>21</c:v>
                </c:pt>
                <c:pt idx="2739">
                  <c:v>23</c:v>
                </c:pt>
                <c:pt idx="2740">
                  <c:v>18</c:v>
                </c:pt>
                <c:pt idx="2741">
                  <c:v>25</c:v>
                </c:pt>
                <c:pt idx="2742">
                  <c:v>26</c:v>
                </c:pt>
                <c:pt idx="2743">
                  <c:v>25</c:v>
                </c:pt>
                <c:pt idx="2744">
                  <c:v>18</c:v>
                </c:pt>
                <c:pt idx="2745">
                  <c:v>26</c:v>
                </c:pt>
                <c:pt idx="2746">
                  <c:v>20</c:v>
                </c:pt>
                <c:pt idx="2747">
                  <c:v>22</c:v>
                </c:pt>
                <c:pt idx="2748">
                  <c:v>18</c:v>
                </c:pt>
                <c:pt idx="2749">
                  <c:v>24</c:v>
                </c:pt>
                <c:pt idx="2750">
                  <c:v>24</c:v>
                </c:pt>
                <c:pt idx="2751">
                  <c:v>20</c:v>
                </c:pt>
                <c:pt idx="2752">
                  <c:v>21</c:v>
                </c:pt>
                <c:pt idx="2753">
                  <c:v>24</c:v>
                </c:pt>
                <c:pt idx="2754">
                  <c:v>29</c:v>
                </c:pt>
                <c:pt idx="2755">
                  <c:v>19</c:v>
                </c:pt>
                <c:pt idx="2756">
                  <c:v>27</c:v>
                </c:pt>
                <c:pt idx="2757">
                  <c:v>26</c:v>
                </c:pt>
                <c:pt idx="2758">
                  <c:v>38</c:v>
                </c:pt>
                <c:pt idx="2759">
                  <c:v>23</c:v>
                </c:pt>
                <c:pt idx="2760">
                  <c:v>23</c:v>
                </c:pt>
                <c:pt idx="2761">
                  <c:v>15</c:v>
                </c:pt>
                <c:pt idx="2762">
                  <c:v>28</c:v>
                </c:pt>
                <c:pt idx="2763">
                  <c:v>26</c:v>
                </c:pt>
                <c:pt idx="2764">
                  <c:v>22</c:v>
                </c:pt>
                <c:pt idx="2765">
                  <c:v>26</c:v>
                </c:pt>
                <c:pt idx="2766">
                  <c:v>16</c:v>
                </c:pt>
                <c:pt idx="2767">
                  <c:v>28</c:v>
                </c:pt>
                <c:pt idx="2768">
                  <c:v>29</c:v>
                </c:pt>
                <c:pt idx="2769">
                  <c:v>27</c:v>
                </c:pt>
                <c:pt idx="2770">
                  <c:v>21</c:v>
                </c:pt>
                <c:pt idx="2771">
                  <c:v>27</c:v>
                </c:pt>
                <c:pt idx="2772">
                  <c:v>22</c:v>
                </c:pt>
                <c:pt idx="2773">
                  <c:v>25</c:v>
                </c:pt>
                <c:pt idx="2774">
                  <c:v>18</c:v>
                </c:pt>
                <c:pt idx="2775">
                  <c:v>28</c:v>
                </c:pt>
                <c:pt idx="2776">
                  <c:v>24</c:v>
                </c:pt>
                <c:pt idx="2777">
                  <c:v>13</c:v>
                </c:pt>
                <c:pt idx="2778">
                  <c:v>19</c:v>
                </c:pt>
                <c:pt idx="2779">
                  <c:v>24</c:v>
                </c:pt>
                <c:pt idx="2780">
                  <c:v>21</c:v>
                </c:pt>
                <c:pt idx="2781">
                  <c:v>28</c:v>
                </c:pt>
                <c:pt idx="2782">
                  <c:v>19</c:v>
                </c:pt>
                <c:pt idx="2783">
                  <c:v>18</c:v>
                </c:pt>
                <c:pt idx="2784">
                  <c:v>17</c:v>
                </c:pt>
                <c:pt idx="2785">
                  <c:v>31</c:v>
                </c:pt>
                <c:pt idx="2786">
                  <c:v>26</c:v>
                </c:pt>
                <c:pt idx="2787">
                  <c:v>26</c:v>
                </c:pt>
                <c:pt idx="2788">
                  <c:v>24</c:v>
                </c:pt>
                <c:pt idx="2789">
                  <c:v>28</c:v>
                </c:pt>
                <c:pt idx="2790">
                  <c:v>20</c:v>
                </c:pt>
                <c:pt idx="2791">
                  <c:v>23</c:v>
                </c:pt>
                <c:pt idx="2792">
                  <c:v>17</c:v>
                </c:pt>
                <c:pt idx="2793">
                  <c:v>32</c:v>
                </c:pt>
                <c:pt idx="2794">
                  <c:v>18</c:v>
                </c:pt>
                <c:pt idx="2795">
                  <c:v>16</c:v>
                </c:pt>
                <c:pt idx="2796">
                  <c:v>23</c:v>
                </c:pt>
                <c:pt idx="2797">
                  <c:v>28</c:v>
                </c:pt>
                <c:pt idx="2798">
                  <c:v>23</c:v>
                </c:pt>
                <c:pt idx="2799">
                  <c:v>23</c:v>
                </c:pt>
                <c:pt idx="2800">
                  <c:v>24</c:v>
                </c:pt>
                <c:pt idx="2801">
                  <c:v>24</c:v>
                </c:pt>
                <c:pt idx="2802">
                  <c:v>27</c:v>
                </c:pt>
                <c:pt idx="2803">
                  <c:v>21</c:v>
                </c:pt>
                <c:pt idx="2804">
                  <c:v>23</c:v>
                </c:pt>
                <c:pt idx="2805">
                  <c:v>20</c:v>
                </c:pt>
                <c:pt idx="2806">
                  <c:v>19</c:v>
                </c:pt>
                <c:pt idx="2807">
                  <c:v>19</c:v>
                </c:pt>
                <c:pt idx="2808">
                  <c:v>24</c:v>
                </c:pt>
                <c:pt idx="2809">
                  <c:v>21</c:v>
                </c:pt>
                <c:pt idx="2810">
                  <c:v>22</c:v>
                </c:pt>
                <c:pt idx="2811">
                  <c:v>37</c:v>
                </c:pt>
                <c:pt idx="2812">
                  <c:v>30</c:v>
                </c:pt>
                <c:pt idx="2813">
                  <c:v>20</c:v>
                </c:pt>
                <c:pt idx="2814">
                  <c:v>22</c:v>
                </c:pt>
                <c:pt idx="2815">
                  <c:v>28</c:v>
                </c:pt>
                <c:pt idx="2816">
                  <c:v>32</c:v>
                </c:pt>
                <c:pt idx="2817">
                  <c:v>33</c:v>
                </c:pt>
                <c:pt idx="2818">
                  <c:v>29</c:v>
                </c:pt>
                <c:pt idx="2819">
                  <c:v>19</c:v>
                </c:pt>
                <c:pt idx="2820">
                  <c:v>19</c:v>
                </c:pt>
                <c:pt idx="2821">
                  <c:v>27</c:v>
                </c:pt>
                <c:pt idx="2822">
                  <c:v>28</c:v>
                </c:pt>
                <c:pt idx="2823">
                  <c:v>33</c:v>
                </c:pt>
                <c:pt idx="2824">
                  <c:v>33</c:v>
                </c:pt>
                <c:pt idx="2825">
                  <c:v>31</c:v>
                </c:pt>
                <c:pt idx="2826">
                  <c:v>27</c:v>
                </c:pt>
                <c:pt idx="2827">
                  <c:v>38</c:v>
                </c:pt>
                <c:pt idx="2828">
                  <c:v>32</c:v>
                </c:pt>
                <c:pt idx="2829">
                  <c:v>42</c:v>
                </c:pt>
                <c:pt idx="2830">
                  <c:v>26</c:v>
                </c:pt>
                <c:pt idx="2831">
                  <c:v>21</c:v>
                </c:pt>
                <c:pt idx="2832">
                  <c:v>23</c:v>
                </c:pt>
                <c:pt idx="2833">
                  <c:v>42</c:v>
                </c:pt>
                <c:pt idx="2834">
                  <c:v>30</c:v>
                </c:pt>
                <c:pt idx="2835">
                  <c:v>26</c:v>
                </c:pt>
                <c:pt idx="2836">
                  <c:v>22</c:v>
                </c:pt>
                <c:pt idx="2837">
                  <c:v>25</c:v>
                </c:pt>
                <c:pt idx="2838">
                  <c:v>37</c:v>
                </c:pt>
                <c:pt idx="2839">
                  <c:v>24</c:v>
                </c:pt>
                <c:pt idx="2840">
                  <c:v>34</c:v>
                </c:pt>
                <c:pt idx="2841">
                  <c:v>21</c:v>
                </c:pt>
                <c:pt idx="2842">
                  <c:v>27</c:v>
                </c:pt>
                <c:pt idx="2843">
                  <c:v>31</c:v>
                </c:pt>
                <c:pt idx="2844">
                  <c:v>32</c:v>
                </c:pt>
                <c:pt idx="2845">
                  <c:v>35</c:v>
                </c:pt>
                <c:pt idx="2846">
                  <c:v>28</c:v>
                </c:pt>
                <c:pt idx="2847">
                  <c:v>27</c:v>
                </c:pt>
                <c:pt idx="2848">
                  <c:v>28</c:v>
                </c:pt>
                <c:pt idx="2849">
                  <c:v>32</c:v>
                </c:pt>
                <c:pt idx="2850">
                  <c:v>31</c:v>
                </c:pt>
                <c:pt idx="2851">
                  <c:v>31</c:v>
                </c:pt>
                <c:pt idx="2852">
                  <c:v>20</c:v>
                </c:pt>
                <c:pt idx="2853">
                  <c:v>45</c:v>
                </c:pt>
                <c:pt idx="2854">
                  <c:v>21</c:v>
                </c:pt>
                <c:pt idx="2855">
                  <c:v>29</c:v>
                </c:pt>
                <c:pt idx="2856">
                  <c:v>35</c:v>
                </c:pt>
                <c:pt idx="2857">
                  <c:v>29</c:v>
                </c:pt>
                <c:pt idx="2858">
                  <c:v>36</c:v>
                </c:pt>
                <c:pt idx="2859">
                  <c:v>26</c:v>
                </c:pt>
                <c:pt idx="2860">
                  <c:v>36</c:v>
                </c:pt>
                <c:pt idx="2861">
                  <c:v>35</c:v>
                </c:pt>
                <c:pt idx="2862">
                  <c:v>33</c:v>
                </c:pt>
                <c:pt idx="2863">
                  <c:v>29</c:v>
                </c:pt>
                <c:pt idx="2864">
                  <c:v>29</c:v>
                </c:pt>
                <c:pt idx="2865">
                  <c:v>31</c:v>
                </c:pt>
                <c:pt idx="2866">
                  <c:v>38</c:v>
                </c:pt>
                <c:pt idx="2867">
                  <c:v>40</c:v>
                </c:pt>
                <c:pt idx="2868">
                  <c:v>32</c:v>
                </c:pt>
                <c:pt idx="2869">
                  <c:v>53</c:v>
                </c:pt>
                <c:pt idx="2870">
                  <c:v>36</c:v>
                </c:pt>
                <c:pt idx="2871">
                  <c:v>48</c:v>
                </c:pt>
                <c:pt idx="2872">
                  <c:v>51</c:v>
                </c:pt>
                <c:pt idx="2873">
                  <c:v>32</c:v>
                </c:pt>
                <c:pt idx="2874">
                  <c:v>39</c:v>
                </c:pt>
                <c:pt idx="2875">
                  <c:v>45</c:v>
                </c:pt>
                <c:pt idx="2876">
                  <c:v>41</c:v>
                </c:pt>
                <c:pt idx="2877">
                  <c:v>40</c:v>
                </c:pt>
                <c:pt idx="2878">
                  <c:v>31</c:v>
                </c:pt>
                <c:pt idx="2879">
                  <c:v>36</c:v>
                </c:pt>
                <c:pt idx="2880">
                  <c:v>40</c:v>
                </c:pt>
                <c:pt idx="2881">
                  <c:v>35</c:v>
                </c:pt>
                <c:pt idx="2882">
                  <c:v>35</c:v>
                </c:pt>
                <c:pt idx="2883">
                  <c:v>35</c:v>
                </c:pt>
                <c:pt idx="2884">
                  <c:v>38</c:v>
                </c:pt>
                <c:pt idx="2885">
                  <c:v>47</c:v>
                </c:pt>
                <c:pt idx="2886">
                  <c:v>46</c:v>
                </c:pt>
                <c:pt idx="2887">
                  <c:v>36</c:v>
                </c:pt>
                <c:pt idx="2888">
                  <c:v>57</c:v>
                </c:pt>
                <c:pt idx="2889">
                  <c:v>33</c:v>
                </c:pt>
                <c:pt idx="2890">
                  <c:v>55</c:v>
                </c:pt>
                <c:pt idx="2891">
                  <c:v>49</c:v>
                </c:pt>
                <c:pt idx="2892">
                  <c:v>40</c:v>
                </c:pt>
                <c:pt idx="2893">
                  <c:v>40</c:v>
                </c:pt>
                <c:pt idx="2894">
                  <c:v>53</c:v>
                </c:pt>
                <c:pt idx="2895">
                  <c:v>36</c:v>
                </c:pt>
                <c:pt idx="2896">
                  <c:v>48</c:v>
                </c:pt>
                <c:pt idx="2897">
                  <c:v>40</c:v>
                </c:pt>
                <c:pt idx="2898">
                  <c:v>55</c:v>
                </c:pt>
                <c:pt idx="2899">
                  <c:v>45</c:v>
                </c:pt>
                <c:pt idx="2900">
                  <c:v>48</c:v>
                </c:pt>
                <c:pt idx="2901">
                  <c:v>42</c:v>
                </c:pt>
                <c:pt idx="2902">
                  <c:v>38</c:v>
                </c:pt>
                <c:pt idx="2903">
                  <c:v>38</c:v>
                </c:pt>
                <c:pt idx="2904">
                  <c:v>41</c:v>
                </c:pt>
                <c:pt idx="2905">
                  <c:v>44</c:v>
                </c:pt>
                <c:pt idx="2906">
                  <c:v>35</c:v>
                </c:pt>
                <c:pt idx="2907">
                  <c:v>51</c:v>
                </c:pt>
                <c:pt idx="2908">
                  <c:v>51</c:v>
                </c:pt>
                <c:pt idx="2909">
                  <c:v>36</c:v>
                </c:pt>
                <c:pt idx="2910">
                  <c:v>40</c:v>
                </c:pt>
                <c:pt idx="2911">
                  <c:v>48</c:v>
                </c:pt>
                <c:pt idx="2912">
                  <c:v>45</c:v>
                </c:pt>
                <c:pt idx="2913">
                  <c:v>47</c:v>
                </c:pt>
                <c:pt idx="2914">
                  <c:v>42</c:v>
                </c:pt>
                <c:pt idx="2915">
                  <c:v>29</c:v>
                </c:pt>
                <c:pt idx="2916">
                  <c:v>42</c:v>
                </c:pt>
                <c:pt idx="2917">
                  <c:v>39</c:v>
                </c:pt>
                <c:pt idx="2918">
                  <c:v>46</c:v>
                </c:pt>
                <c:pt idx="2919">
                  <c:v>49</c:v>
                </c:pt>
                <c:pt idx="2920">
                  <c:v>38</c:v>
                </c:pt>
                <c:pt idx="2921">
                  <c:v>36</c:v>
                </c:pt>
                <c:pt idx="2922">
                  <c:v>45</c:v>
                </c:pt>
                <c:pt idx="2923">
                  <c:v>56</c:v>
                </c:pt>
                <c:pt idx="2924">
                  <c:v>54</c:v>
                </c:pt>
                <c:pt idx="2925">
                  <c:v>39</c:v>
                </c:pt>
                <c:pt idx="2926">
                  <c:v>44</c:v>
                </c:pt>
                <c:pt idx="2927">
                  <c:v>49</c:v>
                </c:pt>
                <c:pt idx="2928">
                  <c:v>45</c:v>
                </c:pt>
                <c:pt idx="2929">
                  <c:v>54</c:v>
                </c:pt>
                <c:pt idx="2930">
                  <c:v>36</c:v>
                </c:pt>
                <c:pt idx="2931">
                  <c:v>50</c:v>
                </c:pt>
                <c:pt idx="2932">
                  <c:v>54</c:v>
                </c:pt>
                <c:pt idx="2933">
                  <c:v>47</c:v>
                </c:pt>
                <c:pt idx="2934">
                  <c:v>51</c:v>
                </c:pt>
                <c:pt idx="2935">
                  <c:v>45</c:v>
                </c:pt>
                <c:pt idx="2936">
                  <c:v>55</c:v>
                </c:pt>
                <c:pt idx="2937">
                  <c:v>46</c:v>
                </c:pt>
                <c:pt idx="2938">
                  <c:v>52</c:v>
                </c:pt>
                <c:pt idx="2939">
                  <c:v>37</c:v>
                </c:pt>
                <c:pt idx="2940">
                  <c:v>46</c:v>
                </c:pt>
                <c:pt idx="2941">
                  <c:v>40</c:v>
                </c:pt>
                <c:pt idx="2942">
                  <c:v>36</c:v>
                </c:pt>
                <c:pt idx="2943">
                  <c:v>42</c:v>
                </c:pt>
                <c:pt idx="2944">
                  <c:v>60</c:v>
                </c:pt>
                <c:pt idx="2945">
                  <c:v>49</c:v>
                </c:pt>
                <c:pt idx="2946">
                  <c:v>37</c:v>
                </c:pt>
                <c:pt idx="2947">
                  <c:v>47</c:v>
                </c:pt>
                <c:pt idx="2948">
                  <c:v>55</c:v>
                </c:pt>
                <c:pt idx="2949">
                  <c:v>54</c:v>
                </c:pt>
                <c:pt idx="2950">
                  <c:v>53</c:v>
                </c:pt>
                <c:pt idx="2951">
                  <c:v>43</c:v>
                </c:pt>
                <c:pt idx="2952">
                  <c:v>35</c:v>
                </c:pt>
                <c:pt idx="2953">
                  <c:v>52</c:v>
                </c:pt>
                <c:pt idx="2954">
                  <c:v>46</c:v>
                </c:pt>
                <c:pt idx="2955">
                  <c:v>43</c:v>
                </c:pt>
                <c:pt idx="2956">
                  <c:v>43</c:v>
                </c:pt>
                <c:pt idx="2957">
                  <c:v>42</c:v>
                </c:pt>
                <c:pt idx="2958">
                  <c:v>40</c:v>
                </c:pt>
                <c:pt idx="2959">
                  <c:v>48</c:v>
                </c:pt>
                <c:pt idx="2960">
                  <c:v>53</c:v>
                </c:pt>
                <c:pt idx="2961">
                  <c:v>38</c:v>
                </c:pt>
                <c:pt idx="2962">
                  <c:v>50</c:v>
                </c:pt>
                <c:pt idx="2963">
                  <c:v>39</c:v>
                </c:pt>
                <c:pt idx="2964">
                  <c:v>32</c:v>
                </c:pt>
                <c:pt idx="2965">
                  <c:v>36</c:v>
                </c:pt>
                <c:pt idx="2966">
                  <c:v>34</c:v>
                </c:pt>
                <c:pt idx="2967">
                  <c:v>47</c:v>
                </c:pt>
                <c:pt idx="2968">
                  <c:v>38</c:v>
                </c:pt>
                <c:pt idx="2969">
                  <c:v>38</c:v>
                </c:pt>
                <c:pt idx="2970">
                  <c:v>51</c:v>
                </c:pt>
                <c:pt idx="2971">
                  <c:v>39</c:v>
                </c:pt>
                <c:pt idx="2972">
                  <c:v>46</c:v>
                </c:pt>
                <c:pt idx="2973">
                  <c:v>44</c:v>
                </c:pt>
                <c:pt idx="2974">
                  <c:v>44</c:v>
                </c:pt>
                <c:pt idx="2975">
                  <c:v>36</c:v>
                </c:pt>
                <c:pt idx="2976">
                  <c:v>35</c:v>
                </c:pt>
                <c:pt idx="2977">
                  <c:v>35</c:v>
                </c:pt>
                <c:pt idx="2978">
                  <c:v>38</c:v>
                </c:pt>
                <c:pt idx="2979">
                  <c:v>43</c:v>
                </c:pt>
                <c:pt idx="2980">
                  <c:v>44</c:v>
                </c:pt>
                <c:pt idx="2981">
                  <c:v>37</c:v>
                </c:pt>
                <c:pt idx="2982">
                  <c:v>32</c:v>
                </c:pt>
                <c:pt idx="2983">
                  <c:v>45</c:v>
                </c:pt>
                <c:pt idx="2984">
                  <c:v>46</c:v>
                </c:pt>
                <c:pt idx="2985">
                  <c:v>33</c:v>
                </c:pt>
                <c:pt idx="2986">
                  <c:v>39</c:v>
                </c:pt>
                <c:pt idx="2987">
                  <c:v>48</c:v>
                </c:pt>
                <c:pt idx="2988">
                  <c:v>37</c:v>
                </c:pt>
                <c:pt idx="2989">
                  <c:v>21</c:v>
                </c:pt>
                <c:pt idx="2990">
                  <c:v>29</c:v>
                </c:pt>
                <c:pt idx="2991">
                  <c:v>34</c:v>
                </c:pt>
                <c:pt idx="2992">
                  <c:v>44</c:v>
                </c:pt>
                <c:pt idx="2993">
                  <c:v>47</c:v>
                </c:pt>
                <c:pt idx="2994">
                  <c:v>48</c:v>
                </c:pt>
                <c:pt idx="2995">
                  <c:v>35</c:v>
                </c:pt>
                <c:pt idx="2996">
                  <c:v>45</c:v>
                </c:pt>
                <c:pt idx="2997">
                  <c:v>41</c:v>
                </c:pt>
                <c:pt idx="2998">
                  <c:v>42</c:v>
                </c:pt>
                <c:pt idx="2999">
                  <c:v>36</c:v>
                </c:pt>
                <c:pt idx="3000">
                  <c:v>41</c:v>
                </c:pt>
              </c:numCache>
            </c:numRef>
          </c:val>
          <c:smooth val="0"/>
          <c:extLst>
            <c:ext xmlns:c16="http://schemas.microsoft.com/office/drawing/2014/chart" uri="{C3380CC4-5D6E-409C-BE32-E72D297353CC}">
              <c16:uniqueId val="{00000000-AD51-4F9E-A9A8-4F46E3DBD4F4}"/>
            </c:ext>
          </c:extLst>
        </c:ser>
        <c:ser>
          <c:idx val="1"/>
          <c:order val="1"/>
          <c:tx>
            <c:v>pva 6g</c:v>
          </c:tx>
          <c:spPr>
            <a:ln w="28575" cap="rnd">
              <a:solidFill>
                <a:schemeClr val="accent2"/>
              </a:solidFill>
              <a:round/>
            </a:ln>
            <a:effectLst/>
          </c:spPr>
          <c:marker>
            <c:symbol val="none"/>
          </c:marker>
          <c:cat>
            <c:numRef>
              <c:f>Sheet4!$A$2:$A$3002</c:f>
              <c:numCache>
                <c:formatCode>General</c:formatCode>
                <c:ptCount val="3001"/>
                <c:pt idx="0">
                  <c:v>20</c:v>
                </c:pt>
                <c:pt idx="1">
                  <c:v>20.02</c:v>
                </c:pt>
                <c:pt idx="2">
                  <c:v>20.04</c:v>
                </c:pt>
                <c:pt idx="3">
                  <c:v>20.059999999999999</c:v>
                </c:pt>
                <c:pt idx="4">
                  <c:v>20.079999999999998</c:v>
                </c:pt>
                <c:pt idx="5">
                  <c:v>20.100000000000001</c:v>
                </c:pt>
                <c:pt idx="6">
                  <c:v>20.12</c:v>
                </c:pt>
                <c:pt idx="7">
                  <c:v>20.14</c:v>
                </c:pt>
                <c:pt idx="8">
                  <c:v>20.16</c:v>
                </c:pt>
                <c:pt idx="9">
                  <c:v>20.18</c:v>
                </c:pt>
                <c:pt idx="10">
                  <c:v>20.2</c:v>
                </c:pt>
                <c:pt idx="11">
                  <c:v>20.22</c:v>
                </c:pt>
                <c:pt idx="12">
                  <c:v>20.239999999999998</c:v>
                </c:pt>
                <c:pt idx="13">
                  <c:v>20.260000000000002</c:v>
                </c:pt>
                <c:pt idx="14">
                  <c:v>20.28</c:v>
                </c:pt>
                <c:pt idx="15">
                  <c:v>20.3</c:v>
                </c:pt>
                <c:pt idx="16">
                  <c:v>20.32</c:v>
                </c:pt>
                <c:pt idx="17">
                  <c:v>20.34</c:v>
                </c:pt>
                <c:pt idx="18">
                  <c:v>20.36</c:v>
                </c:pt>
                <c:pt idx="19">
                  <c:v>20.38</c:v>
                </c:pt>
                <c:pt idx="20">
                  <c:v>20.399999999999999</c:v>
                </c:pt>
                <c:pt idx="21">
                  <c:v>20.420000000000002</c:v>
                </c:pt>
                <c:pt idx="22">
                  <c:v>20.440000000000001</c:v>
                </c:pt>
                <c:pt idx="23">
                  <c:v>20.46</c:v>
                </c:pt>
                <c:pt idx="24">
                  <c:v>20.48</c:v>
                </c:pt>
                <c:pt idx="25">
                  <c:v>20.5</c:v>
                </c:pt>
                <c:pt idx="26">
                  <c:v>20.52</c:v>
                </c:pt>
                <c:pt idx="27">
                  <c:v>20.54</c:v>
                </c:pt>
                <c:pt idx="28">
                  <c:v>20.56</c:v>
                </c:pt>
                <c:pt idx="29">
                  <c:v>20.58</c:v>
                </c:pt>
                <c:pt idx="30">
                  <c:v>20.6</c:v>
                </c:pt>
                <c:pt idx="31">
                  <c:v>20.62</c:v>
                </c:pt>
                <c:pt idx="32">
                  <c:v>20.64</c:v>
                </c:pt>
                <c:pt idx="33">
                  <c:v>20.66</c:v>
                </c:pt>
                <c:pt idx="34">
                  <c:v>20.68</c:v>
                </c:pt>
                <c:pt idx="35">
                  <c:v>20.7</c:v>
                </c:pt>
                <c:pt idx="36">
                  <c:v>20.72</c:v>
                </c:pt>
                <c:pt idx="37">
                  <c:v>20.74</c:v>
                </c:pt>
                <c:pt idx="38">
                  <c:v>20.76</c:v>
                </c:pt>
                <c:pt idx="39">
                  <c:v>20.78</c:v>
                </c:pt>
                <c:pt idx="40">
                  <c:v>20.8</c:v>
                </c:pt>
                <c:pt idx="41">
                  <c:v>20.82</c:v>
                </c:pt>
                <c:pt idx="42">
                  <c:v>20.84</c:v>
                </c:pt>
                <c:pt idx="43">
                  <c:v>20.86</c:v>
                </c:pt>
                <c:pt idx="44">
                  <c:v>20.88</c:v>
                </c:pt>
                <c:pt idx="45">
                  <c:v>20.9</c:v>
                </c:pt>
                <c:pt idx="46">
                  <c:v>20.92</c:v>
                </c:pt>
                <c:pt idx="47">
                  <c:v>20.94</c:v>
                </c:pt>
                <c:pt idx="48">
                  <c:v>20.96</c:v>
                </c:pt>
                <c:pt idx="49">
                  <c:v>20.98</c:v>
                </c:pt>
                <c:pt idx="50">
                  <c:v>21</c:v>
                </c:pt>
                <c:pt idx="51">
                  <c:v>21.02</c:v>
                </c:pt>
                <c:pt idx="52">
                  <c:v>21.04</c:v>
                </c:pt>
                <c:pt idx="53">
                  <c:v>21.06</c:v>
                </c:pt>
                <c:pt idx="54">
                  <c:v>21.08</c:v>
                </c:pt>
                <c:pt idx="55">
                  <c:v>21.1</c:v>
                </c:pt>
                <c:pt idx="56">
                  <c:v>21.12</c:v>
                </c:pt>
                <c:pt idx="57">
                  <c:v>21.14</c:v>
                </c:pt>
                <c:pt idx="58">
                  <c:v>21.16</c:v>
                </c:pt>
                <c:pt idx="59">
                  <c:v>21.18</c:v>
                </c:pt>
                <c:pt idx="60">
                  <c:v>21.2</c:v>
                </c:pt>
                <c:pt idx="61">
                  <c:v>21.22</c:v>
                </c:pt>
                <c:pt idx="62">
                  <c:v>21.24</c:v>
                </c:pt>
                <c:pt idx="63">
                  <c:v>21.26</c:v>
                </c:pt>
                <c:pt idx="64">
                  <c:v>21.28</c:v>
                </c:pt>
                <c:pt idx="65">
                  <c:v>21.3</c:v>
                </c:pt>
                <c:pt idx="66">
                  <c:v>21.32</c:v>
                </c:pt>
                <c:pt idx="67">
                  <c:v>21.34</c:v>
                </c:pt>
                <c:pt idx="68">
                  <c:v>21.36</c:v>
                </c:pt>
                <c:pt idx="69">
                  <c:v>21.38</c:v>
                </c:pt>
                <c:pt idx="70">
                  <c:v>21.4</c:v>
                </c:pt>
                <c:pt idx="71">
                  <c:v>21.42</c:v>
                </c:pt>
                <c:pt idx="72">
                  <c:v>21.44</c:v>
                </c:pt>
                <c:pt idx="73">
                  <c:v>21.46</c:v>
                </c:pt>
                <c:pt idx="74">
                  <c:v>21.48</c:v>
                </c:pt>
                <c:pt idx="75">
                  <c:v>21.5</c:v>
                </c:pt>
                <c:pt idx="76">
                  <c:v>21.52</c:v>
                </c:pt>
                <c:pt idx="77">
                  <c:v>21.54</c:v>
                </c:pt>
                <c:pt idx="78">
                  <c:v>21.56</c:v>
                </c:pt>
                <c:pt idx="79">
                  <c:v>21.58</c:v>
                </c:pt>
                <c:pt idx="80">
                  <c:v>21.6</c:v>
                </c:pt>
                <c:pt idx="81">
                  <c:v>21.62</c:v>
                </c:pt>
                <c:pt idx="82">
                  <c:v>21.64</c:v>
                </c:pt>
                <c:pt idx="83">
                  <c:v>21.66</c:v>
                </c:pt>
                <c:pt idx="84">
                  <c:v>21.68</c:v>
                </c:pt>
                <c:pt idx="85">
                  <c:v>21.7</c:v>
                </c:pt>
                <c:pt idx="86">
                  <c:v>21.72</c:v>
                </c:pt>
                <c:pt idx="87">
                  <c:v>21.74</c:v>
                </c:pt>
                <c:pt idx="88">
                  <c:v>21.76</c:v>
                </c:pt>
                <c:pt idx="89">
                  <c:v>21.78</c:v>
                </c:pt>
                <c:pt idx="90">
                  <c:v>21.8</c:v>
                </c:pt>
                <c:pt idx="91">
                  <c:v>21.82</c:v>
                </c:pt>
                <c:pt idx="92">
                  <c:v>21.84</c:v>
                </c:pt>
                <c:pt idx="93">
                  <c:v>21.86</c:v>
                </c:pt>
                <c:pt idx="94">
                  <c:v>21.88</c:v>
                </c:pt>
                <c:pt idx="95">
                  <c:v>21.9</c:v>
                </c:pt>
                <c:pt idx="96">
                  <c:v>21.92</c:v>
                </c:pt>
                <c:pt idx="97">
                  <c:v>21.94</c:v>
                </c:pt>
                <c:pt idx="98">
                  <c:v>21.96</c:v>
                </c:pt>
                <c:pt idx="99">
                  <c:v>21.98</c:v>
                </c:pt>
                <c:pt idx="100">
                  <c:v>22</c:v>
                </c:pt>
                <c:pt idx="101">
                  <c:v>22.02</c:v>
                </c:pt>
                <c:pt idx="102">
                  <c:v>22.04</c:v>
                </c:pt>
                <c:pt idx="103">
                  <c:v>22.06</c:v>
                </c:pt>
                <c:pt idx="104">
                  <c:v>22.08</c:v>
                </c:pt>
                <c:pt idx="105">
                  <c:v>22.1</c:v>
                </c:pt>
                <c:pt idx="106">
                  <c:v>22.12</c:v>
                </c:pt>
                <c:pt idx="107">
                  <c:v>22.14</c:v>
                </c:pt>
                <c:pt idx="108">
                  <c:v>22.16</c:v>
                </c:pt>
                <c:pt idx="109">
                  <c:v>22.18</c:v>
                </c:pt>
                <c:pt idx="110">
                  <c:v>22.2</c:v>
                </c:pt>
                <c:pt idx="111">
                  <c:v>22.22</c:v>
                </c:pt>
                <c:pt idx="112">
                  <c:v>22.24</c:v>
                </c:pt>
                <c:pt idx="113">
                  <c:v>22.26</c:v>
                </c:pt>
                <c:pt idx="114">
                  <c:v>22.28</c:v>
                </c:pt>
                <c:pt idx="115">
                  <c:v>22.3</c:v>
                </c:pt>
                <c:pt idx="116">
                  <c:v>22.32</c:v>
                </c:pt>
                <c:pt idx="117">
                  <c:v>22.34</c:v>
                </c:pt>
                <c:pt idx="118">
                  <c:v>22.36</c:v>
                </c:pt>
                <c:pt idx="119">
                  <c:v>22.38</c:v>
                </c:pt>
                <c:pt idx="120">
                  <c:v>22.4</c:v>
                </c:pt>
                <c:pt idx="121">
                  <c:v>22.42</c:v>
                </c:pt>
                <c:pt idx="122">
                  <c:v>22.44</c:v>
                </c:pt>
                <c:pt idx="123">
                  <c:v>22.46</c:v>
                </c:pt>
                <c:pt idx="124">
                  <c:v>22.48</c:v>
                </c:pt>
                <c:pt idx="125">
                  <c:v>22.5</c:v>
                </c:pt>
                <c:pt idx="126">
                  <c:v>22.52</c:v>
                </c:pt>
                <c:pt idx="127">
                  <c:v>22.54</c:v>
                </c:pt>
                <c:pt idx="128">
                  <c:v>22.56</c:v>
                </c:pt>
                <c:pt idx="129">
                  <c:v>22.58</c:v>
                </c:pt>
                <c:pt idx="130">
                  <c:v>22.6</c:v>
                </c:pt>
                <c:pt idx="131">
                  <c:v>22.62</c:v>
                </c:pt>
                <c:pt idx="132">
                  <c:v>22.64</c:v>
                </c:pt>
                <c:pt idx="133">
                  <c:v>22.66</c:v>
                </c:pt>
                <c:pt idx="134">
                  <c:v>22.68</c:v>
                </c:pt>
                <c:pt idx="135">
                  <c:v>22.7</c:v>
                </c:pt>
                <c:pt idx="136">
                  <c:v>22.72</c:v>
                </c:pt>
                <c:pt idx="137">
                  <c:v>22.74</c:v>
                </c:pt>
                <c:pt idx="138">
                  <c:v>22.76</c:v>
                </c:pt>
                <c:pt idx="139">
                  <c:v>22.78</c:v>
                </c:pt>
                <c:pt idx="140">
                  <c:v>22.8</c:v>
                </c:pt>
                <c:pt idx="141">
                  <c:v>22.82</c:v>
                </c:pt>
                <c:pt idx="142">
                  <c:v>22.84</c:v>
                </c:pt>
                <c:pt idx="143">
                  <c:v>22.86</c:v>
                </c:pt>
                <c:pt idx="144">
                  <c:v>22.88</c:v>
                </c:pt>
                <c:pt idx="145">
                  <c:v>22.9</c:v>
                </c:pt>
                <c:pt idx="146">
                  <c:v>22.92</c:v>
                </c:pt>
                <c:pt idx="147">
                  <c:v>22.94</c:v>
                </c:pt>
                <c:pt idx="148">
                  <c:v>22.96</c:v>
                </c:pt>
                <c:pt idx="149">
                  <c:v>22.98</c:v>
                </c:pt>
                <c:pt idx="150">
                  <c:v>23</c:v>
                </c:pt>
                <c:pt idx="151">
                  <c:v>23.02</c:v>
                </c:pt>
                <c:pt idx="152">
                  <c:v>23.04</c:v>
                </c:pt>
                <c:pt idx="153">
                  <c:v>23.06</c:v>
                </c:pt>
                <c:pt idx="154">
                  <c:v>23.08</c:v>
                </c:pt>
                <c:pt idx="155">
                  <c:v>23.1</c:v>
                </c:pt>
                <c:pt idx="156">
                  <c:v>23.12</c:v>
                </c:pt>
                <c:pt idx="157">
                  <c:v>23.14</c:v>
                </c:pt>
                <c:pt idx="158">
                  <c:v>23.16</c:v>
                </c:pt>
                <c:pt idx="159">
                  <c:v>23.18</c:v>
                </c:pt>
                <c:pt idx="160">
                  <c:v>23.2</c:v>
                </c:pt>
                <c:pt idx="161">
                  <c:v>23.22</c:v>
                </c:pt>
                <c:pt idx="162">
                  <c:v>23.24</c:v>
                </c:pt>
                <c:pt idx="163">
                  <c:v>23.26</c:v>
                </c:pt>
                <c:pt idx="164">
                  <c:v>23.28</c:v>
                </c:pt>
                <c:pt idx="165">
                  <c:v>23.3</c:v>
                </c:pt>
                <c:pt idx="166">
                  <c:v>23.32</c:v>
                </c:pt>
                <c:pt idx="167">
                  <c:v>23.34</c:v>
                </c:pt>
                <c:pt idx="168">
                  <c:v>23.36</c:v>
                </c:pt>
                <c:pt idx="169">
                  <c:v>23.38</c:v>
                </c:pt>
                <c:pt idx="170">
                  <c:v>23.4</c:v>
                </c:pt>
                <c:pt idx="171">
                  <c:v>23.42</c:v>
                </c:pt>
                <c:pt idx="172">
                  <c:v>23.44</c:v>
                </c:pt>
                <c:pt idx="173">
                  <c:v>23.46</c:v>
                </c:pt>
                <c:pt idx="174">
                  <c:v>23.48</c:v>
                </c:pt>
                <c:pt idx="175">
                  <c:v>23.5</c:v>
                </c:pt>
                <c:pt idx="176">
                  <c:v>23.52</c:v>
                </c:pt>
                <c:pt idx="177">
                  <c:v>23.54</c:v>
                </c:pt>
                <c:pt idx="178">
                  <c:v>23.56</c:v>
                </c:pt>
                <c:pt idx="179">
                  <c:v>23.58</c:v>
                </c:pt>
                <c:pt idx="180">
                  <c:v>23.6</c:v>
                </c:pt>
                <c:pt idx="181">
                  <c:v>23.62</c:v>
                </c:pt>
                <c:pt idx="182">
                  <c:v>23.64</c:v>
                </c:pt>
                <c:pt idx="183">
                  <c:v>23.66</c:v>
                </c:pt>
                <c:pt idx="184">
                  <c:v>23.68</c:v>
                </c:pt>
                <c:pt idx="185">
                  <c:v>23.7</c:v>
                </c:pt>
                <c:pt idx="186">
                  <c:v>23.72</c:v>
                </c:pt>
                <c:pt idx="187">
                  <c:v>23.74</c:v>
                </c:pt>
                <c:pt idx="188">
                  <c:v>23.76</c:v>
                </c:pt>
                <c:pt idx="189">
                  <c:v>23.78</c:v>
                </c:pt>
                <c:pt idx="190">
                  <c:v>23.8</c:v>
                </c:pt>
                <c:pt idx="191">
                  <c:v>23.82</c:v>
                </c:pt>
                <c:pt idx="192">
                  <c:v>23.84</c:v>
                </c:pt>
                <c:pt idx="193">
                  <c:v>23.86</c:v>
                </c:pt>
                <c:pt idx="194">
                  <c:v>23.88</c:v>
                </c:pt>
                <c:pt idx="195">
                  <c:v>23.9</c:v>
                </c:pt>
                <c:pt idx="196">
                  <c:v>23.92</c:v>
                </c:pt>
                <c:pt idx="197">
                  <c:v>23.94</c:v>
                </c:pt>
                <c:pt idx="198">
                  <c:v>23.96</c:v>
                </c:pt>
                <c:pt idx="199">
                  <c:v>23.98</c:v>
                </c:pt>
                <c:pt idx="200">
                  <c:v>24</c:v>
                </c:pt>
                <c:pt idx="201">
                  <c:v>24.02</c:v>
                </c:pt>
                <c:pt idx="202">
                  <c:v>24.04</c:v>
                </c:pt>
                <c:pt idx="203">
                  <c:v>24.06</c:v>
                </c:pt>
                <c:pt idx="204">
                  <c:v>24.08</c:v>
                </c:pt>
                <c:pt idx="205">
                  <c:v>24.1</c:v>
                </c:pt>
                <c:pt idx="206">
                  <c:v>24.12</c:v>
                </c:pt>
                <c:pt idx="207">
                  <c:v>24.14</c:v>
                </c:pt>
                <c:pt idx="208">
                  <c:v>24.16</c:v>
                </c:pt>
                <c:pt idx="209">
                  <c:v>24.18</c:v>
                </c:pt>
                <c:pt idx="210">
                  <c:v>24.2</c:v>
                </c:pt>
                <c:pt idx="211">
                  <c:v>24.22</c:v>
                </c:pt>
                <c:pt idx="212">
                  <c:v>24.24</c:v>
                </c:pt>
                <c:pt idx="213">
                  <c:v>24.26</c:v>
                </c:pt>
                <c:pt idx="214">
                  <c:v>24.28</c:v>
                </c:pt>
                <c:pt idx="215">
                  <c:v>24.3</c:v>
                </c:pt>
                <c:pt idx="216">
                  <c:v>24.32</c:v>
                </c:pt>
                <c:pt idx="217">
                  <c:v>24.34</c:v>
                </c:pt>
                <c:pt idx="218">
                  <c:v>24.36</c:v>
                </c:pt>
                <c:pt idx="219">
                  <c:v>24.38</c:v>
                </c:pt>
                <c:pt idx="220">
                  <c:v>24.4</c:v>
                </c:pt>
                <c:pt idx="221">
                  <c:v>24.42</c:v>
                </c:pt>
                <c:pt idx="222">
                  <c:v>24.44</c:v>
                </c:pt>
                <c:pt idx="223">
                  <c:v>24.46</c:v>
                </c:pt>
                <c:pt idx="224">
                  <c:v>24.48</c:v>
                </c:pt>
                <c:pt idx="225">
                  <c:v>24.5</c:v>
                </c:pt>
                <c:pt idx="226">
                  <c:v>24.52</c:v>
                </c:pt>
                <c:pt idx="227">
                  <c:v>24.54</c:v>
                </c:pt>
                <c:pt idx="228">
                  <c:v>24.56</c:v>
                </c:pt>
                <c:pt idx="229">
                  <c:v>24.58</c:v>
                </c:pt>
                <c:pt idx="230">
                  <c:v>24.6</c:v>
                </c:pt>
                <c:pt idx="231">
                  <c:v>24.62</c:v>
                </c:pt>
                <c:pt idx="232">
                  <c:v>24.64</c:v>
                </c:pt>
                <c:pt idx="233">
                  <c:v>24.66</c:v>
                </c:pt>
                <c:pt idx="234">
                  <c:v>24.68</c:v>
                </c:pt>
                <c:pt idx="235">
                  <c:v>24.7</c:v>
                </c:pt>
                <c:pt idx="236">
                  <c:v>24.72</c:v>
                </c:pt>
                <c:pt idx="237">
                  <c:v>24.74</c:v>
                </c:pt>
                <c:pt idx="238">
                  <c:v>24.76</c:v>
                </c:pt>
                <c:pt idx="239">
                  <c:v>24.78</c:v>
                </c:pt>
                <c:pt idx="240">
                  <c:v>24.8</c:v>
                </c:pt>
                <c:pt idx="241">
                  <c:v>24.82</c:v>
                </c:pt>
                <c:pt idx="242">
                  <c:v>24.84</c:v>
                </c:pt>
                <c:pt idx="243">
                  <c:v>24.86</c:v>
                </c:pt>
                <c:pt idx="244">
                  <c:v>24.88</c:v>
                </c:pt>
                <c:pt idx="245">
                  <c:v>24.9</c:v>
                </c:pt>
                <c:pt idx="246">
                  <c:v>24.92</c:v>
                </c:pt>
                <c:pt idx="247">
                  <c:v>24.94</c:v>
                </c:pt>
                <c:pt idx="248">
                  <c:v>24.96</c:v>
                </c:pt>
                <c:pt idx="249">
                  <c:v>24.98</c:v>
                </c:pt>
                <c:pt idx="250">
                  <c:v>25</c:v>
                </c:pt>
                <c:pt idx="251">
                  <c:v>25.02</c:v>
                </c:pt>
                <c:pt idx="252">
                  <c:v>25.04</c:v>
                </c:pt>
                <c:pt idx="253">
                  <c:v>25.06</c:v>
                </c:pt>
                <c:pt idx="254">
                  <c:v>25.08</c:v>
                </c:pt>
                <c:pt idx="255">
                  <c:v>25.1</c:v>
                </c:pt>
                <c:pt idx="256">
                  <c:v>25.12</c:v>
                </c:pt>
                <c:pt idx="257">
                  <c:v>25.14</c:v>
                </c:pt>
                <c:pt idx="258">
                  <c:v>25.16</c:v>
                </c:pt>
                <c:pt idx="259">
                  <c:v>25.18</c:v>
                </c:pt>
                <c:pt idx="260">
                  <c:v>25.2</c:v>
                </c:pt>
                <c:pt idx="261">
                  <c:v>25.22</c:v>
                </c:pt>
                <c:pt idx="262">
                  <c:v>25.24</c:v>
                </c:pt>
                <c:pt idx="263">
                  <c:v>25.26</c:v>
                </c:pt>
                <c:pt idx="264">
                  <c:v>25.28</c:v>
                </c:pt>
                <c:pt idx="265">
                  <c:v>25.3</c:v>
                </c:pt>
                <c:pt idx="266">
                  <c:v>25.32</c:v>
                </c:pt>
                <c:pt idx="267">
                  <c:v>25.34</c:v>
                </c:pt>
                <c:pt idx="268">
                  <c:v>25.36</c:v>
                </c:pt>
                <c:pt idx="269">
                  <c:v>25.38</c:v>
                </c:pt>
                <c:pt idx="270">
                  <c:v>25.4</c:v>
                </c:pt>
                <c:pt idx="271">
                  <c:v>25.42</c:v>
                </c:pt>
                <c:pt idx="272">
                  <c:v>25.44</c:v>
                </c:pt>
                <c:pt idx="273">
                  <c:v>25.46</c:v>
                </c:pt>
                <c:pt idx="274">
                  <c:v>25.48</c:v>
                </c:pt>
                <c:pt idx="275">
                  <c:v>25.5</c:v>
                </c:pt>
                <c:pt idx="276">
                  <c:v>25.52</c:v>
                </c:pt>
                <c:pt idx="277">
                  <c:v>25.54</c:v>
                </c:pt>
                <c:pt idx="278">
                  <c:v>25.56</c:v>
                </c:pt>
                <c:pt idx="279">
                  <c:v>25.58</c:v>
                </c:pt>
                <c:pt idx="280">
                  <c:v>25.6</c:v>
                </c:pt>
                <c:pt idx="281">
                  <c:v>25.62</c:v>
                </c:pt>
                <c:pt idx="282">
                  <c:v>25.64</c:v>
                </c:pt>
                <c:pt idx="283">
                  <c:v>25.66</c:v>
                </c:pt>
                <c:pt idx="284">
                  <c:v>25.68</c:v>
                </c:pt>
                <c:pt idx="285">
                  <c:v>25.7</c:v>
                </c:pt>
                <c:pt idx="286">
                  <c:v>25.72</c:v>
                </c:pt>
                <c:pt idx="287">
                  <c:v>25.74</c:v>
                </c:pt>
                <c:pt idx="288">
                  <c:v>25.76</c:v>
                </c:pt>
                <c:pt idx="289">
                  <c:v>25.78</c:v>
                </c:pt>
                <c:pt idx="290">
                  <c:v>25.8</c:v>
                </c:pt>
                <c:pt idx="291">
                  <c:v>25.82</c:v>
                </c:pt>
                <c:pt idx="292">
                  <c:v>25.84</c:v>
                </c:pt>
                <c:pt idx="293">
                  <c:v>25.86</c:v>
                </c:pt>
                <c:pt idx="294">
                  <c:v>25.88</c:v>
                </c:pt>
                <c:pt idx="295">
                  <c:v>25.9</c:v>
                </c:pt>
                <c:pt idx="296">
                  <c:v>25.92</c:v>
                </c:pt>
                <c:pt idx="297">
                  <c:v>25.94</c:v>
                </c:pt>
                <c:pt idx="298">
                  <c:v>25.96</c:v>
                </c:pt>
                <c:pt idx="299">
                  <c:v>25.98</c:v>
                </c:pt>
                <c:pt idx="300">
                  <c:v>26</c:v>
                </c:pt>
                <c:pt idx="301">
                  <c:v>26.02</c:v>
                </c:pt>
                <c:pt idx="302">
                  <c:v>26.04</c:v>
                </c:pt>
                <c:pt idx="303">
                  <c:v>26.06</c:v>
                </c:pt>
                <c:pt idx="304">
                  <c:v>26.08</c:v>
                </c:pt>
                <c:pt idx="305">
                  <c:v>26.1</c:v>
                </c:pt>
                <c:pt idx="306">
                  <c:v>26.12</c:v>
                </c:pt>
                <c:pt idx="307">
                  <c:v>26.14</c:v>
                </c:pt>
                <c:pt idx="308">
                  <c:v>26.16</c:v>
                </c:pt>
                <c:pt idx="309">
                  <c:v>26.18</c:v>
                </c:pt>
                <c:pt idx="310">
                  <c:v>26.2</c:v>
                </c:pt>
                <c:pt idx="311">
                  <c:v>26.22</c:v>
                </c:pt>
                <c:pt idx="312">
                  <c:v>26.24</c:v>
                </c:pt>
                <c:pt idx="313">
                  <c:v>26.26</c:v>
                </c:pt>
                <c:pt idx="314">
                  <c:v>26.28</c:v>
                </c:pt>
                <c:pt idx="315">
                  <c:v>26.3</c:v>
                </c:pt>
                <c:pt idx="316">
                  <c:v>26.32</c:v>
                </c:pt>
                <c:pt idx="317">
                  <c:v>26.34</c:v>
                </c:pt>
                <c:pt idx="318">
                  <c:v>26.36</c:v>
                </c:pt>
                <c:pt idx="319">
                  <c:v>26.38</c:v>
                </c:pt>
                <c:pt idx="320">
                  <c:v>26.4</c:v>
                </c:pt>
                <c:pt idx="321">
                  <c:v>26.42</c:v>
                </c:pt>
                <c:pt idx="322">
                  <c:v>26.44</c:v>
                </c:pt>
                <c:pt idx="323">
                  <c:v>26.46</c:v>
                </c:pt>
                <c:pt idx="324">
                  <c:v>26.48</c:v>
                </c:pt>
                <c:pt idx="325">
                  <c:v>26.5</c:v>
                </c:pt>
                <c:pt idx="326">
                  <c:v>26.52</c:v>
                </c:pt>
                <c:pt idx="327">
                  <c:v>26.54</c:v>
                </c:pt>
                <c:pt idx="328">
                  <c:v>26.56</c:v>
                </c:pt>
                <c:pt idx="329">
                  <c:v>26.58</c:v>
                </c:pt>
                <c:pt idx="330">
                  <c:v>26.6</c:v>
                </c:pt>
                <c:pt idx="331">
                  <c:v>26.62</c:v>
                </c:pt>
                <c:pt idx="332">
                  <c:v>26.64</c:v>
                </c:pt>
                <c:pt idx="333">
                  <c:v>26.66</c:v>
                </c:pt>
                <c:pt idx="334">
                  <c:v>26.68</c:v>
                </c:pt>
                <c:pt idx="335">
                  <c:v>26.7</c:v>
                </c:pt>
                <c:pt idx="336">
                  <c:v>26.72</c:v>
                </c:pt>
                <c:pt idx="337">
                  <c:v>26.74</c:v>
                </c:pt>
                <c:pt idx="338">
                  <c:v>26.76</c:v>
                </c:pt>
                <c:pt idx="339">
                  <c:v>26.78</c:v>
                </c:pt>
                <c:pt idx="340">
                  <c:v>26.8</c:v>
                </c:pt>
                <c:pt idx="341">
                  <c:v>26.82</c:v>
                </c:pt>
                <c:pt idx="342">
                  <c:v>26.84</c:v>
                </c:pt>
                <c:pt idx="343">
                  <c:v>26.86</c:v>
                </c:pt>
                <c:pt idx="344">
                  <c:v>26.88</c:v>
                </c:pt>
                <c:pt idx="345">
                  <c:v>26.9</c:v>
                </c:pt>
                <c:pt idx="346">
                  <c:v>26.92</c:v>
                </c:pt>
                <c:pt idx="347">
                  <c:v>26.94</c:v>
                </c:pt>
                <c:pt idx="348">
                  <c:v>26.96</c:v>
                </c:pt>
                <c:pt idx="349">
                  <c:v>26.98</c:v>
                </c:pt>
                <c:pt idx="350">
                  <c:v>27</c:v>
                </c:pt>
                <c:pt idx="351">
                  <c:v>27.02</c:v>
                </c:pt>
                <c:pt idx="352">
                  <c:v>27.04</c:v>
                </c:pt>
                <c:pt idx="353">
                  <c:v>27.06</c:v>
                </c:pt>
                <c:pt idx="354">
                  <c:v>27.08</c:v>
                </c:pt>
                <c:pt idx="355">
                  <c:v>27.1</c:v>
                </c:pt>
                <c:pt idx="356">
                  <c:v>27.12</c:v>
                </c:pt>
                <c:pt idx="357">
                  <c:v>27.14</c:v>
                </c:pt>
                <c:pt idx="358">
                  <c:v>27.16</c:v>
                </c:pt>
                <c:pt idx="359">
                  <c:v>27.18</c:v>
                </c:pt>
                <c:pt idx="360">
                  <c:v>27.2</c:v>
                </c:pt>
                <c:pt idx="361">
                  <c:v>27.22</c:v>
                </c:pt>
                <c:pt idx="362">
                  <c:v>27.24</c:v>
                </c:pt>
                <c:pt idx="363">
                  <c:v>27.26</c:v>
                </c:pt>
                <c:pt idx="364">
                  <c:v>27.28</c:v>
                </c:pt>
                <c:pt idx="365">
                  <c:v>27.3</c:v>
                </c:pt>
                <c:pt idx="366">
                  <c:v>27.32</c:v>
                </c:pt>
                <c:pt idx="367">
                  <c:v>27.34</c:v>
                </c:pt>
                <c:pt idx="368">
                  <c:v>27.36</c:v>
                </c:pt>
                <c:pt idx="369">
                  <c:v>27.38</c:v>
                </c:pt>
                <c:pt idx="370">
                  <c:v>27.4</c:v>
                </c:pt>
                <c:pt idx="371">
                  <c:v>27.42</c:v>
                </c:pt>
                <c:pt idx="372">
                  <c:v>27.44</c:v>
                </c:pt>
                <c:pt idx="373">
                  <c:v>27.46</c:v>
                </c:pt>
                <c:pt idx="374">
                  <c:v>27.48</c:v>
                </c:pt>
                <c:pt idx="375">
                  <c:v>27.5</c:v>
                </c:pt>
                <c:pt idx="376">
                  <c:v>27.52</c:v>
                </c:pt>
                <c:pt idx="377">
                  <c:v>27.54</c:v>
                </c:pt>
                <c:pt idx="378">
                  <c:v>27.56</c:v>
                </c:pt>
                <c:pt idx="379">
                  <c:v>27.58</c:v>
                </c:pt>
                <c:pt idx="380">
                  <c:v>27.6</c:v>
                </c:pt>
                <c:pt idx="381">
                  <c:v>27.62</c:v>
                </c:pt>
                <c:pt idx="382">
                  <c:v>27.64</c:v>
                </c:pt>
                <c:pt idx="383">
                  <c:v>27.66</c:v>
                </c:pt>
                <c:pt idx="384">
                  <c:v>27.68</c:v>
                </c:pt>
                <c:pt idx="385">
                  <c:v>27.7</c:v>
                </c:pt>
                <c:pt idx="386">
                  <c:v>27.72</c:v>
                </c:pt>
                <c:pt idx="387">
                  <c:v>27.74</c:v>
                </c:pt>
                <c:pt idx="388">
                  <c:v>27.76</c:v>
                </c:pt>
                <c:pt idx="389">
                  <c:v>27.78</c:v>
                </c:pt>
                <c:pt idx="390">
                  <c:v>27.8</c:v>
                </c:pt>
                <c:pt idx="391">
                  <c:v>27.82</c:v>
                </c:pt>
                <c:pt idx="392">
                  <c:v>27.84</c:v>
                </c:pt>
                <c:pt idx="393">
                  <c:v>27.86</c:v>
                </c:pt>
                <c:pt idx="394">
                  <c:v>27.88</c:v>
                </c:pt>
                <c:pt idx="395">
                  <c:v>27.9</c:v>
                </c:pt>
                <c:pt idx="396">
                  <c:v>27.92</c:v>
                </c:pt>
                <c:pt idx="397">
                  <c:v>27.94</c:v>
                </c:pt>
                <c:pt idx="398">
                  <c:v>27.96</c:v>
                </c:pt>
                <c:pt idx="399">
                  <c:v>27.98</c:v>
                </c:pt>
                <c:pt idx="400">
                  <c:v>28</c:v>
                </c:pt>
                <c:pt idx="401">
                  <c:v>28.02</c:v>
                </c:pt>
                <c:pt idx="402">
                  <c:v>28.04</c:v>
                </c:pt>
                <c:pt idx="403">
                  <c:v>28.06</c:v>
                </c:pt>
                <c:pt idx="404">
                  <c:v>28.08</c:v>
                </c:pt>
                <c:pt idx="405">
                  <c:v>28.1</c:v>
                </c:pt>
                <c:pt idx="406">
                  <c:v>28.12</c:v>
                </c:pt>
                <c:pt idx="407">
                  <c:v>28.14</c:v>
                </c:pt>
                <c:pt idx="408">
                  <c:v>28.16</c:v>
                </c:pt>
                <c:pt idx="409">
                  <c:v>28.18</c:v>
                </c:pt>
                <c:pt idx="410">
                  <c:v>28.2</c:v>
                </c:pt>
                <c:pt idx="411">
                  <c:v>28.22</c:v>
                </c:pt>
                <c:pt idx="412">
                  <c:v>28.24</c:v>
                </c:pt>
                <c:pt idx="413">
                  <c:v>28.26</c:v>
                </c:pt>
                <c:pt idx="414">
                  <c:v>28.28</c:v>
                </c:pt>
                <c:pt idx="415">
                  <c:v>28.3</c:v>
                </c:pt>
                <c:pt idx="416">
                  <c:v>28.32</c:v>
                </c:pt>
                <c:pt idx="417">
                  <c:v>28.34</c:v>
                </c:pt>
                <c:pt idx="418">
                  <c:v>28.36</c:v>
                </c:pt>
                <c:pt idx="419">
                  <c:v>28.38</c:v>
                </c:pt>
                <c:pt idx="420">
                  <c:v>28.4</c:v>
                </c:pt>
                <c:pt idx="421">
                  <c:v>28.42</c:v>
                </c:pt>
                <c:pt idx="422">
                  <c:v>28.44</c:v>
                </c:pt>
                <c:pt idx="423">
                  <c:v>28.46</c:v>
                </c:pt>
                <c:pt idx="424">
                  <c:v>28.48</c:v>
                </c:pt>
                <c:pt idx="425">
                  <c:v>28.5</c:v>
                </c:pt>
                <c:pt idx="426">
                  <c:v>28.52</c:v>
                </c:pt>
                <c:pt idx="427">
                  <c:v>28.54</c:v>
                </c:pt>
                <c:pt idx="428">
                  <c:v>28.56</c:v>
                </c:pt>
                <c:pt idx="429">
                  <c:v>28.58</c:v>
                </c:pt>
                <c:pt idx="430">
                  <c:v>28.6</c:v>
                </c:pt>
                <c:pt idx="431">
                  <c:v>28.62</c:v>
                </c:pt>
                <c:pt idx="432">
                  <c:v>28.64</c:v>
                </c:pt>
                <c:pt idx="433">
                  <c:v>28.66</c:v>
                </c:pt>
                <c:pt idx="434">
                  <c:v>28.68</c:v>
                </c:pt>
                <c:pt idx="435">
                  <c:v>28.7</c:v>
                </c:pt>
                <c:pt idx="436">
                  <c:v>28.72</c:v>
                </c:pt>
                <c:pt idx="437">
                  <c:v>28.74</c:v>
                </c:pt>
                <c:pt idx="438">
                  <c:v>28.76</c:v>
                </c:pt>
                <c:pt idx="439">
                  <c:v>28.78</c:v>
                </c:pt>
                <c:pt idx="440">
                  <c:v>28.8</c:v>
                </c:pt>
                <c:pt idx="441">
                  <c:v>28.82</c:v>
                </c:pt>
                <c:pt idx="442">
                  <c:v>28.84</c:v>
                </c:pt>
                <c:pt idx="443">
                  <c:v>28.86</c:v>
                </c:pt>
                <c:pt idx="444">
                  <c:v>28.88</c:v>
                </c:pt>
                <c:pt idx="445">
                  <c:v>28.9</c:v>
                </c:pt>
                <c:pt idx="446">
                  <c:v>28.92</c:v>
                </c:pt>
                <c:pt idx="447">
                  <c:v>28.94</c:v>
                </c:pt>
                <c:pt idx="448">
                  <c:v>28.96</c:v>
                </c:pt>
                <c:pt idx="449">
                  <c:v>28.98</c:v>
                </c:pt>
                <c:pt idx="450">
                  <c:v>29</c:v>
                </c:pt>
                <c:pt idx="451">
                  <c:v>29.02</c:v>
                </c:pt>
                <c:pt idx="452">
                  <c:v>29.04</c:v>
                </c:pt>
                <c:pt idx="453">
                  <c:v>29.06</c:v>
                </c:pt>
                <c:pt idx="454">
                  <c:v>29.08</c:v>
                </c:pt>
                <c:pt idx="455">
                  <c:v>29.1</c:v>
                </c:pt>
                <c:pt idx="456">
                  <c:v>29.12</c:v>
                </c:pt>
                <c:pt idx="457">
                  <c:v>29.14</c:v>
                </c:pt>
                <c:pt idx="458">
                  <c:v>29.16</c:v>
                </c:pt>
                <c:pt idx="459">
                  <c:v>29.18</c:v>
                </c:pt>
                <c:pt idx="460">
                  <c:v>29.2</c:v>
                </c:pt>
                <c:pt idx="461">
                  <c:v>29.22</c:v>
                </c:pt>
                <c:pt idx="462">
                  <c:v>29.24</c:v>
                </c:pt>
                <c:pt idx="463">
                  <c:v>29.26</c:v>
                </c:pt>
                <c:pt idx="464">
                  <c:v>29.28</c:v>
                </c:pt>
                <c:pt idx="465">
                  <c:v>29.3</c:v>
                </c:pt>
                <c:pt idx="466">
                  <c:v>29.32</c:v>
                </c:pt>
                <c:pt idx="467">
                  <c:v>29.34</c:v>
                </c:pt>
                <c:pt idx="468">
                  <c:v>29.36</c:v>
                </c:pt>
                <c:pt idx="469">
                  <c:v>29.38</c:v>
                </c:pt>
                <c:pt idx="470">
                  <c:v>29.4</c:v>
                </c:pt>
                <c:pt idx="471">
                  <c:v>29.42</c:v>
                </c:pt>
                <c:pt idx="472">
                  <c:v>29.44</c:v>
                </c:pt>
                <c:pt idx="473">
                  <c:v>29.46</c:v>
                </c:pt>
                <c:pt idx="474">
                  <c:v>29.48</c:v>
                </c:pt>
                <c:pt idx="475">
                  <c:v>29.5</c:v>
                </c:pt>
                <c:pt idx="476">
                  <c:v>29.52</c:v>
                </c:pt>
                <c:pt idx="477">
                  <c:v>29.54</c:v>
                </c:pt>
                <c:pt idx="478">
                  <c:v>29.56</c:v>
                </c:pt>
                <c:pt idx="479">
                  <c:v>29.58</c:v>
                </c:pt>
                <c:pt idx="480">
                  <c:v>29.6</c:v>
                </c:pt>
                <c:pt idx="481">
                  <c:v>29.62</c:v>
                </c:pt>
                <c:pt idx="482">
                  <c:v>29.64</c:v>
                </c:pt>
                <c:pt idx="483">
                  <c:v>29.66</c:v>
                </c:pt>
                <c:pt idx="484">
                  <c:v>29.68</c:v>
                </c:pt>
                <c:pt idx="485">
                  <c:v>29.7</c:v>
                </c:pt>
                <c:pt idx="486">
                  <c:v>29.72</c:v>
                </c:pt>
                <c:pt idx="487">
                  <c:v>29.74</c:v>
                </c:pt>
                <c:pt idx="488">
                  <c:v>29.76</c:v>
                </c:pt>
                <c:pt idx="489">
                  <c:v>29.78</c:v>
                </c:pt>
                <c:pt idx="490">
                  <c:v>29.8</c:v>
                </c:pt>
                <c:pt idx="491">
                  <c:v>29.82</c:v>
                </c:pt>
                <c:pt idx="492">
                  <c:v>29.84</c:v>
                </c:pt>
                <c:pt idx="493">
                  <c:v>29.86</c:v>
                </c:pt>
                <c:pt idx="494">
                  <c:v>29.88</c:v>
                </c:pt>
                <c:pt idx="495">
                  <c:v>29.9</c:v>
                </c:pt>
                <c:pt idx="496">
                  <c:v>29.92</c:v>
                </c:pt>
                <c:pt idx="497">
                  <c:v>29.94</c:v>
                </c:pt>
                <c:pt idx="498">
                  <c:v>29.96</c:v>
                </c:pt>
                <c:pt idx="499">
                  <c:v>29.98</c:v>
                </c:pt>
                <c:pt idx="500">
                  <c:v>30</c:v>
                </c:pt>
                <c:pt idx="501">
                  <c:v>30.02</c:v>
                </c:pt>
                <c:pt idx="502">
                  <c:v>30.04</c:v>
                </c:pt>
                <c:pt idx="503">
                  <c:v>30.06</c:v>
                </c:pt>
                <c:pt idx="504">
                  <c:v>30.08</c:v>
                </c:pt>
                <c:pt idx="505">
                  <c:v>30.1</c:v>
                </c:pt>
                <c:pt idx="506">
                  <c:v>30.12</c:v>
                </c:pt>
                <c:pt idx="507">
                  <c:v>30.14</c:v>
                </c:pt>
                <c:pt idx="508">
                  <c:v>30.16</c:v>
                </c:pt>
                <c:pt idx="509">
                  <c:v>30.18</c:v>
                </c:pt>
                <c:pt idx="510">
                  <c:v>30.2</c:v>
                </c:pt>
                <c:pt idx="511">
                  <c:v>30.22</c:v>
                </c:pt>
                <c:pt idx="512">
                  <c:v>30.24</c:v>
                </c:pt>
                <c:pt idx="513">
                  <c:v>30.26</c:v>
                </c:pt>
                <c:pt idx="514">
                  <c:v>30.28</c:v>
                </c:pt>
                <c:pt idx="515">
                  <c:v>30.3</c:v>
                </c:pt>
                <c:pt idx="516">
                  <c:v>30.32</c:v>
                </c:pt>
                <c:pt idx="517">
                  <c:v>30.34</c:v>
                </c:pt>
                <c:pt idx="518">
                  <c:v>30.36</c:v>
                </c:pt>
                <c:pt idx="519">
                  <c:v>30.38</c:v>
                </c:pt>
                <c:pt idx="520">
                  <c:v>30.4</c:v>
                </c:pt>
                <c:pt idx="521">
                  <c:v>30.42</c:v>
                </c:pt>
                <c:pt idx="522">
                  <c:v>30.44</c:v>
                </c:pt>
                <c:pt idx="523">
                  <c:v>30.46</c:v>
                </c:pt>
                <c:pt idx="524">
                  <c:v>30.48</c:v>
                </c:pt>
                <c:pt idx="525">
                  <c:v>30.5</c:v>
                </c:pt>
                <c:pt idx="526">
                  <c:v>30.52</c:v>
                </c:pt>
                <c:pt idx="527">
                  <c:v>30.54</c:v>
                </c:pt>
                <c:pt idx="528">
                  <c:v>30.56</c:v>
                </c:pt>
                <c:pt idx="529">
                  <c:v>30.58</c:v>
                </c:pt>
                <c:pt idx="530">
                  <c:v>30.6</c:v>
                </c:pt>
                <c:pt idx="531">
                  <c:v>30.62</c:v>
                </c:pt>
                <c:pt idx="532">
                  <c:v>30.64</c:v>
                </c:pt>
                <c:pt idx="533">
                  <c:v>30.66</c:v>
                </c:pt>
                <c:pt idx="534">
                  <c:v>30.68</c:v>
                </c:pt>
                <c:pt idx="535">
                  <c:v>30.7</c:v>
                </c:pt>
                <c:pt idx="536">
                  <c:v>30.72</c:v>
                </c:pt>
                <c:pt idx="537">
                  <c:v>30.74</c:v>
                </c:pt>
                <c:pt idx="538">
                  <c:v>30.76</c:v>
                </c:pt>
                <c:pt idx="539">
                  <c:v>30.78</c:v>
                </c:pt>
                <c:pt idx="540">
                  <c:v>30.8</c:v>
                </c:pt>
                <c:pt idx="541">
                  <c:v>30.82</c:v>
                </c:pt>
                <c:pt idx="542">
                  <c:v>30.84</c:v>
                </c:pt>
                <c:pt idx="543">
                  <c:v>30.86</c:v>
                </c:pt>
                <c:pt idx="544">
                  <c:v>30.88</c:v>
                </c:pt>
                <c:pt idx="545">
                  <c:v>30.9</c:v>
                </c:pt>
                <c:pt idx="546">
                  <c:v>30.92</c:v>
                </c:pt>
                <c:pt idx="547">
                  <c:v>30.94</c:v>
                </c:pt>
                <c:pt idx="548">
                  <c:v>30.96</c:v>
                </c:pt>
                <c:pt idx="549">
                  <c:v>30.98</c:v>
                </c:pt>
                <c:pt idx="550">
                  <c:v>31</c:v>
                </c:pt>
                <c:pt idx="551">
                  <c:v>31.02</c:v>
                </c:pt>
                <c:pt idx="552">
                  <c:v>31.04</c:v>
                </c:pt>
                <c:pt idx="553">
                  <c:v>31.06</c:v>
                </c:pt>
                <c:pt idx="554">
                  <c:v>31.08</c:v>
                </c:pt>
                <c:pt idx="555">
                  <c:v>31.1</c:v>
                </c:pt>
                <c:pt idx="556">
                  <c:v>31.12</c:v>
                </c:pt>
                <c:pt idx="557">
                  <c:v>31.14</c:v>
                </c:pt>
                <c:pt idx="558">
                  <c:v>31.16</c:v>
                </c:pt>
                <c:pt idx="559">
                  <c:v>31.18</c:v>
                </c:pt>
                <c:pt idx="560">
                  <c:v>31.2</c:v>
                </c:pt>
                <c:pt idx="561">
                  <c:v>31.22</c:v>
                </c:pt>
                <c:pt idx="562">
                  <c:v>31.24</c:v>
                </c:pt>
                <c:pt idx="563">
                  <c:v>31.26</c:v>
                </c:pt>
                <c:pt idx="564">
                  <c:v>31.28</c:v>
                </c:pt>
                <c:pt idx="565">
                  <c:v>31.3</c:v>
                </c:pt>
                <c:pt idx="566">
                  <c:v>31.32</c:v>
                </c:pt>
                <c:pt idx="567">
                  <c:v>31.34</c:v>
                </c:pt>
                <c:pt idx="568">
                  <c:v>31.36</c:v>
                </c:pt>
                <c:pt idx="569">
                  <c:v>31.38</c:v>
                </c:pt>
                <c:pt idx="570">
                  <c:v>31.4</c:v>
                </c:pt>
                <c:pt idx="571">
                  <c:v>31.42</c:v>
                </c:pt>
                <c:pt idx="572">
                  <c:v>31.44</c:v>
                </c:pt>
                <c:pt idx="573">
                  <c:v>31.46</c:v>
                </c:pt>
                <c:pt idx="574">
                  <c:v>31.48</c:v>
                </c:pt>
                <c:pt idx="575">
                  <c:v>31.5</c:v>
                </c:pt>
                <c:pt idx="576">
                  <c:v>31.52</c:v>
                </c:pt>
                <c:pt idx="577">
                  <c:v>31.54</c:v>
                </c:pt>
                <c:pt idx="578">
                  <c:v>31.56</c:v>
                </c:pt>
                <c:pt idx="579">
                  <c:v>31.58</c:v>
                </c:pt>
                <c:pt idx="580">
                  <c:v>31.6</c:v>
                </c:pt>
                <c:pt idx="581">
                  <c:v>31.62</c:v>
                </c:pt>
                <c:pt idx="582">
                  <c:v>31.64</c:v>
                </c:pt>
                <c:pt idx="583">
                  <c:v>31.66</c:v>
                </c:pt>
                <c:pt idx="584">
                  <c:v>31.68</c:v>
                </c:pt>
                <c:pt idx="585">
                  <c:v>31.7</c:v>
                </c:pt>
                <c:pt idx="586">
                  <c:v>31.72</c:v>
                </c:pt>
                <c:pt idx="587">
                  <c:v>31.74</c:v>
                </c:pt>
                <c:pt idx="588">
                  <c:v>31.76</c:v>
                </c:pt>
                <c:pt idx="589">
                  <c:v>31.78</c:v>
                </c:pt>
                <c:pt idx="590">
                  <c:v>31.8</c:v>
                </c:pt>
                <c:pt idx="591">
                  <c:v>31.82</c:v>
                </c:pt>
                <c:pt idx="592">
                  <c:v>31.84</c:v>
                </c:pt>
                <c:pt idx="593">
                  <c:v>31.86</c:v>
                </c:pt>
                <c:pt idx="594">
                  <c:v>31.88</c:v>
                </c:pt>
                <c:pt idx="595">
                  <c:v>31.9</c:v>
                </c:pt>
                <c:pt idx="596">
                  <c:v>31.92</c:v>
                </c:pt>
                <c:pt idx="597">
                  <c:v>31.94</c:v>
                </c:pt>
                <c:pt idx="598">
                  <c:v>31.96</c:v>
                </c:pt>
                <c:pt idx="599">
                  <c:v>31.98</c:v>
                </c:pt>
                <c:pt idx="600">
                  <c:v>32</c:v>
                </c:pt>
                <c:pt idx="601">
                  <c:v>32.020000000000003</c:v>
                </c:pt>
                <c:pt idx="602">
                  <c:v>32.04</c:v>
                </c:pt>
                <c:pt idx="603">
                  <c:v>32.06</c:v>
                </c:pt>
                <c:pt idx="604">
                  <c:v>32.08</c:v>
                </c:pt>
                <c:pt idx="605">
                  <c:v>32.1</c:v>
                </c:pt>
                <c:pt idx="606">
                  <c:v>32.119999999999997</c:v>
                </c:pt>
                <c:pt idx="607">
                  <c:v>32.14</c:v>
                </c:pt>
                <c:pt idx="608">
                  <c:v>32.159999999999997</c:v>
                </c:pt>
                <c:pt idx="609">
                  <c:v>32.18</c:v>
                </c:pt>
                <c:pt idx="610">
                  <c:v>32.200000000000003</c:v>
                </c:pt>
                <c:pt idx="611">
                  <c:v>32.22</c:v>
                </c:pt>
                <c:pt idx="612">
                  <c:v>32.24</c:v>
                </c:pt>
                <c:pt idx="613">
                  <c:v>32.26</c:v>
                </c:pt>
                <c:pt idx="614">
                  <c:v>32.28</c:v>
                </c:pt>
                <c:pt idx="615">
                  <c:v>32.299999999999997</c:v>
                </c:pt>
                <c:pt idx="616">
                  <c:v>32.32</c:v>
                </c:pt>
                <c:pt idx="617">
                  <c:v>32.340000000000003</c:v>
                </c:pt>
                <c:pt idx="618">
                  <c:v>32.36</c:v>
                </c:pt>
                <c:pt idx="619">
                  <c:v>32.380000000000003</c:v>
                </c:pt>
                <c:pt idx="620">
                  <c:v>32.4</c:v>
                </c:pt>
                <c:pt idx="621">
                  <c:v>32.42</c:v>
                </c:pt>
                <c:pt idx="622">
                  <c:v>32.44</c:v>
                </c:pt>
                <c:pt idx="623">
                  <c:v>32.46</c:v>
                </c:pt>
                <c:pt idx="624">
                  <c:v>32.479999999999997</c:v>
                </c:pt>
                <c:pt idx="625">
                  <c:v>32.5</c:v>
                </c:pt>
                <c:pt idx="626">
                  <c:v>32.520000000000003</c:v>
                </c:pt>
                <c:pt idx="627">
                  <c:v>32.54</c:v>
                </c:pt>
                <c:pt idx="628">
                  <c:v>32.56</c:v>
                </c:pt>
                <c:pt idx="629">
                  <c:v>32.58</c:v>
                </c:pt>
                <c:pt idx="630">
                  <c:v>32.6</c:v>
                </c:pt>
                <c:pt idx="631">
                  <c:v>32.619999999999997</c:v>
                </c:pt>
                <c:pt idx="632">
                  <c:v>32.64</c:v>
                </c:pt>
                <c:pt idx="633">
                  <c:v>32.659999999999997</c:v>
                </c:pt>
                <c:pt idx="634">
                  <c:v>32.68</c:v>
                </c:pt>
                <c:pt idx="635">
                  <c:v>32.700000000000003</c:v>
                </c:pt>
                <c:pt idx="636">
                  <c:v>32.72</c:v>
                </c:pt>
                <c:pt idx="637">
                  <c:v>32.74</c:v>
                </c:pt>
                <c:pt idx="638">
                  <c:v>32.76</c:v>
                </c:pt>
                <c:pt idx="639">
                  <c:v>32.78</c:v>
                </c:pt>
                <c:pt idx="640">
                  <c:v>32.799999999999997</c:v>
                </c:pt>
                <c:pt idx="641">
                  <c:v>32.82</c:v>
                </c:pt>
                <c:pt idx="642">
                  <c:v>32.840000000000003</c:v>
                </c:pt>
                <c:pt idx="643">
                  <c:v>32.86</c:v>
                </c:pt>
                <c:pt idx="644">
                  <c:v>32.880000000000003</c:v>
                </c:pt>
                <c:pt idx="645">
                  <c:v>32.9</c:v>
                </c:pt>
                <c:pt idx="646">
                  <c:v>32.92</c:v>
                </c:pt>
                <c:pt idx="647">
                  <c:v>32.94</c:v>
                </c:pt>
                <c:pt idx="648">
                  <c:v>32.96</c:v>
                </c:pt>
                <c:pt idx="649">
                  <c:v>32.979999999999997</c:v>
                </c:pt>
                <c:pt idx="650">
                  <c:v>33</c:v>
                </c:pt>
                <c:pt idx="651">
                  <c:v>33.020000000000003</c:v>
                </c:pt>
                <c:pt idx="652">
                  <c:v>33.04</c:v>
                </c:pt>
                <c:pt idx="653">
                  <c:v>33.06</c:v>
                </c:pt>
                <c:pt idx="654">
                  <c:v>33.08</c:v>
                </c:pt>
                <c:pt idx="655">
                  <c:v>33.1</c:v>
                </c:pt>
                <c:pt idx="656">
                  <c:v>33.119999999999997</c:v>
                </c:pt>
                <c:pt idx="657">
                  <c:v>33.14</c:v>
                </c:pt>
                <c:pt idx="658">
                  <c:v>33.159999999999997</c:v>
                </c:pt>
                <c:pt idx="659">
                  <c:v>33.18</c:v>
                </c:pt>
                <c:pt idx="660">
                  <c:v>33.200000000000003</c:v>
                </c:pt>
                <c:pt idx="661">
                  <c:v>33.22</c:v>
                </c:pt>
                <c:pt idx="662">
                  <c:v>33.24</c:v>
                </c:pt>
                <c:pt idx="663">
                  <c:v>33.26</c:v>
                </c:pt>
                <c:pt idx="664">
                  <c:v>33.28</c:v>
                </c:pt>
                <c:pt idx="665">
                  <c:v>33.299999999999997</c:v>
                </c:pt>
                <c:pt idx="666">
                  <c:v>33.32</c:v>
                </c:pt>
                <c:pt idx="667">
                  <c:v>33.340000000000003</c:v>
                </c:pt>
                <c:pt idx="668">
                  <c:v>33.36</c:v>
                </c:pt>
                <c:pt idx="669">
                  <c:v>33.380000000000003</c:v>
                </c:pt>
                <c:pt idx="670">
                  <c:v>33.4</c:v>
                </c:pt>
                <c:pt idx="671">
                  <c:v>33.42</c:v>
                </c:pt>
                <c:pt idx="672">
                  <c:v>33.44</c:v>
                </c:pt>
                <c:pt idx="673">
                  <c:v>33.46</c:v>
                </c:pt>
                <c:pt idx="674">
                  <c:v>33.479999999999997</c:v>
                </c:pt>
                <c:pt idx="675">
                  <c:v>33.5</c:v>
                </c:pt>
                <c:pt idx="676">
                  <c:v>33.520000000000003</c:v>
                </c:pt>
                <c:pt idx="677">
                  <c:v>33.54</c:v>
                </c:pt>
                <c:pt idx="678">
                  <c:v>33.56</c:v>
                </c:pt>
                <c:pt idx="679">
                  <c:v>33.58</c:v>
                </c:pt>
                <c:pt idx="680">
                  <c:v>33.6</c:v>
                </c:pt>
                <c:pt idx="681">
                  <c:v>33.619999999999997</c:v>
                </c:pt>
                <c:pt idx="682">
                  <c:v>33.64</c:v>
                </c:pt>
                <c:pt idx="683">
                  <c:v>33.659999999999997</c:v>
                </c:pt>
                <c:pt idx="684">
                  <c:v>33.68</c:v>
                </c:pt>
                <c:pt idx="685">
                  <c:v>33.700000000000003</c:v>
                </c:pt>
                <c:pt idx="686">
                  <c:v>33.72</c:v>
                </c:pt>
                <c:pt idx="687">
                  <c:v>33.74</c:v>
                </c:pt>
                <c:pt idx="688">
                  <c:v>33.76</c:v>
                </c:pt>
                <c:pt idx="689">
                  <c:v>33.78</c:v>
                </c:pt>
                <c:pt idx="690">
                  <c:v>33.799999999999997</c:v>
                </c:pt>
                <c:pt idx="691">
                  <c:v>33.82</c:v>
                </c:pt>
                <c:pt idx="692">
                  <c:v>33.840000000000003</c:v>
                </c:pt>
                <c:pt idx="693">
                  <c:v>33.86</c:v>
                </c:pt>
                <c:pt idx="694">
                  <c:v>33.880000000000003</c:v>
                </c:pt>
                <c:pt idx="695">
                  <c:v>33.9</c:v>
                </c:pt>
                <c:pt idx="696">
                  <c:v>33.92</c:v>
                </c:pt>
                <c:pt idx="697">
                  <c:v>33.94</c:v>
                </c:pt>
                <c:pt idx="698">
                  <c:v>33.96</c:v>
                </c:pt>
                <c:pt idx="699">
                  <c:v>33.979999999999997</c:v>
                </c:pt>
                <c:pt idx="700">
                  <c:v>34</c:v>
                </c:pt>
                <c:pt idx="701">
                  <c:v>34.020000000000003</c:v>
                </c:pt>
                <c:pt idx="702">
                  <c:v>34.04</c:v>
                </c:pt>
                <c:pt idx="703">
                  <c:v>34.06</c:v>
                </c:pt>
                <c:pt idx="704">
                  <c:v>34.08</c:v>
                </c:pt>
                <c:pt idx="705">
                  <c:v>34.1</c:v>
                </c:pt>
                <c:pt idx="706">
                  <c:v>34.119999999999997</c:v>
                </c:pt>
                <c:pt idx="707">
                  <c:v>34.14</c:v>
                </c:pt>
                <c:pt idx="708">
                  <c:v>34.159999999999997</c:v>
                </c:pt>
                <c:pt idx="709">
                  <c:v>34.18</c:v>
                </c:pt>
                <c:pt idx="710">
                  <c:v>34.200000000000003</c:v>
                </c:pt>
                <c:pt idx="711">
                  <c:v>34.22</c:v>
                </c:pt>
                <c:pt idx="712">
                  <c:v>34.24</c:v>
                </c:pt>
                <c:pt idx="713">
                  <c:v>34.26</c:v>
                </c:pt>
                <c:pt idx="714">
                  <c:v>34.28</c:v>
                </c:pt>
                <c:pt idx="715">
                  <c:v>34.299999999999997</c:v>
                </c:pt>
                <c:pt idx="716">
                  <c:v>34.32</c:v>
                </c:pt>
                <c:pt idx="717">
                  <c:v>34.340000000000003</c:v>
                </c:pt>
                <c:pt idx="718">
                  <c:v>34.36</c:v>
                </c:pt>
                <c:pt idx="719">
                  <c:v>34.380000000000003</c:v>
                </c:pt>
                <c:pt idx="720">
                  <c:v>34.4</c:v>
                </c:pt>
                <c:pt idx="721">
                  <c:v>34.42</c:v>
                </c:pt>
                <c:pt idx="722">
                  <c:v>34.44</c:v>
                </c:pt>
                <c:pt idx="723">
                  <c:v>34.46</c:v>
                </c:pt>
                <c:pt idx="724">
                  <c:v>34.479999999999997</c:v>
                </c:pt>
                <c:pt idx="725">
                  <c:v>34.5</c:v>
                </c:pt>
                <c:pt idx="726">
                  <c:v>34.520000000000003</c:v>
                </c:pt>
                <c:pt idx="727">
                  <c:v>34.54</c:v>
                </c:pt>
                <c:pt idx="728">
                  <c:v>34.56</c:v>
                </c:pt>
                <c:pt idx="729">
                  <c:v>34.58</c:v>
                </c:pt>
                <c:pt idx="730">
                  <c:v>34.6</c:v>
                </c:pt>
                <c:pt idx="731">
                  <c:v>34.619999999999997</c:v>
                </c:pt>
                <c:pt idx="732">
                  <c:v>34.64</c:v>
                </c:pt>
                <c:pt idx="733">
                  <c:v>34.659999999999997</c:v>
                </c:pt>
                <c:pt idx="734">
                  <c:v>34.68</c:v>
                </c:pt>
                <c:pt idx="735">
                  <c:v>34.700000000000003</c:v>
                </c:pt>
                <c:pt idx="736">
                  <c:v>34.72</c:v>
                </c:pt>
                <c:pt idx="737">
                  <c:v>34.74</c:v>
                </c:pt>
                <c:pt idx="738">
                  <c:v>34.76</c:v>
                </c:pt>
                <c:pt idx="739">
                  <c:v>34.78</c:v>
                </c:pt>
                <c:pt idx="740">
                  <c:v>34.799999999999997</c:v>
                </c:pt>
                <c:pt idx="741">
                  <c:v>34.82</c:v>
                </c:pt>
                <c:pt idx="742">
                  <c:v>34.840000000000003</c:v>
                </c:pt>
                <c:pt idx="743">
                  <c:v>34.86</c:v>
                </c:pt>
                <c:pt idx="744">
                  <c:v>34.880000000000003</c:v>
                </c:pt>
                <c:pt idx="745">
                  <c:v>34.9</c:v>
                </c:pt>
                <c:pt idx="746">
                  <c:v>34.92</c:v>
                </c:pt>
                <c:pt idx="747">
                  <c:v>34.94</c:v>
                </c:pt>
                <c:pt idx="748">
                  <c:v>34.96</c:v>
                </c:pt>
                <c:pt idx="749">
                  <c:v>34.979999999999997</c:v>
                </c:pt>
                <c:pt idx="750">
                  <c:v>35</c:v>
                </c:pt>
                <c:pt idx="751">
                  <c:v>35.020000000000003</c:v>
                </c:pt>
                <c:pt idx="752">
                  <c:v>35.04</c:v>
                </c:pt>
                <c:pt idx="753">
                  <c:v>35.06</c:v>
                </c:pt>
                <c:pt idx="754">
                  <c:v>35.08</c:v>
                </c:pt>
                <c:pt idx="755">
                  <c:v>35.1</c:v>
                </c:pt>
                <c:pt idx="756">
                  <c:v>35.119999999999997</c:v>
                </c:pt>
                <c:pt idx="757">
                  <c:v>35.14</c:v>
                </c:pt>
                <c:pt idx="758">
                  <c:v>35.159999999999997</c:v>
                </c:pt>
                <c:pt idx="759">
                  <c:v>35.18</c:v>
                </c:pt>
                <c:pt idx="760">
                  <c:v>35.200000000000003</c:v>
                </c:pt>
                <c:pt idx="761">
                  <c:v>35.22</c:v>
                </c:pt>
                <c:pt idx="762">
                  <c:v>35.24</c:v>
                </c:pt>
                <c:pt idx="763">
                  <c:v>35.26</c:v>
                </c:pt>
                <c:pt idx="764">
                  <c:v>35.28</c:v>
                </c:pt>
                <c:pt idx="765">
                  <c:v>35.299999999999997</c:v>
                </c:pt>
                <c:pt idx="766">
                  <c:v>35.32</c:v>
                </c:pt>
                <c:pt idx="767">
                  <c:v>35.340000000000003</c:v>
                </c:pt>
                <c:pt idx="768">
                  <c:v>35.36</c:v>
                </c:pt>
                <c:pt idx="769">
                  <c:v>35.380000000000003</c:v>
                </c:pt>
                <c:pt idx="770">
                  <c:v>35.4</c:v>
                </c:pt>
                <c:pt idx="771">
                  <c:v>35.42</c:v>
                </c:pt>
                <c:pt idx="772">
                  <c:v>35.44</c:v>
                </c:pt>
                <c:pt idx="773">
                  <c:v>35.46</c:v>
                </c:pt>
                <c:pt idx="774">
                  <c:v>35.479999999999997</c:v>
                </c:pt>
                <c:pt idx="775">
                  <c:v>35.5</c:v>
                </c:pt>
                <c:pt idx="776">
                  <c:v>35.520000000000003</c:v>
                </c:pt>
                <c:pt idx="777">
                  <c:v>35.54</c:v>
                </c:pt>
                <c:pt idx="778">
                  <c:v>35.56</c:v>
                </c:pt>
                <c:pt idx="779">
                  <c:v>35.58</c:v>
                </c:pt>
                <c:pt idx="780">
                  <c:v>35.6</c:v>
                </c:pt>
                <c:pt idx="781">
                  <c:v>35.619999999999997</c:v>
                </c:pt>
                <c:pt idx="782">
                  <c:v>35.64</c:v>
                </c:pt>
                <c:pt idx="783">
                  <c:v>35.659999999999997</c:v>
                </c:pt>
                <c:pt idx="784">
                  <c:v>35.68</c:v>
                </c:pt>
                <c:pt idx="785">
                  <c:v>35.700000000000003</c:v>
                </c:pt>
                <c:pt idx="786">
                  <c:v>35.72</c:v>
                </c:pt>
                <c:pt idx="787">
                  <c:v>35.74</c:v>
                </c:pt>
                <c:pt idx="788">
                  <c:v>35.76</c:v>
                </c:pt>
                <c:pt idx="789">
                  <c:v>35.78</c:v>
                </c:pt>
                <c:pt idx="790">
                  <c:v>35.799999999999997</c:v>
                </c:pt>
                <c:pt idx="791">
                  <c:v>35.82</c:v>
                </c:pt>
                <c:pt idx="792">
                  <c:v>35.840000000000003</c:v>
                </c:pt>
                <c:pt idx="793">
                  <c:v>35.86</c:v>
                </c:pt>
                <c:pt idx="794">
                  <c:v>35.880000000000003</c:v>
                </c:pt>
                <c:pt idx="795">
                  <c:v>35.9</c:v>
                </c:pt>
                <c:pt idx="796">
                  <c:v>35.92</c:v>
                </c:pt>
                <c:pt idx="797">
                  <c:v>35.94</c:v>
                </c:pt>
                <c:pt idx="798">
                  <c:v>35.96</c:v>
                </c:pt>
                <c:pt idx="799">
                  <c:v>35.979999999999997</c:v>
                </c:pt>
                <c:pt idx="800">
                  <c:v>36</c:v>
                </c:pt>
                <c:pt idx="801">
                  <c:v>36.020000000000003</c:v>
                </c:pt>
                <c:pt idx="802">
                  <c:v>36.04</c:v>
                </c:pt>
                <c:pt idx="803">
                  <c:v>36.06</c:v>
                </c:pt>
                <c:pt idx="804">
                  <c:v>36.08</c:v>
                </c:pt>
                <c:pt idx="805">
                  <c:v>36.1</c:v>
                </c:pt>
                <c:pt idx="806">
                  <c:v>36.119999999999997</c:v>
                </c:pt>
                <c:pt idx="807">
                  <c:v>36.14</c:v>
                </c:pt>
                <c:pt idx="808">
                  <c:v>36.159999999999997</c:v>
                </c:pt>
                <c:pt idx="809">
                  <c:v>36.18</c:v>
                </c:pt>
                <c:pt idx="810">
                  <c:v>36.200000000000003</c:v>
                </c:pt>
                <c:pt idx="811">
                  <c:v>36.22</c:v>
                </c:pt>
                <c:pt idx="812">
                  <c:v>36.24</c:v>
                </c:pt>
                <c:pt idx="813">
                  <c:v>36.26</c:v>
                </c:pt>
                <c:pt idx="814">
                  <c:v>36.28</c:v>
                </c:pt>
                <c:pt idx="815">
                  <c:v>36.299999999999997</c:v>
                </c:pt>
                <c:pt idx="816">
                  <c:v>36.32</c:v>
                </c:pt>
                <c:pt idx="817">
                  <c:v>36.340000000000003</c:v>
                </c:pt>
                <c:pt idx="818">
                  <c:v>36.36</c:v>
                </c:pt>
                <c:pt idx="819">
                  <c:v>36.380000000000003</c:v>
                </c:pt>
                <c:pt idx="820">
                  <c:v>36.4</c:v>
                </c:pt>
                <c:pt idx="821">
                  <c:v>36.42</c:v>
                </c:pt>
                <c:pt idx="822">
                  <c:v>36.44</c:v>
                </c:pt>
                <c:pt idx="823">
                  <c:v>36.46</c:v>
                </c:pt>
                <c:pt idx="824">
                  <c:v>36.479999999999997</c:v>
                </c:pt>
                <c:pt idx="825">
                  <c:v>36.5</c:v>
                </c:pt>
                <c:pt idx="826">
                  <c:v>36.520000000000003</c:v>
                </c:pt>
                <c:pt idx="827">
                  <c:v>36.54</c:v>
                </c:pt>
                <c:pt idx="828">
                  <c:v>36.56</c:v>
                </c:pt>
                <c:pt idx="829">
                  <c:v>36.58</c:v>
                </c:pt>
                <c:pt idx="830">
                  <c:v>36.6</c:v>
                </c:pt>
                <c:pt idx="831">
                  <c:v>36.619999999999997</c:v>
                </c:pt>
                <c:pt idx="832">
                  <c:v>36.64</c:v>
                </c:pt>
                <c:pt idx="833">
                  <c:v>36.659999999999997</c:v>
                </c:pt>
                <c:pt idx="834">
                  <c:v>36.68</c:v>
                </c:pt>
                <c:pt idx="835">
                  <c:v>36.700000000000003</c:v>
                </c:pt>
                <c:pt idx="836">
                  <c:v>36.72</c:v>
                </c:pt>
                <c:pt idx="837">
                  <c:v>36.74</c:v>
                </c:pt>
                <c:pt idx="838">
                  <c:v>36.76</c:v>
                </c:pt>
                <c:pt idx="839">
                  <c:v>36.78</c:v>
                </c:pt>
                <c:pt idx="840">
                  <c:v>36.799999999999997</c:v>
                </c:pt>
                <c:pt idx="841">
                  <c:v>36.82</c:v>
                </c:pt>
                <c:pt idx="842">
                  <c:v>36.840000000000003</c:v>
                </c:pt>
                <c:pt idx="843">
                  <c:v>36.86</c:v>
                </c:pt>
                <c:pt idx="844">
                  <c:v>36.880000000000003</c:v>
                </c:pt>
                <c:pt idx="845">
                  <c:v>36.9</c:v>
                </c:pt>
                <c:pt idx="846">
                  <c:v>36.92</c:v>
                </c:pt>
                <c:pt idx="847">
                  <c:v>36.94</c:v>
                </c:pt>
                <c:pt idx="848">
                  <c:v>36.96</c:v>
                </c:pt>
                <c:pt idx="849">
                  <c:v>36.979999999999997</c:v>
                </c:pt>
                <c:pt idx="850">
                  <c:v>37</c:v>
                </c:pt>
                <c:pt idx="851">
                  <c:v>37.020000000000003</c:v>
                </c:pt>
                <c:pt idx="852">
                  <c:v>37.04</c:v>
                </c:pt>
                <c:pt idx="853">
                  <c:v>37.06</c:v>
                </c:pt>
                <c:pt idx="854">
                  <c:v>37.08</c:v>
                </c:pt>
                <c:pt idx="855">
                  <c:v>37.1</c:v>
                </c:pt>
                <c:pt idx="856">
                  <c:v>37.119999999999997</c:v>
                </c:pt>
                <c:pt idx="857">
                  <c:v>37.14</c:v>
                </c:pt>
                <c:pt idx="858">
                  <c:v>37.159999999999997</c:v>
                </c:pt>
                <c:pt idx="859">
                  <c:v>37.18</c:v>
                </c:pt>
                <c:pt idx="860">
                  <c:v>37.200000000000003</c:v>
                </c:pt>
                <c:pt idx="861">
                  <c:v>37.22</c:v>
                </c:pt>
                <c:pt idx="862">
                  <c:v>37.24</c:v>
                </c:pt>
                <c:pt idx="863">
                  <c:v>37.26</c:v>
                </c:pt>
                <c:pt idx="864">
                  <c:v>37.28</c:v>
                </c:pt>
                <c:pt idx="865">
                  <c:v>37.299999999999997</c:v>
                </c:pt>
                <c:pt idx="866">
                  <c:v>37.32</c:v>
                </c:pt>
                <c:pt idx="867">
                  <c:v>37.340000000000003</c:v>
                </c:pt>
                <c:pt idx="868">
                  <c:v>37.36</c:v>
                </c:pt>
                <c:pt idx="869">
                  <c:v>37.380000000000003</c:v>
                </c:pt>
                <c:pt idx="870">
                  <c:v>37.4</c:v>
                </c:pt>
                <c:pt idx="871">
                  <c:v>37.42</c:v>
                </c:pt>
                <c:pt idx="872">
                  <c:v>37.44</c:v>
                </c:pt>
                <c:pt idx="873">
                  <c:v>37.46</c:v>
                </c:pt>
                <c:pt idx="874">
                  <c:v>37.479999999999997</c:v>
                </c:pt>
                <c:pt idx="875">
                  <c:v>37.5</c:v>
                </c:pt>
                <c:pt idx="876">
                  <c:v>37.520000000000003</c:v>
                </c:pt>
                <c:pt idx="877">
                  <c:v>37.54</c:v>
                </c:pt>
                <c:pt idx="878">
                  <c:v>37.56</c:v>
                </c:pt>
                <c:pt idx="879">
                  <c:v>37.58</c:v>
                </c:pt>
                <c:pt idx="880">
                  <c:v>37.6</c:v>
                </c:pt>
                <c:pt idx="881">
                  <c:v>37.619999999999997</c:v>
                </c:pt>
                <c:pt idx="882">
                  <c:v>37.64</c:v>
                </c:pt>
                <c:pt idx="883">
                  <c:v>37.659999999999997</c:v>
                </c:pt>
                <c:pt idx="884">
                  <c:v>37.68</c:v>
                </c:pt>
                <c:pt idx="885">
                  <c:v>37.700000000000003</c:v>
                </c:pt>
                <c:pt idx="886">
                  <c:v>37.72</c:v>
                </c:pt>
                <c:pt idx="887">
                  <c:v>37.74</c:v>
                </c:pt>
                <c:pt idx="888">
                  <c:v>37.76</c:v>
                </c:pt>
                <c:pt idx="889">
                  <c:v>37.78</c:v>
                </c:pt>
                <c:pt idx="890">
                  <c:v>37.799999999999997</c:v>
                </c:pt>
                <c:pt idx="891">
                  <c:v>37.82</c:v>
                </c:pt>
                <c:pt idx="892">
                  <c:v>37.840000000000003</c:v>
                </c:pt>
                <c:pt idx="893">
                  <c:v>37.86</c:v>
                </c:pt>
                <c:pt idx="894">
                  <c:v>37.880000000000003</c:v>
                </c:pt>
                <c:pt idx="895">
                  <c:v>37.9</c:v>
                </c:pt>
                <c:pt idx="896">
                  <c:v>37.92</c:v>
                </c:pt>
                <c:pt idx="897">
                  <c:v>37.94</c:v>
                </c:pt>
                <c:pt idx="898">
                  <c:v>37.96</c:v>
                </c:pt>
                <c:pt idx="899">
                  <c:v>37.979999999999997</c:v>
                </c:pt>
                <c:pt idx="900">
                  <c:v>38</c:v>
                </c:pt>
                <c:pt idx="901">
                  <c:v>38.020000000000003</c:v>
                </c:pt>
                <c:pt idx="902">
                  <c:v>38.04</c:v>
                </c:pt>
                <c:pt idx="903">
                  <c:v>38.06</c:v>
                </c:pt>
                <c:pt idx="904">
                  <c:v>38.08</c:v>
                </c:pt>
                <c:pt idx="905">
                  <c:v>38.1</c:v>
                </c:pt>
                <c:pt idx="906">
                  <c:v>38.119999999999997</c:v>
                </c:pt>
                <c:pt idx="907">
                  <c:v>38.14</c:v>
                </c:pt>
                <c:pt idx="908">
                  <c:v>38.159999999999997</c:v>
                </c:pt>
                <c:pt idx="909">
                  <c:v>38.18</c:v>
                </c:pt>
                <c:pt idx="910">
                  <c:v>38.200000000000003</c:v>
                </c:pt>
                <c:pt idx="911">
                  <c:v>38.22</c:v>
                </c:pt>
                <c:pt idx="912">
                  <c:v>38.24</c:v>
                </c:pt>
                <c:pt idx="913">
                  <c:v>38.26</c:v>
                </c:pt>
                <c:pt idx="914">
                  <c:v>38.28</c:v>
                </c:pt>
                <c:pt idx="915">
                  <c:v>38.299999999999997</c:v>
                </c:pt>
                <c:pt idx="916">
                  <c:v>38.32</c:v>
                </c:pt>
                <c:pt idx="917">
                  <c:v>38.340000000000003</c:v>
                </c:pt>
                <c:pt idx="918">
                  <c:v>38.36</c:v>
                </c:pt>
                <c:pt idx="919">
                  <c:v>38.380000000000003</c:v>
                </c:pt>
                <c:pt idx="920">
                  <c:v>38.4</c:v>
                </c:pt>
                <c:pt idx="921">
                  <c:v>38.42</c:v>
                </c:pt>
                <c:pt idx="922">
                  <c:v>38.44</c:v>
                </c:pt>
                <c:pt idx="923">
                  <c:v>38.46</c:v>
                </c:pt>
                <c:pt idx="924">
                  <c:v>38.479999999999997</c:v>
                </c:pt>
                <c:pt idx="925">
                  <c:v>38.5</c:v>
                </c:pt>
                <c:pt idx="926">
                  <c:v>38.520000000000003</c:v>
                </c:pt>
                <c:pt idx="927">
                  <c:v>38.54</c:v>
                </c:pt>
                <c:pt idx="928">
                  <c:v>38.56</c:v>
                </c:pt>
                <c:pt idx="929">
                  <c:v>38.58</c:v>
                </c:pt>
                <c:pt idx="930">
                  <c:v>38.6</c:v>
                </c:pt>
                <c:pt idx="931">
                  <c:v>38.619999999999997</c:v>
                </c:pt>
                <c:pt idx="932">
                  <c:v>38.64</c:v>
                </c:pt>
                <c:pt idx="933">
                  <c:v>38.659999999999997</c:v>
                </c:pt>
                <c:pt idx="934">
                  <c:v>38.68</c:v>
                </c:pt>
                <c:pt idx="935">
                  <c:v>38.700000000000003</c:v>
                </c:pt>
                <c:pt idx="936">
                  <c:v>38.72</c:v>
                </c:pt>
                <c:pt idx="937">
                  <c:v>38.74</c:v>
                </c:pt>
                <c:pt idx="938">
                  <c:v>38.76</c:v>
                </c:pt>
                <c:pt idx="939">
                  <c:v>38.78</c:v>
                </c:pt>
                <c:pt idx="940">
                  <c:v>38.799999999999997</c:v>
                </c:pt>
                <c:pt idx="941">
                  <c:v>38.82</c:v>
                </c:pt>
                <c:pt idx="942">
                  <c:v>38.840000000000003</c:v>
                </c:pt>
                <c:pt idx="943">
                  <c:v>38.86</c:v>
                </c:pt>
                <c:pt idx="944">
                  <c:v>38.880000000000003</c:v>
                </c:pt>
                <c:pt idx="945">
                  <c:v>38.9</c:v>
                </c:pt>
                <c:pt idx="946">
                  <c:v>38.92</c:v>
                </c:pt>
                <c:pt idx="947">
                  <c:v>38.94</c:v>
                </c:pt>
                <c:pt idx="948">
                  <c:v>38.96</c:v>
                </c:pt>
                <c:pt idx="949">
                  <c:v>38.979999999999997</c:v>
                </c:pt>
                <c:pt idx="950">
                  <c:v>39</c:v>
                </c:pt>
                <c:pt idx="951">
                  <c:v>39.020000000000003</c:v>
                </c:pt>
                <c:pt idx="952">
                  <c:v>39.04</c:v>
                </c:pt>
                <c:pt idx="953">
                  <c:v>39.06</c:v>
                </c:pt>
                <c:pt idx="954">
                  <c:v>39.08</c:v>
                </c:pt>
                <c:pt idx="955">
                  <c:v>39.1</c:v>
                </c:pt>
                <c:pt idx="956">
                  <c:v>39.119999999999997</c:v>
                </c:pt>
                <c:pt idx="957">
                  <c:v>39.14</c:v>
                </c:pt>
                <c:pt idx="958">
                  <c:v>39.159999999999997</c:v>
                </c:pt>
                <c:pt idx="959">
                  <c:v>39.18</c:v>
                </c:pt>
                <c:pt idx="960">
                  <c:v>39.200000000000003</c:v>
                </c:pt>
                <c:pt idx="961">
                  <c:v>39.22</c:v>
                </c:pt>
                <c:pt idx="962">
                  <c:v>39.24</c:v>
                </c:pt>
                <c:pt idx="963">
                  <c:v>39.26</c:v>
                </c:pt>
                <c:pt idx="964">
                  <c:v>39.28</c:v>
                </c:pt>
                <c:pt idx="965">
                  <c:v>39.299999999999997</c:v>
                </c:pt>
                <c:pt idx="966">
                  <c:v>39.32</c:v>
                </c:pt>
                <c:pt idx="967">
                  <c:v>39.340000000000003</c:v>
                </c:pt>
                <c:pt idx="968">
                  <c:v>39.36</c:v>
                </c:pt>
                <c:pt idx="969">
                  <c:v>39.380000000000003</c:v>
                </c:pt>
                <c:pt idx="970">
                  <c:v>39.4</c:v>
                </c:pt>
                <c:pt idx="971">
                  <c:v>39.42</c:v>
                </c:pt>
                <c:pt idx="972">
                  <c:v>39.44</c:v>
                </c:pt>
                <c:pt idx="973">
                  <c:v>39.46</c:v>
                </c:pt>
                <c:pt idx="974">
                  <c:v>39.479999999999997</c:v>
                </c:pt>
                <c:pt idx="975">
                  <c:v>39.5</c:v>
                </c:pt>
                <c:pt idx="976">
                  <c:v>39.520000000000003</c:v>
                </c:pt>
                <c:pt idx="977">
                  <c:v>39.54</c:v>
                </c:pt>
                <c:pt idx="978">
                  <c:v>39.56</c:v>
                </c:pt>
                <c:pt idx="979">
                  <c:v>39.58</c:v>
                </c:pt>
                <c:pt idx="980">
                  <c:v>39.6</c:v>
                </c:pt>
                <c:pt idx="981">
                  <c:v>39.619999999999997</c:v>
                </c:pt>
                <c:pt idx="982">
                  <c:v>39.64</c:v>
                </c:pt>
                <c:pt idx="983">
                  <c:v>39.659999999999997</c:v>
                </c:pt>
                <c:pt idx="984">
                  <c:v>39.68</c:v>
                </c:pt>
                <c:pt idx="985">
                  <c:v>39.700000000000003</c:v>
                </c:pt>
                <c:pt idx="986">
                  <c:v>39.72</c:v>
                </c:pt>
                <c:pt idx="987">
                  <c:v>39.74</c:v>
                </c:pt>
                <c:pt idx="988">
                  <c:v>39.76</c:v>
                </c:pt>
                <c:pt idx="989">
                  <c:v>39.78</c:v>
                </c:pt>
                <c:pt idx="990">
                  <c:v>39.799999999999997</c:v>
                </c:pt>
                <c:pt idx="991">
                  <c:v>39.82</c:v>
                </c:pt>
                <c:pt idx="992">
                  <c:v>39.840000000000003</c:v>
                </c:pt>
                <c:pt idx="993">
                  <c:v>39.86</c:v>
                </c:pt>
                <c:pt idx="994">
                  <c:v>39.880000000000003</c:v>
                </c:pt>
                <c:pt idx="995">
                  <c:v>39.9</c:v>
                </c:pt>
                <c:pt idx="996">
                  <c:v>39.92</c:v>
                </c:pt>
                <c:pt idx="997">
                  <c:v>39.94</c:v>
                </c:pt>
                <c:pt idx="998">
                  <c:v>39.96</c:v>
                </c:pt>
                <c:pt idx="999">
                  <c:v>39.979999999999997</c:v>
                </c:pt>
                <c:pt idx="1000">
                  <c:v>40</c:v>
                </c:pt>
                <c:pt idx="1001">
                  <c:v>40.020000000000003</c:v>
                </c:pt>
                <c:pt idx="1002">
                  <c:v>40.04</c:v>
                </c:pt>
                <c:pt idx="1003">
                  <c:v>40.06</c:v>
                </c:pt>
                <c:pt idx="1004">
                  <c:v>40.08</c:v>
                </c:pt>
                <c:pt idx="1005">
                  <c:v>40.1</c:v>
                </c:pt>
                <c:pt idx="1006">
                  <c:v>40.119999999999997</c:v>
                </c:pt>
                <c:pt idx="1007">
                  <c:v>40.14</c:v>
                </c:pt>
                <c:pt idx="1008">
                  <c:v>40.159999999999997</c:v>
                </c:pt>
                <c:pt idx="1009">
                  <c:v>40.18</c:v>
                </c:pt>
                <c:pt idx="1010">
                  <c:v>40.200000000000003</c:v>
                </c:pt>
                <c:pt idx="1011">
                  <c:v>40.22</c:v>
                </c:pt>
                <c:pt idx="1012">
                  <c:v>40.24</c:v>
                </c:pt>
                <c:pt idx="1013">
                  <c:v>40.26</c:v>
                </c:pt>
                <c:pt idx="1014">
                  <c:v>40.28</c:v>
                </c:pt>
                <c:pt idx="1015">
                  <c:v>40.299999999999997</c:v>
                </c:pt>
                <c:pt idx="1016">
                  <c:v>40.32</c:v>
                </c:pt>
                <c:pt idx="1017">
                  <c:v>40.340000000000003</c:v>
                </c:pt>
                <c:pt idx="1018">
                  <c:v>40.36</c:v>
                </c:pt>
                <c:pt idx="1019">
                  <c:v>40.380000000000003</c:v>
                </c:pt>
                <c:pt idx="1020">
                  <c:v>40.4</c:v>
                </c:pt>
                <c:pt idx="1021">
                  <c:v>40.42</c:v>
                </c:pt>
                <c:pt idx="1022">
                  <c:v>40.44</c:v>
                </c:pt>
                <c:pt idx="1023">
                  <c:v>40.46</c:v>
                </c:pt>
                <c:pt idx="1024">
                  <c:v>40.479999999999997</c:v>
                </c:pt>
                <c:pt idx="1025">
                  <c:v>40.5</c:v>
                </c:pt>
                <c:pt idx="1026">
                  <c:v>40.520000000000003</c:v>
                </c:pt>
                <c:pt idx="1027">
                  <c:v>40.54</c:v>
                </c:pt>
                <c:pt idx="1028">
                  <c:v>40.56</c:v>
                </c:pt>
                <c:pt idx="1029">
                  <c:v>40.58</c:v>
                </c:pt>
                <c:pt idx="1030">
                  <c:v>40.6</c:v>
                </c:pt>
                <c:pt idx="1031">
                  <c:v>40.619999999999997</c:v>
                </c:pt>
                <c:pt idx="1032">
                  <c:v>40.64</c:v>
                </c:pt>
                <c:pt idx="1033">
                  <c:v>40.659999999999997</c:v>
                </c:pt>
                <c:pt idx="1034">
                  <c:v>40.68</c:v>
                </c:pt>
                <c:pt idx="1035">
                  <c:v>40.700000000000003</c:v>
                </c:pt>
                <c:pt idx="1036">
                  <c:v>40.72</c:v>
                </c:pt>
                <c:pt idx="1037">
                  <c:v>40.74</c:v>
                </c:pt>
                <c:pt idx="1038">
                  <c:v>40.76</c:v>
                </c:pt>
                <c:pt idx="1039">
                  <c:v>40.78</c:v>
                </c:pt>
                <c:pt idx="1040">
                  <c:v>40.799999999999997</c:v>
                </c:pt>
                <c:pt idx="1041">
                  <c:v>40.82</c:v>
                </c:pt>
                <c:pt idx="1042">
                  <c:v>40.840000000000003</c:v>
                </c:pt>
                <c:pt idx="1043">
                  <c:v>40.86</c:v>
                </c:pt>
                <c:pt idx="1044">
                  <c:v>40.880000000000003</c:v>
                </c:pt>
                <c:pt idx="1045">
                  <c:v>40.9</c:v>
                </c:pt>
                <c:pt idx="1046">
                  <c:v>40.92</c:v>
                </c:pt>
                <c:pt idx="1047">
                  <c:v>40.94</c:v>
                </c:pt>
                <c:pt idx="1048">
                  <c:v>40.96</c:v>
                </c:pt>
                <c:pt idx="1049">
                  <c:v>40.98</c:v>
                </c:pt>
                <c:pt idx="1050">
                  <c:v>41</c:v>
                </c:pt>
                <c:pt idx="1051">
                  <c:v>41.02</c:v>
                </c:pt>
                <c:pt idx="1052">
                  <c:v>41.04</c:v>
                </c:pt>
                <c:pt idx="1053">
                  <c:v>41.06</c:v>
                </c:pt>
                <c:pt idx="1054">
                  <c:v>41.08</c:v>
                </c:pt>
                <c:pt idx="1055">
                  <c:v>41.1</c:v>
                </c:pt>
                <c:pt idx="1056">
                  <c:v>41.12</c:v>
                </c:pt>
                <c:pt idx="1057">
                  <c:v>41.14</c:v>
                </c:pt>
                <c:pt idx="1058">
                  <c:v>41.16</c:v>
                </c:pt>
                <c:pt idx="1059">
                  <c:v>41.18</c:v>
                </c:pt>
                <c:pt idx="1060">
                  <c:v>41.2</c:v>
                </c:pt>
                <c:pt idx="1061">
                  <c:v>41.22</c:v>
                </c:pt>
                <c:pt idx="1062">
                  <c:v>41.24</c:v>
                </c:pt>
                <c:pt idx="1063">
                  <c:v>41.26</c:v>
                </c:pt>
                <c:pt idx="1064">
                  <c:v>41.28</c:v>
                </c:pt>
                <c:pt idx="1065">
                  <c:v>41.3</c:v>
                </c:pt>
                <c:pt idx="1066">
                  <c:v>41.32</c:v>
                </c:pt>
                <c:pt idx="1067">
                  <c:v>41.34</c:v>
                </c:pt>
                <c:pt idx="1068">
                  <c:v>41.36</c:v>
                </c:pt>
                <c:pt idx="1069">
                  <c:v>41.38</c:v>
                </c:pt>
                <c:pt idx="1070">
                  <c:v>41.4</c:v>
                </c:pt>
                <c:pt idx="1071">
                  <c:v>41.42</c:v>
                </c:pt>
                <c:pt idx="1072">
                  <c:v>41.44</c:v>
                </c:pt>
                <c:pt idx="1073">
                  <c:v>41.46</c:v>
                </c:pt>
                <c:pt idx="1074">
                  <c:v>41.48</c:v>
                </c:pt>
                <c:pt idx="1075">
                  <c:v>41.5</c:v>
                </c:pt>
                <c:pt idx="1076">
                  <c:v>41.52</c:v>
                </c:pt>
                <c:pt idx="1077">
                  <c:v>41.54</c:v>
                </c:pt>
                <c:pt idx="1078">
                  <c:v>41.56</c:v>
                </c:pt>
                <c:pt idx="1079">
                  <c:v>41.58</c:v>
                </c:pt>
                <c:pt idx="1080">
                  <c:v>41.6</c:v>
                </c:pt>
                <c:pt idx="1081">
                  <c:v>41.62</c:v>
                </c:pt>
                <c:pt idx="1082">
                  <c:v>41.64</c:v>
                </c:pt>
                <c:pt idx="1083">
                  <c:v>41.66</c:v>
                </c:pt>
                <c:pt idx="1084">
                  <c:v>41.68</c:v>
                </c:pt>
                <c:pt idx="1085">
                  <c:v>41.7</c:v>
                </c:pt>
                <c:pt idx="1086">
                  <c:v>41.72</c:v>
                </c:pt>
                <c:pt idx="1087">
                  <c:v>41.74</c:v>
                </c:pt>
                <c:pt idx="1088">
                  <c:v>41.76</c:v>
                </c:pt>
                <c:pt idx="1089">
                  <c:v>41.78</c:v>
                </c:pt>
                <c:pt idx="1090">
                  <c:v>41.8</c:v>
                </c:pt>
                <c:pt idx="1091">
                  <c:v>41.82</c:v>
                </c:pt>
                <c:pt idx="1092">
                  <c:v>41.84</c:v>
                </c:pt>
                <c:pt idx="1093">
                  <c:v>41.86</c:v>
                </c:pt>
                <c:pt idx="1094">
                  <c:v>41.88</c:v>
                </c:pt>
                <c:pt idx="1095">
                  <c:v>41.9</c:v>
                </c:pt>
                <c:pt idx="1096">
                  <c:v>41.92</c:v>
                </c:pt>
                <c:pt idx="1097">
                  <c:v>41.94</c:v>
                </c:pt>
                <c:pt idx="1098">
                  <c:v>41.96</c:v>
                </c:pt>
                <c:pt idx="1099">
                  <c:v>41.98</c:v>
                </c:pt>
                <c:pt idx="1100">
                  <c:v>42</c:v>
                </c:pt>
                <c:pt idx="1101">
                  <c:v>42.02</c:v>
                </c:pt>
                <c:pt idx="1102">
                  <c:v>42.04</c:v>
                </c:pt>
                <c:pt idx="1103">
                  <c:v>42.06</c:v>
                </c:pt>
                <c:pt idx="1104">
                  <c:v>42.08</c:v>
                </c:pt>
                <c:pt idx="1105">
                  <c:v>42.1</c:v>
                </c:pt>
                <c:pt idx="1106">
                  <c:v>42.12</c:v>
                </c:pt>
                <c:pt idx="1107">
                  <c:v>42.14</c:v>
                </c:pt>
                <c:pt idx="1108">
                  <c:v>42.16</c:v>
                </c:pt>
                <c:pt idx="1109">
                  <c:v>42.18</c:v>
                </c:pt>
                <c:pt idx="1110">
                  <c:v>42.2</c:v>
                </c:pt>
                <c:pt idx="1111">
                  <c:v>42.22</c:v>
                </c:pt>
                <c:pt idx="1112">
                  <c:v>42.24</c:v>
                </c:pt>
                <c:pt idx="1113">
                  <c:v>42.26</c:v>
                </c:pt>
                <c:pt idx="1114">
                  <c:v>42.28</c:v>
                </c:pt>
                <c:pt idx="1115">
                  <c:v>42.3</c:v>
                </c:pt>
                <c:pt idx="1116">
                  <c:v>42.32</c:v>
                </c:pt>
                <c:pt idx="1117">
                  <c:v>42.34</c:v>
                </c:pt>
                <c:pt idx="1118">
                  <c:v>42.36</c:v>
                </c:pt>
                <c:pt idx="1119">
                  <c:v>42.38</c:v>
                </c:pt>
                <c:pt idx="1120">
                  <c:v>42.4</c:v>
                </c:pt>
                <c:pt idx="1121">
                  <c:v>42.42</c:v>
                </c:pt>
                <c:pt idx="1122">
                  <c:v>42.44</c:v>
                </c:pt>
                <c:pt idx="1123">
                  <c:v>42.46</c:v>
                </c:pt>
                <c:pt idx="1124">
                  <c:v>42.48</c:v>
                </c:pt>
                <c:pt idx="1125">
                  <c:v>42.5</c:v>
                </c:pt>
                <c:pt idx="1126">
                  <c:v>42.52</c:v>
                </c:pt>
                <c:pt idx="1127">
                  <c:v>42.54</c:v>
                </c:pt>
                <c:pt idx="1128">
                  <c:v>42.56</c:v>
                </c:pt>
                <c:pt idx="1129">
                  <c:v>42.58</c:v>
                </c:pt>
                <c:pt idx="1130">
                  <c:v>42.6</c:v>
                </c:pt>
                <c:pt idx="1131">
                  <c:v>42.62</c:v>
                </c:pt>
                <c:pt idx="1132">
                  <c:v>42.64</c:v>
                </c:pt>
                <c:pt idx="1133">
                  <c:v>42.66</c:v>
                </c:pt>
                <c:pt idx="1134">
                  <c:v>42.68</c:v>
                </c:pt>
                <c:pt idx="1135">
                  <c:v>42.7</c:v>
                </c:pt>
                <c:pt idx="1136">
                  <c:v>42.72</c:v>
                </c:pt>
                <c:pt idx="1137">
                  <c:v>42.74</c:v>
                </c:pt>
                <c:pt idx="1138">
                  <c:v>42.76</c:v>
                </c:pt>
                <c:pt idx="1139">
                  <c:v>42.78</c:v>
                </c:pt>
                <c:pt idx="1140">
                  <c:v>42.8</c:v>
                </c:pt>
                <c:pt idx="1141">
                  <c:v>42.82</c:v>
                </c:pt>
                <c:pt idx="1142">
                  <c:v>42.84</c:v>
                </c:pt>
                <c:pt idx="1143">
                  <c:v>42.86</c:v>
                </c:pt>
                <c:pt idx="1144">
                  <c:v>42.88</c:v>
                </c:pt>
                <c:pt idx="1145">
                  <c:v>42.9</c:v>
                </c:pt>
                <c:pt idx="1146">
                  <c:v>42.92</c:v>
                </c:pt>
                <c:pt idx="1147">
                  <c:v>42.94</c:v>
                </c:pt>
                <c:pt idx="1148">
                  <c:v>42.96</c:v>
                </c:pt>
                <c:pt idx="1149">
                  <c:v>42.98</c:v>
                </c:pt>
                <c:pt idx="1150">
                  <c:v>43</c:v>
                </c:pt>
                <c:pt idx="1151">
                  <c:v>43.02</c:v>
                </c:pt>
                <c:pt idx="1152">
                  <c:v>43.04</c:v>
                </c:pt>
                <c:pt idx="1153">
                  <c:v>43.06</c:v>
                </c:pt>
                <c:pt idx="1154">
                  <c:v>43.08</c:v>
                </c:pt>
                <c:pt idx="1155">
                  <c:v>43.1</c:v>
                </c:pt>
                <c:pt idx="1156">
                  <c:v>43.12</c:v>
                </c:pt>
                <c:pt idx="1157">
                  <c:v>43.14</c:v>
                </c:pt>
                <c:pt idx="1158">
                  <c:v>43.16</c:v>
                </c:pt>
                <c:pt idx="1159">
                  <c:v>43.18</c:v>
                </c:pt>
                <c:pt idx="1160">
                  <c:v>43.2</c:v>
                </c:pt>
                <c:pt idx="1161">
                  <c:v>43.22</c:v>
                </c:pt>
                <c:pt idx="1162">
                  <c:v>43.24</c:v>
                </c:pt>
                <c:pt idx="1163">
                  <c:v>43.26</c:v>
                </c:pt>
                <c:pt idx="1164">
                  <c:v>43.28</c:v>
                </c:pt>
                <c:pt idx="1165">
                  <c:v>43.3</c:v>
                </c:pt>
                <c:pt idx="1166">
                  <c:v>43.32</c:v>
                </c:pt>
                <c:pt idx="1167">
                  <c:v>43.34</c:v>
                </c:pt>
                <c:pt idx="1168">
                  <c:v>43.36</c:v>
                </c:pt>
                <c:pt idx="1169">
                  <c:v>43.38</c:v>
                </c:pt>
                <c:pt idx="1170">
                  <c:v>43.4</c:v>
                </c:pt>
                <c:pt idx="1171">
                  <c:v>43.42</c:v>
                </c:pt>
                <c:pt idx="1172">
                  <c:v>43.44</c:v>
                </c:pt>
                <c:pt idx="1173">
                  <c:v>43.46</c:v>
                </c:pt>
                <c:pt idx="1174">
                  <c:v>43.48</c:v>
                </c:pt>
                <c:pt idx="1175">
                  <c:v>43.5</c:v>
                </c:pt>
                <c:pt idx="1176">
                  <c:v>43.52</c:v>
                </c:pt>
                <c:pt idx="1177">
                  <c:v>43.54</c:v>
                </c:pt>
                <c:pt idx="1178">
                  <c:v>43.56</c:v>
                </c:pt>
                <c:pt idx="1179">
                  <c:v>43.58</c:v>
                </c:pt>
                <c:pt idx="1180">
                  <c:v>43.6</c:v>
                </c:pt>
                <c:pt idx="1181">
                  <c:v>43.62</c:v>
                </c:pt>
                <c:pt idx="1182">
                  <c:v>43.64</c:v>
                </c:pt>
                <c:pt idx="1183">
                  <c:v>43.66</c:v>
                </c:pt>
                <c:pt idx="1184">
                  <c:v>43.68</c:v>
                </c:pt>
                <c:pt idx="1185">
                  <c:v>43.7</c:v>
                </c:pt>
                <c:pt idx="1186">
                  <c:v>43.72</c:v>
                </c:pt>
                <c:pt idx="1187">
                  <c:v>43.74</c:v>
                </c:pt>
                <c:pt idx="1188">
                  <c:v>43.76</c:v>
                </c:pt>
                <c:pt idx="1189">
                  <c:v>43.78</c:v>
                </c:pt>
                <c:pt idx="1190">
                  <c:v>43.8</c:v>
                </c:pt>
                <c:pt idx="1191">
                  <c:v>43.82</c:v>
                </c:pt>
                <c:pt idx="1192">
                  <c:v>43.84</c:v>
                </c:pt>
                <c:pt idx="1193">
                  <c:v>43.86</c:v>
                </c:pt>
                <c:pt idx="1194">
                  <c:v>43.88</c:v>
                </c:pt>
                <c:pt idx="1195">
                  <c:v>43.9</c:v>
                </c:pt>
                <c:pt idx="1196">
                  <c:v>43.92</c:v>
                </c:pt>
                <c:pt idx="1197">
                  <c:v>43.94</c:v>
                </c:pt>
                <c:pt idx="1198">
                  <c:v>43.96</c:v>
                </c:pt>
                <c:pt idx="1199">
                  <c:v>43.98</c:v>
                </c:pt>
                <c:pt idx="1200">
                  <c:v>44</c:v>
                </c:pt>
                <c:pt idx="1201">
                  <c:v>44.02</c:v>
                </c:pt>
                <c:pt idx="1202">
                  <c:v>44.04</c:v>
                </c:pt>
                <c:pt idx="1203">
                  <c:v>44.06</c:v>
                </c:pt>
                <c:pt idx="1204">
                  <c:v>44.08</c:v>
                </c:pt>
                <c:pt idx="1205">
                  <c:v>44.1</c:v>
                </c:pt>
                <c:pt idx="1206">
                  <c:v>44.12</c:v>
                </c:pt>
                <c:pt idx="1207">
                  <c:v>44.14</c:v>
                </c:pt>
                <c:pt idx="1208">
                  <c:v>44.16</c:v>
                </c:pt>
                <c:pt idx="1209">
                  <c:v>44.18</c:v>
                </c:pt>
                <c:pt idx="1210">
                  <c:v>44.2</c:v>
                </c:pt>
                <c:pt idx="1211">
                  <c:v>44.22</c:v>
                </c:pt>
                <c:pt idx="1212">
                  <c:v>44.24</c:v>
                </c:pt>
                <c:pt idx="1213">
                  <c:v>44.26</c:v>
                </c:pt>
                <c:pt idx="1214">
                  <c:v>44.28</c:v>
                </c:pt>
                <c:pt idx="1215">
                  <c:v>44.3</c:v>
                </c:pt>
                <c:pt idx="1216">
                  <c:v>44.32</c:v>
                </c:pt>
                <c:pt idx="1217">
                  <c:v>44.34</c:v>
                </c:pt>
                <c:pt idx="1218">
                  <c:v>44.36</c:v>
                </c:pt>
                <c:pt idx="1219">
                  <c:v>44.38</c:v>
                </c:pt>
                <c:pt idx="1220">
                  <c:v>44.4</c:v>
                </c:pt>
                <c:pt idx="1221">
                  <c:v>44.42</c:v>
                </c:pt>
                <c:pt idx="1222">
                  <c:v>44.44</c:v>
                </c:pt>
                <c:pt idx="1223">
                  <c:v>44.46</c:v>
                </c:pt>
                <c:pt idx="1224">
                  <c:v>44.48</c:v>
                </c:pt>
                <c:pt idx="1225">
                  <c:v>44.5</c:v>
                </c:pt>
                <c:pt idx="1226">
                  <c:v>44.52</c:v>
                </c:pt>
                <c:pt idx="1227">
                  <c:v>44.54</c:v>
                </c:pt>
                <c:pt idx="1228">
                  <c:v>44.56</c:v>
                </c:pt>
                <c:pt idx="1229">
                  <c:v>44.58</c:v>
                </c:pt>
                <c:pt idx="1230">
                  <c:v>44.6</c:v>
                </c:pt>
                <c:pt idx="1231">
                  <c:v>44.62</c:v>
                </c:pt>
                <c:pt idx="1232">
                  <c:v>44.64</c:v>
                </c:pt>
                <c:pt idx="1233">
                  <c:v>44.66</c:v>
                </c:pt>
                <c:pt idx="1234">
                  <c:v>44.68</c:v>
                </c:pt>
                <c:pt idx="1235">
                  <c:v>44.7</c:v>
                </c:pt>
                <c:pt idx="1236">
                  <c:v>44.72</c:v>
                </c:pt>
                <c:pt idx="1237">
                  <c:v>44.74</c:v>
                </c:pt>
                <c:pt idx="1238">
                  <c:v>44.76</c:v>
                </c:pt>
                <c:pt idx="1239">
                  <c:v>44.78</c:v>
                </c:pt>
                <c:pt idx="1240">
                  <c:v>44.8</c:v>
                </c:pt>
                <c:pt idx="1241">
                  <c:v>44.82</c:v>
                </c:pt>
                <c:pt idx="1242">
                  <c:v>44.84</c:v>
                </c:pt>
                <c:pt idx="1243">
                  <c:v>44.86</c:v>
                </c:pt>
                <c:pt idx="1244">
                  <c:v>44.88</c:v>
                </c:pt>
                <c:pt idx="1245">
                  <c:v>44.9</c:v>
                </c:pt>
                <c:pt idx="1246">
                  <c:v>44.92</c:v>
                </c:pt>
                <c:pt idx="1247">
                  <c:v>44.94</c:v>
                </c:pt>
                <c:pt idx="1248">
                  <c:v>44.96</c:v>
                </c:pt>
                <c:pt idx="1249">
                  <c:v>44.98</c:v>
                </c:pt>
                <c:pt idx="1250">
                  <c:v>45</c:v>
                </c:pt>
                <c:pt idx="1251">
                  <c:v>45.02</c:v>
                </c:pt>
                <c:pt idx="1252">
                  <c:v>45.04</c:v>
                </c:pt>
                <c:pt idx="1253">
                  <c:v>45.06</c:v>
                </c:pt>
                <c:pt idx="1254">
                  <c:v>45.08</c:v>
                </c:pt>
                <c:pt idx="1255">
                  <c:v>45.1</c:v>
                </c:pt>
                <c:pt idx="1256">
                  <c:v>45.12</c:v>
                </c:pt>
                <c:pt idx="1257">
                  <c:v>45.14</c:v>
                </c:pt>
                <c:pt idx="1258">
                  <c:v>45.16</c:v>
                </c:pt>
                <c:pt idx="1259">
                  <c:v>45.18</c:v>
                </c:pt>
                <c:pt idx="1260">
                  <c:v>45.2</c:v>
                </c:pt>
                <c:pt idx="1261">
                  <c:v>45.22</c:v>
                </c:pt>
                <c:pt idx="1262">
                  <c:v>45.24</c:v>
                </c:pt>
                <c:pt idx="1263">
                  <c:v>45.26</c:v>
                </c:pt>
                <c:pt idx="1264">
                  <c:v>45.28</c:v>
                </c:pt>
                <c:pt idx="1265">
                  <c:v>45.3</c:v>
                </c:pt>
                <c:pt idx="1266">
                  <c:v>45.32</c:v>
                </c:pt>
                <c:pt idx="1267">
                  <c:v>45.34</c:v>
                </c:pt>
                <c:pt idx="1268">
                  <c:v>45.36</c:v>
                </c:pt>
                <c:pt idx="1269">
                  <c:v>45.38</c:v>
                </c:pt>
                <c:pt idx="1270">
                  <c:v>45.4</c:v>
                </c:pt>
                <c:pt idx="1271">
                  <c:v>45.42</c:v>
                </c:pt>
                <c:pt idx="1272">
                  <c:v>45.44</c:v>
                </c:pt>
                <c:pt idx="1273">
                  <c:v>45.46</c:v>
                </c:pt>
                <c:pt idx="1274">
                  <c:v>45.48</c:v>
                </c:pt>
                <c:pt idx="1275">
                  <c:v>45.5</c:v>
                </c:pt>
                <c:pt idx="1276">
                  <c:v>45.52</c:v>
                </c:pt>
                <c:pt idx="1277">
                  <c:v>45.54</c:v>
                </c:pt>
                <c:pt idx="1278">
                  <c:v>45.56</c:v>
                </c:pt>
                <c:pt idx="1279">
                  <c:v>45.58</c:v>
                </c:pt>
                <c:pt idx="1280">
                  <c:v>45.6</c:v>
                </c:pt>
                <c:pt idx="1281">
                  <c:v>45.62</c:v>
                </c:pt>
                <c:pt idx="1282">
                  <c:v>45.64</c:v>
                </c:pt>
                <c:pt idx="1283">
                  <c:v>45.66</c:v>
                </c:pt>
                <c:pt idx="1284">
                  <c:v>45.68</c:v>
                </c:pt>
                <c:pt idx="1285">
                  <c:v>45.7</c:v>
                </c:pt>
                <c:pt idx="1286">
                  <c:v>45.72</c:v>
                </c:pt>
                <c:pt idx="1287">
                  <c:v>45.74</c:v>
                </c:pt>
                <c:pt idx="1288">
                  <c:v>45.76</c:v>
                </c:pt>
                <c:pt idx="1289">
                  <c:v>45.78</c:v>
                </c:pt>
                <c:pt idx="1290">
                  <c:v>45.8</c:v>
                </c:pt>
                <c:pt idx="1291">
                  <c:v>45.82</c:v>
                </c:pt>
                <c:pt idx="1292">
                  <c:v>45.84</c:v>
                </c:pt>
                <c:pt idx="1293">
                  <c:v>45.86</c:v>
                </c:pt>
                <c:pt idx="1294">
                  <c:v>45.88</c:v>
                </c:pt>
                <c:pt idx="1295">
                  <c:v>45.9</c:v>
                </c:pt>
                <c:pt idx="1296">
                  <c:v>45.92</c:v>
                </c:pt>
                <c:pt idx="1297">
                  <c:v>45.94</c:v>
                </c:pt>
                <c:pt idx="1298">
                  <c:v>45.96</c:v>
                </c:pt>
                <c:pt idx="1299">
                  <c:v>45.98</c:v>
                </c:pt>
                <c:pt idx="1300">
                  <c:v>46</c:v>
                </c:pt>
                <c:pt idx="1301">
                  <c:v>46.02</c:v>
                </c:pt>
                <c:pt idx="1302">
                  <c:v>46.04</c:v>
                </c:pt>
                <c:pt idx="1303">
                  <c:v>46.06</c:v>
                </c:pt>
                <c:pt idx="1304">
                  <c:v>46.08</c:v>
                </c:pt>
                <c:pt idx="1305">
                  <c:v>46.1</c:v>
                </c:pt>
                <c:pt idx="1306">
                  <c:v>46.12</c:v>
                </c:pt>
                <c:pt idx="1307">
                  <c:v>46.14</c:v>
                </c:pt>
                <c:pt idx="1308">
                  <c:v>46.16</c:v>
                </c:pt>
                <c:pt idx="1309">
                  <c:v>46.18</c:v>
                </c:pt>
                <c:pt idx="1310">
                  <c:v>46.2</c:v>
                </c:pt>
                <c:pt idx="1311">
                  <c:v>46.22</c:v>
                </c:pt>
                <c:pt idx="1312">
                  <c:v>46.24</c:v>
                </c:pt>
                <c:pt idx="1313">
                  <c:v>46.26</c:v>
                </c:pt>
                <c:pt idx="1314">
                  <c:v>46.28</c:v>
                </c:pt>
                <c:pt idx="1315">
                  <c:v>46.3</c:v>
                </c:pt>
                <c:pt idx="1316">
                  <c:v>46.32</c:v>
                </c:pt>
                <c:pt idx="1317">
                  <c:v>46.34</c:v>
                </c:pt>
                <c:pt idx="1318">
                  <c:v>46.36</c:v>
                </c:pt>
                <c:pt idx="1319">
                  <c:v>46.38</c:v>
                </c:pt>
                <c:pt idx="1320">
                  <c:v>46.4</c:v>
                </c:pt>
                <c:pt idx="1321">
                  <c:v>46.42</c:v>
                </c:pt>
                <c:pt idx="1322">
                  <c:v>46.44</c:v>
                </c:pt>
                <c:pt idx="1323">
                  <c:v>46.46</c:v>
                </c:pt>
                <c:pt idx="1324">
                  <c:v>46.48</c:v>
                </c:pt>
                <c:pt idx="1325">
                  <c:v>46.5</c:v>
                </c:pt>
                <c:pt idx="1326">
                  <c:v>46.52</c:v>
                </c:pt>
                <c:pt idx="1327">
                  <c:v>46.54</c:v>
                </c:pt>
                <c:pt idx="1328">
                  <c:v>46.56</c:v>
                </c:pt>
                <c:pt idx="1329">
                  <c:v>46.58</c:v>
                </c:pt>
                <c:pt idx="1330">
                  <c:v>46.6</c:v>
                </c:pt>
                <c:pt idx="1331">
                  <c:v>46.62</c:v>
                </c:pt>
                <c:pt idx="1332">
                  <c:v>46.64</c:v>
                </c:pt>
                <c:pt idx="1333">
                  <c:v>46.66</c:v>
                </c:pt>
                <c:pt idx="1334">
                  <c:v>46.68</c:v>
                </c:pt>
                <c:pt idx="1335">
                  <c:v>46.7</c:v>
                </c:pt>
                <c:pt idx="1336">
                  <c:v>46.72</c:v>
                </c:pt>
                <c:pt idx="1337">
                  <c:v>46.74</c:v>
                </c:pt>
                <c:pt idx="1338">
                  <c:v>46.76</c:v>
                </c:pt>
                <c:pt idx="1339">
                  <c:v>46.78</c:v>
                </c:pt>
                <c:pt idx="1340">
                  <c:v>46.8</c:v>
                </c:pt>
                <c:pt idx="1341">
                  <c:v>46.82</c:v>
                </c:pt>
                <c:pt idx="1342">
                  <c:v>46.84</c:v>
                </c:pt>
                <c:pt idx="1343">
                  <c:v>46.86</c:v>
                </c:pt>
                <c:pt idx="1344">
                  <c:v>46.88</c:v>
                </c:pt>
                <c:pt idx="1345">
                  <c:v>46.9</c:v>
                </c:pt>
                <c:pt idx="1346">
                  <c:v>46.92</c:v>
                </c:pt>
                <c:pt idx="1347">
                  <c:v>46.94</c:v>
                </c:pt>
                <c:pt idx="1348">
                  <c:v>46.96</c:v>
                </c:pt>
                <c:pt idx="1349">
                  <c:v>46.98</c:v>
                </c:pt>
                <c:pt idx="1350">
                  <c:v>47</c:v>
                </c:pt>
                <c:pt idx="1351">
                  <c:v>47.02</c:v>
                </c:pt>
                <c:pt idx="1352">
                  <c:v>47.04</c:v>
                </c:pt>
                <c:pt idx="1353">
                  <c:v>47.06</c:v>
                </c:pt>
                <c:pt idx="1354">
                  <c:v>47.08</c:v>
                </c:pt>
                <c:pt idx="1355">
                  <c:v>47.1</c:v>
                </c:pt>
                <c:pt idx="1356">
                  <c:v>47.12</c:v>
                </c:pt>
                <c:pt idx="1357">
                  <c:v>47.14</c:v>
                </c:pt>
                <c:pt idx="1358">
                  <c:v>47.16</c:v>
                </c:pt>
                <c:pt idx="1359">
                  <c:v>47.18</c:v>
                </c:pt>
                <c:pt idx="1360">
                  <c:v>47.2</c:v>
                </c:pt>
                <c:pt idx="1361">
                  <c:v>47.22</c:v>
                </c:pt>
                <c:pt idx="1362">
                  <c:v>47.24</c:v>
                </c:pt>
                <c:pt idx="1363">
                  <c:v>47.26</c:v>
                </c:pt>
                <c:pt idx="1364">
                  <c:v>47.28</c:v>
                </c:pt>
                <c:pt idx="1365">
                  <c:v>47.3</c:v>
                </c:pt>
                <c:pt idx="1366">
                  <c:v>47.32</c:v>
                </c:pt>
                <c:pt idx="1367">
                  <c:v>47.34</c:v>
                </c:pt>
                <c:pt idx="1368">
                  <c:v>47.36</c:v>
                </c:pt>
                <c:pt idx="1369">
                  <c:v>47.38</c:v>
                </c:pt>
                <c:pt idx="1370">
                  <c:v>47.4</c:v>
                </c:pt>
                <c:pt idx="1371">
                  <c:v>47.42</c:v>
                </c:pt>
                <c:pt idx="1372">
                  <c:v>47.44</c:v>
                </c:pt>
                <c:pt idx="1373">
                  <c:v>47.46</c:v>
                </c:pt>
                <c:pt idx="1374">
                  <c:v>47.48</c:v>
                </c:pt>
                <c:pt idx="1375">
                  <c:v>47.5</c:v>
                </c:pt>
                <c:pt idx="1376">
                  <c:v>47.52</c:v>
                </c:pt>
                <c:pt idx="1377">
                  <c:v>47.54</c:v>
                </c:pt>
                <c:pt idx="1378">
                  <c:v>47.56</c:v>
                </c:pt>
                <c:pt idx="1379">
                  <c:v>47.58</c:v>
                </c:pt>
                <c:pt idx="1380">
                  <c:v>47.6</c:v>
                </c:pt>
                <c:pt idx="1381">
                  <c:v>47.62</c:v>
                </c:pt>
                <c:pt idx="1382">
                  <c:v>47.64</c:v>
                </c:pt>
                <c:pt idx="1383">
                  <c:v>47.66</c:v>
                </c:pt>
                <c:pt idx="1384">
                  <c:v>47.68</c:v>
                </c:pt>
                <c:pt idx="1385">
                  <c:v>47.7</c:v>
                </c:pt>
                <c:pt idx="1386">
                  <c:v>47.72</c:v>
                </c:pt>
                <c:pt idx="1387">
                  <c:v>47.74</c:v>
                </c:pt>
                <c:pt idx="1388">
                  <c:v>47.76</c:v>
                </c:pt>
                <c:pt idx="1389">
                  <c:v>47.78</c:v>
                </c:pt>
                <c:pt idx="1390">
                  <c:v>47.8</c:v>
                </c:pt>
                <c:pt idx="1391">
                  <c:v>47.82</c:v>
                </c:pt>
                <c:pt idx="1392">
                  <c:v>47.84</c:v>
                </c:pt>
                <c:pt idx="1393">
                  <c:v>47.86</c:v>
                </c:pt>
                <c:pt idx="1394">
                  <c:v>47.88</c:v>
                </c:pt>
                <c:pt idx="1395">
                  <c:v>47.9</c:v>
                </c:pt>
                <c:pt idx="1396">
                  <c:v>47.92</c:v>
                </c:pt>
                <c:pt idx="1397">
                  <c:v>47.94</c:v>
                </c:pt>
                <c:pt idx="1398">
                  <c:v>47.96</c:v>
                </c:pt>
                <c:pt idx="1399">
                  <c:v>47.98</c:v>
                </c:pt>
                <c:pt idx="1400">
                  <c:v>48</c:v>
                </c:pt>
                <c:pt idx="1401">
                  <c:v>48.02</c:v>
                </c:pt>
                <c:pt idx="1402">
                  <c:v>48.04</c:v>
                </c:pt>
                <c:pt idx="1403">
                  <c:v>48.06</c:v>
                </c:pt>
                <c:pt idx="1404">
                  <c:v>48.08</c:v>
                </c:pt>
                <c:pt idx="1405">
                  <c:v>48.1</c:v>
                </c:pt>
                <c:pt idx="1406">
                  <c:v>48.12</c:v>
                </c:pt>
                <c:pt idx="1407">
                  <c:v>48.14</c:v>
                </c:pt>
                <c:pt idx="1408">
                  <c:v>48.16</c:v>
                </c:pt>
                <c:pt idx="1409">
                  <c:v>48.18</c:v>
                </c:pt>
                <c:pt idx="1410">
                  <c:v>48.2</c:v>
                </c:pt>
                <c:pt idx="1411">
                  <c:v>48.22</c:v>
                </c:pt>
                <c:pt idx="1412">
                  <c:v>48.24</c:v>
                </c:pt>
                <c:pt idx="1413">
                  <c:v>48.26</c:v>
                </c:pt>
                <c:pt idx="1414">
                  <c:v>48.28</c:v>
                </c:pt>
                <c:pt idx="1415">
                  <c:v>48.3</c:v>
                </c:pt>
                <c:pt idx="1416">
                  <c:v>48.32</c:v>
                </c:pt>
                <c:pt idx="1417">
                  <c:v>48.34</c:v>
                </c:pt>
                <c:pt idx="1418">
                  <c:v>48.36</c:v>
                </c:pt>
                <c:pt idx="1419">
                  <c:v>48.38</c:v>
                </c:pt>
                <c:pt idx="1420">
                  <c:v>48.4</c:v>
                </c:pt>
                <c:pt idx="1421">
                  <c:v>48.42</c:v>
                </c:pt>
                <c:pt idx="1422">
                  <c:v>48.44</c:v>
                </c:pt>
                <c:pt idx="1423">
                  <c:v>48.46</c:v>
                </c:pt>
                <c:pt idx="1424">
                  <c:v>48.48</c:v>
                </c:pt>
                <c:pt idx="1425">
                  <c:v>48.5</c:v>
                </c:pt>
                <c:pt idx="1426">
                  <c:v>48.52</c:v>
                </c:pt>
                <c:pt idx="1427">
                  <c:v>48.54</c:v>
                </c:pt>
                <c:pt idx="1428">
                  <c:v>48.56</c:v>
                </c:pt>
                <c:pt idx="1429">
                  <c:v>48.58</c:v>
                </c:pt>
                <c:pt idx="1430">
                  <c:v>48.6</c:v>
                </c:pt>
                <c:pt idx="1431">
                  <c:v>48.62</c:v>
                </c:pt>
                <c:pt idx="1432">
                  <c:v>48.64</c:v>
                </c:pt>
                <c:pt idx="1433">
                  <c:v>48.66</c:v>
                </c:pt>
                <c:pt idx="1434">
                  <c:v>48.68</c:v>
                </c:pt>
                <c:pt idx="1435">
                  <c:v>48.7</c:v>
                </c:pt>
                <c:pt idx="1436">
                  <c:v>48.72</c:v>
                </c:pt>
                <c:pt idx="1437">
                  <c:v>48.74</c:v>
                </c:pt>
                <c:pt idx="1438">
                  <c:v>48.76</c:v>
                </c:pt>
                <c:pt idx="1439">
                  <c:v>48.78</c:v>
                </c:pt>
                <c:pt idx="1440">
                  <c:v>48.8</c:v>
                </c:pt>
                <c:pt idx="1441">
                  <c:v>48.82</c:v>
                </c:pt>
                <c:pt idx="1442">
                  <c:v>48.84</c:v>
                </c:pt>
                <c:pt idx="1443">
                  <c:v>48.86</c:v>
                </c:pt>
                <c:pt idx="1444">
                  <c:v>48.88</c:v>
                </c:pt>
                <c:pt idx="1445">
                  <c:v>48.9</c:v>
                </c:pt>
                <c:pt idx="1446">
                  <c:v>48.92</c:v>
                </c:pt>
                <c:pt idx="1447">
                  <c:v>48.94</c:v>
                </c:pt>
                <c:pt idx="1448">
                  <c:v>48.96</c:v>
                </c:pt>
                <c:pt idx="1449">
                  <c:v>48.98</c:v>
                </c:pt>
                <c:pt idx="1450">
                  <c:v>49</c:v>
                </c:pt>
                <c:pt idx="1451">
                  <c:v>49.02</c:v>
                </c:pt>
                <c:pt idx="1452">
                  <c:v>49.04</c:v>
                </c:pt>
                <c:pt idx="1453">
                  <c:v>49.06</c:v>
                </c:pt>
                <c:pt idx="1454">
                  <c:v>49.08</c:v>
                </c:pt>
                <c:pt idx="1455">
                  <c:v>49.1</c:v>
                </c:pt>
                <c:pt idx="1456">
                  <c:v>49.12</c:v>
                </c:pt>
                <c:pt idx="1457">
                  <c:v>49.14</c:v>
                </c:pt>
                <c:pt idx="1458">
                  <c:v>49.16</c:v>
                </c:pt>
                <c:pt idx="1459">
                  <c:v>49.18</c:v>
                </c:pt>
                <c:pt idx="1460">
                  <c:v>49.2</c:v>
                </c:pt>
                <c:pt idx="1461">
                  <c:v>49.22</c:v>
                </c:pt>
                <c:pt idx="1462">
                  <c:v>49.24</c:v>
                </c:pt>
                <c:pt idx="1463">
                  <c:v>49.26</c:v>
                </c:pt>
                <c:pt idx="1464">
                  <c:v>49.28</c:v>
                </c:pt>
                <c:pt idx="1465">
                  <c:v>49.3</c:v>
                </c:pt>
                <c:pt idx="1466">
                  <c:v>49.32</c:v>
                </c:pt>
                <c:pt idx="1467">
                  <c:v>49.34</c:v>
                </c:pt>
                <c:pt idx="1468">
                  <c:v>49.36</c:v>
                </c:pt>
                <c:pt idx="1469">
                  <c:v>49.38</c:v>
                </c:pt>
                <c:pt idx="1470">
                  <c:v>49.4</c:v>
                </c:pt>
                <c:pt idx="1471">
                  <c:v>49.42</c:v>
                </c:pt>
                <c:pt idx="1472">
                  <c:v>49.44</c:v>
                </c:pt>
                <c:pt idx="1473">
                  <c:v>49.46</c:v>
                </c:pt>
                <c:pt idx="1474">
                  <c:v>49.48</c:v>
                </c:pt>
                <c:pt idx="1475">
                  <c:v>49.5</c:v>
                </c:pt>
                <c:pt idx="1476">
                  <c:v>49.52</c:v>
                </c:pt>
                <c:pt idx="1477">
                  <c:v>49.54</c:v>
                </c:pt>
                <c:pt idx="1478">
                  <c:v>49.56</c:v>
                </c:pt>
                <c:pt idx="1479">
                  <c:v>49.58</c:v>
                </c:pt>
                <c:pt idx="1480">
                  <c:v>49.6</c:v>
                </c:pt>
                <c:pt idx="1481">
                  <c:v>49.62</c:v>
                </c:pt>
                <c:pt idx="1482">
                  <c:v>49.64</c:v>
                </c:pt>
                <c:pt idx="1483">
                  <c:v>49.66</c:v>
                </c:pt>
                <c:pt idx="1484">
                  <c:v>49.68</c:v>
                </c:pt>
                <c:pt idx="1485">
                  <c:v>49.7</c:v>
                </c:pt>
                <c:pt idx="1486">
                  <c:v>49.72</c:v>
                </c:pt>
                <c:pt idx="1487">
                  <c:v>49.74</c:v>
                </c:pt>
                <c:pt idx="1488">
                  <c:v>49.76</c:v>
                </c:pt>
                <c:pt idx="1489">
                  <c:v>49.78</c:v>
                </c:pt>
                <c:pt idx="1490">
                  <c:v>49.8</c:v>
                </c:pt>
                <c:pt idx="1491">
                  <c:v>49.82</c:v>
                </c:pt>
                <c:pt idx="1492">
                  <c:v>49.84</c:v>
                </c:pt>
                <c:pt idx="1493">
                  <c:v>49.86</c:v>
                </c:pt>
                <c:pt idx="1494">
                  <c:v>49.88</c:v>
                </c:pt>
                <c:pt idx="1495">
                  <c:v>49.9</c:v>
                </c:pt>
                <c:pt idx="1496">
                  <c:v>49.92</c:v>
                </c:pt>
                <c:pt idx="1497">
                  <c:v>49.94</c:v>
                </c:pt>
                <c:pt idx="1498">
                  <c:v>49.96</c:v>
                </c:pt>
                <c:pt idx="1499">
                  <c:v>49.98</c:v>
                </c:pt>
                <c:pt idx="1500">
                  <c:v>50</c:v>
                </c:pt>
                <c:pt idx="1501">
                  <c:v>50.02</c:v>
                </c:pt>
                <c:pt idx="1502">
                  <c:v>50.04</c:v>
                </c:pt>
                <c:pt idx="1503">
                  <c:v>50.06</c:v>
                </c:pt>
                <c:pt idx="1504">
                  <c:v>50.08</c:v>
                </c:pt>
                <c:pt idx="1505">
                  <c:v>50.1</c:v>
                </c:pt>
                <c:pt idx="1506">
                  <c:v>50.12</c:v>
                </c:pt>
                <c:pt idx="1507">
                  <c:v>50.14</c:v>
                </c:pt>
                <c:pt idx="1508">
                  <c:v>50.16</c:v>
                </c:pt>
                <c:pt idx="1509">
                  <c:v>50.18</c:v>
                </c:pt>
                <c:pt idx="1510">
                  <c:v>50.2</c:v>
                </c:pt>
                <c:pt idx="1511">
                  <c:v>50.22</c:v>
                </c:pt>
                <c:pt idx="1512">
                  <c:v>50.24</c:v>
                </c:pt>
                <c:pt idx="1513">
                  <c:v>50.26</c:v>
                </c:pt>
                <c:pt idx="1514">
                  <c:v>50.28</c:v>
                </c:pt>
                <c:pt idx="1515">
                  <c:v>50.3</c:v>
                </c:pt>
                <c:pt idx="1516">
                  <c:v>50.32</c:v>
                </c:pt>
                <c:pt idx="1517">
                  <c:v>50.34</c:v>
                </c:pt>
                <c:pt idx="1518">
                  <c:v>50.36</c:v>
                </c:pt>
                <c:pt idx="1519">
                  <c:v>50.38</c:v>
                </c:pt>
                <c:pt idx="1520">
                  <c:v>50.4</c:v>
                </c:pt>
                <c:pt idx="1521">
                  <c:v>50.42</c:v>
                </c:pt>
                <c:pt idx="1522">
                  <c:v>50.44</c:v>
                </c:pt>
                <c:pt idx="1523">
                  <c:v>50.46</c:v>
                </c:pt>
                <c:pt idx="1524">
                  <c:v>50.48</c:v>
                </c:pt>
                <c:pt idx="1525">
                  <c:v>50.5</c:v>
                </c:pt>
                <c:pt idx="1526">
                  <c:v>50.52</c:v>
                </c:pt>
                <c:pt idx="1527">
                  <c:v>50.54</c:v>
                </c:pt>
                <c:pt idx="1528">
                  <c:v>50.56</c:v>
                </c:pt>
                <c:pt idx="1529">
                  <c:v>50.58</c:v>
                </c:pt>
                <c:pt idx="1530">
                  <c:v>50.6</c:v>
                </c:pt>
                <c:pt idx="1531">
                  <c:v>50.62</c:v>
                </c:pt>
                <c:pt idx="1532">
                  <c:v>50.64</c:v>
                </c:pt>
                <c:pt idx="1533">
                  <c:v>50.66</c:v>
                </c:pt>
                <c:pt idx="1534">
                  <c:v>50.68</c:v>
                </c:pt>
                <c:pt idx="1535">
                  <c:v>50.7</c:v>
                </c:pt>
                <c:pt idx="1536">
                  <c:v>50.72</c:v>
                </c:pt>
                <c:pt idx="1537">
                  <c:v>50.74</c:v>
                </c:pt>
                <c:pt idx="1538">
                  <c:v>50.76</c:v>
                </c:pt>
                <c:pt idx="1539">
                  <c:v>50.78</c:v>
                </c:pt>
                <c:pt idx="1540">
                  <c:v>50.8</c:v>
                </c:pt>
                <c:pt idx="1541">
                  <c:v>50.82</c:v>
                </c:pt>
                <c:pt idx="1542">
                  <c:v>50.84</c:v>
                </c:pt>
                <c:pt idx="1543">
                  <c:v>50.86</c:v>
                </c:pt>
                <c:pt idx="1544">
                  <c:v>50.88</c:v>
                </c:pt>
                <c:pt idx="1545">
                  <c:v>50.9</c:v>
                </c:pt>
                <c:pt idx="1546">
                  <c:v>50.92</c:v>
                </c:pt>
                <c:pt idx="1547">
                  <c:v>50.94</c:v>
                </c:pt>
                <c:pt idx="1548">
                  <c:v>50.96</c:v>
                </c:pt>
                <c:pt idx="1549">
                  <c:v>50.98</c:v>
                </c:pt>
                <c:pt idx="1550">
                  <c:v>51</c:v>
                </c:pt>
                <c:pt idx="1551">
                  <c:v>51.02</c:v>
                </c:pt>
                <c:pt idx="1552">
                  <c:v>51.04</c:v>
                </c:pt>
                <c:pt idx="1553">
                  <c:v>51.06</c:v>
                </c:pt>
                <c:pt idx="1554">
                  <c:v>51.08</c:v>
                </c:pt>
                <c:pt idx="1555">
                  <c:v>51.1</c:v>
                </c:pt>
                <c:pt idx="1556">
                  <c:v>51.12</c:v>
                </c:pt>
                <c:pt idx="1557">
                  <c:v>51.14</c:v>
                </c:pt>
                <c:pt idx="1558">
                  <c:v>51.16</c:v>
                </c:pt>
                <c:pt idx="1559">
                  <c:v>51.18</c:v>
                </c:pt>
                <c:pt idx="1560">
                  <c:v>51.2</c:v>
                </c:pt>
                <c:pt idx="1561">
                  <c:v>51.22</c:v>
                </c:pt>
                <c:pt idx="1562">
                  <c:v>51.24</c:v>
                </c:pt>
                <c:pt idx="1563">
                  <c:v>51.26</c:v>
                </c:pt>
                <c:pt idx="1564">
                  <c:v>51.28</c:v>
                </c:pt>
                <c:pt idx="1565">
                  <c:v>51.3</c:v>
                </c:pt>
                <c:pt idx="1566">
                  <c:v>51.32</c:v>
                </c:pt>
                <c:pt idx="1567">
                  <c:v>51.34</c:v>
                </c:pt>
                <c:pt idx="1568">
                  <c:v>51.36</c:v>
                </c:pt>
                <c:pt idx="1569">
                  <c:v>51.38</c:v>
                </c:pt>
                <c:pt idx="1570">
                  <c:v>51.4</c:v>
                </c:pt>
                <c:pt idx="1571">
                  <c:v>51.42</c:v>
                </c:pt>
                <c:pt idx="1572">
                  <c:v>51.44</c:v>
                </c:pt>
                <c:pt idx="1573">
                  <c:v>51.46</c:v>
                </c:pt>
                <c:pt idx="1574">
                  <c:v>51.48</c:v>
                </c:pt>
                <c:pt idx="1575">
                  <c:v>51.5</c:v>
                </c:pt>
                <c:pt idx="1576">
                  <c:v>51.52</c:v>
                </c:pt>
                <c:pt idx="1577">
                  <c:v>51.54</c:v>
                </c:pt>
                <c:pt idx="1578">
                  <c:v>51.56</c:v>
                </c:pt>
                <c:pt idx="1579">
                  <c:v>51.58</c:v>
                </c:pt>
                <c:pt idx="1580">
                  <c:v>51.6</c:v>
                </c:pt>
                <c:pt idx="1581">
                  <c:v>51.62</c:v>
                </c:pt>
                <c:pt idx="1582">
                  <c:v>51.64</c:v>
                </c:pt>
                <c:pt idx="1583">
                  <c:v>51.66</c:v>
                </c:pt>
                <c:pt idx="1584">
                  <c:v>51.68</c:v>
                </c:pt>
                <c:pt idx="1585">
                  <c:v>51.7</c:v>
                </c:pt>
                <c:pt idx="1586">
                  <c:v>51.72</c:v>
                </c:pt>
                <c:pt idx="1587">
                  <c:v>51.74</c:v>
                </c:pt>
                <c:pt idx="1588">
                  <c:v>51.76</c:v>
                </c:pt>
                <c:pt idx="1589">
                  <c:v>51.78</c:v>
                </c:pt>
                <c:pt idx="1590">
                  <c:v>51.8</c:v>
                </c:pt>
                <c:pt idx="1591">
                  <c:v>51.82</c:v>
                </c:pt>
                <c:pt idx="1592">
                  <c:v>51.84</c:v>
                </c:pt>
                <c:pt idx="1593">
                  <c:v>51.86</c:v>
                </c:pt>
                <c:pt idx="1594">
                  <c:v>51.88</c:v>
                </c:pt>
                <c:pt idx="1595">
                  <c:v>51.9</c:v>
                </c:pt>
                <c:pt idx="1596">
                  <c:v>51.92</c:v>
                </c:pt>
                <c:pt idx="1597">
                  <c:v>51.94</c:v>
                </c:pt>
                <c:pt idx="1598">
                  <c:v>51.96</c:v>
                </c:pt>
                <c:pt idx="1599">
                  <c:v>51.98</c:v>
                </c:pt>
                <c:pt idx="1600">
                  <c:v>52</c:v>
                </c:pt>
                <c:pt idx="1601">
                  <c:v>52.02</c:v>
                </c:pt>
                <c:pt idx="1602">
                  <c:v>52.04</c:v>
                </c:pt>
                <c:pt idx="1603">
                  <c:v>52.06</c:v>
                </c:pt>
                <c:pt idx="1604">
                  <c:v>52.08</c:v>
                </c:pt>
                <c:pt idx="1605">
                  <c:v>52.1</c:v>
                </c:pt>
                <c:pt idx="1606">
                  <c:v>52.12</c:v>
                </c:pt>
                <c:pt idx="1607">
                  <c:v>52.14</c:v>
                </c:pt>
                <c:pt idx="1608">
                  <c:v>52.16</c:v>
                </c:pt>
                <c:pt idx="1609">
                  <c:v>52.18</c:v>
                </c:pt>
                <c:pt idx="1610">
                  <c:v>52.2</c:v>
                </c:pt>
                <c:pt idx="1611">
                  <c:v>52.22</c:v>
                </c:pt>
                <c:pt idx="1612">
                  <c:v>52.24</c:v>
                </c:pt>
                <c:pt idx="1613">
                  <c:v>52.26</c:v>
                </c:pt>
                <c:pt idx="1614">
                  <c:v>52.28</c:v>
                </c:pt>
                <c:pt idx="1615">
                  <c:v>52.3</c:v>
                </c:pt>
                <c:pt idx="1616">
                  <c:v>52.32</c:v>
                </c:pt>
                <c:pt idx="1617">
                  <c:v>52.34</c:v>
                </c:pt>
                <c:pt idx="1618">
                  <c:v>52.36</c:v>
                </c:pt>
                <c:pt idx="1619">
                  <c:v>52.38</c:v>
                </c:pt>
                <c:pt idx="1620">
                  <c:v>52.4</c:v>
                </c:pt>
                <c:pt idx="1621">
                  <c:v>52.42</c:v>
                </c:pt>
                <c:pt idx="1622">
                  <c:v>52.44</c:v>
                </c:pt>
                <c:pt idx="1623">
                  <c:v>52.46</c:v>
                </c:pt>
                <c:pt idx="1624">
                  <c:v>52.48</c:v>
                </c:pt>
                <c:pt idx="1625">
                  <c:v>52.5</c:v>
                </c:pt>
                <c:pt idx="1626">
                  <c:v>52.52</c:v>
                </c:pt>
                <c:pt idx="1627">
                  <c:v>52.54</c:v>
                </c:pt>
                <c:pt idx="1628">
                  <c:v>52.56</c:v>
                </c:pt>
                <c:pt idx="1629">
                  <c:v>52.58</c:v>
                </c:pt>
                <c:pt idx="1630">
                  <c:v>52.6</c:v>
                </c:pt>
                <c:pt idx="1631">
                  <c:v>52.62</c:v>
                </c:pt>
                <c:pt idx="1632">
                  <c:v>52.64</c:v>
                </c:pt>
                <c:pt idx="1633">
                  <c:v>52.66</c:v>
                </c:pt>
                <c:pt idx="1634">
                  <c:v>52.68</c:v>
                </c:pt>
                <c:pt idx="1635">
                  <c:v>52.7</c:v>
                </c:pt>
                <c:pt idx="1636">
                  <c:v>52.72</c:v>
                </c:pt>
                <c:pt idx="1637">
                  <c:v>52.74</c:v>
                </c:pt>
                <c:pt idx="1638">
                  <c:v>52.76</c:v>
                </c:pt>
                <c:pt idx="1639">
                  <c:v>52.78</c:v>
                </c:pt>
                <c:pt idx="1640">
                  <c:v>52.8</c:v>
                </c:pt>
                <c:pt idx="1641">
                  <c:v>52.82</c:v>
                </c:pt>
                <c:pt idx="1642">
                  <c:v>52.84</c:v>
                </c:pt>
                <c:pt idx="1643">
                  <c:v>52.86</c:v>
                </c:pt>
                <c:pt idx="1644">
                  <c:v>52.88</c:v>
                </c:pt>
                <c:pt idx="1645">
                  <c:v>52.9</c:v>
                </c:pt>
                <c:pt idx="1646">
                  <c:v>52.92</c:v>
                </c:pt>
                <c:pt idx="1647">
                  <c:v>52.94</c:v>
                </c:pt>
                <c:pt idx="1648">
                  <c:v>52.96</c:v>
                </c:pt>
                <c:pt idx="1649">
                  <c:v>52.98</c:v>
                </c:pt>
                <c:pt idx="1650">
                  <c:v>53</c:v>
                </c:pt>
                <c:pt idx="1651">
                  <c:v>53.02</c:v>
                </c:pt>
                <c:pt idx="1652">
                  <c:v>53.04</c:v>
                </c:pt>
                <c:pt idx="1653">
                  <c:v>53.06</c:v>
                </c:pt>
                <c:pt idx="1654">
                  <c:v>53.08</c:v>
                </c:pt>
                <c:pt idx="1655">
                  <c:v>53.1</c:v>
                </c:pt>
                <c:pt idx="1656">
                  <c:v>53.12</c:v>
                </c:pt>
                <c:pt idx="1657">
                  <c:v>53.14</c:v>
                </c:pt>
                <c:pt idx="1658">
                  <c:v>53.16</c:v>
                </c:pt>
                <c:pt idx="1659">
                  <c:v>53.18</c:v>
                </c:pt>
                <c:pt idx="1660">
                  <c:v>53.2</c:v>
                </c:pt>
                <c:pt idx="1661">
                  <c:v>53.22</c:v>
                </c:pt>
                <c:pt idx="1662">
                  <c:v>53.24</c:v>
                </c:pt>
                <c:pt idx="1663">
                  <c:v>53.26</c:v>
                </c:pt>
                <c:pt idx="1664">
                  <c:v>53.28</c:v>
                </c:pt>
                <c:pt idx="1665">
                  <c:v>53.3</c:v>
                </c:pt>
                <c:pt idx="1666">
                  <c:v>53.32</c:v>
                </c:pt>
                <c:pt idx="1667">
                  <c:v>53.34</c:v>
                </c:pt>
                <c:pt idx="1668">
                  <c:v>53.36</c:v>
                </c:pt>
                <c:pt idx="1669">
                  <c:v>53.38</c:v>
                </c:pt>
                <c:pt idx="1670">
                  <c:v>53.4</c:v>
                </c:pt>
                <c:pt idx="1671">
                  <c:v>53.42</c:v>
                </c:pt>
                <c:pt idx="1672">
                  <c:v>53.44</c:v>
                </c:pt>
                <c:pt idx="1673">
                  <c:v>53.46</c:v>
                </c:pt>
                <c:pt idx="1674">
                  <c:v>53.48</c:v>
                </c:pt>
                <c:pt idx="1675">
                  <c:v>53.5</c:v>
                </c:pt>
                <c:pt idx="1676">
                  <c:v>53.52</c:v>
                </c:pt>
                <c:pt idx="1677">
                  <c:v>53.54</c:v>
                </c:pt>
                <c:pt idx="1678">
                  <c:v>53.56</c:v>
                </c:pt>
                <c:pt idx="1679">
                  <c:v>53.58</c:v>
                </c:pt>
                <c:pt idx="1680">
                  <c:v>53.6</c:v>
                </c:pt>
                <c:pt idx="1681">
                  <c:v>53.62</c:v>
                </c:pt>
                <c:pt idx="1682">
                  <c:v>53.64</c:v>
                </c:pt>
                <c:pt idx="1683">
                  <c:v>53.66</c:v>
                </c:pt>
                <c:pt idx="1684">
                  <c:v>53.68</c:v>
                </c:pt>
                <c:pt idx="1685">
                  <c:v>53.7</c:v>
                </c:pt>
                <c:pt idx="1686">
                  <c:v>53.72</c:v>
                </c:pt>
                <c:pt idx="1687">
                  <c:v>53.74</c:v>
                </c:pt>
                <c:pt idx="1688">
                  <c:v>53.76</c:v>
                </c:pt>
                <c:pt idx="1689">
                  <c:v>53.78</c:v>
                </c:pt>
                <c:pt idx="1690">
                  <c:v>53.8</c:v>
                </c:pt>
                <c:pt idx="1691">
                  <c:v>53.82</c:v>
                </c:pt>
                <c:pt idx="1692">
                  <c:v>53.84</c:v>
                </c:pt>
                <c:pt idx="1693">
                  <c:v>53.86</c:v>
                </c:pt>
                <c:pt idx="1694">
                  <c:v>53.88</c:v>
                </c:pt>
                <c:pt idx="1695">
                  <c:v>53.9</c:v>
                </c:pt>
                <c:pt idx="1696">
                  <c:v>53.92</c:v>
                </c:pt>
                <c:pt idx="1697">
                  <c:v>53.94</c:v>
                </c:pt>
                <c:pt idx="1698">
                  <c:v>53.96</c:v>
                </c:pt>
                <c:pt idx="1699">
                  <c:v>53.98</c:v>
                </c:pt>
                <c:pt idx="1700">
                  <c:v>54</c:v>
                </c:pt>
                <c:pt idx="1701">
                  <c:v>54.02</c:v>
                </c:pt>
                <c:pt idx="1702">
                  <c:v>54.04</c:v>
                </c:pt>
                <c:pt idx="1703">
                  <c:v>54.06</c:v>
                </c:pt>
                <c:pt idx="1704">
                  <c:v>54.08</c:v>
                </c:pt>
                <c:pt idx="1705">
                  <c:v>54.1</c:v>
                </c:pt>
                <c:pt idx="1706">
                  <c:v>54.12</c:v>
                </c:pt>
                <c:pt idx="1707">
                  <c:v>54.14</c:v>
                </c:pt>
                <c:pt idx="1708">
                  <c:v>54.16</c:v>
                </c:pt>
                <c:pt idx="1709">
                  <c:v>54.18</c:v>
                </c:pt>
                <c:pt idx="1710">
                  <c:v>54.2</c:v>
                </c:pt>
                <c:pt idx="1711">
                  <c:v>54.22</c:v>
                </c:pt>
                <c:pt idx="1712">
                  <c:v>54.24</c:v>
                </c:pt>
                <c:pt idx="1713">
                  <c:v>54.26</c:v>
                </c:pt>
                <c:pt idx="1714">
                  <c:v>54.28</c:v>
                </c:pt>
                <c:pt idx="1715">
                  <c:v>54.3</c:v>
                </c:pt>
                <c:pt idx="1716">
                  <c:v>54.32</c:v>
                </c:pt>
                <c:pt idx="1717">
                  <c:v>54.34</c:v>
                </c:pt>
                <c:pt idx="1718">
                  <c:v>54.36</c:v>
                </c:pt>
                <c:pt idx="1719">
                  <c:v>54.38</c:v>
                </c:pt>
                <c:pt idx="1720">
                  <c:v>54.4</c:v>
                </c:pt>
                <c:pt idx="1721">
                  <c:v>54.42</c:v>
                </c:pt>
                <c:pt idx="1722">
                  <c:v>54.44</c:v>
                </c:pt>
                <c:pt idx="1723">
                  <c:v>54.46</c:v>
                </c:pt>
                <c:pt idx="1724">
                  <c:v>54.48</c:v>
                </c:pt>
                <c:pt idx="1725">
                  <c:v>54.5</c:v>
                </c:pt>
                <c:pt idx="1726">
                  <c:v>54.52</c:v>
                </c:pt>
                <c:pt idx="1727">
                  <c:v>54.54</c:v>
                </c:pt>
                <c:pt idx="1728">
                  <c:v>54.56</c:v>
                </c:pt>
                <c:pt idx="1729">
                  <c:v>54.58</c:v>
                </c:pt>
                <c:pt idx="1730">
                  <c:v>54.6</c:v>
                </c:pt>
                <c:pt idx="1731">
                  <c:v>54.62</c:v>
                </c:pt>
                <c:pt idx="1732">
                  <c:v>54.64</c:v>
                </c:pt>
                <c:pt idx="1733">
                  <c:v>54.66</c:v>
                </c:pt>
                <c:pt idx="1734">
                  <c:v>54.68</c:v>
                </c:pt>
                <c:pt idx="1735">
                  <c:v>54.7</c:v>
                </c:pt>
                <c:pt idx="1736">
                  <c:v>54.72</c:v>
                </c:pt>
                <c:pt idx="1737">
                  <c:v>54.74</c:v>
                </c:pt>
                <c:pt idx="1738">
                  <c:v>54.76</c:v>
                </c:pt>
                <c:pt idx="1739">
                  <c:v>54.78</c:v>
                </c:pt>
                <c:pt idx="1740">
                  <c:v>54.8</c:v>
                </c:pt>
                <c:pt idx="1741">
                  <c:v>54.82</c:v>
                </c:pt>
                <c:pt idx="1742">
                  <c:v>54.84</c:v>
                </c:pt>
                <c:pt idx="1743">
                  <c:v>54.86</c:v>
                </c:pt>
                <c:pt idx="1744">
                  <c:v>54.88</c:v>
                </c:pt>
                <c:pt idx="1745">
                  <c:v>54.9</c:v>
                </c:pt>
                <c:pt idx="1746">
                  <c:v>54.92</c:v>
                </c:pt>
                <c:pt idx="1747">
                  <c:v>54.94</c:v>
                </c:pt>
                <c:pt idx="1748">
                  <c:v>54.96</c:v>
                </c:pt>
                <c:pt idx="1749">
                  <c:v>54.98</c:v>
                </c:pt>
                <c:pt idx="1750">
                  <c:v>55</c:v>
                </c:pt>
                <c:pt idx="1751">
                  <c:v>55.02</c:v>
                </c:pt>
                <c:pt idx="1752">
                  <c:v>55.04</c:v>
                </c:pt>
                <c:pt idx="1753">
                  <c:v>55.06</c:v>
                </c:pt>
                <c:pt idx="1754">
                  <c:v>55.08</c:v>
                </c:pt>
                <c:pt idx="1755">
                  <c:v>55.1</c:v>
                </c:pt>
                <c:pt idx="1756">
                  <c:v>55.12</c:v>
                </c:pt>
                <c:pt idx="1757">
                  <c:v>55.14</c:v>
                </c:pt>
                <c:pt idx="1758">
                  <c:v>55.16</c:v>
                </c:pt>
                <c:pt idx="1759">
                  <c:v>55.18</c:v>
                </c:pt>
                <c:pt idx="1760">
                  <c:v>55.2</c:v>
                </c:pt>
                <c:pt idx="1761">
                  <c:v>55.22</c:v>
                </c:pt>
                <c:pt idx="1762">
                  <c:v>55.24</c:v>
                </c:pt>
                <c:pt idx="1763">
                  <c:v>55.26</c:v>
                </c:pt>
                <c:pt idx="1764">
                  <c:v>55.28</c:v>
                </c:pt>
                <c:pt idx="1765">
                  <c:v>55.3</c:v>
                </c:pt>
                <c:pt idx="1766">
                  <c:v>55.32</c:v>
                </c:pt>
                <c:pt idx="1767">
                  <c:v>55.34</c:v>
                </c:pt>
                <c:pt idx="1768">
                  <c:v>55.36</c:v>
                </c:pt>
                <c:pt idx="1769">
                  <c:v>55.38</c:v>
                </c:pt>
                <c:pt idx="1770">
                  <c:v>55.4</c:v>
                </c:pt>
                <c:pt idx="1771">
                  <c:v>55.42</c:v>
                </c:pt>
                <c:pt idx="1772">
                  <c:v>55.44</c:v>
                </c:pt>
                <c:pt idx="1773">
                  <c:v>55.46</c:v>
                </c:pt>
                <c:pt idx="1774">
                  <c:v>55.48</c:v>
                </c:pt>
                <c:pt idx="1775">
                  <c:v>55.5</c:v>
                </c:pt>
                <c:pt idx="1776">
                  <c:v>55.52</c:v>
                </c:pt>
                <c:pt idx="1777">
                  <c:v>55.54</c:v>
                </c:pt>
                <c:pt idx="1778">
                  <c:v>55.56</c:v>
                </c:pt>
                <c:pt idx="1779">
                  <c:v>55.58</c:v>
                </c:pt>
                <c:pt idx="1780">
                  <c:v>55.6</c:v>
                </c:pt>
                <c:pt idx="1781">
                  <c:v>55.62</c:v>
                </c:pt>
                <c:pt idx="1782">
                  <c:v>55.64</c:v>
                </c:pt>
                <c:pt idx="1783">
                  <c:v>55.66</c:v>
                </c:pt>
                <c:pt idx="1784">
                  <c:v>55.68</c:v>
                </c:pt>
                <c:pt idx="1785">
                  <c:v>55.7</c:v>
                </c:pt>
                <c:pt idx="1786">
                  <c:v>55.72</c:v>
                </c:pt>
                <c:pt idx="1787">
                  <c:v>55.74</c:v>
                </c:pt>
                <c:pt idx="1788">
                  <c:v>55.76</c:v>
                </c:pt>
                <c:pt idx="1789">
                  <c:v>55.78</c:v>
                </c:pt>
                <c:pt idx="1790">
                  <c:v>55.8</c:v>
                </c:pt>
                <c:pt idx="1791">
                  <c:v>55.82</c:v>
                </c:pt>
                <c:pt idx="1792">
                  <c:v>55.84</c:v>
                </c:pt>
                <c:pt idx="1793">
                  <c:v>55.86</c:v>
                </c:pt>
                <c:pt idx="1794">
                  <c:v>55.88</c:v>
                </c:pt>
                <c:pt idx="1795">
                  <c:v>55.9</c:v>
                </c:pt>
                <c:pt idx="1796">
                  <c:v>55.92</c:v>
                </c:pt>
                <c:pt idx="1797">
                  <c:v>55.94</c:v>
                </c:pt>
                <c:pt idx="1798">
                  <c:v>55.96</c:v>
                </c:pt>
                <c:pt idx="1799">
                  <c:v>55.98</c:v>
                </c:pt>
                <c:pt idx="1800">
                  <c:v>56</c:v>
                </c:pt>
                <c:pt idx="1801">
                  <c:v>56.02</c:v>
                </c:pt>
                <c:pt idx="1802">
                  <c:v>56.04</c:v>
                </c:pt>
                <c:pt idx="1803">
                  <c:v>56.06</c:v>
                </c:pt>
                <c:pt idx="1804">
                  <c:v>56.08</c:v>
                </c:pt>
                <c:pt idx="1805">
                  <c:v>56.1</c:v>
                </c:pt>
                <c:pt idx="1806">
                  <c:v>56.12</c:v>
                </c:pt>
                <c:pt idx="1807">
                  <c:v>56.14</c:v>
                </c:pt>
                <c:pt idx="1808">
                  <c:v>56.16</c:v>
                </c:pt>
                <c:pt idx="1809">
                  <c:v>56.18</c:v>
                </c:pt>
                <c:pt idx="1810">
                  <c:v>56.2</c:v>
                </c:pt>
                <c:pt idx="1811">
                  <c:v>56.22</c:v>
                </c:pt>
                <c:pt idx="1812">
                  <c:v>56.24</c:v>
                </c:pt>
                <c:pt idx="1813">
                  <c:v>56.26</c:v>
                </c:pt>
                <c:pt idx="1814">
                  <c:v>56.28</c:v>
                </c:pt>
                <c:pt idx="1815">
                  <c:v>56.3</c:v>
                </c:pt>
                <c:pt idx="1816">
                  <c:v>56.32</c:v>
                </c:pt>
                <c:pt idx="1817">
                  <c:v>56.34</c:v>
                </c:pt>
                <c:pt idx="1818">
                  <c:v>56.36</c:v>
                </c:pt>
                <c:pt idx="1819">
                  <c:v>56.38</c:v>
                </c:pt>
                <c:pt idx="1820">
                  <c:v>56.4</c:v>
                </c:pt>
                <c:pt idx="1821">
                  <c:v>56.42</c:v>
                </c:pt>
                <c:pt idx="1822">
                  <c:v>56.44</c:v>
                </c:pt>
                <c:pt idx="1823">
                  <c:v>56.46</c:v>
                </c:pt>
                <c:pt idx="1824">
                  <c:v>56.48</c:v>
                </c:pt>
                <c:pt idx="1825">
                  <c:v>56.5</c:v>
                </c:pt>
                <c:pt idx="1826">
                  <c:v>56.52</c:v>
                </c:pt>
                <c:pt idx="1827">
                  <c:v>56.54</c:v>
                </c:pt>
                <c:pt idx="1828">
                  <c:v>56.56</c:v>
                </c:pt>
                <c:pt idx="1829">
                  <c:v>56.58</c:v>
                </c:pt>
                <c:pt idx="1830">
                  <c:v>56.6</c:v>
                </c:pt>
                <c:pt idx="1831">
                  <c:v>56.62</c:v>
                </c:pt>
                <c:pt idx="1832">
                  <c:v>56.64</c:v>
                </c:pt>
                <c:pt idx="1833">
                  <c:v>56.66</c:v>
                </c:pt>
                <c:pt idx="1834">
                  <c:v>56.68</c:v>
                </c:pt>
                <c:pt idx="1835">
                  <c:v>56.7</c:v>
                </c:pt>
                <c:pt idx="1836">
                  <c:v>56.72</c:v>
                </c:pt>
                <c:pt idx="1837">
                  <c:v>56.74</c:v>
                </c:pt>
                <c:pt idx="1838">
                  <c:v>56.76</c:v>
                </c:pt>
                <c:pt idx="1839">
                  <c:v>56.78</c:v>
                </c:pt>
                <c:pt idx="1840">
                  <c:v>56.8</c:v>
                </c:pt>
                <c:pt idx="1841">
                  <c:v>56.82</c:v>
                </c:pt>
                <c:pt idx="1842">
                  <c:v>56.84</c:v>
                </c:pt>
                <c:pt idx="1843">
                  <c:v>56.86</c:v>
                </c:pt>
                <c:pt idx="1844">
                  <c:v>56.88</c:v>
                </c:pt>
                <c:pt idx="1845">
                  <c:v>56.9</c:v>
                </c:pt>
                <c:pt idx="1846">
                  <c:v>56.92</c:v>
                </c:pt>
                <c:pt idx="1847">
                  <c:v>56.94</c:v>
                </c:pt>
                <c:pt idx="1848">
                  <c:v>56.96</c:v>
                </c:pt>
                <c:pt idx="1849">
                  <c:v>56.98</c:v>
                </c:pt>
                <c:pt idx="1850">
                  <c:v>57</c:v>
                </c:pt>
                <c:pt idx="1851">
                  <c:v>57.02</c:v>
                </c:pt>
                <c:pt idx="1852">
                  <c:v>57.04</c:v>
                </c:pt>
                <c:pt idx="1853">
                  <c:v>57.06</c:v>
                </c:pt>
                <c:pt idx="1854">
                  <c:v>57.08</c:v>
                </c:pt>
                <c:pt idx="1855">
                  <c:v>57.1</c:v>
                </c:pt>
                <c:pt idx="1856">
                  <c:v>57.12</c:v>
                </c:pt>
                <c:pt idx="1857">
                  <c:v>57.14</c:v>
                </c:pt>
                <c:pt idx="1858">
                  <c:v>57.16</c:v>
                </c:pt>
                <c:pt idx="1859">
                  <c:v>57.18</c:v>
                </c:pt>
                <c:pt idx="1860">
                  <c:v>57.2</c:v>
                </c:pt>
                <c:pt idx="1861">
                  <c:v>57.22</c:v>
                </c:pt>
                <c:pt idx="1862">
                  <c:v>57.24</c:v>
                </c:pt>
                <c:pt idx="1863">
                  <c:v>57.26</c:v>
                </c:pt>
                <c:pt idx="1864">
                  <c:v>57.28</c:v>
                </c:pt>
                <c:pt idx="1865">
                  <c:v>57.3</c:v>
                </c:pt>
                <c:pt idx="1866">
                  <c:v>57.32</c:v>
                </c:pt>
                <c:pt idx="1867">
                  <c:v>57.34</c:v>
                </c:pt>
                <c:pt idx="1868">
                  <c:v>57.36</c:v>
                </c:pt>
                <c:pt idx="1869">
                  <c:v>57.38</c:v>
                </c:pt>
                <c:pt idx="1870">
                  <c:v>57.4</c:v>
                </c:pt>
                <c:pt idx="1871">
                  <c:v>57.42</c:v>
                </c:pt>
                <c:pt idx="1872">
                  <c:v>57.44</c:v>
                </c:pt>
                <c:pt idx="1873">
                  <c:v>57.46</c:v>
                </c:pt>
                <c:pt idx="1874">
                  <c:v>57.48</c:v>
                </c:pt>
                <c:pt idx="1875">
                  <c:v>57.5</c:v>
                </c:pt>
                <c:pt idx="1876">
                  <c:v>57.52</c:v>
                </c:pt>
                <c:pt idx="1877">
                  <c:v>57.54</c:v>
                </c:pt>
                <c:pt idx="1878">
                  <c:v>57.56</c:v>
                </c:pt>
                <c:pt idx="1879">
                  <c:v>57.58</c:v>
                </c:pt>
                <c:pt idx="1880">
                  <c:v>57.6</c:v>
                </c:pt>
                <c:pt idx="1881">
                  <c:v>57.62</c:v>
                </c:pt>
                <c:pt idx="1882">
                  <c:v>57.64</c:v>
                </c:pt>
                <c:pt idx="1883">
                  <c:v>57.66</c:v>
                </c:pt>
                <c:pt idx="1884">
                  <c:v>57.68</c:v>
                </c:pt>
                <c:pt idx="1885">
                  <c:v>57.7</c:v>
                </c:pt>
                <c:pt idx="1886">
                  <c:v>57.72</c:v>
                </c:pt>
                <c:pt idx="1887">
                  <c:v>57.74</c:v>
                </c:pt>
                <c:pt idx="1888">
                  <c:v>57.76</c:v>
                </c:pt>
                <c:pt idx="1889">
                  <c:v>57.78</c:v>
                </c:pt>
                <c:pt idx="1890">
                  <c:v>57.8</c:v>
                </c:pt>
                <c:pt idx="1891">
                  <c:v>57.82</c:v>
                </c:pt>
                <c:pt idx="1892">
                  <c:v>57.84</c:v>
                </c:pt>
                <c:pt idx="1893">
                  <c:v>57.86</c:v>
                </c:pt>
                <c:pt idx="1894">
                  <c:v>57.88</c:v>
                </c:pt>
                <c:pt idx="1895">
                  <c:v>57.9</c:v>
                </c:pt>
                <c:pt idx="1896">
                  <c:v>57.92</c:v>
                </c:pt>
                <c:pt idx="1897">
                  <c:v>57.94</c:v>
                </c:pt>
                <c:pt idx="1898">
                  <c:v>57.96</c:v>
                </c:pt>
                <c:pt idx="1899">
                  <c:v>57.98</c:v>
                </c:pt>
                <c:pt idx="1900">
                  <c:v>58</c:v>
                </c:pt>
                <c:pt idx="1901">
                  <c:v>58.02</c:v>
                </c:pt>
                <c:pt idx="1902">
                  <c:v>58.04</c:v>
                </c:pt>
                <c:pt idx="1903">
                  <c:v>58.06</c:v>
                </c:pt>
                <c:pt idx="1904">
                  <c:v>58.08</c:v>
                </c:pt>
                <c:pt idx="1905">
                  <c:v>58.1</c:v>
                </c:pt>
                <c:pt idx="1906">
                  <c:v>58.12</c:v>
                </c:pt>
                <c:pt idx="1907">
                  <c:v>58.14</c:v>
                </c:pt>
                <c:pt idx="1908">
                  <c:v>58.16</c:v>
                </c:pt>
                <c:pt idx="1909">
                  <c:v>58.18</c:v>
                </c:pt>
                <c:pt idx="1910">
                  <c:v>58.2</c:v>
                </c:pt>
                <c:pt idx="1911">
                  <c:v>58.22</c:v>
                </c:pt>
                <c:pt idx="1912">
                  <c:v>58.24</c:v>
                </c:pt>
                <c:pt idx="1913">
                  <c:v>58.26</c:v>
                </c:pt>
                <c:pt idx="1914">
                  <c:v>58.28</c:v>
                </c:pt>
                <c:pt idx="1915">
                  <c:v>58.3</c:v>
                </c:pt>
                <c:pt idx="1916">
                  <c:v>58.32</c:v>
                </c:pt>
                <c:pt idx="1917">
                  <c:v>58.34</c:v>
                </c:pt>
                <c:pt idx="1918">
                  <c:v>58.36</c:v>
                </c:pt>
                <c:pt idx="1919">
                  <c:v>58.38</c:v>
                </c:pt>
                <c:pt idx="1920">
                  <c:v>58.4</c:v>
                </c:pt>
                <c:pt idx="1921">
                  <c:v>58.42</c:v>
                </c:pt>
                <c:pt idx="1922">
                  <c:v>58.44</c:v>
                </c:pt>
                <c:pt idx="1923">
                  <c:v>58.46</c:v>
                </c:pt>
                <c:pt idx="1924">
                  <c:v>58.48</c:v>
                </c:pt>
                <c:pt idx="1925">
                  <c:v>58.5</c:v>
                </c:pt>
                <c:pt idx="1926">
                  <c:v>58.52</c:v>
                </c:pt>
                <c:pt idx="1927">
                  <c:v>58.54</c:v>
                </c:pt>
                <c:pt idx="1928">
                  <c:v>58.56</c:v>
                </c:pt>
                <c:pt idx="1929">
                  <c:v>58.58</c:v>
                </c:pt>
                <c:pt idx="1930">
                  <c:v>58.6</c:v>
                </c:pt>
                <c:pt idx="1931">
                  <c:v>58.62</c:v>
                </c:pt>
                <c:pt idx="1932">
                  <c:v>58.64</c:v>
                </c:pt>
                <c:pt idx="1933">
                  <c:v>58.66</c:v>
                </c:pt>
                <c:pt idx="1934">
                  <c:v>58.68</c:v>
                </c:pt>
                <c:pt idx="1935">
                  <c:v>58.7</c:v>
                </c:pt>
                <c:pt idx="1936">
                  <c:v>58.72</c:v>
                </c:pt>
                <c:pt idx="1937">
                  <c:v>58.74</c:v>
                </c:pt>
                <c:pt idx="1938">
                  <c:v>58.76</c:v>
                </c:pt>
                <c:pt idx="1939">
                  <c:v>58.78</c:v>
                </c:pt>
                <c:pt idx="1940">
                  <c:v>58.8</c:v>
                </c:pt>
                <c:pt idx="1941">
                  <c:v>58.82</c:v>
                </c:pt>
                <c:pt idx="1942">
                  <c:v>58.84</c:v>
                </c:pt>
                <c:pt idx="1943">
                  <c:v>58.86</c:v>
                </c:pt>
                <c:pt idx="1944">
                  <c:v>58.88</c:v>
                </c:pt>
                <c:pt idx="1945">
                  <c:v>58.9</c:v>
                </c:pt>
                <c:pt idx="1946">
                  <c:v>58.92</c:v>
                </c:pt>
                <c:pt idx="1947">
                  <c:v>58.94</c:v>
                </c:pt>
                <c:pt idx="1948">
                  <c:v>58.96</c:v>
                </c:pt>
                <c:pt idx="1949">
                  <c:v>58.98</c:v>
                </c:pt>
                <c:pt idx="1950">
                  <c:v>59</c:v>
                </c:pt>
                <c:pt idx="1951">
                  <c:v>59.02</c:v>
                </c:pt>
                <c:pt idx="1952">
                  <c:v>59.04</c:v>
                </c:pt>
                <c:pt idx="1953">
                  <c:v>59.06</c:v>
                </c:pt>
                <c:pt idx="1954">
                  <c:v>59.08</c:v>
                </c:pt>
                <c:pt idx="1955">
                  <c:v>59.1</c:v>
                </c:pt>
                <c:pt idx="1956">
                  <c:v>59.12</c:v>
                </c:pt>
                <c:pt idx="1957">
                  <c:v>59.14</c:v>
                </c:pt>
                <c:pt idx="1958">
                  <c:v>59.16</c:v>
                </c:pt>
                <c:pt idx="1959">
                  <c:v>59.18</c:v>
                </c:pt>
                <c:pt idx="1960">
                  <c:v>59.2</c:v>
                </c:pt>
                <c:pt idx="1961">
                  <c:v>59.22</c:v>
                </c:pt>
                <c:pt idx="1962">
                  <c:v>59.24</c:v>
                </c:pt>
                <c:pt idx="1963">
                  <c:v>59.26</c:v>
                </c:pt>
                <c:pt idx="1964">
                  <c:v>59.28</c:v>
                </c:pt>
                <c:pt idx="1965">
                  <c:v>59.3</c:v>
                </c:pt>
                <c:pt idx="1966">
                  <c:v>59.32</c:v>
                </c:pt>
                <c:pt idx="1967">
                  <c:v>59.34</c:v>
                </c:pt>
                <c:pt idx="1968">
                  <c:v>59.36</c:v>
                </c:pt>
                <c:pt idx="1969">
                  <c:v>59.38</c:v>
                </c:pt>
                <c:pt idx="1970">
                  <c:v>59.4</c:v>
                </c:pt>
                <c:pt idx="1971">
                  <c:v>59.42</c:v>
                </c:pt>
                <c:pt idx="1972">
                  <c:v>59.44</c:v>
                </c:pt>
                <c:pt idx="1973">
                  <c:v>59.46</c:v>
                </c:pt>
                <c:pt idx="1974">
                  <c:v>59.48</c:v>
                </c:pt>
                <c:pt idx="1975">
                  <c:v>59.5</c:v>
                </c:pt>
                <c:pt idx="1976">
                  <c:v>59.52</c:v>
                </c:pt>
                <c:pt idx="1977">
                  <c:v>59.54</c:v>
                </c:pt>
                <c:pt idx="1978">
                  <c:v>59.56</c:v>
                </c:pt>
                <c:pt idx="1979">
                  <c:v>59.58</c:v>
                </c:pt>
                <c:pt idx="1980">
                  <c:v>59.6</c:v>
                </c:pt>
                <c:pt idx="1981">
                  <c:v>59.62</c:v>
                </c:pt>
                <c:pt idx="1982">
                  <c:v>59.64</c:v>
                </c:pt>
                <c:pt idx="1983">
                  <c:v>59.66</c:v>
                </c:pt>
                <c:pt idx="1984">
                  <c:v>59.68</c:v>
                </c:pt>
                <c:pt idx="1985">
                  <c:v>59.7</c:v>
                </c:pt>
                <c:pt idx="1986">
                  <c:v>59.72</c:v>
                </c:pt>
                <c:pt idx="1987">
                  <c:v>59.74</c:v>
                </c:pt>
                <c:pt idx="1988">
                  <c:v>59.76</c:v>
                </c:pt>
                <c:pt idx="1989">
                  <c:v>59.78</c:v>
                </c:pt>
                <c:pt idx="1990">
                  <c:v>59.8</c:v>
                </c:pt>
                <c:pt idx="1991">
                  <c:v>59.82</c:v>
                </c:pt>
                <c:pt idx="1992">
                  <c:v>59.84</c:v>
                </c:pt>
                <c:pt idx="1993">
                  <c:v>59.86</c:v>
                </c:pt>
                <c:pt idx="1994">
                  <c:v>59.88</c:v>
                </c:pt>
                <c:pt idx="1995">
                  <c:v>59.9</c:v>
                </c:pt>
                <c:pt idx="1996">
                  <c:v>59.92</c:v>
                </c:pt>
                <c:pt idx="1997">
                  <c:v>59.94</c:v>
                </c:pt>
                <c:pt idx="1998">
                  <c:v>59.96</c:v>
                </c:pt>
                <c:pt idx="1999">
                  <c:v>59.98</c:v>
                </c:pt>
                <c:pt idx="2000">
                  <c:v>60</c:v>
                </c:pt>
                <c:pt idx="2001">
                  <c:v>60.02</c:v>
                </c:pt>
                <c:pt idx="2002">
                  <c:v>60.04</c:v>
                </c:pt>
                <c:pt idx="2003">
                  <c:v>60.06</c:v>
                </c:pt>
                <c:pt idx="2004">
                  <c:v>60.08</c:v>
                </c:pt>
                <c:pt idx="2005">
                  <c:v>60.1</c:v>
                </c:pt>
                <c:pt idx="2006">
                  <c:v>60.12</c:v>
                </c:pt>
                <c:pt idx="2007">
                  <c:v>60.14</c:v>
                </c:pt>
                <c:pt idx="2008">
                  <c:v>60.16</c:v>
                </c:pt>
                <c:pt idx="2009">
                  <c:v>60.18</c:v>
                </c:pt>
                <c:pt idx="2010">
                  <c:v>60.2</c:v>
                </c:pt>
                <c:pt idx="2011">
                  <c:v>60.22</c:v>
                </c:pt>
                <c:pt idx="2012">
                  <c:v>60.24</c:v>
                </c:pt>
                <c:pt idx="2013">
                  <c:v>60.26</c:v>
                </c:pt>
                <c:pt idx="2014">
                  <c:v>60.28</c:v>
                </c:pt>
                <c:pt idx="2015">
                  <c:v>60.3</c:v>
                </c:pt>
                <c:pt idx="2016">
                  <c:v>60.32</c:v>
                </c:pt>
                <c:pt idx="2017">
                  <c:v>60.34</c:v>
                </c:pt>
                <c:pt idx="2018">
                  <c:v>60.36</c:v>
                </c:pt>
                <c:pt idx="2019">
                  <c:v>60.38</c:v>
                </c:pt>
                <c:pt idx="2020">
                  <c:v>60.4</c:v>
                </c:pt>
                <c:pt idx="2021">
                  <c:v>60.42</c:v>
                </c:pt>
                <c:pt idx="2022">
                  <c:v>60.44</c:v>
                </c:pt>
                <c:pt idx="2023">
                  <c:v>60.46</c:v>
                </c:pt>
                <c:pt idx="2024">
                  <c:v>60.48</c:v>
                </c:pt>
                <c:pt idx="2025">
                  <c:v>60.5</c:v>
                </c:pt>
                <c:pt idx="2026">
                  <c:v>60.52</c:v>
                </c:pt>
                <c:pt idx="2027">
                  <c:v>60.54</c:v>
                </c:pt>
                <c:pt idx="2028">
                  <c:v>60.56</c:v>
                </c:pt>
                <c:pt idx="2029">
                  <c:v>60.58</c:v>
                </c:pt>
                <c:pt idx="2030">
                  <c:v>60.6</c:v>
                </c:pt>
                <c:pt idx="2031">
                  <c:v>60.62</c:v>
                </c:pt>
                <c:pt idx="2032">
                  <c:v>60.64</c:v>
                </c:pt>
                <c:pt idx="2033">
                  <c:v>60.66</c:v>
                </c:pt>
                <c:pt idx="2034">
                  <c:v>60.68</c:v>
                </c:pt>
                <c:pt idx="2035">
                  <c:v>60.7</c:v>
                </c:pt>
                <c:pt idx="2036">
                  <c:v>60.72</c:v>
                </c:pt>
                <c:pt idx="2037">
                  <c:v>60.74</c:v>
                </c:pt>
                <c:pt idx="2038">
                  <c:v>60.76</c:v>
                </c:pt>
                <c:pt idx="2039">
                  <c:v>60.78</c:v>
                </c:pt>
                <c:pt idx="2040">
                  <c:v>60.8</c:v>
                </c:pt>
                <c:pt idx="2041">
                  <c:v>60.82</c:v>
                </c:pt>
                <c:pt idx="2042">
                  <c:v>60.84</c:v>
                </c:pt>
                <c:pt idx="2043">
                  <c:v>60.86</c:v>
                </c:pt>
                <c:pt idx="2044">
                  <c:v>60.88</c:v>
                </c:pt>
                <c:pt idx="2045">
                  <c:v>60.9</c:v>
                </c:pt>
                <c:pt idx="2046">
                  <c:v>60.92</c:v>
                </c:pt>
                <c:pt idx="2047">
                  <c:v>60.94</c:v>
                </c:pt>
                <c:pt idx="2048">
                  <c:v>60.96</c:v>
                </c:pt>
                <c:pt idx="2049">
                  <c:v>60.98</c:v>
                </c:pt>
                <c:pt idx="2050">
                  <c:v>61</c:v>
                </c:pt>
                <c:pt idx="2051">
                  <c:v>61.02</c:v>
                </c:pt>
                <c:pt idx="2052">
                  <c:v>61.04</c:v>
                </c:pt>
                <c:pt idx="2053">
                  <c:v>61.06</c:v>
                </c:pt>
                <c:pt idx="2054">
                  <c:v>61.08</c:v>
                </c:pt>
                <c:pt idx="2055">
                  <c:v>61.1</c:v>
                </c:pt>
                <c:pt idx="2056">
                  <c:v>61.12</c:v>
                </c:pt>
                <c:pt idx="2057">
                  <c:v>61.14</c:v>
                </c:pt>
                <c:pt idx="2058">
                  <c:v>61.16</c:v>
                </c:pt>
                <c:pt idx="2059">
                  <c:v>61.18</c:v>
                </c:pt>
                <c:pt idx="2060">
                  <c:v>61.2</c:v>
                </c:pt>
                <c:pt idx="2061">
                  <c:v>61.22</c:v>
                </c:pt>
                <c:pt idx="2062">
                  <c:v>61.24</c:v>
                </c:pt>
                <c:pt idx="2063">
                  <c:v>61.26</c:v>
                </c:pt>
                <c:pt idx="2064">
                  <c:v>61.28</c:v>
                </c:pt>
                <c:pt idx="2065">
                  <c:v>61.3</c:v>
                </c:pt>
                <c:pt idx="2066">
                  <c:v>61.32</c:v>
                </c:pt>
                <c:pt idx="2067">
                  <c:v>61.34</c:v>
                </c:pt>
                <c:pt idx="2068">
                  <c:v>61.36</c:v>
                </c:pt>
                <c:pt idx="2069">
                  <c:v>61.38</c:v>
                </c:pt>
                <c:pt idx="2070">
                  <c:v>61.4</c:v>
                </c:pt>
                <c:pt idx="2071">
                  <c:v>61.42</c:v>
                </c:pt>
                <c:pt idx="2072">
                  <c:v>61.44</c:v>
                </c:pt>
                <c:pt idx="2073">
                  <c:v>61.46</c:v>
                </c:pt>
                <c:pt idx="2074">
                  <c:v>61.48</c:v>
                </c:pt>
                <c:pt idx="2075">
                  <c:v>61.5</c:v>
                </c:pt>
                <c:pt idx="2076">
                  <c:v>61.52</c:v>
                </c:pt>
                <c:pt idx="2077">
                  <c:v>61.54</c:v>
                </c:pt>
                <c:pt idx="2078">
                  <c:v>61.56</c:v>
                </c:pt>
                <c:pt idx="2079">
                  <c:v>61.58</c:v>
                </c:pt>
                <c:pt idx="2080">
                  <c:v>61.6</c:v>
                </c:pt>
                <c:pt idx="2081">
                  <c:v>61.62</c:v>
                </c:pt>
                <c:pt idx="2082">
                  <c:v>61.64</c:v>
                </c:pt>
                <c:pt idx="2083">
                  <c:v>61.66</c:v>
                </c:pt>
                <c:pt idx="2084">
                  <c:v>61.68</c:v>
                </c:pt>
                <c:pt idx="2085">
                  <c:v>61.7</c:v>
                </c:pt>
                <c:pt idx="2086">
                  <c:v>61.72</c:v>
                </c:pt>
                <c:pt idx="2087">
                  <c:v>61.74</c:v>
                </c:pt>
                <c:pt idx="2088">
                  <c:v>61.76</c:v>
                </c:pt>
                <c:pt idx="2089">
                  <c:v>61.78</c:v>
                </c:pt>
                <c:pt idx="2090">
                  <c:v>61.8</c:v>
                </c:pt>
                <c:pt idx="2091">
                  <c:v>61.82</c:v>
                </c:pt>
                <c:pt idx="2092">
                  <c:v>61.84</c:v>
                </c:pt>
                <c:pt idx="2093">
                  <c:v>61.86</c:v>
                </c:pt>
                <c:pt idx="2094">
                  <c:v>61.88</c:v>
                </c:pt>
                <c:pt idx="2095">
                  <c:v>61.9</c:v>
                </c:pt>
                <c:pt idx="2096">
                  <c:v>61.92</c:v>
                </c:pt>
                <c:pt idx="2097">
                  <c:v>61.94</c:v>
                </c:pt>
                <c:pt idx="2098">
                  <c:v>61.96</c:v>
                </c:pt>
                <c:pt idx="2099">
                  <c:v>61.98</c:v>
                </c:pt>
                <c:pt idx="2100">
                  <c:v>62</c:v>
                </c:pt>
                <c:pt idx="2101">
                  <c:v>62.02</c:v>
                </c:pt>
                <c:pt idx="2102">
                  <c:v>62.04</c:v>
                </c:pt>
                <c:pt idx="2103">
                  <c:v>62.06</c:v>
                </c:pt>
                <c:pt idx="2104">
                  <c:v>62.08</c:v>
                </c:pt>
                <c:pt idx="2105">
                  <c:v>62.1</c:v>
                </c:pt>
                <c:pt idx="2106">
                  <c:v>62.12</c:v>
                </c:pt>
                <c:pt idx="2107">
                  <c:v>62.14</c:v>
                </c:pt>
                <c:pt idx="2108">
                  <c:v>62.16</c:v>
                </c:pt>
                <c:pt idx="2109">
                  <c:v>62.18</c:v>
                </c:pt>
                <c:pt idx="2110">
                  <c:v>62.2</c:v>
                </c:pt>
                <c:pt idx="2111">
                  <c:v>62.22</c:v>
                </c:pt>
                <c:pt idx="2112">
                  <c:v>62.24</c:v>
                </c:pt>
                <c:pt idx="2113">
                  <c:v>62.26</c:v>
                </c:pt>
                <c:pt idx="2114">
                  <c:v>62.28</c:v>
                </c:pt>
                <c:pt idx="2115">
                  <c:v>62.3</c:v>
                </c:pt>
                <c:pt idx="2116">
                  <c:v>62.32</c:v>
                </c:pt>
                <c:pt idx="2117">
                  <c:v>62.34</c:v>
                </c:pt>
                <c:pt idx="2118">
                  <c:v>62.36</c:v>
                </c:pt>
                <c:pt idx="2119">
                  <c:v>62.38</c:v>
                </c:pt>
                <c:pt idx="2120">
                  <c:v>62.4</c:v>
                </c:pt>
                <c:pt idx="2121">
                  <c:v>62.42</c:v>
                </c:pt>
                <c:pt idx="2122">
                  <c:v>62.44</c:v>
                </c:pt>
                <c:pt idx="2123">
                  <c:v>62.46</c:v>
                </c:pt>
                <c:pt idx="2124">
                  <c:v>62.48</c:v>
                </c:pt>
                <c:pt idx="2125">
                  <c:v>62.5</c:v>
                </c:pt>
                <c:pt idx="2126">
                  <c:v>62.52</c:v>
                </c:pt>
                <c:pt idx="2127">
                  <c:v>62.54</c:v>
                </c:pt>
                <c:pt idx="2128">
                  <c:v>62.56</c:v>
                </c:pt>
                <c:pt idx="2129">
                  <c:v>62.58</c:v>
                </c:pt>
                <c:pt idx="2130">
                  <c:v>62.6</c:v>
                </c:pt>
                <c:pt idx="2131">
                  <c:v>62.62</c:v>
                </c:pt>
                <c:pt idx="2132">
                  <c:v>62.64</c:v>
                </c:pt>
                <c:pt idx="2133">
                  <c:v>62.66</c:v>
                </c:pt>
                <c:pt idx="2134">
                  <c:v>62.68</c:v>
                </c:pt>
                <c:pt idx="2135">
                  <c:v>62.7</c:v>
                </c:pt>
                <c:pt idx="2136">
                  <c:v>62.72</c:v>
                </c:pt>
                <c:pt idx="2137">
                  <c:v>62.74</c:v>
                </c:pt>
                <c:pt idx="2138">
                  <c:v>62.76</c:v>
                </c:pt>
                <c:pt idx="2139">
                  <c:v>62.78</c:v>
                </c:pt>
                <c:pt idx="2140">
                  <c:v>62.8</c:v>
                </c:pt>
                <c:pt idx="2141">
                  <c:v>62.82</c:v>
                </c:pt>
                <c:pt idx="2142">
                  <c:v>62.84</c:v>
                </c:pt>
                <c:pt idx="2143">
                  <c:v>62.86</c:v>
                </c:pt>
                <c:pt idx="2144">
                  <c:v>62.88</c:v>
                </c:pt>
                <c:pt idx="2145">
                  <c:v>62.9</c:v>
                </c:pt>
                <c:pt idx="2146">
                  <c:v>62.92</c:v>
                </c:pt>
                <c:pt idx="2147">
                  <c:v>62.94</c:v>
                </c:pt>
                <c:pt idx="2148">
                  <c:v>62.96</c:v>
                </c:pt>
                <c:pt idx="2149">
                  <c:v>62.98</c:v>
                </c:pt>
                <c:pt idx="2150">
                  <c:v>63</c:v>
                </c:pt>
                <c:pt idx="2151">
                  <c:v>63.02</c:v>
                </c:pt>
                <c:pt idx="2152">
                  <c:v>63.04</c:v>
                </c:pt>
                <c:pt idx="2153">
                  <c:v>63.06</c:v>
                </c:pt>
                <c:pt idx="2154">
                  <c:v>63.08</c:v>
                </c:pt>
                <c:pt idx="2155">
                  <c:v>63.1</c:v>
                </c:pt>
                <c:pt idx="2156">
                  <c:v>63.12</c:v>
                </c:pt>
                <c:pt idx="2157">
                  <c:v>63.14</c:v>
                </c:pt>
                <c:pt idx="2158">
                  <c:v>63.16</c:v>
                </c:pt>
                <c:pt idx="2159">
                  <c:v>63.18</c:v>
                </c:pt>
                <c:pt idx="2160">
                  <c:v>63.2</c:v>
                </c:pt>
                <c:pt idx="2161">
                  <c:v>63.22</c:v>
                </c:pt>
                <c:pt idx="2162">
                  <c:v>63.24</c:v>
                </c:pt>
                <c:pt idx="2163">
                  <c:v>63.26</c:v>
                </c:pt>
                <c:pt idx="2164">
                  <c:v>63.28</c:v>
                </c:pt>
                <c:pt idx="2165">
                  <c:v>63.3</c:v>
                </c:pt>
                <c:pt idx="2166">
                  <c:v>63.32</c:v>
                </c:pt>
                <c:pt idx="2167">
                  <c:v>63.34</c:v>
                </c:pt>
                <c:pt idx="2168">
                  <c:v>63.36</c:v>
                </c:pt>
                <c:pt idx="2169">
                  <c:v>63.38</c:v>
                </c:pt>
                <c:pt idx="2170">
                  <c:v>63.4</c:v>
                </c:pt>
                <c:pt idx="2171">
                  <c:v>63.42</c:v>
                </c:pt>
                <c:pt idx="2172">
                  <c:v>63.44</c:v>
                </c:pt>
                <c:pt idx="2173">
                  <c:v>63.46</c:v>
                </c:pt>
                <c:pt idx="2174">
                  <c:v>63.48</c:v>
                </c:pt>
                <c:pt idx="2175">
                  <c:v>63.5</c:v>
                </c:pt>
                <c:pt idx="2176">
                  <c:v>63.52</c:v>
                </c:pt>
                <c:pt idx="2177">
                  <c:v>63.54</c:v>
                </c:pt>
                <c:pt idx="2178">
                  <c:v>63.56</c:v>
                </c:pt>
                <c:pt idx="2179">
                  <c:v>63.58</c:v>
                </c:pt>
                <c:pt idx="2180">
                  <c:v>63.6</c:v>
                </c:pt>
                <c:pt idx="2181">
                  <c:v>63.62</c:v>
                </c:pt>
                <c:pt idx="2182">
                  <c:v>63.64</c:v>
                </c:pt>
                <c:pt idx="2183">
                  <c:v>63.66</c:v>
                </c:pt>
                <c:pt idx="2184">
                  <c:v>63.68</c:v>
                </c:pt>
                <c:pt idx="2185">
                  <c:v>63.7</c:v>
                </c:pt>
                <c:pt idx="2186">
                  <c:v>63.72</c:v>
                </c:pt>
                <c:pt idx="2187">
                  <c:v>63.74</c:v>
                </c:pt>
                <c:pt idx="2188">
                  <c:v>63.76</c:v>
                </c:pt>
                <c:pt idx="2189">
                  <c:v>63.78</c:v>
                </c:pt>
                <c:pt idx="2190">
                  <c:v>63.8</c:v>
                </c:pt>
                <c:pt idx="2191">
                  <c:v>63.82</c:v>
                </c:pt>
                <c:pt idx="2192">
                  <c:v>63.84</c:v>
                </c:pt>
                <c:pt idx="2193">
                  <c:v>63.86</c:v>
                </c:pt>
                <c:pt idx="2194">
                  <c:v>63.88</c:v>
                </c:pt>
                <c:pt idx="2195">
                  <c:v>63.9</c:v>
                </c:pt>
                <c:pt idx="2196">
                  <c:v>63.92</c:v>
                </c:pt>
                <c:pt idx="2197">
                  <c:v>63.94</c:v>
                </c:pt>
                <c:pt idx="2198">
                  <c:v>63.96</c:v>
                </c:pt>
                <c:pt idx="2199">
                  <c:v>63.98</c:v>
                </c:pt>
                <c:pt idx="2200">
                  <c:v>64</c:v>
                </c:pt>
                <c:pt idx="2201">
                  <c:v>64.02</c:v>
                </c:pt>
                <c:pt idx="2202">
                  <c:v>64.040000000000006</c:v>
                </c:pt>
                <c:pt idx="2203">
                  <c:v>64.06</c:v>
                </c:pt>
                <c:pt idx="2204">
                  <c:v>64.08</c:v>
                </c:pt>
                <c:pt idx="2205">
                  <c:v>64.099999999999994</c:v>
                </c:pt>
                <c:pt idx="2206">
                  <c:v>64.12</c:v>
                </c:pt>
                <c:pt idx="2207">
                  <c:v>64.14</c:v>
                </c:pt>
                <c:pt idx="2208">
                  <c:v>64.16</c:v>
                </c:pt>
                <c:pt idx="2209">
                  <c:v>64.180000000000007</c:v>
                </c:pt>
                <c:pt idx="2210">
                  <c:v>64.2</c:v>
                </c:pt>
                <c:pt idx="2211">
                  <c:v>64.22</c:v>
                </c:pt>
                <c:pt idx="2212">
                  <c:v>64.239999999999995</c:v>
                </c:pt>
                <c:pt idx="2213">
                  <c:v>64.260000000000005</c:v>
                </c:pt>
                <c:pt idx="2214">
                  <c:v>64.28</c:v>
                </c:pt>
                <c:pt idx="2215">
                  <c:v>64.3</c:v>
                </c:pt>
                <c:pt idx="2216">
                  <c:v>64.319999999999993</c:v>
                </c:pt>
                <c:pt idx="2217">
                  <c:v>64.34</c:v>
                </c:pt>
                <c:pt idx="2218">
                  <c:v>64.36</c:v>
                </c:pt>
                <c:pt idx="2219">
                  <c:v>64.38</c:v>
                </c:pt>
                <c:pt idx="2220">
                  <c:v>64.400000000000006</c:v>
                </c:pt>
                <c:pt idx="2221">
                  <c:v>64.42</c:v>
                </c:pt>
                <c:pt idx="2222">
                  <c:v>64.44</c:v>
                </c:pt>
                <c:pt idx="2223">
                  <c:v>64.459999999999994</c:v>
                </c:pt>
                <c:pt idx="2224">
                  <c:v>64.48</c:v>
                </c:pt>
                <c:pt idx="2225">
                  <c:v>64.5</c:v>
                </c:pt>
                <c:pt idx="2226">
                  <c:v>64.52</c:v>
                </c:pt>
                <c:pt idx="2227">
                  <c:v>64.540000000000006</c:v>
                </c:pt>
                <c:pt idx="2228">
                  <c:v>64.56</c:v>
                </c:pt>
                <c:pt idx="2229">
                  <c:v>64.58</c:v>
                </c:pt>
                <c:pt idx="2230">
                  <c:v>64.599999999999994</c:v>
                </c:pt>
                <c:pt idx="2231">
                  <c:v>64.62</c:v>
                </c:pt>
                <c:pt idx="2232">
                  <c:v>64.64</c:v>
                </c:pt>
                <c:pt idx="2233">
                  <c:v>64.66</c:v>
                </c:pt>
                <c:pt idx="2234">
                  <c:v>64.680000000000007</c:v>
                </c:pt>
                <c:pt idx="2235">
                  <c:v>64.7</c:v>
                </c:pt>
                <c:pt idx="2236">
                  <c:v>64.72</c:v>
                </c:pt>
                <c:pt idx="2237">
                  <c:v>64.739999999999995</c:v>
                </c:pt>
                <c:pt idx="2238">
                  <c:v>64.760000000000005</c:v>
                </c:pt>
                <c:pt idx="2239">
                  <c:v>64.78</c:v>
                </c:pt>
                <c:pt idx="2240">
                  <c:v>64.8</c:v>
                </c:pt>
                <c:pt idx="2241">
                  <c:v>64.819999999999993</c:v>
                </c:pt>
                <c:pt idx="2242">
                  <c:v>64.84</c:v>
                </c:pt>
                <c:pt idx="2243">
                  <c:v>64.86</c:v>
                </c:pt>
                <c:pt idx="2244">
                  <c:v>64.88</c:v>
                </c:pt>
                <c:pt idx="2245">
                  <c:v>64.900000000000006</c:v>
                </c:pt>
                <c:pt idx="2246">
                  <c:v>64.92</c:v>
                </c:pt>
                <c:pt idx="2247">
                  <c:v>64.94</c:v>
                </c:pt>
                <c:pt idx="2248">
                  <c:v>64.959999999999994</c:v>
                </c:pt>
                <c:pt idx="2249">
                  <c:v>64.98</c:v>
                </c:pt>
                <c:pt idx="2250">
                  <c:v>65</c:v>
                </c:pt>
                <c:pt idx="2251">
                  <c:v>65.02</c:v>
                </c:pt>
                <c:pt idx="2252">
                  <c:v>65.040000000000006</c:v>
                </c:pt>
                <c:pt idx="2253">
                  <c:v>65.06</c:v>
                </c:pt>
                <c:pt idx="2254">
                  <c:v>65.08</c:v>
                </c:pt>
                <c:pt idx="2255">
                  <c:v>65.099999999999994</c:v>
                </c:pt>
                <c:pt idx="2256">
                  <c:v>65.12</c:v>
                </c:pt>
                <c:pt idx="2257">
                  <c:v>65.14</c:v>
                </c:pt>
                <c:pt idx="2258">
                  <c:v>65.16</c:v>
                </c:pt>
                <c:pt idx="2259">
                  <c:v>65.180000000000007</c:v>
                </c:pt>
                <c:pt idx="2260">
                  <c:v>65.2</c:v>
                </c:pt>
                <c:pt idx="2261">
                  <c:v>65.22</c:v>
                </c:pt>
                <c:pt idx="2262">
                  <c:v>65.239999999999995</c:v>
                </c:pt>
                <c:pt idx="2263">
                  <c:v>65.260000000000005</c:v>
                </c:pt>
                <c:pt idx="2264">
                  <c:v>65.28</c:v>
                </c:pt>
                <c:pt idx="2265">
                  <c:v>65.3</c:v>
                </c:pt>
                <c:pt idx="2266">
                  <c:v>65.319999999999993</c:v>
                </c:pt>
                <c:pt idx="2267">
                  <c:v>65.34</c:v>
                </c:pt>
                <c:pt idx="2268">
                  <c:v>65.36</c:v>
                </c:pt>
                <c:pt idx="2269">
                  <c:v>65.38</c:v>
                </c:pt>
                <c:pt idx="2270">
                  <c:v>65.400000000000006</c:v>
                </c:pt>
                <c:pt idx="2271">
                  <c:v>65.42</c:v>
                </c:pt>
                <c:pt idx="2272">
                  <c:v>65.44</c:v>
                </c:pt>
                <c:pt idx="2273">
                  <c:v>65.459999999999994</c:v>
                </c:pt>
                <c:pt idx="2274">
                  <c:v>65.48</c:v>
                </c:pt>
                <c:pt idx="2275">
                  <c:v>65.5</c:v>
                </c:pt>
                <c:pt idx="2276">
                  <c:v>65.52</c:v>
                </c:pt>
                <c:pt idx="2277">
                  <c:v>65.540000000000006</c:v>
                </c:pt>
                <c:pt idx="2278">
                  <c:v>65.56</c:v>
                </c:pt>
                <c:pt idx="2279">
                  <c:v>65.58</c:v>
                </c:pt>
                <c:pt idx="2280">
                  <c:v>65.599999999999994</c:v>
                </c:pt>
                <c:pt idx="2281">
                  <c:v>65.62</c:v>
                </c:pt>
                <c:pt idx="2282">
                  <c:v>65.64</c:v>
                </c:pt>
                <c:pt idx="2283">
                  <c:v>65.66</c:v>
                </c:pt>
                <c:pt idx="2284">
                  <c:v>65.680000000000007</c:v>
                </c:pt>
                <c:pt idx="2285">
                  <c:v>65.7</c:v>
                </c:pt>
                <c:pt idx="2286">
                  <c:v>65.72</c:v>
                </c:pt>
                <c:pt idx="2287">
                  <c:v>65.739999999999995</c:v>
                </c:pt>
                <c:pt idx="2288">
                  <c:v>65.760000000000005</c:v>
                </c:pt>
                <c:pt idx="2289">
                  <c:v>65.78</c:v>
                </c:pt>
                <c:pt idx="2290">
                  <c:v>65.8</c:v>
                </c:pt>
                <c:pt idx="2291">
                  <c:v>65.819999999999993</c:v>
                </c:pt>
                <c:pt idx="2292">
                  <c:v>65.84</c:v>
                </c:pt>
                <c:pt idx="2293">
                  <c:v>65.86</c:v>
                </c:pt>
                <c:pt idx="2294">
                  <c:v>65.88</c:v>
                </c:pt>
                <c:pt idx="2295">
                  <c:v>65.900000000000006</c:v>
                </c:pt>
                <c:pt idx="2296">
                  <c:v>65.92</c:v>
                </c:pt>
                <c:pt idx="2297">
                  <c:v>65.94</c:v>
                </c:pt>
                <c:pt idx="2298">
                  <c:v>65.959999999999994</c:v>
                </c:pt>
                <c:pt idx="2299">
                  <c:v>65.98</c:v>
                </c:pt>
                <c:pt idx="2300">
                  <c:v>66</c:v>
                </c:pt>
                <c:pt idx="2301">
                  <c:v>66.02</c:v>
                </c:pt>
                <c:pt idx="2302">
                  <c:v>66.040000000000006</c:v>
                </c:pt>
                <c:pt idx="2303">
                  <c:v>66.06</c:v>
                </c:pt>
                <c:pt idx="2304">
                  <c:v>66.08</c:v>
                </c:pt>
                <c:pt idx="2305">
                  <c:v>66.099999999999994</c:v>
                </c:pt>
                <c:pt idx="2306">
                  <c:v>66.12</c:v>
                </c:pt>
                <c:pt idx="2307">
                  <c:v>66.14</c:v>
                </c:pt>
                <c:pt idx="2308">
                  <c:v>66.16</c:v>
                </c:pt>
                <c:pt idx="2309">
                  <c:v>66.180000000000007</c:v>
                </c:pt>
                <c:pt idx="2310">
                  <c:v>66.2</c:v>
                </c:pt>
                <c:pt idx="2311">
                  <c:v>66.22</c:v>
                </c:pt>
                <c:pt idx="2312">
                  <c:v>66.239999999999995</c:v>
                </c:pt>
                <c:pt idx="2313">
                  <c:v>66.260000000000005</c:v>
                </c:pt>
                <c:pt idx="2314">
                  <c:v>66.28</c:v>
                </c:pt>
                <c:pt idx="2315">
                  <c:v>66.3</c:v>
                </c:pt>
                <c:pt idx="2316">
                  <c:v>66.319999999999993</c:v>
                </c:pt>
                <c:pt idx="2317">
                  <c:v>66.34</c:v>
                </c:pt>
                <c:pt idx="2318">
                  <c:v>66.36</c:v>
                </c:pt>
                <c:pt idx="2319">
                  <c:v>66.38</c:v>
                </c:pt>
                <c:pt idx="2320">
                  <c:v>66.400000000000006</c:v>
                </c:pt>
                <c:pt idx="2321">
                  <c:v>66.42</c:v>
                </c:pt>
                <c:pt idx="2322">
                  <c:v>66.44</c:v>
                </c:pt>
                <c:pt idx="2323">
                  <c:v>66.459999999999994</c:v>
                </c:pt>
                <c:pt idx="2324">
                  <c:v>66.48</c:v>
                </c:pt>
                <c:pt idx="2325">
                  <c:v>66.5</c:v>
                </c:pt>
                <c:pt idx="2326">
                  <c:v>66.52</c:v>
                </c:pt>
                <c:pt idx="2327">
                  <c:v>66.540000000000006</c:v>
                </c:pt>
                <c:pt idx="2328">
                  <c:v>66.56</c:v>
                </c:pt>
                <c:pt idx="2329">
                  <c:v>66.58</c:v>
                </c:pt>
                <c:pt idx="2330">
                  <c:v>66.599999999999994</c:v>
                </c:pt>
                <c:pt idx="2331">
                  <c:v>66.62</c:v>
                </c:pt>
                <c:pt idx="2332">
                  <c:v>66.64</c:v>
                </c:pt>
                <c:pt idx="2333">
                  <c:v>66.66</c:v>
                </c:pt>
                <c:pt idx="2334">
                  <c:v>66.680000000000007</c:v>
                </c:pt>
                <c:pt idx="2335">
                  <c:v>66.7</c:v>
                </c:pt>
                <c:pt idx="2336">
                  <c:v>66.72</c:v>
                </c:pt>
                <c:pt idx="2337">
                  <c:v>66.739999999999995</c:v>
                </c:pt>
                <c:pt idx="2338">
                  <c:v>66.760000000000005</c:v>
                </c:pt>
                <c:pt idx="2339">
                  <c:v>66.78</c:v>
                </c:pt>
                <c:pt idx="2340">
                  <c:v>66.8</c:v>
                </c:pt>
                <c:pt idx="2341">
                  <c:v>66.819999999999993</c:v>
                </c:pt>
                <c:pt idx="2342">
                  <c:v>66.84</c:v>
                </c:pt>
                <c:pt idx="2343">
                  <c:v>66.86</c:v>
                </c:pt>
                <c:pt idx="2344">
                  <c:v>66.88</c:v>
                </c:pt>
                <c:pt idx="2345">
                  <c:v>66.900000000000006</c:v>
                </c:pt>
                <c:pt idx="2346">
                  <c:v>66.92</c:v>
                </c:pt>
                <c:pt idx="2347">
                  <c:v>66.94</c:v>
                </c:pt>
                <c:pt idx="2348">
                  <c:v>66.959999999999994</c:v>
                </c:pt>
                <c:pt idx="2349">
                  <c:v>66.98</c:v>
                </c:pt>
                <c:pt idx="2350">
                  <c:v>67</c:v>
                </c:pt>
                <c:pt idx="2351">
                  <c:v>67.02</c:v>
                </c:pt>
                <c:pt idx="2352">
                  <c:v>67.040000000000006</c:v>
                </c:pt>
                <c:pt idx="2353">
                  <c:v>67.06</c:v>
                </c:pt>
                <c:pt idx="2354">
                  <c:v>67.08</c:v>
                </c:pt>
                <c:pt idx="2355">
                  <c:v>67.099999999999994</c:v>
                </c:pt>
                <c:pt idx="2356">
                  <c:v>67.12</c:v>
                </c:pt>
                <c:pt idx="2357">
                  <c:v>67.14</c:v>
                </c:pt>
                <c:pt idx="2358">
                  <c:v>67.16</c:v>
                </c:pt>
                <c:pt idx="2359">
                  <c:v>67.180000000000007</c:v>
                </c:pt>
                <c:pt idx="2360">
                  <c:v>67.2</c:v>
                </c:pt>
                <c:pt idx="2361">
                  <c:v>67.22</c:v>
                </c:pt>
                <c:pt idx="2362">
                  <c:v>67.239999999999995</c:v>
                </c:pt>
                <c:pt idx="2363">
                  <c:v>67.260000000000005</c:v>
                </c:pt>
                <c:pt idx="2364">
                  <c:v>67.28</c:v>
                </c:pt>
                <c:pt idx="2365">
                  <c:v>67.3</c:v>
                </c:pt>
                <c:pt idx="2366">
                  <c:v>67.319999999999993</c:v>
                </c:pt>
                <c:pt idx="2367">
                  <c:v>67.34</c:v>
                </c:pt>
                <c:pt idx="2368">
                  <c:v>67.36</c:v>
                </c:pt>
                <c:pt idx="2369">
                  <c:v>67.38</c:v>
                </c:pt>
                <c:pt idx="2370">
                  <c:v>67.400000000000006</c:v>
                </c:pt>
                <c:pt idx="2371">
                  <c:v>67.42</c:v>
                </c:pt>
                <c:pt idx="2372">
                  <c:v>67.44</c:v>
                </c:pt>
                <c:pt idx="2373">
                  <c:v>67.459999999999994</c:v>
                </c:pt>
                <c:pt idx="2374">
                  <c:v>67.48</c:v>
                </c:pt>
                <c:pt idx="2375">
                  <c:v>67.5</c:v>
                </c:pt>
                <c:pt idx="2376">
                  <c:v>67.52</c:v>
                </c:pt>
                <c:pt idx="2377">
                  <c:v>67.540000000000006</c:v>
                </c:pt>
                <c:pt idx="2378">
                  <c:v>67.56</c:v>
                </c:pt>
                <c:pt idx="2379">
                  <c:v>67.58</c:v>
                </c:pt>
                <c:pt idx="2380">
                  <c:v>67.599999999999994</c:v>
                </c:pt>
                <c:pt idx="2381">
                  <c:v>67.62</c:v>
                </c:pt>
                <c:pt idx="2382">
                  <c:v>67.64</c:v>
                </c:pt>
                <c:pt idx="2383">
                  <c:v>67.66</c:v>
                </c:pt>
                <c:pt idx="2384">
                  <c:v>67.680000000000007</c:v>
                </c:pt>
                <c:pt idx="2385">
                  <c:v>67.7</c:v>
                </c:pt>
                <c:pt idx="2386">
                  <c:v>67.72</c:v>
                </c:pt>
                <c:pt idx="2387">
                  <c:v>67.739999999999995</c:v>
                </c:pt>
                <c:pt idx="2388">
                  <c:v>67.760000000000005</c:v>
                </c:pt>
                <c:pt idx="2389">
                  <c:v>67.78</c:v>
                </c:pt>
                <c:pt idx="2390">
                  <c:v>67.8</c:v>
                </c:pt>
                <c:pt idx="2391">
                  <c:v>67.819999999999993</c:v>
                </c:pt>
                <c:pt idx="2392">
                  <c:v>67.84</c:v>
                </c:pt>
                <c:pt idx="2393">
                  <c:v>67.86</c:v>
                </c:pt>
                <c:pt idx="2394">
                  <c:v>67.88</c:v>
                </c:pt>
                <c:pt idx="2395">
                  <c:v>67.900000000000006</c:v>
                </c:pt>
                <c:pt idx="2396">
                  <c:v>67.92</c:v>
                </c:pt>
                <c:pt idx="2397">
                  <c:v>67.94</c:v>
                </c:pt>
                <c:pt idx="2398">
                  <c:v>67.959999999999994</c:v>
                </c:pt>
                <c:pt idx="2399">
                  <c:v>67.98</c:v>
                </c:pt>
                <c:pt idx="2400">
                  <c:v>68</c:v>
                </c:pt>
                <c:pt idx="2401">
                  <c:v>68.02</c:v>
                </c:pt>
                <c:pt idx="2402">
                  <c:v>68.040000000000006</c:v>
                </c:pt>
                <c:pt idx="2403">
                  <c:v>68.06</c:v>
                </c:pt>
                <c:pt idx="2404">
                  <c:v>68.08</c:v>
                </c:pt>
                <c:pt idx="2405">
                  <c:v>68.099999999999994</c:v>
                </c:pt>
                <c:pt idx="2406">
                  <c:v>68.12</c:v>
                </c:pt>
                <c:pt idx="2407">
                  <c:v>68.14</c:v>
                </c:pt>
                <c:pt idx="2408">
                  <c:v>68.16</c:v>
                </c:pt>
                <c:pt idx="2409">
                  <c:v>68.180000000000007</c:v>
                </c:pt>
                <c:pt idx="2410">
                  <c:v>68.2</c:v>
                </c:pt>
                <c:pt idx="2411">
                  <c:v>68.22</c:v>
                </c:pt>
                <c:pt idx="2412">
                  <c:v>68.239999999999995</c:v>
                </c:pt>
                <c:pt idx="2413">
                  <c:v>68.260000000000005</c:v>
                </c:pt>
                <c:pt idx="2414">
                  <c:v>68.28</c:v>
                </c:pt>
                <c:pt idx="2415">
                  <c:v>68.3</c:v>
                </c:pt>
                <c:pt idx="2416">
                  <c:v>68.319999999999993</c:v>
                </c:pt>
                <c:pt idx="2417">
                  <c:v>68.34</c:v>
                </c:pt>
                <c:pt idx="2418">
                  <c:v>68.36</c:v>
                </c:pt>
                <c:pt idx="2419">
                  <c:v>68.38</c:v>
                </c:pt>
                <c:pt idx="2420">
                  <c:v>68.400000000000006</c:v>
                </c:pt>
                <c:pt idx="2421">
                  <c:v>68.42</c:v>
                </c:pt>
                <c:pt idx="2422">
                  <c:v>68.44</c:v>
                </c:pt>
                <c:pt idx="2423">
                  <c:v>68.459999999999994</c:v>
                </c:pt>
                <c:pt idx="2424">
                  <c:v>68.48</c:v>
                </c:pt>
                <c:pt idx="2425">
                  <c:v>68.5</c:v>
                </c:pt>
                <c:pt idx="2426">
                  <c:v>68.52</c:v>
                </c:pt>
                <c:pt idx="2427">
                  <c:v>68.540000000000006</c:v>
                </c:pt>
                <c:pt idx="2428">
                  <c:v>68.56</c:v>
                </c:pt>
                <c:pt idx="2429">
                  <c:v>68.58</c:v>
                </c:pt>
                <c:pt idx="2430">
                  <c:v>68.599999999999994</c:v>
                </c:pt>
                <c:pt idx="2431">
                  <c:v>68.62</c:v>
                </c:pt>
                <c:pt idx="2432">
                  <c:v>68.64</c:v>
                </c:pt>
                <c:pt idx="2433">
                  <c:v>68.66</c:v>
                </c:pt>
                <c:pt idx="2434">
                  <c:v>68.680000000000007</c:v>
                </c:pt>
                <c:pt idx="2435">
                  <c:v>68.7</c:v>
                </c:pt>
                <c:pt idx="2436">
                  <c:v>68.72</c:v>
                </c:pt>
                <c:pt idx="2437">
                  <c:v>68.739999999999995</c:v>
                </c:pt>
                <c:pt idx="2438">
                  <c:v>68.760000000000005</c:v>
                </c:pt>
                <c:pt idx="2439">
                  <c:v>68.78</c:v>
                </c:pt>
                <c:pt idx="2440">
                  <c:v>68.8</c:v>
                </c:pt>
                <c:pt idx="2441">
                  <c:v>68.819999999999993</c:v>
                </c:pt>
                <c:pt idx="2442">
                  <c:v>68.84</c:v>
                </c:pt>
                <c:pt idx="2443">
                  <c:v>68.86</c:v>
                </c:pt>
                <c:pt idx="2444">
                  <c:v>68.88</c:v>
                </c:pt>
                <c:pt idx="2445">
                  <c:v>68.900000000000006</c:v>
                </c:pt>
                <c:pt idx="2446">
                  <c:v>68.92</c:v>
                </c:pt>
                <c:pt idx="2447">
                  <c:v>68.94</c:v>
                </c:pt>
                <c:pt idx="2448">
                  <c:v>68.959999999999994</c:v>
                </c:pt>
                <c:pt idx="2449">
                  <c:v>68.98</c:v>
                </c:pt>
                <c:pt idx="2450">
                  <c:v>69</c:v>
                </c:pt>
                <c:pt idx="2451">
                  <c:v>69.02</c:v>
                </c:pt>
                <c:pt idx="2452">
                  <c:v>69.040000000000006</c:v>
                </c:pt>
                <c:pt idx="2453">
                  <c:v>69.06</c:v>
                </c:pt>
                <c:pt idx="2454">
                  <c:v>69.08</c:v>
                </c:pt>
                <c:pt idx="2455">
                  <c:v>69.099999999999994</c:v>
                </c:pt>
                <c:pt idx="2456">
                  <c:v>69.12</c:v>
                </c:pt>
                <c:pt idx="2457">
                  <c:v>69.14</c:v>
                </c:pt>
                <c:pt idx="2458">
                  <c:v>69.16</c:v>
                </c:pt>
                <c:pt idx="2459">
                  <c:v>69.180000000000007</c:v>
                </c:pt>
                <c:pt idx="2460">
                  <c:v>69.2</c:v>
                </c:pt>
                <c:pt idx="2461">
                  <c:v>69.22</c:v>
                </c:pt>
                <c:pt idx="2462">
                  <c:v>69.239999999999995</c:v>
                </c:pt>
                <c:pt idx="2463">
                  <c:v>69.260000000000005</c:v>
                </c:pt>
                <c:pt idx="2464">
                  <c:v>69.28</c:v>
                </c:pt>
                <c:pt idx="2465">
                  <c:v>69.3</c:v>
                </c:pt>
                <c:pt idx="2466">
                  <c:v>69.319999999999993</c:v>
                </c:pt>
                <c:pt idx="2467">
                  <c:v>69.34</c:v>
                </c:pt>
                <c:pt idx="2468">
                  <c:v>69.36</c:v>
                </c:pt>
                <c:pt idx="2469">
                  <c:v>69.38</c:v>
                </c:pt>
                <c:pt idx="2470">
                  <c:v>69.400000000000006</c:v>
                </c:pt>
                <c:pt idx="2471">
                  <c:v>69.42</c:v>
                </c:pt>
                <c:pt idx="2472">
                  <c:v>69.44</c:v>
                </c:pt>
                <c:pt idx="2473">
                  <c:v>69.459999999999994</c:v>
                </c:pt>
                <c:pt idx="2474">
                  <c:v>69.48</c:v>
                </c:pt>
                <c:pt idx="2475">
                  <c:v>69.5</c:v>
                </c:pt>
                <c:pt idx="2476">
                  <c:v>69.52</c:v>
                </c:pt>
                <c:pt idx="2477">
                  <c:v>69.540000000000006</c:v>
                </c:pt>
                <c:pt idx="2478">
                  <c:v>69.56</c:v>
                </c:pt>
                <c:pt idx="2479">
                  <c:v>69.58</c:v>
                </c:pt>
                <c:pt idx="2480">
                  <c:v>69.599999999999994</c:v>
                </c:pt>
                <c:pt idx="2481">
                  <c:v>69.62</c:v>
                </c:pt>
                <c:pt idx="2482">
                  <c:v>69.64</c:v>
                </c:pt>
                <c:pt idx="2483">
                  <c:v>69.66</c:v>
                </c:pt>
                <c:pt idx="2484">
                  <c:v>69.680000000000007</c:v>
                </c:pt>
                <c:pt idx="2485">
                  <c:v>69.7</c:v>
                </c:pt>
                <c:pt idx="2486">
                  <c:v>69.72</c:v>
                </c:pt>
                <c:pt idx="2487">
                  <c:v>69.739999999999995</c:v>
                </c:pt>
                <c:pt idx="2488">
                  <c:v>69.760000000000005</c:v>
                </c:pt>
                <c:pt idx="2489">
                  <c:v>69.78</c:v>
                </c:pt>
                <c:pt idx="2490">
                  <c:v>69.8</c:v>
                </c:pt>
                <c:pt idx="2491">
                  <c:v>69.819999999999993</c:v>
                </c:pt>
                <c:pt idx="2492">
                  <c:v>69.84</c:v>
                </c:pt>
                <c:pt idx="2493">
                  <c:v>69.86</c:v>
                </c:pt>
                <c:pt idx="2494">
                  <c:v>69.88</c:v>
                </c:pt>
                <c:pt idx="2495">
                  <c:v>69.900000000000006</c:v>
                </c:pt>
                <c:pt idx="2496">
                  <c:v>69.92</c:v>
                </c:pt>
                <c:pt idx="2497">
                  <c:v>69.94</c:v>
                </c:pt>
                <c:pt idx="2498">
                  <c:v>69.959999999999994</c:v>
                </c:pt>
                <c:pt idx="2499">
                  <c:v>69.98</c:v>
                </c:pt>
                <c:pt idx="2500">
                  <c:v>70</c:v>
                </c:pt>
                <c:pt idx="2501">
                  <c:v>70.02</c:v>
                </c:pt>
                <c:pt idx="2502">
                  <c:v>70.040000000000006</c:v>
                </c:pt>
                <c:pt idx="2503">
                  <c:v>70.06</c:v>
                </c:pt>
                <c:pt idx="2504">
                  <c:v>70.08</c:v>
                </c:pt>
                <c:pt idx="2505">
                  <c:v>70.099999999999994</c:v>
                </c:pt>
                <c:pt idx="2506">
                  <c:v>70.12</c:v>
                </c:pt>
                <c:pt idx="2507">
                  <c:v>70.14</c:v>
                </c:pt>
                <c:pt idx="2508">
                  <c:v>70.16</c:v>
                </c:pt>
                <c:pt idx="2509">
                  <c:v>70.180000000000007</c:v>
                </c:pt>
                <c:pt idx="2510">
                  <c:v>70.2</c:v>
                </c:pt>
                <c:pt idx="2511">
                  <c:v>70.22</c:v>
                </c:pt>
                <c:pt idx="2512">
                  <c:v>70.239999999999995</c:v>
                </c:pt>
                <c:pt idx="2513">
                  <c:v>70.260000000000005</c:v>
                </c:pt>
                <c:pt idx="2514">
                  <c:v>70.28</c:v>
                </c:pt>
                <c:pt idx="2515">
                  <c:v>70.3</c:v>
                </c:pt>
                <c:pt idx="2516">
                  <c:v>70.319999999999993</c:v>
                </c:pt>
                <c:pt idx="2517">
                  <c:v>70.34</c:v>
                </c:pt>
                <c:pt idx="2518">
                  <c:v>70.36</c:v>
                </c:pt>
                <c:pt idx="2519">
                  <c:v>70.38</c:v>
                </c:pt>
                <c:pt idx="2520">
                  <c:v>70.400000000000006</c:v>
                </c:pt>
                <c:pt idx="2521">
                  <c:v>70.42</c:v>
                </c:pt>
                <c:pt idx="2522">
                  <c:v>70.44</c:v>
                </c:pt>
                <c:pt idx="2523">
                  <c:v>70.459999999999994</c:v>
                </c:pt>
                <c:pt idx="2524">
                  <c:v>70.48</c:v>
                </c:pt>
                <c:pt idx="2525">
                  <c:v>70.5</c:v>
                </c:pt>
                <c:pt idx="2526">
                  <c:v>70.52</c:v>
                </c:pt>
                <c:pt idx="2527">
                  <c:v>70.540000000000006</c:v>
                </c:pt>
                <c:pt idx="2528">
                  <c:v>70.56</c:v>
                </c:pt>
                <c:pt idx="2529">
                  <c:v>70.58</c:v>
                </c:pt>
                <c:pt idx="2530">
                  <c:v>70.599999999999994</c:v>
                </c:pt>
                <c:pt idx="2531">
                  <c:v>70.62</c:v>
                </c:pt>
                <c:pt idx="2532">
                  <c:v>70.64</c:v>
                </c:pt>
                <c:pt idx="2533">
                  <c:v>70.66</c:v>
                </c:pt>
                <c:pt idx="2534">
                  <c:v>70.680000000000007</c:v>
                </c:pt>
                <c:pt idx="2535">
                  <c:v>70.7</c:v>
                </c:pt>
                <c:pt idx="2536">
                  <c:v>70.72</c:v>
                </c:pt>
                <c:pt idx="2537">
                  <c:v>70.739999999999995</c:v>
                </c:pt>
                <c:pt idx="2538">
                  <c:v>70.760000000000005</c:v>
                </c:pt>
                <c:pt idx="2539">
                  <c:v>70.78</c:v>
                </c:pt>
                <c:pt idx="2540">
                  <c:v>70.8</c:v>
                </c:pt>
                <c:pt idx="2541">
                  <c:v>70.819999999999993</c:v>
                </c:pt>
                <c:pt idx="2542">
                  <c:v>70.84</c:v>
                </c:pt>
                <c:pt idx="2543">
                  <c:v>70.86</c:v>
                </c:pt>
                <c:pt idx="2544">
                  <c:v>70.88</c:v>
                </c:pt>
                <c:pt idx="2545">
                  <c:v>70.900000000000006</c:v>
                </c:pt>
                <c:pt idx="2546">
                  <c:v>70.92</c:v>
                </c:pt>
                <c:pt idx="2547">
                  <c:v>70.94</c:v>
                </c:pt>
                <c:pt idx="2548">
                  <c:v>70.959999999999994</c:v>
                </c:pt>
                <c:pt idx="2549">
                  <c:v>70.98</c:v>
                </c:pt>
                <c:pt idx="2550">
                  <c:v>71</c:v>
                </c:pt>
                <c:pt idx="2551">
                  <c:v>71.02</c:v>
                </c:pt>
                <c:pt idx="2552">
                  <c:v>71.040000000000006</c:v>
                </c:pt>
                <c:pt idx="2553">
                  <c:v>71.06</c:v>
                </c:pt>
                <c:pt idx="2554">
                  <c:v>71.08</c:v>
                </c:pt>
                <c:pt idx="2555">
                  <c:v>71.099999999999994</c:v>
                </c:pt>
                <c:pt idx="2556">
                  <c:v>71.12</c:v>
                </c:pt>
                <c:pt idx="2557">
                  <c:v>71.14</c:v>
                </c:pt>
                <c:pt idx="2558">
                  <c:v>71.16</c:v>
                </c:pt>
                <c:pt idx="2559">
                  <c:v>71.180000000000007</c:v>
                </c:pt>
                <c:pt idx="2560">
                  <c:v>71.2</c:v>
                </c:pt>
                <c:pt idx="2561">
                  <c:v>71.22</c:v>
                </c:pt>
                <c:pt idx="2562">
                  <c:v>71.239999999999995</c:v>
                </c:pt>
                <c:pt idx="2563">
                  <c:v>71.260000000000005</c:v>
                </c:pt>
                <c:pt idx="2564">
                  <c:v>71.28</c:v>
                </c:pt>
                <c:pt idx="2565">
                  <c:v>71.3</c:v>
                </c:pt>
                <c:pt idx="2566">
                  <c:v>71.319999999999993</c:v>
                </c:pt>
                <c:pt idx="2567">
                  <c:v>71.34</c:v>
                </c:pt>
                <c:pt idx="2568">
                  <c:v>71.36</c:v>
                </c:pt>
                <c:pt idx="2569">
                  <c:v>71.38</c:v>
                </c:pt>
                <c:pt idx="2570">
                  <c:v>71.400000000000006</c:v>
                </c:pt>
                <c:pt idx="2571">
                  <c:v>71.42</c:v>
                </c:pt>
                <c:pt idx="2572">
                  <c:v>71.44</c:v>
                </c:pt>
                <c:pt idx="2573">
                  <c:v>71.459999999999994</c:v>
                </c:pt>
                <c:pt idx="2574">
                  <c:v>71.48</c:v>
                </c:pt>
                <c:pt idx="2575">
                  <c:v>71.5</c:v>
                </c:pt>
                <c:pt idx="2576">
                  <c:v>71.52</c:v>
                </c:pt>
                <c:pt idx="2577">
                  <c:v>71.540000000000006</c:v>
                </c:pt>
                <c:pt idx="2578">
                  <c:v>71.56</c:v>
                </c:pt>
                <c:pt idx="2579">
                  <c:v>71.58</c:v>
                </c:pt>
                <c:pt idx="2580">
                  <c:v>71.599999999999994</c:v>
                </c:pt>
                <c:pt idx="2581">
                  <c:v>71.62</c:v>
                </c:pt>
                <c:pt idx="2582">
                  <c:v>71.64</c:v>
                </c:pt>
                <c:pt idx="2583">
                  <c:v>71.66</c:v>
                </c:pt>
                <c:pt idx="2584">
                  <c:v>71.680000000000007</c:v>
                </c:pt>
                <c:pt idx="2585">
                  <c:v>71.7</c:v>
                </c:pt>
                <c:pt idx="2586">
                  <c:v>71.72</c:v>
                </c:pt>
                <c:pt idx="2587">
                  <c:v>71.739999999999995</c:v>
                </c:pt>
                <c:pt idx="2588">
                  <c:v>71.760000000000005</c:v>
                </c:pt>
                <c:pt idx="2589">
                  <c:v>71.78</c:v>
                </c:pt>
                <c:pt idx="2590">
                  <c:v>71.8</c:v>
                </c:pt>
                <c:pt idx="2591">
                  <c:v>71.819999999999993</c:v>
                </c:pt>
                <c:pt idx="2592">
                  <c:v>71.84</c:v>
                </c:pt>
                <c:pt idx="2593">
                  <c:v>71.86</c:v>
                </c:pt>
                <c:pt idx="2594">
                  <c:v>71.88</c:v>
                </c:pt>
                <c:pt idx="2595">
                  <c:v>71.900000000000006</c:v>
                </c:pt>
                <c:pt idx="2596">
                  <c:v>71.92</c:v>
                </c:pt>
                <c:pt idx="2597">
                  <c:v>71.94</c:v>
                </c:pt>
                <c:pt idx="2598">
                  <c:v>71.959999999999994</c:v>
                </c:pt>
                <c:pt idx="2599">
                  <c:v>71.98</c:v>
                </c:pt>
                <c:pt idx="2600">
                  <c:v>72</c:v>
                </c:pt>
                <c:pt idx="2601">
                  <c:v>72.02</c:v>
                </c:pt>
                <c:pt idx="2602">
                  <c:v>72.040000000000006</c:v>
                </c:pt>
                <c:pt idx="2603">
                  <c:v>72.06</c:v>
                </c:pt>
                <c:pt idx="2604">
                  <c:v>72.08</c:v>
                </c:pt>
                <c:pt idx="2605">
                  <c:v>72.099999999999994</c:v>
                </c:pt>
                <c:pt idx="2606">
                  <c:v>72.12</c:v>
                </c:pt>
                <c:pt idx="2607">
                  <c:v>72.14</c:v>
                </c:pt>
                <c:pt idx="2608">
                  <c:v>72.16</c:v>
                </c:pt>
                <c:pt idx="2609">
                  <c:v>72.180000000000007</c:v>
                </c:pt>
                <c:pt idx="2610">
                  <c:v>72.2</c:v>
                </c:pt>
                <c:pt idx="2611">
                  <c:v>72.22</c:v>
                </c:pt>
                <c:pt idx="2612">
                  <c:v>72.239999999999995</c:v>
                </c:pt>
                <c:pt idx="2613">
                  <c:v>72.260000000000005</c:v>
                </c:pt>
                <c:pt idx="2614">
                  <c:v>72.28</c:v>
                </c:pt>
                <c:pt idx="2615">
                  <c:v>72.3</c:v>
                </c:pt>
                <c:pt idx="2616">
                  <c:v>72.319999999999993</c:v>
                </c:pt>
                <c:pt idx="2617">
                  <c:v>72.34</c:v>
                </c:pt>
                <c:pt idx="2618">
                  <c:v>72.36</c:v>
                </c:pt>
                <c:pt idx="2619">
                  <c:v>72.38</c:v>
                </c:pt>
                <c:pt idx="2620">
                  <c:v>72.400000000000006</c:v>
                </c:pt>
                <c:pt idx="2621">
                  <c:v>72.42</c:v>
                </c:pt>
                <c:pt idx="2622">
                  <c:v>72.44</c:v>
                </c:pt>
                <c:pt idx="2623">
                  <c:v>72.459999999999994</c:v>
                </c:pt>
                <c:pt idx="2624">
                  <c:v>72.48</c:v>
                </c:pt>
                <c:pt idx="2625">
                  <c:v>72.5</c:v>
                </c:pt>
                <c:pt idx="2626">
                  <c:v>72.52</c:v>
                </c:pt>
                <c:pt idx="2627">
                  <c:v>72.540000000000006</c:v>
                </c:pt>
                <c:pt idx="2628">
                  <c:v>72.56</c:v>
                </c:pt>
                <c:pt idx="2629">
                  <c:v>72.58</c:v>
                </c:pt>
                <c:pt idx="2630">
                  <c:v>72.599999999999994</c:v>
                </c:pt>
                <c:pt idx="2631">
                  <c:v>72.62</c:v>
                </c:pt>
                <c:pt idx="2632">
                  <c:v>72.64</c:v>
                </c:pt>
                <c:pt idx="2633">
                  <c:v>72.66</c:v>
                </c:pt>
                <c:pt idx="2634">
                  <c:v>72.680000000000007</c:v>
                </c:pt>
                <c:pt idx="2635">
                  <c:v>72.7</c:v>
                </c:pt>
                <c:pt idx="2636">
                  <c:v>72.72</c:v>
                </c:pt>
                <c:pt idx="2637">
                  <c:v>72.739999999999995</c:v>
                </c:pt>
                <c:pt idx="2638">
                  <c:v>72.760000000000005</c:v>
                </c:pt>
                <c:pt idx="2639">
                  <c:v>72.78</c:v>
                </c:pt>
                <c:pt idx="2640">
                  <c:v>72.8</c:v>
                </c:pt>
                <c:pt idx="2641">
                  <c:v>72.819999999999993</c:v>
                </c:pt>
                <c:pt idx="2642">
                  <c:v>72.84</c:v>
                </c:pt>
                <c:pt idx="2643">
                  <c:v>72.86</c:v>
                </c:pt>
                <c:pt idx="2644">
                  <c:v>72.88</c:v>
                </c:pt>
                <c:pt idx="2645">
                  <c:v>72.900000000000006</c:v>
                </c:pt>
                <c:pt idx="2646">
                  <c:v>72.92</c:v>
                </c:pt>
                <c:pt idx="2647">
                  <c:v>72.94</c:v>
                </c:pt>
                <c:pt idx="2648">
                  <c:v>72.959999999999994</c:v>
                </c:pt>
                <c:pt idx="2649">
                  <c:v>72.98</c:v>
                </c:pt>
                <c:pt idx="2650">
                  <c:v>73</c:v>
                </c:pt>
                <c:pt idx="2651">
                  <c:v>73.02</c:v>
                </c:pt>
                <c:pt idx="2652">
                  <c:v>73.040000000000006</c:v>
                </c:pt>
                <c:pt idx="2653">
                  <c:v>73.06</c:v>
                </c:pt>
                <c:pt idx="2654">
                  <c:v>73.08</c:v>
                </c:pt>
                <c:pt idx="2655">
                  <c:v>73.099999999999994</c:v>
                </c:pt>
                <c:pt idx="2656">
                  <c:v>73.12</c:v>
                </c:pt>
                <c:pt idx="2657">
                  <c:v>73.14</c:v>
                </c:pt>
                <c:pt idx="2658">
                  <c:v>73.16</c:v>
                </c:pt>
                <c:pt idx="2659">
                  <c:v>73.180000000000007</c:v>
                </c:pt>
                <c:pt idx="2660">
                  <c:v>73.2</c:v>
                </c:pt>
                <c:pt idx="2661">
                  <c:v>73.22</c:v>
                </c:pt>
                <c:pt idx="2662">
                  <c:v>73.239999999999995</c:v>
                </c:pt>
                <c:pt idx="2663">
                  <c:v>73.260000000000005</c:v>
                </c:pt>
                <c:pt idx="2664">
                  <c:v>73.28</c:v>
                </c:pt>
                <c:pt idx="2665">
                  <c:v>73.3</c:v>
                </c:pt>
                <c:pt idx="2666">
                  <c:v>73.319999999999993</c:v>
                </c:pt>
                <c:pt idx="2667">
                  <c:v>73.34</c:v>
                </c:pt>
                <c:pt idx="2668">
                  <c:v>73.36</c:v>
                </c:pt>
                <c:pt idx="2669">
                  <c:v>73.38</c:v>
                </c:pt>
                <c:pt idx="2670">
                  <c:v>73.400000000000006</c:v>
                </c:pt>
                <c:pt idx="2671">
                  <c:v>73.42</c:v>
                </c:pt>
                <c:pt idx="2672">
                  <c:v>73.44</c:v>
                </c:pt>
                <c:pt idx="2673">
                  <c:v>73.459999999999994</c:v>
                </c:pt>
                <c:pt idx="2674">
                  <c:v>73.48</c:v>
                </c:pt>
                <c:pt idx="2675">
                  <c:v>73.5</c:v>
                </c:pt>
                <c:pt idx="2676">
                  <c:v>73.52</c:v>
                </c:pt>
                <c:pt idx="2677">
                  <c:v>73.540000000000006</c:v>
                </c:pt>
                <c:pt idx="2678">
                  <c:v>73.56</c:v>
                </c:pt>
                <c:pt idx="2679">
                  <c:v>73.58</c:v>
                </c:pt>
                <c:pt idx="2680">
                  <c:v>73.599999999999994</c:v>
                </c:pt>
                <c:pt idx="2681">
                  <c:v>73.62</c:v>
                </c:pt>
                <c:pt idx="2682">
                  <c:v>73.64</c:v>
                </c:pt>
                <c:pt idx="2683">
                  <c:v>73.66</c:v>
                </c:pt>
                <c:pt idx="2684">
                  <c:v>73.680000000000007</c:v>
                </c:pt>
                <c:pt idx="2685">
                  <c:v>73.7</c:v>
                </c:pt>
                <c:pt idx="2686">
                  <c:v>73.72</c:v>
                </c:pt>
                <c:pt idx="2687">
                  <c:v>73.739999999999995</c:v>
                </c:pt>
                <c:pt idx="2688">
                  <c:v>73.760000000000005</c:v>
                </c:pt>
                <c:pt idx="2689">
                  <c:v>73.78</c:v>
                </c:pt>
                <c:pt idx="2690">
                  <c:v>73.8</c:v>
                </c:pt>
                <c:pt idx="2691">
                  <c:v>73.819999999999993</c:v>
                </c:pt>
                <c:pt idx="2692">
                  <c:v>73.84</c:v>
                </c:pt>
                <c:pt idx="2693">
                  <c:v>73.86</c:v>
                </c:pt>
                <c:pt idx="2694">
                  <c:v>73.88</c:v>
                </c:pt>
                <c:pt idx="2695">
                  <c:v>73.900000000000006</c:v>
                </c:pt>
                <c:pt idx="2696">
                  <c:v>73.92</c:v>
                </c:pt>
                <c:pt idx="2697">
                  <c:v>73.94</c:v>
                </c:pt>
                <c:pt idx="2698">
                  <c:v>73.959999999999994</c:v>
                </c:pt>
                <c:pt idx="2699">
                  <c:v>73.98</c:v>
                </c:pt>
                <c:pt idx="2700">
                  <c:v>74</c:v>
                </c:pt>
                <c:pt idx="2701">
                  <c:v>74.02</c:v>
                </c:pt>
                <c:pt idx="2702">
                  <c:v>74.040000000000006</c:v>
                </c:pt>
                <c:pt idx="2703">
                  <c:v>74.06</c:v>
                </c:pt>
                <c:pt idx="2704">
                  <c:v>74.08</c:v>
                </c:pt>
                <c:pt idx="2705">
                  <c:v>74.099999999999994</c:v>
                </c:pt>
                <c:pt idx="2706">
                  <c:v>74.12</c:v>
                </c:pt>
                <c:pt idx="2707">
                  <c:v>74.14</c:v>
                </c:pt>
                <c:pt idx="2708">
                  <c:v>74.16</c:v>
                </c:pt>
                <c:pt idx="2709">
                  <c:v>74.180000000000007</c:v>
                </c:pt>
                <c:pt idx="2710">
                  <c:v>74.2</c:v>
                </c:pt>
                <c:pt idx="2711">
                  <c:v>74.22</c:v>
                </c:pt>
                <c:pt idx="2712">
                  <c:v>74.239999999999995</c:v>
                </c:pt>
                <c:pt idx="2713">
                  <c:v>74.260000000000005</c:v>
                </c:pt>
                <c:pt idx="2714">
                  <c:v>74.28</c:v>
                </c:pt>
                <c:pt idx="2715">
                  <c:v>74.3</c:v>
                </c:pt>
                <c:pt idx="2716">
                  <c:v>74.319999999999993</c:v>
                </c:pt>
                <c:pt idx="2717">
                  <c:v>74.34</c:v>
                </c:pt>
                <c:pt idx="2718">
                  <c:v>74.36</c:v>
                </c:pt>
                <c:pt idx="2719">
                  <c:v>74.38</c:v>
                </c:pt>
                <c:pt idx="2720">
                  <c:v>74.400000000000006</c:v>
                </c:pt>
                <c:pt idx="2721">
                  <c:v>74.42</c:v>
                </c:pt>
                <c:pt idx="2722">
                  <c:v>74.44</c:v>
                </c:pt>
                <c:pt idx="2723">
                  <c:v>74.459999999999994</c:v>
                </c:pt>
                <c:pt idx="2724">
                  <c:v>74.48</c:v>
                </c:pt>
                <c:pt idx="2725">
                  <c:v>74.5</c:v>
                </c:pt>
                <c:pt idx="2726">
                  <c:v>74.52</c:v>
                </c:pt>
                <c:pt idx="2727">
                  <c:v>74.540000000000006</c:v>
                </c:pt>
                <c:pt idx="2728">
                  <c:v>74.56</c:v>
                </c:pt>
                <c:pt idx="2729">
                  <c:v>74.58</c:v>
                </c:pt>
                <c:pt idx="2730">
                  <c:v>74.599999999999994</c:v>
                </c:pt>
                <c:pt idx="2731">
                  <c:v>74.62</c:v>
                </c:pt>
                <c:pt idx="2732">
                  <c:v>74.64</c:v>
                </c:pt>
                <c:pt idx="2733">
                  <c:v>74.66</c:v>
                </c:pt>
                <c:pt idx="2734">
                  <c:v>74.680000000000007</c:v>
                </c:pt>
                <c:pt idx="2735">
                  <c:v>74.7</c:v>
                </c:pt>
                <c:pt idx="2736">
                  <c:v>74.72</c:v>
                </c:pt>
                <c:pt idx="2737">
                  <c:v>74.739999999999995</c:v>
                </c:pt>
                <c:pt idx="2738">
                  <c:v>74.760000000000005</c:v>
                </c:pt>
                <c:pt idx="2739">
                  <c:v>74.78</c:v>
                </c:pt>
                <c:pt idx="2740">
                  <c:v>74.8</c:v>
                </c:pt>
                <c:pt idx="2741">
                  <c:v>74.819999999999993</c:v>
                </c:pt>
                <c:pt idx="2742">
                  <c:v>74.84</c:v>
                </c:pt>
                <c:pt idx="2743">
                  <c:v>74.86</c:v>
                </c:pt>
                <c:pt idx="2744">
                  <c:v>74.88</c:v>
                </c:pt>
                <c:pt idx="2745">
                  <c:v>74.900000000000006</c:v>
                </c:pt>
                <c:pt idx="2746">
                  <c:v>74.92</c:v>
                </c:pt>
                <c:pt idx="2747">
                  <c:v>74.94</c:v>
                </c:pt>
                <c:pt idx="2748">
                  <c:v>74.959999999999994</c:v>
                </c:pt>
                <c:pt idx="2749">
                  <c:v>74.98</c:v>
                </c:pt>
                <c:pt idx="2750">
                  <c:v>75</c:v>
                </c:pt>
                <c:pt idx="2751">
                  <c:v>75.02</c:v>
                </c:pt>
                <c:pt idx="2752">
                  <c:v>75.040000000000006</c:v>
                </c:pt>
                <c:pt idx="2753">
                  <c:v>75.06</c:v>
                </c:pt>
                <c:pt idx="2754">
                  <c:v>75.08</c:v>
                </c:pt>
                <c:pt idx="2755">
                  <c:v>75.099999999999994</c:v>
                </c:pt>
                <c:pt idx="2756">
                  <c:v>75.12</c:v>
                </c:pt>
                <c:pt idx="2757">
                  <c:v>75.14</c:v>
                </c:pt>
                <c:pt idx="2758">
                  <c:v>75.16</c:v>
                </c:pt>
                <c:pt idx="2759">
                  <c:v>75.180000000000007</c:v>
                </c:pt>
                <c:pt idx="2760">
                  <c:v>75.2</c:v>
                </c:pt>
                <c:pt idx="2761">
                  <c:v>75.22</c:v>
                </c:pt>
                <c:pt idx="2762">
                  <c:v>75.239999999999995</c:v>
                </c:pt>
                <c:pt idx="2763">
                  <c:v>75.260000000000005</c:v>
                </c:pt>
                <c:pt idx="2764">
                  <c:v>75.28</c:v>
                </c:pt>
                <c:pt idx="2765">
                  <c:v>75.3</c:v>
                </c:pt>
                <c:pt idx="2766">
                  <c:v>75.319999999999993</c:v>
                </c:pt>
                <c:pt idx="2767">
                  <c:v>75.34</c:v>
                </c:pt>
                <c:pt idx="2768">
                  <c:v>75.36</c:v>
                </c:pt>
                <c:pt idx="2769">
                  <c:v>75.38</c:v>
                </c:pt>
                <c:pt idx="2770">
                  <c:v>75.400000000000006</c:v>
                </c:pt>
                <c:pt idx="2771">
                  <c:v>75.42</c:v>
                </c:pt>
                <c:pt idx="2772">
                  <c:v>75.44</c:v>
                </c:pt>
                <c:pt idx="2773">
                  <c:v>75.459999999999994</c:v>
                </c:pt>
                <c:pt idx="2774">
                  <c:v>75.48</c:v>
                </c:pt>
                <c:pt idx="2775">
                  <c:v>75.5</c:v>
                </c:pt>
                <c:pt idx="2776">
                  <c:v>75.52</c:v>
                </c:pt>
                <c:pt idx="2777">
                  <c:v>75.540000000000006</c:v>
                </c:pt>
                <c:pt idx="2778">
                  <c:v>75.56</c:v>
                </c:pt>
                <c:pt idx="2779">
                  <c:v>75.58</c:v>
                </c:pt>
                <c:pt idx="2780">
                  <c:v>75.599999999999994</c:v>
                </c:pt>
                <c:pt idx="2781">
                  <c:v>75.62</c:v>
                </c:pt>
                <c:pt idx="2782">
                  <c:v>75.64</c:v>
                </c:pt>
                <c:pt idx="2783">
                  <c:v>75.66</c:v>
                </c:pt>
                <c:pt idx="2784">
                  <c:v>75.680000000000007</c:v>
                </c:pt>
                <c:pt idx="2785">
                  <c:v>75.7</c:v>
                </c:pt>
                <c:pt idx="2786">
                  <c:v>75.72</c:v>
                </c:pt>
                <c:pt idx="2787">
                  <c:v>75.739999999999995</c:v>
                </c:pt>
                <c:pt idx="2788">
                  <c:v>75.760000000000005</c:v>
                </c:pt>
                <c:pt idx="2789">
                  <c:v>75.78</c:v>
                </c:pt>
                <c:pt idx="2790">
                  <c:v>75.8</c:v>
                </c:pt>
                <c:pt idx="2791">
                  <c:v>75.819999999999993</c:v>
                </c:pt>
                <c:pt idx="2792">
                  <c:v>75.84</c:v>
                </c:pt>
                <c:pt idx="2793">
                  <c:v>75.86</c:v>
                </c:pt>
                <c:pt idx="2794">
                  <c:v>75.88</c:v>
                </c:pt>
                <c:pt idx="2795">
                  <c:v>75.900000000000006</c:v>
                </c:pt>
                <c:pt idx="2796">
                  <c:v>75.92</c:v>
                </c:pt>
                <c:pt idx="2797">
                  <c:v>75.94</c:v>
                </c:pt>
                <c:pt idx="2798">
                  <c:v>75.959999999999994</c:v>
                </c:pt>
                <c:pt idx="2799">
                  <c:v>75.98</c:v>
                </c:pt>
                <c:pt idx="2800">
                  <c:v>76</c:v>
                </c:pt>
                <c:pt idx="2801">
                  <c:v>76.02</c:v>
                </c:pt>
                <c:pt idx="2802">
                  <c:v>76.040000000000006</c:v>
                </c:pt>
                <c:pt idx="2803">
                  <c:v>76.06</c:v>
                </c:pt>
                <c:pt idx="2804">
                  <c:v>76.08</c:v>
                </c:pt>
                <c:pt idx="2805">
                  <c:v>76.099999999999994</c:v>
                </c:pt>
                <c:pt idx="2806">
                  <c:v>76.12</c:v>
                </c:pt>
                <c:pt idx="2807">
                  <c:v>76.14</c:v>
                </c:pt>
                <c:pt idx="2808">
                  <c:v>76.16</c:v>
                </c:pt>
                <c:pt idx="2809">
                  <c:v>76.180000000000007</c:v>
                </c:pt>
                <c:pt idx="2810">
                  <c:v>76.2</c:v>
                </c:pt>
                <c:pt idx="2811">
                  <c:v>76.22</c:v>
                </c:pt>
                <c:pt idx="2812">
                  <c:v>76.239999999999995</c:v>
                </c:pt>
                <c:pt idx="2813">
                  <c:v>76.260000000000005</c:v>
                </c:pt>
                <c:pt idx="2814">
                  <c:v>76.28</c:v>
                </c:pt>
                <c:pt idx="2815">
                  <c:v>76.3</c:v>
                </c:pt>
                <c:pt idx="2816">
                  <c:v>76.319999999999993</c:v>
                </c:pt>
                <c:pt idx="2817">
                  <c:v>76.34</c:v>
                </c:pt>
                <c:pt idx="2818">
                  <c:v>76.36</c:v>
                </c:pt>
                <c:pt idx="2819">
                  <c:v>76.38</c:v>
                </c:pt>
                <c:pt idx="2820">
                  <c:v>76.400000000000006</c:v>
                </c:pt>
                <c:pt idx="2821">
                  <c:v>76.42</c:v>
                </c:pt>
                <c:pt idx="2822">
                  <c:v>76.44</c:v>
                </c:pt>
                <c:pt idx="2823">
                  <c:v>76.459999999999994</c:v>
                </c:pt>
                <c:pt idx="2824">
                  <c:v>76.48</c:v>
                </c:pt>
                <c:pt idx="2825">
                  <c:v>76.5</c:v>
                </c:pt>
                <c:pt idx="2826">
                  <c:v>76.52</c:v>
                </c:pt>
                <c:pt idx="2827">
                  <c:v>76.540000000000006</c:v>
                </c:pt>
                <c:pt idx="2828">
                  <c:v>76.56</c:v>
                </c:pt>
                <c:pt idx="2829">
                  <c:v>76.58</c:v>
                </c:pt>
                <c:pt idx="2830">
                  <c:v>76.599999999999994</c:v>
                </c:pt>
                <c:pt idx="2831">
                  <c:v>76.62</c:v>
                </c:pt>
                <c:pt idx="2832">
                  <c:v>76.64</c:v>
                </c:pt>
                <c:pt idx="2833">
                  <c:v>76.66</c:v>
                </c:pt>
                <c:pt idx="2834">
                  <c:v>76.680000000000007</c:v>
                </c:pt>
                <c:pt idx="2835">
                  <c:v>76.7</c:v>
                </c:pt>
                <c:pt idx="2836">
                  <c:v>76.72</c:v>
                </c:pt>
                <c:pt idx="2837">
                  <c:v>76.739999999999995</c:v>
                </c:pt>
                <c:pt idx="2838">
                  <c:v>76.760000000000005</c:v>
                </c:pt>
                <c:pt idx="2839">
                  <c:v>76.78</c:v>
                </c:pt>
                <c:pt idx="2840">
                  <c:v>76.8</c:v>
                </c:pt>
                <c:pt idx="2841">
                  <c:v>76.819999999999993</c:v>
                </c:pt>
                <c:pt idx="2842">
                  <c:v>76.84</c:v>
                </c:pt>
                <c:pt idx="2843">
                  <c:v>76.86</c:v>
                </c:pt>
                <c:pt idx="2844">
                  <c:v>76.88</c:v>
                </c:pt>
                <c:pt idx="2845">
                  <c:v>76.900000000000006</c:v>
                </c:pt>
                <c:pt idx="2846">
                  <c:v>76.92</c:v>
                </c:pt>
                <c:pt idx="2847">
                  <c:v>76.94</c:v>
                </c:pt>
                <c:pt idx="2848">
                  <c:v>76.959999999999994</c:v>
                </c:pt>
                <c:pt idx="2849">
                  <c:v>76.98</c:v>
                </c:pt>
                <c:pt idx="2850">
                  <c:v>77</c:v>
                </c:pt>
                <c:pt idx="2851">
                  <c:v>77.02</c:v>
                </c:pt>
                <c:pt idx="2852">
                  <c:v>77.040000000000006</c:v>
                </c:pt>
                <c:pt idx="2853">
                  <c:v>77.06</c:v>
                </c:pt>
                <c:pt idx="2854">
                  <c:v>77.08</c:v>
                </c:pt>
                <c:pt idx="2855">
                  <c:v>77.099999999999994</c:v>
                </c:pt>
                <c:pt idx="2856">
                  <c:v>77.12</c:v>
                </c:pt>
                <c:pt idx="2857">
                  <c:v>77.14</c:v>
                </c:pt>
                <c:pt idx="2858">
                  <c:v>77.16</c:v>
                </c:pt>
                <c:pt idx="2859">
                  <c:v>77.180000000000007</c:v>
                </c:pt>
                <c:pt idx="2860">
                  <c:v>77.2</c:v>
                </c:pt>
                <c:pt idx="2861">
                  <c:v>77.22</c:v>
                </c:pt>
                <c:pt idx="2862">
                  <c:v>77.239999999999995</c:v>
                </c:pt>
                <c:pt idx="2863">
                  <c:v>77.260000000000005</c:v>
                </c:pt>
                <c:pt idx="2864">
                  <c:v>77.28</c:v>
                </c:pt>
                <c:pt idx="2865">
                  <c:v>77.3</c:v>
                </c:pt>
                <c:pt idx="2866">
                  <c:v>77.319999999999993</c:v>
                </c:pt>
                <c:pt idx="2867">
                  <c:v>77.34</c:v>
                </c:pt>
                <c:pt idx="2868">
                  <c:v>77.36</c:v>
                </c:pt>
                <c:pt idx="2869">
                  <c:v>77.38</c:v>
                </c:pt>
                <c:pt idx="2870">
                  <c:v>77.400000000000006</c:v>
                </c:pt>
                <c:pt idx="2871">
                  <c:v>77.42</c:v>
                </c:pt>
                <c:pt idx="2872">
                  <c:v>77.44</c:v>
                </c:pt>
                <c:pt idx="2873">
                  <c:v>77.459999999999994</c:v>
                </c:pt>
                <c:pt idx="2874">
                  <c:v>77.48</c:v>
                </c:pt>
                <c:pt idx="2875">
                  <c:v>77.5</c:v>
                </c:pt>
                <c:pt idx="2876">
                  <c:v>77.52</c:v>
                </c:pt>
                <c:pt idx="2877">
                  <c:v>77.540000000000006</c:v>
                </c:pt>
                <c:pt idx="2878">
                  <c:v>77.56</c:v>
                </c:pt>
                <c:pt idx="2879">
                  <c:v>77.58</c:v>
                </c:pt>
                <c:pt idx="2880">
                  <c:v>77.599999999999994</c:v>
                </c:pt>
                <c:pt idx="2881">
                  <c:v>77.62</c:v>
                </c:pt>
                <c:pt idx="2882">
                  <c:v>77.64</c:v>
                </c:pt>
                <c:pt idx="2883">
                  <c:v>77.66</c:v>
                </c:pt>
                <c:pt idx="2884">
                  <c:v>77.680000000000007</c:v>
                </c:pt>
                <c:pt idx="2885">
                  <c:v>77.7</c:v>
                </c:pt>
                <c:pt idx="2886">
                  <c:v>77.72</c:v>
                </c:pt>
                <c:pt idx="2887">
                  <c:v>77.739999999999995</c:v>
                </c:pt>
                <c:pt idx="2888">
                  <c:v>77.760000000000005</c:v>
                </c:pt>
                <c:pt idx="2889">
                  <c:v>77.78</c:v>
                </c:pt>
                <c:pt idx="2890">
                  <c:v>77.8</c:v>
                </c:pt>
                <c:pt idx="2891">
                  <c:v>77.819999999999993</c:v>
                </c:pt>
                <c:pt idx="2892">
                  <c:v>77.84</c:v>
                </c:pt>
                <c:pt idx="2893">
                  <c:v>77.86</c:v>
                </c:pt>
                <c:pt idx="2894">
                  <c:v>77.88</c:v>
                </c:pt>
                <c:pt idx="2895">
                  <c:v>77.900000000000006</c:v>
                </c:pt>
                <c:pt idx="2896">
                  <c:v>77.92</c:v>
                </c:pt>
                <c:pt idx="2897">
                  <c:v>77.94</c:v>
                </c:pt>
                <c:pt idx="2898">
                  <c:v>77.959999999999994</c:v>
                </c:pt>
                <c:pt idx="2899">
                  <c:v>77.98</c:v>
                </c:pt>
                <c:pt idx="2900">
                  <c:v>78</c:v>
                </c:pt>
                <c:pt idx="2901">
                  <c:v>78.02</c:v>
                </c:pt>
                <c:pt idx="2902">
                  <c:v>78.040000000000006</c:v>
                </c:pt>
                <c:pt idx="2903">
                  <c:v>78.06</c:v>
                </c:pt>
                <c:pt idx="2904">
                  <c:v>78.08</c:v>
                </c:pt>
                <c:pt idx="2905">
                  <c:v>78.099999999999994</c:v>
                </c:pt>
                <c:pt idx="2906">
                  <c:v>78.12</c:v>
                </c:pt>
                <c:pt idx="2907">
                  <c:v>78.14</c:v>
                </c:pt>
                <c:pt idx="2908">
                  <c:v>78.16</c:v>
                </c:pt>
                <c:pt idx="2909">
                  <c:v>78.180000000000007</c:v>
                </c:pt>
                <c:pt idx="2910">
                  <c:v>78.2</c:v>
                </c:pt>
                <c:pt idx="2911">
                  <c:v>78.22</c:v>
                </c:pt>
                <c:pt idx="2912">
                  <c:v>78.239999999999995</c:v>
                </c:pt>
                <c:pt idx="2913">
                  <c:v>78.260000000000005</c:v>
                </c:pt>
                <c:pt idx="2914">
                  <c:v>78.28</c:v>
                </c:pt>
                <c:pt idx="2915">
                  <c:v>78.3</c:v>
                </c:pt>
                <c:pt idx="2916">
                  <c:v>78.319999999999993</c:v>
                </c:pt>
                <c:pt idx="2917">
                  <c:v>78.34</c:v>
                </c:pt>
                <c:pt idx="2918">
                  <c:v>78.36</c:v>
                </c:pt>
                <c:pt idx="2919">
                  <c:v>78.38</c:v>
                </c:pt>
                <c:pt idx="2920">
                  <c:v>78.400000000000006</c:v>
                </c:pt>
                <c:pt idx="2921">
                  <c:v>78.42</c:v>
                </c:pt>
                <c:pt idx="2922">
                  <c:v>78.44</c:v>
                </c:pt>
                <c:pt idx="2923">
                  <c:v>78.459999999999994</c:v>
                </c:pt>
                <c:pt idx="2924">
                  <c:v>78.48</c:v>
                </c:pt>
                <c:pt idx="2925">
                  <c:v>78.5</c:v>
                </c:pt>
                <c:pt idx="2926">
                  <c:v>78.52</c:v>
                </c:pt>
                <c:pt idx="2927">
                  <c:v>78.540000000000006</c:v>
                </c:pt>
                <c:pt idx="2928">
                  <c:v>78.56</c:v>
                </c:pt>
                <c:pt idx="2929">
                  <c:v>78.58</c:v>
                </c:pt>
                <c:pt idx="2930">
                  <c:v>78.599999999999994</c:v>
                </c:pt>
                <c:pt idx="2931">
                  <c:v>78.62</c:v>
                </c:pt>
                <c:pt idx="2932">
                  <c:v>78.64</c:v>
                </c:pt>
                <c:pt idx="2933">
                  <c:v>78.66</c:v>
                </c:pt>
                <c:pt idx="2934">
                  <c:v>78.680000000000007</c:v>
                </c:pt>
                <c:pt idx="2935">
                  <c:v>78.7</c:v>
                </c:pt>
                <c:pt idx="2936">
                  <c:v>78.72</c:v>
                </c:pt>
                <c:pt idx="2937">
                  <c:v>78.739999999999995</c:v>
                </c:pt>
                <c:pt idx="2938">
                  <c:v>78.760000000000005</c:v>
                </c:pt>
                <c:pt idx="2939">
                  <c:v>78.78</c:v>
                </c:pt>
                <c:pt idx="2940">
                  <c:v>78.8</c:v>
                </c:pt>
                <c:pt idx="2941">
                  <c:v>78.819999999999993</c:v>
                </c:pt>
                <c:pt idx="2942">
                  <c:v>78.84</c:v>
                </c:pt>
                <c:pt idx="2943">
                  <c:v>78.86</c:v>
                </c:pt>
                <c:pt idx="2944">
                  <c:v>78.88</c:v>
                </c:pt>
                <c:pt idx="2945">
                  <c:v>78.900000000000006</c:v>
                </c:pt>
                <c:pt idx="2946">
                  <c:v>78.92</c:v>
                </c:pt>
                <c:pt idx="2947">
                  <c:v>78.94</c:v>
                </c:pt>
                <c:pt idx="2948">
                  <c:v>78.959999999999994</c:v>
                </c:pt>
                <c:pt idx="2949">
                  <c:v>78.98</c:v>
                </c:pt>
                <c:pt idx="2950">
                  <c:v>79</c:v>
                </c:pt>
                <c:pt idx="2951">
                  <c:v>79.02</c:v>
                </c:pt>
                <c:pt idx="2952">
                  <c:v>79.040000000000006</c:v>
                </c:pt>
                <c:pt idx="2953">
                  <c:v>79.06</c:v>
                </c:pt>
                <c:pt idx="2954">
                  <c:v>79.08</c:v>
                </c:pt>
                <c:pt idx="2955">
                  <c:v>79.099999999999994</c:v>
                </c:pt>
                <c:pt idx="2956">
                  <c:v>79.12</c:v>
                </c:pt>
                <c:pt idx="2957">
                  <c:v>79.14</c:v>
                </c:pt>
                <c:pt idx="2958">
                  <c:v>79.16</c:v>
                </c:pt>
                <c:pt idx="2959">
                  <c:v>79.180000000000007</c:v>
                </c:pt>
                <c:pt idx="2960">
                  <c:v>79.2</c:v>
                </c:pt>
                <c:pt idx="2961">
                  <c:v>79.22</c:v>
                </c:pt>
                <c:pt idx="2962">
                  <c:v>79.239999999999995</c:v>
                </c:pt>
                <c:pt idx="2963">
                  <c:v>79.260000000000005</c:v>
                </c:pt>
                <c:pt idx="2964">
                  <c:v>79.28</c:v>
                </c:pt>
                <c:pt idx="2965">
                  <c:v>79.3</c:v>
                </c:pt>
                <c:pt idx="2966">
                  <c:v>79.319999999999993</c:v>
                </c:pt>
                <c:pt idx="2967">
                  <c:v>79.34</c:v>
                </c:pt>
                <c:pt idx="2968">
                  <c:v>79.36</c:v>
                </c:pt>
                <c:pt idx="2969">
                  <c:v>79.38</c:v>
                </c:pt>
                <c:pt idx="2970">
                  <c:v>79.400000000000006</c:v>
                </c:pt>
                <c:pt idx="2971">
                  <c:v>79.42</c:v>
                </c:pt>
                <c:pt idx="2972">
                  <c:v>79.44</c:v>
                </c:pt>
                <c:pt idx="2973">
                  <c:v>79.459999999999994</c:v>
                </c:pt>
                <c:pt idx="2974">
                  <c:v>79.48</c:v>
                </c:pt>
                <c:pt idx="2975">
                  <c:v>79.5</c:v>
                </c:pt>
                <c:pt idx="2976">
                  <c:v>79.52</c:v>
                </c:pt>
                <c:pt idx="2977">
                  <c:v>79.540000000000006</c:v>
                </c:pt>
                <c:pt idx="2978">
                  <c:v>79.56</c:v>
                </c:pt>
                <c:pt idx="2979">
                  <c:v>79.58</c:v>
                </c:pt>
                <c:pt idx="2980">
                  <c:v>79.599999999999994</c:v>
                </c:pt>
                <c:pt idx="2981">
                  <c:v>79.62</c:v>
                </c:pt>
                <c:pt idx="2982">
                  <c:v>79.64</c:v>
                </c:pt>
                <c:pt idx="2983">
                  <c:v>79.66</c:v>
                </c:pt>
                <c:pt idx="2984">
                  <c:v>79.680000000000007</c:v>
                </c:pt>
                <c:pt idx="2985">
                  <c:v>79.7</c:v>
                </c:pt>
                <c:pt idx="2986">
                  <c:v>79.72</c:v>
                </c:pt>
                <c:pt idx="2987">
                  <c:v>79.739999999999995</c:v>
                </c:pt>
                <c:pt idx="2988">
                  <c:v>79.760000000000005</c:v>
                </c:pt>
                <c:pt idx="2989">
                  <c:v>79.78</c:v>
                </c:pt>
                <c:pt idx="2990">
                  <c:v>79.8</c:v>
                </c:pt>
                <c:pt idx="2991">
                  <c:v>79.819999999999993</c:v>
                </c:pt>
                <c:pt idx="2992">
                  <c:v>79.84</c:v>
                </c:pt>
                <c:pt idx="2993">
                  <c:v>79.86</c:v>
                </c:pt>
                <c:pt idx="2994">
                  <c:v>79.88</c:v>
                </c:pt>
                <c:pt idx="2995">
                  <c:v>79.900000000000006</c:v>
                </c:pt>
                <c:pt idx="2996">
                  <c:v>79.92</c:v>
                </c:pt>
                <c:pt idx="2997">
                  <c:v>79.94</c:v>
                </c:pt>
                <c:pt idx="2998">
                  <c:v>79.959999999999994</c:v>
                </c:pt>
                <c:pt idx="2999">
                  <c:v>79.98</c:v>
                </c:pt>
                <c:pt idx="3000">
                  <c:v>80</c:v>
                </c:pt>
              </c:numCache>
            </c:numRef>
          </c:cat>
          <c:val>
            <c:numRef>
              <c:f>Sheet4!$C$2:$C$3002</c:f>
              <c:numCache>
                <c:formatCode>General</c:formatCode>
                <c:ptCount val="3001"/>
                <c:pt idx="0">
                  <c:v>45</c:v>
                </c:pt>
                <c:pt idx="1">
                  <c:v>42</c:v>
                </c:pt>
                <c:pt idx="2">
                  <c:v>43</c:v>
                </c:pt>
                <c:pt idx="3">
                  <c:v>47</c:v>
                </c:pt>
                <c:pt idx="4">
                  <c:v>50</c:v>
                </c:pt>
                <c:pt idx="5">
                  <c:v>58</c:v>
                </c:pt>
                <c:pt idx="6">
                  <c:v>36</c:v>
                </c:pt>
                <c:pt idx="7">
                  <c:v>40</c:v>
                </c:pt>
                <c:pt idx="8">
                  <c:v>44</c:v>
                </c:pt>
                <c:pt idx="9">
                  <c:v>35</c:v>
                </c:pt>
                <c:pt idx="10">
                  <c:v>42</c:v>
                </c:pt>
                <c:pt idx="11">
                  <c:v>36</c:v>
                </c:pt>
                <c:pt idx="12">
                  <c:v>36</c:v>
                </c:pt>
                <c:pt idx="13">
                  <c:v>46</c:v>
                </c:pt>
                <c:pt idx="14">
                  <c:v>32</c:v>
                </c:pt>
                <c:pt idx="15">
                  <c:v>61</c:v>
                </c:pt>
                <c:pt idx="16">
                  <c:v>42</c:v>
                </c:pt>
                <c:pt idx="17">
                  <c:v>36</c:v>
                </c:pt>
                <c:pt idx="18">
                  <c:v>35</c:v>
                </c:pt>
                <c:pt idx="19">
                  <c:v>47</c:v>
                </c:pt>
                <c:pt idx="20">
                  <c:v>48</c:v>
                </c:pt>
                <c:pt idx="21">
                  <c:v>44</c:v>
                </c:pt>
                <c:pt idx="22">
                  <c:v>38</c:v>
                </c:pt>
                <c:pt idx="23">
                  <c:v>49</c:v>
                </c:pt>
                <c:pt idx="24">
                  <c:v>56</c:v>
                </c:pt>
                <c:pt idx="25">
                  <c:v>51</c:v>
                </c:pt>
                <c:pt idx="26">
                  <c:v>48</c:v>
                </c:pt>
                <c:pt idx="27">
                  <c:v>50</c:v>
                </c:pt>
                <c:pt idx="28">
                  <c:v>51</c:v>
                </c:pt>
                <c:pt idx="29">
                  <c:v>45</c:v>
                </c:pt>
                <c:pt idx="30">
                  <c:v>42</c:v>
                </c:pt>
                <c:pt idx="31">
                  <c:v>42</c:v>
                </c:pt>
                <c:pt idx="32">
                  <c:v>52</c:v>
                </c:pt>
                <c:pt idx="33">
                  <c:v>40</c:v>
                </c:pt>
                <c:pt idx="34">
                  <c:v>42</c:v>
                </c:pt>
                <c:pt idx="35">
                  <c:v>38</c:v>
                </c:pt>
                <c:pt idx="36">
                  <c:v>55</c:v>
                </c:pt>
                <c:pt idx="37">
                  <c:v>43</c:v>
                </c:pt>
                <c:pt idx="38">
                  <c:v>36</c:v>
                </c:pt>
                <c:pt idx="39">
                  <c:v>42</c:v>
                </c:pt>
                <c:pt idx="40">
                  <c:v>31</c:v>
                </c:pt>
                <c:pt idx="41">
                  <c:v>47</c:v>
                </c:pt>
                <c:pt idx="42">
                  <c:v>60</c:v>
                </c:pt>
                <c:pt idx="43">
                  <c:v>42</c:v>
                </c:pt>
                <c:pt idx="44">
                  <c:v>36</c:v>
                </c:pt>
                <c:pt idx="45">
                  <c:v>60</c:v>
                </c:pt>
                <c:pt idx="46">
                  <c:v>48</c:v>
                </c:pt>
                <c:pt idx="47">
                  <c:v>49</c:v>
                </c:pt>
                <c:pt idx="48">
                  <c:v>43</c:v>
                </c:pt>
                <c:pt idx="49">
                  <c:v>45</c:v>
                </c:pt>
                <c:pt idx="50">
                  <c:v>45</c:v>
                </c:pt>
                <c:pt idx="51">
                  <c:v>43</c:v>
                </c:pt>
                <c:pt idx="52">
                  <c:v>44</c:v>
                </c:pt>
                <c:pt idx="53">
                  <c:v>41</c:v>
                </c:pt>
                <c:pt idx="54">
                  <c:v>50</c:v>
                </c:pt>
                <c:pt idx="55">
                  <c:v>39</c:v>
                </c:pt>
                <c:pt idx="56">
                  <c:v>36</c:v>
                </c:pt>
                <c:pt idx="57">
                  <c:v>55</c:v>
                </c:pt>
                <c:pt idx="58">
                  <c:v>52</c:v>
                </c:pt>
                <c:pt idx="59">
                  <c:v>42</c:v>
                </c:pt>
                <c:pt idx="60">
                  <c:v>59</c:v>
                </c:pt>
                <c:pt idx="61">
                  <c:v>28</c:v>
                </c:pt>
                <c:pt idx="62">
                  <c:v>41</c:v>
                </c:pt>
                <c:pt idx="63">
                  <c:v>46</c:v>
                </c:pt>
                <c:pt idx="64">
                  <c:v>52</c:v>
                </c:pt>
                <c:pt idx="65">
                  <c:v>48</c:v>
                </c:pt>
                <c:pt idx="66">
                  <c:v>57</c:v>
                </c:pt>
                <c:pt idx="67">
                  <c:v>42</c:v>
                </c:pt>
                <c:pt idx="68">
                  <c:v>46</c:v>
                </c:pt>
                <c:pt idx="69">
                  <c:v>52</c:v>
                </c:pt>
                <c:pt idx="70">
                  <c:v>41</c:v>
                </c:pt>
                <c:pt idx="71">
                  <c:v>52</c:v>
                </c:pt>
                <c:pt idx="72">
                  <c:v>66</c:v>
                </c:pt>
                <c:pt idx="73">
                  <c:v>51</c:v>
                </c:pt>
                <c:pt idx="74">
                  <c:v>57</c:v>
                </c:pt>
                <c:pt idx="75">
                  <c:v>41</c:v>
                </c:pt>
                <c:pt idx="76">
                  <c:v>35</c:v>
                </c:pt>
                <c:pt idx="77">
                  <c:v>44</c:v>
                </c:pt>
                <c:pt idx="78">
                  <c:v>48</c:v>
                </c:pt>
                <c:pt idx="79">
                  <c:v>52</c:v>
                </c:pt>
                <c:pt idx="80">
                  <c:v>33</c:v>
                </c:pt>
                <c:pt idx="81">
                  <c:v>43</c:v>
                </c:pt>
                <c:pt idx="82">
                  <c:v>34</c:v>
                </c:pt>
                <c:pt idx="83">
                  <c:v>50</c:v>
                </c:pt>
                <c:pt idx="84">
                  <c:v>47</c:v>
                </c:pt>
                <c:pt idx="85">
                  <c:v>43</c:v>
                </c:pt>
                <c:pt idx="86">
                  <c:v>52</c:v>
                </c:pt>
                <c:pt idx="87">
                  <c:v>53</c:v>
                </c:pt>
                <c:pt idx="88">
                  <c:v>43</c:v>
                </c:pt>
                <c:pt idx="89">
                  <c:v>50</c:v>
                </c:pt>
                <c:pt idx="90">
                  <c:v>58</c:v>
                </c:pt>
                <c:pt idx="91">
                  <c:v>59</c:v>
                </c:pt>
                <c:pt idx="92">
                  <c:v>55</c:v>
                </c:pt>
                <c:pt idx="93">
                  <c:v>41</c:v>
                </c:pt>
                <c:pt idx="94">
                  <c:v>52</c:v>
                </c:pt>
                <c:pt idx="95">
                  <c:v>58</c:v>
                </c:pt>
                <c:pt idx="96">
                  <c:v>54</c:v>
                </c:pt>
                <c:pt idx="97">
                  <c:v>71</c:v>
                </c:pt>
                <c:pt idx="98">
                  <c:v>35</c:v>
                </c:pt>
                <c:pt idx="99">
                  <c:v>63</c:v>
                </c:pt>
                <c:pt idx="100">
                  <c:v>47</c:v>
                </c:pt>
                <c:pt idx="101">
                  <c:v>48</c:v>
                </c:pt>
                <c:pt idx="102">
                  <c:v>61</c:v>
                </c:pt>
                <c:pt idx="103">
                  <c:v>50</c:v>
                </c:pt>
                <c:pt idx="104">
                  <c:v>45</c:v>
                </c:pt>
                <c:pt idx="105">
                  <c:v>41</c:v>
                </c:pt>
                <c:pt idx="106">
                  <c:v>41</c:v>
                </c:pt>
                <c:pt idx="107">
                  <c:v>50</c:v>
                </c:pt>
                <c:pt idx="108">
                  <c:v>44</c:v>
                </c:pt>
                <c:pt idx="109">
                  <c:v>58</c:v>
                </c:pt>
                <c:pt idx="110">
                  <c:v>52</c:v>
                </c:pt>
                <c:pt idx="111">
                  <c:v>49</c:v>
                </c:pt>
                <c:pt idx="112">
                  <c:v>38</c:v>
                </c:pt>
                <c:pt idx="113">
                  <c:v>49</c:v>
                </c:pt>
                <c:pt idx="114">
                  <c:v>47</c:v>
                </c:pt>
                <c:pt idx="115">
                  <c:v>58</c:v>
                </c:pt>
                <c:pt idx="116">
                  <c:v>45</c:v>
                </c:pt>
                <c:pt idx="117">
                  <c:v>61</c:v>
                </c:pt>
                <c:pt idx="118">
                  <c:v>60</c:v>
                </c:pt>
                <c:pt idx="119">
                  <c:v>43</c:v>
                </c:pt>
                <c:pt idx="120">
                  <c:v>65</c:v>
                </c:pt>
                <c:pt idx="121">
                  <c:v>51</c:v>
                </c:pt>
                <c:pt idx="122">
                  <c:v>54</c:v>
                </c:pt>
                <c:pt idx="123">
                  <c:v>54</c:v>
                </c:pt>
                <c:pt idx="124">
                  <c:v>50</c:v>
                </c:pt>
                <c:pt idx="125">
                  <c:v>49</c:v>
                </c:pt>
                <c:pt idx="126">
                  <c:v>65</c:v>
                </c:pt>
                <c:pt idx="127">
                  <c:v>58</c:v>
                </c:pt>
                <c:pt idx="128">
                  <c:v>45</c:v>
                </c:pt>
                <c:pt idx="129">
                  <c:v>46</c:v>
                </c:pt>
                <c:pt idx="130">
                  <c:v>47</c:v>
                </c:pt>
                <c:pt idx="131">
                  <c:v>59</c:v>
                </c:pt>
                <c:pt idx="132">
                  <c:v>69</c:v>
                </c:pt>
                <c:pt idx="133">
                  <c:v>56</c:v>
                </c:pt>
                <c:pt idx="134">
                  <c:v>64</c:v>
                </c:pt>
                <c:pt idx="135">
                  <c:v>62</c:v>
                </c:pt>
                <c:pt idx="136">
                  <c:v>47</c:v>
                </c:pt>
                <c:pt idx="137">
                  <c:v>46</c:v>
                </c:pt>
                <c:pt idx="138">
                  <c:v>54</c:v>
                </c:pt>
                <c:pt idx="139">
                  <c:v>45</c:v>
                </c:pt>
                <c:pt idx="140">
                  <c:v>48</c:v>
                </c:pt>
                <c:pt idx="141">
                  <c:v>52</c:v>
                </c:pt>
                <c:pt idx="142">
                  <c:v>47</c:v>
                </c:pt>
                <c:pt idx="143">
                  <c:v>59</c:v>
                </c:pt>
                <c:pt idx="144">
                  <c:v>43</c:v>
                </c:pt>
                <c:pt idx="145">
                  <c:v>70</c:v>
                </c:pt>
                <c:pt idx="146">
                  <c:v>60</c:v>
                </c:pt>
                <c:pt idx="147">
                  <c:v>57</c:v>
                </c:pt>
                <c:pt idx="148">
                  <c:v>48</c:v>
                </c:pt>
                <c:pt idx="149">
                  <c:v>60</c:v>
                </c:pt>
                <c:pt idx="150">
                  <c:v>59</c:v>
                </c:pt>
                <c:pt idx="151">
                  <c:v>54</c:v>
                </c:pt>
                <c:pt idx="152">
                  <c:v>64</c:v>
                </c:pt>
                <c:pt idx="153">
                  <c:v>55</c:v>
                </c:pt>
                <c:pt idx="154">
                  <c:v>45</c:v>
                </c:pt>
                <c:pt idx="155">
                  <c:v>56</c:v>
                </c:pt>
                <c:pt idx="156">
                  <c:v>62</c:v>
                </c:pt>
                <c:pt idx="157">
                  <c:v>53</c:v>
                </c:pt>
                <c:pt idx="158">
                  <c:v>65</c:v>
                </c:pt>
                <c:pt idx="159">
                  <c:v>49</c:v>
                </c:pt>
                <c:pt idx="160">
                  <c:v>67</c:v>
                </c:pt>
                <c:pt idx="161">
                  <c:v>49</c:v>
                </c:pt>
                <c:pt idx="162">
                  <c:v>50</c:v>
                </c:pt>
                <c:pt idx="163">
                  <c:v>68</c:v>
                </c:pt>
                <c:pt idx="164">
                  <c:v>52</c:v>
                </c:pt>
                <c:pt idx="165">
                  <c:v>66</c:v>
                </c:pt>
                <c:pt idx="166">
                  <c:v>73</c:v>
                </c:pt>
                <c:pt idx="167">
                  <c:v>60</c:v>
                </c:pt>
                <c:pt idx="168">
                  <c:v>52</c:v>
                </c:pt>
                <c:pt idx="169">
                  <c:v>48</c:v>
                </c:pt>
                <c:pt idx="170">
                  <c:v>69</c:v>
                </c:pt>
                <c:pt idx="171">
                  <c:v>53</c:v>
                </c:pt>
                <c:pt idx="172">
                  <c:v>53</c:v>
                </c:pt>
                <c:pt idx="173">
                  <c:v>71</c:v>
                </c:pt>
                <c:pt idx="174">
                  <c:v>69</c:v>
                </c:pt>
                <c:pt idx="175">
                  <c:v>59</c:v>
                </c:pt>
                <c:pt idx="176">
                  <c:v>74</c:v>
                </c:pt>
                <c:pt idx="177">
                  <c:v>67</c:v>
                </c:pt>
                <c:pt idx="178">
                  <c:v>60</c:v>
                </c:pt>
                <c:pt idx="179">
                  <c:v>78</c:v>
                </c:pt>
                <c:pt idx="180">
                  <c:v>58</c:v>
                </c:pt>
                <c:pt idx="181">
                  <c:v>64</c:v>
                </c:pt>
                <c:pt idx="182">
                  <c:v>88</c:v>
                </c:pt>
                <c:pt idx="183">
                  <c:v>66</c:v>
                </c:pt>
                <c:pt idx="184">
                  <c:v>71</c:v>
                </c:pt>
                <c:pt idx="185">
                  <c:v>56</c:v>
                </c:pt>
                <c:pt idx="186">
                  <c:v>82</c:v>
                </c:pt>
                <c:pt idx="187">
                  <c:v>67</c:v>
                </c:pt>
                <c:pt idx="188">
                  <c:v>64</c:v>
                </c:pt>
                <c:pt idx="189">
                  <c:v>67</c:v>
                </c:pt>
                <c:pt idx="190">
                  <c:v>73</c:v>
                </c:pt>
                <c:pt idx="191">
                  <c:v>84</c:v>
                </c:pt>
                <c:pt idx="192">
                  <c:v>72</c:v>
                </c:pt>
                <c:pt idx="193">
                  <c:v>97</c:v>
                </c:pt>
                <c:pt idx="194">
                  <c:v>66</c:v>
                </c:pt>
                <c:pt idx="195">
                  <c:v>69</c:v>
                </c:pt>
                <c:pt idx="196">
                  <c:v>81</c:v>
                </c:pt>
                <c:pt idx="197">
                  <c:v>70</c:v>
                </c:pt>
                <c:pt idx="198">
                  <c:v>64</c:v>
                </c:pt>
                <c:pt idx="199">
                  <c:v>75</c:v>
                </c:pt>
                <c:pt idx="200">
                  <c:v>71</c:v>
                </c:pt>
                <c:pt idx="201">
                  <c:v>68</c:v>
                </c:pt>
                <c:pt idx="202">
                  <c:v>86</c:v>
                </c:pt>
                <c:pt idx="203">
                  <c:v>62</c:v>
                </c:pt>
                <c:pt idx="204">
                  <c:v>71</c:v>
                </c:pt>
                <c:pt idx="205">
                  <c:v>83</c:v>
                </c:pt>
                <c:pt idx="206">
                  <c:v>103</c:v>
                </c:pt>
                <c:pt idx="207">
                  <c:v>77</c:v>
                </c:pt>
                <c:pt idx="208">
                  <c:v>81</c:v>
                </c:pt>
                <c:pt idx="209">
                  <c:v>64</c:v>
                </c:pt>
                <c:pt idx="210">
                  <c:v>91</c:v>
                </c:pt>
                <c:pt idx="211">
                  <c:v>72</c:v>
                </c:pt>
                <c:pt idx="212">
                  <c:v>79</c:v>
                </c:pt>
                <c:pt idx="213">
                  <c:v>81</c:v>
                </c:pt>
                <c:pt idx="214">
                  <c:v>93</c:v>
                </c:pt>
                <c:pt idx="215">
                  <c:v>92</c:v>
                </c:pt>
                <c:pt idx="216">
                  <c:v>70</c:v>
                </c:pt>
                <c:pt idx="217">
                  <c:v>88</c:v>
                </c:pt>
                <c:pt idx="218">
                  <c:v>92</c:v>
                </c:pt>
                <c:pt idx="219">
                  <c:v>94</c:v>
                </c:pt>
                <c:pt idx="220">
                  <c:v>84</c:v>
                </c:pt>
                <c:pt idx="221">
                  <c:v>88</c:v>
                </c:pt>
                <c:pt idx="222">
                  <c:v>82</c:v>
                </c:pt>
                <c:pt idx="223">
                  <c:v>94</c:v>
                </c:pt>
                <c:pt idx="224">
                  <c:v>83</c:v>
                </c:pt>
                <c:pt idx="225">
                  <c:v>82</c:v>
                </c:pt>
                <c:pt idx="226">
                  <c:v>100</c:v>
                </c:pt>
                <c:pt idx="227">
                  <c:v>103</c:v>
                </c:pt>
                <c:pt idx="228">
                  <c:v>118</c:v>
                </c:pt>
                <c:pt idx="229">
                  <c:v>63</c:v>
                </c:pt>
                <c:pt idx="230">
                  <c:v>115</c:v>
                </c:pt>
                <c:pt idx="231">
                  <c:v>77</c:v>
                </c:pt>
                <c:pt idx="232">
                  <c:v>93</c:v>
                </c:pt>
                <c:pt idx="233">
                  <c:v>99</c:v>
                </c:pt>
                <c:pt idx="234">
                  <c:v>93</c:v>
                </c:pt>
                <c:pt idx="235">
                  <c:v>104</c:v>
                </c:pt>
                <c:pt idx="236">
                  <c:v>111</c:v>
                </c:pt>
                <c:pt idx="237">
                  <c:v>114</c:v>
                </c:pt>
                <c:pt idx="238">
                  <c:v>108</c:v>
                </c:pt>
                <c:pt idx="239">
                  <c:v>101</c:v>
                </c:pt>
                <c:pt idx="240">
                  <c:v>96</c:v>
                </c:pt>
                <c:pt idx="241">
                  <c:v>115</c:v>
                </c:pt>
                <c:pt idx="242">
                  <c:v>106</c:v>
                </c:pt>
                <c:pt idx="243">
                  <c:v>107</c:v>
                </c:pt>
                <c:pt idx="244">
                  <c:v>121</c:v>
                </c:pt>
                <c:pt idx="245">
                  <c:v>121</c:v>
                </c:pt>
                <c:pt idx="246">
                  <c:v>127</c:v>
                </c:pt>
                <c:pt idx="247">
                  <c:v>135</c:v>
                </c:pt>
                <c:pt idx="248">
                  <c:v>108</c:v>
                </c:pt>
                <c:pt idx="249">
                  <c:v>137</c:v>
                </c:pt>
                <c:pt idx="250">
                  <c:v>120</c:v>
                </c:pt>
                <c:pt idx="251">
                  <c:v>136</c:v>
                </c:pt>
                <c:pt idx="252">
                  <c:v>135</c:v>
                </c:pt>
                <c:pt idx="253">
                  <c:v>133</c:v>
                </c:pt>
                <c:pt idx="254">
                  <c:v>120</c:v>
                </c:pt>
                <c:pt idx="255">
                  <c:v>120</c:v>
                </c:pt>
                <c:pt idx="256">
                  <c:v>117</c:v>
                </c:pt>
                <c:pt idx="257">
                  <c:v>128</c:v>
                </c:pt>
                <c:pt idx="258">
                  <c:v>116</c:v>
                </c:pt>
                <c:pt idx="259">
                  <c:v>125</c:v>
                </c:pt>
                <c:pt idx="260">
                  <c:v>124</c:v>
                </c:pt>
                <c:pt idx="261">
                  <c:v>122</c:v>
                </c:pt>
                <c:pt idx="262">
                  <c:v>143</c:v>
                </c:pt>
                <c:pt idx="263">
                  <c:v>122</c:v>
                </c:pt>
                <c:pt idx="264">
                  <c:v>149</c:v>
                </c:pt>
                <c:pt idx="265">
                  <c:v>143</c:v>
                </c:pt>
                <c:pt idx="266">
                  <c:v>158</c:v>
                </c:pt>
                <c:pt idx="267">
                  <c:v>150</c:v>
                </c:pt>
                <c:pt idx="268">
                  <c:v>125</c:v>
                </c:pt>
                <c:pt idx="269">
                  <c:v>150</c:v>
                </c:pt>
                <c:pt idx="270">
                  <c:v>128</c:v>
                </c:pt>
                <c:pt idx="271">
                  <c:v>168</c:v>
                </c:pt>
                <c:pt idx="272">
                  <c:v>171</c:v>
                </c:pt>
                <c:pt idx="273">
                  <c:v>160</c:v>
                </c:pt>
                <c:pt idx="274">
                  <c:v>163</c:v>
                </c:pt>
                <c:pt idx="275">
                  <c:v>177</c:v>
                </c:pt>
                <c:pt idx="276">
                  <c:v>158</c:v>
                </c:pt>
                <c:pt idx="277">
                  <c:v>170</c:v>
                </c:pt>
                <c:pt idx="278">
                  <c:v>163</c:v>
                </c:pt>
                <c:pt idx="279">
                  <c:v>150</c:v>
                </c:pt>
                <c:pt idx="280">
                  <c:v>172</c:v>
                </c:pt>
                <c:pt idx="281">
                  <c:v>157</c:v>
                </c:pt>
                <c:pt idx="282">
                  <c:v>179</c:v>
                </c:pt>
                <c:pt idx="283">
                  <c:v>206</c:v>
                </c:pt>
                <c:pt idx="284">
                  <c:v>161</c:v>
                </c:pt>
                <c:pt idx="285">
                  <c:v>185</c:v>
                </c:pt>
                <c:pt idx="286">
                  <c:v>169</c:v>
                </c:pt>
                <c:pt idx="287">
                  <c:v>189</c:v>
                </c:pt>
                <c:pt idx="288">
                  <c:v>179</c:v>
                </c:pt>
                <c:pt idx="289">
                  <c:v>187</c:v>
                </c:pt>
                <c:pt idx="290">
                  <c:v>210</c:v>
                </c:pt>
                <c:pt idx="291">
                  <c:v>215</c:v>
                </c:pt>
                <c:pt idx="292">
                  <c:v>201</c:v>
                </c:pt>
                <c:pt idx="293">
                  <c:v>197</c:v>
                </c:pt>
                <c:pt idx="294">
                  <c:v>208</c:v>
                </c:pt>
                <c:pt idx="295">
                  <c:v>200</c:v>
                </c:pt>
                <c:pt idx="296">
                  <c:v>207</c:v>
                </c:pt>
                <c:pt idx="297">
                  <c:v>213</c:v>
                </c:pt>
                <c:pt idx="298">
                  <c:v>212</c:v>
                </c:pt>
                <c:pt idx="299">
                  <c:v>219</c:v>
                </c:pt>
                <c:pt idx="300">
                  <c:v>204</c:v>
                </c:pt>
                <c:pt idx="301">
                  <c:v>232</c:v>
                </c:pt>
                <c:pt idx="302">
                  <c:v>227</c:v>
                </c:pt>
                <c:pt idx="303">
                  <c:v>227</c:v>
                </c:pt>
                <c:pt idx="304">
                  <c:v>239</c:v>
                </c:pt>
                <c:pt idx="305">
                  <c:v>248</c:v>
                </c:pt>
                <c:pt idx="306">
                  <c:v>237</c:v>
                </c:pt>
                <c:pt idx="307">
                  <c:v>230</c:v>
                </c:pt>
                <c:pt idx="308">
                  <c:v>268</c:v>
                </c:pt>
                <c:pt idx="309">
                  <c:v>218</c:v>
                </c:pt>
                <c:pt idx="310">
                  <c:v>250</c:v>
                </c:pt>
                <c:pt idx="311">
                  <c:v>225</c:v>
                </c:pt>
                <c:pt idx="312">
                  <c:v>230</c:v>
                </c:pt>
                <c:pt idx="313">
                  <c:v>250</c:v>
                </c:pt>
                <c:pt idx="314">
                  <c:v>247</c:v>
                </c:pt>
                <c:pt idx="315">
                  <c:v>250</c:v>
                </c:pt>
                <c:pt idx="316">
                  <c:v>256</c:v>
                </c:pt>
                <c:pt idx="317">
                  <c:v>253</c:v>
                </c:pt>
                <c:pt idx="318">
                  <c:v>252</c:v>
                </c:pt>
                <c:pt idx="319">
                  <c:v>236</c:v>
                </c:pt>
                <c:pt idx="320">
                  <c:v>240</c:v>
                </c:pt>
                <c:pt idx="321">
                  <c:v>235</c:v>
                </c:pt>
                <c:pt idx="322">
                  <c:v>260</c:v>
                </c:pt>
                <c:pt idx="323">
                  <c:v>262</c:v>
                </c:pt>
                <c:pt idx="324">
                  <c:v>260</c:v>
                </c:pt>
                <c:pt idx="325">
                  <c:v>288</c:v>
                </c:pt>
                <c:pt idx="326">
                  <c:v>257</c:v>
                </c:pt>
                <c:pt idx="327">
                  <c:v>248</c:v>
                </c:pt>
                <c:pt idx="328">
                  <c:v>243</c:v>
                </c:pt>
                <c:pt idx="329">
                  <c:v>235</c:v>
                </c:pt>
                <c:pt idx="330">
                  <c:v>256</c:v>
                </c:pt>
                <c:pt idx="331">
                  <c:v>251</c:v>
                </c:pt>
                <c:pt idx="332">
                  <c:v>234</c:v>
                </c:pt>
                <c:pt idx="333">
                  <c:v>208</c:v>
                </c:pt>
                <c:pt idx="334">
                  <c:v>223</c:v>
                </c:pt>
                <c:pt idx="335">
                  <c:v>233</c:v>
                </c:pt>
                <c:pt idx="336">
                  <c:v>242</c:v>
                </c:pt>
                <c:pt idx="337">
                  <c:v>223</c:v>
                </c:pt>
                <c:pt idx="338">
                  <c:v>266</c:v>
                </c:pt>
                <c:pt idx="339">
                  <c:v>251</c:v>
                </c:pt>
                <c:pt idx="340">
                  <c:v>220</c:v>
                </c:pt>
                <c:pt idx="341">
                  <c:v>225</c:v>
                </c:pt>
                <c:pt idx="342">
                  <c:v>226</c:v>
                </c:pt>
                <c:pt idx="343">
                  <c:v>212</c:v>
                </c:pt>
                <c:pt idx="344">
                  <c:v>185</c:v>
                </c:pt>
                <c:pt idx="345">
                  <c:v>219</c:v>
                </c:pt>
                <c:pt idx="346">
                  <c:v>215</c:v>
                </c:pt>
                <c:pt idx="347">
                  <c:v>209</c:v>
                </c:pt>
                <c:pt idx="348">
                  <c:v>224</c:v>
                </c:pt>
                <c:pt idx="349">
                  <c:v>195</c:v>
                </c:pt>
                <c:pt idx="350">
                  <c:v>222</c:v>
                </c:pt>
                <c:pt idx="351">
                  <c:v>185</c:v>
                </c:pt>
                <c:pt idx="352">
                  <c:v>162</c:v>
                </c:pt>
                <c:pt idx="353">
                  <c:v>182</c:v>
                </c:pt>
                <c:pt idx="354">
                  <c:v>198</c:v>
                </c:pt>
                <c:pt idx="355">
                  <c:v>199</c:v>
                </c:pt>
                <c:pt idx="356">
                  <c:v>183</c:v>
                </c:pt>
                <c:pt idx="357">
                  <c:v>195</c:v>
                </c:pt>
                <c:pt idx="358">
                  <c:v>176</c:v>
                </c:pt>
                <c:pt idx="359">
                  <c:v>186</c:v>
                </c:pt>
                <c:pt idx="360">
                  <c:v>164</c:v>
                </c:pt>
                <c:pt idx="361">
                  <c:v>142</c:v>
                </c:pt>
                <c:pt idx="362">
                  <c:v>164</c:v>
                </c:pt>
                <c:pt idx="363">
                  <c:v>175</c:v>
                </c:pt>
                <c:pt idx="364">
                  <c:v>161</c:v>
                </c:pt>
                <c:pt idx="365">
                  <c:v>161</c:v>
                </c:pt>
                <c:pt idx="366">
                  <c:v>159</c:v>
                </c:pt>
                <c:pt idx="367">
                  <c:v>157</c:v>
                </c:pt>
                <c:pt idx="368">
                  <c:v>143</c:v>
                </c:pt>
                <c:pt idx="369">
                  <c:v>166</c:v>
                </c:pt>
                <c:pt idx="370">
                  <c:v>155</c:v>
                </c:pt>
                <c:pt idx="371">
                  <c:v>169</c:v>
                </c:pt>
                <c:pt idx="372">
                  <c:v>154</c:v>
                </c:pt>
                <c:pt idx="373">
                  <c:v>153</c:v>
                </c:pt>
                <c:pt idx="374">
                  <c:v>146</c:v>
                </c:pt>
                <c:pt idx="375">
                  <c:v>132</c:v>
                </c:pt>
                <c:pt idx="376">
                  <c:v>145</c:v>
                </c:pt>
                <c:pt idx="377">
                  <c:v>132</c:v>
                </c:pt>
                <c:pt idx="378">
                  <c:v>151</c:v>
                </c:pt>
                <c:pt idx="379">
                  <c:v>139</c:v>
                </c:pt>
                <c:pt idx="380">
                  <c:v>124</c:v>
                </c:pt>
                <c:pt idx="381">
                  <c:v>136</c:v>
                </c:pt>
                <c:pt idx="382">
                  <c:v>129</c:v>
                </c:pt>
                <c:pt idx="383">
                  <c:v>133</c:v>
                </c:pt>
                <c:pt idx="384">
                  <c:v>128</c:v>
                </c:pt>
                <c:pt idx="385">
                  <c:v>112</c:v>
                </c:pt>
                <c:pt idx="386">
                  <c:v>101</c:v>
                </c:pt>
                <c:pt idx="387">
                  <c:v>118</c:v>
                </c:pt>
                <c:pt idx="388">
                  <c:v>135</c:v>
                </c:pt>
                <c:pt idx="389">
                  <c:v>127</c:v>
                </c:pt>
                <c:pt idx="390">
                  <c:v>113</c:v>
                </c:pt>
                <c:pt idx="391">
                  <c:v>131</c:v>
                </c:pt>
                <c:pt idx="392">
                  <c:v>118</c:v>
                </c:pt>
                <c:pt idx="393">
                  <c:v>81</c:v>
                </c:pt>
                <c:pt idx="394">
                  <c:v>107</c:v>
                </c:pt>
                <c:pt idx="395">
                  <c:v>131</c:v>
                </c:pt>
                <c:pt idx="396">
                  <c:v>132</c:v>
                </c:pt>
                <c:pt idx="397">
                  <c:v>117</c:v>
                </c:pt>
                <c:pt idx="398">
                  <c:v>115</c:v>
                </c:pt>
                <c:pt idx="399">
                  <c:v>117</c:v>
                </c:pt>
                <c:pt idx="400">
                  <c:v>101</c:v>
                </c:pt>
                <c:pt idx="401">
                  <c:v>103</c:v>
                </c:pt>
                <c:pt idx="402">
                  <c:v>117</c:v>
                </c:pt>
                <c:pt idx="403">
                  <c:v>82</c:v>
                </c:pt>
                <c:pt idx="404">
                  <c:v>102</c:v>
                </c:pt>
                <c:pt idx="405">
                  <c:v>110</c:v>
                </c:pt>
                <c:pt idx="406">
                  <c:v>105</c:v>
                </c:pt>
                <c:pt idx="407">
                  <c:v>88</c:v>
                </c:pt>
                <c:pt idx="408">
                  <c:v>85</c:v>
                </c:pt>
                <c:pt idx="409">
                  <c:v>88</c:v>
                </c:pt>
                <c:pt idx="410">
                  <c:v>114</c:v>
                </c:pt>
                <c:pt idx="411">
                  <c:v>91</c:v>
                </c:pt>
                <c:pt idx="412">
                  <c:v>99</c:v>
                </c:pt>
                <c:pt idx="413">
                  <c:v>89</c:v>
                </c:pt>
                <c:pt idx="414">
                  <c:v>82</c:v>
                </c:pt>
                <c:pt idx="415">
                  <c:v>87</c:v>
                </c:pt>
                <c:pt idx="416">
                  <c:v>96</c:v>
                </c:pt>
                <c:pt idx="417">
                  <c:v>105</c:v>
                </c:pt>
                <c:pt idx="418">
                  <c:v>86</c:v>
                </c:pt>
                <c:pt idx="419">
                  <c:v>103</c:v>
                </c:pt>
                <c:pt idx="420">
                  <c:v>92</c:v>
                </c:pt>
                <c:pt idx="421">
                  <c:v>105</c:v>
                </c:pt>
                <c:pt idx="422">
                  <c:v>74</c:v>
                </c:pt>
                <c:pt idx="423">
                  <c:v>85</c:v>
                </c:pt>
                <c:pt idx="424">
                  <c:v>90</c:v>
                </c:pt>
                <c:pt idx="425">
                  <c:v>87</c:v>
                </c:pt>
                <c:pt idx="426">
                  <c:v>94</c:v>
                </c:pt>
                <c:pt idx="427">
                  <c:v>82</c:v>
                </c:pt>
                <c:pt idx="428">
                  <c:v>81</c:v>
                </c:pt>
                <c:pt idx="429">
                  <c:v>74</c:v>
                </c:pt>
                <c:pt idx="430">
                  <c:v>84</c:v>
                </c:pt>
                <c:pt idx="431">
                  <c:v>87</c:v>
                </c:pt>
                <c:pt idx="432">
                  <c:v>83</c:v>
                </c:pt>
                <c:pt idx="433">
                  <c:v>79</c:v>
                </c:pt>
                <c:pt idx="434">
                  <c:v>92</c:v>
                </c:pt>
                <c:pt idx="435">
                  <c:v>76</c:v>
                </c:pt>
                <c:pt idx="436">
                  <c:v>103</c:v>
                </c:pt>
                <c:pt idx="437">
                  <c:v>80</c:v>
                </c:pt>
                <c:pt idx="438">
                  <c:v>63</c:v>
                </c:pt>
                <c:pt idx="439">
                  <c:v>91</c:v>
                </c:pt>
                <c:pt idx="440">
                  <c:v>98</c:v>
                </c:pt>
                <c:pt idx="441">
                  <c:v>87</c:v>
                </c:pt>
                <c:pt idx="442">
                  <c:v>86</c:v>
                </c:pt>
                <c:pt idx="443">
                  <c:v>85</c:v>
                </c:pt>
                <c:pt idx="444">
                  <c:v>85</c:v>
                </c:pt>
                <c:pt idx="445">
                  <c:v>71</c:v>
                </c:pt>
                <c:pt idx="446">
                  <c:v>78</c:v>
                </c:pt>
                <c:pt idx="447">
                  <c:v>93</c:v>
                </c:pt>
                <c:pt idx="448">
                  <c:v>75</c:v>
                </c:pt>
                <c:pt idx="449">
                  <c:v>83</c:v>
                </c:pt>
                <c:pt idx="450">
                  <c:v>85</c:v>
                </c:pt>
                <c:pt idx="451">
                  <c:v>72</c:v>
                </c:pt>
                <c:pt idx="452">
                  <c:v>85</c:v>
                </c:pt>
                <c:pt idx="453">
                  <c:v>75</c:v>
                </c:pt>
                <c:pt idx="454">
                  <c:v>81</c:v>
                </c:pt>
                <c:pt idx="455">
                  <c:v>76</c:v>
                </c:pt>
                <c:pt idx="456">
                  <c:v>72</c:v>
                </c:pt>
                <c:pt idx="457">
                  <c:v>86</c:v>
                </c:pt>
                <c:pt idx="458">
                  <c:v>90</c:v>
                </c:pt>
                <c:pt idx="459">
                  <c:v>70</c:v>
                </c:pt>
                <c:pt idx="460">
                  <c:v>69</c:v>
                </c:pt>
                <c:pt idx="461">
                  <c:v>72</c:v>
                </c:pt>
                <c:pt idx="462">
                  <c:v>53</c:v>
                </c:pt>
                <c:pt idx="463">
                  <c:v>77</c:v>
                </c:pt>
                <c:pt idx="464">
                  <c:v>68</c:v>
                </c:pt>
                <c:pt idx="465">
                  <c:v>80</c:v>
                </c:pt>
                <c:pt idx="466">
                  <c:v>76</c:v>
                </c:pt>
                <c:pt idx="467">
                  <c:v>67</c:v>
                </c:pt>
                <c:pt idx="468">
                  <c:v>81</c:v>
                </c:pt>
                <c:pt idx="469">
                  <c:v>74</c:v>
                </c:pt>
                <c:pt idx="470">
                  <c:v>65</c:v>
                </c:pt>
                <c:pt idx="471">
                  <c:v>70</c:v>
                </c:pt>
                <c:pt idx="472">
                  <c:v>84</c:v>
                </c:pt>
                <c:pt idx="473">
                  <c:v>82</c:v>
                </c:pt>
                <c:pt idx="474">
                  <c:v>74</c:v>
                </c:pt>
                <c:pt idx="475">
                  <c:v>76</c:v>
                </c:pt>
                <c:pt idx="476">
                  <c:v>72</c:v>
                </c:pt>
                <c:pt idx="477">
                  <c:v>82</c:v>
                </c:pt>
                <c:pt idx="478">
                  <c:v>68</c:v>
                </c:pt>
                <c:pt idx="479">
                  <c:v>58</c:v>
                </c:pt>
                <c:pt idx="480">
                  <c:v>69</c:v>
                </c:pt>
                <c:pt idx="481">
                  <c:v>73</c:v>
                </c:pt>
                <c:pt idx="482">
                  <c:v>63</c:v>
                </c:pt>
                <c:pt idx="483">
                  <c:v>77</c:v>
                </c:pt>
                <c:pt idx="484">
                  <c:v>70</c:v>
                </c:pt>
                <c:pt idx="485">
                  <c:v>87</c:v>
                </c:pt>
                <c:pt idx="486">
                  <c:v>73</c:v>
                </c:pt>
                <c:pt idx="487">
                  <c:v>71</c:v>
                </c:pt>
                <c:pt idx="488">
                  <c:v>75</c:v>
                </c:pt>
                <c:pt idx="489">
                  <c:v>62</c:v>
                </c:pt>
                <c:pt idx="490">
                  <c:v>73</c:v>
                </c:pt>
                <c:pt idx="491">
                  <c:v>60</c:v>
                </c:pt>
                <c:pt idx="492">
                  <c:v>70</c:v>
                </c:pt>
                <c:pt idx="493">
                  <c:v>80</c:v>
                </c:pt>
                <c:pt idx="494">
                  <c:v>69</c:v>
                </c:pt>
                <c:pt idx="495">
                  <c:v>58</c:v>
                </c:pt>
                <c:pt idx="496">
                  <c:v>80</c:v>
                </c:pt>
                <c:pt idx="497">
                  <c:v>77</c:v>
                </c:pt>
                <c:pt idx="498">
                  <c:v>74</c:v>
                </c:pt>
                <c:pt idx="499">
                  <c:v>66</c:v>
                </c:pt>
                <c:pt idx="500">
                  <c:v>75</c:v>
                </c:pt>
                <c:pt idx="501">
                  <c:v>57</c:v>
                </c:pt>
                <c:pt idx="502">
                  <c:v>72</c:v>
                </c:pt>
                <c:pt idx="503">
                  <c:v>55</c:v>
                </c:pt>
                <c:pt idx="504">
                  <c:v>56</c:v>
                </c:pt>
                <c:pt idx="505">
                  <c:v>60</c:v>
                </c:pt>
                <c:pt idx="506">
                  <c:v>74</c:v>
                </c:pt>
                <c:pt idx="507">
                  <c:v>65</c:v>
                </c:pt>
                <c:pt idx="508">
                  <c:v>43</c:v>
                </c:pt>
                <c:pt idx="509">
                  <c:v>77</c:v>
                </c:pt>
                <c:pt idx="510">
                  <c:v>79</c:v>
                </c:pt>
                <c:pt idx="511">
                  <c:v>80</c:v>
                </c:pt>
                <c:pt idx="512">
                  <c:v>50</c:v>
                </c:pt>
                <c:pt idx="513">
                  <c:v>55</c:v>
                </c:pt>
                <c:pt idx="514">
                  <c:v>92</c:v>
                </c:pt>
                <c:pt idx="515">
                  <c:v>63</c:v>
                </c:pt>
                <c:pt idx="516">
                  <c:v>56</c:v>
                </c:pt>
                <c:pt idx="517">
                  <c:v>56</c:v>
                </c:pt>
                <c:pt idx="518">
                  <c:v>75</c:v>
                </c:pt>
                <c:pt idx="519">
                  <c:v>92</c:v>
                </c:pt>
                <c:pt idx="520">
                  <c:v>72</c:v>
                </c:pt>
                <c:pt idx="521">
                  <c:v>78</c:v>
                </c:pt>
                <c:pt idx="522">
                  <c:v>79</c:v>
                </c:pt>
                <c:pt idx="523">
                  <c:v>70</c:v>
                </c:pt>
                <c:pt idx="524">
                  <c:v>63</c:v>
                </c:pt>
                <c:pt idx="525">
                  <c:v>82</c:v>
                </c:pt>
                <c:pt idx="526">
                  <c:v>71</c:v>
                </c:pt>
                <c:pt idx="527">
                  <c:v>82</c:v>
                </c:pt>
                <c:pt idx="528">
                  <c:v>82</c:v>
                </c:pt>
                <c:pt idx="529">
                  <c:v>69</c:v>
                </c:pt>
                <c:pt idx="530">
                  <c:v>68</c:v>
                </c:pt>
                <c:pt idx="531">
                  <c:v>77</c:v>
                </c:pt>
                <c:pt idx="532">
                  <c:v>75</c:v>
                </c:pt>
                <c:pt idx="533">
                  <c:v>75</c:v>
                </c:pt>
                <c:pt idx="534">
                  <c:v>76</c:v>
                </c:pt>
                <c:pt idx="535">
                  <c:v>80</c:v>
                </c:pt>
                <c:pt idx="536">
                  <c:v>75</c:v>
                </c:pt>
                <c:pt idx="537">
                  <c:v>70</c:v>
                </c:pt>
                <c:pt idx="538">
                  <c:v>77</c:v>
                </c:pt>
                <c:pt idx="539">
                  <c:v>66</c:v>
                </c:pt>
                <c:pt idx="540">
                  <c:v>79</c:v>
                </c:pt>
                <c:pt idx="541">
                  <c:v>66</c:v>
                </c:pt>
                <c:pt idx="542">
                  <c:v>74</c:v>
                </c:pt>
                <c:pt idx="543">
                  <c:v>81</c:v>
                </c:pt>
                <c:pt idx="544">
                  <c:v>92</c:v>
                </c:pt>
                <c:pt idx="545">
                  <c:v>87</c:v>
                </c:pt>
                <c:pt idx="546">
                  <c:v>91</c:v>
                </c:pt>
                <c:pt idx="547">
                  <c:v>77</c:v>
                </c:pt>
                <c:pt idx="548">
                  <c:v>76</c:v>
                </c:pt>
                <c:pt idx="549">
                  <c:v>57</c:v>
                </c:pt>
                <c:pt idx="550">
                  <c:v>83</c:v>
                </c:pt>
                <c:pt idx="551">
                  <c:v>83</c:v>
                </c:pt>
                <c:pt idx="552">
                  <c:v>74</c:v>
                </c:pt>
                <c:pt idx="553">
                  <c:v>91</c:v>
                </c:pt>
                <c:pt idx="554">
                  <c:v>82</c:v>
                </c:pt>
                <c:pt idx="555">
                  <c:v>83</c:v>
                </c:pt>
                <c:pt idx="556">
                  <c:v>86</c:v>
                </c:pt>
                <c:pt idx="557">
                  <c:v>74</c:v>
                </c:pt>
                <c:pt idx="558">
                  <c:v>86</c:v>
                </c:pt>
                <c:pt idx="559">
                  <c:v>71</c:v>
                </c:pt>
                <c:pt idx="560">
                  <c:v>82</c:v>
                </c:pt>
                <c:pt idx="561">
                  <c:v>80</c:v>
                </c:pt>
                <c:pt idx="562">
                  <c:v>70</c:v>
                </c:pt>
                <c:pt idx="563">
                  <c:v>76</c:v>
                </c:pt>
                <c:pt idx="564">
                  <c:v>96</c:v>
                </c:pt>
                <c:pt idx="565">
                  <c:v>82</c:v>
                </c:pt>
                <c:pt idx="566">
                  <c:v>74</c:v>
                </c:pt>
                <c:pt idx="567">
                  <c:v>70</c:v>
                </c:pt>
                <c:pt idx="568">
                  <c:v>86</c:v>
                </c:pt>
                <c:pt idx="569">
                  <c:v>74</c:v>
                </c:pt>
                <c:pt idx="570">
                  <c:v>79</c:v>
                </c:pt>
                <c:pt idx="571">
                  <c:v>87</c:v>
                </c:pt>
                <c:pt idx="572">
                  <c:v>75</c:v>
                </c:pt>
                <c:pt idx="573">
                  <c:v>97</c:v>
                </c:pt>
                <c:pt idx="574">
                  <c:v>93</c:v>
                </c:pt>
                <c:pt idx="575">
                  <c:v>96</c:v>
                </c:pt>
                <c:pt idx="576">
                  <c:v>84</c:v>
                </c:pt>
                <c:pt idx="577">
                  <c:v>70</c:v>
                </c:pt>
                <c:pt idx="578">
                  <c:v>85</c:v>
                </c:pt>
                <c:pt idx="579">
                  <c:v>79</c:v>
                </c:pt>
                <c:pt idx="580">
                  <c:v>96</c:v>
                </c:pt>
                <c:pt idx="581">
                  <c:v>65</c:v>
                </c:pt>
                <c:pt idx="582">
                  <c:v>84</c:v>
                </c:pt>
                <c:pt idx="583">
                  <c:v>85</c:v>
                </c:pt>
                <c:pt idx="584">
                  <c:v>96</c:v>
                </c:pt>
                <c:pt idx="585">
                  <c:v>99</c:v>
                </c:pt>
                <c:pt idx="586">
                  <c:v>78</c:v>
                </c:pt>
                <c:pt idx="587">
                  <c:v>89</c:v>
                </c:pt>
                <c:pt idx="588">
                  <c:v>96</c:v>
                </c:pt>
                <c:pt idx="589">
                  <c:v>85</c:v>
                </c:pt>
                <c:pt idx="590">
                  <c:v>105</c:v>
                </c:pt>
                <c:pt idx="591">
                  <c:v>92</c:v>
                </c:pt>
                <c:pt idx="592">
                  <c:v>85</c:v>
                </c:pt>
                <c:pt idx="593">
                  <c:v>75</c:v>
                </c:pt>
                <c:pt idx="594">
                  <c:v>89</c:v>
                </c:pt>
                <c:pt idx="595">
                  <c:v>104</c:v>
                </c:pt>
                <c:pt idx="596">
                  <c:v>83</c:v>
                </c:pt>
                <c:pt idx="597">
                  <c:v>103</c:v>
                </c:pt>
                <c:pt idx="598">
                  <c:v>94</c:v>
                </c:pt>
                <c:pt idx="599">
                  <c:v>70</c:v>
                </c:pt>
                <c:pt idx="600">
                  <c:v>95</c:v>
                </c:pt>
                <c:pt idx="601">
                  <c:v>95</c:v>
                </c:pt>
                <c:pt idx="602">
                  <c:v>94</c:v>
                </c:pt>
                <c:pt idx="603">
                  <c:v>95</c:v>
                </c:pt>
                <c:pt idx="604">
                  <c:v>91</c:v>
                </c:pt>
                <c:pt idx="605">
                  <c:v>80</c:v>
                </c:pt>
                <c:pt idx="606">
                  <c:v>86</c:v>
                </c:pt>
                <c:pt idx="607">
                  <c:v>116</c:v>
                </c:pt>
                <c:pt idx="608">
                  <c:v>108</c:v>
                </c:pt>
                <c:pt idx="609">
                  <c:v>125</c:v>
                </c:pt>
                <c:pt idx="610">
                  <c:v>95</c:v>
                </c:pt>
                <c:pt idx="611">
                  <c:v>126</c:v>
                </c:pt>
                <c:pt idx="612">
                  <c:v>95</c:v>
                </c:pt>
                <c:pt idx="613">
                  <c:v>109</c:v>
                </c:pt>
                <c:pt idx="614">
                  <c:v>108</c:v>
                </c:pt>
                <c:pt idx="615">
                  <c:v>101</c:v>
                </c:pt>
                <c:pt idx="616">
                  <c:v>100</c:v>
                </c:pt>
                <c:pt idx="617">
                  <c:v>108</c:v>
                </c:pt>
                <c:pt idx="618">
                  <c:v>121</c:v>
                </c:pt>
                <c:pt idx="619">
                  <c:v>110</c:v>
                </c:pt>
                <c:pt idx="620">
                  <c:v>124</c:v>
                </c:pt>
                <c:pt idx="621">
                  <c:v>109</c:v>
                </c:pt>
                <c:pt idx="622">
                  <c:v>112</c:v>
                </c:pt>
                <c:pt idx="623">
                  <c:v>108</c:v>
                </c:pt>
                <c:pt idx="624">
                  <c:v>125</c:v>
                </c:pt>
                <c:pt idx="625">
                  <c:v>98</c:v>
                </c:pt>
                <c:pt idx="626">
                  <c:v>123</c:v>
                </c:pt>
                <c:pt idx="627">
                  <c:v>110</c:v>
                </c:pt>
                <c:pt idx="628">
                  <c:v>114</c:v>
                </c:pt>
                <c:pt idx="629">
                  <c:v>99</c:v>
                </c:pt>
                <c:pt idx="630">
                  <c:v>116</c:v>
                </c:pt>
                <c:pt idx="631">
                  <c:v>122</c:v>
                </c:pt>
                <c:pt idx="632">
                  <c:v>120</c:v>
                </c:pt>
                <c:pt idx="633">
                  <c:v>123</c:v>
                </c:pt>
                <c:pt idx="634">
                  <c:v>125</c:v>
                </c:pt>
                <c:pt idx="635">
                  <c:v>126</c:v>
                </c:pt>
                <c:pt idx="636">
                  <c:v>128</c:v>
                </c:pt>
                <c:pt idx="637">
                  <c:v>119</c:v>
                </c:pt>
                <c:pt idx="638">
                  <c:v>135</c:v>
                </c:pt>
                <c:pt idx="639">
                  <c:v>124</c:v>
                </c:pt>
                <c:pt idx="640">
                  <c:v>125</c:v>
                </c:pt>
                <c:pt idx="641">
                  <c:v>149</c:v>
                </c:pt>
                <c:pt idx="642">
                  <c:v>127</c:v>
                </c:pt>
                <c:pt idx="643">
                  <c:v>134</c:v>
                </c:pt>
                <c:pt idx="644">
                  <c:v>125</c:v>
                </c:pt>
                <c:pt idx="645">
                  <c:v>133</c:v>
                </c:pt>
                <c:pt idx="646">
                  <c:v>144</c:v>
                </c:pt>
                <c:pt idx="647">
                  <c:v>150</c:v>
                </c:pt>
                <c:pt idx="648">
                  <c:v>154</c:v>
                </c:pt>
                <c:pt idx="649">
                  <c:v>157</c:v>
                </c:pt>
                <c:pt idx="650">
                  <c:v>164</c:v>
                </c:pt>
                <c:pt idx="651">
                  <c:v>149</c:v>
                </c:pt>
                <c:pt idx="652">
                  <c:v>136</c:v>
                </c:pt>
                <c:pt idx="653">
                  <c:v>135</c:v>
                </c:pt>
                <c:pt idx="654">
                  <c:v>164</c:v>
                </c:pt>
                <c:pt idx="655">
                  <c:v>166</c:v>
                </c:pt>
                <c:pt idx="656">
                  <c:v>158</c:v>
                </c:pt>
                <c:pt idx="657">
                  <c:v>170</c:v>
                </c:pt>
                <c:pt idx="658">
                  <c:v>162</c:v>
                </c:pt>
                <c:pt idx="659">
                  <c:v>167</c:v>
                </c:pt>
                <c:pt idx="660">
                  <c:v>171</c:v>
                </c:pt>
                <c:pt idx="661">
                  <c:v>143</c:v>
                </c:pt>
                <c:pt idx="662">
                  <c:v>173</c:v>
                </c:pt>
                <c:pt idx="663">
                  <c:v>151</c:v>
                </c:pt>
                <c:pt idx="664">
                  <c:v>171</c:v>
                </c:pt>
                <c:pt idx="665">
                  <c:v>166</c:v>
                </c:pt>
                <c:pt idx="666">
                  <c:v>183</c:v>
                </c:pt>
                <c:pt idx="667">
                  <c:v>162</c:v>
                </c:pt>
                <c:pt idx="668">
                  <c:v>172</c:v>
                </c:pt>
                <c:pt idx="669">
                  <c:v>198</c:v>
                </c:pt>
                <c:pt idx="670">
                  <c:v>175</c:v>
                </c:pt>
                <c:pt idx="671">
                  <c:v>160</c:v>
                </c:pt>
                <c:pt idx="672">
                  <c:v>172</c:v>
                </c:pt>
                <c:pt idx="673">
                  <c:v>207</c:v>
                </c:pt>
                <c:pt idx="674">
                  <c:v>197</c:v>
                </c:pt>
                <c:pt idx="675">
                  <c:v>196</c:v>
                </c:pt>
                <c:pt idx="676">
                  <c:v>223</c:v>
                </c:pt>
                <c:pt idx="677">
                  <c:v>185</c:v>
                </c:pt>
                <c:pt idx="678">
                  <c:v>211</c:v>
                </c:pt>
                <c:pt idx="679">
                  <c:v>188</c:v>
                </c:pt>
                <c:pt idx="680">
                  <c:v>206</c:v>
                </c:pt>
                <c:pt idx="681">
                  <c:v>201</c:v>
                </c:pt>
                <c:pt idx="682">
                  <c:v>202</c:v>
                </c:pt>
                <c:pt idx="683">
                  <c:v>198</c:v>
                </c:pt>
                <c:pt idx="684">
                  <c:v>211</c:v>
                </c:pt>
                <c:pt idx="685">
                  <c:v>212</c:v>
                </c:pt>
                <c:pt idx="686">
                  <c:v>203</c:v>
                </c:pt>
                <c:pt idx="687">
                  <c:v>180</c:v>
                </c:pt>
                <c:pt idx="688">
                  <c:v>216</c:v>
                </c:pt>
                <c:pt idx="689">
                  <c:v>189</c:v>
                </c:pt>
                <c:pt idx="690">
                  <c:v>193</c:v>
                </c:pt>
                <c:pt idx="691">
                  <c:v>211</c:v>
                </c:pt>
                <c:pt idx="692">
                  <c:v>228</c:v>
                </c:pt>
                <c:pt idx="693">
                  <c:v>210</c:v>
                </c:pt>
                <c:pt idx="694">
                  <c:v>192</c:v>
                </c:pt>
                <c:pt idx="695">
                  <c:v>192</c:v>
                </c:pt>
                <c:pt idx="696">
                  <c:v>219</c:v>
                </c:pt>
                <c:pt idx="697">
                  <c:v>239</c:v>
                </c:pt>
                <c:pt idx="698">
                  <c:v>206</c:v>
                </c:pt>
                <c:pt idx="699">
                  <c:v>211</c:v>
                </c:pt>
                <c:pt idx="700">
                  <c:v>177</c:v>
                </c:pt>
                <c:pt idx="701">
                  <c:v>184</c:v>
                </c:pt>
                <c:pt idx="702">
                  <c:v>180</c:v>
                </c:pt>
                <c:pt idx="703">
                  <c:v>196</c:v>
                </c:pt>
                <c:pt idx="704">
                  <c:v>183</c:v>
                </c:pt>
                <c:pt idx="705">
                  <c:v>222</c:v>
                </c:pt>
                <c:pt idx="706">
                  <c:v>209</c:v>
                </c:pt>
                <c:pt idx="707">
                  <c:v>198</c:v>
                </c:pt>
                <c:pt idx="708">
                  <c:v>204</c:v>
                </c:pt>
                <c:pt idx="709">
                  <c:v>182</c:v>
                </c:pt>
                <c:pt idx="710">
                  <c:v>187</c:v>
                </c:pt>
                <c:pt idx="711">
                  <c:v>191</c:v>
                </c:pt>
                <c:pt idx="712">
                  <c:v>195</c:v>
                </c:pt>
                <c:pt idx="713">
                  <c:v>172</c:v>
                </c:pt>
                <c:pt idx="714">
                  <c:v>182</c:v>
                </c:pt>
                <c:pt idx="715">
                  <c:v>178</c:v>
                </c:pt>
                <c:pt idx="716">
                  <c:v>167</c:v>
                </c:pt>
                <c:pt idx="717">
                  <c:v>167</c:v>
                </c:pt>
                <c:pt idx="718">
                  <c:v>184</c:v>
                </c:pt>
                <c:pt idx="719">
                  <c:v>163</c:v>
                </c:pt>
                <c:pt idx="720">
                  <c:v>155</c:v>
                </c:pt>
                <c:pt idx="721">
                  <c:v>184</c:v>
                </c:pt>
                <c:pt idx="722">
                  <c:v>164</c:v>
                </c:pt>
                <c:pt idx="723">
                  <c:v>154</c:v>
                </c:pt>
                <c:pt idx="724">
                  <c:v>161</c:v>
                </c:pt>
                <c:pt idx="725">
                  <c:v>154</c:v>
                </c:pt>
                <c:pt idx="726">
                  <c:v>165</c:v>
                </c:pt>
                <c:pt idx="727">
                  <c:v>161</c:v>
                </c:pt>
                <c:pt idx="728">
                  <c:v>134</c:v>
                </c:pt>
                <c:pt idx="729">
                  <c:v>158</c:v>
                </c:pt>
                <c:pt idx="730">
                  <c:v>148</c:v>
                </c:pt>
                <c:pt idx="731">
                  <c:v>140</c:v>
                </c:pt>
                <c:pt idx="732">
                  <c:v>152</c:v>
                </c:pt>
                <c:pt idx="733">
                  <c:v>130</c:v>
                </c:pt>
                <c:pt idx="734">
                  <c:v>129</c:v>
                </c:pt>
                <c:pt idx="735">
                  <c:v>123</c:v>
                </c:pt>
                <c:pt idx="736">
                  <c:v>142</c:v>
                </c:pt>
                <c:pt idx="737">
                  <c:v>130</c:v>
                </c:pt>
                <c:pt idx="738">
                  <c:v>136</c:v>
                </c:pt>
                <c:pt idx="739">
                  <c:v>106</c:v>
                </c:pt>
                <c:pt idx="740">
                  <c:v>121</c:v>
                </c:pt>
                <c:pt idx="741">
                  <c:v>117</c:v>
                </c:pt>
                <c:pt idx="742">
                  <c:v>123</c:v>
                </c:pt>
                <c:pt idx="743">
                  <c:v>108</c:v>
                </c:pt>
                <c:pt idx="744">
                  <c:v>114</c:v>
                </c:pt>
                <c:pt idx="745">
                  <c:v>131</c:v>
                </c:pt>
                <c:pt idx="746">
                  <c:v>110</c:v>
                </c:pt>
                <c:pt idx="747">
                  <c:v>116</c:v>
                </c:pt>
                <c:pt idx="748">
                  <c:v>127</c:v>
                </c:pt>
                <c:pt idx="749">
                  <c:v>104</c:v>
                </c:pt>
                <c:pt idx="750">
                  <c:v>115</c:v>
                </c:pt>
                <c:pt idx="751">
                  <c:v>114</c:v>
                </c:pt>
                <c:pt idx="752">
                  <c:v>106</c:v>
                </c:pt>
                <c:pt idx="753">
                  <c:v>121</c:v>
                </c:pt>
                <c:pt idx="754">
                  <c:v>99</c:v>
                </c:pt>
                <c:pt idx="755">
                  <c:v>94</c:v>
                </c:pt>
                <c:pt idx="756">
                  <c:v>82</c:v>
                </c:pt>
                <c:pt idx="757">
                  <c:v>110</c:v>
                </c:pt>
                <c:pt idx="758">
                  <c:v>90</c:v>
                </c:pt>
                <c:pt idx="759">
                  <c:v>105</c:v>
                </c:pt>
                <c:pt idx="760">
                  <c:v>84</c:v>
                </c:pt>
                <c:pt idx="761">
                  <c:v>88</c:v>
                </c:pt>
                <c:pt idx="762">
                  <c:v>84</c:v>
                </c:pt>
                <c:pt idx="763">
                  <c:v>87</c:v>
                </c:pt>
                <c:pt idx="764">
                  <c:v>105</c:v>
                </c:pt>
                <c:pt idx="765">
                  <c:v>82</c:v>
                </c:pt>
                <c:pt idx="766">
                  <c:v>89</c:v>
                </c:pt>
                <c:pt idx="767">
                  <c:v>72</c:v>
                </c:pt>
                <c:pt idx="768">
                  <c:v>99</c:v>
                </c:pt>
                <c:pt idx="769">
                  <c:v>108</c:v>
                </c:pt>
                <c:pt idx="770">
                  <c:v>86</c:v>
                </c:pt>
                <c:pt idx="771">
                  <c:v>101</c:v>
                </c:pt>
                <c:pt idx="772">
                  <c:v>79</c:v>
                </c:pt>
                <c:pt idx="773">
                  <c:v>77</c:v>
                </c:pt>
                <c:pt idx="774">
                  <c:v>94</c:v>
                </c:pt>
                <c:pt idx="775">
                  <c:v>78</c:v>
                </c:pt>
                <c:pt idx="776">
                  <c:v>69</c:v>
                </c:pt>
                <c:pt idx="777">
                  <c:v>73</c:v>
                </c:pt>
                <c:pt idx="778">
                  <c:v>88</c:v>
                </c:pt>
                <c:pt idx="779">
                  <c:v>91</c:v>
                </c:pt>
                <c:pt idx="780">
                  <c:v>89</c:v>
                </c:pt>
                <c:pt idx="781">
                  <c:v>86</c:v>
                </c:pt>
                <c:pt idx="782">
                  <c:v>102</c:v>
                </c:pt>
                <c:pt idx="783">
                  <c:v>91</c:v>
                </c:pt>
                <c:pt idx="784">
                  <c:v>75</c:v>
                </c:pt>
                <c:pt idx="785">
                  <c:v>67</c:v>
                </c:pt>
                <c:pt idx="786">
                  <c:v>64</c:v>
                </c:pt>
                <c:pt idx="787">
                  <c:v>75</c:v>
                </c:pt>
                <c:pt idx="788">
                  <c:v>73</c:v>
                </c:pt>
                <c:pt idx="789">
                  <c:v>84</c:v>
                </c:pt>
                <c:pt idx="790">
                  <c:v>72</c:v>
                </c:pt>
                <c:pt idx="791">
                  <c:v>86</c:v>
                </c:pt>
                <c:pt idx="792">
                  <c:v>85</c:v>
                </c:pt>
                <c:pt idx="793">
                  <c:v>89</c:v>
                </c:pt>
                <c:pt idx="794">
                  <c:v>69</c:v>
                </c:pt>
                <c:pt idx="795">
                  <c:v>73</c:v>
                </c:pt>
                <c:pt idx="796">
                  <c:v>74</c:v>
                </c:pt>
                <c:pt idx="797">
                  <c:v>72</c:v>
                </c:pt>
                <c:pt idx="798">
                  <c:v>66</c:v>
                </c:pt>
                <c:pt idx="799">
                  <c:v>74</c:v>
                </c:pt>
                <c:pt idx="800">
                  <c:v>78</c:v>
                </c:pt>
                <c:pt idx="801">
                  <c:v>74</c:v>
                </c:pt>
                <c:pt idx="802">
                  <c:v>74</c:v>
                </c:pt>
                <c:pt idx="803">
                  <c:v>73</c:v>
                </c:pt>
                <c:pt idx="804">
                  <c:v>71</c:v>
                </c:pt>
                <c:pt idx="805">
                  <c:v>72</c:v>
                </c:pt>
                <c:pt idx="806">
                  <c:v>77</c:v>
                </c:pt>
                <c:pt idx="807">
                  <c:v>61</c:v>
                </c:pt>
                <c:pt idx="808">
                  <c:v>72</c:v>
                </c:pt>
                <c:pt idx="809">
                  <c:v>63</c:v>
                </c:pt>
                <c:pt idx="810">
                  <c:v>56</c:v>
                </c:pt>
                <c:pt idx="811">
                  <c:v>81</c:v>
                </c:pt>
                <c:pt idx="812">
                  <c:v>63</c:v>
                </c:pt>
                <c:pt idx="813">
                  <c:v>76</c:v>
                </c:pt>
                <c:pt idx="814">
                  <c:v>66</c:v>
                </c:pt>
                <c:pt idx="815">
                  <c:v>67</c:v>
                </c:pt>
                <c:pt idx="816">
                  <c:v>68</c:v>
                </c:pt>
                <c:pt idx="817">
                  <c:v>76</c:v>
                </c:pt>
                <c:pt idx="818">
                  <c:v>67</c:v>
                </c:pt>
                <c:pt idx="819">
                  <c:v>74</c:v>
                </c:pt>
                <c:pt idx="820">
                  <c:v>62</c:v>
                </c:pt>
                <c:pt idx="821">
                  <c:v>73</c:v>
                </c:pt>
                <c:pt idx="822">
                  <c:v>91</c:v>
                </c:pt>
                <c:pt idx="823">
                  <c:v>72</c:v>
                </c:pt>
                <c:pt idx="824">
                  <c:v>65</c:v>
                </c:pt>
                <c:pt idx="825">
                  <c:v>62</c:v>
                </c:pt>
                <c:pt idx="826">
                  <c:v>67</c:v>
                </c:pt>
                <c:pt idx="827">
                  <c:v>57</c:v>
                </c:pt>
                <c:pt idx="828">
                  <c:v>69</c:v>
                </c:pt>
                <c:pt idx="829">
                  <c:v>72</c:v>
                </c:pt>
                <c:pt idx="830">
                  <c:v>61</c:v>
                </c:pt>
                <c:pt idx="831">
                  <c:v>73</c:v>
                </c:pt>
                <c:pt idx="832">
                  <c:v>68</c:v>
                </c:pt>
                <c:pt idx="833">
                  <c:v>73</c:v>
                </c:pt>
                <c:pt idx="834">
                  <c:v>60</c:v>
                </c:pt>
                <c:pt idx="835">
                  <c:v>62</c:v>
                </c:pt>
                <c:pt idx="836">
                  <c:v>81</c:v>
                </c:pt>
                <c:pt idx="837">
                  <c:v>61</c:v>
                </c:pt>
                <c:pt idx="838">
                  <c:v>67</c:v>
                </c:pt>
                <c:pt idx="839">
                  <c:v>83</c:v>
                </c:pt>
                <c:pt idx="840">
                  <c:v>67</c:v>
                </c:pt>
                <c:pt idx="841">
                  <c:v>72</c:v>
                </c:pt>
                <c:pt idx="842">
                  <c:v>71</c:v>
                </c:pt>
                <c:pt idx="843">
                  <c:v>64</c:v>
                </c:pt>
                <c:pt idx="844">
                  <c:v>70</c:v>
                </c:pt>
                <c:pt idx="845">
                  <c:v>67</c:v>
                </c:pt>
                <c:pt idx="846">
                  <c:v>65</c:v>
                </c:pt>
                <c:pt idx="847">
                  <c:v>74</c:v>
                </c:pt>
                <c:pt idx="848">
                  <c:v>91</c:v>
                </c:pt>
                <c:pt idx="849">
                  <c:v>61</c:v>
                </c:pt>
                <c:pt idx="850">
                  <c:v>70</c:v>
                </c:pt>
                <c:pt idx="851">
                  <c:v>69</c:v>
                </c:pt>
                <c:pt idx="852">
                  <c:v>62</c:v>
                </c:pt>
                <c:pt idx="853">
                  <c:v>67</c:v>
                </c:pt>
                <c:pt idx="854">
                  <c:v>76</c:v>
                </c:pt>
                <c:pt idx="855">
                  <c:v>81</c:v>
                </c:pt>
                <c:pt idx="856">
                  <c:v>93</c:v>
                </c:pt>
                <c:pt idx="857">
                  <c:v>75</c:v>
                </c:pt>
                <c:pt idx="858">
                  <c:v>94</c:v>
                </c:pt>
                <c:pt idx="859">
                  <c:v>81</c:v>
                </c:pt>
                <c:pt idx="860">
                  <c:v>84</c:v>
                </c:pt>
                <c:pt idx="861">
                  <c:v>67</c:v>
                </c:pt>
                <c:pt idx="862">
                  <c:v>107</c:v>
                </c:pt>
                <c:pt idx="863">
                  <c:v>67</c:v>
                </c:pt>
                <c:pt idx="864">
                  <c:v>71</c:v>
                </c:pt>
                <c:pt idx="865">
                  <c:v>65</c:v>
                </c:pt>
                <c:pt idx="866">
                  <c:v>81</c:v>
                </c:pt>
                <c:pt idx="867">
                  <c:v>95</c:v>
                </c:pt>
                <c:pt idx="868">
                  <c:v>84</c:v>
                </c:pt>
                <c:pt idx="869">
                  <c:v>94</c:v>
                </c:pt>
                <c:pt idx="870">
                  <c:v>93</c:v>
                </c:pt>
                <c:pt idx="871">
                  <c:v>88</c:v>
                </c:pt>
                <c:pt idx="872">
                  <c:v>69</c:v>
                </c:pt>
                <c:pt idx="873">
                  <c:v>94</c:v>
                </c:pt>
                <c:pt idx="874">
                  <c:v>84</c:v>
                </c:pt>
                <c:pt idx="875">
                  <c:v>89</c:v>
                </c:pt>
                <c:pt idx="876">
                  <c:v>82</c:v>
                </c:pt>
                <c:pt idx="877">
                  <c:v>98</c:v>
                </c:pt>
                <c:pt idx="878">
                  <c:v>72</c:v>
                </c:pt>
                <c:pt idx="879">
                  <c:v>86</c:v>
                </c:pt>
                <c:pt idx="880">
                  <c:v>99</c:v>
                </c:pt>
                <c:pt idx="881">
                  <c:v>92</c:v>
                </c:pt>
                <c:pt idx="882">
                  <c:v>92</c:v>
                </c:pt>
                <c:pt idx="883">
                  <c:v>80</c:v>
                </c:pt>
                <c:pt idx="884">
                  <c:v>109</c:v>
                </c:pt>
                <c:pt idx="885">
                  <c:v>89</c:v>
                </c:pt>
                <c:pt idx="886">
                  <c:v>81</c:v>
                </c:pt>
                <c:pt idx="887">
                  <c:v>75</c:v>
                </c:pt>
                <c:pt idx="888">
                  <c:v>93</c:v>
                </c:pt>
                <c:pt idx="889">
                  <c:v>111</c:v>
                </c:pt>
                <c:pt idx="890">
                  <c:v>82</c:v>
                </c:pt>
                <c:pt idx="891">
                  <c:v>82</c:v>
                </c:pt>
                <c:pt idx="892">
                  <c:v>70</c:v>
                </c:pt>
                <c:pt idx="893">
                  <c:v>89</c:v>
                </c:pt>
                <c:pt idx="894">
                  <c:v>75</c:v>
                </c:pt>
                <c:pt idx="895">
                  <c:v>73</c:v>
                </c:pt>
                <c:pt idx="896">
                  <c:v>89</c:v>
                </c:pt>
                <c:pt idx="897">
                  <c:v>76</c:v>
                </c:pt>
                <c:pt idx="898">
                  <c:v>100</c:v>
                </c:pt>
                <c:pt idx="899">
                  <c:v>79</c:v>
                </c:pt>
                <c:pt idx="900">
                  <c:v>89</c:v>
                </c:pt>
                <c:pt idx="901">
                  <c:v>83</c:v>
                </c:pt>
                <c:pt idx="902">
                  <c:v>86</c:v>
                </c:pt>
                <c:pt idx="903">
                  <c:v>82</c:v>
                </c:pt>
                <c:pt idx="904">
                  <c:v>75</c:v>
                </c:pt>
                <c:pt idx="905">
                  <c:v>81</c:v>
                </c:pt>
                <c:pt idx="906">
                  <c:v>100</c:v>
                </c:pt>
                <c:pt idx="907">
                  <c:v>87</c:v>
                </c:pt>
                <c:pt idx="908">
                  <c:v>66</c:v>
                </c:pt>
                <c:pt idx="909">
                  <c:v>69</c:v>
                </c:pt>
                <c:pt idx="910">
                  <c:v>98</c:v>
                </c:pt>
                <c:pt idx="911">
                  <c:v>68</c:v>
                </c:pt>
                <c:pt idx="912">
                  <c:v>72</c:v>
                </c:pt>
                <c:pt idx="913">
                  <c:v>60</c:v>
                </c:pt>
                <c:pt idx="914">
                  <c:v>65</c:v>
                </c:pt>
                <c:pt idx="915">
                  <c:v>61</c:v>
                </c:pt>
                <c:pt idx="916">
                  <c:v>62</c:v>
                </c:pt>
                <c:pt idx="917">
                  <c:v>63</c:v>
                </c:pt>
                <c:pt idx="918">
                  <c:v>66</c:v>
                </c:pt>
                <c:pt idx="919">
                  <c:v>68</c:v>
                </c:pt>
                <c:pt idx="920">
                  <c:v>74</c:v>
                </c:pt>
                <c:pt idx="921">
                  <c:v>82</c:v>
                </c:pt>
                <c:pt idx="922">
                  <c:v>91</c:v>
                </c:pt>
                <c:pt idx="923">
                  <c:v>73</c:v>
                </c:pt>
                <c:pt idx="924">
                  <c:v>59</c:v>
                </c:pt>
                <c:pt idx="925">
                  <c:v>65</c:v>
                </c:pt>
                <c:pt idx="926">
                  <c:v>63</c:v>
                </c:pt>
                <c:pt idx="927">
                  <c:v>73</c:v>
                </c:pt>
                <c:pt idx="928">
                  <c:v>56</c:v>
                </c:pt>
                <c:pt idx="929">
                  <c:v>57</c:v>
                </c:pt>
                <c:pt idx="930">
                  <c:v>63</c:v>
                </c:pt>
                <c:pt idx="931">
                  <c:v>56</c:v>
                </c:pt>
                <c:pt idx="932">
                  <c:v>65</c:v>
                </c:pt>
                <c:pt idx="933">
                  <c:v>60</c:v>
                </c:pt>
                <c:pt idx="934">
                  <c:v>58</c:v>
                </c:pt>
                <c:pt idx="935">
                  <c:v>64</c:v>
                </c:pt>
                <c:pt idx="936">
                  <c:v>69</c:v>
                </c:pt>
                <c:pt idx="937">
                  <c:v>63</c:v>
                </c:pt>
                <c:pt idx="938">
                  <c:v>59</c:v>
                </c:pt>
                <c:pt idx="939">
                  <c:v>58</c:v>
                </c:pt>
                <c:pt idx="940">
                  <c:v>45</c:v>
                </c:pt>
                <c:pt idx="941">
                  <c:v>48</c:v>
                </c:pt>
                <c:pt idx="942">
                  <c:v>71</c:v>
                </c:pt>
                <c:pt idx="943">
                  <c:v>65</c:v>
                </c:pt>
                <c:pt idx="944">
                  <c:v>47</c:v>
                </c:pt>
                <c:pt idx="945">
                  <c:v>67</c:v>
                </c:pt>
                <c:pt idx="946">
                  <c:v>71</c:v>
                </c:pt>
                <c:pt idx="947">
                  <c:v>44</c:v>
                </c:pt>
                <c:pt idx="948">
                  <c:v>55</c:v>
                </c:pt>
                <c:pt idx="949">
                  <c:v>48</c:v>
                </c:pt>
                <c:pt idx="950">
                  <c:v>46</c:v>
                </c:pt>
                <c:pt idx="951">
                  <c:v>54</c:v>
                </c:pt>
                <c:pt idx="952">
                  <c:v>50</c:v>
                </c:pt>
                <c:pt idx="953">
                  <c:v>58</c:v>
                </c:pt>
                <c:pt idx="954">
                  <c:v>47</c:v>
                </c:pt>
                <c:pt idx="955">
                  <c:v>58</c:v>
                </c:pt>
                <c:pt idx="956">
                  <c:v>42</c:v>
                </c:pt>
                <c:pt idx="957">
                  <c:v>52</c:v>
                </c:pt>
                <c:pt idx="958">
                  <c:v>47</c:v>
                </c:pt>
                <c:pt idx="959">
                  <c:v>59</c:v>
                </c:pt>
                <c:pt idx="960">
                  <c:v>45</c:v>
                </c:pt>
                <c:pt idx="961">
                  <c:v>54</c:v>
                </c:pt>
                <c:pt idx="962">
                  <c:v>44</c:v>
                </c:pt>
                <c:pt idx="963">
                  <c:v>52</c:v>
                </c:pt>
                <c:pt idx="964">
                  <c:v>39</c:v>
                </c:pt>
                <c:pt idx="965">
                  <c:v>60</c:v>
                </c:pt>
                <c:pt idx="966">
                  <c:v>41</c:v>
                </c:pt>
                <c:pt idx="967">
                  <c:v>37</c:v>
                </c:pt>
                <c:pt idx="968">
                  <c:v>51</c:v>
                </c:pt>
                <c:pt idx="969">
                  <c:v>41</c:v>
                </c:pt>
                <c:pt idx="970">
                  <c:v>35</c:v>
                </c:pt>
                <c:pt idx="971">
                  <c:v>37</c:v>
                </c:pt>
                <c:pt idx="972">
                  <c:v>44</c:v>
                </c:pt>
                <c:pt idx="973">
                  <c:v>37</c:v>
                </c:pt>
                <c:pt idx="974">
                  <c:v>28</c:v>
                </c:pt>
                <c:pt idx="975">
                  <c:v>47</c:v>
                </c:pt>
                <c:pt idx="976">
                  <c:v>37</c:v>
                </c:pt>
                <c:pt idx="977">
                  <c:v>52</c:v>
                </c:pt>
                <c:pt idx="978">
                  <c:v>51</c:v>
                </c:pt>
                <c:pt idx="979">
                  <c:v>52</c:v>
                </c:pt>
                <c:pt idx="980">
                  <c:v>44</c:v>
                </c:pt>
                <c:pt idx="981">
                  <c:v>39</c:v>
                </c:pt>
                <c:pt idx="982">
                  <c:v>44</c:v>
                </c:pt>
                <c:pt idx="983">
                  <c:v>46</c:v>
                </c:pt>
                <c:pt idx="984">
                  <c:v>47</c:v>
                </c:pt>
                <c:pt idx="985">
                  <c:v>43</c:v>
                </c:pt>
                <c:pt idx="986">
                  <c:v>39</c:v>
                </c:pt>
                <c:pt idx="987">
                  <c:v>32</c:v>
                </c:pt>
                <c:pt idx="988">
                  <c:v>35</c:v>
                </c:pt>
                <c:pt idx="989">
                  <c:v>45</c:v>
                </c:pt>
                <c:pt idx="990">
                  <c:v>43</c:v>
                </c:pt>
                <c:pt idx="991">
                  <c:v>42</c:v>
                </c:pt>
                <c:pt idx="992">
                  <c:v>36</c:v>
                </c:pt>
                <c:pt idx="993">
                  <c:v>40</c:v>
                </c:pt>
                <c:pt idx="994">
                  <c:v>31</c:v>
                </c:pt>
                <c:pt idx="995">
                  <c:v>39</c:v>
                </c:pt>
                <c:pt idx="996">
                  <c:v>31</c:v>
                </c:pt>
                <c:pt idx="997">
                  <c:v>48</c:v>
                </c:pt>
                <c:pt idx="998">
                  <c:v>31</c:v>
                </c:pt>
                <c:pt idx="999">
                  <c:v>44</c:v>
                </c:pt>
                <c:pt idx="1000">
                  <c:v>35</c:v>
                </c:pt>
                <c:pt idx="1001">
                  <c:v>33</c:v>
                </c:pt>
                <c:pt idx="1002">
                  <c:v>35</c:v>
                </c:pt>
                <c:pt idx="1003">
                  <c:v>44</c:v>
                </c:pt>
                <c:pt idx="1004">
                  <c:v>34</c:v>
                </c:pt>
                <c:pt idx="1005">
                  <c:v>45</c:v>
                </c:pt>
                <c:pt idx="1006">
                  <c:v>36</c:v>
                </c:pt>
                <c:pt idx="1007">
                  <c:v>43</c:v>
                </c:pt>
                <c:pt idx="1008">
                  <c:v>42</c:v>
                </c:pt>
                <c:pt idx="1009">
                  <c:v>30</c:v>
                </c:pt>
                <c:pt idx="1010">
                  <c:v>37</c:v>
                </c:pt>
                <c:pt idx="1011">
                  <c:v>35</c:v>
                </c:pt>
                <c:pt idx="1012">
                  <c:v>25</c:v>
                </c:pt>
                <c:pt idx="1013">
                  <c:v>43</c:v>
                </c:pt>
                <c:pt idx="1014">
                  <c:v>28</c:v>
                </c:pt>
                <c:pt idx="1015">
                  <c:v>38</c:v>
                </c:pt>
                <c:pt idx="1016">
                  <c:v>42</c:v>
                </c:pt>
                <c:pt idx="1017">
                  <c:v>34</c:v>
                </c:pt>
                <c:pt idx="1018">
                  <c:v>30</c:v>
                </c:pt>
                <c:pt idx="1019">
                  <c:v>27</c:v>
                </c:pt>
                <c:pt idx="1020">
                  <c:v>34</c:v>
                </c:pt>
                <c:pt idx="1021">
                  <c:v>24</c:v>
                </c:pt>
                <c:pt idx="1022">
                  <c:v>29</c:v>
                </c:pt>
                <c:pt idx="1023">
                  <c:v>33</c:v>
                </c:pt>
                <c:pt idx="1024">
                  <c:v>30</c:v>
                </c:pt>
                <c:pt idx="1025">
                  <c:v>24</c:v>
                </c:pt>
                <c:pt idx="1026">
                  <c:v>33</c:v>
                </c:pt>
                <c:pt idx="1027">
                  <c:v>29</c:v>
                </c:pt>
                <c:pt idx="1028">
                  <c:v>26</c:v>
                </c:pt>
                <c:pt idx="1029">
                  <c:v>24</c:v>
                </c:pt>
                <c:pt idx="1030">
                  <c:v>44</c:v>
                </c:pt>
                <c:pt idx="1031">
                  <c:v>27</c:v>
                </c:pt>
                <c:pt idx="1032">
                  <c:v>40</c:v>
                </c:pt>
                <c:pt idx="1033">
                  <c:v>35</c:v>
                </c:pt>
                <c:pt idx="1034">
                  <c:v>37</c:v>
                </c:pt>
                <c:pt idx="1035">
                  <c:v>30</c:v>
                </c:pt>
                <c:pt idx="1036">
                  <c:v>34</c:v>
                </c:pt>
                <c:pt idx="1037">
                  <c:v>31</c:v>
                </c:pt>
                <c:pt idx="1038">
                  <c:v>28</c:v>
                </c:pt>
                <c:pt idx="1039">
                  <c:v>38</c:v>
                </c:pt>
                <c:pt idx="1040">
                  <c:v>25</c:v>
                </c:pt>
                <c:pt idx="1041">
                  <c:v>28</c:v>
                </c:pt>
                <c:pt idx="1042">
                  <c:v>28</c:v>
                </c:pt>
                <c:pt idx="1043">
                  <c:v>27</c:v>
                </c:pt>
                <c:pt idx="1044">
                  <c:v>25</c:v>
                </c:pt>
                <c:pt idx="1045">
                  <c:v>19</c:v>
                </c:pt>
                <c:pt idx="1046">
                  <c:v>35</c:v>
                </c:pt>
                <c:pt idx="1047">
                  <c:v>36</c:v>
                </c:pt>
                <c:pt idx="1048">
                  <c:v>32</c:v>
                </c:pt>
                <c:pt idx="1049">
                  <c:v>31</c:v>
                </c:pt>
                <c:pt idx="1050">
                  <c:v>30</c:v>
                </c:pt>
                <c:pt idx="1051">
                  <c:v>25</c:v>
                </c:pt>
                <c:pt idx="1052">
                  <c:v>29</c:v>
                </c:pt>
                <c:pt idx="1053">
                  <c:v>21</c:v>
                </c:pt>
                <c:pt idx="1054">
                  <c:v>25</c:v>
                </c:pt>
                <c:pt idx="1055">
                  <c:v>41</c:v>
                </c:pt>
                <c:pt idx="1056">
                  <c:v>31</c:v>
                </c:pt>
                <c:pt idx="1057">
                  <c:v>26</c:v>
                </c:pt>
                <c:pt idx="1058">
                  <c:v>27</c:v>
                </c:pt>
                <c:pt idx="1059">
                  <c:v>29</c:v>
                </c:pt>
                <c:pt idx="1060">
                  <c:v>24</c:v>
                </c:pt>
                <c:pt idx="1061">
                  <c:v>26</c:v>
                </c:pt>
                <c:pt idx="1062">
                  <c:v>24</c:v>
                </c:pt>
                <c:pt idx="1063">
                  <c:v>26</c:v>
                </c:pt>
                <c:pt idx="1064">
                  <c:v>35</c:v>
                </c:pt>
                <c:pt idx="1065">
                  <c:v>39</c:v>
                </c:pt>
                <c:pt idx="1066">
                  <c:v>31</c:v>
                </c:pt>
                <c:pt idx="1067">
                  <c:v>36</c:v>
                </c:pt>
                <c:pt idx="1068">
                  <c:v>40</c:v>
                </c:pt>
                <c:pt idx="1069">
                  <c:v>21</c:v>
                </c:pt>
                <c:pt idx="1070">
                  <c:v>40</c:v>
                </c:pt>
                <c:pt idx="1071">
                  <c:v>26</c:v>
                </c:pt>
                <c:pt idx="1072">
                  <c:v>32</c:v>
                </c:pt>
                <c:pt idx="1073">
                  <c:v>31</c:v>
                </c:pt>
                <c:pt idx="1074">
                  <c:v>34</c:v>
                </c:pt>
                <c:pt idx="1075">
                  <c:v>31</c:v>
                </c:pt>
                <c:pt idx="1076">
                  <c:v>27</c:v>
                </c:pt>
                <c:pt idx="1077">
                  <c:v>20</c:v>
                </c:pt>
                <c:pt idx="1078">
                  <c:v>16</c:v>
                </c:pt>
                <c:pt idx="1079">
                  <c:v>30</c:v>
                </c:pt>
                <c:pt idx="1080">
                  <c:v>16</c:v>
                </c:pt>
                <c:pt idx="1081">
                  <c:v>23</c:v>
                </c:pt>
                <c:pt idx="1082">
                  <c:v>21</c:v>
                </c:pt>
                <c:pt idx="1083">
                  <c:v>25</c:v>
                </c:pt>
                <c:pt idx="1084">
                  <c:v>19</c:v>
                </c:pt>
                <c:pt idx="1085">
                  <c:v>34</c:v>
                </c:pt>
                <c:pt idx="1086">
                  <c:v>22</c:v>
                </c:pt>
                <c:pt idx="1087">
                  <c:v>27</c:v>
                </c:pt>
                <c:pt idx="1088">
                  <c:v>27</c:v>
                </c:pt>
                <c:pt idx="1089">
                  <c:v>34</c:v>
                </c:pt>
                <c:pt idx="1090">
                  <c:v>29</c:v>
                </c:pt>
                <c:pt idx="1091">
                  <c:v>30</c:v>
                </c:pt>
                <c:pt idx="1092">
                  <c:v>28</c:v>
                </c:pt>
                <c:pt idx="1093">
                  <c:v>35</c:v>
                </c:pt>
                <c:pt idx="1094">
                  <c:v>30</c:v>
                </c:pt>
                <c:pt idx="1095">
                  <c:v>32</c:v>
                </c:pt>
                <c:pt idx="1096">
                  <c:v>31</c:v>
                </c:pt>
                <c:pt idx="1097">
                  <c:v>30</c:v>
                </c:pt>
                <c:pt idx="1098">
                  <c:v>25</c:v>
                </c:pt>
                <c:pt idx="1099">
                  <c:v>29</c:v>
                </c:pt>
                <c:pt idx="1100">
                  <c:v>17</c:v>
                </c:pt>
                <c:pt idx="1101">
                  <c:v>27</c:v>
                </c:pt>
                <c:pt idx="1102">
                  <c:v>22</c:v>
                </c:pt>
                <c:pt idx="1103">
                  <c:v>21</c:v>
                </c:pt>
                <c:pt idx="1104">
                  <c:v>29</c:v>
                </c:pt>
                <c:pt idx="1105">
                  <c:v>24</c:v>
                </c:pt>
                <c:pt idx="1106">
                  <c:v>34</c:v>
                </c:pt>
                <c:pt idx="1107">
                  <c:v>31</c:v>
                </c:pt>
                <c:pt idx="1108">
                  <c:v>28</c:v>
                </c:pt>
                <c:pt idx="1109">
                  <c:v>18</c:v>
                </c:pt>
                <c:pt idx="1110">
                  <c:v>17</c:v>
                </c:pt>
                <c:pt idx="1111">
                  <c:v>27</c:v>
                </c:pt>
                <c:pt idx="1112">
                  <c:v>37</c:v>
                </c:pt>
                <c:pt idx="1113">
                  <c:v>26</c:v>
                </c:pt>
                <c:pt idx="1114">
                  <c:v>32</c:v>
                </c:pt>
                <c:pt idx="1115">
                  <c:v>17</c:v>
                </c:pt>
                <c:pt idx="1116">
                  <c:v>26</c:v>
                </c:pt>
                <c:pt idx="1117">
                  <c:v>17</c:v>
                </c:pt>
                <c:pt idx="1118">
                  <c:v>28</c:v>
                </c:pt>
                <c:pt idx="1119">
                  <c:v>31</c:v>
                </c:pt>
                <c:pt idx="1120">
                  <c:v>28</c:v>
                </c:pt>
                <c:pt idx="1121">
                  <c:v>25</c:v>
                </c:pt>
                <c:pt idx="1122">
                  <c:v>25</c:v>
                </c:pt>
                <c:pt idx="1123">
                  <c:v>23</c:v>
                </c:pt>
                <c:pt idx="1124">
                  <c:v>38</c:v>
                </c:pt>
                <c:pt idx="1125">
                  <c:v>32</c:v>
                </c:pt>
                <c:pt idx="1126">
                  <c:v>24</c:v>
                </c:pt>
                <c:pt idx="1127">
                  <c:v>23</c:v>
                </c:pt>
                <c:pt idx="1128">
                  <c:v>20</c:v>
                </c:pt>
                <c:pt idx="1129">
                  <c:v>27</c:v>
                </c:pt>
                <c:pt idx="1130">
                  <c:v>26</c:v>
                </c:pt>
                <c:pt idx="1131">
                  <c:v>25</c:v>
                </c:pt>
                <c:pt idx="1132">
                  <c:v>22</c:v>
                </c:pt>
                <c:pt idx="1133">
                  <c:v>35</c:v>
                </c:pt>
                <c:pt idx="1134">
                  <c:v>29</c:v>
                </c:pt>
                <c:pt idx="1135">
                  <c:v>22</c:v>
                </c:pt>
                <c:pt idx="1136">
                  <c:v>22</c:v>
                </c:pt>
                <c:pt idx="1137">
                  <c:v>31</c:v>
                </c:pt>
                <c:pt idx="1138">
                  <c:v>26</c:v>
                </c:pt>
                <c:pt idx="1139">
                  <c:v>27</c:v>
                </c:pt>
                <c:pt idx="1140">
                  <c:v>30</c:v>
                </c:pt>
                <c:pt idx="1141">
                  <c:v>23</c:v>
                </c:pt>
                <c:pt idx="1142">
                  <c:v>19</c:v>
                </c:pt>
                <c:pt idx="1143">
                  <c:v>21</c:v>
                </c:pt>
                <c:pt idx="1144">
                  <c:v>26</c:v>
                </c:pt>
                <c:pt idx="1145">
                  <c:v>27</c:v>
                </c:pt>
                <c:pt idx="1146">
                  <c:v>20</c:v>
                </c:pt>
                <c:pt idx="1147">
                  <c:v>28</c:v>
                </c:pt>
                <c:pt idx="1148">
                  <c:v>24</c:v>
                </c:pt>
                <c:pt idx="1149">
                  <c:v>21</c:v>
                </c:pt>
                <c:pt idx="1150">
                  <c:v>27</c:v>
                </c:pt>
                <c:pt idx="1151">
                  <c:v>22</c:v>
                </c:pt>
                <c:pt idx="1152">
                  <c:v>22</c:v>
                </c:pt>
                <c:pt idx="1153">
                  <c:v>21</c:v>
                </c:pt>
                <c:pt idx="1154">
                  <c:v>25</c:v>
                </c:pt>
                <c:pt idx="1155">
                  <c:v>27</c:v>
                </c:pt>
                <c:pt idx="1156">
                  <c:v>27</c:v>
                </c:pt>
                <c:pt idx="1157">
                  <c:v>21</c:v>
                </c:pt>
                <c:pt idx="1158">
                  <c:v>24</c:v>
                </c:pt>
                <c:pt idx="1159">
                  <c:v>20</c:v>
                </c:pt>
                <c:pt idx="1160">
                  <c:v>18</c:v>
                </c:pt>
                <c:pt idx="1161">
                  <c:v>20</c:v>
                </c:pt>
                <c:pt idx="1162">
                  <c:v>30</c:v>
                </c:pt>
                <c:pt idx="1163">
                  <c:v>24</c:v>
                </c:pt>
                <c:pt idx="1164">
                  <c:v>23</c:v>
                </c:pt>
                <c:pt idx="1165">
                  <c:v>20</c:v>
                </c:pt>
                <c:pt idx="1166">
                  <c:v>22</c:v>
                </c:pt>
                <c:pt idx="1167">
                  <c:v>23</c:v>
                </c:pt>
                <c:pt idx="1168">
                  <c:v>26</c:v>
                </c:pt>
                <c:pt idx="1169">
                  <c:v>23</c:v>
                </c:pt>
                <c:pt idx="1170">
                  <c:v>25</c:v>
                </c:pt>
                <c:pt idx="1171">
                  <c:v>25</c:v>
                </c:pt>
                <c:pt idx="1172">
                  <c:v>25</c:v>
                </c:pt>
                <c:pt idx="1173">
                  <c:v>25</c:v>
                </c:pt>
                <c:pt idx="1174">
                  <c:v>19</c:v>
                </c:pt>
                <c:pt idx="1175">
                  <c:v>22</c:v>
                </c:pt>
                <c:pt idx="1176">
                  <c:v>23</c:v>
                </c:pt>
                <c:pt idx="1177">
                  <c:v>22</c:v>
                </c:pt>
                <c:pt idx="1178">
                  <c:v>31</c:v>
                </c:pt>
                <c:pt idx="1179">
                  <c:v>34</c:v>
                </c:pt>
                <c:pt idx="1180">
                  <c:v>23</c:v>
                </c:pt>
                <c:pt idx="1181">
                  <c:v>17</c:v>
                </c:pt>
                <c:pt idx="1182">
                  <c:v>26</c:v>
                </c:pt>
                <c:pt idx="1183">
                  <c:v>17</c:v>
                </c:pt>
                <c:pt idx="1184">
                  <c:v>21</c:v>
                </c:pt>
                <c:pt idx="1185">
                  <c:v>29</c:v>
                </c:pt>
                <c:pt idx="1186">
                  <c:v>29</c:v>
                </c:pt>
                <c:pt idx="1187">
                  <c:v>23</c:v>
                </c:pt>
                <c:pt idx="1188">
                  <c:v>18</c:v>
                </c:pt>
                <c:pt idx="1189">
                  <c:v>18</c:v>
                </c:pt>
                <c:pt idx="1190">
                  <c:v>22</c:v>
                </c:pt>
                <c:pt idx="1191">
                  <c:v>28</c:v>
                </c:pt>
                <c:pt idx="1192">
                  <c:v>19</c:v>
                </c:pt>
                <c:pt idx="1193">
                  <c:v>25</c:v>
                </c:pt>
                <c:pt idx="1194">
                  <c:v>27</c:v>
                </c:pt>
                <c:pt idx="1195">
                  <c:v>23</c:v>
                </c:pt>
                <c:pt idx="1196">
                  <c:v>37</c:v>
                </c:pt>
                <c:pt idx="1197">
                  <c:v>21</c:v>
                </c:pt>
                <c:pt idx="1198">
                  <c:v>19</c:v>
                </c:pt>
                <c:pt idx="1199">
                  <c:v>19</c:v>
                </c:pt>
                <c:pt idx="1200">
                  <c:v>22</c:v>
                </c:pt>
                <c:pt idx="1201">
                  <c:v>15</c:v>
                </c:pt>
                <c:pt idx="1202">
                  <c:v>21</c:v>
                </c:pt>
                <c:pt idx="1203">
                  <c:v>21</c:v>
                </c:pt>
                <c:pt idx="1204">
                  <c:v>25</c:v>
                </c:pt>
                <c:pt idx="1205">
                  <c:v>19</c:v>
                </c:pt>
                <c:pt idx="1206">
                  <c:v>32</c:v>
                </c:pt>
                <c:pt idx="1207">
                  <c:v>16</c:v>
                </c:pt>
                <c:pt idx="1208">
                  <c:v>24</c:v>
                </c:pt>
                <c:pt idx="1209">
                  <c:v>22</c:v>
                </c:pt>
                <c:pt idx="1210">
                  <c:v>24</c:v>
                </c:pt>
                <c:pt idx="1211">
                  <c:v>25</c:v>
                </c:pt>
                <c:pt idx="1212">
                  <c:v>23</c:v>
                </c:pt>
                <c:pt idx="1213">
                  <c:v>16</c:v>
                </c:pt>
                <c:pt idx="1214">
                  <c:v>14</c:v>
                </c:pt>
                <c:pt idx="1215">
                  <c:v>21</c:v>
                </c:pt>
                <c:pt idx="1216">
                  <c:v>21</c:v>
                </c:pt>
                <c:pt idx="1217">
                  <c:v>20</c:v>
                </c:pt>
                <c:pt idx="1218">
                  <c:v>26</c:v>
                </c:pt>
                <c:pt idx="1219">
                  <c:v>19</c:v>
                </c:pt>
                <c:pt idx="1220">
                  <c:v>23</c:v>
                </c:pt>
                <c:pt idx="1221">
                  <c:v>23</c:v>
                </c:pt>
                <c:pt idx="1222">
                  <c:v>30</c:v>
                </c:pt>
                <c:pt idx="1223">
                  <c:v>19</c:v>
                </c:pt>
                <c:pt idx="1224">
                  <c:v>22</c:v>
                </c:pt>
                <c:pt idx="1225">
                  <c:v>23</c:v>
                </c:pt>
                <c:pt idx="1226">
                  <c:v>21</c:v>
                </c:pt>
                <c:pt idx="1227">
                  <c:v>20</c:v>
                </c:pt>
                <c:pt idx="1228">
                  <c:v>20</c:v>
                </c:pt>
                <c:pt idx="1229">
                  <c:v>24</c:v>
                </c:pt>
                <c:pt idx="1230">
                  <c:v>24</c:v>
                </c:pt>
                <c:pt idx="1231">
                  <c:v>26</c:v>
                </c:pt>
                <c:pt idx="1232">
                  <c:v>21</c:v>
                </c:pt>
                <c:pt idx="1233">
                  <c:v>20</c:v>
                </c:pt>
                <c:pt idx="1234">
                  <c:v>30</c:v>
                </c:pt>
                <c:pt idx="1235">
                  <c:v>20</c:v>
                </c:pt>
                <c:pt idx="1236">
                  <c:v>20</c:v>
                </c:pt>
                <c:pt idx="1237">
                  <c:v>25</c:v>
                </c:pt>
                <c:pt idx="1238">
                  <c:v>27</c:v>
                </c:pt>
                <c:pt idx="1239">
                  <c:v>27</c:v>
                </c:pt>
                <c:pt idx="1240">
                  <c:v>22</c:v>
                </c:pt>
                <c:pt idx="1241">
                  <c:v>20</c:v>
                </c:pt>
                <c:pt idx="1242">
                  <c:v>27</c:v>
                </c:pt>
                <c:pt idx="1243">
                  <c:v>26</c:v>
                </c:pt>
                <c:pt idx="1244">
                  <c:v>25</c:v>
                </c:pt>
                <c:pt idx="1245">
                  <c:v>30</c:v>
                </c:pt>
                <c:pt idx="1246">
                  <c:v>29</c:v>
                </c:pt>
                <c:pt idx="1247">
                  <c:v>18</c:v>
                </c:pt>
                <c:pt idx="1248">
                  <c:v>22</c:v>
                </c:pt>
                <c:pt idx="1249">
                  <c:v>27</c:v>
                </c:pt>
                <c:pt idx="1250">
                  <c:v>17</c:v>
                </c:pt>
                <c:pt idx="1251">
                  <c:v>25</c:v>
                </c:pt>
                <c:pt idx="1252">
                  <c:v>23</c:v>
                </c:pt>
                <c:pt idx="1253">
                  <c:v>14</c:v>
                </c:pt>
                <c:pt idx="1254">
                  <c:v>20</c:v>
                </c:pt>
                <c:pt idx="1255">
                  <c:v>19</c:v>
                </c:pt>
                <c:pt idx="1256">
                  <c:v>30</c:v>
                </c:pt>
                <c:pt idx="1257">
                  <c:v>27</c:v>
                </c:pt>
                <c:pt idx="1258">
                  <c:v>22</c:v>
                </c:pt>
                <c:pt idx="1259">
                  <c:v>23</c:v>
                </c:pt>
                <c:pt idx="1260">
                  <c:v>36</c:v>
                </c:pt>
                <c:pt idx="1261">
                  <c:v>33</c:v>
                </c:pt>
                <c:pt idx="1262">
                  <c:v>21</c:v>
                </c:pt>
                <c:pt idx="1263">
                  <c:v>25</c:v>
                </c:pt>
                <c:pt idx="1264">
                  <c:v>15</c:v>
                </c:pt>
                <c:pt idx="1265">
                  <c:v>26</c:v>
                </c:pt>
                <c:pt idx="1266">
                  <c:v>15</c:v>
                </c:pt>
                <c:pt idx="1267">
                  <c:v>18</c:v>
                </c:pt>
                <c:pt idx="1268">
                  <c:v>26</c:v>
                </c:pt>
                <c:pt idx="1269">
                  <c:v>16</c:v>
                </c:pt>
                <c:pt idx="1270">
                  <c:v>18</c:v>
                </c:pt>
                <c:pt idx="1271">
                  <c:v>18</c:v>
                </c:pt>
                <c:pt idx="1272">
                  <c:v>25</c:v>
                </c:pt>
                <c:pt idx="1273">
                  <c:v>26</c:v>
                </c:pt>
                <c:pt idx="1274">
                  <c:v>26</c:v>
                </c:pt>
                <c:pt idx="1275">
                  <c:v>15</c:v>
                </c:pt>
                <c:pt idx="1276">
                  <c:v>14</c:v>
                </c:pt>
                <c:pt idx="1277">
                  <c:v>16</c:v>
                </c:pt>
                <c:pt idx="1278">
                  <c:v>39</c:v>
                </c:pt>
                <c:pt idx="1279">
                  <c:v>16</c:v>
                </c:pt>
                <c:pt idx="1280">
                  <c:v>27</c:v>
                </c:pt>
                <c:pt idx="1281">
                  <c:v>20</c:v>
                </c:pt>
                <c:pt idx="1282">
                  <c:v>24</c:v>
                </c:pt>
                <c:pt idx="1283">
                  <c:v>33</c:v>
                </c:pt>
                <c:pt idx="1284">
                  <c:v>23</c:v>
                </c:pt>
                <c:pt idx="1285">
                  <c:v>24</c:v>
                </c:pt>
                <c:pt idx="1286">
                  <c:v>28</c:v>
                </c:pt>
                <c:pt idx="1287">
                  <c:v>14</c:v>
                </c:pt>
                <c:pt idx="1288">
                  <c:v>25</c:v>
                </c:pt>
                <c:pt idx="1289">
                  <c:v>19</c:v>
                </c:pt>
                <c:pt idx="1290">
                  <c:v>16</c:v>
                </c:pt>
                <c:pt idx="1291">
                  <c:v>15</c:v>
                </c:pt>
                <c:pt idx="1292">
                  <c:v>15</c:v>
                </c:pt>
                <c:pt idx="1293">
                  <c:v>24</c:v>
                </c:pt>
                <c:pt idx="1294">
                  <c:v>34</c:v>
                </c:pt>
                <c:pt idx="1295">
                  <c:v>28</c:v>
                </c:pt>
                <c:pt idx="1296">
                  <c:v>32</c:v>
                </c:pt>
                <c:pt idx="1297">
                  <c:v>35</c:v>
                </c:pt>
                <c:pt idx="1298">
                  <c:v>38</c:v>
                </c:pt>
                <c:pt idx="1299">
                  <c:v>22</c:v>
                </c:pt>
                <c:pt idx="1300">
                  <c:v>25</c:v>
                </c:pt>
                <c:pt idx="1301">
                  <c:v>23</c:v>
                </c:pt>
                <c:pt idx="1302">
                  <c:v>32</c:v>
                </c:pt>
                <c:pt idx="1303">
                  <c:v>26</c:v>
                </c:pt>
                <c:pt idx="1304">
                  <c:v>23</c:v>
                </c:pt>
                <c:pt idx="1305">
                  <c:v>21</c:v>
                </c:pt>
                <c:pt idx="1306">
                  <c:v>24</c:v>
                </c:pt>
                <c:pt idx="1307">
                  <c:v>32</c:v>
                </c:pt>
                <c:pt idx="1308">
                  <c:v>23</c:v>
                </c:pt>
                <c:pt idx="1309">
                  <c:v>24</c:v>
                </c:pt>
                <c:pt idx="1310">
                  <c:v>20</c:v>
                </c:pt>
                <c:pt idx="1311">
                  <c:v>17</c:v>
                </c:pt>
                <c:pt idx="1312">
                  <c:v>20</c:v>
                </c:pt>
                <c:pt idx="1313">
                  <c:v>26</c:v>
                </c:pt>
                <c:pt idx="1314">
                  <c:v>21</c:v>
                </c:pt>
                <c:pt idx="1315">
                  <c:v>19</c:v>
                </c:pt>
                <c:pt idx="1316">
                  <c:v>29</c:v>
                </c:pt>
                <c:pt idx="1317">
                  <c:v>28</c:v>
                </c:pt>
                <c:pt idx="1318">
                  <c:v>24</c:v>
                </c:pt>
                <c:pt idx="1319">
                  <c:v>15</c:v>
                </c:pt>
                <c:pt idx="1320">
                  <c:v>30</c:v>
                </c:pt>
                <c:pt idx="1321">
                  <c:v>24</c:v>
                </c:pt>
                <c:pt idx="1322">
                  <c:v>23</c:v>
                </c:pt>
                <c:pt idx="1323">
                  <c:v>30</c:v>
                </c:pt>
                <c:pt idx="1324">
                  <c:v>29</c:v>
                </c:pt>
                <c:pt idx="1325">
                  <c:v>20</c:v>
                </c:pt>
                <c:pt idx="1326">
                  <c:v>19</c:v>
                </c:pt>
                <c:pt idx="1327">
                  <c:v>22</c:v>
                </c:pt>
                <c:pt idx="1328">
                  <c:v>15</c:v>
                </c:pt>
                <c:pt idx="1329">
                  <c:v>31</c:v>
                </c:pt>
                <c:pt idx="1330">
                  <c:v>26</c:v>
                </c:pt>
                <c:pt idx="1331">
                  <c:v>25</c:v>
                </c:pt>
                <c:pt idx="1332">
                  <c:v>26</c:v>
                </c:pt>
                <c:pt idx="1333">
                  <c:v>26</c:v>
                </c:pt>
                <c:pt idx="1334">
                  <c:v>21</c:v>
                </c:pt>
                <c:pt idx="1335">
                  <c:v>28</c:v>
                </c:pt>
                <c:pt idx="1336">
                  <c:v>29</c:v>
                </c:pt>
                <c:pt idx="1337">
                  <c:v>31</c:v>
                </c:pt>
                <c:pt idx="1338">
                  <c:v>28</c:v>
                </c:pt>
                <c:pt idx="1339">
                  <c:v>21</c:v>
                </c:pt>
                <c:pt idx="1340">
                  <c:v>22</c:v>
                </c:pt>
                <c:pt idx="1341">
                  <c:v>27</c:v>
                </c:pt>
                <c:pt idx="1342">
                  <c:v>28</c:v>
                </c:pt>
                <c:pt idx="1343">
                  <c:v>26</c:v>
                </c:pt>
                <c:pt idx="1344">
                  <c:v>14</c:v>
                </c:pt>
                <c:pt idx="1345">
                  <c:v>30</c:v>
                </c:pt>
                <c:pt idx="1346">
                  <c:v>24</c:v>
                </c:pt>
                <c:pt idx="1347">
                  <c:v>26</c:v>
                </c:pt>
                <c:pt idx="1348">
                  <c:v>26</c:v>
                </c:pt>
                <c:pt idx="1349">
                  <c:v>31</c:v>
                </c:pt>
                <c:pt idx="1350">
                  <c:v>24</c:v>
                </c:pt>
                <c:pt idx="1351">
                  <c:v>25</c:v>
                </c:pt>
                <c:pt idx="1352">
                  <c:v>30</c:v>
                </c:pt>
                <c:pt idx="1353">
                  <c:v>29</c:v>
                </c:pt>
                <c:pt idx="1354">
                  <c:v>34</c:v>
                </c:pt>
                <c:pt idx="1355">
                  <c:v>19</c:v>
                </c:pt>
                <c:pt idx="1356">
                  <c:v>30</c:v>
                </c:pt>
                <c:pt idx="1357">
                  <c:v>37</c:v>
                </c:pt>
                <c:pt idx="1358">
                  <c:v>28</c:v>
                </c:pt>
                <c:pt idx="1359">
                  <c:v>28</c:v>
                </c:pt>
                <c:pt idx="1360">
                  <c:v>25</c:v>
                </c:pt>
                <c:pt idx="1361">
                  <c:v>25</c:v>
                </c:pt>
                <c:pt idx="1362">
                  <c:v>21</c:v>
                </c:pt>
                <c:pt idx="1363">
                  <c:v>30</c:v>
                </c:pt>
                <c:pt idx="1364">
                  <c:v>31</c:v>
                </c:pt>
                <c:pt idx="1365">
                  <c:v>29</c:v>
                </c:pt>
                <c:pt idx="1366">
                  <c:v>34</c:v>
                </c:pt>
                <c:pt idx="1367">
                  <c:v>34</c:v>
                </c:pt>
                <c:pt idx="1368">
                  <c:v>22</c:v>
                </c:pt>
                <c:pt idx="1369">
                  <c:v>20</c:v>
                </c:pt>
                <c:pt idx="1370">
                  <c:v>35</c:v>
                </c:pt>
                <c:pt idx="1371">
                  <c:v>35</c:v>
                </c:pt>
                <c:pt idx="1372">
                  <c:v>26</c:v>
                </c:pt>
                <c:pt idx="1373">
                  <c:v>34</c:v>
                </c:pt>
                <c:pt idx="1374">
                  <c:v>25</c:v>
                </c:pt>
                <c:pt idx="1375">
                  <c:v>29</c:v>
                </c:pt>
                <c:pt idx="1376">
                  <c:v>23</c:v>
                </c:pt>
                <c:pt idx="1377">
                  <c:v>31</c:v>
                </c:pt>
                <c:pt idx="1378">
                  <c:v>29</c:v>
                </c:pt>
                <c:pt idx="1379">
                  <c:v>26</c:v>
                </c:pt>
                <c:pt idx="1380">
                  <c:v>30</c:v>
                </c:pt>
                <c:pt idx="1381">
                  <c:v>27</c:v>
                </c:pt>
                <c:pt idx="1382">
                  <c:v>34</c:v>
                </c:pt>
                <c:pt idx="1383">
                  <c:v>40</c:v>
                </c:pt>
                <c:pt idx="1384">
                  <c:v>36</c:v>
                </c:pt>
                <c:pt idx="1385">
                  <c:v>18</c:v>
                </c:pt>
                <c:pt idx="1386">
                  <c:v>35</c:v>
                </c:pt>
                <c:pt idx="1387">
                  <c:v>24</c:v>
                </c:pt>
                <c:pt idx="1388">
                  <c:v>35</c:v>
                </c:pt>
                <c:pt idx="1389">
                  <c:v>32</c:v>
                </c:pt>
                <c:pt idx="1390">
                  <c:v>26</c:v>
                </c:pt>
                <c:pt idx="1391">
                  <c:v>36</c:v>
                </c:pt>
                <c:pt idx="1392">
                  <c:v>42</c:v>
                </c:pt>
                <c:pt idx="1393">
                  <c:v>29</c:v>
                </c:pt>
                <c:pt idx="1394">
                  <c:v>32</c:v>
                </c:pt>
                <c:pt idx="1395">
                  <c:v>39</c:v>
                </c:pt>
                <c:pt idx="1396">
                  <c:v>37</c:v>
                </c:pt>
                <c:pt idx="1397">
                  <c:v>39</c:v>
                </c:pt>
                <c:pt idx="1398">
                  <c:v>29</c:v>
                </c:pt>
                <c:pt idx="1399">
                  <c:v>38</c:v>
                </c:pt>
                <c:pt idx="1400">
                  <c:v>29</c:v>
                </c:pt>
                <c:pt idx="1401">
                  <c:v>34</c:v>
                </c:pt>
                <c:pt idx="1402">
                  <c:v>36</c:v>
                </c:pt>
                <c:pt idx="1403">
                  <c:v>29</c:v>
                </c:pt>
                <c:pt idx="1404">
                  <c:v>33</c:v>
                </c:pt>
                <c:pt idx="1405">
                  <c:v>38</c:v>
                </c:pt>
                <c:pt idx="1406">
                  <c:v>39</c:v>
                </c:pt>
                <c:pt idx="1407">
                  <c:v>41</c:v>
                </c:pt>
                <c:pt idx="1408">
                  <c:v>27</c:v>
                </c:pt>
                <c:pt idx="1409">
                  <c:v>35</c:v>
                </c:pt>
                <c:pt idx="1410">
                  <c:v>37</c:v>
                </c:pt>
                <c:pt idx="1411">
                  <c:v>32</c:v>
                </c:pt>
                <c:pt idx="1412">
                  <c:v>37</c:v>
                </c:pt>
                <c:pt idx="1413">
                  <c:v>43</c:v>
                </c:pt>
                <c:pt idx="1414">
                  <c:v>36</c:v>
                </c:pt>
                <c:pt idx="1415">
                  <c:v>43</c:v>
                </c:pt>
                <c:pt idx="1416">
                  <c:v>37</c:v>
                </c:pt>
                <c:pt idx="1417">
                  <c:v>31</c:v>
                </c:pt>
                <c:pt idx="1418">
                  <c:v>29</c:v>
                </c:pt>
                <c:pt idx="1419">
                  <c:v>32</c:v>
                </c:pt>
                <c:pt idx="1420">
                  <c:v>41</c:v>
                </c:pt>
                <c:pt idx="1421">
                  <c:v>38</c:v>
                </c:pt>
                <c:pt idx="1422">
                  <c:v>40</c:v>
                </c:pt>
                <c:pt idx="1423">
                  <c:v>51</c:v>
                </c:pt>
                <c:pt idx="1424">
                  <c:v>38</c:v>
                </c:pt>
                <c:pt idx="1425">
                  <c:v>39</c:v>
                </c:pt>
                <c:pt idx="1426">
                  <c:v>35</c:v>
                </c:pt>
                <c:pt idx="1427">
                  <c:v>41</c:v>
                </c:pt>
                <c:pt idx="1428">
                  <c:v>44</c:v>
                </c:pt>
                <c:pt idx="1429">
                  <c:v>29</c:v>
                </c:pt>
                <c:pt idx="1430">
                  <c:v>49</c:v>
                </c:pt>
                <c:pt idx="1431">
                  <c:v>51</c:v>
                </c:pt>
                <c:pt idx="1432">
                  <c:v>37</c:v>
                </c:pt>
                <c:pt idx="1433">
                  <c:v>44</c:v>
                </c:pt>
                <c:pt idx="1434">
                  <c:v>45</c:v>
                </c:pt>
                <c:pt idx="1435">
                  <c:v>44</c:v>
                </c:pt>
                <c:pt idx="1436">
                  <c:v>45</c:v>
                </c:pt>
                <c:pt idx="1437">
                  <c:v>46</c:v>
                </c:pt>
                <c:pt idx="1438">
                  <c:v>58</c:v>
                </c:pt>
                <c:pt idx="1439">
                  <c:v>47</c:v>
                </c:pt>
                <c:pt idx="1440">
                  <c:v>45</c:v>
                </c:pt>
                <c:pt idx="1441">
                  <c:v>43</c:v>
                </c:pt>
                <c:pt idx="1442">
                  <c:v>33</c:v>
                </c:pt>
                <c:pt idx="1443">
                  <c:v>44</c:v>
                </c:pt>
                <c:pt idx="1444">
                  <c:v>38</c:v>
                </c:pt>
                <c:pt idx="1445">
                  <c:v>47</c:v>
                </c:pt>
                <c:pt idx="1446">
                  <c:v>46</c:v>
                </c:pt>
                <c:pt idx="1447">
                  <c:v>34</c:v>
                </c:pt>
                <c:pt idx="1448">
                  <c:v>35</c:v>
                </c:pt>
                <c:pt idx="1449">
                  <c:v>47</c:v>
                </c:pt>
                <c:pt idx="1450">
                  <c:v>46</c:v>
                </c:pt>
                <c:pt idx="1451">
                  <c:v>54</c:v>
                </c:pt>
                <c:pt idx="1452">
                  <c:v>54</c:v>
                </c:pt>
                <c:pt idx="1453">
                  <c:v>43</c:v>
                </c:pt>
                <c:pt idx="1454">
                  <c:v>37</c:v>
                </c:pt>
                <c:pt idx="1455">
                  <c:v>44</c:v>
                </c:pt>
                <c:pt idx="1456">
                  <c:v>51</c:v>
                </c:pt>
                <c:pt idx="1457">
                  <c:v>38</c:v>
                </c:pt>
                <c:pt idx="1458">
                  <c:v>55</c:v>
                </c:pt>
                <c:pt idx="1459">
                  <c:v>49</c:v>
                </c:pt>
                <c:pt idx="1460">
                  <c:v>54</c:v>
                </c:pt>
                <c:pt idx="1461">
                  <c:v>54</c:v>
                </c:pt>
                <c:pt idx="1462">
                  <c:v>56</c:v>
                </c:pt>
                <c:pt idx="1463">
                  <c:v>50</c:v>
                </c:pt>
                <c:pt idx="1464">
                  <c:v>60</c:v>
                </c:pt>
                <c:pt idx="1465">
                  <c:v>52</c:v>
                </c:pt>
                <c:pt idx="1466">
                  <c:v>56</c:v>
                </c:pt>
                <c:pt idx="1467">
                  <c:v>64</c:v>
                </c:pt>
                <c:pt idx="1468">
                  <c:v>41</c:v>
                </c:pt>
                <c:pt idx="1469">
                  <c:v>54</c:v>
                </c:pt>
                <c:pt idx="1470">
                  <c:v>46</c:v>
                </c:pt>
                <c:pt idx="1471">
                  <c:v>44</c:v>
                </c:pt>
                <c:pt idx="1472">
                  <c:v>58</c:v>
                </c:pt>
                <c:pt idx="1473">
                  <c:v>54</c:v>
                </c:pt>
                <c:pt idx="1474">
                  <c:v>50</c:v>
                </c:pt>
                <c:pt idx="1475">
                  <c:v>56</c:v>
                </c:pt>
                <c:pt idx="1476">
                  <c:v>60</c:v>
                </c:pt>
                <c:pt idx="1477">
                  <c:v>55</c:v>
                </c:pt>
                <c:pt idx="1478">
                  <c:v>64</c:v>
                </c:pt>
                <c:pt idx="1479">
                  <c:v>53</c:v>
                </c:pt>
                <c:pt idx="1480">
                  <c:v>55</c:v>
                </c:pt>
                <c:pt idx="1481">
                  <c:v>52</c:v>
                </c:pt>
                <c:pt idx="1482">
                  <c:v>51</c:v>
                </c:pt>
                <c:pt idx="1483">
                  <c:v>56</c:v>
                </c:pt>
                <c:pt idx="1484">
                  <c:v>60</c:v>
                </c:pt>
                <c:pt idx="1485">
                  <c:v>61</c:v>
                </c:pt>
                <c:pt idx="1486">
                  <c:v>78</c:v>
                </c:pt>
                <c:pt idx="1487">
                  <c:v>62</c:v>
                </c:pt>
                <c:pt idx="1488">
                  <c:v>57</c:v>
                </c:pt>
                <c:pt idx="1489">
                  <c:v>66</c:v>
                </c:pt>
                <c:pt idx="1490">
                  <c:v>69</c:v>
                </c:pt>
                <c:pt idx="1491">
                  <c:v>64</c:v>
                </c:pt>
                <c:pt idx="1492">
                  <c:v>80</c:v>
                </c:pt>
                <c:pt idx="1493">
                  <c:v>63</c:v>
                </c:pt>
                <c:pt idx="1494">
                  <c:v>74</c:v>
                </c:pt>
                <c:pt idx="1495">
                  <c:v>79</c:v>
                </c:pt>
                <c:pt idx="1496">
                  <c:v>75</c:v>
                </c:pt>
                <c:pt idx="1497">
                  <c:v>75</c:v>
                </c:pt>
                <c:pt idx="1498">
                  <c:v>71</c:v>
                </c:pt>
                <c:pt idx="1499">
                  <c:v>77</c:v>
                </c:pt>
                <c:pt idx="1500">
                  <c:v>63</c:v>
                </c:pt>
                <c:pt idx="1501">
                  <c:v>70</c:v>
                </c:pt>
                <c:pt idx="1502">
                  <c:v>80</c:v>
                </c:pt>
                <c:pt idx="1503">
                  <c:v>76</c:v>
                </c:pt>
                <c:pt idx="1504">
                  <c:v>74</c:v>
                </c:pt>
                <c:pt idx="1505">
                  <c:v>78</c:v>
                </c:pt>
                <c:pt idx="1506">
                  <c:v>62</c:v>
                </c:pt>
                <c:pt idx="1507">
                  <c:v>68</c:v>
                </c:pt>
                <c:pt idx="1508">
                  <c:v>64</c:v>
                </c:pt>
                <c:pt idx="1509">
                  <c:v>89</c:v>
                </c:pt>
                <c:pt idx="1510">
                  <c:v>75</c:v>
                </c:pt>
                <c:pt idx="1511">
                  <c:v>73</c:v>
                </c:pt>
                <c:pt idx="1512">
                  <c:v>91</c:v>
                </c:pt>
                <c:pt idx="1513">
                  <c:v>86</c:v>
                </c:pt>
                <c:pt idx="1514">
                  <c:v>92</c:v>
                </c:pt>
                <c:pt idx="1515">
                  <c:v>85</c:v>
                </c:pt>
                <c:pt idx="1516">
                  <c:v>84</c:v>
                </c:pt>
                <c:pt idx="1517">
                  <c:v>90</c:v>
                </c:pt>
                <c:pt idx="1518">
                  <c:v>103</c:v>
                </c:pt>
                <c:pt idx="1519">
                  <c:v>100</c:v>
                </c:pt>
                <c:pt idx="1520">
                  <c:v>101</c:v>
                </c:pt>
                <c:pt idx="1521">
                  <c:v>86</c:v>
                </c:pt>
                <c:pt idx="1522">
                  <c:v>95</c:v>
                </c:pt>
                <c:pt idx="1523">
                  <c:v>100</c:v>
                </c:pt>
                <c:pt idx="1524">
                  <c:v>89</c:v>
                </c:pt>
                <c:pt idx="1525">
                  <c:v>91</c:v>
                </c:pt>
                <c:pt idx="1526">
                  <c:v>107</c:v>
                </c:pt>
                <c:pt idx="1527">
                  <c:v>104</c:v>
                </c:pt>
                <c:pt idx="1528">
                  <c:v>97</c:v>
                </c:pt>
                <c:pt idx="1529">
                  <c:v>91</c:v>
                </c:pt>
                <c:pt idx="1530">
                  <c:v>104</c:v>
                </c:pt>
                <c:pt idx="1531">
                  <c:v>112</c:v>
                </c:pt>
                <c:pt idx="1532">
                  <c:v>107</c:v>
                </c:pt>
                <c:pt idx="1533">
                  <c:v>113</c:v>
                </c:pt>
                <c:pt idx="1534">
                  <c:v>99</c:v>
                </c:pt>
                <c:pt idx="1535">
                  <c:v>124</c:v>
                </c:pt>
                <c:pt idx="1536">
                  <c:v>114</c:v>
                </c:pt>
                <c:pt idx="1537">
                  <c:v>121</c:v>
                </c:pt>
                <c:pt idx="1538">
                  <c:v>108</c:v>
                </c:pt>
                <c:pt idx="1539">
                  <c:v>115</c:v>
                </c:pt>
                <c:pt idx="1540">
                  <c:v>121</c:v>
                </c:pt>
                <c:pt idx="1541">
                  <c:v>131</c:v>
                </c:pt>
                <c:pt idx="1542">
                  <c:v>141</c:v>
                </c:pt>
                <c:pt idx="1543">
                  <c:v>111</c:v>
                </c:pt>
                <c:pt idx="1544">
                  <c:v>114</c:v>
                </c:pt>
                <c:pt idx="1545">
                  <c:v>128</c:v>
                </c:pt>
                <c:pt idx="1546">
                  <c:v>121</c:v>
                </c:pt>
                <c:pt idx="1547">
                  <c:v>124</c:v>
                </c:pt>
                <c:pt idx="1548">
                  <c:v>156</c:v>
                </c:pt>
                <c:pt idx="1549">
                  <c:v>135</c:v>
                </c:pt>
                <c:pt idx="1550">
                  <c:v>145</c:v>
                </c:pt>
                <c:pt idx="1551">
                  <c:v>150</c:v>
                </c:pt>
                <c:pt idx="1552">
                  <c:v>144</c:v>
                </c:pt>
                <c:pt idx="1553">
                  <c:v>142</c:v>
                </c:pt>
                <c:pt idx="1554">
                  <c:v>137</c:v>
                </c:pt>
                <c:pt idx="1555">
                  <c:v>152</c:v>
                </c:pt>
                <c:pt idx="1556">
                  <c:v>151</c:v>
                </c:pt>
                <c:pt idx="1557">
                  <c:v>141</c:v>
                </c:pt>
                <c:pt idx="1558">
                  <c:v>177</c:v>
                </c:pt>
                <c:pt idx="1559">
                  <c:v>152</c:v>
                </c:pt>
                <c:pt idx="1560">
                  <c:v>156</c:v>
                </c:pt>
                <c:pt idx="1561">
                  <c:v>145</c:v>
                </c:pt>
                <c:pt idx="1562">
                  <c:v>154</c:v>
                </c:pt>
                <c:pt idx="1563">
                  <c:v>163</c:v>
                </c:pt>
                <c:pt idx="1564">
                  <c:v>169</c:v>
                </c:pt>
                <c:pt idx="1565">
                  <c:v>161</c:v>
                </c:pt>
                <c:pt idx="1566">
                  <c:v>170</c:v>
                </c:pt>
                <c:pt idx="1567">
                  <c:v>161</c:v>
                </c:pt>
                <c:pt idx="1568">
                  <c:v>184</c:v>
                </c:pt>
                <c:pt idx="1569">
                  <c:v>185</c:v>
                </c:pt>
                <c:pt idx="1570">
                  <c:v>171</c:v>
                </c:pt>
                <c:pt idx="1571">
                  <c:v>211</c:v>
                </c:pt>
                <c:pt idx="1572">
                  <c:v>184</c:v>
                </c:pt>
                <c:pt idx="1573">
                  <c:v>166</c:v>
                </c:pt>
                <c:pt idx="1574">
                  <c:v>180</c:v>
                </c:pt>
                <c:pt idx="1575">
                  <c:v>187</c:v>
                </c:pt>
                <c:pt idx="1576">
                  <c:v>215</c:v>
                </c:pt>
                <c:pt idx="1577">
                  <c:v>221</c:v>
                </c:pt>
                <c:pt idx="1578">
                  <c:v>172</c:v>
                </c:pt>
                <c:pt idx="1579">
                  <c:v>189</c:v>
                </c:pt>
                <c:pt idx="1580">
                  <c:v>197</c:v>
                </c:pt>
                <c:pt idx="1581">
                  <c:v>182</c:v>
                </c:pt>
                <c:pt idx="1582">
                  <c:v>173</c:v>
                </c:pt>
                <c:pt idx="1583">
                  <c:v>177</c:v>
                </c:pt>
                <c:pt idx="1584">
                  <c:v>194</c:v>
                </c:pt>
                <c:pt idx="1585">
                  <c:v>181</c:v>
                </c:pt>
                <c:pt idx="1586">
                  <c:v>162</c:v>
                </c:pt>
                <c:pt idx="1587">
                  <c:v>207</c:v>
                </c:pt>
                <c:pt idx="1588">
                  <c:v>222</c:v>
                </c:pt>
                <c:pt idx="1589">
                  <c:v>194</c:v>
                </c:pt>
                <c:pt idx="1590">
                  <c:v>180</c:v>
                </c:pt>
                <c:pt idx="1591">
                  <c:v>189</c:v>
                </c:pt>
                <c:pt idx="1592">
                  <c:v>199</c:v>
                </c:pt>
                <c:pt idx="1593">
                  <c:v>169</c:v>
                </c:pt>
                <c:pt idx="1594">
                  <c:v>171</c:v>
                </c:pt>
                <c:pt idx="1595">
                  <c:v>194</c:v>
                </c:pt>
                <c:pt idx="1596">
                  <c:v>187</c:v>
                </c:pt>
                <c:pt idx="1597">
                  <c:v>184</c:v>
                </c:pt>
                <c:pt idx="1598">
                  <c:v>170</c:v>
                </c:pt>
                <c:pt idx="1599">
                  <c:v>182</c:v>
                </c:pt>
                <c:pt idx="1600">
                  <c:v>176</c:v>
                </c:pt>
                <c:pt idx="1601">
                  <c:v>160</c:v>
                </c:pt>
                <c:pt idx="1602">
                  <c:v>159</c:v>
                </c:pt>
                <c:pt idx="1603">
                  <c:v>180</c:v>
                </c:pt>
                <c:pt idx="1604">
                  <c:v>167</c:v>
                </c:pt>
                <c:pt idx="1605">
                  <c:v>178</c:v>
                </c:pt>
                <c:pt idx="1606">
                  <c:v>178</c:v>
                </c:pt>
                <c:pt idx="1607">
                  <c:v>172</c:v>
                </c:pt>
                <c:pt idx="1608">
                  <c:v>154</c:v>
                </c:pt>
                <c:pt idx="1609">
                  <c:v>165</c:v>
                </c:pt>
                <c:pt idx="1610">
                  <c:v>165</c:v>
                </c:pt>
                <c:pt idx="1611">
                  <c:v>167</c:v>
                </c:pt>
                <c:pt idx="1612">
                  <c:v>165</c:v>
                </c:pt>
                <c:pt idx="1613">
                  <c:v>169</c:v>
                </c:pt>
                <c:pt idx="1614">
                  <c:v>182</c:v>
                </c:pt>
                <c:pt idx="1615">
                  <c:v>155</c:v>
                </c:pt>
                <c:pt idx="1616">
                  <c:v>140</c:v>
                </c:pt>
                <c:pt idx="1617">
                  <c:v>145</c:v>
                </c:pt>
                <c:pt idx="1618">
                  <c:v>148</c:v>
                </c:pt>
                <c:pt idx="1619">
                  <c:v>149</c:v>
                </c:pt>
                <c:pt idx="1620">
                  <c:v>157</c:v>
                </c:pt>
                <c:pt idx="1621">
                  <c:v>142</c:v>
                </c:pt>
                <c:pt idx="1622">
                  <c:v>157</c:v>
                </c:pt>
                <c:pt idx="1623">
                  <c:v>138</c:v>
                </c:pt>
                <c:pt idx="1624">
                  <c:v>149</c:v>
                </c:pt>
                <c:pt idx="1625">
                  <c:v>141</c:v>
                </c:pt>
                <c:pt idx="1626">
                  <c:v>148</c:v>
                </c:pt>
                <c:pt idx="1627">
                  <c:v>129</c:v>
                </c:pt>
                <c:pt idx="1628">
                  <c:v>126</c:v>
                </c:pt>
                <c:pt idx="1629">
                  <c:v>140</c:v>
                </c:pt>
                <c:pt idx="1630">
                  <c:v>131</c:v>
                </c:pt>
                <c:pt idx="1631">
                  <c:v>128</c:v>
                </c:pt>
                <c:pt idx="1632">
                  <c:v>151</c:v>
                </c:pt>
                <c:pt idx="1633">
                  <c:v>101</c:v>
                </c:pt>
                <c:pt idx="1634">
                  <c:v>132</c:v>
                </c:pt>
                <c:pt idx="1635">
                  <c:v>111</c:v>
                </c:pt>
                <c:pt idx="1636">
                  <c:v>120</c:v>
                </c:pt>
                <c:pt idx="1637">
                  <c:v>131</c:v>
                </c:pt>
                <c:pt idx="1638">
                  <c:v>106</c:v>
                </c:pt>
                <c:pt idx="1639">
                  <c:v>111</c:v>
                </c:pt>
                <c:pt idx="1640">
                  <c:v>125</c:v>
                </c:pt>
                <c:pt idx="1641">
                  <c:v>117</c:v>
                </c:pt>
                <c:pt idx="1642">
                  <c:v>120</c:v>
                </c:pt>
                <c:pt idx="1643">
                  <c:v>118</c:v>
                </c:pt>
                <c:pt idx="1644">
                  <c:v>106</c:v>
                </c:pt>
                <c:pt idx="1645">
                  <c:v>101</c:v>
                </c:pt>
                <c:pt idx="1646">
                  <c:v>101</c:v>
                </c:pt>
                <c:pt idx="1647">
                  <c:v>97</c:v>
                </c:pt>
                <c:pt idx="1648">
                  <c:v>126</c:v>
                </c:pt>
                <c:pt idx="1649">
                  <c:v>106</c:v>
                </c:pt>
                <c:pt idx="1650">
                  <c:v>98</c:v>
                </c:pt>
                <c:pt idx="1651">
                  <c:v>97</c:v>
                </c:pt>
                <c:pt idx="1652">
                  <c:v>91</c:v>
                </c:pt>
                <c:pt idx="1653">
                  <c:v>102</c:v>
                </c:pt>
                <c:pt idx="1654">
                  <c:v>92</c:v>
                </c:pt>
                <c:pt idx="1655">
                  <c:v>97</c:v>
                </c:pt>
                <c:pt idx="1656">
                  <c:v>101</c:v>
                </c:pt>
                <c:pt idx="1657">
                  <c:v>101</c:v>
                </c:pt>
                <c:pt idx="1658">
                  <c:v>108</c:v>
                </c:pt>
                <c:pt idx="1659">
                  <c:v>100</c:v>
                </c:pt>
                <c:pt idx="1660">
                  <c:v>92</c:v>
                </c:pt>
                <c:pt idx="1661">
                  <c:v>107</c:v>
                </c:pt>
                <c:pt idx="1662">
                  <c:v>100</c:v>
                </c:pt>
                <c:pt idx="1663">
                  <c:v>91</c:v>
                </c:pt>
                <c:pt idx="1664">
                  <c:v>83</c:v>
                </c:pt>
                <c:pt idx="1665">
                  <c:v>107</c:v>
                </c:pt>
                <c:pt idx="1666">
                  <c:v>93</c:v>
                </c:pt>
                <c:pt idx="1667">
                  <c:v>87</c:v>
                </c:pt>
                <c:pt idx="1668">
                  <c:v>105</c:v>
                </c:pt>
                <c:pt idx="1669">
                  <c:v>90</c:v>
                </c:pt>
                <c:pt idx="1670">
                  <c:v>89</c:v>
                </c:pt>
                <c:pt idx="1671">
                  <c:v>110</c:v>
                </c:pt>
                <c:pt idx="1672">
                  <c:v>96</c:v>
                </c:pt>
                <c:pt idx="1673">
                  <c:v>91</c:v>
                </c:pt>
                <c:pt idx="1674">
                  <c:v>100</c:v>
                </c:pt>
                <c:pt idx="1675">
                  <c:v>99</c:v>
                </c:pt>
                <c:pt idx="1676">
                  <c:v>102</c:v>
                </c:pt>
                <c:pt idx="1677">
                  <c:v>95</c:v>
                </c:pt>
                <c:pt idx="1678">
                  <c:v>97</c:v>
                </c:pt>
                <c:pt idx="1679">
                  <c:v>96</c:v>
                </c:pt>
                <c:pt idx="1680">
                  <c:v>100</c:v>
                </c:pt>
                <c:pt idx="1681">
                  <c:v>92</c:v>
                </c:pt>
                <c:pt idx="1682">
                  <c:v>83</c:v>
                </c:pt>
                <c:pt idx="1683">
                  <c:v>115</c:v>
                </c:pt>
                <c:pt idx="1684">
                  <c:v>82</c:v>
                </c:pt>
                <c:pt idx="1685">
                  <c:v>80</c:v>
                </c:pt>
                <c:pt idx="1686">
                  <c:v>83</c:v>
                </c:pt>
                <c:pt idx="1687">
                  <c:v>109</c:v>
                </c:pt>
                <c:pt idx="1688">
                  <c:v>93</c:v>
                </c:pt>
                <c:pt idx="1689">
                  <c:v>99</c:v>
                </c:pt>
                <c:pt idx="1690">
                  <c:v>94</c:v>
                </c:pt>
                <c:pt idx="1691">
                  <c:v>83</c:v>
                </c:pt>
                <c:pt idx="1692">
                  <c:v>89</c:v>
                </c:pt>
                <c:pt idx="1693">
                  <c:v>90</c:v>
                </c:pt>
                <c:pt idx="1694">
                  <c:v>96</c:v>
                </c:pt>
                <c:pt idx="1695">
                  <c:v>87</c:v>
                </c:pt>
                <c:pt idx="1696">
                  <c:v>88</c:v>
                </c:pt>
                <c:pt idx="1697">
                  <c:v>102</c:v>
                </c:pt>
                <c:pt idx="1698">
                  <c:v>101</c:v>
                </c:pt>
                <c:pt idx="1699">
                  <c:v>77</c:v>
                </c:pt>
                <c:pt idx="1700">
                  <c:v>90</c:v>
                </c:pt>
                <c:pt idx="1701">
                  <c:v>96</c:v>
                </c:pt>
                <c:pt idx="1702">
                  <c:v>89</c:v>
                </c:pt>
                <c:pt idx="1703">
                  <c:v>97</c:v>
                </c:pt>
                <c:pt idx="1704">
                  <c:v>80</c:v>
                </c:pt>
                <c:pt idx="1705">
                  <c:v>93</c:v>
                </c:pt>
                <c:pt idx="1706">
                  <c:v>93</c:v>
                </c:pt>
                <c:pt idx="1707">
                  <c:v>77</c:v>
                </c:pt>
                <c:pt idx="1708">
                  <c:v>100</c:v>
                </c:pt>
                <c:pt idx="1709">
                  <c:v>103</c:v>
                </c:pt>
                <c:pt idx="1710">
                  <c:v>88</c:v>
                </c:pt>
                <c:pt idx="1711">
                  <c:v>93</c:v>
                </c:pt>
                <c:pt idx="1712">
                  <c:v>73</c:v>
                </c:pt>
                <c:pt idx="1713">
                  <c:v>91</c:v>
                </c:pt>
                <c:pt idx="1714">
                  <c:v>80</c:v>
                </c:pt>
                <c:pt idx="1715">
                  <c:v>86</c:v>
                </c:pt>
                <c:pt idx="1716">
                  <c:v>78</c:v>
                </c:pt>
                <c:pt idx="1717">
                  <c:v>90</c:v>
                </c:pt>
                <c:pt idx="1718">
                  <c:v>101</c:v>
                </c:pt>
                <c:pt idx="1719">
                  <c:v>79</c:v>
                </c:pt>
                <c:pt idx="1720">
                  <c:v>108</c:v>
                </c:pt>
                <c:pt idx="1721">
                  <c:v>106</c:v>
                </c:pt>
                <c:pt idx="1722">
                  <c:v>87</c:v>
                </c:pt>
                <c:pt idx="1723">
                  <c:v>86</c:v>
                </c:pt>
                <c:pt idx="1724">
                  <c:v>93</c:v>
                </c:pt>
                <c:pt idx="1725">
                  <c:v>92</c:v>
                </c:pt>
                <c:pt idx="1726">
                  <c:v>81</c:v>
                </c:pt>
                <c:pt idx="1727">
                  <c:v>89</c:v>
                </c:pt>
                <c:pt idx="1728">
                  <c:v>78</c:v>
                </c:pt>
                <c:pt idx="1729">
                  <c:v>86</c:v>
                </c:pt>
                <c:pt idx="1730">
                  <c:v>97</c:v>
                </c:pt>
                <c:pt idx="1731">
                  <c:v>88</c:v>
                </c:pt>
                <c:pt idx="1732">
                  <c:v>78</c:v>
                </c:pt>
                <c:pt idx="1733">
                  <c:v>77</c:v>
                </c:pt>
                <c:pt idx="1734">
                  <c:v>75</c:v>
                </c:pt>
                <c:pt idx="1735">
                  <c:v>82</c:v>
                </c:pt>
                <c:pt idx="1736">
                  <c:v>68</c:v>
                </c:pt>
                <c:pt idx="1737">
                  <c:v>72</c:v>
                </c:pt>
                <c:pt idx="1738">
                  <c:v>73</c:v>
                </c:pt>
                <c:pt idx="1739">
                  <c:v>67</c:v>
                </c:pt>
                <c:pt idx="1740">
                  <c:v>69</c:v>
                </c:pt>
                <c:pt idx="1741">
                  <c:v>73</c:v>
                </c:pt>
                <c:pt idx="1742">
                  <c:v>73</c:v>
                </c:pt>
                <c:pt idx="1743">
                  <c:v>66</c:v>
                </c:pt>
                <c:pt idx="1744">
                  <c:v>61</c:v>
                </c:pt>
                <c:pt idx="1745">
                  <c:v>69</c:v>
                </c:pt>
                <c:pt idx="1746">
                  <c:v>84</c:v>
                </c:pt>
                <c:pt idx="1747">
                  <c:v>66</c:v>
                </c:pt>
                <c:pt idx="1748">
                  <c:v>66</c:v>
                </c:pt>
                <c:pt idx="1749">
                  <c:v>55</c:v>
                </c:pt>
                <c:pt idx="1750">
                  <c:v>61</c:v>
                </c:pt>
                <c:pt idx="1751">
                  <c:v>70</c:v>
                </c:pt>
                <c:pt idx="1752">
                  <c:v>75</c:v>
                </c:pt>
                <c:pt idx="1753">
                  <c:v>73</c:v>
                </c:pt>
                <c:pt idx="1754">
                  <c:v>51</c:v>
                </c:pt>
                <c:pt idx="1755">
                  <c:v>54</c:v>
                </c:pt>
                <c:pt idx="1756">
                  <c:v>56</c:v>
                </c:pt>
                <c:pt idx="1757">
                  <c:v>72</c:v>
                </c:pt>
                <c:pt idx="1758">
                  <c:v>58</c:v>
                </c:pt>
                <c:pt idx="1759">
                  <c:v>59</c:v>
                </c:pt>
                <c:pt idx="1760">
                  <c:v>76</c:v>
                </c:pt>
                <c:pt idx="1761">
                  <c:v>58</c:v>
                </c:pt>
                <c:pt idx="1762">
                  <c:v>66</c:v>
                </c:pt>
                <c:pt idx="1763">
                  <c:v>63</c:v>
                </c:pt>
                <c:pt idx="1764">
                  <c:v>55</c:v>
                </c:pt>
                <c:pt idx="1765">
                  <c:v>58</c:v>
                </c:pt>
                <c:pt idx="1766">
                  <c:v>58</c:v>
                </c:pt>
                <c:pt idx="1767">
                  <c:v>66</c:v>
                </c:pt>
                <c:pt idx="1768">
                  <c:v>66</c:v>
                </c:pt>
                <c:pt idx="1769">
                  <c:v>47</c:v>
                </c:pt>
                <c:pt idx="1770">
                  <c:v>45</c:v>
                </c:pt>
                <c:pt idx="1771">
                  <c:v>64</c:v>
                </c:pt>
                <c:pt idx="1772">
                  <c:v>64</c:v>
                </c:pt>
                <c:pt idx="1773">
                  <c:v>64</c:v>
                </c:pt>
                <c:pt idx="1774">
                  <c:v>58</c:v>
                </c:pt>
                <c:pt idx="1775">
                  <c:v>58</c:v>
                </c:pt>
                <c:pt idx="1776">
                  <c:v>48</c:v>
                </c:pt>
                <c:pt idx="1777">
                  <c:v>61</c:v>
                </c:pt>
                <c:pt idx="1778">
                  <c:v>37</c:v>
                </c:pt>
                <c:pt idx="1779">
                  <c:v>59</c:v>
                </c:pt>
                <c:pt idx="1780">
                  <c:v>53</c:v>
                </c:pt>
                <c:pt idx="1781">
                  <c:v>51</c:v>
                </c:pt>
                <c:pt idx="1782">
                  <c:v>38</c:v>
                </c:pt>
                <c:pt idx="1783">
                  <c:v>41</c:v>
                </c:pt>
                <c:pt idx="1784">
                  <c:v>45</c:v>
                </c:pt>
                <c:pt idx="1785">
                  <c:v>48</c:v>
                </c:pt>
                <c:pt idx="1786">
                  <c:v>44</c:v>
                </c:pt>
                <c:pt idx="1787">
                  <c:v>57</c:v>
                </c:pt>
                <c:pt idx="1788">
                  <c:v>49</c:v>
                </c:pt>
                <c:pt idx="1789">
                  <c:v>40</c:v>
                </c:pt>
                <c:pt idx="1790">
                  <c:v>47</c:v>
                </c:pt>
                <c:pt idx="1791">
                  <c:v>51</c:v>
                </c:pt>
                <c:pt idx="1792">
                  <c:v>54</c:v>
                </c:pt>
                <c:pt idx="1793">
                  <c:v>42</c:v>
                </c:pt>
                <c:pt idx="1794">
                  <c:v>45</c:v>
                </c:pt>
                <c:pt idx="1795">
                  <c:v>49</c:v>
                </c:pt>
                <c:pt idx="1796">
                  <c:v>50</c:v>
                </c:pt>
                <c:pt idx="1797">
                  <c:v>52</c:v>
                </c:pt>
                <c:pt idx="1798">
                  <c:v>53</c:v>
                </c:pt>
                <c:pt idx="1799">
                  <c:v>38</c:v>
                </c:pt>
                <c:pt idx="1800">
                  <c:v>52</c:v>
                </c:pt>
                <c:pt idx="1801">
                  <c:v>45</c:v>
                </c:pt>
                <c:pt idx="1802">
                  <c:v>43</c:v>
                </c:pt>
                <c:pt idx="1803">
                  <c:v>32</c:v>
                </c:pt>
                <c:pt idx="1804">
                  <c:v>41</c:v>
                </c:pt>
                <c:pt idx="1805">
                  <c:v>53</c:v>
                </c:pt>
                <c:pt idx="1806">
                  <c:v>49</c:v>
                </c:pt>
                <c:pt idx="1807">
                  <c:v>54</c:v>
                </c:pt>
                <c:pt idx="1808">
                  <c:v>33</c:v>
                </c:pt>
                <c:pt idx="1809">
                  <c:v>30</c:v>
                </c:pt>
                <c:pt idx="1810">
                  <c:v>48</c:v>
                </c:pt>
                <c:pt idx="1811">
                  <c:v>51</c:v>
                </c:pt>
                <c:pt idx="1812">
                  <c:v>36</c:v>
                </c:pt>
                <c:pt idx="1813">
                  <c:v>45</c:v>
                </c:pt>
                <c:pt idx="1814">
                  <c:v>43</c:v>
                </c:pt>
                <c:pt idx="1815">
                  <c:v>37</c:v>
                </c:pt>
                <c:pt idx="1816">
                  <c:v>33</c:v>
                </c:pt>
                <c:pt idx="1817">
                  <c:v>36</c:v>
                </c:pt>
                <c:pt idx="1818">
                  <c:v>46</c:v>
                </c:pt>
                <c:pt idx="1819">
                  <c:v>43</c:v>
                </c:pt>
                <c:pt idx="1820">
                  <c:v>42</c:v>
                </c:pt>
                <c:pt idx="1821">
                  <c:v>48</c:v>
                </c:pt>
                <c:pt idx="1822">
                  <c:v>37</c:v>
                </c:pt>
                <c:pt idx="1823">
                  <c:v>39</c:v>
                </c:pt>
                <c:pt idx="1824">
                  <c:v>44</c:v>
                </c:pt>
                <c:pt idx="1825">
                  <c:v>40</c:v>
                </c:pt>
                <c:pt idx="1826">
                  <c:v>51</c:v>
                </c:pt>
                <c:pt idx="1827">
                  <c:v>51</c:v>
                </c:pt>
                <c:pt idx="1828">
                  <c:v>33</c:v>
                </c:pt>
                <c:pt idx="1829">
                  <c:v>41</c:v>
                </c:pt>
                <c:pt idx="1830">
                  <c:v>43</c:v>
                </c:pt>
                <c:pt idx="1831">
                  <c:v>43</c:v>
                </c:pt>
                <c:pt idx="1832">
                  <c:v>48</c:v>
                </c:pt>
                <c:pt idx="1833">
                  <c:v>49</c:v>
                </c:pt>
                <c:pt idx="1834">
                  <c:v>37</c:v>
                </c:pt>
                <c:pt idx="1835">
                  <c:v>37</c:v>
                </c:pt>
                <c:pt idx="1836">
                  <c:v>49</c:v>
                </c:pt>
                <c:pt idx="1837">
                  <c:v>31</c:v>
                </c:pt>
                <c:pt idx="1838">
                  <c:v>46</c:v>
                </c:pt>
                <c:pt idx="1839">
                  <c:v>35</c:v>
                </c:pt>
                <c:pt idx="1840">
                  <c:v>42</c:v>
                </c:pt>
                <c:pt idx="1841">
                  <c:v>53</c:v>
                </c:pt>
                <c:pt idx="1842">
                  <c:v>41</c:v>
                </c:pt>
                <c:pt idx="1843">
                  <c:v>44</c:v>
                </c:pt>
                <c:pt idx="1844">
                  <c:v>41</c:v>
                </c:pt>
                <c:pt idx="1845">
                  <c:v>49</c:v>
                </c:pt>
                <c:pt idx="1846">
                  <c:v>41</c:v>
                </c:pt>
                <c:pt idx="1847">
                  <c:v>34</c:v>
                </c:pt>
                <c:pt idx="1848">
                  <c:v>30</c:v>
                </c:pt>
                <c:pt idx="1849">
                  <c:v>42</c:v>
                </c:pt>
                <c:pt idx="1850">
                  <c:v>49</c:v>
                </c:pt>
                <c:pt idx="1851">
                  <c:v>43</c:v>
                </c:pt>
                <c:pt idx="1852">
                  <c:v>43</c:v>
                </c:pt>
                <c:pt idx="1853">
                  <c:v>44</c:v>
                </c:pt>
                <c:pt idx="1854">
                  <c:v>30</c:v>
                </c:pt>
                <c:pt idx="1855">
                  <c:v>48</c:v>
                </c:pt>
                <c:pt idx="1856">
                  <c:v>46</c:v>
                </c:pt>
                <c:pt idx="1857">
                  <c:v>38</c:v>
                </c:pt>
                <c:pt idx="1858">
                  <c:v>41</c:v>
                </c:pt>
                <c:pt idx="1859">
                  <c:v>41</c:v>
                </c:pt>
                <c:pt idx="1860">
                  <c:v>36</c:v>
                </c:pt>
                <c:pt idx="1861">
                  <c:v>39</c:v>
                </c:pt>
                <c:pt idx="1862">
                  <c:v>42</c:v>
                </c:pt>
                <c:pt idx="1863">
                  <c:v>29</c:v>
                </c:pt>
                <c:pt idx="1864">
                  <c:v>40</c:v>
                </c:pt>
                <c:pt idx="1865">
                  <c:v>49</c:v>
                </c:pt>
                <c:pt idx="1866">
                  <c:v>37</c:v>
                </c:pt>
                <c:pt idx="1867">
                  <c:v>49</c:v>
                </c:pt>
                <c:pt idx="1868">
                  <c:v>35</c:v>
                </c:pt>
                <c:pt idx="1869">
                  <c:v>39</c:v>
                </c:pt>
                <c:pt idx="1870">
                  <c:v>49</c:v>
                </c:pt>
                <c:pt idx="1871">
                  <c:v>45</c:v>
                </c:pt>
                <c:pt idx="1872">
                  <c:v>39</c:v>
                </c:pt>
                <c:pt idx="1873">
                  <c:v>41</c:v>
                </c:pt>
                <c:pt idx="1874">
                  <c:v>39</c:v>
                </c:pt>
                <c:pt idx="1875">
                  <c:v>41</c:v>
                </c:pt>
                <c:pt idx="1876">
                  <c:v>45</c:v>
                </c:pt>
                <c:pt idx="1877">
                  <c:v>43</c:v>
                </c:pt>
                <c:pt idx="1878">
                  <c:v>36</c:v>
                </c:pt>
                <c:pt idx="1879">
                  <c:v>44</c:v>
                </c:pt>
                <c:pt idx="1880">
                  <c:v>55</c:v>
                </c:pt>
                <c:pt idx="1881">
                  <c:v>37</c:v>
                </c:pt>
                <c:pt idx="1882">
                  <c:v>39</c:v>
                </c:pt>
                <c:pt idx="1883">
                  <c:v>47</c:v>
                </c:pt>
                <c:pt idx="1884">
                  <c:v>47</c:v>
                </c:pt>
                <c:pt idx="1885">
                  <c:v>28</c:v>
                </c:pt>
                <c:pt idx="1886">
                  <c:v>36</c:v>
                </c:pt>
                <c:pt idx="1887">
                  <c:v>34</c:v>
                </c:pt>
                <c:pt idx="1888">
                  <c:v>31</c:v>
                </c:pt>
                <c:pt idx="1889">
                  <c:v>38</c:v>
                </c:pt>
                <c:pt idx="1890">
                  <c:v>48</c:v>
                </c:pt>
                <c:pt idx="1891">
                  <c:v>39</c:v>
                </c:pt>
                <c:pt idx="1892">
                  <c:v>46</c:v>
                </c:pt>
                <c:pt idx="1893">
                  <c:v>36</c:v>
                </c:pt>
                <c:pt idx="1894">
                  <c:v>58</c:v>
                </c:pt>
                <c:pt idx="1895">
                  <c:v>43</c:v>
                </c:pt>
                <c:pt idx="1896">
                  <c:v>42</c:v>
                </c:pt>
                <c:pt idx="1897">
                  <c:v>46</c:v>
                </c:pt>
                <c:pt idx="1898">
                  <c:v>46</c:v>
                </c:pt>
                <c:pt idx="1899">
                  <c:v>40</c:v>
                </c:pt>
                <c:pt idx="1900">
                  <c:v>39</c:v>
                </c:pt>
                <c:pt idx="1901">
                  <c:v>48</c:v>
                </c:pt>
                <c:pt idx="1902">
                  <c:v>46</c:v>
                </c:pt>
                <c:pt idx="1903">
                  <c:v>34</c:v>
                </c:pt>
                <c:pt idx="1904">
                  <c:v>32</c:v>
                </c:pt>
                <c:pt idx="1905">
                  <c:v>52</c:v>
                </c:pt>
                <c:pt idx="1906">
                  <c:v>43</c:v>
                </c:pt>
                <c:pt idx="1907">
                  <c:v>39</c:v>
                </c:pt>
                <c:pt idx="1908">
                  <c:v>42</c:v>
                </c:pt>
                <c:pt idx="1909">
                  <c:v>31</c:v>
                </c:pt>
                <c:pt idx="1910">
                  <c:v>41</c:v>
                </c:pt>
                <c:pt idx="1911">
                  <c:v>36</c:v>
                </c:pt>
                <c:pt idx="1912">
                  <c:v>46</c:v>
                </c:pt>
                <c:pt idx="1913">
                  <c:v>46</c:v>
                </c:pt>
                <c:pt idx="1914">
                  <c:v>43</c:v>
                </c:pt>
                <c:pt idx="1915">
                  <c:v>47</c:v>
                </c:pt>
                <c:pt idx="1916">
                  <c:v>37</c:v>
                </c:pt>
                <c:pt idx="1917">
                  <c:v>37</c:v>
                </c:pt>
                <c:pt idx="1918">
                  <c:v>32</c:v>
                </c:pt>
                <c:pt idx="1919">
                  <c:v>56</c:v>
                </c:pt>
                <c:pt idx="1920">
                  <c:v>40</c:v>
                </c:pt>
                <c:pt idx="1921">
                  <c:v>52</c:v>
                </c:pt>
                <c:pt idx="1922">
                  <c:v>46</c:v>
                </c:pt>
                <c:pt idx="1923">
                  <c:v>51</c:v>
                </c:pt>
                <c:pt idx="1924">
                  <c:v>34</c:v>
                </c:pt>
                <c:pt idx="1925">
                  <c:v>56</c:v>
                </c:pt>
                <c:pt idx="1926">
                  <c:v>53</c:v>
                </c:pt>
                <c:pt idx="1927">
                  <c:v>50</c:v>
                </c:pt>
                <c:pt idx="1928">
                  <c:v>47</c:v>
                </c:pt>
                <c:pt idx="1929">
                  <c:v>39</c:v>
                </c:pt>
                <c:pt idx="1930">
                  <c:v>35</c:v>
                </c:pt>
                <c:pt idx="1931">
                  <c:v>40</c:v>
                </c:pt>
                <c:pt idx="1932">
                  <c:v>51</c:v>
                </c:pt>
                <c:pt idx="1933">
                  <c:v>37</c:v>
                </c:pt>
                <c:pt idx="1934">
                  <c:v>41</c:v>
                </c:pt>
                <c:pt idx="1935">
                  <c:v>46</c:v>
                </c:pt>
                <c:pt idx="1936">
                  <c:v>50</c:v>
                </c:pt>
                <c:pt idx="1937">
                  <c:v>59</c:v>
                </c:pt>
                <c:pt idx="1938">
                  <c:v>36</c:v>
                </c:pt>
                <c:pt idx="1939">
                  <c:v>32</c:v>
                </c:pt>
                <c:pt idx="1940">
                  <c:v>35</c:v>
                </c:pt>
                <c:pt idx="1941">
                  <c:v>39</c:v>
                </c:pt>
                <c:pt idx="1942">
                  <c:v>36</c:v>
                </c:pt>
                <c:pt idx="1943">
                  <c:v>36</c:v>
                </c:pt>
                <c:pt idx="1944">
                  <c:v>42</c:v>
                </c:pt>
                <c:pt idx="1945">
                  <c:v>42</c:v>
                </c:pt>
                <c:pt idx="1946">
                  <c:v>50</c:v>
                </c:pt>
                <c:pt idx="1947">
                  <c:v>43</c:v>
                </c:pt>
                <c:pt idx="1948">
                  <c:v>47</c:v>
                </c:pt>
                <c:pt idx="1949">
                  <c:v>40</c:v>
                </c:pt>
                <c:pt idx="1950">
                  <c:v>40</c:v>
                </c:pt>
                <c:pt idx="1951">
                  <c:v>50</c:v>
                </c:pt>
                <c:pt idx="1952">
                  <c:v>39</c:v>
                </c:pt>
                <c:pt idx="1953">
                  <c:v>43</c:v>
                </c:pt>
                <c:pt idx="1954">
                  <c:v>42</c:v>
                </c:pt>
                <c:pt idx="1955">
                  <c:v>44</c:v>
                </c:pt>
                <c:pt idx="1956">
                  <c:v>35</c:v>
                </c:pt>
                <c:pt idx="1957">
                  <c:v>36</c:v>
                </c:pt>
                <c:pt idx="1958">
                  <c:v>38</c:v>
                </c:pt>
                <c:pt idx="1959">
                  <c:v>35</c:v>
                </c:pt>
                <c:pt idx="1960">
                  <c:v>47</c:v>
                </c:pt>
                <c:pt idx="1961">
                  <c:v>38</c:v>
                </c:pt>
                <c:pt idx="1962">
                  <c:v>37</c:v>
                </c:pt>
                <c:pt idx="1963">
                  <c:v>47</c:v>
                </c:pt>
                <c:pt idx="1964">
                  <c:v>35</c:v>
                </c:pt>
                <c:pt idx="1965">
                  <c:v>44</c:v>
                </c:pt>
                <c:pt idx="1966">
                  <c:v>33</c:v>
                </c:pt>
                <c:pt idx="1967">
                  <c:v>49</c:v>
                </c:pt>
                <c:pt idx="1968">
                  <c:v>42</c:v>
                </c:pt>
                <c:pt idx="1969">
                  <c:v>34</c:v>
                </c:pt>
                <c:pt idx="1970">
                  <c:v>47</c:v>
                </c:pt>
                <c:pt idx="1971">
                  <c:v>38</c:v>
                </c:pt>
                <c:pt idx="1972">
                  <c:v>37</c:v>
                </c:pt>
                <c:pt idx="1973">
                  <c:v>32</c:v>
                </c:pt>
                <c:pt idx="1974">
                  <c:v>39</c:v>
                </c:pt>
                <c:pt idx="1975">
                  <c:v>41</c:v>
                </c:pt>
                <c:pt idx="1976">
                  <c:v>49</c:v>
                </c:pt>
                <c:pt idx="1977">
                  <c:v>39</c:v>
                </c:pt>
                <c:pt idx="1978">
                  <c:v>42</c:v>
                </c:pt>
                <c:pt idx="1979">
                  <c:v>42</c:v>
                </c:pt>
                <c:pt idx="1980">
                  <c:v>39</c:v>
                </c:pt>
                <c:pt idx="1981">
                  <c:v>39</c:v>
                </c:pt>
                <c:pt idx="1982">
                  <c:v>35</c:v>
                </c:pt>
                <c:pt idx="1983">
                  <c:v>46</c:v>
                </c:pt>
                <c:pt idx="1984">
                  <c:v>35</c:v>
                </c:pt>
                <c:pt idx="1985">
                  <c:v>35</c:v>
                </c:pt>
                <c:pt idx="1986">
                  <c:v>50</c:v>
                </c:pt>
                <c:pt idx="1987">
                  <c:v>32</c:v>
                </c:pt>
                <c:pt idx="1988">
                  <c:v>50</c:v>
                </c:pt>
                <c:pt idx="1989">
                  <c:v>43</c:v>
                </c:pt>
                <c:pt idx="1990">
                  <c:v>36</c:v>
                </c:pt>
                <c:pt idx="1991">
                  <c:v>45</c:v>
                </c:pt>
                <c:pt idx="1992">
                  <c:v>50</c:v>
                </c:pt>
                <c:pt idx="1993">
                  <c:v>41</c:v>
                </c:pt>
                <c:pt idx="1994">
                  <c:v>36</c:v>
                </c:pt>
                <c:pt idx="1995">
                  <c:v>37</c:v>
                </c:pt>
                <c:pt idx="1996">
                  <c:v>43</c:v>
                </c:pt>
                <c:pt idx="1997">
                  <c:v>26</c:v>
                </c:pt>
                <c:pt idx="1998">
                  <c:v>46</c:v>
                </c:pt>
                <c:pt idx="1999">
                  <c:v>46</c:v>
                </c:pt>
                <c:pt idx="2000">
                  <c:v>39</c:v>
                </c:pt>
                <c:pt idx="2001">
                  <c:v>50</c:v>
                </c:pt>
                <c:pt idx="2002">
                  <c:v>33</c:v>
                </c:pt>
                <c:pt idx="2003">
                  <c:v>44</c:v>
                </c:pt>
                <c:pt idx="2004">
                  <c:v>50</c:v>
                </c:pt>
                <c:pt idx="2005">
                  <c:v>51</c:v>
                </c:pt>
                <c:pt idx="2006">
                  <c:v>40</c:v>
                </c:pt>
                <c:pt idx="2007">
                  <c:v>41</c:v>
                </c:pt>
                <c:pt idx="2008">
                  <c:v>54</c:v>
                </c:pt>
                <c:pt idx="2009">
                  <c:v>42</c:v>
                </c:pt>
                <c:pt idx="2010">
                  <c:v>42</c:v>
                </c:pt>
                <c:pt idx="2011">
                  <c:v>32</c:v>
                </c:pt>
                <c:pt idx="2012">
                  <c:v>41</c:v>
                </c:pt>
                <c:pt idx="2013">
                  <c:v>41</c:v>
                </c:pt>
                <c:pt idx="2014">
                  <c:v>50</c:v>
                </c:pt>
                <c:pt idx="2015">
                  <c:v>37</c:v>
                </c:pt>
                <c:pt idx="2016">
                  <c:v>48</c:v>
                </c:pt>
                <c:pt idx="2017">
                  <c:v>44</c:v>
                </c:pt>
                <c:pt idx="2018">
                  <c:v>53</c:v>
                </c:pt>
                <c:pt idx="2019">
                  <c:v>54</c:v>
                </c:pt>
                <c:pt idx="2020">
                  <c:v>51</c:v>
                </c:pt>
                <c:pt idx="2021">
                  <c:v>53</c:v>
                </c:pt>
                <c:pt idx="2022">
                  <c:v>34</c:v>
                </c:pt>
                <c:pt idx="2023">
                  <c:v>55</c:v>
                </c:pt>
                <c:pt idx="2024">
                  <c:v>52</c:v>
                </c:pt>
                <c:pt idx="2025">
                  <c:v>38</c:v>
                </c:pt>
                <c:pt idx="2026">
                  <c:v>49</c:v>
                </c:pt>
                <c:pt idx="2027">
                  <c:v>54</c:v>
                </c:pt>
                <c:pt idx="2028">
                  <c:v>39</c:v>
                </c:pt>
                <c:pt idx="2029">
                  <c:v>57</c:v>
                </c:pt>
                <c:pt idx="2030">
                  <c:v>50</c:v>
                </c:pt>
                <c:pt idx="2031">
                  <c:v>53</c:v>
                </c:pt>
                <c:pt idx="2032">
                  <c:v>50</c:v>
                </c:pt>
                <c:pt idx="2033">
                  <c:v>44</c:v>
                </c:pt>
                <c:pt idx="2034">
                  <c:v>55</c:v>
                </c:pt>
                <c:pt idx="2035">
                  <c:v>38</c:v>
                </c:pt>
                <c:pt idx="2036">
                  <c:v>49</c:v>
                </c:pt>
                <c:pt idx="2037">
                  <c:v>42</c:v>
                </c:pt>
                <c:pt idx="2038">
                  <c:v>38</c:v>
                </c:pt>
                <c:pt idx="2039">
                  <c:v>57</c:v>
                </c:pt>
                <c:pt idx="2040">
                  <c:v>42</c:v>
                </c:pt>
                <c:pt idx="2041">
                  <c:v>50</c:v>
                </c:pt>
                <c:pt idx="2042">
                  <c:v>46</c:v>
                </c:pt>
                <c:pt idx="2043">
                  <c:v>54</c:v>
                </c:pt>
                <c:pt idx="2044">
                  <c:v>71</c:v>
                </c:pt>
                <c:pt idx="2045">
                  <c:v>67</c:v>
                </c:pt>
                <c:pt idx="2046">
                  <c:v>42</c:v>
                </c:pt>
                <c:pt idx="2047">
                  <c:v>43</c:v>
                </c:pt>
                <c:pt idx="2048">
                  <c:v>44</c:v>
                </c:pt>
                <c:pt idx="2049">
                  <c:v>59</c:v>
                </c:pt>
                <c:pt idx="2050">
                  <c:v>60</c:v>
                </c:pt>
                <c:pt idx="2051">
                  <c:v>60</c:v>
                </c:pt>
                <c:pt idx="2052">
                  <c:v>63</c:v>
                </c:pt>
                <c:pt idx="2053">
                  <c:v>64</c:v>
                </c:pt>
                <c:pt idx="2054">
                  <c:v>51</c:v>
                </c:pt>
                <c:pt idx="2055">
                  <c:v>53</c:v>
                </c:pt>
                <c:pt idx="2056">
                  <c:v>53</c:v>
                </c:pt>
                <c:pt idx="2057">
                  <c:v>51</c:v>
                </c:pt>
                <c:pt idx="2058">
                  <c:v>56</c:v>
                </c:pt>
                <c:pt idx="2059">
                  <c:v>70</c:v>
                </c:pt>
                <c:pt idx="2060">
                  <c:v>72</c:v>
                </c:pt>
                <c:pt idx="2061">
                  <c:v>58</c:v>
                </c:pt>
                <c:pt idx="2062">
                  <c:v>63</c:v>
                </c:pt>
                <c:pt idx="2063">
                  <c:v>56</c:v>
                </c:pt>
                <c:pt idx="2064">
                  <c:v>68</c:v>
                </c:pt>
                <c:pt idx="2065">
                  <c:v>64</c:v>
                </c:pt>
                <c:pt idx="2066">
                  <c:v>61</c:v>
                </c:pt>
                <c:pt idx="2067">
                  <c:v>62</c:v>
                </c:pt>
                <c:pt idx="2068">
                  <c:v>58</c:v>
                </c:pt>
                <c:pt idx="2069">
                  <c:v>50</c:v>
                </c:pt>
                <c:pt idx="2070">
                  <c:v>73</c:v>
                </c:pt>
                <c:pt idx="2071">
                  <c:v>62</c:v>
                </c:pt>
                <c:pt idx="2072">
                  <c:v>71</c:v>
                </c:pt>
                <c:pt idx="2073">
                  <c:v>70</c:v>
                </c:pt>
                <c:pt idx="2074">
                  <c:v>65</c:v>
                </c:pt>
                <c:pt idx="2075">
                  <c:v>70</c:v>
                </c:pt>
                <c:pt idx="2076">
                  <c:v>64</c:v>
                </c:pt>
                <c:pt idx="2077">
                  <c:v>72</c:v>
                </c:pt>
                <c:pt idx="2078">
                  <c:v>64</c:v>
                </c:pt>
                <c:pt idx="2079">
                  <c:v>73</c:v>
                </c:pt>
                <c:pt idx="2080">
                  <c:v>60</c:v>
                </c:pt>
                <c:pt idx="2081">
                  <c:v>76</c:v>
                </c:pt>
                <c:pt idx="2082">
                  <c:v>74</c:v>
                </c:pt>
                <c:pt idx="2083">
                  <c:v>71</c:v>
                </c:pt>
                <c:pt idx="2084">
                  <c:v>62</c:v>
                </c:pt>
                <c:pt idx="2085">
                  <c:v>81</c:v>
                </c:pt>
                <c:pt idx="2086">
                  <c:v>70</c:v>
                </c:pt>
                <c:pt idx="2087">
                  <c:v>74</c:v>
                </c:pt>
                <c:pt idx="2088">
                  <c:v>75</c:v>
                </c:pt>
                <c:pt idx="2089">
                  <c:v>69</c:v>
                </c:pt>
                <c:pt idx="2090">
                  <c:v>66</c:v>
                </c:pt>
                <c:pt idx="2091">
                  <c:v>58</c:v>
                </c:pt>
                <c:pt idx="2092">
                  <c:v>70</c:v>
                </c:pt>
                <c:pt idx="2093">
                  <c:v>76</c:v>
                </c:pt>
                <c:pt idx="2094">
                  <c:v>60</c:v>
                </c:pt>
                <c:pt idx="2095">
                  <c:v>74</c:v>
                </c:pt>
                <c:pt idx="2096">
                  <c:v>78</c:v>
                </c:pt>
                <c:pt idx="2097">
                  <c:v>72</c:v>
                </c:pt>
                <c:pt idx="2098">
                  <c:v>71</c:v>
                </c:pt>
                <c:pt idx="2099">
                  <c:v>76</c:v>
                </c:pt>
                <c:pt idx="2100">
                  <c:v>65</c:v>
                </c:pt>
                <c:pt idx="2101">
                  <c:v>59</c:v>
                </c:pt>
                <c:pt idx="2102">
                  <c:v>66</c:v>
                </c:pt>
                <c:pt idx="2103">
                  <c:v>59</c:v>
                </c:pt>
                <c:pt idx="2104">
                  <c:v>51</c:v>
                </c:pt>
                <c:pt idx="2105">
                  <c:v>69</c:v>
                </c:pt>
                <c:pt idx="2106">
                  <c:v>65</c:v>
                </c:pt>
                <c:pt idx="2107">
                  <c:v>62</c:v>
                </c:pt>
                <c:pt idx="2108">
                  <c:v>59</c:v>
                </c:pt>
                <c:pt idx="2109">
                  <c:v>79</c:v>
                </c:pt>
                <c:pt idx="2110">
                  <c:v>79</c:v>
                </c:pt>
                <c:pt idx="2111">
                  <c:v>80</c:v>
                </c:pt>
                <c:pt idx="2112">
                  <c:v>82</c:v>
                </c:pt>
                <c:pt idx="2113">
                  <c:v>71</c:v>
                </c:pt>
                <c:pt idx="2114">
                  <c:v>67</c:v>
                </c:pt>
                <c:pt idx="2115">
                  <c:v>63</c:v>
                </c:pt>
                <c:pt idx="2116">
                  <c:v>61</c:v>
                </c:pt>
                <c:pt idx="2117">
                  <c:v>62</c:v>
                </c:pt>
                <c:pt idx="2118">
                  <c:v>69</c:v>
                </c:pt>
                <c:pt idx="2119">
                  <c:v>71</c:v>
                </c:pt>
                <c:pt idx="2120">
                  <c:v>53</c:v>
                </c:pt>
                <c:pt idx="2121">
                  <c:v>54</c:v>
                </c:pt>
                <c:pt idx="2122">
                  <c:v>76</c:v>
                </c:pt>
                <c:pt idx="2123">
                  <c:v>64</c:v>
                </c:pt>
                <c:pt idx="2124">
                  <c:v>49</c:v>
                </c:pt>
                <c:pt idx="2125">
                  <c:v>63</c:v>
                </c:pt>
                <c:pt idx="2126">
                  <c:v>82</c:v>
                </c:pt>
                <c:pt idx="2127">
                  <c:v>64</c:v>
                </c:pt>
                <c:pt idx="2128">
                  <c:v>72</c:v>
                </c:pt>
                <c:pt idx="2129">
                  <c:v>64</c:v>
                </c:pt>
                <c:pt idx="2130">
                  <c:v>76</c:v>
                </c:pt>
                <c:pt idx="2131">
                  <c:v>70</c:v>
                </c:pt>
                <c:pt idx="2132">
                  <c:v>63</c:v>
                </c:pt>
                <c:pt idx="2133">
                  <c:v>61</c:v>
                </c:pt>
                <c:pt idx="2134">
                  <c:v>84</c:v>
                </c:pt>
                <c:pt idx="2135">
                  <c:v>70</c:v>
                </c:pt>
                <c:pt idx="2136">
                  <c:v>58</c:v>
                </c:pt>
                <c:pt idx="2137">
                  <c:v>47</c:v>
                </c:pt>
                <c:pt idx="2138">
                  <c:v>61</c:v>
                </c:pt>
                <c:pt idx="2139">
                  <c:v>52</c:v>
                </c:pt>
                <c:pt idx="2140">
                  <c:v>58</c:v>
                </c:pt>
                <c:pt idx="2141">
                  <c:v>70</c:v>
                </c:pt>
                <c:pt idx="2142">
                  <c:v>69</c:v>
                </c:pt>
                <c:pt idx="2143">
                  <c:v>62</c:v>
                </c:pt>
                <c:pt idx="2144">
                  <c:v>66</c:v>
                </c:pt>
                <c:pt idx="2145">
                  <c:v>64</c:v>
                </c:pt>
                <c:pt idx="2146">
                  <c:v>64</c:v>
                </c:pt>
                <c:pt idx="2147">
                  <c:v>65</c:v>
                </c:pt>
                <c:pt idx="2148">
                  <c:v>57</c:v>
                </c:pt>
                <c:pt idx="2149">
                  <c:v>72</c:v>
                </c:pt>
                <c:pt idx="2150">
                  <c:v>68</c:v>
                </c:pt>
                <c:pt idx="2151">
                  <c:v>51</c:v>
                </c:pt>
                <c:pt idx="2152">
                  <c:v>57</c:v>
                </c:pt>
                <c:pt idx="2153">
                  <c:v>70</c:v>
                </c:pt>
                <c:pt idx="2154">
                  <c:v>75</c:v>
                </c:pt>
                <c:pt idx="2155">
                  <c:v>61</c:v>
                </c:pt>
                <c:pt idx="2156">
                  <c:v>59</c:v>
                </c:pt>
                <c:pt idx="2157">
                  <c:v>55</c:v>
                </c:pt>
                <c:pt idx="2158">
                  <c:v>75</c:v>
                </c:pt>
                <c:pt idx="2159">
                  <c:v>59</c:v>
                </c:pt>
                <c:pt idx="2160">
                  <c:v>64</c:v>
                </c:pt>
                <c:pt idx="2161">
                  <c:v>69</c:v>
                </c:pt>
                <c:pt idx="2162">
                  <c:v>60</c:v>
                </c:pt>
                <c:pt idx="2163">
                  <c:v>71</c:v>
                </c:pt>
                <c:pt idx="2164">
                  <c:v>57</c:v>
                </c:pt>
                <c:pt idx="2165">
                  <c:v>72</c:v>
                </c:pt>
                <c:pt idx="2166">
                  <c:v>49</c:v>
                </c:pt>
                <c:pt idx="2167">
                  <c:v>49</c:v>
                </c:pt>
                <c:pt idx="2168">
                  <c:v>72</c:v>
                </c:pt>
                <c:pt idx="2169">
                  <c:v>43</c:v>
                </c:pt>
                <c:pt idx="2170">
                  <c:v>64</c:v>
                </c:pt>
                <c:pt idx="2171">
                  <c:v>80</c:v>
                </c:pt>
                <c:pt idx="2172">
                  <c:v>62</c:v>
                </c:pt>
                <c:pt idx="2173">
                  <c:v>48</c:v>
                </c:pt>
                <c:pt idx="2174">
                  <c:v>74</c:v>
                </c:pt>
                <c:pt idx="2175">
                  <c:v>63</c:v>
                </c:pt>
                <c:pt idx="2176">
                  <c:v>67</c:v>
                </c:pt>
                <c:pt idx="2177">
                  <c:v>58</c:v>
                </c:pt>
                <c:pt idx="2178">
                  <c:v>65</c:v>
                </c:pt>
                <c:pt idx="2179">
                  <c:v>59</c:v>
                </c:pt>
                <c:pt idx="2180">
                  <c:v>76</c:v>
                </c:pt>
                <c:pt idx="2181">
                  <c:v>66</c:v>
                </c:pt>
                <c:pt idx="2182">
                  <c:v>58</c:v>
                </c:pt>
                <c:pt idx="2183">
                  <c:v>82</c:v>
                </c:pt>
                <c:pt idx="2184">
                  <c:v>69</c:v>
                </c:pt>
                <c:pt idx="2185">
                  <c:v>53</c:v>
                </c:pt>
                <c:pt idx="2186">
                  <c:v>56</c:v>
                </c:pt>
                <c:pt idx="2187">
                  <c:v>50</c:v>
                </c:pt>
                <c:pt idx="2188">
                  <c:v>58</c:v>
                </c:pt>
                <c:pt idx="2189">
                  <c:v>74</c:v>
                </c:pt>
                <c:pt idx="2190">
                  <c:v>55</c:v>
                </c:pt>
                <c:pt idx="2191">
                  <c:v>62</c:v>
                </c:pt>
                <c:pt idx="2192">
                  <c:v>72</c:v>
                </c:pt>
                <c:pt idx="2193">
                  <c:v>60</c:v>
                </c:pt>
                <c:pt idx="2194">
                  <c:v>59</c:v>
                </c:pt>
                <c:pt idx="2195">
                  <c:v>64</c:v>
                </c:pt>
                <c:pt idx="2196">
                  <c:v>62</c:v>
                </c:pt>
                <c:pt idx="2197">
                  <c:v>74</c:v>
                </c:pt>
                <c:pt idx="2198">
                  <c:v>73</c:v>
                </c:pt>
                <c:pt idx="2199">
                  <c:v>60</c:v>
                </c:pt>
                <c:pt idx="2200">
                  <c:v>77</c:v>
                </c:pt>
                <c:pt idx="2201">
                  <c:v>69</c:v>
                </c:pt>
                <c:pt idx="2202">
                  <c:v>64</c:v>
                </c:pt>
                <c:pt idx="2203">
                  <c:v>73</c:v>
                </c:pt>
                <c:pt idx="2204">
                  <c:v>77</c:v>
                </c:pt>
                <c:pt idx="2205">
                  <c:v>68</c:v>
                </c:pt>
                <c:pt idx="2206">
                  <c:v>63</c:v>
                </c:pt>
                <c:pt idx="2207">
                  <c:v>77</c:v>
                </c:pt>
                <c:pt idx="2208">
                  <c:v>73</c:v>
                </c:pt>
                <c:pt idx="2209">
                  <c:v>79</c:v>
                </c:pt>
                <c:pt idx="2210">
                  <c:v>69</c:v>
                </c:pt>
                <c:pt idx="2211">
                  <c:v>81</c:v>
                </c:pt>
                <c:pt idx="2212">
                  <c:v>76</c:v>
                </c:pt>
                <c:pt idx="2213">
                  <c:v>86</c:v>
                </c:pt>
                <c:pt idx="2214">
                  <c:v>84</c:v>
                </c:pt>
                <c:pt idx="2215">
                  <c:v>62</c:v>
                </c:pt>
                <c:pt idx="2216">
                  <c:v>75</c:v>
                </c:pt>
                <c:pt idx="2217">
                  <c:v>76</c:v>
                </c:pt>
                <c:pt idx="2218">
                  <c:v>68</c:v>
                </c:pt>
                <c:pt idx="2219">
                  <c:v>69</c:v>
                </c:pt>
                <c:pt idx="2220">
                  <c:v>76</c:v>
                </c:pt>
                <c:pt idx="2221">
                  <c:v>82</c:v>
                </c:pt>
                <c:pt idx="2222">
                  <c:v>78</c:v>
                </c:pt>
                <c:pt idx="2223">
                  <c:v>85</c:v>
                </c:pt>
                <c:pt idx="2224">
                  <c:v>79</c:v>
                </c:pt>
                <c:pt idx="2225">
                  <c:v>72</c:v>
                </c:pt>
                <c:pt idx="2226">
                  <c:v>82</c:v>
                </c:pt>
                <c:pt idx="2227">
                  <c:v>66</c:v>
                </c:pt>
                <c:pt idx="2228">
                  <c:v>74</c:v>
                </c:pt>
                <c:pt idx="2229">
                  <c:v>79</c:v>
                </c:pt>
                <c:pt idx="2230">
                  <c:v>78</c:v>
                </c:pt>
                <c:pt idx="2231">
                  <c:v>81</c:v>
                </c:pt>
                <c:pt idx="2232">
                  <c:v>75</c:v>
                </c:pt>
                <c:pt idx="2233">
                  <c:v>90</c:v>
                </c:pt>
                <c:pt idx="2234">
                  <c:v>66</c:v>
                </c:pt>
                <c:pt idx="2235">
                  <c:v>95</c:v>
                </c:pt>
                <c:pt idx="2236">
                  <c:v>81</c:v>
                </c:pt>
                <c:pt idx="2237">
                  <c:v>75</c:v>
                </c:pt>
                <c:pt idx="2238">
                  <c:v>94</c:v>
                </c:pt>
                <c:pt idx="2239">
                  <c:v>81</c:v>
                </c:pt>
                <c:pt idx="2240">
                  <c:v>79</c:v>
                </c:pt>
                <c:pt idx="2241">
                  <c:v>93</c:v>
                </c:pt>
                <c:pt idx="2242">
                  <c:v>89</c:v>
                </c:pt>
                <c:pt idx="2243">
                  <c:v>92</c:v>
                </c:pt>
                <c:pt idx="2244">
                  <c:v>91</c:v>
                </c:pt>
                <c:pt idx="2245">
                  <c:v>82</c:v>
                </c:pt>
                <c:pt idx="2246">
                  <c:v>89</c:v>
                </c:pt>
                <c:pt idx="2247">
                  <c:v>72</c:v>
                </c:pt>
                <c:pt idx="2248">
                  <c:v>86</c:v>
                </c:pt>
                <c:pt idx="2249">
                  <c:v>69</c:v>
                </c:pt>
                <c:pt idx="2250">
                  <c:v>76</c:v>
                </c:pt>
                <c:pt idx="2251">
                  <c:v>65</c:v>
                </c:pt>
                <c:pt idx="2252">
                  <c:v>76</c:v>
                </c:pt>
                <c:pt idx="2253">
                  <c:v>70</c:v>
                </c:pt>
                <c:pt idx="2254">
                  <c:v>88</c:v>
                </c:pt>
                <c:pt idx="2255">
                  <c:v>81</c:v>
                </c:pt>
                <c:pt idx="2256">
                  <c:v>74</c:v>
                </c:pt>
                <c:pt idx="2257">
                  <c:v>84</c:v>
                </c:pt>
                <c:pt idx="2258">
                  <c:v>73</c:v>
                </c:pt>
                <c:pt idx="2259">
                  <c:v>81</c:v>
                </c:pt>
                <c:pt idx="2260">
                  <c:v>85</c:v>
                </c:pt>
                <c:pt idx="2261">
                  <c:v>79</c:v>
                </c:pt>
                <c:pt idx="2262">
                  <c:v>87</c:v>
                </c:pt>
                <c:pt idx="2263">
                  <c:v>94</c:v>
                </c:pt>
                <c:pt idx="2264">
                  <c:v>82</c:v>
                </c:pt>
                <c:pt idx="2265">
                  <c:v>81</c:v>
                </c:pt>
                <c:pt idx="2266">
                  <c:v>88</c:v>
                </c:pt>
                <c:pt idx="2267">
                  <c:v>89</c:v>
                </c:pt>
                <c:pt idx="2268">
                  <c:v>97</c:v>
                </c:pt>
                <c:pt idx="2269">
                  <c:v>76</c:v>
                </c:pt>
                <c:pt idx="2270">
                  <c:v>83</c:v>
                </c:pt>
                <c:pt idx="2271">
                  <c:v>77</c:v>
                </c:pt>
                <c:pt idx="2272">
                  <c:v>66</c:v>
                </c:pt>
                <c:pt idx="2273">
                  <c:v>84</c:v>
                </c:pt>
                <c:pt idx="2274">
                  <c:v>67</c:v>
                </c:pt>
                <c:pt idx="2275">
                  <c:v>87</c:v>
                </c:pt>
                <c:pt idx="2276">
                  <c:v>89</c:v>
                </c:pt>
                <c:pt idx="2277">
                  <c:v>81</c:v>
                </c:pt>
                <c:pt idx="2278">
                  <c:v>92</c:v>
                </c:pt>
                <c:pt idx="2279">
                  <c:v>84</c:v>
                </c:pt>
                <c:pt idx="2280">
                  <c:v>86</c:v>
                </c:pt>
                <c:pt idx="2281">
                  <c:v>61</c:v>
                </c:pt>
                <c:pt idx="2282">
                  <c:v>85</c:v>
                </c:pt>
                <c:pt idx="2283">
                  <c:v>74</c:v>
                </c:pt>
                <c:pt idx="2284">
                  <c:v>70</c:v>
                </c:pt>
                <c:pt idx="2285">
                  <c:v>53</c:v>
                </c:pt>
                <c:pt idx="2286">
                  <c:v>82</c:v>
                </c:pt>
                <c:pt idx="2287">
                  <c:v>67</c:v>
                </c:pt>
                <c:pt idx="2288">
                  <c:v>81</c:v>
                </c:pt>
                <c:pt idx="2289">
                  <c:v>71</c:v>
                </c:pt>
                <c:pt idx="2290">
                  <c:v>78</c:v>
                </c:pt>
                <c:pt idx="2291">
                  <c:v>73</c:v>
                </c:pt>
                <c:pt idx="2292">
                  <c:v>81</c:v>
                </c:pt>
                <c:pt idx="2293">
                  <c:v>60</c:v>
                </c:pt>
                <c:pt idx="2294">
                  <c:v>73</c:v>
                </c:pt>
                <c:pt idx="2295">
                  <c:v>79</c:v>
                </c:pt>
                <c:pt idx="2296">
                  <c:v>65</c:v>
                </c:pt>
                <c:pt idx="2297">
                  <c:v>79</c:v>
                </c:pt>
                <c:pt idx="2298">
                  <c:v>98</c:v>
                </c:pt>
                <c:pt idx="2299">
                  <c:v>70</c:v>
                </c:pt>
                <c:pt idx="2300">
                  <c:v>77</c:v>
                </c:pt>
                <c:pt idx="2301">
                  <c:v>55</c:v>
                </c:pt>
                <c:pt idx="2302">
                  <c:v>69</c:v>
                </c:pt>
                <c:pt idx="2303">
                  <c:v>90</c:v>
                </c:pt>
                <c:pt idx="2304">
                  <c:v>91</c:v>
                </c:pt>
                <c:pt idx="2305">
                  <c:v>66</c:v>
                </c:pt>
                <c:pt idx="2306">
                  <c:v>75</c:v>
                </c:pt>
                <c:pt idx="2307">
                  <c:v>68</c:v>
                </c:pt>
                <c:pt idx="2308">
                  <c:v>67</c:v>
                </c:pt>
                <c:pt idx="2309">
                  <c:v>71</c:v>
                </c:pt>
                <c:pt idx="2310">
                  <c:v>70</c:v>
                </c:pt>
                <c:pt idx="2311">
                  <c:v>71</c:v>
                </c:pt>
                <c:pt idx="2312">
                  <c:v>74</c:v>
                </c:pt>
                <c:pt idx="2313">
                  <c:v>60</c:v>
                </c:pt>
                <c:pt idx="2314">
                  <c:v>51</c:v>
                </c:pt>
                <c:pt idx="2315">
                  <c:v>63</c:v>
                </c:pt>
                <c:pt idx="2316">
                  <c:v>59</c:v>
                </c:pt>
                <c:pt idx="2317">
                  <c:v>66</c:v>
                </c:pt>
                <c:pt idx="2318">
                  <c:v>53</c:v>
                </c:pt>
                <c:pt idx="2319">
                  <c:v>70</c:v>
                </c:pt>
                <c:pt idx="2320">
                  <c:v>69</c:v>
                </c:pt>
                <c:pt idx="2321">
                  <c:v>64</c:v>
                </c:pt>
                <c:pt idx="2322">
                  <c:v>56</c:v>
                </c:pt>
                <c:pt idx="2323">
                  <c:v>56</c:v>
                </c:pt>
                <c:pt idx="2324">
                  <c:v>52</c:v>
                </c:pt>
                <c:pt idx="2325">
                  <c:v>49</c:v>
                </c:pt>
                <c:pt idx="2326">
                  <c:v>66</c:v>
                </c:pt>
                <c:pt idx="2327">
                  <c:v>53</c:v>
                </c:pt>
                <c:pt idx="2328">
                  <c:v>54</c:v>
                </c:pt>
                <c:pt idx="2329">
                  <c:v>54</c:v>
                </c:pt>
                <c:pt idx="2330">
                  <c:v>48</c:v>
                </c:pt>
                <c:pt idx="2331">
                  <c:v>49</c:v>
                </c:pt>
                <c:pt idx="2332">
                  <c:v>47</c:v>
                </c:pt>
                <c:pt idx="2333">
                  <c:v>57</c:v>
                </c:pt>
                <c:pt idx="2334">
                  <c:v>50</c:v>
                </c:pt>
                <c:pt idx="2335">
                  <c:v>42</c:v>
                </c:pt>
                <c:pt idx="2336">
                  <c:v>54</c:v>
                </c:pt>
                <c:pt idx="2337">
                  <c:v>63</c:v>
                </c:pt>
                <c:pt idx="2338">
                  <c:v>36</c:v>
                </c:pt>
                <c:pt idx="2339">
                  <c:v>53</c:v>
                </c:pt>
                <c:pt idx="2340">
                  <c:v>48</c:v>
                </c:pt>
                <c:pt idx="2341">
                  <c:v>57</c:v>
                </c:pt>
                <c:pt idx="2342">
                  <c:v>40</c:v>
                </c:pt>
                <c:pt idx="2343">
                  <c:v>53</c:v>
                </c:pt>
                <c:pt idx="2344">
                  <c:v>42</c:v>
                </c:pt>
                <c:pt idx="2345">
                  <c:v>41</c:v>
                </c:pt>
                <c:pt idx="2346">
                  <c:v>51</c:v>
                </c:pt>
                <c:pt idx="2347">
                  <c:v>52</c:v>
                </c:pt>
                <c:pt idx="2348">
                  <c:v>48</c:v>
                </c:pt>
                <c:pt idx="2349">
                  <c:v>37</c:v>
                </c:pt>
                <c:pt idx="2350">
                  <c:v>57</c:v>
                </c:pt>
                <c:pt idx="2351">
                  <c:v>55</c:v>
                </c:pt>
                <c:pt idx="2352">
                  <c:v>44</c:v>
                </c:pt>
                <c:pt idx="2353">
                  <c:v>44</c:v>
                </c:pt>
                <c:pt idx="2354">
                  <c:v>33</c:v>
                </c:pt>
                <c:pt idx="2355">
                  <c:v>36</c:v>
                </c:pt>
                <c:pt idx="2356">
                  <c:v>42</c:v>
                </c:pt>
                <c:pt idx="2357">
                  <c:v>31</c:v>
                </c:pt>
                <c:pt idx="2358">
                  <c:v>41</c:v>
                </c:pt>
                <c:pt idx="2359">
                  <c:v>32</c:v>
                </c:pt>
                <c:pt idx="2360">
                  <c:v>40</c:v>
                </c:pt>
                <c:pt idx="2361">
                  <c:v>41</c:v>
                </c:pt>
                <c:pt idx="2362">
                  <c:v>45</c:v>
                </c:pt>
                <c:pt idx="2363">
                  <c:v>38</c:v>
                </c:pt>
                <c:pt idx="2364">
                  <c:v>33</c:v>
                </c:pt>
                <c:pt idx="2365">
                  <c:v>41</c:v>
                </c:pt>
                <c:pt idx="2366">
                  <c:v>42</c:v>
                </c:pt>
                <c:pt idx="2367">
                  <c:v>40</c:v>
                </c:pt>
                <c:pt idx="2368">
                  <c:v>33</c:v>
                </c:pt>
                <c:pt idx="2369">
                  <c:v>42</c:v>
                </c:pt>
                <c:pt idx="2370">
                  <c:v>33</c:v>
                </c:pt>
                <c:pt idx="2371">
                  <c:v>48</c:v>
                </c:pt>
                <c:pt idx="2372">
                  <c:v>37</c:v>
                </c:pt>
                <c:pt idx="2373">
                  <c:v>33</c:v>
                </c:pt>
                <c:pt idx="2374">
                  <c:v>28</c:v>
                </c:pt>
                <c:pt idx="2375">
                  <c:v>34</c:v>
                </c:pt>
                <c:pt idx="2376">
                  <c:v>34</c:v>
                </c:pt>
                <c:pt idx="2377">
                  <c:v>30</c:v>
                </c:pt>
                <c:pt idx="2378">
                  <c:v>34</c:v>
                </c:pt>
                <c:pt idx="2379">
                  <c:v>39</c:v>
                </c:pt>
                <c:pt idx="2380">
                  <c:v>29</c:v>
                </c:pt>
                <c:pt idx="2381">
                  <c:v>30</c:v>
                </c:pt>
                <c:pt idx="2382">
                  <c:v>49</c:v>
                </c:pt>
                <c:pt idx="2383">
                  <c:v>33</c:v>
                </c:pt>
                <c:pt idx="2384">
                  <c:v>32</c:v>
                </c:pt>
                <c:pt idx="2385">
                  <c:v>44</c:v>
                </c:pt>
                <c:pt idx="2386">
                  <c:v>32</c:v>
                </c:pt>
                <c:pt idx="2387">
                  <c:v>42</c:v>
                </c:pt>
                <c:pt idx="2388">
                  <c:v>33</c:v>
                </c:pt>
                <c:pt idx="2389">
                  <c:v>35</c:v>
                </c:pt>
                <c:pt idx="2390">
                  <c:v>32</c:v>
                </c:pt>
                <c:pt idx="2391">
                  <c:v>38</c:v>
                </c:pt>
                <c:pt idx="2392">
                  <c:v>22</c:v>
                </c:pt>
                <c:pt idx="2393">
                  <c:v>35</c:v>
                </c:pt>
                <c:pt idx="2394">
                  <c:v>39</c:v>
                </c:pt>
                <c:pt idx="2395">
                  <c:v>30</c:v>
                </c:pt>
                <c:pt idx="2396">
                  <c:v>39</c:v>
                </c:pt>
                <c:pt idx="2397">
                  <c:v>33</c:v>
                </c:pt>
                <c:pt idx="2398">
                  <c:v>37</c:v>
                </c:pt>
                <c:pt idx="2399">
                  <c:v>27</c:v>
                </c:pt>
                <c:pt idx="2400">
                  <c:v>25</c:v>
                </c:pt>
                <c:pt idx="2401">
                  <c:v>29</c:v>
                </c:pt>
                <c:pt idx="2402">
                  <c:v>29</c:v>
                </c:pt>
                <c:pt idx="2403">
                  <c:v>27</c:v>
                </c:pt>
                <c:pt idx="2404">
                  <c:v>29</c:v>
                </c:pt>
                <c:pt idx="2405">
                  <c:v>26</c:v>
                </c:pt>
                <c:pt idx="2406">
                  <c:v>27</c:v>
                </c:pt>
                <c:pt idx="2407">
                  <c:v>26</c:v>
                </c:pt>
                <c:pt idx="2408">
                  <c:v>22</c:v>
                </c:pt>
                <c:pt idx="2409">
                  <c:v>22</c:v>
                </c:pt>
                <c:pt idx="2410">
                  <c:v>27</c:v>
                </c:pt>
                <c:pt idx="2411">
                  <c:v>23</c:v>
                </c:pt>
                <c:pt idx="2412">
                  <c:v>35</c:v>
                </c:pt>
                <c:pt idx="2413">
                  <c:v>33</c:v>
                </c:pt>
                <c:pt idx="2414">
                  <c:v>29</c:v>
                </c:pt>
                <c:pt idx="2415">
                  <c:v>17</c:v>
                </c:pt>
                <c:pt idx="2416">
                  <c:v>26</c:v>
                </c:pt>
                <c:pt idx="2417">
                  <c:v>31</c:v>
                </c:pt>
                <c:pt idx="2418">
                  <c:v>22</c:v>
                </c:pt>
                <c:pt idx="2419">
                  <c:v>31</c:v>
                </c:pt>
                <c:pt idx="2420">
                  <c:v>26</c:v>
                </c:pt>
                <c:pt idx="2421">
                  <c:v>27</c:v>
                </c:pt>
                <c:pt idx="2422">
                  <c:v>25</c:v>
                </c:pt>
                <c:pt idx="2423">
                  <c:v>25</c:v>
                </c:pt>
                <c:pt idx="2424">
                  <c:v>27</c:v>
                </c:pt>
                <c:pt idx="2425">
                  <c:v>26</c:v>
                </c:pt>
                <c:pt idx="2426">
                  <c:v>24</c:v>
                </c:pt>
                <c:pt idx="2427">
                  <c:v>24</c:v>
                </c:pt>
                <c:pt idx="2428">
                  <c:v>27</c:v>
                </c:pt>
                <c:pt idx="2429">
                  <c:v>19</c:v>
                </c:pt>
                <c:pt idx="2430">
                  <c:v>32</c:v>
                </c:pt>
                <c:pt idx="2431">
                  <c:v>22</c:v>
                </c:pt>
                <c:pt idx="2432">
                  <c:v>26</c:v>
                </c:pt>
                <c:pt idx="2433">
                  <c:v>24</c:v>
                </c:pt>
                <c:pt idx="2434">
                  <c:v>27</c:v>
                </c:pt>
                <c:pt idx="2435">
                  <c:v>20</c:v>
                </c:pt>
                <c:pt idx="2436">
                  <c:v>21</c:v>
                </c:pt>
                <c:pt idx="2437">
                  <c:v>26</c:v>
                </c:pt>
                <c:pt idx="2438">
                  <c:v>20</c:v>
                </c:pt>
                <c:pt idx="2439">
                  <c:v>26</c:v>
                </c:pt>
                <c:pt idx="2440">
                  <c:v>31</c:v>
                </c:pt>
                <c:pt idx="2441">
                  <c:v>19</c:v>
                </c:pt>
                <c:pt idx="2442">
                  <c:v>17</c:v>
                </c:pt>
                <c:pt idx="2443">
                  <c:v>29</c:v>
                </c:pt>
                <c:pt idx="2444">
                  <c:v>20</c:v>
                </c:pt>
                <c:pt idx="2445">
                  <c:v>28</c:v>
                </c:pt>
                <c:pt idx="2446">
                  <c:v>31</c:v>
                </c:pt>
                <c:pt idx="2447">
                  <c:v>18</c:v>
                </c:pt>
                <c:pt idx="2448">
                  <c:v>30</c:v>
                </c:pt>
                <c:pt idx="2449">
                  <c:v>35</c:v>
                </c:pt>
                <c:pt idx="2450">
                  <c:v>21</c:v>
                </c:pt>
                <c:pt idx="2451">
                  <c:v>20</c:v>
                </c:pt>
                <c:pt idx="2452">
                  <c:v>19</c:v>
                </c:pt>
                <c:pt idx="2453">
                  <c:v>27</c:v>
                </c:pt>
                <c:pt idx="2454">
                  <c:v>23</c:v>
                </c:pt>
                <c:pt idx="2455">
                  <c:v>29</c:v>
                </c:pt>
                <c:pt idx="2456">
                  <c:v>27</c:v>
                </c:pt>
                <c:pt idx="2457">
                  <c:v>14</c:v>
                </c:pt>
                <c:pt idx="2458">
                  <c:v>22</c:v>
                </c:pt>
                <c:pt idx="2459">
                  <c:v>20</c:v>
                </c:pt>
                <c:pt idx="2460">
                  <c:v>22</c:v>
                </c:pt>
                <c:pt idx="2461">
                  <c:v>22</c:v>
                </c:pt>
                <c:pt idx="2462">
                  <c:v>25</c:v>
                </c:pt>
                <c:pt idx="2463">
                  <c:v>11</c:v>
                </c:pt>
                <c:pt idx="2464">
                  <c:v>22</c:v>
                </c:pt>
                <c:pt idx="2465">
                  <c:v>33</c:v>
                </c:pt>
                <c:pt idx="2466">
                  <c:v>25</c:v>
                </c:pt>
                <c:pt idx="2467">
                  <c:v>19</c:v>
                </c:pt>
                <c:pt idx="2468">
                  <c:v>23</c:v>
                </c:pt>
                <c:pt idx="2469">
                  <c:v>19</c:v>
                </c:pt>
                <c:pt idx="2470">
                  <c:v>32</c:v>
                </c:pt>
                <c:pt idx="2471">
                  <c:v>29</c:v>
                </c:pt>
                <c:pt idx="2472">
                  <c:v>26</c:v>
                </c:pt>
                <c:pt idx="2473">
                  <c:v>27</c:v>
                </c:pt>
                <c:pt idx="2474">
                  <c:v>19</c:v>
                </c:pt>
                <c:pt idx="2475">
                  <c:v>18</c:v>
                </c:pt>
                <c:pt idx="2476">
                  <c:v>26</c:v>
                </c:pt>
                <c:pt idx="2477">
                  <c:v>23</c:v>
                </c:pt>
                <c:pt idx="2478">
                  <c:v>26</c:v>
                </c:pt>
                <c:pt idx="2479">
                  <c:v>39</c:v>
                </c:pt>
                <c:pt idx="2480">
                  <c:v>28</c:v>
                </c:pt>
                <c:pt idx="2481">
                  <c:v>20</c:v>
                </c:pt>
                <c:pt idx="2482">
                  <c:v>26</c:v>
                </c:pt>
                <c:pt idx="2483">
                  <c:v>22</c:v>
                </c:pt>
                <c:pt idx="2484">
                  <c:v>28</c:v>
                </c:pt>
                <c:pt idx="2485">
                  <c:v>19</c:v>
                </c:pt>
                <c:pt idx="2486">
                  <c:v>23</c:v>
                </c:pt>
                <c:pt idx="2487">
                  <c:v>28</c:v>
                </c:pt>
                <c:pt idx="2488">
                  <c:v>27</c:v>
                </c:pt>
                <c:pt idx="2489">
                  <c:v>34</c:v>
                </c:pt>
                <c:pt idx="2490">
                  <c:v>21</c:v>
                </c:pt>
                <c:pt idx="2491">
                  <c:v>30</c:v>
                </c:pt>
                <c:pt idx="2492">
                  <c:v>25</c:v>
                </c:pt>
                <c:pt idx="2493">
                  <c:v>23</c:v>
                </c:pt>
                <c:pt idx="2494">
                  <c:v>14</c:v>
                </c:pt>
                <c:pt idx="2495">
                  <c:v>23</c:v>
                </c:pt>
                <c:pt idx="2496">
                  <c:v>20</c:v>
                </c:pt>
                <c:pt idx="2497">
                  <c:v>25</c:v>
                </c:pt>
                <c:pt idx="2498">
                  <c:v>35</c:v>
                </c:pt>
                <c:pt idx="2499">
                  <c:v>29</c:v>
                </c:pt>
                <c:pt idx="2500">
                  <c:v>15</c:v>
                </c:pt>
                <c:pt idx="2501">
                  <c:v>20</c:v>
                </c:pt>
                <c:pt idx="2502">
                  <c:v>27</c:v>
                </c:pt>
                <c:pt idx="2503">
                  <c:v>26</c:v>
                </c:pt>
                <c:pt idx="2504">
                  <c:v>30</c:v>
                </c:pt>
                <c:pt idx="2505">
                  <c:v>30</c:v>
                </c:pt>
                <c:pt idx="2506">
                  <c:v>32</c:v>
                </c:pt>
                <c:pt idx="2507">
                  <c:v>24</c:v>
                </c:pt>
                <c:pt idx="2508">
                  <c:v>33</c:v>
                </c:pt>
                <c:pt idx="2509">
                  <c:v>31</c:v>
                </c:pt>
                <c:pt idx="2510">
                  <c:v>23</c:v>
                </c:pt>
                <c:pt idx="2511">
                  <c:v>19</c:v>
                </c:pt>
                <c:pt idx="2512">
                  <c:v>24</c:v>
                </c:pt>
                <c:pt idx="2513">
                  <c:v>32</c:v>
                </c:pt>
                <c:pt idx="2514">
                  <c:v>20</c:v>
                </c:pt>
                <c:pt idx="2515">
                  <c:v>27</c:v>
                </c:pt>
                <c:pt idx="2516">
                  <c:v>26</c:v>
                </c:pt>
                <c:pt idx="2517">
                  <c:v>25</c:v>
                </c:pt>
                <c:pt idx="2518">
                  <c:v>35</c:v>
                </c:pt>
                <c:pt idx="2519">
                  <c:v>30</c:v>
                </c:pt>
                <c:pt idx="2520">
                  <c:v>21</c:v>
                </c:pt>
                <c:pt idx="2521">
                  <c:v>30</c:v>
                </c:pt>
                <c:pt idx="2522">
                  <c:v>28</c:v>
                </c:pt>
                <c:pt idx="2523">
                  <c:v>27</c:v>
                </c:pt>
                <c:pt idx="2524">
                  <c:v>29</c:v>
                </c:pt>
                <c:pt idx="2525">
                  <c:v>33</c:v>
                </c:pt>
                <c:pt idx="2526">
                  <c:v>32</c:v>
                </c:pt>
                <c:pt idx="2527">
                  <c:v>15</c:v>
                </c:pt>
                <c:pt idx="2528">
                  <c:v>27</c:v>
                </c:pt>
                <c:pt idx="2529">
                  <c:v>22</c:v>
                </c:pt>
                <c:pt idx="2530">
                  <c:v>33</c:v>
                </c:pt>
                <c:pt idx="2531">
                  <c:v>21</c:v>
                </c:pt>
                <c:pt idx="2532">
                  <c:v>24</c:v>
                </c:pt>
                <c:pt idx="2533">
                  <c:v>26</c:v>
                </c:pt>
                <c:pt idx="2534">
                  <c:v>44</c:v>
                </c:pt>
                <c:pt idx="2535">
                  <c:v>24</c:v>
                </c:pt>
                <c:pt idx="2536">
                  <c:v>28</c:v>
                </c:pt>
                <c:pt idx="2537">
                  <c:v>22</c:v>
                </c:pt>
                <c:pt idx="2538">
                  <c:v>31</c:v>
                </c:pt>
                <c:pt idx="2539">
                  <c:v>22</c:v>
                </c:pt>
                <c:pt idx="2540">
                  <c:v>31</c:v>
                </c:pt>
                <c:pt idx="2541">
                  <c:v>30</c:v>
                </c:pt>
                <c:pt idx="2542">
                  <c:v>31</c:v>
                </c:pt>
                <c:pt idx="2543">
                  <c:v>26</c:v>
                </c:pt>
                <c:pt idx="2544">
                  <c:v>37</c:v>
                </c:pt>
                <c:pt idx="2545">
                  <c:v>25</c:v>
                </c:pt>
                <c:pt idx="2546">
                  <c:v>35</c:v>
                </c:pt>
                <c:pt idx="2547">
                  <c:v>25</c:v>
                </c:pt>
                <c:pt idx="2548">
                  <c:v>24</c:v>
                </c:pt>
                <c:pt idx="2549">
                  <c:v>31</c:v>
                </c:pt>
                <c:pt idx="2550">
                  <c:v>34</c:v>
                </c:pt>
                <c:pt idx="2551">
                  <c:v>30</c:v>
                </c:pt>
                <c:pt idx="2552">
                  <c:v>32</c:v>
                </c:pt>
                <c:pt idx="2553">
                  <c:v>27</c:v>
                </c:pt>
                <c:pt idx="2554">
                  <c:v>35</c:v>
                </c:pt>
                <c:pt idx="2555">
                  <c:v>32</c:v>
                </c:pt>
                <c:pt idx="2556">
                  <c:v>35</c:v>
                </c:pt>
                <c:pt idx="2557">
                  <c:v>23</c:v>
                </c:pt>
                <c:pt idx="2558">
                  <c:v>29</c:v>
                </c:pt>
                <c:pt idx="2559">
                  <c:v>25</c:v>
                </c:pt>
                <c:pt idx="2560">
                  <c:v>33</c:v>
                </c:pt>
                <c:pt idx="2561">
                  <c:v>34</c:v>
                </c:pt>
                <c:pt idx="2562">
                  <c:v>19</c:v>
                </c:pt>
                <c:pt idx="2563">
                  <c:v>38</c:v>
                </c:pt>
                <c:pt idx="2564">
                  <c:v>31</c:v>
                </c:pt>
                <c:pt idx="2565">
                  <c:v>32</c:v>
                </c:pt>
                <c:pt idx="2566">
                  <c:v>29</c:v>
                </c:pt>
                <c:pt idx="2567">
                  <c:v>24</c:v>
                </c:pt>
                <c:pt idx="2568">
                  <c:v>33</c:v>
                </c:pt>
                <c:pt idx="2569">
                  <c:v>25</c:v>
                </c:pt>
                <c:pt idx="2570">
                  <c:v>25</c:v>
                </c:pt>
                <c:pt idx="2571">
                  <c:v>27</c:v>
                </c:pt>
                <c:pt idx="2572">
                  <c:v>28</c:v>
                </c:pt>
                <c:pt idx="2573">
                  <c:v>40</c:v>
                </c:pt>
                <c:pt idx="2574">
                  <c:v>42</c:v>
                </c:pt>
                <c:pt idx="2575">
                  <c:v>29</c:v>
                </c:pt>
                <c:pt idx="2576">
                  <c:v>28</c:v>
                </c:pt>
                <c:pt idx="2577">
                  <c:v>26</c:v>
                </c:pt>
                <c:pt idx="2578">
                  <c:v>37</c:v>
                </c:pt>
                <c:pt idx="2579">
                  <c:v>32</c:v>
                </c:pt>
                <c:pt idx="2580">
                  <c:v>25</c:v>
                </c:pt>
                <c:pt idx="2581">
                  <c:v>28</c:v>
                </c:pt>
                <c:pt idx="2582">
                  <c:v>31</c:v>
                </c:pt>
                <c:pt idx="2583">
                  <c:v>31</c:v>
                </c:pt>
                <c:pt idx="2584">
                  <c:v>29</c:v>
                </c:pt>
                <c:pt idx="2585">
                  <c:v>27</c:v>
                </c:pt>
                <c:pt idx="2586">
                  <c:v>31</c:v>
                </c:pt>
                <c:pt idx="2587">
                  <c:v>25</c:v>
                </c:pt>
                <c:pt idx="2588">
                  <c:v>22</c:v>
                </c:pt>
                <c:pt idx="2589">
                  <c:v>28</c:v>
                </c:pt>
                <c:pt idx="2590">
                  <c:v>24</c:v>
                </c:pt>
                <c:pt idx="2591">
                  <c:v>26</c:v>
                </c:pt>
                <c:pt idx="2592">
                  <c:v>21</c:v>
                </c:pt>
                <c:pt idx="2593">
                  <c:v>27</c:v>
                </c:pt>
                <c:pt idx="2594">
                  <c:v>21</c:v>
                </c:pt>
                <c:pt idx="2595">
                  <c:v>29</c:v>
                </c:pt>
                <c:pt idx="2596">
                  <c:v>21</c:v>
                </c:pt>
                <c:pt idx="2597">
                  <c:v>31</c:v>
                </c:pt>
                <c:pt idx="2598">
                  <c:v>23</c:v>
                </c:pt>
                <c:pt idx="2599">
                  <c:v>24</c:v>
                </c:pt>
                <c:pt idx="2600">
                  <c:v>29</c:v>
                </c:pt>
                <c:pt idx="2601">
                  <c:v>34</c:v>
                </c:pt>
                <c:pt idx="2602">
                  <c:v>29</c:v>
                </c:pt>
                <c:pt idx="2603">
                  <c:v>19</c:v>
                </c:pt>
                <c:pt idx="2604">
                  <c:v>24</c:v>
                </c:pt>
                <c:pt idx="2605">
                  <c:v>31</c:v>
                </c:pt>
                <c:pt idx="2606">
                  <c:v>28</c:v>
                </c:pt>
                <c:pt idx="2607">
                  <c:v>29</c:v>
                </c:pt>
                <c:pt idx="2608">
                  <c:v>26</c:v>
                </c:pt>
                <c:pt idx="2609">
                  <c:v>21</c:v>
                </c:pt>
                <c:pt idx="2610">
                  <c:v>29</c:v>
                </c:pt>
                <c:pt idx="2611">
                  <c:v>22</c:v>
                </c:pt>
                <c:pt idx="2612">
                  <c:v>27</c:v>
                </c:pt>
                <c:pt idx="2613">
                  <c:v>23</c:v>
                </c:pt>
                <c:pt idx="2614">
                  <c:v>25</c:v>
                </c:pt>
                <c:pt idx="2615">
                  <c:v>26</c:v>
                </c:pt>
                <c:pt idx="2616">
                  <c:v>19</c:v>
                </c:pt>
                <c:pt idx="2617">
                  <c:v>28</c:v>
                </c:pt>
                <c:pt idx="2618">
                  <c:v>12</c:v>
                </c:pt>
                <c:pt idx="2619">
                  <c:v>25</c:v>
                </c:pt>
                <c:pt idx="2620">
                  <c:v>26</c:v>
                </c:pt>
                <c:pt idx="2621">
                  <c:v>25</c:v>
                </c:pt>
                <c:pt idx="2622">
                  <c:v>30</c:v>
                </c:pt>
                <c:pt idx="2623">
                  <c:v>23</c:v>
                </c:pt>
                <c:pt idx="2624">
                  <c:v>19</c:v>
                </c:pt>
                <c:pt idx="2625">
                  <c:v>20</c:v>
                </c:pt>
                <c:pt idx="2626">
                  <c:v>26</c:v>
                </c:pt>
                <c:pt idx="2627">
                  <c:v>29</c:v>
                </c:pt>
                <c:pt idx="2628">
                  <c:v>22</c:v>
                </c:pt>
                <c:pt idx="2629">
                  <c:v>25</c:v>
                </c:pt>
                <c:pt idx="2630">
                  <c:v>17</c:v>
                </c:pt>
                <c:pt idx="2631">
                  <c:v>20</c:v>
                </c:pt>
                <c:pt idx="2632">
                  <c:v>23</c:v>
                </c:pt>
                <c:pt idx="2633">
                  <c:v>16</c:v>
                </c:pt>
                <c:pt idx="2634">
                  <c:v>17</c:v>
                </c:pt>
                <c:pt idx="2635">
                  <c:v>20</c:v>
                </c:pt>
                <c:pt idx="2636">
                  <c:v>23</c:v>
                </c:pt>
                <c:pt idx="2637">
                  <c:v>26</c:v>
                </c:pt>
                <c:pt idx="2638">
                  <c:v>20</c:v>
                </c:pt>
                <c:pt idx="2639">
                  <c:v>20</c:v>
                </c:pt>
                <c:pt idx="2640">
                  <c:v>23</c:v>
                </c:pt>
                <c:pt idx="2641">
                  <c:v>18</c:v>
                </c:pt>
                <c:pt idx="2642">
                  <c:v>20</c:v>
                </c:pt>
                <c:pt idx="2643">
                  <c:v>20</c:v>
                </c:pt>
                <c:pt idx="2644">
                  <c:v>27</c:v>
                </c:pt>
                <c:pt idx="2645">
                  <c:v>29</c:v>
                </c:pt>
                <c:pt idx="2646">
                  <c:v>16</c:v>
                </c:pt>
                <c:pt idx="2647">
                  <c:v>24</c:v>
                </c:pt>
                <c:pt idx="2648">
                  <c:v>20</c:v>
                </c:pt>
                <c:pt idx="2649">
                  <c:v>22</c:v>
                </c:pt>
                <c:pt idx="2650">
                  <c:v>26</c:v>
                </c:pt>
                <c:pt idx="2651">
                  <c:v>20</c:v>
                </c:pt>
                <c:pt idx="2652">
                  <c:v>17</c:v>
                </c:pt>
                <c:pt idx="2653">
                  <c:v>20</c:v>
                </c:pt>
                <c:pt idx="2654">
                  <c:v>20</c:v>
                </c:pt>
                <c:pt idx="2655">
                  <c:v>24</c:v>
                </c:pt>
                <c:pt idx="2656">
                  <c:v>16</c:v>
                </c:pt>
                <c:pt idx="2657">
                  <c:v>20</c:v>
                </c:pt>
                <c:pt idx="2658">
                  <c:v>38</c:v>
                </c:pt>
                <c:pt idx="2659">
                  <c:v>19</c:v>
                </c:pt>
                <c:pt idx="2660">
                  <c:v>15</c:v>
                </c:pt>
                <c:pt idx="2661">
                  <c:v>21</c:v>
                </c:pt>
                <c:pt idx="2662">
                  <c:v>15</c:v>
                </c:pt>
                <c:pt idx="2663">
                  <c:v>24</c:v>
                </c:pt>
                <c:pt idx="2664">
                  <c:v>18</c:v>
                </c:pt>
                <c:pt idx="2665">
                  <c:v>9</c:v>
                </c:pt>
                <c:pt idx="2666">
                  <c:v>26</c:v>
                </c:pt>
                <c:pt idx="2667">
                  <c:v>25</c:v>
                </c:pt>
                <c:pt idx="2668">
                  <c:v>22</c:v>
                </c:pt>
                <c:pt idx="2669">
                  <c:v>18</c:v>
                </c:pt>
                <c:pt idx="2670">
                  <c:v>17</c:v>
                </c:pt>
                <c:pt idx="2671">
                  <c:v>28</c:v>
                </c:pt>
                <c:pt idx="2672">
                  <c:v>20</c:v>
                </c:pt>
                <c:pt idx="2673">
                  <c:v>27</c:v>
                </c:pt>
                <c:pt idx="2674">
                  <c:v>14</c:v>
                </c:pt>
                <c:pt idx="2675">
                  <c:v>25</c:v>
                </c:pt>
                <c:pt idx="2676">
                  <c:v>28</c:v>
                </c:pt>
                <c:pt idx="2677">
                  <c:v>17</c:v>
                </c:pt>
                <c:pt idx="2678">
                  <c:v>20</c:v>
                </c:pt>
                <c:pt idx="2679">
                  <c:v>25</c:v>
                </c:pt>
                <c:pt idx="2680">
                  <c:v>25</c:v>
                </c:pt>
                <c:pt idx="2681">
                  <c:v>19</c:v>
                </c:pt>
                <c:pt idx="2682">
                  <c:v>24</c:v>
                </c:pt>
                <c:pt idx="2683">
                  <c:v>15</c:v>
                </c:pt>
                <c:pt idx="2684">
                  <c:v>23</c:v>
                </c:pt>
                <c:pt idx="2685">
                  <c:v>23</c:v>
                </c:pt>
                <c:pt idx="2686">
                  <c:v>24</c:v>
                </c:pt>
                <c:pt idx="2687">
                  <c:v>18</c:v>
                </c:pt>
                <c:pt idx="2688">
                  <c:v>32</c:v>
                </c:pt>
                <c:pt idx="2689">
                  <c:v>21</c:v>
                </c:pt>
                <c:pt idx="2690">
                  <c:v>24</c:v>
                </c:pt>
                <c:pt idx="2691">
                  <c:v>13</c:v>
                </c:pt>
                <c:pt idx="2692">
                  <c:v>17</c:v>
                </c:pt>
                <c:pt idx="2693">
                  <c:v>16</c:v>
                </c:pt>
                <c:pt idx="2694">
                  <c:v>14</c:v>
                </c:pt>
                <c:pt idx="2695">
                  <c:v>10</c:v>
                </c:pt>
                <c:pt idx="2696">
                  <c:v>15</c:v>
                </c:pt>
                <c:pt idx="2697">
                  <c:v>22</c:v>
                </c:pt>
                <c:pt idx="2698">
                  <c:v>23</c:v>
                </c:pt>
                <c:pt idx="2699">
                  <c:v>15</c:v>
                </c:pt>
                <c:pt idx="2700">
                  <c:v>18</c:v>
                </c:pt>
                <c:pt idx="2701">
                  <c:v>17</c:v>
                </c:pt>
                <c:pt idx="2702">
                  <c:v>15</c:v>
                </c:pt>
                <c:pt idx="2703">
                  <c:v>19</c:v>
                </c:pt>
                <c:pt idx="2704">
                  <c:v>17</c:v>
                </c:pt>
                <c:pt idx="2705">
                  <c:v>21</c:v>
                </c:pt>
                <c:pt idx="2706">
                  <c:v>15</c:v>
                </c:pt>
                <c:pt idx="2707">
                  <c:v>21</c:v>
                </c:pt>
                <c:pt idx="2708">
                  <c:v>23</c:v>
                </c:pt>
                <c:pt idx="2709">
                  <c:v>13</c:v>
                </c:pt>
                <c:pt idx="2710">
                  <c:v>16</c:v>
                </c:pt>
                <c:pt idx="2711">
                  <c:v>23</c:v>
                </c:pt>
                <c:pt idx="2712">
                  <c:v>13</c:v>
                </c:pt>
                <c:pt idx="2713">
                  <c:v>28</c:v>
                </c:pt>
                <c:pt idx="2714">
                  <c:v>19</c:v>
                </c:pt>
                <c:pt idx="2715">
                  <c:v>26</c:v>
                </c:pt>
                <c:pt idx="2716">
                  <c:v>12</c:v>
                </c:pt>
                <c:pt idx="2717">
                  <c:v>20</c:v>
                </c:pt>
                <c:pt idx="2718">
                  <c:v>19</c:v>
                </c:pt>
                <c:pt idx="2719">
                  <c:v>18</c:v>
                </c:pt>
                <c:pt idx="2720">
                  <c:v>15</c:v>
                </c:pt>
                <c:pt idx="2721">
                  <c:v>19</c:v>
                </c:pt>
                <c:pt idx="2722">
                  <c:v>18</c:v>
                </c:pt>
                <c:pt idx="2723">
                  <c:v>14</c:v>
                </c:pt>
                <c:pt idx="2724">
                  <c:v>17</c:v>
                </c:pt>
                <c:pt idx="2725">
                  <c:v>12</c:v>
                </c:pt>
                <c:pt idx="2726">
                  <c:v>11</c:v>
                </c:pt>
                <c:pt idx="2727">
                  <c:v>20</c:v>
                </c:pt>
                <c:pt idx="2728">
                  <c:v>8</c:v>
                </c:pt>
                <c:pt idx="2729">
                  <c:v>19</c:v>
                </c:pt>
                <c:pt idx="2730">
                  <c:v>19</c:v>
                </c:pt>
                <c:pt idx="2731">
                  <c:v>14</c:v>
                </c:pt>
                <c:pt idx="2732">
                  <c:v>17</c:v>
                </c:pt>
                <c:pt idx="2733">
                  <c:v>19</c:v>
                </c:pt>
                <c:pt idx="2734">
                  <c:v>19</c:v>
                </c:pt>
                <c:pt idx="2735">
                  <c:v>21</c:v>
                </c:pt>
                <c:pt idx="2736">
                  <c:v>16</c:v>
                </c:pt>
                <c:pt idx="2737">
                  <c:v>24</c:v>
                </c:pt>
                <c:pt idx="2738">
                  <c:v>16</c:v>
                </c:pt>
                <c:pt idx="2739">
                  <c:v>14</c:v>
                </c:pt>
                <c:pt idx="2740">
                  <c:v>12</c:v>
                </c:pt>
                <c:pt idx="2741">
                  <c:v>15</c:v>
                </c:pt>
                <c:pt idx="2742">
                  <c:v>20</c:v>
                </c:pt>
                <c:pt idx="2743">
                  <c:v>18</c:v>
                </c:pt>
                <c:pt idx="2744">
                  <c:v>16</c:v>
                </c:pt>
                <c:pt idx="2745">
                  <c:v>18</c:v>
                </c:pt>
                <c:pt idx="2746">
                  <c:v>21</c:v>
                </c:pt>
                <c:pt idx="2747">
                  <c:v>22</c:v>
                </c:pt>
                <c:pt idx="2748">
                  <c:v>15</c:v>
                </c:pt>
                <c:pt idx="2749">
                  <c:v>12</c:v>
                </c:pt>
                <c:pt idx="2750">
                  <c:v>15</c:v>
                </c:pt>
                <c:pt idx="2751">
                  <c:v>22</c:v>
                </c:pt>
                <c:pt idx="2752">
                  <c:v>25</c:v>
                </c:pt>
                <c:pt idx="2753">
                  <c:v>24</c:v>
                </c:pt>
                <c:pt idx="2754">
                  <c:v>16</c:v>
                </c:pt>
                <c:pt idx="2755">
                  <c:v>17</c:v>
                </c:pt>
                <c:pt idx="2756">
                  <c:v>16</c:v>
                </c:pt>
                <c:pt idx="2757">
                  <c:v>23</c:v>
                </c:pt>
                <c:pt idx="2758">
                  <c:v>15</c:v>
                </c:pt>
                <c:pt idx="2759">
                  <c:v>20</c:v>
                </c:pt>
                <c:pt idx="2760">
                  <c:v>21</c:v>
                </c:pt>
                <c:pt idx="2761">
                  <c:v>21</c:v>
                </c:pt>
                <c:pt idx="2762">
                  <c:v>17</c:v>
                </c:pt>
                <c:pt idx="2763">
                  <c:v>18</c:v>
                </c:pt>
                <c:pt idx="2764">
                  <c:v>16</c:v>
                </c:pt>
                <c:pt idx="2765">
                  <c:v>25</c:v>
                </c:pt>
                <c:pt idx="2766">
                  <c:v>23</c:v>
                </c:pt>
                <c:pt idx="2767">
                  <c:v>21</c:v>
                </c:pt>
                <c:pt idx="2768">
                  <c:v>19</c:v>
                </c:pt>
                <c:pt idx="2769">
                  <c:v>21</c:v>
                </c:pt>
                <c:pt idx="2770">
                  <c:v>15</c:v>
                </c:pt>
                <c:pt idx="2771">
                  <c:v>15</c:v>
                </c:pt>
                <c:pt idx="2772">
                  <c:v>13</c:v>
                </c:pt>
                <c:pt idx="2773">
                  <c:v>19</c:v>
                </c:pt>
                <c:pt idx="2774">
                  <c:v>20</c:v>
                </c:pt>
                <c:pt idx="2775">
                  <c:v>19</c:v>
                </c:pt>
                <c:pt idx="2776">
                  <c:v>18</c:v>
                </c:pt>
                <c:pt idx="2777">
                  <c:v>19</c:v>
                </c:pt>
                <c:pt idx="2778">
                  <c:v>17</c:v>
                </c:pt>
                <c:pt idx="2779">
                  <c:v>19</c:v>
                </c:pt>
                <c:pt idx="2780">
                  <c:v>18</c:v>
                </c:pt>
                <c:pt idx="2781">
                  <c:v>22</c:v>
                </c:pt>
                <c:pt idx="2782">
                  <c:v>23</c:v>
                </c:pt>
                <c:pt idx="2783">
                  <c:v>18</c:v>
                </c:pt>
                <c:pt idx="2784">
                  <c:v>20</c:v>
                </c:pt>
                <c:pt idx="2785">
                  <c:v>16</c:v>
                </c:pt>
                <c:pt idx="2786">
                  <c:v>16</c:v>
                </c:pt>
                <c:pt idx="2787">
                  <c:v>20</c:v>
                </c:pt>
                <c:pt idx="2788">
                  <c:v>25</c:v>
                </c:pt>
                <c:pt idx="2789">
                  <c:v>19</c:v>
                </c:pt>
                <c:pt idx="2790">
                  <c:v>19</c:v>
                </c:pt>
                <c:pt idx="2791">
                  <c:v>23</c:v>
                </c:pt>
                <c:pt idx="2792">
                  <c:v>22</c:v>
                </c:pt>
                <c:pt idx="2793">
                  <c:v>14</c:v>
                </c:pt>
                <c:pt idx="2794">
                  <c:v>24</c:v>
                </c:pt>
                <c:pt idx="2795">
                  <c:v>17</c:v>
                </c:pt>
                <c:pt idx="2796">
                  <c:v>18</c:v>
                </c:pt>
                <c:pt idx="2797">
                  <c:v>18</c:v>
                </c:pt>
                <c:pt idx="2798">
                  <c:v>16</c:v>
                </c:pt>
                <c:pt idx="2799">
                  <c:v>30</c:v>
                </c:pt>
                <c:pt idx="2800">
                  <c:v>22</c:v>
                </c:pt>
                <c:pt idx="2801">
                  <c:v>22</c:v>
                </c:pt>
                <c:pt idx="2802">
                  <c:v>29</c:v>
                </c:pt>
                <c:pt idx="2803">
                  <c:v>21</c:v>
                </c:pt>
                <c:pt idx="2804">
                  <c:v>20</c:v>
                </c:pt>
                <c:pt idx="2805">
                  <c:v>26</c:v>
                </c:pt>
                <c:pt idx="2806">
                  <c:v>21</c:v>
                </c:pt>
                <c:pt idx="2807">
                  <c:v>17</c:v>
                </c:pt>
                <c:pt idx="2808">
                  <c:v>18</c:v>
                </c:pt>
                <c:pt idx="2809">
                  <c:v>16</c:v>
                </c:pt>
                <c:pt idx="2810">
                  <c:v>23</c:v>
                </c:pt>
                <c:pt idx="2811">
                  <c:v>13</c:v>
                </c:pt>
                <c:pt idx="2812">
                  <c:v>23</c:v>
                </c:pt>
                <c:pt idx="2813">
                  <c:v>19</c:v>
                </c:pt>
                <c:pt idx="2814">
                  <c:v>23</c:v>
                </c:pt>
                <c:pt idx="2815">
                  <c:v>32</c:v>
                </c:pt>
                <c:pt idx="2816">
                  <c:v>29</c:v>
                </c:pt>
                <c:pt idx="2817">
                  <c:v>25</c:v>
                </c:pt>
                <c:pt idx="2818">
                  <c:v>29</c:v>
                </c:pt>
                <c:pt idx="2819">
                  <c:v>32</c:v>
                </c:pt>
                <c:pt idx="2820">
                  <c:v>22</c:v>
                </c:pt>
                <c:pt idx="2821">
                  <c:v>22</c:v>
                </c:pt>
                <c:pt idx="2822">
                  <c:v>23</c:v>
                </c:pt>
                <c:pt idx="2823">
                  <c:v>30</c:v>
                </c:pt>
                <c:pt idx="2824">
                  <c:v>21</c:v>
                </c:pt>
                <c:pt idx="2825">
                  <c:v>18</c:v>
                </c:pt>
                <c:pt idx="2826">
                  <c:v>27</c:v>
                </c:pt>
                <c:pt idx="2827">
                  <c:v>24</c:v>
                </c:pt>
                <c:pt idx="2828">
                  <c:v>35</c:v>
                </c:pt>
                <c:pt idx="2829">
                  <c:v>16</c:v>
                </c:pt>
                <c:pt idx="2830">
                  <c:v>28</c:v>
                </c:pt>
                <c:pt idx="2831">
                  <c:v>28</c:v>
                </c:pt>
                <c:pt idx="2832">
                  <c:v>28</c:v>
                </c:pt>
                <c:pt idx="2833">
                  <c:v>26</c:v>
                </c:pt>
                <c:pt idx="2834">
                  <c:v>33</c:v>
                </c:pt>
                <c:pt idx="2835">
                  <c:v>24</c:v>
                </c:pt>
                <c:pt idx="2836">
                  <c:v>15</c:v>
                </c:pt>
                <c:pt idx="2837">
                  <c:v>26</c:v>
                </c:pt>
                <c:pt idx="2838">
                  <c:v>25</c:v>
                </c:pt>
                <c:pt idx="2839">
                  <c:v>18</c:v>
                </c:pt>
                <c:pt idx="2840">
                  <c:v>29</c:v>
                </c:pt>
                <c:pt idx="2841">
                  <c:v>31</c:v>
                </c:pt>
                <c:pt idx="2842">
                  <c:v>29</c:v>
                </c:pt>
                <c:pt idx="2843">
                  <c:v>20</c:v>
                </c:pt>
                <c:pt idx="2844">
                  <c:v>26</c:v>
                </c:pt>
                <c:pt idx="2845">
                  <c:v>28</c:v>
                </c:pt>
                <c:pt idx="2846">
                  <c:v>39</c:v>
                </c:pt>
                <c:pt idx="2847">
                  <c:v>22</c:v>
                </c:pt>
                <c:pt idx="2848">
                  <c:v>31</c:v>
                </c:pt>
                <c:pt idx="2849">
                  <c:v>31</c:v>
                </c:pt>
                <c:pt idx="2850">
                  <c:v>32</c:v>
                </c:pt>
                <c:pt idx="2851">
                  <c:v>33</c:v>
                </c:pt>
                <c:pt idx="2852">
                  <c:v>30</c:v>
                </c:pt>
                <c:pt idx="2853">
                  <c:v>33</c:v>
                </c:pt>
                <c:pt idx="2854">
                  <c:v>28</c:v>
                </c:pt>
                <c:pt idx="2855">
                  <c:v>25</c:v>
                </c:pt>
                <c:pt idx="2856">
                  <c:v>22</c:v>
                </c:pt>
                <c:pt idx="2857">
                  <c:v>27</c:v>
                </c:pt>
                <c:pt idx="2858">
                  <c:v>21</c:v>
                </c:pt>
                <c:pt idx="2859">
                  <c:v>27</c:v>
                </c:pt>
                <c:pt idx="2860">
                  <c:v>28</c:v>
                </c:pt>
                <c:pt idx="2861">
                  <c:v>24</c:v>
                </c:pt>
                <c:pt idx="2862">
                  <c:v>34</c:v>
                </c:pt>
                <c:pt idx="2863">
                  <c:v>28</c:v>
                </c:pt>
                <c:pt idx="2864">
                  <c:v>27</c:v>
                </c:pt>
                <c:pt idx="2865">
                  <c:v>38</c:v>
                </c:pt>
                <c:pt idx="2866">
                  <c:v>22</c:v>
                </c:pt>
                <c:pt idx="2867">
                  <c:v>42</c:v>
                </c:pt>
                <c:pt idx="2868">
                  <c:v>30</c:v>
                </c:pt>
                <c:pt idx="2869">
                  <c:v>39</c:v>
                </c:pt>
                <c:pt idx="2870">
                  <c:v>29</c:v>
                </c:pt>
                <c:pt idx="2871">
                  <c:v>37</c:v>
                </c:pt>
                <c:pt idx="2872">
                  <c:v>37</c:v>
                </c:pt>
                <c:pt idx="2873">
                  <c:v>31</c:v>
                </c:pt>
                <c:pt idx="2874">
                  <c:v>32</c:v>
                </c:pt>
                <c:pt idx="2875">
                  <c:v>29</c:v>
                </c:pt>
                <c:pt idx="2876">
                  <c:v>29</c:v>
                </c:pt>
                <c:pt idx="2877">
                  <c:v>44</c:v>
                </c:pt>
                <c:pt idx="2878">
                  <c:v>38</c:v>
                </c:pt>
                <c:pt idx="2879">
                  <c:v>24</c:v>
                </c:pt>
                <c:pt idx="2880">
                  <c:v>39</c:v>
                </c:pt>
                <c:pt idx="2881">
                  <c:v>31</c:v>
                </c:pt>
                <c:pt idx="2882">
                  <c:v>26</c:v>
                </c:pt>
                <c:pt idx="2883">
                  <c:v>34</c:v>
                </c:pt>
                <c:pt idx="2884">
                  <c:v>31</c:v>
                </c:pt>
                <c:pt idx="2885">
                  <c:v>21</c:v>
                </c:pt>
                <c:pt idx="2886">
                  <c:v>34</c:v>
                </c:pt>
                <c:pt idx="2887">
                  <c:v>40</c:v>
                </c:pt>
                <c:pt idx="2888">
                  <c:v>35</c:v>
                </c:pt>
                <c:pt idx="2889">
                  <c:v>24</c:v>
                </c:pt>
                <c:pt idx="2890">
                  <c:v>31</c:v>
                </c:pt>
                <c:pt idx="2891">
                  <c:v>36</c:v>
                </c:pt>
                <c:pt idx="2892">
                  <c:v>29</c:v>
                </c:pt>
                <c:pt idx="2893">
                  <c:v>35</c:v>
                </c:pt>
                <c:pt idx="2894">
                  <c:v>26</c:v>
                </c:pt>
                <c:pt idx="2895">
                  <c:v>40</c:v>
                </c:pt>
                <c:pt idx="2896">
                  <c:v>32</c:v>
                </c:pt>
                <c:pt idx="2897">
                  <c:v>37</c:v>
                </c:pt>
                <c:pt idx="2898">
                  <c:v>44</c:v>
                </c:pt>
                <c:pt idx="2899">
                  <c:v>44</c:v>
                </c:pt>
                <c:pt idx="2900">
                  <c:v>32</c:v>
                </c:pt>
                <c:pt idx="2901">
                  <c:v>43</c:v>
                </c:pt>
                <c:pt idx="2902">
                  <c:v>39</c:v>
                </c:pt>
                <c:pt idx="2903">
                  <c:v>41</c:v>
                </c:pt>
                <c:pt idx="2904">
                  <c:v>44</c:v>
                </c:pt>
                <c:pt idx="2905">
                  <c:v>45</c:v>
                </c:pt>
                <c:pt idx="2906">
                  <c:v>55</c:v>
                </c:pt>
                <c:pt idx="2907">
                  <c:v>45</c:v>
                </c:pt>
                <c:pt idx="2908">
                  <c:v>44</c:v>
                </c:pt>
                <c:pt idx="2909">
                  <c:v>49</c:v>
                </c:pt>
                <c:pt idx="2910">
                  <c:v>37</c:v>
                </c:pt>
                <c:pt idx="2911">
                  <c:v>34</c:v>
                </c:pt>
                <c:pt idx="2912">
                  <c:v>45</c:v>
                </c:pt>
                <c:pt idx="2913">
                  <c:v>31</c:v>
                </c:pt>
                <c:pt idx="2914">
                  <c:v>48</c:v>
                </c:pt>
                <c:pt idx="2915">
                  <c:v>47</c:v>
                </c:pt>
                <c:pt idx="2916">
                  <c:v>50</c:v>
                </c:pt>
                <c:pt idx="2917">
                  <c:v>35</c:v>
                </c:pt>
                <c:pt idx="2918">
                  <c:v>45</c:v>
                </c:pt>
                <c:pt idx="2919">
                  <c:v>50</c:v>
                </c:pt>
                <c:pt idx="2920">
                  <c:v>33</c:v>
                </c:pt>
                <c:pt idx="2921">
                  <c:v>49</c:v>
                </c:pt>
                <c:pt idx="2922">
                  <c:v>38</c:v>
                </c:pt>
                <c:pt idx="2923">
                  <c:v>40</c:v>
                </c:pt>
                <c:pt idx="2924">
                  <c:v>35</c:v>
                </c:pt>
                <c:pt idx="2925">
                  <c:v>46</c:v>
                </c:pt>
                <c:pt idx="2926">
                  <c:v>49</c:v>
                </c:pt>
                <c:pt idx="2927">
                  <c:v>36</c:v>
                </c:pt>
                <c:pt idx="2928">
                  <c:v>36</c:v>
                </c:pt>
                <c:pt idx="2929">
                  <c:v>44</c:v>
                </c:pt>
                <c:pt idx="2930">
                  <c:v>31</c:v>
                </c:pt>
                <c:pt idx="2931">
                  <c:v>46</c:v>
                </c:pt>
                <c:pt idx="2932">
                  <c:v>39</c:v>
                </c:pt>
                <c:pt idx="2933">
                  <c:v>45</c:v>
                </c:pt>
                <c:pt idx="2934">
                  <c:v>44</c:v>
                </c:pt>
                <c:pt idx="2935">
                  <c:v>43</c:v>
                </c:pt>
                <c:pt idx="2936">
                  <c:v>38</c:v>
                </c:pt>
                <c:pt idx="2937">
                  <c:v>44</c:v>
                </c:pt>
                <c:pt idx="2938">
                  <c:v>47</c:v>
                </c:pt>
                <c:pt idx="2939">
                  <c:v>44</c:v>
                </c:pt>
                <c:pt idx="2940">
                  <c:v>31</c:v>
                </c:pt>
                <c:pt idx="2941">
                  <c:v>44</c:v>
                </c:pt>
                <c:pt idx="2942">
                  <c:v>41</c:v>
                </c:pt>
                <c:pt idx="2943">
                  <c:v>34</c:v>
                </c:pt>
                <c:pt idx="2944">
                  <c:v>43</c:v>
                </c:pt>
                <c:pt idx="2945">
                  <c:v>47</c:v>
                </c:pt>
                <c:pt idx="2946">
                  <c:v>37</c:v>
                </c:pt>
                <c:pt idx="2947">
                  <c:v>44</c:v>
                </c:pt>
                <c:pt idx="2948">
                  <c:v>42</c:v>
                </c:pt>
                <c:pt idx="2949">
                  <c:v>53</c:v>
                </c:pt>
                <c:pt idx="2950">
                  <c:v>40</c:v>
                </c:pt>
                <c:pt idx="2951">
                  <c:v>36</c:v>
                </c:pt>
                <c:pt idx="2952">
                  <c:v>27</c:v>
                </c:pt>
                <c:pt idx="2953">
                  <c:v>24</c:v>
                </c:pt>
                <c:pt idx="2954">
                  <c:v>41</c:v>
                </c:pt>
                <c:pt idx="2955">
                  <c:v>55</c:v>
                </c:pt>
                <c:pt idx="2956">
                  <c:v>29</c:v>
                </c:pt>
                <c:pt idx="2957">
                  <c:v>48</c:v>
                </c:pt>
                <c:pt idx="2958">
                  <c:v>38</c:v>
                </c:pt>
                <c:pt idx="2959">
                  <c:v>28</c:v>
                </c:pt>
                <c:pt idx="2960">
                  <c:v>33</c:v>
                </c:pt>
                <c:pt idx="2961">
                  <c:v>27</c:v>
                </c:pt>
                <c:pt idx="2962">
                  <c:v>37</c:v>
                </c:pt>
                <c:pt idx="2963">
                  <c:v>24</c:v>
                </c:pt>
                <c:pt idx="2964">
                  <c:v>34</c:v>
                </c:pt>
                <c:pt idx="2965">
                  <c:v>40</c:v>
                </c:pt>
                <c:pt idx="2966">
                  <c:v>34</c:v>
                </c:pt>
                <c:pt idx="2967">
                  <c:v>41</c:v>
                </c:pt>
                <c:pt idx="2968">
                  <c:v>37</c:v>
                </c:pt>
                <c:pt idx="2969">
                  <c:v>51</c:v>
                </c:pt>
                <c:pt idx="2970">
                  <c:v>29</c:v>
                </c:pt>
                <c:pt idx="2971">
                  <c:v>29</c:v>
                </c:pt>
                <c:pt idx="2972">
                  <c:v>32</c:v>
                </c:pt>
                <c:pt idx="2973">
                  <c:v>40</c:v>
                </c:pt>
                <c:pt idx="2974">
                  <c:v>39</c:v>
                </c:pt>
                <c:pt idx="2975">
                  <c:v>26</c:v>
                </c:pt>
                <c:pt idx="2976">
                  <c:v>35</c:v>
                </c:pt>
                <c:pt idx="2977">
                  <c:v>32</c:v>
                </c:pt>
                <c:pt idx="2978">
                  <c:v>23</c:v>
                </c:pt>
                <c:pt idx="2979">
                  <c:v>42</c:v>
                </c:pt>
                <c:pt idx="2980">
                  <c:v>31</c:v>
                </c:pt>
                <c:pt idx="2981">
                  <c:v>41</c:v>
                </c:pt>
                <c:pt idx="2982">
                  <c:v>33</c:v>
                </c:pt>
                <c:pt idx="2983">
                  <c:v>37</c:v>
                </c:pt>
                <c:pt idx="2984">
                  <c:v>29</c:v>
                </c:pt>
                <c:pt idx="2985">
                  <c:v>28</c:v>
                </c:pt>
                <c:pt idx="2986">
                  <c:v>40</c:v>
                </c:pt>
                <c:pt idx="2987">
                  <c:v>37</c:v>
                </c:pt>
                <c:pt idx="2988">
                  <c:v>47</c:v>
                </c:pt>
                <c:pt idx="2989">
                  <c:v>29</c:v>
                </c:pt>
                <c:pt idx="2990">
                  <c:v>39</c:v>
                </c:pt>
                <c:pt idx="2991">
                  <c:v>25</c:v>
                </c:pt>
                <c:pt idx="2992">
                  <c:v>39</c:v>
                </c:pt>
                <c:pt idx="2993">
                  <c:v>28</c:v>
                </c:pt>
                <c:pt idx="2994">
                  <c:v>41</c:v>
                </c:pt>
                <c:pt idx="2995">
                  <c:v>25</c:v>
                </c:pt>
                <c:pt idx="2996">
                  <c:v>35</c:v>
                </c:pt>
                <c:pt idx="2997">
                  <c:v>34</c:v>
                </c:pt>
                <c:pt idx="2998">
                  <c:v>33</c:v>
                </c:pt>
                <c:pt idx="2999">
                  <c:v>31</c:v>
                </c:pt>
                <c:pt idx="3000">
                  <c:v>31</c:v>
                </c:pt>
              </c:numCache>
            </c:numRef>
          </c:val>
          <c:smooth val="0"/>
          <c:extLst>
            <c:ext xmlns:c16="http://schemas.microsoft.com/office/drawing/2014/chart" uri="{C3380CC4-5D6E-409C-BE32-E72D297353CC}">
              <c16:uniqueId val="{00000001-AD51-4F9E-A9A8-4F46E3DBD4F4}"/>
            </c:ext>
          </c:extLst>
        </c:ser>
        <c:ser>
          <c:idx val="2"/>
          <c:order val="2"/>
          <c:tx>
            <c:v>pva 8g</c:v>
          </c:tx>
          <c:spPr>
            <a:ln w="28575" cap="rnd">
              <a:solidFill>
                <a:schemeClr val="accent3"/>
              </a:solidFill>
              <a:round/>
            </a:ln>
            <a:effectLst/>
          </c:spPr>
          <c:marker>
            <c:symbol val="none"/>
          </c:marker>
          <c:cat>
            <c:numRef>
              <c:f>Sheet4!$A$2:$A$3002</c:f>
              <c:numCache>
                <c:formatCode>General</c:formatCode>
                <c:ptCount val="3001"/>
                <c:pt idx="0">
                  <c:v>20</c:v>
                </c:pt>
                <c:pt idx="1">
                  <c:v>20.02</c:v>
                </c:pt>
                <c:pt idx="2">
                  <c:v>20.04</c:v>
                </c:pt>
                <c:pt idx="3">
                  <c:v>20.059999999999999</c:v>
                </c:pt>
                <c:pt idx="4">
                  <c:v>20.079999999999998</c:v>
                </c:pt>
                <c:pt idx="5">
                  <c:v>20.100000000000001</c:v>
                </c:pt>
                <c:pt idx="6">
                  <c:v>20.12</c:v>
                </c:pt>
                <c:pt idx="7">
                  <c:v>20.14</c:v>
                </c:pt>
                <c:pt idx="8">
                  <c:v>20.16</c:v>
                </c:pt>
                <c:pt idx="9">
                  <c:v>20.18</c:v>
                </c:pt>
                <c:pt idx="10">
                  <c:v>20.2</c:v>
                </c:pt>
                <c:pt idx="11">
                  <c:v>20.22</c:v>
                </c:pt>
                <c:pt idx="12">
                  <c:v>20.239999999999998</c:v>
                </c:pt>
                <c:pt idx="13">
                  <c:v>20.260000000000002</c:v>
                </c:pt>
                <c:pt idx="14">
                  <c:v>20.28</c:v>
                </c:pt>
                <c:pt idx="15">
                  <c:v>20.3</c:v>
                </c:pt>
                <c:pt idx="16">
                  <c:v>20.32</c:v>
                </c:pt>
                <c:pt idx="17">
                  <c:v>20.34</c:v>
                </c:pt>
                <c:pt idx="18">
                  <c:v>20.36</c:v>
                </c:pt>
                <c:pt idx="19">
                  <c:v>20.38</c:v>
                </c:pt>
                <c:pt idx="20">
                  <c:v>20.399999999999999</c:v>
                </c:pt>
                <c:pt idx="21">
                  <c:v>20.420000000000002</c:v>
                </c:pt>
                <c:pt idx="22">
                  <c:v>20.440000000000001</c:v>
                </c:pt>
                <c:pt idx="23">
                  <c:v>20.46</c:v>
                </c:pt>
                <c:pt idx="24">
                  <c:v>20.48</c:v>
                </c:pt>
                <c:pt idx="25">
                  <c:v>20.5</c:v>
                </c:pt>
                <c:pt idx="26">
                  <c:v>20.52</c:v>
                </c:pt>
                <c:pt idx="27">
                  <c:v>20.54</c:v>
                </c:pt>
                <c:pt idx="28">
                  <c:v>20.56</c:v>
                </c:pt>
                <c:pt idx="29">
                  <c:v>20.58</c:v>
                </c:pt>
                <c:pt idx="30">
                  <c:v>20.6</c:v>
                </c:pt>
                <c:pt idx="31">
                  <c:v>20.62</c:v>
                </c:pt>
                <c:pt idx="32">
                  <c:v>20.64</c:v>
                </c:pt>
                <c:pt idx="33">
                  <c:v>20.66</c:v>
                </c:pt>
                <c:pt idx="34">
                  <c:v>20.68</c:v>
                </c:pt>
                <c:pt idx="35">
                  <c:v>20.7</c:v>
                </c:pt>
                <c:pt idx="36">
                  <c:v>20.72</c:v>
                </c:pt>
                <c:pt idx="37">
                  <c:v>20.74</c:v>
                </c:pt>
                <c:pt idx="38">
                  <c:v>20.76</c:v>
                </c:pt>
                <c:pt idx="39">
                  <c:v>20.78</c:v>
                </c:pt>
                <c:pt idx="40">
                  <c:v>20.8</c:v>
                </c:pt>
                <c:pt idx="41">
                  <c:v>20.82</c:v>
                </c:pt>
                <c:pt idx="42">
                  <c:v>20.84</c:v>
                </c:pt>
                <c:pt idx="43">
                  <c:v>20.86</c:v>
                </c:pt>
                <c:pt idx="44">
                  <c:v>20.88</c:v>
                </c:pt>
                <c:pt idx="45">
                  <c:v>20.9</c:v>
                </c:pt>
                <c:pt idx="46">
                  <c:v>20.92</c:v>
                </c:pt>
                <c:pt idx="47">
                  <c:v>20.94</c:v>
                </c:pt>
                <c:pt idx="48">
                  <c:v>20.96</c:v>
                </c:pt>
                <c:pt idx="49">
                  <c:v>20.98</c:v>
                </c:pt>
                <c:pt idx="50">
                  <c:v>21</c:v>
                </c:pt>
                <c:pt idx="51">
                  <c:v>21.02</c:v>
                </c:pt>
                <c:pt idx="52">
                  <c:v>21.04</c:v>
                </c:pt>
                <c:pt idx="53">
                  <c:v>21.06</c:v>
                </c:pt>
                <c:pt idx="54">
                  <c:v>21.08</c:v>
                </c:pt>
                <c:pt idx="55">
                  <c:v>21.1</c:v>
                </c:pt>
                <c:pt idx="56">
                  <c:v>21.12</c:v>
                </c:pt>
                <c:pt idx="57">
                  <c:v>21.14</c:v>
                </c:pt>
                <c:pt idx="58">
                  <c:v>21.16</c:v>
                </c:pt>
                <c:pt idx="59">
                  <c:v>21.18</c:v>
                </c:pt>
                <c:pt idx="60">
                  <c:v>21.2</c:v>
                </c:pt>
                <c:pt idx="61">
                  <c:v>21.22</c:v>
                </c:pt>
                <c:pt idx="62">
                  <c:v>21.24</c:v>
                </c:pt>
                <c:pt idx="63">
                  <c:v>21.26</c:v>
                </c:pt>
                <c:pt idx="64">
                  <c:v>21.28</c:v>
                </c:pt>
                <c:pt idx="65">
                  <c:v>21.3</c:v>
                </c:pt>
                <c:pt idx="66">
                  <c:v>21.32</c:v>
                </c:pt>
                <c:pt idx="67">
                  <c:v>21.34</c:v>
                </c:pt>
                <c:pt idx="68">
                  <c:v>21.36</c:v>
                </c:pt>
                <c:pt idx="69">
                  <c:v>21.38</c:v>
                </c:pt>
                <c:pt idx="70">
                  <c:v>21.4</c:v>
                </c:pt>
                <c:pt idx="71">
                  <c:v>21.42</c:v>
                </c:pt>
                <c:pt idx="72">
                  <c:v>21.44</c:v>
                </c:pt>
                <c:pt idx="73">
                  <c:v>21.46</c:v>
                </c:pt>
                <c:pt idx="74">
                  <c:v>21.48</c:v>
                </c:pt>
                <c:pt idx="75">
                  <c:v>21.5</c:v>
                </c:pt>
                <c:pt idx="76">
                  <c:v>21.52</c:v>
                </c:pt>
                <c:pt idx="77">
                  <c:v>21.54</c:v>
                </c:pt>
                <c:pt idx="78">
                  <c:v>21.56</c:v>
                </c:pt>
                <c:pt idx="79">
                  <c:v>21.58</c:v>
                </c:pt>
                <c:pt idx="80">
                  <c:v>21.6</c:v>
                </c:pt>
                <c:pt idx="81">
                  <c:v>21.62</c:v>
                </c:pt>
                <c:pt idx="82">
                  <c:v>21.64</c:v>
                </c:pt>
                <c:pt idx="83">
                  <c:v>21.66</c:v>
                </c:pt>
                <c:pt idx="84">
                  <c:v>21.68</c:v>
                </c:pt>
                <c:pt idx="85">
                  <c:v>21.7</c:v>
                </c:pt>
                <c:pt idx="86">
                  <c:v>21.72</c:v>
                </c:pt>
                <c:pt idx="87">
                  <c:v>21.74</c:v>
                </c:pt>
                <c:pt idx="88">
                  <c:v>21.76</c:v>
                </c:pt>
                <c:pt idx="89">
                  <c:v>21.78</c:v>
                </c:pt>
                <c:pt idx="90">
                  <c:v>21.8</c:v>
                </c:pt>
                <c:pt idx="91">
                  <c:v>21.82</c:v>
                </c:pt>
                <c:pt idx="92">
                  <c:v>21.84</c:v>
                </c:pt>
                <c:pt idx="93">
                  <c:v>21.86</c:v>
                </c:pt>
                <c:pt idx="94">
                  <c:v>21.88</c:v>
                </c:pt>
                <c:pt idx="95">
                  <c:v>21.9</c:v>
                </c:pt>
                <c:pt idx="96">
                  <c:v>21.92</c:v>
                </c:pt>
                <c:pt idx="97">
                  <c:v>21.94</c:v>
                </c:pt>
                <c:pt idx="98">
                  <c:v>21.96</c:v>
                </c:pt>
                <c:pt idx="99">
                  <c:v>21.98</c:v>
                </c:pt>
                <c:pt idx="100">
                  <c:v>22</c:v>
                </c:pt>
                <c:pt idx="101">
                  <c:v>22.02</c:v>
                </c:pt>
                <c:pt idx="102">
                  <c:v>22.04</c:v>
                </c:pt>
                <c:pt idx="103">
                  <c:v>22.06</c:v>
                </c:pt>
                <c:pt idx="104">
                  <c:v>22.08</c:v>
                </c:pt>
                <c:pt idx="105">
                  <c:v>22.1</c:v>
                </c:pt>
                <c:pt idx="106">
                  <c:v>22.12</c:v>
                </c:pt>
                <c:pt idx="107">
                  <c:v>22.14</c:v>
                </c:pt>
                <c:pt idx="108">
                  <c:v>22.16</c:v>
                </c:pt>
                <c:pt idx="109">
                  <c:v>22.18</c:v>
                </c:pt>
                <c:pt idx="110">
                  <c:v>22.2</c:v>
                </c:pt>
                <c:pt idx="111">
                  <c:v>22.22</c:v>
                </c:pt>
                <c:pt idx="112">
                  <c:v>22.24</c:v>
                </c:pt>
                <c:pt idx="113">
                  <c:v>22.26</c:v>
                </c:pt>
                <c:pt idx="114">
                  <c:v>22.28</c:v>
                </c:pt>
                <c:pt idx="115">
                  <c:v>22.3</c:v>
                </c:pt>
                <c:pt idx="116">
                  <c:v>22.32</c:v>
                </c:pt>
                <c:pt idx="117">
                  <c:v>22.34</c:v>
                </c:pt>
                <c:pt idx="118">
                  <c:v>22.36</c:v>
                </c:pt>
                <c:pt idx="119">
                  <c:v>22.38</c:v>
                </c:pt>
                <c:pt idx="120">
                  <c:v>22.4</c:v>
                </c:pt>
                <c:pt idx="121">
                  <c:v>22.42</c:v>
                </c:pt>
                <c:pt idx="122">
                  <c:v>22.44</c:v>
                </c:pt>
                <c:pt idx="123">
                  <c:v>22.46</c:v>
                </c:pt>
                <c:pt idx="124">
                  <c:v>22.48</c:v>
                </c:pt>
                <c:pt idx="125">
                  <c:v>22.5</c:v>
                </c:pt>
                <c:pt idx="126">
                  <c:v>22.52</c:v>
                </c:pt>
                <c:pt idx="127">
                  <c:v>22.54</c:v>
                </c:pt>
                <c:pt idx="128">
                  <c:v>22.56</c:v>
                </c:pt>
                <c:pt idx="129">
                  <c:v>22.58</c:v>
                </c:pt>
                <c:pt idx="130">
                  <c:v>22.6</c:v>
                </c:pt>
                <c:pt idx="131">
                  <c:v>22.62</c:v>
                </c:pt>
                <c:pt idx="132">
                  <c:v>22.64</c:v>
                </c:pt>
                <c:pt idx="133">
                  <c:v>22.66</c:v>
                </c:pt>
                <c:pt idx="134">
                  <c:v>22.68</c:v>
                </c:pt>
                <c:pt idx="135">
                  <c:v>22.7</c:v>
                </c:pt>
                <c:pt idx="136">
                  <c:v>22.72</c:v>
                </c:pt>
                <c:pt idx="137">
                  <c:v>22.74</c:v>
                </c:pt>
                <c:pt idx="138">
                  <c:v>22.76</c:v>
                </c:pt>
                <c:pt idx="139">
                  <c:v>22.78</c:v>
                </c:pt>
                <c:pt idx="140">
                  <c:v>22.8</c:v>
                </c:pt>
                <c:pt idx="141">
                  <c:v>22.82</c:v>
                </c:pt>
                <c:pt idx="142">
                  <c:v>22.84</c:v>
                </c:pt>
                <c:pt idx="143">
                  <c:v>22.86</c:v>
                </c:pt>
                <c:pt idx="144">
                  <c:v>22.88</c:v>
                </c:pt>
                <c:pt idx="145">
                  <c:v>22.9</c:v>
                </c:pt>
                <c:pt idx="146">
                  <c:v>22.92</c:v>
                </c:pt>
                <c:pt idx="147">
                  <c:v>22.94</c:v>
                </c:pt>
                <c:pt idx="148">
                  <c:v>22.96</c:v>
                </c:pt>
                <c:pt idx="149">
                  <c:v>22.98</c:v>
                </c:pt>
                <c:pt idx="150">
                  <c:v>23</c:v>
                </c:pt>
                <c:pt idx="151">
                  <c:v>23.02</c:v>
                </c:pt>
                <c:pt idx="152">
                  <c:v>23.04</c:v>
                </c:pt>
                <c:pt idx="153">
                  <c:v>23.06</c:v>
                </c:pt>
                <c:pt idx="154">
                  <c:v>23.08</c:v>
                </c:pt>
                <c:pt idx="155">
                  <c:v>23.1</c:v>
                </c:pt>
                <c:pt idx="156">
                  <c:v>23.12</c:v>
                </c:pt>
                <c:pt idx="157">
                  <c:v>23.14</c:v>
                </c:pt>
                <c:pt idx="158">
                  <c:v>23.16</c:v>
                </c:pt>
                <c:pt idx="159">
                  <c:v>23.18</c:v>
                </c:pt>
                <c:pt idx="160">
                  <c:v>23.2</c:v>
                </c:pt>
                <c:pt idx="161">
                  <c:v>23.22</c:v>
                </c:pt>
                <c:pt idx="162">
                  <c:v>23.24</c:v>
                </c:pt>
                <c:pt idx="163">
                  <c:v>23.26</c:v>
                </c:pt>
                <c:pt idx="164">
                  <c:v>23.28</c:v>
                </c:pt>
                <c:pt idx="165">
                  <c:v>23.3</c:v>
                </c:pt>
                <c:pt idx="166">
                  <c:v>23.32</c:v>
                </c:pt>
                <c:pt idx="167">
                  <c:v>23.34</c:v>
                </c:pt>
                <c:pt idx="168">
                  <c:v>23.36</c:v>
                </c:pt>
                <c:pt idx="169">
                  <c:v>23.38</c:v>
                </c:pt>
                <c:pt idx="170">
                  <c:v>23.4</c:v>
                </c:pt>
                <c:pt idx="171">
                  <c:v>23.42</c:v>
                </c:pt>
                <c:pt idx="172">
                  <c:v>23.44</c:v>
                </c:pt>
                <c:pt idx="173">
                  <c:v>23.46</c:v>
                </c:pt>
                <c:pt idx="174">
                  <c:v>23.48</c:v>
                </c:pt>
                <c:pt idx="175">
                  <c:v>23.5</c:v>
                </c:pt>
                <c:pt idx="176">
                  <c:v>23.52</c:v>
                </c:pt>
                <c:pt idx="177">
                  <c:v>23.54</c:v>
                </c:pt>
                <c:pt idx="178">
                  <c:v>23.56</c:v>
                </c:pt>
                <c:pt idx="179">
                  <c:v>23.58</c:v>
                </c:pt>
                <c:pt idx="180">
                  <c:v>23.6</c:v>
                </c:pt>
                <c:pt idx="181">
                  <c:v>23.62</c:v>
                </c:pt>
                <c:pt idx="182">
                  <c:v>23.64</c:v>
                </c:pt>
                <c:pt idx="183">
                  <c:v>23.66</c:v>
                </c:pt>
                <c:pt idx="184">
                  <c:v>23.68</c:v>
                </c:pt>
                <c:pt idx="185">
                  <c:v>23.7</c:v>
                </c:pt>
                <c:pt idx="186">
                  <c:v>23.72</c:v>
                </c:pt>
                <c:pt idx="187">
                  <c:v>23.74</c:v>
                </c:pt>
                <c:pt idx="188">
                  <c:v>23.76</c:v>
                </c:pt>
                <c:pt idx="189">
                  <c:v>23.78</c:v>
                </c:pt>
                <c:pt idx="190">
                  <c:v>23.8</c:v>
                </c:pt>
                <c:pt idx="191">
                  <c:v>23.82</c:v>
                </c:pt>
                <c:pt idx="192">
                  <c:v>23.84</c:v>
                </c:pt>
                <c:pt idx="193">
                  <c:v>23.86</c:v>
                </c:pt>
                <c:pt idx="194">
                  <c:v>23.88</c:v>
                </c:pt>
                <c:pt idx="195">
                  <c:v>23.9</c:v>
                </c:pt>
                <c:pt idx="196">
                  <c:v>23.92</c:v>
                </c:pt>
                <c:pt idx="197">
                  <c:v>23.94</c:v>
                </c:pt>
                <c:pt idx="198">
                  <c:v>23.96</c:v>
                </c:pt>
                <c:pt idx="199">
                  <c:v>23.98</c:v>
                </c:pt>
                <c:pt idx="200">
                  <c:v>24</c:v>
                </c:pt>
                <c:pt idx="201">
                  <c:v>24.02</c:v>
                </c:pt>
                <c:pt idx="202">
                  <c:v>24.04</c:v>
                </c:pt>
                <c:pt idx="203">
                  <c:v>24.06</c:v>
                </c:pt>
                <c:pt idx="204">
                  <c:v>24.08</c:v>
                </c:pt>
                <c:pt idx="205">
                  <c:v>24.1</c:v>
                </c:pt>
                <c:pt idx="206">
                  <c:v>24.12</c:v>
                </c:pt>
                <c:pt idx="207">
                  <c:v>24.14</c:v>
                </c:pt>
                <c:pt idx="208">
                  <c:v>24.16</c:v>
                </c:pt>
                <c:pt idx="209">
                  <c:v>24.18</c:v>
                </c:pt>
                <c:pt idx="210">
                  <c:v>24.2</c:v>
                </c:pt>
                <c:pt idx="211">
                  <c:v>24.22</c:v>
                </c:pt>
                <c:pt idx="212">
                  <c:v>24.24</c:v>
                </c:pt>
                <c:pt idx="213">
                  <c:v>24.26</c:v>
                </c:pt>
                <c:pt idx="214">
                  <c:v>24.28</c:v>
                </c:pt>
                <c:pt idx="215">
                  <c:v>24.3</c:v>
                </c:pt>
                <c:pt idx="216">
                  <c:v>24.32</c:v>
                </c:pt>
                <c:pt idx="217">
                  <c:v>24.34</c:v>
                </c:pt>
                <c:pt idx="218">
                  <c:v>24.36</c:v>
                </c:pt>
                <c:pt idx="219">
                  <c:v>24.38</c:v>
                </c:pt>
                <c:pt idx="220">
                  <c:v>24.4</c:v>
                </c:pt>
                <c:pt idx="221">
                  <c:v>24.42</c:v>
                </c:pt>
                <c:pt idx="222">
                  <c:v>24.44</c:v>
                </c:pt>
                <c:pt idx="223">
                  <c:v>24.46</c:v>
                </c:pt>
                <c:pt idx="224">
                  <c:v>24.48</c:v>
                </c:pt>
                <c:pt idx="225">
                  <c:v>24.5</c:v>
                </c:pt>
                <c:pt idx="226">
                  <c:v>24.52</c:v>
                </c:pt>
                <c:pt idx="227">
                  <c:v>24.54</c:v>
                </c:pt>
                <c:pt idx="228">
                  <c:v>24.56</c:v>
                </c:pt>
                <c:pt idx="229">
                  <c:v>24.58</c:v>
                </c:pt>
                <c:pt idx="230">
                  <c:v>24.6</c:v>
                </c:pt>
                <c:pt idx="231">
                  <c:v>24.62</c:v>
                </c:pt>
                <c:pt idx="232">
                  <c:v>24.64</c:v>
                </c:pt>
                <c:pt idx="233">
                  <c:v>24.66</c:v>
                </c:pt>
                <c:pt idx="234">
                  <c:v>24.68</c:v>
                </c:pt>
                <c:pt idx="235">
                  <c:v>24.7</c:v>
                </c:pt>
                <c:pt idx="236">
                  <c:v>24.72</c:v>
                </c:pt>
                <c:pt idx="237">
                  <c:v>24.74</c:v>
                </c:pt>
                <c:pt idx="238">
                  <c:v>24.76</c:v>
                </c:pt>
                <c:pt idx="239">
                  <c:v>24.78</c:v>
                </c:pt>
                <c:pt idx="240">
                  <c:v>24.8</c:v>
                </c:pt>
                <c:pt idx="241">
                  <c:v>24.82</c:v>
                </c:pt>
                <c:pt idx="242">
                  <c:v>24.84</c:v>
                </c:pt>
                <c:pt idx="243">
                  <c:v>24.86</c:v>
                </c:pt>
                <c:pt idx="244">
                  <c:v>24.88</c:v>
                </c:pt>
                <c:pt idx="245">
                  <c:v>24.9</c:v>
                </c:pt>
                <c:pt idx="246">
                  <c:v>24.92</c:v>
                </c:pt>
                <c:pt idx="247">
                  <c:v>24.94</c:v>
                </c:pt>
                <c:pt idx="248">
                  <c:v>24.96</c:v>
                </c:pt>
                <c:pt idx="249">
                  <c:v>24.98</c:v>
                </c:pt>
                <c:pt idx="250">
                  <c:v>25</c:v>
                </c:pt>
                <c:pt idx="251">
                  <c:v>25.02</c:v>
                </c:pt>
                <c:pt idx="252">
                  <c:v>25.04</c:v>
                </c:pt>
                <c:pt idx="253">
                  <c:v>25.06</c:v>
                </c:pt>
                <c:pt idx="254">
                  <c:v>25.08</c:v>
                </c:pt>
                <c:pt idx="255">
                  <c:v>25.1</c:v>
                </c:pt>
                <c:pt idx="256">
                  <c:v>25.12</c:v>
                </c:pt>
                <c:pt idx="257">
                  <c:v>25.14</c:v>
                </c:pt>
                <c:pt idx="258">
                  <c:v>25.16</c:v>
                </c:pt>
                <c:pt idx="259">
                  <c:v>25.18</c:v>
                </c:pt>
                <c:pt idx="260">
                  <c:v>25.2</c:v>
                </c:pt>
                <c:pt idx="261">
                  <c:v>25.22</c:v>
                </c:pt>
                <c:pt idx="262">
                  <c:v>25.24</c:v>
                </c:pt>
                <c:pt idx="263">
                  <c:v>25.26</c:v>
                </c:pt>
                <c:pt idx="264">
                  <c:v>25.28</c:v>
                </c:pt>
                <c:pt idx="265">
                  <c:v>25.3</c:v>
                </c:pt>
                <c:pt idx="266">
                  <c:v>25.32</c:v>
                </c:pt>
                <c:pt idx="267">
                  <c:v>25.34</c:v>
                </c:pt>
                <c:pt idx="268">
                  <c:v>25.36</c:v>
                </c:pt>
                <c:pt idx="269">
                  <c:v>25.38</c:v>
                </c:pt>
                <c:pt idx="270">
                  <c:v>25.4</c:v>
                </c:pt>
                <c:pt idx="271">
                  <c:v>25.42</c:v>
                </c:pt>
                <c:pt idx="272">
                  <c:v>25.44</c:v>
                </c:pt>
                <c:pt idx="273">
                  <c:v>25.46</c:v>
                </c:pt>
                <c:pt idx="274">
                  <c:v>25.48</c:v>
                </c:pt>
                <c:pt idx="275">
                  <c:v>25.5</c:v>
                </c:pt>
                <c:pt idx="276">
                  <c:v>25.52</c:v>
                </c:pt>
                <c:pt idx="277">
                  <c:v>25.54</c:v>
                </c:pt>
                <c:pt idx="278">
                  <c:v>25.56</c:v>
                </c:pt>
                <c:pt idx="279">
                  <c:v>25.58</c:v>
                </c:pt>
                <c:pt idx="280">
                  <c:v>25.6</c:v>
                </c:pt>
                <c:pt idx="281">
                  <c:v>25.62</c:v>
                </c:pt>
                <c:pt idx="282">
                  <c:v>25.64</c:v>
                </c:pt>
                <c:pt idx="283">
                  <c:v>25.66</c:v>
                </c:pt>
                <c:pt idx="284">
                  <c:v>25.68</c:v>
                </c:pt>
                <c:pt idx="285">
                  <c:v>25.7</c:v>
                </c:pt>
                <c:pt idx="286">
                  <c:v>25.72</c:v>
                </c:pt>
                <c:pt idx="287">
                  <c:v>25.74</c:v>
                </c:pt>
                <c:pt idx="288">
                  <c:v>25.76</c:v>
                </c:pt>
                <c:pt idx="289">
                  <c:v>25.78</c:v>
                </c:pt>
                <c:pt idx="290">
                  <c:v>25.8</c:v>
                </c:pt>
                <c:pt idx="291">
                  <c:v>25.82</c:v>
                </c:pt>
                <c:pt idx="292">
                  <c:v>25.84</c:v>
                </c:pt>
                <c:pt idx="293">
                  <c:v>25.86</c:v>
                </c:pt>
                <c:pt idx="294">
                  <c:v>25.88</c:v>
                </c:pt>
                <c:pt idx="295">
                  <c:v>25.9</c:v>
                </c:pt>
                <c:pt idx="296">
                  <c:v>25.92</c:v>
                </c:pt>
                <c:pt idx="297">
                  <c:v>25.94</c:v>
                </c:pt>
                <c:pt idx="298">
                  <c:v>25.96</c:v>
                </c:pt>
                <c:pt idx="299">
                  <c:v>25.98</c:v>
                </c:pt>
                <c:pt idx="300">
                  <c:v>26</c:v>
                </c:pt>
                <c:pt idx="301">
                  <c:v>26.02</c:v>
                </c:pt>
                <c:pt idx="302">
                  <c:v>26.04</c:v>
                </c:pt>
                <c:pt idx="303">
                  <c:v>26.06</c:v>
                </c:pt>
                <c:pt idx="304">
                  <c:v>26.08</c:v>
                </c:pt>
                <c:pt idx="305">
                  <c:v>26.1</c:v>
                </c:pt>
                <c:pt idx="306">
                  <c:v>26.12</c:v>
                </c:pt>
                <c:pt idx="307">
                  <c:v>26.14</c:v>
                </c:pt>
                <c:pt idx="308">
                  <c:v>26.16</c:v>
                </c:pt>
                <c:pt idx="309">
                  <c:v>26.18</c:v>
                </c:pt>
                <c:pt idx="310">
                  <c:v>26.2</c:v>
                </c:pt>
                <c:pt idx="311">
                  <c:v>26.22</c:v>
                </c:pt>
                <c:pt idx="312">
                  <c:v>26.24</c:v>
                </c:pt>
                <c:pt idx="313">
                  <c:v>26.26</c:v>
                </c:pt>
                <c:pt idx="314">
                  <c:v>26.28</c:v>
                </c:pt>
                <c:pt idx="315">
                  <c:v>26.3</c:v>
                </c:pt>
                <c:pt idx="316">
                  <c:v>26.32</c:v>
                </c:pt>
                <c:pt idx="317">
                  <c:v>26.34</c:v>
                </c:pt>
                <c:pt idx="318">
                  <c:v>26.36</c:v>
                </c:pt>
                <c:pt idx="319">
                  <c:v>26.38</c:v>
                </c:pt>
                <c:pt idx="320">
                  <c:v>26.4</c:v>
                </c:pt>
                <c:pt idx="321">
                  <c:v>26.42</c:v>
                </c:pt>
                <c:pt idx="322">
                  <c:v>26.44</c:v>
                </c:pt>
                <c:pt idx="323">
                  <c:v>26.46</c:v>
                </c:pt>
                <c:pt idx="324">
                  <c:v>26.48</c:v>
                </c:pt>
                <c:pt idx="325">
                  <c:v>26.5</c:v>
                </c:pt>
                <c:pt idx="326">
                  <c:v>26.52</c:v>
                </c:pt>
                <c:pt idx="327">
                  <c:v>26.54</c:v>
                </c:pt>
                <c:pt idx="328">
                  <c:v>26.56</c:v>
                </c:pt>
                <c:pt idx="329">
                  <c:v>26.58</c:v>
                </c:pt>
                <c:pt idx="330">
                  <c:v>26.6</c:v>
                </c:pt>
                <c:pt idx="331">
                  <c:v>26.62</c:v>
                </c:pt>
                <c:pt idx="332">
                  <c:v>26.64</c:v>
                </c:pt>
                <c:pt idx="333">
                  <c:v>26.66</c:v>
                </c:pt>
                <c:pt idx="334">
                  <c:v>26.68</c:v>
                </c:pt>
                <c:pt idx="335">
                  <c:v>26.7</c:v>
                </c:pt>
                <c:pt idx="336">
                  <c:v>26.72</c:v>
                </c:pt>
                <c:pt idx="337">
                  <c:v>26.74</c:v>
                </c:pt>
                <c:pt idx="338">
                  <c:v>26.76</c:v>
                </c:pt>
                <c:pt idx="339">
                  <c:v>26.78</c:v>
                </c:pt>
                <c:pt idx="340">
                  <c:v>26.8</c:v>
                </c:pt>
                <c:pt idx="341">
                  <c:v>26.82</c:v>
                </c:pt>
                <c:pt idx="342">
                  <c:v>26.84</c:v>
                </c:pt>
                <c:pt idx="343">
                  <c:v>26.86</c:v>
                </c:pt>
                <c:pt idx="344">
                  <c:v>26.88</c:v>
                </c:pt>
                <c:pt idx="345">
                  <c:v>26.9</c:v>
                </c:pt>
                <c:pt idx="346">
                  <c:v>26.92</c:v>
                </c:pt>
                <c:pt idx="347">
                  <c:v>26.94</c:v>
                </c:pt>
                <c:pt idx="348">
                  <c:v>26.96</c:v>
                </c:pt>
                <c:pt idx="349">
                  <c:v>26.98</c:v>
                </c:pt>
                <c:pt idx="350">
                  <c:v>27</c:v>
                </c:pt>
                <c:pt idx="351">
                  <c:v>27.02</c:v>
                </c:pt>
                <c:pt idx="352">
                  <c:v>27.04</c:v>
                </c:pt>
                <c:pt idx="353">
                  <c:v>27.06</c:v>
                </c:pt>
                <c:pt idx="354">
                  <c:v>27.08</c:v>
                </c:pt>
                <c:pt idx="355">
                  <c:v>27.1</c:v>
                </c:pt>
                <c:pt idx="356">
                  <c:v>27.12</c:v>
                </c:pt>
                <c:pt idx="357">
                  <c:v>27.14</c:v>
                </c:pt>
                <c:pt idx="358">
                  <c:v>27.16</c:v>
                </c:pt>
                <c:pt idx="359">
                  <c:v>27.18</c:v>
                </c:pt>
                <c:pt idx="360">
                  <c:v>27.2</c:v>
                </c:pt>
                <c:pt idx="361">
                  <c:v>27.22</c:v>
                </c:pt>
                <c:pt idx="362">
                  <c:v>27.24</c:v>
                </c:pt>
                <c:pt idx="363">
                  <c:v>27.26</c:v>
                </c:pt>
                <c:pt idx="364">
                  <c:v>27.28</c:v>
                </c:pt>
                <c:pt idx="365">
                  <c:v>27.3</c:v>
                </c:pt>
                <c:pt idx="366">
                  <c:v>27.32</c:v>
                </c:pt>
                <c:pt idx="367">
                  <c:v>27.34</c:v>
                </c:pt>
                <c:pt idx="368">
                  <c:v>27.36</c:v>
                </c:pt>
                <c:pt idx="369">
                  <c:v>27.38</c:v>
                </c:pt>
                <c:pt idx="370">
                  <c:v>27.4</c:v>
                </c:pt>
                <c:pt idx="371">
                  <c:v>27.42</c:v>
                </c:pt>
                <c:pt idx="372">
                  <c:v>27.44</c:v>
                </c:pt>
                <c:pt idx="373">
                  <c:v>27.46</c:v>
                </c:pt>
                <c:pt idx="374">
                  <c:v>27.48</c:v>
                </c:pt>
                <c:pt idx="375">
                  <c:v>27.5</c:v>
                </c:pt>
                <c:pt idx="376">
                  <c:v>27.52</c:v>
                </c:pt>
                <c:pt idx="377">
                  <c:v>27.54</c:v>
                </c:pt>
                <c:pt idx="378">
                  <c:v>27.56</c:v>
                </c:pt>
                <c:pt idx="379">
                  <c:v>27.58</c:v>
                </c:pt>
                <c:pt idx="380">
                  <c:v>27.6</c:v>
                </c:pt>
                <c:pt idx="381">
                  <c:v>27.62</c:v>
                </c:pt>
                <c:pt idx="382">
                  <c:v>27.64</c:v>
                </c:pt>
                <c:pt idx="383">
                  <c:v>27.66</c:v>
                </c:pt>
                <c:pt idx="384">
                  <c:v>27.68</c:v>
                </c:pt>
                <c:pt idx="385">
                  <c:v>27.7</c:v>
                </c:pt>
                <c:pt idx="386">
                  <c:v>27.72</c:v>
                </c:pt>
                <c:pt idx="387">
                  <c:v>27.74</c:v>
                </c:pt>
                <c:pt idx="388">
                  <c:v>27.76</c:v>
                </c:pt>
                <c:pt idx="389">
                  <c:v>27.78</c:v>
                </c:pt>
                <c:pt idx="390">
                  <c:v>27.8</c:v>
                </c:pt>
                <c:pt idx="391">
                  <c:v>27.82</c:v>
                </c:pt>
                <c:pt idx="392">
                  <c:v>27.84</c:v>
                </c:pt>
                <c:pt idx="393">
                  <c:v>27.86</c:v>
                </c:pt>
                <c:pt idx="394">
                  <c:v>27.88</c:v>
                </c:pt>
                <c:pt idx="395">
                  <c:v>27.9</c:v>
                </c:pt>
                <c:pt idx="396">
                  <c:v>27.92</c:v>
                </c:pt>
                <c:pt idx="397">
                  <c:v>27.94</c:v>
                </c:pt>
                <c:pt idx="398">
                  <c:v>27.96</c:v>
                </c:pt>
                <c:pt idx="399">
                  <c:v>27.98</c:v>
                </c:pt>
                <c:pt idx="400">
                  <c:v>28</c:v>
                </c:pt>
                <c:pt idx="401">
                  <c:v>28.02</c:v>
                </c:pt>
                <c:pt idx="402">
                  <c:v>28.04</c:v>
                </c:pt>
                <c:pt idx="403">
                  <c:v>28.06</c:v>
                </c:pt>
                <c:pt idx="404">
                  <c:v>28.08</c:v>
                </c:pt>
                <c:pt idx="405">
                  <c:v>28.1</c:v>
                </c:pt>
                <c:pt idx="406">
                  <c:v>28.12</c:v>
                </c:pt>
                <c:pt idx="407">
                  <c:v>28.14</c:v>
                </c:pt>
                <c:pt idx="408">
                  <c:v>28.16</c:v>
                </c:pt>
                <c:pt idx="409">
                  <c:v>28.18</c:v>
                </c:pt>
                <c:pt idx="410">
                  <c:v>28.2</c:v>
                </c:pt>
                <c:pt idx="411">
                  <c:v>28.22</c:v>
                </c:pt>
                <c:pt idx="412">
                  <c:v>28.24</c:v>
                </c:pt>
                <c:pt idx="413">
                  <c:v>28.26</c:v>
                </c:pt>
                <c:pt idx="414">
                  <c:v>28.28</c:v>
                </c:pt>
                <c:pt idx="415">
                  <c:v>28.3</c:v>
                </c:pt>
                <c:pt idx="416">
                  <c:v>28.32</c:v>
                </c:pt>
                <c:pt idx="417">
                  <c:v>28.34</c:v>
                </c:pt>
                <c:pt idx="418">
                  <c:v>28.36</c:v>
                </c:pt>
                <c:pt idx="419">
                  <c:v>28.38</c:v>
                </c:pt>
                <c:pt idx="420">
                  <c:v>28.4</c:v>
                </c:pt>
                <c:pt idx="421">
                  <c:v>28.42</c:v>
                </c:pt>
                <c:pt idx="422">
                  <c:v>28.44</c:v>
                </c:pt>
                <c:pt idx="423">
                  <c:v>28.46</c:v>
                </c:pt>
                <c:pt idx="424">
                  <c:v>28.48</c:v>
                </c:pt>
                <c:pt idx="425">
                  <c:v>28.5</c:v>
                </c:pt>
                <c:pt idx="426">
                  <c:v>28.52</c:v>
                </c:pt>
                <c:pt idx="427">
                  <c:v>28.54</c:v>
                </c:pt>
                <c:pt idx="428">
                  <c:v>28.56</c:v>
                </c:pt>
                <c:pt idx="429">
                  <c:v>28.58</c:v>
                </c:pt>
                <c:pt idx="430">
                  <c:v>28.6</c:v>
                </c:pt>
                <c:pt idx="431">
                  <c:v>28.62</c:v>
                </c:pt>
                <c:pt idx="432">
                  <c:v>28.64</c:v>
                </c:pt>
                <c:pt idx="433">
                  <c:v>28.66</c:v>
                </c:pt>
                <c:pt idx="434">
                  <c:v>28.68</c:v>
                </c:pt>
                <c:pt idx="435">
                  <c:v>28.7</c:v>
                </c:pt>
                <c:pt idx="436">
                  <c:v>28.72</c:v>
                </c:pt>
                <c:pt idx="437">
                  <c:v>28.74</c:v>
                </c:pt>
                <c:pt idx="438">
                  <c:v>28.76</c:v>
                </c:pt>
                <c:pt idx="439">
                  <c:v>28.78</c:v>
                </c:pt>
                <c:pt idx="440">
                  <c:v>28.8</c:v>
                </c:pt>
                <c:pt idx="441">
                  <c:v>28.82</c:v>
                </c:pt>
                <c:pt idx="442">
                  <c:v>28.84</c:v>
                </c:pt>
                <c:pt idx="443">
                  <c:v>28.86</c:v>
                </c:pt>
                <c:pt idx="444">
                  <c:v>28.88</c:v>
                </c:pt>
                <c:pt idx="445">
                  <c:v>28.9</c:v>
                </c:pt>
                <c:pt idx="446">
                  <c:v>28.92</c:v>
                </c:pt>
                <c:pt idx="447">
                  <c:v>28.94</c:v>
                </c:pt>
                <c:pt idx="448">
                  <c:v>28.96</c:v>
                </c:pt>
                <c:pt idx="449">
                  <c:v>28.98</c:v>
                </c:pt>
                <c:pt idx="450">
                  <c:v>29</c:v>
                </c:pt>
                <c:pt idx="451">
                  <c:v>29.02</c:v>
                </c:pt>
                <c:pt idx="452">
                  <c:v>29.04</c:v>
                </c:pt>
                <c:pt idx="453">
                  <c:v>29.06</c:v>
                </c:pt>
                <c:pt idx="454">
                  <c:v>29.08</c:v>
                </c:pt>
                <c:pt idx="455">
                  <c:v>29.1</c:v>
                </c:pt>
                <c:pt idx="456">
                  <c:v>29.12</c:v>
                </c:pt>
                <c:pt idx="457">
                  <c:v>29.14</c:v>
                </c:pt>
                <c:pt idx="458">
                  <c:v>29.16</c:v>
                </c:pt>
                <c:pt idx="459">
                  <c:v>29.18</c:v>
                </c:pt>
                <c:pt idx="460">
                  <c:v>29.2</c:v>
                </c:pt>
                <c:pt idx="461">
                  <c:v>29.22</c:v>
                </c:pt>
                <c:pt idx="462">
                  <c:v>29.24</c:v>
                </c:pt>
                <c:pt idx="463">
                  <c:v>29.26</c:v>
                </c:pt>
                <c:pt idx="464">
                  <c:v>29.28</c:v>
                </c:pt>
                <c:pt idx="465">
                  <c:v>29.3</c:v>
                </c:pt>
                <c:pt idx="466">
                  <c:v>29.32</c:v>
                </c:pt>
                <c:pt idx="467">
                  <c:v>29.34</c:v>
                </c:pt>
                <c:pt idx="468">
                  <c:v>29.36</c:v>
                </c:pt>
                <c:pt idx="469">
                  <c:v>29.38</c:v>
                </c:pt>
                <c:pt idx="470">
                  <c:v>29.4</c:v>
                </c:pt>
                <c:pt idx="471">
                  <c:v>29.42</c:v>
                </c:pt>
                <c:pt idx="472">
                  <c:v>29.44</c:v>
                </c:pt>
                <c:pt idx="473">
                  <c:v>29.46</c:v>
                </c:pt>
                <c:pt idx="474">
                  <c:v>29.48</c:v>
                </c:pt>
                <c:pt idx="475">
                  <c:v>29.5</c:v>
                </c:pt>
                <c:pt idx="476">
                  <c:v>29.52</c:v>
                </c:pt>
                <c:pt idx="477">
                  <c:v>29.54</c:v>
                </c:pt>
                <c:pt idx="478">
                  <c:v>29.56</c:v>
                </c:pt>
                <c:pt idx="479">
                  <c:v>29.58</c:v>
                </c:pt>
                <c:pt idx="480">
                  <c:v>29.6</c:v>
                </c:pt>
                <c:pt idx="481">
                  <c:v>29.62</c:v>
                </c:pt>
                <c:pt idx="482">
                  <c:v>29.64</c:v>
                </c:pt>
                <c:pt idx="483">
                  <c:v>29.66</c:v>
                </c:pt>
                <c:pt idx="484">
                  <c:v>29.68</c:v>
                </c:pt>
                <c:pt idx="485">
                  <c:v>29.7</c:v>
                </c:pt>
                <c:pt idx="486">
                  <c:v>29.72</c:v>
                </c:pt>
                <c:pt idx="487">
                  <c:v>29.74</c:v>
                </c:pt>
                <c:pt idx="488">
                  <c:v>29.76</c:v>
                </c:pt>
                <c:pt idx="489">
                  <c:v>29.78</c:v>
                </c:pt>
                <c:pt idx="490">
                  <c:v>29.8</c:v>
                </c:pt>
                <c:pt idx="491">
                  <c:v>29.82</c:v>
                </c:pt>
                <c:pt idx="492">
                  <c:v>29.84</c:v>
                </c:pt>
                <c:pt idx="493">
                  <c:v>29.86</c:v>
                </c:pt>
                <c:pt idx="494">
                  <c:v>29.88</c:v>
                </c:pt>
                <c:pt idx="495">
                  <c:v>29.9</c:v>
                </c:pt>
                <c:pt idx="496">
                  <c:v>29.92</c:v>
                </c:pt>
                <c:pt idx="497">
                  <c:v>29.94</c:v>
                </c:pt>
                <c:pt idx="498">
                  <c:v>29.96</c:v>
                </c:pt>
                <c:pt idx="499">
                  <c:v>29.98</c:v>
                </c:pt>
                <c:pt idx="500">
                  <c:v>30</c:v>
                </c:pt>
                <c:pt idx="501">
                  <c:v>30.02</c:v>
                </c:pt>
                <c:pt idx="502">
                  <c:v>30.04</c:v>
                </c:pt>
                <c:pt idx="503">
                  <c:v>30.06</c:v>
                </c:pt>
                <c:pt idx="504">
                  <c:v>30.08</c:v>
                </c:pt>
                <c:pt idx="505">
                  <c:v>30.1</c:v>
                </c:pt>
                <c:pt idx="506">
                  <c:v>30.12</c:v>
                </c:pt>
                <c:pt idx="507">
                  <c:v>30.14</c:v>
                </c:pt>
                <c:pt idx="508">
                  <c:v>30.16</c:v>
                </c:pt>
                <c:pt idx="509">
                  <c:v>30.18</c:v>
                </c:pt>
                <c:pt idx="510">
                  <c:v>30.2</c:v>
                </c:pt>
                <c:pt idx="511">
                  <c:v>30.22</c:v>
                </c:pt>
                <c:pt idx="512">
                  <c:v>30.24</c:v>
                </c:pt>
                <c:pt idx="513">
                  <c:v>30.26</c:v>
                </c:pt>
                <c:pt idx="514">
                  <c:v>30.28</c:v>
                </c:pt>
                <c:pt idx="515">
                  <c:v>30.3</c:v>
                </c:pt>
                <c:pt idx="516">
                  <c:v>30.32</c:v>
                </c:pt>
                <c:pt idx="517">
                  <c:v>30.34</c:v>
                </c:pt>
                <c:pt idx="518">
                  <c:v>30.36</c:v>
                </c:pt>
                <c:pt idx="519">
                  <c:v>30.38</c:v>
                </c:pt>
                <c:pt idx="520">
                  <c:v>30.4</c:v>
                </c:pt>
                <c:pt idx="521">
                  <c:v>30.42</c:v>
                </c:pt>
                <c:pt idx="522">
                  <c:v>30.44</c:v>
                </c:pt>
                <c:pt idx="523">
                  <c:v>30.46</c:v>
                </c:pt>
                <c:pt idx="524">
                  <c:v>30.48</c:v>
                </c:pt>
                <c:pt idx="525">
                  <c:v>30.5</c:v>
                </c:pt>
                <c:pt idx="526">
                  <c:v>30.52</c:v>
                </c:pt>
                <c:pt idx="527">
                  <c:v>30.54</c:v>
                </c:pt>
                <c:pt idx="528">
                  <c:v>30.56</c:v>
                </c:pt>
                <c:pt idx="529">
                  <c:v>30.58</c:v>
                </c:pt>
                <c:pt idx="530">
                  <c:v>30.6</c:v>
                </c:pt>
                <c:pt idx="531">
                  <c:v>30.62</c:v>
                </c:pt>
                <c:pt idx="532">
                  <c:v>30.64</c:v>
                </c:pt>
                <c:pt idx="533">
                  <c:v>30.66</c:v>
                </c:pt>
                <c:pt idx="534">
                  <c:v>30.68</c:v>
                </c:pt>
                <c:pt idx="535">
                  <c:v>30.7</c:v>
                </c:pt>
                <c:pt idx="536">
                  <c:v>30.72</c:v>
                </c:pt>
                <c:pt idx="537">
                  <c:v>30.74</c:v>
                </c:pt>
                <c:pt idx="538">
                  <c:v>30.76</c:v>
                </c:pt>
                <c:pt idx="539">
                  <c:v>30.78</c:v>
                </c:pt>
                <c:pt idx="540">
                  <c:v>30.8</c:v>
                </c:pt>
                <c:pt idx="541">
                  <c:v>30.82</c:v>
                </c:pt>
                <c:pt idx="542">
                  <c:v>30.84</c:v>
                </c:pt>
                <c:pt idx="543">
                  <c:v>30.86</c:v>
                </c:pt>
                <c:pt idx="544">
                  <c:v>30.88</c:v>
                </c:pt>
                <c:pt idx="545">
                  <c:v>30.9</c:v>
                </c:pt>
                <c:pt idx="546">
                  <c:v>30.92</c:v>
                </c:pt>
                <c:pt idx="547">
                  <c:v>30.94</c:v>
                </c:pt>
                <c:pt idx="548">
                  <c:v>30.96</c:v>
                </c:pt>
                <c:pt idx="549">
                  <c:v>30.98</c:v>
                </c:pt>
                <c:pt idx="550">
                  <c:v>31</c:v>
                </c:pt>
                <c:pt idx="551">
                  <c:v>31.02</c:v>
                </c:pt>
                <c:pt idx="552">
                  <c:v>31.04</c:v>
                </c:pt>
                <c:pt idx="553">
                  <c:v>31.06</c:v>
                </c:pt>
                <c:pt idx="554">
                  <c:v>31.08</c:v>
                </c:pt>
                <c:pt idx="555">
                  <c:v>31.1</c:v>
                </c:pt>
                <c:pt idx="556">
                  <c:v>31.12</c:v>
                </c:pt>
                <c:pt idx="557">
                  <c:v>31.14</c:v>
                </c:pt>
                <c:pt idx="558">
                  <c:v>31.16</c:v>
                </c:pt>
                <c:pt idx="559">
                  <c:v>31.18</c:v>
                </c:pt>
                <c:pt idx="560">
                  <c:v>31.2</c:v>
                </c:pt>
                <c:pt idx="561">
                  <c:v>31.22</c:v>
                </c:pt>
                <c:pt idx="562">
                  <c:v>31.24</c:v>
                </c:pt>
                <c:pt idx="563">
                  <c:v>31.26</c:v>
                </c:pt>
                <c:pt idx="564">
                  <c:v>31.28</c:v>
                </c:pt>
                <c:pt idx="565">
                  <c:v>31.3</c:v>
                </c:pt>
                <c:pt idx="566">
                  <c:v>31.32</c:v>
                </c:pt>
                <c:pt idx="567">
                  <c:v>31.34</c:v>
                </c:pt>
                <c:pt idx="568">
                  <c:v>31.36</c:v>
                </c:pt>
                <c:pt idx="569">
                  <c:v>31.38</c:v>
                </c:pt>
                <c:pt idx="570">
                  <c:v>31.4</c:v>
                </c:pt>
                <c:pt idx="571">
                  <c:v>31.42</c:v>
                </c:pt>
                <c:pt idx="572">
                  <c:v>31.44</c:v>
                </c:pt>
                <c:pt idx="573">
                  <c:v>31.46</c:v>
                </c:pt>
                <c:pt idx="574">
                  <c:v>31.48</c:v>
                </c:pt>
                <c:pt idx="575">
                  <c:v>31.5</c:v>
                </c:pt>
                <c:pt idx="576">
                  <c:v>31.52</c:v>
                </c:pt>
                <c:pt idx="577">
                  <c:v>31.54</c:v>
                </c:pt>
                <c:pt idx="578">
                  <c:v>31.56</c:v>
                </c:pt>
                <c:pt idx="579">
                  <c:v>31.58</c:v>
                </c:pt>
                <c:pt idx="580">
                  <c:v>31.6</c:v>
                </c:pt>
                <c:pt idx="581">
                  <c:v>31.62</c:v>
                </c:pt>
                <c:pt idx="582">
                  <c:v>31.64</c:v>
                </c:pt>
                <c:pt idx="583">
                  <c:v>31.66</c:v>
                </c:pt>
                <c:pt idx="584">
                  <c:v>31.68</c:v>
                </c:pt>
                <c:pt idx="585">
                  <c:v>31.7</c:v>
                </c:pt>
                <c:pt idx="586">
                  <c:v>31.72</c:v>
                </c:pt>
                <c:pt idx="587">
                  <c:v>31.74</c:v>
                </c:pt>
                <c:pt idx="588">
                  <c:v>31.76</c:v>
                </c:pt>
                <c:pt idx="589">
                  <c:v>31.78</c:v>
                </c:pt>
                <c:pt idx="590">
                  <c:v>31.8</c:v>
                </c:pt>
                <c:pt idx="591">
                  <c:v>31.82</c:v>
                </c:pt>
                <c:pt idx="592">
                  <c:v>31.84</c:v>
                </c:pt>
                <c:pt idx="593">
                  <c:v>31.86</c:v>
                </c:pt>
                <c:pt idx="594">
                  <c:v>31.88</c:v>
                </c:pt>
                <c:pt idx="595">
                  <c:v>31.9</c:v>
                </c:pt>
                <c:pt idx="596">
                  <c:v>31.92</c:v>
                </c:pt>
                <c:pt idx="597">
                  <c:v>31.94</c:v>
                </c:pt>
                <c:pt idx="598">
                  <c:v>31.96</c:v>
                </c:pt>
                <c:pt idx="599">
                  <c:v>31.98</c:v>
                </c:pt>
                <c:pt idx="600">
                  <c:v>32</c:v>
                </c:pt>
                <c:pt idx="601">
                  <c:v>32.020000000000003</c:v>
                </c:pt>
                <c:pt idx="602">
                  <c:v>32.04</c:v>
                </c:pt>
                <c:pt idx="603">
                  <c:v>32.06</c:v>
                </c:pt>
                <c:pt idx="604">
                  <c:v>32.08</c:v>
                </c:pt>
                <c:pt idx="605">
                  <c:v>32.1</c:v>
                </c:pt>
                <c:pt idx="606">
                  <c:v>32.119999999999997</c:v>
                </c:pt>
                <c:pt idx="607">
                  <c:v>32.14</c:v>
                </c:pt>
                <c:pt idx="608">
                  <c:v>32.159999999999997</c:v>
                </c:pt>
                <c:pt idx="609">
                  <c:v>32.18</c:v>
                </c:pt>
                <c:pt idx="610">
                  <c:v>32.200000000000003</c:v>
                </c:pt>
                <c:pt idx="611">
                  <c:v>32.22</c:v>
                </c:pt>
                <c:pt idx="612">
                  <c:v>32.24</c:v>
                </c:pt>
                <c:pt idx="613">
                  <c:v>32.26</c:v>
                </c:pt>
                <c:pt idx="614">
                  <c:v>32.28</c:v>
                </c:pt>
                <c:pt idx="615">
                  <c:v>32.299999999999997</c:v>
                </c:pt>
                <c:pt idx="616">
                  <c:v>32.32</c:v>
                </c:pt>
                <c:pt idx="617">
                  <c:v>32.340000000000003</c:v>
                </c:pt>
                <c:pt idx="618">
                  <c:v>32.36</c:v>
                </c:pt>
                <c:pt idx="619">
                  <c:v>32.380000000000003</c:v>
                </c:pt>
                <c:pt idx="620">
                  <c:v>32.4</c:v>
                </c:pt>
                <c:pt idx="621">
                  <c:v>32.42</c:v>
                </c:pt>
                <c:pt idx="622">
                  <c:v>32.44</c:v>
                </c:pt>
                <c:pt idx="623">
                  <c:v>32.46</c:v>
                </c:pt>
                <c:pt idx="624">
                  <c:v>32.479999999999997</c:v>
                </c:pt>
                <c:pt idx="625">
                  <c:v>32.5</c:v>
                </c:pt>
                <c:pt idx="626">
                  <c:v>32.520000000000003</c:v>
                </c:pt>
                <c:pt idx="627">
                  <c:v>32.54</c:v>
                </c:pt>
                <c:pt idx="628">
                  <c:v>32.56</c:v>
                </c:pt>
                <c:pt idx="629">
                  <c:v>32.58</c:v>
                </c:pt>
                <c:pt idx="630">
                  <c:v>32.6</c:v>
                </c:pt>
                <c:pt idx="631">
                  <c:v>32.619999999999997</c:v>
                </c:pt>
                <c:pt idx="632">
                  <c:v>32.64</c:v>
                </c:pt>
                <c:pt idx="633">
                  <c:v>32.659999999999997</c:v>
                </c:pt>
                <c:pt idx="634">
                  <c:v>32.68</c:v>
                </c:pt>
                <c:pt idx="635">
                  <c:v>32.700000000000003</c:v>
                </c:pt>
                <c:pt idx="636">
                  <c:v>32.72</c:v>
                </c:pt>
                <c:pt idx="637">
                  <c:v>32.74</c:v>
                </c:pt>
                <c:pt idx="638">
                  <c:v>32.76</c:v>
                </c:pt>
                <c:pt idx="639">
                  <c:v>32.78</c:v>
                </c:pt>
                <c:pt idx="640">
                  <c:v>32.799999999999997</c:v>
                </c:pt>
                <c:pt idx="641">
                  <c:v>32.82</c:v>
                </c:pt>
                <c:pt idx="642">
                  <c:v>32.840000000000003</c:v>
                </c:pt>
                <c:pt idx="643">
                  <c:v>32.86</c:v>
                </c:pt>
                <c:pt idx="644">
                  <c:v>32.880000000000003</c:v>
                </c:pt>
                <c:pt idx="645">
                  <c:v>32.9</c:v>
                </c:pt>
                <c:pt idx="646">
                  <c:v>32.92</c:v>
                </c:pt>
                <c:pt idx="647">
                  <c:v>32.94</c:v>
                </c:pt>
                <c:pt idx="648">
                  <c:v>32.96</c:v>
                </c:pt>
                <c:pt idx="649">
                  <c:v>32.979999999999997</c:v>
                </c:pt>
                <c:pt idx="650">
                  <c:v>33</c:v>
                </c:pt>
                <c:pt idx="651">
                  <c:v>33.020000000000003</c:v>
                </c:pt>
                <c:pt idx="652">
                  <c:v>33.04</c:v>
                </c:pt>
                <c:pt idx="653">
                  <c:v>33.06</c:v>
                </c:pt>
                <c:pt idx="654">
                  <c:v>33.08</c:v>
                </c:pt>
                <c:pt idx="655">
                  <c:v>33.1</c:v>
                </c:pt>
                <c:pt idx="656">
                  <c:v>33.119999999999997</c:v>
                </c:pt>
                <c:pt idx="657">
                  <c:v>33.14</c:v>
                </c:pt>
                <c:pt idx="658">
                  <c:v>33.159999999999997</c:v>
                </c:pt>
                <c:pt idx="659">
                  <c:v>33.18</c:v>
                </c:pt>
                <c:pt idx="660">
                  <c:v>33.200000000000003</c:v>
                </c:pt>
                <c:pt idx="661">
                  <c:v>33.22</c:v>
                </c:pt>
                <c:pt idx="662">
                  <c:v>33.24</c:v>
                </c:pt>
                <c:pt idx="663">
                  <c:v>33.26</c:v>
                </c:pt>
                <c:pt idx="664">
                  <c:v>33.28</c:v>
                </c:pt>
                <c:pt idx="665">
                  <c:v>33.299999999999997</c:v>
                </c:pt>
                <c:pt idx="666">
                  <c:v>33.32</c:v>
                </c:pt>
                <c:pt idx="667">
                  <c:v>33.340000000000003</c:v>
                </c:pt>
                <c:pt idx="668">
                  <c:v>33.36</c:v>
                </c:pt>
                <c:pt idx="669">
                  <c:v>33.380000000000003</c:v>
                </c:pt>
                <c:pt idx="670">
                  <c:v>33.4</c:v>
                </c:pt>
                <c:pt idx="671">
                  <c:v>33.42</c:v>
                </c:pt>
                <c:pt idx="672">
                  <c:v>33.44</c:v>
                </c:pt>
                <c:pt idx="673">
                  <c:v>33.46</c:v>
                </c:pt>
                <c:pt idx="674">
                  <c:v>33.479999999999997</c:v>
                </c:pt>
                <c:pt idx="675">
                  <c:v>33.5</c:v>
                </c:pt>
                <c:pt idx="676">
                  <c:v>33.520000000000003</c:v>
                </c:pt>
                <c:pt idx="677">
                  <c:v>33.54</c:v>
                </c:pt>
                <c:pt idx="678">
                  <c:v>33.56</c:v>
                </c:pt>
                <c:pt idx="679">
                  <c:v>33.58</c:v>
                </c:pt>
                <c:pt idx="680">
                  <c:v>33.6</c:v>
                </c:pt>
                <c:pt idx="681">
                  <c:v>33.619999999999997</c:v>
                </c:pt>
                <c:pt idx="682">
                  <c:v>33.64</c:v>
                </c:pt>
                <c:pt idx="683">
                  <c:v>33.659999999999997</c:v>
                </c:pt>
                <c:pt idx="684">
                  <c:v>33.68</c:v>
                </c:pt>
                <c:pt idx="685">
                  <c:v>33.700000000000003</c:v>
                </c:pt>
                <c:pt idx="686">
                  <c:v>33.72</c:v>
                </c:pt>
                <c:pt idx="687">
                  <c:v>33.74</c:v>
                </c:pt>
                <c:pt idx="688">
                  <c:v>33.76</c:v>
                </c:pt>
                <c:pt idx="689">
                  <c:v>33.78</c:v>
                </c:pt>
                <c:pt idx="690">
                  <c:v>33.799999999999997</c:v>
                </c:pt>
                <c:pt idx="691">
                  <c:v>33.82</c:v>
                </c:pt>
                <c:pt idx="692">
                  <c:v>33.840000000000003</c:v>
                </c:pt>
                <c:pt idx="693">
                  <c:v>33.86</c:v>
                </c:pt>
                <c:pt idx="694">
                  <c:v>33.880000000000003</c:v>
                </c:pt>
                <c:pt idx="695">
                  <c:v>33.9</c:v>
                </c:pt>
                <c:pt idx="696">
                  <c:v>33.92</c:v>
                </c:pt>
                <c:pt idx="697">
                  <c:v>33.94</c:v>
                </c:pt>
                <c:pt idx="698">
                  <c:v>33.96</c:v>
                </c:pt>
                <c:pt idx="699">
                  <c:v>33.979999999999997</c:v>
                </c:pt>
                <c:pt idx="700">
                  <c:v>34</c:v>
                </c:pt>
                <c:pt idx="701">
                  <c:v>34.020000000000003</c:v>
                </c:pt>
                <c:pt idx="702">
                  <c:v>34.04</c:v>
                </c:pt>
                <c:pt idx="703">
                  <c:v>34.06</c:v>
                </c:pt>
                <c:pt idx="704">
                  <c:v>34.08</c:v>
                </c:pt>
                <c:pt idx="705">
                  <c:v>34.1</c:v>
                </c:pt>
                <c:pt idx="706">
                  <c:v>34.119999999999997</c:v>
                </c:pt>
                <c:pt idx="707">
                  <c:v>34.14</c:v>
                </c:pt>
                <c:pt idx="708">
                  <c:v>34.159999999999997</c:v>
                </c:pt>
                <c:pt idx="709">
                  <c:v>34.18</c:v>
                </c:pt>
                <c:pt idx="710">
                  <c:v>34.200000000000003</c:v>
                </c:pt>
                <c:pt idx="711">
                  <c:v>34.22</c:v>
                </c:pt>
                <c:pt idx="712">
                  <c:v>34.24</c:v>
                </c:pt>
                <c:pt idx="713">
                  <c:v>34.26</c:v>
                </c:pt>
                <c:pt idx="714">
                  <c:v>34.28</c:v>
                </c:pt>
                <c:pt idx="715">
                  <c:v>34.299999999999997</c:v>
                </c:pt>
                <c:pt idx="716">
                  <c:v>34.32</c:v>
                </c:pt>
                <c:pt idx="717">
                  <c:v>34.340000000000003</c:v>
                </c:pt>
                <c:pt idx="718">
                  <c:v>34.36</c:v>
                </c:pt>
                <c:pt idx="719">
                  <c:v>34.380000000000003</c:v>
                </c:pt>
                <c:pt idx="720">
                  <c:v>34.4</c:v>
                </c:pt>
                <c:pt idx="721">
                  <c:v>34.42</c:v>
                </c:pt>
                <c:pt idx="722">
                  <c:v>34.44</c:v>
                </c:pt>
                <c:pt idx="723">
                  <c:v>34.46</c:v>
                </c:pt>
                <c:pt idx="724">
                  <c:v>34.479999999999997</c:v>
                </c:pt>
                <c:pt idx="725">
                  <c:v>34.5</c:v>
                </c:pt>
                <c:pt idx="726">
                  <c:v>34.520000000000003</c:v>
                </c:pt>
                <c:pt idx="727">
                  <c:v>34.54</c:v>
                </c:pt>
                <c:pt idx="728">
                  <c:v>34.56</c:v>
                </c:pt>
                <c:pt idx="729">
                  <c:v>34.58</c:v>
                </c:pt>
                <c:pt idx="730">
                  <c:v>34.6</c:v>
                </c:pt>
                <c:pt idx="731">
                  <c:v>34.619999999999997</c:v>
                </c:pt>
                <c:pt idx="732">
                  <c:v>34.64</c:v>
                </c:pt>
                <c:pt idx="733">
                  <c:v>34.659999999999997</c:v>
                </c:pt>
                <c:pt idx="734">
                  <c:v>34.68</c:v>
                </c:pt>
                <c:pt idx="735">
                  <c:v>34.700000000000003</c:v>
                </c:pt>
                <c:pt idx="736">
                  <c:v>34.72</c:v>
                </c:pt>
                <c:pt idx="737">
                  <c:v>34.74</c:v>
                </c:pt>
                <c:pt idx="738">
                  <c:v>34.76</c:v>
                </c:pt>
                <c:pt idx="739">
                  <c:v>34.78</c:v>
                </c:pt>
                <c:pt idx="740">
                  <c:v>34.799999999999997</c:v>
                </c:pt>
                <c:pt idx="741">
                  <c:v>34.82</c:v>
                </c:pt>
                <c:pt idx="742">
                  <c:v>34.840000000000003</c:v>
                </c:pt>
                <c:pt idx="743">
                  <c:v>34.86</c:v>
                </c:pt>
                <c:pt idx="744">
                  <c:v>34.880000000000003</c:v>
                </c:pt>
                <c:pt idx="745">
                  <c:v>34.9</c:v>
                </c:pt>
                <c:pt idx="746">
                  <c:v>34.92</c:v>
                </c:pt>
                <c:pt idx="747">
                  <c:v>34.94</c:v>
                </c:pt>
                <c:pt idx="748">
                  <c:v>34.96</c:v>
                </c:pt>
                <c:pt idx="749">
                  <c:v>34.979999999999997</c:v>
                </c:pt>
                <c:pt idx="750">
                  <c:v>35</c:v>
                </c:pt>
                <c:pt idx="751">
                  <c:v>35.020000000000003</c:v>
                </c:pt>
                <c:pt idx="752">
                  <c:v>35.04</c:v>
                </c:pt>
                <c:pt idx="753">
                  <c:v>35.06</c:v>
                </c:pt>
                <c:pt idx="754">
                  <c:v>35.08</c:v>
                </c:pt>
                <c:pt idx="755">
                  <c:v>35.1</c:v>
                </c:pt>
                <c:pt idx="756">
                  <c:v>35.119999999999997</c:v>
                </c:pt>
                <c:pt idx="757">
                  <c:v>35.14</c:v>
                </c:pt>
                <c:pt idx="758">
                  <c:v>35.159999999999997</c:v>
                </c:pt>
                <c:pt idx="759">
                  <c:v>35.18</c:v>
                </c:pt>
                <c:pt idx="760">
                  <c:v>35.200000000000003</c:v>
                </c:pt>
                <c:pt idx="761">
                  <c:v>35.22</c:v>
                </c:pt>
                <c:pt idx="762">
                  <c:v>35.24</c:v>
                </c:pt>
                <c:pt idx="763">
                  <c:v>35.26</c:v>
                </c:pt>
                <c:pt idx="764">
                  <c:v>35.28</c:v>
                </c:pt>
                <c:pt idx="765">
                  <c:v>35.299999999999997</c:v>
                </c:pt>
                <c:pt idx="766">
                  <c:v>35.32</c:v>
                </c:pt>
                <c:pt idx="767">
                  <c:v>35.340000000000003</c:v>
                </c:pt>
                <c:pt idx="768">
                  <c:v>35.36</c:v>
                </c:pt>
                <c:pt idx="769">
                  <c:v>35.380000000000003</c:v>
                </c:pt>
                <c:pt idx="770">
                  <c:v>35.4</c:v>
                </c:pt>
                <c:pt idx="771">
                  <c:v>35.42</c:v>
                </c:pt>
                <c:pt idx="772">
                  <c:v>35.44</c:v>
                </c:pt>
                <c:pt idx="773">
                  <c:v>35.46</c:v>
                </c:pt>
                <c:pt idx="774">
                  <c:v>35.479999999999997</c:v>
                </c:pt>
                <c:pt idx="775">
                  <c:v>35.5</c:v>
                </c:pt>
                <c:pt idx="776">
                  <c:v>35.520000000000003</c:v>
                </c:pt>
                <c:pt idx="777">
                  <c:v>35.54</c:v>
                </c:pt>
                <c:pt idx="778">
                  <c:v>35.56</c:v>
                </c:pt>
                <c:pt idx="779">
                  <c:v>35.58</c:v>
                </c:pt>
                <c:pt idx="780">
                  <c:v>35.6</c:v>
                </c:pt>
                <c:pt idx="781">
                  <c:v>35.619999999999997</c:v>
                </c:pt>
                <c:pt idx="782">
                  <c:v>35.64</c:v>
                </c:pt>
                <c:pt idx="783">
                  <c:v>35.659999999999997</c:v>
                </c:pt>
                <c:pt idx="784">
                  <c:v>35.68</c:v>
                </c:pt>
                <c:pt idx="785">
                  <c:v>35.700000000000003</c:v>
                </c:pt>
                <c:pt idx="786">
                  <c:v>35.72</c:v>
                </c:pt>
                <c:pt idx="787">
                  <c:v>35.74</c:v>
                </c:pt>
                <c:pt idx="788">
                  <c:v>35.76</c:v>
                </c:pt>
                <c:pt idx="789">
                  <c:v>35.78</c:v>
                </c:pt>
                <c:pt idx="790">
                  <c:v>35.799999999999997</c:v>
                </c:pt>
                <c:pt idx="791">
                  <c:v>35.82</c:v>
                </c:pt>
                <c:pt idx="792">
                  <c:v>35.840000000000003</c:v>
                </c:pt>
                <c:pt idx="793">
                  <c:v>35.86</c:v>
                </c:pt>
                <c:pt idx="794">
                  <c:v>35.880000000000003</c:v>
                </c:pt>
                <c:pt idx="795">
                  <c:v>35.9</c:v>
                </c:pt>
                <c:pt idx="796">
                  <c:v>35.92</c:v>
                </c:pt>
                <c:pt idx="797">
                  <c:v>35.94</c:v>
                </c:pt>
                <c:pt idx="798">
                  <c:v>35.96</c:v>
                </c:pt>
                <c:pt idx="799">
                  <c:v>35.979999999999997</c:v>
                </c:pt>
                <c:pt idx="800">
                  <c:v>36</c:v>
                </c:pt>
                <c:pt idx="801">
                  <c:v>36.020000000000003</c:v>
                </c:pt>
                <c:pt idx="802">
                  <c:v>36.04</c:v>
                </c:pt>
                <c:pt idx="803">
                  <c:v>36.06</c:v>
                </c:pt>
                <c:pt idx="804">
                  <c:v>36.08</c:v>
                </c:pt>
                <c:pt idx="805">
                  <c:v>36.1</c:v>
                </c:pt>
                <c:pt idx="806">
                  <c:v>36.119999999999997</c:v>
                </c:pt>
                <c:pt idx="807">
                  <c:v>36.14</c:v>
                </c:pt>
                <c:pt idx="808">
                  <c:v>36.159999999999997</c:v>
                </c:pt>
                <c:pt idx="809">
                  <c:v>36.18</c:v>
                </c:pt>
                <c:pt idx="810">
                  <c:v>36.200000000000003</c:v>
                </c:pt>
                <c:pt idx="811">
                  <c:v>36.22</c:v>
                </c:pt>
                <c:pt idx="812">
                  <c:v>36.24</c:v>
                </c:pt>
                <c:pt idx="813">
                  <c:v>36.26</c:v>
                </c:pt>
                <c:pt idx="814">
                  <c:v>36.28</c:v>
                </c:pt>
                <c:pt idx="815">
                  <c:v>36.299999999999997</c:v>
                </c:pt>
                <c:pt idx="816">
                  <c:v>36.32</c:v>
                </c:pt>
                <c:pt idx="817">
                  <c:v>36.340000000000003</c:v>
                </c:pt>
                <c:pt idx="818">
                  <c:v>36.36</c:v>
                </c:pt>
                <c:pt idx="819">
                  <c:v>36.380000000000003</c:v>
                </c:pt>
                <c:pt idx="820">
                  <c:v>36.4</c:v>
                </c:pt>
                <c:pt idx="821">
                  <c:v>36.42</c:v>
                </c:pt>
                <c:pt idx="822">
                  <c:v>36.44</c:v>
                </c:pt>
                <c:pt idx="823">
                  <c:v>36.46</c:v>
                </c:pt>
                <c:pt idx="824">
                  <c:v>36.479999999999997</c:v>
                </c:pt>
                <c:pt idx="825">
                  <c:v>36.5</c:v>
                </c:pt>
                <c:pt idx="826">
                  <c:v>36.520000000000003</c:v>
                </c:pt>
                <c:pt idx="827">
                  <c:v>36.54</c:v>
                </c:pt>
                <c:pt idx="828">
                  <c:v>36.56</c:v>
                </c:pt>
                <c:pt idx="829">
                  <c:v>36.58</c:v>
                </c:pt>
                <c:pt idx="830">
                  <c:v>36.6</c:v>
                </c:pt>
                <c:pt idx="831">
                  <c:v>36.619999999999997</c:v>
                </c:pt>
                <c:pt idx="832">
                  <c:v>36.64</c:v>
                </c:pt>
                <c:pt idx="833">
                  <c:v>36.659999999999997</c:v>
                </c:pt>
                <c:pt idx="834">
                  <c:v>36.68</c:v>
                </c:pt>
                <c:pt idx="835">
                  <c:v>36.700000000000003</c:v>
                </c:pt>
                <c:pt idx="836">
                  <c:v>36.72</c:v>
                </c:pt>
                <c:pt idx="837">
                  <c:v>36.74</c:v>
                </c:pt>
                <c:pt idx="838">
                  <c:v>36.76</c:v>
                </c:pt>
                <c:pt idx="839">
                  <c:v>36.78</c:v>
                </c:pt>
                <c:pt idx="840">
                  <c:v>36.799999999999997</c:v>
                </c:pt>
                <c:pt idx="841">
                  <c:v>36.82</c:v>
                </c:pt>
                <c:pt idx="842">
                  <c:v>36.840000000000003</c:v>
                </c:pt>
                <c:pt idx="843">
                  <c:v>36.86</c:v>
                </c:pt>
                <c:pt idx="844">
                  <c:v>36.880000000000003</c:v>
                </c:pt>
                <c:pt idx="845">
                  <c:v>36.9</c:v>
                </c:pt>
                <c:pt idx="846">
                  <c:v>36.92</c:v>
                </c:pt>
                <c:pt idx="847">
                  <c:v>36.94</c:v>
                </c:pt>
                <c:pt idx="848">
                  <c:v>36.96</c:v>
                </c:pt>
                <c:pt idx="849">
                  <c:v>36.979999999999997</c:v>
                </c:pt>
                <c:pt idx="850">
                  <c:v>37</c:v>
                </c:pt>
                <c:pt idx="851">
                  <c:v>37.020000000000003</c:v>
                </c:pt>
                <c:pt idx="852">
                  <c:v>37.04</c:v>
                </c:pt>
                <c:pt idx="853">
                  <c:v>37.06</c:v>
                </c:pt>
                <c:pt idx="854">
                  <c:v>37.08</c:v>
                </c:pt>
                <c:pt idx="855">
                  <c:v>37.1</c:v>
                </c:pt>
                <c:pt idx="856">
                  <c:v>37.119999999999997</c:v>
                </c:pt>
                <c:pt idx="857">
                  <c:v>37.14</c:v>
                </c:pt>
                <c:pt idx="858">
                  <c:v>37.159999999999997</c:v>
                </c:pt>
                <c:pt idx="859">
                  <c:v>37.18</c:v>
                </c:pt>
                <c:pt idx="860">
                  <c:v>37.200000000000003</c:v>
                </c:pt>
                <c:pt idx="861">
                  <c:v>37.22</c:v>
                </c:pt>
                <c:pt idx="862">
                  <c:v>37.24</c:v>
                </c:pt>
                <c:pt idx="863">
                  <c:v>37.26</c:v>
                </c:pt>
                <c:pt idx="864">
                  <c:v>37.28</c:v>
                </c:pt>
                <c:pt idx="865">
                  <c:v>37.299999999999997</c:v>
                </c:pt>
                <c:pt idx="866">
                  <c:v>37.32</c:v>
                </c:pt>
                <c:pt idx="867">
                  <c:v>37.340000000000003</c:v>
                </c:pt>
                <c:pt idx="868">
                  <c:v>37.36</c:v>
                </c:pt>
                <c:pt idx="869">
                  <c:v>37.380000000000003</c:v>
                </c:pt>
                <c:pt idx="870">
                  <c:v>37.4</c:v>
                </c:pt>
                <c:pt idx="871">
                  <c:v>37.42</c:v>
                </c:pt>
                <c:pt idx="872">
                  <c:v>37.44</c:v>
                </c:pt>
                <c:pt idx="873">
                  <c:v>37.46</c:v>
                </c:pt>
                <c:pt idx="874">
                  <c:v>37.479999999999997</c:v>
                </c:pt>
                <c:pt idx="875">
                  <c:v>37.5</c:v>
                </c:pt>
                <c:pt idx="876">
                  <c:v>37.520000000000003</c:v>
                </c:pt>
                <c:pt idx="877">
                  <c:v>37.54</c:v>
                </c:pt>
                <c:pt idx="878">
                  <c:v>37.56</c:v>
                </c:pt>
                <c:pt idx="879">
                  <c:v>37.58</c:v>
                </c:pt>
                <c:pt idx="880">
                  <c:v>37.6</c:v>
                </c:pt>
                <c:pt idx="881">
                  <c:v>37.619999999999997</c:v>
                </c:pt>
                <c:pt idx="882">
                  <c:v>37.64</c:v>
                </c:pt>
                <c:pt idx="883">
                  <c:v>37.659999999999997</c:v>
                </c:pt>
                <c:pt idx="884">
                  <c:v>37.68</c:v>
                </c:pt>
                <c:pt idx="885">
                  <c:v>37.700000000000003</c:v>
                </c:pt>
                <c:pt idx="886">
                  <c:v>37.72</c:v>
                </c:pt>
                <c:pt idx="887">
                  <c:v>37.74</c:v>
                </c:pt>
                <c:pt idx="888">
                  <c:v>37.76</c:v>
                </c:pt>
                <c:pt idx="889">
                  <c:v>37.78</c:v>
                </c:pt>
                <c:pt idx="890">
                  <c:v>37.799999999999997</c:v>
                </c:pt>
                <c:pt idx="891">
                  <c:v>37.82</c:v>
                </c:pt>
                <c:pt idx="892">
                  <c:v>37.840000000000003</c:v>
                </c:pt>
                <c:pt idx="893">
                  <c:v>37.86</c:v>
                </c:pt>
                <c:pt idx="894">
                  <c:v>37.880000000000003</c:v>
                </c:pt>
                <c:pt idx="895">
                  <c:v>37.9</c:v>
                </c:pt>
                <c:pt idx="896">
                  <c:v>37.92</c:v>
                </c:pt>
                <c:pt idx="897">
                  <c:v>37.94</c:v>
                </c:pt>
                <c:pt idx="898">
                  <c:v>37.96</c:v>
                </c:pt>
                <c:pt idx="899">
                  <c:v>37.979999999999997</c:v>
                </c:pt>
                <c:pt idx="900">
                  <c:v>38</c:v>
                </c:pt>
                <c:pt idx="901">
                  <c:v>38.020000000000003</c:v>
                </c:pt>
                <c:pt idx="902">
                  <c:v>38.04</c:v>
                </c:pt>
                <c:pt idx="903">
                  <c:v>38.06</c:v>
                </c:pt>
                <c:pt idx="904">
                  <c:v>38.08</c:v>
                </c:pt>
                <c:pt idx="905">
                  <c:v>38.1</c:v>
                </c:pt>
                <c:pt idx="906">
                  <c:v>38.119999999999997</c:v>
                </c:pt>
                <c:pt idx="907">
                  <c:v>38.14</c:v>
                </c:pt>
                <c:pt idx="908">
                  <c:v>38.159999999999997</c:v>
                </c:pt>
                <c:pt idx="909">
                  <c:v>38.18</c:v>
                </c:pt>
                <c:pt idx="910">
                  <c:v>38.200000000000003</c:v>
                </c:pt>
                <c:pt idx="911">
                  <c:v>38.22</c:v>
                </c:pt>
                <c:pt idx="912">
                  <c:v>38.24</c:v>
                </c:pt>
                <c:pt idx="913">
                  <c:v>38.26</c:v>
                </c:pt>
                <c:pt idx="914">
                  <c:v>38.28</c:v>
                </c:pt>
                <c:pt idx="915">
                  <c:v>38.299999999999997</c:v>
                </c:pt>
                <c:pt idx="916">
                  <c:v>38.32</c:v>
                </c:pt>
                <c:pt idx="917">
                  <c:v>38.340000000000003</c:v>
                </c:pt>
                <c:pt idx="918">
                  <c:v>38.36</c:v>
                </c:pt>
                <c:pt idx="919">
                  <c:v>38.380000000000003</c:v>
                </c:pt>
                <c:pt idx="920">
                  <c:v>38.4</c:v>
                </c:pt>
                <c:pt idx="921">
                  <c:v>38.42</c:v>
                </c:pt>
                <c:pt idx="922">
                  <c:v>38.44</c:v>
                </c:pt>
                <c:pt idx="923">
                  <c:v>38.46</c:v>
                </c:pt>
                <c:pt idx="924">
                  <c:v>38.479999999999997</c:v>
                </c:pt>
                <c:pt idx="925">
                  <c:v>38.5</c:v>
                </c:pt>
                <c:pt idx="926">
                  <c:v>38.520000000000003</c:v>
                </c:pt>
                <c:pt idx="927">
                  <c:v>38.54</c:v>
                </c:pt>
                <c:pt idx="928">
                  <c:v>38.56</c:v>
                </c:pt>
                <c:pt idx="929">
                  <c:v>38.58</c:v>
                </c:pt>
                <c:pt idx="930">
                  <c:v>38.6</c:v>
                </c:pt>
                <c:pt idx="931">
                  <c:v>38.619999999999997</c:v>
                </c:pt>
                <c:pt idx="932">
                  <c:v>38.64</c:v>
                </c:pt>
                <c:pt idx="933">
                  <c:v>38.659999999999997</c:v>
                </c:pt>
                <c:pt idx="934">
                  <c:v>38.68</c:v>
                </c:pt>
                <c:pt idx="935">
                  <c:v>38.700000000000003</c:v>
                </c:pt>
                <c:pt idx="936">
                  <c:v>38.72</c:v>
                </c:pt>
                <c:pt idx="937">
                  <c:v>38.74</c:v>
                </c:pt>
                <c:pt idx="938">
                  <c:v>38.76</c:v>
                </c:pt>
                <c:pt idx="939">
                  <c:v>38.78</c:v>
                </c:pt>
                <c:pt idx="940">
                  <c:v>38.799999999999997</c:v>
                </c:pt>
                <c:pt idx="941">
                  <c:v>38.82</c:v>
                </c:pt>
                <c:pt idx="942">
                  <c:v>38.840000000000003</c:v>
                </c:pt>
                <c:pt idx="943">
                  <c:v>38.86</c:v>
                </c:pt>
                <c:pt idx="944">
                  <c:v>38.880000000000003</c:v>
                </c:pt>
                <c:pt idx="945">
                  <c:v>38.9</c:v>
                </c:pt>
                <c:pt idx="946">
                  <c:v>38.92</c:v>
                </c:pt>
                <c:pt idx="947">
                  <c:v>38.94</c:v>
                </c:pt>
                <c:pt idx="948">
                  <c:v>38.96</c:v>
                </c:pt>
                <c:pt idx="949">
                  <c:v>38.979999999999997</c:v>
                </c:pt>
                <c:pt idx="950">
                  <c:v>39</c:v>
                </c:pt>
                <c:pt idx="951">
                  <c:v>39.020000000000003</c:v>
                </c:pt>
                <c:pt idx="952">
                  <c:v>39.04</c:v>
                </c:pt>
                <c:pt idx="953">
                  <c:v>39.06</c:v>
                </c:pt>
                <c:pt idx="954">
                  <c:v>39.08</c:v>
                </c:pt>
                <c:pt idx="955">
                  <c:v>39.1</c:v>
                </c:pt>
                <c:pt idx="956">
                  <c:v>39.119999999999997</c:v>
                </c:pt>
                <c:pt idx="957">
                  <c:v>39.14</c:v>
                </c:pt>
                <c:pt idx="958">
                  <c:v>39.159999999999997</c:v>
                </c:pt>
                <c:pt idx="959">
                  <c:v>39.18</c:v>
                </c:pt>
                <c:pt idx="960">
                  <c:v>39.200000000000003</c:v>
                </c:pt>
                <c:pt idx="961">
                  <c:v>39.22</c:v>
                </c:pt>
                <c:pt idx="962">
                  <c:v>39.24</c:v>
                </c:pt>
                <c:pt idx="963">
                  <c:v>39.26</c:v>
                </c:pt>
                <c:pt idx="964">
                  <c:v>39.28</c:v>
                </c:pt>
                <c:pt idx="965">
                  <c:v>39.299999999999997</c:v>
                </c:pt>
                <c:pt idx="966">
                  <c:v>39.32</c:v>
                </c:pt>
                <c:pt idx="967">
                  <c:v>39.340000000000003</c:v>
                </c:pt>
                <c:pt idx="968">
                  <c:v>39.36</c:v>
                </c:pt>
                <c:pt idx="969">
                  <c:v>39.380000000000003</c:v>
                </c:pt>
                <c:pt idx="970">
                  <c:v>39.4</c:v>
                </c:pt>
                <c:pt idx="971">
                  <c:v>39.42</c:v>
                </c:pt>
                <c:pt idx="972">
                  <c:v>39.44</c:v>
                </c:pt>
                <c:pt idx="973">
                  <c:v>39.46</c:v>
                </c:pt>
                <c:pt idx="974">
                  <c:v>39.479999999999997</c:v>
                </c:pt>
                <c:pt idx="975">
                  <c:v>39.5</c:v>
                </c:pt>
                <c:pt idx="976">
                  <c:v>39.520000000000003</c:v>
                </c:pt>
                <c:pt idx="977">
                  <c:v>39.54</c:v>
                </c:pt>
                <c:pt idx="978">
                  <c:v>39.56</c:v>
                </c:pt>
                <c:pt idx="979">
                  <c:v>39.58</c:v>
                </c:pt>
                <c:pt idx="980">
                  <c:v>39.6</c:v>
                </c:pt>
                <c:pt idx="981">
                  <c:v>39.619999999999997</c:v>
                </c:pt>
                <c:pt idx="982">
                  <c:v>39.64</c:v>
                </c:pt>
                <c:pt idx="983">
                  <c:v>39.659999999999997</c:v>
                </c:pt>
                <c:pt idx="984">
                  <c:v>39.68</c:v>
                </c:pt>
                <c:pt idx="985">
                  <c:v>39.700000000000003</c:v>
                </c:pt>
                <c:pt idx="986">
                  <c:v>39.72</c:v>
                </c:pt>
                <c:pt idx="987">
                  <c:v>39.74</c:v>
                </c:pt>
                <c:pt idx="988">
                  <c:v>39.76</c:v>
                </c:pt>
                <c:pt idx="989">
                  <c:v>39.78</c:v>
                </c:pt>
                <c:pt idx="990">
                  <c:v>39.799999999999997</c:v>
                </c:pt>
                <c:pt idx="991">
                  <c:v>39.82</c:v>
                </c:pt>
                <c:pt idx="992">
                  <c:v>39.840000000000003</c:v>
                </c:pt>
                <c:pt idx="993">
                  <c:v>39.86</c:v>
                </c:pt>
                <c:pt idx="994">
                  <c:v>39.880000000000003</c:v>
                </c:pt>
                <c:pt idx="995">
                  <c:v>39.9</c:v>
                </c:pt>
                <c:pt idx="996">
                  <c:v>39.92</c:v>
                </c:pt>
                <c:pt idx="997">
                  <c:v>39.94</c:v>
                </c:pt>
                <c:pt idx="998">
                  <c:v>39.96</c:v>
                </c:pt>
                <c:pt idx="999">
                  <c:v>39.979999999999997</c:v>
                </c:pt>
                <c:pt idx="1000">
                  <c:v>40</c:v>
                </c:pt>
                <c:pt idx="1001">
                  <c:v>40.020000000000003</c:v>
                </c:pt>
                <c:pt idx="1002">
                  <c:v>40.04</c:v>
                </c:pt>
                <c:pt idx="1003">
                  <c:v>40.06</c:v>
                </c:pt>
                <c:pt idx="1004">
                  <c:v>40.08</c:v>
                </c:pt>
                <c:pt idx="1005">
                  <c:v>40.1</c:v>
                </c:pt>
                <c:pt idx="1006">
                  <c:v>40.119999999999997</c:v>
                </c:pt>
                <c:pt idx="1007">
                  <c:v>40.14</c:v>
                </c:pt>
                <c:pt idx="1008">
                  <c:v>40.159999999999997</c:v>
                </c:pt>
                <c:pt idx="1009">
                  <c:v>40.18</c:v>
                </c:pt>
                <c:pt idx="1010">
                  <c:v>40.200000000000003</c:v>
                </c:pt>
                <c:pt idx="1011">
                  <c:v>40.22</c:v>
                </c:pt>
                <c:pt idx="1012">
                  <c:v>40.24</c:v>
                </c:pt>
                <c:pt idx="1013">
                  <c:v>40.26</c:v>
                </c:pt>
                <c:pt idx="1014">
                  <c:v>40.28</c:v>
                </c:pt>
                <c:pt idx="1015">
                  <c:v>40.299999999999997</c:v>
                </c:pt>
                <c:pt idx="1016">
                  <c:v>40.32</c:v>
                </c:pt>
                <c:pt idx="1017">
                  <c:v>40.340000000000003</c:v>
                </c:pt>
                <c:pt idx="1018">
                  <c:v>40.36</c:v>
                </c:pt>
                <c:pt idx="1019">
                  <c:v>40.380000000000003</c:v>
                </c:pt>
                <c:pt idx="1020">
                  <c:v>40.4</c:v>
                </c:pt>
                <c:pt idx="1021">
                  <c:v>40.42</c:v>
                </c:pt>
                <c:pt idx="1022">
                  <c:v>40.44</c:v>
                </c:pt>
                <c:pt idx="1023">
                  <c:v>40.46</c:v>
                </c:pt>
                <c:pt idx="1024">
                  <c:v>40.479999999999997</c:v>
                </c:pt>
                <c:pt idx="1025">
                  <c:v>40.5</c:v>
                </c:pt>
                <c:pt idx="1026">
                  <c:v>40.520000000000003</c:v>
                </c:pt>
                <c:pt idx="1027">
                  <c:v>40.54</c:v>
                </c:pt>
                <c:pt idx="1028">
                  <c:v>40.56</c:v>
                </c:pt>
                <c:pt idx="1029">
                  <c:v>40.58</c:v>
                </c:pt>
                <c:pt idx="1030">
                  <c:v>40.6</c:v>
                </c:pt>
                <c:pt idx="1031">
                  <c:v>40.619999999999997</c:v>
                </c:pt>
                <c:pt idx="1032">
                  <c:v>40.64</c:v>
                </c:pt>
                <c:pt idx="1033">
                  <c:v>40.659999999999997</c:v>
                </c:pt>
                <c:pt idx="1034">
                  <c:v>40.68</c:v>
                </c:pt>
                <c:pt idx="1035">
                  <c:v>40.700000000000003</c:v>
                </c:pt>
                <c:pt idx="1036">
                  <c:v>40.72</c:v>
                </c:pt>
                <c:pt idx="1037">
                  <c:v>40.74</c:v>
                </c:pt>
                <c:pt idx="1038">
                  <c:v>40.76</c:v>
                </c:pt>
                <c:pt idx="1039">
                  <c:v>40.78</c:v>
                </c:pt>
                <c:pt idx="1040">
                  <c:v>40.799999999999997</c:v>
                </c:pt>
                <c:pt idx="1041">
                  <c:v>40.82</c:v>
                </c:pt>
                <c:pt idx="1042">
                  <c:v>40.840000000000003</c:v>
                </c:pt>
                <c:pt idx="1043">
                  <c:v>40.86</c:v>
                </c:pt>
                <c:pt idx="1044">
                  <c:v>40.880000000000003</c:v>
                </c:pt>
                <c:pt idx="1045">
                  <c:v>40.9</c:v>
                </c:pt>
                <c:pt idx="1046">
                  <c:v>40.92</c:v>
                </c:pt>
                <c:pt idx="1047">
                  <c:v>40.94</c:v>
                </c:pt>
                <c:pt idx="1048">
                  <c:v>40.96</c:v>
                </c:pt>
                <c:pt idx="1049">
                  <c:v>40.98</c:v>
                </c:pt>
                <c:pt idx="1050">
                  <c:v>41</c:v>
                </c:pt>
                <c:pt idx="1051">
                  <c:v>41.02</c:v>
                </c:pt>
                <c:pt idx="1052">
                  <c:v>41.04</c:v>
                </c:pt>
                <c:pt idx="1053">
                  <c:v>41.06</c:v>
                </c:pt>
                <c:pt idx="1054">
                  <c:v>41.08</c:v>
                </c:pt>
                <c:pt idx="1055">
                  <c:v>41.1</c:v>
                </c:pt>
                <c:pt idx="1056">
                  <c:v>41.12</c:v>
                </c:pt>
                <c:pt idx="1057">
                  <c:v>41.14</c:v>
                </c:pt>
                <c:pt idx="1058">
                  <c:v>41.16</c:v>
                </c:pt>
                <c:pt idx="1059">
                  <c:v>41.18</c:v>
                </c:pt>
                <c:pt idx="1060">
                  <c:v>41.2</c:v>
                </c:pt>
                <c:pt idx="1061">
                  <c:v>41.22</c:v>
                </c:pt>
                <c:pt idx="1062">
                  <c:v>41.24</c:v>
                </c:pt>
                <c:pt idx="1063">
                  <c:v>41.26</c:v>
                </c:pt>
                <c:pt idx="1064">
                  <c:v>41.28</c:v>
                </c:pt>
                <c:pt idx="1065">
                  <c:v>41.3</c:v>
                </c:pt>
                <c:pt idx="1066">
                  <c:v>41.32</c:v>
                </c:pt>
                <c:pt idx="1067">
                  <c:v>41.34</c:v>
                </c:pt>
                <c:pt idx="1068">
                  <c:v>41.36</c:v>
                </c:pt>
                <c:pt idx="1069">
                  <c:v>41.38</c:v>
                </c:pt>
                <c:pt idx="1070">
                  <c:v>41.4</c:v>
                </c:pt>
                <c:pt idx="1071">
                  <c:v>41.42</c:v>
                </c:pt>
                <c:pt idx="1072">
                  <c:v>41.44</c:v>
                </c:pt>
                <c:pt idx="1073">
                  <c:v>41.46</c:v>
                </c:pt>
                <c:pt idx="1074">
                  <c:v>41.48</c:v>
                </c:pt>
                <c:pt idx="1075">
                  <c:v>41.5</c:v>
                </c:pt>
                <c:pt idx="1076">
                  <c:v>41.52</c:v>
                </c:pt>
                <c:pt idx="1077">
                  <c:v>41.54</c:v>
                </c:pt>
                <c:pt idx="1078">
                  <c:v>41.56</c:v>
                </c:pt>
                <c:pt idx="1079">
                  <c:v>41.58</c:v>
                </c:pt>
                <c:pt idx="1080">
                  <c:v>41.6</c:v>
                </c:pt>
                <c:pt idx="1081">
                  <c:v>41.62</c:v>
                </c:pt>
                <c:pt idx="1082">
                  <c:v>41.64</c:v>
                </c:pt>
                <c:pt idx="1083">
                  <c:v>41.66</c:v>
                </c:pt>
                <c:pt idx="1084">
                  <c:v>41.68</c:v>
                </c:pt>
                <c:pt idx="1085">
                  <c:v>41.7</c:v>
                </c:pt>
                <c:pt idx="1086">
                  <c:v>41.72</c:v>
                </c:pt>
                <c:pt idx="1087">
                  <c:v>41.74</c:v>
                </c:pt>
                <c:pt idx="1088">
                  <c:v>41.76</c:v>
                </c:pt>
                <c:pt idx="1089">
                  <c:v>41.78</c:v>
                </c:pt>
                <c:pt idx="1090">
                  <c:v>41.8</c:v>
                </c:pt>
                <c:pt idx="1091">
                  <c:v>41.82</c:v>
                </c:pt>
                <c:pt idx="1092">
                  <c:v>41.84</c:v>
                </c:pt>
                <c:pt idx="1093">
                  <c:v>41.86</c:v>
                </c:pt>
                <c:pt idx="1094">
                  <c:v>41.88</c:v>
                </c:pt>
                <c:pt idx="1095">
                  <c:v>41.9</c:v>
                </c:pt>
                <c:pt idx="1096">
                  <c:v>41.92</c:v>
                </c:pt>
                <c:pt idx="1097">
                  <c:v>41.94</c:v>
                </c:pt>
                <c:pt idx="1098">
                  <c:v>41.96</c:v>
                </c:pt>
                <c:pt idx="1099">
                  <c:v>41.98</c:v>
                </c:pt>
                <c:pt idx="1100">
                  <c:v>42</c:v>
                </c:pt>
                <c:pt idx="1101">
                  <c:v>42.02</c:v>
                </c:pt>
                <c:pt idx="1102">
                  <c:v>42.04</c:v>
                </c:pt>
                <c:pt idx="1103">
                  <c:v>42.06</c:v>
                </c:pt>
                <c:pt idx="1104">
                  <c:v>42.08</c:v>
                </c:pt>
                <c:pt idx="1105">
                  <c:v>42.1</c:v>
                </c:pt>
                <c:pt idx="1106">
                  <c:v>42.12</c:v>
                </c:pt>
                <c:pt idx="1107">
                  <c:v>42.14</c:v>
                </c:pt>
                <c:pt idx="1108">
                  <c:v>42.16</c:v>
                </c:pt>
                <c:pt idx="1109">
                  <c:v>42.18</c:v>
                </c:pt>
                <c:pt idx="1110">
                  <c:v>42.2</c:v>
                </c:pt>
                <c:pt idx="1111">
                  <c:v>42.22</c:v>
                </c:pt>
                <c:pt idx="1112">
                  <c:v>42.24</c:v>
                </c:pt>
                <c:pt idx="1113">
                  <c:v>42.26</c:v>
                </c:pt>
                <c:pt idx="1114">
                  <c:v>42.28</c:v>
                </c:pt>
                <c:pt idx="1115">
                  <c:v>42.3</c:v>
                </c:pt>
                <c:pt idx="1116">
                  <c:v>42.32</c:v>
                </c:pt>
                <c:pt idx="1117">
                  <c:v>42.34</c:v>
                </c:pt>
                <c:pt idx="1118">
                  <c:v>42.36</c:v>
                </c:pt>
                <c:pt idx="1119">
                  <c:v>42.38</c:v>
                </c:pt>
                <c:pt idx="1120">
                  <c:v>42.4</c:v>
                </c:pt>
                <c:pt idx="1121">
                  <c:v>42.42</c:v>
                </c:pt>
                <c:pt idx="1122">
                  <c:v>42.44</c:v>
                </c:pt>
                <c:pt idx="1123">
                  <c:v>42.46</c:v>
                </c:pt>
                <c:pt idx="1124">
                  <c:v>42.48</c:v>
                </c:pt>
                <c:pt idx="1125">
                  <c:v>42.5</c:v>
                </c:pt>
                <c:pt idx="1126">
                  <c:v>42.52</c:v>
                </c:pt>
                <c:pt idx="1127">
                  <c:v>42.54</c:v>
                </c:pt>
                <c:pt idx="1128">
                  <c:v>42.56</c:v>
                </c:pt>
                <c:pt idx="1129">
                  <c:v>42.58</c:v>
                </c:pt>
                <c:pt idx="1130">
                  <c:v>42.6</c:v>
                </c:pt>
                <c:pt idx="1131">
                  <c:v>42.62</c:v>
                </c:pt>
                <c:pt idx="1132">
                  <c:v>42.64</c:v>
                </c:pt>
                <c:pt idx="1133">
                  <c:v>42.66</c:v>
                </c:pt>
                <c:pt idx="1134">
                  <c:v>42.68</c:v>
                </c:pt>
                <c:pt idx="1135">
                  <c:v>42.7</c:v>
                </c:pt>
                <c:pt idx="1136">
                  <c:v>42.72</c:v>
                </c:pt>
                <c:pt idx="1137">
                  <c:v>42.74</c:v>
                </c:pt>
                <c:pt idx="1138">
                  <c:v>42.76</c:v>
                </c:pt>
                <c:pt idx="1139">
                  <c:v>42.78</c:v>
                </c:pt>
                <c:pt idx="1140">
                  <c:v>42.8</c:v>
                </c:pt>
                <c:pt idx="1141">
                  <c:v>42.82</c:v>
                </c:pt>
                <c:pt idx="1142">
                  <c:v>42.84</c:v>
                </c:pt>
                <c:pt idx="1143">
                  <c:v>42.86</c:v>
                </c:pt>
                <c:pt idx="1144">
                  <c:v>42.88</c:v>
                </c:pt>
                <c:pt idx="1145">
                  <c:v>42.9</c:v>
                </c:pt>
                <c:pt idx="1146">
                  <c:v>42.92</c:v>
                </c:pt>
                <c:pt idx="1147">
                  <c:v>42.94</c:v>
                </c:pt>
                <c:pt idx="1148">
                  <c:v>42.96</c:v>
                </c:pt>
                <c:pt idx="1149">
                  <c:v>42.98</c:v>
                </c:pt>
                <c:pt idx="1150">
                  <c:v>43</c:v>
                </c:pt>
                <c:pt idx="1151">
                  <c:v>43.02</c:v>
                </c:pt>
                <c:pt idx="1152">
                  <c:v>43.04</c:v>
                </c:pt>
                <c:pt idx="1153">
                  <c:v>43.06</c:v>
                </c:pt>
                <c:pt idx="1154">
                  <c:v>43.08</c:v>
                </c:pt>
                <c:pt idx="1155">
                  <c:v>43.1</c:v>
                </c:pt>
                <c:pt idx="1156">
                  <c:v>43.12</c:v>
                </c:pt>
                <c:pt idx="1157">
                  <c:v>43.14</c:v>
                </c:pt>
                <c:pt idx="1158">
                  <c:v>43.16</c:v>
                </c:pt>
                <c:pt idx="1159">
                  <c:v>43.18</c:v>
                </c:pt>
                <c:pt idx="1160">
                  <c:v>43.2</c:v>
                </c:pt>
                <c:pt idx="1161">
                  <c:v>43.22</c:v>
                </c:pt>
                <c:pt idx="1162">
                  <c:v>43.24</c:v>
                </c:pt>
                <c:pt idx="1163">
                  <c:v>43.26</c:v>
                </c:pt>
                <c:pt idx="1164">
                  <c:v>43.28</c:v>
                </c:pt>
                <c:pt idx="1165">
                  <c:v>43.3</c:v>
                </c:pt>
                <c:pt idx="1166">
                  <c:v>43.32</c:v>
                </c:pt>
                <c:pt idx="1167">
                  <c:v>43.34</c:v>
                </c:pt>
                <c:pt idx="1168">
                  <c:v>43.36</c:v>
                </c:pt>
                <c:pt idx="1169">
                  <c:v>43.38</c:v>
                </c:pt>
                <c:pt idx="1170">
                  <c:v>43.4</c:v>
                </c:pt>
                <c:pt idx="1171">
                  <c:v>43.42</c:v>
                </c:pt>
                <c:pt idx="1172">
                  <c:v>43.44</c:v>
                </c:pt>
                <c:pt idx="1173">
                  <c:v>43.46</c:v>
                </c:pt>
                <c:pt idx="1174">
                  <c:v>43.48</c:v>
                </c:pt>
                <c:pt idx="1175">
                  <c:v>43.5</c:v>
                </c:pt>
                <c:pt idx="1176">
                  <c:v>43.52</c:v>
                </c:pt>
                <c:pt idx="1177">
                  <c:v>43.54</c:v>
                </c:pt>
                <c:pt idx="1178">
                  <c:v>43.56</c:v>
                </c:pt>
                <c:pt idx="1179">
                  <c:v>43.58</c:v>
                </c:pt>
                <c:pt idx="1180">
                  <c:v>43.6</c:v>
                </c:pt>
                <c:pt idx="1181">
                  <c:v>43.62</c:v>
                </c:pt>
                <c:pt idx="1182">
                  <c:v>43.64</c:v>
                </c:pt>
                <c:pt idx="1183">
                  <c:v>43.66</c:v>
                </c:pt>
                <c:pt idx="1184">
                  <c:v>43.68</c:v>
                </c:pt>
                <c:pt idx="1185">
                  <c:v>43.7</c:v>
                </c:pt>
                <c:pt idx="1186">
                  <c:v>43.72</c:v>
                </c:pt>
                <c:pt idx="1187">
                  <c:v>43.74</c:v>
                </c:pt>
                <c:pt idx="1188">
                  <c:v>43.76</c:v>
                </c:pt>
                <c:pt idx="1189">
                  <c:v>43.78</c:v>
                </c:pt>
                <c:pt idx="1190">
                  <c:v>43.8</c:v>
                </c:pt>
                <c:pt idx="1191">
                  <c:v>43.82</c:v>
                </c:pt>
                <c:pt idx="1192">
                  <c:v>43.84</c:v>
                </c:pt>
                <c:pt idx="1193">
                  <c:v>43.86</c:v>
                </c:pt>
                <c:pt idx="1194">
                  <c:v>43.88</c:v>
                </c:pt>
                <c:pt idx="1195">
                  <c:v>43.9</c:v>
                </c:pt>
                <c:pt idx="1196">
                  <c:v>43.92</c:v>
                </c:pt>
                <c:pt idx="1197">
                  <c:v>43.94</c:v>
                </c:pt>
                <c:pt idx="1198">
                  <c:v>43.96</c:v>
                </c:pt>
                <c:pt idx="1199">
                  <c:v>43.98</c:v>
                </c:pt>
                <c:pt idx="1200">
                  <c:v>44</c:v>
                </c:pt>
                <c:pt idx="1201">
                  <c:v>44.02</c:v>
                </c:pt>
                <c:pt idx="1202">
                  <c:v>44.04</c:v>
                </c:pt>
                <c:pt idx="1203">
                  <c:v>44.06</c:v>
                </c:pt>
                <c:pt idx="1204">
                  <c:v>44.08</c:v>
                </c:pt>
                <c:pt idx="1205">
                  <c:v>44.1</c:v>
                </c:pt>
                <c:pt idx="1206">
                  <c:v>44.12</c:v>
                </c:pt>
                <c:pt idx="1207">
                  <c:v>44.14</c:v>
                </c:pt>
                <c:pt idx="1208">
                  <c:v>44.16</c:v>
                </c:pt>
                <c:pt idx="1209">
                  <c:v>44.18</c:v>
                </c:pt>
                <c:pt idx="1210">
                  <c:v>44.2</c:v>
                </c:pt>
                <c:pt idx="1211">
                  <c:v>44.22</c:v>
                </c:pt>
                <c:pt idx="1212">
                  <c:v>44.24</c:v>
                </c:pt>
                <c:pt idx="1213">
                  <c:v>44.26</c:v>
                </c:pt>
                <c:pt idx="1214">
                  <c:v>44.28</c:v>
                </c:pt>
                <c:pt idx="1215">
                  <c:v>44.3</c:v>
                </c:pt>
                <c:pt idx="1216">
                  <c:v>44.32</c:v>
                </c:pt>
                <c:pt idx="1217">
                  <c:v>44.34</c:v>
                </c:pt>
                <c:pt idx="1218">
                  <c:v>44.36</c:v>
                </c:pt>
                <c:pt idx="1219">
                  <c:v>44.38</c:v>
                </c:pt>
                <c:pt idx="1220">
                  <c:v>44.4</c:v>
                </c:pt>
                <c:pt idx="1221">
                  <c:v>44.42</c:v>
                </c:pt>
                <c:pt idx="1222">
                  <c:v>44.44</c:v>
                </c:pt>
                <c:pt idx="1223">
                  <c:v>44.46</c:v>
                </c:pt>
                <c:pt idx="1224">
                  <c:v>44.48</c:v>
                </c:pt>
                <c:pt idx="1225">
                  <c:v>44.5</c:v>
                </c:pt>
                <c:pt idx="1226">
                  <c:v>44.52</c:v>
                </c:pt>
                <c:pt idx="1227">
                  <c:v>44.54</c:v>
                </c:pt>
                <c:pt idx="1228">
                  <c:v>44.56</c:v>
                </c:pt>
                <c:pt idx="1229">
                  <c:v>44.58</c:v>
                </c:pt>
                <c:pt idx="1230">
                  <c:v>44.6</c:v>
                </c:pt>
                <c:pt idx="1231">
                  <c:v>44.62</c:v>
                </c:pt>
                <c:pt idx="1232">
                  <c:v>44.64</c:v>
                </c:pt>
                <c:pt idx="1233">
                  <c:v>44.66</c:v>
                </c:pt>
                <c:pt idx="1234">
                  <c:v>44.68</c:v>
                </c:pt>
                <c:pt idx="1235">
                  <c:v>44.7</c:v>
                </c:pt>
                <c:pt idx="1236">
                  <c:v>44.72</c:v>
                </c:pt>
                <c:pt idx="1237">
                  <c:v>44.74</c:v>
                </c:pt>
                <c:pt idx="1238">
                  <c:v>44.76</c:v>
                </c:pt>
                <c:pt idx="1239">
                  <c:v>44.78</c:v>
                </c:pt>
                <c:pt idx="1240">
                  <c:v>44.8</c:v>
                </c:pt>
                <c:pt idx="1241">
                  <c:v>44.82</c:v>
                </c:pt>
                <c:pt idx="1242">
                  <c:v>44.84</c:v>
                </c:pt>
                <c:pt idx="1243">
                  <c:v>44.86</c:v>
                </c:pt>
                <c:pt idx="1244">
                  <c:v>44.88</c:v>
                </c:pt>
                <c:pt idx="1245">
                  <c:v>44.9</c:v>
                </c:pt>
                <c:pt idx="1246">
                  <c:v>44.92</c:v>
                </c:pt>
                <c:pt idx="1247">
                  <c:v>44.94</c:v>
                </c:pt>
                <c:pt idx="1248">
                  <c:v>44.96</c:v>
                </c:pt>
                <c:pt idx="1249">
                  <c:v>44.98</c:v>
                </c:pt>
                <c:pt idx="1250">
                  <c:v>45</c:v>
                </c:pt>
                <c:pt idx="1251">
                  <c:v>45.02</c:v>
                </c:pt>
                <c:pt idx="1252">
                  <c:v>45.04</c:v>
                </c:pt>
                <c:pt idx="1253">
                  <c:v>45.06</c:v>
                </c:pt>
                <c:pt idx="1254">
                  <c:v>45.08</c:v>
                </c:pt>
                <c:pt idx="1255">
                  <c:v>45.1</c:v>
                </c:pt>
                <c:pt idx="1256">
                  <c:v>45.12</c:v>
                </c:pt>
                <c:pt idx="1257">
                  <c:v>45.14</c:v>
                </c:pt>
                <c:pt idx="1258">
                  <c:v>45.16</c:v>
                </c:pt>
                <c:pt idx="1259">
                  <c:v>45.18</c:v>
                </c:pt>
                <c:pt idx="1260">
                  <c:v>45.2</c:v>
                </c:pt>
                <c:pt idx="1261">
                  <c:v>45.22</c:v>
                </c:pt>
                <c:pt idx="1262">
                  <c:v>45.24</c:v>
                </c:pt>
                <c:pt idx="1263">
                  <c:v>45.26</c:v>
                </c:pt>
                <c:pt idx="1264">
                  <c:v>45.28</c:v>
                </c:pt>
                <c:pt idx="1265">
                  <c:v>45.3</c:v>
                </c:pt>
                <c:pt idx="1266">
                  <c:v>45.32</c:v>
                </c:pt>
                <c:pt idx="1267">
                  <c:v>45.34</c:v>
                </c:pt>
                <c:pt idx="1268">
                  <c:v>45.36</c:v>
                </c:pt>
                <c:pt idx="1269">
                  <c:v>45.38</c:v>
                </c:pt>
                <c:pt idx="1270">
                  <c:v>45.4</c:v>
                </c:pt>
                <c:pt idx="1271">
                  <c:v>45.42</c:v>
                </c:pt>
                <c:pt idx="1272">
                  <c:v>45.44</c:v>
                </c:pt>
                <c:pt idx="1273">
                  <c:v>45.46</c:v>
                </c:pt>
                <c:pt idx="1274">
                  <c:v>45.48</c:v>
                </c:pt>
                <c:pt idx="1275">
                  <c:v>45.5</c:v>
                </c:pt>
                <c:pt idx="1276">
                  <c:v>45.52</c:v>
                </c:pt>
                <c:pt idx="1277">
                  <c:v>45.54</c:v>
                </c:pt>
                <c:pt idx="1278">
                  <c:v>45.56</c:v>
                </c:pt>
                <c:pt idx="1279">
                  <c:v>45.58</c:v>
                </c:pt>
                <c:pt idx="1280">
                  <c:v>45.6</c:v>
                </c:pt>
                <c:pt idx="1281">
                  <c:v>45.62</c:v>
                </c:pt>
                <c:pt idx="1282">
                  <c:v>45.64</c:v>
                </c:pt>
                <c:pt idx="1283">
                  <c:v>45.66</c:v>
                </c:pt>
                <c:pt idx="1284">
                  <c:v>45.68</c:v>
                </c:pt>
                <c:pt idx="1285">
                  <c:v>45.7</c:v>
                </c:pt>
                <c:pt idx="1286">
                  <c:v>45.72</c:v>
                </c:pt>
                <c:pt idx="1287">
                  <c:v>45.74</c:v>
                </c:pt>
                <c:pt idx="1288">
                  <c:v>45.76</c:v>
                </c:pt>
                <c:pt idx="1289">
                  <c:v>45.78</c:v>
                </c:pt>
                <c:pt idx="1290">
                  <c:v>45.8</c:v>
                </c:pt>
                <c:pt idx="1291">
                  <c:v>45.82</c:v>
                </c:pt>
                <c:pt idx="1292">
                  <c:v>45.84</c:v>
                </c:pt>
                <c:pt idx="1293">
                  <c:v>45.86</c:v>
                </c:pt>
                <c:pt idx="1294">
                  <c:v>45.88</c:v>
                </c:pt>
                <c:pt idx="1295">
                  <c:v>45.9</c:v>
                </c:pt>
                <c:pt idx="1296">
                  <c:v>45.92</c:v>
                </c:pt>
                <c:pt idx="1297">
                  <c:v>45.94</c:v>
                </c:pt>
                <c:pt idx="1298">
                  <c:v>45.96</c:v>
                </c:pt>
                <c:pt idx="1299">
                  <c:v>45.98</c:v>
                </c:pt>
                <c:pt idx="1300">
                  <c:v>46</c:v>
                </c:pt>
                <c:pt idx="1301">
                  <c:v>46.02</c:v>
                </c:pt>
                <c:pt idx="1302">
                  <c:v>46.04</c:v>
                </c:pt>
                <c:pt idx="1303">
                  <c:v>46.06</c:v>
                </c:pt>
                <c:pt idx="1304">
                  <c:v>46.08</c:v>
                </c:pt>
                <c:pt idx="1305">
                  <c:v>46.1</c:v>
                </c:pt>
                <c:pt idx="1306">
                  <c:v>46.12</c:v>
                </c:pt>
                <c:pt idx="1307">
                  <c:v>46.14</c:v>
                </c:pt>
                <c:pt idx="1308">
                  <c:v>46.16</c:v>
                </c:pt>
                <c:pt idx="1309">
                  <c:v>46.18</c:v>
                </c:pt>
                <c:pt idx="1310">
                  <c:v>46.2</c:v>
                </c:pt>
                <c:pt idx="1311">
                  <c:v>46.22</c:v>
                </c:pt>
                <c:pt idx="1312">
                  <c:v>46.24</c:v>
                </c:pt>
                <c:pt idx="1313">
                  <c:v>46.26</c:v>
                </c:pt>
                <c:pt idx="1314">
                  <c:v>46.28</c:v>
                </c:pt>
                <c:pt idx="1315">
                  <c:v>46.3</c:v>
                </c:pt>
                <c:pt idx="1316">
                  <c:v>46.32</c:v>
                </c:pt>
                <c:pt idx="1317">
                  <c:v>46.34</c:v>
                </c:pt>
                <c:pt idx="1318">
                  <c:v>46.36</c:v>
                </c:pt>
                <c:pt idx="1319">
                  <c:v>46.38</c:v>
                </c:pt>
                <c:pt idx="1320">
                  <c:v>46.4</c:v>
                </c:pt>
                <c:pt idx="1321">
                  <c:v>46.42</c:v>
                </c:pt>
                <c:pt idx="1322">
                  <c:v>46.44</c:v>
                </c:pt>
                <c:pt idx="1323">
                  <c:v>46.46</c:v>
                </c:pt>
                <c:pt idx="1324">
                  <c:v>46.48</c:v>
                </c:pt>
                <c:pt idx="1325">
                  <c:v>46.5</c:v>
                </c:pt>
                <c:pt idx="1326">
                  <c:v>46.52</c:v>
                </c:pt>
                <c:pt idx="1327">
                  <c:v>46.54</c:v>
                </c:pt>
                <c:pt idx="1328">
                  <c:v>46.56</c:v>
                </c:pt>
                <c:pt idx="1329">
                  <c:v>46.58</c:v>
                </c:pt>
                <c:pt idx="1330">
                  <c:v>46.6</c:v>
                </c:pt>
                <c:pt idx="1331">
                  <c:v>46.62</c:v>
                </c:pt>
                <c:pt idx="1332">
                  <c:v>46.64</c:v>
                </c:pt>
                <c:pt idx="1333">
                  <c:v>46.66</c:v>
                </c:pt>
                <c:pt idx="1334">
                  <c:v>46.68</c:v>
                </c:pt>
                <c:pt idx="1335">
                  <c:v>46.7</c:v>
                </c:pt>
                <c:pt idx="1336">
                  <c:v>46.72</c:v>
                </c:pt>
                <c:pt idx="1337">
                  <c:v>46.74</c:v>
                </c:pt>
                <c:pt idx="1338">
                  <c:v>46.76</c:v>
                </c:pt>
                <c:pt idx="1339">
                  <c:v>46.78</c:v>
                </c:pt>
                <c:pt idx="1340">
                  <c:v>46.8</c:v>
                </c:pt>
                <c:pt idx="1341">
                  <c:v>46.82</c:v>
                </c:pt>
                <c:pt idx="1342">
                  <c:v>46.84</c:v>
                </c:pt>
                <c:pt idx="1343">
                  <c:v>46.86</c:v>
                </c:pt>
                <c:pt idx="1344">
                  <c:v>46.88</c:v>
                </c:pt>
                <c:pt idx="1345">
                  <c:v>46.9</c:v>
                </c:pt>
                <c:pt idx="1346">
                  <c:v>46.92</c:v>
                </c:pt>
                <c:pt idx="1347">
                  <c:v>46.94</c:v>
                </c:pt>
                <c:pt idx="1348">
                  <c:v>46.96</c:v>
                </c:pt>
                <c:pt idx="1349">
                  <c:v>46.98</c:v>
                </c:pt>
                <c:pt idx="1350">
                  <c:v>47</c:v>
                </c:pt>
                <c:pt idx="1351">
                  <c:v>47.02</c:v>
                </c:pt>
                <c:pt idx="1352">
                  <c:v>47.04</c:v>
                </c:pt>
                <c:pt idx="1353">
                  <c:v>47.06</c:v>
                </c:pt>
                <c:pt idx="1354">
                  <c:v>47.08</c:v>
                </c:pt>
                <c:pt idx="1355">
                  <c:v>47.1</c:v>
                </c:pt>
                <c:pt idx="1356">
                  <c:v>47.12</c:v>
                </c:pt>
                <c:pt idx="1357">
                  <c:v>47.14</c:v>
                </c:pt>
                <c:pt idx="1358">
                  <c:v>47.16</c:v>
                </c:pt>
                <c:pt idx="1359">
                  <c:v>47.18</c:v>
                </c:pt>
                <c:pt idx="1360">
                  <c:v>47.2</c:v>
                </c:pt>
                <c:pt idx="1361">
                  <c:v>47.22</c:v>
                </c:pt>
                <c:pt idx="1362">
                  <c:v>47.24</c:v>
                </c:pt>
                <c:pt idx="1363">
                  <c:v>47.26</c:v>
                </c:pt>
                <c:pt idx="1364">
                  <c:v>47.28</c:v>
                </c:pt>
                <c:pt idx="1365">
                  <c:v>47.3</c:v>
                </c:pt>
                <c:pt idx="1366">
                  <c:v>47.32</c:v>
                </c:pt>
                <c:pt idx="1367">
                  <c:v>47.34</c:v>
                </c:pt>
                <c:pt idx="1368">
                  <c:v>47.36</c:v>
                </c:pt>
                <c:pt idx="1369">
                  <c:v>47.38</c:v>
                </c:pt>
                <c:pt idx="1370">
                  <c:v>47.4</c:v>
                </c:pt>
                <c:pt idx="1371">
                  <c:v>47.42</c:v>
                </c:pt>
                <c:pt idx="1372">
                  <c:v>47.44</c:v>
                </c:pt>
                <c:pt idx="1373">
                  <c:v>47.46</c:v>
                </c:pt>
                <c:pt idx="1374">
                  <c:v>47.48</c:v>
                </c:pt>
                <c:pt idx="1375">
                  <c:v>47.5</c:v>
                </c:pt>
                <c:pt idx="1376">
                  <c:v>47.52</c:v>
                </c:pt>
                <c:pt idx="1377">
                  <c:v>47.54</c:v>
                </c:pt>
                <c:pt idx="1378">
                  <c:v>47.56</c:v>
                </c:pt>
                <c:pt idx="1379">
                  <c:v>47.58</c:v>
                </c:pt>
                <c:pt idx="1380">
                  <c:v>47.6</c:v>
                </c:pt>
                <c:pt idx="1381">
                  <c:v>47.62</c:v>
                </c:pt>
                <c:pt idx="1382">
                  <c:v>47.64</c:v>
                </c:pt>
                <c:pt idx="1383">
                  <c:v>47.66</c:v>
                </c:pt>
                <c:pt idx="1384">
                  <c:v>47.68</c:v>
                </c:pt>
                <c:pt idx="1385">
                  <c:v>47.7</c:v>
                </c:pt>
                <c:pt idx="1386">
                  <c:v>47.72</c:v>
                </c:pt>
                <c:pt idx="1387">
                  <c:v>47.74</c:v>
                </c:pt>
                <c:pt idx="1388">
                  <c:v>47.76</c:v>
                </c:pt>
                <c:pt idx="1389">
                  <c:v>47.78</c:v>
                </c:pt>
                <c:pt idx="1390">
                  <c:v>47.8</c:v>
                </c:pt>
                <c:pt idx="1391">
                  <c:v>47.82</c:v>
                </c:pt>
                <c:pt idx="1392">
                  <c:v>47.84</c:v>
                </c:pt>
                <c:pt idx="1393">
                  <c:v>47.86</c:v>
                </c:pt>
                <c:pt idx="1394">
                  <c:v>47.88</c:v>
                </c:pt>
                <c:pt idx="1395">
                  <c:v>47.9</c:v>
                </c:pt>
                <c:pt idx="1396">
                  <c:v>47.92</c:v>
                </c:pt>
                <c:pt idx="1397">
                  <c:v>47.94</c:v>
                </c:pt>
                <c:pt idx="1398">
                  <c:v>47.96</c:v>
                </c:pt>
                <c:pt idx="1399">
                  <c:v>47.98</c:v>
                </c:pt>
                <c:pt idx="1400">
                  <c:v>48</c:v>
                </c:pt>
                <c:pt idx="1401">
                  <c:v>48.02</c:v>
                </c:pt>
                <c:pt idx="1402">
                  <c:v>48.04</c:v>
                </c:pt>
                <c:pt idx="1403">
                  <c:v>48.06</c:v>
                </c:pt>
                <c:pt idx="1404">
                  <c:v>48.08</c:v>
                </c:pt>
                <c:pt idx="1405">
                  <c:v>48.1</c:v>
                </c:pt>
                <c:pt idx="1406">
                  <c:v>48.12</c:v>
                </c:pt>
                <c:pt idx="1407">
                  <c:v>48.14</c:v>
                </c:pt>
                <c:pt idx="1408">
                  <c:v>48.16</c:v>
                </c:pt>
                <c:pt idx="1409">
                  <c:v>48.18</c:v>
                </c:pt>
                <c:pt idx="1410">
                  <c:v>48.2</c:v>
                </c:pt>
                <c:pt idx="1411">
                  <c:v>48.22</c:v>
                </c:pt>
                <c:pt idx="1412">
                  <c:v>48.24</c:v>
                </c:pt>
                <c:pt idx="1413">
                  <c:v>48.26</c:v>
                </c:pt>
                <c:pt idx="1414">
                  <c:v>48.28</c:v>
                </c:pt>
                <c:pt idx="1415">
                  <c:v>48.3</c:v>
                </c:pt>
                <c:pt idx="1416">
                  <c:v>48.32</c:v>
                </c:pt>
                <c:pt idx="1417">
                  <c:v>48.34</c:v>
                </c:pt>
                <c:pt idx="1418">
                  <c:v>48.36</c:v>
                </c:pt>
                <c:pt idx="1419">
                  <c:v>48.38</c:v>
                </c:pt>
                <c:pt idx="1420">
                  <c:v>48.4</c:v>
                </c:pt>
                <c:pt idx="1421">
                  <c:v>48.42</c:v>
                </c:pt>
                <c:pt idx="1422">
                  <c:v>48.44</c:v>
                </c:pt>
                <c:pt idx="1423">
                  <c:v>48.46</c:v>
                </c:pt>
                <c:pt idx="1424">
                  <c:v>48.48</c:v>
                </c:pt>
                <c:pt idx="1425">
                  <c:v>48.5</c:v>
                </c:pt>
                <c:pt idx="1426">
                  <c:v>48.52</c:v>
                </c:pt>
                <c:pt idx="1427">
                  <c:v>48.54</c:v>
                </c:pt>
                <c:pt idx="1428">
                  <c:v>48.56</c:v>
                </c:pt>
                <c:pt idx="1429">
                  <c:v>48.58</c:v>
                </c:pt>
                <c:pt idx="1430">
                  <c:v>48.6</c:v>
                </c:pt>
                <c:pt idx="1431">
                  <c:v>48.62</c:v>
                </c:pt>
                <c:pt idx="1432">
                  <c:v>48.64</c:v>
                </c:pt>
                <c:pt idx="1433">
                  <c:v>48.66</c:v>
                </c:pt>
                <c:pt idx="1434">
                  <c:v>48.68</c:v>
                </c:pt>
                <c:pt idx="1435">
                  <c:v>48.7</c:v>
                </c:pt>
                <c:pt idx="1436">
                  <c:v>48.72</c:v>
                </c:pt>
                <c:pt idx="1437">
                  <c:v>48.74</c:v>
                </c:pt>
                <c:pt idx="1438">
                  <c:v>48.76</c:v>
                </c:pt>
                <c:pt idx="1439">
                  <c:v>48.78</c:v>
                </c:pt>
                <c:pt idx="1440">
                  <c:v>48.8</c:v>
                </c:pt>
                <c:pt idx="1441">
                  <c:v>48.82</c:v>
                </c:pt>
                <c:pt idx="1442">
                  <c:v>48.84</c:v>
                </c:pt>
                <c:pt idx="1443">
                  <c:v>48.86</c:v>
                </c:pt>
                <c:pt idx="1444">
                  <c:v>48.88</c:v>
                </c:pt>
                <c:pt idx="1445">
                  <c:v>48.9</c:v>
                </c:pt>
                <c:pt idx="1446">
                  <c:v>48.92</c:v>
                </c:pt>
                <c:pt idx="1447">
                  <c:v>48.94</c:v>
                </c:pt>
                <c:pt idx="1448">
                  <c:v>48.96</c:v>
                </c:pt>
                <c:pt idx="1449">
                  <c:v>48.98</c:v>
                </c:pt>
                <c:pt idx="1450">
                  <c:v>49</c:v>
                </c:pt>
                <c:pt idx="1451">
                  <c:v>49.02</c:v>
                </c:pt>
                <c:pt idx="1452">
                  <c:v>49.04</c:v>
                </c:pt>
                <c:pt idx="1453">
                  <c:v>49.06</c:v>
                </c:pt>
                <c:pt idx="1454">
                  <c:v>49.08</c:v>
                </c:pt>
                <c:pt idx="1455">
                  <c:v>49.1</c:v>
                </c:pt>
                <c:pt idx="1456">
                  <c:v>49.12</c:v>
                </c:pt>
                <c:pt idx="1457">
                  <c:v>49.14</c:v>
                </c:pt>
                <c:pt idx="1458">
                  <c:v>49.16</c:v>
                </c:pt>
                <c:pt idx="1459">
                  <c:v>49.18</c:v>
                </c:pt>
                <c:pt idx="1460">
                  <c:v>49.2</c:v>
                </c:pt>
                <c:pt idx="1461">
                  <c:v>49.22</c:v>
                </c:pt>
                <c:pt idx="1462">
                  <c:v>49.24</c:v>
                </c:pt>
                <c:pt idx="1463">
                  <c:v>49.26</c:v>
                </c:pt>
                <c:pt idx="1464">
                  <c:v>49.28</c:v>
                </c:pt>
                <c:pt idx="1465">
                  <c:v>49.3</c:v>
                </c:pt>
                <c:pt idx="1466">
                  <c:v>49.32</c:v>
                </c:pt>
                <c:pt idx="1467">
                  <c:v>49.34</c:v>
                </c:pt>
                <c:pt idx="1468">
                  <c:v>49.36</c:v>
                </c:pt>
                <c:pt idx="1469">
                  <c:v>49.38</c:v>
                </c:pt>
                <c:pt idx="1470">
                  <c:v>49.4</c:v>
                </c:pt>
                <c:pt idx="1471">
                  <c:v>49.42</c:v>
                </c:pt>
                <c:pt idx="1472">
                  <c:v>49.44</c:v>
                </c:pt>
                <c:pt idx="1473">
                  <c:v>49.46</c:v>
                </c:pt>
                <c:pt idx="1474">
                  <c:v>49.48</c:v>
                </c:pt>
                <c:pt idx="1475">
                  <c:v>49.5</c:v>
                </c:pt>
                <c:pt idx="1476">
                  <c:v>49.52</c:v>
                </c:pt>
                <c:pt idx="1477">
                  <c:v>49.54</c:v>
                </c:pt>
                <c:pt idx="1478">
                  <c:v>49.56</c:v>
                </c:pt>
                <c:pt idx="1479">
                  <c:v>49.58</c:v>
                </c:pt>
                <c:pt idx="1480">
                  <c:v>49.6</c:v>
                </c:pt>
                <c:pt idx="1481">
                  <c:v>49.62</c:v>
                </c:pt>
                <c:pt idx="1482">
                  <c:v>49.64</c:v>
                </c:pt>
                <c:pt idx="1483">
                  <c:v>49.66</c:v>
                </c:pt>
                <c:pt idx="1484">
                  <c:v>49.68</c:v>
                </c:pt>
                <c:pt idx="1485">
                  <c:v>49.7</c:v>
                </c:pt>
                <c:pt idx="1486">
                  <c:v>49.72</c:v>
                </c:pt>
                <c:pt idx="1487">
                  <c:v>49.74</c:v>
                </c:pt>
                <c:pt idx="1488">
                  <c:v>49.76</c:v>
                </c:pt>
                <c:pt idx="1489">
                  <c:v>49.78</c:v>
                </c:pt>
                <c:pt idx="1490">
                  <c:v>49.8</c:v>
                </c:pt>
                <c:pt idx="1491">
                  <c:v>49.82</c:v>
                </c:pt>
                <c:pt idx="1492">
                  <c:v>49.84</c:v>
                </c:pt>
                <c:pt idx="1493">
                  <c:v>49.86</c:v>
                </c:pt>
                <c:pt idx="1494">
                  <c:v>49.88</c:v>
                </c:pt>
                <c:pt idx="1495">
                  <c:v>49.9</c:v>
                </c:pt>
                <c:pt idx="1496">
                  <c:v>49.92</c:v>
                </c:pt>
                <c:pt idx="1497">
                  <c:v>49.94</c:v>
                </c:pt>
                <c:pt idx="1498">
                  <c:v>49.96</c:v>
                </c:pt>
                <c:pt idx="1499">
                  <c:v>49.98</c:v>
                </c:pt>
                <c:pt idx="1500">
                  <c:v>50</c:v>
                </c:pt>
                <c:pt idx="1501">
                  <c:v>50.02</c:v>
                </c:pt>
                <c:pt idx="1502">
                  <c:v>50.04</c:v>
                </c:pt>
                <c:pt idx="1503">
                  <c:v>50.06</c:v>
                </c:pt>
                <c:pt idx="1504">
                  <c:v>50.08</c:v>
                </c:pt>
                <c:pt idx="1505">
                  <c:v>50.1</c:v>
                </c:pt>
                <c:pt idx="1506">
                  <c:v>50.12</c:v>
                </c:pt>
                <c:pt idx="1507">
                  <c:v>50.14</c:v>
                </c:pt>
                <c:pt idx="1508">
                  <c:v>50.16</c:v>
                </c:pt>
                <c:pt idx="1509">
                  <c:v>50.18</c:v>
                </c:pt>
                <c:pt idx="1510">
                  <c:v>50.2</c:v>
                </c:pt>
                <c:pt idx="1511">
                  <c:v>50.22</c:v>
                </c:pt>
                <c:pt idx="1512">
                  <c:v>50.24</c:v>
                </c:pt>
                <c:pt idx="1513">
                  <c:v>50.26</c:v>
                </c:pt>
                <c:pt idx="1514">
                  <c:v>50.28</c:v>
                </c:pt>
                <c:pt idx="1515">
                  <c:v>50.3</c:v>
                </c:pt>
                <c:pt idx="1516">
                  <c:v>50.32</c:v>
                </c:pt>
                <c:pt idx="1517">
                  <c:v>50.34</c:v>
                </c:pt>
                <c:pt idx="1518">
                  <c:v>50.36</c:v>
                </c:pt>
                <c:pt idx="1519">
                  <c:v>50.38</c:v>
                </c:pt>
                <c:pt idx="1520">
                  <c:v>50.4</c:v>
                </c:pt>
                <c:pt idx="1521">
                  <c:v>50.42</c:v>
                </c:pt>
                <c:pt idx="1522">
                  <c:v>50.44</c:v>
                </c:pt>
                <c:pt idx="1523">
                  <c:v>50.46</c:v>
                </c:pt>
                <c:pt idx="1524">
                  <c:v>50.48</c:v>
                </c:pt>
                <c:pt idx="1525">
                  <c:v>50.5</c:v>
                </c:pt>
                <c:pt idx="1526">
                  <c:v>50.52</c:v>
                </c:pt>
                <c:pt idx="1527">
                  <c:v>50.54</c:v>
                </c:pt>
                <c:pt idx="1528">
                  <c:v>50.56</c:v>
                </c:pt>
                <c:pt idx="1529">
                  <c:v>50.58</c:v>
                </c:pt>
                <c:pt idx="1530">
                  <c:v>50.6</c:v>
                </c:pt>
                <c:pt idx="1531">
                  <c:v>50.62</c:v>
                </c:pt>
                <c:pt idx="1532">
                  <c:v>50.64</c:v>
                </c:pt>
                <c:pt idx="1533">
                  <c:v>50.66</c:v>
                </c:pt>
                <c:pt idx="1534">
                  <c:v>50.68</c:v>
                </c:pt>
                <c:pt idx="1535">
                  <c:v>50.7</c:v>
                </c:pt>
                <c:pt idx="1536">
                  <c:v>50.72</c:v>
                </c:pt>
                <c:pt idx="1537">
                  <c:v>50.74</c:v>
                </c:pt>
                <c:pt idx="1538">
                  <c:v>50.76</c:v>
                </c:pt>
                <c:pt idx="1539">
                  <c:v>50.78</c:v>
                </c:pt>
                <c:pt idx="1540">
                  <c:v>50.8</c:v>
                </c:pt>
                <c:pt idx="1541">
                  <c:v>50.82</c:v>
                </c:pt>
                <c:pt idx="1542">
                  <c:v>50.84</c:v>
                </c:pt>
                <c:pt idx="1543">
                  <c:v>50.86</c:v>
                </c:pt>
                <c:pt idx="1544">
                  <c:v>50.88</c:v>
                </c:pt>
                <c:pt idx="1545">
                  <c:v>50.9</c:v>
                </c:pt>
                <c:pt idx="1546">
                  <c:v>50.92</c:v>
                </c:pt>
                <c:pt idx="1547">
                  <c:v>50.94</c:v>
                </c:pt>
                <c:pt idx="1548">
                  <c:v>50.96</c:v>
                </c:pt>
                <c:pt idx="1549">
                  <c:v>50.98</c:v>
                </c:pt>
                <c:pt idx="1550">
                  <c:v>51</c:v>
                </c:pt>
                <c:pt idx="1551">
                  <c:v>51.02</c:v>
                </c:pt>
                <c:pt idx="1552">
                  <c:v>51.04</c:v>
                </c:pt>
                <c:pt idx="1553">
                  <c:v>51.06</c:v>
                </c:pt>
                <c:pt idx="1554">
                  <c:v>51.08</c:v>
                </c:pt>
                <c:pt idx="1555">
                  <c:v>51.1</c:v>
                </c:pt>
                <c:pt idx="1556">
                  <c:v>51.12</c:v>
                </c:pt>
                <c:pt idx="1557">
                  <c:v>51.14</c:v>
                </c:pt>
                <c:pt idx="1558">
                  <c:v>51.16</c:v>
                </c:pt>
                <c:pt idx="1559">
                  <c:v>51.18</c:v>
                </c:pt>
                <c:pt idx="1560">
                  <c:v>51.2</c:v>
                </c:pt>
                <c:pt idx="1561">
                  <c:v>51.22</c:v>
                </c:pt>
                <c:pt idx="1562">
                  <c:v>51.24</c:v>
                </c:pt>
                <c:pt idx="1563">
                  <c:v>51.26</c:v>
                </c:pt>
                <c:pt idx="1564">
                  <c:v>51.28</c:v>
                </c:pt>
                <c:pt idx="1565">
                  <c:v>51.3</c:v>
                </c:pt>
                <c:pt idx="1566">
                  <c:v>51.32</c:v>
                </c:pt>
                <c:pt idx="1567">
                  <c:v>51.34</c:v>
                </c:pt>
                <c:pt idx="1568">
                  <c:v>51.36</c:v>
                </c:pt>
                <c:pt idx="1569">
                  <c:v>51.38</c:v>
                </c:pt>
                <c:pt idx="1570">
                  <c:v>51.4</c:v>
                </c:pt>
                <c:pt idx="1571">
                  <c:v>51.42</c:v>
                </c:pt>
                <c:pt idx="1572">
                  <c:v>51.44</c:v>
                </c:pt>
                <c:pt idx="1573">
                  <c:v>51.46</c:v>
                </c:pt>
                <c:pt idx="1574">
                  <c:v>51.48</c:v>
                </c:pt>
                <c:pt idx="1575">
                  <c:v>51.5</c:v>
                </c:pt>
                <c:pt idx="1576">
                  <c:v>51.52</c:v>
                </c:pt>
                <c:pt idx="1577">
                  <c:v>51.54</c:v>
                </c:pt>
                <c:pt idx="1578">
                  <c:v>51.56</c:v>
                </c:pt>
                <c:pt idx="1579">
                  <c:v>51.58</c:v>
                </c:pt>
                <c:pt idx="1580">
                  <c:v>51.6</c:v>
                </c:pt>
                <c:pt idx="1581">
                  <c:v>51.62</c:v>
                </c:pt>
                <c:pt idx="1582">
                  <c:v>51.64</c:v>
                </c:pt>
                <c:pt idx="1583">
                  <c:v>51.66</c:v>
                </c:pt>
                <c:pt idx="1584">
                  <c:v>51.68</c:v>
                </c:pt>
                <c:pt idx="1585">
                  <c:v>51.7</c:v>
                </c:pt>
                <c:pt idx="1586">
                  <c:v>51.72</c:v>
                </c:pt>
                <c:pt idx="1587">
                  <c:v>51.74</c:v>
                </c:pt>
                <c:pt idx="1588">
                  <c:v>51.76</c:v>
                </c:pt>
                <c:pt idx="1589">
                  <c:v>51.78</c:v>
                </c:pt>
                <c:pt idx="1590">
                  <c:v>51.8</c:v>
                </c:pt>
                <c:pt idx="1591">
                  <c:v>51.82</c:v>
                </c:pt>
                <c:pt idx="1592">
                  <c:v>51.84</c:v>
                </c:pt>
                <c:pt idx="1593">
                  <c:v>51.86</c:v>
                </c:pt>
                <c:pt idx="1594">
                  <c:v>51.88</c:v>
                </c:pt>
                <c:pt idx="1595">
                  <c:v>51.9</c:v>
                </c:pt>
                <c:pt idx="1596">
                  <c:v>51.92</c:v>
                </c:pt>
                <c:pt idx="1597">
                  <c:v>51.94</c:v>
                </c:pt>
                <c:pt idx="1598">
                  <c:v>51.96</c:v>
                </c:pt>
                <c:pt idx="1599">
                  <c:v>51.98</c:v>
                </c:pt>
                <c:pt idx="1600">
                  <c:v>52</c:v>
                </c:pt>
                <c:pt idx="1601">
                  <c:v>52.02</c:v>
                </c:pt>
                <c:pt idx="1602">
                  <c:v>52.04</c:v>
                </c:pt>
                <c:pt idx="1603">
                  <c:v>52.06</c:v>
                </c:pt>
                <c:pt idx="1604">
                  <c:v>52.08</c:v>
                </c:pt>
                <c:pt idx="1605">
                  <c:v>52.1</c:v>
                </c:pt>
                <c:pt idx="1606">
                  <c:v>52.12</c:v>
                </c:pt>
                <c:pt idx="1607">
                  <c:v>52.14</c:v>
                </c:pt>
                <c:pt idx="1608">
                  <c:v>52.16</c:v>
                </c:pt>
                <c:pt idx="1609">
                  <c:v>52.18</c:v>
                </c:pt>
                <c:pt idx="1610">
                  <c:v>52.2</c:v>
                </c:pt>
                <c:pt idx="1611">
                  <c:v>52.22</c:v>
                </c:pt>
                <c:pt idx="1612">
                  <c:v>52.24</c:v>
                </c:pt>
                <c:pt idx="1613">
                  <c:v>52.26</c:v>
                </c:pt>
                <c:pt idx="1614">
                  <c:v>52.28</c:v>
                </c:pt>
                <c:pt idx="1615">
                  <c:v>52.3</c:v>
                </c:pt>
                <c:pt idx="1616">
                  <c:v>52.32</c:v>
                </c:pt>
                <c:pt idx="1617">
                  <c:v>52.34</c:v>
                </c:pt>
                <c:pt idx="1618">
                  <c:v>52.36</c:v>
                </c:pt>
                <c:pt idx="1619">
                  <c:v>52.38</c:v>
                </c:pt>
                <c:pt idx="1620">
                  <c:v>52.4</c:v>
                </c:pt>
                <c:pt idx="1621">
                  <c:v>52.42</c:v>
                </c:pt>
                <c:pt idx="1622">
                  <c:v>52.44</c:v>
                </c:pt>
                <c:pt idx="1623">
                  <c:v>52.46</c:v>
                </c:pt>
                <c:pt idx="1624">
                  <c:v>52.48</c:v>
                </c:pt>
                <c:pt idx="1625">
                  <c:v>52.5</c:v>
                </c:pt>
                <c:pt idx="1626">
                  <c:v>52.52</c:v>
                </c:pt>
                <c:pt idx="1627">
                  <c:v>52.54</c:v>
                </c:pt>
                <c:pt idx="1628">
                  <c:v>52.56</c:v>
                </c:pt>
                <c:pt idx="1629">
                  <c:v>52.58</c:v>
                </c:pt>
                <c:pt idx="1630">
                  <c:v>52.6</c:v>
                </c:pt>
                <c:pt idx="1631">
                  <c:v>52.62</c:v>
                </c:pt>
                <c:pt idx="1632">
                  <c:v>52.64</c:v>
                </c:pt>
                <c:pt idx="1633">
                  <c:v>52.66</c:v>
                </c:pt>
                <c:pt idx="1634">
                  <c:v>52.68</c:v>
                </c:pt>
                <c:pt idx="1635">
                  <c:v>52.7</c:v>
                </c:pt>
                <c:pt idx="1636">
                  <c:v>52.72</c:v>
                </c:pt>
                <c:pt idx="1637">
                  <c:v>52.74</c:v>
                </c:pt>
                <c:pt idx="1638">
                  <c:v>52.76</c:v>
                </c:pt>
                <c:pt idx="1639">
                  <c:v>52.78</c:v>
                </c:pt>
                <c:pt idx="1640">
                  <c:v>52.8</c:v>
                </c:pt>
                <c:pt idx="1641">
                  <c:v>52.82</c:v>
                </c:pt>
                <c:pt idx="1642">
                  <c:v>52.84</c:v>
                </c:pt>
                <c:pt idx="1643">
                  <c:v>52.86</c:v>
                </c:pt>
                <c:pt idx="1644">
                  <c:v>52.88</c:v>
                </c:pt>
                <c:pt idx="1645">
                  <c:v>52.9</c:v>
                </c:pt>
                <c:pt idx="1646">
                  <c:v>52.92</c:v>
                </c:pt>
                <c:pt idx="1647">
                  <c:v>52.94</c:v>
                </c:pt>
                <c:pt idx="1648">
                  <c:v>52.96</c:v>
                </c:pt>
                <c:pt idx="1649">
                  <c:v>52.98</c:v>
                </c:pt>
                <c:pt idx="1650">
                  <c:v>53</c:v>
                </c:pt>
                <c:pt idx="1651">
                  <c:v>53.02</c:v>
                </c:pt>
                <c:pt idx="1652">
                  <c:v>53.04</c:v>
                </c:pt>
                <c:pt idx="1653">
                  <c:v>53.06</c:v>
                </c:pt>
                <c:pt idx="1654">
                  <c:v>53.08</c:v>
                </c:pt>
                <c:pt idx="1655">
                  <c:v>53.1</c:v>
                </c:pt>
                <c:pt idx="1656">
                  <c:v>53.12</c:v>
                </c:pt>
                <c:pt idx="1657">
                  <c:v>53.14</c:v>
                </c:pt>
                <c:pt idx="1658">
                  <c:v>53.16</c:v>
                </c:pt>
                <c:pt idx="1659">
                  <c:v>53.18</c:v>
                </c:pt>
                <c:pt idx="1660">
                  <c:v>53.2</c:v>
                </c:pt>
                <c:pt idx="1661">
                  <c:v>53.22</c:v>
                </c:pt>
                <c:pt idx="1662">
                  <c:v>53.24</c:v>
                </c:pt>
                <c:pt idx="1663">
                  <c:v>53.26</c:v>
                </c:pt>
                <c:pt idx="1664">
                  <c:v>53.28</c:v>
                </c:pt>
                <c:pt idx="1665">
                  <c:v>53.3</c:v>
                </c:pt>
                <c:pt idx="1666">
                  <c:v>53.32</c:v>
                </c:pt>
                <c:pt idx="1667">
                  <c:v>53.34</c:v>
                </c:pt>
                <c:pt idx="1668">
                  <c:v>53.36</c:v>
                </c:pt>
                <c:pt idx="1669">
                  <c:v>53.38</c:v>
                </c:pt>
                <c:pt idx="1670">
                  <c:v>53.4</c:v>
                </c:pt>
                <c:pt idx="1671">
                  <c:v>53.42</c:v>
                </c:pt>
                <c:pt idx="1672">
                  <c:v>53.44</c:v>
                </c:pt>
                <c:pt idx="1673">
                  <c:v>53.46</c:v>
                </c:pt>
                <c:pt idx="1674">
                  <c:v>53.48</c:v>
                </c:pt>
                <c:pt idx="1675">
                  <c:v>53.5</c:v>
                </c:pt>
                <c:pt idx="1676">
                  <c:v>53.52</c:v>
                </c:pt>
                <c:pt idx="1677">
                  <c:v>53.54</c:v>
                </c:pt>
                <c:pt idx="1678">
                  <c:v>53.56</c:v>
                </c:pt>
                <c:pt idx="1679">
                  <c:v>53.58</c:v>
                </c:pt>
                <c:pt idx="1680">
                  <c:v>53.6</c:v>
                </c:pt>
                <c:pt idx="1681">
                  <c:v>53.62</c:v>
                </c:pt>
                <c:pt idx="1682">
                  <c:v>53.64</c:v>
                </c:pt>
                <c:pt idx="1683">
                  <c:v>53.66</c:v>
                </c:pt>
                <c:pt idx="1684">
                  <c:v>53.68</c:v>
                </c:pt>
                <c:pt idx="1685">
                  <c:v>53.7</c:v>
                </c:pt>
                <c:pt idx="1686">
                  <c:v>53.72</c:v>
                </c:pt>
                <c:pt idx="1687">
                  <c:v>53.74</c:v>
                </c:pt>
                <c:pt idx="1688">
                  <c:v>53.76</c:v>
                </c:pt>
                <c:pt idx="1689">
                  <c:v>53.78</c:v>
                </c:pt>
                <c:pt idx="1690">
                  <c:v>53.8</c:v>
                </c:pt>
                <c:pt idx="1691">
                  <c:v>53.82</c:v>
                </c:pt>
                <c:pt idx="1692">
                  <c:v>53.84</c:v>
                </c:pt>
                <c:pt idx="1693">
                  <c:v>53.86</c:v>
                </c:pt>
                <c:pt idx="1694">
                  <c:v>53.88</c:v>
                </c:pt>
                <c:pt idx="1695">
                  <c:v>53.9</c:v>
                </c:pt>
                <c:pt idx="1696">
                  <c:v>53.92</c:v>
                </c:pt>
                <c:pt idx="1697">
                  <c:v>53.94</c:v>
                </c:pt>
                <c:pt idx="1698">
                  <c:v>53.96</c:v>
                </c:pt>
                <c:pt idx="1699">
                  <c:v>53.98</c:v>
                </c:pt>
                <c:pt idx="1700">
                  <c:v>54</c:v>
                </c:pt>
                <c:pt idx="1701">
                  <c:v>54.02</c:v>
                </c:pt>
                <c:pt idx="1702">
                  <c:v>54.04</c:v>
                </c:pt>
                <c:pt idx="1703">
                  <c:v>54.06</c:v>
                </c:pt>
                <c:pt idx="1704">
                  <c:v>54.08</c:v>
                </c:pt>
                <c:pt idx="1705">
                  <c:v>54.1</c:v>
                </c:pt>
                <c:pt idx="1706">
                  <c:v>54.12</c:v>
                </c:pt>
                <c:pt idx="1707">
                  <c:v>54.14</c:v>
                </c:pt>
                <c:pt idx="1708">
                  <c:v>54.16</c:v>
                </c:pt>
                <c:pt idx="1709">
                  <c:v>54.18</c:v>
                </c:pt>
                <c:pt idx="1710">
                  <c:v>54.2</c:v>
                </c:pt>
                <c:pt idx="1711">
                  <c:v>54.22</c:v>
                </c:pt>
                <c:pt idx="1712">
                  <c:v>54.24</c:v>
                </c:pt>
                <c:pt idx="1713">
                  <c:v>54.26</c:v>
                </c:pt>
                <c:pt idx="1714">
                  <c:v>54.28</c:v>
                </c:pt>
                <c:pt idx="1715">
                  <c:v>54.3</c:v>
                </c:pt>
                <c:pt idx="1716">
                  <c:v>54.32</c:v>
                </c:pt>
                <c:pt idx="1717">
                  <c:v>54.34</c:v>
                </c:pt>
                <c:pt idx="1718">
                  <c:v>54.36</c:v>
                </c:pt>
                <c:pt idx="1719">
                  <c:v>54.38</c:v>
                </c:pt>
                <c:pt idx="1720">
                  <c:v>54.4</c:v>
                </c:pt>
                <c:pt idx="1721">
                  <c:v>54.42</c:v>
                </c:pt>
                <c:pt idx="1722">
                  <c:v>54.44</c:v>
                </c:pt>
                <c:pt idx="1723">
                  <c:v>54.46</c:v>
                </c:pt>
                <c:pt idx="1724">
                  <c:v>54.48</c:v>
                </c:pt>
                <c:pt idx="1725">
                  <c:v>54.5</c:v>
                </c:pt>
                <c:pt idx="1726">
                  <c:v>54.52</c:v>
                </c:pt>
                <c:pt idx="1727">
                  <c:v>54.54</c:v>
                </c:pt>
                <c:pt idx="1728">
                  <c:v>54.56</c:v>
                </c:pt>
                <c:pt idx="1729">
                  <c:v>54.58</c:v>
                </c:pt>
                <c:pt idx="1730">
                  <c:v>54.6</c:v>
                </c:pt>
                <c:pt idx="1731">
                  <c:v>54.62</c:v>
                </c:pt>
                <c:pt idx="1732">
                  <c:v>54.64</c:v>
                </c:pt>
                <c:pt idx="1733">
                  <c:v>54.66</c:v>
                </c:pt>
                <c:pt idx="1734">
                  <c:v>54.68</c:v>
                </c:pt>
                <c:pt idx="1735">
                  <c:v>54.7</c:v>
                </c:pt>
                <c:pt idx="1736">
                  <c:v>54.72</c:v>
                </c:pt>
                <c:pt idx="1737">
                  <c:v>54.74</c:v>
                </c:pt>
                <c:pt idx="1738">
                  <c:v>54.76</c:v>
                </c:pt>
                <c:pt idx="1739">
                  <c:v>54.78</c:v>
                </c:pt>
                <c:pt idx="1740">
                  <c:v>54.8</c:v>
                </c:pt>
                <c:pt idx="1741">
                  <c:v>54.82</c:v>
                </c:pt>
                <c:pt idx="1742">
                  <c:v>54.84</c:v>
                </c:pt>
                <c:pt idx="1743">
                  <c:v>54.86</c:v>
                </c:pt>
                <c:pt idx="1744">
                  <c:v>54.88</c:v>
                </c:pt>
                <c:pt idx="1745">
                  <c:v>54.9</c:v>
                </c:pt>
                <c:pt idx="1746">
                  <c:v>54.92</c:v>
                </c:pt>
                <c:pt idx="1747">
                  <c:v>54.94</c:v>
                </c:pt>
                <c:pt idx="1748">
                  <c:v>54.96</c:v>
                </c:pt>
                <c:pt idx="1749">
                  <c:v>54.98</c:v>
                </c:pt>
                <c:pt idx="1750">
                  <c:v>55</c:v>
                </c:pt>
                <c:pt idx="1751">
                  <c:v>55.02</c:v>
                </c:pt>
                <c:pt idx="1752">
                  <c:v>55.04</c:v>
                </c:pt>
                <c:pt idx="1753">
                  <c:v>55.06</c:v>
                </c:pt>
                <c:pt idx="1754">
                  <c:v>55.08</c:v>
                </c:pt>
                <c:pt idx="1755">
                  <c:v>55.1</c:v>
                </c:pt>
                <c:pt idx="1756">
                  <c:v>55.12</c:v>
                </c:pt>
                <c:pt idx="1757">
                  <c:v>55.14</c:v>
                </c:pt>
                <c:pt idx="1758">
                  <c:v>55.16</c:v>
                </c:pt>
                <c:pt idx="1759">
                  <c:v>55.18</c:v>
                </c:pt>
                <c:pt idx="1760">
                  <c:v>55.2</c:v>
                </c:pt>
                <c:pt idx="1761">
                  <c:v>55.22</c:v>
                </c:pt>
                <c:pt idx="1762">
                  <c:v>55.24</c:v>
                </c:pt>
                <c:pt idx="1763">
                  <c:v>55.26</c:v>
                </c:pt>
                <c:pt idx="1764">
                  <c:v>55.28</c:v>
                </c:pt>
                <c:pt idx="1765">
                  <c:v>55.3</c:v>
                </c:pt>
                <c:pt idx="1766">
                  <c:v>55.32</c:v>
                </c:pt>
                <c:pt idx="1767">
                  <c:v>55.34</c:v>
                </c:pt>
                <c:pt idx="1768">
                  <c:v>55.36</c:v>
                </c:pt>
                <c:pt idx="1769">
                  <c:v>55.38</c:v>
                </c:pt>
                <c:pt idx="1770">
                  <c:v>55.4</c:v>
                </c:pt>
                <c:pt idx="1771">
                  <c:v>55.42</c:v>
                </c:pt>
                <c:pt idx="1772">
                  <c:v>55.44</c:v>
                </c:pt>
                <c:pt idx="1773">
                  <c:v>55.46</c:v>
                </c:pt>
                <c:pt idx="1774">
                  <c:v>55.48</c:v>
                </c:pt>
                <c:pt idx="1775">
                  <c:v>55.5</c:v>
                </c:pt>
                <c:pt idx="1776">
                  <c:v>55.52</c:v>
                </c:pt>
                <c:pt idx="1777">
                  <c:v>55.54</c:v>
                </c:pt>
                <c:pt idx="1778">
                  <c:v>55.56</c:v>
                </c:pt>
                <c:pt idx="1779">
                  <c:v>55.58</c:v>
                </c:pt>
                <c:pt idx="1780">
                  <c:v>55.6</c:v>
                </c:pt>
                <c:pt idx="1781">
                  <c:v>55.62</c:v>
                </c:pt>
                <c:pt idx="1782">
                  <c:v>55.64</c:v>
                </c:pt>
                <c:pt idx="1783">
                  <c:v>55.66</c:v>
                </c:pt>
                <c:pt idx="1784">
                  <c:v>55.68</c:v>
                </c:pt>
                <c:pt idx="1785">
                  <c:v>55.7</c:v>
                </c:pt>
                <c:pt idx="1786">
                  <c:v>55.72</c:v>
                </c:pt>
                <c:pt idx="1787">
                  <c:v>55.74</c:v>
                </c:pt>
                <c:pt idx="1788">
                  <c:v>55.76</c:v>
                </c:pt>
                <c:pt idx="1789">
                  <c:v>55.78</c:v>
                </c:pt>
                <c:pt idx="1790">
                  <c:v>55.8</c:v>
                </c:pt>
                <c:pt idx="1791">
                  <c:v>55.82</c:v>
                </c:pt>
                <c:pt idx="1792">
                  <c:v>55.84</c:v>
                </c:pt>
                <c:pt idx="1793">
                  <c:v>55.86</c:v>
                </c:pt>
                <c:pt idx="1794">
                  <c:v>55.88</c:v>
                </c:pt>
                <c:pt idx="1795">
                  <c:v>55.9</c:v>
                </c:pt>
                <c:pt idx="1796">
                  <c:v>55.92</c:v>
                </c:pt>
                <c:pt idx="1797">
                  <c:v>55.94</c:v>
                </c:pt>
                <c:pt idx="1798">
                  <c:v>55.96</c:v>
                </c:pt>
                <c:pt idx="1799">
                  <c:v>55.98</c:v>
                </c:pt>
                <c:pt idx="1800">
                  <c:v>56</c:v>
                </c:pt>
                <c:pt idx="1801">
                  <c:v>56.02</c:v>
                </c:pt>
                <c:pt idx="1802">
                  <c:v>56.04</c:v>
                </c:pt>
                <c:pt idx="1803">
                  <c:v>56.06</c:v>
                </c:pt>
                <c:pt idx="1804">
                  <c:v>56.08</c:v>
                </c:pt>
                <c:pt idx="1805">
                  <c:v>56.1</c:v>
                </c:pt>
                <c:pt idx="1806">
                  <c:v>56.12</c:v>
                </c:pt>
                <c:pt idx="1807">
                  <c:v>56.14</c:v>
                </c:pt>
                <c:pt idx="1808">
                  <c:v>56.16</c:v>
                </c:pt>
                <c:pt idx="1809">
                  <c:v>56.18</c:v>
                </c:pt>
                <c:pt idx="1810">
                  <c:v>56.2</c:v>
                </c:pt>
                <c:pt idx="1811">
                  <c:v>56.22</c:v>
                </c:pt>
                <c:pt idx="1812">
                  <c:v>56.24</c:v>
                </c:pt>
                <c:pt idx="1813">
                  <c:v>56.26</c:v>
                </c:pt>
                <c:pt idx="1814">
                  <c:v>56.28</c:v>
                </c:pt>
                <c:pt idx="1815">
                  <c:v>56.3</c:v>
                </c:pt>
                <c:pt idx="1816">
                  <c:v>56.32</c:v>
                </c:pt>
                <c:pt idx="1817">
                  <c:v>56.34</c:v>
                </c:pt>
                <c:pt idx="1818">
                  <c:v>56.36</c:v>
                </c:pt>
                <c:pt idx="1819">
                  <c:v>56.38</c:v>
                </c:pt>
                <c:pt idx="1820">
                  <c:v>56.4</c:v>
                </c:pt>
                <c:pt idx="1821">
                  <c:v>56.42</c:v>
                </c:pt>
                <c:pt idx="1822">
                  <c:v>56.44</c:v>
                </c:pt>
                <c:pt idx="1823">
                  <c:v>56.46</c:v>
                </c:pt>
                <c:pt idx="1824">
                  <c:v>56.48</c:v>
                </c:pt>
                <c:pt idx="1825">
                  <c:v>56.5</c:v>
                </c:pt>
                <c:pt idx="1826">
                  <c:v>56.52</c:v>
                </c:pt>
                <c:pt idx="1827">
                  <c:v>56.54</c:v>
                </c:pt>
                <c:pt idx="1828">
                  <c:v>56.56</c:v>
                </c:pt>
                <c:pt idx="1829">
                  <c:v>56.58</c:v>
                </c:pt>
                <c:pt idx="1830">
                  <c:v>56.6</c:v>
                </c:pt>
                <c:pt idx="1831">
                  <c:v>56.62</c:v>
                </c:pt>
                <c:pt idx="1832">
                  <c:v>56.64</c:v>
                </c:pt>
                <c:pt idx="1833">
                  <c:v>56.66</c:v>
                </c:pt>
                <c:pt idx="1834">
                  <c:v>56.68</c:v>
                </c:pt>
                <c:pt idx="1835">
                  <c:v>56.7</c:v>
                </c:pt>
                <c:pt idx="1836">
                  <c:v>56.72</c:v>
                </c:pt>
                <c:pt idx="1837">
                  <c:v>56.74</c:v>
                </c:pt>
                <c:pt idx="1838">
                  <c:v>56.76</c:v>
                </c:pt>
                <c:pt idx="1839">
                  <c:v>56.78</c:v>
                </c:pt>
                <c:pt idx="1840">
                  <c:v>56.8</c:v>
                </c:pt>
                <c:pt idx="1841">
                  <c:v>56.82</c:v>
                </c:pt>
                <c:pt idx="1842">
                  <c:v>56.84</c:v>
                </c:pt>
                <c:pt idx="1843">
                  <c:v>56.86</c:v>
                </c:pt>
                <c:pt idx="1844">
                  <c:v>56.88</c:v>
                </c:pt>
                <c:pt idx="1845">
                  <c:v>56.9</c:v>
                </c:pt>
                <c:pt idx="1846">
                  <c:v>56.92</c:v>
                </c:pt>
                <c:pt idx="1847">
                  <c:v>56.94</c:v>
                </c:pt>
                <c:pt idx="1848">
                  <c:v>56.96</c:v>
                </c:pt>
                <c:pt idx="1849">
                  <c:v>56.98</c:v>
                </c:pt>
                <c:pt idx="1850">
                  <c:v>57</c:v>
                </c:pt>
                <c:pt idx="1851">
                  <c:v>57.02</c:v>
                </c:pt>
                <c:pt idx="1852">
                  <c:v>57.04</c:v>
                </c:pt>
                <c:pt idx="1853">
                  <c:v>57.06</c:v>
                </c:pt>
                <c:pt idx="1854">
                  <c:v>57.08</c:v>
                </c:pt>
                <c:pt idx="1855">
                  <c:v>57.1</c:v>
                </c:pt>
                <c:pt idx="1856">
                  <c:v>57.12</c:v>
                </c:pt>
                <c:pt idx="1857">
                  <c:v>57.14</c:v>
                </c:pt>
                <c:pt idx="1858">
                  <c:v>57.16</c:v>
                </c:pt>
                <c:pt idx="1859">
                  <c:v>57.18</c:v>
                </c:pt>
                <c:pt idx="1860">
                  <c:v>57.2</c:v>
                </c:pt>
                <c:pt idx="1861">
                  <c:v>57.22</c:v>
                </c:pt>
                <c:pt idx="1862">
                  <c:v>57.24</c:v>
                </c:pt>
                <c:pt idx="1863">
                  <c:v>57.26</c:v>
                </c:pt>
                <c:pt idx="1864">
                  <c:v>57.28</c:v>
                </c:pt>
                <c:pt idx="1865">
                  <c:v>57.3</c:v>
                </c:pt>
                <c:pt idx="1866">
                  <c:v>57.32</c:v>
                </c:pt>
                <c:pt idx="1867">
                  <c:v>57.34</c:v>
                </c:pt>
                <c:pt idx="1868">
                  <c:v>57.36</c:v>
                </c:pt>
                <c:pt idx="1869">
                  <c:v>57.38</c:v>
                </c:pt>
                <c:pt idx="1870">
                  <c:v>57.4</c:v>
                </c:pt>
                <c:pt idx="1871">
                  <c:v>57.42</c:v>
                </c:pt>
                <c:pt idx="1872">
                  <c:v>57.44</c:v>
                </c:pt>
                <c:pt idx="1873">
                  <c:v>57.46</c:v>
                </c:pt>
                <c:pt idx="1874">
                  <c:v>57.48</c:v>
                </c:pt>
                <c:pt idx="1875">
                  <c:v>57.5</c:v>
                </c:pt>
                <c:pt idx="1876">
                  <c:v>57.52</c:v>
                </c:pt>
                <c:pt idx="1877">
                  <c:v>57.54</c:v>
                </c:pt>
                <c:pt idx="1878">
                  <c:v>57.56</c:v>
                </c:pt>
                <c:pt idx="1879">
                  <c:v>57.58</c:v>
                </c:pt>
                <c:pt idx="1880">
                  <c:v>57.6</c:v>
                </c:pt>
                <c:pt idx="1881">
                  <c:v>57.62</c:v>
                </c:pt>
                <c:pt idx="1882">
                  <c:v>57.64</c:v>
                </c:pt>
                <c:pt idx="1883">
                  <c:v>57.66</c:v>
                </c:pt>
                <c:pt idx="1884">
                  <c:v>57.68</c:v>
                </c:pt>
                <c:pt idx="1885">
                  <c:v>57.7</c:v>
                </c:pt>
                <c:pt idx="1886">
                  <c:v>57.72</c:v>
                </c:pt>
                <c:pt idx="1887">
                  <c:v>57.74</c:v>
                </c:pt>
                <c:pt idx="1888">
                  <c:v>57.76</c:v>
                </c:pt>
                <c:pt idx="1889">
                  <c:v>57.78</c:v>
                </c:pt>
                <c:pt idx="1890">
                  <c:v>57.8</c:v>
                </c:pt>
                <c:pt idx="1891">
                  <c:v>57.82</c:v>
                </c:pt>
                <c:pt idx="1892">
                  <c:v>57.84</c:v>
                </c:pt>
                <c:pt idx="1893">
                  <c:v>57.86</c:v>
                </c:pt>
                <c:pt idx="1894">
                  <c:v>57.88</c:v>
                </c:pt>
                <c:pt idx="1895">
                  <c:v>57.9</c:v>
                </c:pt>
                <c:pt idx="1896">
                  <c:v>57.92</c:v>
                </c:pt>
                <c:pt idx="1897">
                  <c:v>57.94</c:v>
                </c:pt>
                <c:pt idx="1898">
                  <c:v>57.96</c:v>
                </c:pt>
                <c:pt idx="1899">
                  <c:v>57.98</c:v>
                </c:pt>
                <c:pt idx="1900">
                  <c:v>58</c:v>
                </c:pt>
                <c:pt idx="1901">
                  <c:v>58.02</c:v>
                </c:pt>
                <c:pt idx="1902">
                  <c:v>58.04</c:v>
                </c:pt>
                <c:pt idx="1903">
                  <c:v>58.06</c:v>
                </c:pt>
                <c:pt idx="1904">
                  <c:v>58.08</c:v>
                </c:pt>
                <c:pt idx="1905">
                  <c:v>58.1</c:v>
                </c:pt>
                <c:pt idx="1906">
                  <c:v>58.12</c:v>
                </c:pt>
                <c:pt idx="1907">
                  <c:v>58.14</c:v>
                </c:pt>
                <c:pt idx="1908">
                  <c:v>58.16</c:v>
                </c:pt>
                <c:pt idx="1909">
                  <c:v>58.18</c:v>
                </c:pt>
                <c:pt idx="1910">
                  <c:v>58.2</c:v>
                </c:pt>
                <c:pt idx="1911">
                  <c:v>58.22</c:v>
                </c:pt>
                <c:pt idx="1912">
                  <c:v>58.24</c:v>
                </c:pt>
                <c:pt idx="1913">
                  <c:v>58.26</c:v>
                </c:pt>
                <c:pt idx="1914">
                  <c:v>58.28</c:v>
                </c:pt>
                <c:pt idx="1915">
                  <c:v>58.3</c:v>
                </c:pt>
                <c:pt idx="1916">
                  <c:v>58.32</c:v>
                </c:pt>
                <c:pt idx="1917">
                  <c:v>58.34</c:v>
                </c:pt>
                <c:pt idx="1918">
                  <c:v>58.36</c:v>
                </c:pt>
                <c:pt idx="1919">
                  <c:v>58.38</c:v>
                </c:pt>
                <c:pt idx="1920">
                  <c:v>58.4</c:v>
                </c:pt>
                <c:pt idx="1921">
                  <c:v>58.42</c:v>
                </c:pt>
                <c:pt idx="1922">
                  <c:v>58.44</c:v>
                </c:pt>
                <c:pt idx="1923">
                  <c:v>58.46</c:v>
                </c:pt>
                <c:pt idx="1924">
                  <c:v>58.48</c:v>
                </c:pt>
                <c:pt idx="1925">
                  <c:v>58.5</c:v>
                </c:pt>
                <c:pt idx="1926">
                  <c:v>58.52</c:v>
                </c:pt>
                <c:pt idx="1927">
                  <c:v>58.54</c:v>
                </c:pt>
                <c:pt idx="1928">
                  <c:v>58.56</c:v>
                </c:pt>
                <c:pt idx="1929">
                  <c:v>58.58</c:v>
                </c:pt>
                <c:pt idx="1930">
                  <c:v>58.6</c:v>
                </c:pt>
                <c:pt idx="1931">
                  <c:v>58.62</c:v>
                </c:pt>
                <c:pt idx="1932">
                  <c:v>58.64</c:v>
                </c:pt>
                <c:pt idx="1933">
                  <c:v>58.66</c:v>
                </c:pt>
                <c:pt idx="1934">
                  <c:v>58.68</c:v>
                </c:pt>
                <c:pt idx="1935">
                  <c:v>58.7</c:v>
                </c:pt>
                <c:pt idx="1936">
                  <c:v>58.72</c:v>
                </c:pt>
                <c:pt idx="1937">
                  <c:v>58.74</c:v>
                </c:pt>
                <c:pt idx="1938">
                  <c:v>58.76</c:v>
                </c:pt>
                <c:pt idx="1939">
                  <c:v>58.78</c:v>
                </c:pt>
                <c:pt idx="1940">
                  <c:v>58.8</c:v>
                </c:pt>
                <c:pt idx="1941">
                  <c:v>58.82</c:v>
                </c:pt>
                <c:pt idx="1942">
                  <c:v>58.84</c:v>
                </c:pt>
                <c:pt idx="1943">
                  <c:v>58.86</c:v>
                </c:pt>
                <c:pt idx="1944">
                  <c:v>58.88</c:v>
                </c:pt>
                <c:pt idx="1945">
                  <c:v>58.9</c:v>
                </c:pt>
                <c:pt idx="1946">
                  <c:v>58.92</c:v>
                </c:pt>
                <c:pt idx="1947">
                  <c:v>58.94</c:v>
                </c:pt>
                <c:pt idx="1948">
                  <c:v>58.96</c:v>
                </c:pt>
                <c:pt idx="1949">
                  <c:v>58.98</c:v>
                </c:pt>
                <c:pt idx="1950">
                  <c:v>59</c:v>
                </c:pt>
                <c:pt idx="1951">
                  <c:v>59.02</c:v>
                </c:pt>
                <c:pt idx="1952">
                  <c:v>59.04</c:v>
                </c:pt>
                <c:pt idx="1953">
                  <c:v>59.06</c:v>
                </c:pt>
                <c:pt idx="1954">
                  <c:v>59.08</c:v>
                </c:pt>
                <c:pt idx="1955">
                  <c:v>59.1</c:v>
                </c:pt>
                <c:pt idx="1956">
                  <c:v>59.12</c:v>
                </c:pt>
                <c:pt idx="1957">
                  <c:v>59.14</c:v>
                </c:pt>
                <c:pt idx="1958">
                  <c:v>59.16</c:v>
                </c:pt>
                <c:pt idx="1959">
                  <c:v>59.18</c:v>
                </c:pt>
                <c:pt idx="1960">
                  <c:v>59.2</c:v>
                </c:pt>
                <c:pt idx="1961">
                  <c:v>59.22</c:v>
                </c:pt>
                <c:pt idx="1962">
                  <c:v>59.24</c:v>
                </c:pt>
                <c:pt idx="1963">
                  <c:v>59.26</c:v>
                </c:pt>
                <c:pt idx="1964">
                  <c:v>59.28</c:v>
                </c:pt>
                <c:pt idx="1965">
                  <c:v>59.3</c:v>
                </c:pt>
                <c:pt idx="1966">
                  <c:v>59.32</c:v>
                </c:pt>
                <c:pt idx="1967">
                  <c:v>59.34</c:v>
                </c:pt>
                <c:pt idx="1968">
                  <c:v>59.36</c:v>
                </c:pt>
                <c:pt idx="1969">
                  <c:v>59.38</c:v>
                </c:pt>
                <c:pt idx="1970">
                  <c:v>59.4</c:v>
                </c:pt>
                <c:pt idx="1971">
                  <c:v>59.42</c:v>
                </c:pt>
                <c:pt idx="1972">
                  <c:v>59.44</c:v>
                </c:pt>
                <c:pt idx="1973">
                  <c:v>59.46</c:v>
                </c:pt>
                <c:pt idx="1974">
                  <c:v>59.48</c:v>
                </c:pt>
                <c:pt idx="1975">
                  <c:v>59.5</c:v>
                </c:pt>
                <c:pt idx="1976">
                  <c:v>59.52</c:v>
                </c:pt>
                <c:pt idx="1977">
                  <c:v>59.54</c:v>
                </c:pt>
                <c:pt idx="1978">
                  <c:v>59.56</c:v>
                </c:pt>
                <c:pt idx="1979">
                  <c:v>59.58</c:v>
                </c:pt>
                <c:pt idx="1980">
                  <c:v>59.6</c:v>
                </c:pt>
                <c:pt idx="1981">
                  <c:v>59.62</c:v>
                </c:pt>
                <c:pt idx="1982">
                  <c:v>59.64</c:v>
                </c:pt>
                <c:pt idx="1983">
                  <c:v>59.66</c:v>
                </c:pt>
                <c:pt idx="1984">
                  <c:v>59.68</c:v>
                </c:pt>
                <c:pt idx="1985">
                  <c:v>59.7</c:v>
                </c:pt>
                <c:pt idx="1986">
                  <c:v>59.72</c:v>
                </c:pt>
                <c:pt idx="1987">
                  <c:v>59.74</c:v>
                </c:pt>
                <c:pt idx="1988">
                  <c:v>59.76</c:v>
                </c:pt>
                <c:pt idx="1989">
                  <c:v>59.78</c:v>
                </c:pt>
                <c:pt idx="1990">
                  <c:v>59.8</c:v>
                </c:pt>
                <c:pt idx="1991">
                  <c:v>59.82</c:v>
                </c:pt>
                <c:pt idx="1992">
                  <c:v>59.84</c:v>
                </c:pt>
                <c:pt idx="1993">
                  <c:v>59.86</c:v>
                </c:pt>
                <c:pt idx="1994">
                  <c:v>59.88</c:v>
                </c:pt>
                <c:pt idx="1995">
                  <c:v>59.9</c:v>
                </c:pt>
                <c:pt idx="1996">
                  <c:v>59.92</c:v>
                </c:pt>
                <c:pt idx="1997">
                  <c:v>59.94</c:v>
                </c:pt>
                <c:pt idx="1998">
                  <c:v>59.96</c:v>
                </c:pt>
                <c:pt idx="1999">
                  <c:v>59.98</c:v>
                </c:pt>
                <c:pt idx="2000">
                  <c:v>60</c:v>
                </c:pt>
                <c:pt idx="2001">
                  <c:v>60.02</c:v>
                </c:pt>
                <c:pt idx="2002">
                  <c:v>60.04</c:v>
                </c:pt>
                <c:pt idx="2003">
                  <c:v>60.06</c:v>
                </c:pt>
                <c:pt idx="2004">
                  <c:v>60.08</c:v>
                </c:pt>
                <c:pt idx="2005">
                  <c:v>60.1</c:v>
                </c:pt>
                <c:pt idx="2006">
                  <c:v>60.12</c:v>
                </c:pt>
                <c:pt idx="2007">
                  <c:v>60.14</c:v>
                </c:pt>
                <c:pt idx="2008">
                  <c:v>60.16</c:v>
                </c:pt>
                <c:pt idx="2009">
                  <c:v>60.18</c:v>
                </c:pt>
                <c:pt idx="2010">
                  <c:v>60.2</c:v>
                </c:pt>
                <c:pt idx="2011">
                  <c:v>60.22</c:v>
                </c:pt>
                <c:pt idx="2012">
                  <c:v>60.24</c:v>
                </c:pt>
                <c:pt idx="2013">
                  <c:v>60.26</c:v>
                </c:pt>
                <c:pt idx="2014">
                  <c:v>60.28</c:v>
                </c:pt>
                <c:pt idx="2015">
                  <c:v>60.3</c:v>
                </c:pt>
                <c:pt idx="2016">
                  <c:v>60.32</c:v>
                </c:pt>
                <c:pt idx="2017">
                  <c:v>60.34</c:v>
                </c:pt>
                <c:pt idx="2018">
                  <c:v>60.36</c:v>
                </c:pt>
                <c:pt idx="2019">
                  <c:v>60.38</c:v>
                </c:pt>
                <c:pt idx="2020">
                  <c:v>60.4</c:v>
                </c:pt>
                <c:pt idx="2021">
                  <c:v>60.42</c:v>
                </c:pt>
                <c:pt idx="2022">
                  <c:v>60.44</c:v>
                </c:pt>
                <c:pt idx="2023">
                  <c:v>60.46</c:v>
                </c:pt>
                <c:pt idx="2024">
                  <c:v>60.48</c:v>
                </c:pt>
                <c:pt idx="2025">
                  <c:v>60.5</c:v>
                </c:pt>
                <c:pt idx="2026">
                  <c:v>60.52</c:v>
                </c:pt>
                <c:pt idx="2027">
                  <c:v>60.54</c:v>
                </c:pt>
                <c:pt idx="2028">
                  <c:v>60.56</c:v>
                </c:pt>
                <c:pt idx="2029">
                  <c:v>60.58</c:v>
                </c:pt>
                <c:pt idx="2030">
                  <c:v>60.6</c:v>
                </c:pt>
                <c:pt idx="2031">
                  <c:v>60.62</c:v>
                </c:pt>
                <c:pt idx="2032">
                  <c:v>60.64</c:v>
                </c:pt>
                <c:pt idx="2033">
                  <c:v>60.66</c:v>
                </c:pt>
                <c:pt idx="2034">
                  <c:v>60.68</c:v>
                </c:pt>
                <c:pt idx="2035">
                  <c:v>60.7</c:v>
                </c:pt>
                <c:pt idx="2036">
                  <c:v>60.72</c:v>
                </c:pt>
                <c:pt idx="2037">
                  <c:v>60.74</c:v>
                </c:pt>
                <c:pt idx="2038">
                  <c:v>60.76</c:v>
                </c:pt>
                <c:pt idx="2039">
                  <c:v>60.78</c:v>
                </c:pt>
                <c:pt idx="2040">
                  <c:v>60.8</c:v>
                </c:pt>
                <c:pt idx="2041">
                  <c:v>60.82</c:v>
                </c:pt>
                <c:pt idx="2042">
                  <c:v>60.84</c:v>
                </c:pt>
                <c:pt idx="2043">
                  <c:v>60.86</c:v>
                </c:pt>
                <c:pt idx="2044">
                  <c:v>60.88</c:v>
                </c:pt>
                <c:pt idx="2045">
                  <c:v>60.9</c:v>
                </c:pt>
                <c:pt idx="2046">
                  <c:v>60.92</c:v>
                </c:pt>
                <c:pt idx="2047">
                  <c:v>60.94</c:v>
                </c:pt>
                <c:pt idx="2048">
                  <c:v>60.96</c:v>
                </c:pt>
                <c:pt idx="2049">
                  <c:v>60.98</c:v>
                </c:pt>
                <c:pt idx="2050">
                  <c:v>61</c:v>
                </c:pt>
                <c:pt idx="2051">
                  <c:v>61.02</c:v>
                </c:pt>
                <c:pt idx="2052">
                  <c:v>61.04</c:v>
                </c:pt>
                <c:pt idx="2053">
                  <c:v>61.06</c:v>
                </c:pt>
                <c:pt idx="2054">
                  <c:v>61.08</c:v>
                </c:pt>
                <c:pt idx="2055">
                  <c:v>61.1</c:v>
                </c:pt>
                <c:pt idx="2056">
                  <c:v>61.12</c:v>
                </c:pt>
                <c:pt idx="2057">
                  <c:v>61.14</c:v>
                </c:pt>
                <c:pt idx="2058">
                  <c:v>61.16</c:v>
                </c:pt>
                <c:pt idx="2059">
                  <c:v>61.18</c:v>
                </c:pt>
                <c:pt idx="2060">
                  <c:v>61.2</c:v>
                </c:pt>
                <c:pt idx="2061">
                  <c:v>61.22</c:v>
                </c:pt>
                <c:pt idx="2062">
                  <c:v>61.24</c:v>
                </c:pt>
                <c:pt idx="2063">
                  <c:v>61.26</c:v>
                </c:pt>
                <c:pt idx="2064">
                  <c:v>61.28</c:v>
                </c:pt>
                <c:pt idx="2065">
                  <c:v>61.3</c:v>
                </c:pt>
                <c:pt idx="2066">
                  <c:v>61.32</c:v>
                </c:pt>
                <c:pt idx="2067">
                  <c:v>61.34</c:v>
                </c:pt>
                <c:pt idx="2068">
                  <c:v>61.36</c:v>
                </c:pt>
                <c:pt idx="2069">
                  <c:v>61.38</c:v>
                </c:pt>
                <c:pt idx="2070">
                  <c:v>61.4</c:v>
                </c:pt>
                <c:pt idx="2071">
                  <c:v>61.42</c:v>
                </c:pt>
                <c:pt idx="2072">
                  <c:v>61.44</c:v>
                </c:pt>
                <c:pt idx="2073">
                  <c:v>61.46</c:v>
                </c:pt>
                <c:pt idx="2074">
                  <c:v>61.48</c:v>
                </c:pt>
                <c:pt idx="2075">
                  <c:v>61.5</c:v>
                </c:pt>
                <c:pt idx="2076">
                  <c:v>61.52</c:v>
                </c:pt>
                <c:pt idx="2077">
                  <c:v>61.54</c:v>
                </c:pt>
                <c:pt idx="2078">
                  <c:v>61.56</c:v>
                </c:pt>
                <c:pt idx="2079">
                  <c:v>61.58</c:v>
                </c:pt>
                <c:pt idx="2080">
                  <c:v>61.6</c:v>
                </c:pt>
                <c:pt idx="2081">
                  <c:v>61.62</c:v>
                </c:pt>
                <c:pt idx="2082">
                  <c:v>61.64</c:v>
                </c:pt>
                <c:pt idx="2083">
                  <c:v>61.66</c:v>
                </c:pt>
                <c:pt idx="2084">
                  <c:v>61.68</c:v>
                </c:pt>
                <c:pt idx="2085">
                  <c:v>61.7</c:v>
                </c:pt>
                <c:pt idx="2086">
                  <c:v>61.72</c:v>
                </c:pt>
                <c:pt idx="2087">
                  <c:v>61.74</c:v>
                </c:pt>
                <c:pt idx="2088">
                  <c:v>61.76</c:v>
                </c:pt>
                <c:pt idx="2089">
                  <c:v>61.78</c:v>
                </c:pt>
                <c:pt idx="2090">
                  <c:v>61.8</c:v>
                </c:pt>
                <c:pt idx="2091">
                  <c:v>61.82</c:v>
                </c:pt>
                <c:pt idx="2092">
                  <c:v>61.84</c:v>
                </c:pt>
                <c:pt idx="2093">
                  <c:v>61.86</c:v>
                </c:pt>
                <c:pt idx="2094">
                  <c:v>61.88</c:v>
                </c:pt>
                <c:pt idx="2095">
                  <c:v>61.9</c:v>
                </c:pt>
                <c:pt idx="2096">
                  <c:v>61.92</c:v>
                </c:pt>
                <c:pt idx="2097">
                  <c:v>61.94</c:v>
                </c:pt>
                <c:pt idx="2098">
                  <c:v>61.96</c:v>
                </c:pt>
                <c:pt idx="2099">
                  <c:v>61.98</c:v>
                </c:pt>
                <c:pt idx="2100">
                  <c:v>62</c:v>
                </c:pt>
                <c:pt idx="2101">
                  <c:v>62.02</c:v>
                </c:pt>
                <c:pt idx="2102">
                  <c:v>62.04</c:v>
                </c:pt>
                <c:pt idx="2103">
                  <c:v>62.06</c:v>
                </c:pt>
                <c:pt idx="2104">
                  <c:v>62.08</c:v>
                </c:pt>
                <c:pt idx="2105">
                  <c:v>62.1</c:v>
                </c:pt>
                <c:pt idx="2106">
                  <c:v>62.12</c:v>
                </c:pt>
                <c:pt idx="2107">
                  <c:v>62.14</c:v>
                </c:pt>
                <c:pt idx="2108">
                  <c:v>62.16</c:v>
                </c:pt>
                <c:pt idx="2109">
                  <c:v>62.18</c:v>
                </c:pt>
                <c:pt idx="2110">
                  <c:v>62.2</c:v>
                </c:pt>
                <c:pt idx="2111">
                  <c:v>62.22</c:v>
                </c:pt>
                <c:pt idx="2112">
                  <c:v>62.24</c:v>
                </c:pt>
                <c:pt idx="2113">
                  <c:v>62.26</c:v>
                </c:pt>
                <c:pt idx="2114">
                  <c:v>62.28</c:v>
                </c:pt>
                <c:pt idx="2115">
                  <c:v>62.3</c:v>
                </c:pt>
                <c:pt idx="2116">
                  <c:v>62.32</c:v>
                </c:pt>
                <c:pt idx="2117">
                  <c:v>62.34</c:v>
                </c:pt>
                <c:pt idx="2118">
                  <c:v>62.36</c:v>
                </c:pt>
                <c:pt idx="2119">
                  <c:v>62.38</c:v>
                </c:pt>
                <c:pt idx="2120">
                  <c:v>62.4</c:v>
                </c:pt>
                <c:pt idx="2121">
                  <c:v>62.42</c:v>
                </c:pt>
                <c:pt idx="2122">
                  <c:v>62.44</c:v>
                </c:pt>
                <c:pt idx="2123">
                  <c:v>62.46</c:v>
                </c:pt>
                <c:pt idx="2124">
                  <c:v>62.48</c:v>
                </c:pt>
                <c:pt idx="2125">
                  <c:v>62.5</c:v>
                </c:pt>
                <c:pt idx="2126">
                  <c:v>62.52</c:v>
                </c:pt>
                <c:pt idx="2127">
                  <c:v>62.54</c:v>
                </c:pt>
                <c:pt idx="2128">
                  <c:v>62.56</c:v>
                </c:pt>
                <c:pt idx="2129">
                  <c:v>62.58</c:v>
                </c:pt>
                <c:pt idx="2130">
                  <c:v>62.6</c:v>
                </c:pt>
                <c:pt idx="2131">
                  <c:v>62.62</c:v>
                </c:pt>
                <c:pt idx="2132">
                  <c:v>62.64</c:v>
                </c:pt>
                <c:pt idx="2133">
                  <c:v>62.66</c:v>
                </c:pt>
                <c:pt idx="2134">
                  <c:v>62.68</c:v>
                </c:pt>
                <c:pt idx="2135">
                  <c:v>62.7</c:v>
                </c:pt>
                <c:pt idx="2136">
                  <c:v>62.72</c:v>
                </c:pt>
                <c:pt idx="2137">
                  <c:v>62.74</c:v>
                </c:pt>
                <c:pt idx="2138">
                  <c:v>62.76</c:v>
                </c:pt>
                <c:pt idx="2139">
                  <c:v>62.78</c:v>
                </c:pt>
                <c:pt idx="2140">
                  <c:v>62.8</c:v>
                </c:pt>
                <c:pt idx="2141">
                  <c:v>62.82</c:v>
                </c:pt>
                <c:pt idx="2142">
                  <c:v>62.84</c:v>
                </c:pt>
                <c:pt idx="2143">
                  <c:v>62.86</c:v>
                </c:pt>
                <c:pt idx="2144">
                  <c:v>62.88</c:v>
                </c:pt>
                <c:pt idx="2145">
                  <c:v>62.9</c:v>
                </c:pt>
                <c:pt idx="2146">
                  <c:v>62.92</c:v>
                </c:pt>
                <c:pt idx="2147">
                  <c:v>62.94</c:v>
                </c:pt>
                <c:pt idx="2148">
                  <c:v>62.96</c:v>
                </c:pt>
                <c:pt idx="2149">
                  <c:v>62.98</c:v>
                </c:pt>
                <c:pt idx="2150">
                  <c:v>63</c:v>
                </c:pt>
                <c:pt idx="2151">
                  <c:v>63.02</c:v>
                </c:pt>
                <c:pt idx="2152">
                  <c:v>63.04</c:v>
                </c:pt>
                <c:pt idx="2153">
                  <c:v>63.06</c:v>
                </c:pt>
                <c:pt idx="2154">
                  <c:v>63.08</c:v>
                </c:pt>
                <c:pt idx="2155">
                  <c:v>63.1</c:v>
                </c:pt>
                <c:pt idx="2156">
                  <c:v>63.12</c:v>
                </c:pt>
                <c:pt idx="2157">
                  <c:v>63.14</c:v>
                </c:pt>
                <c:pt idx="2158">
                  <c:v>63.16</c:v>
                </c:pt>
                <c:pt idx="2159">
                  <c:v>63.18</c:v>
                </c:pt>
                <c:pt idx="2160">
                  <c:v>63.2</c:v>
                </c:pt>
                <c:pt idx="2161">
                  <c:v>63.22</c:v>
                </c:pt>
                <c:pt idx="2162">
                  <c:v>63.24</c:v>
                </c:pt>
                <c:pt idx="2163">
                  <c:v>63.26</c:v>
                </c:pt>
                <c:pt idx="2164">
                  <c:v>63.28</c:v>
                </c:pt>
                <c:pt idx="2165">
                  <c:v>63.3</c:v>
                </c:pt>
                <c:pt idx="2166">
                  <c:v>63.32</c:v>
                </c:pt>
                <c:pt idx="2167">
                  <c:v>63.34</c:v>
                </c:pt>
                <c:pt idx="2168">
                  <c:v>63.36</c:v>
                </c:pt>
                <c:pt idx="2169">
                  <c:v>63.38</c:v>
                </c:pt>
                <c:pt idx="2170">
                  <c:v>63.4</c:v>
                </c:pt>
                <c:pt idx="2171">
                  <c:v>63.42</c:v>
                </c:pt>
                <c:pt idx="2172">
                  <c:v>63.44</c:v>
                </c:pt>
                <c:pt idx="2173">
                  <c:v>63.46</c:v>
                </c:pt>
                <c:pt idx="2174">
                  <c:v>63.48</c:v>
                </c:pt>
                <c:pt idx="2175">
                  <c:v>63.5</c:v>
                </c:pt>
                <c:pt idx="2176">
                  <c:v>63.52</c:v>
                </c:pt>
                <c:pt idx="2177">
                  <c:v>63.54</c:v>
                </c:pt>
                <c:pt idx="2178">
                  <c:v>63.56</c:v>
                </c:pt>
                <c:pt idx="2179">
                  <c:v>63.58</c:v>
                </c:pt>
                <c:pt idx="2180">
                  <c:v>63.6</c:v>
                </c:pt>
                <c:pt idx="2181">
                  <c:v>63.62</c:v>
                </c:pt>
                <c:pt idx="2182">
                  <c:v>63.64</c:v>
                </c:pt>
                <c:pt idx="2183">
                  <c:v>63.66</c:v>
                </c:pt>
                <c:pt idx="2184">
                  <c:v>63.68</c:v>
                </c:pt>
                <c:pt idx="2185">
                  <c:v>63.7</c:v>
                </c:pt>
                <c:pt idx="2186">
                  <c:v>63.72</c:v>
                </c:pt>
                <c:pt idx="2187">
                  <c:v>63.74</c:v>
                </c:pt>
                <c:pt idx="2188">
                  <c:v>63.76</c:v>
                </c:pt>
                <c:pt idx="2189">
                  <c:v>63.78</c:v>
                </c:pt>
                <c:pt idx="2190">
                  <c:v>63.8</c:v>
                </c:pt>
                <c:pt idx="2191">
                  <c:v>63.82</c:v>
                </c:pt>
                <c:pt idx="2192">
                  <c:v>63.84</c:v>
                </c:pt>
                <c:pt idx="2193">
                  <c:v>63.86</c:v>
                </c:pt>
                <c:pt idx="2194">
                  <c:v>63.88</c:v>
                </c:pt>
                <c:pt idx="2195">
                  <c:v>63.9</c:v>
                </c:pt>
                <c:pt idx="2196">
                  <c:v>63.92</c:v>
                </c:pt>
                <c:pt idx="2197">
                  <c:v>63.94</c:v>
                </c:pt>
                <c:pt idx="2198">
                  <c:v>63.96</c:v>
                </c:pt>
                <c:pt idx="2199">
                  <c:v>63.98</c:v>
                </c:pt>
                <c:pt idx="2200">
                  <c:v>64</c:v>
                </c:pt>
                <c:pt idx="2201">
                  <c:v>64.02</c:v>
                </c:pt>
                <c:pt idx="2202">
                  <c:v>64.040000000000006</c:v>
                </c:pt>
                <c:pt idx="2203">
                  <c:v>64.06</c:v>
                </c:pt>
                <c:pt idx="2204">
                  <c:v>64.08</c:v>
                </c:pt>
                <c:pt idx="2205">
                  <c:v>64.099999999999994</c:v>
                </c:pt>
                <c:pt idx="2206">
                  <c:v>64.12</c:v>
                </c:pt>
                <c:pt idx="2207">
                  <c:v>64.14</c:v>
                </c:pt>
                <c:pt idx="2208">
                  <c:v>64.16</c:v>
                </c:pt>
                <c:pt idx="2209">
                  <c:v>64.180000000000007</c:v>
                </c:pt>
                <c:pt idx="2210">
                  <c:v>64.2</c:v>
                </c:pt>
                <c:pt idx="2211">
                  <c:v>64.22</c:v>
                </c:pt>
                <c:pt idx="2212">
                  <c:v>64.239999999999995</c:v>
                </c:pt>
                <c:pt idx="2213">
                  <c:v>64.260000000000005</c:v>
                </c:pt>
                <c:pt idx="2214">
                  <c:v>64.28</c:v>
                </c:pt>
                <c:pt idx="2215">
                  <c:v>64.3</c:v>
                </c:pt>
                <c:pt idx="2216">
                  <c:v>64.319999999999993</c:v>
                </c:pt>
                <c:pt idx="2217">
                  <c:v>64.34</c:v>
                </c:pt>
                <c:pt idx="2218">
                  <c:v>64.36</c:v>
                </c:pt>
                <c:pt idx="2219">
                  <c:v>64.38</c:v>
                </c:pt>
                <c:pt idx="2220">
                  <c:v>64.400000000000006</c:v>
                </c:pt>
                <c:pt idx="2221">
                  <c:v>64.42</c:v>
                </c:pt>
                <c:pt idx="2222">
                  <c:v>64.44</c:v>
                </c:pt>
                <c:pt idx="2223">
                  <c:v>64.459999999999994</c:v>
                </c:pt>
                <c:pt idx="2224">
                  <c:v>64.48</c:v>
                </c:pt>
                <c:pt idx="2225">
                  <c:v>64.5</c:v>
                </c:pt>
                <c:pt idx="2226">
                  <c:v>64.52</c:v>
                </c:pt>
                <c:pt idx="2227">
                  <c:v>64.540000000000006</c:v>
                </c:pt>
                <c:pt idx="2228">
                  <c:v>64.56</c:v>
                </c:pt>
                <c:pt idx="2229">
                  <c:v>64.58</c:v>
                </c:pt>
                <c:pt idx="2230">
                  <c:v>64.599999999999994</c:v>
                </c:pt>
                <c:pt idx="2231">
                  <c:v>64.62</c:v>
                </c:pt>
                <c:pt idx="2232">
                  <c:v>64.64</c:v>
                </c:pt>
                <c:pt idx="2233">
                  <c:v>64.66</c:v>
                </c:pt>
                <c:pt idx="2234">
                  <c:v>64.680000000000007</c:v>
                </c:pt>
                <c:pt idx="2235">
                  <c:v>64.7</c:v>
                </c:pt>
                <c:pt idx="2236">
                  <c:v>64.72</c:v>
                </c:pt>
                <c:pt idx="2237">
                  <c:v>64.739999999999995</c:v>
                </c:pt>
                <c:pt idx="2238">
                  <c:v>64.760000000000005</c:v>
                </c:pt>
                <c:pt idx="2239">
                  <c:v>64.78</c:v>
                </c:pt>
                <c:pt idx="2240">
                  <c:v>64.8</c:v>
                </c:pt>
                <c:pt idx="2241">
                  <c:v>64.819999999999993</c:v>
                </c:pt>
                <c:pt idx="2242">
                  <c:v>64.84</c:v>
                </c:pt>
                <c:pt idx="2243">
                  <c:v>64.86</c:v>
                </c:pt>
                <c:pt idx="2244">
                  <c:v>64.88</c:v>
                </c:pt>
                <c:pt idx="2245">
                  <c:v>64.900000000000006</c:v>
                </c:pt>
                <c:pt idx="2246">
                  <c:v>64.92</c:v>
                </c:pt>
                <c:pt idx="2247">
                  <c:v>64.94</c:v>
                </c:pt>
                <c:pt idx="2248">
                  <c:v>64.959999999999994</c:v>
                </c:pt>
                <c:pt idx="2249">
                  <c:v>64.98</c:v>
                </c:pt>
                <c:pt idx="2250">
                  <c:v>65</c:v>
                </c:pt>
                <c:pt idx="2251">
                  <c:v>65.02</c:v>
                </c:pt>
                <c:pt idx="2252">
                  <c:v>65.040000000000006</c:v>
                </c:pt>
                <c:pt idx="2253">
                  <c:v>65.06</c:v>
                </c:pt>
                <c:pt idx="2254">
                  <c:v>65.08</c:v>
                </c:pt>
                <c:pt idx="2255">
                  <c:v>65.099999999999994</c:v>
                </c:pt>
                <c:pt idx="2256">
                  <c:v>65.12</c:v>
                </c:pt>
                <c:pt idx="2257">
                  <c:v>65.14</c:v>
                </c:pt>
                <c:pt idx="2258">
                  <c:v>65.16</c:v>
                </c:pt>
                <c:pt idx="2259">
                  <c:v>65.180000000000007</c:v>
                </c:pt>
                <c:pt idx="2260">
                  <c:v>65.2</c:v>
                </c:pt>
                <c:pt idx="2261">
                  <c:v>65.22</c:v>
                </c:pt>
                <c:pt idx="2262">
                  <c:v>65.239999999999995</c:v>
                </c:pt>
                <c:pt idx="2263">
                  <c:v>65.260000000000005</c:v>
                </c:pt>
                <c:pt idx="2264">
                  <c:v>65.28</c:v>
                </c:pt>
                <c:pt idx="2265">
                  <c:v>65.3</c:v>
                </c:pt>
                <c:pt idx="2266">
                  <c:v>65.319999999999993</c:v>
                </c:pt>
                <c:pt idx="2267">
                  <c:v>65.34</c:v>
                </c:pt>
                <c:pt idx="2268">
                  <c:v>65.36</c:v>
                </c:pt>
                <c:pt idx="2269">
                  <c:v>65.38</c:v>
                </c:pt>
                <c:pt idx="2270">
                  <c:v>65.400000000000006</c:v>
                </c:pt>
                <c:pt idx="2271">
                  <c:v>65.42</c:v>
                </c:pt>
                <c:pt idx="2272">
                  <c:v>65.44</c:v>
                </c:pt>
                <c:pt idx="2273">
                  <c:v>65.459999999999994</c:v>
                </c:pt>
                <c:pt idx="2274">
                  <c:v>65.48</c:v>
                </c:pt>
                <c:pt idx="2275">
                  <c:v>65.5</c:v>
                </c:pt>
                <c:pt idx="2276">
                  <c:v>65.52</c:v>
                </c:pt>
                <c:pt idx="2277">
                  <c:v>65.540000000000006</c:v>
                </c:pt>
                <c:pt idx="2278">
                  <c:v>65.56</c:v>
                </c:pt>
                <c:pt idx="2279">
                  <c:v>65.58</c:v>
                </c:pt>
                <c:pt idx="2280">
                  <c:v>65.599999999999994</c:v>
                </c:pt>
                <c:pt idx="2281">
                  <c:v>65.62</c:v>
                </c:pt>
                <c:pt idx="2282">
                  <c:v>65.64</c:v>
                </c:pt>
                <c:pt idx="2283">
                  <c:v>65.66</c:v>
                </c:pt>
                <c:pt idx="2284">
                  <c:v>65.680000000000007</c:v>
                </c:pt>
                <c:pt idx="2285">
                  <c:v>65.7</c:v>
                </c:pt>
                <c:pt idx="2286">
                  <c:v>65.72</c:v>
                </c:pt>
                <c:pt idx="2287">
                  <c:v>65.739999999999995</c:v>
                </c:pt>
                <c:pt idx="2288">
                  <c:v>65.760000000000005</c:v>
                </c:pt>
                <c:pt idx="2289">
                  <c:v>65.78</c:v>
                </c:pt>
                <c:pt idx="2290">
                  <c:v>65.8</c:v>
                </c:pt>
                <c:pt idx="2291">
                  <c:v>65.819999999999993</c:v>
                </c:pt>
                <c:pt idx="2292">
                  <c:v>65.84</c:v>
                </c:pt>
                <c:pt idx="2293">
                  <c:v>65.86</c:v>
                </c:pt>
                <c:pt idx="2294">
                  <c:v>65.88</c:v>
                </c:pt>
                <c:pt idx="2295">
                  <c:v>65.900000000000006</c:v>
                </c:pt>
                <c:pt idx="2296">
                  <c:v>65.92</c:v>
                </c:pt>
                <c:pt idx="2297">
                  <c:v>65.94</c:v>
                </c:pt>
                <c:pt idx="2298">
                  <c:v>65.959999999999994</c:v>
                </c:pt>
                <c:pt idx="2299">
                  <c:v>65.98</c:v>
                </c:pt>
                <c:pt idx="2300">
                  <c:v>66</c:v>
                </c:pt>
                <c:pt idx="2301">
                  <c:v>66.02</c:v>
                </c:pt>
                <c:pt idx="2302">
                  <c:v>66.040000000000006</c:v>
                </c:pt>
                <c:pt idx="2303">
                  <c:v>66.06</c:v>
                </c:pt>
                <c:pt idx="2304">
                  <c:v>66.08</c:v>
                </c:pt>
                <c:pt idx="2305">
                  <c:v>66.099999999999994</c:v>
                </c:pt>
                <c:pt idx="2306">
                  <c:v>66.12</c:v>
                </c:pt>
                <c:pt idx="2307">
                  <c:v>66.14</c:v>
                </c:pt>
                <c:pt idx="2308">
                  <c:v>66.16</c:v>
                </c:pt>
                <c:pt idx="2309">
                  <c:v>66.180000000000007</c:v>
                </c:pt>
                <c:pt idx="2310">
                  <c:v>66.2</c:v>
                </c:pt>
                <c:pt idx="2311">
                  <c:v>66.22</c:v>
                </c:pt>
                <c:pt idx="2312">
                  <c:v>66.239999999999995</c:v>
                </c:pt>
                <c:pt idx="2313">
                  <c:v>66.260000000000005</c:v>
                </c:pt>
                <c:pt idx="2314">
                  <c:v>66.28</c:v>
                </c:pt>
                <c:pt idx="2315">
                  <c:v>66.3</c:v>
                </c:pt>
                <c:pt idx="2316">
                  <c:v>66.319999999999993</c:v>
                </c:pt>
                <c:pt idx="2317">
                  <c:v>66.34</c:v>
                </c:pt>
                <c:pt idx="2318">
                  <c:v>66.36</c:v>
                </c:pt>
                <c:pt idx="2319">
                  <c:v>66.38</c:v>
                </c:pt>
                <c:pt idx="2320">
                  <c:v>66.400000000000006</c:v>
                </c:pt>
                <c:pt idx="2321">
                  <c:v>66.42</c:v>
                </c:pt>
                <c:pt idx="2322">
                  <c:v>66.44</c:v>
                </c:pt>
                <c:pt idx="2323">
                  <c:v>66.459999999999994</c:v>
                </c:pt>
                <c:pt idx="2324">
                  <c:v>66.48</c:v>
                </c:pt>
                <c:pt idx="2325">
                  <c:v>66.5</c:v>
                </c:pt>
                <c:pt idx="2326">
                  <c:v>66.52</c:v>
                </c:pt>
                <c:pt idx="2327">
                  <c:v>66.540000000000006</c:v>
                </c:pt>
                <c:pt idx="2328">
                  <c:v>66.56</c:v>
                </c:pt>
                <c:pt idx="2329">
                  <c:v>66.58</c:v>
                </c:pt>
                <c:pt idx="2330">
                  <c:v>66.599999999999994</c:v>
                </c:pt>
                <c:pt idx="2331">
                  <c:v>66.62</c:v>
                </c:pt>
                <c:pt idx="2332">
                  <c:v>66.64</c:v>
                </c:pt>
                <c:pt idx="2333">
                  <c:v>66.66</c:v>
                </c:pt>
                <c:pt idx="2334">
                  <c:v>66.680000000000007</c:v>
                </c:pt>
                <c:pt idx="2335">
                  <c:v>66.7</c:v>
                </c:pt>
                <c:pt idx="2336">
                  <c:v>66.72</c:v>
                </c:pt>
                <c:pt idx="2337">
                  <c:v>66.739999999999995</c:v>
                </c:pt>
                <c:pt idx="2338">
                  <c:v>66.760000000000005</c:v>
                </c:pt>
                <c:pt idx="2339">
                  <c:v>66.78</c:v>
                </c:pt>
                <c:pt idx="2340">
                  <c:v>66.8</c:v>
                </c:pt>
                <c:pt idx="2341">
                  <c:v>66.819999999999993</c:v>
                </c:pt>
                <c:pt idx="2342">
                  <c:v>66.84</c:v>
                </c:pt>
                <c:pt idx="2343">
                  <c:v>66.86</c:v>
                </c:pt>
                <c:pt idx="2344">
                  <c:v>66.88</c:v>
                </c:pt>
                <c:pt idx="2345">
                  <c:v>66.900000000000006</c:v>
                </c:pt>
                <c:pt idx="2346">
                  <c:v>66.92</c:v>
                </c:pt>
                <c:pt idx="2347">
                  <c:v>66.94</c:v>
                </c:pt>
                <c:pt idx="2348">
                  <c:v>66.959999999999994</c:v>
                </c:pt>
                <c:pt idx="2349">
                  <c:v>66.98</c:v>
                </c:pt>
                <c:pt idx="2350">
                  <c:v>67</c:v>
                </c:pt>
                <c:pt idx="2351">
                  <c:v>67.02</c:v>
                </c:pt>
                <c:pt idx="2352">
                  <c:v>67.040000000000006</c:v>
                </c:pt>
                <c:pt idx="2353">
                  <c:v>67.06</c:v>
                </c:pt>
                <c:pt idx="2354">
                  <c:v>67.08</c:v>
                </c:pt>
                <c:pt idx="2355">
                  <c:v>67.099999999999994</c:v>
                </c:pt>
                <c:pt idx="2356">
                  <c:v>67.12</c:v>
                </c:pt>
                <c:pt idx="2357">
                  <c:v>67.14</c:v>
                </c:pt>
                <c:pt idx="2358">
                  <c:v>67.16</c:v>
                </c:pt>
                <c:pt idx="2359">
                  <c:v>67.180000000000007</c:v>
                </c:pt>
                <c:pt idx="2360">
                  <c:v>67.2</c:v>
                </c:pt>
                <c:pt idx="2361">
                  <c:v>67.22</c:v>
                </c:pt>
                <c:pt idx="2362">
                  <c:v>67.239999999999995</c:v>
                </c:pt>
                <c:pt idx="2363">
                  <c:v>67.260000000000005</c:v>
                </c:pt>
                <c:pt idx="2364">
                  <c:v>67.28</c:v>
                </c:pt>
                <c:pt idx="2365">
                  <c:v>67.3</c:v>
                </c:pt>
                <c:pt idx="2366">
                  <c:v>67.319999999999993</c:v>
                </c:pt>
                <c:pt idx="2367">
                  <c:v>67.34</c:v>
                </c:pt>
                <c:pt idx="2368">
                  <c:v>67.36</c:v>
                </c:pt>
                <c:pt idx="2369">
                  <c:v>67.38</c:v>
                </c:pt>
                <c:pt idx="2370">
                  <c:v>67.400000000000006</c:v>
                </c:pt>
                <c:pt idx="2371">
                  <c:v>67.42</c:v>
                </c:pt>
                <c:pt idx="2372">
                  <c:v>67.44</c:v>
                </c:pt>
                <c:pt idx="2373">
                  <c:v>67.459999999999994</c:v>
                </c:pt>
                <c:pt idx="2374">
                  <c:v>67.48</c:v>
                </c:pt>
                <c:pt idx="2375">
                  <c:v>67.5</c:v>
                </c:pt>
                <c:pt idx="2376">
                  <c:v>67.52</c:v>
                </c:pt>
                <c:pt idx="2377">
                  <c:v>67.540000000000006</c:v>
                </c:pt>
                <c:pt idx="2378">
                  <c:v>67.56</c:v>
                </c:pt>
                <c:pt idx="2379">
                  <c:v>67.58</c:v>
                </c:pt>
                <c:pt idx="2380">
                  <c:v>67.599999999999994</c:v>
                </c:pt>
                <c:pt idx="2381">
                  <c:v>67.62</c:v>
                </c:pt>
                <c:pt idx="2382">
                  <c:v>67.64</c:v>
                </c:pt>
                <c:pt idx="2383">
                  <c:v>67.66</c:v>
                </c:pt>
                <c:pt idx="2384">
                  <c:v>67.680000000000007</c:v>
                </c:pt>
                <c:pt idx="2385">
                  <c:v>67.7</c:v>
                </c:pt>
                <c:pt idx="2386">
                  <c:v>67.72</c:v>
                </c:pt>
                <c:pt idx="2387">
                  <c:v>67.739999999999995</c:v>
                </c:pt>
                <c:pt idx="2388">
                  <c:v>67.760000000000005</c:v>
                </c:pt>
                <c:pt idx="2389">
                  <c:v>67.78</c:v>
                </c:pt>
                <c:pt idx="2390">
                  <c:v>67.8</c:v>
                </c:pt>
                <c:pt idx="2391">
                  <c:v>67.819999999999993</c:v>
                </c:pt>
                <c:pt idx="2392">
                  <c:v>67.84</c:v>
                </c:pt>
                <c:pt idx="2393">
                  <c:v>67.86</c:v>
                </c:pt>
                <c:pt idx="2394">
                  <c:v>67.88</c:v>
                </c:pt>
                <c:pt idx="2395">
                  <c:v>67.900000000000006</c:v>
                </c:pt>
                <c:pt idx="2396">
                  <c:v>67.92</c:v>
                </c:pt>
                <c:pt idx="2397">
                  <c:v>67.94</c:v>
                </c:pt>
                <c:pt idx="2398">
                  <c:v>67.959999999999994</c:v>
                </c:pt>
                <c:pt idx="2399">
                  <c:v>67.98</c:v>
                </c:pt>
                <c:pt idx="2400">
                  <c:v>68</c:v>
                </c:pt>
                <c:pt idx="2401">
                  <c:v>68.02</c:v>
                </c:pt>
                <c:pt idx="2402">
                  <c:v>68.040000000000006</c:v>
                </c:pt>
                <c:pt idx="2403">
                  <c:v>68.06</c:v>
                </c:pt>
                <c:pt idx="2404">
                  <c:v>68.08</c:v>
                </c:pt>
                <c:pt idx="2405">
                  <c:v>68.099999999999994</c:v>
                </c:pt>
                <c:pt idx="2406">
                  <c:v>68.12</c:v>
                </c:pt>
                <c:pt idx="2407">
                  <c:v>68.14</c:v>
                </c:pt>
                <c:pt idx="2408">
                  <c:v>68.16</c:v>
                </c:pt>
                <c:pt idx="2409">
                  <c:v>68.180000000000007</c:v>
                </c:pt>
                <c:pt idx="2410">
                  <c:v>68.2</c:v>
                </c:pt>
                <c:pt idx="2411">
                  <c:v>68.22</c:v>
                </c:pt>
                <c:pt idx="2412">
                  <c:v>68.239999999999995</c:v>
                </c:pt>
                <c:pt idx="2413">
                  <c:v>68.260000000000005</c:v>
                </c:pt>
                <c:pt idx="2414">
                  <c:v>68.28</c:v>
                </c:pt>
                <c:pt idx="2415">
                  <c:v>68.3</c:v>
                </c:pt>
                <c:pt idx="2416">
                  <c:v>68.319999999999993</c:v>
                </c:pt>
                <c:pt idx="2417">
                  <c:v>68.34</c:v>
                </c:pt>
                <c:pt idx="2418">
                  <c:v>68.36</c:v>
                </c:pt>
                <c:pt idx="2419">
                  <c:v>68.38</c:v>
                </c:pt>
                <c:pt idx="2420">
                  <c:v>68.400000000000006</c:v>
                </c:pt>
                <c:pt idx="2421">
                  <c:v>68.42</c:v>
                </c:pt>
                <c:pt idx="2422">
                  <c:v>68.44</c:v>
                </c:pt>
                <c:pt idx="2423">
                  <c:v>68.459999999999994</c:v>
                </c:pt>
                <c:pt idx="2424">
                  <c:v>68.48</c:v>
                </c:pt>
                <c:pt idx="2425">
                  <c:v>68.5</c:v>
                </c:pt>
                <c:pt idx="2426">
                  <c:v>68.52</c:v>
                </c:pt>
                <c:pt idx="2427">
                  <c:v>68.540000000000006</c:v>
                </c:pt>
                <c:pt idx="2428">
                  <c:v>68.56</c:v>
                </c:pt>
                <c:pt idx="2429">
                  <c:v>68.58</c:v>
                </c:pt>
                <c:pt idx="2430">
                  <c:v>68.599999999999994</c:v>
                </c:pt>
                <c:pt idx="2431">
                  <c:v>68.62</c:v>
                </c:pt>
                <c:pt idx="2432">
                  <c:v>68.64</c:v>
                </c:pt>
                <c:pt idx="2433">
                  <c:v>68.66</c:v>
                </c:pt>
                <c:pt idx="2434">
                  <c:v>68.680000000000007</c:v>
                </c:pt>
                <c:pt idx="2435">
                  <c:v>68.7</c:v>
                </c:pt>
                <c:pt idx="2436">
                  <c:v>68.72</c:v>
                </c:pt>
                <c:pt idx="2437">
                  <c:v>68.739999999999995</c:v>
                </c:pt>
                <c:pt idx="2438">
                  <c:v>68.760000000000005</c:v>
                </c:pt>
                <c:pt idx="2439">
                  <c:v>68.78</c:v>
                </c:pt>
                <c:pt idx="2440">
                  <c:v>68.8</c:v>
                </c:pt>
                <c:pt idx="2441">
                  <c:v>68.819999999999993</c:v>
                </c:pt>
                <c:pt idx="2442">
                  <c:v>68.84</c:v>
                </c:pt>
                <c:pt idx="2443">
                  <c:v>68.86</c:v>
                </c:pt>
                <c:pt idx="2444">
                  <c:v>68.88</c:v>
                </c:pt>
                <c:pt idx="2445">
                  <c:v>68.900000000000006</c:v>
                </c:pt>
                <c:pt idx="2446">
                  <c:v>68.92</c:v>
                </c:pt>
                <c:pt idx="2447">
                  <c:v>68.94</c:v>
                </c:pt>
                <c:pt idx="2448">
                  <c:v>68.959999999999994</c:v>
                </c:pt>
                <c:pt idx="2449">
                  <c:v>68.98</c:v>
                </c:pt>
                <c:pt idx="2450">
                  <c:v>69</c:v>
                </c:pt>
                <c:pt idx="2451">
                  <c:v>69.02</c:v>
                </c:pt>
                <c:pt idx="2452">
                  <c:v>69.040000000000006</c:v>
                </c:pt>
                <c:pt idx="2453">
                  <c:v>69.06</c:v>
                </c:pt>
                <c:pt idx="2454">
                  <c:v>69.08</c:v>
                </c:pt>
                <c:pt idx="2455">
                  <c:v>69.099999999999994</c:v>
                </c:pt>
                <c:pt idx="2456">
                  <c:v>69.12</c:v>
                </c:pt>
                <c:pt idx="2457">
                  <c:v>69.14</c:v>
                </c:pt>
                <c:pt idx="2458">
                  <c:v>69.16</c:v>
                </c:pt>
                <c:pt idx="2459">
                  <c:v>69.180000000000007</c:v>
                </c:pt>
                <c:pt idx="2460">
                  <c:v>69.2</c:v>
                </c:pt>
                <c:pt idx="2461">
                  <c:v>69.22</c:v>
                </c:pt>
                <c:pt idx="2462">
                  <c:v>69.239999999999995</c:v>
                </c:pt>
                <c:pt idx="2463">
                  <c:v>69.260000000000005</c:v>
                </c:pt>
                <c:pt idx="2464">
                  <c:v>69.28</c:v>
                </c:pt>
                <c:pt idx="2465">
                  <c:v>69.3</c:v>
                </c:pt>
                <c:pt idx="2466">
                  <c:v>69.319999999999993</c:v>
                </c:pt>
                <c:pt idx="2467">
                  <c:v>69.34</c:v>
                </c:pt>
                <c:pt idx="2468">
                  <c:v>69.36</c:v>
                </c:pt>
                <c:pt idx="2469">
                  <c:v>69.38</c:v>
                </c:pt>
                <c:pt idx="2470">
                  <c:v>69.400000000000006</c:v>
                </c:pt>
                <c:pt idx="2471">
                  <c:v>69.42</c:v>
                </c:pt>
                <c:pt idx="2472">
                  <c:v>69.44</c:v>
                </c:pt>
                <c:pt idx="2473">
                  <c:v>69.459999999999994</c:v>
                </c:pt>
                <c:pt idx="2474">
                  <c:v>69.48</c:v>
                </c:pt>
                <c:pt idx="2475">
                  <c:v>69.5</c:v>
                </c:pt>
                <c:pt idx="2476">
                  <c:v>69.52</c:v>
                </c:pt>
                <c:pt idx="2477">
                  <c:v>69.540000000000006</c:v>
                </c:pt>
                <c:pt idx="2478">
                  <c:v>69.56</c:v>
                </c:pt>
                <c:pt idx="2479">
                  <c:v>69.58</c:v>
                </c:pt>
                <c:pt idx="2480">
                  <c:v>69.599999999999994</c:v>
                </c:pt>
                <c:pt idx="2481">
                  <c:v>69.62</c:v>
                </c:pt>
                <c:pt idx="2482">
                  <c:v>69.64</c:v>
                </c:pt>
                <c:pt idx="2483">
                  <c:v>69.66</c:v>
                </c:pt>
                <c:pt idx="2484">
                  <c:v>69.680000000000007</c:v>
                </c:pt>
                <c:pt idx="2485">
                  <c:v>69.7</c:v>
                </c:pt>
                <c:pt idx="2486">
                  <c:v>69.72</c:v>
                </c:pt>
                <c:pt idx="2487">
                  <c:v>69.739999999999995</c:v>
                </c:pt>
                <c:pt idx="2488">
                  <c:v>69.760000000000005</c:v>
                </c:pt>
                <c:pt idx="2489">
                  <c:v>69.78</c:v>
                </c:pt>
                <c:pt idx="2490">
                  <c:v>69.8</c:v>
                </c:pt>
                <c:pt idx="2491">
                  <c:v>69.819999999999993</c:v>
                </c:pt>
                <c:pt idx="2492">
                  <c:v>69.84</c:v>
                </c:pt>
                <c:pt idx="2493">
                  <c:v>69.86</c:v>
                </c:pt>
                <c:pt idx="2494">
                  <c:v>69.88</c:v>
                </c:pt>
                <c:pt idx="2495">
                  <c:v>69.900000000000006</c:v>
                </c:pt>
                <c:pt idx="2496">
                  <c:v>69.92</c:v>
                </c:pt>
                <c:pt idx="2497">
                  <c:v>69.94</c:v>
                </c:pt>
                <c:pt idx="2498">
                  <c:v>69.959999999999994</c:v>
                </c:pt>
                <c:pt idx="2499">
                  <c:v>69.98</c:v>
                </c:pt>
                <c:pt idx="2500">
                  <c:v>70</c:v>
                </c:pt>
                <c:pt idx="2501">
                  <c:v>70.02</c:v>
                </c:pt>
                <c:pt idx="2502">
                  <c:v>70.040000000000006</c:v>
                </c:pt>
                <c:pt idx="2503">
                  <c:v>70.06</c:v>
                </c:pt>
                <c:pt idx="2504">
                  <c:v>70.08</c:v>
                </c:pt>
                <c:pt idx="2505">
                  <c:v>70.099999999999994</c:v>
                </c:pt>
                <c:pt idx="2506">
                  <c:v>70.12</c:v>
                </c:pt>
                <c:pt idx="2507">
                  <c:v>70.14</c:v>
                </c:pt>
                <c:pt idx="2508">
                  <c:v>70.16</c:v>
                </c:pt>
                <c:pt idx="2509">
                  <c:v>70.180000000000007</c:v>
                </c:pt>
                <c:pt idx="2510">
                  <c:v>70.2</c:v>
                </c:pt>
                <c:pt idx="2511">
                  <c:v>70.22</c:v>
                </c:pt>
                <c:pt idx="2512">
                  <c:v>70.239999999999995</c:v>
                </c:pt>
                <c:pt idx="2513">
                  <c:v>70.260000000000005</c:v>
                </c:pt>
                <c:pt idx="2514">
                  <c:v>70.28</c:v>
                </c:pt>
                <c:pt idx="2515">
                  <c:v>70.3</c:v>
                </c:pt>
                <c:pt idx="2516">
                  <c:v>70.319999999999993</c:v>
                </c:pt>
                <c:pt idx="2517">
                  <c:v>70.34</c:v>
                </c:pt>
                <c:pt idx="2518">
                  <c:v>70.36</c:v>
                </c:pt>
                <c:pt idx="2519">
                  <c:v>70.38</c:v>
                </c:pt>
                <c:pt idx="2520">
                  <c:v>70.400000000000006</c:v>
                </c:pt>
                <c:pt idx="2521">
                  <c:v>70.42</c:v>
                </c:pt>
                <c:pt idx="2522">
                  <c:v>70.44</c:v>
                </c:pt>
                <c:pt idx="2523">
                  <c:v>70.459999999999994</c:v>
                </c:pt>
                <c:pt idx="2524">
                  <c:v>70.48</c:v>
                </c:pt>
                <c:pt idx="2525">
                  <c:v>70.5</c:v>
                </c:pt>
                <c:pt idx="2526">
                  <c:v>70.52</c:v>
                </c:pt>
                <c:pt idx="2527">
                  <c:v>70.540000000000006</c:v>
                </c:pt>
                <c:pt idx="2528">
                  <c:v>70.56</c:v>
                </c:pt>
                <c:pt idx="2529">
                  <c:v>70.58</c:v>
                </c:pt>
                <c:pt idx="2530">
                  <c:v>70.599999999999994</c:v>
                </c:pt>
                <c:pt idx="2531">
                  <c:v>70.62</c:v>
                </c:pt>
                <c:pt idx="2532">
                  <c:v>70.64</c:v>
                </c:pt>
                <c:pt idx="2533">
                  <c:v>70.66</c:v>
                </c:pt>
                <c:pt idx="2534">
                  <c:v>70.680000000000007</c:v>
                </c:pt>
                <c:pt idx="2535">
                  <c:v>70.7</c:v>
                </c:pt>
                <c:pt idx="2536">
                  <c:v>70.72</c:v>
                </c:pt>
                <c:pt idx="2537">
                  <c:v>70.739999999999995</c:v>
                </c:pt>
                <c:pt idx="2538">
                  <c:v>70.760000000000005</c:v>
                </c:pt>
                <c:pt idx="2539">
                  <c:v>70.78</c:v>
                </c:pt>
                <c:pt idx="2540">
                  <c:v>70.8</c:v>
                </c:pt>
                <c:pt idx="2541">
                  <c:v>70.819999999999993</c:v>
                </c:pt>
                <c:pt idx="2542">
                  <c:v>70.84</c:v>
                </c:pt>
                <c:pt idx="2543">
                  <c:v>70.86</c:v>
                </c:pt>
                <c:pt idx="2544">
                  <c:v>70.88</c:v>
                </c:pt>
                <c:pt idx="2545">
                  <c:v>70.900000000000006</c:v>
                </c:pt>
                <c:pt idx="2546">
                  <c:v>70.92</c:v>
                </c:pt>
                <c:pt idx="2547">
                  <c:v>70.94</c:v>
                </c:pt>
                <c:pt idx="2548">
                  <c:v>70.959999999999994</c:v>
                </c:pt>
                <c:pt idx="2549">
                  <c:v>70.98</c:v>
                </c:pt>
                <c:pt idx="2550">
                  <c:v>71</c:v>
                </c:pt>
                <c:pt idx="2551">
                  <c:v>71.02</c:v>
                </c:pt>
                <c:pt idx="2552">
                  <c:v>71.040000000000006</c:v>
                </c:pt>
                <c:pt idx="2553">
                  <c:v>71.06</c:v>
                </c:pt>
                <c:pt idx="2554">
                  <c:v>71.08</c:v>
                </c:pt>
                <c:pt idx="2555">
                  <c:v>71.099999999999994</c:v>
                </c:pt>
                <c:pt idx="2556">
                  <c:v>71.12</c:v>
                </c:pt>
                <c:pt idx="2557">
                  <c:v>71.14</c:v>
                </c:pt>
                <c:pt idx="2558">
                  <c:v>71.16</c:v>
                </c:pt>
                <c:pt idx="2559">
                  <c:v>71.180000000000007</c:v>
                </c:pt>
                <c:pt idx="2560">
                  <c:v>71.2</c:v>
                </c:pt>
                <c:pt idx="2561">
                  <c:v>71.22</c:v>
                </c:pt>
                <c:pt idx="2562">
                  <c:v>71.239999999999995</c:v>
                </c:pt>
                <c:pt idx="2563">
                  <c:v>71.260000000000005</c:v>
                </c:pt>
                <c:pt idx="2564">
                  <c:v>71.28</c:v>
                </c:pt>
                <c:pt idx="2565">
                  <c:v>71.3</c:v>
                </c:pt>
                <c:pt idx="2566">
                  <c:v>71.319999999999993</c:v>
                </c:pt>
                <c:pt idx="2567">
                  <c:v>71.34</c:v>
                </c:pt>
                <c:pt idx="2568">
                  <c:v>71.36</c:v>
                </c:pt>
                <c:pt idx="2569">
                  <c:v>71.38</c:v>
                </c:pt>
                <c:pt idx="2570">
                  <c:v>71.400000000000006</c:v>
                </c:pt>
                <c:pt idx="2571">
                  <c:v>71.42</c:v>
                </c:pt>
                <c:pt idx="2572">
                  <c:v>71.44</c:v>
                </c:pt>
                <c:pt idx="2573">
                  <c:v>71.459999999999994</c:v>
                </c:pt>
                <c:pt idx="2574">
                  <c:v>71.48</c:v>
                </c:pt>
                <c:pt idx="2575">
                  <c:v>71.5</c:v>
                </c:pt>
                <c:pt idx="2576">
                  <c:v>71.52</c:v>
                </c:pt>
                <c:pt idx="2577">
                  <c:v>71.540000000000006</c:v>
                </c:pt>
                <c:pt idx="2578">
                  <c:v>71.56</c:v>
                </c:pt>
                <c:pt idx="2579">
                  <c:v>71.58</c:v>
                </c:pt>
                <c:pt idx="2580">
                  <c:v>71.599999999999994</c:v>
                </c:pt>
                <c:pt idx="2581">
                  <c:v>71.62</c:v>
                </c:pt>
                <c:pt idx="2582">
                  <c:v>71.64</c:v>
                </c:pt>
                <c:pt idx="2583">
                  <c:v>71.66</c:v>
                </c:pt>
                <c:pt idx="2584">
                  <c:v>71.680000000000007</c:v>
                </c:pt>
                <c:pt idx="2585">
                  <c:v>71.7</c:v>
                </c:pt>
                <c:pt idx="2586">
                  <c:v>71.72</c:v>
                </c:pt>
                <c:pt idx="2587">
                  <c:v>71.739999999999995</c:v>
                </c:pt>
                <c:pt idx="2588">
                  <c:v>71.760000000000005</c:v>
                </c:pt>
                <c:pt idx="2589">
                  <c:v>71.78</c:v>
                </c:pt>
                <c:pt idx="2590">
                  <c:v>71.8</c:v>
                </c:pt>
                <c:pt idx="2591">
                  <c:v>71.819999999999993</c:v>
                </c:pt>
                <c:pt idx="2592">
                  <c:v>71.84</c:v>
                </c:pt>
                <c:pt idx="2593">
                  <c:v>71.86</c:v>
                </c:pt>
                <c:pt idx="2594">
                  <c:v>71.88</c:v>
                </c:pt>
                <c:pt idx="2595">
                  <c:v>71.900000000000006</c:v>
                </c:pt>
                <c:pt idx="2596">
                  <c:v>71.92</c:v>
                </c:pt>
                <c:pt idx="2597">
                  <c:v>71.94</c:v>
                </c:pt>
                <c:pt idx="2598">
                  <c:v>71.959999999999994</c:v>
                </c:pt>
                <c:pt idx="2599">
                  <c:v>71.98</c:v>
                </c:pt>
                <c:pt idx="2600">
                  <c:v>72</c:v>
                </c:pt>
                <c:pt idx="2601">
                  <c:v>72.02</c:v>
                </c:pt>
                <c:pt idx="2602">
                  <c:v>72.040000000000006</c:v>
                </c:pt>
                <c:pt idx="2603">
                  <c:v>72.06</c:v>
                </c:pt>
                <c:pt idx="2604">
                  <c:v>72.08</c:v>
                </c:pt>
                <c:pt idx="2605">
                  <c:v>72.099999999999994</c:v>
                </c:pt>
                <c:pt idx="2606">
                  <c:v>72.12</c:v>
                </c:pt>
                <c:pt idx="2607">
                  <c:v>72.14</c:v>
                </c:pt>
                <c:pt idx="2608">
                  <c:v>72.16</c:v>
                </c:pt>
                <c:pt idx="2609">
                  <c:v>72.180000000000007</c:v>
                </c:pt>
                <c:pt idx="2610">
                  <c:v>72.2</c:v>
                </c:pt>
                <c:pt idx="2611">
                  <c:v>72.22</c:v>
                </c:pt>
                <c:pt idx="2612">
                  <c:v>72.239999999999995</c:v>
                </c:pt>
                <c:pt idx="2613">
                  <c:v>72.260000000000005</c:v>
                </c:pt>
                <c:pt idx="2614">
                  <c:v>72.28</c:v>
                </c:pt>
                <c:pt idx="2615">
                  <c:v>72.3</c:v>
                </c:pt>
                <c:pt idx="2616">
                  <c:v>72.319999999999993</c:v>
                </c:pt>
                <c:pt idx="2617">
                  <c:v>72.34</c:v>
                </c:pt>
                <c:pt idx="2618">
                  <c:v>72.36</c:v>
                </c:pt>
                <c:pt idx="2619">
                  <c:v>72.38</c:v>
                </c:pt>
                <c:pt idx="2620">
                  <c:v>72.400000000000006</c:v>
                </c:pt>
                <c:pt idx="2621">
                  <c:v>72.42</c:v>
                </c:pt>
                <c:pt idx="2622">
                  <c:v>72.44</c:v>
                </c:pt>
                <c:pt idx="2623">
                  <c:v>72.459999999999994</c:v>
                </c:pt>
                <c:pt idx="2624">
                  <c:v>72.48</c:v>
                </c:pt>
                <c:pt idx="2625">
                  <c:v>72.5</c:v>
                </c:pt>
                <c:pt idx="2626">
                  <c:v>72.52</c:v>
                </c:pt>
                <c:pt idx="2627">
                  <c:v>72.540000000000006</c:v>
                </c:pt>
                <c:pt idx="2628">
                  <c:v>72.56</c:v>
                </c:pt>
                <c:pt idx="2629">
                  <c:v>72.58</c:v>
                </c:pt>
                <c:pt idx="2630">
                  <c:v>72.599999999999994</c:v>
                </c:pt>
                <c:pt idx="2631">
                  <c:v>72.62</c:v>
                </c:pt>
                <c:pt idx="2632">
                  <c:v>72.64</c:v>
                </c:pt>
                <c:pt idx="2633">
                  <c:v>72.66</c:v>
                </c:pt>
                <c:pt idx="2634">
                  <c:v>72.680000000000007</c:v>
                </c:pt>
                <c:pt idx="2635">
                  <c:v>72.7</c:v>
                </c:pt>
                <c:pt idx="2636">
                  <c:v>72.72</c:v>
                </c:pt>
                <c:pt idx="2637">
                  <c:v>72.739999999999995</c:v>
                </c:pt>
                <c:pt idx="2638">
                  <c:v>72.760000000000005</c:v>
                </c:pt>
                <c:pt idx="2639">
                  <c:v>72.78</c:v>
                </c:pt>
                <c:pt idx="2640">
                  <c:v>72.8</c:v>
                </c:pt>
                <c:pt idx="2641">
                  <c:v>72.819999999999993</c:v>
                </c:pt>
                <c:pt idx="2642">
                  <c:v>72.84</c:v>
                </c:pt>
                <c:pt idx="2643">
                  <c:v>72.86</c:v>
                </c:pt>
                <c:pt idx="2644">
                  <c:v>72.88</c:v>
                </c:pt>
                <c:pt idx="2645">
                  <c:v>72.900000000000006</c:v>
                </c:pt>
                <c:pt idx="2646">
                  <c:v>72.92</c:v>
                </c:pt>
                <c:pt idx="2647">
                  <c:v>72.94</c:v>
                </c:pt>
                <c:pt idx="2648">
                  <c:v>72.959999999999994</c:v>
                </c:pt>
                <c:pt idx="2649">
                  <c:v>72.98</c:v>
                </c:pt>
                <c:pt idx="2650">
                  <c:v>73</c:v>
                </c:pt>
                <c:pt idx="2651">
                  <c:v>73.02</c:v>
                </c:pt>
                <c:pt idx="2652">
                  <c:v>73.040000000000006</c:v>
                </c:pt>
                <c:pt idx="2653">
                  <c:v>73.06</c:v>
                </c:pt>
                <c:pt idx="2654">
                  <c:v>73.08</c:v>
                </c:pt>
                <c:pt idx="2655">
                  <c:v>73.099999999999994</c:v>
                </c:pt>
                <c:pt idx="2656">
                  <c:v>73.12</c:v>
                </c:pt>
                <c:pt idx="2657">
                  <c:v>73.14</c:v>
                </c:pt>
                <c:pt idx="2658">
                  <c:v>73.16</c:v>
                </c:pt>
                <c:pt idx="2659">
                  <c:v>73.180000000000007</c:v>
                </c:pt>
                <c:pt idx="2660">
                  <c:v>73.2</c:v>
                </c:pt>
                <c:pt idx="2661">
                  <c:v>73.22</c:v>
                </c:pt>
                <c:pt idx="2662">
                  <c:v>73.239999999999995</c:v>
                </c:pt>
                <c:pt idx="2663">
                  <c:v>73.260000000000005</c:v>
                </c:pt>
                <c:pt idx="2664">
                  <c:v>73.28</c:v>
                </c:pt>
                <c:pt idx="2665">
                  <c:v>73.3</c:v>
                </c:pt>
                <c:pt idx="2666">
                  <c:v>73.319999999999993</c:v>
                </c:pt>
                <c:pt idx="2667">
                  <c:v>73.34</c:v>
                </c:pt>
                <c:pt idx="2668">
                  <c:v>73.36</c:v>
                </c:pt>
                <c:pt idx="2669">
                  <c:v>73.38</c:v>
                </c:pt>
                <c:pt idx="2670">
                  <c:v>73.400000000000006</c:v>
                </c:pt>
                <c:pt idx="2671">
                  <c:v>73.42</c:v>
                </c:pt>
                <c:pt idx="2672">
                  <c:v>73.44</c:v>
                </c:pt>
                <c:pt idx="2673">
                  <c:v>73.459999999999994</c:v>
                </c:pt>
                <c:pt idx="2674">
                  <c:v>73.48</c:v>
                </c:pt>
                <c:pt idx="2675">
                  <c:v>73.5</c:v>
                </c:pt>
                <c:pt idx="2676">
                  <c:v>73.52</c:v>
                </c:pt>
                <c:pt idx="2677">
                  <c:v>73.540000000000006</c:v>
                </c:pt>
                <c:pt idx="2678">
                  <c:v>73.56</c:v>
                </c:pt>
                <c:pt idx="2679">
                  <c:v>73.58</c:v>
                </c:pt>
                <c:pt idx="2680">
                  <c:v>73.599999999999994</c:v>
                </c:pt>
                <c:pt idx="2681">
                  <c:v>73.62</c:v>
                </c:pt>
                <c:pt idx="2682">
                  <c:v>73.64</c:v>
                </c:pt>
                <c:pt idx="2683">
                  <c:v>73.66</c:v>
                </c:pt>
                <c:pt idx="2684">
                  <c:v>73.680000000000007</c:v>
                </c:pt>
                <c:pt idx="2685">
                  <c:v>73.7</c:v>
                </c:pt>
                <c:pt idx="2686">
                  <c:v>73.72</c:v>
                </c:pt>
                <c:pt idx="2687">
                  <c:v>73.739999999999995</c:v>
                </c:pt>
                <c:pt idx="2688">
                  <c:v>73.760000000000005</c:v>
                </c:pt>
                <c:pt idx="2689">
                  <c:v>73.78</c:v>
                </c:pt>
                <c:pt idx="2690">
                  <c:v>73.8</c:v>
                </c:pt>
                <c:pt idx="2691">
                  <c:v>73.819999999999993</c:v>
                </c:pt>
                <c:pt idx="2692">
                  <c:v>73.84</c:v>
                </c:pt>
                <c:pt idx="2693">
                  <c:v>73.86</c:v>
                </c:pt>
                <c:pt idx="2694">
                  <c:v>73.88</c:v>
                </c:pt>
                <c:pt idx="2695">
                  <c:v>73.900000000000006</c:v>
                </c:pt>
                <c:pt idx="2696">
                  <c:v>73.92</c:v>
                </c:pt>
                <c:pt idx="2697">
                  <c:v>73.94</c:v>
                </c:pt>
                <c:pt idx="2698">
                  <c:v>73.959999999999994</c:v>
                </c:pt>
                <c:pt idx="2699">
                  <c:v>73.98</c:v>
                </c:pt>
                <c:pt idx="2700">
                  <c:v>74</c:v>
                </c:pt>
                <c:pt idx="2701">
                  <c:v>74.02</c:v>
                </c:pt>
                <c:pt idx="2702">
                  <c:v>74.040000000000006</c:v>
                </c:pt>
                <c:pt idx="2703">
                  <c:v>74.06</c:v>
                </c:pt>
                <c:pt idx="2704">
                  <c:v>74.08</c:v>
                </c:pt>
                <c:pt idx="2705">
                  <c:v>74.099999999999994</c:v>
                </c:pt>
                <c:pt idx="2706">
                  <c:v>74.12</c:v>
                </c:pt>
                <c:pt idx="2707">
                  <c:v>74.14</c:v>
                </c:pt>
                <c:pt idx="2708">
                  <c:v>74.16</c:v>
                </c:pt>
                <c:pt idx="2709">
                  <c:v>74.180000000000007</c:v>
                </c:pt>
                <c:pt idx="2710">
                  <c:v>74.2</c:v>
                </c:pt>
                <c:pt idx="2711">
                  <c:v>74.22</c:v>
                </c:pt>
                <c:pt idx="2712">
                  <c:v>74.239999999999995</c:v>
                </c:pt>
                <c:pt idx="2713">
                  <c:v>74.260000000000005</c:v>
                </c:pt>
                <c:pt idx="2714">
                  <c:v>74.28</c:v>
                </c:pt>
                <c:pt idx="2715">
                  <c:v>74.3</c:v>
                </c:pt>
                <c:pt idx="2716">
                  <c:v>74.319999999999993</c:v>
                </c:pt>
                <c:pt idx="2717">
                  <c:v>74.34</c:v>
                </c:pt>
                <c:pt idx="2718">
                  <c:v>74.36</c:v>
                </c:pt>
                <c:pt idx="2719">
                  <c:v>74.38</c:v>
                </c:pt>
                <c:pt idx="2720">
                  <c:v>74.400000000000006</c:v>
                </c:pt>
                <c:pt idx="2721">
                  <c:v>74.42</c:v>
                </c:pt>
                <c:pt idx="2722">
                  <c:v>74.44</c:v>
                </c:pt>
                <c:pt idx="2723">
                  <c:v>74.459999999999994</c:v>
                </c:pt>
                <c:pt idx="2724">
                  <c:v>74.48</c:v>
                </c:pt>
                <c:pt idx="2725">
                  <c:v>74.5</c:v>
                </c:pt>
                <c:pt idx="2726">
                  <c:v>74.52</c:v>
                </c:pt>
                <c:pt idx="2727">
                  <c:v>74.540000000000006</c:v>
                </c:pt>
                <c:pt idx="2728">
                  <c:v>74.56</c:v>
                </c:pt>
                <c:pt idx="2729">
                  <c:v>74.58</c:v>
                </c:pt>
                <c:pt idx="2730">
                  <c:v>74.599999999999994</c:v>
                </c:pt>
                <c:pt idx="2731">
                  <c:v>74.62</c:v>
                </c:pt>
                <c:pt idx="2732">
                  <c:v>74.64</c:v>
                </c:pt>
                <c:pt idx="2733">
                  <c:v>74.66</c:v>
                </c:pt>
                <c:pt idx="2734">
                  <c:v>74.680000000000007</c:v>
                </c:pt>
                <c:pt idx="2735">
                  <c:v>74.7</c:v>
                </c:pt>
                <c:pt idx="2736">
                  <c:v>74.72</c:v>
                </c:pt>
                <c:pt idx="2737">
                  <c:v>74.739999999999995</c:v>
                </c:pt>
                <c:pt idx="2738">
                  <c:v>74.760000000000005</c:v>
                </c:pt>
                <c:pt idx="2739">
                  <c:v>74.78</c:v>
                </c:pt>
                <c:pt idx="2740">
                  <c:v>74.8</c:v>
                </c:pt>
                <c:pt idx="2741">
                  <c:v>74.819999999999993</c:v>
                </c:pt>
                <c:pt idx="2742">
                  <c:v>74.84</c:v>
                </c:pt>
                <c:pt idx="2743">
                  <c:v>74.86</c:v>
                </c:pt>
                <c:pt idx="2744">
                  <c:v>74.88</c:v>
                </c:pt>
                <c:pt idx="2745">
                  <c:v>74.900000000000006</c:v>
                </c:pt>
                <c:pt idx="2746">
                  <c:v>74.92</c:v>
                </c:pt>
                <c:pt idx="2747">
                  <c:v>74.94</c:v>
                </c:pt>
                <c:pt idx="2748">
                  <c:v>74.959999999999994</c:v>
                </c:pt>
                <c:pt idx="2749">
                  <c:v>74.98</c:v>
                </c:pt>
                <c:pt idx="2750">
                  <c:v>75</c:v>
                </c:pt>
                <c:pt idx="2751">
                  <c:v>75.02</c:v>
                </c:pt>
                <c:pt idx="2752">
                  <c:v>75.040000000000006</c:v>
                </c:pt>
                <c:pt idx="2753">
                  <c:v>75.06</c:v>
                </c:pt>
                <c:pt idx="2754">
                  <c:v>75.08</c:v>
                </c:pt>
                <c:pt idx="2755">
                  <c:v>75.099999999999994</c:v>
                </c:pt>
                <c:pt idx="2756">
                  <c:v>75.12</c:v>
                </c:pt>
                <c:pt idx="2757">
                  <c:v>75.14</c:v>
                </c:pt>
                <c:pt idx="2758">
                  <c:v>75.16</c:v>
                </c:pt>
                <c:pt idx="2759">
                  <c:v>75.180000000000007</c:v>
                </c:pt>
                <c:pt idx="2760">
                  <c:v>75.2</c:v>
                </c:pt>
                <c:pt idx="2761">
                  <c:v>75.22</c:v>
                </c:pt>
                <c:pt idx="2762">
                  <c:v>75.239999999999995</c:v>
                </c:pt>
                <c:pt idx="2763">
                  <c:v>75.260000000000005</c:v>
                </c:pt>
                <c:pt idx="2764">
                  <c:v>75.28</c:v>
                </c:pt>
                <c:pt idx="2765">
                  <c:v>75.3</c:v>
                </c:pt>
                <c:pt idx="2766">
                  <c:v>75.319999999999993</c:v>
                </c:pt>
                <c:pt idx="2767">
                  <c:v>75.34</c:v>
                </c:pt>
                <c:pt idx="2768">
                  <c:v>75.36</c:v>
                </c:pt>
                <c:pt idx="2769">
                  <c:v>75.38</c:v>
                </c:pt>
                <c:pt idx="2770">
                  <c:v>75.400000000000006</c:v>
                </c:pt>
                <c:pt idx="2771">
                  <c:v>75.42</c:v>
                </c:pt>
                <c:pt idx="2772">
                  <c:v>75.44</c:v>
                </c:pt>
                <c:pt idx="2773">
                  <c:v>75.459999999999994</c:v>
                </c:pt>
                <c:pt idx="2774">
                  <c:v>75.48</c:v>
                </c:pt>
                <c:pt idx="2775">
                  <c:v>75.5</c:v>
                </c:pt>
                <c:pt idx="2776">
                  <c:v>75.52</c:v>
                </c:pt>
                <c:pt idx="2777">
                  <c:v>75.540000000000006</c:v>
                </c:pt>
                <c:pt idx="2778">
                  <c:v>75.56</c:v>
                </c:pt>
                <c:pt idx="2779">
                  <c:v>75.58</c:v>
                </c:pt>
                <c:pt idx="2780">
                  <c:v>75.599999999999994</c:v>
                </c:pt>
                <c:pt idx="2781">
                  <c:v>75.62</c:v>
                </c:pt>
                <c:pt idx="2782">
                  <c:v>75.64</c:v>
                </c:pt>
                <c:pt idx="2783">
                  <c:v>75.66</c:v>
                </c:pt>
                <c:pt idx="2784">
                  <c:v>75.680000000000007</c:v>
                </c:pt>
                <c:pt idx="2785">
                  <c:v>75.7</c:v>
                </c:pt>
                <c:pt idx="2786">
                  <c:v>75.72</c:v>
                </c:pt>
                <c:pt idx="2787">
                  <c:v>75.739999999999995</c:v>
                </c:pt>
                <c:pt idx="2788">
                  <c:v>75.760000000000005</c:v>
                </c:pt>
                <c:pt idx="2789">
                  <c:v>75.78</c:v>
                </c:pt>
                <c:pt idx="2790">
                  <c:v>75.8</c:v>
                </c:pt>
                <c:pt idx="2791">
                  <c:v>75.819999999999993</c:v>
                </c:pt>
                <c:pt idx="2792">
                  <c:v>75.84</c:v>
                </c:pt>
                <c:pt idx="2793">
                  <c:v>75.86</c:v>
                </c:pt>
                <c:pt idx="2794">
                  <c:v>75.88</c:v>
                </c:pt>
                <c:pt idx="2795">
                  <c:v>75.900000000000006</c:v>
                </c:pt>
                <c:pt idx="2796">
                  <c:v>75.92</c:v>
                </c:pt>
                <c:pt idx="2797">
                  <c:v>75.94</c:v>
                </c:pt>
                <c:pt idx="2798">
                  <c:v>75.959999999999994</c:v>
                </c:pt>
                <c:pt idx="2799">
                  <c:v>75.98</c:v>
                </c:pt>
                <c:pt idx="2800">
                  <c:v>76</c:v>
                </c:pt>
                <c:pt idx="2801">
                  <c:v>76.02</c:v>
                </c:pt>
                <c:pt idx="2802">
                  <c:v>76.040000000000006</c:v>
                </c:pt>
                <c:pt idx="2803">
                  <c:v>76.06</c:v>
                </c:pt>
                <c:pt idx="2804">
                  <c:v>76.08</c:v>
                </c:pt>
                <c:pt idx="2805">
                  <c:v>76.099999999999994</c:v>
                </c:pt>
                <c:pt idx="2806">
                  <c:v>76.12</c:v>
                </c:pt>
                <c:pt idx="2807">
                  <c:v>76.14</c:v>
                </c:pt>
                <c:pt idx="2808">
                  <c:v>76.16</c:v>
                </c:pt>
                <c:pt idx="2809">
                  <c:v>76.180000000000007</c:v>
                </c:pt>
                <c:pt idx="2810">
                  <c:v>76.2</c:v>
                </c:pt>
                <c:pt idx="2811">
                  <c:v>76.22</c:v>
                </c:pt>
                <c:pt idx="2812">
                  <c:v>76.239999999999995</c:v>
                </c:pt>
                <c:pt idx="2813">
                  <c:v>76.260000000000005</c:v>
                </c:pt>
                <c:pt idx="2814">
                  <c:v>76.28</c:v>
                </c:pt>
                <c:pt idx="2815">
                  <c:v>76.3</c:v>
                </c:pt>
                <c:pt idx="2816">
                  <c:v>76.319999999999993</c:v>
                </c:pt>
                <c:pt idx="2817">
                  <c:v>76.34</c:v>
                </c:pt>
                <c:pt idx="2818">
                  <c:v>76.36</c:v>
                </c:pt>
                <c:pt idx="2819">
                  <c:v>76.38</c:v>
                </c:pt>
                <c:pt idx="2820">
                  <c:v>76.400000000000006</c:v>
                </c:pt>
                <c:pt idx="2821">
                  <c:v>76.42</c:v>
                </c:pt>
                <c:pt idx="2822">
                  <c:v>76.44</c:v>
                </c:pt>
                <c:pt idx="2823">
                  <c:v>76.459999999999994</c:v>
                </c:pt>
                <c:pt idx="2824">
                  <c:v>76.48</c:v>
                </c:pt>
                <c:pt idx="2825">
                  <c:v>76.5</c:v>
                </c:pt>
                <c:pt idx="2826">
                  <c:v>76.52</c:v>
                </c:pt>
                <c:pt idx="2827">
                  <c:v>76.540000000000006</c:v>
                </c:pt>
                <c:pt idx="2828">
                  <c:v>76.56</c:v>
                </c:pt>
                <c:pt idx="2829">
                  <c:v>76.58</c:v>
                </c:pt>
                <c:pt idx="2830">
                  <c:v>76.599999999999994</c:v>
                </c:pt>
                <c:pt idx="2831">
                  <c:v>76.62</c:v>
                </c:pt>
                <c:pt idx="2832">
                  <c:v>76.64</c:v>
                </c:pt>
                <c:pt idx="2833">
                  <c:v>76.66</c:v>
                </c:pt>
                <c:pt idx="2834">
                  <c:v>76.680000000000007</c:v>
                </c:pt>
                <c:pt idx="2835">
                  <c:v>76.7</c:v>
                </c:pt>
                <c:pt idx="2836">
                  <c:v>76.72</c:v>
                </c:pt>
                <c:pt idx="2837">
                  <c:v>76.739999999999995</c:v>
                </c:pt>
                <c:pt idx="2838">
                  <c:v>76.760000000000005</c:v>
                </c:pt>
                <c:pt idx="2839">
                  <c:v>76.78</c:v>
                </c:pt>
                <c:pt idx="2840">
                  <c:v>76.8</c:v>
                </c:pt>
                <c:pt idx="2841">
                  <c:v>76.819999999999993</c:v>
                </c:pt>
                <c:pt idx="2842">
                  <c:v>76.84</c:v>
                </c:pt>
                <c:pt idx="2843">
                  <c:v>76.86</c:v>
                </c:pt>
                <c:pt idx="2844">
                  <c:v>76.88</c:v>
                </c:pt>
                <c:pt idx="2845">
                  <c:v>76.900000000000006</c:v>
                </c:pt>
                <c:pt idx="2846">
                  <c:v>76.92</c:v>
                </c:pt>
                <c:pt idx="2847">
                  <c:v>76.94</c:v>
                </c:pt>
                <c:pt idx="2848">
                  <c:v>76.959999999999994</c:v>
                </c:pt>
                <c:pt idx="2849">
                  <c:v>76.98</c:v>
                </c:pt>
                <c:pt idx="2850">
                  <c:v>77</c:v>
                </c:pt>
                <c:pt idx="2851">
                  <c:v>77.02</c:v>
                </c:pt>
                <c:pt idx="2852">
                  <c:v>77.040000000000006</c:v>
                </c:pt>
                <c:pt idx="2853">
                  <c:v>77.06</c:v>
                </c:pt>
                <c:pt idx="2854">
                  <c:v>77.08</c:v>
                </c:pt>
                <c:pt idx="2855">
                  <c:v>77.099999999999994</c:v>
                </c:pt>
                <c:pt idx="2856">
                  <c:v>77.12</c:v>
                </c:pt>
                <c:pt idx="2857">
                  <c:v>77.14</c:v>
                </c:pt>
                <c:pt idx="2858">
                  <c:v>77.16</c:v>
                </c:pt>
                <c:pt idx="2859">
                  <c:v>77.180000000000007</c:v>
                </c:pt>
                <c:pt idx="2860">
                  <c:v>77.2</c:v>
                </c:pt>
                <c:pt idx="2861">
                  <c:v>77.22</c:v>
                </c:pt>
                <c:pt idx="2862">
                  <c:v>77.239999999999995</c:v>
                </c:pt>
                <c:pt idx="2863">
                  <c:v>77.260000000000005</c:v>
                </c:pt>
                <c:pt idx="2864">
                  <c:v>77.28</c:v>
                </c:pt>
                <c:pt idx="2865">
                  <c:v>77.3</c:v>
                </c:pt>
                <c:pt idx="2866">
                  <c:v>77.319999999999993</c:v>
                </c:pt>
                <c:pt idx="2867">
                  <c:v>77.34</c:v>
                </c:pt>
                <c:pt idx="2868">
                  <c:v>77.36</c:v>
                </c:pt>
                <c:pt idx="2869">
                  <c:v>77.38</c:v>
                </c:pt>
                <c:pt idx="2870">
                  <c:v>77.400000000000006</c:v>
                </c:pt>
                <c:pt idx="2871">
                  <c:v>77.42</c:v>
                </c:pt>
                <c:pt idx="2872">
                  <c:v>77.44</c:v>
                </c:pt>
                <c:pt idx="2873">
                  <c:v>77.459999999999994</c:v>
                </c:pt>
                <c:pt idx="2874">
                  <c:v>77.48</c:v>
                </c:pt>
                <c:pt idx="2875">
                  <c:v>77.5</c:v>
                </c:pt>
                <c:pt idx="2876">
                  <c:v>77.52</c:v>
                </c:pt>
                <c:pt idx="2877">
                  <c:v>77.540000000000006</c:v>
                </c:pt>
                <c:pt idx="2878">
                  <c:v>77.56</c:v>
                </c:pt>
                <c:pt idx="2879">
                  <c:v>77.58</c:v>
                </c:pt>
                <c:pt idx="2880">
                  <c:v>77.599999999999994</c:v>
                </c:pt>
                <c:pt idx="2881">
                  <c:v>77.62</c:v>
                </c:pt>
                <c:pt idx="2882">
                  <c:v>77.64</c:v>
                </c:pt>
                <c:pt idx="2883">
                  <c:v>77.66</c:v>
                </c:pt>
                <c:pt idx="2884">
                  <c:v>77.680000000000007</c:v>
                </c:pt>
                <c:pt idx="2885">
                  <c:v>77.7</c:v>
                </c:pt>
                <c:pt idx="2886">
                  <c:v>77.72</c:v>
                </c:pt>
                <c:pt idx="2887">
                  <c:v>77.739999999999995</c:v>
                </c:pt>
                <c:pt idx="2888">
                  <c:v>77.760000000000005</c:v>
                </c:pt>
                <c:pt idx="2889">
                  <c:v>77.78</c:v>
                </c:pt>
                <c:pt idx="2890">
                  <c:v>77.8</c:v>
                </c:pt>
                <c:pt idx="2891">
                  <c:v>77.819999999999993</c:v>
                </c:pt>
                <c:pt idx="2892">
                  <c:v>77.84</c:v>
                </c:pt>
                <c:pt idx="2893">
                  <c:v>77.86</c:v>
                </c:pt>
                <c:pt idx="2894">
                  <c:v>77.88</c:v>
                </c:pt>
                <c:pt idx="2895">
                  <c:v>77.900000000000006</c:v>
                </c:pt>
                <c:pt idx="2896">
                  <c:v>77.92</c:v>
                </c:pt>
                <c:pt idx="2897">
                  <c:v>77.94</c:v>
                </c:pt>
                <c:pt idx="2898">
                  <c:v>77.959999999999994</c:v>
                </c:pt>
                <c:pt idx="2899">
                  <c:v>77.98</c:v>
                </c:pt>
                <c:pt idx="2900">
                  <c:v>78</c:v>
                </c:pt>
                <c:pt idx="2901">
                  <c:v>78.02</c:v>
                </c:pt>
                <c:pt idx="2902">
                  <c:v>78.040000000000006</c:v>
                </c:pt>
                <c:pt idx="2903">
                  <c:v>78.06</c:v>
                </c:pt>
                <c:pt idx="2904">
                  <c:v>78.08</c:v>
                </c:pt>
                <c:pt idx="2905">
                  <c:v>78.099999999999994</c:v>
                </c:pt>
                <c:pt idx="2906">
                  <c:v>78.12</c:v>
                </c:pt>
                <c:pt idx="2907">
                  <c:v>78.14</c:v>
                </c:pt>
                <c:pt idx="2908">
                  <c:v>78.16</c:v>
                </c:pt>
                <c:pt idx="2909">
                  <c:v>78.180000000000007</c:v>
                </c:pt>
                <c:pt idx="2910">
                  <c:v>78.2</c:v>
                </c:pt>
                <c:pt idx="2911">
                  <c:v>78.22</c:v>
                </c:pt>
                <c:pt idx="2912">
                  <c:v>78.239999999999995</c:v>
                </c:pt>
                <c:pt idx="2913">
                  <c:v>78.260000000000005</c:v>
                </c:pt>
                <c:pt idx="2914">
                  <c:v>78.28</c:v>
                </c:pt>
                <c:pt idx="2915">
                  <c:v>78.3</c:v>
                </c:pt>
                <c:pt idx="2916">
                  <c:v>78.319999999999993</c:v>
                </c:pt>
                <c:pt idx="2917">
                  <c:v>78.34</c:v>
                </c:pt>
                <c:pt idx="2918">
                  <c:v>78.36</c:v>
                </c:pt>
                <c:pt idx="2919">
                  <c:v>78.38</c:v>
                </c:pt>
                <c:pt idx="2920">
                  <c:v>78.400000000000006</c:v>
                </c:pt>
                <c:pt idx="2921">
                  <c:v>78.42</c:v>
                </c:pt>
                <c:pt idx="2922">
                  <c:v>78.44</c:v>
                </c:pt>
                <c:pt idx="2923">
                  <c:v>78.459999999999994</c:v>
                </c:pt>
                <c:pt idx="2924">
                  <c:v>78.48</c:v>
                </c:pt>
                <c:pt idx="2925">
                  <c:v>78.5</c:v>
                </c:pt>
                <c:pt idx="2926">
                  <c:v>78.52</c:v>
                </c:pt>
                <c:pt idx="2927">
                  <c:v>78.540000000000006</c:v>
                </c:pt>
                <c:pt idx="2928">
                  <c:v>78.56</c:v>
                </c:pt>
                <c:pt idx="2929">
                  <c:v>78.58</c:v>
                </c:pt>
                <c:pt idx="2930">
                  <c:v>78.599999999999994</c:v>
                </c:pt>
                <c:pt idx="2931">
                  <c:v>78.62</c:v>
                </c:pt>
                <c:pt idx="2932">
                  <c:v>78.64</c:v>
                </c:pt>
                <c:pt idx="2933">
                  <c:v>78.66</c:v>
                </c:pt>
                <c:pt idx="2934">
                  <c:v>78.680000000000007</c:v>
                </c:pt>
                <c:pt idx="2935">
                  <c:v>78.7</c:v>
                </c:pt>
                <c:pt idx="2936">
                  <c:v>78.72</c:v>
                </c:pt>
                <c:pt idx="2937">
                  <c:v>78.739999999999995</c:v>
                </c:pt>
                <c:pt idx="2938">
                  <c:v>78.760000000000005</c:v>
                </c:pt>
                <c:pt idx="2939">
                  <c:v>78.78</c:v>
                </c:pt>
                <c:pt idx="2940">
                  <c:v>78.8</c:v>
                </c:pt>
                <c:pt idx="2941">
                  <c:v>78.819999999999993</c:v>
                </c:pt>
                <c:pt idx="2942">
                  <c:v>78.84</c:v>
                </c:pt>
                <c:pt idx="2943">
                  <c:v>78.86</c:v>
                </c:pt>
                <c:pt idx="2944">
                  <c:v>78.88</c:v>
                </c:pt>
                <c:pt idx="2945">
                  <c:v>78.900000000000006</c:v>
                </c:pt>
                <c:pt idx="2946">
                  <c:v>78.92</c:v>
                </c:pt>
                <c:pt idx="2947">
                  <c:v>78.94</c:v>
                </c:pt>
                <c:pt idx="2948">
                  <c:v>78.959999999999994</c:v>
                </c:pt>
                <c:pt idx="2949">
                  <c:v>78.98</c:v>
                </c:pt>
                <c:pt idx="2950">
                  <c:v>79</c:v>
                </c:pt>
                <c:pt idx="2951">
                  <c:v>79.02</c:v>
                </c:pt>
                <c:pt idx="2952">
                  <c:v>79.040000000000006</c:v>
                </c:pt>
                <c:pt idx="2953">
                  <c:v>79.06</c:v>
                </c:pt>
                <c:pt idx="2954">
                  <c:v>79.08</c:v>
                </c:pt>
                <c:pt idx="2955">
                  <c:v>79.099999999999994</c:v>
                </c:pt>
                <c:pt idx="2956">
                  <c:v>79.12</c:v>
                </c:pt>
                <c:pt idx="2957">
                  <c:v>79.14</c:v>
                </c:pt>
                <c:pt idx="2958">
                  <c:v>79.16</c:v>
                </c:pt>
                <c:pt idx="2959">
                  <c:v>79.180000000000007</c:v>
                </c:pt>
                <c:pt idx="2960">
                  <c:v>79.2</c:v>
                </c:pt>
                <c:pt idx="2961">
                  <c:v>79.22</c:v>
                </c:pt>
                <c:pt idx="2962">
                  <c:v>79.239999999999995</c:v>
                </c:pt>
                <c:pt idx="2963">
                  <c:v>79.260000000000005</c:v>
                </c:pt>
                <c:pt idx="2964">
                  <c:v>79.28</c:v>
                </c:pt>
                <c:pt idx="2965">
                  <c:v>79.3</c:v>
                </c:pt>
                <c:pt idx="2966">
                  <c:v>79.319999999999993</c:v>
                </c:pt>
                <c:pt idx="2967">
                  <c:v>79.34</c:v>
                </c:pt>
                <c:pt idx="2968">
                  <c:v>79.36</c:v>
                </c:pt>
                <c:pt idx="2969">
                  <c:v>79.38</c:v>
                </c:pt>
                <c:pt idx="2970">
                  <c:v>79.400000000000006</c:v>
                </c:pt>
                <c:pt idx="2971">
                  <c:v>79.42</c:v>
                </c:pt>
                <c:pt idx="2972">
                  <c:v>79.44</c:v>
                </c:pt>
                <c:pt idx="2973">
                  <c:v>79.459999999999994</c:v>
                </c:pt>
                <c:pt idx="2974">
                  <c:v>79.48</c:v>
                </c:pt>
                <c:pt idx="2975">
                  <c:v>79.5</c:v>
                </c:pt>
                <c:pt idx="2976">
                  <c:v>79.52</c:v>
                </c:pt>
                <c:pt idx="2977">
                  <c:v>79.540000000000006</c:v>
                </c:pt>
                <c:pt idx="2978">
                  <c:v>79.56</c:v>
                </c:pt>
                <c:pt idx="2979">
                  <c:v>79.58</c:v>
                </c:pt>
                <c:pt idx="2980">
                  <c:v>79.599999999999994</c:v>
                </c:pt>
                <c:pt idx="2981">
                  <c:v>79.62</c:v>
                </c:pt>
                <c:pt idx="2982">
                  <c:v>79.64</c:v>
                </c:pt>
                <c:pt idx="2983">
                  <c:v>79.66</c:v>
                </c:pt>
                <c:pt idx="2984">
                  <c:v>79.680000000000007</c:v>
                </c:pt>
                <c:pt idx="2985">
                  <c:v>79.7</c:v>
                </c:pt>
                <c:pt idx="2986">
                  <c:v>79.72</c:v>
                </c:pt>
                <c:pt idx="2987">
                  <c:v>79.739999999999995</c:v>
                </c:pt>
                <c:pt idx="2988">
                  <c:v>79.760000000000005</c:v>
                </c:pt>
                <c:pt idx="2989">
                  <c:v>79.78</c:v>
                </c:pt>
                <c:pt idx="2990">
                  <c:v>79.8</c:v>
                </c:pt>
                <c:pt idx="2991">
                  <c:v>79.819999999999993</c:v>
                </c:pt>
                <c:pt idx="2992">
                  <c:v>79.84</c:v>
                </c:pt>
                <c:pt idx="2993">
                  <c:v>79.86</c:v>
                </c:pt>
                <c:pt idx="2994">
                  <c:v>79.88</c:v>
                </c:pt>
                <c:pt idx="2995">
                  <c:v>79.900000000000006</c:v>
                </c:pt>
                <c:pt idx="2996">
                  <c:v>79.92</c:v>
                </c:pt>
                <c:pt idx="2997">
                  <c:v>79.94</c:v>
                </c:pt>
                <c:pt idx="2998">
                  <c:v>79.959999999999994</c:v>
                </c:pt>
                <c:pt idx="2999">
                  <c:v>79.98</c:v>
                </c:pt>
                <c:pt idx="3000">
                  <c:v>80</c:v>
                </c:pt>
              </c:numCache>
            </c:numRef>
          </c:cat>
          <c:val>
            <c:numRef>
              <c:f>Sheet4!$D$2:$D$3002</c:f>
              <c:numCache>
                <c:formatCode>General</c:formatCode>
                <c:ptCount val="3001"/>
                <c:pt idx="0">
                  <c:v>46</c:v>
                </c:pt>
                <c:pt idx="1">
                  <c:v>47</c:v>
                </c:pt>
                <c:pt idx="2">
                  <c:v>59</c:v>
                </c:pt>
                <c:pt idx="3">
                  <c:v>46</c:v>
                </c:pt>
                <c:pt idx="4">
                  <c:v>44</c:v>
                </c:pt>
                <c:pt idx="5">
                  <c:v>44</c:v>
                </c:pt>
                <c:pt idx="6">
                  <c:v>38</c:v>
                </c:pt>
                <c:pt idx="7">
                  <c:v>51</c:v>
                </c:pt>
                <c:pt idx="8">
                  <c:v>49</c:v>
                </c:pt>
                <c:pt idx="9">
                  <c:v>43</c:v>
                </c:pt>
                <c:pt idx="10">
                  <c:v>50</c:v>
                </c:pt>
                <c:pt idx="11">
                  <c:v>53</c:v>
                </c:pt>
                <c:pt idx="12">
                  <c:v>40</c:v>
                </c:pt>
                <c:pt idx="13">
                  <c:v>62</c:v>
                </c:pt>
                <c:pt idx="14">
                  <c:v>45</c:v>
                </c:pt>
                <c:pt idx="15">
                  <c:v>58</c:v>
                </c:pt>
                <c:pt idx="16">
                  <c:v>49</c:v>
                </c:pt>
                <c:pt idx="17">
                  <c:v>43</c:v>
                </c:pt>
                <c:pt idx="18">
                  <c:v>62</c:v>
                </c:pt>
                <c:pt idx="19">
                  <c:v>43</c:v>
                </c:pt>
                <c:pt idx="20">
                  <c:v>53</c:v>
                </c:pt>
                <c:pt idx="21">
                  <c:v>53</c:v>
                </c:pt>
                <c:pt idx="22">
                  <c:v>58</c:v>
                </c:pt>
                <c:pt idx="23">
                  <c:v>56</c:v>
                </c:pt>
                <c:pt idx="24">
                  <c:v>53</c:v>
                </c:pt>
                <c:pt idx="25">
                  <c:v>59</c:v>
                </c:pt>
                <c:pt idx="26">
                  <c:v>50</c:v>
                </c:pt>
                <c:pt idx="27">
                  <c:v>47</c:v>
                </c:pt>
                <c:pt idx="28">
                  <c:v>44</c:v>
                </c:pt>
                <c:pt idx="29">
                  <c:v>56</c:v>
                </c:pt>
                <c:pt idx="30">
                  <c:v>48</c:v>
                </c:pt>
                <c:pt idx="31">
                  <c:v>48</c:v>
                </c:pt>
                <c:pt idx="32">
                  <c:v>48</c:v>
                </c:pt>
                <c:pt idx="33">
                  <c:v>56</c:v>
                </c:pt>
                <c:pt idx="34">
                  <c:v>39</c:v>
                </c:pt>
                <c:pt idx="35">
                  <c:v>60</c:v>
                </c:pt>
                <c:pt idx="36">
                  <c:v>58</c:v>
                </c:pt>
                <c:pt idx="37">
                  <c:v>62</c:v>
                </c:pt>
                <c:pt idx="38">
                  <c:v>38</c:v>
                </c:pt>
                <c:pt idx="39">
                  <c:v>53</c:v>
                </c:pt>
                <c:pt idx="40">
                  <c:v>51</c:v>
                </c:pt>
                <c:pt idx="41">
                  <c:v>48</c:v>
                </c:pt>
                <c:pt idx="42">
                  <c:v>55</c:v>
                </c:pt>
                <c:pt idx="43">
                  <c:v>52</c:v>
                </c:pt>
                <c:pt idx="44">
                  <c:v>54</c:v>
                </c:pt>
                <c:pt idx="45">
                  <c:v>35</c:v>
                </c:pt>
                <c:pt idx="46">
                  <c:v>58</c:v>
                </c:pt>
                <c:pt idx="47">
                  <c:v>61</c:v>
                </c:pt>
                <c:pt idx="48">
                  <c:v>54</c:v>
                </c:pt>
                <c:pt idx="49">
                  <c:v>45</c:v>
                </c:pt>
                <c:pt idx="50">
                  <c:v>44</c:v>
                </c:pt>
                <c:pt idx="51">
                  <c:v>36</c:v>
                </c:pt>
                <c:pt idx="52">
                  <c:v>52</c:v>
                </c:pt>
                <c:pt idx="53">
                  <c:v>46</c:v>
                </c:pt>
                <c:pt idx="54">
                  <c:v>66</c:v>
                </c:pt>
                <c:pt idx="55">
                  <c:v>69</c:v>
                </c:pt>
                <c:pt idx="56">
                  <c:v>40</c:v>
                </c:pt>
                <c:pt idx="57">
                  <c:v>47</c:v>
                </c:pt>
                <c:pt idx="58">
                  <c:v>47</c:v>
                </c:pt>
                <c:pt idx="59">
                  <c:v>56</c:v>
                </c:pt>
                <c:pt idx="60">
                  <c:v>67</c:v>
                </c:pt>
                <c:pt idx="61">
                  <c:v>47</c:v>
                </c:pt>
                <c:pt idx="62">
                  <c:v>53</c:v>
                </c:pt>
                <c:pt idx="63">
                  <c:v>46</c:v>
                </c:pt>
                <c:pt idx="64">
                  <c:v>53</c:v>
                </c:pt>
                <c:pt idx="65">
                  <c:v>50</c:v>
                </c:pt>
                <c:pt idx="66">
                  <c:v>43</c:v>
                </c:pt>
                <c:pt idx="67">
                  <c:v>59</c:v>
                </c:pt>
                <c:pt idx="68">
                  <c:v>45</c:v>
                </c:pt>
                <c:pt idx="69">
                  <c:v>53</c:v>
                </c:pt>
                <c:pt idx="70">
                  <c:v>53</c:v>
                </c:pt>
                <c:pt idx="71">
                  <c:v>50</c:v>
                </c:pt>
                <c:pt idx="72">
                  <c:v>67</c:v>
                </c:pt>
                <c:pt idx="73">
                  <c:v>41</c:v>
                </c:pt>
                <c:pt idx="74">
                  <c:v>29</c:v>
                </c:pt>
                <c:pt idx="75">
                  <c:v>66</c:v>
                </c:pt>
                <c:pt idx="76">
                  <c:v>50</c:v>
                </c:pt>
                <c:pt idx="77">
                  <c:v>55</c:v>
                </c:pt>
                <c:pt idx="78">
                  <c:v>48</c:v>
                </c:pt>
                <c:pt idx="79">
                  <c:v>57</c:v>
                </c:pt>
                <c:pt idx="80">
                  <c:v>51</c:v>
                </c:pt>
                <c:pt idx="81">
                  <c:v>52</c:v>
                </c:pt>
                <c:pt idx="82">
                  <c:v>52</c:v>
                </c:pt>
                <c:pt idx="83">
                  <c:v>47</c:v>
                </c:pt>
                <c:pt idx="84">
                  <c:v>63</c:v>
                </c:pt>
                <c:pt idx="85">
                  <c:v>61</c:v>
                </c:pt>
                <c:pt idx="86">
                  <c:v>55</c:v>
                </c:pt>
                <c:pt idx="87">
                  <c:v>52</c:v>
                </c:pt>
                <c:pt idx="88">
                  <c:v>60</c:v>
                </c:pt>
                <c:pt idx="89">
                  <c:v>60</c:v>
                </c:pt>
                <c:pt idx="90">
                  <c:v>56</c:v>
                </c:pt>
                <c:pt idx="91">
                  <c:v>61</c:v>
                </c:pt>
                <c:pt idx="92">
                  <c:v>52</c:v>
                </c:pt>
                <c:pt idx="93">
                  <c:v>70</c:v>
                </c:pt>
                <c:pt idx="94">
                  <c:v>52</c:v>
                </c:pt>
                <c:pt idx="95">
                  <c:v>46</c:v>
                </c:pt>
                <c:pt idx="96">
                  <c:v>58</c:v>
                </c:pt>
                <c:pt idx="97">
                  <c:v>67</c:v>
                </c:pt>
                <c:pt idx="98">
                  <c:v>60</c:v>
                </c:pt>
                <c:pt idx="99">
                  <c:v>53</c:v>
                </c:pt>
                <c:pt idx="100">
                  <c:v>56</c:v>
                </c:pt>
                <c:pt idx="101">
                  <c:v>58</c:v>
                </c:pt>
                <c:pt idx="102">
                  <c:v>51</c:v>
                </c:pt>
                <c:pt idx="103">
                  <c:v>62</c:v>
                </c:pt>
                <c:pt idx="104">
                  <c:v>45</c:v>
                </c:pt>
                <c:pt idx="105">
                  <c:v>51</c:v>
                </c:pt>
                <c:pt idx="106">
                  <c:v>69</c:v>
                </c:pt>
                <c:pt idx="107">
                  <c:v>60</c:v>
                </c:pt>
                <c:pt idx="108">
                  <c:v>47</c:v>
                </c:pt>
                <c:pt idx="109">
                  <c:v>57</c:v>
                </c:pt>
                <c:pt idx="110">
                  <c:v>77</c:v>
                </c:pt>
                <c:pt idx="111">
                  <c:v>55</c:v>
                </c:pt>
                <c:pt idx="112">
                  <c:v>57</c:v>
                </c:pt>
                <c:pt idx="113">
                  <c:v>61</c:v>
                </c:pt>
                <c:pt idx="114">
                  <c:v>64</c:v>
                </c:pt>
                <c:pt idx="115">
                  <c:v>72</c:v>
                </c:pt>
                <c:pt idx="116">
                  <c:v>57</c:v>
                </c:pt>
                <c:pt idx="117">
                  <c:v>56</c:v>
                </c:pt>
                <c:pt idx="118">
                  <c:v>57</c:v>
                </c:pt>
                <c:pt idx="119">
                  <c:v>54</c:v>
                </c:pt>
                <c:pt idx="120">
                  <c:v>51</c:v>
                </c:pt>
                <c:pt idx="121">
                  <c:v>63</c:v>
                </c:pt>
                <c:pt idx="122">
                  <c:v>56</c:v>
                </c:pt>
                <c:pt idx="123">
                  <c:v>57</c:v>
                </c:pt>
                <c:pt idx="124">
                  <c:v>70</c:v>
                </c:pt>
                <c:pt idx="125">
                  <c:v>62</c:v>
                </c:pt>
                <c:pt idx="126">
                  <c:v>77</c:v>
                </c:pt>
                <c:pt idx="127">
                  <c:v>74</c:v>
                </c:pt>
                <c:pt idx="128">
                  <c:v>48</c:v>
                </c:pt>
                <c:pt idx="129">
                  <c:v>70</c:v>
                </c:pt>
                <c:pt idx="130">
                  <c:v>61</c:v>
                </c:pt>
                <c:pt idx="131">
                  <c:v>68</c:v>
                </c:pt>
                <c:pt idx="132">
                  <c:v>58</c:v>
                </c:pt>
                <c:pt idx="133">
                  <c:v>69</c:v>
                </c:pt>
                <c:pt idx="134">
                  <c:v>57</c:v>
                </c:pt>
                <c:pt idx="135">
                  <c:v>57</c:v>
                </c:pt>
                <c:pt idx="136">
                  <c:v>59</c:v>
                </c:pt>
                <c:pt idx="137">
                  <c:v>58</c:v>
                </c:pt>
                <c:pt idx="138">
                  <c:v>68</c:v>
                </c:pt>
                <c:pt idx="139">
                  <c:v>66</c:v>
                </c:pt>
                <c:pt idx="140">
                  <c:v>66</c:v>
                </c:pt>
                <c:pt idx="141">
                  <c:v>64</c:v>
                </c:pt>
                <c:pt idx="142">
                  <c:v>67</c:v>
                </c:pt>
                <c:pt idx="143">
                  <c:v>65</c:v>
                </c:pt>
                <c:pt idx="144">
                  <c:v>59</c:v>
                </c:pt>
                <c:pt idx="145">
                  <c:v>58</c:v>
                </c:pt>
                <c:pt idx="146">
                  <c:v>68</c:v>
                </c:pt>
                <c:pt idx="147">
                  <c:v>73</c:v>
                </c:pt>
                <c:pt idx="148">
                  <c:v>81</c:v>
                </c:pt>
                <c:pt idx="149">
                  <c:v>59</c:v>
                </c:pt>
                <c:pt idx="150">
                  <c:v>60</c:v>
                </c:pt>
                <c:pt idx="151">
                  <c:v>75</c:v>
                </c:pt>
                <c:pt idx="152">
                  <c:v>63</c:v>
                </c:pt>
                <c:pt idx="153">
                  <c:v>73</c:v>
                </c:pt>
                <c:pt idx="154">
                  <c:v>59</c:v>
                </c:pt>
                <c:pt idx="155">
                  <c:v>73</c:v>
                </c:pt>
                <c:pt idx="156">
                  <c:v>88</c:v>
                </c:pt>
                <c:pt idx="157">
                  <c:v>72</c:v>
                </c:pt>
                <c:pt idx="158">
                  <c:v>71</c:v>
                </c:pt>
                <c:pt idx="159">
                  <c:v>71</c:v>
                </c:pt>
                <c:pt idx="160">
                  <c:v>82</c:v>
                </c:pt>
                <c:pt idx="161">
                  <c:v>74</c:v>
                </c:pt>
                <c:pt idx="162">
                  <c:v>64</c:v>
                </c:pt>
                <c:pt idx="163">
                  <c:v>67</c:v>
                </c:pt>
                <c:pt idx="164">
                  <c:v>78</c:v>
                </c:pt>
                <c:pt idx="165">
                  <c:v>64</c:v>
                </c:pt>
                <c:pt idx="166">
                  <c:v>77</c:v>
                </c:pt>
                <c:pt idx="167">
                  <c:v>74</c:v>
                </c:pt>
                <c:pt idx="168">
                  <c:v>88</c:v>
                </c:pt>
                <c:pt idx="169">
                  <c:v>90</c:v>
                </c:pt>
                <c:pt idx="170">
                  <c:v>85</c:v>
                </c:pt>
                <c:pt idx="171">
                  <c:v>59</c:v>
                </c:pt>
                <c:pt idx="172">
                  <c:v>80</c:v>
                </c:pt>
                <c:pt idx="173">
                  <c:v>80</c:v>
                </c:pt>
                <c:pt idx="174">
                  <c:v>76</c:v>
                </c:pt>
                <c:pt idx="175">
                  <c:v>70</c:v>
                </c:pt>
                <c:pt idx="176">
                  <c:v>93</c:v>
                </c:pt>
                <c:pt idx="177">
                  <c:v>81</c:v>
                </c:pt>
                <c:pt idx="178">
                  <c:v>89</c:v>
                </c:pt>
                <c:pt idx="179">
                  <c:v>82</c:v>
                </c:pt>
                <c:pt idx="180">
                  <c:v>74</c:v>
                </c:pt>
                <c:pt idx="181">
                  <c:v>57</c:v>
                </c:pt>
                <c:pt idx="182">
                  <c:v>99</c:v>
                </c:pt>
                <c:pt idx="183">
                  <c:v>82</c:v>
                </c:pt>
                <c:pt idx="184">
                  <c:v>77</c:v>
                </c:pt>
                <c:pt idx="185">
                  <c:v>81</c:v>
                </c:pt>
                <c:pt idx="186">
                  <c:v>54</c:v>
                </c:pt>
                <c:pt idx="187">
                  <c:v>83</c:v>
                </c:pt>
                <c:pt idx="188">
                  <c:v>90</c:v>
                </c:pt>
                <c:pt idx="189">
                  <c:v>91</c:v>
                </c:pt>
                <c:pt idx="190">
                  <c:v>86</c:v>
                </c:pt>
                <c:pt idx="191">
                  <c:v>86</c:v>
                </c:pt>
                <c:pt idx="192">
                  <c:v>84</c:v>
                </c:pt>
                <c:pt idx="193">
                  <c:v>93</c:v>
                </c:pt>
                <c:pt idx="194">
                  <c:v>87</c:v>
                </c:pt>
                <c:pt idx="195">
                  <c:v>80</c:v>
                </c:pt>
                <c:pt idx="196">
                  <c:v>80</c:v>
                </c:pt>
                <c:pt idx="197">
                  <c:v>96</c:v>
                </c:pt>
                <c:pt idx="198">
                  <c:v>92</c:v>
                </c:pt>
                <c:pt idx="199">
                  <c:v>98</c:v>
                </c:pt>
                <c:pt idx="200">
                  <c:v>79</c:v>
                </c:pt>
                <c:pt idx="201">
                  <c:v>113</c:v>
                </c:pt>
                <c:pt idx="202">
                  <c:v>102</c:v>
                </c:pt>
                <c:pt idx="203">
                  <c:v>81</c:v>
                </c:pt>
                <c:pt idx="204">
                  <c:v>94</c:v>
                </c:pt>
                <c:pt idx="205">
                  <c:v>92</c:v>
                </c:pt>
                <c:pt idx="206">
                  <c:v>105</c:v>
                </c:pt>
                <c:pt idx="207">
                  <c:v>79</c:v>
                </c:pt>
                <c:pt idx="208">
                  <c:v>94</c:v>
                </c:pt>
                <c:pt idx="209">
                  <c:v>108</c:v>
                </c:pt>
                <c:pt idx="210">
                  <c:v>102</c:v>
                </c:pt>
                <c:pt idx="211">
                  <c:v>105</c:v>
                </c:pt>
                <c:pt idx="212">
                  <c:v>108</c:v>
                </c:pt>
                <c:pt idx="213">
                  <c:v>101</c:v>
                </c:pt>
                <c:pt idx="214">
                  <c:v>87</c:v>
                </c:pt>
                <c:pt idx="215">
                  <c:v>111</c:v>
                </c:pt>
                <c:pt idx="216">
                  <c:v>95</c:v>
                </c:pt>
                <c:pt idx="217">
                  <c:v>109</c:v>
                </c:pt>
                <c:pt idx="218">
                  <c:v>99</c:v>
                </c:pt>
                <c:pt idx="219">
                  <c:v>93</c:v>
                </c:pt>
                <c:pt idx="220">
                  <c:v>88</c:v>
                </c:pt>
                <c:pt idx="221">
                  <c:v>115</c:v>
                </c:pt>
                <c:pt idx="222">
                  <c:v>107</c:v>
                </c:pt>
                <c:pt idx="223">
                  <c:v>108</c:v>
                </c:pt>
                <c:pt idx="224">
                  <c:v>114</c:v>
                </c:pt>
                <c:pt idx="225">
                  <c:v>127</c:v>
                </c:pt>
                <c:pt idx="226">
                  <c:v>113</c:v>
                </c:pt>
                <c:pt idx="227">
                  <c:v>147</c:v>
                </c:pt>
                <c:pt idx="228">
                  <c:v>120</c:v>
                </c:pt>
                <c:pt idx="229">
                  <c:v>108</c:v>
                </c:pt>
                <c:pt idx="230">
                  <c:v>110</c:v>
                </c:pt>
                <c:pt idx="231">
                  <c:v>117</c:v>
                </c:pt>
                <c:pt idx="232">
                  <c:v>129</c:v>
                </c:pt>
                <c:pt idx="233">
                  <c:v>130</c:v>
                </c:pt>
                <c:pt idx="234">
                  <c:v>135</c:v>
                </c:pt>
                <c:pt idx="235">
                  <c:v>137</c:v>
                </c:pt>
                <c:pt idx="236">
                  <c:v>133</c:v>
                </c:pt>
                <c:pt idx="237">
                  <c:v>140</c:v>
                </c:pt>
                <c:pt idx="238">
                  <c:v>134</c:v>
                </c:pt>
                <c:pt idx="239">
                  <c:v>118</c:v>
                </c:pt>
                <c:pt idx="240">
                  <c:v>158</c:v>
                </c:pt>
                <c:pt idx="241">
                  <c:v>133</c:v>
                </c:pt>
                <c:pt idx="242">
                  <c:v>128</c:v>
                </c:pt>
                <c:pt idx="243">
                  <c:v>131</c:v>
                </c:pt>
                <c:pt idx="244">
                  <c:v>151</c:v>
                </c:pt>
                <c:pt idx="245">
                  <c:v>146</c:v>
                </c:pt>
                <c:pt idx="246">
                  <c:v>121</c:v>
                </c:pt>
                <c:pt idx="247">
                  <c:v>139</c:v>
                </c:pt>
                <c:pt idx="248">
                  <c:v>167</c:v>
                </c:pt>
                <c:pt idx="249">
                  <c:v>148</c:v>
                </c:pt>
                <c:pt idx="250">
                  <c:v>135</c:v>
                </c:pt>
                <c:pt idx="251">
                  <c:v>141</c:v>
                </c:pt>
                <c:pt idx="252">
                  <c:v>154</c:v>
                </c:pt>
                <c:pt idx="253">
                  <c:v>150</c:v>
                </c:pt>
                <c:pt idx="254">
                  <c:v>146</c:v>
                </c:pt>
                <c:pt idx="255">
                  <c:v>157</c:v>
                </c:pt>
                <c:pt idx="256">
                  <c:v>141</c:v>
                </c:pt>
                <c:pt idx="257">
                  <c:v>156</c:v>
                </c:pt>
                <c:pt idx="258">
                  <c:v>175</c:v>
                </c:pt>
                <c:pt idx="259">
                  <c:v>161</c:v>
                </c:pt>
                <c:pt idx="260">
                  <c:v>176</c:v>
                </c:pt>
                <c:pt idx="261">
                  <c:v>149</c:v>
                </c:pt>
                <c:pt idx="262">
                  <c:v>178</c:v>
                </c:pt>
                <c:pt idx="263">
                  <c:v>189</c:v>
                </c:pt>
                <c:pt idx="264">
                  <c:v>175</c:v>
                </c:pt>
                <c:pt idx="265">
                  <c:v>172</c:v>
                </c:pt>
                <c:pt idx="266">
                  <c:v>173</c:v>
                </c:pt>
                <c:pt idx="267">
                  <c:v>172</c:v>
                </c:pt>
                <c:pt idx="268">
                  <c:v>182</c:v>
                </c:pt>
                <c:pt idx="269">
                  <c:v>179</c:v>
                </c:pt>
                <c:pt idx="270">
                  <c:v>170</c:v>
                </c:pt>
                <c:pt idx="271">
                  <c:v>202</c:v>
                </c:pt>
                <c:pt idx="272">
                  <c:v>173</c:v>
                </c:pt>
                <c:pt idx="273">
                  <c:v>235</c:v>
                </c:pt>
                <c:pt idx="274">
                  <c:v>180</c:v>
                </c:pt>
                <c:pt idx="275">
                  <c:v>209</c:v>
                </c:pt>
                <c:pt idx="276">
                  <c:v>190</c:v>
                </c:pt>
                <c:pt idx="277">
                  <c:v>189</c:v>
                </c:pt>
                <c:pt idx="278">
                  <c:v>214</c:v>
                </c:pt>
                <c:pt idx="279">
                  <c:v>188</c:v>
                </c:pt>
                <c:pt idx="280">
                  <c:v>226</c:v>
                </c:pt>
                <c:pt idx="281">
                  <c:v>220</c:v>
                </c:pt>
                <c:pt idx="282">
                  <c:v>220</c:v>
                </c:pt>
                <c:pt idx="283">
                  <c:v>253</c:v>
                </c:pt>
                <c:pt idx="284">
                  <c:v>255</c:v>
                </c:pt>
                <c:pt idx="285">
                  <c:v>229</c:v>
                </c:pt>
                <c:pt idx="286">
                  <c:v>227</c:v>
                </c:pt>
                <c:pt idx="287">
                  <c:v>222</c:v>
                </c:pt>
                <c:pt idx="288">
                  <c:v>252</c:v>
                </c:pt>
                <c:pt idx="289">
                  <c:v>233</c:v>
                </c:pt>
                <c:pt idx="290">
                  <c:v>230</c:v>
                </c:pt>
                <c:pt idx="291">
                  <c:v>249</c:v>
                </c:pt>
                <c:pt idx="292">
                  <c:v>232</c:v>
                </c:pt>
                <c:pt idx="293">
                  <c:v>300</c:v>
                </c:pt>
                <c:pt idx="294">
                  <c:v>231</c:v>
                </c:pt>
                <c:pt idx="295">
                  <c:v>269</c:v>
                </c:pt>
                <c:pt idx="296">
                  <c:v>271</c:v>
                </c:pt>
                <c:pt idx="297">
                  <c:v>279</c:v>
                </c:pt>
                <c:pt idx="298">
                  <c:v>258</c:v>
                </c:pt>
                <c:pt idx="299">
                  <c:v>311</c:v>
                </c:pt>
                <c:pt idx="300">
                  <c:v>261</c:v>
                </c:pt>
                <c:pt idx="301">
                  <c:v>286</c:v>
                </c:pt>
                <c:pt idx="302">
                  <c:v>292</c:v>
                </c:pt>
                <c:pt idx="303">
                  <c:v>296</c:v>
                </c:pt>
                <c:pt idx="304">
                  <c:v>331</c:v>
                </c:pt>
                <c:pt idx="305">
                  <c:v>329</c:v>
                </c:pt>
                <c:pt idx="306">
                  <c:v>338</c:v>
                </c:pt>
                <c:pt idx="307">
                  <c:v>309</c:v>
                </c:pt>
                <c:pt idx="308">
                  <c:v>324</c:v>
                </c:pt>
                <c:pt idx="309">
                  <c:v>314</c:v>
                </c:pt>
                <c:pt idx="310">
                  <c:v>290</c:v>
                </c:pt>
                <c:pt idx="311">
                  <c:v>316</c:v>
                </c:pt>
                <c:pt idx="312">
                  <c:v>330</c:v>
                </c:pt>
                <c:pt idx="313">
                  <c:v>301</c:v>
                </c:pt>
                <c:pt idx="314">
                  <c:v>315</c:v>
                </c:pt>
                <c:pt idx="315">
                  <c:v>334</c:v>
                </c:pt>
                <c:pt idx="316">
                  <c:v>334</c:v>
                </c:pt>
                <c:pt idx="317">
                  <c:v>327</c:v>
                </c:pt>
                <c:pt idx="318">
                  <c:v>368</c:v>
                </c:pt>
                <c:pt idx="319">
                  <c:v>342</c:v>
                </c:pt>
                <c:pt idx="320">
                  <c:v>334</c:v>
                </c:pt>
                <c:pt idx="321">
                  <c:v>338</c:v>
                </c:pt>
                <c:pt idx="322">
                  <c:v>294</c:v>
                </c:pt>
                <c:pt idx="323">
                  <c:v>329</c:v>
                </c:pt>
                <c:pt idx="324">
                  <c:v>318</c:v>
                </c:pt>
                <c:pt idx="325">
                  <c:v>326</c:v>
                </c:pt>
                <c:pt idx="326">
                  <c:v>329</c:v>
                </c:pt>
                <c:pt idx="327">
                  <c:v>345</c:v>
                </c:pt>
                <c:pt idx="328">
                  <c:v>334</c:v>
                </c:pt>
                <c:pt idx="329">
                  <c:v>316</c:v>
                </c:pt>
                <c:pt idx="330">
                  <c:v>367</c:v>
                </c:pt>
                <c:pt idx="331">
                  <c:v>331</c:v>
                </c:pt>
                <c:pt idx="332">
                  <c:v>337</c:v>
                </c:pt>
                <c:pt idx="333">
                  <c:v>315</c:v>
                </c:pt>
                <c:pt idx="334">
                  <c:v>323</c:v>
                </c:pt>
                <c:pt idx="335">
                  <c:v>309</c:v>
                </c:pt>
                <c:pt idx="336">
                  <c:v>336</c:v>
                </c:pt>
                <c:pt idx="337">
                  <c:v>286</c:v>
                </c:pt>
                <c:pt idx="338">
                  <c:v>305</c:v>
                </c:pt>
                <c:pt idx="339">
                  <c:v>326</c:v>
                </c:pt>
                <c:pt idx="340">
                  <c:v>304</c:v>
                </c:pt>
                <c:pt idx="341">
                  <c:v>314</c:v>
                </c:pt>
                <c:pt idx="342">
                  <c:v>298</c:v>
                </c:pt>
                <c:pt idx="343">
                  <c:v>281</c:v>
                </c:pt>
                <c:pt idx="344">
                  <c:v>294</c:v>
                </c:pt>
                <c:pt idx="345">
                  <c:v>288</c:v>
                </c:pt>
                <c:pt idx="346">
                  <c:v>300</c:v>
                </c:pt>
                <c:pt idx="347">
                  <c:v>300</c:v>
                </c:pt>
                <c:pt idx="348">
                  <c:v>270</c:v>
                </c:pt>
                <c:pt idx="349">
                  <c:v>233</c:v>
                </c:pt>
                <c:pt idx="350">
                  <c:v>251</c:v>
                </c:pt>
                <c:pt idx="351">
                  <c:v>265</c:v>
                </c:pt>
                <c:pt idx="352">
                  <c:v>247</c:v>
                </c:pt>
                <c:pt idx="353">
                  <c:v>260</c:v>
                </c:pt>
                <c:pt idx="354">
                  <c:v>235</c:v>
                </c:pt>
                <c:pt idx="355">
                  <c:v>272</c:v>
                </c:pt>
                <c:pt idx="356">
                  <c:v>279</c:v>
                </c:pt>
                <c:pt idx="357">
                  <c:v>246</c:v>
                </c:pt>
                <c:pt idx="358">
                  <c:v>233</c:v>
                </c:pt>
                <c:pt idx="359">
                  <c:v>222</c:v>
                </c:pt>
                <c:pt idx="360">
                  <c:v>218</c:v>
                </c:pt>
                <c:pt idx="361">
                  <c:v>258</c:v>
                </c:pt>
                <c:pt idx="362">
                  <c:v>214</c:v>
                </c:pt>
                <c:pt idx="363">
                  <c:v>206</c:v>
                </c:pt>
                <c:pt idx="364">
                  <c:v>180</c:v>
                </c:pt>
                <c:pt idx="365">
                  <c:v>218</c:v>
                </c:pt>
                <c:pt idx="366">
                  <c:v>200</c:v>
                </c:pt>
                <c:pt idx="367">
                  <c:v>192</c:v>
                </c:pt>
                <c:pt idx="368">
                  <c:v>194</c:v>
                </c:pt>
                <c:pt idx="369">
                  <c:v>239</c:v>
                </c:pt>
                <c:pt idx="370">
                  <c:v>164</c:v>
                </c:pt>
                <c:pt idx="371">
                  <c:v>190</c:v>
                </c:pt>
                <c:pt idx="372">
                  <c:v>198</c:v>
                </c:pt>
                <c:pt idx="373">
                  <c:v>196</c:v>
                </c:pt>
                <c:pt idx="374">
                  <c:v>191</c:v>
                </c:pt>
                <c:pt idx="375">
                  <c:v>176</c:v>
                </c:pt>
                <c:pt idx="376">
                  <c:v>186</c:v>
                </c:pt>
                <c:pt idx="377">
                  <c:v>146</c:v>
                </c:pt>
                <c:pt idx="378">
                  <c:v>181</c:v>
                </c:pt>
                <c:pt idx="379">
                  <c:v>185</c:v>
                </c:pt>
                <c:pt idx="380">
                  <c:v>182</c:v>
                </c:pt>
                <c:pt idx="381">
                  <c:v>188</c:v>
                </c:pt>
                <c:pt idx="382">
                  <c:v>166</c:v>
                </c:pt>
                <c:pt idx="383">
                  <c:v>152</c:v>
                </c:pt>
                <c:pt idx="384">
                  <c:v>166</c:v>
                </c:pt>
                <c:pt idx="385">
                  <c:v>164</c:v>
                </c:pt>
                <c:pt idx="386">
                  <c:v>142</c:v>
                </c:pt>
                <c:pt idx="387">
                  <c:v>162</c:v>
                </c:pt>
                <c:pt idx="388">
                  <c:v>189</c:v>
                </c:pt>
                <c:pt idx="389">
                  <c:v>189</c:v>
                </c:pt>
                <c:pt idx="390">
                  <c:v>148</c:v>
                </c:pt>
                <c:pt idx="391">
                  <c:v>158</c:v>
                </c:pt>
                <c:pt idx="392">
                  <c:v>161</c:v>
                </c:pt>
                <c:pt idx="393">
                  <c:v>151</c:v>
                </c:pt>
                <c:pt idx="394">
                  <c:v>147</c:v>
                </c:pt>
                <c:pt idx="395">
                  <c:v>154</c:v>
                </c:pt>
                <c:pt idx="396">
                  <c:v>140</c:v>
                </c:pt>
                <c:pt idx="397">
                  <c:v>146</c:v>
                </c:pt>
                <c:pt idx="398">
                  <c:v>142</c:v>
                </c:pt>
                <c:pt idx="399">
                  <c:v>150</c:v>
                </c:pt>
                <c:pt idx="400">
                  <c:v>133</c:v>
                </c:pt>
                <c:pt idx="401">
                  <c:v>125</c:v>
                </c:pt>
                <c:pt idx="402">
                  <c:v>131</c:v>
                </c:pt>
                <c:pt idx="403">
                  <c:v>153</c:v>
                </c:pt>
                <c:pt idx="404">
                  <c:v>136</c:v>
                </c:pt>
                <c:pt idx="405">
                  <c:v>133</c:v>
                </c:pt>
                <c:pt idx="406">
                  <c:v>169</c:v>
                </c:pt>
                <c:pt idx="407">
                  <c:v>142</c:v>
                </c:pt>
                <c:pt idx="408">
                  <c:v>141</c:v>
                </c:pt>
                <c:pt idx="409">
                  <c:v>145</c:v>
                </c:pt>
                <c:pt idx="410">
                  <c:v>135</c:v>
                </c:pt>
                <c:pt idx="411">
                  <c:v>147</c:v>
                </c:pt>
                <c:pt idx="412">
                  <c:v>132</c:v>
                </c:pt>
                <c:pt idx="413">
                  <c:v>149</c:v>
                </c:pt>
                <c:pt idx="414">
                  <c:v>124</c:v>
                </c:pt>
                <c:pt idx="415">
                  <c:v>119</c:v>
                </c:pt>
                <c:pt idx="416">
                  <c:v>116</c:v>
                </c:pt>
                <c:pt idx="417">
                  <c:v>124</c:v>
                </c:pt>
                <c:pt idx="418">
                  <c:v>128</c:v>
                </c:pt>
                <c:pt idx="419">
                  <c:v>122</c:v>
                </c:pt>
                <c:pt idx="420">
                  <c:v>126</c:v>
                </c:pt>
                <c:pt idx="421">
                  <c:v>120</c:v>
                </c:pt>
                <c:pt idx="422">
                  <c:v>116</c:v>
                </c:pt>
                <c:pt idx="423">
                  <c:v>111</c:v>
                </c:pt>
                <c:pt idx="424">
                  <c:v>133</c:v>
                </c:pt>
                <c:pt idx="425">
                  <c:v>103</c:v>
                </c:pt>
                <c:pt idx="426">
                  <c:v>114</c:v>
                </c:pt>
                <c:pt idx="427">
                  <c:v>109</c:v>
                </c:pt>
                <c:pt idx="428">
                  <c:v>111</c:v>
                </c:pt>
                <c:pt idx="429">
                  <c:v>119</c:v>
                </c:pt>
                <c:pt idx="430">
                  <c:v>114</c:v>
                </c:pt>
                <c:pt idx="431">
                  <c:v>115</c:v>
                </c:pt>
                <c:pt idx="432">
                  <c:v>127</c:v>
                </c:pt>
                <c:pt idx="433">
                  <c:v>125</c:v>
                </c:pt>
                <c:pt idx="434">
                  <c:v>108</c:v>
                </c:pt>
                <c:pt idx="435">
                  <c:v>110</c:v>
                </c:pt>
                <c:pt idx="436">
                  <c:v>99</c:v>
                </c:pt>
                <c:pt idx="437">
                  <c:v>94</c:v>
                </c:pt>
                <c:pt idx="438">
                  <c:v>106</c:v>
                </c:pt>
                <c:pt idx="439">
                  <c:v>105</c:v>
                </c:pt>
                <c:pt idx="440">
                  <c:v>90</c:v>
                </c:pt>
                <c:pt idx="441">
                  <c:v>88</c:v>
                </c:pt>
                <c:pt idx="442">
                  <c:v>95</c:v>
                </c:pt>
                <c:pt idx="443">
                  <c:v>88</c:v>
                </c:pt>
                <c:pt idx="444">
                  <c:v>93</c:v>
                </c:pt>
                <c:pt idx="445">
                  <c:v>94</c:v>
                </c:pt>
                <c:pt idx="446">
                  <c:v>100</c:v>
                </c:pt>
                <c:pt idx="447">
                  <c:v>94</c:v>
                </c:pt>
                <c:pt idx="448">
                  <c:v>97</c:v>
                </c:pt>
                <c:pt idx="449">
                  <c:v>93</c:v>
                </c:pt>
                <c:pt idx="450">
                  <c:v>101</c:v>
                </c:pt>
                <c:pt idx="451">
                  <c:v>92</c:v>
                </c:pt>
                <c:pt idx="452">
                  <c:v>90</c:v>
                </c:pt>
                <c:pt idx="453">
                  <c:v>113</c:v>
                </c:pt>
                <c:pt idx="454">
                  <c:v>92</c:v>
                </c:pt>
                <c:pt idx="455">
                  <c:v>96</c:v>
                </c:pt>
                <c:pt idx="456">
                  <c:v>103</c:v>
                </c:pt>
                <c:pt idx="457">
                  <c:v>109</c:v>
                </c:pt>
                <c:pt idx="458">
                  <c:v>103</c:v>
                </c:pt>
                <c:pt idx="459">
                  <c:v>108</c:v>
                </c:pt>
                <c:pt idx="460">
                  <c:v>93</c:v>
                </c:pt>
                <c:pt idx="461">
                  <c:v>126</c:v>
                </c:pt>
                <c:pt idx="462">
                  <c:v>95</c:v>
                </c:pt>
                <c:pt idx="463">
                  <c:v>77</c:v>
                </c:pt>
                <c:pt idx="464">
                  <c:v>89</c:v>
                </c:pt>
                <c:pt idx="465">
                  <c:v>81</c:v>
                </c:pt>
                <c:pt idx="466">
                  <c:v>104</c:v>
                </c:pt>
                <c:pt idx="467">
                  <c:v>97</c:v>
                </c:pt>
                <c:pt idx="468">
                  <c:v>116</c:v>
                </c:pt>
                <c:pt idx="469">
                  <c:v>106</c:v>
                </c:pt>
                <c:pt idx="470">
                  <c:v>73</c:v>
                </c:pt>
                <c:pt idx="471">
                  <c:v>90</c:v>
                </c:pt>
                <c:pt idx="472">
                  <c:v>96</c:v>
                </c:pt>
                <c:pt idx="473">
                  <c:v>104</c:v>
                </c:pt>
                <c:pt idx="474">
                  <c:v>93</c:v>
                </c:pt>
                <c:pt idx="475">
                  <c:v>87</c:v>
                </c:pt>
                <c:pt idx="476">
                  <c:v>106</c:v>
                </c:pt>
                <c:pt idx="477">
                  <c:v>81</c:v>
                </c:pt>
                <c:pt idx="478">
                  <c:v>89</c:v>
                </c:pt>
                <c:pt idx="479">
                  <c:v>86</c:v>
                </c:pt>
                <c:pt idx="480">
                  <c:v>84</c:v>
                </c:pt>
                <c:pt idx="481">
                  <c:v>90</c:v>
                </c:pt>
                <c:pt idx="482">
                  <c:v>98</c:v>
                </c:pt>
                <c:pt idx="483">
                  <c:v>73</c:v>
                </c:pt>
                <c:pt idx="484">
                  <c:v>88</c:v>
                </c:pt>
                <c:pt idx="485">
                  <c:v>92</c:v>
                </c:pt>
                <c:pt idx="486">
                  <c:v>99</c:v>
                </c:pt>
                <c:pt idx="487">
                  <c:v>94</c:v>
                </c:pt>
                <c:pt idx="488">
                  <c:v>82</c:v>
                </c:pt>
                <c:pt idx="489">
                  <c:v>93</c:v>
                </c:pt>
                <c:pt idx="490">
                  <c:v>91</c:v>
                </c:pt>
                <c:pt idx="491">
                  <c:v>71</c:v>
                </c:pt>
                <c:pt idx="492">
                  <c:v>76</c:v>
                </c:pt>
                <c:pt idx="493">
                  <c:v>88</c:v>
                </c:pt>
                <c:pt idx="494">
                  <c:v>96</c:v>
                </c:pt>
                <c:pt idx="495">
                  <c:v>88</c:v>
                </c:pt>
                <c:pt idx="496">
                  <c:v>90</c:v>
                </c:pt>
                <c:pt idx="497">
                  <c:v>91</c:v>
                </c:pt>
                <c:pt idx="498">
                  <c:v>95</c:v>
                </c:pt>
                <c:pt idx="499">
                  <c:v>76</c:v>
                </c:pt>
                <c:pt idx="500">
                  <c:v>98</c:v>
                </c:pt>
                <c:pt idx="501">
                  <c:v>83</c:v>
                </c:pt>
                <c:pt idx="502">
                  <c:v>85</c:v>
                </c:pt>
                <c:pt idx="503">
                  <c:v>100</c:v>
                </c:pt>
                <c:pt idx="504">
                  <c:v>91</c:v>
                </c:pt>
                <c:pt idx="505">
                  <c:v>74</c:v>
                </c:pt>
                <c:pt idx="506">
                  <c:v>91</c:v>
                </c:pt>
                <c:pt idx="507">
                  <c:v>97</c:v>
                </c:pt>
                <c:pt idx="508">
                  <c:v>83</c:v>
                </c:pt>
                <c:pt idx="509">
                  <c:v>93</c:v>
                </c:pt>
                <c:pt idx="510">
                  <c:v>83</c:v>
                </c:pt>
                <c:pt idx="511">
                  <c:v>74</c:v>
                </c:pt>
                <c:pt idx="512">
                  <c:v>78</c:v>
                </c:pt>
                <c:pt idx="513">
                  <c:v>85</c:v>
                </c:pt>
                <c:pt idx="514">
                  <c:v>81</c:v>
                </c:pt>
                <c:pt idx="515">
                  <c:v>93</c:v>
                </c:pt>
                <c:pt idx="516">
                  <c:v>79</c:v>
                </c:pt>
                <c:pt idx="517">
                  <c:v>97</c:v>
                </c:pt>
                <c:pt idx="518">
                  <c:v>92</c:v>
                </c:pt>
                <c:pt idx="519">
                  <c:v>97</c:v>
                </c:pt>
                <c:pt idx="520">
                  <c:v>106</c:v>
                </c:pt>
                <c:pt idx="521">
                  <c:v>96</c:v>
                </c:pt>
                <c:pt idx="522">
                  <c:v>76</c:v>
                </c:pt>
                <c:pt idx="523">
                  <c:v>99</c:v>
                </c:pt>
                <c:pt idx="524">
                  <c:v>82</c:v>
                </c:pt>
                <c:pt idx="525">
                  <c:v>94</c:v>
                </c:pt>
                <c:pt idx="526">
                  <c:v>93</c:v>
                </c:pt>
                <c:pt idx="527">
                  <c:v>83</c:v>
                </c:pt>
                <c:pt idx="528">
                  <c:v>94</c:v>
                </c:pt>
                <c:pt idx="529">
                  <c:v>85</c:v>
                </c:pt>
                <c:pt idx="530">
                  <c:v>91</c:v>
                </c:pt>
                <c:pt idx="531">
                  <c:v>87</c:v>
                </c:pt>
                <c:pt idx="532">
                  <c:v>98</c:v>
                </c:pt>
                <c:pt idx="533">
                  <c:v>90</c:v>
                </c:pt>
                <c:pt idx="534">
                  <c:v>96</c:v>
                </c:pt>
                <c:pt idx="535">
                  <c:v>94</c:v>
                </c:pt>
                <c:pt idx="536">
                  <c:v>100</c:v>
                </c:pt>
                <c:pt idx="537">
                  <c:v>89</c:v>
                </c:pt>
                <c:pt idx="538">
                  <c:v>100</c:v>
                </c:pt>
                <c:pt idx="539">
                  <c:v>104</c:v>
                </c:pt>
                <c:pt idx="540">
                  <c:v>83</c:v>
                </c:pt>
                <c:pt idx="541">
                  <c:v>94</c:v>
                </c:pt>
                <c:pt idx="542">
                  <c:v>89</c:v>
                </c:pt>
                <c:pt idx="543">
                  <c:v>97</c:v>
                </c:pt>
                <c:pt idx="544">
                  <c:v>88</c:v>
                </c:pt>
                <c:pt idx="545">
                  <c:v>105</c:v>
                </c:pt>
                <c:pt idx="546">
                  <c:v>109</c:v>
                </c:pt>
                <c:pt idx="547">
                  <c:v>94</c:v>
                </c:pt>
                <c:pt idx="548">
                  <c:v>103</c:v>
                </c:pt>
                <c:pt idx="549">
                  <c:v>80</c:v>
                </c:pt>
                <c:pt idx="550">
                  <c:v>99</c:v>
                </c:pt>
                <c:pt idx="551">
                  <c:v>85</c:v>
                </c:pt>
                <c:pt idx="552">
                  <c:v>93</c:v>
                </c:pt>
                <c:pt idx="553">
                  <c:v>97</c:v>
                </c:pt>
                <c:pt idx="554">
                  <c:v>86</c:v>
                </c:pt>
                <c:pt idx="555">
                  <c:v>88</c:v>
                </c:pt>
                <c:pt idx="556">
                  <c:v>90</c:v>
                </c:pt>
                <c:pt idx="557">
                  <c:v>111</c:v>
                </c:pt>
                <c:pt idx="558">
                  <c:v>112</c:v>
                </c:pt>
                <c:pt idx="559">
                  <c:v>90</c:v>
                </c:pt>
                <c:pt idx="560">
                  <c:v>102</c:v>
                </c:pt>
                <c:pt idx="561">
                  <c:v>109</c:v>
                </c:pt>
                <c:pt idx="562">
                  <c:v>104</c:v>
                </c:pt>
                <c:pt idx="563">
                  <c:v>93</c:v>
                </c:pt>
                <c:pt idx="564">
                  <c:v>106</c:v>
                </c:pt>
                <c:pt idx="565">
                  <c:v>109</c:v>
                </c:pt>
                <c:pt idx="566">
                  <c:v>99</c:v>
                </c:pt>
                <c:pt idx="567">
                  <c:v>86</c:v>
                </c:pt>
                <c:pt idx="568">
                  <c:v>108</c:v>
                </c:pt>
                <c:pt idx="569">
                  <c:v>108</c:v>
                </c:pt>
                <c:pt idx="570">
                  <c:v>111</c:v>
                </c:pt>
                <c:pt idx="571">
                  <c:v>98</c:v>
                </c:pt>
                <c:pt idx="572">
                  <c:v>111</c:v>
                </c:pt>
                <c:pt idx="573">
                  <c:v>115</c:v>
                </c:pt>
                <c:pt idx="574">
                  <c:v>108</c:v>
                </c:pt>
                <c:pt idx="575">
                  <c:v>101</c:v>
                </c:pt>
                <c:pt idx="576">
                  <c:v>80</c:v>
                </c:pt>
                <c:pt idx="577">
                  <c:v>92</c:v>
                </c:pt>
                <c:pt idx="578">
                  <c:v>105</c:v>
                </c:pt>
                <c:pt idx="579">
                  <c:v>94</c:v>
                </c:pt>
                <c:pt idx="580">
                  <c:v>115</c:v>
                </c:pt>
                <c:pt idx="581">
                  <c:v>118</c:v>
                </c:pt>
                <c:pt idx="582">
                  <c:v>113</c:v>
                </c:pt>
                <c:pt idx="583">
                  <c:v>106</c:v>
                </c:pt>
                <c:pt idx="584">
                  <c:v>106</c:v>
                </c:pt>
                <c:pt idx="585">
                  <c:v>104</c:v>
                </c:pt>
                <c:pt idx="586">
                  <c:v>96</c:v>
                </c:pt>
                <c:pt idx="587">
                  <c:v>111</c:v>
                </c:pt>
                <c:pt idx="588">
                  <c:v>104</c:v>
                </c:pt>
                <c:pt idx="589">
                  <c:v>104</c:v>
                </c:pt>
                <c:pt idx="590">
                  <c:v>92</c:v>
                </c:pt>
                <c:pt idx="591">
                  <c:v>117</c:v>
                </c:pt>
                <c:pt idx="592">
                  <c:v>117</c:v>
                </c:pt>
                <c:pt idx="593">
                  <c:v>100</c:v>
                </c:pt>
                <c:pt idx="594">
                  <c:v>118</c:v>
                </c:pt>
                <c:pt idx="595">
                  <c:v>114</c:v>
                </c:pt>
                <c:pt idx="596">
                  <c:v>102</c:v>
                </c:pt>
                <c:pt idx="597">
                  <c:v>117</c:v>
                </c:pt>
                <c:pt idx="598">
                  <c:v>110</c:v>
                </c:pt>
                <c:pt idx="599">
                  <c:v>118</c:v>
                </c:pt>
                <c:pt idx="600">
                  <c:v>129</c:v>
                </c:pt>
                <c:pt idx="601">
                  <c:v>122</c:v>
                </c:pt>
                <c:pt idx="602">
                  <c:v>128</c:v>
                </c:pt>
                <c:pt idx="603">
                  <c:v>116</c:v>
                </c:pt>
                <c:pt idx="604">
                  <c:v>129</c:v>
                </c:pt>
                <c:pt idx="605">
                  <c:v>126</c:v>
                </c:pt>
                <c:pt idx="606">
                  <c:v>123</c:v>
                </c:pt>
                <c:pt idx="607">
                  <c:v>128</c:v>
                </c:pt>
                <c:pt idx="608">
                  <c:v>123</c:v>
                </c:pt>
                <c:pt idx="609">
                  <c:v>130</c:v>
                </c:pt>
                <c:pt idx="610">
                  <c:v>127</c:v>
                </c:pt>
                <c:pt idx="611">
                  <c:v>134</c:v>
                </c:pt>
                <c:pt idx="612">
                  <c:v>117</c:v>
                </c:pt>
                <c:pt idx="613">
                  <c:v>131</c:v>
                </c:pt>
                <c:pt idx="614">
                  <c:v>129</c:v>
                </c:pt>
                <c:pt idx="615">
                  <c:v>149</c:v>
                </c:pt>
                <c:pt idx="616">
                  <c:v>125</c:v>
                </c:pt>
                <c:pt idx="617">
                  <c:v>138</c:v>
                </c:pt>
                <c:pt idx="618">
                  <c:v>149</c:v>
                </c:pt>
                <c:pt idx="619">
                  <c:v>130</c:v>
                </c:pt>
                <c:pt idx="620">
                  <c:v>157</c:v>
                </c:pt>
                <c:pt idx="621">
                  <c:v>135</c:v>
                </c:pt>
                <c:pt idx="622">
                  <c:v>139</c:v>
                </c:pt>
                <c:pt idx="623">
                  <c:v>134</c:v>
                </c:pt>
                <c:pt idx="624">
                  <c:v>138</c:v>
                </c:pt>
                <c:pt idx="625">
                  <c:v>152</c:v>
                </c:pt>
                <c:pt idx="626">
                  <c:v>144</c:v>
                </c:pt>
                <c:pt idx="627">
                  <c:v>155</c:v>
                </c:pt>
                <c:pt idx="628">
                  <c:v>149</c:v>
                </c:pt>
                <c:pt idx="629">
                  <c:v>153</c:v>
                </c:pt>
                <c:pt idx="630">
                  <c:v>142</c:v>
                </c:pt>
                <c:pt idx="631">
                  <c:v>164</c:v>
                </c:pt>
                <c:pt idx="632">
                  <c:v>145</c:v>
                </c:pt>
                <c:pt idx="633">
                  <c:v>166</c:v>
                </c:pt>
                <c:pt idx="634">
                  <c:v>138</c:v>
                </c:pt>
                <c:pt idx="635">
                  <c:v>159</c:v>
                </c:pt>
                <c:pt idx="636">
                  <c:v>163</c:v>
                </c:pt>
                <c:pt idx="637">
                  <c:v>173</c:v>
                </c:pt>
                <c:pt idx="638">
                  <c:v>180</c:v>
                </c:pt>
                <c:pt idx="639">
                  <c:v>160</c:v>
                </c:pt>
                <c:pt idx="640">
                  <c:v>159</c:v>
                </c:pt>
                <c:pt idx="641">
                  <c:v>145</c:v>
                </c:pt>
                <c:pt idx="642">
                  <c:v>193</c:v>
                </c:pt>
                <c:pt idx="643">
                  <c:v>187</c:v>
                </c:pt>
                <c:pt idx="644">
                  <c:v>152</c:v>
                </c:pt>
                <c:pt idx="645">
                  <c:v>191</c:v>
                </c:pt>
                <c:pt idx="646">
                  <c:v>172</c:v>
                </c:pt>
                <c:pt idx="647">
                  <c:v>168</c:v>
                </c:pt>
                <c:pt idx="648">
                  <c:v>157</c:v>
                </c:pt>
                <c:pt idx="649">
                  <c:v>190</c:v>
                </c:pt>
                <c:pt idx="650">
                  <c:v>174</c:v>
                </c:pt>
                <c:pt idx="651">
                  <c:v>189</c:v>
                </c:pt>
                <c:pt idx="652">
                  <c:v>184</c:v>
                </c:pt>
                <c:pt idx="653">
                  <c:v>172</c:v>
                </c:pt>
                <c:pt idx="654">
                  <c:v>181</c:v>
                </c:pt>
                <c:pt idx="655">
                  <c:v>192</c:v>
                </c:pt>
                <c:pt idx="656">
                  <c:v>197</c:v>
                </c:pt>
                <c:pt idx="657">
                  <c:v>178</c:v>
                </c:pt>
                <c:pt idx="658">
                  <c:v>235</c:v>
                </c:pt>
                <c:pt idx="659">
                  <c:v>203</c:v>
                </c:pt>
                <c:pt idx="660">
                  <c:v>224</c:v>
                </c:pt>
                <c:pt idx="661">
                  <c:v>199</c:v>
                </c:pt>
                <c:pt idx="662">
                  <c:v>225</c:v>
                </c:pt>
                <c:pt idx="663">
                  <c:v>182</c:v>
                </c:pt>
                <c:pt idx="664">
                  <c:v>231</c:v>
                </c:pt>
                <c:pt idx="665">
                  <c:v>217</c:v>
                </c:pt>
                <c:pt idx="666">
                  <c:v>218</c:v>
                </c:pt>
                <c:pt idx="667">
                  <c:v>217</c:v>
                </c:pt>
                <c:pt idx="668">
                  <c:v>208</c:v>
                </c:pt>
                <c:pt idx="669">
                  <c:v>226</c:v>
                </c:pt>
                <c:pt idx="670">
                  <c:v>249</c:v>
                </c:pt>
                <c:pt idx="671">
                  <c:v>230</c:v>
                </c:pt>
                <c:pt idx="672">
                  <c:v>255</c:v>
                </c:pt>
                <c:pt idx="673">
                  <c:v>245</c:v>
                </c:pt>
                <c:pt idx="674">
                  <c:v>218</c:v>
                </c:pt>
                <c:pt idx="675">
                  <c:v>253</c:v>
                </c:pt>
                <c:pt idx="676">
                  <c:v>243</c:v>
                </c:pt>
                <c:pt idx="677">
                  <c:v>231</c:v>
                </c:pt>
                <c:pt idx="678">
                  <c:v>238</c:v>
                </c:pt>
                <c:pt idx="679">
                  <c:v>271</c:v>
                </c:pt>
                <c:pt idx="680">
                  <c:v>276</c:v>
                </c:pt>
                <c:pt idx="681">
                  <c:v>266</c:v>
                </c:pt>
                <c:pt idx="682">
                  <c:v>233</c:v>
                </c:pt>
                <c:pt idx="683">
                  <c:v>286</c:v>
                </c:pt>
                <c:pt idx="684">
                  <c:v>276</c:v>
                </c:pt>
                <c:pt idx="685">
                  <c:v>275</c:v>
                </c:pt>
                <c:pt idx="686">
                  <c:v>271</c:v>
                </c:pt>
                <c:pt idx="687">
                  <c:v>260</c:v>
                </c:pt>
                <c:pt idx="688">
                  <c:v>261</c:v>
                </c:pt>
                <c:pt idx="689">
                  <c:v>287</c:v>
                </c:pt>
                <c:pt idx="690">
                  <c:v>269</c:v>
                </c:pt>
                <c:pt idx="691">
                  <c:v>287</c:v>
                </c:pt>
                <c:pt idx="692">
                  <c:v>279</c:v>
                </c:pt>
                <c:pt idx="693">
                  <c:v>278</c:v>
                </c:pt>
                <c:pt idx="694">
                  <c:v>271</c:v>
                </c:pt>
                <c:pt idx="695">
                  <c:v>247</c:v>
                </c:pt>
                <c:pt idx="696">
                  <c:v>253</c:v>
                </c:pt>
                <c:pt idx="697">
                  <c:v>280</c:v>
                </c:pt>
                <c:pt idx="698">
                  <c:v>262</c:v>
                </c:pt>
                <c:pt idx="699">
                  <c:v>270</c:v>
                </c:pt>
                <c:pt idx="700">
                  <c:v>251</c:v>
                </c:pt>
                <c:pt idx="701">
                  <c:v>265</c:v>
                </c:pt>
                <c:pt idx="702">
                  <c:v>277</c:v>
                </c:pt>
                <c:pt idx="703">
                  <c:v>248</c:v>
                </c:pt>
                <c:pt idx="704">
                  <c:v>280</c:v>
                </c:pt>
                <c:pt idx="705">
                  <c:v>241</c:v>
                </c:pt>
                <c:pt idx="706">
                  <c:v>239</c:v>
                </c:pt>
                <c:pt idx="707">
                  <c:v>259</c:v>
                </c:pt>
                <c:pt idx="708">
                  <c:v>251</c:v>
                </c:pt>
                <c:pt idx="709">
                  <c:v>247</c:v>
                </c:pt>
                <c:pt idx="710">
                  <c:v>252</c:v>
                </c:pt>
                <c:pt idx="711">
                  <c:v>222</c:v>
                </c:pt>
                <c:pt idx="712">
                  <c:v>252</c:v>
                </c:pt>
                <c:pt idx="713">
                  <c:v>237</c:v>
                </c:pt>
                <c:pt idx="714">
                  <c:v>234</c:v>
                </c:pt>
                <c:pt idx="715">
                  <c:v>227</c:v>
                </c:pt>
                <c:pt idx="716">
                  <c:v>192</c:v>
                </c:pt>
                <c:pt idx="717">
                  <c:v>217</c:v>
                </c:pt>
                <c:pt idx="718">
                  <c:v>216</c:v>
                </c:pt>
                <c:pt idx="719">
                  <c:v>221</c:v>
                </c:pt>
                <c:pt idx="720">
                  <c:v>225</c:v>
                </c:pt>
                <c:pt idx="721">
                  <c:v>187</c:v>
                </c:pt>
                <c:pt idx="722">
                  <c:v>215</c:v>
                </c:pt>
                <c:pt idx="723">
                  <c:v>217</c:v>
                </c:pt>
                <c:pt idx="724">
                  <c:v>231</c:v>
                </c:pt>
                <c:pt idx="725">
                  <c:v>202</c:v>
                </c:pt>
                <c:pt idx="726">
                  <c:v>201</c:v>
                </c:pt>
                <c:pt idx="727">
                  <c:v>206</c:v>
                </c:pt>
                <c:pt idx="728">
                  <c:v>191</c:v>
                </c:pt>
                <c:pt idx="729">
                  <c:v>182</c:v>
                </c:pt>
                <c:pt idx="730">
                  <c:v>177</c:v>
                </c:pt>
                <c:pt idx="731">
                  <c:v>168</c:v>
                </c:pt>
                <c:pt idx="732">
                  <c:v>186</c:v>
                </c:pt>
                <c:pt idx="733">
                  <c:v>176</c:v>
                </c:pt>
                <c:pt idx="734">
                  <c:v>189</c:v>
                </c:pt>
                <c:pt idx="735">
                  <c:v>169</c:v>
                </c:pt>
                <c:pt idx="736">
                  <c:v>168</c:v>
                </c:pt>
                <c:pt idx="737">
                  <c:v>147</c:v>
                </c:pt>
                <c:pt idx="738">
                  <c:v>156</c:v>
                </c:pt>
                <c:pt idx="739">
                  <c:v>195</c:v>
                </c:pt>
                <c:pt idx="740">
                  <c:v>152</c:v>
                </c:pt>
                <c:pt idx="741">
                  <c:v>159</c:v>
                </c:pt>
                <c:pt idx="742">
                  <c:v>148</c:v>
                </c:pt>
                <c:pt idx="743">
                  <c:v>154</c:v>
                </c:pt>
                <c:pt idx="744">
                  <c:v>156</c:v>
                </c:pt>
                <c:pt idx="745">
                  <c:v>135</c:v>
                </c:pt>
                <c:pt idx="746">
                  <c:v>165</c:v>
                </c:pt>
                <c:pt idx="747">
                  <c:v>145</c:v>
                </c:pt>
                <c:pt idx="748">
                  <c:v>148</c:v>
                </c:pt>
                <c:pt idx="749">
                  <c:v>142</c:v>
                </c:pt>
                <c:pt idx="750">
                  <c:v>138</c:v>
                </c:pt>
                <c:pt idx="751">
                  <c:v>150</c:v>
                </c:pt>
                <c:pt idx="752">
                  <c:v>144</c:v>
                </c:pt>
                <c:pt idx="753">
                  <c:v>105</c:v>
                </c:pt>
                <c:pt idx="754">
                  <c:v>134</c:v>
                </c:pt>
                <c:pt idx="755">
                  <c:v>120</c:v>
                </c:pt>
                <c:pt idx="756">
                  <c:v>146</c:v>
                </c:pt>
                <c:pt idx="757">
                  <c:v>125</c:v>
                </c:pt>
                <c:pt idx="758">
                  <c:v>120</c:v>
                </c:pt>
                <c:pt idx="759">
                  <c:v>129</c:v>
                </c:pt>
                <c:pt idx="760">
                  <c:v>123</c:v>
                </c:pt>
                <c:pt idx="761">
                  <c:v>121</c:v>
                </c:pt>
                <c:pt idx="762">
                  <c:v>127</c:v>
                </c:pt>
                <c:pt idx="763">
                  <c:v>111</c:v>
                </c:pt>
                <c:pt idx="764">
                  <c:v>124</c:v>
                </c:pt>
                <c:pt idx="765">
                  <c:v>124</c:v>
                </c:pt>
                <c:pt idx="766">
                  <c:v>116</c:v>
                </c:pt>
                <c:pt idx="767">
                  <c:v>121</c:v>
                </c:pt>
                <c:pt idx="768">
                  <c:v>123</c:v>
                </c:pt>
                <c:pt idx="769">
                  <c:v>109</c:v>
                </c:pt>
                <c:pt idx="770">
                  <c:v>105</c:v>
                </c:pt>
                <c:pt idx="771">
                  <c:v>102</c:v>
                </c:pt>
                <c:pt idx="772">
                  <c:v>116</c:v>
                </c:pt>
                <c:pt idx="773">
                  <c:v>104</c:v>
                </c:pt>
                <c:pt idx="774">
                  <c:v>114</c:v>
                </c:pt>
                <c:pt idx="775">
                  <c:v>103</c:v>
                </c:pt>
                <c:pt idx="776">
                  <c:v>111</c:v>
                </c:pt>
                <c:pt idx="777">
                  <c:v>94</c:v>
                </c:pt>
                <c:pt idx="778">
                  <c:v>119</c:v>
                </c:pt>
                <c:pt idx="779">
                  <c:v>96</c:v>
                </c:pt>
                <c:pt idx="780">
                  <c:v>109</c:v>
                </c:pt>
                <c:pt idx="781">
                  <c:v>91</c:v>
                </c:pt>
                <c:pt idx="782">
                  <c:v>105</c:v>
                </c:pt>
                <c:pt idx="783">
                  <c:v>93</c:v>
                </c:pt>
                <c:pt idx="784">
                  <c:v>94</c:v>
                </c:pt>
                <c:pt idx="785">
                  <c:v>103</c:v>
                </c:pt>
                <c:pt idx="786">
                  <c:v>96</c:v>
                </c:pt>
                <c:pt idx="787">
                  <c:v>104</c:v>
                </c:pt>
                <c:pt idx="788">
                  <c:v>101</c:v>
                </c:pt>
                <c:pt idx="789">
                  <c:v>89</c:v>
                </c:pt>
                <c:pt idx="790">
                  <c:v>89</c:v>
                </c:pt>
                <c:pt idx="791">
                  <c:v>108</c:v>
                </c:pt>
                <c:pt idx="792">
                  <c:v>100</c:v>
                </c:pt>
                <c:pt idx="793">
                  <c:v>93</c:v>
                </c:pt>
                <c:pt idx="794">
                  <c:v>102</c:v>
                </c:pt>
                <c:pt idx="795">
                  <c:v>109</c:v>
                </c:pt>
                <c:pt idx="796">
                  <c:v>112</c:v>
                </c:pt>
                <c:pt idx="797">
                  <c:v>94</c:v>
                </c:pt>
                <c:pt idx="798">
                  <c:v>111</c:v>
                </c:pt>
                <c:pt idx="799">
                  <c:v>103</c:v>
                </c:pt>
                <c:pt idx="800">
                  <c:v>83</c:v>
                </c:pt>
                <c:pt idx="801">
                  <c:v>98</c:v>
                </c:pt>
                <c:pt idx="802">
                  <c:v>77</c:v>
                </c:pt>
                <c:pt idx="803">
                  <c:v>86</c:v>
                </c:pt>
                <c:pt idx="804">
                  <c:v>97</c:v>
                </c:pt>
                <c:pt idx="805">
                  <c:v>89</c:v>
                </c:pt>
                <c:pt idx="806">
                  <c:v>76</c:v>
                </c:pt>
                <c:pt idx="807">
                  <c:v>85</c:v>
                </c:pt>
                <c:pt idx="808">
                  <c:v>96</c:v>
                </c:pt>
                <c:pt idx="809">
                  <c:v>93</c:v>
                </c:pt>
                <c:pt idx="810">
                  <c:v>97</c:v>
                </c:pt>
                <c:pt idx="811">
                  <c:v>72</c:v>
                </c:pt>
                <c:pt idx="812">
                  <c:v>98</c:v>
                </c:pt>
                <c:pt idx="813">
                  <c:v>93</c:v>
                </c:pt>
                <c:pt idx="814">
                  <c:v>90</c:v>
                </c:pt>
                <c:pt idx="815">
                  <c:v>99</c:v>
                </c:pt>
                <c:pt idx="816">
                  <c:v>86</c:v>
                </c:pt>
                <c:pt idx="817">
                  <c:v>90</c:v>
                </c:pt>
                <c:pt idx="818">
                  <c:v>77</c:v>
                </c:pt>
                <c:pt idx="819">
                  <c:v>73</c:v>
                </c:pt>
                <c:pt idx="820">
                  <c:v>86</c:v>
                </c:pt>
                <c:pt idx="821">
                  <c:v>90</c:v>
                </c:pt>
                <c:pt idx="822">
                  <c:v>83</c:v>
                </c:pt>
                <c:pt idx="823">
                  <c:v>94</c:v>
                </c:pt>
                <c:pt idx="824">
                  <c:v>102</c:v>
                </c:pt>
                <c:pt idx="825">
                  <c:v>82</c:v>
                </c:pt>
                <c:pt idx="826">
                  <c:v>86</c:v>
                </c:pt>
                <c:pt idx="827">
                  <c:v>98</c:v>
                </c:pt>
                <c:pt idx="828">
                  <c:v>77</c:v>
                </c:pt>
                <c:pt idx="829">
                  <c:v>97</c:v>
                </c:pt>
                <c:pt idx="830">
                  <c:v>85</c:v>
                </c:pt>
                <c:pt idx="831">
                  <c:v>78</c:v>
                </c:pt>
                <c:pt idx="832">
                  <c:v>93</c:v>
                </c:pt>
                <c:pt idx="833">
                  <c:v>92</c:v>
                </c:pt>
                <c:pt idx="834">
                  <c:v>76</c:v>
                </c:pt>
                <c:pt idx="835">
                  <c:v>100</c:v>
                </c:pt>
                <c:pt idx="836">
                  <c:v>76</c:v>
                </c:pt>
                <c:pt idx="837">
                  <c:v>97</c:v>
                </c:pt>
                <c:pt idx="838">
                  <c:v>72</c:v>
                </c:pt>
                <c:pt idx="839">
                  <c:v>91</c:v>
                </c:pt>
                <c:pt idx="840">
                  <c:v>95</c:v>
                </c:pt>
                <c:pt idx="841">
                  <c:v>80</c:v>
                </c:pt>
                <c:pt idx="842">
                  <c:v>82</c:v>
                </c:pt>
                <c:pt idx="843">
                  <c:v>104</c:v>
                </c:pt>
                <c:pt idx="844">
                  <c:v>89</c:v>
                </c:pt>
                <c:pt idx="845">
                  <c:v>82</c:v>
                </c:pt>
                <c:pt idx="846">
                  <c:v>103</c:v>
                </c:pt>
                <c:pt idx="847">
                  <c:v>96</c:v>
                </c:pt>
                <c:pt idx="848">
                  <c:v>115</c:v>
                </c:pt>
                <c:pt idx="849">
                  <c:v>88</c:v>
                </c:pt>
                <c:pt idx="850">
                  <c:v>97</c:v>
                </c:pt>
                <c:pt idx="851">
                  <c:v>106</c:v>
                </c:pt>
                <c:pt idx="852">
                  <c:v>94</c:v>
                </c:pt>
                <c:pt idx="853">
                  <c:v>89</c:v>
                </c:pt>
                <c:pt idx="854">
                  <c:v>107</c:v>
                </c:pt>
                <c:pt idx="855">
                  <c:v>105</c:v>
                </c:pt>
                <c:pt idx="856">
                  <c:v>94</c:v>
                </c:pt>
                <c:pt idx="857">
                  <c:v>107</c:v>
                </c:pt>
                <c:pt idx="858">
                  <c:v>99</c:v>
                </c:pt>
                <c:pt idx="859">
                  <c:v>127</c:v>
                </c:pt>
                <c:pt idx="860">
                  <c:v>91</c:v>
                </c:pt>
                <c:pt idx="861">
                  <c:v>108</c:v>
                </c:pt>
                <c:pt idx="862">
                  <c:v>78</c:v>
                </c:pt>
                <c:pt idx="863">
                  <c:v>114</c:v>
                </c:pt>
                <c:pt idx="864">
                  <c:v>106</c:v>
                </c:pt>
                <c:pt idx="865">
                  <c:v>114</c:v>
                </c:pt>
                <c:pt idx="866">
                  <c:v>100</c:v>
                </c:pt>
                <c:pt idx="867">
                  <c:v>105</c:v>
                </c:pt>
                <c:pt idx="868">
                  <c:v>101</c:v>
                </c:pt>
                <c:pt idx="869">
                  <c:v>93</c:v>
                </c:pt>
                <c:pt idx="870">
                  <c:v>134</c:v>
                </c:pt>
                <c:pt idx="871">
                  <c:v>101</c:v>
                </c:pt>
                <c:pt idx="872">
                  <c:v>92</c:v>
                </c:pt>
                <c:pt idx="873">
                  <c:v>112</c:v>
                </c:pt>
                <c:pt idx="874">
                  <c:v>98</c:v>
                </c:pt>
                <c:pt idx="875">
                  <c:v>126</c:v>
                </c:pt>
                <c:pt idx="876">
                  <c:v>118</c:v>
                </c:pt>
                <c:pt idx="877">
                  <c:v>99</c:v>
                </c:pt>
                <c:pt idx="878">
                  <c:v>122</c:v>
                </c:pt>
                <c:pt idx="879">
                  <c:v>101</c:v>
                </c:pt>
                <c:pt idx="880">
                  <c:v>111</c:v>
                </c:pt>
                <c:pt idx="881">
                  <c:v>114</c:v>
                </c:pt>
                <c:pt idx="882">
                  <c:v>105</c:v>
                </c:pt>
                <c:pt idx="883">
                  <c:v>97</c:v>
                </c:pt>
                <c:pt idx="884">
                  <c:v>108</c:v>
                </c:pt>
                <c:pt idx="885">
                  <c:v>92</c:v>
                </c:pt>
                <c:pt idx="886">
                  <c:v>99</c:v>
                </c:pt>
                <c:pt idx="887">
                  <c:v>125</c:v>
                </c:pt>
                <c:pt idx="888">
                  <c:v>123</c:v>
                </c:pt>
                <c:pt idx="889">
                  <c:v>108</c:v>
                </c:pt>
                <c:pt idx="890">
                  <c:v>107</c:v>
                </c:pt>
                <c:pt idx="891">
                  <c:v>106</c:v>
                </c:pt>
                <c:pt idx="892">
                  <c:v>99</c:v>
                </c:pt>
                <c:pt idx="893">
                  <c:v>130</c:v>
                </c:pt>
                <c:pt idx="894">
                  <c:v>98</c:v>
                </c:pt>
                <c:pt idx="895">
                  <c:v>119</c:v>
                </c:pt>
                <c:pt idx="896">
                  <c:v>116</c:v>
                </c:pt>
                <c:pt idx="897">
                  <c:v>99</c:v>
                </c:pt>
                <c:pt idx="898">
                  <c:v>104</c:v>
                </c:pt>
                <c:pt idx="899">
                  <c:v>111</c:v>
                </c:pt>
                <c:pt idx="900">
                  <c:v>105</c:v>
                </c:pt>
                <c:pt idx="901">
                  <c:v>110</c:v>
                </c:pt>
                <c:pt idx="902">
                  <c:v>95</c:v>
                </c:pt>
                <c:pt idx="903">
                  <c:v>103</c:v>
                </c:pt>
                <c:pt idx="904">
                  <c:v>102</c:v>
                </c:pt>
                <c:pt idx="905">
                  <c:v>117</c:v>
                </c:pt>
                <c:pt idx="906">
                  <c:v>100</c:v>
                </c:pt>
                <c:pt idx="907">
                  <c:v>92</c:v>
                </c:pt>
                <c:pt idx="908">
                  <c:v>102</c:v>
                </c:pt>
                <c:pt idx="909">
                  <c:v>114</c:v>
                </c:pt>
                <c:pt idx="910">
                  <c:v>91</c:v>
                </c:pt>
                <c:pt idx="911">
                  <c:v>85</c:v>
                </c:pt>
                <c:pt idx="912">
                  <c:v>92</c:v>
                </c:pt>
                <c:pt idx="913">
                  <c:v>86</c:v>
                </c:pt>
                <c:pt idx="914">
                  <c:v>75</c:v>
                </c:pt>
                <c:pt idx="915">
                  <c:v>102</c:v>
                </c:pt>
                <c:pt idx="916">
                  <c:v>84</c:v>
                </c:pt>
                <c:pt idx="917">
                  <c:v>93</c:v>
                </c:pt>
                <c:pt idx="918">
                  <c:v>77</c:v>
                </c:pt>
                <c:pt idx="919">
                  <c:v>101</c:v>
                </c:pt>
                <c:pt idx="920">
                  <c:v>92</c:v>
                </c:pt>
                <c:pt idx="921">
                  <c:v>93</c:v>
                </c:pt>
                <c:pt idx="922">
                  <c:v>105</c:v>
                </c:pt>
                <c:pt idx="923">
                  <c:v>92</c:v>
                </c:pt>
                <c:pt idx="924">
                  <c:v>77</c:v>
                </c:pt>
                <c:pt idx="925">
                  <c:v>90</c:v>
                </c:pt>
                <c:pt idx="926">
                  <c:v>89</c:v>
                </c:pt>
                <c:pt idx="927">
                  <c:v>70</c:v>
                </c:pt>
                <c:pt idx="928">
                  <c:v>86</c:v>
                </c:pt>
                <c:pt idx="929">
                  <c:v>67</c:v>
                </c:pt>
                <c:pt idx="930">
                  <c:v>83</c:v>
                </c:pt>
                <c:pt idx="931">
                  <c:v>76</c:v>
                </c:pt>
                <c:pt idx="932">
                  <c:v>83</c:v>
                </c:pt>
                <c:pt idx="933">
                  <c:v>95</c:v>
                </c:pt>
                <c:pt idx="934">
                  <c:v>79</c:v>
                </c:pt>
                <c:pt idx="935">
                  <c:v>80</c:v>
                </c:pt>
                <c:pt idx="936">
                  <c:v>81</c:v>
                </c:pt>
                <c:pt idx="937">
                  <c:v>75</c:v>
                </c:pt>
                <c:pt idx="938">
                  <c:v>90</c:v>
                </c:pt>
                <c:pt idx="939">
                  <c:v>80</c:v>
                </c:pt>
                <c:pt idx="940">
                  <c:v>75</c:v>
                </c:pt>
                <c:pt idx="941">
                  <c:v>67</c:v>
                </c:pt>
                <c:pt idx="942">
                  <c:v>87</c:v>
                </c:pt>
                <c:pt idx="943">
                  <c:v>78</c:v>
                </c:pt>
                <c:pt idx="944">
                  <c:v>74</c:v>
                </c:pt>
                <c:pt idx="945">
                  <c:v>79</c:v>
                </c:pt>
                <c:pt idx="946">
                  <c:v>70</c:v>
                </c:pt>
                <c:pt idx="947">
                  <c:v>81</c:v>
                </c:pt>
                <c:pt idx="948">
                  <c:v>71</c:v>
                </c:pt>
                <c:pt idx="949">
                  <c:v>80</c:v>
                </c:pt>
                <c:pt idx="950">
                  <c:v>70</c:v>
                </c:pt>
                <c:pt idx="951">
                  <c:v>63</c:v>
                </c:pt>
                <c:pt idx="952">
                  <c:v>67</c:v>
                </c:pt>
                <c:pt idx="953">
                  <c:v>73</c:v>
                </c:pt>
                <c:pt idx="954">
                  <c:v>82</c:v>
                </c:pt>
                <c:pt idx="955">
                  <c:v>66</c:v>
                </c:pt>
                <c:pt idx="956">
                  <c:v>44</c:v>
                </c:pt>
                <c:pt idx="957">
                  <c:v>66</c:v>
                </c:pt>
                <c:pt idx="958">
                  <c:v>51</c:v>
                </c:pt>
                <c:pt idx="959">
                  <c:v>62</c:v>
                </c:pt>
                <c:pt idx="960">
                  <c:v>66</c:v>
                </c:pt>
                <c:pt idx="961">
                  <c:v>57</c:v>
                </c:pt>
                <c:pt idx="962">
                  <c:v>59</c:v>
                </c:pt>
                <c:pt idx="963">
                  <c:v>57</c:v>
                </c:pt>
                <c:pt idx="964">
                  <c:v>72</c:v>
                </c:pt>
                <c:pt idx="965">
                  <c:v>52</c:v>
                </c:pt>
                <c:pt idx="966">
                  <c:v>55</c:v>
                </c:pt>
                <c:pt idx="967">
                  <c:v>77</c:v>
                </c:pt>
                <c:pt idx="968">
                  <c:v>56</c:v>
                </c:pt>
                <c:pt idx="969">
                  <c:v>63</c:v>
                </c:pt>
                <c:pt idx="970">
                  <c:v>64</c:v>
                </c:pt>
                <c:pt idx="971">
                  <c:v>52</c:v>
                </c:pt>
                <c:pt idx="972">
                  <c:v>55</c:v>
                </c:pt>
                <c:pt idx="973">
                  <c:v>55</c:v>
                </c:pt>
                <c:pt idx="974">
                  <c:v>56</c:v>
                </c:pt>
                <c:pt idx="975">
                  <c:v>65</c:v>
                </c:pt>
                <c:pt idx="976">
                  <c:v>67</c:v>
                </c:pt>
                <c:pt idx="977">
                  <c:v>59</c:v>
                </c:pt>
                <c:pt idx="978">
                  <c:v>61</c:v>
                </c:pt>
                <c:pt idx="979">
                  <c:v>56</c:v>
                </c:pt>
                <c:pt idx="980">
                  <c:v>57</c:v>
                </c:pt>
                <c:pt idx="981">
                  <c:v>68</c:v>
                </c:pt>
                <c:pt idx="982">
                  <c:v>51</c:v>
                </c:pt>
                <c:pt idx="983">
                  <c:v>62</c:v>
                </c:pt>
                <c:pt idx="984">
                  <c:v>46</c:v>
                </c:pt>
                <c:pt idx="985">
                  <c:v>47</c:v>
                </c:pt>
                <c:pt idx="986">
                  <c:v>42</c:v>
                </c:pt>
                <c:pt idx="987">
                  <c:v>51</c:v>
                </c:pt>
                <c:pt idx="988">
                  <c:v>60</c:v>
                </c:pt>
                <c:pt idx="989">
                  <c:v>38</c:v>
                </c:pt>
                <c:pt idx="990">
                  <c:v>49</c:v>
                </c:pt>
                <c:pt idx="991">
                  <c:v>55</c:v>
                </c:pt>
                <c:pt idx="992">
                  <c:v>51</c:v>
                </c:pt>
                <c:pt idx="993">
                  <c:v>43</c:v>
                </c:pt>
                <c:pt idx="994">
                  <c:v>47</c:v>
                </c:pt>
                <c:pt idx="995">
                  <c:v>48</c:v>
                </c:pt>
                <c:pt idx="996">
                  <c:v>59</c:v>
                </c:pt>
                <c:pt idx="997">
                  <c:v>36</c:v>
                </c:pt>
                <c:pt idx="998">
                  <c:v>55</c:v>
                </c:pt>
                <c:pt idx="999">
                  <c:v>36</c:v>
                </c:pt>
                <c:pt idx="1000">
                  <c:v>42</c:v>
                </c:pt>
                <c:pt idx="1001">
                  <c:v>36</c:v>
                </c:pt>
                <c:pt idx="1002">
                  <c:v>38</c:v>
                </c:pt>
                <c:pt idx="1003">
                  <c:v>44</c:v>
                </c:pt>
                <c:pt idx="1004">
                  <c:v>39</c:v>
                </c:pt>
                <c:pt idx="1005">
                  <c:v>49</c:v>
                </c:pt>
                <c:pt idx="1006">
                  <c:v>41</c:v>
                </c:pt>
                <c:pt idx="1007">
                  <c:v>37</c:v>
                </c:pt>
                <c:pt idx="1008">
                  <c:v>35</c:v>
                </c:pt>
                <c:pt idx="1009">
                  <c:v>54</c:v>
                </c:pt>
                <c:pt idx="1010">
                  <c:v>43</c:v>
                </c:pt>
                <c:pt idx="1011">
                  <c:v>39</c:v>
                </c:pt>
                <c:pt idx="1012">
                  <c:v>36</c:v>
                </c:pt>
                <c:pt idx="1013">
                  <c:v>36</c:v>
                </c:pt>
                <c:pt idx="1014">
                  <c:v>40</c:v>
                </c:pt>
                <c:pt idx="1015">
                  <c:v>42</c:v>
                </c:pt>
                <c:pt idx="1016">
                  <c:v>39</c:v>
                </c:pt>
                <c:pt idx="1017">
                  <c:v>46</c:v>
                </c:pt>
                <c:pt idx="1018">
                  <c:v>36</c:v>
                </c:pt>
                <c:pt idx="1019">
                  <c:v>50</c:v>
                </c:pt>
                <c:pt idx="1020">
                  <c:v>49</c:v>
                </c:pt>
                <c:pt idx="1021">
                  <c:v>41</c:v>
                </c:pt>
                <c:pt idx="1022">
                  <c:v>31</c:v>
                </c:pt>
                <c:pt idx="1023">
                  <c:v>42</c:v>
                </c:pt>
                <c:pt idx="1024">
                  <c:v>40</c:v>
                </c:pt>
                <c:pt idx="1025">
                  <c:v>41</c:v>
                </c:pt>
                <c:pt idx="1026">
                  <c:v>42</c:v>
                </c:pt>
                <c:pt idx="1027">
                  <c:v>44</c:v>
                </c:pt>
                <c:pt idx="1028">
                  <c:v>36</c:v>
                </c:pt>
                <c:pt idx="1029">
                  <c:v>51</c:v>
                </c:pt>
                <c:pt idx="1030">
                  <c:v>48</c:v>
                </c:pt>
                <c:pt idx="1031">
                  <c:v>40</c:v>
                </c:pt>
                <c:pt idx="1032">
                  <c:v>37</c:v>
                </c:pt>
                <c:pt idx="1033">
                  <c:v>38</c:v>
                </c:pt>
                <c:pt idx="1034">
                  <c:v>37</c:v>
                </c:pt>
                <c:pt idx="1035">
                  <c:v>36</c:v>
                </c:pt>
                <c:pt idx="1036">
                  <c:v>43</c:v>
                </c:pt>
                <c:pt idx="1037">
                  <c:v>42</c:v>
                </c:pt>
                <c:pt idx="1038">
                  <c:v>35</c:v>
                </c:pt>
                <c:pt idx="1039">
                  <c:v>29</c:v>
                </c:pt>
                <c:pt idx="1040">
                  <c:v>49</c:v>
                </c:pt>
                <c:pt idx="1041">
                  <c:v>45</c:v>
                </c:pt>
                <c:pt idx="1042">
                  <c:v>37</c:v>
                </c:pt>
                <c:pt idx="1043">
                  <c:v>42</c:v>
                </c:pt>
                <c:pt idx="1044">
                  <c:v>33</c:v>
                </c:pt>
                <c:pt idx="1045">
                  <c:v>37</c:v>
                </c:pt>
                <c:pt idx="1046">
                  <c:v>34</c:v>
                </c:pt>
                <c:pt idx="1047">
                  <c:v>39</c:v>
                </c:pt>
                <c:pt idx="1048">
                  <c:v>32</c:v>
                </c:pt>
                <c:pt idx="1049">
                  <c:v>32</c:v>
                </c:pt>
                <c:pt idx="1050">
                  <c:v>43</c:v>
                </c:pt>
                <c:pt idx="1051">
                  <c:v>36</c:v>
                </c:pt>
                <c:pt idx="1052">
                  <c:v>30</c:v>
                </c:pt>
                <c:pt idx="1053">
                  <c:v>39</c:v>
                </c:pt>
                <c:pt idx="1054">
                  <c:v>37</c:v>
                </c:pt>
                <c:pt idx="1055">
                  <c:v>33</c:v>
                </c:pt>
                <c:pt idx="1056">
                  <c:v>38</c:v>
                </c:pt>
                <c:pt idx="1057">
                  <c:v>33</c:v>
                </c:pt>
                <c:pt idx="1058">
                  <c:v>32</c:v>
                </c:pt>
                <c:pt idx="1059">
                  <c:v>38</c:v>
                </c:pt>
                <c:pt idx="1060">
                  <c:v>27</c:v>
                </c:pt>
                <c:pt idx="1061">
                  <c:v>30</c:v>
                </c:pt>
                <c:pt idx="1062">
                  <c:v>37</c:v>
                </c:pt>
                <c:pt idx="1063">
                  <c:v>30</c:v>
                </c:pt>
                <c:pt idx="1064">
                  <c:v>31</c:v>
                </c:pt>
                <c:pt idx="1065">
                  <c:v>46</c:v>
                </c:pt>
                <c:pt idx="1066">
                  <c:v>38</c:v>
                </c:pt>
                <c:pt idx="1067">
                  <c:v>28</c:v>
                </c:pt>
                <c:pt idx="1068">
                  <c:v>27</c:v>
                </c:pt>
                <c:pt idx="1069">
                  <c:v>31</c:v>
                </c:pt>
                <c:pt idx="1070">
                  <c:v>29</c:v>
                </c:pt>
                <c:pt idx="1071">
                  <c:v>30</c:v>
                </c:pt>
                <c:pt idx="1072">
                  <c:v>22</c:v>
                </c:pt>
                <c:pt idx="1073">
                  <c:v>35</c:v>
                </c:pt>
                <c:pt idx="1074">
                  <c:v>40</c:v>
                </c:pt>
                <c:pt idx="1075">
                  <c:v>35</c:v>
                </c:pt>
                <c:pt idx="1076">
                  <c:v>33</c:v>
                </c:pt>
                <c:pt idx="1077">
                  <c:v>32</c:v>
                </c:pt>
                <c:pt idx="1078">
                  <c:v>37</c:v>
                </c:pt>
                <c:pt idx="1079">
                  <c:v>41</c:v>
                </c:pt>
                <c:pt idx="1080">
                  <c:v>33</c:v>
                </c:pt>
                <c:pt idx="1081">
                  <c:v>27</c:v>
                </c:pt>
                <c:pt idx="1082">
                  <c:v>35</c:v>
                </c:pt>
                <c:pt idx="1083">
                  <c:v>31</c:v>
                </c:pt>
                <c:pt idx="1084">
                  <c:v>27</c:v>
                </c:pt>
                <c:pt idx="1085">
                  <c:v>32</c:v>
                </c:pt>
                <c:pt idx="1086">
                  <c:v>25</c:v>
                </c:pt>
                <c:pt idx="1087">
                  <c:v>42</c:v>
                </c:pt>
                <c:pt idx="1088">
                  <c:v>46</c:v>
                </c:pt>
                <c:pt idx="1089">
                  <c:v>36</c:v>
                </c:pt>
                <c:pt idx="1090">
                  <c:v>28</c:v>
                </c:pt>
                <c:pt idx="1091">
                  <c:v>31</c:v>
                </c:pt>
                <c:pt idx="1092">
                  <c:v>28</c:v>
                </c:pt>
                <c:pt idx="1093">
                  <c:v>23</c:v>
                </c:pt>
                <c:pt idx="1094">
                  <c:v>30</c:v>
                </c:pt>
                <c:pt idx="1095">
                  <c:v>29</c:v>
                </c:pt>
                <c:pt idx="1096">
                  <c:v>31</c:v>
                </c:pt>
                <c:pt idx="1097">
                  <c:v>32</c:v>
                </c:pt>
                <c:pt idx="1098">
                  <c:v>37</c:v>
                </c:pt>
                <c:pt idx="1099">
                  <c:v>29</c:v>
                </c:pt>
                <c:pt idx="1100">
                  <c:v>35</c:v>
                </c:pt>
                <c:pt idx="1101">
                  <c:v>32</c:v>
                </c:pt>
                <c:pt idx="1102">
                  <c:v>34</c:v>
                </c:pt>
                <c:pt idx="1103">
                  <c:v>29</c:v>
                </c:pt>
                <c:pt idx="1104">
                  <c:v>34</c:v>
                </c:pt>
                <c:pt idx="1105">
                  <c:v>21</c:v>
                </c:pt>
                <c:pt idx="1106">
                  <c:v>28</c:v>
                </c:pt>
                <c:pt idx="1107">
                  <c:v>30</c:v>
                </c:pt>
                <c:pt idx="1108">
                  <c:v>27</c:v>
                </c:pt>
                <c:pt idx="1109">
                  <c:v>35</c:v>
                </c:pt>
                <c:pt idx="1110">
                  <c:v>33</c:v>
                </c:pt>
                <c:pt idx="1111">
                  <c:v>39</c:v>
                </c:pt>
                <c:pt idx="1112">
                  <c:v>35</c:v>
                </c:pt>
                <c:pt idx="1113">
                  <c:v>36</c:v>
                </c:pt>
                <c:pt idx="1114">
                  <c:v>44</c:v>
                </c:pt>
                <c:pt idx="1115">
                  <c:v>27</c:v>
                </c:pt>
                <c:pt idx="1116">
                  <c:v>32</c:v>
                </c:pt>
                <c:pt idx="1117">
                  <c:v>38</c:v>
                </c:pt>
                <c:pt idx="1118">
                  <c:v>35</c:v>
                </c:pt>
                <c:pt idx="1119">
                  <c:v>38</c:v>
                </c:pt>
                <c:pt idx="1120">
                  <c:v>31</c:v>
                </c:pt>
                <c:pt idx="1121">
                  <c:v>29</c:v>
                </c:pt>
                <c:pt idx="1122">
                  <c:v>38</c:v>
                </c:pt>
                <c:pt idx="1123">
                  <c:v>29</c:v>
                </c:pt>
                <c:pt idx="1124">
                  <c:v>37</c:v>
                </c:pt>
                <c:pt idx="1125">
                  <c:v>31</c:v>
                </c:pt>
                <c:pt idx="1126">
                  <c:v>37</c:v>
                </c:pt>
                <c:pt idx="1127">
                  <c:v>36</c:v>
                </c:pt>
                <c:pt idx="1128">
                  <c:v>28</c:v>
                </c:pt>
                <c:pt idx="1129">
                  <c:v>41</c:v>
                </c:pt>
                <c:pt idx="1130">
                  <c:v>40</c:v>
                </c:pt>
                <c:pt idx="1131">
                  <c:v>33</c:v>
                </c:pt>
                <c:pt idx="1132">
                  <c:v>34</c:v>
                </c:pt>
                <c:pt idx="1133">
                  <c:v>26</c:v>
                </c:pt>
                <c:pt idx="1134">
                  <c:v>34</c:v>
                </c:pt>
                <c:pt idx="1135">
                  <c:v>27</c:v>
                </c:pt>
                <c:pt idx="1136">
                  <c:v>24</c:v>
                </c:pt>
                <c:pt idx="1137">
                  <c:v>39</c:v>
                </c:pt>
                <c:pt idx="1138">
                  <c:v>34</c:v>
                </c:pt>
                <c:pt idx="1139">
                  <c:v>28</c:v>
                </c:pt>
                <c:pt idx="1140">
                  <c:v>20</c:v>
                </c:pt>
                <c:pt idx="1141">
                  <c:v>44</c:v>
                </c:pt>
                <c:pt idx="1142">
                  <c:v>37</c:v>
                </c:pt>
                <c:pt idx="1143">
                  <c:v>30</c:v>
                </c:pt>
                <c:pt idx="1144">
                  <c:v>41</c:v>
                </c:pt>
                <c:pt idx="1145">
                  <c:v>34</c:v>
                </c:pt>
                <c:pt idx="1146">
                  <c:v>21</c:v>
                </c:pt>
                <c:pt idx="1147">
                  <c:v>35</c:v>
                </c:pt>
                <c:pt idx="1148">
                  <c:v>27</c:v>
                </c:pt>
                <c:pt idx="1149">
                  <c:v>37</c:v>
                </c:pt>
                <c:pt idx="1150">
                  <c:v>22</c:v>
                </c:pt>
                <c:pt idx="1151">
                  <c:v>30</c:v>
                </c:pt>
                <c:pt idx="1152">
                  <c:v>25</c:v>
                </c:pt>
                <c:pt idx="1153">
                  <c:v>39</c:v>
                </c:pt>
                <c:pt idx="1154">
                  <c:v>31</c:v>
                </c:pt>
                <c:pt idx="1155">
                  <c:v>31</c:v>
                </c:pt>
                <c:pt idx="1156">
                  <c:v>29</c:v>
                </c:pt>
                <c:pt idx="1157">
                  <c:v>21</c:v>
                </c:pt>
                <c:pt idx="1158">
                  <c:v>27</c:v>
                </c:pt>
                <c:pt idx="1159">
                  <c:v>24</c:v>
                </c:pt>
                <c:pt idx="1160">
                  <c:v>26</c:v>
                </c:pt>
                <c:pt idx="1161">
                  <c:v>24</c:v>
                </c:pt>
                <c:pt idx="1162">
                  <c:v>39</c:v>
                </c:pt>
                <c:pt idx="1163">
                  <c:v>33</c:v>
                </c:pt>
                <c:pt idx="1164">
                  <c:v>20</c:v>
                </c:pt>
                <c:pt idx="1165">
                  <c:v>24</c:v>
                </c:pt>
                <c:pt idx="1166">
                  <c:v>35</c:v>
                </c:pt>
                <c:pt idx="1167">
                  <c:v>26</c:v>
                </c:pt>
                <c:pt idx="1168">
                  <c:v>24</c:v>
                </c:pt>
                <c:pt idx="1169">
                  <c:v>29</c:v>
                </c:pt>
                <c:pt idx="1170">
                  <c:v>26</c:v>
                </c:pt>
                <c:pt idx="1171">
                  <c:v>23</c:v>
                </c:pt>
                <c:pt idx="1172">
                  <c:v>21</c:v>
                </c:pt>
                <c:pt idx="1173">
                  <c:v>28</c:v>
                </c:pt>
                <c:pt idx="1174">
                  <c:v>31</c:v>
                </c:pt>
                <c:pt idx="1175">
                  <c:v>30</c:v>
                </c:pt>
                <c:pt idx="1176">
                  <c:v>23</c:v>
                </c:pt>
                <c:pt idx="1177">
                  <c:v>23</c:v>
                </c:pt>
                <c:pt idx="1178">
                  <c:v>15</c:v>
                </c:pt>
                <c:pt idx="1179">
                  <c:v>30</c:v>
                </c:pt>
                <c:pt idx="1180">
                  <c:v>25</c:v>
                </c:pt>
                <c:pt idx="1181">
                  <c:v>29</c:v>
                </c:pt>
                <c:pt idx="1182">
                  <c:v>23</c:v>
                </c:pt>
                <c:pt idx="1183">
                  <c:v>31</c:v>
                </c:pt>
                <c:pt idx="1184">
                  <c:v>38</c:v>
                </c:pt>
                <c:pt idx="1185">
                  <c:v>30</c:v>
                </c:pt>
                <c:pt idx="1186">
                  <c:v>31</c:v>
                </c:pt>
                <c:pt idx="1187">
                  <c:v>26</c:v>
                </c:pt>
                <c:pt idx="1188">
                  <c:v>28</c:v>
                </c:pt>
                <c:pt idx="1189">
                  <c:v>23</c:v>
                </c:pt>
                <c:pt idx="1190">
                  <c:v>28</c:v>
                </c:pt>
                <c:pt idx="1191">
                  <c:v>24</c:v>
                </c:pt>
                <c:pt idx="1192">
                  <c:v>28</c:v>
                </c:pt>
                <c:pt idx="1193">
                  <c:v>21</c:v>
                </c:pt>
                <c:pt idx="1194">
                  <c:v>22</c:v>
                </c:pt>
                <c:pt idx="1195">
                  <c:v>29</c:v>
                </c:pt>
                <c:pt idx="1196">
                  <c:v>34</c:v>
                </c:pt>
                <c:pt idx="1197">
                  <c:v>30</c:v>
                </c:pt>
                <c:pt idx="1198">
                  <c:v>24</c:v>
                </c:pt>
                <c:pt idx="1199">
                  <c:v>31</c:v>
                </c:pt>
                <c:pt idx="1200">
                  <c:v>17</c:v>
                </c:pt>
                <c:pt idx="1201">
                  <c:v>34</c:v>
                </c:pt>
                <c:pt idx="1202">
                  <c:v>26</c:v>
                </c:pt>
                <c:pt idx="1203">
                  <c:v>25</c:v>
                </c:pt>
                <c:pt idx="1204">
                  <c:v>35</c:v>
                </c:pt>
                <c:pt idx="1205">
                  <c:v>31</c:v>
                </c:pt>
                <c:pt idx="1206">
                  <c:v>20</c:v>
                </c:pt>
                <c:pt idx="1207">
                  <c:v>23</c:v>
                </c:pt>
                <c:pt idx="1208">
                  <c:v>29</c:v>
                </c:pt>
                <c:pt idx="1209">
                  <c:v>30</c:v>
                </c:pt>
                <c:pt idx="1210">
                  <c:v>25</c:v>
                </c:pt>
                <c:pt idx="1211">
                  <c:v>31</c:v>
                </c:pt>
                <c:pt idx="1212">
                  <c:v>27</c:v>
                </c:pt>
                <c:pt idx="1213">
                  <c:v>23</c:v>
                </c:pt>
                <c:pt idx="1214">
                  <c:v>40</c:v>
                </c:pt>
                <c:pt idx="1215">
                  <c:v>27</c:v>
                </c:pt>
                <c:pt idx="1216">
                  <c:v>31</c:v>
                </c:pt>
                <c:pt idx="1217">
                  <c:v>21</c:v>
                </c:pt>
                <c:pt idx="1218">
                  <c:v>30</c:v>
                </c:pt>
                <c:pt idx="1219">
                  <c:v>25</c:v>
                </c:pt>
                <c:pt idx="1220">
                  <c:v>23</c:v>
                </c:pt>
                <c:pt idx="1221">
                  <c:v>30</c:v>
                </c:pt>
                <c:pt idx="1222">
                  <c:v>18</c:v>
                </c:pt>
                <c:pt idx="1223">
                  <c:v>27</c:v>
                </c:pt>
                <c:pt idx="1224">
                  <c:v>20</c:v>
                </c:pt>
                <c:pt idx="1225">
                  <c:v>19</c:v>
                </c:pt>
                <c:pt idx="1226">
                  <c:v>20</c:v>
                </c:pt>
                <c:pt idx="1227">
                  <c:v>33</c:v>
                </c:pt>
                <c:pt idx="1228">
                  <c:v>32</c:v>
                </c:pt>
                <c:pt idx="1229">
                  <c:v>26</c:v>
                </c:pt>
                <c:pt idx="1230">
                  <c:v>29</c:v>
                </c:pt>
                <c:pt idx="1231">
                  <c:v>21</c:v>
                </c:pt>
                <c:pt idx="1232">
                  <c:v>27</c:v>
                </c:pt>
                <c:pt idx="1233">
                  <c:v>22</c:v>
                </c:pt>
                <c:pt idx="1234">
                  <c:v>35</c:v>
                </c:pt>
                <c:pt idx="1235">
                  <c:v>27</c:v>
                </c:pt>
                <c:pt idx="1236">
                  <c:v>24</c:v>
                </c:pt>
                <c:pt idx="1237">
                  <c:v>24</c:v>
                </c:pt>
                <c:pt idx="1238">
                  <c:v>28</c:v>
                </c:pt>
                <c:pt idx="1239">
                  <c:v>27</c:v>
                </c:pt>
                <c:pt idx="1240">
                  <c:v>20</c:v>
                </c:pt>
                <c:pt idx="1241">
                  <c:v>20</c:v>
                </c:pt>
                <c:pt idx="1242">
                  <c:v>31</c:v>
                </c:pt>
                <c:pt idx="1243">
                  <c:v>27</c:v>
                </c:pt>
                <c:pt idx="1244">
                  <c:v>21</c:v>
                </c:pt>
                <c:pt idx="1245">
                  <c:v>30</c:v>
                </c:pt>
                <c:pt idx="1246">
                  <c:v>22</c:v>
                </c:pt>
                <c:pt idx="1247">
                  <c:v>32</c:v>
                </c:pt>
                <c:pt idx="1248">
                  <c:v>29</c:v>
                </c:pt>
                <c:pt idx="1249">
                  <c:v>20</c:v>
                </c:pt>
                <c:pt idx="1250">
                  <c:v>19</c:v>
                </c:pt>
                <c:pt idx="1251">
                  <c:v>31</c:v>
                </c:pt>
                <c:pt idx="1252">
                  <c:v>25</c:v>
                </c:pt>
                <c:pt idx="1253">
                  <c:v>23</c:v>
                </c:pt>
                <c:pt idx="1254">
                  <c:v>30</c:v>
                </c:pt>
                <c:pt idx="1255">
                  <c:v>23</c:v>
                </c:pt>
                <c:pt idx="1256">
                  <c:v>24</c:v>
                </c:pt>
                <c:pt idx="1257">
                  <c:v>27</c:v>
                </c:pt>
                <c:pt idx="1258">
                  <c:v>22</c:v>
                </c:pt>
                <c:pt idx="1259">
                  <c:v>29</c:v>
                </c:pt>
                <c:pt idx="1260">
                  <c:v>25</c:v>
                </c:pt>
                <c:pt idx="1261">
                  <c:v>26</c:v>
                </c:pt>
                <c:pt idx="1262">
                  <c:v>23</c:v>
                </c:pt>
                <c:pt idx="1263">
                  <c:v>25</c:v>
                </c:pt>
                <c:pt idx="1264">
                  <c:v>21</c:v>
                </c:pt>
                <c:pt idx="1265">
                  <c:v>36</c:v>
                </c:pt>
                <c:pt idx="1266">
                  <c:v>24</c:v>
                </c:pt>
                <c:pt idx="1267">
                  <c:v>30</c:v>
                </c:pt>
                <c:pt idx="1268">
                  <c:v>25</c:v>
                </c:pt>
                <c:pt idx="1269">
                  <c:v>21</c:v>
                </c:pt>
                <c:pt idx="1270">
                  <c:v>27</c:v>
                </c:pt>
                <c:pt idx="1271">
                  <c:v>29</c:v>
                </c:pt>
                <c:pt idx="1272">
                  <c:v>30</c:v>
                </c:pt>
                <c:pt idx="1273">
                  <c:v>22</c:v>
                </c:pt>
                <c:pt idx="1274">
                  <c:v>30</c:v>
                </c:pt>
                <c:pt idx="1275">
                  <c:v>29</c:v>
                </c:pt>
                <c:pt idx="1276">
                  <c:v>36</c:v>
                </c:pt>
                <c:pt idx="1277">
                  <c:v>27</c:v>
                </c:pt>
                <c:pt idx="1278">
                  <c:v>29</c:v>
                </c:pt>
                <c:pt idx="1279">
                  <c:v>26</c:v>
                </c:pt>
                <c:pt idx="1280">
                  <c:v>28</c:v>
                </c:pt>
                <c:pt idx="1281">
                  <c:v>24</c:v>
                </c:pt>
                <c:pt idx="1282">
                  <c:v>25</c:v>
                </c:pt>
                <c:pt idx="1283">
                  <c:v>33</c:v>
                </c:pt>
                <c:pt idx="1284">
                  <c:v>33</c:v>
                </c:pt>
                <c:pt idx="1285">
                  <c:v>22</c:v>
                </c:pt>
                <c:pt idx="1286">
                  <c:v>31</c:v>
                </c:pt>
                <c:pt idx="1287">
                  <c:v>29</c:v>
                </c:pt>
                <c:pt idx="1288">
                  <c:v>28</c:v>
                </c:pt>
                <c:pt idx="1289">
                  <c:v>25</c:v>
                </c:pt>
                <c:pt idx="1290">
                  <c:v>26</c:v>
                </c:pt>
                <c:pt idx="1291">
                  <c:v>28</c:v>
                </c:pt>
                <c:pt idx="1292">
                  <c:v>25</c:v>
                </c:pt>
                <c:pt idx="1293">
                  <c:v>30</c:v>
                </c:pt>
                <c:pt idx="1294">
                  <c:v>27</c:v>
                </c:pt>
                <c:pt idx="1295">
                  <c:v>28</c:v>
                </c:pt>
                <c:pt idx="1296">
                  <c:v>28</c:v>
                </c:pt>
                <c:pt idx="1297">
                  <c:v>28</c:v>
                </c:pt>
                <c:pt idx="1298">
                  <c:v>29</c:v>
                </c:pt>
                <c:pt idx="1299">
                  <c:v>25</c:v>
                </c:pt>
                <c:pt idx="1300">
                  <c:v>33</c:v>
                </c:pt>
                <c:pt idx="1301">
                  <c:v>27</c:v>
                </c:pt>
                <c:pt idx="1302">
                  <c:v>25</c:v>
                </c:pt>
                <c:pt idx="1303">
                  <c:v>30</c:v>
                </c:pt>
                <c:pt idx="1304">
                  <c:v>28</c:v>
                </c:pt>
                <c:pt idx="1305">
                  <c:v>28</c:v>
                </c:pt>
                <c:pt idx="1306">
                  <c:v>24</c:v>
                </c:pt>
                <c:pt idx="1307">
                  <c:v>22</c:v>
                </c:pt>
                <c:pt idx="1308">
                  <c:v>26</c:v>
                </c:pt>
                <c:pt idx="1309">
                  <c:v>27</c:v>
                </c:pt>
                <c:pt idx="1310">
                  <c:v>23</c:v>
                </c:pt>
                <c:pt idx="1311">
                  <c:v>31</c:v>
                </c:pt>
                <c:pt idx="1312">
                  <c:v>30</c:v>
                </c:pt>
                <c:pt idx="1313">
                  <c:v>27</c:v>
                </c:pt>
                <c:pt idx="1314">
                  <c:v>39</c:v>
                </c:pt>
                <c:pt idx="1315">
                  <c:v>39</c:v>
                </c:pt>
                <c:pt idx="1316">
                  <c:v>21</c:v>
                </c:pt>
                <c:pt idx="1317">
                  <c:v>27</c:v>
                </c:pt>
                <c:pt idx="1318">
                  <c:v>31</c:v>
                </c:pt>
                <c:pt idx="1319">
                  <c:v>24</c:v>
                </c:pt>
                <c:pt idx="1320">
                  <c:v>29</c:v>
                </c:pt>
                <c:pt idx="1321">
                  <c:v>21</c:v>
                </c:pt>
                <c:pt idx="1322">
                  <c:v>35</c:v>
                </c:pt>
                <c:pt idx="1323">
                  <c:v>25</c:v>
                </c:pt>
                <c:pt idx="1324">
                  <c:v>35</c:v>
                </c:pt>
                <c:pt idx="1325">
                  <c:v>38</c:v>
                </c:pt>
                <c:pt idx="1326">
                  <c:v>32</c:v>
                </c:pt>
                <c:pt idx="1327">
                  <c:v>35</c:v>
                </c:pt>
                <c:pt idx="1328">
                  <c:v>29</c:v>
                </c:pt>
                <c:pt idx="1329">
                  <c:v>20</c:v>
                </c:pt>
                <c:pt idx="1330">
                  <c:v>31</c:v>
                </c:pt>
                <c:pt idx="1331">
                  <c:v>34</c:v>
                </c:pt>
                <c:pt idx="1332">
                  <c:v>29</c:v>
                </c:pt>
                <c:pt idx="1333">
                  <c:v>25</c:v>
                </c:pt>
                <c:pt idx="1334">
                  <c:v>40</c:v>
                </c:pt>
                <c:pt idx="1335">
                  <c:v>24</c:v>
                </c:pt>
                <c:pt idx="1336">
                  <c:v>23</c:v>
                </c:pt>
                <c:pt idx="1337">
                  <c:v>26</c:v>
                </c:pt>
                <c:pt idx="1338">
                  <c:v>37</c:v>
                </c:pt>
                <c:pt idx="1339">
                  <c:v>29</c:v>
                </c:pt>
                <c:pt idx="1340">
                  <c:v>23</c:v>
                </c:pt>
                <c:pt idx="1341">
                  <c:v>31</c:v>
                </c:pt>
                <c:pt idx="1342">
                  <c:v>36</c:v>
                </c:pt>
                <c:pt idx="1343">
                  <c:v>34</c:v>
                </c:pt>
                <c:pt idx="1344">
                  <c:v>41</c:v>
                </c:pt>
                <c:pt idx="1345">
                  <c:v>37</c:v>
                </c:pt>
                <c:pt idx="1346">
                  <c:v>35</c:v>
                </c:pt>
                <c:pt idx="1347">
                  <c:v>32</c:v>
                </c:pt>
                <c:pt idx="1348">
                  <c:v>34</c:v>
                </c:pt>
                <c:pt idx="1349">
                  <c:v>36</c:v>
                </c:pt>
                <c:pt idx="1350">
                  <c:v>32</c:v>
                </c:pt>
                <c:pt idx="1351">
                  <c:v>27</c:v>
                </c:pt>
                <c:pt idx="1352">
                  <c:v>37</c:v>
                </c:pt>
                <c:pt idx="1353">
                  <c:v>31</c:v>
                </c:pt>
                <c:pt idx="1354">
                  <c:v>37</c:v>
                </c:pt>
                <c:pt idx="1355">
                  <c:v>30</c:v>
                </c:pt>
                <c:pt idx="1356">
                  <c:v>29</c:v>
                </c:pt>
                <c:pt idx="1357">
                  <c:v>25</c:v>
                </c:pt>
                <c:pt idx="1358">
                  <c:v>33</c:v>
                </c:pt>
                <c:pt idx="1359">
                  <c:v>31</c:v>
                </c:pt>
                <c:pt idx="1360">
                  <c:v>34</c:v>
                </c:pt>
                <c:pt idx="1361">
                  <c:v>26</c:v>
                </c:pt>
                <c:pt idx="1362">
                  <c:v>29</c:v>
                </c:pt>
                <c:pt idx="1363">
                  <c:v>41</c:v>
                </c:pt>
                <c:pt idx="1364">
                  <c:v>37</c:v>
                </c:pt>
                <c:pt idx="1365">
                  <c:v>40</c:v>
                </c:pt>
                <c:pt idx="1366">
                  <c:v>39</c:v>
                </c:pt>
                <c:pt idx="1367">
                  <c:v>41</c:v>
                </c:pt>
                <c:pt idx="1368">
                  <c:v>44</c:v>
                </c:pt>
                <c:pt idx="1369">
                  <c:v>36</c:v>
                </c:pt>
                <c:pt idx="1370">
                  <c:v>44</c:v>
                </c:pt>
                <c:pt idx="1371">
                  <c:v>40</c:v>
                </c:pt>
                <c:pt idx="1372">
                  <c:v>41</c:v>
                </c:pt>
                <c:pt idx="1373">
                  <c:v>36</c:v>
                </c:pt>
                <c:pt idx="1374">
                  <c:v>42</c:v>
                </c:pt>
                <c:pt idx="1375">
                  <c:v>32</c:v>
                </c:pt>
                <c:pt idx="1376">
                  <c:v>38</c:v>
                </c:pt>
                <c:pt idx="1377">
                  <c:v>40</c:v>
                </c:pt>
                <c:pt idx="1378">
                  <c:v>25</c:v>
                </c:pt>
                <c:pt idx="1379">
                  <c:v>32</c:v>
                </c:pt>
                <c:pt idx="1380">
                  <c:v>48</c:v>
                </c:pt>
                <c:pt idx="1381">
                  <c:v>32</c:v>
                </c:pt>
                <c:pt idx="1382">
                  <c:v>28</c:v>
                </c:pt>
                <c:pt idx="1383">
                  <c:v>43</c:v>
                </c:pt>
                <c:pt idx="1384">
                  <c:v>43</c:v>
                </c:pt>
                <c:pt idx="1385">
                  <c:v>45</c:v>
                </c:pt>
                <c:pt idx="1386">
                  <c:v>40</c:v>
                </c:pt>
                <c:pt idx="1387">
                  <c:v>41</c:v>
                </c:pt>
                <c:pt idx="1388">
                  <c:v>54</c:v>
                </c:pt>
                <c:pt idx="1389">
                  <c:v>43</c:v>
                </c:pt>
                <c:pt idx="1390">
                  <c:v>37</c:v>
                </c:pt>
                <c:pt idx="1391">
                  <c:v>35</c:v>
                </c:pt>
                <c:pt idx="1392">
                  <c:v>36</c:v>
                </c:pt>
                <c:pt idx="1393">
                  <c:v>38</c:v>
                </c:pt>
                <c:pt idx="1394">
                  <c:v>48</c:v>
                </c:pt>
                <c:pt idx="1395">
                  <c:v>35</c:v>
                </c:pt>
                <c:pt idx="1396">
                  <c:v>32</c:v>
                </c:pt>
                <c:pt idx="1397">
                  <c:v>39</c:v>
                </c:pt>
                <c:pt idx="1398">
                  <c:v>41</c:v>
                </c:pt>
                <c:pt idx="1399">
                  <c:v>43</c:v>
                </c:pt>
                <c:pt idx="1400">
                  <c:v>34</c:v>
                </c:pt>
                <c:pt idx="1401">
                  <c:v>44</c:v>
                </c:pt>
                <c:pt idx="1402">
                  <c:v>42</c:v>
                </c:pt>
                <c:pt idx="1403">
                  <c:v>38</c:v>
                </c:pt>
                <c:pt idx="1404">
                  <c:v>37</c:v>
                </c:pt>
                <c:pt idx="1405">
                  <c:v>49</c:v>
                </c:pt>
                <c:pt idx="1406">
                  <c:v>50</c:v>
                </c:pt>
                <c:pt idx="1407">
                  <c:v>51</c:v>
                </c:pt>
                <c:pt idx="1408">
                  <c:v>38</c:v>
                </c:pt>
                <c:pt idx="1409">
                  <c:v>35</c:v>
                </c:pt>
                <c:pt idx="1410">
                  <c:v>45</c:v>
                </c:pt>
                <c:pt idx="1411">
                  <c:v>45</c:v>
                </c:pt>
                <c:pt idx="1412">
                  <c:v>39</c:v>
                </c:pt>
                <c:pt idx="1413">
                  <c:v>42</c:v>
                </c:pt>
                <c:pt idx="1414">
                  <c:v>52</c:v>
                </c:pt>
                <c:pt idx="1415">
                  <c:v>50</c:v>
                </c:pt>
                <c:pt idx="1416">
                  <c:v>42</c:v>
                </c:pt>
                <c:pt idx="1417">
                  <c:v>44</c:v>
                </c:pt>
                <c:pt idx="1418">
                  <c:v>49</c:v>
                </c:pt>
                <c:pt idx="1419">
                  <c:v>61</c:v>
                </c:pt>
                <c:pt idx="1420">
                  <c:v>48</c:v>
                </c:pt>
                <c:pt idx="1421">
                  <c:v>42</c:v>
                </c:pt>
                <c:pt idx="1422">
                  <c:v>42</c:v>
                </c:pt>
                <c:pt idx="1423">
                  <c:v>50</c:v>
                </c:pt>
                <c:pt idx="1424">
                  <c:v>57</c:v>
                </c:pt>
                <c:pt idx="1425">
                  <c:v>55</c:v>
                </c:pt>
                <c:pt idx="1426">
                  <c:v>46</c:v>
                </c:pt>
                <c:pt idx="1427">
                  <c:v>43</c:v>
                </c:pt>
                <c:pt idx="1428">
                  <c:v>31</c:v>
                </c:pt>
                <c:pt idx="1429">
                  <c:v>39</c:v>
                </c:pt>
                <c:pt idx="1430">
                  <c:v>40</c:v>
                </c:pt>
                <c:pt idx="1431">
                  <c:v>39</c:v>
                </c:pt>
                <c:pt idx="1432">
                  <c:v>49</c:v>
                </c:pt>
                <c:pt idx="1433">
                  <c:v>45</c:v>
                </c:pt>
                <c:pt idx="1434">
                  <c:v>47</c:v>
                </c:pt>
                <c:pt idx="1435">
                  <c:v>55</c:v>
                </c:pt>
                <c:pt idx="1436">
                  <c:v>67</c:v>
                </c:pt>
                <c:pt idx="1437">
                  <c:v>56</c:v>
                </c:pt>
                <c:pt idx="1438">
                  <c:v>60</c:v>
                </c:pt>
                <c:pt idx="1439">
                  <c:v>50</c:v>
                </c:pt>
                <c:pt idx="1440">
                  <c:v>50</c:v>
                </c:pt>
                <c:pt idx="1441">
                  <c:v>68</c:v>
                </c:pt>
                <c:pt idx="1442">
                  <c:v>59</c:v>
                </c:pt>
                <c:pt idx="1443">
                  <c:v>43</c:v>
                </c:pt>
                <c:pt idx="1444">
                  <c:v>44</c:v>
                </c:pt>
                <c:pt idx="1445">
                  <c:v>51</c:v>
                </c:pt>
                <c:pt idx="1446">
                  <c:v>51</c:v>
                </c:pt>
                <c:pt idx="1447">
                  <c:v>50</c:v>
                </c:pt>
                <c:pt idx="1448">
                  <c:v>53</c:v>
                </c:pt>
                <c:pt idx="1449">
                  <c:v>80</c:v>
                </c:pt>
                <c:pt idx="1450">
                  <c:v>52</c:v>
                </c:pt>
                <c:pt idx="1451">
                  <c:v>48</c:v>
                </c:pt>
                <c:pt idx="1452">
                  <c:v>64</c:v>
                </c:pt>
                <c:pt idx="1453">
                  <c:v>60</c:v>
                </c:pt>
                <c:pt idx="1454">
                  <c:v>58</c:v>
                </c:pt>
                <c:pt idx="1455">
                  <c:v>58</c:v>
                </c:pt>
                <c:pt idx="1456">
                  <c:v>60</c:v>
                </c:pt>
                <c:pt idx="1457">
                  <c:v>57</c:v>
                </c:pt>
                <c:pt idx="1458">
                  <c:v>56</c:v>
                </c:pt>
                <c:pt idx="1459">
                  <c:v>61</c:v>
                </c:pt>
                <c:pt idx="1460">
                  <c:v>65</c:v>
                </c:pt>
                <c:pt idx="1461">
                  <c:v>70</c:v>
                </c:pt>
                <c:pt idx="1462">
                  <c:v>66</c:v>
                </c:pt>
                <c:pt idx="1463">
                  <c:v>62</c:v>
                </c:pt>
                <c:pt idx="1464">
                  <c:v>75</c:v>
                </c:pt>
                <c:pt idx="1465">
                  <c:v>59</c:v>
                </c:pt>
                <c:pt idx="1466">
                  <c:v>66</c:v>
                </c:pt>
                <c:pt idx="1467">
                  <c:v>60</c:v>
                </c:pt>
                <c:pt idx="1468">
                  <c:v>60</c:v>
                </c:pt>
                <c:pt idx="1469">
                  <c:v>61</c:v>
                </c:pt>
                <c:pt idx="1470">
                  <c:v>47</c:v>
                </c:pt>
                <c:pt idx="1471">
                  <c:v>74</c:v>
                </c:pt>
                <c:pt idx="1472">
                  <c:v>57</c:v>
                </c:pt>
                <c:pt idx="1473">
                  <c:v>62</c:v>
                </c:pt>
                <c:pt idx="1474">
                  <c:v>63</c:v>
                </c:pt>
                <c:pt idx="1475">
                  <c:v>64</c:v>
                </c:pt>
                <c:pt idx="1476">
                  <c:v>58</c:v>
                </c:pt>
                <c:pt idx="1477">
                  <c:v>85</c:v>
                </c:pt>
                <c:pt idx="1478">
                  <c:v>89</c:v>
                </c:pt>
                <c:pt idx="1479">
                  <c:v>78</c:v>
                </c:pt>
                <c:pt idx="1480">
                  <c:v>70</c:v>
                </c:pt>
                <c:pt idx="1481">
                  <c:v>65</c:v>
                </c:pt>
                <c:pt idx="1482">
                  <c:v>79</c:v>
                </c:pt>
                <c:pt idx="1483">
                  <c:v>69</c:v>
                </c:pt>
                <c:pt idx="1484">
                  <c:v>77</c:v>
                </c:pt>
                <c:pt idx="1485">
                  <c:v>86</c:v>
                </c:pt>
                <c:pt idx="1486">
                  <c:v>73</c:v>
                </c:pt>
                <c:pt idx="1487">
                  <c:v>87</c:v>
                </c:pt>
                <c:pt idx="1488">
                  <c:v>67</c:v>
                </c:pt>
                <c:pt idx="1489">
                  <c:v>73</c:v>
                </c:pt>
                <c:pt idx="1490">
                  <c:v>80</c:v>
                </c:pt>
                <c:pt idx="1491">
                  <c:v>80</c:v>
                </c:pt>
                <c:pt idx="1492">
                  <c:v>73</c:v>
                </c:pt>
                <c:pt idx="1493">
                  <c:v>100</c:v>
                </c:pt>
                <c:pt idx="1494">
                  <c:v>90</c:v>
                </c:pt>
                <c:pt idx="1495">
                  <c:v>78</c:v>
                </c:pt>
                <c:pt idx="1496">
                  <c:v>71</c:v>
                </c:pt>
                <c:pt idx="1497">
                  <c:v>99</c:v>
                </c:pt>
                <c:pt idx="1498">
                  <c:v>107</c:v>
                </c:pt>
                <c:pt idx="1499">
                  <c:v>101</c:v>
                </c:pt>
                <c:pt idx="1500">
                  <c:v>83</c:v>
                </c:pt>
                <c:pt idx="1501">
                  <c:v>86</c:v>
                </c:pt>
                <c:pt idx="1502">
                  <c:v>90</c:v>
                </c:pt>
                <c:pt idx="1503">
                  <c:v>91</c:v>
                </c:pt>
                <c:pt idx="1504">
                  <c:v>103</c:v>
                </c:pt>
                <c:pt idx="1505">
                  <c:v>92</c:v>
                </c:pt>
                <c:pt idx="1506">
                  <c:v>89</c:v>
                </c:pt>
                <c:pt idx="1507">
                  <c:v>103</c:v>
                </c:pt>
                <c:pt idx="1508">
                  <c:v>83</c:v>
                </c:pt>
                <c:pt idx="1509">
                  <c:v>110</c:v>
                </c:pt>
                <c:pt idx="1510">
                  <c:v>88</c:v>
                </c:pt>
                <c:pt idx="1511">
                  <c:v>91</c:v>
                </c:pt>
                <c:pt idx="1512">
                  <c:v>79</c:v>
                </c:pt>
                <c:pt idx="1513">
                  <c:v>106</c:v>
                </c:pt>
                <c:pt idx="1514">
                  <c:v>96</c:v>
                </c:pt>
                <c:pt idx="1515">
                  <c:v>106</c:v>
                </c:pt>
                <c:pt idx="1516">
                  <c:v>84</c:v>
                </c:pt>
                <c:pt idx="1517">
                  <c:v>121</c:v>
                </c:pt>
                <c:pt idx="1518">
                  <c:v>102</c:v>
                </c:pt>
                <c:pt idx="1519">
                  <c:v>113</c:v>
                </c:pt>
                <c:pt idx="1520">
                  <c:v>107</c:v>
                </c:pt>
                <c:pt idx="1521">
                  <c:v>102</c:v>
                </c:pt>
                <c:pt idx="1522">
                  <c:v>113</c:v>
                </c:pt>
                <c:pt idx="1523">
                  <c:v>128</c:v>
                </c:pt>
                <c:pt idx="1524">
                  <c:v>107</c:v>
                </c:pt>
                <c:pt idx="1525">
                  <c:v>126</c:v>
                </c:pt>
                <c:pt idx="1526">
                  <c:v>121</c:v>
                </c:pt>
                <c:pt idx="1527">
                  <c:v>131</c:v>
                </c:pt>
                <c:pt idx="1528">
                  <c:v>120</c:v>
                </c:pt>
                <c:pt idx="1529">
                  <c:v>113</c:v>
                </c:pt>
                <c:pt idx="1530">
                  <c:v>120</c:v>
                </c:pt>
                <c:pt idx="1531">
                  <c:v>143</c:v>
                </c:pt>
                <c:pt idx="1532">
                  <c:v>126</c:v>
                </c:pt>
                <c:pt idx="1533">
                  <c:v>129</c:v>
                </c:pt>
                <c:pt idx="1534">
                  <c:v>133</c:v>
                </c:pt>
                <c:pt idx="1535">
                  <c:v>129</c:v>
                </c:pt>
                <c:pt idx="1536">
                  <c:v>144</c:v>
                </c:pt>
                <c:pt idx="1537">
                  <c:v>133</c:v>
                </c:pt>
                <c:pt idx="1538">
                  <c:v>144</c:v>
                </c:pt>
                <c:pt idx="1539">
                  <c:v>153</c:v>
                </c:pt>
                <c:pt idx="1540">
                  <c:v>130</c:v>
                </c:pt>
                <c:pt idx="1541">
                  <c:v>150</c:v>
                </c:pt>
                <c:pt idx="1542">
                  <c:v>134</c:v>
                </c:pt>
                <c:pt idx="1543">
                  <c:v>150</c:v>
                </c:pt>
                <c:pt idx="1544">
                  <c:v>140</c:v>
                </c:pt>
                <c:pt idx="1545">
                  <c:v>166</c:v>
                </c:pt>
                <c:pt idx="1546">
                  <c:v>149</c:v>
                </c:pt>
                <c:pt idx="1547">
                  <c:v>154</c:v>
                </c:pt>
                <c:pt idx="1548">
                  <c:v>159</c:v>
                </c:pt>
                <c:pt idx="1549">
                  <c:v>167</c:v>
                </c:pt>
                <c:pt idx="1550">
                  <c:v>167</c:v>
                </c:pt>
                <c:pt idx="1551">
                  <c:v>171</c:v>
                </c:pt>
                <c:pt idx="1552">
                  <c:v>176</c:v>
                </c:pt>
                <c:pt idx="1553">
                  <c:v>190</c:v>
                </c:pt>
                <c:pt idx="1554">
                  <c:v>166</c:v>
                </c:pt>
                <c:pt idx="1555">
                  <c:v>179</c:v>
                </c:pt>
                <c:pt idx="1556">
                  <c:v>187</c:v>
                </c:pt>
                <c:pt idx="1557">
                  <c:v>162</c:v>
                </c:pt>
                <c:pt idx="1558">
                  <c:v>209</c:v>
                </c:pt>
                <c:pt idx="1559">
                  <c:v>180</c:v>
                </c:pt>
                <c:pt idx="1560">
                  <c:v>195</c:v>
                </c:pt>
                <c:pt idx="1561">
                  <c:v>206</c:v>
                </c:pt>
                <c:pt idx="1562">
                  <c:v>201</c:v>
                </c:pt>
                <c:pt idx="1563">
                  <c:v>195</c:v>
                </c:pt>
                <c:pt idx="1564">
                  <c:v>207</c:v>
                </c:pt>
                <c:pt idx="1565">
                  <c:v>195</c:v>
                </c:pt>
                <c:pt idx="1566">
                  <c:v>208</c:v>
                </c:pt>
                <c:pt idx="1567">
                  <c:v>230</c:v>
                </c:pt>
                <c:pt idx="1568">
                  <c:v>228</c:v>
                </c:pt>
                <c:pt idx="1569">
                  <c:v>232</c:v>
                </c:pt>
                <c:pt idx="1570">
                  <c:v>226</c:v>
                </c:pt>
                <c:pt idx="1571">
                  <c:v>239</c:v>
                </c:pt>
                <c:pt idx="1572">
                  <c:v>213</c:v>
                </c:pt>
                <c:pt idx="1573">
                  <c:v>215</c:v>
                </c:pt>
                <c:pt idx="1574">
                  <c:v>207</c:v>
                </c:pt>
                <c:pt idx="1575">
                  <c:v>221</c:v>
                </c:pt>
                <c:pt idx="1576">
                  <c:v>217</c:v>
                </c:pt>
                <c:pt idx="1577">
                  <c:v>222</c:v>
                </c:pt>
                <c:pt idx="1578">
                  <c:v>228</c:v>
                </c:pt>
                <c:pt idx="1579">
                  <c:v>244</c:v>
                </c:pt>
                <c:pt idx="1580">
                  <c:v>245</c:v>
                </c:pt>
                <c:pt idx="1581">
                  <c:v>228</c:v>
                </c:pt>
                <c:pt idx="1582">
                  <c:v>243</c:v>
                </c:pt>
                <c:pt idx="1583">
                  <c:v>235</c:v>
                </c:pt>
                <c:pt idx="1584">
                  <c:v>238</c:v>
                </c:pt>
                <c:pt idx="1585">
                  <c:v>214</c:v>
                </c:pt>
                <c:pt idx="1586">
                  <c:v>243</c:v>
                </c:pt>
                <c:pt idx="1587">
                  <c:v>257</c:v>
                </c:pt>
                <c:pt idx="1588">
                  <c:v>249</c:v>
                </c:pt>
                <c:pt idx="1589">
                  <c:v>242</c:v>
                </c:pt>
                <c:pt idx="1590">
                  <c:v>233</c:v>
                </c:pt>
                <c:pt idx="1591">
                  <c:v>225</c:v>
                </c:pt>
                <c:pt idx="1592">
                  <c:v>234</c:v>
                </c:pt>
                <c:pt idx="1593">
                  <c:v>227</c:v>
                </c:pt>
                <c:pt idx="1594">
                  <c:v>262</c:v>
                </c:pt>
                <c:pt idx="1595">
                  <c:v>219</c:v>
                </c:pt>
                <c:pt idx="1596">
                  <c:v>245</c:v>
                </c:pt>
                <c:pt idx="1597">
                  <c:v>247</c:v>
                </c:pt>
                <c:pt idx="1598">
                  <c:v>223</c:v>
                </c:pt>
                <c:pt idx="1599">
                  <c:v>222</c:v>
                </c:pt>
                <c:pt idx="1600">
                  <c:v>238</c:v>
                </c:pt>
                <c:pt idx="1601">
                  <c:v>229</c:v>
                </c:pt>
                <c:pt idx="1602">
                  <c:v>232</c:v>
                </c:pt>
                <c:pt idx="1603">
                  <c:v>236</c:v>
                </c:pt>
                <c:pt idx="1604">
                  <c:v>233</c:v>
                </c:pt>
                <c:pt idx="1605">
                  <c:v>240</c:v>
                </c:pt>
                <c:pt idx="1606">
                  <c:v>209</c:v>
                </c:pt>
                <c:pt idx="1607">
                  <c:v>218</c:v>
                </c:pt>
                <c:pt idx="1608">
                  <c:v>191</c:v>
                </c:pt>
                <c:pt idx="1609">
                  <c:v>198</c:v>
                </c:pt>
                <c:pt idx="1610">
                  <c:v>242</c:v>
                </c:pt>
                <c:pt idx="1611">
                  <c:v>210</c:v>
                </c:pt>
                <c:pt idx="1612">
                  <c:v>206</c:v>
                </c:pt>
                <c:pt idx="1613">
                  <c:v>197</c:v>
                </c:pt>
                <c:pt idx="1614">
                  <c:v>205</c:v>
                </c:pt>
                <c:pt idx="1615">
                  <c:v>202</c:v>
                </c:pt>
                <c:pt idx="1616">
                  <c:v>210</c:v>
                </c:pt>
                <c:pt idx="1617">
                  <c:v>215</c:v>
                </c:pt>
                <c:pt idx="1618">
                  <c:v>179</c:v>
                </c:pt>
                <c:pt idx="1619">
                  <c:v>165</c:v>
                </c:pt>
                <c:pt idx="1620">
                  <c:v>181</c:v>
                </c:pt>
                <c:pt idx="1621">
                  <c:v>178</c:v>
                </c:pt>
                <c:pt idx="1622">
                  <c:v>179</c:v>
                </c:pt>
                <c:pt idx="1623">
                  <c:v>181</c:v>
                </c:pt>
                <c:pt idx="1624">
                  <c:v>169</c:v>
                </c:pt>
                <c:pt idx="1625">
                  <c:v>170</c:v>
                </c:pt>
                <c:pt idx="1626">
                  <c:v>183</c:v>
                </c:pt>
                <c:pt idx="1627">
                  <c:v>182</c:v>
                </c:pt>
                <c:pt idx="1628">
                  <c:v>170</c:v>
                </c:pt>
                <c:pt idx="1629">
                  <c:v>159</c:v>
                </c:pt>
                <c:pt idx="1630">
                  <c:v>154</c:v>
                </c:pt>
                <c:pt idx="1631">
                  <c:v>162</c:v>
                </c:pt>
                <c:pt idx="1632">
                  <c:v>163</c:v>
                </c:pt>
                <c:pt idx="1633">
                  <c:v>173</c:v>
                </c:pt>
                <c:pt idx="1634">
                  <c:v>178</c:v>
                </c:pt>
                <c:pt idx="1635">
                  <c:v>178</c:v>
                </c:pt>
                <c:pt idx="1636">
                  <c:v>165</c:v>
                </c:pt>
                <c:pt idx="1637">
                  <c:v>154</c:v>
                </c:pt>
                <c:pt idx="1638">
                  <c:v>150</c:v>
                </c:pt>
                <c:pt idx="1639">
                  <c:v>137</c:v>
                </c:pt>
                <c:pt idx="1640">
                  <c:v>144</c:v>
                </c:pt>
                <c:pt idx="1641">
                  <c:v>154</c:v>
                </c:pt>
                <c:pt idx="1642">
                  <c:v>134</c:v>
                </c:pt>
                <c:pt idx="1643">
                  <c:v>159</c:v>
                </c:pt>
                <c:pt idx="1644">
                  <c:v>143</c:v>
                </c:pt>
                <c:pt idx="1645">
                  <c:v>139</c:v>
                </c:pt>
                <c:pt idx="1646">
                  <c:v>140</c:v>
                </c:pt>
                <c:pt idx="1647">
                  <c:v>126</c:v>
                </c:pt>
                <c:pt idx="1648">
                  <c:v>142</c:v>
                </c:pt>
                <c:pt idx="1649">
                  <c:v>140</c:v>
                </c:pt>
                <c:pt idx="1650">
                  <c:v>130</c:v>
                </c:pt>
                <c:pt idx="1651">
                  <c:v>134</c:v>
                </c:pt>
                <c:pt idx="1652">
                  <c:v>148</c:v>
                </c:pt>
                <c:pt idx="1653">
                  <c:v>127</c:v>
                </c:pt>
                <c:pt idx="1654">
                  <c:v>128</c:v>
                </c:pt>
                <c:pt idx="1655">
                  <c:v>145</c:v>
                </c:pt>
                <c:pt idx="1656">
                  <c:v>109</c:v>
                </c:pt>
                <c:pt idx="1657">
                  <c:v>118</c:v>
                </c:pt>
                <c:pt idx="1658">
                  <c:v>112</c:v>
                </c:pt>
                <c:pt idx="1659">
                  <c:v>132</c:v>
                </c:pt>
                <c:pt idx="1660">
                  <c:v>139</c:v>
                </c:pt>
                <c:pt idx="1661">
                  <c:v>107</c:v>
                </c:pt>
                <c:pt idx="1662">
                  <c:v>118</c:v>
                </c:pt>
                <c:pt idx="1663">
                  <c:v>134</c:v>
                </c:pt>
                <c:pt idx="1664">
                  <c:v>122</c:v>
                </c:pt>
                <c:pt idx="1665">
                  <c:v>144</c:v>
                </c:pt>
                <c:pt idx="1666">
                  <c:v>121</c:v>
                </c:pt>
                <c:pt idx="1667">
                  <c:v>109</c:v>
                </c:pt>
                <c:pt idx="1668">
                  <c:v>124</c:v>
                </c:pt>
                <c:pt idx="1669">
                  <c:v>115</c:v>
                </c:pt>
                <c:pt idx="1670">
                  <c:v>117</c:v>
                </c:pt>
                <c:pt idx="1671">
                  <c:v>104</c:v>
                </c:pt>
                <c:pt idx="1672">
                  <c:v>115</c:v>
                </c:pt>
                <c:pt idx="1673">
                  <c:v>124</c:v>
                </c:pt>
                <c:pt idx="1674">
                  <c:v>95</c:v>
                </c:pt>
                <c:pt idx="1675">
                  <c:v>119</c:v>
                </c:pt>
                <c:pt idx="1676">
                  <c:v>108</c:v>
                </c:pt>
                <c:pt idx="1677">
                  <c:v>115</c:v>
                </c:pt>
                <c:pt idx="1678">
                  <c:v>122</c:v>
                </c:pt>
                <c:pt idx="1679">
                  <c:v>118</c:v>
                </c:pt>
                <c:pt idx="1680">
                  <c:v>110</c:v>
                </c:pt>
                <c:pt idx="1681">
                  <c:v>111</c:v>
                </c:pt>
                <c:pt idx="1682">
                  <c:v>111</c:v>
                </c:pt>
                <c:pt idx="1683">
                  <c:v>111</c:v>
                </c:pt>
                <c:pt idx="1684">
                  <c:v>97</c:v>
                </c:pt>
                <c:pt idx="1685">
                  <c:v>117</c:v>
                </c:pt>
                <c:pt idx="1686">
                  <c:v>119</c:v>
                </c:pt>
                <c:pt idx="1687">
                  <c:v>124</c:v>
                </c:pt>
                <c:pt idx="1688">
                  <c:v>114</c:v>
                </c:pt>
                <c:pt idx="1689">
                  <c:v>108</c:v>
                </c:pt>
                <c:pt idx="1690">
                  <c:v>111</c:v>
                </c:pt>
                <c:pt idx="1691">
                  <c:v>109</c:v>
                </c:pt>
                <c:pt idx="1692">
                  <c:v>112</c:v>
                </c:pt>
                <c:pt idx="1693">
                  <c:v>111</c:v>
                </c:pt>
                <c:pt idx="1694">
                  <c:v>110</c:v>
                </c:pt>
                <c:pt idx="1695">
                  <c:v>117</c:v>
                </c:pt>
                <c:pt idx="1696">
                  <c:v>104</c:v>
                </c:pt>
                <c:pt idx="1697">
                  <c:v>98</c:v>
                </c:pt>
                <c:pt idx="1698">
                  <c:v>100</c:v>
                </c:pt>
                <c:pt idx="1699">
                  <c:v>118</c:v>
                </c:pt>
                <c:pt idx="1700">
                  <c:v>117</c:v>
                </c:pt>
                <c:pt idx="1701">
                  <c:v>109</c:v>
                </c:pt>
                <c:pt idx="1702">
                  <c:v>119</c:v>
                </c:pt>
                <c:pt idx="1703">
                  <c:v>108</c:v>
                </c:pt>
                <c:pt idx="1704">
                  <c:v>110</c:v>
                </c:pt>
                <c:pt idx="1705">
                  <c:v>115</c:v>
                </c:pt>
                <c:pt idx="1706">
                  <c:v>114</c:v>
                </c:pt>
                <c:pt idx="1707">
                  <c:v>114</c:v>
                </c:pt>
                <c:pt idx="1708">
                  <c:v>118</c:v>
                </c:pt>
                <c:pt idx="1709">
                  <c:v>96</c:v>
                </c:pt>
                <c:pt idx="1710">
                  <c:v>112</c:v>
                </c:pt>
                <c:pt idx="1711">
                  <c:v>88</c:v>
                </c:pt>
                <c:pt idx="1712">
                  <c:v>109</c:v>
                </c:pt>
                <c:pt idx="1713">
                  <c:v>133</c:v>
                </c:pt>
                <c:pt idx="1714">
                  <c:v>109</c:v>
                </c:pt>
                <c:pt idx="1715">
                  <c:v>108</c:v>
                </c:pt>
                <c:pt idx="1716">
                  <c:v>116</c:v>
                </c:pt>
                <c:pt idx="1717">
                  <c:v>103</c:v>
                </c:pt>
                <c:pt idx="1718">
                  <c:v>104</c:v>
                </c:pt>
                <c:pt idx="1719">
                  <c:v>97</c:v>
                </c:pt>
                <c:pt idx="1720">
                  <c:v>102</c:v>
                </c:pt>
                <c:pt idx="1721">
                  <c:v>111</c:v>
                </c:pt>
                <c:pt idx="1722">
                  <c:v>111</c:v>
                </c:pt>
                <c:pt idx="1723">
                  <c:v>107</c:v>
                </c:pt>
                <c:pt idx="1724">
                  <c:v>127</c:v>
                </c:pt>
                <c:pt idx="1725">
                  <c:v>102</c:v>
                </c:pt>
                <c:pt idx="1726">
                  <c:v>115</c:v>
                </c:pt>
                <c:pt idx="1727">
                  <c:v>100</c:v>
                </c:pt>
                <c:pt idx="1728">
                  <c:v>85</c:v>
                </c:pt>
                <c:pt idx="1729">
                  <c:v>74</c:v>
                </c:pt>
                <c:pt idx="1730">
                  <c:v>88</c:v>
                </c:pt>
                <c:pt idx="1731">
                  <c:v>109</c:v>
                </c:pt>
                <c:pt idx="1732">
                  <c:v>120</c:v>
                </c:pt>
                <c:pt idx="1733">
                  <c:v>89</c:v>
                </c:pt>
                <c:pt idx="1734">
                  <c:v>112</c:v>
                </c:pt>
                <c:pt idx="1735">
                  <c:v>100</c:v>
                </c:pt>
                <c:pt idx="1736">
                  <c:v>73</c:v>
                </c:pt>
                <c:pt idx="1737">
                  <c:v>87</c:v>
                </c:pt>
                <c:pt idx="1738">
                  <c:v>90</c:v>
                </c:pt>
                <c:pt idx="1739">
                  <c:v>83</c:v>
                </c:pt>
                <c:pt idx="1740">
                  <c:v>98</c:v>
                </c:pt>
                <c:pt idx="1741">
                  <c:v>80</c:v>
                </c:pt>
                <c:pt idx="1742">
                  <c:v>84</c:v>
                </c:pt>
                <c:pt idx="1743">
                  <c:v>85</c:v>
                </c:pt>
                <c:pt idx="1744">
                  <c:v>94</c:v>
                </c:pt>
                <c:pt idx="1745">
                  <c:v>72</c:v>
                </c:pt>
                <c:pt idx="1746">
                  <c:v>95</c:v>
                </c:pt>
                <c:pt idx="1747">
                  <c:v>85</c:v>
                </c:pt>
                <c:pt idx="1748">
                  <c:v>96</c:v>
                </c:pt>
                <c:pt idx="1749">
                  <c:v>77</c:v>
                </c:pt>
                <c:pt idx="1750">
                  <c:v>93</c:v>
                </c:pt>
                <c:pt idx="1751">
                  <c:v>76</c:v>
                </c:pt>
                <c:pt idx="1752">
                  <c:v>80</c:v>
                </c:pt>
                <c:pt idx="1753">
                  <c:v>81</c:v>
                </c:pt>
                <c:pt idx="1754">
                  <c:v>81</c:v>
                </c:pt>
                <c:pt idx="1755">
                  <c:v>89</c:v>
                </c:pt>
                <c:pt idx="1756">
                  <c:v>72</c:v>
                </c:pt>
                <c:pt idx="1757">
                  <c:v>68</c:v>
                </c:pt>
                <c:pt idx="1758">
                  <c:v>77</c:v>
                </c:pt>
                <c:pt idx="1759">
                  <c:v>84</c:v>
                </c:pt>
                <c:pt idx="1760">
                  <c:v>77</c:v>
                </c:pt>
                <c:pt idx="1761">
                  <c:v>63</c:v>
                </c:pt>
                <c:pt idx="1762">
                  <c:v>84</c:v>
                </c:pt>
                <c:pt idx="1763">
                  <c:v>76</c:v>
                </c:pt>
                <c:pt idx="1764">
                  <c:v>84</c:v>
                </c:pt>
                <c:pt idx="1765">
                  <c:v>73</c:v>
                </c:pt>
                <c:pt idx="1766">
                  <c:v>89</c:v>
                </c:pt>
                <c:pt idx="1767">
                  <c:v>67</c:v>
                </c:pt>
                <c:pt idx="1768">
                  <c:v>67</c:v>
                </c:pt>
                <c:pt idx="1769">
                  <c:v>78</c:v>
                </c:pt>
                <c:pt idx="1770">
                  <c:v>60</c:v>
                </c:pt>
                <c:pt idx="1771">
                  <c:v>80</c:v>
                </c:pt>
                <c:pt idx="1772">
                  <c:v>67</c:v>
                </c:pt>
                <c:pt idx="1773">
                  <c:v>80</c:v>
                </c:pt>
                <c:pt idx="1774">
                  <c:v>72</c:v>
                </c:pt>
                <c:pt idx="1775">
                  <c:v>58</c:v>
                </c:pt>
                <c:pt idx="1776">
                  <c:v>72</c:v>
                </c:pt>
                <c:pt idx="1777">
                  <c:v>82</c:v>
                </c:pt>
                <c:pt idx="1778">
                  <c:v>67</c:v>
                </c:pt>
                <c:pt idx="1779">
                  <c:v>70</c:v>
                </c:pt>
                <c:pt idx="1780">
                  <c:v>53</c:v>
                </c:pt>
                <c:pt idx="1781">
                  <c:v>70</c:v>
                </c:pt>
                <c:pt idx="1782">
                  <c:v>53</c:v>
                </c:pt>
                <c:pt idx="1783">
                  <c:v>65</c:v>
                </c:pt>
                <c:pt idx="1784">
                  <c:v>57</c:v>
                </c:pt>
                <c:pt idx="1785">
                  <c:v>55</c:v>
                </c:pt>
                <c:pt idx="1786">
                  <c:v>63</c:v>
                </c:pt>
                <c:pt idx="1787">
                  <c:v>60</c:v>
                </c:pt>
                <c:pt idx="1788">
                  <c:v>58</c:v>
                </c:pt>
                <c:pt idx="1789">
                  <c:v>62</c:v>
                </c:pt>
                <c:pt idx="1790">
                  <c:v>67</c:v>
                </c:pt>
                <c:pt idx="1791">
                  <c:v>69</c:v>
                </c:pt>
                <c:pt idx="1792">
                  <c:v>63</c:v>
                </c:pt>
                <c:pt idx="1793">
                  <c:v>53</c:v>
                </c:pt>
                <c:pt idx="1794">
                  <c:v>49</c:v>
                </c:pt>
                <c:pt idx="1795">
                  <c:v>51</c:v>
                </c:pt>
                <c:pt idx="1796">
                  <c:v>58</c:v>
                </c:pt>
                <c:pt idx="1797">
                  <c:v>64</c:v>
                </c:pt>
                <c:pt idx="1798">
                  <c:v>43</c:v>
                </c:pt>
                <c:pt idx="1799">
                  <c:v>63</c:v>
                </c:pt>
                <c:pt idx="1800">
                  <c:v>52</c:v>
                </c:pt>
                <c:pt idx="1801">
                  <c:v>66</c:v>
                </c:pt>
                <c:pt idx="1802">
                  <c:v>60</c:v>
                </c:pt>
                <c:pt idx="1803">
                  <c:v>49</c:v>
                </c:pt>
                <c:pt idx="1804">
                  <c:v>45</c:v>
                </c:pt>
                <c:pt idx="1805">
                  <c:v>53</c:v>
                </c:pt>
                <c:pt idx="1806">
                  <c:v>50</c:v>
                </c:pt>
                <c:pt idx="1807">
                  <c:v>52</c:v>
                </c:pt>
                <c:pt idx="1808">
                  <c:v>59</c:v>
                </c:pt>
                <c:pt idx="1809">
                  <c:v>72</c:v>
                </c:pt>
                <c:pt idx="1810">
                  <c:v>61</c:v>
                </c:pt>
                <c:pt idx="1811">
                  <c:v>41</c:v>
                </c:pt>
                <c:pt idx="1812">
                  <c:v>50</c:v>
                </c:pt>
                <c:pt idx="1813">
                  <c:v>47</c:v>
                </c:pt>
                <c:pt idx="1814">
                  <c:v>55</c:v>
                </c:pt>
                <c:pt idx="1815">
                  <c:v>61</c:v>
                </c:pt>
                <c:pt idx="1816">
                  <c:v>44</c:v>
                </c:pt>
                <c:pt idx="1817">
                  <c:v>49</c:v>
                </c:pt>
                <c:pt idx="1818">
                  <c:v>54</c:v>
                </c:pt>
                <c:pt idx="1819">
                  <c:v>44</c:v>
                </c:pt>
                <c:pt idx="1820">
                  <c:v>53</c:v>
                </c:pt>
                <c:pt idx="1821">
                  <c:v>48</c:v>
                </c:pt>
                <c:pt idx="1822">
                  <c:v>58</c:v>
                </c:pt>
                <c:pt idx="1823">
                  <c:v>46</c:v>
                </c:pt>
                <c:pt idx="1824">
                  <c:v>46</c:v>
                </c:pt>
                <c:pt idx="1825">
                  <c:v>57</c:v>
                </c:pt>
                <c:pt idx="1826">
                  <c:v>60</c:v>
                </c:pt>
                <c:pt idx="1827">
                  <c:v>56</c:v>
                </c:pt>
                <c:pt idx="1828">
                  <c:v>53</c:v>
                </c:pt>
                <c:pt idx="1829">
                  <c:v>47</c:v>
                </c:pt>
                <c:pt idx="1830">
                  <c:v>58</c:v>
                </c:pt>
                <c:pt idx="1831">
                  <c:v>61</c:v>
                </c:pt>
                <c:pt idx="1832">
                  <c:v>59</c:v>
                </c:pt>
                <c:pt idx="1833">
                  <c:v>48</c:v>
                </c:pt>
                <c:pt idx="1834">
                  <c:v>59</c:v>
                </c:pt>
                <c:pt idx="1835">
                  <c:v>53</c:v>
                </c:pt>
                <c:pt idx="1836">
                  <c:v>41</c:v>
                </c:pt>
                <c:pt idx="1837">
                  <c:v>40</c:v>
                </c:pt>
                <c:pt idx="1838">
                  <c:v>44</c:v>
                </c:pt>
                <c:pt idx="1839">
                  <c:v>41</c:v>
                </c:pt>
                <c:pt idx="1840">
                  <c:v>57</c:v>
                </c:pt>
                <c:pt idx="1841">
                  <c:v>47</c:v>
                </c:pt>
                <c:pt idx="1842">
                  <c:v>46</c:v>
                </c:pt>
                <c:pt idx="1843">
                  <c:v>48</c:v>
                </c:pt>
                <c:pt idx="1844">
                  <c:v>38</c:v>
                </c:pt>
                <c:pt idx="1845">
                  <c:v>48</c:v>
                </c:pt>
                <c:pt idx="1846">
                  <c:v>49</c:v>
                </c:pt>
                <c:pt idx="1847">
                  <c:v>55</c:v>
                </c:pt>
                <c:pt idx="1848">
                  <c:v>66</c:v>
                </c:pt>
                <c:pt idx="1849">
                  <c:v>48</c:v>
                </c:pt>
                <c:pt idx="1850">
                  <c:v>49</c:v>
                </c:pt>
                <c:pt idx="1851">
                  <c:v>49</c:v>
                </c:pt>
                <c:pt idx="1852">
                  <c:v>42</c:v>
                </c:pt>
                <c:pt idx="1853">
                  <c:v>59</c:v>
                </c:pt>
                <c:pt idx="1854">
                  <c:v>66</c:v>
                </c:pt>
                <c:pt idx="1855">
                  <c:v>41</c:v>
                </c:pt>
                <c:pt idx="1856">
                  <c:v>46</c:v>
                </c:pt>
                <c:pt idx="1857">
                  <c:v>62</c:v>
                </c:pt>
                <c:pt idx="1858">
                  <c:v>43</c:v>
                </c:pt>
                <c:pt idx="1859">
                  <c:v>61</c:v>
                </c:pt>
                <c:pt idx="1860">
                  <c:v>45</c:v>
                </c:pt>
                <c:pt idx="1861">
                  <c:v>49</c:v>
                </c:pt>
                <c:pt idx="1862">
                  <c:v>40</c:v>
                </c:pt>
                <c:pt idx="1863">
                  <c:v>59</c:v>
                </c:pt>
                <c:pt idx="1864">
                  <c:v>58</c:v>
                </c:pt>
                <c:pt idx="1865">
                  <c:v>60</c:v>
                </c:pt>
                <c:pt idx="1866">
                  <c:v>58</c:v>
                </c:pt>
                <c:pt idx="1867">
                  <c:v>51</c:v>
                </c:pt>
                <c:pt idx="1868">
                  <c:v>49</c:v>
                </c:pt>
                <c:pt idx="1869">
                  <c:v>49</c:v>
                </c:pt>
                <c:pt idx="1870">
                  <c:v>56</c:v>
                </c:pt>
                <c:pt idx="1871">
                  <c:v>46</c:v>
                </c:pt>
                <c:pt idx="1872">
                  <c:v>42</c:v>
                </c:pt>
                <c:pt idx="1873">
                  <c:v>61</c:v>
                </c:pt>
                <c:pt idx="1874">
                  <c:v>63</c:v>
                </c:pt>
                <c:pt idx="1875">
                  <c:v>47</c:v>
                </c:pt>
                <c:pt idx="1876">
                  <c:v>54</c:v>
                </c:pt>
                <c:pt idx="1877">
                  <c:v>58</c:v>
                </c:pt>
                <c:pt idx="1878">
                  <c:v>65</c:v>
                </c:pt>
                <c:pt idx="1879">
                  <c:v>66</c:v>
                </c:pt>
                <c:pt idx="1880">
                  <c:v>54</c:v>
                </c:pt>
                <c:pt idx="1881">
                  <c:v>57</c:v>
                </c:pt>
                <c:pt idx="1882">
                  <c:v>45</c:v>
                </c:pt>
                <c:pt idx="1883">
                  <c:v>56</c:v>
                </c:pt>
                <c:pt idx="1884">
                  <c:v>39</c:v>
                </c:pt>
                <c:pt idx="1885">
                  <c:v>45</c:v>
                </c:pt>
                <c:pt idx="1886">
                  <c:v>45</c:v>
                </c:pt>
                <c:pt idx="1887">
                  <c:v>53</c:v>
                </c:pt>
                <c:pt idx="1888">
                  <c:v>47</c:v>
                </c:pt>
                <c:pt idx="1889">
                  <c:v>53</c:v>
                </c:pt>
                <c:pt idx="1890">
                  <c:v>57</c:v>
                </c:pt>
                <c:pt idx="1891">
                  <c:v>53</c:v>
                </c:pt>
                <c:pt idx="1892">
                  <c:v>51</c:v>
                </c:pt>
                <c:pt idx="1893">
                  <c:v>46</c:v>
                </c:pt>
                <c:pt idx="1894">
                  <c:v>57</c:v>
                </c:pt>
                <c:pt idx="1895">
                  <c:v>47</c:v>
                </c:pt>
                <c:pt idx="1896">
                  <c:v>49</c:v>
                </c:pt>
                <c:pt idx="1897">
                  <c:v>36</c:v>
                </c:pt>
                <c:pt idx="1898">
                  <c:v>47</c:v>
                </c:pt>
                <c:pt idx="1899">
                  <c:v>46</c:v>
                </c:pt>
                <c:pt idx="1900">
                  <c:v>61</c:v>
                </c:pt>
                <c:pt idx="1901">
                  <c:v>55</c:v>
                </c:pt>
                <c:pt idx="1902">
                  <c:v>46</c:v>
                </c:pt>
                <c:pt idx="1903">
                  <c:v>33</c:v>
                </c:pt>
                <c:pt idx="1904">
                  <c:v>44</c:v>
                </c:pt>
                <c:pt idx="1905">
                  <c:v>53</c:v>
                </c:pt>
                <c:pt idx="1906">
                  <c:v>54</c:v>
                </c:pt>
                <c:pt idx="1907">
                  <c:v>53</c:v>
                </c:pt>
                <c:pt idx="1908">
                  <c:v>50</c:v>
                </c:pt>
                <c:pt idx="1909">
                  <c:v>59</c:v>
                </c:pt>
                <c:pt idx="1910">
                  <c:v>57</c:v>
                </c:pt>
                <c:pt idx="1911">
                  <c:v>53</c:v>
                </c:pt>
                <c:pt idx="1912">
                  <c:v>46</c:v>
                </c:pt>
                <c:pt idx="1913">
                  <c:v>48</c:v>
                </c:pt>
                <c:pt idx="1914">
                  <c:v>56</c:v>
                </c:pt>
                <c:pt idx="1915">
                  <c:v>57</c:v>
                </c:pt>
                <c:pt idx="1916">
                  <c:v>52</c:v>
                </c:pt>
                <c:pt idx="1917">
                  <c:v>43</c:v>
                </c:pt>
                <c:pt idx="1918">
                  <c:v>44</c:v>
                </c:pt>
                <c:pt idx="1919">
                  <c:v>50</c:v>
                </c:pt>
                <c:pt idx="1920">
                  <c:v>48</c:v>
                </c:pt>
                <c:pt idx="1921">
                  <c:v>57</c:v>
                </c:pt>
                <c:pt idx="1922">
                  <c:v>53</c:v>
                </c:pt>
                <c:pt idx="1923">
                  <c:v>54</c:v>
                </c:pt>
                <c:pt idx="1924">
                  <c:v>47</c:v>
                </c:pt>
                <c:pt idx="1925">
                  <c:v>47</c:v>
                </c:pt>
                <c:pt idx="1926">
                  <c:v>38</c:v>
                </c:pt>
                <c:pt idx="1927">
                  <c:v>54</c:v>
                </c:pt>
                <c:pt idx="1928">
                  <c:v>42</c:v>
                </c:pt>
                <c:pt idx="1929">
                  <c:v>49</c:v>
                </c:pt>
                <c:pt idx="1930">
                  <c:v>50</c:v>
                </c:pt>
                <c:pt idx="1931">
                  <c:v>52</c:v>
                </c:pt>
                <c:pt idx="1932">
                  <c:v>43</c:v>
                </c:pt>
                <c:pt idx="1933">
                  <c:v>45</c:v>
                </c:pt>
                <c:pt idx="1934">
                  <c:v>55</c:v>
                </c:pt>
                <c:pt idx="1935">
                  <c:v>38</c:v>
                </c:pt>
                <c:pt idx="1936">
                  <c:v>56</c:v>
                </c:pt>
                <c:pt idx="1937">
                  <c:v>56</c:v>
                </c:pt>
                <c:pt idx="1938">
                  <c:v>39</c:v>
                </c:pt>
                <c:pt idx="1939">
                  <c:v>49</c:v>
                </c:pt>
                <c:pt idx="1940">
                  <c:v>46</c:v>
                </c:pt>
                <c:pt idx="1941">
                  <c:v>52</c:v>
                </c:pt>
                <c:pt idx="1942">
                  <c:v>45</c:v>
                </c:pt>
                <c:pt idx="1943">
                  <c:v>43</c:v>
                </c:pt>
                <c:pt idx="1944">
                  <c:v>55</c:v>
                </c:pt>
                <c:pt idx="1945">
                  <c:v>46</c:v>
                </c:pt>
                <c:pt idx="1946">
                  <c:v>53</c:v>
                </c:pt>
                <c:pt idx="1947">
                  <c:v>57</c:v>
                </c:pt>
                <c:pt idx="1948">
                  <c:v>52</c:v>
                </c:pt>
                <c:pt idx="1949">
                  <c:v>54</c:v>
                </c:pt>
                <c:pt idx="1950">
                  <c:v>47</c:v>
                </c:pt>
                <c:pt idx="1951">
                  <c:v>52</c:v>
                </c:pt>
                <c:pt idx="1952">
                  <c:v>59</c:v>
                </c:pt>
                <c:pt idx="1953">
                  <c:v>46</c:v>
                </c:pt>
                <c:pt idx="1954">
                  <c:v>54</c:v>
                </c:pt>
                <c:pt idx="1955">
                  <c:v>44</c:v>
                </c:pt>
                <c:pt idx="1956">
                  <c:v>51</c:v>
                </c:pt>
                <c:pt idx="1957">
                  <c:v>43</c:v>
                </c:pt>
                <c:pt idx="1958">
                  <c:v>50</c:v>
                </c:pt>
                <c:pt idx="1959">
                  <c:v>41</c:v>
                </c:pt>
                <c:pt idx="1960">
                  <c:v>56</c:v>
                </c:pt>
                <c:pt idx="1961">
                  <c:v>62</c:v>
                </c:pt>
                <c:pt idx="1962">
                  <c:v>44</c:v>
                </c:pt>
                <c:pt idx="1963">
                  <c:v>41</c:v>
                </c:pt>
                <c:pt idx="1964">
                  <c:v>47</c:v>
                </c:pt>
                <c:pt idx="1965">
                  <c:v>38</c:v>
                </c:pt>
                <c:pt idx="1966">
                  <c:v>60</c:v>
                </c:pt>
                <c:pt idx="1967">
                  <c:v>53</c:v>
                </c:pt>
                <c:pt idx="1968">
                  <c:v>59</c:v>
                </c:pt>
                <c:pt idx="1969">
                  <c:v>49</c:v>
                </c:pt>
                <c:pt idx="1970">
                  <c:v>43</c:v>
                </c:pt>
                <c:pt idx="1971">
                  <c:v>42</c:v>
                </c:pt>
                <c:pt idx="1972">
                  <c:v>56</c:v>
                </c:pt>
                <c:pt idx="1973">
                  <c:v>60</c:v>
                </c:pt>
                <c:pt idx="1974">
                  <c:v>58</c:v>
                </c:pt>
                <c:pt idx="1975">
                  <c:v>56</c:v>
                </c:pt>
                <c:pt idx="1976">
                  <c:v>65</c:v>
                </c:pt>
                <c:pt idx="1977">
                  <c:v>55</c:v>
                </c:pt>
                <c:pt idx="1978">
                  <c:v>56</c:v>
                </c:pt>
                <c:pt idx="1979">
                  <c:v>53</c:v>
                </c:pt>
                <c:pt idx="1980">
                  <c:v>56</c:v>
                </c:pt>
                <c:pt idx="1981">
                  <c:v>51</c:v>
                </c:pt>
                <c:pt idx="1982">
                  <c:v>59</c:v>
                </c:pt>
                <c:pt idx="1983">
                  <c:v>42</c:v>
                </c:pt>
                <c:pt idx="1984">
                  <c:v>38</c:v>
                </c:pt>
                <c:pt idx="1985">
                  <c:v>56</c:v>
                </c:pt>
                <c:pt idx="1986">
                  <c:v>44</c:v>
                </c:pt>
                <c:pt idx="1987">
                  <c:v>55</c:v>
                </c:pt>
                <c:pt idx="1988">
                  <c:v>52</c:v>
                </c:pt>
                <c:pt idx="1989">
                  <c:v>51</c:v>
                </c:pt>
                <c:pt idx="1990">
                  <c:v>46</c:v>
                </c:pt>
                <c:pt idx="1991">
                  <c:v>59</c:v>
                </c:pt>
                <c:pt idx="1992">
                  <c:v>52</c:v>
                </c:pt>
                <c:pt idx="1993">
                  <c:v>48</c:v>
                </c:pt>
                <c:pt idx="1994">
                  <c:v>54</c:v>
                </c:pt>
                <c:pt idx="1995">
                  <c:v>56</c:v>
                </c:pt>
                <c:pt idx="1996">
                  <c:v>54</c:v>
                </c:pt>
                <c:pt idx="1997">
                  <c:v>67</c:v>
                </c:pt>
                <c:pt idx="1998">
                  <c:v>46</c:v>
                </c:pt>
                <c:pt idx="1999">
                  <c:v>49</c:v>
                </c:pt>
                <c:pt idx="2000">
                  <c:v>63</c:v>
                </c:pt>
                <c:pt idx="2001">
                  <c:v>49</c:v>
                </c:pt>
                <c:pt idx="2002">
                  <c:v>45</c:v>
                </c:pt>
                <c:pt idx="2003">
                  <c:v>56</c:v>
                </c:pt>
                <c:pt idx="2004">
                  <c:v>59</c:v>
                </c:pt>
                <c:pt idx="2005">
                  <c:v>56</c:v>
                </c:pt>
                <c:pt idx="2006">
                  <c:v>68</c:v>
                </c:pt>
                <c:pt idx="2007">
                  <c:v>59</c:v>
                </c:pt>
                <c:pt idx="2008">
                  <c:v>48</c:v>
                </c:pt>
                <c:pt idx="2009">
                  <c:v>51</c:v>
                </c:pt>
                <c:pt idx="2010">
                  <c:v>50</c:v>
                </c:pt>
                <c:pt idx="2011">
                  <c:v>49</c:v>
                </c:pt>
                <c:pt idx="2012">
                  <c:v>51</c:v>
                </c:pt>
                <c:pt idx="2013">
                  <c:v>64</c:v>
                </c:pt>
                <c:pt idx="2014">
                  <c:v>50</c:v>
                </c:pt>
                <c:pt idx="2015">
                  <c:v>60</c:v>
                </c:pt>
                <c:pt idx="2016">
                  <c:v>54</c:v>
                </c:pt>
                <c:pt idx="2017">
                  <c:v>50</c:v>
                </c:pt>
                <c:pt idx="2018">
                  <c:v>59</c:v>
                </c:pt>
                <c:pt idx="2019">
                  <c:v>54</c:v>
                </c:pt>
                <c:pt idx="2020">
                  <c:v>52</c:v>
                </c:pt>
                <c:pt idx="2021">
                  <c:v>43</c:v>
                </c:pt>
                <c:pt idx="2022">
                  <c:v>57</c:v>
                </c:pt>
                <c:pt idx="2023">
                  <c:v>71</c:v>
                </c:pt>
                <c:pt idx="2024">
                  <c:v>60</c:v>
                </c:pt>
                <c:pt idx="2025">
                  <c:v>56</c:v>
                </c:pt>
                <c:pt idx="2026">
                  <c:v>66</c:v>
                </c:pt>
                <c:pt idx="2027">
                  <c:v>72</c:v>
                </c:pt>
                <c:pt idx="2028">
                  <c:v>50</c:v>
                </c:pt>
                <c:pt idx="2029">
                  <c:v>56</c:v>
                </c:pt>
                <c:pt idx="2030">
                  <c:v>65</c:v>
                </c:pt>
                <c:pt idx="2031">
                  <c:v>63</c:v>
                </c:pt>
                <c:pt idx="2032">
                  <c:v>52</c:v>
                </c:pt>
                <c:pt idx="2033">
                  <c:v>54</c:v>
                </c:pt>
                <c:pt idx="2034">
                  <c:v>59</c:v>
                </c:pt>
                <c:pt idx="2035">
                  <c:v>64</c:v>
                </c:pt>
                <c:pt idx="2036">
                  <c:v>59</c:v>
                </c:pt>
                <c:pt idx="2037">
                  <c:v>60</c:v>
                </c:pt>
                <c:pt idx="2038">
                  <c:v>67</c:v>
                </c:pt>
                <c:pt idx="2039">
                  <c:v>80</c:v>
                </c:pt>
                <c:pt idx="2040">
                  <c:v>68</c:v>
                </c:pt>
                <c:pt idx="2041">
                  <c:v>75</c:v>
                </c:pt>
                <c:pt idx="2042">
                  <c:v>67</c:v>
                </c:pt>
                <c:pt idx="2043">
                  <c:v>66</c:v>
                </c:pt>
                <c:pt idx="2044">
                  <c:v>67</c:v>
                </c:pt>
                <c:pt idx="2045">
                  <c:v>71</c:v>
                </c:pt>
                <c:pt idx="2046">
                  <c:v>63</c:v>
                </c:pt>
                <c:pt idx="2047">
                  <c:v>71</c:v>
                </c:pt>
                <c:pt idx="2048">
                  <c:v>69</c:v>
                </c:pt>
                <c:pt idx="2049">
                  <c:v>54</c:v>
                </c:pt>
                <c:pt idx="2050">
                  <c:v>58</c:v>
                </c:pt>
                <c:pt idx="2051">
                  <c:v>74</c:v>
                </c:pt>
                <c:pt idx="2052">
                  <c:v>65</c:v>
                </c:pt>
                <c:pt idx="2053">
                  <c:v>70</c:v>
                </c:pt>
                <c:pt idx="2054">
                  <c:v>57</c:v>
                </c:pt>
                <c:pt idx="2055">
                  <c:v>76</c:v>
                </c:pt>
                <c:pt idx="2056">
                  <c:v>71</c:v>
                </c:pt>
                <c:pt idx="2057">
                  <c:v>71</c:v>
                </c:pt>
                <c:pt idx="2058">
                  <c:v>68</c:v>
                </c:pt>
                <c:pt idx="2059">
                  <c:v>77</c:v>
                </c:pt>
                <c:pt idx="2060">
                  <c:v>73</c:v>
                </c:pt>
                <c:pt idx="2061">
                  <c:v>72</c:v>
                </c:pt>
                <c:pt idx="2062">
                  <c:v>93</c:v>
                </c:pt>
                <c:pt idx="2063">
                  <c:v>85</c:v>
                </c:pt>
                <c:pt idx="2064">
                  <c:v>79</c:v>
                </c:pt>
                <c:pt idx="2065">
                  <c:v>76</c:v>
                </c:pt>
                <c:pt idx="2066">
                  <c:v>77</c:v>
                </c:pt>
                <c:pt idx="2067">
                  <c:v>90</c:v>
                </c:pt>
                <c:pt idx="2068">
                  <c:v>88</c:v>
                </c:pt>
                <c:pt idx="2069">
                  <c:v>71</c:v>
                </c:pt>
                <c:pt idx="2070">
                  <c:v>76</c:v>
                </c:pt>
                <c:pt idx="2071">
                  <c:v>73</c:v>
                </c:pt>
                <c:pt idx="2072">
                  <c:v>74</c:v>
                </c:pt>
                <c:pt idx="2073">
                  <c:v>75</c:v>
                </c:pt>
                <c:pt idx="2074">
                  <c:v>76</c:v>
                </c:pt>
                <c:pt idx="2075">
                  <c:v>82</c:v>
                </c:pt>
                <c:pt idx="2076">
                  <c:v>71</c:v>
                </c:pt>
                <c:pt idx="2077">
                  <c:v>84</c:v>
                </c:pt>
                <c:pt idx="2078">
                  <c:v>81</c:v>
                </c:pt>
                <c:pt idx="2079">
                  <c:v>71</c:v>
                </c:pt>
                <c:pt idx="2080">
                  <c:v>80</c:v>
                </c:pt>
                <c:pt idx="2081">
                  <c:v>88</c:v>
                </c:pt>
                <c:pt idx="2082">
                  <c:v>76</c:v>
                </c:pt>
                <c:pt idx="2083">
                  <c:v>108</c:v>
                </c:pt>
                <c:pt idx="2084">
                  <c:v>81</c:v>
                </c:pt>
                <c:pt idx="2085">
                  <c:v>84</c:v>
                </c:pt>
                <c:pt idx="2086">
                  <c:v>72</c:v>
                </c:pt>
                <c:pt idx="2087">
                  <c:v>74</c:v>
                </c:pt>
                <c:pt idx="2088">
                  <c:v>76</c:v>
                </c:pt>
                <c:pt idx="2089">
                  <c:v>84</c:v>
                </c:pt>
                <c:pt idx="2090">
                  <c:v>77</c:v>
                </c:pt>
                <c:pt idx="2091">
                  <c:v>85</c:v>
                </c:pt>
                <c:pt idx="2092">
                  <c:v>86</c:v>
                </c:pt>
                <c:pt idx="2093">
                  <c:v>79</c:v>
                </c:pt>
                <c:pt idx="2094">
                  <c:v>84</c:v>
                </c:pt>
                <c:pt idx="2095">
                  <c:v>95</c:v>
                </c:pt>
                <c:pt idx="2096">
                  <c:v>76</c:v>
                </c:pt>
                <c:pt idx="2097">
                  <c:v>92</c:v>
                </c:pt>
                <c:pt idx="2098">
                  <c:v>76</c:v>
                </c:pt>
                <c:pt idx="2099">
                  <c:v>81</c:v>
                </c:pt>
                <c:pt idx="2100">
                  <c:v>75</c:v>
                </c:pt>
                <c:pt idx="2101">
                  <c:v>87</c:v>
                </c:pt>
                <c:pt idx="2102">
                  <c:v>73</c:v>
                </c:pt>
                <c:pt idx="2103">
                  <c:v>72</c:v>
                </c:pt>
                <c:pt idx="2104">
                  <c:v>95</c:v>
                </c:pt>
                <c:pt idx="2105">
                  <c:v>81</c:v>
                </c:pt>
                <c:pt idx="2106">
                  <c:v>87</c:v>
                </c:pt>
                <c:pt idx="2107">
                  <c:v>82</c:v>
                </c:pt>
                <c:pt idx="2108">
                  <c:v>70</c:v>
                </c:pt>
                <c:pt idx="2109">
                  <c:v>81</c:v>
                </c:pt>
                <c:pt idx="2110">
                  <c:v>66</c:v>
                </c:pt>
                <c:pt idx="2111">
                  <c:v>79</c:v>
                </c:pt>
                <c:pt idx="2112">
                  <c:v>93</c:v>
                </c:pt>
                <c:pt idx="2113">
                  <c:v>86</c:v>
                </c:pt>
                <c:pt idx="2114">
                  <c:v>91</c:v>
                </c:pt>
                <c:pt idx="2115">
                  <c:v>78</c:v>
                </c:pt>
                <c:pt idx="2116">
                  <c:v>72</c:v>
                </c:pt>
                <c:pt idx="2117">
                  <c:v>86</c:v>
                </c:pt>
                <c:pt idx="2118">
                  <c:v>88</c:v>
                </c:pt>
                <c:pt idx="2119">
                  <c:v>82</c:v>
                </c:pt>
                <c:pt idx="2120">
                  <c:v>83</c:v>
                </c:pt>
                <c:pt idx="2121">
                  <c:v>72</c:v>
                </c:pt>
                <c:pt idx="2122">
                  <c:v>90</c:v>
                </c:pt>
                <c:pt idx="2123">
                  <c:v>68</c:v>
                </c:pt>
                <c:pt idx="2124">
                  <c:v>69</c:v>
                </c:pt>
                <c:pt idx="2125">
                  <c:v>74</c:v>
                </c:pt>
                <c:pt idx="2126">
                  <c:v>89</c:v>
                </c:pt>
                <c:pt idx="2127">
                  <c:v>88</c:v>
                </c:pt>
                <c:pt idx="2128">
                  <c:v>71</c:v>
                </c:pt>
                <c:pt idx="2129">
                  <c:v>78</c:v>
                </c:pt>
                <c:pt idx="2130">
                  <c:v>87</c:v>
                </c:pt>
                <c:pt idx="2131">
                  <c:v>84</c:v>
                </c:pt>
                <c:pt idx="2132">
                  <c:v>74</c:v>
                </c:pt>
                <c:pt idx="2133">
                  <c:v>66</c:v>
                </c:pt>
                <c:pt idx="2134">
                  <c:v>73</c:v>
                </c:pt>
                <c:pt idx="2135">
                  <c:v>75</c:v>
                </c:pt>
                <c:pt idx="2136">
                  <c:v>70</c:v>
                </c:pt>
                <c:pt idx="2137">
                  <c:v>66</c:v>
                </c:pt>
                <c:pt idx="2138">
                  <c:v>69</c:v>
                </c:pt>
                <c:pt idx="2139">
                  <c:v>81</c:v>
                </c:pt>
                <c:pt idx="2140">
                  <c:v>83</c:v>
                </c:pt>
                <c:pt idx="2141">
                  <c:v>71</c:v>
                </c:pt>
                <c:pt idx="2142">
                  <c:v>76</c:v>
                </c:pt>
                <c:pt idx="2143">
                  <c:v>80</c:v>
                </c:pt>
                <c:pt idx="2144">
                  <c:v>58</c:v>
                </c:pt>
                <c:pt idx="2145">
                  <c:v>69</c:v>
                </c:pt>
                <c:pt idx="2146">
                  <c:v>63</c:v>
                </c:pt>
                <c:pt idx="2147">
                  <c:v>76</c:v>
                </c:pt>
                <c:pt idx="2148">
                  <c:v>83</c:v>
                </c:pt>
                <c:pt idx="2149">
                  <c:v>77</c:v>
                </c:pt>
                <c:pt idx="2150">
                  <c:v>71</c:v>
                </c:pt>
                <c:pt idx="2151">
                  <c:v>79</c:v>
                </c:pt>
                <c:pt idx="2152">
                  <c:v>85</c:v>
                </c:pt>
                <c:pt idx="2153">
                  <c:v>77</c:v>
                </c:pt>
                <c:pt idx="2154">
                  <c:v>76</c:v>
                </c:pt>
                <c:pt idx="2155">
                  <c:v>70</c:v>
                </c:pt>
                <c:pt idx="2156">
                  <c:v>62</c:v>
                </c:pt>
                <c:pt idx="2157">
                  <c:v>61</c:v>
                </c:pt>
                <c:pt idx="2158">
                  <c:v>81</c:v>
                </c:pt>
                <c:pt idx="2159">
                  <c:v>69</c:v>
                </c:pt>
                <c:pt idx="2160">
                  <c:v>72</c:v>
                </c:pt>
                <c:pt idx="2161">
                  <c:v>77</c:v>
                </c:pt>
                <c:pt idx="2162">
                  <c:v>69</c:v>
                </c:pt>
                <c:pt idx="2163">
                  <c:v>70</c:v>
                </c:pt>
                <c:pt idx="2164">
                  <c:v>71</c:v>
                </c:pt>
                <c:pt idx="2165">
                  <c:v>100</c:v>
                </c:pt>
                <c:pt idx="2166">
                  <c:v>78</c:v>
                </c:pt>
                <c:pt idx="2167">
                  <c:v>75</c:v>
                </c:pt>
                <c:pt idx="2168">
                  <c:v>71</c:v>
                </c:pt>
                <c:pt idx="2169">
                  <c:v>75</c:v>
                </c:pt>
                <c:pt idx="2170">
                  <c:v>67</c:v>
                </c:pt>
                <c:pt idx="2171">
                  <c:v>78</c:v>
                </c:pt>
                <c:pt idx="2172">
                  <c:v>67</c:v>
                </c:pt>
                <c:pt idx="2173">
                  <c:v>70</c:v>
                </c:pt>
                <c:pt idx="2174">
                  <c:v>73</c:v>
                </c:pt>
                <c:pt idx="2175">
                  <c:v>72</c:v>
                </c:pt>
                <c:pt idx="2176">
                  <c:v>72</c:v>
                </c:pt>
                <c:pt idx="2177">
                  <c:v>73</c:v>
                </c:pt>
                <c:pt idx="2178">
                  <c:v>85</c:v>
                </c:pt>
                <c:pt idx="2179">
                  <c:v>89</c:v>
                </c:pt>
                <c:pt idx="2180">
                  <c:v>101</c:v>
                </c:pt>
                <c:pt idx="2181">
                  <c:v>81</c:v>
                </c:pt>
                <c:pt idx="2182">
                  <c:v>76</c:v>
                </c:pt>
                <c:pt idx="2183">
                  <c:v>81</c:v>
                </c:pt>
                <c:pt idx="2184">
                  <c:v>64</c:v>
                </c:pt>
                <c:pt idx="2185">
                  <c:v>73</c:v>
                </c:pt>
                <c:pt idx="2186">
                  <c:v>78</c:v>
                </c:pt>
                <c:pt idx="2187">
                  <c:v>72</c:v>
                </c:pt>
                <c:pt idx="2188">
                  <c:v>86</c:v>
                </c:pt>
                <c:pt idx="2189">
                  <c:v>74</c:v>
                </c:pt>
                <c:pt idx="2190">
                  <c:v>88</c:v>
                </c:pt>
                <c:pt idx="2191">
                  <c:v>81</c:v>
                </c:pt>
                <c:pt idx="2192">
                  <c:v>79</c:v>
                </c:pt>
                <c:pt idx="2193">
                  <c:v>94</c:v>
                </c:pt>
                <c:pt idx="2194">
                  <c:v>82</c:v>
                </c:pt>
                <c:pt idx="2195">
                  <c:v>75</c:v>
                </c:pt>
                <c:pt idx="2196">
                  <c:v>67</c:v>
                </c:pt>
                <c:pt idx="2197">
                  <c:v>78</c:v>
                </c:pt>
                <c:pt idx="2198">
                  <c:v>83</c:v>
                </c:pt>
                <c:pt idx="2199">
                  <c:v>83</c:v>
                </c:pt>
                <c:pt idx="2200">
                  <c:v>87</c:v>
                </c:pt>
                <c:pt idx="2201">
                  <c:v>83</c:v>
                </c:pt>
                <c:pt idx="2202">
                  <c:v>90</c:v>
                </c:pt>
                <c:pt idx="2203">
                  <c:v>77</c:v>
                </c:pt>
                <c:pt idx="2204">
                  <c:v>76</c:v>
                </c:pt>
                <c:pt idx="2205">
                  <c:v>93</c:v>
                </c:pt>
                <c:pt idx="2206">
                  <c:v>91</c:v>
                </c:pt>
                <c:pt idx="2207">
                  <c:v>93</c:v>
                </c:pt>
                <c:pt idx="2208">
                  <c:v>111</c:v>
                </c:pt>
                <c:pt idx="2209">
                  <c:v>86</c:v>
                </c:pt>
                <c:pt idx="2210">
                  <c:v>82</c:v>
                </c:pt>
                <c:pt idx="2211">
                  <c:v>89</c:v>
                </c:pt>
                <c:pt idx="2212">
                  <c:v>84</c:v>
                </c:pt>
                <c:pt idx="2213">
                  <c:v>100</c:v>
                </c:pt>
                <c:pt idx="2214">
                  <c:v>98</c:v>
                </c:pt>
                <c:pt idx="2215">
                  <c:v>100</c:v>
                </c:pt>
                <c:pt idx="2216">
                  <c:v>93</c:v>
                </c:pt>
                <c:pt idx="2217">
                  <c:v>78</c:v>
                </c:pt>
                <c:pt idx="2218">
                  <c:v>90</c:v>
                </c:pt>
                <c:pt idx="2219">
                  <c:v>79</c:v>
                </c:pt>
                <c:pt idx="2220">
                  <c:v>82</c:v>
                </c:pt>
                <c:pt idx="2221">
                  <c:v>79</c:v>
                </c:pt>
                <c:pt idx="2222">
                  <c:v>74</c:v>
                </c:pt>
                <c:pt idx="2223">
                  <c:v>111</c:v>
                </c:pt>
                <c:pt idx="2224">
                  <c:v>99</c:v>
                </c:pt>
                <c:pt idx="2225">
                  <c:v>81</c:v>
                </c:pt>
                <c:pt idx="2226">
                  <c:v>102</c:v>
                </c:pt>
                <c:pt idx="2227">
                  <c:v>97</c:v>
                </c:pt>
                <c:pt idx="2228">
                  <c:v>76</c:v>
                </c:pt>
                <c:pt idx="2229">
                  <c:v>83</c:v>
                </c:pt>
                <c:pt idx="2230">
                  <c:v>101</c:v>
                </c:pt>
                <c:pt idx="2231">
                  <c:v>88</c:v>
                </c:pt>
                <c:pt idx="2232">
                  <c:v>87</c:v>
                </c:pt>
                <c:pt idx="2233">
                  <c:v>115</c:v>
                </c:pt>
                <c:pt idx="2234">
                  <c:v>93</c:v>
                </c:pt>
                <c:pt idx="2235">
                  <c:v>86</c:v>
                </c:pt>
                <c:pt idx="2236">
                  <c:v>98</c:v>
                </c:pt>
                <c:pt idx="2237">
                  <c:v>75</c:v>
                </c:pt>
                <c:pt idx="2238">
                  <c:v>96</c:v>
                </c:pt>
                <c:pt idx="2239">
                  <c:v>79</c:v>
                </c:pt>
                <c:pt idx="2240">
                  <c:v>107</c:v>
                </c:pt>
                <c:pt idx="2241">
                  <c:v>98</c:v>
                </c:pt>
                <c:pt idx="2242">
                  <c:v>83</c:v>
                </c:pt>
                <c:pt idx="2243">
                  <c:v>91</c:v>
                </c:pt>
                <c:pt idx="2244">
                  <c:v>100</c:v>
                </c:pt>
                <c:pt idx="2245">
                  <c:v>105</c:v>
                </c:pt>
                <c:pt idx="2246">
                  <c:v>95</c:v>
                </c:pt>
                <c:pt idx="2247">
                  <c:v>101</c:v>
                </c:pt>
                <c:pt idx="2248">
                  <c:v>84</c:v>
                </c:pt>
                <c:pt idx="2249">
                  <c:v>85</c:v>
                </c:pt>
                <c:pt idx="2250">
                  <c:v>86</c:v>
                </c:pt>
                <c:pt idx="2251">
                  <c:v>102</c:v>
                </c:pt>
                <c:pt idx="2252">
                  <c:v>97</c:v>
                </c:pt>
                <c:pt idx="2253">
                  <c:v>97</c:v>
                </c:pt>
                <c:pt idx="2254">
                  <c:v>90</c:v>
                </c:pt>
                <c:pt idx="2255">
                  <c:v>115</c:v>
                </c:pt>
                <c:pt idx="2256">
                  <c:v>95</c:v>
                </c:pt>
                <c:pt idx="2257">
                  <c:v>98</c:v>
                </c:pt>
                <c:pt idx="2258">
                  <c:v>89</c:v>
                </c:pt>
                <c:pt idx="2259">
                  <c:v>118</c:v>
                </c:pt>
                <c:pt idx="2260">
                  <c:v>92</c:v>
                </c:pt>
                <c:pt idx="2261">
                  <c:v>94</c:v>
                </c:pt>
                <c:pt idx="2262">
                  <c:v>110</c:v>
                </c:pt>
                <c:pt idx="2263">
                  <c:v>75</c:v>
                </c:pt>
                <c:pt idx="2264">
                  <c:v>103</c:v>
                </c:pt>
                <c:pt idx="2265">
                  <c:v>112</c:v>
                </c:pt>
                <c:pt idx="2266">
                  <c:v>97</c:v>
                </c:pt>
                <c:pt idx="2267">
                  <c:v>101</c:v>
                </c:pt>
                <c:pt idx="2268">
                  <c:v>105</c:v>
                </c:pt>
                <c:pt idx="2269">
                  <c:v>103</c:v>
                </c:pt>
                <c:pt idx="2270">
                  <c:v>112</c:v>
                </c:pt>
                <c:pt idx="2271">
                  <c:v>103</c:v>
                </c:pt>
                <c:pt idx="2272">
                  <c:v>112</c:v>
                </c:pt>
                <c:pt idx="2273">
                  <c:v>101</c:v>
                </c:pt>
                <c:pt idx="2274">
                  <c:v>108</c:v>
                </c:pt>
                <c:pt idx="2275">
                  <c:v>95</c:v>
                </c:pt>
                <c:pt idx="2276">
                  <c:v>102</c:v>
                </c:pt>
                <c:pt idx="2277">
                  <c:v>105</c:v>
                </c:pt>
                <c:pt idx="2278">
                  <c:v>87</c:v>
                </c:pt>
                <c:pt idx="2279">
                  <c:v>84</c:v>
                </c:pt>
                <c:pt idx="2280">
                  <c:v>95</c:v>
                </c:pt>
                <c:pt idx="2281">
                  <c:v>102</c:v>
                </c:pt>
                <c:pt idx="2282">
                  <c:v>102</c:v>
                </c:pt>
                <c:pt idx="2283">
                  <c:v>94</c:v>
                </c:pt>
                <c:pt idx="2284">
                  <c:v>107</c:v>
                </c:pt>
                <c:pt idx="2285">
                  <c:v>114</c:v>
                </c:pt>
                <c:pt idx="2286">
                  <c:v>93</c:v>
                </c:pt>
                <c:pt idx="2287">
                  <c:v>84</c:v>
                </c:pt>
                <c:pt idx="2288">
                  <c:v>118</c:v>
                </c:pt>
                <c:pt idx="2289">
                  <c:v>86</c:v>
                </c:pt>
                <c:pt idx="2290">
                  <c:v>94</c:v>
                </c:pt>
                <c:pt idx="2291">
                  <c:v>110</c:v>
                </c:pt>
                <c:pt idx="2292">
                  <c:v>96</c:v>
                </c:pt>
                <c:pt idx="2293">
                  <c:v>100</c:v>
                </c:pt>
                <c:pt idx="2294">
                  <c:v>77</c:v>
                </c:pt>
                <c:pt idx="2295">
                  <c:v>90</c:v>
                </c:pt>
                <c:pt idx="2296">
                  <c:v>92</c:v>
                </c:pt>
                <c:pt idx="2297">
                  <c:v>92</c:v>
                </c:pt>
                <c:pt idx="2298">
                  <c:v>132</c:v>
                </c:pt>
                <c:pt idx="2299">
                  <c:v>98</c:v>
                </c:pt>
                <c:pt idx="2300">
                  <c:v>91</c:v>
                </c:pt>
                <c:pt idx="2301">
                  <c:v>107</c:v>
                </c:pt>
                <c:pt idx="2302">
                  <c:v>89</c:v>
                </c:pt>
                <c:pt idx="2303">
                  <c:v>88</c:v>
                </c:pt>
                <c:pt idx="2304">
                  <c:v>94</c:v>
                </c:pt>
                <c:pt idx="2305">
                  <c:v>92</c:v>
                </c:pt>
                <c:pt idx="2306">
                  <c:v>84</c:v>
                </c:pt>
                <c:pt idx="2307">
                  <c:v>98</c:v>
                </c:pt>
                <c:pt idx="2308">
                  <c:v>104</c:v>
                </c:pt>
                <c:pt idx="2309">
                  <c:v>79</c:v>
                </c:pt>
                <c:pt idx="2310">
                  <c:v>98</c:v>
                </c:pt>
                <c:pt idx="2311">
                  <c:v>98</c:v>
                </c:pt>
                <c:pt idx="2312">
                  <c:v>79</c:v>
                </c:pt>
                <c:pt idx="2313">
                  <c:v>85</c:v>
                </c:pt>
                <c:pt idx="2314">
                  <c:v>77</c:v>
                </c:pt>
                <c:pt idx="2315">
                  <c:v>75</c:v>
                </c:pt>
                <c:pt idx="2316">
                  <c:v>78</c:v>
                </c:pt>
                <c:pt idx="2317">
                  <c:v>68</c:v>
                </c:pt>
                <c:pt idx="2318">
                  <c:v>70</c:v>
                </c:pt>
                <c:pt idx="2319">
                  <c:v>68</c:v>
                </c:pt>
                <c:pt idx="2320">
                  <c:v>74</c:v>
                </c:pt>
                <c:pt idx="2321">
                  <c:v>57</c:v>
                </c:pt>
                <c:pt idx="2322">
                  <c:v>66</c:v>
                </c:pt>
                <c:pt idx="2323">
                  <c:v>75</c:v>
                </c:pt>
                <c:pt idx="2324">
                  <c:v>70</c:v>
                </c:pt>
                <c:pt idx="2325">
                  <c:v>77</c:v>
                </c:pt>
                <c:pt idx="2326">
                  <c:v>67</c:v>
                </c:pt>
                <c:pt idx="2327">
                  <c:v>61</c:v>
                </c:pt>
                <c:pt idx="2328">
                  <c:v>66</c:v>
                </c:pt>
                <c:pt idx="2329">
                  <c:v>74</c:v>
                </c:pt>
                <c:pt idx="2330">
                  <c:v>61</c:v>
                </c:pt>
                <c:pt idx="2331">
                  <c:v>64</c:v>
                </c:pt>
                <c:pt idx="2332">
                  <c:v>61</c:v>
                </c:pt>
                <c:pt idx="2333">
                  <c:v>69</c:v>
                </c:pt>
                <c:pt idx="2334">
                  <c:v>60</c:v>
                </c:pt>
                <c:pt idx="2335">
                  <c:v>67</c:v>
                </c:pt>
                <c:pt idx="2336">
                  <c:v>64</c:v>
                </c:pt>
                <c:pt idx="2337">
                  <c:v>77</c:v>
                </c:pt>
                <c:pt idx="2338">
                  <c:v>65</c:v>
                </c:pt>
                <c:pt idx="2339">
                  <c:v>52</c:v>
                </c:pt>
                <c:pt idx="2340">
                  <c:v>53</c:v>
                </c:pt>
                <c:pt idx="2341">
                  <c:v>66</c:v>
                </c:pt>
                <c:pt idx="2342">
                  <c:v>66</c:v>
                </c:pt>
                <c:pt idx="2343">
                  <c:v>68</c:v>
                </c:pt>
                <c:pt idx="2344">
                  <c:v>57</c:v>
                </c:pt>
                <c:pt idx="2345">
                  <c:v>63</c:v>
                </c:pt>
                <c:pt idx="2346">
                  <c:v>54</c:v>
                </c:pt>
                <c:pt idx="2347">
                  <c:v>54</c:v>
                </c:pt>
                <c:pt idx="2348">
                  <c:v>49</c:v>
                </c:pt>
                <c:pt idx="2349">
                  <c:v>54</c:v>
                </c:pt>
                <c:pt idx="2350">
                  <c:v>41</c:v>
                </c:pt>
                <c:pt idx="2351">
                  <c:v>54</c:v>
                </c:pt>
                <c:pt idx="2352">
                  <c:v>49</c:v>
                </c:pt>
                <c:pt idx="2353">
                  <c:v>52</c:v>
                </c:pt>
                <c:pt idx="2354">
                  <c:v>50</c:v>
                </c:pt>
                <c:pt idx="2355">
                  <c:v>55</c:v>
                </c:pt>
                <c:pt idx="2356">
                  <c:v>37</c:v>
                </c:pt>
                <c:pt idx="2357">
                  <c:v>53</c:v>
                </c:pt>
                <c:pt idx="2358">
                  <c:v>44</c:v>
                </c:pt>
                <c:pt idx="2359">
                  <c:v>41</c:v>
                </c:pt>
                <c:pt idx="2360">
                  <c:v>56</c:v>
                </c:pt>
                <c:pt idx="2361">
                  <c:v>48</c:v>
                </c:pt>
                <c:pt idx="2362">
                  <c:v>52</c:v>
                </c:pt>
                <c:pt idx="2363">
                  <c:v>55</c:v>
                </c:pt>
                <c:pt idx="2364">
                  <c:v>40</c:v>
                </c:pt>
                <c:pt idx="2365">
                  <c:v>52</c:v>
                </c:pt>
                <c:pt idx="2366">
                  <c:v>38</c:v>
                </c:pt>
                <c:pt idx="2367">
                  <c:v>32</c:v>
                </c:pt>
                <c:pt idx="2368">
                  <c:v>43</c:v>
                </c:pt>
                <c:pt idx="2369">
                  <c:v>51</c:v>
                </c:pt>
                <c:pt idx="2370">
                  <c:v>55</c:v>
                </c:pt>
                <c:pt idx="2371">
                  <c:v>40</c:v>
                </c:pt>
                <c:pt idx="2372">
                  <c:v>54</c:v>
                </c:pt>
                <c:pt idx="2373">
                  <c:v>48</c:v>
                </c:pt>
                <c:pt idx="2374">
                  <c:v>40</c:v>
                </c:pt>
                <c:pt idx="2375">
                  <c:v>39</c:v>
                </c:pt>
                <c:pt idx="2376">
                  <c:v>40</c:v>
                </c:pt>
                <c:pt idx="2377">
                  <c:v>44</c:v>
                </c:pt>
                <c:pt idx="2378">
                  <c:v>50</c:v>
                </c:pt>
                <c:pt idx="2379">
                  <c:v>41</c:v>
                </c:pt>
                <c:pt idx="2380">
                  <c:v>40</c:v>
                </c:pt>
                <c:pt idx="2381">
                  <c:v>38</c:v>
                </c:pt>
                <c:pt idx="2382">
                  <c:v>43</c:v>
                </c:pt>
                <c:pt idx="2383">
                  <c:v>44</c:v>
                </c:pt>
                <c:pt idx="2384">
                  <c:v>40</c:v>
                </c:pt>
                <c:pt idx="2385">
                  <c:v>38</c:v>
                </c:pt>
                <c:pt idx="2386">
                  <c:v>56</c:v>
                </c:pt>
                <c:pt idx="2387">
                  <c:v>37</c:v>
                </c:pt>
                <c:pt idx="2388">
                  <c:v>29</c:v>
                </c:pt>
                <c:pt idx="2389">
                  <c:v>40</c:v>
                </c:pt>
                <c:pt idx="2390">
                  <c:v>51</c:v>
                </c:pt>
                <c:pt idx="2391">
                  <c:v>45</c:v>
                </c:pt>
                <c:pt idx="2392">
                  <c:v>35</c:v>
                </c:pt>
                <c:pt idx="2393">
                  <c:v>45</c:v>
                </c:pt>
                <c:pt idx="2394">
                  <c:v>44</c:v>
                </c:pt>
                <c:pt idx="2395">
                  <c:v>38</c:v>
                </c:pt>
                <c:pt idx="2396">
                  <c:v>33</c:v>
                </c:pt>
                <c:pt idx="2397">
                  <c:v>34</c:v>
                </c:pt>
                <c:pt idx="2398">
                  <c:v>45</c:v>
                </c:pt>
                <c:pt idx="2399">
                  <c:v>33</c:v>
                </c:pt>
                <c:pt idx="2400">
                  <c:v>38</c:v>
                </c:pt>
                <c:pt idx="2401">
                  <c:v>23</c:v>
                </c:pt>
                <c:pt idx="2402">
                  <c:v>32</c:v>
                </c:pt>
                <c:pt idx="2403">
                  <c:v>38</c:v>
                </c:pt>
                <c:pt idx="2404">
                  <c:v>48</c:v>
                </c:pt>
                <c:pt idx="2405">
                  <c:v>40</c:v>
                </c:pt>
                <c:pt idx="2406">
                  <c:v>32</c:v>
                </c:pt>
                <c:pt idx="2407">
                  <c:v>41</c:v>
                </c:pt>
                <c:pt idx="2408">
                  <c:v>31</c:v>
                </c:pt>
                <c:pt idx="2409">
                  <c:v>33</c:v>
                </c:pt>
                <c:pt idx="2410">
                  <c:v>41</c:v>
                </c:pt>
                <c:pt idx="2411">
                  <c:v>28</c:v>
                </c:pt>
                <c:pt idx="2412">
                  <c:v>34</c:v>
                </c:pt>
                <c:pt idx="2413">
                  <c:v>38</c:v>
                </c:pt>
                <c:pt idx="2414">
                  <c:v>32</c:v>
                </c:pt>
                <c:pt idx="2415">
                  <c:v>32</c:v>
                </c:pt>
                <c:pt idx="2416">
                  <c:v>30</c:v>
                </c:pt>
                <c:pt idx="2417">
                  <c:v>32</c:v>
                </c:pt>
                <c:pt idx="2418">
                  <c:v>31</c:v>
                </c:pt>
                <c:pt idx="2419">
                  <c:v>34</c:v>
                </c:pt>
                <c:pt idx="2420">
                  <c:v>34</c:v>
                </c:pt>
                <c:pt idx="2421">
                  <c:v>30</c:v>
                </c:pt>
                <c:pt idx="2422">
                  <c:v>37</c:v>
                </c:pt>
                <c:pt idx="2423">
                  <c:v>31</c:v>
                </c:pt>
                <c:pt idx="2424">
                  <c:v>43</c:v>
                </c:pt>
                <c:pt idx="2425">
                  <c:v>39</c:v>
                </c:pt>
                <c:pt idx="2426">
                  <c:v>32</c:v>
                </c:pt>
                <c:pt idx="2427">
                  <c:v>31</c:v>
                </c:pt>
                <c:pt idx="2428">
                  <c:v>34</c:v>
                </c:pt>
                <c:pt idx="2429">
                  <c:v>32</c:v>
                </c:pt>
                <c:pt idx="2430">
                  <c:v>34</c:v>
                </c:pt>
                <c:pt idx="2431">
                  <c:v>29</c:v>
                </c:pt>
                <c:pt idx="2432">
                  <c:v>22</c:v>
                </c:pt>
                <c:pt idx="2433">
                  <c:v>30</c:v>
                </c:pt>
                <c:pt idx="2434">
                  <c:v>38</c:v>
                </c:pt>
                <c:pt idx="2435">
                  <c:v>31</c:v>
                </c:pt>
                <c:pt idx="2436">
                  <c:v>30</c:v>
                </c:pt>
                <c:pt idx="2437">
                  <c:v>36</c:v>
                </c:pt>
                <c:pt idx="2438">
                  <c:v>41</c:v>
                </c:pt>
                <c:pt idx="2439">
                  <c:v>35</c:v>
                </c:pt>
                <c:pt idx="2440">
                  <c:v>37</c:v>
                </c:pt>
                <c:pt idx="2441">
                  <c:v>30</c:v>
                </c:pt>
                <c:pt idx="2442">
                  <c:v>29</c:v>
                </c:pt>
                <c:pt idx="2443">
                  <c:v>30</c:v>
                </c:pt>
                <c:pt idx="2444">
                  <c:v>21</c:v>
                </c:pt>
                <c:pt idx="2445">
                  <c:v>32</c:v>
                </c:pt>
                <c:pt idx="2446">
                  <c:v>27</c:v>
                </c:pt>
                <c:pt idx="2447">
                  <c:v>37</c:v>
                </c:pt>
                <c:pt idx="2448">
                  <c:v>33</c:v>
                </c:pt>
                <c:pt idx="2449">
                  <c:v>29</c:v>
                </c:pt>
                <c:pt idx="2450">
                  <c:v>40</c:v>
                </c:pt>
                <c:pt idx="2451">
                  <c:v>22</c:v>
                </c:pt>
                <c:pt idx="2452">
                  <c:v>33</c:v>
                </c:pt>
                <c:pt idx="2453">
                  <c:v>29</c:v>
                </c:pt>
                <c:pt idx="2454">
                  <c:v>29</c:v>
                </c:pt>
                <c:pt idx="2455">
                  <c:v>35</c:v>
                </c:pt>
                <c:pt idx="2456">
                  <c:v>30</c:v>
                </c:pt>
                <c:pt idx="2457">
                  <c:v>35</c:v>
                </c:pt>
                <c:pt idx="2458">
                  <c:v>25</c:v>
                </c:pt>
                <c:pt idx="2459">
                  <c:v>29</c:v>
                </c:pt>
                <c:pt idx="2460">
                  <c:v>44</c:v>
                </c:pt>
                <c:pt idx="2461">
                  <c:v>39</c:v>
                </c:pt>
                <c:pt idx="2462">
                  <c:v>26</c:v>
                </c:pt>
                <c:pt idx="2463">
                  <c:v>27</c:v>
                </c:pt>
                <c:pt idx="2464">
                  <c:v>30</c:v>
                </c:pt>
                <c:pt idx="2465">
                  <c:v>26</c:v>
                </c:pt>
                <c:pt idx="2466">
                  <c:v>36</c:v>
                </c:pt>
                <c:pt idx="2467">
                  <c:v>21</c:v>
                </c:pt>
                <c:pt idx="2468">
                  <c:v>29</c:v>
                </c:pt>
                <c:pt idx="2469">
                  <c:v>25</c:v>
                </c:pt>
                <c:pt idx="2470">
                  <c:v>34</c:v>
                </c:pt>
                <c:pt idx="2471">
                  <c:v>33</c:v>
                </c:pt>
                <c:pt idx="2472">
                  <c:v>29</c:v>
                </c:pt>
                <c:pt idx="2473">
                  <c:v>31</c:v>
                </c:pt>
                <c:pt idx="2474">
                  <c:v>28</c:v>
                </c:pt>
                <c:pt idx="2475">
                  <c:v>32</c:v>
                </c:pt>
                <c:pt idx="2476">
                  <c:v>35</c:v>
                </c:pt>
                <c:pt idx="2477">
                  <c:v>31</c:v>
                </c:pt>
                <c:pt idx="2478">
                  <c:v>31</c:v>
                </c:pt>
                <c:pt idx="2479">
                  <c:v>30</c:v>
                </c:pt>
                <c:pt idx="2480">
                  <c:v>22</c:v>
                </c:pt>
                <c:pt idx="2481">
                  <c:v>35</c:v>
                </c:pt>
                <c:pt idx="2482">
                  <c:v>30</c:v>
                </c:pt>
                <c:pt idx="2483">
                  <c:v>26</c:v>
                </c:pt>
                <c:pt idx="2484">
                  <c:v>32</c:v>
                </c:pt>
                <c:pt idx="2485">
                  <c:v>23</c:v>
                </c:pt>
                <c:pt idx="2486">
                  <c:v>31</c:v>
                </c:pt>
                <c:pt idx="2487">
                  <c:v>28</c:v>
                </c:pt>
                <c:pt idx="2488">
                  <c:v>27</c:v>
                </c:pt>
                <c:pt idx="2489">
                  <c:v>24</c:v>
                </c:pt>
                <c:pt idx="2490">
                  <c:v>32</c:v>
                </c:pt>
                <c:pt idx="2491">
                  <c:v>32</c:v>
                </c:pt>
                <c:pt idx="2492">
                  <c:v>25</c:v>
                </c:pt>
                <c:pt idx="2493">
                  <c:v>30</c:v>
                </c:pt>
                <c:pt idx="2494">
                  <c:v>32</c:v>
                </c:pt>
                <c:pt idx="2495">
                  <c:v>25</c:v>
                </c:pt>
                <c:pt idx="2496">
                  <c:v>27</c:v>
                </c:pt>
                <c:pt idx="2497">
                  <c:v>28</c:v>
                </c:pt>
                <c:pt idx="2498">
                  <c:v>33</c:v>
                </c:pt>
                <c:pt idx="2499">
                  <c:v>26</c:v>
                </c:pt>
                <c:pt idx="2500">
                  <c:v>22</c:v>
                </c:pt>
                <c:pt idx="2501">
                  <c:v>30</c:v>
                </c:pt>
                <c:pt idx="2502">
                  <c:v>24</c:v>
                </c:pt>
                <c:pt idx="2503">
                  <c:v>33</c:v>
                </c:pt>
                <c:pt idx="2504">
                  <c:v>36</c:v>
                </c:pt>
                <c:pt idx="2505">
                  <c:v>34</c:v>
                </c:pt>
                <c:pt idx="2506">
                  <c:v>32</c:v>
                </c:pt>
                <c:pt idx="2507">
                  <c:v>26</c:v>
                </c:pt>
                <c:pt idx="2508">
                  <c:v>26</c:v>
                </c:pt>
                <c:pt idx="2509">
                  <c:v>37</c:v>
                </c:pt>
                <c:pt idx="2510">
                  <c:v>30</c:v>
                </c:pt>
                <c:pt idx="2511">
                  <c:v>34</c:v>
                </c:pt>
                <c:pt idx="2512">
                  <c:v>29</c:v>
                </c:pt>
                <c:pt idx="2513">
                  <c:v>30</c:v>
                </c:pt>
                <c:pt idx="2514">
                  <c:v>31</c:v>
                </c:pt>
                <c:pt idx="2515">
                  <c:v>38</c:v>
                </c:pt>
                <c:pt idx="2516">
                  <c:v>31</c:v>
                </c:pt>
                <c:pt idx="2517">
                  <c:v>31</c:v>
                </c:pt>
                <c:pt idx="2518">
                  <c:v>39</c:v>
                </c:pt>
                <c:pt idx="2519">
                  <c:v>21</c:v>
                </c:pt>
                <c:pt idx="2520">
                  <c:v>37</c:v>
                </c:pt>
                <c:pt idx="2521">
                  <c:v>27</c:v>
                </c:pt>
                <c:pt idx="2522">
                  <c:v>36</c:v>
                </c:pt>
                <c:pt idx="2523">
                  <c:v>23</c:v>
                </c:pt>
                <c:pt idx="2524">
                  <c:v>30</c:v>
                </c:pt>
                <c:pt idx="2525">
                  <c:v>36</c:v>
                </c:pt>
                <c:pt idx="2526">
                  <c:v>40</c:v>
                </c:pt>
                <c:pt idx="2527">
                  <c:v>26</c:v>
                </c:pt>
                <c:pt idx="2528">
                  <c:v>24</c:v>
                </c:pt>
                <c:pt idx="2529">
                  <c:v>33</c:v>
                </c:pt>
                <c:pt idx="2530">
                  <c:v>31</c:v>
                </c:pt>
                <c:pt idx="2531">
                  <c:v>33</c:v>
                </c:pt>
                <c:pt idx="2532">
                  <c:v>30</c:v>
                </c:pt>
                <c:pt idx="2533">
                  <c:v>29</c:v>
                </c:pt>
                <c:pt idx="2534">
                  <c:v>34</c:v>
                </c:pt>
                <c:pt idx="2535">
                  <c:v>31</c:v>
                </c:pt>
                <c:pt idx="2536">
                  <c:v>36</c:v>
                </c:pt>
                <c:pt idx="2537">
                  <c:v>30</c:v>
                </c:pt>
                <c:pt idx="2538">
                  <c:v>38</c:v>
                </c:pt>
                <c:pt idx="2539">
                  <c:v>25</c:v>
                </c:pt>
                <c:pt idx="2540">
                  <c:v>44</c:v>
                </c:pt>
                <c:pt idx="2541">
                  <c:v>34</c:v>
                </c:pt>
                <c:pt idx="2542">
                  <c:v>34</c:v>
                </c:pt>
                <c:pt idx="2543">
                  <c:v>36</c:v>
                </c:pt>
                <c:pt idx="2544">
                  <c:v>29</c:v>
                </c:pt>
                <c:pt idx="2545">
                  <c:v>38</c:v>
                </c:pt>
                <c:pt idx="2546">
                  <c:v>40</c:v>
                </c:pt>
                <c:pt idx="2547">
                  <c:v>27</c:v>
                </c:pt>
                <c:pt idx="2548">
                  <c:v>39</c:v>
                </c:pt>
                <c:pt idx="2549">
                  <c:v>31</c:v>
                </c:pt>
                <c:pt idx="2550">
                  <c:v>38</c:v>
                </c:pt>
                <c:pt idx="2551">
                  <c:v>30</c:v>
                </c:pt>
                <c:pt idx="2552">
                  <c:v>43</c:v>
                </c:pt>
                <c:pt idx="2553">
                  <c:v>45</c:v>
                </c:pt>
                <c:pt idx="2554">
                  <c:v>36</c:v>
                </c:pt>
                <c:pt idx="2555">
                  <c:v>33</c:v>
                </c:pt>
                <c:pt idx="2556">
                  <c:v>38</c:v>
                </c:pt>
                <c:pt idx="2557">
                  <c:v>31</c:v>
                </c:pt>
                <c:pt idx="2558">
                  <c:v>33</c:v>
                </c:pt>
                <c:pt idx="2559">
                  <c:v>34</c:v>
                </c:pt>
                <c:pt idx="2560">
                  <c:v>40</c:v>
                </c:pt>
                <c:pt idx="2561">
                  <c:v>40</c:v>
                </c:pt>
                <c:pt idx="2562">
                  <c:v>48</c:v>
                </c:pt>
                <c:pt idx="2563">
                  <c:v>40</c:v>
                </c:pt>
                <c:pt idx="2564">
                  <c:v>39</c:v>
                </c:pt>
                <c:pt idx="2565">
                  <c:v>40</c:v>
                </c:pt>
                <c:pt idx="2566">
                  <c:v>35</c:v>
                </c:pt>
                <c:pt idx="2567">
                  <c:v>35</c:v>
                </c:pt>
                <c:pt idx="2568">
                  <c:v>24</c:v>
                </c:pt>
                <c:pt idx="2569">
                  <c:v>33</c:v>
                </c:pt>
                <c:pt idx="2570">
                  <c:v>32</c:v>
                </c:pt>
                <c:pt idx="2571">
                  <c:v>31</c:v>
                </c:pt>
                <c:pt idx="2572">
                  <c:v>42</c:v>
                </c:pt>
                <c:pt idx="2573">
                  <c:v>38</c:v>
                </c:pt>
                <c:pt idx="2574">
                  <c:v>36</c:v>
                </c:pt>
                <c:pt idx="2575">
                  <c:v>43</c:v>
                </c:pt>
                <c:pt idx="2576">
                  <c:v>39</c:v>
                </c:pt>
                <c:pt idx="2577">
                  <c:v>29</c:v>
                </c:pt>
                <c:pt idx="2578">
                  <c:v>44</c:v>
                </c:pt>
                <c:pt idx="2579">
                  <c:v>36</c:v>
                </c:pt>
                <c:pt idx="2580">
                  <c:v>34</c:v>
                </c:pt>
                <c:pt idx="2581">
                  <c:v>33</c:v>
                </c:pt>
                <c:pt idx="2582">
                  <c:v>39</c:v>
                </c:pt>
                <c:pt idx="2583">
                  <c:v>32</c:v>
                </c:pt>
                <c:pt idx="2584">
                  <c:v>33</c:v>
                </c:pt>
                <c:pt idx="2585">
                  <c:v>32</c:v>
                </c:pt>
                <c:pt idx="2586">
                  <c:v>38</c:v>
                </c:pt>
                <c:pt idx="2587">
                  <c:v>24</c:v>
                </c:pt>
                <c:pt idx="2588">
                  <c:v>49</c:v>
                </c:pt>
                <c:pt idx="2589">
                  <c:v>42</c:v>
                </c:pt>
                <c:pt idx="2590">
                  <c:v>40</c:v>
                </c:pt>
                <c:pt idx="2591">
                  <c:v>34</c:v>
                </c:pt>
                <c:pt idx="2592">
                  <c:v>37</c:v>
                </c:pt>
                <c:pt idx="2593">
                  <c:v>46</c:v>
                </c:pt>
                <c:pt idx="2594">
                  <c:v>39</c:v>
                </c:pt>
                <c:pt idx="2595">
                  <c:v>32</c:v>
                </c:pt>
                <c:pt idx="2596">
                  <c:v>36</c:v>
                </c:pt>
                <c:pt idx="2597">
                  <c:v>29</c:v>
                </c:pt>
                <c:pt idx="2598">
                  <c:v>33</c:v>
                </c:pt>
                <c:pt idx="2599">
                  <c:v>35</c:v>
                </c:pt>
                <c:pt idx="2600">
                  <c:v>30</c:v>
                </c:pt>
                <c:pt idx="2601">
                  <c:v>32</c:v>
                </c:pt>
                <c:pt idx="2602">
                  <c:v>29</c:v>
                </c:pt>
                <c:pt idx="2603">
                  <c:v>25</c:v>
                </c:pt>
                <c:pt idx="2604">
                  <c:v>33</c:v>
                </c:pt>
                <c:pt idx="2605">
                  <c:v>30</c:v>
                </c:pt>
                <c:pt idx="2606">
                  <c:v>37</c:v>
                </c:pt>
                <c:pt idx="2607">
                  <c:v>35</c:v>
                </c:pt>
                <c:pt idx="2608">
                  <c:v>22</c:v>
                </c:pt>
                <c:pt idx="2609">
                  <c:v>38</c:v>
                </c:pt>
                <c:pt idx="2610">
                  <c:v>39</c:v>
                </c:pt>
                <c:pt idx="2611">
                  <c:v>38</c:v>
                </c:pt>
                <c:pt idx="2612">
                  <c:v>35</c:v>
                </c:pt>
                <c:pt idx="2613">
                  <c:v>30</c:v>
                </c:pt>
                <c:pt idx="2614">
                  <c:v>30</c:v>
                </c:pt>
                <c:pt idx="2615">
                  <c:v>27</c:v>
                </c:pt>
                <c:pt idx="2616">
                  <c:v>34</c:v>
                </c:pt>
                <c:pt idx="2617">
                  <c:v>24</c:v>
                </c:pt>
                <c:pt idx="2618">
                  <c:v>39</c:v>
                </c:pt>
                <c:pt idx="2619">
                  <c:v>29</c:v>
                </c:pt>
                <c:pt idx="2620">
                  <c:v>30</c:v>
                </c:pt>
                <c:pt idx="2621">
                  <c:v>26</c:v>
                </c:pt>
                <c:pt idx="2622">
                  <c:v>29</c:v>
                </c:pt>
                <c:pt idx="2623">
                  <c:v>30</c:v>
                </c:pt>
                <c:pt idx="2624">
                  <c:v>33</c:v>
                </c:pt>
                <c:pt idx="2625">
                  <c:v>30</c:v>
                </c:pt>
                <c:pt idx="2626">
                  <c:v>29</c:v>
                </c:pt>
                <c:pt idx="2627">
                  <c:v>31</c:v>
                </c:pt>
                <c:pt idx="2628">
                  <c:v>19</c:v>
                </c:pt>
                <c:pt idx="2629">
                  <c:v>28</c:v>
                </c:pt>
                <c:pt idx="2630">
                  <c:v>29</c:v>
                </c:pt>
                <c:pt idx="2631">
                  <c:v>27</c:v>
                </c:pt>
                <c:pt idx="2632">
                  <c:v>22</c:v>
                </c:pt>
                <c:pt idx="2633">
                  <c:v>30</c:v>
                </c:pt>
                <c:pt idx="2634">
                  <c:v>33</c:v>
                </c:pt>
                <c:pt idx="2635">
                  <c:v>26</c:v>
                </c:pt>
                <c:pt idx="2636">
                  <c:v>26</c:v>
                </c:pt>
                <c:pt idx="2637">
                  <c:v>25</c:v>
                </c:pt>
                <c:pt idx="2638">
                  <c:v>23</c:v>
                </c:pt>
                <c:pt idx="2639">
                  <c:v>34</c:v>
                </c:pt>
                <c:pt idx="2640">
                  <c:v>26</c:v>
                </c:pt>
                <c:pt idx="2641">
                  <c:v>36</c:v>
                </c:pt>
                <c:pt idx="2642">
                  <c:v>24</c:v>
                </c:pt>
                <c:pt idx="2643">
                  <c:v>28</c:v>
                </c:pt>
                <c:pt idx="2644">
                  <c:v>22</c:v>
                </c:pt>
                <c:pt idx="2645">
                  <c:v>29</c:v>
                </c:pt>
                <c:pt idx="2646">
                  <c:v>29</c:v>
                </c:pt>
                <c:pt idx="2647">
                  <c:v>30</c:v>
                </c:pt>
                <c:pt idx="2648">
                  <c:v>33</c:v>
                </c:pt>
                <c:pt idx="2649">
                  <c:v>29</c:v>
                </c:pt>
                <c:pt idx="2650">
                  <c:v>25</c:v>
                </c:pt>
                <c:pt idx="2651">
                  <c:v>24</c:v>
                </c:pt>
                <c:pt idx="2652">
                  <c:v>27</c:v>
                </c:pt>
                <c:pt idx="2653">
                  <c:v>17</c:v>
                </c:pt>
                <c:pt idx="2654">
                  <c:v>24</c:v>
                </c:pt>
                <c:pt idx="2655">
                  <c:v>23</c:v>
                </c:pt>
                <c:pt idx="2656">
                  <c:v>18</c:v>
                </c:pt>
                <c:pt idx="2657">
                  <c:v>20</c:v>
                </c:pt>
                <c:pt idx="2658">
                  <c:v>30</c:v>
                </c:pt>
                <c:pt idx="2659">
                  <c:v>26</c:v>
                </c:pt>
                <c:pt idx="2660">
                  <c:v>29</c:v>
                </c:pt>
                <c:pt idx="2661">
                  <c:v>27</c:v>
                </c:pt>
                <c:pt idx="2662">
                  <c:v>25</c:v>
                </c:pt>
                <c:pt idx="2663">
                  <c:v>22</c:v>
                </c:pt>
                <c:pt idx="2664">
                  <c:v>19</c:v>
                </c:pt>
                <c:pt idx="2665">
                  <c:v>21</c:v>
                </c:pt>
                <c:pt idx="2666">
                  <c:v>29</c:v>
                </c:pt>
                <c:pt idx="2667">
                  <c:v>19</c:v>
                </c:pt>
                <c:pt idx="2668">
                  <c:v>24</c:v>
                </c:pt>
                <c:pt idx="2669">
                  <c:v>25</c:v>
                </c:pt>
                <c:pt idx="2670">
                  <c:v>20</c:v>
                </c:pt>
                <c:pt idx="2671">
                  <c:v>28</c:v>
                </c:pt>
                <c:pt idx="2672">
                  <c:v>19</c:v>
                </c:pt>
                <c:pt idx="2673">
                  <c:v>25</c:v>
                </c:pt>
                <c:pt idx="2674">
                  <c:v>23</c:v>
                </c:pt>
                <c:pt idx="2675">
                  <c:v>23</c:v>
                </c:pt>
                <c:pt idx="2676">
                  <c:v>18</c:v>
                </c:pt>
                <c:pt idx="2677">
                  <c:v>20</c:v>
                </c:pt>
                <c:pt idx="2678">
                  <c:v>20</c:v>
                </c:pt>
                <c:pt idx="2679">
                  <c:v>23</c:v>
                </c:pt>
                <c:pt idx="2680">
                  <c:v>29</c:v>
                </c:pt>
                <c:pt idx="2681">
                  <c:v>29</c:v>
                </c:pt>
                <c:pt idx="2682">
                  <c:v>20</c:v>
                </c:pt>
                <c:pt idx="2683">
                  <c:v>18</c:v>
                </c:pt>
                <c:pt idx="2684">
                  <c:v>26</c:v>
                </c:pt>
                <c:pt idx="2685">
                  <c:v>21</c:v>
                </c:pt>
                <c:pt idx="2686">
                  <c:v>23</c:v>
                </c:pt>
                <c:pt idx="2687">
                  <c:v>24</c:v>
                </c:pt>
                <c:pt idx="2688">
                  <c:v>15</c:v>
                </c:pt>
                <c:pt idx="2689">
                  <c:v>28</c:v>
                </c:pt>
                <c:pt idx="2690">
                  <c:v>18</c:v>
                </c:pt>
                <c:pt idx="2691">
                  <c:v>27</c:v>
                </c:pt>
                <c:pt idx="2692">
                  <c:v>26</c:v>
                </c:pt>
                <c:pt idx="2693">
                  <c:v>21</c:v>
                </c:pt>
                <c:pt idx="2694">
                  <c:v>17</c:v>
                </c:pt>
                <c:pt idx="2695">
                  <c:v>20</c:v>
                </c:pt>
                <c:pt idx="2696">
                  <c:v>21</c:v>
                </c:pt>
                <c:pt idx="2697">
                  <c:v>23</c:v>
                </c:pt>
                <c:pt idx="2698">
                  <c:v>22</c:v>
                </c:pt>
                <c:pt idx="2699">
                  <c:v>24</c:v>
                </c:pt>
                <c:pt idx="2700">
                  <c:v>15</c:v>
                </c:pt>
                <c:pt idx="2701">
                  <c:v>20</c:v>
                </c:pt>
                <c:pt idx="2702">
                  <c:v>26</c:v>
                </c:pt>
                <c:pt idx="2703">
                  <c:v>19</c:v>
                </c:pt>
                <c:pt idx="2704">
                  <c:v>15</c:v>
                </c:pt>
                <c:pt idx="2705">
                  <c:v>24</c:v>
                </c:pt>
                <c:pt idx="2706">
                  <c:v>26</c:v>
                </c:pt>
                <c:pt idx="2707">
                  <c:v>26</c:v>
                </c:pt>
                <c:pt idx="2708">
                  <c:v>24</c:v>
                </c:pt>
                <c:pt idx="2709">
                  <c:v>21</c:v>
                </c:pt>
                <c:pt idx="2710">
                  <c:v>19</c:v>
                </c:pt>
                <c:pt idx="2711">
                  <c:v>23</c:v>
                </c:pt>
                <c:pt idx="2712">
                  <c:v>24</c:v>
                </c:pt>
                <c:pt idx="2713">
                  <c:v>30</c:v>
                </c:pt>
                <c:pt idx="2714">
                  <c:v>26</c:v>
                </c:pt>
                <c:pt idx="2715">
                  <c:v>29</c:v>
                </c:pt>
                <c:pt idx="2716">
                  <c:v>32</c:v>
                </c:pt>
                <c:pt idx="2717">
                  <c:v>21</c:v>
                </c:pt>
                <c:pt idx="2718">
                  <c:v>22</c:v>
                </c:pt>
                <c:pt idx="2719">
                  <c:v>25</c:v>
                </c:pt>
                <c:pt idx="2720">
                  <c:v>29</c:v>
                </c:pt>
                <c:pt idx="2721">
                  <c:v>21</c:v>
                </c:pt>
                <c:pt idx="2722">
                  <c:v>21</c:v>
                </c:pt>
                <c:pt idx="2723">
                  <c:v>27</c:v>
                </c:pt>
                <c:pt idx="2724">
                  <c:v>21</c:v>
                </c:pt>
                <c:pt idx="2725">
                  <c:v>17</c:v>
                </c:pt>
                <c:pt idx="2726">
                  <c:v>22</c:v>
                </c:pt>
                <c:pt idx="2727">
                  <c:v>24</c:v>
                </c:pt>
                <c:pt idx="2728">
                  <c:v>26</c:v>
                </c:pt>
                <c:pt idx="2729">
                  <c:v>22</c:v>
                </c:pt>
                <c:pt idx="2730">
                  <c:v>16</c:v>
                </c:pt>
                <c:pt idx="2731">
                  <c:v>18</c:v>
                </c:pt>
                <c:pt idx="2732">
                  <c:v>24</c:v>
                </c:pt>
                <c:pt idx="2733">
                  <c:v>31</c:v>
                </c:pt>
                <c:pt idx="2734">
                  <c:v>16</c:v>
                </c:pt>
                <c:pt idx="2735">
                  <c:v>21</c:v>
                </c:pt>
                <c:pt idx="2736">
                  <c:v>11</c:v>
                </c:pt>
                <c:pt idx="2737">
                  <c:v>21</c:v>
                </c:pt>
                <c:pt idx="2738">
                  <c:v>30</c:v>
                </c:pt>
                <c:pt idx="2739">
                  <c:v>16</c:v>
                </c:pt>
                <c:pt idx="2740">
                  <c:v>24</c:v>
                </c:pt>
                <c:pt idx="2741">
                  <c:v>23</c:v>
                </c:pt>
                <c:pt idx="2742">
                  <c:v>17</c:v>
                </c:pt>
                <c:pt idx="2743">
                  <c:v>24</c:v>
                </c:pt>
                <c:pt idx="2744">
                  <c:v>23</c:v>
                </c:pt>
                <c:pt idx="2745">
                  <c:v>21</c:v>
                </c:pt>
                <c:pt idx="2746">
                  <c:v>25</c:v>
                </c:pt>
                <c:pt idx="2747">
                  <c:v>17</c:v>
                </c:pt>
                <c:pt idx="2748">
                  <c:v>23</c:v>
                </c:pt>
                <c:pt idx="2749">
                  <c:v>31</c:v>
                </c:pt>
                <c:pt idx="2750">
                  <c:v>22</c:v>
                </c:pt>
                <c:pt idx="2751">
                  <c:v>18</c:v>
                </c:pt>
                <c:pt idx="2752">
                  <c:v>22</c:v>
                </c:pt>
                <c:pt idx="2753">
                  <c:v>18</c:v>
                </c:pt>
                <c:pt idx="2754">
                  <c:v>23</c:v>
                </c:pt>
                <c:pt idx="2755">
                  <c:v>18</c:v>
                </c:pt>
                <c:pt idx="2756">
                  <c:v>14</c:v>
                </c:pt>
                <c:pt idx="2757">
                  <c:v>28</c:v>
                </c:pt>
                <c:pt idx="2758">
                  <c:v>23</c:v>
                </c:pt>
                <c:pt idx="2759">
                  <c:v>23</c:v>
                </c:pt>
                <c:pt idx="2760">
                  <c:v>25</c:v>
                </c:pt>
                <c:pt idx="2761">
                  <c:v>30</c:v>
                </c:pt>
                <c:pt idx="2762">
                  <c:v>23</c:v>
                </c:pt>
                <c:pt idx="2763">
                  <c:v>18</c:v>
                </c:pt>
                <c:pt idx="2764">
                  <c:v>21</c:v>
                </c:pt>
                <c:pt idx="2765">
                  <c:v>22</c:v>
                </c:pt>
                <c:pt idx="2766">
                  <c:v>27</c:v>
                </c:pt>
                <c:pt idx="2767">
                  <c:v>25</c:v>
                </c:pt>
                <c:pt idx="2768">
                  <c:v>26</c:v>
                </c:pt>
                <c:pt idx="2769">
                  <c:v>25</c:v>
                </c:pt>
                <c:pt idx="2770">
                  <c:v>25</c:v>
                </c:pt>
                <c:pt idx="2771">
                  <c:v>27</c:v>
                </c:pt>
                <c:pt idx="2772">
                  <c:v>25</c:v>
                </c:pt>
                <c:pt idx="2773">
                  <c:v>17</c:v>
                </c:pt>
                <c:pt idx="2774">
                  <c:v>25</c:v>
                </c:pt>
                <c:pt idx="2775">
                  <c:v>19</c:v>
                </c:pt>
                <c:pt idx="2776">
                  <c:v>23</c:v>
                </c:pt>
                <c:pt idx="2777">
                  <c:v>26</c:v>
                </c:pt>
                <c:pt idx="2778">
                  <c:v>21</c:v>
                </c:pt>
                <c:pt idx="2779">
                  <c:v>27</c:v>
                </c:pt>
                <c:pt idx="2780">
                  <c:v>21</c:v>
                </c:pt>
                <c:pt idx="2781">
                  <c:v>32</c:v>
                </c:pt>
                <c:pt idx="2782">
                  <c:v>25</c:v>
                </c:pt>
                <c:pt idx="2783">
                  <c:v>20</c:v>
                </c:pt>
                <c:pt idx="2784">
                  <c:v>20</c:v>
                </c:pt>
                <c:pt idx="2785">
                  <c:v>25</c:v>
                </c:pt>
                <c:pt idx="2786">
                  <c:v>19</c:v>
                </c:pt>
                <c:pt idx="2787">
                  <c:v>11</c:v>
                </c:pt>
                <c:pt idx="2788">
                  <c:v>24</c:v>
                </c:pt>
                <c:pt idx="2789">
                  <c:v>37</c:v>
                </c:pt>
                <c:pt idx="2790">
                  <c:v>22</c:v>
                </c:pt>
                <c:pt idx="2791">
                  <c:v>20</c:v>
                </c:pt>
                <c:pt idx="2792">
                  <c:v>29</c:v>
                </c:pt>
                <c:pt idx="2793">
                  <c:v>20</c:v>
                </c:pt>
                <c:pt idx="2794">
                  <c:v>26</c:v>
                </c:pt>
                <c:pt idx="2795">
                  <c:v>24</c:v>
                </c:pt>
                <c:pt idx="2796">
                  <c:v>22</c:v>
                </c:pt>
                <c:pt idx="2797">
                  <c:v>25</c:v>
                </c:pt>
                <c:pt idx="2798">
                  <c:v>24</c:v>
                </c:pt>
                <c:pt idx="2799">
                  <c:v>22</c:v>
                </c:pt>
                <c:pt idx="2800">
                  <c:v>20</c:v>
                </c:pt>
                <c:pt idx="2801">
                  <c:v>24</c:v>
                </c:pt>
                <c:pt idx="2802">
                  <c:v>22</c:v>
                </c:pt>
                <c:pt idx="2803">
                  <c:v>32</c:v>
                </c:pt>
                <c:pt idx="2804">
                  <c:v>28</c:v>
                </c:pt>
                <c:pt idx="2805">
                  <c:v>26</c:v>
                </c:pt>
                <c:pt idx="2806">
                  <c:v>28</c:v>
                </c:pt>
                <c:pt idx="2807">
                  <c:v>29</c:v>
                </c:pt>
                <c:pt idx="2808">
                  <c:v>24</c:v>
                </c:pt>
                <c:pt idx="2809">
                  <c:v>28</c:v>
                </c:pt>
                <c:pt idx="2810">
                  <c:v>27</c:v>
                </c:pt>
                <c:pt idx="2811">
                  <c:v>29</c:v>
                </c:pt>
                <c:pt idx="2812">
                  <c:v>28</c:v>
                </c:pt>
                <c:pt idx="2813">
                  <c:v>24</c:v>
                </c:pt>
                <c:pt idx="2814">
                  <c:v>18</c:v>
                </c:pt>
                <c:pt idx="2815">
                  <c:v>22</c:v>
                </c:pt>
                <c:pt idx="2816">
                  <c:v>20</c:v>
                </c:pt>
                <c:pt idx="2817">
                  <c:v>33</c:v>
                </c:pt>
                <c:pt idx="2818">
                  <c:v>25</c:v>
                </c:pt>
                <c:pt idx="2819">
                  <c:v>32</c:v>
                </c:pt>
                <c:pt idx="2820">
                  <c:v>41</c:v>
                </c:pt>
                <c:pt idx="2821">
                  <c:v>17</c:v>
                </c:pt>
                <c:pt idx="2822">
                  <c:v>32</c:v>
                </c:pt>
                <c:pt idx="2823">
                  <c:v>35</c:v>
                </c:pt>
                <c:pt idx="2824">
                  <c:v>31</c:v>
                </c:pt>
                <c:pt idx="2825">
                  <c:v>28</c:v>
                </c:pt>
                <c:pt idx="2826">
                  <c:v>32</c:v>
                </c:pt>
                <c:pt idx="2827">
                  <c:v>40</c:v>
                </c:pt>
                <c:pt idx="2828">
                  <c:v>27</c:v>
                </c:pt>
                <c:pt idx="2829">
                  <c:v>33</c:v>
                </c:pt>
                <c:pt idx="2830">
                  <c:v>31</c:v>
                </c:pt>
                <c:pt idx="2831">
                  <c:v>18</c:v>
                </c:pt>
                <c:pt idx="2832">
                  <c:v>31</c:v>
                </c:pt>
                <c:pt idx="2833">
                  <c:v>29</c:v>
                </c:pt>
                <c:pt idx="2834">
                  <c:v>25</c:v>
                </c:pt>
                <c:pt idx="2835">
                  <c:v>28</c:v>
                </c:pt>
                <c:pt idx="2836">
                  <c:v>34</c:v>
                </c:pt>
                <c:pt idx="2837">
                  <c:v>34</c:v>
                </c:pt>
                <c:pt idx="2838">
                  <c:v>25</c:v>
                </c:pt>
                <c:pt idx="2839">
                  <c:v>32</c:v>
                </c:pt>
                <c:pt idx="2840">
                  <c:v>35</c:v>
                </c:pt>
                <c:pt idx="2841">
                  <c:v>34</c:v>
                </c:pt>
                <c:pt idx="2842">
                  <c:v>36</c:v>
                </c:pt>
                <c:pt idx="2843">
                  <c:v>35</c:v>
                </c:pt>
                <c:pt idx="2844">
                  <c:v>29</c:v>
                </c:pt>
                <c:pt idx="2845">
                  <c:v>43</c:v>
                </c:pt>
                <c:pt idx="2846">
                  <c:v>28</c:v>
                </c:pt>
                <c:pt idx="2847">
                  <c:v>34</c:v>
                </c:pt>
                <c:pt idx="2848">
                  <c:v>29</c:v>
                </c:pt>
                <c:pt idx="2849">
                  <c:v>33</c:v>
                </c:pt>
                <c:pt idx="2850">
                  <c:v>34</c:v>
                </c:pt>
                <c:pt idx="2851">
                  <c:v>44</c:v>
                </c:pt>
                <c:pt idx="2852">
                  <c:v>27</c:v>
                </c:pt>
                <c:pt idx="2853">
                  <c:v>27</c:v>
                </c:pt>
                <c:pt idx="2854">
                  <c:v>33</c:v>
                </c:pt>
                <c:pt idx="2855">
                  <c:v>27</c:v>
                </c:pt>
                <c:pt idx="2856">
                  <c:v>32</c:v>
                </c:pt>
                <c:pt idx="2857">
                  <c:v>31</c:v>
                </c:pt>
                <c:pt idx="2858">
                  <c:v>30</c:v>
                </c:pt>
                <c:pt idx="2859">
                  <c:v>27</c:v>
                </c:pt>
                <c:pt idx="2860">
                  <c:v>44</c:v>
                </c:pt>
                <c:pt idx="2861">
                  <c:v>43</c:v>
                </c:pt>
                <c:pt idx="2862">
                  <c:v>24</c:v>
                </c:pt>
                <c:pt idx="2863">
                  <c:v>28</c:v>
                </c:pt>
                <c:pt idx="2864">
                  <c:v>33</c:v>
                </c:pt>
                <c:pt idx="2865">
                  <c:v>35</c:v>
                </c:pt>
                <c:pt idx="2866">
                  <c:v>36</c:v>
                </c:pt>
                <c:pt idx="2867">
                  <c:v>37</c:v>
                </c:pt>
                <c:pt idx="2868">
                  <c:v>62</c:v>
                </c:pt>
                <c:pt idx="2869">
                  <c:v>34</c:v>
                </c:pt>
                <c:pt idx="2870">
                  <c:v>44</c:v>
                </c:pt>
                <c:pt idx="2871">
                  <c:v>18</c:v>
                </c:pt>
                <c:pt idx="2872">
                  <c:v>35</c:v>
                </c:pt>
                <c:pt idx="2873">
                  <c:v>44</c:v>
                </c:pt>
                <c:pt idx="2874">
                  <c:v>39</c:v>
                </c:pt>
                <c:pt idx="2875">
                  <c:v>41</c:v>
                </c:pt>
                <c:pt idx="2876">
                  <c:v>45</c:v>
                </c:pt>
                <c:pt idx="2877">
                  <c:v>37</c:v>
                </c:pt>
                <c:pt idx="2878">
                  <c:v>43</c:v>
                </c:pt>
                <c:pt idx="2879">
                  <c:v>34</c:v>
                </c:pt>
                <c:pt idx="2880">
                  <c:v>33</c:v>
                </c:pt>
                <c:pt idx="2881">
                  <c:v>43</c:v>
                </c:pt>
                <c:pt idx="2882">
                  <c:v>36</c:v>
                </c:pt>
                <c:pt idx="2883">
                  <c:v>41</c:v>
                </c:pt>
                <c:pt idx="2884">
                  <c:v>43</c:v>
                </c:pt>
                <c:pt idx="2885">
                  <c:v>40</c:v>
                </c:pt>
                <c:pt idx="2886">
                  <c:v>43</c:v>
                </c:pt>
                <c:pt idx="2887">
                  <c:v>47</c:v>
                </c:pt>
                <c:pt idx="2888">
                  <c:v>41</c:v>
                </c:pt>
                <c:pt idx="2889">
                  <c:v>47</c:v>
                </c:pt>
                <c:pt idx="2890">
                  <c:v>36</c:v>
                </c:pt>
                <c:pt idx="2891">
                  <c:v>47</c:v>
                </c:pt>
                <c:pt idx="2892">
                  <c:v>52</c:v>
                </c:pt>
                <c:pt idx="2893">
                  <c:v>50</c:v>
                </c:pt>
                <c:pt idx="2894">
                  <c:v>30</c:v>
                </c:pt>
                <c:pt idx="2895">
                  <c:v>51</c:v>
                </c:pt>
                <c:pt idx="2896">
                  <c:v>56</c:v>
                </c:pt>
                <c:pt idx="2897">
                  <c:v>46</c:v>
                </c:pt>
                <c:pt idx="2898">
                  <c:v>46</c:v>
                </c:pt>
                <c:pt idx="2899">
                  <c:v>37</c:v>
                </c:pt>
                <c:pt idx="2900">
                  <c:v>42</c:v>
                </c:pt>
                <c:pt idx="2901">
                  <c:v>38</c:v>
                </c:pt>
                <c:pt idx="2902">
                  <c:v>57</c:v>
                </c:pt>
                <c:pt idx="2903">
                  <c:v>36</c:v>
                </c:pt>
                <c:pt idx="2904">
                  <c:v>51</c:v>
                </c:pt>
                <c:pt idx="2905">
                  <c:v>48</c:v>
                </c:pt>
                <c:pt idx="2906">
                  <c:v>56</c:v>
                </c:pt>
                <c:pt idx="2907">
                  <c:v>35</c:v>
                </c:pt>
                <c:pt idx="2908">
                  <c:v>48</c:v>
                </c:pt>
                <c:pt idx="2909">
                  <c:v>50</c:v>
                </c:pt>
                <c:pt idx="2910">
                  <c:v>33</c:v>
                </c:pt>
                <c:pt idx="2911">
                  <c:v>48</c:v>
                </c:pt>
                <c:pt idx="2912">
                  <c:v>44</c:v>
                </c:pt>
                <c:pt idx="2913">
                  <c:v>47</c:v>
                </c:pt>
                <c:pt idx="2914">
                  <c:v>39</c:v>
                </c:pt>
                <c:pt idx="2915">
                  <c:v>40</c:v>
                </c:pt>
                <c:pt idx="2916">
                  <c:v>46</c:v>
                </c:pt>
                <c:pt idx="2917">
                  <c:v>52</c:v>
                </c:pt>
                <c:pt idx="2918">
                  <c:v>46</c:v>
                </c:pt>
                <c:pt idx="2919">
                  <c:v>51</c:v>
                </c:pt>
                <c:pt idx="2920">
                  <c:v>43</c:v>
                </c:pt>
                <c:pt idx="2921">
                  <c:v>46</c:v>
                </c:pt>
                <c:pt idx="2922">
                  <c:v>39</c:v>
                </c:pt>
                <c:pt idx="2923">
                  <c:v>47</c:v>
                </c:pt>
                <c:pt idx="2924">
                  <c:v>47</c:v>
                </c:pt>
                <c:pt idx="2925">
                  <c:v>52</c:v>
                </c:pt>
                <c:pt idx="2926">
                  <c:v>56</c:v>
                </c:pt>
                <c:pt idx="2927">
                  <c:v>44</c:v>
                </c:pt>
                <c:pt idx="2928">
                  <c:v>50</c:v>
                </c:pt>
                <c:pt idx="2929">
                  <c:v>36</c:v>
                </c:pt>
                <c:pt idx="2930">
                  <c:v>59</c:v>
                </c:pt>
                <c:pt idx="2931">
                  <c:v>47</c:v>
                </c:pt>
                <c:pt idx="2932">
                  <c:v>49</c:v>
                </c:pt>
                <c:pt idx="2933">
                  <c:v>49</c:v>
                </c:pt>
                <c:pt idx="2934">
                  <c:v>50</c:v>
                </c:pt>
                <c:pt idx="2935">
                  <c:v>37</c:v>
                </c:pt>
                <c:pt idx="2936">
                  <c:v>47</c:v>
                </c:pt>
                <c:pt idx="2937">
                  <c:v>41</c:v>
                </c:pt>
                <c:pt idx="2938">
                  <c:v>60</c:v>
                </c:pt>
                <c:pt idx="2939">
                  <c:v>53</c:v>
                </c:pt>
                <c:pt idx="2940">
                  <c:v>49</c:v>
                </c:pt>
                <c:pt idx="2941">
                  <c:v>43</c:v>
                </c:pt>
                <c:pt idx="2942">
                  <c:v>52</c:v>
                </c:pt>
                <c:pt idx="2943">
                  <c:v>48</c:v>
                </c:pt>
                <c:pt idx="2944">
                  <c:v>52</c:v>
                </c:pt>
                <c:pt idx="2945">
                  <c:v>57</c:v>
                </c:pt>
                <c:pt idx="2946">
                  <c:v>54</c:v>
                </c:pt>
                <c:pt idx="2947">
                  <c:v>30</c:v>
                </c:pt>
                <c:pt idx="2948">
                  <c:v>57</c:v>
                </c:pt>
                <c:pt idx="2949">
                  <c:v>47</c:v>
                </c:pt>
                <c:pt idx="2950">
                  <c:v>49</c:v>
                </c:pt>
                <c:pt idx="2951">
                  <c:v>53</c:v>
                </c:pt>
                <c:pt idx="2952">
                  <c:v>41</c:v>
                </c:pt>
                <c:pt idx="2953">
                  <c:v>37</c:v>
                </c:pt>
                <c:pt idx="2954">
                  <c:v>45</c:v>
                </c:pt>
                <c:pt idx="2955">
                  <c:v>30</c:v>
                </c:pt>
                <c:pt idx="2956">
                  <c:v>49</c:v>
                </c:pt>
                <c:pt idx="2957">
                  <c:v>53</c:v>
                </c:pt>
                <c:pt idx="2958">
                  <c:v>37</c:v>
                </c:pt>
                <c:pt idx="2959">
                  <c:v>42</c:v>
                </c:pt>
                <c:pt idx="2960">
                  <c:v>45</c:v>
                </c:pt>
                <c:pt idx="2961">
                  <c:v>36</c:v>
                </c:pt>
                <c:pt idx="2962">
                  <c:v>51</c:v>
                </c:pt>
                <c:pt idx="2963">
                  <c:v>34</c:v>
                </c:pt>
                <c:pt idx="2964">
                  <c:v>54</c:v>
                </c:pt>
                <c:pt idx="2965">
                  <c:v>43</c:v>
                </c:pt>
                <c:pt idx="2966">
                  <c:v>48</c:v>
                </c:pt>
                <c:pt idx="2967">
                  <c:v>44</c:v>
                </c:pt>
                <c:pt idx="2968">
                  <c:v>53</c:v>
                </c:pt>
                <c:pt idx="2969">
                  <c:v>45</c:v>
                </c:pt>
                <c:pt idx="2970">
                  <c:v>34</c:v>
                </c:pt>
                <c:pt idx="2971">
                  <c:v>43</c:v>
                </c:pt>
                <c:pt idx="2972">
                  <c:v>48</c:v>
                </c:pt>
                <c:pt idx="2973">
                  <c:v>48</c:v>
                </c:pt>
                <c:pt idx="2974">
                  <c:v>49</c:v>
                </c:pt>
                <c:pt idx="2975">
                  <c:v>51</c:v>
                </c:pt>
                <c:pt idx="2976">
                  <c:v>34</c:v>
                </c:pt>
                <c:pt idx="2977">
                  <c:v>34</c:v>
                </c:pt>
                <c:pt idx="2978">
                  <c:v>38</c:v>
                </c:pt>
                <c:pt idx="2979">
                  <c:v>42</c:v>
                </c:pt>
                <c:pt idx="2980">
                  <c:v>41</c:v>
                </c:pt>
                <c:pt idx="2981">
                  <c:v>40</c:v>
                </c:pt>
                <c:pt idx="2982">
                  <c:v>42</c:v>
                </c:pt>
                <c:pt idx="2983">
                  <c:v>43</c:v>
                </c:pt>
                <c:pt idx="2984">
                  <c:v>46</c:v>
                </c:pt>
                <c:pt idx="2985">
                  <c:v>35</c:v>
                </c:pt>
                <c:pt idx="2986">
                  <c:v>51</c:v>
                </c:pt>
                <c:pt idx="2987">
                  <c:v>38</c:v>
                </c:pt>
                <c:pt idx="2988">
                  <c:v>36</c:v>
                </c:pt>
                <c:pt idx="2989">
                  <c:v>30</c:v>
                </c:pt>
                <c:pt idx="2990">
                  <c:v>43</c:v>
                </c:pt>
                <c:pt idx="2991">
                  <c:v>27</c:v>
                </c:pt>
                <c:pt idx="2992">
                  <c:v>43</c:v>
                </c:pt>
                <c:pt idx="2993">
                  <c:v>43</c:v>
                </c:pt>
                <c:pt idx="2994">
                  <c:v>46</c:v>
                </c:pt>
                <c:pt idx="2995">
                  <c:v>54</c:v>
                </c:pt>
                <c:pt idx="2996">
                  <c:v>41</c:v>
                </c:pt>
                <c:pt idx="2997">
                  <c:v>40</c:v>
                </c:pt>
                <c:pt idx="2998">
                  <c:v>34</c:v>
                </c:pt>
                <c:pt idx="2999">
                  <c:v>38</c:v>
                </c:pt>
                <c:pt idx="3000">
                  <c:v>40</c:v>
                </c:pt>
              </c:numCache>
            </c:numRef>
          </c:val>
          <c:smooth val="0"/>
          <c:extLst>
            <c:ext xmlns:c16="http://schemas.microsoft.com/office/drawing/2014/chart" uri="{C3380CC4-5D6E-409C-BE32-E72D297353CC}">
              <c16:uniqueId val="{00000002-AD51-4F9E-A9A8-4F46E3DBD4F4}"/>
            </c:ext>
          </c:extLst>
        </c:ser>
        <c:ser>
          <c:idx val="3"/>
          <c:order val="3"/>
          <c:tx>
            <c:v>pure tin octoate</c:v>
          </c:tx>
          <c:spPr>
            <a:ln w="28575" cap="rnd">
              <a:solidFill>
                <a:schemeClr val="accent4"/>
              </a:solidFill>
              <a:round/>
            </a:ln>
            <a:effectLst/>
          </c:spPr>
          <c:marker>
            <c:symbol val="none"/>
          </c:marker>
          <c:cat>
            <c:numRef>
              <c:f>Sheet4!$A$2:$A$3002</c:f>
              <c:numCache>
                <c:formatCode>General</c:formatCode>
                <c:ptCount val="3001"/>
                <c:pt idx="0">
                  <c:v>20</c:v>
                </c:pt>
                <c:pt idx="1">
                  <c:v>20.02</c:v>
                </c:pt>
                <c:pt idx="2">
                  <c:v>20.04</c:v>
                </c:pt>
                <c:pt idx="3">
                  <c:v>20.059999999999999</c:v>
                </c:pt>
                <c:pt idx="4">
                  <c:v>20.079999999999998</c:v>
                </c:pt>
                <c:pt idx="5">
                  <c:v>20.100000000000001</c:v>
                </c:pt>
                <c:pt idx="6">
                  <c:v>20.12</c:v>
                </c:pt>
                <c:pt idx="7">
                  <c:v>20.14</c:v>
                </c:pt>
                <c:pt idx="8">
                  <c:v>20.16</c:v>
                </c:pt>
                <c:pt idx="9">
                  <c:v>20.18</c:v>
                </c:pt>
                <c:pt idx="10">
                  <c:v>20.2</c:v>
                </c:pt>
                <c:pt idx="11">
                  <c:v>20.22</c:v>
                </c:pt>
                <c:pt idx="12">
                  <c:v>20.239999999999998</c:v>
                </c:pt>
                <c:pt idx="13">
                  <c:v>20.260000000000002</c:v>
                </c:pt>
                <c:pt idx="14">
                  <c:v>20.28</c:v>
                </c:pt>
                <c:pt idx="15">
                  <c:v>20.3</c:v>
                </c:pt>
                <c:pt idx="16">
                  <c:v>20.32</c:v>
                </c:pt>
                <c:pt idx="17">
                  <c:v>20.34</c:v>
                </c:pt>
                <c:pt idx="18">
                  <c:v>20.36</c:v>
                </c:pt>
                <c:pt idx="19">
                  <c:v>20.38</c:v>
                </c:pt>
                <c:pt idx="20">
                  <c:v>20.399999999999999</c:v>
                </c:pt>
                <c:pt idx="21">
                  <c:v>20.420000000000002</c:v>
                </c:pt>
                <c:pt idx="22">
                  <c:v>20.440000000000001</c:v>
                </c:pt>
                <c:pt idx="23">
                  <c:v>20.46</c:v>
                </c:pt>
                <c:pt idx="24">
                  <c:v>20.48</c:v>
                </c:pt>
                <c:pt idx="25">
                  <c:v>20.5</c:v>
                </c:pt>
                <c:pt idx="26">
                  <c:v>20.52</c:v>
                </c:pt>
                <c:pt idx="27">
                  <c:v>20.54</c:v>
                </c:pt>
                <c:pt idx="28">
                  <c:v>20.56</c:v>
                </c:pt>
                <c:pt idx="29">
                  <c:v>20.58</c:v>
                </c:pt>
                <c:pt idx="30">
                  <c:v>20.6</c:v>
                </c:pt>
                <c:pt idx="31">
                  <c:v>20.62</c:v>
                </c:pt>
                <c:pt idx="32">
                  <c:v>20.64</c:v>
                </c:pt>
                <c:pt idx="33">
                  <c:v>20.66</c:v>
                </c:pt>
                <c:pt idx="34">
                  <c:v>20.68</c:v>
                </c:pt>
                <c:pt idx="35">
                  <c:v>20.7</c:v>
                </c:pt>
                <c:pt idx="36">
                  <c:v>20.72</c:v>
                </c:pt>
                <c:pt idx="37">
                  <c:v>20.74</c:v>
                </c:pt>
                <c:pt idx="38">
                  <c:v>20.76</c:v>
                </c:pt>
                <c:pt idx="39">
                  <c:v>20.78</c:v>
                </c:pt>
                <c:pt idx="40">
                  <c:v>20.8</c:v>
                </c:pt>
                <c:pt idx="41">
                  <c:v>20.82</c:v>
                </c:pt>
                <c:pt idx="42">
                  <c:v>20.84</c:v>
                </c:pt>
                <c:pt idx="43">
                  <c:v>20.86</c:v>
                </c:pt>
                <c:pt idx="44">
                  <c:v>20.88</c:v>
                </c:pt>
                <c:pt idx="45">
                  <c:v>20.9</c:v>
                </c:pt>
                <c:pt idx="46">
                  <c:v>20.92</c:v>
                </c:pt>
                <c:pt idx="47">
                  <c:v>20.94</c:v>
                </c:pt>
                <c:pt idx="48">
                  <c:v>20.96</c:v>
                </c:pt>
                <c:pt idx="49">
                  <c:v>20.98</c:v>
                </c:pt>
                <c:pt idx="50">
                  <c:v>21</c:v>
                </c:pt>
                <c:pt idx="51">
                  <c:v>21.02</c:v>
                </c:pt>
                <c:pt idx="52">
                  <c:v>21.04</c:v>
                </c:pt>
                <c:pt idx="53">
                  <c:v>21.06</c:v>
                </c:pt>
                <c:pt idx="54">
                  <c:v>21.08</c:v>
                </c:pt>
                <c:pt idx="55">
                  <c:v>21.1</c:v>
                </c:pt>
                <c:pt idx="56">
                  <c:v>21.12</c:v>
                </c:pt>
                <c:pt idx="57">
                  <c:v>21.14</c:v>
                </c:pt>
                <c:pt idx="58">
                  <c:v>21.16</c:v>
                </c:pt>
                <c:pt idx="59">
                  <c:v>21.18</c:v>
                </c:pt>
                <c:pt idx="60">
                  <c:v>21.2</c:v>
                </c:pt>
                <c:pt idx="61">
                  <c:v>21.22</c:v>
                </c:pt>
                <c:pt idx="62">
                  <c:v>21.24</c:v>
                </c:pt>
                <c:pt idx="63">
                  <c:v>21.26</c:v>
                </c:pt>
                <c:pt idx="64">
                  <c:v>21.28</c:v>
                </c:pt>
                <c:pt idx="65">
                  <c:v>21.3</c:v>
                </c:pt>
                <c:pt idx="66">
                  <c:v>21.32</c:v>
                </c:pt>
                <c:pt idx="67">
                  <c:v>21.34</c:v>
                </c:pt>
                <c:pt idx="68">
                  <c:v>21.36</c:v>
                </c:pt>
                <c:pt idx="69">
                  <c:v>21.38</c:v>
                </c:pt>
                <c:pt idx="70">
                  <c:v>21.4</c:v>
                </c:pt>
                <c:pt idx="71">
                  <c:v>21.42</c:v>
                </c:pt>
                <c:pt idx="72">
                  <c:v>21.44</c:v>
                </c:pt>
                <c:pt idx="73">
                  <c:v>21.46</c:v>
                </c:pt>
                <c:pt idx="74">
                  <c:v>21.48</c:v>
                </c:pt>
                <c:pt idx="75">
                  <c:v>21.5</c:v>
                </c:pt>
                <c:pt idx="76">
                  <c:v>21.52</c:v>
                </c:pt>
                <c:pt idx="77">
                  <c:v>21.54</c:v>
                </c:pt>
                <c:pt idx="78">
                  <c:v>21.56</c:v>
                </c:pt>
                <c:pt idx="79">
                  <c:v>21.58</c:v>
                </c:pt>
                <c:pt idx="80">
                  <c:v>21.6</c:v>
                </c:pt>
                <c:pt idx="81">
                  <c:v>21.62</c:v>
                </c:pt>
                <c:pt idx="82">
                  <c:v>21.64</c:v>
                </c:pt>
                <c:pt idx="83">
                  <c:v>21.66</c:v>
                </c:pt>
                <c:pt idx="84">
                  <c:v>21.68</c:v>
                </c:pt>
                <c:pt idx="85">
                  <c:v>21.7</c:v>
                </c:pt>
                <c:pt idx="86">
                  <c:v>21.72</c:v>
                </c:pt>
                <c:pt idx="87">
                  <c:v>21.74</c:v>
                </c:pt>
                <c:pt idx="88">
                  <c:v>21.76</c:v>
                </c:pt>
                <c:pt idx="89">
                  <c:v>21.78</c:v>
                </c:pt>
                <c:pt idx="90">
                  <c:v>21.8</c:v>
                </c:pt>
                <c:pt idx="91">
                  <c:v>21.82</c:v>
                </c:pt>
                <c:pt idx="92">
                  <c:v>21.84</c:v>
                </c:pt>
                <c:pt idx="93">
                  <c:v>21.86</c:v>
                </c:pt>
                <c:pt idx="94">
                  <c:v>21.88</c:v>
                </c:pt>
                <c:pt idx="95">
                  <c:v>21.9</c:v>
                </c:pt>
                <c:pt idx="96">
                  <c:v>21.92</c:v>
                </c:pt>
                <c:pt idx="97">
                  <c:v>21.94</c:v>
                </c:pt>
                <c:pt idx="98">
                  <c:v>21.96</c:v>
                </c:pt>
                <c:pt idx="99">
                  <c:v>21.98</c:v>
                </c:pt>
                <c:pt idx="100">
                  <c:v>22</c:v>
                </c:pt>
                <c:pt idx="101">
                  <c:v>22.02</c:v>
                </c:pt>
                <c:pt idx="102">
                  <c:v>22.04</c:v>
                </c:pt>
                <c:pt idx="103">
                  <c:v>22.06</c:v>
                </c:pt>
                <c:pt idx="104">
                  <c:v>22.08</c:v>
                </c:pt>
                <c:pt idx="105">
                  <c:v>22.1</c:v>
                </c:pt>
                <c:pt idx="106">
                  <c:v>22.12</c:v>
                </c:pt>
                <c:pt idx="107">
                  <c:v>22.14</c:v>
                </c:pt>
                <c:pt idx="108">
                  <c:v>22.16</c:v>
                </c:pt>
                <c:pt idx="109">
                  <c:v>22.18</c:v>
                </c:pt>
                <c:pt idx="110">
                  <c:v>22.2</c:v>
                </c:pt>
                <c:pt idx="111">
                  <c:v>22.22</c:v>
                </c:pt>
                <c:pt idx="112">
                  <c:v>22.24</c:v>
                </c:pt>
                <c:pt idx="113">
                  <c:v>22.26</c:v>
                </c:pt>
                <c:pt idx="114">
                  <c:v>22.28</c:v>
                </c:pt>
                <c:pt idx="115">
                  <c:v>22.3</c:v>
                </c:pt>
                <c:pt idx="116">
                  <c:v>22.32</c:v>
                </c:pt>
                <c:pt idx="117">
                  <c:v>22.34</c:v>
                </c:pt>
                <c:pt idx="118">
                  <c:v>22.36</c:v>
                </c:pt>
                <c:pt idx="119">
                  <c:v>22.38</c:v>
                </c:pt>
                <c:pt idx="120">
                  <c:v>22.4</c:v>
                </c:pt>
                <c:pt idx="121">
                  <c:v>22.42</c:v>
                </c:pt>
                <c:pt idx="122">
                  <c:v>22.44</c:v>
                </c:pt>
                <c:pt idx="123">
                  <c:v>22.46</c:v>
                </c:pt>
                <c:pt idx="124">
                  <c:v>22.48</c:v>
                </c:pt>
                <c:pt idx="125">
                  <c:v>22.5</c:v>
                </c:pt>
                <c:pt idx="126">
                  <c:v>22.52</c:v>
                </c:pt>
                <c:pt idx="127">
                  <c:v>22.54</c:v>
                </c:pt>
                <c:pt idx="128">
                  <c:v>22.56</c:v>
                </c:pt>
                <c:pt idx="129">
                  <c:v>22.58</c:v>
                </c:pt>
                <c:pt idx="130">
                  <c:v>22.6</c:v>
                </c:pt>
                <c:pt idx="131">
                  <c:v>22.62</c:v>
                </c:pt>
                <c:pt idx="132">
                  <c:v>22.64</c:v>
                </c:pt>
                <c:pt idx="133">
                  <c:v>22.66</c:v>
                </c:pt>
                <c:pt idx="134">
                  <c:v>22.68</c:v>
                </c:pt>
                <c:pt idx="135">
                  <c:v>22.7</c:v>
                </c:pt>
                <c:pt idx="136">
                  <c:v>22.72</c:v>
                </c:pt>
                <c:pt idx="137">
                  <c:v>22.74</c:v>
                </c:pt>
                <c:pt idx="138">
                  <c:v>22.76</c:v>
                </c:pt>
                <c:pt idx="139">
                  <c:v>22.78</c:v>
                </c:pt>
                <c:pt idx="140">
                  <c:v>22.8</c:v>
                </c:pt>
                <c:pt idx="141">
                  <c:v>22.82</c:v>
                </c:pt>
                <c:pt idx="142">
                  <c:v>22.84</c:v>
                </c:pt>
                <c:pt idx="143">
                  <c:v>22.86</c:v>
                </c:pt>
                <c:pt idx="144">
                  <c:v>22.88</c:v>
                </c:pt>
                <c:pt idx="145">
                  <c:v>22.9</c:v>
                </c:pt>
                <c:pt idx="146">
                  <c:v>22.92</c:v>
                </c:pt>
                <c:pt idx="147">
                  <c:v>22.94</c:v>
                </c:pt>
                <c:pt idx="148">
                  <c:v>22.96</c:v>
                </c:pt>
                <c:pt idx="149">
                  <c:v>22.98</c:v>
                </c:pt>
                <c:pt idx="150">
                  <c:v>23</c:v>
                </c:pt>
                <c:pt idx="151">
                  <c:v>23.02</c:v>
                </c:pt>
                <c:pt idx="152">
                  <c:v>23.04</c:v>
                </c:pt>
                <c:pt idx="153">
                  <c:v>23.06</c:v>
                </c:pt>
                <c:pt idx="154">
                  <c:v>23.08</c:v>
                </c:pt>
                <c:pt idx="155">
                  <c:v>23.1</c:v>
                </c:pt>
                <c:pt idx="156">
                  <c:v>23.12</c:v>
                </c:pt>
                <c:pt idx="157">
                  <c:v>23.14</c:v>
                </c:pt>
                <c:pt idx="158">
                  <c:v>23.16</c:v>
                </c:pt>
                <c:pt idx="159">
                  <c:v>23.18</c:v>
                </c:pt>
                <c:pt idx="160">
                  <c:v>23.2</c:v>
                </c:pt>
                <c:pt idx="161">
                  <c:v>23.22</c:v>
                </c:pt>
                <c:pt idx="162">
                  <c:v>23.24</c:v>
                </c:pt>
                <c:pt idx="163">
                  <c:v>23.26</c:v>
                </c:pt>
                <c:pt idx="164">
                  <c:v>23.28</c:v>
                </c:pt>
                <c:pt idx="165">
                  <c:v>23.3</c:v>
                </c:pt>
                <c:pt idx="166">
                  <c:v>23.32</c:v>
                </c:pt>
                <c:pt idx="167">
                  <c:v>23.34</c:v>
                </c:pt>
                <c:pt idx="168">
                  <c:v>23.36</c:v>
                </c:pt>
                <c:pt idx="169">
                  <c:v>23.38</c:v>
                </c:pt>
                <c:pt idx="170">
                  <c:v>23.4</c:v>
                </c:pt>
                <c:pt idx="171">
                  <c:v>23.42</c:v>
                </c:pt>
                <c:pt idx="172">
                  <c:v>23.44</c:v>
                </c:pt>
                <c:pt idx="173">
                  <c:v>23.46</c:v>
                </c:pt>
                <c:pt idx="174">
                  <c:v>23.48</c:v>
                </c:pt>
                <c:pt idx="175">
                  <c:v>23.5</c:v>
                </c:pt>
                <c:pt idx="176">
                  <c:v>23.52</c:v>
                </c:pt>
                <c:pt idx="177">
                  <c:v>23.54</c:v>
                </c:pt>
                <c:pt idx="178">
                  <c:v>23.56</c:v>
                </c:pt>
                <c:pt idx="179">
                  <c:v>23.58</c:v>
                </c:pt>
                <c:pt idx="180">
                  <c:v>23.6</c:v>
                </c:pt>
                <c:pt idx="181">
                  <c:v>23.62</c:v>
                </c:pt>
                <c:pt idx="182">
                  <c:v>23.64</c:v>
                </c:pt>
                <c:pt idx="183">
                  <c:v>23.66</c:v>
                </c:pt>
                <c:pt idx="184">
                  <c:v>23.68</c:v>
                </c:pt>
                <c:pt idx="185">
                  <c:v>23.7</c:v>
                </c:pt>
                <c:pt idx="186">
                  <c:v>23.72</c:v>
                </c:pt>
                <c:pt idx="187">
                  <c:v>23.74</c:v>
                </c:pt>
                <c:pt idx="188">
                  <c:v>23.76</c:v>
                </c:pt>
                <c:pt idx="189">
                  <c:v>23.78</c:v>
                </c:pt>
                <c:pt idx="190">
                  <c:v>23.8</c:v>
                </c:pt>
                <c:pt idx="191">
                  <c:v>23.82</c:v>
                </c:pt>
                <c:pt idx="192">
                  <c:v>23.84</c:v>
                </c:pt>
                <c:pt idx="193">
                  <c:v>23.86</c:v>
                </c:pt>
                <c:pt idx="194">
                  <c:v>23.88</c:v>
                </c:pt>
                <c:pt idx="195">
                  <c:v>23.9</c:v>
                </c:pt>
                <c:pt idx="196">
                  <c:v>23.92</c:v>
                </c:pt>
                <c:pt idx="197">
                  <c:v>23.94</c:v>
                </c:pt>
                <c:pt idx="198">
                  <c:v>23.96</c:v>
                </c:pt>
                <c:pt idx="199">
                  <c:v>23.98</c:v>
                </c:pt>
                <c:pt idx="200">
                  <c:v>24</c:v>
                </c:pt>
                <c:pt idx="201">
                  <c:v>24.02</c:v>
                </c:pt>
                <c:pt idx="202">
                  <c:v>24.04</c:v>
                </c:pt>
                <c:pt idx="203">
                  <c:v>24.06</c:v>
                </c:pt>
                <c:pt idx="204">
                  <c:v>24.08</c:v>
                </c:pt>
                <c:pt idx="205">
                  <c:v>24.1</c:v>
                </c:pt>
                <c:pt idx="206">
                  <c:v>24.12</c:v>
                </c:pt>
                <c:pt idx="207">
                  <c:v>24.14</c:v>
                </c:pt>
                <c:pt idx="208">
                  <c:v>24.16</c:v>
                </c:pt>
                <c:pt idx="209">
                  <c:v>24.18</c:v>
                </c:pt>
                <c:pt idx="210">
                  <c:v>24.2</c:v>
                </c:pt>
                <c:pt idx="211">
                  <c:v>24.22</c:v>
                </c:pt>
                <c:pt idx="212">
                  <c:v>24.24</c:v>
                </c:pt>
                <c:pt idx="213">
                  <c:v>24.26</c:v>
                </c:pt>
                <c:pt idx="214">
                  <c:v>24.28</c:v>
                </c:pt>
                <c:pt idx="215">
                  <c:v>24.3</c:v>
                </c:pt>
                <c:pt idx="216">
                  <c:v>24.32</c:v>
                </c:pt>
                <c:pt idx="217">
                  <c:v>24.34</c:v>
                </c:pt>
                <c:pt idx="218">
                  <c:v>24.36</c:v>
                </c:pt>
                <c:pt idx="219">
                  <c:v>24.38</c:v>
                </c:pt>
                <c:pt idx="220">
                  <c:v>24.4</c:v>
                </c:pt>
                <c:pt idx="221">
                  <c:v>24.42</c:v>
                </c:pt>
                <c:pt idx="222">
                  <c:v>24.44</c:v>
                </c:pt>
                <c:pt idx="223">
                  <c:v>24.46</c:v>
                </c:pt>
                <c:pt idx="224">
                  <c:v>24.48</c:v>
                </c:pt>
                <c:pt idx="225">
                  <c:v>24.5</c:v>
                </c:pt>
                <c:pt idx="226">
                  <c:v>24.52</c:v>
                </c:pt>
                <c:pt idx="227">
                  <c:v>24.54</c:v>
                </c:pt>
                <c:pt idx="228">
                  <c:v>24.56</c:v>
                </c:pt>
                <c:pt idx="229">
                  <c:v>24.58</c:v>
                </c:pt>
                <c:pt idx="230">
                  <c:v>24.6</c:v>
                </c:pt>
                <c:pt idx="231">
                  <c:v>24.62</c:v>
                </c:pt>
                <c:pt idx="232">
                  <c:v>24.64</c:v>
                </c:pt>
                <c:pt idx="233">
                  <c:v>24.66</c:v>
                </c:pt>
                <c:pt idx="234">
                  <c:v>24.68</c:v>
                </c:pt>
                <c:pt idx="235">
                  <c:v>24.7</c:v>
                </c:pt>
                <c:pt idx="236">
                  <c:v>24.72</c:v>
                </c:pt>
                <c:pt idx="237">
                  <c:v>24.74</c:v>
                </c:pt>
                <c:pt idx="238">
                  <c:v>24.76</c:v>
                </c:pt>
                <c:pt idx="239">
                  <c:v>24.78</c:v>
                </c:pt>
                <c:pt idx="240">
                  <c:v>24.8</c:v>
                </c:pt>
                <c:pt idx="241">
                  <c:v>24.82</c:v>
                </c:pt>
                <c:pt idx="242">
                  <c:v>24.84</c:v>
                </c:pt>
                <c:pt idx="243">
                  <c:v>24.86</c:v>
                </c:pt>
                <c:pt idx="244">
                  <c:v>24.88</c:v>
                </c:pt>
                <c:pt idx="245">
                  <c:v>24.9</c:v>
                </c:pt>
                <c:pt idx="246">
                  <c:v>24.92</c:v>
                </c:pt>
                <c:pt idx="247">
                  <c:v>24.94</c:v>
                </c:pt>
                <c:pt idx="248">
                  <c:v>24.96</c:v>
                </c:pt>
                <c:pt idx="249">
                  <c:v>24.98</c:v>
                </c:pt>
                <c:pt idx="250">
                  <c:v>25</c:v>
                </c:pt>
                <c:pt idx="251">
                  <c:v>25.02</c:v>
                </c:pt>
                <c:pt idx="252">
                  <c:v>25.04</c:v>
                </c:pt>
                <c:pt idx="253">
                  <c:v>25.06</c:v>
                </c:pt>
                <c:pt idx="254">
                  <c:v>25.08</c:v>
                </c:pt>
                <c:pt idx="255">
                  <c:v>25.1</c:v>
                </c:pt>
                <c:pt idx="256">
                  <c:v>25.12</c:v>
                </c:pt>
                <c:pt idx="257">
                  <c:v>25.14</c:v>
                </c:pt>
                <c:pt idx="258">
                  <c:v>25.16</c:v>
                </c:pt>
                <c:pt idx="259">
                  <c:v>25.18</c:v>
                </c:pt>
                <c:pt idx="260">
                  <c:v>25.2</c:v>
                </c:pt>
                <c:pt idx="261">
                  <c:v>25.22</c:v>
                </c:pt>
                <c:pt idx="262">
                  <c:v>25.24</c:v>
                </c:pt>
                <c:pt idx="263">
                  <c:v>25.26</c:v>
                </c:pt>
                <c:pt idx="264">
                  <c:v>25.28</c:v>
                </c:pt>
                <c:pt idx="265">
                  <c:v>25.3</c:v>
                </c:pt>
                <c:pt idx="266">
                  <c:v>25.32</c:v>
                </c:pt>
                <c:pt idx="267">
                  <c:v>25.34</c:v>
                </c:pt>
                <c:pt idx="268">
                  <c:v>25.36</c:v>
                </c:pt>
                <c:pt idx="269">
                  <c:v>25.38</c:v>
                </c:pt>
                <c:pt idx="270">
                  <c:v>25.4</c:v>
                </c:pt>
                <c:pt idx="271">
                  <c:v>25.42</c:v>
                </c:pt>
                <c:pt idx="272">
                  <c:v>25.44</c:v>
                </c:pt>
                <c:pt idx="273">
                  <c:v>25.46</c:v>
                </c:pt>
                <c:pt idx="274">
                  <c:v>25.48</c:v>
                </c:pt>
                <c:pt idx="275">
                  <c:v>25.5</c:v>
                </c:pt>
                <c:pt idx="276">
                  <c:v>25.52</c:v>
                </c:pt>
                <c:pt idx="277">
                  <c:v>25.54</c:v>
                </c:pt>
                <c:pt idx="278">
                  <c:v>25.56</c:v>
                </c:pt>
                <c:pt idx="279">
                  <c:v>25.58</c:v>
                </c:pt>
                <c:pt idx="280">
                  <c:v>25.6</c:v>
                </c:pt>
                <c:pt idx="281">
                  <c:v>25.62</c:v>
                </c:pt>
                <c:pt idx="282">
                  <c:v>25.64</c:v>
                </c:pt>
                <c:pt idx="283">
                  <c:v>25.66</c:v>
                </c:pt>
                <c:pt idx="284">
                  <c:v>25.68</c:v>
                </c:pt>
                <c:pt idx="285">
                  <c:v>25.7</c:v>
                </c:pt>
                <c:pt idx="286">
                  <c:v>25.72</c:v>
                </c:pt>
                <c:pt idx="287">
                  <c:v>25.74</c:v>
                </c:pt>
                <c:pt idx="288">
                  <c:v>25.76</c:v>
                </c:pt>
                <c:pt idx="289">
                  <c:v>25.78</c:v>
                </c:pt>
                <c:pt idx="290">
                  <c:v>25.8</c:v>
                </c:pt>
                <c:pt idx="291">
                  <c:v>25.82</c:v>
                </c:pt>
                <c:pt idx="292">
                  <c:v>25.84</c:v>
                </c:pt>
                <c:pt idx="293">
                  <c:v>25.86</c:v>
                </c:pt>
                <c:pt idx="294">
                  <c:v>25.88</c:v>
                </c:pt>
                <c:pt idx="295">
                  <c:v>25.9</c:v>
                </c:pt>
                <c:pt idx="296">
                  <c:v>25.92</c:v>
                </c:pt>
                <c:pt idx="297">
                  <c:v>25.94</c:v>
                </c:pt>
                <c:pt idx="298">
                  <c:v>25.96</c:v>
                </c:pt>
                <c:pt idx="299">
                  <c:v>25.98</c:v>
                </c:pt>
                <c:pt idx="300">
                  <c:v>26</c:v>
                </c:pt>
                <c:pt idx="301">
                  <c:v>26.02</c:v>
                </c:pt>
                <c:pt idx="302">
                  <c:v>26.04</c:v>
                </c:pt>
                <c:pt idx="303">
                  <c:v>26.06</c:v>
                </c:pt>
                <c:pt idx="304">
                  <c:v>26.08</c:v>
                </c:pt>
                <c:pt idx="305">
                  <c:v>26.1</c:v>
                </c:pt>
                <c:pt idx="306">
                  <c:v>26.12</c:v>
                </c:pt>
                <c:pt idx="307">
                  <c:v>26.14</c:v>
                </c:pt>
                <c:pt idx="308">
                  <c:v>26.16</c:v>
                </c:pt>
                <c:pt idx="309">
                  <c:v>26.18</c:v>
                </c:pt>
                <c:pt idx="310">
                  <c:v>26.2</c:v>
                </c:pt>
                <c:pt idx="311">
                  <c:v>26.22</c:v>
                </c:pt>
                <c:pt idx="312">
                  <c:v>26.24</c:v>
                </c:pt>
                <c:pt idx="313">
                  <c:v>26.26</c:v>
                </c:pt>
                <c:pt idx="314">
                  <c:v>26.28</c:v>
                </c:pt>
                <c:pt idx="315">
                  <c:v>26.3</c:v>
                </c:pt>
                <c:pt idx="316">
                  <c:v>26.32</c:v>
                </c:pt>
                <c:pt idx="317">
                  <c:v>26.34</c:v>
                </c:pt>
                <c:pt idx="318">
                  <c:v>26.36</c:v>
                </c:pt>
                <c:pt idx="319">
                  <c:v>26.38</c:v>
                </c:pt>
                <c:pt idx="320">
                  <c:v>26.4</c:v>
                </c:pt>
                <c:pt idx="321">
                  <c:v>26.42</c:v>
                </c:pt>
                <c:pt idx="322">
                  <c:v>26.44</c:v>
                </c:pt>
                <c:pt idx="323">
                  <c:v>26.46</c:v>
                </c:pt>
                <c:pt idx="324">
                  <c:v>26.48</c:v>
                </c:pt>
                <c:pt idx="325">
                  <c:v>26.5</c:v>
                </c:pt>
                <c:pt idx="326">
                  <c:v>26.52</c:v>
                </c:pt>
                <c:pt idx="327">
                  <c:v>26.54</c:v>
                </c:pt>
                <c:pt idx="328">
                  <c:v>26.56</c:v>
                </c:pt>
                <c:pt idx="329">
                  <c:v>26.58</c:v>
                </c:pt>
                <c:pt idx="330">
                  <c:v>26.6</c:v>
                </c:pt>
                <c:pt idx="331">
                  <c:v>26.62</c:v>
                </c:pt>
                <c:pt idx="332">
                  <c:v>26.64</c:v>
                </c:pt>
                <c:pt idx="333">
                  <c:v>26.66</c:v>
                </c:pt>
                <c:pt idx="334">
                  <c:v>26.68</c:v>
                </c:pt>
                <c:pt idx="335">
                  <c:v>26.7</c:v>
                </c:pt>
                <c:pt idx="336">
                  <c:v>26.72</c:v>
                </c:pt>
                <c:pt idx="337">
                  <c:v>26.74</c:v>
                </c:pt>
                <c:pt idx="338">
                  <c:v>26.76</c:v>
                </c:pt>
                <c:pt idx="339">
                  <c:v>26.78</c:v>
                </c:pt>
                <c:pt idx="340">
                  <c:v>26.8</c:v>
                </c:pt>
                <c:pt idx="341">
                  <c:v>26.82</c:v>
                </c:pt>
                <c:pt idx="342">
                  <c:v>26.84</c:v>
                </c:pt>
                <c:pt idx="343">
                  <c:v>26.86</c:v>
                </c:pt>
                <c:pt idx="344">
                  <c:v>26.88</c:v>
                </c:pt>
                <c:pt idx="345">
                  <c:v>26.9</c:v>
                </c:pt>
                <c:pt idx="346">
                  <c:v>26.92</c:v>
                </c:pt>
                <c:pt idx="347">
                  <c:v>26.94</c:v>
                </c:pt>
                <c:pt idx="348">
                  <c:v>26.96</c:v>
                </c:pt>
                <c:pt idx="349">
                  <c:v>26.98</c:v>
                </c:pt>
                <c:pt idx="350">
                  <c:v>27</c:v>
                </c:pt>
                <c:pt idx="351">
                  <c:v>27.02</c:v>
                </c:pt>
                <c:pt idx="352">
                  <c:v>27.04</c:v>
                </c:pt>
                <c:pt idx="353">
                  <c:v>27.06</c:v>
                </c:pt>
                <c:pt idx="354">
                  <c:v>27.08</c:v>
                </c:pt>
                <c:pt idx="355">
                  <c:v>27.1</c:v>
                </c:pt>
                <c:pt idx="356">
                  <c:v>27.12</c:v>
                </c:pt>
                <c:pt idx="357">
                  <c:v>27.14</c:v>
                </c:pt>
                <c:pt idx="358">
                  <c:v>27.16</c:v>
                </c:pt>
                <c:pt idx="359">
                  <c:v>27.18</c:v>
                </c:pt>
                <c:pt idx="360">
                  <c:v>27.2</c:v>
                </c:pt>
                <c:pt idx="361">
                  <c:v>27.22</c:v>
                </c:pt>
                <c:pt idx="362">
                  <c:v>27.24</c:v>
                </c:pt>
                <c:pt idx="363">
                  <c:v>27.26</c:v>
                </c:pt>
                <c:pt idx="364">
                  <c:v>27.28</c:v>
                </c:pt>
                <c:pt idx="365">
                  <c:v>27.3</c:v>
                </c:pt>
                <c:pt idx="366">
                  <c:v>27.32</c:v>
                </c:pt>
                <c:pt idx="367">
                  <c:v>27.34</c:v>
                </c:pt>
                <c:pt idx="368">
                  <c:v>27.36</c:v>
                </c:pt>
                <c:pt idx="369">
                  <c:v>27.38</c:v>
                </c:pt>
                <c:pt idx="370">
                  <c:v>27.4</c:v>
                </c:pt>
                <c:pt idx="371">
                  <c:v>27.42</c:v>
                </c:pt>
                <c:pt idx="372">
                  <c:v>27.44</c:v>
                </c:pt>
                <c:pt idx="373">
                  <c:v>27.46</c:v>
                </c:pt>
                <c:pt idx="374">
                  <c:v>27.48</c:v>
                </c:pt>
                <c:pt idx="375">
                  <c:v>27.5</c:v>
                </c:pt>
                <c:pt idx="376">
                  <c:v>27.52</c:v>
                </c:pt>
                <c:pt idx="377">
                  <c:v>27.54</c:v>
                </c:pt>
                <c:pt idx="378">
                  <c:v>27.56</c:v>
                </c:pt>
                <c:pt idx="379">
                  <c:v>27.58</c:v>
                </c:pt>
                <c:pt idx="380">
                  <c:v>27.6</c:v>
                </c:pt>
                <c:pt idx="381">
                  <c:v>27.62</c:v>
                </c:pt>
                <c:pt idx="382">
                  <c:v>27.64</c:v>
                </c:pt>
                <c:pt idx="383">
                  <c:v>27.66</c:v>
                </c:pt>
                <c:pt idx="384">
                  <c:v>27.68</c:v>
                </c:pt>
                <c:pt idx="385">
                  <c:v>27.7</c:v>
                </c:pt>
                <c:pt idx="386">
                  <c:v>27.72</c:v>
                </c:pt>
                <c:pt idx="387">
                  <c:v>27.74</c:v>
                </c:pt>
                <c:pt idx="388">
                  <c:v>27.76</c:v>
                </c:pt>
                <c:pt idx="389">
                  <c:v>27.78</c:v>
                </c:pt>
                <c:pt idx="390">
                  <c:v>27.8</c:v>
                </c:pt>
                <c:pt idx="391">
                  <c:v>27.82</c:v>
                </c:pt>
                <c:pt idx="392">
                  <c:v>27.84</c:v>
                </c:pt>
                <c:pt idx="393">
                  <c:v>27.86</c:v>
                </c:pt>
                <c:pt idx="394">
                  <c:v>27.88</c:v>
                </c:pt>
                <c:pt idx="395">
                  <c:v>27.9</c:v>
                </c:pt>
                <c:pt idx="396">
                  <c:v>27.92</c:v>
                </c:pt>
                <c:pt idx="397">
                  <c:v>27.94</c:v>
                </c:pt>
                <c:pt idx="398">
                  <c:v>27.96</c:v>
                </c:pt>
                <c:pt idx="399">
                  <c:v>27.98</c:v>
                </c:pt>
                <c:pt idx="400">
                  <c:v>28</c:v>
                </c:pt>
                <c:pt idx="401">
                  <c:v>28.02</c:v>
                </c:pt>
                <c:pt idx="402">
                  <c:v>28.04</c:v>
                </c:pt>
                <c:pt idx="403">
                  <c:v>28.06</c:v>
                </c:pt>
                <c:pt idx="404">
                  <c:v>28.08</c:v>
                </c:pt>
                <c:pt idx="405">
                  <c:v>28.1</c:v>
                </c:pt>
                <c:pt idx="406">
                  <c:v>28.12</c:v>
                </c:pt>
                <c:pt idx="407">
                  <c:v>28.14</c:v>
                </c:pt>
                <c:pt idx="408">
                  <c:v>28.16</c:v>
                </c:pt>
                <c:pt idx="409">
                  <c:v>28.18</c:v>
                </c:pt>
                <c:pt idx="410">
                  <c:v>28.2</c:v>
                </c:pt>
                <c:pt idx="411">
                  <c:v>28.22</c:v>
                </c:pt>
                <c:pt idx="412">
                  <c:v>28.24</c:v>
                </c:pt>
                <c:pt idx="413">
                  <c:v>28.26</c:v>
                </c:pt>
                <c:pt idx="414">
                  <c:v>28.28</c:v>
                </c:pt>
                <c:pt idx="415">
                  <c:v>28.3</c:v>
                </c:pt>
                <c:pt idx="416">
                  <c:v>28.32</c:v>
                </c:pt>
                <c:pt idx="417">
                  <c:v>28.34</c:v>
                </c:pt>
                <c:pt idx="418">
                  <c:v>28.36</c:v>
                </c:pt>
                <c:pt idx="419">
                  <c:v>28.38</c:v>
                </c:pt>
                <c:pt idx="420">
                  <c:v>28.4</c:v>
                </c:pt>
                <c:pt idx="421">
                  <c:v>28.42</c:v>
                </c:pt>
                <c:pt idx="422">
                  <c:v>28.44</c:v>
                </c:pt>
                <c:pt idx="423">
                  <c:v>28.46</c:v>
                </c:pt>
                <c:pt idx="424">
                  <c:v>28.48</c:v>
                </c:pt>
                <c:pt idx="425">
                  <c:v>28.5</c:v>
                </c:pt>
                <c:pt idx="426">
                  <c:v>28.52</c:v>
                </c:pt>
                <c:pt idx="427">
                  <c:v>28.54</c:v>
                </c:pt>
                <c:pt idx="428">
                  <c:v>28.56</c:v>
                </c:pt>
                <c:pt idx="429">
                  <c:v>28.58</c:v>
                </c:pt>
                <c:pt idx="430">
                  <c:v>28.6</c:v>
                </c:pt>
                <c:pt idx="431">
                  <c:v>28.62</c:v>
                </c:pt>
                <c:pt idx="432">
                  <c:v>28.64</c:v>
                </c:pt>
                <c:pt idx="433">
                  <c:v>28.66</c:v>
                </c:pt>
                <c:pt idx="434">
                  <c:v>28.68</c:v>
                </c:pt>
                <c:pt idx="435">
                  <c:v>28.7</c:v>
                </c:pt>
                <c:pt idx="436">
                  <c:v>28.72</c:v>
                </c:pt>
                <c:pt idx="437">
                  <c:v>28.74</c:v>
                </c:pt>
                <c:pt idx="438">
                  <c:v>28.76</c:v>
                </c:pt>
                <c:pt idx="439">
                  <c:v>28.78</c:v>
                </c:pt>
                <c:pt idx="440">
                  <c:v>28.8</c:v>
                </c:pt>
                <c:pt idx="441">
                  <c:v>28.82</c:v>
                </c:pt>
                <c:pt idx="442">
                  <c:v>28.84</c:v>
                </c:pt>
                <c:pt idx="443">
                  <c:v>28.86</c:v>
                </c:pt>
                <c:pt idx="444">
                  <c:v>28.88</c:v>
                </c:pt>
                <c:pt idx="445">
                  <c:v>28.9</c:v>
                </c:pt>
                <c:pt idx="446">
                  <c:v>28.92</c:v>
                </c:pt>
                <c:pt idx="447">
                  <c:v>28.94</c:v>
                </c:pt>
                <c:pt idx="448">
                  <c:v>28.96</c:v>
                </c:pt>
                <c:pt idx="449">
                  <c:v>28.98</c:v>
                </c:pt>
                <c:pt idx="450">
                  <c:v>29</c:v>
                </c:pt>
                <c:pt idx="451">
                  <c:v>29.02</c:v>
                </c:pt>
                <c:pt idx="452">
                  <c:v>29.04</c:v>
                </c:pt>
                <c:pt idx="453">
                  <c:v>29.06</c:v>
                </c:pt>
                <c:pt idx="454">
                  <c:v>29.08</c:v>
                </c:pt>
                <c:pt idx="455">
                  <c:v>29.1</c:v>
                </c:pt>
                <c:pt idx="456">
                  <c:v>29.12</c:v>
                </c:pt>
                <c:pt idx="457">
                  <c:v>29.14</c:v>
                </c:pt>
                <c:pt idx="458">
                  <c:v>29.16</c:v>
                </c:pt>
                <c:pt idx="459">
                  <c:v>29.18</c:v>
                </c:pt>
                <c:pt idx="460">
                  <c:v>29.2</c:v>
                </c:pt>
                <c:pt idx="461">
                  <c:v>29.22</c:v>
                </c:pt>
                <c:pt idx="462">
                  <c:v>29.24</c:v>
                </c:pt>
                <c:pt idx="463">
                  <c:v>29.26</c:v>
                </c:pt>
                <c:pt idx="464">
                  <c:v>29.28</c:v>
                </c:pt>
                <c:pt idx="465">
                  <c:v>29.3</c:v>
                </c:pt>
                <c:pt idx="466">
                  <c:v>29.32</c:v>
                </c:pt>
                <c:pt idx="467">
                  <c:v>29.34</c:v>
                </c:pt>
                <c:pt idx="468">
                  <c:v>29.36</c:v>
                </c:pt>
                <c:pt idx="469">
                  <c:v>29.38</c:v>
                </c:pt>
                <c:pt idx="470">
                  <c:v>29.4</c:v>
                </c:pt>
                <c:pt idx="471">
                  <c:v>29.42</c:v>
                </c:pt>
                <c:pt idx="472">
                  <c:v>29.44</c:v>
                </c:pt>
                <c:pt idx="473">
                  <c:v>29.46</c:v>
                </c:pt>
                <c:pt idx="474">
                  <c:v>29.48</c:v>
                </c:pt>
                <c:pt idx="475">
                  <c:v>29.5</c:v>
                </c:pt>
                <c:pt idx="476">
                  <c:v>29.52</c:v>
                </c:pt>
                <c:pt idx="477">
                  <c:v>29.54</c:v>
                </c:pt>
                <c:pt idx="478">
                  <c:v>29.56</c:v>
                </c:pt>
                <c:pt idx="479">
                  <c:v>29.58</c:v>
                </c:pt>
                <c:pt idx="480">
                  <c:v>29.6</c:v>
                </c:pt>
                <c:pt idx="481">
                  <c:v>29.62</c:v>
                </c:pt>
                <c:pt idx="482">
                  <c:v>29.64</c:v>
                </c:pt>
                <c:pt idx="483">
                  <c:v>29.66</c:v>
                </c:pt>
                <c:pt idx="484">
                  <c:v>29.68</c:v>
                </c:pt>
                <c:pt idx="485">
                  <c:v>29.7</c:v>
                </c:pt>
                <c:pt idx="486">
                  <c:v>29.72</c:v>
                </c:pt>
                <c:pt idx="487">
                  <c:v>29.74</c:v>
                </c:pt>
                <c:pt idx="488">
                  <c:v>29.76</c:v>
                </c:pt>
                <c:pt idx="489">
                  <c:v>29.78</c:v>
                </c:pt>
                <c:pt idx="490">
                  <c:v>29.8</c:v>
                </c:pt>
                <c:pt idx="491">
                  <c:v>29.82</c:v>
                </c:pt>
                <c:pt idx="492">
                  <c:v>29.84</c:v>
                </c:pt>
                <c:pt idx="493">
                  <c:v>29.86</c:v>
                </c:pt>
                <c:pt idx="494">
                  <c:v>29.88</c:v>
                </c:pt>
                <c:pt idx="495">
                  <c:v>29.9</c:v>
                </c:pt>
                <c:pt idx="496">
                  <c:v>29.92</c:v>
                </c:pt>
                <c:pt idx="497">
                  <c:v>29.94</c:v>
                </c:pt>
                <c:pt idx="498">
                  <c:v>29.96</c:v>
                </c:pt>
                <c:pt idx="499">
                  <c:v>29.98</c:v>
                </c:pt>
                <c:pt idx="500">
                  <c:v>30</c:v>
                </c:pt>
                <c:pt idx="501">
                  <c:v>30.02</c:v>
                </c:pt>
                <c:pt idx="502">
                  <c:v>30.04</c:v>
                </c:pt>
                <c:pt idx="503">
                  <c:v>30.06</c:v>
                </c:pt>
                <c:pt idx="504">
                  <c:v>30.08</c:v>
                </c:pt>
                <c:pt idx="505">
                  <c:v>30.1</c:v>
                </c:pt>
                <c:pt idx="506">
                  <c:v>30.12</c:v>
                </c:pt>
                <c:pt idx="507">
                  <c:v>30.14</c:v>
                </c:pt>
                <c:pt idx="508">
                  <c:v>30.16</c:v>
                </c:pt>
                <c:pt idx="509">
                  <c:v>30.18</c:v>
                </c:pt>
                <c:pt idx="510">
                  <c:v>30.2</c:v>
                </c:pt>
                <c:pt idx="511">
                  <c:v>30.22</c:v>
                </c:pt>
                <c:pt idx="512">
                  <c:v>30.24</c:v>
                </c:pt>
                <c:pt idx="513">
                  <c:v>30.26</c:v>
                </c:pt>
                <c:pt idx="514">
                  <c:v>30.28</c:v>
                </c:pt>
                <c:pt idx="515">
                  <c:v>30.3</c:v>
                </c:pt>
                <c:pt idx="516">
                  <c:v>30.32</c:v>
                </c:pt>
                <c:pt idx="517">
                  <c:v>30.34</c:v>
                </c:pt>
                <c:pt idx="518">
                  <c:v>30.36</c:v>
                </c:pt>
                <c:pt idx="519">
                  <c:v>30.38</c:v>
                </c:pt>
                <c:pt idx="520">
                  <c:v>30.4</c:v>
                </c:pt>
                <c:pt idx="521">
                  <c:v>30.42</c:v>
                </c:pt>
                <c:pt idx="522">
                  <c:v>30.44</c:v>
                </c:pt>
                <c:pt idx="523">
                  <c:v>30.46</c:v>
                </c:pt>
                <c:pt idx="524">
                  <c:v>30.48</c:v>
                </c:pt>
                <c:pt idx="525">
                  <c:v>30.5</c:v>
                </c:pt>
                <c:pt idx="526">
                  <c:v>30.52</c:v>
                </c:pt>
                <c:pt idx="527">
                  <c:v>30.54</c:v>
                </c:pt>
                <c:pt idx="528">
                  <c:v>30.56</c:v>
                </c:pt>
                <c:pt idx="529">
                  <c:v>30.58</c:v>
                </c:pt>
                <c:pt idx="530">
                  <c:v>30.6</c:v>
                </c:pt>
                <c:pt idx="531">
                  <c:v>30.62</c:v>
                </c:pt>
                <c:pt idx="532">
                  <c:v>30.64</c:v>
                </c:pt>
                <c:pt idx="533">
                  <c:v>30.66</c:v>
                </c:pt>
                <c:pt idx="534">
                  <c:v>30.68</c:v>
                </c:pt>
                <c:pt idx="535">
                  <c:v>30.7</c:v>
                </c:pt>
                <c:pt idx="536">
                  <c:v>30.72</c:v>
                </c:pt>
                <c:pt idx="537">
                  <c:v>30.74</c:v>
                </c:pt>
                <c:pt idx="538">
                  <c:v>30.76</c:v>
                </c:pt>
                <c:pt idx="539">
                  <c:v>30.78</c:v>
                </c:pt>
                <c:pt idx="540">
                  <c:v>30.8</c:v>
                </c:pt>
                <c:pt idx="541">
                  <c:v>30.82</c:v>
                </c:pt>
                <c:pt idx="542">
                  <c:v>30.84</c:v>
                </c:pt>
                <c:pt idx="543">
                  <c:v>30.86</c:v>
                </c:pt>
                <c:pt idx="544">
                  <c:v>30.88</c:v>
                </c:pt>
                <c:pt idx="545">
                  <c:v>30.9</c:v>
                </c:pt>
                <c:pt idx="546">
                  <c:v>30.92</c:v>
                </c:pt>
                <c:pt idx="547">
                  <c:v>30.94</c:v>
                </c:pt>
                <c:pt idx="548">
                  <c:v>30.96</c:v>
                </c:pt>
                <c:pt idx="549">
                  <c:v>30.98</c:v>
                </c:pt>
                <c:pt idx="550">
                  <c:v>31</c:v>
                </c:pt>
                <c:pt idx="551">
                  <c:v>31.02</c:v>
                </c:pt>
                <c:pt idx="552">
                  <c:v>31.04</c:v>
                </c:pt>
                <c:pt idx="553">
                  <c:v>31.06</c:v>
                </c:pt>
                <c:pt idx="554">
                  <c:v>31.08</c:v>
                </c:pt>
                <c:pt idx="555">
                  <c:v>31.1</c:v>
                </c:pt>
                <c:pt idx="556">
                  <c:v>31.12</c:v>
                </c:pt>
                <c:pt idx="557">
                  <c:v>31.14</c:v>
                </c:pt>
                <c:pt idx="558">
                  <c:v>31.16</c:v>
                </c:pt>
                <c:pt idx="559">
                  <c:v>31.18</c:v>
                </c:pt>
                <c:pt idx="560">
                  <c:v>31.2</c:v>
                </c:pt>
                <c:pt idx="561">
                  <c:v>31.22</c:v>
                </c:pt>
                <c:pt idx="562">
                  <c:v>31.24</c:v>
                </c:pt>
                <c:pt idx="563">
                  <c:v>31.26</c:v>
                </c:pt>
                <c:pt idx="564">
                  <c:v>31.28</c:v>
                </c:pt>
                <c:pt idx="565">
                  <c:v>31.3</c:v>
                </c:pt>
                <c:pt idx="566">
                  <c:v>31.32</c:v>
                </c:pt>
                <c:pt idx="567">
                  <c:v>31.34</c:v>
                </c:pt>
                <c:pt idx="568">
                  <c:v>31.36</c:v>
                </c:pt>
                <c:pt idx="569">
                  <c:v>31.38</c:v>
                </c:pt>
                <c:pt idx="570">
                  <c:v>31.4</c:v>
                </c:pt>
                <c:pt idx="571">
                  <c:v>31.42</c:v>
                </c:pt>
                <c:pt idx="572">
                  <c:v>31.44</c:v>
                </c:pt>
                <c:pt idx="573">
                  <c:v>31.46</c:v>
                </c:pt>
                <c:pt idx="574">
                  <c:v>31.48</c:v>
                </c:pt>
                <c:pt idx="575">
                  <c:v>31.5</c:v>
                </c:pt>
                <c:pt idx="576">
                  <c:v>31.52</c:v>
                </c:pt>
                <c:pt idx="577">
                  <c:v>31.54</c:v>
                </c:pt>
                <c:pt idx="578">
                  <c:v>31.56</c:v>
                </c:pt>
                <c:pt idx="579">
                  <c:v>31.58</c:v>
                </c:pt>
                <c:pt idx="580">
                  <c:v>31.6</c:v>
                </c:pt>
                <c:pt idx="581">
                  <c:v>31.62</c:v>
                </c:pt>
                <c:pt idx="582">
                  <c:v>31.64</c:v>
                </c:pt>
                <c:pt idx="583">
                  <c:v>31.66</c:v>
                </c:pt>
                <c:pt idx="584">
                  <c:v>31.68</c:v>
                </c:pt>
                <c:pt idx="585">
                  <c:v>31.7</c:v>
                </c:pt>
                <c:pt idx="586">
                  <c:v>31.72</c:v>
                </c:pt>
                <c:pt idx="587">
                  <c:v>31.74</c:v>
                </c:pt>
                <c:pt idx="588">
                  <c:v>31.76</c:v>
                </c:pt>
                <c:pt idx="589">
                  <c:v>31.78</c:v>
                </c:pt>
                <c:pt idx="590">
                  <c:v>31.8</c:v>
                </c:pt>
                <c:pt idx="591">
                  <c:v>31.82</c:v>
                </c:pt>
                <c:pt idx="592">
                  <c:v>31.84</c:v>
                </c:pt>
                <c:pt idx="593">
                  <c:v>31.86</c:v>
                </c:pt>
                <c:pt idx="594">
                  <c:v>31.88</c:v>
                </c:pt>
                <c:pt idx="595">
                  <c:v>31.9</c:v>
                </c:pt>
                <c:pt idx="596">
                  <c:v>31.92</c:v>
                </c:pt>
                <c:pt idx="597">
                  <c:v>31.94</c:v>
                </c:pt>
                <c:pt idx="598">
                  <c:v>31.96</c:v>
                </c:pt>
                <c:pt idx="599">
                  <c:v>31.98</c:v>
                </c:pt>
                <c:pt idx="600">
                  <c:v>32</c:v>
                </c:pt>
                <c:pt idx="601">
                  <c:v>32.020000000000003</c:v>
                </c:pt>
                <c:pt idx="602">
                  <c:v>32.04</c:v>
                </c:pt>
                <c:pt idx="603">
                  <c:v>32.06</c:v>
                </c:pt>
                <c:pt idx="604">
                  <c:v>32.08</c:v>
                </c:pt>
                <c:pt idx="605">
                  <c:v>32.1</c:v>
                </c:pt>
                <c:pt idx="606">
                  <c:v>32.119999999999997</c:v>
                </c:pt>
                <c:pt idx="607">
                  <c:v>32.14</c:v>
                </c:pt>
                <c:pt idx="608">
                  <c:v>32.159999999999997</c:v>
                </c:pt>
                <c:pt idx="609">
                  <c:v>32.18</c:v>
                </c:pt>
                <c:pt idx="610">
                  <c:v>32.200000000000003</c:v>
                </c:pt>
                <c:pt idx="611">
                  <c:v>32.22</c:v>
                </c:pt>
                <c:pt idx="612">
                  <c:v>32.24</c:v>
                </c:pt>
                <c:pt idx="613">
                  <c:v>32.26</c:v>
                </c:pt>
                <c:pt idx="614">
                  <c:v>32.28</c:v>
                </c:pt>
                <c:pt idx="615">
                  <c:v>32.299999999999997</c:v>
                </c:pt>
                <c:pt idx="616">
                  <c:v>32.32</c:v>
                </c:pt>
                <c:pt idx="617">
                  <c:v>32.340000000000003</c:v>
                </c:pt>
                <c:pt idx="618">
                  <c:v>32.36</c:v>
                </c:pt>
                <c:pt idx="619">
                  <c:v>32.380000000000003</c:v>
                </c:pt>
                <c:pt idx="620">
                  <c:v>32.4</c:v>
                </c:pt>
                <c:pt idx="621">
                  <c:v>32.42</c:v>
                </c:pt>
                <c:pt idx="622">
                  <c:v>32.44</c:v>
                </c:pt>
                <c:pt idx="623">
                  <c:v>32.46</c:v>
                </c:pt>
                <c:pt idx="624">
                  <c:v>32.479999999999997</c:v>
                </c:pt>
                <c:pt idx="625">
                  <c:v>32.5</c:v>
                </c:pt>
                <c:pt idx="626">
                  <c:v>32.520000000000003</c:v>
                </c:pt>
                <c:pt idx="627">
                  <c:v>32.54</c:v>
                </c:pt>
                <c:pt idx="628">
                  <c:v>32.56</c:v>
                </c:pt>
                <c:pt idx="629">
                  <c:v>32.58</c:v>
                </c:pt>
                <c:pt idx="630">
                  <c:v>32.6</c:v>
                </c:pt>
                <c:pt idx="631">
                  <c:v>32.619999999999997</c:v>
                </c:pt>
                <c:pt idx="632">
                  <c:v>32.64</c:v>
                </c:pt>
                <c:pt idx="633">
                  <c:v>32.659999999999997</c:v>
                </c:pt>
                <c:pt idx="634">
                  <c:v>32.68</c:v>
                </c:pt>
                <c:pt idx="635">
                  <c:v>32.700000000000003</c:v>
                </c:pt>
                <c:pt idx="636">
                  <c:v>32.72</c:v>
                </c:pt>
                <c:pt idx="637">
                  <c:v>32.74</c:v>
                </c:pt>
                <c:pt idx="638">
                  <c:v>32.76</c:v>
                </c:pt>
                <c:pt idx="639">
                  <c:v>32.78</c:v>
                </c:pt>
                <c:pt idx="640">
                  <c:v>32.799999999999997</c:v>
                </c:pt>
                <c:pt idx="641">
                  <c:v>32.82</c:v>
                </c:pt>
                <c:pt idx="642">
                  <c:v>32.840000000000003</c:v>
                </c:pt>
                <c:pt idx="643">
                  <c:v>32.86</c:v>
                </c:pt>
                <c:pt idx="644">
                  <c:v>32.880000000000003</c:v>
                </c:pt>
                <c:pt idx="645">
                  <c:v>32.9</c:v>
                </c:pt>
                <c:pt idx="646">
                  <c:v>32.92</c:v>
                </c:pt>
                <c:pt idx="647">
                  <c:v>32.94</c:v>
                </c:pt>
                <c:pt idx="648">
                  <c:v>32.96</c:v>
                </c:pt>
                <c:pt idx="649">
                  <c:v>32.979999999999997</c:v>
                </c:pt>
                <c:pt idx="650">
                  <c:v>33</c:v>
                </c:pt>
                <c:pt idx="651">
                  <c:v>33.020000000000003</c:v>
                </c:pt>
                <c:pt idx="652">
                  <c:v>33.04</c:v>
                </c:pt>
                <c:pt idx="653">
                  <c:v>33.06</c:v>
                </c:pt>
                <c:pt idx="654">
                  <c:v>33.08</c:v>
                </c:pt>
                <c:pt idx="655">
                  <c:v>33.1</c:v>
                </c:pt>
                <c:pt idx="656">
                  <c:v>33.119999999999997</c:v>
                </c:pt>
                <c:pt idx="657">
                  <c:v>33.14</c:v>
                </c:pt>
                <c:pt idx="658">
                  <c:v>33.159999999999997</c:v>
                </c:pt>
                <c:pt idx="659">
                  <c:v>33.18</c:v>
                </c:pt>
                <c:pt idx="660">
                  <c:v>33.200000000000003</c:v>
                </c:pt>
                <c:pt idx="661">
                  <c:v>33.22</c:v>
                </c:pt>
                <c:pt idx="662">
                  <c:v>33.24</c:v>
                </c:pt>
                <c:pt idx="663">
                  <c:v>33.26</c:v>
                </c:pt>
                <c:pt idx="664">
                  <c:v>33.28</c:v>
                </c:pt>
                <c:pt idx="665">
                  <c:v>33.299999999999997</c:v>
                </c:pt>
                <c:pt idx="666">
                  <c:v>33.32</c:v>
                </c:pt>
                <c:pt idx="667">
                  <c:v>33.340000000000003</c:v>
                </c:pt>
                <c:pt idx="668">
                  <c:v>33.36</c:v>
                </c:pt>
                <c:pt idx="669">
                  <c:v>33.380000000000003</c:v>
                </c:pt>
                <c:pt idx="670">
                  <c:v>33.4</c:v>
                </c:pt>
                <c:pt idx="671">
                  <c:v>33.42</c:v>
                </c:pt>
                <c:pt idx="672">
                  <c:v>33.44</c:v>
                </c:pt>
                <c:pt idx="673">
                  <c:v>33.46</c:v>
                </c:pt>
                <c:pt idx="674">
                  <c:v>33.479999999999997</c:v>
                </c:pt>
                <c:pt idx="675">
                  <c:v>33.5</c:v>
                </c:pt>
                <c:pt idx="676">
                  <c:v>33.520000000000003</c:v>
                </c:pt>
                <c:pt idx="677">
                  <c:v>33.54</c:v>
                </c:pt>
                <c:pt idx="678">
                  <c:v>33.56</c:v>
                </c:pt>
                <c:pt idx="679">
                  <c:v>33.58</c:v>
                </c:pt>
                <c:pt idx="680">
                  <c:v>33.6</c:v>
                </c:pt>
                <c:pt idx="681">
                  <c:v>33.619999999999997</c:v>
                </c:pt>
                <c:pt idx="682">
                  <c:v>33.64</c:v>
                </c:pt>
                <c:pt idx="683">
                  <c:v>33.659999999999997</c:v>
                </c:pt>
                <c:pt idx="684">
                  <c:v>33.68</c:v>
                </c:pt>
                <c:pt idx="685">
                  <c:v>33.700000000000003</c:v>
                </c:pt>
                <c:pt idx="686">
                  <c:v>33.72</c:v>
                </c:pt>
                <c:pt idx="687">
                  <c:v>33.74</c:v>
                </c:pt>
                <c:pt idx="688">
                  <c:v>33.76</c:v>
                </c:pt>
                <c:pt idx="689">
                  <c:v>33.78</c:v>
                </c:pt>
                <c:pt idx="690">
                  <c:v>33.799999999999997</c:v>
                </c:pt>
                <c:pt idx="691">
                  <c:v>33.82</c:v>
                </c:pt>
                <c:pt idx="692">
                  <c:v>33.840000000000003</c:v>
                </c:pt>
                <c:pt idx="693">
                  <c:v>33.86</c:v>
                </c:pt>
                <c:pt idx="694">
                  <c:v>33.880000000000003</c:v>
                </c:pt>
                <c:pt idx="695">
                  <c:v>33.9</c:v>
                </c:pt>
                <c:pt idx="696">
                  <c:v>33.92</c:v>
                </c:pt>
                <c:pt idx="697">
                  <c:v>33.94</c:v>
                </c:pt>
                <c:pt idx="698">
                  <c:v>33.96</c:v>
                </c:pt>
                <c:pt idx="699">
                  <c:v>33.979999999999997</c:v>
                </c:pt>
                <c:pt idx="700">
                  <c:v>34</c:v>
                </c:pt>
                <c:pt idx="701">
                  <c:v>34.020000000000003</c:v>
                </c:pt>
                <c:pt idx="702">
                  <c:v>34.04</c:v>
                </c:pt>
                <c:pt idx="703">
                  <c:v>34.06</c:v>
                </c:pt>
                <c:pt idx="704">
                  <c:v>34.08</c:v>
                </c:pt>
                <c:pt idx="705">
                  <c:v>34.1</c:v>
                </c:pt>
                <c:pt idx="706">
                  <c:v>34.119999999999997</c:v>
                </c:pt>
                <c:pt idx="707">
                  <c:v>34.14</c:v>
                </c:pt>
                <c:pt idx="708">
                  <c:v>34.159999999999997</c:v>
                </c:pt>
                <c:pt idx="709">
                  <c:v>34.18</c:v>
                </c:pt>
                <c:pt idx="710">
                  <c:v>34.200000000000003</c:v>
                </c:pt>
                <c:pt idx="711">
                  <c:v>34.22</c:v>
                </c:pt>
                <c:pt idx="712">
                  <c:v>34.24</c:v>
                </c:pt>
                <c:pt idx="713">
                  <c:v>34.26</c:v>
                </c:pt>
                <c:pt idx="714">
                  <c:v>34.28</c:v>
                </c:pt>
                <c:pt idx="715">
                  <c:v>34.299999999999997</c:v>
                </c:pt>
                <c:pt idx="716">
                  <c:v>34.32</c:v>
                </c:pt>
                <c:pt idx="717">
                  <c:v>34.340000000000003</c:v>
                </c:pt>
                <c:pt idx="718">
                  <c:v>34.36</c:v>
                </c:pt>
                <c:pt idx="719">
                  <c:v>34.380000000000003</c:v>
                </c:pt>
                <c:pt idx="720">
                  <c:v>34.4</c:v>
                </c:pt>
                <c:pt idx="721">
                  <c:v>34.42</c:v>
                </c:pt>
                <c:pt idx="722">
                  <c:v>34.44</c:v>
                </c:pt>
                <c:pt idx="723">
                  <c:v>34.46</c:v>
                </c:pt>
                <c:pt idx="724">
                  <c:v>34.479999999999997</c:v>
                </c:pt>
                <c:pt idx="725">
                  <c:v>34.5</c:v>
                </c:pt>
                <c:pt idx="726">
                  <c:v>34.520000000000003</c:v>
                </c:pt>
                <c:pt idx="727">
                  <c:v>34.54</c:v>
                </c:pt>
                <c:pt idx="728">
                  <c:v>34.56</c:v>
                </c:pt>
                <c:pt idx="729">
                  <c:v>34.58</c:v>
                </c:pt>
                <c:pt idx="730">
                  <c:v>34.6</c:v>
                </c:pt>
                <c:pt idx="731">
                  <c:v>34.619999999999997</c:v>
                </c:pt>
                <c:pt idx="732">
                  <c:v>34.64</c:v>
                </c:pt>
                <c:pt idx="733">
                  <c:v>34.659999999999997</c:v>
                </c:pt>
                <c:pt idx="734">
                  <c:v>34.68</c:v>
                </c:pt>
                <c:pt idx="735">
                  <c:v>34.700000000000003</c:v>
                </c:pt>
                <c:pt idx="736">
                  <c:v>34.72</c:v>
                </c:pt>
                <c:pt idx="737">
                  <c:v>34.74</c:v>
                </c:pt>
                <c:pt idx="738">
                  <c:v>34.76</c:v>
                </c:pt>
                <c:pt idx="739">
                  <c:v>34.78</c:v>
                </c:pt>
                <c:pt idx="740">
                  <c:v>34.799999999999997</c:v>
                </c:pt>
                <c:pt idx="741">
                  <c:v>34.82</c:v>
                </c:pt>
                <c:pt idx="742">
                  <c:v>34.840000000000003</c:v>
                </c:pt>
                <c:pt idx="743">
                  <c:v>34.86</c:v>
                </c:pt>
                <c:pt idx="744">
                  <c:v>34.880000000000003</c:v>
                </c:pt>
                <c:pt idx="745">
                  <c:v>34.9</c:v>
                </c:pt>
                <c:pt idx="746">
                  <c:v>34.92</c:v>
                </c:pt>
                <c:pt idx="747">
                  <c:v>34.94</c:v>
                </c:pt>
                <c:pt idx="748">
                  <c:v>34.96</c:v>
                </c:pt>
                <c:pt idx="749">
                  <c:v>34.979999999999997</c:v>
                </c:pt>
                <c:pt idx="750">
                  <c:v>35</c:v>
                </c:pt>
                <c:pt idx="751">
                  <c:v>35.020000000000003</c:v>
                </c:pt>
                <c:pt idx="752">
                  <c:v>35.04</c:v>
                </c:pt>
                <c:pt idx="753">
                  <c:v>35.06</c:v>
                </c:pt>
                <c:pt idx="754">
                  <c:v>35.08</c:v>
                </c:pt>
                <c:pt idx="755">
                  <c:v>35.1</c:v>
                </c:pt>
                <c:pt idx="756">
                  <c:v>35.119999999999997</c:v>
                </c:pt>
                <c:pt idx="757">
                  <c:v>35.14</c:v>
                </c:pt>
                <c:pt idx="758">
                  <c:v>35.159999999999997</c:v>
                </c:pt>
                <c:pt idx="759">
                  <c:v>35.18</c:v>
                </c:pt>
                <c:pt idx="760">
                  <c:v>35.200000000000003</c:v>
                </c:pt>
                <c:pt idx="761">
                  <c:v>35.22</c:v>
                </c:pt>
                <c:pt idx="762">
                  <c:v>35.24</c:v>
                </c:pt>
                <c:pt idx="763">
                  <c:v>35.26</c:v>
                </c:pt>
                <c:pt idx="764">
                  <c:v>35.28</c:v>
                </c:pt>
                <c:pt idx="765">
                  <c:v>35.299999999999997</c:v>
                </c:pt>
                <c:pt idx="766">
                  <c:v>35.32</c:v>
                </c:pt>
                <c:pt idx="767">
                  <c:v>35.340000000000003</c:v>
                </c:pt>
                <c:pt idx="768">
                  <c:v>35.36</c:v>
                </c:pt>
                <c:pt idx="769">
                  <c:v>35.380000000000003</c:v>
                </c:pt>
                <c:pt idx="770">
                  <c:v>35.4</c:v>
                </c:pt>
                <c:pt idx="771">
                  <c:v>35.42</c:v>
                </c:pt>
                <c:pt idx="772">
                  <c:v>35.44</c:v>
                </c:pt>
                <c:pt idx="773">
                  <c:v>35.46</c:v>
                </c:pt>
                <c:pt idx="774">
                  <c:v>35.479999999999997</c:v>
                </c:pt>
                <c:pt idx="775">
                  <c:v>35.5</c:v>
                </c:pt>
                <c:pt idx="776">
                  <c:v>35.520000000000003</c:v>
                </c:pt>
                <c:pt idx="777">
                  <c:v>35.54</c:v>
                </c:pt>
                <c:pt idx="778">
                  <c:v>35.56</c:v>
                </c:pt>
                <c:pt idx="779">
                  <c:v>35.58</c:v>
                </c:pt>
                <c:pt idx="780">
                  <c:v>35.6</c:v>
                </c:pt>
                <c:pt idx="781">
                  <c:v>35.619999999999997</c:v>
                </c:pt>
                <c:pt idx="782">
                  <c:v>35.64</c:v>
                </c:pt>
                <c:pt idx="783">
                  <c:v>35.659999999999997</c:v>
                </c:pt>
                <c:pt idx="784">
                  <c:v>35.68</c:v>
                </c:pt>
                <c:pt idx="785">
                  <c:v>35.700000000000003</c:v>
                </c:pt>
                <c:pt idx="786">
                  <c:v>35.72</c:v>
                </c:pt>
                <c:pt idx="787">
                  <c:v>35.74</c:v>
                </c:pt>
                <c:pt idx="788">
                  <c:v>35.76</c:v>
                </c:pt>
                <c:pt idx="789">
                  <c:v>35.78</c:v>
                </c:pt>
                <c:pt idx="790">
                  <c:v>35.799999999999997</c:v>
                </c:pt>
                <c:pt idx="791">
                  <c:v>35.82</c:v>
                </c:pt>
                <c:pt idx="792">
                  <c:v>35.840000000000003</c:v>
                </c:pt>
                <c:pt idx="793">
                  <c:v>35.86</c:v>
                </c:pt>
                <c:pt idx="794">
                  <c:v>35.880000000000003</c:v>
                </c:pt>
                <c:pt idx="795">
                  <c:v>35.9</c:v>
                </c:pt>
                <c:pt idx="796">
                  <c:v>35.92</c:v>
                </c:pt>
                <c:pt idx="797">
                  <c:v>35.94</c:v>
                </c:pt>
                <c:pt idx="798">
                  <c:v>35.96</c:v>
                </c:pt>
                <c:pt idx="799">
                  <c:v>35.979999999999997</c:v>
                </c:pt>
                <c:pt idx="800">
                  <c:v>36</c:v>
                </c:pt>
                <c:pt idx="801">
                  <c:v>36.020000000000003</c:v>
                </c:pt>
                <c:pt idx="802">
                  <c:v>36.04</c:v>
                </c:pt>
                <c:pt idx="803">
                  <c:v>36.06</c:v>
                </c:pt>
                <c:pt idx="804">
                  <c:v>36.08</c:v>
                </c:pt>
                <c:pt idx="805">
                  <c:v>36.1</c:v>
                </c:pt>
                <c:pt idx="806">
                  <c:v>36.119999999999997</c:v>
                </c:pt>
                <c:pt idx="807">
                  <c:v>36.14</c:v>
                </c:pt>
                <c:pt idx="808">
                  <c:v>36.159999999999997</c:v>
                </c:pt>
                <c:pt idx="809">
                  <c:v>36.18</c:v>
                </c:pt>
                <c:pt idx="810">
                  <c:v>36.200000000000003</c:v>
                </c:pt>
                <c:pt idx="811">
                  <c:v>36.22</c:v>
                </c:pt>
                <c:pt idx="812">
                  <c:v>36.24</c:v>
                </c:pt>
                <c:pt idx="813">
                  <c:v>36.26</c:v>
                </c:pt>
                <c:pt idx="814">
                  <c:v>36.28</c:v>
                </c:pt>
                <c:pt idx="815">
                  <c:v>36.299999999999997</c:v>
                </c:pt>
                <c:pt idx="816">
                  <c:v>36.32</c:v>
                </c:pt>
                <c:pt idx="817">
                  <c:v>36.340000000000003</c:v>
                </c:pt>
                <c:pt idx="818">
                  <c:v>36.36</c:v>
                </c:pt>
                <c:pt idx="819">
                  <c:v>36.380000000000003</c:v>
                </c:pt>
                <c:pt idx="820">
                  <c:v>36.4</c:v>
                </c:pt>
                <c:pt idx="821">
                  <c:v>36.42</c:v>
                </c:pt>
                <c:pt idx="822">
                  <c:v>36.44</c:v>
                </c:pt>
                <c:pt idx="823">
                  <c:v>36.46</c:v>
                </c:pt>
                <c:pt idx="824">
                  <c:v>36.479999999999997</c:v>
                </c:pt>
                <c:pt idx="825">
                  <c:v>36.5</c:v>
                </c:pt>
                <c:pt idx="826">
                  <c:v>36.520000000000003</c:v>
                </c:pt>
                <c:pt idx="827">
                  <c:v>36.54</c:v>
                </c:pt>
                <c:pt idx="828">
                  <c:v>36.56</c:v>
                </c:pt>
                <c:pt idx="829">
                  <c:v>36.58</c:v>
                </c:pt>
                <c:pt idx="830">
                  <c:v>36.6</c:v>
                </c:pt>
                <c:pt idx="831">
                  <c:v>36.619999999999997</c:v>
                </c:pt>
                <c:pt idx="832">
                  <c:v>36.64</c:v>
                </c:pt>
                <c:pt idx="833">
                  <c:v>36.659999999999997</c:v>
                </c:pt>
                <c:pt idx="834">
                  <c:v>36.68</c:v>
                </c:pt>
                <c:pt idx="835">
                  <c:v>36.700000000000003</c:v>
                </c:pt>
                <c:pt idx="836">
                  <c:v>36.72</c:v>
                </c:pt>
                <c:pt idx="837">
                  <c:v>36.74</c:v>
                </c:pt>
                <c:pt idx="838">
                  <c:v>36.76</c:v>
                </c:pt>
                <c:pt idx="839">
                  <c:v>36.78</c:v>
                </c:pt>
                <c:pt idx="840">
                  <c:v>36.799999999999997</c:v>
                </c:pt>
                <c:pt idx="841">
                  <c:v>36.82</c:v>
                </c:pt>
                <c:pt idx="842">
                  <c:v>36.840000000000003</c:v>
                </c:pt>
                <c:pt idx="843">
                  <c:v>36.86</c:v>
                </c:pt>
                <c:pt idx="844">
                  <c:v>36.880000000000003</c:v>
                </c:pt>
                <c:pt idx="845">
                  <c:v>36.9</c:v>
                </c:pt>
                <c:pt idx="846">
                  <c:v>36.92</c:v>
                </c:pt>
                <c:pt idx="847">
                  <c:v>36.94</c:v>
                </c:pt>
                <c:pt idx="848">
                  <c:v>36.96</c:v>
                </c:pt>
                <c:pt idx="849">
                  <c:v>36.979999999999997</c:v>
                </c:pt>
                <c:pt idx="850">
                  <c:v>37</c:v>
                </c:pt>
                <c:pt idx="851">
                  <c:v>37.020000000000003</c:v>
                </c:pt>
                <c:pt idx="852">
                  <c:v>37.04</c:v>
                </c:pt>
                <c:pt idx="853">
                  <c:v>37.06</c:v>
                </c:pt>
                <c:pt idx="854">
                  <c:v>37.08</c:v>
                </c:pt>
                <c:pt idx="855">
                  <c:v>37.1</c:v>
                </c:pt>
                <c:pt idx="856">
                  <c:v>37.119999999999997</c:v>
                </c:pt>
                <c:pt idx="857">
                  <c:v>37.14</c:v>
                </c:pt>
                <c:pt idx="858">
                  <c:v>37.159999999999997</c:v>
                </c:pt>
                <c:pt idx="859">
                  <c:v>37.18</c:v>
                </c:pt>
                <c:pt idx="860">
                  <c:v>37.200000000000003</c:v>
                </c:pt>
                <c:pt idx="861">
                  <c:v>37.22</c:v>
                </c:pt>
                <c:pt idx="862">
                  <c:v>37.24</c:v>
                </c:pt>
                <c:pt idx="863">
                  <c:v>37.26</c:v>
                </c:pt>
                <c:pt idx="864">
                  <c:v>37.28</c:v>
                </c:pt>
                <c:pt idx="865">
                  <c:v>37.299999999999997</c:v>
                </c:pt>
                <c:pt idx="866">
                  <c:v>37.32</c:v>
                </c:pt>
                <c:pt idx="867">
                  <c:v>37.340000000000003</c:v>
                </c:pt>
                <c:pt idx="868">
                  <c:v>37.36</c:v>
                </c:pt>
                <c:pt idx="869">
                  <c:v>37.380000000000003</c:v>
                </c:pt>
                <c:pt idx="870">
                  <c:v>37.4</c:v>
                </c:pt>
                <c:pt idx="871">
                  <c:v>37.42</c:v>
                </c:pt>
                <c:pt idx="872">
                  <c:v>37.44</c:v>
                </c:pt>
                <c:pt idx="873">
                  <c:v>37.46</c:v>
                </c:pt>
                <c:pt idx="874">
                  <c:v>37.479999999999997</c:v>
                </c:pt>
                <c:pt idx="875">
                  <c:v>37.5</c:v>
                </c:pt>
                <c:pt idx="876">
                  <c:v>37.520000000000003</c:v>
                </c:pt>
                <c:pt idx="877">
                  <c:v>37.54</c:v>
                </c:pt>
                <c:pt idx="878">
                  <c:v>37.56</c:v>
                </c:pt>
                <c:pt idx="879">
                  <c:v>37.58</c:v>
                </c:pt>
                <c:pt idx="880">
                  <c:v>37.6</c:v>
                </c:pt>
                <c:pt idx="881">
                  <c:v>37.619999999999997</c:v>
                </c:pt>
                <c:pt idx="882">
                  <c:v>37.64</c:v>
                </c:pt>
                <c:pt idx="883">
                  <c:v>37.659999999999997</c:v>
                </c:pt>
                <c:pt idx="884">
                  <c:v>37.68</c:v>
                </c:pt>
                <c:pt idx="885">
                  <c:v>37.700000000000003</c:v>
                </c:pt>
                <c:pt idx="886">
                  <c:v>37.72</c:v>
                </c:pt>
                <c:pt idx="887">
                  <c:v>37.74</c:v>
                </c:pt>
                <c:pt idx="888">
                  <c:v>37.76</c:v>
                </c:pt>
                <c:pt idx="889">
                  <c:v>37.78</c:v>
                </c:pt>
                <c:pt idx="890">
                  <c:v>37.799999999999997</c:v>
                </c:pt>
                <c:pt idx="891">
                  <c:v>37.82</c:v>
                </c:pt>
                <c:pt idx="892">
                  <c:v>37.840000000000003</c:v>
                </c:pt>
                <c:pt idx="893">
                  <c:v>37.86</c:v>
                </c:pt>
                <c:pt idx="894">
                  <c:v>37.880000000000003</c:v>
                </c:pt>
                <c:pt idx="895">
                  <c:v>37.9</c:v>
                </c:pt>
                <c:pt idx="896">
                  <c:v>37.92</c:v>
                </c:pt>
                <c:pt idx="897">
                  <c:v>37.94</c:v>
                </c:pt>
                <c:pt idx="898">
                  <c:v>37.96</c:v>
                </c:pt>
                <c:pt idx="899">
                  <c:v>37.979999999999997</c:v>
                </c:pt>
                <c:pt idx="900">
                  <c:v>38</c:v>
                </c:pt>
                <c:pt idx="901">
                  <c:v>38.020000000000003</c:v>
                </c:pt>
                <c:pt idx="902">
                  <c:v>38.04</c:v>
                </c:pt>
                <c:pt idx="903">
                  <c:v>38.06</c:v>
                </c:pt>
                <c:pt idx="904">
                  <c:v>38.08</c:v>
                </c:pt>
                <c:pt idx="905">
                  <c:v>38.1</c:v>
                </c:pt>
                <c:pt idx="906">
                  <c:v>38.119999999999997</c:v>
                </c:pt>
                <c:pt idx="907">
                  <c:v>38.14</c:v>
                </c:pt>
                <c:pt idx="908">
                  <c:v>38.159999999999997</c:v>
                </c:pt>
                <c:pt idx="909">
                  <c:v>38.18</c:v>
                </c:pt>
                <c:pt idx="910">
                  <c:v>38.200000000000003</c:v>
                </c:pt>
                <c:pt idx="911">
                  <c:v>38.22</c:v>
                </c:pt>
                <c:pt idx="912">
                  <c:v>38.24</c:v>
                </c:pt>
                <c:pt idx="913">
                  <c:v>38.26</c:v>
                </c:pt>
                <c:pt idx="914">
                  <c:v>38.28</c:v>
                </c:pt>
                <c:pt idx="915">
                  <c:v>38.299999999999997</c:v>
                </c:pt>
                <c:pt idx="916">
                  <c:v>38.32</c:v>
                </c:pt>
                <c:pt idx="917">
                  <c:v>38.340000000000003</c:v>
                </c:pt>
                <c:pt idx="918">
                  <c:v>38.36</c:v>
                </c:pt>
                <c:pt idx="919">
                  <c:v>38.380000000000003</c:v>
                </c:pt>
                <c:pt idx="920">
                  <c:v>38.4</c:v>
                </c:pt>
                <c:pt idx="921">
                  <c:v>38.42</c:v>
                </c:pt>
                <c:pt idx="922">
                  <c:v>38.44</c:v>
                </c:pt>
                <c:pt idx="923">
                  <c:v>38.46</c:v>
                </c:pt>
                <c:pt idx="924">
                  <c:v>38.479999999999997</c:v>
                </c:pt>
                <c:pt idx="925">
                  <c:v>38.5</c:v>
                </c:pt>
                <c:pt idx="926">
                  <c:v>38.520000000000003</c:v>
                </c:pt>
                <c:pt idx="927">
                  <c:v>38.54</c:v>
                </c:pt>
                <c:pt idx="928">
                  <c:v>38.56</c:v>
                </c:pt>
                <c:pt idx="929">
                  <c:v>38.58</c:v>
                </c:pt>
                <c:pt idx="930">
                  <c:v>38.6</c:v>
                </c:pt>
                <c:pt idx="931">
                  <c:v>38.619999999999997</c:v>
                </c:pt>
                <c:pt idx="932">
                  <c:v>38.64</c:v>
                </c:pt>
                <c:pt idx="933">
                  <c:v>38.659999999999997</c:v>
                </c:pt>
                <c:pt idx="934">
                  <c:v>38.68</c:v>
                </c:pt>
                <c:pt idx="935">
                  <c:v>38.700000000000003</c:v>
                </c:pt>
                <c:pt idx="936">
                  <c:v>38.72</c:v>
                </c:pt>
                <c:pt idx="937">
                  <c:v>38.74</c:v>
                </c:pt>
                <c:pt idx="938">
                  <c:v>38.76</c:v>
                </c:pt>
                <c:pt idx="939">
                  <c:v>38.78</c:v>
                </c:pt>
                <c:pt idx="940">
                  <c:v>38.799999999999997</c:v>
                </c:pt>
                <c:pt idx="941">
                  <c:v>38.82</c:v>
                </c:pt>
                <c:pt idx="942">
                  <c:v>38.840000000000003</c:v>
                </c:pt>
                <c:pt idx="943">
                  <c:v>38.86</c:v>
                </c:pt>
                <c:pt idx="944">
                  <c:v>38.880000000000003</c:v>
                </c:pt>
                <c:pt idx="945">
                  <c:v>38.9</c:v>
                </c:pt>
                <c:pt idx="946">
                  <c:v>38.92</c:v>
                </c:pt>
                <c:pt idx="947">
                  <c:v>38.94</c:v>
                </c:pt>
                <c:pt idx="948">
                  <c:v>38.96</c:v>
                </c:pt>
                <c:pt idx="949">
                  <c:v>38.979999999999997</c:v>
                </c:pt>
                <c:pt idx="950">
                  <c:v>39</c:v>
                </c:pt>
                <c:pt idx="951">
                  <c:v>39.020000000000003</c:v>
                </c:pt>
                <c:pt idx="952">
                  <c:v>39.04</c:v>
                </c:pt>
                <c:pt idx="953">
                  <c:v>39.06</c:v>
                </c:pt>
                <c:pt idx="954">
                  <c:v>39.08</c:v>
                </c:pt>
                <c:pt idx="955">
                  <c:v>39.1</c:v>
                </c:pt>
                <c:pt idx="956">
                  <c:v>39.119999999999997</c:v>
                </c:pt>
                <c:pt idx="957">
                  <c:v>39.14</c:v>
                </c:pt>
                <c:pt idx="958">
                  <c:v>39.159999999999997</c:v>
                </c:pt>
                <c:pt idx="959">
                  <c:v>39.18</c:v>
                </c:pt>
                <c:pt idx="960">
                  <c:v>39.200000000000003</c:v>
                </c:pt>
                <c:pt idx="961">
                  <c:v>39.22</c:v>
                </c:pt>
                <c:pt idx="962">
                  <c:v>39.24</c:v>
                </c:pt>
                <c:pt idx="963">
                  <c:v>39.26</c:v>
                </c:pt>
                <c:pt idx="964">
                  <c:v>39.28</c:v>
                </c:pt>
                <c:pt idx="965">
                  <c:v>39.299999999999997</c:v>
                </c:pt>
                <c:pt idx="966">
                  <c:v>39.32</c:v>
                </c:pt>
                <c:pt idx="967">
                  <c:v>39.340000000000003</c:v>
                </c:pt>
                <c:pt idx="968">
                  <c:v>39.36</c:v>
                </c:pt>
                <c:pt idx="969">
                  <c:v>39.380000000000003</c:v>
                </c:pt>
                <c:pt idx="970">
                  <c:v>39.4</c:v>
                </c:pt>
                <c:pt idx="971">
                  <c:v>39.42</c:v>
                </c:pt>
                <c:pt idx="972">
                  <c:v>39.44</c:v>
                </c:pt>
                <c:pt idx="973">
                  <c:v>39.46</c:v>
                </c:pt>
                <c:pt idx="974">
                  <c:v>39.479999999999997</c:v>
                </c:pt>
                <c:pt idx="975">
                  <c:v>39.5</c:v>
                </c:pt>
                <c:pt idx="976">
                  <c:v>39.520000000000003</c:v>
                </c:pt>
                <c:pt idx="977">
                  <c:v>39.54</c:v>
                </c:pt>
                <c:pt idx="978">
                  <c:v>39.56</c:v>
                </c:pt>
                <c:pt idx="979">
                  <c:v>39.58</c:v>
                </c:pt>
                <c:pt idx="980">
                  <c:v>39.6</c:v>
                </c:pt>
                <c:pt idx="981">
                  <c:v>39.619999999999997</c:v>
                </c:pt>
                <c:pt idx="982">
                  <c:v>39.64</c:v>
                </c:pt>
                <c:pt idx="983">
                  <c:v>39.659999999999997</c:v>
                </c:pt>
                <c:pt idx="984">
                  <c:v>39.68</c:v>
                </c:pt>
                <c:pt idx="985">
                  <c:v>39.700000000000003</c:v>
                </c:pt>
                <c:pt idx="986">
                  <c:v>39.72</c:v>
                </c:pt>
                <c:pt idx="987">
                  <c:v>39.74</c:v>
                </c:pt>
                <c:pt idx="988">
                  <c:v>39.76</c:v>
                </c:pt>
                <c:pt idx="989">
                  <c:v>39.78</c:v>
                </c:pt>
                <c:pt idx="990">
                  <c:v>39.799999999999997</c:v>
                </c:pt>
                <c:pt idx="991">
                  <c:v>39.82</c:v>
                </c:pt>
                <c:pt idx="992">
                  <c:v>39.840000000000003</c:v>
                </c:pt>
                <c:pt idx="993">
                  <c:v>39.86</c:v>
                </c:pt>
                <c:pt idx="994">
                  <c:v>39.880000000000003</c:v>
                </c:pt>
                <c:pt idx="995">
                  <c:v>39.9</c:v>
                </c:pt>
                <c:pt idx="996">
                  <c:v>39.92</c:v>
                </c:pt>
                <c:pt idx="997">
                  <c:v>39.94</c:v>
                </c:pt>
                <c:pt idx="998">
                  <c:v>39.96</c:v>
                </c:pt>
                <c:pt idx="999">
                  <c:v>39.979999999999997</c:v>
                </c:pt>
                <c:pt idx="1000">
                  <c:v>40</c:v>
                </c:pt>
                <c:pt idx="1001">
                  <c:v>40.020000000000003</c:v>
                </c:pt>
                <c:pt idx="1002">
                  <c:v>40.04</c:v>
                </c:pt>
                <c:pt idx="1003">
                  <c:v>40.06</c:v>
                </c:pt>
                <c:pt idx="1004">
                  <c:v>40.08</c:v>
                </c:pt>
                <c:pt idx="1005">
                  <c:v>40.1</c:v>
                </c:pt>
                <c:pt idx="1006">
                  <c:v>40.119999999999997</c:v>
                </c:pt>
                <c:pt idx="1007">
                  <c:v>40.14</c:v>
                </c:pt>
                <c:pt idx="1008">
                  <c:v>40.159999999999997</c:v>
                </c:pt>
                <c:pt idx="1009">
                  <c:v>40.18</c:v>
                </c:pt>
                <c:pt idx="1010">
                  <c:v>40.200000000000003</c:v>
                </c:pt>
                <c:pt idx="1011">
                  <c:v>40.22</c:v>
                </c:pt>
                <c:pt idx="1012">
                  <c:v>40.24</c:v>
                </c:pt>
                <c:pt idx="1013">
                  <c:v>40.26</c:v>
                </c:pt>
                <c:pt idx="1014">
                  <c:v>40.28</c:v>
                </c:pt>
                <c:pt idx="1015">
                  <c:v>40.299999999999997</c:v>
                </c:pt>
                <c:pt idx="1016">
                  <c:v>40.32</c:v>
                </c:pt>
                <c:pt idx="1017">
                  <c:v>40.340000000000003</c:v>
                </c:pt>
                <c:pt idx="1018">
                  <c:v>40.36</c:v>
                </c:pt>
                <c:pt idx="1019">
                  <c:v>40.380000000000003</c:v>
                </c:pt>
                <c:pt idx="1020">
                  <c:v>40.4</c:v>
                </c:pt>
                <c:pt idx="1021">
                  <c:v>40.42</c:v>
                </c:pt>
                <c:pt idx="1022">
                  <c:v>40.44</c:v>
                </c:pt>
                <c:pt idx="1023">
                  <c:v>40.46</c:v>
                </c:pt>
                <c:pt idx="1024">
                  <c:v>40.479999999999997</c:v>
                </c:pt>
                <c:pt idx="1025">
                  <c:v>40.5</c:v>
                </c:pt>
                <c:pt idx="1026">
                  <c:v>40.520000000000003</c:v>
                </c:pt>
                <c:pt idx="1027">
                  <c:v>40.54</c:v>
                </c:pt>
                <c:pt idx="1028">
                  <c:v>40.56</c:v>
                </c:pt>
                <c:pt idx="1029">
                  <c:v>40.58</c:v>
                </c:pt>
                <c:pt idx="1030">
                  <c:v>40.6</c:v>
                </c:pt>
                <c:pt idx="1031">
                  <c:v>40.619999999999997</c:v>
                </c:pt>
                <c:pt idx="1032">
                  <c:v>40.64</c:v>
                </c:pt>
                <c:pt idx="1033">
                  <c:v>40.659999999999997</c:v>
                </c:pt>
                <c:pt idx="1034">
                  <c:v>40.68</c:v>
                </c:pt>
                <c:pt idx="1035">
                  <c:v>40.700000000000003</c:v>
                </c:pt>
                <c:pt idx="1036">
                  <c:v>40.72</c:v>
                </c:pt>
                <c:pt idx="1037">
                  <c:v>40.74</c:v>
                </c:pt>
                <c:pt idx="1038">
                  <c:v>40.76</c:v>
                </c:pt>
                <c:pt idx="1039">
                  <c:v>40.78</c:v>
                </c:pt>
                <c:pt idx="1040">
                  <c:v>40.799999999999997</c:v>
                </c:pt>
                <c:pt idx="1041">
                  <c:v>40.82</c:v>
                </c:pt>
                <c:pt idx="1042">
                  <c:v>40.840000000000003</c:v>
                </c:pt>
                <c:pt idx="1043">
                  <c:v>40.86</c:v>
                </c:pt>
                <c:pt idx="1044">
                  <c:v>40.880000000000003</c:v>
                </c:pt>
                <c:pt idx="1045">
                  <c:v>40.9</c:v>
                </c:pt>
                <c:pt idx="1046">
                  <c:v>40.92</c:v>
                </c:pt>
                <c:pt idx="1047">
                  <c:v>40.94</c:v>
                </c:pt>
                <c:pt idx="1048">
                  <c:v>40.96</c:v>
                </c:pt>
                <c:pt idx="1049">
                  <c:v>40.98</c:v>
                </c:pt>
                <c:pt idx="1050">
                  <c:v>41</c:v>
                </c:pt>
                <c:pt idx="1051">
                  <c:v>41.02</c:v>
                </c:pt>
                <c:pt idx="1052">
                  <c:v>41.04</c:v>
                </c:pt>
                <c:pt idx="1053">
                  <c:v>41.06</c:v>
                </c:pt>
                <c:pt idx="1054">
                  <c:v>41.08</c:v>
                </c:pt>
                <c:pt idx="1055">
                  <c:v>41.1</c:v>
                </c:pt>
                <c:pt idx="1056">
                  <c:v>41.12</c:v>
                </c:pt>
                <c:pt idx="1057">
                  <c:v>41.14</c:v>
                </c:pt>
                <c:pt idx="1058">
                  <c:v>41.16</c:v>
                </c:pt>
                <c:pt idx="1059">
                  <c:v>41.18</c:v>
                </c:pt>
                <c:pt idx="1060">
                  <c:v>41.2</c:v>
                </c:pt>
                <c:pt idx="1061">
                  <c:v>41.22</c:v>
                </c:pt>
                <c:pt idx="1062">
                  <c:v>41.24</c:v>
                </c:pt>
                <c:pt idx="1063">
                  <c:v>41.26</c:v>
                </c:pt>
                <c:pt idx="1064">
                  <c:v>41.28</c:v>
                </c:pt>
                <c:pt idx="1065">
                  <c:v>41.3</c:v>
                </c:pt>
                <c:pt idx="1066">
                  <c:v>41.32</c:v>
                </c:pt>
                <c:pt idx="1067">
                  <c:v>41.34</c:v>
                </c:pt>
                <c:pt idx="1068">
                  <c:v>41.36</c:v>
                </c:pt>
                <c:pt idx="1069">
                  <c:v>41.38</c:v>
                </c:pt>
                <c:pt idx="1070">
                  <c:v>41.4</c:v>
                </c:pt>
                <c:pt idx="1071">
                  <c:v>41.42</c:v>
                </c:pt>
                <c:pt idx="1072">
                  <c:v>41.44</c:v>
                </c:pt>
                <c:pt idx="1073">
                  <c:v>41.46</c:v>
                </c:pt>
                <c:pt idx="1074">
                  <c:v>41.48</c:v>
                </c:pt>
                <c:pt idx="1075">
                  <c:v>41.5</c:v>
                </c:pt>
                <c:pt idx="1076">
                  <c:v>41.52</c:v>
                </c:pt>
                <c:pt idx="1077">
                  <c:v>41.54</c:v>
                </c:pt>
                <c:pt idx="1078">
                  <c:v>41.56</c:v>
                </c:pt>
                <c:pt idx="1079">
                  <c:v>41.58</c:v>
                </c:pt>
                <c:pt idx="1080">
                  <c:v>41.6</c:v>
                </c:pt>
                <c:pt idx="1081">
                  <c:v>41.62</c:v>
                </c:pt>
                <c:pt idx="1082">
                  <c:v>41.64</c:v>
                </c:pt>
                <c:pt idx="1083">
                  <c:v>41.66</c:v>
                </c:pt>
                <c:pt idx="1084">
                  <c:v>41.68</c:v>
                </c:pt>
                <c:pt idx="1085">
                  <c:v>41.7</c:v>
                </c:pt>
                <c:pt idx="1086">
                  <c:v>41.72</c:v>
                </c:pt>
                <c:pt idx="1087">
                  <c:v>41.74</c:v>
                </c:pt>
                <c:pt idx="1088">
                  <c:v>41.76</c:v>
                </c:pt>
                <c:pt idx="1089">
                  <c:v>41.78</c:v>
                </c:pt>
                <c:pt idx="1090">
                  <c:v>41.8</c:v>
                </c:pt>
                <c:pt idx="1091">
                  <c:v>41.82</c:v>
                </c:pt>
                <c:pt idx="1092">
                  <c:v>41.84</c:v>
                </c:pt>
                <c:pt idx="1093">
                  <c:v>41.86</c:v>
                </c:pt>
                <c:pt idx="1094">
                  <c:v>41.88</c:v>
                </c:pt>
                <c:pt idx="1095">
                  <c:v>41.9</c:v>
                </c:pt>
                <c:pt idx="1096">
                  <c:v>41.92</c:v>
                </c:pt>
                <c:pt idx="1097">
                  <c:v>41.94</c:v>
                </c:pt>
                <c:pt idx="1098">
                  <c:v>41.96</c:v>
                </c:pt>
                <c:pt idx="1099">
                  <c:v>41.98</c:v>
                </c:pt>
                <c:pt idx="1100">
                  <c:v>42</c:v>
                </c:pt>
                <c:pt idx="1101">
                  <c:v>42.02</c:v>
                </c:pt>
                <c:pt idx="1102">
                  <c:v>42.04</c:v>
                </c:pt>
                <c:pt idx="1103">
                  <c:v>42.06</c:v>
                </c:pt>
                <c:pt idx="1104">
                  <c:v>42.08</c:v>
                </c:pt>
                <c:pt idx="1105">
                  <c:v>42.1</c:v>
                </c:pt>
                <c:pt idx="1106">
                  <c:v>42.12</c:v>
                </c:pt>
                <c:pt idx="1107">
                  <c:v>42.14</c:v>
                </c:pt>
                <c:pt idx="1108">
                  <c:v>42.16</c:v>
                </c:pt>
                <c:pt idx="1109">
                  <c:v>42.18</c:v>
                </c:pt>
                <c:pt idx="1110">
                  <c:v>42.2</c:v>
                </c:pt>
                <c:pt idx="1111">
                  <c:v>42.22</c:v>
                </c:pt>
                <c:pt idx="1112">
                  <c:v>42.24</c:v>
                </c:pt>
                <c:pt idx="1113">
                  <c:v>42.26</c:v>
                </c:pt>
                <c:pt idx="1114">
                  <c:v>42.28</c:v>
                </c:pt>
                <c:pt idx="1115">
                  <c:v>42.3</c:v>
                </c:pt>
                <c:pt idx="1116">
                  <c:v>42.32</c:v>
                </c:pt>
                <c:pt idx="1117">
                  <c:v>42.34</c:v>
                </c:pt>
                <c:pt idx="1118">
                  <c:v>42.36</c:v>
                </c:pt>
                <c:pt idx="1119">
                  <c:v>42.38</c:v>
                </c:pt>
                <c:pt idx="1120">
                  <c:v>42.4</c:v>
                </c:pt>
                <c:pt idx="1121">
                  <c:v>42.42</c:v>
                </c:pt>
                <c:pt idx="1122">
                  <c:v>42.44</c:v>
                </c:pt>
                <c:pt idx="1123">
                  <c:v>42.46</c:v>
                </c:pt>
                <c:pt idx="1124">
                  <c:v>42.48</c:v>
                </c:pt>
                <c:pt idx="1125">
                  <c:v>42.5</c:v>
                </c:pt>
                <c:pt idx="1126">
                  <c:v>42.52</c:v>
                </c:pt>
                <c:pt idx="1127">
                  <c:v>42.54</c:v>
                </c:pt>
                <c:pt idx="1128">
                  <c:v>42.56</c:v>
                </c:pt>
                <c:pt idx="1129">
                  <c:v>42.58</c:v>
                </c:pt>
                <c:pt idx="1130">
                  <c:v>42.6</c:v>
                </c:pt>
                <c:pt idx="1131">
                  <c:v>42.62</c:v>
                </c:pt>
                <c:pt idx="1132">
                  <c:v>42.64</c:v>
                </c:pt>
                <c:pt idx="1133">
                  <c:v>42.66</c:v>
                </c:pt>
                <c:pt idx="1134">
                  <c:v>42.68</c:v>
                </c:pt>
                <c:pt idx="1135">
                  <c:v>42.7</c:v>
                </c:pt>
                <c:pt idx="1136">
                  <c:v>42.72</c:v>
                </c:pt>
                <c:pt idx="1137">
                  <c:v>42.74</c:v>
                </c:pt>
                <c:pt idx="1138">
                  <c:v>42.76</c:v>
                </c:pt>
                <c:pt idx="1139">
                  <c:v>42.78</c:v>
                </c:pt>
                <c:pt idx="1140">
                  <c:v>42.8</c:v>
                </c:pt>
                <c:pt idx="1141">
                  <c:v>42.82</c:v>
                </c:pt>
                <c:pt idx="1142">
                  <c:v>42.84</c:v>
                </c:pt>
                <c:pt idx="1143">
                  <c:v>42.86</c:v>
                </c:pt>
                <c:pt idx="1144">
                  <c:v>42.88</c:v>
                </c:pt>
                <c:pt idx="1145">
                  <c:v>42.9</c:v>
                </c:pt>
                <c:pt idx="1146">
                  <c:v>42.92</c:v>
                </c:pt>
                <c:pt idx="1147">
                  <c:v>42.94</c:v>
                </c:pt>
                <c:pt idx="1148">
                  <c:v>42.96</c:v>
                </c:pt>
                <c:pt idx="1149">
                  <c:v>42.98</c:v>
                </c:pt>
                <c:pt idx="1150">
                  <c:v>43</c:v>
                </c:pt>
                <c:pt idx="1151">
                  <c:v>43.02</c:v>
                </c:pt>
                <c:pt idx="1152">
                  <c:v>43.04</c:v>
                </c:pt>
                <c:pt idx="1153">
                  <c:v>43.06</c:v>
                </c:pt>
                <c:pt idx="1154">
                  <c:v>43.08</c:v>
                </c:pt>
                <c:pt idx="1155">
                  <c:v>43.1</c:v>
                </c:pt>
                <c:pt idx="1156">
                  <c:v>43.12</c:v>
                </c:pt>
                <c:pt idx="1157">
                  <c:v>43.14</c:v>
                </c:pt>
                <c:pt idx="1158">
                  <c:v>43.16</c:v>
                </c:pt>
                <c:pt idx="1159">
                  <c:v>43.18</c:v>
                </c:pt>
                <c:pt idx="1160">
                  <c:v>43.2</c:v>
                </c:pt>
                <c:pt idx="1161">
                  <c:v>43.22</c:v>
                </c:pt>
                <c:pt idx="1162">
                  <c:v>43.24</c:v>
                </c:pt>
                <c:pt idx="1163">
                  <c:v>43.26</c:v>
                </c:pt>
                <c:pt idx="1164">
                  <c:v>43.28</c:v>
                </c:pt>
                <c:pt idx="1165">
                  <c:v>43.3</c:v>
                </c:pt>
                <c:pt idx="1166">
                  <c:v>43.32</c:v>
                </c:pt>
                <c:pt idx="1167">
                  <c:v>43.34</c:v>
                </c:pt>
                <c:pt idx="1168">
                  <c:v>43.36</c:v>
                </c:pt>
                <c:pt idx="1169">
                  <c:v>43.38</c:v>
                </c:pt>
                <c:pt idx="1170">
                  <c:v>43.4</c:v>
                </c:pt>
                <c:pt idx="1171">
                  <c:v>43.42</c:v>
                </c:pt>
                <c:pt idx="1172">
                  <c:v>43.44</c:v>
                </c:pt>
                <c:pt idx="1173">
                  <c:v>43.46</c:v>
                </c:pt>
                <c:pt idx="1174">
                  <c:v>43.48</c:v>
                </c:pt>
                <c:pt idx="1175">
                  <c:v>43.5</c:v>
                </c:pt>
                <c:pt idx="1176">
                  <c:v>43.52</c:v>
                </c:pt>
                <c:pt idx="1177">
                  <c:v>43.54</c:v>
                </c:pt>
                <c:pt idx="1178">
                  <c:v>43.56</c:v>
                </c:pt>
                <c:pt idx="1179">
                  <c:v>43.58</c:v>
                </c:pt>
                <c:pt idx="1180">
                  <c:v>43.6</c:v>
                </c:pt>
                <c:pt idx="1181">
                  <c:v>43.62</c:v>
                </c:pt>
                <c:pt idx="1182">
                  <c:v>43.64</c:v>
                </c:pt>
                <c:pt idx="1183">
                  <c:v>43.66</c:v>
                </c:pt>
                <c:pt idx="1184">
                  <c:v>43.68</c:v>
                </c:pt>
                <c:pt idx="1185">
                  <c:v>43.7</c:v>
                </c:pt>
                <c:pt idx="1186">
                  <c:v>43.72</c:v>
                </c:pt>
                <c:pt idx="1187">
                  <c:v>43.74</c:v>
                </c:pt>
                <c:pt idx="1188">
                  <c:v>43.76</c:v>
                </c:pt>
                <c:pt idx="1189">
                  <c:v>43.78</c:v>
                </c:pt>
                <c:pt idx="1190">
                  <c:v>43.8</c:v>
                </c:pt>
                <c:pt idx="1191">
                  <c:v>43.82</c:v>
                </c:pt>
                <c:pt idx="1192">
                  <c:v>43.84</c:v>
                </c:pt>
                <c:pt idx="1193">
                  <c:v>43.86</c:v>
                </c:pt>
                <c:pt idx="1194">
                  <c:v>43.88</c:v>
                </c:pt>
                <c:pt idx="1195">
                  <c:v>43.9</c:v>
                </c:pt>
                <c:pt idx="1196">
                  <c:v>43.92</c:v>
                </c:pt>
                <c:pt idx="1197">
                  <c:v>43.94</c:v>
                </c:pt>
                <c:pt idx="1198">
                  <c:v>43.96</c:v>
                </c:pt>
                <c:pt idx="1199">
                  <c:v>43.98</c:v>
                </c:pt>
                <c:pt idx="1200">
                  <c:v>44</c:v>
                </c:pt>
                <c:pt idx="1201">
                  <c:v>44.02</c:v>
                </c:pt>
                <c:pt idx="1202">
                  <c:v>44.04</c:v>
                </c:pt>
                <c:pt idx="1203">
                  <c:v>44.06</c:v>
                </c:pt>
                <c:pt idx="1204">
                  <c:v>44.08</c:v>
                </c:pt>
                <c:pt idx="1205">
                  <c:v>44.1</c:v>
                </c:pt>
                <c:pt idx="1206">
                  <c:v>44.12</c:v>
                </c:pt>
                <c:pt idx="1207">
                  <c:v>44.14</c:v>
                </c:pt>
                <c:pt idx="1208">
                  <c:v>44.16</c:v>
                </c:pt>
                <c:pt idx="1209">
                  <c:v>44.18</c:v>
                </c:pt>
                <c:pt idx="1210">
                  <c:v>44.2</c:v>
                </c:pt>
                <c:pt idx="1211">
                  <c:v>44.22</c:v>
                </c:pt>
                <c:pt idx="1212">
                  <c:v>44.24</c:v>
                </c:pt>
                <c:pt idx="1213">
                  <c:v>44.26</c:v>
                </c:pt>
                <c:pt idx="1214">
                  <c:v>44.28</c:v>
                </c:pt>
                <c:pt idx="1215">
                  <c:v>44.3</c:v>
                </c:pt>
                <c:pt idx="1216">
                  <c:v>44.32</c:v>
                </c:pt>
                <c:pt idx="1217">
                  <c:v>44.34</c:v>
                </c:pt>
                <c:pt idx="1218">
                  <c:v>44.36</c:v>
                </c:pt>
                <c:pt idx="1219">
                  <c:v>44.38</c:v>
                </c:pt>
                <c:pt idx="1220">
                  <c:v>44.4</c:v>
                </c:pt>
                <c:pt idx="1221">
                  <c:v>44.42</c:v>
                </c:pt>
                <c:pt idx="1222">
                  <c:v>44.44</c:v>
                </c:pt>
                <c:pt idx="1223">
                  <c:v>44.46</c:v>
                </c:pt>
                <c:pt idx="1224">
                  <c:v>44.48</c:v>
                </c:pt>
                <c:pt idx="1225">
                  <c:v>44.5</c:v>
                </c:pt>
                <c:pt idx="1226">
                  <c:v>44.52</c:v>
                </c:pt>
                <c:pt idx="1227">
                  <c:v>44.54</c:v>
                </c:pt>
                <c:pt idx="1228">
                  <c:v>44.56</c:v>
                </c:pt>
                <c:pt idx="1229">
                  <c:v>44.58</c:v>
                </c:pt>
                <c:pt idx="1230">
                  <c:v>44.6</c:v>
                </c:pt>
                <c:pt idx="1231">
                  <c:v>44.62</c:v>
                </c:pt>
                <c:pt idx="1232">
                  <c:v>44.64</c:v>
                </c:pt>
                <c:pt idx="1233">
                  <c:v>44.66</c:v>
                </c:pt>
                <c:pt idx="1234">
                  <c:v>44.68</c:v>
                </c:pt>
                <c:pt idx="1235">
                  <c:v>44.7</c:v>
                </c:pt>
                <c:pt idx="1236">
                  <c:v>44.72</c:v>
                </c:pt>
                <c:pt idx="1237">
                  <c:v>44.74</c:v>
                </c:pt>
                <c:pt idx="1238">
                  <c:v>44.76</c:v>
                </c:pt>
                <c:pt idx="1239">
                  <c:v>44.78</c:v>
                </c:pt>
                <c:pt idx="1240">
                  <c:v>44.8</c:v>
                </c:pt>
                <c:pt idx="1241">
                  <c:v>44.82</c:v>
                </c:pt>
                <c:pt idx="1242">
                  <c:v>44.84</c:v>
                </c:pt>
                <c:pt idx="1243">
                  <c:v>44.86</c:v>
                </c:pt>
                <c:pt idx="1244">
                  <c:v>44.88</c:v>
                </c:pt>
                <c:pt idx="1245">
                  <c:v>44.9</c:v>
                </c:pt>
                <c:pt idx="1246">
                  <c:v>44.92</c:v>
                </c:pt>
                <c:pt idx="1247">
                  <c:v>44.94</c:v>
                </c:pt>
                <c:pt idx="1248">
                  <c:v>44.96</c:v>
                </c:pt>
                <c:pt idx="1249">
                  <c:v>44.98</c:v>
                </c:pt>
                <c:pt idx="1250">
                  <c:v>45</c:v>
                </c:pt>
                <c:pt idx="1251">
                  <c:v>45.02</c:v>
                </c:pt>
                <c:pt idx="1252">
                  <c:v>45.04</c:v>
                </c:pt>
                <c:pt idx="1253">
                  <c:v>45.06</c:v>
                </c:pt>
                <c:pt idx="1254">
                  <c:v>45.08</c:v>
                </c:pt>
                <c:pt idx="1255">
                  <c:v>45.1</c:v>
                </c:pt>
                <c:pt idx="1256">
                  <c:v>45.12</c:v>
                </c:pt>
                <c:pt idx="1257">
                  <c:v>45.14</c:v>
                </c:pt>
                <c:pt idx="1258">
                  <c:v>45.16</c:v>
                </c:pt>
                <c:pt idx="1259">
                  <c:v>45.18</c:v>
                </c:pt>
                <c:pt idx="1260">
                  <c:v>45.2</c:v>
                </c:pt>
                <c:pt idx="1261">
                  <c:v>45.22</c:v>
                </c:pt>
                <c:pt idx="1262">
                  <c:v>45.24</c:v>
                </c:pt>
                <c:pt idx="1263">
                  <c:v>45.26</c:v>
                </c:pt>
                <c:pt idx="1264">
                  <c:v>45.28</c:v>
                </c:pt>
                <c:pt idx="1265">
                  <c:v>45.3</c:v>
                </c:pt>
                <c:pt idx="1266">
                  <c:v>45.32</c:v>
                </c:pt>
                <c:pt idx="1267">
                  <c:v>45.34</c:v>
                </c:pt>
                <c:pt idx="1268">
                  <c:v>45.36</c:v>
                </c:pt>
                <c:pt idx="1269">
                  <c:v>45.38</c:v>
                </c:pt>
                <c:pt idx="1270">
                  <c:v>45.4</c:v>
                </c:pt>
                <c:pt idx="1271">
                  <c:v>45.42</c:v>
                </c:pt>
                <c:pt idx="1272">
                  <c:v>45.44</c:v>
                </c:pt>
                <c:pt idx="1273">
                  <c:v>45.46</c:v>
                </c:pt>
                <c:pt idx="1274">
                  <c:v>45.48</c:v>
                </c:pt>
                <c:pt idx="1275">
                  <c:v>45.5</c:v>
                </c:pt>
                <c:pt idx="1276">
                  <c:v>45.52</c:v>
                </c:pt>
                <c:pt idx="1277">
                  <c:v>45.54</c:v>
                </c:pt>
                <c:pt idx="1278">
                  <c:v>45.56</c:v>
                </c:pt>
                <c:pt idx="1279">
                  <c:v>45.58</c:v>
                </c:pt>
                <c:pt idx="1280">
                  <c:v>45.6</c:v>
                </c:pt>
                <c:pt idx="1281">
                  <c:v>45.62</c:v>
                </c:pt>
                <c:pt idx="1282">
                  <c:v>45.64</c:v>
                </c:pt>
                <c:pt idx="1283">
                  <c:v>45.66</c:v>
                </c:pt>
                <c:pt idx="1284">
                  <c:v>45.68</c:v>
                </c:pt>
                <c:pt idx="1285">
                  <c:v>45.7</c:v>
                </c:pt>
                <c:pt idx="1286">
                  <c:v>45.72</c:v>
                </c:pt>
                <c:pt idx="1287">
                  <c:v>45.74</c:v>
                </c:pt>
                <c:pt idx="1288">
                  <c:v>45.76</c:v>
                </c:pt>
                <c:pt idx="1289">
                  <c:v>45.78</c:v>
                </c:pt>
                <c:pt idx="1290">
                  <c:v>45.8</c:v>
                </c:pt>
                <c:pt idx="1291">
                  <c:v>45.82</c:v>
                </c:pt>
                <c:pt idx="1292">
                  <c:v>45.84</c:v>
                </c:pt>
                <c:pt idx="1293">
                  <c:v>45.86</c:v>
                </c:pt>
                <c:pt idx="1294">
                  <c:v>45.88</c:v>
                </c:pt>
                <c:pt idx="1295">
                  <c:v>45.9</c:v>
                </c:pt>
                <c:pt idx="1296">
                  <c:v>45.92</c:v>
                </c:pt>
                <c:pt idx="1297">
                  <c:v>45.94</c:v>
                </c:pt>
                <c:pt idx="1298">
                  <c:v>45.96</c:v>
                </c:pt>
                <c:pt idx="1299">
                  <c:v>45.98</c:v>
                </c:pt>
                <c:pt idx="1300">
                  <c:v>46</c:v>
                </c:pt>
                <c:pt idx="1301">
                  <c:v>46.02</c:v>
                </c:pt>
                <c:pt idx="1302">
                  <c:v>46.04</c:v>
                </c:pt>
                <c:pt idx="1303">
                  <c:v>46.06</c:v>
                </c:pt>
                <c:pt idx="1304">
                  <c:v>46.08</c:v>
                </c:pt>
                <c:pt idx="1305">
                  <c:v>46.1</c:v>
                </c:pt>
                <c:pt idx="1306">
                  <c:v>46.12</c:v>
                </c:pt>
                <c:pt idx="1307">
                  <c:v>46.14</c:v>
                </c:pt>
                <c:pt idx="1308">
                  <c:v>46.16</c:v>
                </c:pt>
                <c:pt idx="1309">
                  <c:v>46.18</c:v>
                </c:pt>
                <c:pt idx="1310">
                  <c:v>46.2</c:v>
                </c:pt>
                <c:pt idx="1311">
                  <c:v>46.22</c:v>
                </c:pt>
                <c:pt idx="1312">
                  <c:v>46.24</c:v>
                </c:pt>
                <c:pt idx="1313">
                  <c:v>46.26</c:v>
                </c:pt>
                <c:pt idx="1314">
                  <c:v>46.28</c:v>
                </c:pt>
                <c:pt idx="1315">
                  <c:v>46.3</c:v>
                </c:pt>
                <c:pt idx="1316">
                  <c:v>46.32</c:v>
                </c:pt>
                <c:pt idx="1317">
                  <c:v>46.34</c:v>
                </c:pt>
                <c:pt idx="1318">
                  <c:v>46.36</c:v>
                </c:pt>
                <c:pt idx="1319">
                  <c:v>46.38</c:v>
                </c:pt>
                <c:pt idx="1320">
                  <c:v>46.4</c:v>
                </c:pt>
                <c:pt idx="1321">
                  <c:v>46.42</c:v>
                </c:pt>
                <c:pt idx="1322">
                  <c:v>46.44</c:v>
                </c:pt>
                <c:pt idx="1323">
                  <c:v>46.46</c:v>
                </c:pt>
                <c:pt idx="1324">
                  <c:v>46.48</c:v>
                </c:pt>
                <c:pt idx="1325">
                  <c:v>46.5</c:v>
                </c:pt>
                <c:pt idx="1326">
                  <c:v>46.52</c:v>
                </c:pt>
                <c:pt idx="1327">
                  <c:v>46.54</c:v>
                </c:pt>
                <c:pt idx="1328">
                  <c:v>46.56</c:v>
                </c:pt>
                <c:pt idx="1329">
                  <c:v>46.58</c:v>
                </c:pt>
                <c:pt idx="1330">
                  <c:v>46.6</c:v>
                </c:pt>
                <c:pt idx="1331">
                  <c:v>46.62</c:v>
                </c:pt>
                <c:pt idx="1332">
                  <c:v>46.64</c:v>
                </c:pt>
                <c:pt idx="1333">
                  <c:v>46.66</c:v>
                </c:pt>
                <c:pt idx="1334">
                  <c:v>46.68</c:v>
                </c:pt>
                <c:pt idx="1335">
                  <c:v>46.7</c:v>
                </c:pt>
                <c:pt idx="1336">
                  <c:v>46.72</c:v>
                </c:pt>
                <c:pt idx="1337">
                  <c:v>46.74</c:v>
                </c:pt>
                <c:pt idx="1338">
                  <c:v>46.76</c:v>
                </c:pt>
                <c:pt idx="1339">
                  <c:v>46.78</c:v>
                </c:pt>
                <c:pt idx="1340">
                  <c:v>46.8</c:v>
                </c:pt>
                <c:pt idx="1341">
                  <c:v>46.82</c:v>
                </c:pt>
                <c:pt idx="1342">
                  <c:v>46.84</c:v>
                </c:pt>
                <c:pt idx="1343">
                  <c:v>46.86</c:v>
                </c:pt>
                <c:pt idx="1344">
                  <c:v>46.88</c:v>
                </c:pt>
                <c:pt idx="1345">
                  <c:v>46.9</c:v>
                </c:pt>
                <c:pt idx="1346">
                  <c:v>46.92</c:v>
                </c:pt>
                <c:pt idx="1347">
                  <c:v>46.94</c:v>
                </c:pt>
                <c:pt idx="1348">
                  <c:v>46.96</c:v>
                </c:pt>
                <c:pt idx="1349">
                  <c:v>46.98</c:v>
                </c:pt>
                <c:pt idx="1350">
                  <c:v>47</c:v>
                </c:pt>
                <c:pt idx="1351">
                  <c:v>47.02</c:v>
                </c:pt>
                <c:pt idx="1352">
                  <c:v>47.04</c:v>
                </c:pt>
                <c:pt idx="1353">
                  <c:v>47.06</c:v>
                </c:pt>
                <c:pt idx="1354">
                  <c:v>47.08</c:v>
                </c:pt>
                <c:pt idx="1355">
                  <c:v>47.1</c:v>
                </c:pt>
                <c:pt idx="1356">
                  <c:v>47.12</c:v>
                </c:pt>
                <c:pt idx="1357">
                  <c:v>47.14</c:v>
                </c:pt>
                <c:pt idx="1358">
                  <c:v>47.16</c:v>
                </c:pt>
                <c:pt idx="1359">
                  <c:v>47.18</c:v>
                </c:pt>
                <c:pt idx="1360">
                  <c:v>47.2</c:v>
                </c:pt>
                <c:pt idx="1361">
                  <c:v>47.22</c:v>
                </c:pt>
                <c:pt idx="1362">
                  <c:v>47.24</c:v>
                </c:pt>
                <c:pt idx="1363">
                  <c:v>47.26</c:v>
                </c:pt>
                <c:pt idx="1364">
                  <c:v>47.28</c:v>
                </c:pt>
                <c:pt idx="1365">
                  <c:v>47.3</c:v>
                </c:pt>
                <c:pt idx="1366">
                  <c:v>47.32</c:v>
                </c:pt>
                <c:pt idx="1367">
                  <c:v>47.34</c:v>
                </c:pt>
                <c:pt idx="1368">
                  <c:v>47.36</c:v>
                </c:pt>
                <c:pt idx="1369">
                  <c:v>47.38</c:v>
                </c:pt>
                <c:pt idx="1370">
                  <c:v>47.4</c:v>
                </c:pt>
                <c:pt idx="1371">
                  <c:v>47.42</c:v>
                </c:pt>
                <c:pt idx="1372">
                  <c:v>47.44</c:v>
                </c:pt>
                <c:pt idx="1373">
                  <c:v>47.46</c:v>
                </c:pt>
                <c:pt idx="1374">
                  <c:v>47.48</c:v>
                </c:pt>
                <c:pt idx="1375">
                  <c:v>47.5</c:v>
                </c:pt>
                <c:pt idx="1376">
                  <c:v>47.52</c:v>
                </c:pt>
                <c:pt idx="1377">
                  <c:v>47.54</c:v>
                </c:pt>
                <c:pt idx="1378">
                  <c:v>47.56</c:v>
                </c:pt>
                <c:pt idx="1379">
                  <c:v>47.58</c:v>
                </c:pt>
                <c:pt idx="1380">
                  <c:v>47.6</c:v>
                </c:pt>
                <c:pt idx="1381">
                  <c:v>47.62</c:v>
                </c:pt>
                <c:pt idx="1382">
                  <c:v>47.64</c:v>
                </c:pt>
                <c:pt idx="1383">
                  <c:v>47.66</c:v>
                </c:pt>
                <c:pt idx="1384">
                  <c:v>47.68</c:v>
                </c:pt>
                <c:pt idx="1385">
                  <c:v>47.7</c:v>
                </c:pt>
                <c:pt idx="1386">
                  <c:v>47.72</c:v>
                </c:pt>
                <c:pt idx="1387">
                  <c:v>47.74</c:v>
                </c:pt>
                <c:pt idx="1388">
                  <c:v>47.76</c:v>
                </c:pt>
                <c:pt idx="1389">
                  <c:v>47.78</c:v>
                </c:pt>
                <c:pt idx="1390">
                  <c:v>47.8</c:v>
                </c:pt>
                <c:pt idx="1391">
                  <c:v>47.82</c:v>
                </c:pt>
                <c:pt idx="1392">
                  <c:v>47.84</c:v>
                </c:pt>
                <c:pt idx="1393">
                  <c:v>47.86</c:v>
                </c:pt>
                <c:pt idx="1394">
                  <c:v>47.88</c:v>
                </c:pt>
                <c:pt idx="1395">
                  <c:v>47.9</c:v>
                </c:pt>
                <c:pt idx="1396">
                  <c:v>47.92</c:v>
                </c:pt>
                <c:pt idx="1397">
                  <c:v>47.94</c:v>
                </c:pt>
                <c:pt idx="1398">
                  <c:v>47.96</c:v>
                </c:pt>
                <c:pt idx="1399">
                  <c:v>47.98</c:v>
                </c:pt>
                <c:pt idx="1400">
                  <c:v>48</c:v>
                </c:pt>
                <c:pt idx="1401">
                  <c:v>48.02</c:v>
                </c:pt>
                <c:pt idx="1402">
                  <c:v>48.04</c:v>
                </c:pt>
                <c:pt idx="1403">
                  <c:v>48.06</c:v>
                </c:pt>
                <c:pt idx="1404">
                  <c:v>48.08</c:v>
                </c:pt>
                <c:pt idx="1405">
                  <c:v>48.1</c:v>
                </c:pt>
                <c:pt idx="1406">
                  <c:v>48.12</c:v>
                </c:pt>
                <c:pt idx="1407">
                  <c:v>48.14</c:v>
                </c:pt>
                <c:pt idx="1408">
                  <c:v>48.16</c:v>
                </c:pt>
                <c:pt idx="1409">
                  <c:v>48.18</c:v>
                </c:pt>
                <c:pt idx="1410">
                  <c:v>48.2</c:v>
                </c:pt>
                <c:pt idx="1411">
                  <c:v>48.22</c:v>
                </c:pt>
                <c:pt idx="1412">
                  <c:v>48.24</c:v>
                </c:pt>
                <c:pt idx="1413">
                  <c:v>48.26</c:v>
                </c:pt>
                <c:pt idx="1414">
                  <c:v>48.28</c:v>
                </c:pt>
                <c:pt idx="1415">
                  <c:v>48.3</c:v>
                </c:pt>
                <c:pt idx="1416">
                  <c:v>48.32</c:v>
                </c:pt>
                <c:pt idx="1417">
                  <c:v>48.34</c:v>
                </c:pt>
                <c:pt idx="1418">
                  <c:v>48.36</c:v>
                </c:pt>
                <c:pt idx="1419">
                  <c:v>48.38</c:v>
                </c:pt>
                <c:pt idx="1420">
                  <c:v>48.4</c:v>
                </c:pt>
                <c:pt idx="1421">
                  <c:v>48.42</c:v>
                </c:pt>
                <c:pt idx="1422">
                  <c:v>48.44</c:v>
                </c:pt>
                <c:pt idx="1423">
                  <c:v>48.46</c:v>
                </c:pt>
                <c:pt idx="1424">
                  <c:v>48.48</c:v>
                </c:pt>
                <c:pt idx="1425">
                  <c:v>48.5</c:v>
                </c:pt>
                <c:pt idx="1426">
                  <c:v>48.52</c:v>
                </c:pt>
                <c:pt idx="1427">
                  <c:v>48.54</c:v>
                </c:pt>
                <c:pt idx="1428">
                  <c:v>48.56</c:v>
                </c:pt>
                <c:pt idx="1429">
                  <c:v>48.58</c:v>
                </c:pt>
                <c:pt idx="1430">
                  <c:v>48.6</c:v>
                </c:pt>
                <c:pt idx="1431">
                  <c:v>48.62</c:v>
                </c:pt>
                <c:pt idx="1432">
                  <c:v>48.64</c:v>
                </c:pt>
                <c:pt idx="1433">
                  <c:v>48.66</c:v>
                </c:pt>
                <c:pt idx="1434">
                  <c:v>48.68</c:v>
                </c:pt>
                <c:pt idx="1435">
                  <c:v>48.7</c:v>
                </c:pt>
                <c:pt idx="1436">
                  <c:v>48.72</c:v>
                </c:pt>
                <c:pt idx="1437">
                  <c:v>48.74</c:v>
                </c:pt>
                <c:pt idx="1438">
                  <c:v>48.76</c:v>
                </c:pt>
                <c:pt idx="1439">
                  <c:v>48.78</c:v>
                </c:pt>
                <c:pt idx="1440">
                  <c:v>48.8</c:v>
                </c:pt>
                <c:pt idx="1441">
                  <c:v>48.82</c:v>
                </c:pt>
                <c:pt idx="1442">
                  <c:v>48.84</c:v>
                </c:pt>
                <c:pt idx="1443">
                  <c:v>48.86</c:v>
                </c:pt>
                <c:pt idx="1444">
                  <c:v>48.88</c:v>
                </c:pt>
                <c:pt idx="1445">
                  <c:v>48.9</c:v>
                </c:pt>
                <c:pt idx="1446">
                  <c:v>48.92</c:v>
                </c:pt>
                <c:pt idx="1447">
                  <c:v>48.94</c:v>
                </c:pt>
                <c:pt idx="1448">
                  <c:v>48.96</c:v>
                </c:pt>
                <c:pt idx="1449">
                  <c:v>48.98</c:v>
                </c:pt>
                <c:pt idx="1450">
                  <c:v>49</c:v>
                </c:pt>
                <c:pt idx="1451">
                  <c:v>49.02</c:v>
                </c:pt>
                <c:pt idx="1452">
                  <c:v>49.04</c:v>
                </c:pt>
                <c:pt idx="1453">
                  <c:v>49.06</c:v>
                </c:pt>
                <c:pt idx="1454">
                  <c:v>49.08</c:v>
                </c:pt>
                <c:pt idx="1455">
                  <c:v>49.1</c:v>
                </c:pt>
                <c:pt idx="1456">
                  <c:v>49.12</c:v>
                </c:pt>
                <c:pt idx="1457">
                  <c:v>49.14</c:v>
                </c:pt>
                <c:pt idx="1458">
                  <c:v>49.16</c:v>
                </c:pt>
                <c:pt idx="1459">
                  <c:v>49.18</c:v>
                </c:pt>
                <c:pt idx="1460">
                  <c:v>49.2</c:v>
                </c:pt>
                <c:pt idx="1461">
                  <c:v>49.22</c:v>
                </c:pt>
                <c:pt idx="1462">
                  <c:v>49.24</c:v>
                </c:pt>
                <c:pt idx="1463">
                  <c:v>49.26</c:v>
                </c:pt>
                <c:pt idx="1464">
                  <c:v>49.28</c:v>
                </c:pt>
                <c:pt idx="1465">
                  <c:v>49.3</c:v>
                </c:pt>
                <c:pt idx="1466">
                  <c:v>49.32</c:v>
                </c:pt>
                <c:pt idx="1467">
                  <c:v>49.34</c:v>
                </c:pt>
                <c:pt idx="1468">
                  <c:v>49.36</c:v>
                </c:pt>
                <c:pt idx="1469">
                  <c:v>49.38</c:v>
                </c:pt>
                <c:pt idx="1470">
                  <c:v>49.4</c:v>
                </c:pt>
                <c:pt idx="1471">
                  <c:v>49.42</c:v>
                </c:pt>
                <c:pt idx="1472">
                  <c:v>49.44</c:v>
                </c:pt>
                <c:pt idx="1473">
                  <c:v>49.46</c:v>
                </c:pt>
                <c:pt idx="1474">
                  <c:v>49.48</c:v>
                </c:pt>
                <c:pt idx="1475">
                  <c:v>49.5</c:v>
                </c:pt>
                <c:pt idx="1476">
                  <c:v>49.52</c:v>
                </c:pt>
                <c:pt idx="1477">
                  <c:v>49.54</c:v>
                </c:pt>
                <c:pt idx="1478">
                  <c:v>49.56</c:v>
                </c:pt>
                <c:pt idx="1479">
                  <c:v>49.58</c:v>
                </c:pt>
                <c:pt idx="1480">
                  <c:v>49.6</c:v>
                </c:pt>
                <c:pt idx="1481">
                  <c:v>49.62</c:v>
                </c:pt>
                <c:pt idx="1482">
                  <c:v>49.64</c:v>
                </c:pt>
                <c:pt idx="1483">
                  <c:v>49.66</c:v>
                </c:pt>
                <c:pt idx="1484">
                  <c:v>49.68</c:v>
                </c:pt>
                <c:pt idx="1485">
                  <c:v>49.7</c:v>
                </c:pt>
                <c:pt idx="1486">
                  <c:v>49.72</c:v>
                </c:pt>
                <c:pt idx="1487">
                  <c:v>49.74</c:v>
                </c:pt>
                <c:pt idx="1488">
                  <c:v>49.76</c:v>
                </c:pt>
                <c:pt idx="1489">
                  <c:v>49.78</c:v>
                </c:pt>
                <c:pt idx="1490">
                  <c:v>49.8</c:v>
                </c:pt>
                <c:pt idx="1491">
                  <c:v>49.82</c:v>
                </c:pt>
                <c:pt idx="1492">
                  <c:v>49.84</c:v>
                </c:pt>
                <c:pt idx="1493">
                  <c:v>49.86</c:v>
                </c:pt>
                <c:pt idx="1494">
                  <c:v>49.88</c:v>
                </c:pt>
                <c:pt idx="1495">
                  <c:v>49.9</c:v>
                </c:pt>
                <c:pt idx="1496">
                  <c:v>49.92</c:v>
                </c:pt>
                <c:pt idx="1497">
                  <c:v>49.94</c:v>
                </c:pt>
                <c:pt idx="1498">
                  <c:v>49.96</c:v>
                </c:pt>
                <c:pt idx="1499">
                  <c:v>49.98</c:v>
                </c:pt>
                <c:pt idx="1500">
                  <c:v>50</c:v>
                </c:pt>
                <c:pt idx="1501">
                  <c:v>50.02</c:v>
                </c:pt>
                <c:pt idx="1502">
                  <c:v>50.04</c:v>
                </c:pt>
                <c:pt idx="1503">
                  <c:v>50.06</c:v>
                </c:pt>
                <c:pt idx="1504">
                  <c:v>50.08</c:v>
                </c:pt>
                <c:pt idx="1505">
                  <c:v>50.1</c:v>
                </c:pt>
                <c:pt idx="1506">
                  <c:v>50.12</c:v>
                </c:pt>
                <c:pt idx="1507">
                  <c:v>50.14</c:v>
                </c:pt>
                <c:pt idx="1508">
                  <c:v>50.16</c:v>
                </c:pt>
                <c:pt idx="1509">
                  <c:v>50.18</c:v>
                </c:pt>
                <c:pt idx="1510">
                  <c:v>50.2</c:v>
                </c:pt>
                <c:pt idx="1511">
                  <c:v>50.22</c:v>
                </c:pt>
                <c:pt idx="1512">
                  <c:v>50.24</c:v>
                </c:pt>
                <c:pt idx="1513">
                  <c:v>50.26</c:v>
                </c:pt>
                <c:pt idx="1514">
                  <c:v>50.28</c:v>
                </c:pt>
                <c:pt idx="1515">
                  <c:v>50.3</c:v>
                </c:pt>
                <c:pt idx="1516">
                  <c:v>50.32</c:v>
                </c:pt>
                <c:pt idx="1517">
                  <c:v>50.34</c:v>
                </c:pt>
                <c:pt idx="1518">
                  <c:v>50.36</c:v>
                </c:pt>
                <c:pt idx="1519">
                  <c:v>50.38</c:v>
                </c:pt>
                <c:pt idx="1520">
                  <c:v>50.4</c:v>
                </c:pt>
                <c:pt idx="1521">
                  <c:v>50.42</c:v>
                </c:pt>
                <c:pt idx="1522">
                  <c:v>50.44</c:v>
                </c:pt>
                <c:pt idx="1523">
                  <c:v>50.46</c:v>
                </c:pt>
                <c:pt idx="1524">
                  <c:v>50.48</c:v>
                </c:pt>
                <c:pt idx="1525">
                  <c:v>50.5</c:v>
                </c:pt>
                <c:pt idx="1526">
                  <c:v>50.52</c:v>
                </c:pt>
                <c:pt idx="1527">
                  <c:v>50.54</c:v>
                </c:pt>
                <c:pt idx="1528">
                  <c:v>50.56</c:v>
                </c:pt>
                <c:pt idx="1529">
                  <c:v>50.58</c:v>
                </c:pt>
                <c:pt idx="1530">
                  <c:v>50.6</c:v>
                </c:pt>
                <c:pt idx="1531">
                  <c:v>50.62</c:v>
                </c:pt>
                <c:pt idx="1532">
                  <c:v>50.64</c:v>
                </c:pt>
                <c:pt idx="1533">
                  <c:v>50.66</c:v>
                </c:pt>
                <c:pt idx="1534">
                  <c:v>50.68</c:v>
                </c:pt>
                <c:pt idx="1535">
                  <c:v>50.7</c:v>
                </c:pt>
                <c:pt idx="1536">
                  <c:v>50.72</c:v>
                </c:pt>
                <c:pt idx="1537">
                  <c:v>50.74</c:v>
                </c:pt>
                <c:pt idx="1538">
                  <c:v>50.76</c:v>
                </c:pt>
                <c:pt idx="1539">
                  <c:v>50.78</c:v>
                </c:pt>
                <c:pt idx="1540">
                  <c:v>50.8</c:v>
                </c:pt>
                <c:pt idx="1541">
                  <c:v>50.82</c:v>
                </c:pt>
                <c:pt idx="1542">
                  <c:v>50.84</c:v>
                </c:pt>
                <c:pt idx="1543">
                  <c:v>50.86</c:v>
                </c:pt>
                <c:pt idx="1544">
                  <c:v>50.88</c:v>
                </c:pt>
                <c:pt idx="1545">
                  <c:v>50.9</c:v>
                </c:pt>
                <c:pt idx="1546">
                  <c:v>50.92</c:v>
                </c:pt>
                <c:pt idx="1547">
                  <c:v>50.94</c:v>
                </c:pt>
                <c:pt idx="1548">
                  <c:v>50.96</c:v>
                </c:pt>
                <c:pt idx="1549">
                  <c:v>50.98</c:v>
                </c:pt>
                <c:pt idx="1550">
                  <c:v>51</c:v>
                </c:pt>
                <c:pt idx="1551">
                  <c:v>51.02</c:v>
                </c:pt>
                <c:pt idx="1552">
                  <c:v>51.04</c:v>
                </c:pt>
                <c:pt idx="1553">
                  <c:v>51.06</c:v>
                </c:pt>
                <c:pt idx="1554">
                  <c:v>51.08</c:v>
                </c:pt>
                <c:pt idx="1555">
                  <c:v>51.1</c:v>
                </c:pt>
                <c:pt idx="1556">
                  <c:v>51.12</c:v>
                </c:pt>
                <c:pt idx="1557">
                  <c:v>51.14</c:v>
                </c:pt>
                <c:pt idx="1558">
                  <c:v>51.16</c:v>
                </c:pt>
                <c:pt idx="1559">
                  <c:v>51.18</c:v>
                </c:pt>
                <c:pt idx="1560">
                  <c:v>51.2</c:v>
                </c:pt>
                <c:pt idx="1561">
                  <c:v>51.22</c:v>
                </c:pt>
                <c:pt idx="1562">
                  <c:v>51.24</c:v>
                </c:pt>
                <c:pt idx="1563">
                  <c:v>51.26</c:v>
                </c:pt>
                <c:pt idx="1564">
                  <c:v>51.28</c:v>
                </c:pt>
                <c:pt idx="1565">
                  <c:v>51.3</c:v>
                </c:pt>
                <c:pt idx="1566">
                  <c:v>51.32</c:v>
                </c:pt>
                <c:pt idx="1567">
                  <c:v>51.34</c:v>
                </c:pt>
                <c:pt idx="1568">
                  <c:v>51.36</c:v>
                </c:pt>
                <c:pt idx="1569">
                  <c:v>51.38</c:v>
                </c:pt>
                <c:pt idx="1570">
                  <c:v>51.4</c:v>
                </c:pt>
                <c:pt idx="1571">
                  <c:v>51.42</c:v>
                </c:pt>
                <c:pt idx="1572">
                  <c:v>51.44</c:v>
                </c:pt>
                <c:pt idx="1573">
                  <c:v>51.46</c:v>
                </c:pt>
                <c:pt idx="1574">
                  <c:v>51.48</c:v>
                </c:pt>
                <c:pt idx="1575">
                  <c:v>51.5</c:v>
                </c:pt>
                <c:pt idx="1576">
                  <c:v>51.52</c:v>
                </c:pt>
                <c:pt idx="1577">
                  <c:v>51.54</c:v>
                </c:pt>
                <c:pt idx="1578">
                  <c:v>51.56</c:v>
                </c:pt>
                <c:pt idx="1579">
                  <c:v>51.58</c:v>
                </c:pt>
                <c:pt idx="1580">
                  <c:v>51.6</c:v>
                </c:pt>
                <c:pt idx="1581">
                  <c:v>51.62</c:v>
                </c:pt>
                <c:pt idx="1582">
                  <c:v>51.64</c:v>
                </c:pt>
                <c:pt idx="1583">
                  <c:v>51.66</c:v>
                </c:pt>
                <c:pt idx="1584">
                  <c:v>51.68</c:v>
                </c:pt>
                <c:pt idx="1585">
                  <c:v>51.7</c:v>
                </c:pt>
                <c:pt idx="1586">
                  <c:v>51.72</c:v>
                </c:pt>
                <c:pt idx="1587">
                  <c:v>51.74</c:v>
                </c:pt>
                <c:pt idx="1588">
                  <c:v>51.76</c:v>
                </c:pt>
                <c:pt idx="1589">
                  <c:v>51.78</c:v>
                </c:pt>
                <c:pt idx="1590">
                  <c:v>51.8</c:v>
                </c:pt>
                <c:pt idx="1591">
                  <c:v>51.82</c:v>
                </c:pt>
                <c:pt idx="1592">
                  <c:v>51.84</c:v>
                </c:pt>
                <c:pt idx="1593">
                  <c:v>51.86</c:v>
                </c:pt>
                <c:pt idx="1594">
                  <c:v>51.88</c:v>
                </c:pt>
                <c:pt idx="1595">
                  <c:v>51.9</c:v>
                </c:pt>
                <c:pt idx="1596">
                  <c:v>51.92</c:v>
                </c:pt>
                <c:pt idx="1597">
                  <c:v>51.94</c:v>
                </c:pt>
                <c:pt idx="1598">
                  <c:v>51.96</c:v>
                </c:pt>
                <c:pt idx="1599">
                  <c:v>51.98</c:v>
                </c:pt>
                <c:pt idx="1600">
                  <c:v>52</c:v>
                </c:pt>
                <c:pt idx="1601">
                  <c:v>52.02</c:v>
                </c:pt>
                <c:pt idx="1602">
                  <c:v>52.04</c:v>
                </c:pt>
                <c:pt idx="1603">
                  <c:v>52.06</c:v>
                </c:pt>
                <c:pt idx="1604">
                  <c:v>52.08</c:v>
                </c:pt>
                <c:pt idx="1605">
                  <c:v>52.1</c:v>
                </c:pt>
                <c:pt idx="1606">
                  <c:v>52.12</c:v>
                </c:pt>
                <c:pt idx="1607">
                  <c:v>52.14</c:v>
                </c:pt>
                <c:pt idx="1608">
                  <c:v>52.16</c:v>
                </c:pt>
                <c:pt idx="1609">
                  <c:v>52.18</c:v>
                </c:pt>
                <c:pt idx="1610">
                  <c:v>52.2</c:v>
                </c:pt>
                <c:pt idx="1611">
                  <c:v>52.22</c:v>
                </c:pt>
                <c:pt idx="1612">
                  <c:v>52.24</c:v>
                </c:pt>
                <c:pt idx="1613">
                  <c:v>52.26</c:v>
                </c:pt>
                <c:pt idx="1614">
                  <c:v>52.28</c:v>
                </c:pt>
                <c:pt idx="1615">
                  <c:v>52.3</c:v>
                </c:pt>
                <c:pt idx="1616">
                  <c:v>52.32</c:v>
                </c:pt>
                <c:pt idx="1617">
                  <c:v>52.34</c:v>
                </c:pt>
                <c:pt idx="1618">
                  <c:v>52.36</c:v>
                </c:pt>
                <c:pt idx="1619">
                  <c:v>52.38</c:v>
                </c:pt>
                <c:pt idx="1620">
                  <c:v>52.4</c:v>
                </c:pt>
                <c:pt idx="1621">
                  <c:v>52.42</c:v>
                </c:pt>
                <c:pt idx="1622">
                  <c:v>52.44</c:v>
                </c:pt>
                <c:pt idx="1623">
                  <c:v>52.46</c:v>
                </c:pt>
                <c:pt idx="1624">
                  <c:v>52.48</c:v>
                </c:pt>
                <c:pt idx="1625">
                  <c:v>52.5</c:v>
                </c:pt>
                <c:pt idx="1626">
                  <c:v>52.52</c:v>
                </c:pt>
                <c:pt idx="1627">
                  <c:v>52.54</c:v>
                </c:pt>
                <c:pt idx="1628">
                  <c:v>52.56</c:v>
                </c:pt>
                <c:pt idx="1629">
                  <c:v>52.58</c:v>
                </c:pt>
                <c:pt idx="1630">
                  <c:v>52.6</c:v>
                </c:pt>
                <c:pt idx="1631">
                  <c:v>52.62</c:v>
                </c:pt>
                <c:pt idx="1632">
                  <c:v>52.64</c:v>
                </c:pt>
                <c:pt idx="1633">
                  <c:v>52.66</c:v>
                </c:pt>
                <c:pt idx="1634">
                  <c:v>52.68</c:v>
                </c:pt>
                <c:pt idx="1635">
                  <c:v>52.7</c:v>
                </c:pt>
                <c:pt idx="1636">
                  <c:v>52.72</c:v>
                </c:pt>
                <c:pt idx="1637">
                  <c:v>52.74</c:v>
                </c:pt>
                <c:pt idx="1638">
                  <c:v>52.76</c:v>
                </c:pt>
                <c:pt idx="1639">
                  <c:v>52.78</c:v>
                </c:pt>
                <c:pt idx="1640">
                  <c:v>52.8</c:v>
                </c:pt>
                <c:pt idx="1641">
                  <c:v>52.82</c:v>
                </c:pt>
                <c:pt idx="1642">
                  <c:v>52.84</c:v>
                </c:pt>
                <c:pt idx="1643">
                  <c:v>52.86</c:v>
                </c:pt>
                <c:pt idx="1644">
                  <c:v>52.88</c:v>
                </c:pt>
                <c:pt idx="1645">
                  <c:v>52.9</c:v>
                </c:pt>
                <c:pt idx="1646">
                  <c:v>52.92</c:v>
                </c:pt>
                <c:pt idx="1647">
                  <c:v>52.94</c:v>
                </c:pt>
                <c:pt idx="1648">
                  <c:v>52.96</c:v>
                </c:pt>
                <c:pt idx="1649">
                  <c:v>52.98</c:v>
                </c:pt>
                <c:pt idx="1650">
                  <c:v>53</c:v>
                </c:pt>
                <c:pt idx="1651">
                  <c:v>53.02</c:v>
                </c:pt>
                <c:pt idx="1652">
                  <c:v>53.04</c:v>
                </c:pt>
                <c:pt idx="1653">
                  <c:v>53.06</c:v>
                </c:pt>
                <c:pt idx="1654">
                  <c:v>53.08</c:v>
                </c:pt>
                <c:pt idx="1655">
                  <c:v>53.1</c:v>
                </c:pt>
                <c:pt idx="1656">
                  <c:v>53.12</c:v>
                </c:pt>
                <c:pt idx="1657">
                  <c:v>53.14</c:v>
                </c:pt>
                <c:pt idx="1658">
                  <c:v>53.16</c:v>
                </c:pt>
                <c:pt idx="1659">
                  <c:v>53.18</c:v>
                </c:pt>
                <c:pt idx="1660">
                  <c:v>53.2</c:v>
                </c:pt>
                <c:pt idx="1661">
                  <c:v>53.22</c:v>
                </c:pt>
                <c:pt idx="1662">
                  <c:v>53.24</c:v>
                </c:pt>
                <c:pt idx="1663">
                  <c:v>53.26</c:v>
                </c:pt>
                <c:pt idx="1664">
                  <c:v>53.28</c:v>
                </c:pt>
                <c:pt idx="1665">
                  <c:v>53.3</c:v>
                </c:pt>
                <c:pt idx="1666">
                  <c:v>53.32</c:v>
                </c:pt>
                <c:pt idx="1667">
                  <c:v>53.34</c:v>
                </c:pt>
                <c:pt idx="1668">
                  <c:v>53.36</c:v>
                </c:pt>
                <c:pt idx="1669">
                  <c:v>53.38</c:v>
                </c:pt>
                <c:pt idx="1670">
                  <c:v>53.4</c:v>
                </c:pt>
                <c:pt idx="1671">
                  <c:v>53.42</c:v>
                </c:pt>
                <c:pt idx="1672">
                  <c:v>53.44</c:v>
                </c:pt>
                <c:pt idx="1673">
                  <c:v>53.46</c:v>
                </c:pt>
                <c:pt idx="1674">
                  <c:v>53.48</c:v>
                </c:pt>
                <c:pt idx="1675">
                  <c:v>53.5</c:v>
                </c:pt>
                <c:pt idx="1676">
                  <c:v>53.52</c:v>
                </c:pt>
                <c:pt idx="1677">
                  <c:v>53.54</c:v>
                </c:pt>
                <c:pt idx="1678">
                  <c:v>53.56</c:v>
                </c:pt>
                <c:pt idx="1679">
                  <c:v>53.58</c:v>
                </c:pt>
                <c:pt idx="1680">
                  <c:v>53.6</c:v>
                </c:pt>
                <c:pt idx="1681">
                  <c:v>53.62</c:v>
                </c:pt>
                <c:pt idx="1682">
                  <c:v>53.64</c:v>
                </c:pt>
                <c:pt idx="1683">
                  <c:v>53.66</c:v>
                </c:pt>
                <c:pt idx="1684">
                  <c:v>53.68</c:v>
                </c:pt>
                <c:pt idx="1685">
                  <c:v>53.7</c:v>
                </c:pt>
                <c:pt idx="1686">
                  <c:v>53.72</c:v>
                </c:pt>
                <c:pt idx="1687">
                  <c:v>53.74</c:v>
                </c:pt>
                <c:pt idx="1688">
                  <c:v>53.76</c:v>
                </c:pt>
                <c:pt idx="1689">
                  <c:v>53.78</c:v>
                </c:pt>
                <c:pt idx="1690">
                  <c:v>53.8</c:v>
                </c:pt>
                <c:pt idx="1691">
                  <c:v>53.82</c:v>
                </c:pt>
                <c:pt idx="1692">
                  <c:v>53.84</c:v>
                </c:pt>
                <c:pt idx="1693">
                  <c:v>53.86</c:v>
                </c:pt>
                <c:pt idx="1694">
                  <c:v>53.88</c:v>
                </c:pt>
                <c:pt idx="1695">
                  <c:v>53.9</c:v>
                </c:pt>
                <c:pt idx="1696">
                  <c:v>53.92</c:v>
                </c:pt>
                <c:pt idx="1697">
                  <c:v>53.94</c:v>
                </c:pt>
                <c:pt idx="1698">
                  <c:v>53.96</c:v>
                </c:pt>
                <c:pt idx="1699">
                  <c:v>53.98</c:v>
                </c:pt>
                <c:pt idx="1700">
                  <c:v>54</c:v>
                </c:pt>
                <c:pt idx="1701">
                  <c:v>54.02</c:v>
                </c:pt>
                <c:pt idx="1702">
                  <c:v>54.04</c:v>
                </c:pt>
                <c:pt idx="1703">
                  <c:v>54.06</c:v>
                </c:pt>
                <c:pt idx="1704">
                  <c:v>54.08</c:v>
                </c:pt>
                <c:pt idx="1705">
                  <c:v>54.1</c:v>
                </c:pt>
                <c:pt idx="1706">
                  <c:v>54.12</c:v>
                </c:pt>
                <c:pt idx="1707">
                  <c:v>54.14</c:v>
                </c:pt>
                <c:pt idx="1708">
                  <c:v>54.16</c:v>
                </c:pt>
                <c:pt idx="1709">
                  <c:v>54.18</c:v>
                </c:pt>
                <c:pt idx="1710">
                  <c:v>54.2</c:v>
                </c:pt>
                <c:pt idx="1711">
                  <c:v>54.22</c:v>
                </c:pt>
                <c:pt idx="1712">
                  <c:v>54.24</c:v>
                </c:pt>
                <c:pt idx="1713">
                  <c:v>54.26</c:v>
                </c:pt>
                <c:pt idx="1714">
                  <c:v>54.28</c:v>
                </c:pt>
                <c:pt idx="1715">
                  <c:v>54.3</c:v>
                </c:pt>
                <c:pt idx="1716">
                  <c:v>54.32</c:v>
                </c:pt>
                <c:pt idx="1717">
                  <c:v>54.34</c:v>
                </c:pt>
                <c:pt idx="1718">
                  <c:v>54.36</c:v>
                </c:pt>
                <c:pt idx="1719">
                  <c:v>54.38</c:v>
                </c:pt>
                <c:pt idx="1720">
                  <c:v>54.4</c:v>
                </c:pt>
                <c:pt idx="1721">
                  <c:v>54.42</c:v>
                </c:pt>
                <c:pt idx="1722">
                  <c:v>54.44</c:v>
                </c:pt>
                <c:pt idx="1723">
                  <c:v>54.46</c:v>
                </c:pt>
                <c:pt idx="1724">
                  <c:v>54.48</c:v>
                </c:pt>
                <c:pt idx="1725">
                  <c:v>54.5</c:v>
                </c:pt>
                <c:pt idx="1726">
                  <c:v>54.52</c:v>
                </c:pt>
                <c:pt idx="1727">
                  <c:v>54.54</c:v>
                </c:pt>
                <c:pt idx="1728">
                  <c:v>54.56</c:v>
                </c:pt>
                <c:pt idx="1729">
                  <c:v>54.58</c:v>
                </c:pt>
                <c:pt idx="1730">
                  <c:v>54.6</c:v>
                </c:pt>
                <c:pt idx="1731">
                  <c:v>54.62</c:v>
                </c:pt>
                <c:pt idx="1732">
                  <c:v>54.64</c:v>
                </c:pt>
                <c:pt idx="1733">
                  <c:v>54.66</c:v>
                </c:pt>
                <c:pt idx="1734">
                  <c:v>54.68</c:v>
                </c:pt>
                <c:pt idx="1735">
                  <c:v>54.7</c:v>
                </c:pt>
                <c:pt idx="1736">
                  <c:v>54.72</c:v>
                </c:pt>
                <c:pt idx="1737">
                  <c:v>54.74</c:v>
                </c:pt>
                <c:pt idx="1738">
                  <c:v>54.76</c:v>
                </c:pt>
                <c:pt idx="1739">
                  <c:v>54.78</c:v>
                </c:pt>
                <c:pt idx="1740">
                  <c:v>54.8</c:v>
                </c:pt>
                <c:pt idx="1741">
                  <c:v>54.82</c:v>
                </c:pt>
                <c:pt idx="1742">
                  <c:v>54.84</c:v>
                </c:pt>
                <c:pt idx="1743">
                  <c:v>54.86</c:v>
                </c:pt>
                <c:pt idx="1744">
                  <c:v>54.88</c:v>
                </c:pt>
                <c:pt idx="1745">
                  <c:v>54.9</c:v>
                </c:pt>
                <c:pt idx="1746">
                  <c:v>54.92</c:v>
                </c:pt>
                <c:pt idx="1747">
                  <c:v>54.94</c:v>
                </c:pt>
                <c:pt idx="1748">
                  <c:v>54.96</c:v>
                </c:pt>
                <c:pt idx="1749">
                  <c:v>54.98</c:v>
                </c:pt>
                <c:pt idx="1750">
                  <c:v>55</c:v>
                </c:pt>
                <c:pt idx="1751">
                  <c:v>55.02</c:v>
                </c:pt>
                <c:pt idx="1752">
                  <c:v>55.04</c:v>
                </c:pt>
                <c:pt idx="1753">
                  <c:v>55.06</c:v>
                </c:pt>
                <c:pt idx="1754">
                  <c:v>55.08</c:v>
                </c:pt>
                <c:pt idx="1755">
                  <c:v>55.1</c:v>
                </c:pt>
                <c:pt idx="1756">
                  <c:v>55.12</c:v>
                </c:pt>
                <c:pt idx="1757">
                  <c:v>55.14</c:v>
                </c:pt>
                <c:pt idx="1758">
                  <c:v>55.16</c:v>
                </c:pt>
                <c:pt idx="1759">
                  <c:v>55.18</c:v>
                </c:pt>
                <c:pt idx="1760">
                  <c:v>55.2</c:v>
                </c:pt>
                <c:pt idx="1761">
                  <c:v>55.22</c:v>
                </c:pt>
                <c:pt idx="1762">
                  <c:v>55.24</c:v>
                </c:pt>
                <c:pt idx="1763">
                  <c:v>55.26</c:v>
                </c:pt>
                <c:pt idx="1764">
                  <c:v>55.28</c:v>
                </c:pt>
                <c:pt idx="1765">
                  <c:v>55.3</c:v>
                </c:pt>
                <c:pt idx="1766">
                  <c:v>55.32</c:v>
                </c:pt>
                <c:pt idx="1767">
                  <c:v>55.34</c:v>
                </c:pt>
                <c:pt idx="1768">
                  <c:v>55.36</c:v>
                </c:pt>
                <c:pt idx="1769">
                  <c:v>55.38</c:v>
                </c:pt>
                <c:pt idx="1770">
                  <c:v>55.4</c:v>
                </c:pt>
                <c:pt idx="1771">
                  <c:v>55.42</c:v>
                </c:pt>
                <c:pt idx="1772">
                  <c:v>55.44</c:v>
                </c:pt>
                <c:pt idx="1773">
                  <c:v>55.46</c:v>
                </c:pt>
                <c:pt idx="1774">
                  <c:v>55.48</c:v>
                </c:pt>
                <c:pt idx="1775">
                  <c:v>55.5</c:v>
                </c:pt>
                <c:pt idx="1776">
                  <c:v>55.52</c:v>
                </c:pt>
                <c:pt idx="1777">
                  <c:v>55.54</c:v>
                </c:pt>
                <c:pt idx="1778">
                  <c:v>55.56</c:v>
                </c:pt>
                <c:pt idx="1779">
                  <c:v>55.58</c:v>
                </c:pt>
                <c:pt idx="1780">
                  <c:v>55.6</c:v>
                </c:pt>
                <c:pt idx="1781">
                  <c:v>55.62</c:v>
                </c:pt>
                <c:pt idx="1782">
                  <c:v>55.64</c:v>
                </c:pt>
                <c:pt idx="1783">
                  <c:v>55.66</c:v>
                </c:pt>
                <c:pt idx="1784">
                  <c:v>55.68</c:v>
                </c:pt>
                <c:pt idx="1785">
                  <c:v>55.7</c:v>
                </c:pt>
                <c:pt idx="1786">
                  <c:v>55.72</c:v>
                </c:pt>
                <c:pt idx="1787">
                  <c:v>55.74</c:v>
                </c:pt>
                <c:pt idx="1788">
                  <c:v>55.76</c:v>
                </c:pt>
                <c:pt idx="1789">
                  <c:v>55.78</c:v>
                </c:pt>
                <c:pt idx="1790">
                  <c:v>55.8</c:v>
                </c:pt>
                <c:pt idx="1791">
                  <c:v>55.82</c:v>
                </c:pt>
                <c:pt idx="1792">
                  <c:v>55.84</c:v>
                </c:pt>
                <c:pt idx="1793">
                  <c:v>55.86</c:v>
                </c:pt>
                <c:pt idx="1794">
                  <c:v>55.88</c:v>
                </c:pt>
                <c:pt idx="1795">
                  <c:v>55.9</c:v>
                </c:pt>
                <c:pt idx="1796">
                  <c:v>55.92</c:v>
                </c:pt>
                <c:pt idx="1797">
                  <c:v>55.94</c:v>
                </c:pt>
                <c:pt idx="1798">
                  <c:v>55.96</c:v>
                </c:pt>
                <c:pt idx="1799">
                  <c:v>55.98</c:v>
                </c:pt>
                <c:pt idx="1800">
                  <c:v>56</c:v>
                </c:pt>
                <c:pt idx="1801">
                  <c:v>56.02</c:v>
                </c:pt>
                <c:pt idx="1802">
                  <c:v>56.04</c:v>
                </c:pt>
                <c:pt idx="1803">
                  <c:v>56.06</c:v>
                </c:pt>
                <c:pt idx="1804">
                  <c:v>56.08</c:v>
                </c:pt>
                <c:pt idx="1805">
                  <c:v>56.1</c:v>
                </c:pt>
                <c:pt idx="1806">
                  <c:v>56.12</c:v>
                </c:pt>
                <c:pt idx="1807">
                  <c:v>56.14</c:v>
                </c:pt>
                <c:pt idx="1808">
                  <c:v>56.16</c:v>
                </c:pt>
                <c:pt idx="1809">
                  <c:v>56.18</c:v>
                </c:pt>
                <c:pt idx="1810">
                  <c:v>56.2</c:v>
                </c:pt>
                <c:pt idx="1811">
                  <c:v>56.22</c:v>
                </c:pt>
                <c:pt idx="1812">
                  <c:v>56.24</c:v>
                </c:pt>
                <c:pt idx="1813">
                  <c:v>56.26</c:v>
                </c:pt>
                <c:pt idx="1814">
                  <c:v>56.28</c:v>
                </c:pt>
                <c:pt idx="1815">
                  <c:v>56.3</c:v>
                </c:pt>
                <c:pt idx="1816">
                  <c:v>56.32</c:v>
                </c:pt>
                <c:pt idx="1817">
                  <c:v>56.34</c:v>
                </c:pt>
                <c:pt idx="1818">
                  <c:v>56.36</c:v>
                </c:pt>
                <c:pt idx="1819">
                  <c:v>56.38</c:v>
                </c:pt>
                <c:pt idx="1820">
                  <c:v>56.4</c:v>
                </c:pt>
                <c:pt idx="1821">
                  <c:v>56.42</c:v>
                </c:pt>
                <c:pt idx="1822">
                  <c:v>56.44</c:v>
                </c:pt>
                <c:pt idx="1823">
                  <c:v>56.46</c:v>
                </c:pt>
                <c:pt idx="1824">
                  <c:v>56.48</c:v>
                </c:pt>
                <c:pt idx="1825">
                  <c:v>56.5</c:v>
                </c:pt>
                <c:pt idx="1826">
                  <c:v>56.52</c:v>
                </c:pt>
                <c:pt idx="1827">
                  <c:v>56.54</c:v>
                </c:pt>
                <c:pt idx="1828">
                  <c:v>56.56</c:v>
                </c:pt>
                <c:pt idx="1829">
                  <c:v>56.58</c:v>
                </c:pt>
                <c:pt idx="1830">
                  <c:v>56.6</c:v>
                </c:pt>
                <c:pt idx="1831">
                  <c:v>56.62</c:v>
                </c:pt>
                <c:pt idx="1832">
                  <c:v>56.64</c:v>
                </c:pt>
                <c:pt idx="1833">
                  <c:v>56.66</c:v>
                </c:pt>
                <c:pt idx="1834">
                  <c:v>56.68</c:v>
                </c:pt>
                <c:pt idx="1835">
                  <c:v>56.7</c:v>
                </c:pt>
                <c:pt idx="1836">
                  <c:v>56.72</c:v>
                </c:pt>
                <c:pt idx="1837">
                  <c:v>56.74</c:v>
                </c:pt>
                <c:pt idx="1838">
                  <c:v>56.76</c:v>
                </c:pt>
                <c:pt idx="1839">
                  <c:v>56.78</c:v>
                </c:pt>
                <c:pt idx="1840">
                  <c:v>56.8</c:v>
                </c:pt>
                <c:pt idx="1841">
                  <c:v>56.82</c:v>
                </c:pt>
                <c:pt idx="1842">
                  <c:v>56.84</c:v>
                </c:pt>
                <c:pt idx="1843">
                  <c:v>56.86</c:v>
                </c:pt>
                <c:pt idx="1844">
                  <c:v>56.88</c:v>
                </c:pt>
                <c:pt idx="1845">
                  <c:v>56.9</c:v>
                </c:pt>
                <c:pt idx="1846">
                  <c:v>56.92</c:v>
                </c:pt>
                <c:pt idx="1847">
                  <c:v>56.94</c:v>
                </c:pt>
                <c:pt idx="1848">
                  <c:v>56.96</c:v>
                </c:pt>
                <c:pt idx="1849">
                  <c:v>56.98</c:v>
                </c:pt>
                <c:pt idx="1850">
                  <c:v>57</c:v>
                </c:pt>
                <c:pt idx="1851">
                  <c:v>57.02</c:v>
                </c:pt>
                <c:pt idx="1852">
                  <c:v>57.04</c:v>
                </c:pt>
                <c:pt idx="1853">
                  <c:v>57.06</c:v>
                </c:pt>
                <c:pt idx="1854">
                  <c:v>57.08</c:v>
                </c:pt>
                <c:pt idx="1855">
                  <c:v>57.1</c:v>
                </c:pt>
                <c:pt idx="1856">
                  <c:v>57.12</c:v>
                </c:pt>
                <c:pt idx="1857">
                  <c:v>57.14</c:v>
                </c:pt>
                <c:pt idx="1858">
                  <c:v>57.16</c:v>
                </c:pt>
                <c:pt idx="1859">
                  <c:v>57.18</c:v>
                </c:pt>
                <c:pt idx="1860">
                  <c:v>57.2</c:v>
                </c:pt>
                <c:pt idx="1861">
                  <c:v>57.22</c:v>
                </c:pt>
                <c:pt idx="1862">
                  <c:v>57.24</c:v>
                </c:pt>
                <c:pt idx="1863">
                  <c:v>57.26</c:v>
                </c:pt>
                <c:pt idx="1864">
                  <c:v>57.28</c:v>
                </c:pt>
                <c:pt idx="1865">
                  <c:v>57.3</c:v>
                </c:pt>
                <c:pt idx="1866">
                  <c:v>57.32</c:v>
                </c:pt>
                <c:pt idx="1867">
                  <c:v>57.34</c:v>
                </c:pt>
                <c:pt idx="1868">
                  <c:v>57.36</c:v>
                </c:pt>
                <c:pt idx="1869">
                  <c:v>57.38</c:v>
                </c:pt>
                <c:pt idx="1870">
                  <c:v>57.4</c:v>
                </c:pt>
                <c:pt idx="1871">
                  <c:v>57.42</c:v>
                </c:pt>
                <c:pt idx="1872">
                  <c:v>57.44</c:v>
                </c:pt>
                <c:pt idx="1873">
                  <c:v>57.46</c:v>
                </c:pt>
                <c:pt idx="1874">
                  <c:v>57.48</c:v>
                </c:pt>
                <c:pt idx="1875">
                  <c:v>57.5</c:v>
                </c:pt>
                <c:pt idx="1876">
                  <c:v>57.52</c:v>
                </c:pt>
                <c:pt idx="1877">
                  <c:v>57.54</c:v>
                </c:pt>
                <c:pt idx="1878">
                  <c:v>57.56</c:v>
                </c:pt>
                <c:pt idx="1879">
                  <c:v>57.58</c:v>
                </c:pt>
                <c:pt idx="1880">
                  <c:v>57.6</c:v>
                </c:pt>
                <c:pt idx="1881">
                  <c:v>57.62</c:v>
                </c:pt>
                <c:pt idx="1882">
                  <c:v>57.64</c:v>
                </c:pt>
                <c:pt idx="1883">
                  <c:v>57.66</c:v>
                </c:pt>
                <c:pt idx="1884">
                  <c:v>57.68</c:v>
                </c:pt>
                <c:pt idx="1885">
                  <c:v>57.7</c:v>
                </c:pt>
                <c:pt idx="1886">
                  <c:v>57.72</c:v>
                </c:pt>
                <c:pt idx="1887">
                  <c:v>57.74</c:v>
                </c:pt>
                <c:pt idx="1888">
                  <c:v>57.76</c:v>
                </c:pt>
                <c:pt idx="1889">
                  <c:v>57.78</c:v>
                </c:pt>
                <c:pt idx="1890">
                  <c:v>57.8</c:v>
                </c:pt>
                <c:pt idx="1891">
                  <c:v>57.82</c:v>
                </c:pt>
                <c:pt idx="1892">
                  <c:v>57.84</c:v>
                </c:pt>
                <c:pt idx="1893">
                  <c:v>57.86</c:v>
                </c:pt>
                <c:pt idx="1894">
                  <c:v>57.88</c:v>
                </c:pt>
                <c:pt idx="1895">
                  <c:v>57.9</c:v>
                </c:pt>
                <c:pt idx="1896">
                  <c:v>57.92</c:v>
                </c:pt>
                <c:pt idx="1897">
                  <c:v>57.94</c:v>
                </c:pt>
                <c:pt idx="1898">
                  <c:v>57.96</c:v>
                </c:pt>
                <c:pt idx="1899">
                  <c:v>57.98</c:v>
                </c:pt>
                <c:pt idx="1900">
                  <c:v>58</c:v>
                </c:pt>
                <c:pt idx="1901">
                  <c:v>58.02</c:v>
                </c:pt>
                <c:pt idx="1902">
                  <c:v>58.04</c:v>
                </c:pt>
                <c:pt idx="1903">
                  <c:v>58.06</c:v>
                </c:pt>
                <c:pt idx="1904">
                  <c:v>58.08</c:v>
                </c:pt>
                <c:pt idx="1905">
                  <c:v>58.1</c:v>
                </c:pt>
                <c:pt idx="1906">
                  <c:v>58.12</c:v>
                </c:pt>
                <c:pt idx="1907">
                  <c:v>58.14</c:v>
                </c:pt>
                <c:pt idx="1908">
                  <c:v>58.16</c:v>
                </c:pt>
                <c:pt idx="1909">
                  <c:v>58.18</c:v>
                </c:pt>
                <c:pt idx="1910">
                  <c:v>58.2</c:v>
                </c:pt>
                <c:pt idx="1911">
                  <c:v>58.22</c:v>
                </c:pt>
                <c:pt idx="1912">
                  <c:v>58.24</c:v>
                </c:pt>
                <c:pt idx="1913">
                  <c:v>58.26</c:v>
                </c:pt>
                <c:pt idx="1914">
                  <c:v>58.28</c:v>
                </c:pt>
                <c:pt idx="1915">
                  <c:v>58.3</c:v>
                </c:pt>
                <c:pt idx="1916">
                  <c:v>58.32</c:v>
                </c:pt>
                <c:pt idx="1917">
                  <c:v>58.34</c:v>
                </c:pt>
                <c:pt idx="1918">
                  <c:v>58.36</c:v>
                </c:pt>
                <c:pt idx="1919">
                  <c:v>58.38</c:v>
                </c:pt>
                <c:pt idx="1920">
                  <c:v>58.4</c:v>
                </c:pt>
                <c:pt idx="1921">
                  <c:v>58.42</c:v>
                </c:pt>
                <c:pt idx="1922">
                  <c:v>58.44</c:v>
                </c:pt>
                <c:pt idx="1923">
                  <c:v>58.46</c:v>
                </c:pt>
                <c:pt idx="1924">
                  <c:v>58.48</c:v>
                </c:pt>
                <c:pt idx="1925">
                  <c:v>58.5</c:v>
                </c:pt>
                <c:pt idx="1926">
                  <c:v>58.52</c:v>
                </c:pt>
                <c:pt idx="1927">
                  <c:v>58.54</c:v>
                </c:pt>
                <c:pt idx="1928">
                  <c:v>58.56</c:v>
                </c:pt>
                <c:pt idx="1929">
                  <c:v>58.58</c:v>
                </c:pt>
                <c:pt idx="1930">
                  <c:v>58.6</c:v>
                </c:pt>
                <c:pt idx="1931">
                  <c:v>58.62</c:v>
                </c:pt>
                <c:pt idx="1932">
                  <c:v>58.64</c:v>
                </c:pt>
                <c:pt idx="1933">
                  <c:v>58.66</c:v>
                </c:pt>
                <c:pt idx="1934">
                  <c:v>58.68</c:v>
                </c:pt>
                <c:pt idx="1935">
                  <c:v>58.7</c:v>
                </c:pt>
                <c:pt idx="1936">
                  <c:v>58.72</c:v>
                </c:pt>
                <c:pt idx="1937">
                  <c:v>58.74</c:v>
                </c:pt>
                <c:pt idx="1938">
                  <c:v>58.76</c:v>
                </c:pt>
                <c:pt idx="1939">
                  <c:v>58.78</c:v>
                </c:pt>
                <c:pt idx="1940">
                  <c:v>58.8</c:v>
                </c:pt>
                <c:pt idx="1941">
                  <c:v>58.82</c:v>
                </c:pt>
                <c:pt idx="1942">
                  <c:v>58.84</c:v>
                </c:pt>
                <c:pt idx="1943">
                  <c:v>58.86</c:v>
                </c:pt>
                <c:pt idx="1944">
                  <c:v>58.88</c:v>
                </c:pt>
                <c:pt idx="1945">
                  <c:v>58.9</c:v>
                </c:pt>
                <c:pt idx="1946">
                  <c:v>58.92</c:v>
                </c:pt>
                <c:pt idx="1947">
                  <c:v>58.94</c:v>
                </c:pt>
                <c:pt idx="1948">
                  <c:v>58.96</c:v>
                </c:pt>
                <c:pt idx="1949">
                  <c:v>58.98</c:v>
                </c:pt>
                <c:pt idx="1950">
                  <c:v>59</c:v>
                </c:pt>
                <c:pt idx="1951">
                  <c:v>59.02</c:v>
                </c:pt>
                <c:pt idx="1952">
                  <c:v>59.04</c:v>
                </c:pt>
                <c:pt idx="1953">
                  <c:v>59.06</c:v>
                </c:pt>
                <c:pt idx="1954">
                  <c:v>59.08</c:v>
                </c:pt>
                <c:pt idx="1955">
                  <c:v>59.1</c:v>
                </c:pt>
                <c:pt idx="1956">
                  <c:v>59.12</c:v>
                </c:pt>
                <c:pt idx="1957">
                  <c:v>59.14</c:v>
                </c:pt>
                <c:pt idx="1958">
                  <c:v>59.16</c:v>
                </c:pt>
                <c:pt idx="1959">
                  <c:v>59.18</c:v>
                </c:pt>
                <c:pt idx="1960">
                  <c:v>59.2</c:v>
                </c:pt>
                <c:pt idx="1961">
                  <c:v>59.22</c:v>
                </c:pt>
                <c:pt idx="1962">
                  <c:v>59.24</c:v>
                </c:pt>
                <c:pt idx="1963">
                  <c:v>59.26</c:v>
                </c:pt>
                <c:pt idx="1964">
                  <c:v>59.28</c:v>
                </c:pt>
                <c:pt idx="1965">
                  <c:v>59.3</c:v>
                </c:pt>
                <c:pt idx="1966">
                  <c:v>59.32</c:v>
                </c:pt>
                <c:pt idx="1967">
                  <c:v>59.34</c:v>
                </c:pt>
                <c:pt idx="1968">
                  <c:v>59.36</c:v>
                </c:pt>
                <c:pt idx="1969">
                  <c:v>59.38</c:v>
                </c:pt>
                <c:pt idx="1970">
                  <c:v>59.4</c:v>
                </c:pt>
                <c:pt idx="1971">
                  <c:v>59.42</c:v>
                </c:pt>
                <c:pt idx="1972">
                  <c:v>59.44</c:v>
                </c:pt>
                <c:pt idx="1973">
                  <c:v>59.46</c:v>
                </c:pt>
                <c:pt idx="1974">
                  <c:v>59.48</c:v>
                </c:pt>
                <c:pt idx="1975">
                  <c:v>59.5</c:v>
                </c:pt>
                <c:pt idx="1976">
                  <c:v>59.52</c:v>
                </c:pt>
                <c:pt idx="1977">
                  <c:v>59.54</c:v>
                </c:pt>
                <c:pt idx="1978">
                  <c:v>59.56</c:v>
                </c:pt>
                <c:pt idx="1979">
                  <c:v>59.58</c:v>
                </c:pt>
                <c:pt idx="1980">
                  <c:v>59.6</c:v>
                </c:pt>
                <c:pt idx="1981">
                  <c:v>59.62</c:v>
                </c:pt>
                <c:pt idx="1982">
                  <c:v>59.64</c:v>
                </c:pt>
                <c:pt idx="1983">
                  <c:v>59.66</c:v>
                </c:pt>
                <c:pt idx="1984">
                  <c:v>59.68</c:v>
                </c:pt>
                <c:pt idx="1985">
                  <c:v>59.7</c:v>
                </c:pt>
                <c:pt idx="1986">
                  <c:v>59.72</c:v>
                </c:pt>
                <c:pt idx="1987">
                  <c:v>59.74</c:v>
                </c:pt>
                <c:pt idx="1988">
                  <c:v>59.76</c:v>
                </c:pt>
                <c:pt idx="1989">
                  <c:v>59.78</c:v>
                </c:pt>
                <c:pt idx="1990">
                  <c:v>59.8</c:v>
                </c:pt>
                <c:pt idx="1991">
                  <c:v>59.82</c:v>
                </c:pt>
                <c:pt idx="1992">
                  <c:v>59.84</c:v>
                </c:pt>
                <c:pt idx="1993">
                  <c:v>59.86</c:v>
                </c:pt>
                <c:pt idx="1994">
                  <c:v>59.88</c:v>
                </c:pt>
                <c:pt idx="1995">
                  <c:v>59.9</c:v>
                </c:pt>
                <c:pt idx="1996">
                  <c:v>59.92</c:v>
                </c:pt>
                <c:pt idx="1997">
                  <c:v>59.94</c:v>
                </c:pt>
                <c:pt idx="1998">
                  <c:v>59.96</c:v>
                </c:pt>
                <c:pt idx="1999">
                  <c:v>59.98</c:v>
                </c:pt>
                <c:pt idx="2000">
                  <c:v>60</c:v>
                </c:pt>
                <c:pt idx="2001">
                  <c:v>60.02</c:v>
                </c:pt>
                <c:pt idx="2002">
                  <c:v>60.04</c:v>
                </c:pt>
                <c:pt idx="2003">
                  <c:v>60.06</c:v>
                </c:pt>
                <c:pt idx="2004">
                  <c:v>60.08</c:v>
                </c:pt>
                <c:pt idx="2005">
                  <c:v>60.1</c:v>
                </c:pt>
                <c:pt idx="2006">
                  <c:v>60.12</c:v>
                </c:pt>
                <c:pt idx="2007">
                  <c:v>60.14</c:v>
                </c:pt>
                <c:pt idx="2008">
                  <c:v>60.16</c:v>
                </c:pt>
                <c:pt idx="2009">
                  <c:v>60.18</c:v>
                </c:pt>
                <c:pt idx="2010">
                  <c:v>60.2</c:v>
                </c:pt>
                <c:pt idx="2011">
                  <c:v>60.22</c:v>
                </c:pt>
                <c:pt idx="2012">
                  <c:v>60.24</c:v>
                </c:pt>
                <c:pt idx="2013">
                  <c:v>60.26</c:v>
                </c:pt>
                <c:pt idx="2014">
                  <c:v>60.28</c:v>
                </c:pt>
                <c:pt idx="2015">
                  <c:v>60.3</c:v>
                </c:pt>
                <c:pt idx="2016">
                  <c:v>60.32</c:v>
                </c:pt>
                <c:pt idx="2017">
                  <c:v>60.34</c:v>
                </c:pt>
                <c:pt idx="2018">
                  <c:v>60.36</c:v>
                </c:pt>
                <c:pt idx="2019">
                  <c:v>60.38</c:v>
                </c:pt>
                <c:pt idx="2020">
                  <c:v>60.4</c:v>
                </c:pt>
                <c:pt idx="2021">
                  <c:v>60.42</c:v>
                </c:pt>
                <c:pt idx="2022">
                  <c:v>60.44</c:v>
                </c:pt>
                <c:pt idx="2023">
                  <c:v>60.46</c:v>
                </c:pt>
                <c:pt idx="2024">
                  <c:v>60.48</c:v>
                </c:pt>
                <c:pt idx="2025">
                  <c:v>60.5</c:v>
                </c:pt>
                <c:pt idx="2026">
                  <c:v>60.52</c:v>
                </c:pt>
                <c:pt idx="2027">
                  <c:v>60.54</c:v>
                </c:pt>
                <c:pt idx="2028">
                  <c:v>60.56</c:v>
                </c:pt>
                <c:pt idx="2029">
                  <c:v>60.58</c:v>
                </c:pt>
                <c:pt idx="2030">
                  <c:v>60.6</c:v>
                </c:pt>
                <c:pt idx="2031">
                  <c:v>60.62</c:v>
                </c:pt>
                <c:pt idx="2032">
                  <c:v>60.64</c:v>
                </c:pt>
                <c:pt idx="2033">
                  <c:v>60.66</c:v>
                </c:pt>
                <c:pt idx="2034">
                  <c:v>60.68</c:v>
                </c:pt>
                <c:pt idx="2035">
                  <c:v>60.7</c:v>
                </c:pt>
                <c:pt idx="2036">
                  <c:v>60.72</c:v>
                </c:pt>
                <c:pt idx="2037">
                  <c:v>60.74</c:v>
                </c:pt>
                <c:pt idx="2038">
                  <c:v>60.76</c:v>
                </c:pt>
                <c:pt idx="2039">
                  <c:v>60.78</c:v>
                </c:pt>
                <c:pt idx="2040">
                  <c:v>60.8</c:v>
                </c:pt>
                <c:pt idx="2041">
                  <c:v>60.82</c:v>
                </c:pt>
                <c:pt idx="2042">
                  <c:v>60.84</c:v>
                </c:pt>
                <c:pt idx="2043">
                  <c:v>60.86</c:v>
                </c:pt>
                <c:pt idx="2044">
                  <c:v>60.88</c:v>
                </c:pt>
                <c:pt idx="2045">
                  <c:v>60.9</c:v>
                </c:pt>
                <c:pt idx="2046">
                  <c:v>60.92</c:v>
                </c:pt>
                <c:pt idx="2047">
                  <c:v>60.94</c:v>
                </c:pt>
                <c:pt idx="2048">
                  <c:v>60.96</c:v>
                </c:pt>
                <c:pt idx="2049">
                  <c:v>60.98</c:v>
                </c:pt>
                <c:pt idx="2050">
                  <c:v>61</c:v>
                </c:pt>
                <c:pt idx="2051">
                  <c:v>61.02</c:v>
                </c:pt>
                <c:pt idx="2052">
                  <c:v>61.04</c:v>
                </c:pt>
                <c:pt idx="2053">
                  <c:v>61.06</c:v>
                </c:pt>
                <c:pt idx="2054">
                  <c:v>61.08</c:v>
                </c:pt>
                <c:pt idx="2055">
                  <c:v>61.1</c:v>
                </c:pt>
                <c:pt idx="2056">
                  <c:v>61.12</c:v>
                </c:pt>
                <c:pt idx="2057">
                  <c:v>61.14</c:v>
                </c:pt>
                <c:pt idx="2058">
                  <c:v>61.16</c:v>
                </c:pt>
                <c:pt idx="2059">
                  <c:v>61.18</c:v>
                </c:pt>
                <c:pt idx="2060">
                  <c:v>61.2</c:v>
                </c:pt>
                <c:pt idx="2061">
                  <c:v>61.22</c:v>
                </c:pt>
                <c:pt idx="2062">
                  <c:v>61.24</c:v>
                </c:pt>
                <c:pt idx="2063">
                  <c:v>61.26</c:v>
                </c:pt>
                <c:pt idx="2064">
                  <c:v>61.28</c:v>
                </c:pt>
                <c:pt idx="2065">
                  <c:v>61.3</c:v>
                </c:pt>
                <c:pt idx="2066">
                  <c:v>61.32</c:v>
                </c:pt>
                <c:pt idx="2067">
                  <c:v>61.34</c:v>
                </c:pt>
                <c:pt idx="2068">
                  <c:v>61.36</c:v>
                </c:pt>
                <c:pt idx="2069">
                  <c:v>61.38</c:v>
                </c:pt>
                <c:pt idx="2070">
                  <c:v>61.4</c:v>
                </c:pt>
                <c:pt idx="2071">
                  <c:v>61.42</c:v>
                </c:pt>
                <c:pt idx="2072">
                  <c:v>61.44</c:v>
                </c:pt>
                <c:pt idx="2073">
                  <c:v>61.46</c:v>
                </c:pt>
                <c:pt idx="2074">
                  <c:v>61.48</c:v>
                </c:pt>
                <c:pt idx="2075">
                  <c:v>61.5</c:v>
                </c:pt>
                <c:pt idx="2076">
                  <c:v>61.52</c:v>
                </c:pt>
                <c:pt idx="2077">
                  <c:v>61.54</c:v>
                </c:pt>
                <c:pt idx="2078">
                  <c:v>61.56</c:v>
                </c:pt>
                <c:pt idx="2079">
                  <c:v>61.58</c:v>
                </c:pt>
                <c:pt idx="2080">
                  <c:v>61.6</c:v>
                </c:pt>
                <c:pt idx="2081">
                  <c:v>61.62</c:v>
                </c:pt>
                <c:pt idx="2082">
                  <c:v>61.64</c:v>
                </c:pt>
                <c:pt idx="2083">
                  <c:v>61.66</c:v>
                </c:pt>
                <c:pt idx="2084">
                  <c:v>61.68</c:v>
                </c:pt>
                <c:pt idx="2085">
                  <c:v>61.7</c:v>
                </c:pt>
                <c:pt idx="2086">
                  <c:v>61.72</c:v>
                </c:pt>
                <c:pt idx="2087">
                  <c:v>61.74</c:v>
                </c:pt>
                <c:pt idx="2088">
                  <c:v>61.76</c:v>
                </c:pt>
                <c:pt idx="2089">
                  <c:v>61.78</c:v>
                </c:pt>
                <c:pt idx="2090">
                  <c:v>61.8</c:v>
                </c:pt>
                <c:pt idx="2091">
                  <c:v>61.82</c:v>
                </c:pt>
                <c:pt idx="2092">
                  <c:v>61.84</c:v>
                </c:pt>
                <c:pt idx="2093">
                  <c:v>61.86</c:v>
                </c:pt>
                <c:pt idx="2094">
                  <c:v>61.88</c:v>
                </c:pt>
                <c:pt idx="2095">
                  <c:v>61.9</c:v>
                </c:pt>
                <c:pt idx="2096">
                  <c:v>61.92</c:v>
                </c:pt>
                <c:pt idx="2097">
                  <c:v>61.94</c:v>
                </c:pt>
                <c:pt idx="2098">
                  <c:v>61.96</c:v>
                </c:pt>
                <c:pt idx="2099">
                  <c:v>61.98</c:v>
                </c:pt>
                <c:pt idx="2100">
                  <c:v>62</c:v>
                </c:pt>
                <c:pt idx="2101">
                  <c:v>62.02</c:v>
                </c:pt>
                <c:pt idx="2102">
                  <c:v>62.04</c:v>
                </c:pt>
                <c:pt idx="2103">
                  <c:v>62.06</c:v>
                </c:pt>
                <c:pt idx="2104">
                  <c:v>62.08</c:v>
                </c:pt>
                <c:pt idx="2105">
                  <c:v>62.1</c:v>
                </c:pt>
                <c:pt idx="2106">
                  <c:v>62.12</c:v>
                </c:pt>
                <c:pt idx="2107">
                  <c:v>62.14</c:v>
                </c:pt>
                <c:pt idx="2108">
                  <c:v>62.16</c:v>
                </c:pt>
                <c:pt idx="2109">
                  <c:v>62.18</c:v>
                </c:pt>
                <c:pt idx="2110">
                  <c:v>62.2</c:v>
                </c:pt>
                <c:pt idx="2111">
                  <c:v>62.22</c:v>
                </c:pt>
                <c:pt idx="2112">
                  <c:v>62.24</c:v>
                </c:pt>
                <c:pt idx="2113">
                  <c:v>62.26</c:v>
                </c:pt>
                <c:pt idx="2114">
                  <c:v>62.28</c:v>
                </c:pt>
                <c:pt idx="2115">
                  <c:v>62.3</c:v>
                </c:pt>
                <c:pt idx="2116">
                  <c:v>62.32</c:v>
                </c:pt>
                <c:pt idx="2117">
                  <c:v>62.34</c:v>
                </c:pt>
                <c:pt idx="2118">
                  <c:v>62.36</c:v>
                </c:pt>
                <c:pt idx="2119">
                  <c:v>62.38</c:v>
                </c:pt>
                <c:pt idx="2120">
                  <c:v>62.4</c:v>
                </c:pt>
                <c:pt idx="2121">
                  <c:v>62.42</c:v>
                </c:pt>
                <c:pt idx="2122">
                  <c:v>62.44</c:v>
                </c:pt>
                <c:pt idx="2123">
                  <c:v>62.46</c:v>
                </c:pt>
                <c:pt idx="2124">
                  <c:v>62.48</c:v>
                </c:pt>
                <c:pt idx="2125">
                  <c:v>62.5</c:v>
                </c:pt>
                <c:pt idx="2126">
                  <c:v>62.52</c:v>
                </c:pt>
                <c:pt idx="2127">
                  <c:v>62.54</c:v>
                </c:pt>
                <c:pt idx="2128">
                  <c:v>62.56</c:v>
                </c:pt>
                <c:pt idx="2129">
                  <c:v>62.58</c:v>
                </c:pt>
                <c:pt idx="2130">
                  <c:v>62.6</c:v>
                </c:pt>
                <c:pt idx="2131">
                  <c:v>62.62</c:v>
                </c:pt>
                <c:pt idx="2132">
                  <c:v>62.64</c:v>
                </c:pt>
                <c:pt idx="2133">
                  <c:v>62.66</c:v>
                </c:pt>
                <c:pt idx="2134">
                  <c:v>62.68</c:v>
                </c:pt>
                <c:pt idx="2135">
                  <c:v>62.7</c:v>
                </c:pt>
                <c:pt idx="2136">
                  <c:v>62.72</c:v>
                </c:pt>
                <c:pt idx="2137">
                  <c:v>62.74</c:v>
                </c:pt>
                <c:pt idx="2138">
                  <c:v>62.76</c:v>
                </c:pt>
                <c:pt idx="2139">
                  <c:v>62.78</c:v>
                </c:pt>
                <c:pt idx="2140">
                  <c:v>62.8</c:v>
                </c:pt>
                <c:pt idx="2141">
                  <c:v>62.82</c:v>
                </c:pt>
                <c:pt idx="2142">
                  <c:v>62.84</c:v>
                </c:pt>
                <c:pt idx="2143">
                  <c:v>62.86</c:v>
                </c:pt>
                <c:pt idx="2144">
                  <c:v>62.88</c:v>
                </c:pt>
                <c:pt idx="2145">
                  <c:v>62.9</c:v>
                </c:pt>
                <c:pt idx="2146">
                  <c:v>62.92</c:v>
                </c:pt>
                <c:pt idx="2147">
                  <c:v>62.94</c:v>
                </c:pt>
                <c:pt idx="2148">
                  <c:v>62.96</c:v>
                </c:pt>
                <c:pt idx="2149">
                  <c:v>62.98</c:v>
                </c:pt>
                <c:pt idx="2150">
                  <c:v>63</c:v>
                </c:pt>
                <c:pt idx="2151">
                  <c:v>63.02</c:v>
                </c:pt>
                <c:pt idx="2152">
                  <c:v>63.04</c:v>
                </c:pt>
                <c:pt idx="2153">
                  <c:v>63.06</c:v>
                </c:pt>
                <c:pt idx="2154">
                  <c:v>63.08</c:v>
                </c:pt>
                <c:pt idx="2155">
                  <c:v>63.1</c:v>
                </c:pt>
                <c:pt idx="2156">
                  <c:v>63.12</c:v>
                </c:pt>
                <c:pt idx="2157">
                  <c:v>63.14</c:v>
                </c:pt>
                <c:pt idx="2158">
                  <c:v>63.16</c:v>
                </c:pt>
                <c:pt idx="2159">
                  <c:v>63.18</c:v>
                </c:pt>
                <c:pt idx="2160">
                  <c:v>63.2</c:v>
                </c:pt>
                <c:pt idx="2161">
                  <c:v>63.22</c:v>
                </c:pt>
                <c:pt idx="2162">
                  <c:v>63.24</c:v>
                </c:pt>
                <c:pt idx="2163">
                  <c:v>63.26</c:v>
                </c:pt>
                <c:pt idx="2164">
                  <c:v>63.28</c:v>
                </c:pt>
                <c:pt idx="2165">
                  <c:v>63.3</c:v>
                </c:pt>
                <c:pt idx="2166">
                  <c:v>63.32</c:v>
                </c:pt>
                <c:pt idx="2167">
                  <c:v>63.34</c:v>
                </c:pt>
                <c:pt idx="2168">
                  <c:v>63.36</c:v>
                </c:pt>
                <c:pt idx="2169">
                  <c:v>63.38</c:v>
                </c:pt>
                <c:pt idx="2170">
                  <c:v>63.4</c:v>
                </c:pt>
                <c:pt idx="2171">
                  <c:v>63.42</c:v>
                </c:pt>
                <c:pt idx="2172">
                  <c:v>63.44</c:v>
                </c:pt>
                <c:pt idx="2173">
                  <c:v>63.46</c:v>
                </c:pt>
                <c:pt idx="2174">
                  <c:v>63.48</c:v>
                </c:pt>
                <c:pt idx="2175">
                  <c:v>63.5</c:v>
                </c:pt>
                <c:pt idx="2176">
                  <c:v>63.52</c:v>
                </c:pt>
                <c:pt idx="2177">
                  <c:v>63.54</c:v>
                </c:pt>
                <c:pt idx="2178">
                  <c:v>63.56</c:v>
                </c:pt>
                <c:pt idx="2179">
                  <c:v>63.58</c:v>
                </c:pt>
                <c:pt idx="2180">
                  <c:v>63.6</c:v>
                </c:pt>
                <c:pt idx="2181">
                  <c:v>63.62</c:v>
                </c:pt>
                <c:pt idx="2182">
                  <c:v>63.64</c:v>
                </c:pt>
                <c:pt idx="2183">
                  <c:v>63.66</c:v>
                </c:pt>
                <c:pt idx="2184">
                  <c:v>63.68</c:v>
                </c:pt>
                <c:pt idx="2185">
                  <c:v>63.7</c:v>
                </c:pt>
                <c:pt idx="2186">
                  <c:v>63.72</c:v>
                </c:pt>
                <c:pt idx="2187">
                  <c:v>63.74</c:v>
                </c:pt>
                <c:pt idx="2188">
                  <c:v>63.76</c:v>
                </c:pt>
                <c:pt idx="2189">
                  <c:v>63.78</c:v>
                </c:pt>
                <c:pt idx="2190">
                  <c:v>63.8</c:v>
                </c:pt>
                <c:pt idx="2191">
                  <c:v>63.82</c:v>
                </c:pt>
                <c:pt idx="2192">
                  <c:v>63.84</c:v>
                </c:pt>
                <c:pt idx="2193">
                  <c:v>63.86</c:v>
                </c:pt>
                <c:pt idx="2194">
                  <c:v>63.88</c:v>
                </c:pt>
                <c:pt idx="2195">
                  <c:v>63.9</c:v>
                </c:pt>
                <c:pt idx="2196">
                  <c:v>63.92</c:v>
                </c:pt>
                <c:pt idx="2197">
                  <c:v>63.94</c:v>
                </c:pt>
                <c:pt idx="2198">
                  <c:v>63.96</c:v>
                </c:pt>
                <c:pt idx="2199">
                  <c:v>63.98</c:v>
                </c:pt>
                <c:pt idx="2200">
                  <c:v>64</c:v>
                </c:pt>
                <c:pt idx="2201">
                  <c:v>64.02</c:v>
                </c:pt>
                <c:pt idx="2202">
                  <c:v>64.040000000000006</c:v>
                </c:pt>
                <c:pt idx="2203">
                  <c:v>64.06</c:v>
                </c:pt>
                <c:pt idx="2204">
                  <c:v>64.08</c:v>
                </c:pt>
                <c:pt idx="2205">
                  <c:v>64.099999999999994</c:v>
                </c:pt>
                <c:pt idx="2206">
                  <c:v>64.12</c:v>
                </c:pt>
                <c:pt idx="2207">
                  <c:v>64.14</c:v>
                </c:pt>
                <c:pt idx="2208">
                  <c:v>64.16</c:v>
                </c:pt>
                <c:pt idx="2209">
                  <c:v>64.180000000000007</c:v>
                </c:pt>
                <c:pt idx="2210">
                  <c:v>64.2</c:v>
                </c:pt>
                <c:pt idx="2211">
                  <c:v>64.22</c:v>
                </c:pt>
                <c:pt idx="2212">
                  <c:v>64.239999999999995</c:v>
                </c:pt>
                <c:pt idx="2213">
                  <c:v>64.260000000000005</c:v>
                </c:pt>
                <c:pt idx="2214">
                  <c:v>64.28</c:v>
                </c:pt>
                <c:pt idx="2215">
                  <c:v>64.3</c:v>
                </c:pt>
                <c:pt idx="2216">
                  <c:v>64.319999999999993</c:v>
                </c:pt>
                <c:pt idx="2217">
                  <c:v>64.34</c:v>
                </c:pt>
                <c:pt idx="2218">
                  <c:v>64.36</c:v>
                </c:pt>
                <c:pt idx="2219">
                  <c:v>64.38</c:v>
                </c:pt>
                <c:pt idx="2220">
                  <c:v>64.400000000000006</c:v>
                </c:pt>
                <c:pt idx="2221">
                  <c:v>64.42</c:v>
                </c:pt>
                <c:pt idx="2222">
                  <c:v>64.44</c:v>
                </c:pt>
                <c:pt idx="2223">
                  <c:v>64.459999999999994</c:v>
                </c:pt>
                <c:pt idx="2224">
                  <c:v>64.48</c:v>
                </c:pt>
                <c:pt idx="2225">
                  <c:v>64.5</c:v>
                </c:pt>
                <c:pt idx="2226">
                  <c:v>64.52</c:v>
                </c:pt>
                <c:pt idx="2227">
                  <c:v>64.540000000000006</c:v>
                </c:pt>
                <c:pt idx="2228">
                  <c:v>64.56</c:v>
                </c:pt>
                <c:pt idx="2229">
                  <c:v>64.58</c:v>
                </c:pt>
                <c:pt idx="2230">
                  <c:v>64.599999999999994</c:v>
                </c:pt>
                <c:pt idx="2231">
                  <c:v>64.62</c:v>
                </c:pt>
                <c:pt idx="2232">
                  <c:v>64.64</c:v>
                </c:pt>
                <c:pt idx="2233">
                  <c:v>64.66</c:v>
                </c:pt>
                <c:pt idx="2234">
                  <c:v>64.680000000000007</c:v>
                </c:pt>
                <c:pt idx="2235">
                  <c:v>64.7</c:v>
                </c:pt>
                <c:pt idx="2236">
                  <c:v>64.72</c:v>
                </c:pt>
                <c:pt idx="2237">
                  <c:v>64.739999999999995</c:v>
                </c:pt>
                <c:pt idx="2238">
                  <c:v>64.760000000000005</c:v>
                </c:pt>
                <c:pt idx="2239">
                  <c:v>64.78</c:v>
                </c:pt>
                <c:pt idx="2240">
                  <c:v>64.8</c:v>
                </c:pt>
                <c:pt idx="2241">
                  <c:v>64.819999999999993</c:v>
                </c:pt>
                <c:pt idx="2242">
                  <c:v>64.84</c:v>
                </c:pt>
                <c:pt idx="2243">
                  <c:v>64.86</c:v>
                </c:pt>
                <c:pt idx="2244">
                  <c:v>64.88</c:v>
                </c:pt>
                <c:pt idx="2245">
                  <c:v>64.900000000000006</c:v>
                </c:pt>
                <c:pt idx="2246">
                  <c:v>64.92</c:v>
                </c:pt>
                <c:pt idx="2247">
                  <c:v>64.94</c:v>
                </c:pt>
                <c:pt idx="2248">
                  <c:v>64.959999999999994</c:v>
                </c:pt>
                <c:pt idx="2249">
                  <c:v>64.98</c:v>
                </c:pt>
                <c:pt idx="2250">
                  <c:v>65</c:v>
                </c:pt>
                <c:pt idx="2251">
                  <c:v>65.02</c:v>
                </c:pt>
                <c:pt idx="2252">
                  <c:v>65.040000000000006</c:v>
                </c:pt>
                <c:pt idx="2253">
                  <c:v>65.06</c:v>
                </c:pt>
                <c:pt idx="2254">
                  <c:v>65.08</c:v>
                </c:pt>
                <c:pt idx="2255">
                  <c:v>65.099999999999994</c:v>
                </c:pt>
                <c:pt idx="2256">
                  <c:v>65.12</c:v>
                </c:pt>
                <c:pt idx="2257">
                  <c:v>65.14</c:v>
                </c:pt>
                <c:pt idx="2258">
                  <c:v>65.16</c:v>
                </c:pt>
                <c:pt idx="2259">
                  <c:v>65.180000000000007</c:v>
                </c:pt>
                <c:pt idx="2260">
                  <c:v>65.2</c:v>
                </c:pt>
                <c:pt idx="2261">
                  <c:v>65.22</c:v>
                </c:pt>
                <c:pt idx="2262">
                  <c:v>65.239999999999995</c:v>
                </c:pt>
                <c:pt idx="2263">
                  <c:v>65.260000000000005</c:v>
                </c:pt>
                <c:pt idx="2264">
                  <c:v>65.28</c:v>
                </c:pt>
                <c:pt idx="2265">
                  <c:v>65.3</c:v>
                </c:pt>
                <c:pt idx="2266">
                  <c:v>65.319999999999993</c:v>
                </c:pt>
                <c:pt idx="2267">
                  <c:v>65.34</c:v>
                </c:pt>
                <c:pt idx="2268">
                  <c:v>65.36</c:v>
                </c:pt>
                <c:pt idx="2269">
                  <c:v>65.38</c:v>
                </c:pt>
                <c:pt idx="2270">
                  <c:v>65.400000000000006</c:v>
                </c:pt>
                <c:pt idx="2271">
                  <c:v>65.42</c:v>
                </c:pt>
                <c:pt idx="2272">
                  <c:v>65.44</c:v>
                </c:pt>
                <c:pt idx="2273">
                  <c:v>65.459999999999994</c:v>
                </c:pt>
                <c:pt idx="2274">
                  <c:v>65.48</c:v>
                </c:pt>
                <c:pt idx="2275">
                  <c:v>65.5</c:v>
                </c:pt>
                <c:pt idx="2276">
                  <c:v>65.52</c:v>
                </c:pt>
                <c:pt idx="2277">
                  <c:v>65.540000000000006</c:v>
                </c:pt>
                <c:pt idx="2278">
                  <c:v>65.56</c:v>
                </c:pt>
                <c:pt idx="2279">
                  <c:v>65.58</c:v>
                </c:pt>
                <c:pt idx="2280">
                  <c:v>65.599999999999994</c:v>
                </c:pt>
                <c:pt idx="2281">
                  <c:v>65.62</c:v>
                </c:pt>
                <c:pt idx="2282">
                  <c:v>65.64</c:v>
                </c:pt>
                <c:pt idx="2283">
                  <c:v>65.66</c:v>
                </c:pt>
                <c:pt idx="2284">
                  <c:v>65.680000000000007</c:v>
                </c:pt>
                <c:pt idx="2285">
                  <c:v>65.7</c:v>
                </c:pt>
                <c:pt idx="2286">
                  <c:v>65.72</c:v>
                </c:pt>
                <c:pt idx="2287">
                  <c:v>65.739999999999995</c:v>
                </c:pt>
                <c:pt idx="2288">
                  <c:v>65.760000000000005</c:v>
                </c:pt>
                <c:pt idx="2289">
                  <c:v>65.78</c:v>
                </c:pt>
                <c:pt idx="2290">
                  <c:v>65.8</c:v>
                </c:pt>
                <c:pt idx="2291">
                  <c:v>65.819999999999993</c:v>
                </c:pt>
                <c:pt idx="2292">
                  <c:v>65.84</c:v>
                </c:pt>
                <c:pt idx="2293">
                  <c:v>65.86</c:v>
                </c:pt>
                <c:pt idx="2294">
                  <c:v>65.88</c:v>
                </c:pt>
                <c:pt idx="2295">
                  <c:v>65.900000000000006</c:v>
                </c:pt>
                <c:pt idx="2296">
                  <c:v>65.92</c:v>
                </c:pt>
                <c:pt idx="2297">
                  <c:v>65.94</c:v>
                </c:pt>
                <c:pt idx="2298">
                  <c:v>65.959999999999994</c:v>
                </c:pt>
                <c:pt idx="2299">
                  <c:v>65.98</c:v>
                </c:pt>
                <c:pt idx="2300">
                  <c:v>66</c:v>
                </c:pt>
                <c:pt idx="2301">
                  <c:v>66.02</c:v>
                </c:pt>
                <c:pt idx="2302">
                  <c:v>66.040000000000006</c:v>
                </c:pt>
                <c:pt idx="2303">
                  <c:v>66.06</c:v>
                </c:pt>
                <c:pt idx="2304">
                  <c:v>66.08</c:v>
                </c:pt>
                <c:pt idx="2305">
                  <c:v>66.099999999999994</c:v>
                </c:pt>
                <c:pt idx="2306">
                  <c:v>66.12</c:v>
                </c:pt>
                <c:pt idx="2307">
                  <c:v>66.14</c:v>
                </c:pt>
                <c:pt idx="2308">
                  <c:v>66.16</c:v>
                </c:pt>
                <c:pt idx="2309">
                  <c:v>66.180000000000007</c:v>
                </c:pt>
                <c:pt idx="2310">
                  <c:v>66.2</c:v>
                </c:pt>
                <c:pt idx="2311">
                  <c:v>66.22</c:v>
                </c:pt>
                <c:pt idx="2312">
                  <c:v>66.239999999999995</c:v>
                </c:pt>
                <c:pt idx="2313">
                  <c:v>66.260000000000005</c:v>
                </c:pt>
                <c:pt idx="2314">
                  <c:v>66.28</c:v>
                </c:pt>
                <c:pt idx="2315">
                  <c:v>66.3</c:v>
                </c:pt>
                <c:pt idx="2316">
                  <c:v>66.319999999999993</c:v>
                </c:pt>
                <c:pt idx="2317">
                  <c:v>66.34</c:v>
                </c:pt>
                <c:pt idx="2318">
                  <c:v>66.36</c:v>
                </c:pt>
                <c:pt idx="2319">
                  <c:v>66.38</c:v>
                </c:pt>
                <c:pt idx="2320">
                  <c:v>66.400000000000006</c:v>
                </c:pt>
                <c:pt idx="2321">
                  <c:v>66.42</c:v>
                </c:pt>
                <c:pt idx="2322">
                  <c:v>66.44</c:v>
                </c:pt>
                <c:pt idx="2323">
                  <c:v>66.459999999999994</c:v>
                </c:pt>
                <c:pt idx="2324">
                  <c:v>66.48</c:v>
                </c:pt>
                <c:pt idx="2325">
                  <c:v>66.5</c:v>
                </c:pt>
                <c:pt idx="2326">
                  <c:v>66.52</c:v>
                </c:pt>
                <c:pt idx="2327">
                  <c:v>66.540000000000006</c:v>
                </c:pt>
                <c:pt idx="2328">
                  <c:v>66.56</c:v>
                </c:pt>
                <c:pt idx="2329">
                  <c:v>66.58</c:v>
                </c:pt>
                <c:pt idx="2330">
                  <c:v>66.599999999999994</c:v>
                </c:pt>
                <c:pt idx="2331">
                  <c:v>66.62</c:v>
                </c:pt>
                <c:pt idx="2332">
                  <c:v>66.64</c:v>
                </c:pt>
                <c:pt idx="2333">
                  <c:v>66.66</c:v>
                </c:pt>
                <c:pt idx="2334">
                  <c:v>66.680000000000007</c:v>
                </c:pt>
                <c:pt idx="2335">
                  <c:v>66.7</c:v>
                </c:pt>
                <c:pt idx="2336">
                  <c:v>66.72</c:v>
                </c:pt>
                <c:pt idx="2337">
                  <c:v>66.739999999999995</c:v>
                </c:pt>
                <c:pt idx="2338">
                  <c:v>66.760000000000005</c:v>
                </c:pt>
                <c:pt idx="2339">
                  <c:v>66.78</c:v>
                </c:pt>
                <c:pt idx="2340">
                  <c:v>66.8</c:v>
                </c:pt>
                <c:pt idx="2341">
                  <c:v>66.819999999999993</c:v>
                </c:pt>
                <c:pt idx="2342">
                  <c:v>66.84</c:v>
                </c:pt>
                <c:pt idx="2343">
                  <c:v>66.86</c:v>
                </c:pt>
                <c:pt idx="2344">
                  <c:v>66.88</c:v>
                </c:pt>
                <c:pt idx="2345">
                  <c:v>66.900000000000006</c:v>
                </c:pt>
                <c:pt idx="2346">
                  <c:v>66.92</c:v>
                </c:pt>
                <c:pt idx="2347">
                  <c:v>66.94</c:v>
                </c:pt>
                <c:pt idx="2348">
                  <c:v>66.959999999999994</c:v>
                </c:pt>
                <c:pt idx="2349">
                  <c:v>66.98</c:v>
                </c:pt>
                <c:pt idx="2350">
                  <c:v>67</c:v>
                </c:pt>
                <c:pt idx="2351">
                  <c:v>67.02</c:v>
                </c:pt>
                <c:pt idx="2352">
                  <c:v>67.040000000000006</c:v>
                </c:pt>
                <c:pt idx="2353">
                  <c:v>67.06</c:v>
                </c:pt>
                <c:pt idx="2354">
                  <c:v>67.08</c:v>
                </c:pt>
                <c:pt idx="2355">
                  <c:v>67.099999999999994</c:v>
                </c:pt>
                <c:pt idx="2356">
                  <c:v>67.12</c:v>
                </c:pt>
                <c:pt idx="2357">
                  <c:v>67.14</c:v>
                </c:pt>
                <c:pt idx="2358">
                  <c:v>67.16</c:v>
                </c:pt>
                <c:pt idx="2359">
                  <c:v>67.180000000000007</c:v>
                </c:pt>
                <c:pt idx="2360">
                  <c:v>67.2</c:v>
                </c:pt>
                <c:pt idx="2361">
                  <c:v>67.22</c:v>
                </c:pt>
                <c:pt idx="2362">
                  <c:v>67.239999999999995</c:v>
                </c:pt>
                <c:pt idx="2363">
                  <c:v>67.260000000000005</c:v>
                </c:pt>
                <c:pt idx="2364">
                  <c:v>67.28</c:v>
                </c:pt>
                <c:pt idx="2365">
                  <c:v>67.3</c:v>
                </c:pt>
                <c:pt idx="2366">
                  <c:v>67.319999999999993</c:v>
                </c:pt>
                <c:pt idx="2367">
                  <c:v>67.34</c:v>
                </c:pt>
                <c:pt idx="2368">
                  <c:v>67.36</c:v>
                </c:pt>
                <c:pt idx="2369">
                  <c:v>67.38</c:v>
                </c:pt>
                <c:pt idx="2370">
                  <c:v>67.400000000000006</c:v>
                </c:pt>
                <c:pt idx="2371">
                  <c:v>67.42</c:v>
                </c:pt>
                <c:pt idx="2372">
                  <c:v>67.44</c:v>
                </c:pt>
                <c:pt idx="2373">
                  <c:v>67.459999999999994</c:v>
                </c:pt>
                <c:pt idx="2374">
                  <c:v>67.48</c:v>
                </c:pt>
                <c:pt idx="2375">
                  <c:v>67.5</c:v>
                </c:pt>
                <c:pt idx="2376">
                  <c:v>67.52</c:v>
                </c:pt>
                <c:pt idx="2377">
                  <c:v>67.540000000000006</c:v>
                </c:pt>
                <c:pt idx="2378">
                  <c:v>67.56</c:v>
                </c:pt>
                <c:pt idx="2379">
                  <c:v>67.58</c:v>
                </c:pt>
                <c:pt idx="2380">
                  <c:v>67.599999999999994</c:v>
                </c:pt>
                <c:pt idx="2381">
                  <c:v>67.62</c:v>
                </c:pt>
                <c:pt idx="2382">
                  <c:v>67.64</c:v>
                </c:pt>
                <c:pt idx="2383">
                  <c:v>67.66</c:v>
                </c:pt>
                <c:pt idx="2384">
                  <c:v>67.680000000000007</c:v>
                </c:pt>
                <c:pt idx="2385">
                  <c:v>67.7</c:v>
                </c:pt>
                <c:pt idx="2386">
                  <c:v>67.72</c:v>
                </c:pt>
                <c:pt idx="2387">
                  <c:v>67.739999999999995</c:v>
                </c:pt>
                <c:pt idx="2388">
                  <c:v>67.760000000000005</c:v>
                </c:pt>
                <c:pt idx="2389">
                  <c:v>67.78</c:v>
                </c:pt>
                <c:pt idx="2390">
                  <c:v>67.8</c:v>
                </c:pt>
                <c:pt idx="2391">
                  <c:v>67.819999999999993</c:v>
                </c:pt>
                <c:pt idx="2392">
                  <c:v>67.84</c:v>
                </c:pt>
                <c:pt idx="2393">
                  <c:v>67.86</c:v>
                </c:pt>
                <c:pt idx="2394">
                  <c:v>67.88</c:v>
                </c:pt>
                <c:pt idx="2395">
                  <c:v>67.900000000000006</c:v>
                </c:pt>
                <c:pt idx="2396">
                  <c:v>67.92</c:v>
                </c:pt>
                <c:pt idx="2397">
                  <c:v>67.94</c:v>
                </c:pt>
                <c:pt idx="2398">
                  <c:v>67.959999999999994</c:v>
                </c:pt>
                <c:pt idx="2399">
                  <c:v>67.98</c:v>
                </c:pt>
                <c:pt idx="2400">
                  <c:v>68</c:v>
                </c:pt>
                <c:pt idx="2401">
                  <c:v>68.02</c:v>
                </c:pt>
                <c:pt idx="2402">
                  <c:v>68.040000000000006</c:v>
                </c:pt>
                <c:pt idx="2403">
                  <c:v>68.06</c:v>
                </c:pt>
                <c:pt idx="2404">
                  <c:v>68.08</c:v>
                </c:pt>
                <c:pt idx="2405">
                  <c:v>68.099999999999994</c:v>
                </c:pt>
                <c:pt idx="2406">
                  <c:v>68.12</c:v>
                </c:pt>
                <c:pt idx="2407">
                  <c:v>68.14</c:v>
                </c:pt>
                <c:pt idx="2408">
                  <c:v>68.16</c:v>
                </c:pt>
                <c:pt idx="2409">
                  <c:v>68.180000000000007</c:v>
                </c:pt>
                <c:pt idx="2410">
                  <c:v>68.2</c:v>
                </c:pt>
                <c:pt idx="2411">
                  <c:v>68.22</c:v>
                </c:pt>
                <c:pt idx="2412">
                  <c:v>68.239999999999995</c:v>
                </c:pt>
                <c:pt idx="2413">
                  <c:v>68.260000000000005</c:v>
                </c:pt>
                <c:pt idx="2414">
                  <c:v>68.28</c:v>
                </c:pt>
                <c:pt idx="2415">
                  <c:v>68.3</c:v>
                </c:pt>
                <c:pt idx="2416">
                  <c:v>68.319999999999993</c:v>
                </c:pt>
                <c:pt idx="2417">
                  <c:v>68.34</c:v>
                </c:pt>
                <c:pt idx="2418">
                  <c:v>68.36</c:v>
                </c:pt>
                <c:pt idx="2419">
                  <c:v>68.38</c:v>
                </c:pt>
                <c:pt idx="2420">
                  <c:v>68.400000000000006</c:v>
                </c:pt>
                <c:pt idx="2421">
                  <c:v>68.42</c:v>
                </c:pt>
                <c:pt idx="2422">
                  <c:v>68.44</c:v>
                </c:pt>
                <c:pt idx="2423">
                  <c:v>68.459999999999994</c:v>
                </c:pt>
                <c:pt idx="2424">
                  <c:v>68.48</c:v>
                </c:pt>
                <c:pt idx="2425">
                  <c:v>68.5</c:v>
                </c:pt>
                <c:pt idx="2426">
                  <c:v>68.52</c:v>
                </c:pt>
                <c:pt idx="2427">
                  <c:v>68.540000000000006</c:v>
                </c:pt>
                <c:pt idx="2428">
                  <c:v>68.56</c:v>
                </c:pt>
                <c:pt idx="2429">
                  <c:v>68.58</c:v>
                </c:pt>
                <c:pt idx="2430">
                  <c:v>68.599999999999994</c:v>
                </c:pt>
                <c:pt idx="2431">
                  <c:v>68.62</c:v>
                </c:pt>
                <c:pt idx="2432">
                  <c:v>68.64</c:v>
                </c:pt>
                <c:pt idx="2433">
                  <c:v>68.66</c:v>
                </c:pt>
                <c:pt idx="2434">
                  <c:v>68.680000000000007</c:v>
                </c:pt>
                <c:pt idx="2435">
                  <c:v>68.7</c:v>
                </c:pt>
                <c:pt idx="2436">
                  <c:v>68.72</c:v>
                </c:pt>
                <c:pt idx="2437">
                  <c:v>68.739999999999995</c:v>
                </c:pt>
                <c:pt idx="2438">
                  <c:v>68.760000000000005</c:v>
                </c:pt>
                <c:pt idx="2439">
                  <c:v>68.78</c:v>
                </c:pt>
                <c:pt idx="2440">
                  <c:v>68.8</c:v>
                </c:pt>
                <c:pt idx="2441">
                  <c:v>68.819999999999993</c:v>
                </c:pt>
                <c:pt idx="2442">
                  <c:v>68.84</c:v>
                </c:pt>
                <c:pt idx="2443">
                  <c:v>68.86</c:v>
                </c:pt>
                <c:pt idx="2444">
                  <c:v>68.88</c:v>
                </c:pt>
                <c:pt idx="2445">
                  <c:v>68.900000000000006</c:v>
                </c:pt>
                <c:pt idx="2446">
                  <c:v>68.92</c:v>
                </c:pt>
                <c:pt idx="2447">
                  <c:v>68.94</c:v>
                </c:pt>
                <c:pt idx="2448">
                  <c:v>68.959999999999994</c:v>
                </c:pt>
                <c:pt idx="2449">
                  <c:v>68.98</c:v>
                </c:pt>
                <c:pt idx="2450">
                  <c:v>69</c:v>
                </c:pt>
                <c:pt idx="2451">
                  <c:v>69.02</c:v>
                </c:pt>
                <c:pt idx="2452">
                  <c:v>69.040000000000006</c:v>
                </c:pt>
                <c:pt idx="2453">
                  <c:v>69.06</c:v>
                </c:pt>
                <c:pt idx="2454">
                  <c:v>69.08</c:v>
                </c:pt>
                <c:pt idx="2455">
                  <c:v>69.099999999999994</c:v>
                </c:pt>
                <c:pt idx="2456">
                  <c:v>69.12</c:v>
                </c:pt>
                <c:pt idx="2457">
                  <c:v>69.14</c:v>
                </c:pt>
                <c:pt idx="2458">
                  <c:v>69.16</c:v>
                </c:pt>
                <c:pt idx="2459">
                  <c:v>69.180000000000007</c:v>
                </c:pt>
                <c:pt idx="2460">
                  <c:v>69.2</c:v>
                </c:pt>
                <c:pt idx="2461">
                  <c:v>69.22</c:v>
                </c:pt>
                <c:pt idx="2462">
                  <c:v>69.239999999999995</c:v>
                </c:pt>
                <c:pt idx="2463">
                  <c:v>69.260000000000005</c:v>
                </c:pt>
                <c:pt idx="2464">
                  <c:v>69.28</c:v>
                </c:pt>
                <c:pt idx="2465">
                  <c:v>69.3</c:v>
                </c:pt>
                <c:pt idx="2466">
                  <c:v>69.319999999999993</c:v>
                </c:pt>
                <c:pt idx="2467">
                  <c:v>69.34</c:v>
                </c:pt>
                <c:pt idx="2468">
                  <c:v>69.36</c:v>
                </c:pt>
                <c:pt idx="2469">
                  <c:v>69.38</c:v>
                </c:pt>
                <c:pt idx="2470">
                  <c:v>69.400000000000006</c:v>
                </c:pt>
                <c:pt idx="2471">
                  <c:v>69.42</c:v>
                </c:pt>
                <c:pt idx="2472">
                  <c:v>69.44</c:v>
                </c:pt>
                <c:pt idx="2473">
                  <c:v>69.459999999999994</c:v>
                </c:pt>
                <c:pt idx="2474">
                  <c:v>69.48</c:v>
                </c:pt>
                <c:pt idx="2475">
                  <c:v>69.5</c:v>
                </c:pt>
                <c:pt idx="2476">
                  <c:v>69.52</c:v>
                </c:pt>
                <c:pt idx="2477">
                  <c:v>69.540000000000006</c:v>
                </c:pt>
                <c:pt idx="2478">
                  <c:v>69.56</c:v>
                </c:pt>
                <c:pt idx="2479">
                  <c:v>69.58</c:v>
                </c:pt>
                <c:pt idx="2480">
                  <c:v>69.599999999999994</c:v>
                </c:pt>
                <c:pt idx="2481">
                  <c:v>69.62</c:v>
                </c:pt>
                <c:pt idx="2482">
                  <c:v>69.64</c:v>
                </c:pt>
                <c:pt idx="2483">
                  <c:v>69.66</c:v>
                </c:pt>
                <c:pt idx="2484">
                  <c:v>69.680000000000007</c:v>
                </c:pt>
                <c:pt idx="2485">
                  <c:v>69.7</c:v>
                </c:pt>
                <c:pt idx="2486">
                  <c:v>69.72</c:v>
                </c:pt>
                <c:pt idx="2487">
                  <c:v>69.739999999999995</c:v>
                </c:pt>
                <c:pt idx="2488">
                  <c:v>69.760000000000005</c:v>
                </c:pt>
                <c:pt idx="2489">
                  <c:v>69.78</c:v>
                </c:pt>
                <c:pt idx="2490">
                  <c:v>69.8</c:v>
                </c:pt>
                <c:pt idx="2491">
                  <c:v>69.819999999999993</c:v>
                </c:pt>
                <c:pt idx="2492">
                  <c:v>69.84</c:v>
                </c:pt>
                <c:pt idx="2493">
                  <c:v>69.86</c:v>
                </c:pt>
                <c:pt idx="2494">
                  <c:v>69.88</c:v>
                </c:pt>
                <c:pt idx="2495">
                  <c:v>69.900000000000006</c:v>
                </c:pt>
                <c:pt idx="2496">
                  <c:v>69.92</c:v>
                </c:pt>
                <c:pt idx="2497">
                  <c:v>69.94</c:v>
                </c:pt>
                <c:pt idx="2498">
                  <c:v>69.959999999999994</c:v>
                </c:pt>
                <c:pt idx="2499">
                  <c:v>69.98</c:v>
                </c:pt>
                <c:pt idx="2500">
                  <c:v>70</c:v>
                </c:pt>
                <c:pt idx="2501">
                  <c:v>70.02</c:v>
                </c:pt>
                <c:pt idx="2502">
                  <c:v>70.040000000000006</c:v>
                </c:pt>
                <c:pt idx="2503">
                  <c:v>70.06</c:v>
                </c:pt>
                <c:pt idx="2504">
                  <c:v>70.08</c:v>
                </c:pt>
                <c:pt idx="2505">
                  <c:v>70.099999999999994</c:v>
                </c:pt>
                <c:pt idx="2506">
                  <c:v>70.12</c:v>
                </c:pt>
                <c:pt idx="2507">
                  <c:v>70.14</c:v>
                </c:pt>
                <c:pt idx="2508">
                  <c:v>70.16</c:v>
                </c:pt>
                <c:pt idx="2509">
                  <c:v>70.180000000000007</c:v>
                </c:pt>
                <c:pt idx="2510">
                  <c:v>70.2</c:v>
                </c:pt>
                <c:pt idx="2511">
                  <c:v>70.22</c:v>
                </c:pt>
                <c:pt idx="2512">
                  <c:v>70.239999999999995</c:v>
                </c:pt>
                <c:pt idx="2513">
                  <c:v>70.260000000000005</c:v>
                </c:pt>
                <c:pt idx="2514">
                  <c:v>70.28</c:v>
                </c:pt>
                <c:pt idx="2515">
                  <c:v>70.3</c:v>
                </c:pt>
                <c:pt idx="2516">
                  <c:v>70.319999999999993</c:v>
                </c:pt>
                <c:pt idx="2517">
                  <c:v>70.34</c:v>
                </c:pt>
                <c:pt idx="2518">
                  <c:v>70.36</c:v>
                </c:pt>
                <c:pt idx="2519">
                  <c:v>70.38</c:v>
                </c:pt>
                <c:pt idx="2520">
                  <c:v>70.400000000000006</c:v>
                </c:pt>
                <c:pt idx="2521">
                  <c:v>70.42</c:v>
                </c:pt>
                <c:pt idx="2522">
                  <c:v>70.44</c:v>
                </c:pt>
                <c:pt idx="2523">
                  <c:v>70.459999999999994</c:v>
                </c:pt>
                <c:pt idx="2524">
                  <c:v>70.48</c:v>
                </c:pt>
                <c:pt idx="2525">
                  <c:v>70.5</c:v>
                </c:pt>
                <c:pt idx="2526">
                  <c:v>70.52</c:v>
                </c:pt>
                <c:pt idx="2527">
                  <c:v>70.540000000000006</c:v>
                </c:pt>
                <c:pt idx="2528">
                  <c:v>70.56</c:v>
                </c:pt>
                <c:pt idx="2529">
                  <c:v>70.58</c:v>
                </c:pt>
                <c:pt idx="2530">
                  <c:v>70.599999999999994</c:v>
                </c:pt>
                <c:pt idx="2531">
                  <c:v>70.62</c:v>
                </c:pt>
                <c:pt idx="2532">
                  <c:v>70.64</c:v>
                </c:pt>
                <c:pt idx="2533">
                  <c:v>70.66</c:v>
                </c:pt>
                <c:pt idx="2534">
                  <c:v>70.680000000000007</c:v>
                </c:pt>
                <c:pt idx="2535">
                  <c:v>70.7</c:v>
                </c:pt>
                <c:pt idx="2536">
                  <c:v>70.72</c:v>
                </c:pt>
                <c:pt idx="2537">
                  <c:v>70.739999999999995</c:v>
                </c:pt>
                <c:pt idx="2538">
                  <c:v>70.760000000000005</c:v>
                </c:pt>
                <c:pt idx="2539">
                  <c:v>70.78</c:v>
                </c:pt>
                <c:pt idx="2540">
                  <c:v>70.8</c:v>
                </c:pt>
                <c:pt idx="2541">
                  <c:v>70.819999999999993</c:v>
                </c:pt>
                <c:pt idx="2542">
                  <c:v>70.84</c:v>
                </c:pt>
                <c:pt idx="2543">
                  <c:v>70.86</c:v>
                </c:pt>
                <c:pt idx="2544">
                  <c:v>70.88</c:v>
                </c:pt>
                <c:pt idx="2545">
                  <c:v>70.900000000000006</c:v>
                </c:pt>
                <c:pt idx="2546">
                  <c:v>70.92</c:v>
                </c:pt>
                <c:pt idx="2547">
                  <c:v>70.94</c:v>
                </c:pt>
                <c:pt idx="2548">
                  <c:v>70.959999999999994</c:v>
                </c:pt>
                <c:pt idx="2549">
                  <c:v>70.98</c:v>
                </c:pt>
                <c:pt idx="2550">
                  <c:v>71</c:v>
                </c:pt>
                <c:pt idx="2551">
                  <c:v>71.02</c:v>
                </c:pt>
                <c:pt idx="2552">
                  <c:v>71.040000000000006</c:v>
                </c:pt>
                <c:pt idx="2553">
                  <c:v>71.06</c:v>
                </c:pt>
                <c:pt idx="2554">
                  <c:v>71.08</c:v>
                </c:pt>
                <c:pt idx="2555">
                  <c:v>71.099999999999994</c:v>
                </c:pt>
                <c:pt idx="2556">
                  <c:v>71.12</c:v>
                </c:pt>
                <c:pt idx="2557">
                  <c:v>71.14</c:v>
                </c:pt>
                <c:pt idx="2558">
                  <c:v>71.16</c:v>
                </c:pt>
                <c:pt idx="2559">
                  <c:v>71.180000000000007</c:v>
                </c:pt>
                <c:pt idx="2560">
                  <c:v>71.2</c:v>
                </c:pt>
                <c:pt idx="2561">
                  <c:v>71.22</c:v>
                </c:pt>
                <c:pt idx="2562">
                  <c:v>71.239999999999995</c:v>
                </c:pt>
                <c:pt idx="2563">
                  <c:v>71.260000000000005</c:v>
                </c:pt>
                <c:pt idx="2564">
                  <c:v>71.28</c:v>
                </c:pt>
                <c:pt idx="2565">
                  <c:v>71.3</c:v>
                </c:pt>
                <c:pt idx="2566">
                  <c:v>71.319999999999993</c:v>
                </c:pt>
                <c:pt idx="2567">
                  <c:v>71.34</c:v>
                </c:pt>
                <c:pt idx="2568">
                  <c:v>71.36</c:v>
                </c:pt>
                <c:pt idx="2569">
                  <c:v>71.38</c:v>
                </c:pt>
                <c:pt idx="2570">
                  <c:v>71.400000000000006</c:v>
                </c:pt>
                <c:pt idx="2571">
                  <c:v>71.42</c:v>
                </c:pt>
                <c:pt idx="2572">
                  <c:v>71.44</c:v>
                </c:pt>
                <c:pt idx="2573">
                  <c:v>71.459999999999994</c:v>
                </c:pt>
                <c:pt idx="2574">
                  <c:v>71.48</c:v>
                </c:pt>
                <c:pt idx="2575">
                  <c:v>71.5</c:v>
                </c:pt>
                <c:pt idx="2576">
                  <c:v>71.52</c:v>
                </c:pt>
                <c:pt idx="2577">
                  <c:v>71.540000000000006</c:v>
                </c:pt>
                <c:pt idx="2578">
                  <c:v>71.56</c:v>
                </c:pt>
                <c:pt idx="2579">
                  <c:v>71.58</c:v>
                </c:pt>
                <c:pt idx="2580">
                  <c:v>71.599999999999994</c:v>
                </c:pt>
                <c:pt idx="2581">
                  <c:v>71.62</c:v>
                </c:pt>
                <c:pt idx="2582">
                  <c:v>71.64</c:v>
                </c:pt>
                <c:pt idx="2583">
                  <c:v>71.66</c:v>
                </c:pt>
                <c:pt idx="2584">
                  <c:v>71.680000000000007</c:v>
                </c:pt>
                <c:pt idx="2585">
                  <c:v>71.7</c:v>
                </c:pt>
                <c:pt idx="2586">
                  <c:v>71.72</c:v>
                </c:pt>
                <c:pt idx="2587">
                  <c:v>71.739999999999995</c:v>
                </c:pt>
                <c:pt idx="2588">
                  <c:v>71.760000000000005</c:v>
                </c:pt>
                <c:pt idx="2589">
                  <c:v>71.78</c:v>
                </c:pt>
                <c:pt idx="2590">
                  <c:v>71.8</c:v>
                </c:pt>
                <c:pt idx="2591">
                  <c:v>71.819999999999993</c:v>
                </c:pt>
                <c:pt idx="2592">
                  <c:v>71.84</c:v>
                </c:pt>
                <c:pt idx="2593">
                  <c:v>71.86</c:v>
                </c:pt>
                <c:pt idx="2594">
                  <c:v>71.88</c:v>
                </c:pt>
                <c:pt idx="2595">
                  <c:v>71.900000000000006</c:v>
                </c:pt>
                <c:pt idx="2596">
                  <c:v>71.92</c:v>
                </c:pt>
                <c:pt idx="2597">
                  <c:v>71.94</c:v>
                </c:pt>
                <c:pt idx="2598">
                  <c:v>71.959999999999994</c:v>
                </c:pt>
                <c:pt idx="2599">
                  <c:v>71.98</c:v>
                </c:pt>
                <c:pt idx="2600">
                  <c:v>72</c:v>
                </c:pt>
                <c:pt idx="2601">
                  <c:v>72.02</c:v>
                </c:pt>
                <c:pt idx="2602">
                  <c:v>72.040000000000006</c:v>
                </c:pt>
                <c:pt idx="2603">
                  <c:v>72.06</c:v>
                </c:pt>
                <c:pt idx="2604">
                  <c:v>72.08</c:v>
                </c:pt>
                <c:pt idx="2605">
                  <c:v>72.099999999999994</c:v>
                </c:pt>
                <c:pt idx="2606">
                  <c:v>72.12</c:v>
                </c:pt>
                <c:pt idx="2607">
                  <c:v>72.14</c:v>
                </c:pt>
                <c:pt idx="2608">
                  <c:v>72.16</c:v>
                </c:pt>
                <c:pt idx="2609">
                  <c:v>72.180000000000007</c:v>
                </c:pt>
                <c:pt idx="2610">
                  <c:v>72.2</c:v>
                </c:pt>
                <c:pt idx="2611">
                  <c:v>72.22</c:v>
                </c:pt>
                <c:pt idx="2612">
                  <c:v>72.239999999999995</c:v>
                </c:pt>
                <c:pt idx="2613">
                  <c:v>72.260000000000005</c:v>
                </c:pt>
                <c:pt idx="2614">
                  <c:v>72.28</c:v>
                </c:pt>
                <c:pt idx="2615">
                  <c:v>72.3</c:v>
                </c:pt>
                <c:pt idx="2616">
                  <c:v>72.319999999999993</c:v>
                </c:pt>
                <c:pt idx="2617">
                  <c:v>72.34</c:v>
                </c:pt>
                <c:pt idx="2618">
                  <c:v>72.36</c:v>
                </c:pt>
                <c:pt idx="2619">
                  <c:v>72.38</c:v>
                </c:pt>
                <c:pt idx="2620">
                  <c:v>72.400000000000006</c:v>
                </c:pt>
                <c:pt idx="2621">
                  <c:v>72.42</c:v>
                </c:pt>
                <c:pt idx="2622">
                  <c:v>72.44</c:v>
                </c:pt>
                <c:pt idx="2623">
                  <c:v>72.459999999999994</c:v>
                </c:pt>
                <c:pt idx="2624">
                  <c:v>72.48</c:v>
                </c:pt>
                <c:pt idx="2625">
                  <c:v>72.5</c:v>
                </c:pt>
                <c:pt idx="2626">
                  <c:v>72.52</c:v>
                </c:pt>
                <c:pt idx="2627">
                  <c:v>72.540000000000006</c:v>
                </c:pt>
                <c:pt idx="2628">
                  <c:v>72.56</c:v>
                </c:pt>
                <c:pt idx="2629">
                  <c:v>72.58</c:v>
                </c:pt>
                <c:pt idx="2630">
                  <c:v>72.599999999999994</c:v>
                </c:pt>
                <c:pt idx="2631">
                  <c:v>72.62</c:v>
                </c:pt>
                <c:pt idx="2632">
                  <c:v>72.64</c:v>
                </c:pt>
                <c:pt idx="2633">
                  <c:v>72.66</c:v>
                </c:pt>
                <c:pt idx="2634">
                  <c:v>72.680000000000007</c:v>
                </c:pt>
                <c:pt idx="2635">
                  <c:v>72.7</c:v>
                </c:pt>
                <c:pt idx="2636">
                  <c:v>72.72</c:v>
                </c:pt>
                <c:pt idx="2637">
                  <c:v>72.739999999999995</c:v>
                </c:pt>
                <c:pt idx="2638">
                  <c:v>72.760000000000005</c:v>
                </c:pt>
                <c:pt idx="2639">
                  <c:v>72.78</c:v>
                </c:pt>
                <c:pt idx="2640">
                  <c:v>72.8</c:v>
                </c:pt>
                <c:pt idx="2641">
                  <c:v>72.819999999999993</c:v>
                </c:pt>
                <c:pt idx="2642">
                  <c:v>72.84</c:v>
                </c:pt>
                <c:pt idx="2643">
                  <c:v>72.86</c:v>
                </c:pt>
                <c:pt idx="2644">
                  <c:v>72.88</c:v>
                </c:pt>
                <c:pt idx="2645">
                  <c:v>72.900000000000006</c:v>
                </c:pt>
                <c:pt idx="2646">
                  <c:v>72.92</c:v>
                </c:pt>
                <c:pt idx="2647">
                  <c:v>72.94</c:v>
                </c:pt>
                <c:pt idx="2648">
                  <c:v>72.959999999999994</c:v>
                </c:pt>
                <c:pt idx="2649">
                  <c:v>72.98</c:v>
                </c:pt>
                <c:pt idx="2650">
                  <c:v>73</c:v>
                </c:pt>
                <c:pt idx="2651">
                  <c:v>73.02</c:v>
                </c:pt>
                <c:pt idx="2652">
                  <c:v>73.040000000000006</c:v>
                </c:pt>
                <c:pt idx="2653">
                  <c:v>73.06</c:v>
                </c:pt>
                <c:pt idx="2654">
                  <c:v>73.08</c:v>
                </c:pt>
                <c:pt idx="2655">
                  <c:v>73.099999999999994</c:v>
                </c:pt>
                <c:pt idx="2656">
                  <c:v>73.12</c:v>
                </c:pt>
                <c:pt idx="2657">
                  <c:v>73.14</c:v>
                </c:pt>
                <c:pt idx="2658">
                  <c:v>73.16</c:v>
                </c:pt>
                <c:pt idx="2659">
                  <c:v>73.180000000000007</c:v>
                </c:pt>
                <c:pt idx="2660">
                  <c:v>73.2</c:v>
                </c:pt>
                <c:pt idx="2661">
                  <c:v>73.22</c:v>
                </c:pt>
                <c:pt idx="2662">
                  <c:v>73.239999999999995</c:v>
                </c:pt>
                <c:pt idx="2663">
                  <c:v>73.260000000000005</c:v>
                </c:pt>
                <c:pt idx="2664">
                  <c:v>73.28</c:v>
                </c:pt>
                <c:pt idx="2665">
                  <c:v>73.3</c:v>
                </c:pt>
                <c:pt idx="2666">
                  <c:v>73.319999999999993</c:v>
                </c:pt>
                <c:pt idx="2667">
                  <c:v>73.34</c:v>
                </c:pt>
                <c:pt idx="2668">
                  <c:v>73.36</c:v>
                </c:pt>
                <c:pt idx="2669">
                  <c:v>73.38</c:v>
                </c:pt>
                <c:pt idx="2670">
                  <c:v>73.400000000000006</c:v>
                </c:pt>
                <c:pt idx="2671">
                  <c:v>73.42</c:v>
                </c:pt>
                <c:pt idx="2672">
                  <c:v>73.44</c:v>
                </c:pt>
                <c:pt idx="2673">
                  <c:v>73.459999999999994</c:v>
                </c:pt>
                <c:pt idx="2674">
                  <c:v>73.48</c:v>
                </c:pt>
                <c:pt idx="2675">
                  <c:v>73.5</c:v>
                </c:pt>
                <c:pt idx="2676">
                  <c:v>73.52</c:v>
                </c:pt>
                <c:pt idx="2677">
                  <c:v>73.540000000000006</c:v>
                </c:pt>
                <c:pt idx="2678">
                  <c:v>73.56</c:v>
                </c:pt>
                <c:pt idx="2679">
                  <c:v>73.58</c:v>
                </c:pt>
                <c:pt idx="2680">
                  <c:v>73.599999999999994</c:v>
                </c:pt>
                <c:pt idx="2681">
                  <c:v>73.62</c:v>
                </c:pt>
                <c:pt idx="2682">
                  <c:v>73.64</c:v>
                </c:pt>
                <c:pt idx="2683">
                  <c:v>73.66</c:v>
                </c:pt>
                <c:pt idx="2684">
                  <c:v>73.680000000000007</c:v>
                </c:pt>
                <c:pt idx="2685">
                  <c:v>73.7</c:v>
                </c:pt>
                <c:pt idx="2686">
                  <c:v>73.72</c:v>
                </c:pt>
                <c:pt idx="2687">
                  <c:v>73.739999999999995</c:v>
                </c:pt>
                <c:pt idx="2688">
                  <c:v>73.760000000000005</c:v>
                </c:pt>
                <c:pt idx="2689">
                  <c:v>73.78</c:v>
                </c:pt>
                <c:pt idx="2690">
                  <c:v>73.8</c:v>
                </c:pt>
                <c:pt idx="2691">
                  <c:v>73.819999999999993</c:v>
                </c:pt>
                <c:pt idx="2692">
                  <c:v>73.84</c:v>
                </c:pt>
                <c:pt idx="2693">
                  <c:v>73.86</c:v>
                </c:pt>
                <c:pt idx="2694">
                  <c:v>73.88</c:v>
                </c:pt>
                <c:pt idx="2695">
                  <c:v>73.900000000000006</c:v>
                </c:pt>
                <c:pt idx="2696">
                  <c:v>73.92</c:v>
                </c:pt>
                <c:pt idx="2697">
                  <c:v>73.94</c:v>
                </c:pt>
                <c:pt idx="2698">
                  <c:v>73.959999999999994</c:v>
                </c:pt>
                <c:pt idx="2699">
                  <c:v>73.98</c:v>
                </c:pt>
                <c:pt idx="2700">
                  <c:v>74</c:v>
                </c:pt>
                <c:pt idx="2701">
                  <c:v>74.02</c:v>
                </c:pt>
                <c:pt idx="2702">
                  <c:v>74.040000000000006</c:v>
                </c:pt>
                <c:pt idx="2703">
                  <c:v>74.06</c:v>
                </c:pt>
                <c:pt idx="2704">
                  <c:v>74.08</c:v>
                </c:pt>
                <c:pt idx="2705">
                  <c:v>74.099999999999994</c:v>
                </c:pt>
                <c:pt idx="2706">
                  <c:v>74.12</c:v>
                </c:pt>
                <c:pt idx="2707">
                  <c:v>74.14</c:v>
                </c:pt>
                <c:pt idx="2708">
                  <c:v>74.16</c:v>
                </c:pt>
                <c:pt idx="2709">
                  <c:v>74.180000000000007</c:v>
                </c:pt>
                <c:pt idx="2710">
                  <c:v>74.2</c:v>
                </c:pt>
                <c:pt idx="2711">
                  <c:v>74.22</c:v>
                </c:pt>
                <c:pt idx="2712">
                  <c:v>74.239999999999995</c:v>
                </c:pt>
                <c:pt idx="2713">
                  <c:v>74.260000000000005</c:v>
                </c:pt>
                <c:pt idx="2714">
                  <c:v>74.28</c:v>
                </c:pt>
                <c:pt idx="2715">
                  <c:v>74.3</c:v>
                </c:pt>
                <c:pt idx="2716">
                  <c:v>74.319999999999993</c:v>
                </c:pt>
                <c:pt idx="2717">
                  <c:v>74.34</c:v>
                </c:pt>
                <c:pt idx="2718">
                  <c:v>74.36</c:v>
                </c:pt>
                <c:pt idx="2719">
                  <c:v>74.38</c:v>
                </c:pt>
                <c:pt idx="2720">
                  <c:v>74.400000000000006</c:v>
                </c:pt>
                <c:pt idx="2721">
                  <c:v>74.42</c:v>
                </c:pt>
                <c:pt idx="2722">
                  <c:v>74.44</c:v>
                </c:pt>
                <c:pt idx="2723">
                  <c:v>74.459999999999994</c:v>
                </c:pt>
                <c:pt idx="2724">
                  <c:v>74.48</c:v>
                </c:pt>
                <c:pt idx="2725">
                  <c:v>74.5</c:v>
                </c:pt>
                <c:pt idx="2726">
                  <c:v>74.52</c:v>
                </c:pt>
                <c:pt idx="2727">
                  <c:v>74.540000000000006</c:v>
                </c:pt>
                <c:pt idx="2728">
                  <c:v>74.56</c:v>
                </c:pt>
                <c:pt idx="2729">
                  <c:v>74.58</c:v>
                </c:pt>
                <c:pt idx="2730">
                  <c:v>74.599999999999994</c:v>
                </c:pt>
                <c:pt idx="2731">
                  <c:v>74.62</c:v>
                </c:pt>
                <c:pt idx="2732">
                  <c:v>74.64</c:v>
                </c:pt>
                <c:pt idx="2733">
                  <c:v>74.66</c:v>
                </c:pt>
                <c:pt idx="2734">
                  <c:v>74.680000000000007</c:v>
                </c:pt>
                <c:pt idx="2735">
                  <c:v>74.7</c:v>
                </c:pt>
                <c:pt idx="2736">
                  <c:v>74.72</c:v>
                </c:pt>
                <c:pt idx="2737">
                  <c:v>74.739999999999995</c:v>
                </c:pt>
                <c:pt idx="2738">
                  <c:v>74.760000000000005</c:v>
                </c:pt>
                <c:pt idx="2739">
                  <c:v>74.78</c:v>
                </c:pt>
                <c:pt idx="2740">
                  <c:v>74.8</c:v>
                </c:pt>
                <c:pt idx="2741">
                  <c:v>74.819999999999993</c:v>
                </c:pt>
                <c:pt idx="2742">
                  <c:v>74.84</c:v>
                </c:pt>
                <c:pt idx="2743">
                  <c:v>74.86</c:v>
                </c:pt>
                <c:pt idx="2744">
                  <c:v>74.88</c:v>
                </c:pt>
                <c:pt idx="2745">
                  <c:v>74.900000000000006</c:v>
                </c:pt>
                <c:pt idx="2746">
                  <c:v>74.92</c:v>
                </c:pt>
                <c:pt idx="2747">
                  <c:v>74.94</c:v>
                </c:pt>
                <c:pt idx="2748">
                  <c:v>74.959999999999994</c:v>
                </c:pt>
                <c:pt idx="2749">
                  <c:v>74.98</c:v>
                </c:pt>
                <c:pt idx="2750">
                  <c:v>75</c:v>
                </c:pt>
                <c:pt idx="2751">
                  <c:v>75.02</c:v>
                </c:pt>
                <c:pt idx="2752">
                  <c:v>75.040000000000006</c:v>
                </c:pt>
                <c:pt idx="2753">
                  <c:v>75.06</c:v>
                </c:pt>
                <c:pt idx="2754">
                  <c:v>75.08</c:v>
                </c:pt>
                <c:pt idx="2755">
                  <c:v>75.099999999999994</c:v>
                </c:pt>
                <c:pt idx="2756">
                  <c:v>75.12</c:v>
                </c:pt>
                <c:pt idx="2757">
                  <c:v>75.14</c:v>
                </c:pt>
                <c:pt idx="2758">
                  <c:v>75.16</c:v>
                </c:pt>
                <c:pt idx="2759">
                  <c:v>75.180000000000007</c:v>
                </c:pt>
                <c:pt idx="2760">
                  <c:v>75.2</c:v>
                </c:pt>
                <c:pt idx="2761">
                  <c:v>75.22</c:v>
                </c:pt>
                <c:pt idx="2762">
                  <c:v>75.239999999999995</c:v>
                </c:pt>
                <c:pt idx="2763">
                  <c:v>75.260000000000005</c:v>
                </c:pt>
                <c:pt idx="2764">
                  <c:v>75.28</c:v>
                </c:pt>
                <c:pt idx="2765">
                  <c:v>75.3</c:v>
                </c:pt>
                <c:pt idx="2766">
                  <c:v>75.319999999999993</c:v>
                </c:pt>
                <c:pt idx="2767">
                  <c:v>75.34</c:v>
                </c:pt>
                <c:pt idx="2768">
                  <c:v>75.36</c:v>
                </c:pt>
                <c:pt idx="2769">
                  <c:v>75.38</c:v>
                </c:pt>
                <c:pt idx="2770">
                  <c:v>75.400000000000006</c:v>
                </c:pt>
                <c:pt idx="2771">
                  <c:v>75.42</c:v>
                </c:pt>
                <c:pt idx="2772">
                  <c:v>75.44</c:v>
                </c:pt>
                <c:pt idx="2773">
                  <c:v>75.459999999999994</c:v>
                </c:pt>
                <c:pt idx="2774">
                  <c:v>75.48</c:v>
                </c:pt>
                <c:pt idx="2775">
                  <c:v>75.5</c:v>
                </c:pt>
                <c:pt idx="2776">
                  <c:v>75.52</c:v>
                </c:pt>
                <c:pt idx="2777">
                  <c:v>75.540000000000006</c:v>
                </c:pt>
                <c:pt idx="2778">
                  <c:v>75.56</c:v>
                </c:pt>
                <c:pt idx="2779">
                  <c:v>75.58</c:v>
                </c:pt>
                <c:pt idx="2780">
                  <c:v>75.599999999999994</c:v>
                </c:pt>
                <c:pt idx="2781">
                  <c:v>75.62</c:v>
                </c:pt>
                <c:pt idx="2782">
                  <c:v>75.64</c:v>
                </c:pt>
                <c:pt idx="2783">
                  <c:v>75.66</c:v>
                </c:pt>
                <c:pt idx="2784">
                  <c:v>75.680000000000007</c:v>
                </c:pt>
                <c:pt idx="2785">
                  <c:v>75.7</c:v>
                </c:pt>
                <c:pt idx="2786">
                  <c:v>75.72</c:v>
                </c:pt>
                <c:pt idx="2787">
                  <c:v>75.739999999999995</c:v>
                </c:pt>
                <c:pt idx="2788">
                  <c:v>75.760000000000005</c:v>
                </c:pt>
                <c:pt idx="2789">
                  <c:v>75.78</c:v>
                </c:pt>
                <c:pt idx="2790">
                  <c:v>75.8</c:v>
                </c:pt>
                <c:pt idx="2791">
                  <c:v>75.819999999999993</c:v>
                </c:pt>
                <c:pt idx="2792">
                  <c:v>75.84</c:v>
                </c:pt>
                <c:pt idx="2793">
                  <c:v>75.86</c:v>
                </c:pt>
                <c:pt idx="2794">
                  <c:v>75.88</c:v>
                </c:pt>
                <c:pt idx="2795">
                  <c:v>75.900000000000006</c:v>
                </c:pt>
                <c:pt idx="2796">
                  <c:v>75.92</c:v>
                </c:pt>
                <c:pt idx="2797">
                  <c:v>75.94</c:v>
                </c:pt>
                <c:pt idx="2798">
                  <c:v>75.959999999999994</c:v>
                </c:pt>
                <c:pt idx="2799">
                  <c:v>75.98</c:v>
                </c:pt>
                <c:pt idx="2800">
                  <c:v>76</c:v>
                </c:pt>
                <c:pt idx="2801">
                  <c:v>76.02</c:v>
                </c:pt>
                <c:pt idx="2802">
                  <c:v>76.040000000000006</c:v>
                </c:pt>
                <c:pt idx="2803">
                  <c:v>76.06</c:v>
                </c:pt>
                <c:pt idx="2804">
                  <c:v>76.08</c:v>
                </c:pt>
                <c:pt idx="2805">
                  <c:v>76.099999999999994</c:v>
                </c:pt>
                <c:pt idx="2806">
                  <c:v>76.12</c:v>
                </c:pt>
                <c:pt idx="2807">
                  <c:v>76.14</c:v>
                </c:pt>
                <c:pt idx="2808">
                  <c:v>76.16</c:v>
                </c:pt>
                <c:pt idx="2809">
                  <c:v>76.180000000000007</c:v>
                </c:pt>
                <c:pt idx="2810">
                  <c:v>76.2</c:v>
                </c:pt>
                <c:pt idx="2811">
                  <c:v>76.22</c:v>
                </c:pt>
                <c:pt idx="2812">
                  <c:v>76.239999999999995</c:v>
                </c:pt>
                <c:pt idx="2813">
                  <c:v>76.260000000000005</c:v>
                </c:pt>
                <c:pt idx="2814">
                  <c:v>76.28</c:v>
                </c:pt>
                <c:pt idx="2815">
                  <c:v>76.3</c:v>
                </c:pt>
                <c:pt idx="2816">
                  <c:v>76.319999999999993</c:v>
                </c:pt>
                <c:pt idx="2817">
                  <c:v>76.34</c:v>
                </c:pt>
                <c:pt idx="2818">
                  <c:v>76.36</c:v>
                </c:pt>
                <c:pt idx="2819">
                  <c:v>76.38</c:v>
                </c:pt>
                <c:pt idx="2820">
                  <c:v>76.400000000000006</c:v>
                </c:pt>
                <c:pt idx="2821">
                  <c:v>76.42</c:v>
                </c:pt>
                <c:pt idx="2822">
                  <c:v>76.44</c:v>
                </c:pt>
                <c:pt idx="2823">
                  <c:v>76.459999999999994</c:v>
                </c:pt>
                <c:pt idx="2824">
                  <c:v>76.48</c:v>
                </c:pt>
                <c:pt idx="2825">
                  <c:v>76.5</c:v>
                </c:pt>
                <c:pt idx="2826">
                  <c:v>76.52</c:v>
                </c:pt>
                <c:pt idx="2827">
                  <c:v>76.540000000000006</c:v>
                </c:pt>
                <c:pt idx="2828">
                  <c:v>76.56</c:v>
                </c:pt>
                <c:pt idx="2829">
                  <c:v>76.58</c:v>
                </c:pt>
                <c:pt idx="2830">
                  <c:v>76.599999999999994</c:v>
                </c:pt>
                <c:pt idx="2831">
                  <c:v>76.62</c:v>
                </c:pt>
                <c:pt idx="2832">
                  <c:v>76.64</c:v>
                </c:pt>
                <c:pt idx="2833">
                  <c:v>76.66</c:v>
                </c:pt>
                <c:pt idx="2834">
                  <c:v>76.680000000000007</c:v>
                </c:pt>
                <c:pt idx="2835">
                  <c:v>76.7</c:v>
                </c:pt>
                <c:pt idx="2836">
                  <c:v>76.72</c:v>
                </c:pt>
                <c:pt idx="2837">
                  <c:v>76.739999999999995</c:v>
                </c:pt>
                <c:pt idx="2838">
                  <c:v>76.760000000000005</c:v>
                </c:pt>
                <c:pt idx="2839">
                  <c:v>76.78</c:v>
                </c:pt>
                <c:pt idx="2840">
                  <c:v>76.8</c:v>
                </c:pt>
                <c:pt idx="2841">
                  <c:v>76.819999999999993</c:v>
                </c:pt>
                <c:pt idx="2842">
                  <c:v>76.84</c:v>
                </c:pt>
                <c:pt idx="2843">
                  <c:v>76.86</c:v>
                </c:pt>
                <c:pt idx="2844">
                  <c:v>76.88</c:v>
                </c:pt>
                <c:pt idx="2845">
                  <c:v>76.900000000000006</c:v>
                </c:pt>
                <c:pt idx="2846">
                  <c:v>76.92</c:v>
                </c:pt>
                <c:pt idx="2847">
                  <c:v>76.94</c:v>
                </c:pt>
                <c:pt idx="2848">
                  <c:v>76.959999999999994</c:v>
                </c:pt>
                <c:pt idx="2849">
                  <c:v>76.98</c:v>
                </c:pt>
                <c:pt idx="2850">
                  <c:v>77</c:v>
                </c:pt>
                <c:pt idx="2851">
                  <c:v>77.02</c:v>
                </c:pt>
                <c:pt idx="2852">
                  <c:v>77.040000000000006</c:v>
                </c:pt>
                <c:pt idx="2853">
                  <c:v>77.06</c:v>
                </c:pt>
                <c:pt idx="2854">
                  <c:v>77.08</c:v>
                </c:pt>
                <c:pt idx="2855">
                  <c:v>77.099999999999994</c:v>
                </c:pt>
                <c:pt idx="2856">
                  <c:v>77.12</c:v>
                </c:pt>
                <c:pt idx="2857">
                  <c:v>77.14</c:v>
                </c:pt>
                <c:pt idx="2858">
                  <c:v>77.16</c:v>
                </c:pt>
                <c:pt idx="2859">
                  <c:v>77.180000000000007</c:v>
                </c:pt>
                <c:pt idx="2860">
                  <c:v>77.2</c:v>
                </c:pt>
                <c:pt idx="2861">
                  <c:v>77.22</c:v>
                </c:pt>
                <c:pt idx="2862">
                  <c:v>77.239999999999995</c:v>
                </c:pt>
                <c:pt idx="2863">
                  <c:v>77.260000000000005</c:v>
                </c:pt>
                <c:pt idx="2864">
                  <c:v>77.28</c:v>
                </c:pt>
                <c:pt idx="2865">
                  <c:v>77.3</c:v>
                </c:pt>
                <c:pt idx="2866">
                  <c:v>77.319999999999993</c:v>
                </c:pt>
                <c:pt idx="2867">
                  <c:v>77.34</c:v>
                </c:pt>
                <c:pt idx="2868">
                  <c:v>77.36</c:v>
                </c:pt>
                <c:pt idx="2869">
                  <c:v>77.38</c:v>
                </c:pt>
                <c:pt idx="2870">
                  <c:v>77.400000000000006</c:v>
                </c:pt>
                <c:pt idx="2871">
                  <c:v>77.42</c:v>
                </c:pt>
                <c:pt idx="2872">
                  <c:v>77.44</c:v>
                </c:pt>
                <c:pt idx="2873">
                  <c:v>77.459999999999994</c:v>
                </c:pt>
                <c:pt idx="2874">
                  <c:v>77.48</c:v>
                </c:pt>
                <c:pt idx="2875">
                  <c:v>77.5</c:v>
                </c:pt>
                <c:pt idx="2876">
                  <c:v>77.52</c:v>
                </c:pt>
                <c:pt idx="2877">
                  <c:v>77.540000000000006</c:v>
                </c:pt>
                <c:pt idx="2878">
                  <c:v>77.56</c:v>
                </c:pt>
                <c:pt idx="2879">
                  <c:v>77.58</c:v>
                </c:pt>
                <c:pt idx="2880">
                  <c:v>77.599999999999994</c:v>
                </c:pt>
                <c:pt idx="2881">
                  <c:v>77.62</c:v>
                </c:pt>
                <c:pt idx="2882">
                  <c:v>77.64</c:v>
                </c:pt>
                <c:pt idx="2883">
                  <c:v>77.66</c:v>
                </c:pt>
                <c:pt idx="2884">
                  <c:v>77.680000000000007</c:v>
                </c:pt>
                <c:pt idx="2885">
                  <c:v>77.7</c:v>
                </c:pt>
                <c:pt idx="2886">
                  <c:v>77.72</c:v>
                </c:pt>
                <c:pt idx="2887">
                  <c:v>77.739999999999995</c:v>
                </c:pt>
                <c:pt idx="2888">
                  <c:v>77.760000000000005</c:v>
                </c:pt>
                <c:pt idx="2889">
                  <c:v>77.78</c:v>
                </c:pt>
                <c:pt idx="2890">
                  <c:v>77.8</c:v>
                </c:pt>
                <c:pt idx="2891">
                  <c:v>77.819999999999993</c:v>
                </c:pt>
                <c:pt idx="2892">
                  <c:v>77.84</c:v>
                </c:pt>
                <c:pt idx="2893">
                  <c:v>77.86</c:v>
                </c:pt>
                <c:pt idx="2894">
                  <c:v>77.88</c:v>
                </c:pt>
                <c:pt idx="2895">
                  <c:v>77.900000000000006</c:v>
                </c:pt>
                <c:pt idx="2896">
                  <c:v>77.92</c:v>
                </c:pt>
                <c:pt idx="2897">
                  <c:v>77.94</c:v>
                </c:pt>
                <c:pt idx="2898">
                  <c:v>77.959999999999994</c:v>
                </c:pt>
                <c:pt idx="2899">
                  <c:v>77.98</c:v>
                </c:pt>
                <c:pt idx="2900">
                  <c:v>78</c:v>
                </c:pt>
                <c:pt idx="2901">
                  <c:v>78.02</c:v>
                </c:pt>
                <c:pt idx="2902">
                  <c:v>78.040000000000006</c:v>
                </c:pt>
                <c:pt idx="2903">
                  <c:v>78.06</c:v>
                </c:pt>
                <c:pt idx="2904">
                  <c:v>78.08</c:v>
                </c:pt>
                <c:pt idx="2905">
                  <c:v>78.099999999999994</c:v>
                </c:pt>
                <c:pt idx="2906">
                  <c:v>78.12</c:v>
                </c:pt>
                <c:pt idx="2907">
                  <c:v>78.14</c:v>
                </c:pt>
                <c:pt idx="2908">
                  <c:v>78.16</c:v>
                </c:pt>
                <c:pt idx="2909">
                  <c:v>78.180000000000007</c:v>
                </c:pt>
                <c:pt idx="2910">
                  <c:v>78.2</c:v>
                </c:pt>
                <c:pt idx="2911">
                  <c:v>78.22</c:v>
                </c:pt>
                <c:pt idx="2912">
                  <c:v>78.239999999999995</c:v>
                </c:pt>
                <c:pt idx="2913">
                  <c:v>78.260000000000005</c:v>
                </c:pt>
                <c:pt idx="2914">
                  <c:v>78.28</c:v>
                </c:pt>
                <c:pt idx="2915">
                  <c:v>78.3</c:v>
                </c:pt>
                <c:pt idx="2916">
                  <c:v>78.319999999999993</c:v>
                </c:pt>
                <c:pt idx="2917">
                  <c:v>78.34</c:v>
                </c:pt>
                <c:pt idx="2918">
                  <c:v>78.36</c:v>
                </c:pt>
                <c:pt idx="2919">
                  <c:v>78.38</c:v>
                </c:pt>
                <c:pt idx="2920">
                  <c:v>78.400000000000006</c:v>
                </c:pt>
                <c:pt idx="2921">
                  <c:v>78.42</c:v>
                </c:pt>
                <c:pt idx="2922">
                  <c:v>78.44</c:v>
                </c:pt>
                <c:pt idx="2923">
                  <c:v>78.459999999999994</c:v>
                </c:pt>
                <c:pt idx="2924">
                  <c:v>78.48</c:v>
                </c:pt>
                <c:pt idx="2925">
                  <c:v>78.5</c:v>
                </c:pt>
                <c:pt idx="2926">
                  <c:v>78.52</c:v>
                </c:pt>
                <c:pt idx="2927">
                  <c:v>78.540000000000006</c:v>
                </c:pt>
                <c:pt idx="2928">
                  <c:v>78.56</c:v>
                </c:pt>
                <c:pt idx="2929">
                  <c:v>78.58</c:v>
                </c:pt>
                <c:pt idx="2930">
                  <c:v>78.599999999999994</c:v>
                </c:pt>
                <c:pt idx="2931">
                  <c:v>78.62</c:v>
                </c:pt>
                <c:pt idx="2932">
                  <c:v>78.64</c:v>
                </c:pt>
                <c:pt idx="2933">
                  <c:v>78.66</c:v>
                </c:pt>
                <c:pt idx="2934">
                  <c:v>78.680000000000007</c:v>
                </c:pt>
                <c:pt idx="2935">
                  <c:v>78.7</c:v>
                </c:pt>
                <c:pt idx="2936">
                  <c:v>78.72</c:v>
                </c:pt>
                <c:pt idx="2937">
                  <c:v>78.739999999999995</c:v>
                </c:pt>
                <c:pt idx="2938">
                  <c:v>78.760000000000005</c:v>
                </c:pt>
                <c:pt idx="2939">
                  <c:v>78.78</c:v>
                </c:pt>
                <c:pt idx="2940">
                  <c:v>78.8</c:v>
                </c:pt>
                <c:pt idx="2941">
                  <c:v>78.819999999999993</c:v>
                </c:pt>
                <c:pt idx="2942">
                  <c:v>78.84</c:v>
                </c:pt>
                <c:pt idx="2943">
                  <c:v>78.86</c:v>
                </c:pt>
                <c:pt idx="2944">
                  <c:v>78.88</c:v>
                </c:pt>
                <c:pt idx="2945">
                  <c:v>78.900000000000006</c:v>
                </c:pt>
                <c:pt idx="2946">
                  <c:v>78.92</c:v>
                </c:pt>
                <c:pt idx="2947">
                  <c:v>78.94</c:v>
                </c:pt>
                <c:pt idx="2948">
                  <c:v>78.959999999999994</c:v>
                </c:pt>
                <c:pt idx="2949">
                  <c:v>78.98</c:v>
                </c:pt>
                <c:pt idx="2950">
                  <c:v>79</c:v>
                </c:pt>
                <c:pt idx="2951">
                  <c:v>79.02</c:v>
                </c:pt>
                <c:pt idx="2952">
                  <c:v>79.040000000000006</c:v>
                </c:pt>
                <c:pt idx="2953">
                  <c:v>79.06</c:v>
                </c:pt>
                <c:pt idx="2954">
                  <c:v>79.08</c:v>
                </c:pt>
                <c:pt idx="2955">
                  <c:v>79.099999999999994</c:v>
                </c:pt>
                <c:pt idx="2956">
                  <c:v>79.12</c:v>
                </c:pt>
                <c:pt idx="2957">
                  <c:v>79.14</c:v>
                </c:pt>
                <c:pt idx="2958">
                  <c:v>79.16</c:v>
                </c:pt>
                <c:pt idx="2959">
                  <c:v>79.180000000000007</c:v>
                </c:pt>
                <c:pt idx="2960">
                  <c:v>79.2</c:v>
                </c:pt>
                <c:pt idx="2961">
                  <c:v>79.22</c:v>
                </c:pt>
                <c:pt idx="2962">
                  <c:v>79.239999999999995</c:v>
                </c:pt>
                <c:pt idx="2963">
                  <c:v>79.260000000000005</c:v>
                </c:pt>
                <c:pt idx="2964">
                  <c:v>79.28</c:v>
                </c:pt>
                <c:pt idx="2965">
                  <c:v>79.3</c:v>
                </c:pt>
                <c:pt idx="2966">
                  <c:v>79.319999999999993</c:v>
                </c:pt>
                <c:pt idx="2967">
                  <c:v>79.34</c:v>
                </c:pt>
                <c:pt idx="2968">
                  <c:v>79.36</c:v>
                </c:pt>
                <c:pt idx="2969">
                  <c:v>79.38</c:v>
                </c:pt>
                <c:pt idx="2970">
                  <c:v>79.400000000000006</c:v>
                </c:pt>
                <c:pt idx="2971">
                  <c:v>79.42</c:v>
                </c:pt>
                <c:pt idx="2972">
                  <c:v>79.44</c:v>
                </c:pt>
                <c:pt idx="2973">
                  <c:v>79.459999999999994</c:v>
                </c:pt>
                <c:pt idx="2974">
                  <c:v>79.48</c:v>
                </c:pt>
                <c:pt idx="2975">
                  <c:v>79.5</c:v>
                </c:pt>
                <c:pt idx="2976">
                  <c:v>79.52</c:v>
                </c:pt>
                <c:pt idx="2977">
                  <c:v>79.540000000000006</c:v>
                </c:pt>
                <c:pt idx="2978">
                  <c:v>79.56</c:v>
                </c:pt>
                <c:pt idx="2979">
                  <c:v>79.58</c:v>
                </c:pt>
                <c:pt idx="2980">
                  <c:v>79.599999999999994</c:v>
                </c:pt>
                <c:pt idx="2981">
                  <c:v>79.62</c:v>
                </c:pt>
                <c:pt idx="2982">
                  <c:v>79.64</c:v>
                </c:pt>
                <c:pt idx="2983">
                  <c:v>79.66</c:v>
                </c:pt>
                <c:pt idx="2984">
                  <c:v>79.680000000000007</c:v>
                </c:pt>
                <c:pt idx="2985">
                  <c:v>79.7</c:v>
                </c:pt>
                <c:pt idx="2986">
                  <c:v>79.72</c:v>
                </c:pt>
                <c:pt idx="2987">
                  <c:v>79.739999999999995</c:v>
                </c:pt>
                <c:pt idx="2988">
                  <c:v>79.760000000000005</c:v>
                </c:pt>
                <c:pt idx="2989">
                  <c:v>79.78</c:v>
                </c:pt>
                <c:pt idx="2990">
                  <c:v>79.8</c:v>
                </c:pt>
                <c:pt idx="2991">
                  <c:v>79.819999999999993</c:v>
                </c:pt>
                <c:pt idx="2992">
                  <c:v>79.84</c:v>
                </c:pt>
                <c:pt idx="2993">
                  <c:v>79.86</c:v>
                </c:pt>
                <c:pt idx="2994">
                  <c:v>79.88</c:v>
                </c:pt>
                <c:pt idx="2995">
                  <c:v>79.900000000000006</c:v>
                </c:pt>
                <c:pt idx="2996">
                  <c:v>79.92</c:v>
                </c:pt>
                <c:pt idx="2997">
                  <c:v>79.94</c:v>
                </c:pt>
                <c:pt idx="2998">
                  <c:v>79.959999999999994</c:v>
                </c:pt>
                <c:pt idx="2999">
                  <c:v>79.98</c:v>
                </c:pt>
                <c:pt idx="3000">
                  <c:v>80</c:v>
                </c:pt>
              </c:numCache>
            </c:numRef>
          </c:cat>
          <c:val>
            <c:numRef>
              <c:f>Sheet4!$E$2:$E$3002</c:f>
              <c:numCache>
                <c:formatCode>General</c:formatCode>
                <c:ptCount val="3001"/>
                <c:pt idx="0">
                  <c:v>55</c:v>
                </c:pt>
                <c:pt idx="1">
                  <c:v>45</c:v>
                </c:pt>
                <c:pt idx="2">
                  <c:v>60</c:v>
                </c:pt>
                <c:pt idx="3">
                  <c:v>58</c:v>
                </c:pt>
                <c:pt idx="4">
                  <c:v>38</c:v>
                </c:pt>
                <c:pt idx="5">
                  <c:v>56</c:v>
                </c:pt>
                <c:pt idx="6">
                  <c:v>68</c:v>
                </c:pt>
                <c:pt idx="7">
                  <c:v>50</c:v>
                </c:pt>
                <c:pt idx="8">
                  <c:v>59</c:v>
                </c:pt>
                <c:pt idx="9">
                  <c:v>58</c:v>
                </c:pt>
                <c:pt idx="10">
                  <c:v>60</c:v>
                </c:pt>
                <c:pt idx="11">
                  <c:v>53</c:v>
                </c:pt>
                <c:pt idx="12">
                  <c:v>60</c:v>
                </c:pt>
                <c:pt idx="13">
                  <c:v>56</c:v>
                </c:pt>
                <c:pt idx="14">
                  <c:v>62</c:v>
                </c:pt>
                <c:pt idx="15">
                  <c:v>58</c:v>
                </c:pt>
                <c:pt idx="16">
                  <c:v>58</c:v>
                </c:pt>
                <c:pt idx="17">
                  <c:v>55</c:v>
                </c:pt>
                <c:pt idx="18">
                  <c:v>65</c:v>
                </c:pt>
                <c:pt idx="19">
                  <c:v>46</c:v>
                </c:pt>
                <c:pt idx="20">
                  <c:v>53</c:v>
                </c:pt>
                <c:pt idx="21">
                  <c:v>52</c:v>
                </c:pt>
                <c:pt idx="22">
                  <c:v>53</c:v>
                </c:pt>
                <c:pt idx="23">
                  <c:v>47</c:v>
                </c:pt>
                <c:pt idx="24">
                  <c:v>50</c:v>
                </c:pt>
                <c:pt idx="25">
                  <c:v>67</c:v>
                </c:pt>
                <c:pt idx="26">
                  <c:v>54</c:v>
                </c:pt>
                <c:pt idx="27">
                  <c:v>49</c:v>
                </c:pt>
                <c:pt idx="28">
                  <c:v>71</c:v>
                </c:pt>
                <c:pt idx="29">
                  <c:v>50</c:v>
                </c:pt>
                <c:pt idx="30">
                  <c:v>58</c:v>
                </c:pt>
                <c:pt idx="31">
                  <c:v>55</c:v>
                </c:pt>
                <c:pt idx="32">
                  <c:v>56</c:v>
                </c:pt>
                <c:pt idx="33">
                  <c:v>47</c:v>
                </c:pt>
                <c:pt idx="34">
                  <c:v>73</c:v>
                </c:pt>
                <c:pt idx="35">
                  <c:v>46</c:v>
                </c:pt>
                <c:pt idx="36">
                  <c:v>52</c:v>
                </c:pt>
                <c:pt idx="37">
                  <c:v>61</c:v>
                </c:pt>
                <c:pt idx="38">
                  <c:v>56</c:v>
                </c:pt>
                <c:pt idx="39">
                  <c:v>58</c:v>
                </c:pt>
                <c:pt idx="40">
                  <c:v>57</c:v>
                </c:pt>
                <c:pt idx="41">
                  <c:v>54</c:v>
                </c:pt>
                <c:pt idx="42">
                  <c:v>55</c:v>
                </c:pt>
                <c:pt idx="43">
                  <c:v>40</c:v>
                </c:pt>
                <c:pt idx="44">
                  <c:v>63</c:v>
                </c:pt>
                <c:pt idx="45">
                  <c:v>56</c:v>
                </c:pt>
                <c:pt idx="46">
                  <c:v>61</c:v>
                </c:pt>
                <c:pt idx="47">
                  <c:v>65</c:v>
                </c:pt>
                <c:pt idx="48">
                  <c:v>58</c:v>
                </c:pt>
                <c:pt idx="49">
                  <c:v>51</c:v>
                </c:pt>
                <c:pt idx="50">
                  <c:v>59</c:v>
                </c:pt>
                <c:pt idx="51">
                  <c:v>54</c:v>
                </c:pt>
                <c:pt idx="52">
                  <c:v>68</c:v>
                </c:pt>
                <c:pt idx="53">
                  <c:v>42</c:v>
                </c:pt>
                <c:pt idx="54">
                  <c:v>60</c:v>
                </c:pt>
                <c:pt idx="55">
                  <c:v>41</c:v>
                </c:pt>
                <c:pt idx="56">
                  <c:v>45</c:v>
                </c:pt>
                <c:pt idx="57">
                  <c:v>66</c:v>
                </c:pt>
                <c:pt idx="58">
                  <c:v>58</c:v>
                </c:pt>
                <c:pt idx="59">
                  <c:v>65</c:v>
                </c:pt>
                <c:pt idx="60">
                  <c:v>61</c:v>
                </c:pt>
                <c:pt idx="61">
                  <c:v>55</c:v>
                </c:pt>
                <c:pt idx="62">
                  <c:v>53</c:v>
                </c:pt>
                <c:pt idx="63">
                  <c:v>63</c:v>
                </c:pt>
                <c:pt idx="64">
                  <c:v>48</c:v>
                </c:pt>
                <c:pt idx="65">
                  <c:v>63</c:v>
                </c:pt>
                <c:pt idx="66">
                  <c:v>69</c:v>
                </c:pt>
                <c:pt idx="67">
                  <c:v>59</c:v>
                </c:pt>
                <c:pt idx="68">
                  <c:v>62</c:v>
                </c:pt>
                <c:pt idx="69">
                  <c:v>54</c:v>
                </c:pt>
                <c:pt idx="70">
                  <c:v>49</c:v>
                </c:pt>
                <c:pt idx="71">
                  <c:v>59</c:v>
                </c:pt>
                <c:pt idx="72">
                  <c:v>63</c:v>
                </c:pt>
                <c:pt idx="73">
                  <c:v>62</c:v>
                </c:pt>
                <c:pt idx="74">
                  <c:v>52</c:v>
                </c:pt>
                <c:pt idx="75">
                  <c:v>55</c:v>
                </c:pt>
                <c:pt idx="76">
                  <c:v>49</c:v>
                </c:pt>
                <c:pt idx="77">
                  <c:v>52</c:v>
                </c:pt>
                <c:pt idx="78">
                  <c:v>60</c:v>
                </c:pt>
                <c:pt idx="79">
                  <c:v>64</c:v>
                </c:pt>
                <c:pt idx="80">
                  <c:v>72</c:v>
                </c:pt>
                <c:pt idx="81">
                  <c:v>53</c:v>
                </c:pt>
                <c:pt idx="82">
                  <c:v>60</c:v>
                </c:pt>
                <c:pt idx="83">
                  <c:v>55</c:v>
                </c:pt>
                <c:pt idx="84">
                  <c:v>72</c:v>
                </c:pt>
                <c:pt idx="85">
                  <c:v>74</c:v>
                </c:pt>
                <c:pt idx="86">
                  <c:v>62</c:v>
                </c:pt>
                <c:pt idx="87">
                  <c:v>71</c:v>
                </c:pt>
                <c:pt idx="88">
                  <c:v>62</c:v>
                </c:pt>
                <c:pt idx="89">
                  <c:v>53</c:v>
                </c:pt>
                <c:pt idx="90">
                  <c:v>67</c:v>
                </c:pt>
                <c:pt idx="91">
                  <c:v>57</c:v>
                </c:pt>
                <c:pt idx="92">
                  <c:v>70</c:v>
                </c:pt>
                <c:pt idx="93">
                  <c:v>65</c:v>
                </c:pt>
                <c:pt idx="94">
                  <c:v>67</c:v>
                </c:pt>
                <c:pt idx="95">
                  <c:v>69</c:v>
                </c:pt>
                <c:pt idx="96">
                  <c:v>74</c:v>
                </c:pt>
                <c:pt idx="97">
                  <c:v>63</c:v>
                </c:pt>
                <c:pt idx="98">
                  <c:v>55</c:v>
                </c:pt>
                <c:pt idx="99">
                  <c:v>66</c:v>
                </c:pt>
                <c:pt idx="100">
                  <c:v>63</c:v>
                </c:pt>
                <c:pt idx="101">
                  <c:v>76</c:v>
                </c:pt>
                <c:pt idx="102">
                  <c:v>63</c:v>
                </c:pt>
                <c:pt idx="103">
                  <c:v>57</c:v>
                </c:pt>
                <c:pt idx="104">
                  <c:v>81</c:v>
                </c:pt>
                <c:pt idx="105">
                  <c:v>79</c:v>
                </c:pt>
                <c:pt idx="106">
                  <c:v>79</c:v>
                </c:pt>
                <c:pt idx="107">
                  <c:v>62</c:v>
                </c:pt>
                <c:pt idx="108">
                  <c:v>72</c:v>
                </c:pt>
                <c:pt idx="109">
                  <c:v>57</c:v>
                </c:pt>
                <c:pt idx="110">
                  <c:v>68</c:v>
                </c:pt>
                <c:pt idx="111">
                  <c:v>55</c:v>
                </c:pt>
                <c:pt idx="112">
                  <c:v>67</c:v>
                </c:pt>
                <c:pt idx="113">
                  <c:v>56</c:v>
                </c:pt>
                <c:pt idx="114">
                  <c:v>70</c:v>
                </c:pt>
                <c:pt idx="115">
                  <c:v>54</c:v>
                </c:pt>
                <c:pt idx="116">
                  <c:v>54</c:v>
                </c:pt>
                <c:pt idx="117">
                  <c:v>60</c:v>
                </c:pt>
                <c:pt idx="118">
                  <c:v>68</c:v>
                </c:pt>
                <c:pt idx="119">
                  <c:v>60</c:v>
                </c:pt>
                <c:pt idx="120">
                  <c:v>58</c:v>
                </c:pt>
                <c:pt idx="121">
                  <c:v>68</c:v>
                </c:pt>
                <c:pt idx="122">
                  <c:v>79</c:v>
                </c:pt>
                <c:pt idx="123">
                  <c:v>74</c:v>
                </c:pt>
                <c:pt idx="124">
                  <c:v>63</c:v>
                </c:pt>
                <c:pt idx="125">
                  <c:v>65</c:v>
                </c:pt>
                <c:pt idx="126">
                  <c:v>78</c:v>
                </c:pt>
                <c:pt idx="127">
                  <c:v>63</c:v>
                </c:pt>
                <c:pt idx="128">
                  <c:v>62</c:v>
                </c:pt>
                <c:pt idx="129">
                  <c:v>65</c:v>
                </c:pt>
                <c:pt idx="130">
                  <c:v>60</c:v>
                </c:pt>
                <c:pt idx="131">
                  <c:v>62</c:v>
                </c:pt>
                <c:pt idx="132">
                  <c:v>68</c:v>
                </c:pt>
                <c:pt idx="133">
                  <c:v>65</c:v>
                </c:pt>
                <c:pt idx="134">
                  <c:v>85</c:v>
                </c:pt>
                <c:pt idx="135">
                  <c:v>58</c:v>
                </c:pt>
                <c:pt idx="136">
                  <c:v>66</c:v>
                </c:pt>
                <c:pt idx="137">
                  <c:v>70</c:v>
                </c:pt>
                <c:pt idx="138">
                  <c:v>70</c:v>
                </c:pt>
                <c:pt idx="139">
                  <c:v>64</c:v>
                </c:pt>
                <c:pt idx="140">
                  <c:v>79</c:v>
                </c:pt>
                <c:pt idx="141">
                  <c:v>74</c:v>
                </c:pt>
                <c:pt idx="142">
                  <c:v>86</c:v>
                </c:pt>
                <c:pt idx="143">
                  <c:v>74</c:v>
                </c:pt>
                <c:pt idx="144">
                  <c:v>75</c:v>
                </c:pt>
                <c:pt idx="145">
                  <c:v>86</c:v>
                </c:pt>
                <c:pt idx="146">
                  <c:v>74</c:v>
                </c:pt>
                <c:pt idx="147">
                  <c:v>82</c:v>
                </c:pt>
                <c:pt idx="148">
                  <c:v>68</c:v>
                </c:pt>
                <c:pt idx="149">
                  <c:v>98</c:v>
                </c:pt>
                <c:pt idx="150">
                  <c:v>81</c:v>
                </c:pt>
                <c:pt idx="151">
                  <c:v>74</c:v>
                </c:pt>
                <c:pt idx="152">
                  <c:v>66</c:v>
                </c:pt>
                <c:pt idx="153">
                  <c:v>82</c:v>
                </c:pt>
                <c:pt idx="154">
                  <c:v>74</c:v>
                </c:pt>
                <c:pt idx="155">
                  <c:v>76</c:v>
                </c:pt>
                <c:pt idx="156">
                  <c:v>72</c:v>
                </c:pt>
                <c:pt idx="157">
                  <c:v>64</c:v>
                </c:pt>
                <c:pt idx="158">
                  <c:v>89</c:v>
                </c:pt>
                <c:pt idx="159">
                  <c:v>79</c:v>
                </c:pt>
                <c:pt idx="160">
                  <c:v>75</c:v>
                </c:pt>
                <c:pt idx="161">
                  <c:v>89</c:v>
                </c:pt>
                <c:pt idx="162">
                  <c:v>77</c:v>
                </c:pt>
                <c:pt idx="163">
                  <c:v>82</c:v>
                </c:pt>
                <c:pt idx="164">
                  <c:v>75</c:v>
                </c:pt>
                <c:pt idx="165">
                  <c:v>97</c:v>
                </c:pt>
                <c:pt idx="166">
                  <c:v>93</c:v>
                </c:pt>
                <c:pt idx="167">
                  <c:v>72</c:v>
                </c:pt>
                <c:pt idx="168">
                  <c:v>91</c:v>
                </c:pt>
                <c:pt idx="169">
                  <c:v>76</c:v>
                </c:pt>
                <c:pt idx="170">
                  <c:v>93</c:v>
                </c:pt>
                <c:pt idx="171">
                  <c:v>86</c:v>
                </c:pt>
                <c:pt idx="172">
                  <c:v>76</c:v>
                </c:pt>
                <c:pt idx="173">
                  <c:v>80</c:v>
                </c:pt>
                <c:pt idx="174">
                  <c:v>77</c:v>
                </c:pt>
                <c:pt idx="175">
                  <c:v>86</c:v>
                </c:pt>
                <c:pt idx="176">
                  <c:v>103</c:v>
                </c:pt>
                <c:pt idx="177">
                  <c:v>100</c:v>
                </c:pt>
                <c:pt idx="178">
                  <c:v>81</c:v>
                </c:pt>
                <c:pt idx="179">
                  <c:v>96</c:v>
                </c:pt>
                <c:pt idx="180">
                  <c:v>88</c:v>
                </c:pt>
                <c:pt idx="181">
                  <c:v>83</c:v>
                </c:pt>
                <c:pt idx="182">
                  <c:v>77</c:v>
                </c:pt>
                <c:pt idx="183">
                  <c:v>85</c:v>
                </c:pt>
                <c:pt idx="184">
                  <c:v>98</c:v>
                </c:pt>
                <c:pt idx="185">
                  <c:v>102</c:v>
                </c:pt>
                <c:pt idx="186">
                  <c:v>89</c:v>
                </c:pt>
                <c:pt idx="187">
                  <c:v>88</c:v>
                </c:pt>
                <c:pt idx="188">
                  <c:v>84</c:v>
                </c:pt>
                <c:pt idx="189">
                  <c:v>81</c:v>
                </c:pt>
                <c:pt idx="190">
                  <c:v>95</c:v>
                </c:pt>
                <c:pt idx="191">
                  <c:v>85</c:v>
                </c:pt>
                <c:pt idx="192">
                  <c:v>93</c:v>
                </c:pt>
                <c:pt idx="193">
                  <c:v>91</c:v>
                </c:pt>
                <c:pt idx="194">
                  <c:v>93</c:v>
                </c:pt>
                <c:pt idx="195">
                  <c:v>89</c:v>
                </c:pt>
                <c:pt idx="196">
                  <c:v>110</c:v>
                </c:pt>
                <c:pt idx="197">
                  <c:v>95</c:v>
                </c:pt>
                <c:pt idx="198">
                  <c:v>91</c:v>
                </c:pt>
                <c:pt idx="199">
                  <c:v>106</c:v>
                </c:pt>
                <c:pt idx="200">
                  <c:v>101</c:v>
                </c:pt>
                <c:pt idx="201">
                  <c:v>102</c:v>
                </c:pt>
                <c:pt idx="202">
                  <c:v>100</c:v>
                </c:pt>
                <c:pt idx="203">
                  <c:v>113</c:v>
                </c:pt>
                <c:pt idx="204">
                  <c:v>110</c:v>
                </c:pt>
                <c:pt idx="205">
                  <c:v>100</c:v>
                </c:pt>
                <c:pt idx="206">
                  <c:v>95</c:v>
                </c:pt>
                <c:pt idx="207">
                  <c:v>96</c:v>
                </c:pt>
                <c:pt idx="208">
                  <c:v>90</c:v>
                </c:pt>
                <c:pt idx="209">
                  <c:v>104</c:v>
                </c:pt>
                <c:pt idx="210">
                  <c:v>103</c:v>
                </c:pt>
                <c:pt idx="211">
                  <c:v>107</c:v>
                </c:pt>
                <c:pt idx="212">
                  <c:v>99</c:v>
                </c:pt>
                <c:pt idx="213">
                  <c:v>109</c:v>
                </c:pt>
                <c:pt idx="214">
                  <c:v>105</c:v>
                </c:pt>
                <c:pt idx="215">
                  <c:v>98</c:v>
                </c:pt>
                <c:pt idx="216">
                  <c:v>140</c:v>
                </c:pt>
                <c:pt idx="217">
                  <c:v>115</c:v>
                </c:pt>
                <c:pt idx="218">
                  <c:v>117</c:v>
                </c:pt>
                <c:pt idx="219">
                  <c:v>123</c:v>
                </c:pt>
                <c:pt idx="220">
                  <c:v>107</c:v>
                </c:pt>
                <c:pt idx="221">
                  <c:v>107</c:v>
                </c:pt>
                <c:pt idx="222">
                  <c:v>107</c:v>
                </c:pt>
                <c:pt idx="223">
                  <c:v>119</c:v>
                </c:pt>
                <c:pt idx="224">
                  <c:v>123</c:v>
                </c:pt>
                <c:pt idx="225">
                  <c:v>118</c:v>
                </c:pt>
                <c:pt idx="226">
                  <c:v>133</c:v>
                </c:pt>
                <c:pt idx="227">
                  <c:v>132</c:v>
                </c:pt>
                <c:pt idx="228">
                  <c:v>116</c:v>
                </c:pt>
                <c:pt idx="229">
                  <c:v>152</c:v>
                </c:pt>
                <c:pt idx="230">
                  <c:v>129</c:v>
                </c:pt>
                <c:pt idx="231">
                  <c:v>127</c:v>
                </c:pt>
                <c:pt idx="232">
                  <c:v>140</c:v>
                </c:pt>
                <c:pt idx="233">
                  <c:v>125</c:v>
                </c:pt>
                <c:pt idx="234">
                  <c:v>133</c:v>
                </c:pt>
                <c:pt idx="235">
                  <c:v>135</c:v>
                </c:pt>
                <c:pt idx="236">
                  <c:v>132</c:v>
                </c:pt>
                <c:pt idx="237">
                  <c:v>126</c:v>
                </c:pt>
                <c:pt idx="238">
                  <c:v>155</c:v>
                </c:pt>
                <c:pt idx="239">
                  <c:v>114</c:v>
                </c:pt>
                <c:pt idx="240">
                  <c:v>144</c:v>
                </c:pt>
                <c:pt idx="241">
                  <c:v>123</c:v>
                </c:pt>
                <c:pt idx="242">
                  <c:v>136</c:v>
                </c:pt>
                <c:pt idx="243">
                  <c:v>130</c:v>
                </c:pt>
                <c:pt idx="244">
                  <c:v>128</c:v>
                </c:pt>
                <c:pt idx="245">
                  <c:v>142</c:v>
                </c:pt>
                <c:pt idx="246">
                  <c:v>144</c:v>
                </c:pt>
                <c:pt idx="247">
                  <c:v>145</c:v>
                </c:pt>
                <c:pt idx="248">
                  <c:v>140</c:v>
                </c:pt>
                <c:pt idx="249">
                  <c:v>151</c:v>
                </c:pt>
                <c:pt idx="250">
                  <c:v>161</c:v>
                </c:pt>
                <c:pt idx="251">
                  <c:v>152</c:v>
                </c:pt>
                <c:pt idx="252">
                  <c:v>150</c:v>
                </c:pt>
                <c:pt idx="253">
                  <c:v>151</c:v>
                </c:pt>
                <c:pt idx="254">
                  <c:v>148</c:v>
                </c:pt>
                <c:pt idx="255">
                  <c:v>171</c:v>
                </c:pt>
                <c:pt idx="256">
                  <c:v>160</c:v>
                </c:pt>
                <c:pt idx="257">
                  <c:v>165</c:v>
                </c:pt>
                <c:pt idx="258">
                  <c:v>151</c:v>
                </c:pt>
                <c:pt idx="259">
                  <c:v>168</c:v>
                </c:pt>
                <c:pt idx="260">
                  <c:v>198</c:v>
                </c:pt>
                <c:pt idx="261">
                  <c:v>155</c:v>
                </c:pt>
                <c:pt idx="262">
                  <c:v>171</c:v>
                </c:pt>
                <c:pt idx="263">
                  <c:v>186</c:v>
                </c:pt>
                <c:pt idx="264">
                  <c:v>172</c:v>
                </c:pt>
                <c:pt idx="265">
                  <c:v>166</c:v>
                </c:pt>
                <c:pt idx="266">
                  <c:v>177</c:v>
                </c:pt>
                <c:pt idx="267">
                  <c:v>188</c:v>
                </c:pt>
                <c:pt idx="268">
                  <c:v>193</c:v>
                </c:pt>
                <c:pt idx="269">
                  <c:v>179</c:v>
                </c:pt>
                <c:pt idx="270">
                  <c:v>181</c:v>
                </c:pt>
                <c:pt idx="271">
                  <c:v>175</c:v>
                </c:pt>
                <c:pt idx="272">
                  <c:v>189</c:v>
                </c:pt>
                <c:pt idx="273">
                  <c:v>176</c:v>
                </c:pt>
                <c:pt idx="274">
                  <c:v>213</c:v>
                </c:pt>
                <c:pt idx="275">
                  <c:v>199</c:v>
                </c:pt>
                <c:pt idx="276">
                  <c:v>212</c:v>
                </c:pt>
                <c:pt idx="277">
                  <c:v>194</c:v>
                </c:pt>
                <c:pt idx="278">
                  <c:v>210</c:v>
                </c:pt>
                <c:pt idx="279">
                  <c:v>227</c:v>
                </c:pt>
                <c:pt idx="280">
                  <c:v>208</c:v>
                </c:pt>
                <c:pt idx="281">
                  <c:v>231</c:v>
                </c:pt>
                <c:pt idx="282">
                  <c:v>226</c:v>
                </c:pt>
                <c:pt idx="283">
                  <c:v>231</c:v>
                </c:pt>
                <c:pt idx="284">
                  <c:v>209</c:v>
                </c:pt>
                <c:pt idx="285">
                  <c:v>228</c:v>
                </c:pt>
                <c:pt idx="286">
                  <c:v>228</c:v>
                </c:pt>
                <c:pt idx="287">
                  <c:v>257</c:v>
                </c:pt>
                <c:pt idx="288">
                  <c:v>229</c:v>
                </c:pt>
                <c:pt idx="289">
                  <c:v>207</c:v>
                </c:pt>
                <c:pt idx="290">
                  <c:v>228</c:v>
                </c:pt>
                <c:pt idx="291">
                  <c:v>250</c:v>
                </c:pt>
                <c:pt idx="292">
                  <c:v>247</c:v>
                </c:pt>
                <c:pt idx="293">
                  <c:v>238</c:v>
                </c:pt>
                <c:pt idx="294">
                  <c:v>249</c:v>
                </c:pt>
                <c:pt idx="295">
                  <c:v>250</c:v>
                </c:pt>
                <c:pt idx="296">
                  <c:v>271</c:v>
                </c:pt>
                <c:pt idx="297">
                  <c:v>248</c:v>
                </c:pt>
                <c:pt idx="298">
                  <c:v>241</c:v>
                </c:pt>
                <c:pt idx="299">
                  <c:v>267</c:v>
                </c:pt>
                <c:pt idx="300">
                  <c:v>291</c:v>
                </c:pt>
                <c:pt idx="301">
                  <c:v>295</c:v>
                </c:pt>
                <c:pt idx="302">
                  <c:v>285</c:v>
                </c:pt>
                <c:pt idx="303">
                  <c:v>265</c:v>
                </c:pt>
                <c:pt idx="304">
                  <c:v>295</c:v>
                </c:pt>
                <c:pt idx="305">
                  <c:v>267</c:v>
                </c:pt>
                <c:pt idx="306">
                  <c:v>278</c:v>
                </c:pt>
                <c:pt idx="307">
                  <c:v>268</c:v>
                </c:pt>
                <c:pt idx="308">
                  <c:v>271</c:v>
                </c:pt>
                <c:pt idx="309">
                  <c:v>282</c:v>
                </c:pt>
                <c:pt idx="310">
                  <c:v>330</c:v>
                </c:pt>
                <c:pt idx="311">
                  <c:v>276</c:v>
                </c:pt>
                <c:pt idx="312">
                  <c:v>336</c:v>
                </c:pt>
                <c:pt idx="313">
                  <c:v>301</c:v>
                </c:pt>
                <c:pt idx="314">
                  <c:v>314</c:v>
                </c:pt>
                <c:pt idx="315">
                  <c:v>310</c:v>
                </c:pt>
                <c:pt idx="316">
                  <c:v>308</c:v>
                </c:pt>
                <c:pt idx="317">
                  <c:v>282</c:v>
                </c:pt>
                <c:pt idx="318">
                  <c:v>292</c:v>
                </c:pt>
                <c:pt idx="319">
                  <c:v>274</c:v>
                </c:pt>
                <c:pt idx="320">
                  <c:v>301</c:v>
                </c:pt>
                <c:pt idx="321">
                  <c:v>289</c:v>
                </c:pt>
                <c:pt idx="322">
                  <c:v>283</c:v>
                </c:pt>
                <c:pt idx="323">
                  <c:v>293</c:v>
                </c:pt>
                <c:pt idx="324">
                  <c:v>320</c:v>
                </c:pt>
                <c:pt idx="325">
                  <c:v>312</c:v>
                </c:pt>
                <c:pt idx="326">
                  <c:v>312</c:v>
                </c:pt>
                <c:pt idx="327">
                  <c:v>292</c:v>
                </c:pt>
                <c:pt idx="328">
                  <c:v>272</c:v>
                </c:pt>
                <c:pt idx="329">
                  <c:v>271</c:v>
                </c:pt>
                <c:pt idx="330">
                  <c:v>277</c:v>
                </c:pt>
                <c:pt idx="331">
                  <c:v>304</c:v>
                </c:pt>
                <c:pt idx="332">
                  <c:v>314</c:v>
                </c:pt>
                <c:pt idx="333">
                  <c:v>284</c:v>
                </c:pt>
                <c:pt idx="334">
                  <c:v>312</c:v>
                </c:pt>
                <c:pt idx="335">
                  <c:v>289</c:v>
                </c:pt>
                <c:pt idx="336">
                  <c:v>301</c:v>
                </c:pt>
                <c:pt idx="337">
                  <c:v>273</c:v>
                </c:pt>
                <c:pt idx="338">
                  <c:v>282</c:v>
                </c:pt>
                <c:pt idx="339">
                  <c:v>275</c:v>
                </c:pt>
                <c:pt idx="340">
                  <c:v>267</c:v>
                </c:pt>
                <c:pt idx="341">
                  <c:v>282</c:v>
                </c:pt>
                <c:pt idx="342">
                  <c:v>267</c:v>
                </c:pt>
                <c:pt idx="343">
                  <c:v>265</c:v>
                </c:pt>
                <c:pt idx="344">
                  <c:v>294</c:v>
                </c:pt>
                <c:pt idx="345">
                  <c:v>285</c:v>
                </c:pt>
                <c:pt idx="346">
                  <c:v>276</c:v>
                </c:pt>
                <c:pt idx="347">
                  <c:v>263</c:v>
                </c:pt>
                <c:pt idx="348">
                  <c:v>239</c:v>
                </c:pt>
                <c:pt idx="349">
                  <c:v>243</c:v>
                </c:pt>
                <c:pt idx="350">
                  <c:v>234</c:v>
                </c:pt>
                <c:pt idx="351">
                  <c:v>258</c:v>
                </c:pt>
                <c:pt idx="352">
                  <c:v>230</c:v>
                </c:pt>
                <c:pt idx="353">
                  <c:v>262</c:v>
                </c:pt>
                <c:pt idx="354">
                  <c:v>257</c:v>
                </c:pt>
                <c:pt idx="355">
                  <c:v>234</c:v>
                </c:pt>
                <c:pt idx="356">
                  <c:v>205</c:v>
                </c:pt>
                <c:pt idx="357">
                  <c:v>214</c:v>
                </c:pt>
                <c:pt idx="358">
                  <c:v>220</c:v>
                </c:pt>
                <c:pt idx="359">
                  <c:v>221</c:v>
                </c:pt>
                <c:pt idx="360">
                  <c:v>214</c:v>
                </c:pt>
                <c:pt idx="361">
                  <c:v>198</c:v>
                </c:pt>
                <c:pt idx="362">
                  <c:v>215</c:v>
                </c:pt>
                <c:pt idx="363">
                  <c:v>211</c:v>
                </c:pt>
                <c:pt idx="364">
                  <c:v>210</c:v>
                </c:pt>
                <c:pt idx="365">
                  <c:v>223</c:v>
                </c:pt>
                <c:pt idx="366">
                  <c:v>222</c:v>
                </c:pt>
                <c:pt idx="367">
                  <c:v>208</c:v>
                </c:pt>
                <c:pt idx="368">
                  <c:v>217</c:v>
                </c:pt>
                <c:pt idx="369">
                  <c:v>216</c:v>
                </c:pt>
                <c:pt idx="370">
                  <c:v>174</c:v>
                </c:pt>
                <c:pt idx="371">
                  <c:v>220</c:v>
                </c:pt>
                <c:pt idx="372">
                  <c:v>200</c:v>
                </c:pt>
                <c:pt idx="373">
                  <c:v>186</c:v>
                </c:pt>
                <c:pt idx="374">
                  <c:v>212</c:v>
                </c:pt>
                <c:pt idx="375">
                  <c:v>204</c:v>
                </c:pt>
                <c:pt idx="376">
                  <c:v>160</c:v>
                </c:pt>
                <c:pt idx="377">
                  <c:v>195</c:v>
                </c:pt>
                <c:pt idx="378">
                  <c:v>180</c:v>
                </c:pt>
                <c:pt idx="379">
                  <c:v>173</c:v>
                </c:pt>
                <c:pt idx="380">
                  <c:v>180</c:v>
                </c:pt>
                <c:pt idx="381">
                  <c:v>163</c:v>
                </c:pt>
                <c:pt idx="382">
                  <c:v>162</c:v>
                </c:pt>
                <c:pt idx="383">
                  <c:v>183</c:v>
                </c:pt>
                <c:pt idx="384">
                  <c:v>166</c:v>
                </c:pt>
                <c:pt idx="385">
                  <c:v>169</c:v>
                </c:pt>
                <c:pt idx="386">
                  <c:v>145</c:v>
                </c:pt>
                <c:pt idx="387">
                  <c:v>169</c:v>
                </c:pt>
                <c:pt idx="388">
                  <c:v>163</c:v>
                </c:pt>
                <c:pt idx="389">
                  <c:v>157</c:v>
                </c:pt>
                <c:pt idx="390">
                  <c:v>168</c:v>
                </c:pt>
                <c:pt idx="391">
                  <c:v>147</c:v>
                </c:pt>
                <c:pt idx="392">
                  <c:v>158</c:v>
                </c:pt>
                <c:pt idx="393">
                  <c:v>173</c:v>
                </c:pt>
                <c:pt idx="394">
                  <c:v>160</c:v>
                </c:pt>
                <c:pt idx="395">
                  <c:v>152</c:v>
                </c:pt>
                <c:pt idx="396">
                  <c:v>158</c:v>
                </c:pt>
                <c:pt idx="397">
                  <c:v>150</c:v>
                </c:pt>
                <c:pt idx="398">
                  <c:v>126</c:v>
                </c:pt>
                <c:pt idx="399">
                  <c:v>138</c:v>
                </c:pt>
                <c:pt idx="400">
                  <c:v>153</c:v>
                </c:pt>
                <c:pt idx="401">
                  <c:v>132</c:v>
                </c:pt>
                <c:pt idx="402">
                  <c:v>159</c:v>
                </c:pt>
                <c:pt idx="403">
                  <c:v>120</c:v>
                </c:pt>
                <c:pt idx="404">
                  <c:v>150</c:v>
                </c:pt>
                <c:pt idx="405">
                  <c:v>164</c:v>
                </c:pt>
                <c:pt idx="406">
                  <c:v>144</c:v>
                </c:pt>
                <c:pt idx="407">
                  <c:v>138</c:v>
                </c:pt>
                <c:pt idx="408">
                  <c:v>131</c:v>
                </c:pt>
                <c:pt idx="409">
                  <c:v>138</c:v>
                </c:pt>
                <c:pt idx="410">
                  <c:v>138</c:v>
                </c:pt>
                <c:pt idx="411">
                  <c:v>142</c:v>
                </c:pt>
                <c:pt idx="412">
                  <c:v>147</c:v>
                </c:pt>
                <c:pt idx="413">
                  <c:v>132</c:v>
                </c:pt>
                <c:pt idx="414">
                  <c:v>125</c:v>
                </c:pt>
                <c:pt idx="415">
                  <c:v>127</c:v>
                </c:pt>
                <c:pt idx="416">
                  <c:v>112</c:v>
                </c:pt>
                <c:pt idx="417">
                  <c:v>128</c:v>
                </c:pt>
                <c:pt idx="418">
                  <c:v>147</c:v>
                </c:pt>
                <c:pt idx="419">
                  <c:v>118</c:v>
                </c:pt>
                <c:pt idx="420">
                  <c:v>123</c:v>
                </c:pt>
                <c:pt idx="421">
                  <c:v>125</c:v>
                </c:pt>
                <c:pt idx="422">
                  <c:v>141</c:v>
                </c:pt>
                <c:pt idx="423">
                  <c:v>126</c:v>
                </c:pt>
                <c:pt idx="424">
                  <c:v>128</c:v>
                </c:pt>
                <c:pt idx="425">
                  <c:v>123</c:v>
                </c:pt>
                <c:pt idx="426">
                  <c:v>128</c:v>
                </c:pt>
                <c:pt idx="427">
                  <c:v>109</c:v>
                </c:pt>
                <c:pt idx="428">
                  <c:v>117</c:v>
                </c:pt>
                <c:pt idx="429">
                  <c:v>100</c:v>
                </c:pt>
                <c:pt idx="430">
                  <c:v>136</c:v>
                </c:pt>
                <c:pt idx="431">
                  <c:v>138</c:v>
                </c:pt>
                <c:pt idx="432">
                  <c:v>133</c:v>
                </c:pt>
                <c:pt idx="433">
                  <c:v>100</c:v>
                </c:pt>
                <c:pt idx="434">
                  <c:v>115</c:v>
                </c:pt>
                <c:pt idx="435">
                  <c:v>114</c:v>
                </c:pt>
                <c:pt idx="436">
                  <c:v>125</c:v>
                </c:pt>
                <c:pt idx="437">
                  <c:v>98</c:v>
                </c:pt>
                <c:pt idx="438">
                  <c:v>117</c:v>
                </c:pt>
                <c:pt idx="439">
                  <c:v>103</c:v>
                </c:pt>
                <c:pt idx="440">
                  <c:v>110</c:v>
                </c:pt>
                <c:pt idx="441">
                  <c:v>130</c:v>
                </c:pt>
                <c:pt idx="442">
                  <c:v>111</c:v>
                </c:pt>
                <c:pt idx="443">
                  <c:v>127</c:v>
                </c:pt>
                <c:pt idx="444">
                  <c:v>94</c:v>
                </c:pt>
                <c:pt idx="445">
                  <c:v>112</c:v>
                </c:pt>
                <c:pt idx="446">
                  <c:v>108</c:v>
                </c:pt>
                <c:pt idx="447">
                  <c:v>96</c:v>
                </c:pt>
                <c:pt idx="448">
                  <c:v>124</c:v>
                </c:pt>
                <c:pt idx="449">
                  <c:v>119</c:v>
                </c:pt>
                <c:pt idx="450">
                  <c:v>119</c:v>
                </c:pt>
                <c:pt idx="451">
                  <c:v>105</c:v>
                </c:pt>
                <c:pt idx="452">
                  <c:v>102</c:v>
                </c:pt>
                <c:pt idx="453">
                  <c:v>116</c:v>
                </c:pt>
                <c:pt idx="454">
                  <c:v>107</c:v>
                </c:pt>
                <c:pt idx="455">
                  <c:v>121</c:v>
                </c:pt>
                <c:pt idx="456">
                  <c:v>99</c:v>
                </c:pt>
                <c:pt idx="457">
                  <c:v>103</c:v>
                </c:pt>
                <c:pt idx="458">
                  <c:v>111</c:v>
                </c:pt>
                <c:pt idx="459">
                  <c:v>140</c:v>
                </c:pt>
                <c:pt idx="460">
                  <c:v>110</c:v>
                </c:pt>
                <c:pt idx="461">
                  <c:v>113</c:v>
                </c:pt>
                <c:pt idx="462">
                  <c:v>115</c:v>
                </c:pt>
                <c:pt idx="463">
                  <c:v>106</c:v>
                </c:pt>
                <c:pt idx="464">
                  <c:v>113</c:v>
                </c:pt>
                <c:pt idx="465">
                  <c:v>110</c:v>
                </c:pt>
                <c:pt idx="466">
                  <c:v>119</c:v>
                </c:pt>
                <c:pt idx="467">
                  <c:v>103</c:v>
                </c:pt>
                <c:pt idx="468">
                  <c:v>106</c:v>
                </c:pt>
                <c:pt idx="469">
                  <c:v>101</c:v>
                </c:pt>
                <c:pt idx="470">
                  <c:v>104</c:v>
                </c:pt>
                <c:pt idx="471">
                  <c:v>113</c:v>
                </c:pt>
                <c:pt idx="472">
                  <c:v>108</c:v>
                </c:pt>
                <c:pt idx="473">
                  <c:v>109</c:v>
                </c:pt>
                <c:pt idx="474">
                  <c:v>95</c:v>
                </c:pt>
                <c:pt idx="475">
                  <c:v>89</c:v>
                </c:pt>
                <c:pt idx="476">
                  <c:v>117</c:v>
                </c:pt>
                <c:pt idx="477">
                  <c:v>101</c:v>
                </c:pt>
                <c:pt idx="478">
                  <c:v>104</c:v>
                </c:pt>
                <c:pt idx="479">
                  <c:v>102</c:v>
                </c:pt>
                <c:pt idx="480">
                  <c:v>104</c:v>
                </c:pt>
                <c:pt idx="481">
                  <c:v>98</c:v>
                </c:pt>
                <c:pt idx="482">
                  <c:v>112</c:v>
                </c:pt>
                <c:pt idx="483">
                  <c:v>99</c:v>
                </c:pt>
                <c:pt idx="484">
                  <c:v>98</c:v>
                </c:pt>
                <c:pt idx="485">
                  <c:v>91</c:v>
                </c:pt>
                <c:pt idx="486">
                  <c:v>105</c:v>
                </c:pt>
                <c:pt idx="487">
                  <c:v>106</c:v>
                </c:pt>
                <c:pt idx="488">
                  <c:v>119</c:v>
                </c:pt>
                <c:pt idx="489">
                  <c:v>111</c:v>
                </c:pt>
                <c:pt idx="490">
                  <c:v>98</c:v>
                </c:pt>
                <c:pt idx="491">
                  <c:v>97</c:v>
                </c:pt>
                <c:pt idx="492">
                  <c:v>98</c:v>
                </c:pt>
                <c:pt idx="493">
                  <c:v>106</c:v>
                </c:pt>
                <c:pt idx="494">
                  <c:v>99</c:v>
                </c:pt>
                <c:pt idx="495">
                  <c:v>80</c:v>
                </c:pt>
                <c:pt idx="496">
                  <c:v>81</c:v>
                </c:pt>
                <c:pt idx="497">
                  <c:v>110</c:v>
                </c:pt>
                <c:pt idx="498">
                  <c:v>91</c:v>
                </c:pt>
                <c:pt idx="499">
                  <c:v>96</c:v>
                </c:pt>
                <c:pt idx="500">
                  <c:v>91</c:v>
                </c:pt>
                <c:pt idx="501">
                  <c:v>99</c:v>
                </c:pt>
                <c:pt idx="502">
                  <c:v>93</c:v>
                </c:pt>
                <c:pt idx="503">
                  <c:v>93</c:v>
                </c:pt>
                <c:pt idx="504">
                  <c:v>115</c:v>
                </c:pt>
                <c:pt idx="505">
                  <c:v>101</c:v>
                </c:pt>
                <c:pt idx="506">
                  <c:v>117</c:v>
                </c:pt>
                <c:pt idx="507">
                  <c:v>92</c:v>
                </c:pt>
                <c:pt idx="508">
                  <c:v>106</c:v>
                </c:pt>
                <c:pt idx="509">
                  <c:v>114</c:v>
                </c:pt>
                <c:pt idx="510">
                  <c:v>88</c:v>
                </c:pt>
                <c:pt idx="511">
                  <c:v>87</c:v>
                </c:pt>
                <c:pt idx="512">
                  <c:v>99</c:v>
                </c:pt>
                <c:pt idx="513">
                  <c:v>105</c:v>
                </c:pt>
                <c:pt idx="514">
                  <c:v>112</c:v>
                </c:pt>
                <c:pt idx="515">
                  <c:v>90</c:v>
                </c:pt>
                <c:pt idx="516">
                  <c:v>98</c:v>
                </c:pt>
                <c:pt idx="517">
                  <c:v>91</c:v>
                </c:pt>
                <c:pt idx="518">
                  <c:v>110</c:v>
                </c:pt>
                <c:pt idx="519">
                  <c:v>97</c:v>
                </c:pt>
                <c:pt idx="520">
                  <c:v>85</c:v>
                </c:pt>
                <c:pt idx="521">
                  <c:v>97</c:v>
                </c:pt>
                <c:pt idx="522">
                  <c:v>106</c:v>
                </c:pt>
                <c:pt idx="523">
                  <c:v>86</c:v>
                </c:pt>
                <c:pt idx="524">
                  <c:v>104</c:v>
                </c:pt>
                <c:pt idx="525">
                  <c:v>113</c:v>
                </c:pt>
                <c:pt idx="526">
                  <c:v>112</c:v>
                </c:pt>
                <c:pt idx="527">
                  <c:v>105</c:v>
                </c:pt>
                <c:pt idx="528">
                  <c:v>117</c:v>
                </c:pt>
                <c:pt idx="529">
                  <c:v>79</c:v>
                </c:pt>
                <c:pt idx="530">
                  <c:v>87</c:v>
                </c:pt>
                <c:pt idx="531">
                  <c:v>100</c:v>
                </c:pt>
                <c:pt idx="532">
                  <c:v>95</c:v>
                </c:pt>
                <c:pt idx="533">
                  <c:v>118</c:v>
                </c:pt>
                <c:pt idx="534">
                  <c:v>93</c:v>
                </c:pt>
                <c:pt idx="535">
                  <c:v>91</c:v>
                </c:pt>
                <c:pt idx="536">
                  <c:v>107</c:v>
                </c:pt>
                <c:pt idx="537">
                  <c:v>90</c:v>
                </c:pt>
                <c:pt idx="538">
                  <c:v>128</c:v>
                </c:pt>
                <c:pt idx="539">
                  <c:v>107</c:v>
                </c:pt>
                <c:pt idx="540">
                  <c:v>115</c:v>
                </c:pt>
                <c:pt idx="541">
                  <c:v>116</c:v>
                </c:pt>
                <c:pt idx="542">
                  <c:v>100</c:v>
                </c:pt>
                <c:pt idx="543">
                  <c:v>97</c:v>
                </c:pt>
                <c:pt idx="544">
                  <c:v>98</c:v>
                </c:pt>
                <c:pt idx="545">
                  <c:v>104</c:v>
                </c:pt>
                <c:pt idx="546">
                  <c:v>97</c:v>
                </c:pt>
                <c:pt idx="547">
                  <c:v>101</c:v>
                </c:pt>
                <c:pt idx="548">
                  <c:v>115</c:v>
                </c:pt>
                <c:pt idx="549">
                  <c:v>118</c:v>
                </c:pt>
                <c:pt idx="550">
                  <c:v>90</c:v>
                </c:pt>
                <c:pt idx="551">
                  <c:v>120</c:v>
                </c:pt>
                <c:pt idx="552">
                  <c:v>105</c:v>
                </c:pt>
                <c:pt idx="553">
                  <c:v>124</c:v>
                </c:pt>
                <c:pt idx="554">
                  <c:v>93</c:v>
                </c:pt>
                <c:pt idx="555">
                  <c:v>109</c:v>
                </c:pt>
                <c:pt idx="556">
                  <c:v>105</c:v>
                </c:pt>
                <c:pt idx="557">
                  <c:v>123</c:v>
                </c:pt>
                <c:pt idx="558">
                  <c:v>95</c:v>
                </c:pt>
                <c:pt idx="559">
                  <c:v>93</c:v>
                </c:pt>
                <c:pt idx="560">
                  <c:v>94</c:v>
                </c:pt>
                <c:pt idx="561">
                  <c:v>88</c:v>
                </c:pt>
                <c:pt idx="562">
                  <c:v>124</c:v>
                </c:pt>
                <c:pt idx="563">
                  <c:v>109</c:v>
                </c:pt>
                <c:pt idx="564">
                  <c:v>105</c:v>
                </c:pt>
                <c:pt idx="565">
                  <c:v>85</c:v>
                </c:pt>
                <c:pt idx="566">
                  <c:v>114</c:v>
                </c:pt>
                <c:pt idx="567">
                  <c:v>117</c:v>
                </c:pt>
                <c:pt idx="568">
                  <c:v>109</c:v>
                </c:pt>
                <c:pt idx="569">
                  <c:v>91</c:v>
                </c:pt>
                <c:pt idx="570">
                  <c:v>113</c:v>
                </c:pt>
                <c:pt idx="571">
                  <c:v>112</c:v>
                </c:pt>
                <c:pt idx="572">
                  <c:v>106</c:v>
                </c:pt>
                <c:pt idx="573">
                  <c:v>79</c:v>
                </c:pt>
                <c:pt idx="574">
                  <c:v>115</c:v>
                </c:pt>
                <c:pt idx="575">
                  <c:v>106</c:v>
                </c:pt>
                <c:pt idx="576">
                  <c:v>119</c:v>
                </c:pt>
                <c:pt idx="577">
                  <c:v>120</c:v>
                </c:pt>
                <c:pt idx="578">
                  <c:v>88</c:v>
                </c:pt>
                <c:pt idx="579">
                  <c:v>115</c:v>
                </c:pt>
                <c:pt idx="580">
                  <c:v>117</c:v>
                </c:pt>
                <c:pt idx="581">
                  <c:v>102</c:v>
                </c:pt>
                <c:pt idx="582">
                  <c:v>109</c:v>
                </c:pt>
                <c:pt idx="583">
                  <c:v>114</c:v>
                </c:pt>
                <c:pt idx="584">
                  <c:v>111</c:v>
                </c:pt>
                <c:pt idx="585">
                  <c:v>116</c:v>
                </c:pt>
                <c:pt idx="586">
                  <c:v>113</c:v>
                </c:pt>
                <c:pt idx="587">
                  <c:v>104</c:v>
                </c:pt>
                <c:pt idx="588">
                  <c:v>99</c:v>
                </c:pt>
                <c:pt idx="589">
                  <c:v>113</c:v>
                </c:pt>
                <c:pt idx="590">
                  <c:v>113</c:v>
                </c:pt>
                <c:pt idx="591">
                  <c:v>139</c:v>
                </c:pt>
                <c:pt idx="592">
                  <c:v>128</c:v>
                </c:pt>
                <c:pt idx="593">
                  <c:v>142</c:v>
                </c:pt>
                <c:pt idx="594">
                  <c:v>99</c:v>
                </c:pt>
                <c:pt idx="595">
                  <c:v>114</c:v>
                </c:pt>
                <c:pt idx="596">
                  <c:v>130</c:v>
                </c:pt>
                <c:pt idx="597">
                  <c:v>122</c:v>
                </c:pt>
                <c:pt idx="598">
                  <c:v>132</c:v>
                </c:pt>
                <c:pt idx="599">
                  <c:v>123</c:v>
                </c:pt>
                <c:pt idx="600">
                  <c:v>139</c:v>
                </c:pt>
                <c:pt idx="601">
                  <c:v>134</c:v>
                </c:pt>
                <c:pt idx="602">
                  <c:v>118</c:v>
                </c:pt>
                <c:pt idx="603">
                  <c:v>123</c:v>
                </c:pt>
                <c:pt idx="604">
                  <c:v>128</c:v>
                </c:pt>
                <c:pt idx="605">
                  <c:v>132</c:v>
                </c:pt>
                <c:pt idx="606">
                  <c:v>140</c:v>
                </c:pt>
                <c:pt idx="607">
                  <c:v>121</c:v>
                </c:pt>
                <c:pt idx="608">
                  <c:v>134</c:v>
                </c:pt>
                <c:pt idx="609">
                  <c:v>109</c:v>
                </c:pt>
                <c:pt idx="610">
                  <c:v>134</c:v>
                </c:pt>
                <c:pt idx="611">
                  <c:v>138</c:v>
                </c:pt>
                <c:pt idx="612">
                  <c:v>142</c:v>
                </c:pt>
                <c:pt idx="613">
                  <c:v>133</c:v>
                </c:pt>
                <c:pt idx="614">
                  <c:v>149</c:v>
                </c:pt>
                <c:pt idx="615">
                  <c:v>150</c:v>
                </c:pt>
                <c:pt idx="616">
                  <c:v>141</c:v>
                </c:pt>
                <c:pt idx="617">
                  <c:v>168</c:v>
                </c:pt>
                <c:pt idx="618">
                  <c:v>128</c:v>
                </c:pt>
                <c:pt idx="619">
                  <c:v>136</c:v>
                </c:pt>
                <c:pt idx="620">
                  <c:v>144</c:v>
                </c:pt>
                <c:pt idx="621">
                  <c:v>134</c:v>
                </c:pt>
                <c:pt idx="622">
                  <c:v>139</c:v>
                </c:pt>
                <c:pt idx="623">
                  <c:v>152</c:v>
                </c:pt>
                <c:pt idx="624">
                  <c:v>152</c:v>
                </c:pt>
                <c:pt idx="625">
                  <c:v>137</c:v>
                </c:pt>
                <c:pt idx="626">
                  <c:v>142</c:v>
                </c:pt>
                <c:pt idx="627">
                  <c:v>148</c:v>
                </c:pt>
                <c:pt idx="628">
                  <c:v>135</c:v>
                </c:pt>
                <c:pt idx="629">
                  <c:v>150</c:v>
                </c:pt>
                <c:pt idx="630">
                  <c:v>155</c:v>
                </c:pt>
                <c:pt idx="631">
                  <c:v>155</c:v>
                </c:pt>
                <c:pt idx="632">
                  <c:v>138</c:v>
                </c:pt>
                <c:pt idx="633">
                  <c:v>153</c:v>
                </c:pt>
                <c:pt idx="634">
                  <c:v>170</c:v>
                </c:pt>
                <c:pt idx="635">
                  <c:v>166</c:v>
                </c:pt>
                <c:pt idx="636">
                  <c:v>165</c:v>
                </c:pt>
                <c:pt idx="637">
                  <c:v>166</c:v>
                </c:pt>
                <c:pt idx="638">
                  <c:v>175</c:v>
                </c:pt>
                <c:pt idx="639">
                  <c:v>162</c:v>
                </c:pt>
                <c:pt idx="640">
                  <c:v>148</c:v>
                </c:pt>
                <c:pt idx="641">
                  <c:v>142</c:v>
                </c:pt>
                <c:pt idx="642">
                  <c:v>174</c:v>
                </c:pt>
                <c:pt idx="643">
                  <c:v>171</c:v>
                </c:pt>
                <c:pt idx="644">
                  <c:v>198</c:v>
                </c:pt>
                <c:pt idx="645">
                  <c:v>186</c:v>
                </c:pt>
                <c:pt idx="646">
                  <c:v>210</c:v>
                </c:pt>
                <c:pt idx="647">
                  <c:v>174</c:v>
                </c:pt>
                <c:pt idx="648">
                  <c:v>163</c:v>
                </c:pt>
                <c:pt idx="649">
                  <c:v>151</c:v>
                </c:pt>
                <c:pt idx="650">
                  <c:v>162</c:v>
                </c:pt>
                <c:pt idx="651">
                  <c:v>196</c:v>
                </c:pt>
                <c:pt idx="652">
                  <c:v>189</c:v>
                </c:pt>
                <c:pt idx="653">
                  <c:v>199</c:v>
                </c:pt>
                <c:pt idx="654">
                  <c:v>200</c:v>
                </c:pt>
                <c:pt idx="655">
                  <c:v>170</c:v>
                </c:pt>
                <c:pt idx="656">
                  <c:v>178</c:v>
                </c:pt>
                <c:pt idx="657">
                  <c:v>182</c:v>
                </c:pt>
                <c:pt idx="658">
                  <c:v>211</c:v>
                </c:pt>
                <c:pt idx="659">
                  <c:v>188</c:v>
                </c:pt>
                <c:pt idx="660">
                  <c:v>205</c:v>
                </c:pt>
                <c:pt idx="661">
                  <c:v>209</c:v>
                </c:pt>
                <c:pt idx="662">
                  <c:v>223</c:v>
                </c:pt>
                <c:pt idx="663">
                  <c:v>216</c:v>
                </c:pt>
                <c:pt idx="664">
                  <c:v>200</c:v>
                </c:pt>
                <c:pt idx="665">
                  <c:v>231</c:v>
                </c:pt>
                <c:pt idx="666">
                  <c:v>227</c:v>
                </c:pt>
                <c:pt idx="667">
                  <c:v>242</c:v>
                </c:pt>
                <c:pt idx="668">
                  <c:v>206</c:v>
                </c:pt>
                <c:pt idx="669">
                  <c:v>204</c:v>
                </c:pt>
                <c:pt idx="670">
                  <c:v>221</c:v>
                </c:pt>
                <c:pt idx="671">
                  <c:v>215</c:v>
                </c:pt>
                <c:pt idx="672">
                  <c:v>234</c:v>
                </c:pt>
                <c:pt idx="673">
                  <c:v>225</c:v>
                </c:pt>
                <c:pt idx="674">
                  <c:v>257</c:v>
                </c:pt>
                <c:pt idx="675">
                  <c:v>233</c:v>
                </c:pt>
                <c:pt idx="676">
                  <c:v>219</c:v>
                </c:pt>
                <c:pt idx="677">
                  <c:v>218</c:v>
                </c:pt>
                <c:pt idx="678">
                  <c:v>224</c:v>
                </c:pt>
                <c:pt idx="679">
                  <c:v>206</c:v>
                </c:pt>
                <c:pt idx="680">
                  <c:v>258</c:v>
                </c:pt>
                <c:pt idx="681">
                  <c:v>244</c:v>
                </c:pt>
                <c:pt idx="682">
                  <c:v>239</c:v>
                </c:pt>
                <c:pt idx="683">
                  <c:v>239</c:v>
                </c:pt>
                <c:pt idx="684">
                  <c:v>266</c:v>
                </c:pt>
                <c:pt idx="685">
                  <c:v>228</c:v>
                </c:pt>
                <c:pt idx="686">
                  <c:v>223</c:v>
                </c:pt>
                <c:pt idx="687">
                  <c:v>241</c:v>
                </c:pt>
                <c:pt idx="688">
                  <c:v>259</c:v>
                </c:pt>
                <c:pt idx="689">
                  <c:v>254</c:v>
                </c:pt>
                <c:pt idx="690">
                  <c:v>240</c:v>
                </c:pt>
                <c:pt idx="691">
                  <c:v>258</c:v>
                </c:pt>
                <c:pt idx="692">
                  <c:v>279</c:v>
                </c:pt>
                <c:pt idx="693">
                  <c:v>248</c:v>
                </c:pt>
                <c:pt idx="694">
                  <c:v>249</c:v>
                </c:pt>
                <c:pt idx="695">
                  <c:v>245</c:v>
                </c:pt>
                <c:pt idx="696">
                  <c:v>234</c:v>
                </c:pt>
                <c:pt idx="697">
                  <c:v>236</c:v>
                </c:pt>
                <c:pt idx="698">
                  <c:v>257</c:v>
                </c:pt>
                <c:pt idx="699">
                  <c:v>256</c:v>
                </c:pt>
                <c:pt idx="700">
                  <c:v>231</c:v>
                </c:pt>
                <c:pt idx="701">
                  <c:v>219</c:v>
                </c:pt>
                <c:pt idx="702">
                  <c:v>266</c:v>
                </c:pt>
                <c:pt idx="703">
                  <c:v>262</c:v>
                </c:pt>
                <c:pt idx="704">
                  <c:v>256</c:v>
                </c:pt>
                <c:pt idx="705">
                  <c:v>218</c:v>
                </c:pt>
                <c:pt idx="706">
                  <c:v>218</c:v>
                </c:pt>
                <c:pt idx="707">
                  <c:v>259</c:v>
                </c:pt>
                <c:pt idx="708">
                  <c:v>243</c:v>
                </c:pt>
                <c:pt idx="709">
                  <c:v>210</c:v>
                </c:pt>
                <c:pt idx="710">
                  <c:v>211</c:v>
                </c:pt>
                <c:pt idx="711">
                  <c:v>234</c:v>
                </c:pt>
                <c:pt idx="712">
                  <c:v>252</c:v>
                </c:pt>
                <c:pt idx="713">
                  <c:v>215</c:v>
                </c:pt>
                <c:pt idx="714">
                  <c:v>228</c:v>
                </c:pt>
                <c:pt idx="715">
                  <c:v>205</c:v>
                </c:pt>
                <c:pt idx="716">
                  <c:v>221</c:v>
                </c:pt>
                <c:pt idx="717">
                  <c:v>203</c:v>
                </c:pt>
                <c:pt idx="718">
                  <c:v>189</c:v>
                </c:pt>
                <c:pt idx="719">
                  <c:v>215</c:v>
                </c:pt>
                <c:pt idx="720">
                  <c:v>198</c:v>
                </c:pt>
                <c:pt idx="721">
                  <c:v>188</c:v>
                </c:pt>
                <c:pt idx="722">
                  <c:v>237</c:v>
                </c:pt>
                <c:pt idx="723">
                  <c:v>196</c:v>
                </c:pt>
                <c:pt idx="724">
                  <c:v>211</c:v>
                </c:pt>
                <c:pt idx="725">
                  <c:v>175</c:v>
                </c:pt>
                <c:pt idx="726">
                  <c:v>198</c:v>
                </c:pt>
                <c:pt idx="727">
                  <c:v>169</c:v>
                </c:pt>
                <c:pt idx="728">
                  <c:v>192</c:v>
                </c:pt>
                <c:pt idx="729">
                  <c:v>193</c:v>
                </c:pt>
                <c:pt idx="730">
                  <c:v>174</c:v>
                </c:pt>
                <c:pt idx="731">
                  <c:v>200</c:v>
                </c:pt>
                <c:pt idx="732">
                  <c:v>146</c:v>
                </c:pt>
                <c:pt idx="733">
                  <c:v>173</c:v>
                </c:pt>
                <c:pt idx="734">
                  <c:v>176</c:v>
                </c:pt>
                <c:pt idx="735">
                  <c:v>157</c:v>
                </c:pt>
                <c:pt idx="736">
                  <c:v>178</c:v>
                </c:pt>
                <c:pt idx="737">
                  <c:v>162</c:v>
                </c:pt>
                <c:pt idx="738">
                  <c:v>135</c:v>
                </c:pt>
                <c:pt idx="739">
                  <c:v>145</c:v>
                </c:pt>
                <c:pt idx="740">
                  <c:v>144</c:v>
                </c:pt>
                <c:pt idx="741">
                  <c:v>136</c:v>
                </c:pt>
                <c:pt idx="742">
                  <c:v>168</c:v>
                </c:pt>
                <c:pt idx="743">
                  <c:v>139</c:v>
                </c:pt>
                <c:pt idx="744">
                  <c:v>172</c:v>
                </c:pt>
                <c:pt idx="745">
                  <c:v>140</c:v>
                </c:pt>
                <c:pt idx="746">
                  <c:v>145</c:v>
                </c:pt>
                <c:pt idx="747">
                  <c:v>148</c:v>
                </c:pt>
                <c:pt idx="748">
                  <c:v>153</c:v>
                </c:pt>
                <c:pt idx="749">
                  <c:v>160</c:v>
                </c:pt>
                <c:pt idx="750">
                  <c:v>135</c:v>
                </c:pt>
                <c:pt idx="751">
                  <c:v>153</c:v>
                </c:pt>
                <c:pt idx="752">
                  <c:v>147</c:v>
                </c:pt>
                <c:pt idx="753">
                  <c:v>136</c:v>
                </c:pt>
                <c:pt idx="754">
                  <c:v>130</c:v>
                </c:pt>
                <c:pt idx="755">
                  <c:v>146</c:v>
                </c:pt>
                <c:pt idx="756">
                  <c:v>129</c:v>
                </c:pt>
                <c:pt idx="757">
                  <c:v>128</c:v>
                </c:pt>
                <c:pt idx="758">
                  <c:v>133</c:v>
                </c:pt>
                <c:pt idx="759">
                  <c:v>128</c:v>
                </c:pt>
                <c:pt idx="760">
                  <c:v>139</c:v>
                </c:pt>
                <c:pt idx="761">
                  <c:v>135</c:v>
                </c:pt>
                <c:pt idx="762">
                  <c:v>143</c:v>
                </c:pt>
                <c:pt idx="763">
                  <c:v>132</c:v>
                </c:pt>
                <c:pt idx="764">
                  <c:v>119</c:v>
                </c:pt>
                <c:pt idx="765">
                  <c:v>134</c:v>
                </c:pt>
                <c:pt idx="766">
                  <c:v>124</c:v>
                </c:pt>
                <c:pt idx="767">
                  <c:v>126</c:v>
                </c:pt>
                <c:pt idx="768">
                  <c:v>110</c:v>
                </c:pt>
                <c:pt idx="769">
                  <c:v>124</c:v>
                </c:pt>
                <c:pt idx="770">
                  <c:v>132</c:v>
                </c:pt>
                <c:pt idx="771">
                  <c:v>114</c:v>
                </c:pt>
                <c:pt idx="772">
                  <c:v>122</c:v>
                </c:pt>
                <c:pt idx="773">
                  <c:v>125</c:v>
                </c:pt>
                <c:pt idx="774">
                  <c:v>112</c:v>
                </c:pt>
                <c:pt idx="775">
                  <c:v>95</c:v>
                </c:pt>
                <c:pt idx="776">
                  <c:v>115</c:v>
                </c:pt>
                <c:pt idx="777">
                  <c:v>104</c:v>
                </c:pt>
                <c:pt idx="778">
                  <c:v>103</c:v>
                </c:pt>
                <c:pt idx="779">
                  <c:v>121</c:v>
                </c:pt>
                <c:pt idx="780">
                  <c:v>121</c:v>
                </c:pt>
                <c:pt idx="781">
                  <c:v>115</c:v>
                </c:pt>
                <c:pt idx="782">
                  <c:v>108</c:v>
                </c:pt>
                <c:pt idx="783">
                  <c:v>93</c:v>
                </c:pt>
                <c:pt idx="784">
                  <c:v>110</c:v>
                </c:pt>
                <c:pt idx="785">
                  <c:v>107</c:v>
                </c:pt>
                <c:pt idx="786">
                  <c:v>109</c:v>
                </c:pt>
                <c:pt idx="787">
                  <c:v>109</c:v>
                </c:pt>
                <c:pt idx="788">
                  <c:v>84</c:v>
                </c:pt>
                <c:pt idx="789">
                  <c:v>101</c:v>
                </c:pt>
                <c:pt idx="790">
                  <c:v>101</c:v>
                </c:pt>
                <c:pt idx="791">
                  <c:v>100</c:v>
                </c:pt>
                <c:pt idx="792">
                  <c:v>114</c:v>
                </c:pt>
                <c:pt idx="793">
                  <c:v>117</c:v>
                </c:pt>
                <c:pt idx="794">
                  <c:v>98</c:v>
                </c:pt>
                <c:pt idx="795">
                  <c:v>127</c:v>
                </c:pt>
                <c:pt idx="796">
                  <c:v>89</c:v>
                </c:pt>
                <c:pt idx="797">
                  <c:v>110</c:v>
                </c:pt>
                <c:pt idx="798">
                  <c:v>88</c:v>
                </c:pt>
                <c:pt idx="799">
                  <c:v>81</c:v>
                </c:pt>
                <c:pt idx="800">
                  <c:v>89</c:v>
                </c:pt>
                <c:pt idx="801">
                  <c:v>94</c:v>
                </c:pt>
                <c:pt idx="802">
                  <c:v>85</c:v>
                </c:pt>
                <c:pt idx="803">
                  <c:v>96</c:v>
                </c:pt>
                <c:pt idx="804">
                  <c:v>96</c:v>
                </c:pt>
                <c:pt idx="805">
                  <c:v>93</c:v>
                </c:pt>
                <c:pt idx="806">
                  <c:v>111</c:v>
                </c:pt>
                <c:pt idx="807">
                  <c:v>97</c:v>
                </c:pt>
                <c:pt idx="808">
                  <c:v>69</c:v>
                </c:pt>
                <c:pt idx="809">
                  <c:v>113</c:v>
                </c:pt>
                <c:pt idx="810">
                  <c:v>93</c:v>
                </c:pt>
                <c:pt idx="811">
                  <c:v>102</c:v>
                </c:pt>
                <c:pt idx="812">
                  <c:v>86</c:v>
                </c:pt>
                <c:pt idx="813">
                  <c:v>98</c:v>
                </c:pt>
                <c:pt idx="814">
                  <c:v>95</c:v>
                </c:pt>
                <c:pt idx="815">
                  <c:v>87</c:v>
                </c:pt>
                <c:pt idx="816">
                  <c:v>102</c:v>
                </c:pt>
                <c:pt idx="817">
                  <c:v>91</c:v>
                </c:pt>
                <c:pt idx="818">
                  <c:v>86</c:v>
                </c:pt>
                <c:pt idx="819">
                  <c:v>71</c:v>
                </c:pt>
                <c:pt idx="820">
                  <c:v>99</c:v>
                </c:pt>
                <c:pt idx="821">
                  <c:v>70</c:v>
                </c:pt>
                <c:pt idx="822">
                  <c:v>102</c:v>
                </c:pt>
                <c:pt idx="823">
                  <c:v>101</c:v>
                </c:pt>
                <c:pt idx="824">
                  <c:v>91</c:v>
                </c:pt>
                <c:pt idx="825">
                  <c:v>99</c:v>
                </c:pt>
                <c:pt idx="826">
                  <c:v>72</c:v>
                </c:pt>
                <c:pt idx="827">
                  <c:v>92</c:v>
                </c:pt>
                <c:pt idx="828">
                  <c:v>88</c:v>
                </c:pt>
                <c:pt idx="829">
                  <c:v>103</c:v>
                </c:pt>
                <c:pt idx="830">
                  <c:v>79</c:v>
                </c:pt>
                <c:pt idx="831">
                  <c:v>90</c:v>
                </c:pt>
                <c:pt idx="832">
                  <c:v>82</c:v>
                </c:pt>
                <c:pt idx="833">
                  <c:v>99</c:v>
                </c:pt>
                <c:pt idx="834">
                  <c:v>102</c:v>
                </c:pt>
                <c:pt idx="835">
                  <c:v>80</c:v>
                </c:pt>
                <c:pt idx="836">
                  <c:v>92</c:v>
                </c:pt>
                <c:pt idx="837">
                  <c:v>108</c:v>
                </c:pt>
                <c:pt idx="838">
                  <c:v>80</c:v>
                </c:pt>
                <c:pt idx="839">
                  <c:v>98</c:v>
                </c:pt>
                <c:pt idx="840">
                  <c:v>92</c:v>
                </c:pt>
                <c:pt idx="841">
                  <c:v>87</c:v>
                </c:pt>
                <c:pt idx="842">
                  <c:v>85</c:v>
                </c:pt>
                <c:pt idx="843">
                  <c:v>95</c:v>
                </c:pt>
                <c:pt idx="844">
                  <c:v>97</c:v>
                </c:pt>
                <c:pt idx="845">
                  <c:v>84</c:v>
                </c:pt>
                <c:pt idx="846">
                  <c:v>93</c:v>
                </c:pt>
                <c:pt idx="847">
                  <c:v>101</c:v>
                </c:pt>
                <c:pt idx="848">
                  <c:v>102</c:v>
                </c:pt>
                <c:pt idx="849">
                  <c:v>97</c:v>
                </c:pt>
                <c:pt idx="850">
                  <c:v>76</c:v>
                </c:pt>
                <c:pt idx="851">
                  <c:v>87</c:v>
                </c:pt>
                <c:pt idx="852">
                  <c:v>105</c:v>
                </c:pt>
                <c:pt idx="853">
                  <c:v>101</c:v>
                </c:pt>
                <c:pt idx="854">
                  <c:v>86</c:v>
                </c:pt>
                <c:pt idx="855">
                  <c:v>103</c:v>
                </c:pt>
                <c:pt idx="856">
                  <c:v>99</c:v>
                </c:pt>
                <c:pt idx="857">
                  <c:v>94</c:v>
                </c:pt>
                <c:pt idx="858">
                  <c:v>88</c:v>
                </c:pt>
                <c:pt idx="859">
                  <c:v>95</c:v>
                </c:pt>
                <c:pt idx="860">
                  <c:v>108</c:v>
                </c:pt>
                <c:pt idx="861">
                  <c:v>86</c:v>
                </c:pt>
                <c:pt idx="862">
                  <c:v>90</c:v>
                </c:pt>
                <c:pt idx="863">
                  <c:v>95</c:v>
                </c:pt>
                <c:pt idx="864">
                  <c:v>97</c:v>
                </c:pt>
                <c:pt idx="865">
                  <c:v>103</c:v>
                </c:pt>
                <c:pt idx="866">
                  <c:v>70</c:v>
                </c:pt>
                <c:pt idx="867">
                  <c:v>106</c:v>
                </c:pt>
                <c:pt idx="868">
                  <c:v>106</c:v>
                </c:pt>
                <c:pt idx="869">
                  <c:v>115</c:v>
                </c:pt>
                <c:pt idx="870">
                  <c:v>96</c:v>
                </c:pt>
                <c:pt idx="871">
                  <c:v>94</c:v>
                </c:pt>
                <c:pt idx="872">
                  <c:v>108</c:v>
                </c:pt>
                <c:pt idx="873">
                  <c:v>116</c:v>
                </c:pt>
                <c:pt idx="874">
                  <c:v>114</c:v>
                </c:pt>
                <c:pt idx="875">
                  <c:v>114</c:v>
                </c:pt>
                <c:pt idx="876">
                  <c:v>103</c:v>
                </c:pt>
                <c:pt idx="877">
                  <c:v>93</c:v>
                </c:pt>
                <c:pt idx="878">
                  <c:v>105</c:v>
                </c:pt>
                <c:pt idx="879">
                  <c:v>107</c:v>
                </c:pt>
                <c:pt idx="880">
                  <c:v>102</c:v>
                </c:pt>
                <c:pt idx="881">
                  <c:v>118</c:v>
                </c:pt>
                <c:pt idx="882">
                  <c:v>112</c:v>
                </c:pt>
                <c:pt idx="883">
                  <c:v>112</c:v>
                </c:pt>
                <c:pt idx="884">
                  <c:v>99</c:v>
                </c:pt>
                <c:pt idx="885">
                  <c:v>112</c:v>
                </c:pt>
                <c:pt idx="886">
                  <c:v>117</c:v>
                </c:pt>
                <c:pt idx="887">
                  <c:v>131</c:v>
                </c:pt>
                <c:pt idx="888">
                  <c:v>105</c:v>
                </c:pt>
                <c:pt idx="889">
                  <c:v>100</c:v>
                </c:pt>
                <c:pt idx="890">
                  <c:v>91</c:v>
                </c:pt>
                <c:pt idx="891">
                  <c:v>106</c:v>
                </c:pt>
                <c:pt idx="892">
                  <c:v>129</c:v>
                </c:pt>
                <c:pt idx="893">
                  <c:v>103</c:v>
                </c:pt>
                <c:pt idx="894">
                  <c:v>107</c:v>
                </c:pt>
                <c:pt idx="895">
                  <c:v>114</c:v>
                </c:pt>
                <c:pt idx="896">
                  <c:v>94</c:v>
                </c:pt>
                <c:pt idx="897">
                  <c:v>95</c:v>
                </c:pt>
                <c:pt idx="898">
                  <c:v>110</c:v>
                </c:pt>
                <c:pt idx="899">
                  <c:v>113</c:v>
                </c:pt>
                <c:pt idx="900">
                  <c:v>95</c:v>
                </c:pt>
                <c:pt idx="901">
                  <c:v>83</c:v>
                </c:pt>
                <c:pt idx="902">
                  <c:v>106</c:v>
                </c:pt>
                <c:pt idx="903">
                  <c:v>122</c:v>
                </c:pt>
                <c:pt idx="904">
                  <c:v>94</c:v>
                </c:pt>
                <c:pt idx="905">
                  <c:v>86</c:v>
                </c:pt>
                <c:pt idx="906">
                  <c:v>80</c:v>
                </c:pt>
                <c:pt idx="907">
                  <c:v>89</c:v>
                </c:pt>
                <c:pt idx="908">
                  <c:v>86</c:v>
                </c:pt>
                <c:pt idx="909">
                  <c:v>96</c:v>
                </c:pt>
                <c:pt idx="910">
                  <c:v>100</c:v>
                </c:pt>
                <c:pt idx="911">
                  <c:v>94</c:v>
                </c:pt>
                <c:pt idx="912">
                  <c:v>95</c:v>
                </c:pt>
                <c:pt idx="913">
                  <c:v>106</c:v>
                </c:pt>
                <c:pt idx="914">
                  <c:v>87</c:v>
                </c:pt>
                <c:pt idx="915">
                  <c:v>99</c:v>
                </c:pt>
                <c:pt idx="916">
                  <c:v>87</c:v>
                </c:pt>
                <c:pt idx="917">
                  <c:v>98</c:v>
                </c:pt>
                <c:pt idx="918">
                  <c:v>104</c:v>
                </c:pt>
                <c:pt idx="919">
                  <c:v>78</c:v>
                </c:pt>
                <c:pt idx="920">
                  <c:v>87</c:v>
                </c:pt>
                <c:pt idx="921">
                  <c:v>97</c:v>
                </c:pt>
                <c:pt idx="922">
                  <c:v>91</c:v>
                </c:pt>
                <c:pt idx="923">
                  <c:v>96</c:v>
                </c:pt>
                <c:pt idx="924">
                  <c:v>93</c:v>
                </c:pt>
                <c:pt idx="925">
                  <c:v>96</c:v>
                </c:pt>
                <c:pt idx="926">
                  <c:v>77</c:v>
                </c:pt>
                <c:pt idx="927">
                  <c:v>96</c:v>
                </c:pt>
                <c:pt idx="928">
                  <c:v>78</c:v>
                </c:pt>
                <c:pt idx="929">
                  <c:v>93</c:v>
                </c:pt>
                <c:pt idx="930">
                  <c:v>80</c:v>
                </c:pt>
                <c:pt idx="931">
                  <c:v>68</c:v>
                </c:pt>
                <c:pt idx="932">
                  <c:v>82</c:v>
                </c:pt>
                <c:pt idx="933">
                  <c:v>79</c:v>
                </c:pt>
                <c:pt idx="934">
                  <c:v>84</c:v>
                </c:pt>
                <c:pt idx="935">
                  <c:v>75</c:v>
                </c:pt>
                <c:pt idx="936">
                  <c:v>94</c:v>
                </c:pt>
                <c:pt idx="937">
                  <c:v>62</c:v>
                </c:pt>
                <c:pt idx="938">
                  <c:v>65</c:v>
                </c:pt>
                <c:pt idx="939">
                  <c:v>73</c:v>
                </c:pt>
                <c:pt idx="940">
                  <c:v>77</c:v>
                </c:pt>
                <c:pt idx="941">
                  <c:v>65</c:v>
                </c:pt>
                <c:pt idx="942">
                  <c:v>71</c:v>
                </c:pt>
                <c:pt idx="943">
                  <c:v>65</c:v>
                </c:pt>
                <c:pt idx="944">
                  <c:v>72</c:v>
                </c:pt>
                <c:pt idx="945">
                  <c:v>75</c:v>
                </c:pt>
                <c:pt idx="946">
                  <c:v>89</c:v>
                </c:pt>
                <c:pt idx="947">
                  <c:v>76</c:v>
                </c:pt>
                <c:pt idx="948">
                  <c:v>52</c:v>
                </c:pt>
                <c:pt idx="949">
                  <c:v>65</c:v>
                </c:pt>
                <c:pt idx="950">
                  <c:v>89</c:v>
                </c:pt>
                <c:pt idx="951">
                  <c:v>73</c:v>
                </c:pt>
                <c:pt idx="952">
                  <c:v>76</c:v>
                </c:pt>
                <c:pt idx="953">
                  <c:v>70</c:v>
                </c:pt>
                <c:pt idx="954">
                  <c:v>72</c:v>
                </c:pt>
                <c:pt idx="955">
                  <c:v>72</c:v>
                </c:pt>
                <c:pt idx="956">
                  <c:v>61</c:v>
                </c:pt>
                <c:pt idx="957">
                  <c:v>75</c:v>
                </c:pt>
                <c:pt idx="958">
                  <c:v>62</c:v>
                </c:pt>
                <c:pt idx="959">
                  <c:v>60</c:v>
                </c:pt>
                <c:pt idx="960">
                  <c:v>63</c:v>
                </c:pt>
                <c:pt idx="961">
                  <c:v>75</c:v>
                </c:pt>
                <c:pt idx="962">
                  <c:v>64</c:v>
                </c:pt>
                <c:pt idx="963">
                  <c:v>64</c:v>
                </c:pt>
                <c:pt idx="964">
                  <c:v>70</c:v>
                </c:pt>
                <c:pt idx="965">
                  <c:v>73</c:v>
                </c:pt>
                <c:pt idx="966">
                  <c:v>69</c:v>
                </c:pt>
                <c:pt idx="967">
                  <c:v>55</c:v>
                </c:pt>
                <c:pt idx="968">
                  <c:v>67</c:v>
                </c:pt>
                <c:pt idx="969">
                  <c:v>61</c:v>
                </c:pt>
                <c:pt idx="970">
                  <c:v>64</c:v>
                </c:pt>
                <c:pt idx="971">
                  <c:v>63</c:v>
                </c:pt>
                <c:pt idx="972">
                  <c:v>49</c:v>
                </c:pt>
                <c:pt idx="973">
                  <c:v>75</c:v>
                </c:pt>
                <c:pt idx="974">
                  <c:v>60</c:v>
                </c:pt>
                <c:pt idx="975">
                  <c:v>58</c:v>
                </c:pt>
                <c:pt idx="976">
                  <c:v>58</c:v>
                </c:pt>
                <c:pt idx="977">
                  <c:v>65</c:v>
                </c:pt>
                <c:pt idx="978">
                  <c:v>42</c:v>
                </c:pt>
                <c:pt idx="979">
                  <c:v>54</c:v>
                </c:pt>
                <c:pt idx="980">
                  <c:v>46</c:v>
                </c:pt>
                <c:pt idx="981">
                  <c:v>51</c:v>
                </c:pt>
                <c:pt idx="982">
                  <c:v>43</c:v>
                </c:pt>
                <c:pt idx="983">
                  <c:v>66</c:v>
                </c:pt>
                <c:pt idx="984">
                  <c:v>49</c:v>
                </c:pt>
                <c:pt idx="985">
                  <c:v>56</c:v>
                </c:pt>
                <c:pt idx="986">
                  <c:v>48</c:v>
                </c:pt>
                <c:pt idx="987">
                  <c:v>76</c:v>
                </c:pt>
                <c:pt idx="988">
                  <c:v>45</c:v>
                </c:pt>
                <c:pt idx="989">
                  <c:v>45</c:v>
                </c:pt>
                <c:pt idx="990">
                  <c:v>53</c:v>
                </c:pt>
                <c:pt idx="991">
                  <c:v>54</c:v>
                </c:pt>
                <c:pt idx="992">
                  <c:v>51</c:v>
                </c:pt>
                <c:pt idx="993">
                  <c:v>59</c:v>
                </c:pt>
                <c:pt idx="994">
                  <c:v>51</c:v>
                </c:pt>
                <c:pt idx="995">
                  <c:v>54</c:v>
                </c:pt>
                <c:pt idx="996">
                  <c:v>51</c:v>
                </c:pt>
                <c:pt idx="997">
                  <c:v>47</c:v>
                </c:pt>
                <c:pt idx="998">
                  <c:v>64</c:v>
                </c:pt>
                <c:pt idx="999">
                  <c:v>65</c:v>
                </c:pt>
                <c:pt idx="1000">
                  <c:v>37</c:v>
                </c:pt>
                <c:pt idx="1001">
                  <c:v>52</c:v>
                </c:pt>
                <c:pt idx="1002">
                  <c:v>63</c:v>
                </c:pt>
                <c:pt idx="1003">
                  <c:v>43</c:v>
                </c:pt>
                <c:pt idx="1004">
                  <c:v>48</c:v>
                </c:pt>
                <c:pt idx="1005">
                  <c:v>52</c:v>
                </c:pt>
                <c:pt idx="1006">
                  <c:v>40</c:v>
                </c:pt>
                <c:pt idx="1007">
                  <c:v>55</c:v>
                </c:pt>
                <c:pt idx="1008">
                  <c:v>43</c:v>
                </c:pt>
                <c:pt idx="1009">
                  <c:v>41</c:v>
                </c:pt>
                <c:pt idx="1010">
                  <c:v>44</c:v>
                </c:pt>
                <c:pt idx="1011">
                  <c:v>57</c:v>
                </c:pt>
                <c:pt idx="1012">
                  <c:v>50</c:v>
                </c:pt>
                <c:pt idx="1013">
                  <c:v>59</c:v>
                </c:pt>
                <c:pt idx="1014">
                  <c:v>51</c:v>
                </c:pt>
                <c:pt idx="1015">
                  <c:v>43</c:v>
                </c:pt>
                <c:pt idx="1016">
                  <c:v>51</c:v>
                </c:pt>
                <c:pt idx="1017">
                  <c:v>47</c:v>
                </c:pt>
                <c:pt idx="1018">
                  <c:v>45</c:v>
                </c:pt>
                <c:pt idx="1019">
                  <c:v>49</c:v>
                </c:pt>
                <c:pt idx="1020">
                  <c:v>38</c:v>
                </c:pt>
                <c:pt idx="1021">
                  <c:v>47</c:v>
                </c:pt>
                <c:pt idx="1022">
                  <c:v>57</c:v>
                </c:pt>
                <c:pt idx="1023">
                  <c:v>40</c:v>
                </c:pt>
                <c:pt idx="1024">
                  <c:v>41</c:v>
                </c:pt>
                <c:pt idx="1025">
                  <c:v>48</c:v>
                </c:pt>
                <c:pt idx="1026">
                  <c:v>46</c:v>
                </c:pt>
                <c:pt idx="1027">
                  <c:v>46</c:v>
                </c:pt>
                <c:pt idx="1028">
                  <c:v>48</c:v>
                </c:pt>
                <c:pt idx="1029">
                  <c:v>31</c:v>
                </c:pt>
                <c:pt idx="1030">
                  <c:v>43</c:v>
                </c:pt>
                <c:pt idx="1031">
                  <c:v>32</c:v>
                </c:pt>
                <c:pt idx="1032">
                  <c:v>51</c:v>
                </c:pt>
                <c:pt idx="1033">
                  <c:v>32</c:v>
                </c:pt>
                <c:pt idx="1034">
                  <c:v>34</c:v>
                </c:pt>
                <c:pt idx="1035">
                  <c:v>38</c:v>
                </c:pt>
                <c:pt idx="1036">
                  <c:v>49</c:v>
                </c:pt>
                <c:pt idx="1037">
                  <c:v>38</c:v>
                </c:pt>
                <c:pt idx="1038">
                  <c:v>58</c:v>
                </c:pt>
                <c:pt idx="1039">
                  <c:v>49</c:v>
                </c:pt>
                <c:pt idx="1040">
                  <c:v>37</c:v>
                </c:pt>
                <c:pt idx="1041">
                  <c:v>40</c:v>
                </c:pt>
                <c:pt idx="1042">
                  <c:v>43</c:v>
                </c:pt>
                <c:pt idx="1043">
                  <c:v>39</c:v>
                </c:pt>
                <c:pt idx="1044">
                  <c:v>35</c:v>
                </c:pt>
                <c:pt idx="1045">
                  <c:v>47</c:v>
                </c:pt>
                <c:pt idx="1046">
                  <c:v>46</c:v>
                </c:pt>
                <c:pt idx="1047">
                  <c:v>47</c:v>
                </c:pt>
                <c:pt idx="1048">
                  <c:v>28</c:v>
                </c:pt>
                <c:pt idx="1049">
                  <c:v>42</c:v>
                </c:pt>
                <c:pt idx="1050">
                  <c:v>46</c:v>
                </c:pt>
                <c:pt idx="1051">
                  <c:v>40</c:v>
                </c:pt>
                <c:pt idx="1052">
                  <c:v>34</c:v>
                </c:pt>
                <c:pt idx="1053">
                  <c:v>32</c:v>
                </c:pt>
                <c:pt idx="1054">
                  <c:v>36</c:v>
                </c:pt>
                <c:pt idx="1055">
                  <c:v>41</c:v>
                </c:pt>
                <c:pt idx="1056">
                  <c:v>39</c:v>
                </c:pt>
                <c:pt idx="1057">
                  <c:v>43</c:v>
                </c:pt>
                <c:pt idx="1058">
                  <c:v>37</c:v>
                </c:pt>
                <c:pt idx="1059">
                  <c:v>41</c:v>
                </c:pt>
                <c:pt idx="1060">
                  <c:v>44</c:v>
                </c:pt>
                <c:pt idx="1061">
                  <c:v>35</c:v>
                </c:pt>
                <c:pt idx="1062">
                  <c:v>37</c:v>
                </c:pt>
                <c:pt idx="1063">
                  <c:v>36</c:v>
                </c:pt>
                <c:pt idx="1064">
                  <c:v>31</c:v>
                </c:pt>
                <c:pt idx="1065">
                  <c:v>46</c:v>
                </c:pt>
                <c:pt idx="1066">
                  <c:v>46</c:v>
                </c:pt>
                <c:pt idx="1067">
                  <c:v>26</c:v>
                </c:pt>
                <c:pt idx="1068">
                  <c:v>39</c:v>
                </c:pt>
                <c:pt idx="1069">
                  <c:v>35</c:v>
                </c:pt>
                <c:pt idx="1070">
                  <c:v>35</c:v>
                </c:pt>
                <c:pt idx="1071">
                  <c:v>40</c:v>
                </c:pt>
                <c:pt idx="1072">
                  <c:v>45</c:v>
                </c:pt>
                <c:pt idx="1073">
                  <c:v>50</c:v>
                </c:pt>
                <c:pt idx="1074">
                  <c:v>25</c:v>
                </c:pt>
                <c:pt idx="1075">
                  <c:v>47</c:v>
                </c:pt>
                <c:pt idx="1076">
                  <c:v>34</c:v>
                </c:pt>
                <c:pt idx="1077">
                  <c:v>30</c:v>
                </c:pt>
                <c:pt idx="1078">
                  <c:v>49</c:v>
                </c:pt>
                <c:pt idx="1079">
                  <c:v>48</c:v>
                </c:pt>
                <c:pt idx="1080">
                  <c:v>57</c:v>
                </c:pt>
                <c:pt idx="1081">
                  <c:v>34</c:v>
                </c:pt>
                <c:pt idx="1082">
                  <c:v>22</c:v>
                </c:pt>
                <c:pt idx="1083">
                  <c:v>40</c:v>
                </c:pt>
                <c:pt idx="1084">
                  <c:v>40</c:v>
                </c:pt>
                <c:pt idx="1085">
                  <c:v>35</c:v>
                </c:pt>
                <c:pt idx="1086">
                  <c:v>34</c:v>
                </c:pt>
                <c:pt idx="1087">
                  <c:v>32</c:v>
                </c:pt>
                <c:pt idx="1088">
                  <c:v>31</c:v>
                </c:pt>
                <c:pt idx="1089">
                  <c:v>40</c:v>
                </c:pt>
                <c:pt idx="1090">
                  <c:v>40</c:v>
                </c:pt>
                <c:pt idx="1091">
                  <c:v>41</c:v>
                </c:pt>
                <c:pt idx="1092">
                  <c:v>30</c:v>
                </c:pt>
                <c:pt idx="1093">
                  <c:v>37</c:v>
                </c:pt>
                <c:pt idx="1094">
                  <c:v>34</c:v>
                </c:pt>
                <c:pt idx="1095">
                  <c:v>25</c:v>
                </c:pt>
                <c:pt idx="1096">
                  <c:v>39</c:v>
                </c:pt>
                <c:pt idx="1097">
                  <c:v>49</c:v>
                </c:pt>
                <c:pt idx="1098">
                  <c:v>41</c:v>
                </c:pt>
                <c:pt idx="1099">
                  <c:v>48</c:v>
                </c:pt>
                <c:pt idx="1100">
                  <c:v>32</c:v>
                </c:pt>
                <c:pt idx="1101">
                  <c:v>43</c:v>
                </c:pt>
                <c:pt idx="1102">
                  <c:v>36</c:v>
                </c:pt>
                <c:pt idx="1103">
                  <c:v>35</c:v>
                </c:pt>
                <c:pt idx="1104">
                  <c:v>39</c:v>
                </c:pt>
                <c:pt idx="1105">
                  <c:v>33</c:v>
                </c:pt>
                <c:pt idx="1106">
                  <c:v>29</c:v>
                </c:pt>
                <c:pt idx="1107">
                  <c:v>40</c:v>
                </c:pt>
                <c:pt idx="1108">
                  <c:v>33</c:v>
                </c:pt>
                <c:pt idx="1109">
                  <c:v>35</c:v>
                </c:pt>
                <c:pt idx="1110">
                  <c:v>32</c:v>
                </c:pt>
                <c:pt idx="1111">
                  <c:v>35</c:v>
                </c:pt>
                <c:pt idx="1112">
                  <c:v>39</c:v>
                </c:pt>
                <c:pt idx="1113">
                  <c:v>43</c:v>
                </c:pt>
                <c:pt idx="1114">
                  <c:v>41</c:v>
                </c:pt>
                <c:pt idx="1115">
                  <c:v>31</c:v>
                </c:pt>
                <c:pt idx="1116">
                  <c:v>37</c:v>
                </c:pt>
                <c:pt idx="1117">
                  <c:v>42</c:v>
                </c:pt>
                <c:pt idx="1118">
                  <c:v>30</c:v>
                </c:pt>
                <c:pt idx="1119">
                  <c:v>31</c:v>
                </c:pt>
                <c:pt idx="1120">
                  <c:v>38</c:v>
                </c:pt>
                <c:pt idx="1121">
                  <c:v>41</c:v>
                </c:pt>
                <c:pt idx="1122">
                  <c:v>31</c:v>
                </c:pt>
                <c:pt idx="1123">
                  <c:v>30</c:v>
                </c:pt>
                <c:pt idx="1124">
                  <c:v>46</c:v>
                </c:pt>
                <c:pt idx="1125">
                  <c:v>34</c:v>
                </c:pt>
                <c:pt idx="1126">
                  <c:v>40</c:v>
                </c:pt>
                <c:pt idx="1127">
                  <c:v>33</c:v>
                </c:pt>
                <c:pt idx="1128">
                  <c:v>35</c:v>
                </c:pt>
                <c:pt idx="1129">
                  <c:v>38</c:v>
                </c:pt>
                <c:pt idx="1130">
                  <c:v>36</c:v>
                </c:pt>
                <c:pt idx="1131">
                  <c:v>42</c:v>
                </c:pt>
                <c:pt idx="1132">
                  <c:v>26</c:v>
                </c:pt>
                <c:pt idx="1133">
                  <c:v>38</c:v>
                </c:pt>
                <c:pt idx="1134">
                  <c:v>39</c:v>
                </c:pt>
                <c:pt idx="1135">
                  <c:v>42</c:v>
                </c:pt>
                <c:pt idx="1136">
                  <c:v>41</c:v>
                </c:pt>
                <c:pt idx="1137">
                  <c:v>30</c:v>
                </c:pt>
                <c:pt idx="1138">
                  <c:v>34</c:v>
                </c:pt>
                <c:pt idx="1139">
                  <c:v>46</c:v>
                </c:pt>
                <c:pt idx="1140">
                  <c:v>25</c:v>
                </c:pt>
                <c:pt idx="1141">
                  <c:v>27</c:v>
                </c:pt>
                <c:pt idx="1142">
                  <c:v>35</c:v>
                </c:pt>
                <c:pt idx="1143">
                  <c:v>49</c:v>
                </c:pt>
                <c:pt idx="1144">
                  <c:v>20</c:v>
                </c:pt>
                <c:pt idx="1145">
                  <c:v>29</c:v>
                </c:pt>
                <c:pt idx="1146">
                  <c:v>37</c:v>
                </c:pt>
                <c:pt idx="1147">
                  <c:v>33</c:v>
                </c:pt>
                <c:pt idx="1148">
                  <c:v>33</c:v>
                </c:pt>
                <c:pt idx="1149">
                  <c:v>37</c:v>
                </c:pt>
                <c:pt idx="1150">
                  <c:v>32</c:v>
                </c:pt>
                <c:pt idx="1151">
                  <c:v>33</c:v>
                </c:pt>
                <c:pt idx="1152">
                  <c:v>30</c:v>
                </c:pt>
                <c:pt idx="1153">
                  <c:v>34</c:v>
                </c:pt>
                <c:pt idx="1154">
                  <c:v>31</c:v>
                </c:pt>
                <c:pt idx="1155">
                  <c:v>44</c:v>
                </c:pt>
                <c:pt idx="1156">
                  <c:v>38</c:v>
                </c:pt>
                <c:pt idx="1157">
                  <c:v>33</c:v>
                </c:pt>
                <c:pt idx="1158">
                  <c:v>26</c:v>
                </c:pt>
                <c:pt idx="1159">
                  <c:v>30</c:v>
                </c:pt>
                <c:pt idx="1160">
                  <c:v>30</c:v>
                </c:pt>
                <c:pt idx="1161">
                  <c:v>29</c:v>
                </c:pt>
                <c:pt idx="1162">
                  <c:v>34</c:v>
                </c:pt>
                <c:pt idx="1163">
                  <c:v>23</c:v>
                </c:pt>
                <c:pt idx="1164">
                  <c:v>35</c:v>
                </c:pt>
                <c:pt idx="1165">
                  <c:v>28</c:v>
                </c:pt>
                <c:pt idx="1166">
                  <c:v>29</c:v>
                </c:pt>
                <c:pt idx="1167">
                  <c:v>32</c:v>
                </c:pt>
                <c:pt idx="1168">
                  <c:v>43</c:v>
                </c:pt>
                <c:pt idx="1169">
                  <c:v>36</c:v>
                </c:pt>
                <c:pt idx="1170">
                  <c:v>29</c:v>
                </c:pt>
                <c:pt idx="1171">
                  <c:v>23</c:v>
                </c:pt>
                <c:pt idx="1172">
                  <c:v>29</c:v>
                </c:pt>
                <c:pt idx="1173">
                  <c:v>28</c:v>
                </c:pt>
                <c:pt idx="1174">
                  <c:v>34</c:v>
                </c:pt>
                <c:pt idx="1175">
                  <c:v>29</c:v>
                </c:pt>
                <c:pt idx="1176">
                  <c:v>33</c:v>
                </c:pt>
                <c:pt idx="1177">
                  <c:v>37</c:v>
                </c:pt>
                <c:pt idx="1178">
                  <c:v>25</c:v>
                </c:pt>
                <c:pt idx="1179">
                  <c:v>37</c:v>
                </c:pt>
                <c:pt idx="1180">
                  <c:v>36</c:v>
                </c:pt>
                <c:pt idx="1181">
                  <c:v>38</c:v>
                </c:pt>
                <c:pt idx="1182">
                  <c:v>29</c:v>
                </c:pt>
                <c:pt idx="1183">
                  <c:v>32</c:v>
                </c:pt>
                <c:pt idx="1184">
                  <c:v>24</c:v>
                </c:pt>
                <c:pt idx="1185">
                  <c:v>23</c:v>
                </c:pt>
                <c:pt idx="1186">
                  <c:v>46</c:v>
                </c:pt>
                <c:pt idx="1187">
                  <c:v>36</c:v>
                </c:pt>
                <c:pt idx="1188">
                  <c:v>37</c:v>
                </c:pt>
                <c:pt idx="1189">
                  <c:v>31</c:v>
                </c:pt>
                <c:pt idx="1190">
                  <c:v>22</c:v>
                </c:pt>
                <c:pt idx="1191">
                  <c:v>35</c:v>
                </c:pt>
                <c:pt idx="1192">
                  <c:v>23</c:v>
                </c:pt>
                <c:pt idx="1193">
                  <c:v>30</c:v>
                </c:pt>
                <c:pt idx="1194">
                  <c:v>34</c:v>
                </c:pt>
                <c:pt idx="1195">
                  <c:v>22</c:v>
                </c:pt>
                <c:pt idx="1196">
                  <c:v>32</c:v>
                </c:pt>
                <c:pt idx="1197">
                  <c:v>29</c:v>
                </c:pt>
                <c:pt idx="1198">
                  <c:v>39</c:v>
                </c:pt>
                <c:pt idx="1199">
                  <c:v>18</c:v>
                </c:pt>
                <c:pt idx="1200">
                  <c:v>28</c:v>
                </c:pt>
                <c:pt idx="1201">
                  <c:v>21</c:v>
                </c:pt>
                <c:pt idx="1202">
                  <c:v>23</c:v>
                </c:pt>
                <c:pt idx="1203">
                  <c:v>27</c:v>
                </c:pt>
                <c:pt idx="1204">
                  <c:v>29</c:v>
                </c:pt>
                <c:pt idx="1205">
                  <c:v>29</c:v>
                </c:pt>
                <c:pt idx="1206">
                  <c:v>32</c:v>
                </c:pt>
                <c:pt idx="1207">
                  <c:v>21</c:v>
                </c:pt>
                <c:pt idx="1208">
                  <c:v>26</c:v>
                </c:pt>
                <c:pt idx="1209">
                  <c:v>20</c:v>
                </c:pt>
                <c:pt idx="1210">
                  <c:v>32</c:v>
                </c:pt>
                <c:pt idx="1211">
                  <c:v>26</c:v>
                </c:pt>
                <c:pt idx="1212">
                  <c:v>36</c:v>
                </c:pt>
                <c:pt idx="1213">
                  <c:v>18</c:v>
                </c:pt>
                <c:pt idx="1214">
                  <c:v>34</c:v>
                </c:pt>
                <c:pt idx="1215">
                  <c:v>36</c:v>
                </c:pt>
                <c:pt idx="1216">
                  <c:v>21</c:v>
                </c:pt>
                <c:pt idx="1217">
                  <c:v>28</c:v>
                </c:pt>
                <c:pt idx="1218">
                  <c:v>33</c:v>
                </c:pt>
                <c:pt idx="1219">
                  <c:v>34</c:v>
                </c:pt>
                <c:pt idx="1220">
                  <c:v>27</c:v>
                </c:pt>
                <c:pt idx="1221">
                  <c:v>37</c:v>
                </c:pt>
                <c:pt idx="1222">
                  <c:v>32</c:v>
                </c:pt>
                <c:pt idx="1223">
                  <c:v>23</c:v>
                </c:pt>
                <c:pt idx="1224">
                  <c:v>39</c:v>
                </c:pt>
                <c:pt idx="1225">
                  <c:v>27</c:v>
                </c:pt>
                <c:pt idx="1226">
                  <c:v>31</c:v>
                </c:pt>
                <c:pt idx="1227">
                  <c:v>26</c:v>
                </c:pt>
                <c:pt idx="1228">
                  <c:v>27</c:v>
                </c:pt>
                <c:pt idx="1229">
                  <c:v>38</c:v>
                </c:pt>
                <c:pt idx="1230">
                  <c:v>30</c:v>
                </c:pt>
                <c:pt idx="1231">
                  <c:v>30</c:v>
                </c:pt>
                <c:pt idx="1232">
                  <c:v>38</c:v>
                </c:pt>
                <c:pt idx="1233">
                  <c:v>30</c:v>
                </c:pt>
                <c:pt idx="1234">
                  <c:v>38</c:v>
                </c:pt>
                <c:pt idx="1235">
                  <c:v>38</c:v>
                </c:pt>
                <c:pt idx="1236">
                  <c:v>37</c:v>
                </c:pt>
                <c:pt idx="1237">
                  <c:v>33</c:v>
                </c:pt>
                <c:pt idx="1238">
                  <c:v>36</c:v>
                </c:pt>
                <c:pt idx="1239">
                  <c:v>27</c:v>
                </c:pt>
                <c:pt idx="1240">
                  <c:v>25</c:v>
                </c:pt>
                <c:pt idx="1241">
                  <c:v>32</c:v>
                </c:pt>
                <c:pt idx="1242">
                  <c:v>25</c:v>
                </c:pt>
                <c:pt idx="1243">
                  <c:v>39</c:v>
                </c:pt>
                <c:pt idx="1244">
                  <c:v>39</c:v>
                </c:pt>
                <c:pt idx="1245">
                  <c:v>34</c:v>
                </c:pt>
                <c:pt idx="1246">
                  <c:v>30</c:v>
                </c:pt>
                <c:pt idx="1247">
                  <c:v>27</c:v>
                </c:pt>
                <c:pt idx="1248">
                  <c:v>24</c:v>
                </c:pt>
                <c:pt idx="1249">
                  <c:v>41</c:v>
                </c:pt>
                <c:pt idx="1250">
                  <c:v>27</c:v>
                </c:pt>
                <c:pt idx="1251">
                  <c:v>29</c:v>
                </c:pt>
                <c:pt idx="1252">
                  <c:v>38</c:v>
                </c:pt>
                <c:pt idx="1253">
                  <c:v>35</c:v>
                </c:pt>
                <c:pt idx="1254">
                  <c:v>34</c:v>
                </c:pt>
                <c:pt idx="1255">
                  <c:v>31</c:v>
                </c:pt>
                <c:pt idx="1256">
                  <c:v>29</c:v>
                </c:pt>
                <c:pt idx="1257">
                  <c:v>34</c:v>
                </c:pt>
                <c:pt idx="1258">
                  <c:v>24</c:v>
                </c:pt>
                <c:pt idx="1259">
                  <c:v>23</c:v>
                </c:pt>
                <c:pt idx="1260">
                  <c:v>34</c:v>
                </c:pt>
                <c:pt idx="1261">
                  <c:v>28</c:v>
                </c:pt>
                <c:pt idx="1262">
                  <c:v>31</c:v>
                </c:pt>
                <c:pt idx="1263">
                  <c:v>25</c:v>
                </c:pt>
                <c:pt idx="1264">
                  <c:v>41</c:v>
                </c:pt>
                <c:pt idx="1265">
                  <c:v>30</c:v>
                </c:pt>
                <c:pt idx="1266">
                  <c:v>22</c:v>
                </c:pt>
                <c:pt idx="1267">
                  <c:v>37</c:v>
                </c:pt>
                <c:pt idx="1268">
                  <c:v>35</c:v>
                </c:pt>
                <c:pt idx="1269">
                  <c:v>33</c:v>
                </c:pt>
                <c:pt idx="1270">
                  <c:v>30</c:v>
                </c:pt>
                <c:pt idx="1271">
                  <c:v>36</c:v>
                </c:pt>
                <c:pt idx="1272">
                  <c:v>35</c:v>
                </c:pt>
                <c:pt idx="1273">
                  <c:v>38</c:v>
                </c:pt>
                <c:pt idx="1274">
                  <c:v>30</c:v>
                </c:pt>
                <c:pt idx="1275">
                  <c:v>27</c:v>
                </c:pt>
                <c:pt idx="1276">
                  <c:v>31</c:v>
                </c:pt>
                <c:pt idx="1277">
                  <c:v>37</c:v>
                </c:pt>
                <c:pt idx="1278">
                  <c:v>24</c:v>
                </c:pt>
                <c:pt idx="1279">
                  <c:v>22</c:v>
                </c:pt>
                <c:pt idx="1280">
                  <c:v>30</c:v>
                </c:pt>
                <c:pt idx="1281">
                  <c:v>27</c:v>
                </c:pt>
                <c:pt idx="1282">
                  <c:v>42</c:v>
                </c:pt>
                <c:pt idx="1283">
                  <c:v>32</c:v>
                </c:pt>
                <c:pt idx="1284">
                  <c:v>30</c:v>
                </c:pt>
                <c:pt idx="1285">
                  <c:v>29</c:v>
                </c:pt>
                <c:pt idx="1286">
                  <c:v>27</c:v>
                </c:pt>
                <c:pt idx="1287">
                  <c:v>32</c:v>
                </c:pt>
                <c:pt idx="1288">
                  <c:v>39</c:v>
                </c:pt>
                <c:pt idx="1289">
                  <c:v>29</c:v>
                </c:pt>
                <c:pt idx="1290">
                  <c:v>35</c:v>
                </c:pt>
                <c:pt idx="1291">
                  <c:v>29</c:v>
                </c:pt>
                <c:pt idx="1292">
                  <c:v>31</c:v>
                </c:pt>
                <c:pt idx="1293">
                  <c:v>30</c:v>
                </c:pt>
                <c:pt idx="1294">
                  <c:v>35</c:v>
                </c:pt>
                <c:pt idx="1295">
                  <c:v>30</c:v>
                </c:pt>
                <c:pt idx="1296">
                  <c:v>33</c:v>
                </c:pt>
                <c:pt idx="1297">
                  <c:v>35</c:v>
                </c:pt>
                <c:pt idx="1298">
                  <c:v>35</c:v>
                </c:pt>
                <c:pt idx="1299">
                  <c:v>30</c:v>
                </c:pt>
                <c:pt idx="1300">
                  <c:v>41</c:v>
                </c:pt>
                <c:pt idx="1301">
                  <c:v>41</c:v>
                </c:pt>
                <c:pt idx="1302">
                  <c:v>36</c:v>
                </c:pt>
                <c:pt idx="1303">
                  <c:v>40</c:v>
                </c:pt>
                <c:pt idx="1304">
                  <c:v>34</c:v>
                </c:pt>
                <c:pt idx="1305">
                  <c:v>36</c:v>
                </c:pt>
                <c:pt idx="1306">
                  <c:v>41</c:v>
                </c:pt>
                <c:pt idx="1307">
                  <c:v>31</c:v>
                </c:pt>
                <c:pt idx="1308">
                  <c:v>30</c:v>
                </c:pt>
                <c:pt idx="1309">
                  <c:v>34</c:v>
                </c:pt>
                <c:pt idx="1310">
                  <c:v>37</c:v>
                </c:pt>
                <c:pt idx="1311">
                  <c:v>29</c:v>
                </c:pt>
                <c:pt idx="1312">
                  <c:v>29</c:v>
                </c:pt>
                <c:pt idx="1313">
                  <c:v>25</c:v>
                </c:pt>
                <c:pt idx="1314">
                  <c:v>24</c:v>
                </c:pt>
                <c:pt idx="1315">
                  <c:v>34</c:v>
                </c:pt>
                <c:pt idx="1316">
                  <c:v>30</c:v>
                </c:pt>
                <c:pt idx="1317">
                  <c:v>34</c:v>
                </c:pt>
                <c:pt idx="1318">
                  <c:v>34</c:v>
                </c:pt>
                <c:pt idx="1319">
                  <c:v>24</c:v>
                </c:pt>
                <c:pt idx="1320">
                  <c:v>32</c:v>
                </c:pt>
                <c:pt idx="1321">
                  <c:v>32</c:v>
                </c:pt>
                <c:pt idx="1322">
                  <c:v>34</c:v>
                </c:pt>
                <c:pt idx="1323">
                  <c:v>33</c:v>
                </c:pt>
                <c:pt idx="1324">
                  <c:v>41</c:v>
                </c:pt>
                <c:pt idx="1325">
                  <c:v>42</c:v>
                </c:pt>
                <c:pt idx="1326">
                  <c:v>37</c:v>
                </c:pt>
                <c:pt idx="1327">
                  <c:v>28</c:v>
                </c:pt>
                <c:pt idx="1328">
                  <c:v>22</c:v>
                </c:pt>
                <c:pt idx="1329">
                  <c:v>37</c:v>
                </c:pt>
                <c:pt idx="1330">
                  <c:v>28</c:v>
                </c:pt>
                <c:pt idx="1331">
                  <c:v>20</c:v>
                </c:pt>
                <c:pt idx="1332">
                  <c:v>34</c:v>
                </c:pt>
                <c:pt idx="1333">
                  <c:v>33</c:v>
                </c:pt>
                <c:pt idx="1334">
                  <c:v>29</c:v>
                </c:pt>
                <c:pt idx="1335">
                  <c:v>39</c:v>
                </c:pt>
                <c:pt idx="1336">
                  <c:v>29</c:v>
                </c:pt>
                <c:pt idx="1337">
                  <c:v>36</c:v>
                </c:pt>
                <c:pt idx="1338">
                  <c:v>28</c:v>
                </c:pt>
                <c:pt idx="1339">
                  <c:v>38</c:v>
                </c:pt>
                <c:pt idx="1340">
                  <c:v>40</c:v>
                </c:pt>
                <c:pt idx="1341">
                  <c:v>38</c:v>
                </c:pt>
                <c:pt idx="1342">
                  <c:v>35</c:v>
                </c:pt>
                <c:pt idx="1343">
                  <c:v>30</c:v>
                </c:pt>
                <c:pt idx="1344">
                  <c:v>31</c:v>
                </c:pt>
                <c:pt idx="1345">
                  <c:v>32</c:v>
                </c:pt>
                <c:pt idx="1346">
                  <c:v>31</c:v>
                </c:pt>
                <c:pt idx="1347">
                  <c:v>40</c:v>
                </c:pt>
                <c:pt idx="1348">
                  <c:v>35</c:v>
                </c:pt>
                <c:pt idx="1349">
                  <c:v>41</c:v>
                </c:pt>
                <c:pt idx="1350">
                  <c:v>40</c:v>
                </c:pt>
                <c:pt idx="1351">
                  <c:v>34</c:v>
                </c:pt>
                <c:pt idx="1352">
                  <c:v>41</c:v>
                </c:pt>
                <c:pt idx="1353">
                  <c:v>29</c:v>
                </c:pt>
                <c:pt idx="1354">
                  <c:v>29</c:v>
                </c:pt>
                <c:pt idx="1355">
                  <c:v>31</c:v>
                </c:pt>
                <c:pt idx="1356">
                  <c:v>38</c:v>
                </c:pt>
                <c:pt idx="1357">
                  <c:v>37</c:v>
                </c:pt>
                <c:pt idx="1358">
                  <c:v>36</c:v>
                </c:pt>
                <c:pt idx="1359">
                  <c:v>29</c:v>
                </c:pt>
                <c:pt idx="1360">
                  <c:v>40</c:v>
                </c:pt>
                <c:pt idx="1361">
                  <c:v>46</c:v>
                </c:pt>
                <c:pt idx="1362">
                  <c:v>39</c:v>
                </c:pt>
                <c:pt idx="1363">
                  <c:v>29</c:v>
                </c:pt>
                <c:pt idx="1364">
                  <c:v>37</c:v>
                </c:pt>
                <c:pt idx="1365">
                  <c:v>33</c:v>
                </c:pt>
                <c:pt idx="1366">
                  <c:v>51</c:v>
                </c:pt>
                <c:pt idx="1367">
                  <c:v>39</c:v>
                </c:pt>
                <c:pt idx="1368">
                  <c:v>44</c:v>
                </c:pt>
                <c:pt idx="1369">
                  <c:v>57</c:v>
                </c:pt>
                <c:pt idx="1370">
                  <c:v>36</c:v>
                </c:pt>
                <c:pt idx="1371">
                  <c:v>36</c:v>
                </c:pt>
                <c:pt idx="1372">
                  <c:v>42</c:v>
                </c:pt>
                <c:pt idx="1373">
                  <c:v>45</c:v>
                </c:pt>
                <c:pt idx="1374">
                  <c:v>49</c:v>
                </c:pt>
                <c:pt idx="1375">
                  <c:v>44</c:v>
                </c:pt>
                <c:pt idx="1376">
                  <c:v>36</c:v>
                </c:pt>
                <c:pt idx="1377">
                  <c:v>36</c:v>
                </c:pt>
                <c:pt idx="1378">
                  <c:v>42</c:v>
                </c:pt>
                <c:pt idx="1379">
                  <c:v>56</c:v>
                </c:pt>
                <c:pt idx="1380">
                  <c:v>33</c:v>
                </c:pt>
                <c:pt idx="1381">
                  <c:v>41</c:v>
                </c:pt>
                <c:pt idx="1382">
                  <c:v>37</c:v>
                </c:pt>
                <c:pt idx="1383">
                  <c:v>44</c:v>
                </c:pt>
                <c:pt idx="1384">
                  <c:v>44</c:v>
                </c:pt>
                <c:pt idx="1385">
                  <c:v>49</c:v>
                </c:pt>
                <c:pt idx="1386">
                  <c:v>35</c:v>
                </c:pt>
                <c:pt idx="1387">
                  <c:v>44</c:v>
                </c:pt>
                <c:pt idx="1388">
                  <c:v>48</c:v>
                </c:pt>
                <c:pt idx="1389">
                  <c:v>36</c:v>
                </c:pt>
                <c:pt idx="1390">
                  <c:v>39</c:v>
                </c:pt>
                <c:pt idx="1391">
                  <c:v>35</c:v>
                </c:pt>
                <c:pt idx="1392">
                  <c:v>35</c:v>
                </c:pt>
                <c:pt idx="1393">
                  <c:v>44</c:v>
                </c:pt>
                <c:pt idx="1394">
                  <c:v>45</c:v>
                </c:pt>
                <c:pt idx="1395">
                  <c:v>41</c:v>
                </c:pt>
                <c:pt idx="1396">
                  <c:v>32</c:v>
                </c:pt>
                <c:pt idx="1397">
                  <c:v>43</c:v>
                </c:pt>
                <c:pt idx="1398">
                  <c:v>43</c:v>
                </c:pt>
                <c:pt idx="1399">
                  <c:v>41</c:v>
                </c:pt>
                <c:pt idx="1400">
                  <c:v>46</c:v>
                </c:pt>
                <c:pt idx="1401">
                  <c:v>33</c:v>
                </c:pt>
                <c:pt idx="1402">
                  <c:v>47</c:v>
                </c:pt>
                <c:pt idx="1403">
                  <c:v>47</c:v>
                </c:pt>
                <c:pt idx="1404">
                  <c:v>35</c:v>
                </c:pt>
                <c:pt idx="1405">
                  <c:v>61</c:v>
                </c:pt>
                <c:pt idx="1406">
                  <c:v>48</c:v>
                </c:pt>
                <c:pt idx="1407">
                  <c:v>42</c:v>
                </c:pt>
                <c:pt idx="1408">
                  <c:v>47</c:v>
                </c:pt>
                <c:pt idx="1409">
                  <c:v>49</c:v>
                </c:pt>
                <c:pt idx="1410">
                  <c:v>57</c:v>
                </c:pt>
                <c:pt idx="1411">
                  <c:v>38</c:v>
                </c:pt>
                <c:pt idx="1412">
                  <c:v>43</c:v>
                </c:pt>
                <c:pt idx="1413">
                  <c:v>42</c:v>
                </c:pt>
                <c:pt idx="1414">
                  <c:v>51</c:v>
                </c:pt>
                <c:pt idx="1415">
                  <c:v>55</c:v>
                </c:pt>
                <c:pt idx="1416">
                  <c:v>49</c:v>
                </c:pt>
                <c:pt idx="1417">
                  <c:v>46</c:v>
                </c:pt>
                <c:pt idx="1418">
                  <c:v>52</c:v>
                </c:pt>
                <c:pt idx="1419">
                  <c:v>56</c:v>
                </c:pt>
                <c:pt idx="1420">
                  <c:v>45</c:v>
                </c:pt>
                <c:pt idx="1421">
                  <c:v>55</c:v>
                </c:pt>
                <c:pt idx="1422">
                  <c:v>58</c:v>
                </c:pt>
                <c:pt idx="1423">
                  <c:v>47</c:v>
                </c:pt>
                <c:pt idx="1424">
                  <c:v>67</c:v>
                </c:pt>
                <c:pt idx="1425">
                  <c:v>40</c:v>
                </c:pt>
                <c:pt idx="1426">
                  <c:v>63</c:v>
                </c:pt>
                <c:pt idx="1427">
                  <c:v>56</c:v>
                </c:pt>
                <c:pt idx="1428">
                  <c:v>61</c:v>
                </c:pt>
                <c:pt idx="1429">
                  <c:v>59</c:v>
                </c:pt>
                <c:pt idx="1430">
                  <c:v>52</c:v>
                </c:pt>
                <c:pt idx="1431">
                  <c:v>53</c:v>
                </c:pt>
                <c:pt idx="1432">
                  <c:v>53</c:v>
                </c:pt>
                <c:pt idx="1433">
                  <c:v>50</c:v>
                </c:pt>
                <c:pt idx="1434">
                  <c:v>52</c:v>
                </c:pt>
                <c:pt idx="1435">
                  <c:v>61</c:v>
                </c:pt>
                <c:pt idx="1436">
                  <c:v>53</c:v>
                </c:pt>
                <c:pt idx="1437">
                  <c:v>75</c:v>
                </c:pt>
                <c:pt idx="1438">
                  <c:v>45</c:v>
                </c:pt>
                <c:pt idx="1439">
                  <c:v>61</c:v>
                </c:pt>
                <c:pt idx="1440">
                  <c:v>49</c:v>
                </c:pt>
                <c:pt idx="1441">
                  <c:v>51</c:v>
                </c:pt>
                <c:pt idx="1442">
                  <c:v>56</c:v>
                </c:pt>
                <c:pt idx="1443">
                  <c:v>58</c:v>
                </c:pt>
                <c:pt idx="1444">
                  <c:v>64</c:v>
                </c:pt>
                <c:pt idx="1445">
                  <c:v>63</c:v>
                </c:pt>
                <c:pt idx="1446">
                  <c:v>61</c:v>
                </c:pt>
                <c:pt idx="1447">
                  <c:v>61</c:v>
                </c:pt>
                <c:pt idx="1448">
                  <c:v>59</c:v>
                </c:pt>
                <c:pt idx="1449">
                  <c:v>64</c:v>
                </c:pt>
                <c:pt idx="1450">
                  <c:v>60</c:v>
                </c:pt>
                <c:pt idx="1451">
                  <c:v>66</c:v>
                </c:pt>
                <c:pt idx="1452">
                  <c:v>77</c:v>
                </c:pt>
                <c:pt idx="1453">
                  <c:v>65</c:v>
                </c:pt>
                <c:pt idx="1454">
                  <c:v>65</c:v>
                </c:pt>
                <c:pt idx="1455">
                  <c:v>53</c:v>
                </c:pt>
                <c:pt idx="1456">
                  <c:v>60</c:v>
                </c:pt>
                <c:pt idx="1457">
                  <c:v>58</c:v>
                </c:pt>
                <c:pt idx="1458">
                  <c:v>71</c:v>
                </c:pt>
                <c:pt idx="1459">
                  <c:v>66</c:v>
                </c:pt>
                <c:pt idx="1460">
                  <c:v>56</c:v>
                </c:pt>
                <c:pt idx="1461">
                  <c:v>67</c:v>
                </c:pt>
                <c:pt idx="1462">
                  <c:v>60</c:v>
                </c:pt>
                <c:pt idx="1463">
                  <c:v>80</c:v>
                </c:pt>
                <c:pt idx="1464">
                  <c:v>70</c:v>
                </c:pt>
                <c:pt idx="1465">
                  <c:v>65</c:v>
                </c:pt>
                <c:pt idx="1466">
                  <c:v>61</c:v>
                </c:pt>
                <c:pt idx="1467">
                  <c:v>65</c:v>
                </c:pt>
                <c:pt idx="1468">
                  <c:v>68</c:v>
                </c:pt>
                <c:pt idx="1469">
                  <c:v>74</c:v>
                </c:pt>
                <c:pt idx="1470">
                  <c:v>69</c:v>
                </c:pt>
                <c:pt idx="1471">
                  <c:v>66</c:v>
                </c:pt>
                <c:pt idx="1472">
                  <c:v>72</c:v>
                </c:pt>
                <c:pt idx="1473">
                  <c:v>72</c:v>
                </c:pt>
                <c:pt idx="1474">
                  <c:v>74</c:v>
                </c:pt>
                <c:pt idx="1475">
                  <c:v>71</c:v>
                </c:pt>
                <c:pt idx="1476">
                  <c:v>70</c:v>
                </c:pt>
                <c:pt idx="1477">
                  <c:v>73</c:v>
                </c:pt>
                <c:pt idx="1478">
                  <c:v>69</c:v>
                </c:pt>
                <c:pt idx="1479">
                  <c:v>80</c:v>
                </c:pt>
                <c:pt idx="1480">
                  <c:v>71</c:v>
                </c:pt>
                <c:pt idx="1481">
                  <c:v>75</c:v>
                </c:pt>
                <c:pt idx="1482">
                  <c:v>79</c:v>
                </c:pt>
                <c:pt idx="1483">
                  <c:v>75</c:v>
                </c:pt>
                <c:pt idx="1484">
                  <c:v>81</c:v>
                </c:pt>
                <c:pt idx="1485">
                  <c:v>69</c:v>
                </c:pt>
                <c:pt idx="1486">
                  <c:v>86</c:v>
                </c:pt>
                <c:pt idx="1487">
                  <c:v>88</c:v>
                </c:pt>
                <c:pt idx="1488">
                  <c:v>70</c:v>
                </c:pt>
                <c:pt idx="1489">
                  <c:v>86</c:v>
                </c:pt>
                <c:pt idx="1490">
                  <c:v>67</c:v>
                </c:pt>
                <c:pt idx="1491">
                  <c:v>91</c:v>
                </c:pt>
                <c:pt idx="1492">
                  <c:v>88</c:v>
                </c:pt>
                <c:pt idx="1493">
                  <c:v>86</c:v>
                </c:pt>
                <c:pt idx="1494">
                  <c:v>88</c:v>
                </c:pt>
                <c:pt idx="1495">
                  <c:v>84</c:v>
                </c:pt>
                <c:pt idx="1496">
                  <c:v>102</c:v>
                </c:pt>
                <c:pt idx="1497">
                  <c:v>106</c:v>
                </c:pt>
                <c:pt idx="1498">
                  <c:v>86</c:v>
                </c:pt>
                <c:pt idx="1499">
                  <c:v>86</c:v>
                </c:pt>
                <c:pt idx="1500">
                  <c:v>88</c:v>
                </c:pt>
                <c:pt idx="1501">
                  <c:v>83</c:v>
                </c:pt>
                <c:pt idx="1502">
                  <c:v>93</c:v>
                </c:pt>
                <c:pt idx="1503">
                  <c:v>119</c:v>
                </c:pt>
                <c:pt idx="1504">
                  <c:v>106</c:v>
                </c:pt>
                <c:pt idx="1505">
                  <c:v>89</c:v>
                </c:pt>
                <c:pt idx="1506">
                  <c:v>97</c:v>
                </c:pt>
                <c:pt idx="1507">
                  <c:v>95</c:v>
                </c:pt>
                <c:pt idx="1508">
                  <c:v>107</c:v>
                </c:pt>
                <c:pt idx="1509">
                  <c:v>107</c:v>
                </c:pt>
                <c:pt idx="1510">
                  <c:v>92</c:v>
                </c:pt>
                <c:pt idx="1511">
                  <c:v>115</c:v>
                </c:pt>
                <c:pt idx="1512">
                  <c:v>131</c:v>
                </c:pt>
                <c:pt idx="1513">
                  <c:v>104</c:v>
                </c:pt>
                <c:pt idx="1514">
                  <c:v>79</c:v>
                </c:pt>
                <c:pt idx="1515">
                  <c:v>119</c:v>
                </c:pt>
                <c:pt idx="1516">
                  <c:v>84</c:v>
                </c:pt>
                <c:pt idx="1517">
                  <c:v>94</c:v>
                </c:pt>
                <c:pt idx="1518">
                  <c:v>106</c:v>
                </c:pt>
                <c:pt idx="1519">
                  <c:v>92</c:v>
                </c:pt>
                <c:pt idx="1520">
                  <c:v>123</c:v>
                </c:pt>
                <c:pt idx="1521">
                  <c:v>128</c:v>
                </c:pt>
                <c:pt idx="1522">
                  <c:v>124</c:v>
                </c:pt>
                <c:pt idx="1523">
                  <c:v>127</c:v>
                </c:pt>
                <c:pt idx="1524">
                  <c:v>118</c:v>
                </c:pt>
                <c:pt idx="1525">
                  <c:v>126</c:v>
                </c:pt>
                <c:pt idx="1526">
                  <c:v>121</c:v>
                </c:pt>
                <c:pt idx="1527">
                  <c:v>99</c:v>
                </c:pt>
                <c:pt idx="1528">
                  <c:v>134</c:v>
                </c:pt>
                <c:pt idx="1529">
                  <c:v>133</c:v>
                </c:pt>
                <c:pt idx="1530">
                  <c:v>143</c:v>
                </c:pt>
                <c:pt idx="1531">
                  <c:v>130</c:v>
                </c:pt>
                <c:pt idx="1532">
                  <c:v>128</c:v>
                </c:pt>
                <c:pt idx="1533">
                  <c:v>129</c:v>
                </c:pt>
                <c:pt idx="1534">
                  <c:v>129</c:v>
                </c:pt>
                <c:pt idx="1535">
                  <c:v>132</c:v>
                </c:pt>
                <c:pt idx="1536">
                  <c:v>140</c:v>
                </c:pt>
                <c:pt idx="1537">
                  <c:v>151</c:v>
                </c:pt>
                <c:pt idx="1538">
                  <c:v>134</c:v>
                </c:pt>
                <c:pt idx="1539">
                  <c:v>134</c:v>
                </c:pt>
                <c:pt idx="1540">
                  <c:v>146</c:v>
                </c:pt>
                <c:pt idx="1541">
                  <c:v>159</c:v>
                </c:pt>
                <c:pt idx="1542">
                  <c:v>118</c:v>
                </c:pt>
                <c:pt idx="1543">
                  <c:v>170</c:v>
                </c:pt>
                <c:pt idx="1544">
                  <c:v>153</c:v>
                </c:pt>
                <c:pt idx="1545">
                  <c:v>145</c:v>
                </c:pt>
                <c:pt idx="1546">
                  <c:v>177</c:v>
                </c:pt>
                <c:pt idx="1547">
                  <c:v>133</c:v>
                </c:pt>
                <c:pt idx="1548">
                  <c:v>134</c:v>
                </c:pt>
                <c:pt idx="1549">
                  <c:v>161</c:v>
                </c:pt>
                <c:pt idx="1550">
                  <c:v>170</c:v>
                </c:pt>
                <c:pt idx="1551">
                  <c:v>159</c:v>
                </c:pt>
                <c:pt idx="1552">
                  <c:v>169</c:v>
                </c:pt>
                <c:pt idx="1553">
                  <c:v>160</c:v>
                </c:pt>
                <c:pt idx="1554">
                  <c:v>191</c:v>
                </c:pt>
                <c:pt idx="1555">
                  <c:v>178</c:v>
                </c:pt>
                <c:pt idx="1556">
                  <c:v>187</c:v>
                </c:pt>
                <c:pt idx="1557">
                  <c:v>168</c:v>
                </c:pt>
                <c:pt idx="1558">
                  <c:v>179</c:v>
                </c:pt>
                <c:pt idx="1559">
                  <c:v>201</c:v>
                </c:pt>
                <c:pt idx="1560">
                  <c:v>197</c:v>
                </c:pt>
                <c:pt idx="1561">
                  <c:v>206</c:v>
                </c:pt>
                <c:pt idx="1562">
                  <c:v>188</c:v>
                </c:pt>
                <c:pt idx="1563">
                  <c:v>206</c:v>
                </c:pt>
                <c:pt idx="1564">
                  <c:v>196</c:v>
                </c:pt>
                <c:pt idx="1565">
                  <c:v>170</c:v>
                </c:pt>
                <c:pt idx="1566">
                  <c:v>183</c:v>
                </c:pt>
                <c:pt idx="1567">
                  <c:v>190</c:v>
                </c:pt>
                <c:pt idx="1568">
                  <c:v>192</c:v>
                </c:pt>
                <c:pt idx="1569">
                  <c:v>194</c:v>
                </c:pt>
                <c:pt idx="1570">
                  <c:v>200</c:v>
                </c:pt>
                <c:pt idx="1571">
                  <c:v>183</c:v>
                </c:pt>
                <c:pt idx="1572">
                  <c:v>209</c:v>
                </c:pt>
                <c:pt idx="1573">
                  <c:v>210</c:v>
                </c:pt>
                <c:pt idx="1574">
                  <c:v>180</c:v>
                </c:pt>
                <c:pt idx="1575">
                  <c:v>192</c:v>
                </c:pt>
                <c:pt idx="1576">
                  <c:v>194</c:v>
                </c:pt>
                <c:pt idx="1577">
                  <c:v>202</c:v>
                </c:pt>
                <c:pt idx="1578">
                  <c:v>217</c:v>
                </c:pt>
                <c:pt idx="1579">
                  <c:v>226</c:v>
                </c:pt>
                <c:pt idx="1580">
                  <c:v>208</c:v>
                </c:pt>
                <c:pt idx="1581">
                  <c:v>233</c:v>
                </c:pt>
                <c:pt idx="1582">
                  <c:v>207</c:v>
                </c:pt>
                <c:pt idx="1583">
                  <c:v>222</c:v>
                </c:pt>
                <c:pt idx="1584">
                  <c:v>208</c:v>
                </c:pt>
                <c:pt idx="1585">
                  <c:v>207</c:v>
                </c:pt>
                <c:pt idx="1586">
                  <c:v>238</c:v>
                </c:pt>
                <c:pt idx="1587">
                  <c:v>228</c:v>
                </c:pt>
                <c:pt idx="1588">
                  <c:v>216</c:v>
                </c:pt>
                <c:pt idx="1589">
                  <c:v>233</c:v>
                </c:pt>
                <c:pt idx="1590">
                  <c:v>210</c:v>
                </c:pt>
                <c:pt idx="1591">
                  <c:v>233</c:v>
                </c:pt>
                <c:pt idx="1592">
                  <c:v>249</c:v>
                </c:pt>
                <c:pt idx="1593">
                  <c:v>227</c:v>
                </c:pt>
                <c:pt idx="1594">
                  <c:v>203</c:v>
                </c:pt>
                <c:pt idx="1595">
                  <c:v>238</c:v>
                </c:pt>
                <c:pt idx="1596">
                  <c:v>208</c:v>
                </c:pt>
                <c:pt idx="1597">
                  <c:v>210</c:v>
                </c:pt>
                <c:pt idx="1598">
                  <c:v>207</c:v>
                </c:pt>
                <c:pt idx="1599">
                  <c:v>238</c:v>
                </c:pt>
                <c:pt idx="1600">
                  <c:v>218</c:v>
                </c:pt>
                <c:pt idx="1601">
                  <c:v>194</c:v>
                </c:pt>
                <c:pt idx="1602">
                  <c:v>216</c:v>
                </c:pt>
                <c:pt idx="1603">
                  <c:v>196</c:v>
                </c:pt>
                <c:pt idx="1604">
                  <c:v>210</c:v>
                </c:pt>
                <c:pt idx="1605">
                  <c:v>203</c:v>
                </c:pt>
                <c:pt idx="1606">
                  <c:v>220</c:v>
                </c:pt>
                <c:pt idx="1607">
                  <c:v>199</c:v>
                </c:pt>
                <c:pt idx="1608">
                  <c:v>183</c:v>
                </c:pt>
                <c:pt idx="1609">
                  <c:v>201</c:v>
                </c:pt>
                <c:pt idx="1610">
                  <c:v>187</c:v>
                </c:pt>
                <c:pt idx="1611">
                  <c:v>221</c:v>
                </c:pt>
                <c:pt idx="1612">
                  <c:v>193</c:v>
                </c:pt>
                <c:pt idx="1613">
                  <c:v>205</c:v>
                </c:pt>
                <c:pt idx="1614">
                  <c:v>195</c:v>
                </c:pt>
                <c:pt idx="1615">
                  <c:v>182</c:v>
                </c:pt>
                <c:pt idx="1616">
                  <c:v>218</c:v>
                </c:pt>
                <c:pt idx="1617">
                  <c:v>215</c:v>
                </c:pt>
                <c:pt idx="1618">
                  <c:v>187</c:v>
                </c:pt>
                <c:pt idx="1619">
                  <c:v>193</c:v>
                </c:pt>
                <c:pt idx="1620">
                  <c:v>165</c:v>
                </c:pt>
                <c:pt idx="1621">
                  <c:v>175</c:v>
                </c:pt>
                <c:pt idx="1622">
                  <c:v>185</c:v>
                </c:pt>
                <c:pt idx="1623">
                  <c:v>164</c:v>
                </c:pt>
                <c:pt idx="1624">
                  <c:v>167</c:v>
                </c:pt>
                <c:pt idx="1625">
                  <c:v>181</c:v>
                </c:pt>
                <c:pt idx="1626">
                  <c:v>173</c:v>
                </c:pt>
                <c:pt idx="1627">
                  <c:v>151</c:v>
                </c:pt>
                <c:pt idx="1628">
                  <c:v>179</c:v>
                </c:pt>
                <c:pt idx="1629">
                  <c:v>149</c:v>
                </c:pt>
                <c:pt idx="1630">
                  <c:v>170</c:v>
                </c:pt>
                <c:pt idx="1631">
                  <c:v>158</c:v>
                </c:pt>
                <c:pt idx="1632">
                  <c:v>164</c:v>
                </c:pt>
                <c:pt idx="1633">
                  <c:v>143</c:v>
                </c:pt>
                <c:pt idx="1634">
                  <c:v>158</c:v>
                </c:pt>
                <c:pt idx="1635">
                  <c:v>149</c:v>
                </c:pt>
                <c:pt idx="1636">
                  <c:v>138</c:v>
                </c:pt>
                <c:pt idx="1637">
                  <c:v>133</c:v>
                </c:pt>
                <c:pt idx="1638">
                  <c:v>145</c:v>
                </c:pt>
                <c:pt idx="1639">
                  <c:v>148</c:v>
                </c:pt>
                <c:pt idx="1640">
                  <c:v>172</c:v>
                </c:pt>
                <c:pt idx="1641">
                  <c:v>140</c:v>
                </c:pt>
                <c:pt idx="1642">
                  <c:v>146</c:v>
                </c:pt>
                <c:pt idx="1643">
                  <c:v>140</c:v>
                </c:pt>
                <c:pt idx="1644">
                  <c:v>141</c:v>
                </c:pt>
                <c:pt idx="1645">
                  <c:v>143</c:v>
                </c:pt>
                <c:pt idx="1646">
                  <c:v>150</c:v>
                </c:pt>
                <c:pt idx="1647">
                  <c:v>142</c:v>
                </c:pt>
                <c:pt idx="1648">
                  <c:v>144</c:v>
                </c:pt>
                <c:pt idx="1649">
                  <c:v>124</c:v>
                </c:pt>
                <c:pt idx="1650">
                  <c:v>150</c:v>
                </c:pt>
                <c:pt idx="1651">
                  <c:v>161</c:v>
                </c:pt>
                <c:pt idx="1652">
                  <c:v>152</c:v>
                </c:pt>
                <c:pt idx="1653">
                  <c:v>133</c:v>
                </c:pt>
                <c:pt idx="1654">
                  <c:v>123</c:v>
                </c:pt>
                <c:pt idx="1655">
                  <c:v>120</c:v>
                </c:pt>
                <c:pt idx="1656">
                  <c:v>155</c:v>
                </c:pt>
                <c:pt idx="1657">
                  <c:v>112</c:v>
                </c:pt>
                <c:pt idx="1658">
                  <c:v>137</c:v>
                </c:pt>
                <c:pt idx="1659">
                  <c:v>143</c:v>
                </c:pt>
                <c:pt idx="1660">
                  <c:v>128</c:v>
                </c:pt>
                <c:pt idx="1661">
                  <c:v>136</c:v>
                </c:pt>
                <c:pt idx="1662">
                  <c:v>119</c:v>
                </c:pt>
                <c:pt idx="1663">
                  <c:v>121</c:v>
                </c:pt>
                <c:pt idx="1664">
                  <c:v>112</c:v>
                </c:pt>
                <c:pt idx="1665">
                  <c:v>113</c:v>
                </c:pt>
                <c:pt idx="1666">
                  <c:v>108</c:v>
                </c:pt>
                <c:pt idx="1667">
                  <c:v>121</c:v>
                </c:pt>
                <c:pt idx="1668">
                  <c:v>122</c:v>
                </c:pt>
                <c:pt idx="1669">
                  <c:v>117</c:v>
                </c:pt>
                <c:pt idx="1670">
                  <c:v>115</c:v>
                </c:pt>
                <c:pt idx="1671">
                  <c:v>106</c:v>
                </c:pt>
                <c:pt idx="1672">
                  <c:v>113</c:v>
                </c:pt>
                <c:pt idx="1673">
                  <c:v>113</c:v>
                </c:pt>
                <c:pt idx="1674">
                  <c:v>110</c:v>
                </c:pt>
                <c:pt idx="1675">
                  <c:v>127</c:v>
                </c:pt>
                <c:pt idx="1676">
                  <c:v>122</c:v>
                </c:pt>
                <c:pt idx="1677">
                  <c:v>115</c:v>
                </c:pt>
                <c:pt idx="1678">
                  <c:v>112</c:v>
                </c:pt>
                <c:pt idx="1679">
                  <c:v>126</c:v>
                </c:pt>
                <c:pt idx="1680">
                  <c:v>110</c:v>
                </c:pt>
                <c:pt idx="1681">
                  <c:v>109</c:v>
                </c:pt>
                <c:pt idx="1682">
                  <c:v>111</c:v>
                </c:pt>
                <c:pt idx="1683">
                  <c:v>95</c:v>
                </c:pt>
                <c:pt idx="1684">
                  <c:v>124</c:v>
                </c:pt>
                <c:pt idx="1685">
                  <c:v>125</c:v>
                </c:pt>
                <c:pt idx="1686">
                  <c:v>112</c:v>
                </c:pt>
                <c:pt idx="1687">
                  <c:v>113</c:v>
                </c:pt>
                <c:pt idx="1688">
                  <c:v>132</c:v>
                </c:pt>
                <c:pt idx="1689">
                  <c:v>107</c:v>
                </c:pt>
                <c:pt idx="1690">
                  <c:v>108</c:v>
                </c:pt>
                <c:pt idx="1691">
                  <c:v>119</c:v>
                </c:pt>
                <c:pt idx="1692">
                  <c:v>125</c:v>
                </c:pt>
                <c:pt idx="1693">
                  <c:v>115</c:v>
                </c:pt>
                <c:pt idx="1694">
                  <c:v>100</c:v>
                </c:pt>
                <c:pt idx="1695">
                  <c:v>103</c:v>
                </c:pt>
                <c:pt idx="1696">
                  <c:v>106</c:v>
                </c:pt>
                <c:pt idx="1697">
                  <c:v>112</c:v>
                </c:pt>
                <c:pt idx="1698">
                  <c:v>97</c:v>
                </c:pt>
                <c:pt idx="1699">
                  <c:v>109</c:v>
                </c:pt>
                <c:pt idx="1700">
                  <c:v>106</c:v>
                </c:pt>
                <c:pt idx="1701">
                  <c:v>109</c:v>
                </c:pt>
                <c:pt idx="1702">
                  <c:v>121</c:v>
                </c:pt>
                <c:pt idx="1703">
                  <c:v>112</c:v>
                </c:pt>
                <c:pt idx="1704">
                  <c:v>122</c:v>
                </c:pt>
                <c:pt idx="1705">
                  <c:v>103</c:v>
                </c:pt>
                <c:pt idx="1706">
                  <c:v>115</c:v>
                </c:pt>
                <c:pt idx="1707">
                  <c:v>121</c:v>
                </c:pt>
                <c:pt idx="1708">
                  <c:v>104</c:v>
                </c:pt>
                <c:pt idx="1709">
                  <c:v>104</c:v>
                </c:pt>
                <c:pt idx="1710">
                  <c:v>112</c:v>
                </c:pt>
                <c:pt idx="1711">
                  <c:v>105</c:v>
                </c:pt>
                <c:pt idx="1712">
                  <c:v>101</c:v>
                </c:pt>
                <c:pt idx="1713">
                  <c:v>105</c:v>
                </c:pt>
                <c:pt idx="1714">
                  <c:v>115</c:v>
                </c:pt>
                <c:pt idx="1715">
                  <c:v>128</c:v>
                </c:pt>
                <c:pt idx="1716">
                  <c:v>111</c:v>
                </c:pt>
                <c:pt idx="1717">
                  <c:v>98</c:v>
                </c:pt>
                <c:pt idx="1718">
                  <c:v>105</c:v>
                </c:pt>
                <c:pt idx="1719">
                  <c:v>93</c:v>
                </c:pt>
                <c:pt idx="1720">
                  <c:v>100</c:v>
                </c:pt>
                <c:pt idx="1721">
                  <c:v>115</c:v>
                </c:pt>
                <c:pt idx="1722">
                  <c:v>105</c:v>
                </c:pt>
                <c:pt idx="1723">
                  <c:v>91</c:v>
                </c:pt>
                <c:pt idx="1724">
                  <c:v>108</c:v>
                </c:pt>
                <c:pt idx="1725">
                  <c:v>96</c:v>
                </c:pt>
                <c:pt idx="1726">
                  <c:v>113</c:v>
                </c:pt>
                <c:pt idx="1727">
                  <c:v>110</c:v>
                </c:pt>
                <c:pt idx="1728">
                  <c:v>96</c:v>
                </c:pt>
                <c:pt idx="1729">
                  <c:v>138</c:v>
                </c:pt>
                <c:pt idx="1730">
                  <c:v>121</c:v>
                </c:pt>
                <c:pt idx="1731">
                  <c:v>127</c:v>
                </c:pt>
                <c:pt idx="1732">
                  <c:v>95</c:v>
                </c:pt>
                <c:pt idx="1733">
                  <c:v>101</c:v>
                </c:pt>
                <c:pt idx="1734">
                  <c:v>91</c:v>
                </c:pt>
                <c:pt idx="1735">
                  <c:v>77</c:v>
                </c:pt>
                <c:pt idx="1736">
                  <c:v>83</c:v>
                </c:pt>
                <c:pt idx="1737">
                  <c:v>89</c:v>
                </c:pt>
                <c:pt idx="1738">
                  <c:v>114</c:v>
                </c:pt>
                <c:pt idx="1739">
                  <c:v>101</c:v>
                </c:pt>
                <c:pt idx="1740">
                  <c:v>100</c:v>
                </c:pt>
                <c:pt idx="1741">
                  <c:v>85</c:v>
                </c:pt>
                <c:pt idx="1742">
                  <c:v>81</c:v>
                </c:pt>
                <c:pt idx="1743">
                  <c:v>107</c:v>
                </c:pt>
                <c:pt idx="1744">
                  <c:v>96</c:v>
                </c:pt>
                <c:pt idx="1745">
                  <c:v>80</c:v>
                </c:pt>
                <c:pt idx="1746">
                  <c:v>97</c:v>
                </c:pt>
                <c:pt idx="1747">
                  <c:v>84</c:v>
                </c:pt>
                <c:pt idx="1748">
                  <c:v>89</c:v>
                </c:pt>
                <c:pt idx="1749">
                  <c:v>87</c:v>
                </c:pt>
                <c:pt idx="1750">
                  <c:v>84</c:v>
                </c:pt>
                <c:pt idx="1751">
                  <c:v>95</c:v>
                </c:pt>
                <c:pt idx="1752">
                  <c:v>91</c:v>
                </c:pt>
                <c:pt idx="1753">
                  <c:v>87</c:v>
                </c:pt>
                <c:pt idx="1754">
                  <c:v>62</c:v>
                </c:pt>
                <c:pt idx="1755">
                  <c:v>90</c:v>
                </c:pt>
                <c:pt idx="1756">
                  <c:v>77</c:v>
                </c:pt>
                <c:pt idx="1757">
                  <c:v>68</c:v>
                </c:pt>
                <c:pt idx="1758">
                  <c:v>81</c:v>
                </c:pt>
                <c:pt idx="1759">
                  <c:v>74</c:v>
                </c:pt>
                <c:pt idx="1760">
                  <c:v>86</c:v>
                </c:pt>
                <c:pt idx="1761">
                  <c:v>75</c:v>
                </c:pt>
                <c:pt idx="1762">
                  <c:v>103</c:v>
                </c:pt>
                <c:pt idx="1763">
                  <c:v>72</c:v>
                </c:pt>
                <c:pt idx="1764">
                  <c:v>93</c:v>
                </c:pt>
                <c:pt idx="1765">
                  <c:v>91</c:v>
                </c:pt>
                <c:pt idx="1766">
                  <c:v>71</c:v>
                </c:pt>
                <c:pt idx="1767">
                  <c:v>70</c:v>
                </c:pt>
                <c:pt idx="1768">
                  <c:v>59</c:v>
                </c:pt>
                <c:pt idx="1769">
                  <c:v>75</c:v>
                </c:pt>
                <c:pt idx="1770">
                  <c:v>71</c:v>
                </c:pt>
                <c:pt idx="1771">
                  <c:v>84</c:v>
                </c:pt>
                <c:pt idx="1772">
                  <c:v>82</c:v>
                </c:pt>
                <c:pt idx="1773">
                  <c:v>71</c:v>
                </c:pt>
                <c:pt idx="1774">
                  <c:v>65</c:v>
                </c:pt>
                <c:pt idx="1775">
                  <c:v>60</c:v>
                </c:pt>
                <c:pt idx="1776">
                  <c:v>74</c:v>
                </c:pt>
                <c:pt idx="1777">
                  <c:v>76</c:v>
                </c:pt>
                <c:pt idx="1778">
                  <c:v>54</c:v>
                </c:pt>
                <c:pt idx="1779">
                  <c:v>64</c:v>
                </c:pt>
                <c:pt idx="1780">
                  <c:v>65</c:v>
                </c:pt>
                <c:pt idx="1781">
                  <c:v>79</c:v>
                </c:pt>
                <c:pt idx="1782">
                  <c:v>77</c:v>
                </c:pt>
                <c:pt idx="1783">
                  <c:v>77</c:v>
                </c:pt>
                <c:pt idx="1784">
                  <c:v>68</c:v>
                </c:pt>
                <c:pt idx="1785">
                  <c:v>74</c:v>
                </c:pt>
                <c:pt idx="1786">
                  <c:v>76</c:v>
                </c:pt>
                <c:pt idx="1787">
                  <c:v>65</c:v>
                </c:pt>
                <c:pt idx="1788">
                  <c:v>55</c:v>
                </c:pt>
                <c:pt idx="1789">
                  <c:v>71</c:v>
                </c:pt>
                <c:pt idx="1790">
                  <c:v>54</c:v>
                </c:pt>
                <c:pt idx="1791">
                  <c:v>63</c:v>
                </c:pt>
                <c:pt idx="1792">
                  <c:v>73</c:v>
                </c:pt>
                <c:pt idx="1793">
                  <c:v>60</c:v>
                </c:pt>
                <c:pt idx="1794">
                  <c:v>58</c:v>
                </c:pt>
                <c:pt idx="1795">
                  <c:v>54</c:v>
                </c:pt>
                <c:pt idx="1796">
                  <c:v>73</c:v>
                </c:pt>
                <c:pt idx="1797">
                  <c:v>55</c:v>
                </c:pt>
                <c:pt idx="1798">
                  <c:v>78</c:v>
                </c:pt>
                <c:pt idx="1799">
                  <c:v>45</c:v>
                </c:pt>
                <c:pt idx="1800">
                  <c:v>55</c:v>
                </c:pt>
                <c:pt idx="1801">
                  <c:v>62</c:v>
                </c:pt>
                <c:pt idx="1802">
                  <c:v>65</c:v>
                </c:pt>
                <c:pt idx="1803">
                  <c:v>52</c:v>
                </c:pt>
                <c:pt idx="1804">
                  <c:v>70</c:v>
                </c:pt>
                <c:pt idx="1805">
                  <c:v>52</c:v>
                </c:pt>
                <c:pt idx="1806">
                  <c:v>67</c:v>
                </c:pt>
                <c:pt idx="1807">
                  <c:v>71</c:v>
                </c:pt>
                <c:pt idx="1808">
                  <c:v>50</c:v>
                </c:pt>
                <c:pt idx="1809">
                  <c:v>58</c:v>
                </c:pt>
                <c:pt idx="1810">
                  <c:v>62</c:v>
                </c:pt>
                <c:pt idx="1811">
                  <c:v>65</c:v>
                </c:pt>
                <c:pt idx="1812">
                  <c:v>46</c:v>
                </c:pt>
                <c:pt idx="1813">
                  <c:v>54</c:v>
                </c:pt>
                <c:pt idx="1814">
                  <c:v>67</c:v>
                </c:pt>
                <c:pt idx="1815">
                  <c:v>66</c:v>
                </c:pt>
                <c:pt idx="1816">
                  <c:v>68</c:v>
                </c:pt>
                <c:pt idx="1817">
                  <c:v>49</c:v>
                </c:pt>
                <c:pt idx="1818">
                  <c:v>48</c:v>
                </c:pt>
                <c:pt idx="1819">
                  <c:v>62</c:v>
                </c:pt>
                <c:pt idx="1820">
                  <c:v>59</c:v>
                </c:pt>
                <c:pt idx="1821">
                  <c:v>54</c:v>
                </c:pt>
                <c:pt idx="1822">
                  <c:v>54</c:v>
                </c:pt>
                <c:pt idx="1823">
                  <c:v>48</c:v>
                </c:pt>
                <c:pt idx="1824">
                  <c:v>55</c:v>
                </c:pt>
                <c:pt idx="1825">
                  <c:v>62</c:v>
                </c:pt>
                <c:pt idx="1826">
                  <c:v>67</c:v>
                </c:pt>
                <c:pt idx="1827">
                  <c:v>55</c:v>
                </c:pt>
                <c:pt idx="1828">
                  <c:v>56</c:v>
                </c:pt>
                <c:pt idx="1829">
                  <c:v>49</c:v>
                </c:pt>
                <c:pt idx="1830">
                  <c:v>43</c:v>
                </c:pt>
                <c:pt idx="1831">
                  <c:v>58</c:v>
                </c:pt>
                <c:pt idx="1832">
                  <c:v>56</c:v>
                </c:pt>
                <c:pt idx="1833">
                  <c:v>48</c:v>
                </c:pt>
                <c:pt idx="1834">
                  <c:v>56</c:v>
                </c:pt>
                <c:pt idx="1835">
                  <c:v>58</c:v>
                </c:pt>
                <c:pt idx="1836">
                  <c:v>45</c:v>
                </c:pt>
                <c:pt idx="1837">
                  <c:v>55</c:v>
                </c:pt>
                <c:pt idx="1838">
                  <c:v>59</c:v>
                </c:pt>
                <c:pt idx="1839">
                  <c:v>50</c:v>
                </c:pt>
                <c:pt idx="1840">
                  <c:v>54</c:v>
                </c:pt>
                <c:pt idx="1841">
                  <c:v>47</c:v>
                </c:pt>
                <c:pt idx="1842">
                  <c:v>44</c:v>
                </c:pt>
                <c:pt idx="1843">
                  <c:v>58</c:v>
                </c:pt>
                <c:pt idx="1844">
                  <c:v>50</c:v>
                </c:pt>
                <c:pt idx="1845">
                  <c:v>45</c:v>
                </c:pt>
                <c:pt idx="1846">
                  <c:v>51</c:v>
                </c:pt>
                <c:pt idx="1847">
                  <c:v>59</c:v>
                </c:pt>
                <c:pt idx="1848">
                  <c:v>67</c:v>
                </c:pt>
                <c:pt idx="1849">
                  <c:v>54</c:v>
                </c:pt>
                <c:pt idx="1850">
                  <c:v>52</c:v>
                </c:pt>
                <c:pt idx="1851">
                  <c:v>54</c:v>
                </c:pt>
                <c:pt idx="1852">
                  <c:v>55</c:v>
                </c:pt>
                <c:pt idx="1853">
                  <c:v>56</c:v>
                </c:pt>
                <c:pt idx="1854">
                  <c:v>57</c:v>
                </c:pt>
                <c:pt idx="1855">
                  <c:v>59</c:v>
                </c:pt>
                <c:pt idx="1856">
                  <c:v>48</c:v>
                </c:pt>
                <c:pt idx="1857">
                  <c:v>53</c:v>
                </c:pt>
                <c:pt idx="1858">
                  <c:v>56</c:v>
                </c:pt>
                <c:pt idx="1859">
                  <c:v>54</c:v>
                </c:pt>
                <c:pt idx="1860">
                  <c:v>70</c:v>
                </c:pt>
                <c:pt idx="1861">
                  <c:v>50</c:v>
                </c:pt>
                <c:pt idx="1862">
                  <c:v>55</c:v>
                </c:pt>
                <c:pt idx="1863">
                  <c:v>51</c:v>
                </c:pt>
                <c:pt idx="1864">
                  <c:v>54</c:v>
                </c:pt>
                <c:pt idx="1865">
                  <c:v>59</c:v>
                </c:pt>
                <c:pt idx="1866">
                  <c:v>59</c:v>
                </c:pt>
                <c:pt idx="1867">
                  <c:v>47</c:v>
                </c:pt>
                <c:pt idx="1868">
                  <c:v>59</c:v>
                </c:pt>
                <c:pt idx="1869">
                  <c:v>49</c:v>
                </c:pt>
                <c:pt idx="1870">
                  <c:v>44</c:v>
                </c:pt>
                <c:pt idx="1871">
                  <c:v>50</c:v>
                </c:pt>
                <c:pt idx="1872">
                  <c:v>46</c:v>
                </c:pt>
                <c:pt idx="1873">
                  <c:v>66</c:v>
                </c:pt>
                <c:pt idx="1874">
                  <c:v>64</c:v>
                </c:pt>
                <c:pt idx="1875">
                  <c:v>57</c:v>
                </c:pt>
                <c:pt idx="1876">
                  <c:v>55</c:v>
                </c:pt>
                <c:pt idx="1877">
                  <c:v>49</c:v>
                </c:pt>
                <c:pt idx="1878">
                  <c:v>50</c:v>
                </c:pt>
                <c:pt idx="1879">
                  <c:v>59</c:v>
                </c:pt>
                <c:pt idx="1880">
                  <c:v>61</c:v>
                </c:pt>
                <c:pt idx="1881">
                  <c:v>53</c:v>
                </c:pt>
                <c:pt idx="1882">
                  <c:v>65</c:v>
                </c:pt>
                <c:pt idx="1883">
                  <c:v>48</c:v>
                </c:pt>
                <c:pt idx="1884">
                  <c:v>71</c:v>
                </c:pt>
                <c:pt idx="1885">
                  <c:v>67</c:v>
                </c:pt>
                <c:pt idx="1886">
                  <c:v>65</c:v>
                </c:pt>
                <c:pt idx="1887">
                  <c:v>48</c:v>
                </c:pt>
                <c:pt idx="1888">
                  <c:v>68</c:v>
                </c:pt>
                <c:pt idx="1889">
                  <c:v>46</c:v>
                </c:pt>
                <c:pt idx="1890">
                  <c:v>50</c:v>
                </c:pt>
                <c:pt idx="1891">
                  <c:v>48</c:v>
                </c:pt>
                <c:pt idx="1892">
                  <c:v>59</c:v>
                </c:pt>
                <c:pt idx="1893">
                  <c:v>55</c:v>
                </c:pt>
                <c:pt idx="1894">
                  <c:v>56</c:v>
                </c:pt>
                <c:pt idx="1895">
                  <c:v>48</c:v>
                </c:pt>
                <c:pt idx="1896">
                  <c:v>62</c:v>
                </c:pt>
                <c:pt idx="1897">
                  <c:v>40</c:v>
                </c:pt>
                <c:pt idx="1898">
                  <c:v>39</c:v>
                </c:pt>
                <c:pt idx="1899">
                  <c:v>73</c:v>
                </c:pt>
                <c:pt idx="1900">
                  <c:v>59</c:v>
                </c:pt>
                <c:pt idx="1901">
                  <c:v>51</c:v>
                </c:pt>
                <c:pt idx="1902">
                  <c:v>51</c:v>
                </c:pt>
                <c:pt idx="1903">
                  <c:v>64</c:v>
                </c:pt>
                <c:pt idx="1904">
                  <c:v>38</c:v>
                </c:pt>
                <c:pt idx="1905">
                  <c:v>50</c:v>
                </c:pt>
                <c:pt idx="1906">
                  <c:v>58</c:v>
                </c:pt>
                <c:pt idx="1907">
                  <c:v>49</c:v>
                </c:pt>
                <c:pt idx="1908">
                  <c:v>62</c:v>
                </c:pt>
                <c:pt idx="1909">
                  <c:v>57</c:v>
                </c:pt>
                <c:pt idx="1910">
                  <c:v>69</c:v>
                </c:pt>
                <c:pt idx="1911">
                  <c:v>46</c:v>
                </c:pt>
                <c:pt idx="1912">
                  <c:v>63</c:v>
                </c:pt>
                <c:pt idx="1913">
                  <c:v>42</c:v>
                </c:pt>
                <c:pt idx="1914">
                  <c:v>71</c:v>
                </c:pt>
                <c:pt idx="1915">
                  <c:v>51</c:v>
                </c:pt>
                <c:pt idx="1916">
                  <c:v>80</c:v>
                </c:pt>
                <c:pt idx="1917">
                  <c:v>62</c:v>
                </c:pt>
                <c:pt idx="1918">
                  <c:v>58</c:v>
                </c:pt>
                <c:pt idx="1919">
                  <c:v>66</c:v>
                </c:pt>
                <c:pt idx="1920">
                  <c:v>56</c:v>
                </c:pt>
                <c:pt idx="1921">
                  <c:v>63</c:v>
                </c:pt>
                <c:pt idx="1922">
                  <c:v>59</c:v>
                </c:pt>
                <c:pt idx="1923">
                  <c:v>45</c:v>
                </c:pt>
                <c:pt idx="1924">
                  <c:v>45</c:v>
                </c:pt>
                <c:pt idx="1925">
                  <c:v>46</c:v>
                </c:pt>
                <c:pt idx="1926">
                  <c:v>58</c:v>
                </c:pt>
                <c:pt idx="1927">
                  <c:v>51</c:v>
                </c:pt>
                <c:pt idx="1928">
                  <c:v>44</c:v>
                </c:pt>
                <c:pt idx="1929">
                  <c:v>43</c:v>
                </c:pt>
                <c:pt idx="1930">
                  <c:v>64</c:v>
                </c:pt>
                <c:pt idx="1931">
                  <c:v>56</c:v>
                </c:pt>
                <c:pt idx="1932">
                  <c:v>38</c:v>
                </c:pt>
                <c:pt idx="1933">
                  <c:v>58</c:v>
                </c:pt>
                <c:pt idx="1934">
                  <c:v>61</c:v>
                </c:pt>
                <c:pt idx="1935">
                  <c:v>47</c:v>
                </c:pt>
                <c:pt idx="1936">
                  <c:v>53</c:v>
                </c:pt>
                <c:pt idx="1937">
                  <c:v>46</c:v>
                </c:pt>
                <c:pt idx="1938">
                  <c:v>61</c:v>
                </c:pt>
                <c:pt idx="1939">
                  <c:v>43</c:v>
                </c:pt>
                <c:pt idx="1940">
                  <c:v>52</c:v>
                </c:pt>
                <c:pt idx="1941">
                  <c:v>44</c:v>
                </c:pt>
                <c:pt idx="1942">
                  <c:v>59</c:v>
                </c:pt>
                <c:pt idx="1943">
                  <c:v>45</c:v>
                </c:pt>
                <c:pt idx="1944">
                  <c:v>60</c:v>
                </c:pt>
                <c:pt idx="1945">
                  <c:v>68</c:v>
                </c:pt>
                <c:pt idx="1946">
                  <c:v>57</c:v>
                </c:pt>
                <c:pt idx="1947">
                  <c:v>51</c:v>
                </c:pt>
                <c:pt idx="1948">
                  <c:v>50</c:v>
                </c:pt>
                <c:pt idx="1949">
                  <c:v>52</c:v>
                </c:pt>
                <c:pt idx="1950">
                  <c:v>51</c:v>
                </c:pt>
                <c:pt idx="1951">
                  <c:v>59</c:v>
                </c:pt>
                <c:pt idx="1952">
                  <c:v>46</c:v>
                </c:pt>
                <c:pt idx="1953">
                  <c:v>49</c:v>
                </c:pt>
                <c:pt idx="1954">
                  <c:v>70</c:v>
                </c:pt>
                <c:pt idx="1955">
                  <c:v>52</c:v>
                </c:pt>
                <c:pt idx="1956">
                  <c:v>50</c:v>
                </c:pt>
                <c:pt idx="1957">
                  <c:v>56</c:v>
                </c:pt>
                <c:pt idx="1958">
                  <c:v>50</c:v>
                </c:pt>
                <c:pt idx="1959">
                  <c:v>55</c:v>
                </c:pt>
                <c:pt idx="1960">
                  <c:v>46</c:v>
                </c:pt>
                <c:pt idx="1961">
                  <c:v>51</c:v>
                </c:pt>
                <c:pt idx="1962">
                  <c:v>52</c:v>
                </c:pt>
                <c:pt idx="1963">
                  <c:v>34</c:v>
                </c:pt>
                <c:pt idx="1964">
                  <c:v>43</c:v>
                </c:pt>
                <c:pt idx="1965">
                  <c:v>51</c:v>
                </c:pt>
                <c:pt idx="1966">
                  <c:v>50</c:v>
                </c:pt>
                <c:pt idx="1967">
                  <c:v>42</c:v>
                </c:pt>
                <c:pt idx="1968">
                  <c:v>49</c:v>
                </c:pt>
                <c:pt idx="1969">
                  <c:v>49</c:v>
                </c:pt>
                <c:pt idx="1970">
                  <c:v>66</c:v>
                </c:pt>
                <c:pt idx="1971">
                  <c:v>46</c:v>
                </c:pt>
                <c:pt idx="1972">
                  <c:v>63</c:v>
                </c:pt>
                <c:pt idx="1973">
                  <c:v>49</c:v>
                </c:pt>
                <c:pt idx="1974">
                  <c:v>57</c:v>
                </c:pt>
                <c:pt idx="1975">
                  <c:v>49</c:v>
                </c:pt>
                <c:pt idx="1976">
                  <c:v>51</c:v>
                </c:pt>
                <c:pt idx="1977">
                  <c:v>60</c:v>
                </c:pt>
                <c:pt idx="1978">
                  <c:v>48</c:v>
                </c:pt>
                <c:pt idx="1979">
                  <c:v>49</c:v>
                </c:pt>
                <c:pt idx="1980">
                  <c:v>51</c:v>
                </c:pt>
                <c:pt idx="1981">
                  <c:v>51</c:v>
                </c:pt>
                <c:pt idx="1982">
                  <c:v>48</c:v>
                </c:pt>
                <c:pt idx="1983">
                  <c:v>50</c:v>
                </c:pt>
                <c:pt idx="1984">
                  <c:v>51</c:v>
                </c:pt>
                <c:pt idx="1985">
                  <c:v>58</c:v>
                </c:pt>
                <c:pt idx="1986">
                  <c:v>64</c:v>
                </c:pt>
                <c:pt idx="1987">
                  <c:v>68</c:v>
                </c:pt>
                <c:pt idx="1988">
                  <c:v>43</c:v>
                </c:pt>
                <c:pt idx="1989">
                  <c:v>51</c:v>
                </c:pt>
                <c:pt idx="1990">
                  <c:v>57</c:v>
                </c:pt>
                <c:pt idx="1991">
                  <c:v>46</c:v>
                </c:pt>
                <c:pt idx="1992">
                  <c:v>57</c:v>
                </c:pt>
                <c:pt idx="1993">
                  <c:v>64</c:v>
                </c:pt>
                <c:pt idx="1994">
                  <c:v>47</c:v>
                </c:pt>
                <c:pt idx="1995">
                  <c:v>51</c:v>
                </c:pt>
                <c:pt idx="1996">
                  <c:v>53</c:v>
                </c:pt>
                <c:pt idx="1997">
                  <c:v>54</c:v>
                </c:pt>
                <c:pt idx="1998">
                  <c:v>60</c:v>
                </c:pt>
                <c:pt idx="1999">
                  <c:v>55</c:v>
                </c:pt>
                <c:pt idx="2000">
                  <c:v>58</c:v>
                </c:pt>
                <c:pt idx="2001">
                  <c:v>40</c:v>
                </c:pt>
                <c:pt idx="2002">
                  <c:v>46</c:v>
                </c:pt>
                <c:pt idx="2003">
                  <c:v>51</c:v>
                </c:pt>
                <c:pt idx="2004">
                  <c:v>54</c:v>
                </c:pt>
                <c:pt idx="2005">
                  <c:v>54</c:v>
                </c:pt>
                <c:pt idx="2006">
                  <c:v>44</c:v>
                </c:pt>
                <c:pt idx="2007">
                  <c:v>51</c:v>
                </c:pt>
                <c:pt idx="2008">
                  <c:v>53</c:v>
                </c:pt>
                <c:pt idx="2009">
                  <c:v>54</c:v>
                </c:pt>
                <c:pt idx="2010">
                  <c:v>61</c:v>
                </c:pt>
                <c:pt idx="2011">
                  <c:v>41</c:v>
                </c:pt>
                <c:pt idx="2012">
                  <c:v>65</c:v>
                </c:pt>
                <c:pt idx="2013">
                  <c:v>56</c:v>
                </c:pt>
                <c:pt idx="2014">
                  <c:v>61</c:v>
                </c:pt>
                <c:pt idx="2015">
                  <c:v>61</c:v>
                </c:pt>
                <c:pt idx="2016">
                  <c:v>61</c:v>
                </c:pt>
                <c:pt idx="2017">
                  <c:v>48</c:v>
                </c:pt>
                <c:pt idx="2018">
                  <c:v>57</c:v>
                </c:pt>
                <c:pt idx="2019">
                  <c:v>62</c:v>
                </c:pt>
                <c:pt idx="2020">
                  <c:v>49</c:v>
                </c:pt>
                <c:pt idx="2021">
                  <c:v>56</c:v>
                </c:pt>
                <c:pt idx="2022">
                  <c:v>58</c:v>
                </c:pt>
                <c:pt idx="2023">
                  <c:v>62</c:v>
                </c:pt>
                <c:pt idx="2024">
                  <c:v>61</c:v>
                </c:pt>
                <c:pt idx="2025">
                  <c:v>60</c:v>
                </c:pt>
                <c:pt idx="2026">
                  <c:v>61</c:v>
                </c:pt>
                <c:pt idx="2027">
                  <c:v>57</c:v>
                </c:pt>
                <c:pt idx="2028">
                  <c:v>61</c:v>
                </c:pt>
                <c:pt idx="2029">
                  <c:v>54</c:v>
                </c:pt>
                <c:pt idx="2030">
                  <c:v>63</c:v>
                </c:pt>
                <c:pt idx="2031">
                  <c:v>65</c:v>
                </c:pt>
                <c:pt idx="2032">
                  <c:v>63</c:v>
                </c:pt>
                <c:pt idx="2033">
                  <c:v>67</c:v>
                </c:pt>
                <c:pt idx="2034">
                  <c:v>62</c:v>
                </c:pt>
                <c:pt idx="2035">
                  <c:v>63</c:v>
                </c:pt>
                <c:pt idx="2036">
                  <c:v>81</c:v>
                </c:pt>
                <c:pt idx="2037">
                  <c:v>53</c:v>
                </c:pt>
                <c:pt idx="2038">
                  <c:v>58</c:v>
                </c:pt>
                <c:pt idx="2039">
                  <c:v>60</c:v>
                </c:pt>
                <c:pt idx="2040">
                  <c:v>61</c:v>
                </c:pt>
                <c:pt idx="2041">
                  <c:v>76</c:v>
                </c:pt>
                <c:pt idx="2042">
                  <c:v>76</c:v>
                </c:pt>
                <c:pt idx="2043">
                  <c:v>73</c:v>
                </c:pt>
                <c:pt idx="2044">
                  <c:v>72</c:v>
                </c:pt>
                <c:pt idx="2045">
                  <c:v>66</c:v>
                </c:pt>
                <c:pt idx="2046">
                  <c:v>64</c:v>
                </c:pt>
                <c:pt idx="2047">
                  <c:v>70</c:v>
                </c:pt>
                <c:pt idx="2048">
                  <c:v>70</c:v>
                </c:pt>
                <c:pt idx="2049">
                  <c:v>60</c:v>
                </c:pt>
                <c:pt idx="2050">
                  <c:v>62</c:v>
                </c:pt>
                <c:pt idx="2051">
                  <c:v>74</c:v>
                </c:pt>
                <c:pt idx="2052">
                  <c:v>80</c:v>
                </c:pt>
                <c:pt idx="2053">
                  <c:v>88</c:v>
                </c:pt>
                <c:pt idx="2054">
                  <c:v>64</c:v>
                </c:pt>
                <c:pt idx="2055">
                  <c:v>76</c:v>
                </c:pt>
                <c:pt idx="2056">
                  <c:v>69</c:v>
                </c:pt>
                <c:pt idx="2057">
                  <c:v>64</c:v>
                </c:pt>
                <c:pt idx="2058">
                  <c:v>82</c:v>
                </c:pt>
                <c:pt idx="2059">
                  <c:v>73</c:v>
                </c:pt>
                <c:pt idx="2060">
                  <c:v>73</c:v>
                </c:pt>
                <c:pt idx="2061">
                  <c:v>65</c:v>
                </c:pt>
                <c:pt idx="2062">
                  <c:v>80</c:v>
                </c:pt>
                <c:pt idx="2063">
                  <c:v>74</c:v>
                </c:pt>
                <c:pt idx="2064">
                  <c:v>76</c:v>
                </c:pt>
                <c:pt idx="2065">
                  <c:v>58</c:v>
                </c:pt>
                <c:pt idx="2066">
                  <c:v>76</c:v>
                </c:pt>
                <c:pt idx="2067">
                  <c:v>72</c:v>
                </c:pt>
                <c:pt idx="2068">
                  <c:v>85</c:v>
                </c:pt>
                <c:pt idx="2069">
                  <c:v>76</c:v>
                </c:pt>
                <c:pt idx="2070">
                  <c:v>71</c:v>
                </c:pt>
                <c:pt idx="2071">
                  <c:v>75</c:v>
                </c:pt>
                <c:pt idx="2072">
                  <c:v>80</c:v>
                </c:pt>
                <c:pt idx="2073">
                  <c:v>86</c:v>
                </c:pt>
                <c:pt idx="2074">
                  <c:v>89</c:v>
                </c:pt>
                <c:pt idx="2075">
                  <c:v>77</c:v>
                </c:pt>
                <c:pt idx="2076">
                  <c:v>76</c:v>
                </c:pt>
                <c:pt idx="2077">
                  <c:v>92</c:v>
                </c:pt>
                <c:pt idx="2078">
                  <c:v>77</c:v>
                </c:pt>
                <c:pt idx="2079">
                  <c:v>63</c:v>
                </c:pt>
                <c:pt idx="2080">
                  <c:v>88</c:v>
                </c:pt>
                <c:pt idx="2081">
                  <c:v>89</c:v>
                </c:pt>
                <c:pt idx="2082">
                  <c:v>65</c:v>
                </c:pt>
                <c:pt idx="2083">
                  <c:v>82</c:v>
                </c:pt>
                <c:pt idx="2084">
                  <c:v>78</c:v>
                </c:pt>
                <c:pt idx="2085">
                  <c:v>87</c:v>
                </c:pt>
                <c:pt idx="2086">
                  <c:v>94</c:v>
                </c:pt>
                <c:pt idx="2087">
                  <c:v>87</c:v>
                </c:pt>
                <c:pt idx="2088">
                  <c:v>80</c:v>
                </c:pt>
                <c:pt idx="2089">
                  <c:v>86</c:v>
                </c:pt>
                <c:pt idx="2090">
                  <c:v>86</c:v>
                </c:pt>
                <c:pt idx="2091">
                  <c:v>72</c:v>
                </c:pt>
                <c:pt idx="2092">
                  <c:v>93</c:v>
                </c:pt>
                <c:pt idx="2093">
                  <c:v>83</c:v>
                </c:pt>
                <c:pt idx="2094">
                  <c:v>79</c:v>
                </c:pt>
                <c:pt idx="2095">
                  <c:v>69</c:v>
                </c:pt>
                <c:pt idx="2096">
                  <c:v>77</c:v>
                </c:pt>
                <c:pt idx="2097">
                  <c:v>79</c:v>
                </c:pt>
                <c:pt idx="2098">
                  <c:v>91</c:v>
                </c:pt>
                <c:pt idx="2099">
                  <c:v>85</c:v>
                </c:pt>
                <c:pt idx="2100">
                  <c:v>90</c:v>
                </c:pt>
                <c:pt idx="2101">
                  <c:v>87</c:v>
                </c:pt>
                <c:pt idx="2102">
                  <c:v>70</c:v>
                </c:pt>
                <c:pt idx="2103">
                  <c:v>102</c:v>
                </c:pt>
                <c:pt idx="2104">
                  <c:v>70</c:v>
                </c:pt>
                <c:pt idx="2105">
                  <c:v>84</c:v>
                </c:pt>
                <c:pt idx="2106">
                  <c:v>80</c:v>
                </c:pt>
                <c:pt idx="2107">
                  <c:v>89</c:v>
                </c:pt>
                <c:pt idx="2108">
                  <c:v>101</c:v>
                </c:pt>
                <c:pt idx="2109">
                  <c:v>66</c:v>
                </c:pt>
                <c:pt idx="2110">
                  <c:v>86</c:v>
                </c:pt>
                <c:pt idx="2111">
                  <c:v>77</c:v>
                </c:pt>
                <c:pt idx="2112">
                  <c:v>87</c:v>
                </c:pt>
                <c:pt idx="2113">
                  <c:v>66</c:v>
                </c:pt>
                <c:pt idx="2114">
                  <c:v>88</c:v>
                </c:pt>
                <c:pt idx="2115">
                  <c:v>87</c:v>
                </c:pt>
                <c:pt idx="2116">
                  <c:v>79</c:v>
                </c:pt>
                <c:pt idx="2117">
                  <c:v>72</c:v>
                </c:pt>
                <c:pt idx="2118">
                  <c:v>70</c:v>
                </c:pt>
                <c:pt idx="2119">
                  <c:v>76</c:v>
                </c:pt>
                <c:pt idx="2120">
                  <c:v>83</c:v>
                </c:pt>
                <c:pt idx="2121">
                  <c:v>72</c:v>
                </c:pt>
                <c:pt idx="2122">
                  <c:v>85</c:v>
                </c:pt>
                <c:pt idx="2123">
                  <c:v>86</c:v>
                </c:pt>
                <c:pt idx="2124">
                  <c:v>81</c:v>
                </c:pt>
                <c:pt idx="2125">
                  <c:v>63</c:v>
                </c:pt>
                <c:pt idx="2126">
                  <c:v>67</c:v>
                </c:pt>
                <c:pt idx="2127">
                  <c:v>89</c:v>
                </c:pt>
                <c:pt idx="2128">
                  <c:v>103</c:v>
                </c:pt>
                <c:pt idx="2129">
                  <c:v>82</c:v>
                </c:pt>
                <c:pt idx="2130">
                  <c:v>87</c:v>
                </c:pt>
                <c:pt idx="2131">
                  <c:v>89</c:v>
                </c:pt>
                <c:pt idx="2132">
                  <c:v>80</c:v>
                </c:pt>
                <c:pt idx="2133">
                  <c:v>77</c:v>
                </c:pt>
                <c:pt idx="2134">
                  <c:v>80</c:v>
                </c:pt>
                <c:pt idx="2135">
                  <c:v>73</c:v>
                </c:pt>
                <c:pt idx="2136">
                  <c:v>67</c:v>
                </c:pt>
                <c:pt idx="2137">
                  <c:v>74</c:v>
                </c:pt>
                <c:pt idx="2138">
                  <c:v>88</c:v>
                </c:pt>
                <c:pt idx="2139">
                  <c:v>104</c:v>
                </c:pt>
                <c:pt idx="2140">
                  <c:v>78</c:v>
                </c:pt>
                <c:pt idx="2141">
                  <c:v>82</c:v>
                </c:pt>
                <c:pt idx="2142">
                  <c:v>73</c:v>
                </c:pt>
                <c:pt idx="2143">
                  <c:v>59</c:v>
                </c:pt>
                <c:pt idx="2144">
                  <c:v>69</c:v>
                </c:pt>
                <c:pt idx="2145">
                  <c:v>80</c:v>
                </c:pt>
                <c:pt idx="2146">
                  <c:v>69</c:v>
                </c:pt>
                <c:pt idx="2147">
                  <c:v>83</c:v>
                </c:pt>
                <c:pt idx="2148">
                  <c:v>67</c:v>
                </c:pt>
                <c:pt idx="2149">
                  <c:v>78</c:v>
                </c:pt>
                <c:pt idx="2150">
                  <c:v>68</c:v>
                </c:pt>
                <c:pt idx="2151">
                  <c:v>80</c:v>
                </c:pt>
                <c:pt idx="2152">
                  <c:v>68</c:v>
                </c:pt>
                <c:pt idx="2153">
                  <c:v>79</c:v>
                </c:pt>
                <c:pt idx="2154">
                  <c:v>71</c:v>
                </c:pt>
                <c:pt idx="2155">
                  <c:v>76</c:v>
                </c:pt>
                <c:pt idx="2156">
                  <c:v>69</c:v>
                </c:pt>
                <c:pt idx="2157">
                  <c:v>71</c:v>
                </c:pt>
                <c:pt idx="2158">
                  <c:v>81</c:v>
                </c:pt>
                <c:pt idx="2159">
                  <c:v>80</c:v>
                </c:pt>
                <c:pt idx="2160">
                  <c:v>69</c:v>
                </c:pt>
                <c:pt idx="2161">
                  <c:v>72</c:v>
                </c:pt>
                <c:pt idx="2162">
                  <c:v>73</c:v>
                </c:pt>
                <c:pt idx="2163">
                  <c:v>80</c:v>
                </c:pt>
                <c:pt idx="2164">
                  <c:v>75</c:v>
                </c:pt>
                <c:pt idx="2165">
                  <c:v>84</c:v>
                </c:pt>
                <c:pt idx="2166">
                  <c:v>71</c:v>
                </c:pt>
                <c:pt idx="2167">
                  <c:v>89</c:v>
                </c:pt>
                <c:pt idx="2168">
                  <c:v>80</c:v>
                </c:pt>
                <c:pt idx="2169">
                  <c:v>73</c:v>
                </c:pt>
                <c:pt idx="2170">
                  <c:v>83</c:v>
                </c:pt>
                <c:pt idx="2171">
                  <c:v>67</c:v>
                </c:pt>
                <c:pt idx="2172">
                  <c:v>81</c:v>
                </c:pt>
                <c:pt idx="2173">
                  <c:v>90</c:v>
                </c:pt>
                <c:pt idx="2174">
                  <c:v>84</c:v>
                </c:pt>
                <c:pt idx="2175">
                  <c:v>75</c:v>
                </c:pt>
                <c:pt idx="2176">
                  <c:v>87</c:v>
                </c:pt>
                <c:pt idx="2177">
                  <c:v>79</c:v>
                </c:pt>
                <c:pt idx="2178">
                  <c:v>84</c:v>
                </c:pt>
                <c:pt idx="2179">
                  <c:v>68</c:v>
                </c:pt>
                <c:pt idx="2180">
                  <c:v>64</c:v>
                </c:pt>
                <c:pt idx="2181">
                  <c:v>70</c:v>
                </c:pt>
                <c:pt idx="2182">
                  <c:v>84</c:v>
                </c:pt>
                <c:pt idx="2183">
                  <c:v>87</c:v>
                </c:pt>
                <c:pt idx="2184">
                  <c:v>66</c:v>
                </c:pt>
                <c:pt idx="2185">
                  <c:v>55</c:v>
                </c:pt>
                <c:pt idx="2186">
                  <c:v>77</c:v>
                </c:pt>
                <c:pt idx="2187">
                  <c:v>86</c:v>
                </c:pt>
                <c:pt idx="2188">
                  <c:v>76</c:v>
                </c:pt>
                <c:pt idx="2189">
                  <c:v>74</c:v>
                </c:pt>
                <c:pt idx="2190">
                  <c:v>84</c:v>
                </c:pt>
                <c:pt idx="2191">
                  <c:v>90</c:v>
                </c:pt>
                <c:pt idx="2192">
                  <c:v>81</c:v>
                </c:pt>
                <c:pt idx="2193">
                  <c:v>79</c:v>
                </c:pt>
                <c:pt idx="2194">
                  <c:v>86</c:v>
                </c:pt>
                <c:pt idx="2195">
                  <c:v>93</c:v>
                </c:pt>
                <c:pt idx="2196">
                  <c:v>66</c:v>
                </c:pt>
                <c:pt idx="2197">
                  <c:v>90</c:v>
                </c:pt>
                <c:pt idx="2198">
                  <c:v>79</c:v>
                </c:pt>
                <c:pt idx="2199">
                  <c:v>69</c:v>
                </c:pt>
                <c:pt idx="2200">
                  <c:v>79</c:v>
                </c:pt>
                <c:pt idx="2201">
                  <c:v>81</c:v>
                </c:pt>
                <c:pt idx="2202">
                  <c:v>62</c:v>
                </c:pt>
                <c:pt idx="2203">
                  <c:v>95</c:v>
                </c:pt>
                <c:pt idx="2204">
                  <c:v>86</c:v>
                </c:pt>
                <c:pt idx="2205">
                  <c:v>76</c:v>
                </c:pt>
                <c:pt idx="2206">
                  <c:v>81</c:v>
                </c:pt>
                <c:pt idx="2207">
                  <c:v>98</c:v>
                </c:pt>
                <c:pt idx="2208">
                  <c:v>85</c:v>
                </c:pt>
                <c:pt idx="2209">
                  <c:v>84</c:v>
                </c:pt>
                <c:pt idx="2210">
                  <c:v>84</c:v>
                </c:pt>
                <c:pt idx="2211">
                  <c:v>79</c:v>
                </c:pt>
                <c:pt idx="2212">
                  <c:v>98</c:v>
                </c:pt>
                <c:pt idx="2213">
                  <c:v>77</c:v>
                </c:pt>
                <c:pt idx="2214">
                  <c:v>83</c:v>
                </c:pt>
                <c:pt idx="2215">
                  <c:v>94</c:v>
                </c:pt>
                <c:pt idx="2216">
                  <c:v>85</c:v>
                </c:pt>
                <c:pt idx="2217">
                  <c:v>77</c:v>
                </c:pt>
                <c:pt idx="2218">
                  <c:v>98</c:v>
                </c:pt>
                <c:pt idx="2219">
                  <c:v>75</c:v>
                </c:pt>
                <c:pt idx="2220">
                  <c:v>76</c:v>
                </c:pt>
                <c:pt idx="2221">
                  <c:v>99</c:v>
                </c:pt>
                <c:pt idx="2222">
                  <c:v>71</c:v>
                </c:pt>
                <c:pt idx="2223">
                  <c:v>76</c:v>
                </c:pt>
                <c:pt idx="2224">
                  <c:v>83</c:v>
                </c:pt>
                <c:pt idx="2225">
                  <c:v>94</c:v>
                </c:pt>
                <c:pt idx="2226">
                  <c:v>92</c:v>
                </c:pt>
                <c:pt idx="2227">
                  <c:v>86</c:v>
                </c:pt>
                <c:pt idx="2228">
                  <c:v>83</c:v>
                </c:pt>
                <c:pt idx="2229">
                  <c:v>83</c:v>
                </c:pt>
                <c:pt idx="2230">
                  <c:v>95</c:v>
                </c:pt>
                <c:pt idx="2231">
                  <c:v>88</c:v>
                </c:pt>
                <c:pt idx="2232">
                  <c:v>88</c:v>
                </c:pt>
                <c:pt idx="2233">
                  <c:v>83</c:v>
                </c:pt>
                <c:pt idx="2234">
                  <c:v>85</c:v>
                </c:pt>
                <c:pt idx="2235">
                  <c:v>81</c:v>
                </c:pt>
                <c:pt idx="2236">
                  <c:v>100</c:v>
                </c:pt>
                <c:pt idx="2237">
                  <c:v>110</c:v>
                </c:pt>
                <c:pt idx="2238">
                  <c:v>86</c:v>
                </c:pt>
                <c:pt idx="2239">
                  <c:v>98</c:v>
                </c:pt>
                <c:pt idx="2240">
                  <c:v>101</c:v>
                </c:pt>
                <c:pt idx="2241">
                  <c:v>81</c:v>
                </c:pt>
                <c:pt idx="2242">
                  <c:v>103</c:v>
                </c:pt>
                <c:pt idx="2243">
                  <c:v>86</c:v>
                </c:pt>
                <c:pt idx="2244">
                  <c:v>107</c:v>
                </c:pt>
                <c:pt idx="2245">
                  <c:v>112</c:v>
                </c:pt>
                <c:pt idx="2246">
                  <c:v>94</c:v>
                </c:pt>
                <c:pt idx="2247">
                  <c:v>100</c:v>
                </c:pt>
                <c:pt idx="2248">
                  <c:v>76</c:v>
                </c:pt>
                <c:pt idx="2249">
                  <c:v>87</c:v>
                </c:pt>
                <c:pt idx="2250">
                  <c:v>89</c:v>
                </c:pt>
                <c:pt idx="2251">
                  <c:v>83</c:v>
                </c:pt>
                <c:pt idx="2252">
                  <c:v>93</c:v>
                </c:pt>
                <c:pt idx="2253">
                  <c:v>94</c:v>
                </c:pt>
                <c:pt idx="2254">
                  <c:v>94</c:v>
                </c:pt>
                <c:pt idx="2255">
                  <c:v>89</c:v>
                </c:pt>
                <c:pt idx="2256">
                  <c:v>99</c:v>
                </c:pt>
                <c:pt idx="2257">
                  <c:v>108</c:v>
                </c:pt>
                <c:pt idx="2258">
                  <c:v>100</c:v>
                </c:pt>
                <c:pt idx="2259">
                  <c:v>89</c:v>
                </c:pt>
                <c:pt idx="2260">
                  <c:v>78</c:v>
                </c:pt>
                <c:pt idx="2261">
                  <c:v>111</c:v>
                </c:pt>
                <c:pt idx="2262">
                  <c:v>103</c:v>
                </c:pt>
                <c:pt idx="2263">
                  <c:v>88</c:v>
                </c:pt>
                <c:pt idx="2264">
                  <c:v>93</c:v>
                </c:pt>
                <c:pt idx="2265">
                  <c:v>103</c:v>
                </c:pt>
                <c:pt idx="2266">
                  <c:v>91</c:v>
                </c:pt>
                <c:pt idx="2267">
                  <c:v>99</c:v>
                </c:pt>
                <c:pt idx="2268">
                  <c:v>102</c:v>
                </c:pt>
                <c:pt idx="2269">
                  <c:v>100</c:v>
                </c:pt>
                <c:pt idx="2270">
                  <c:v>106</c:v>
                </c:pt>
                <c:pt idx="2271">
                  <c:v>88</c:v>
                </c:pt>
                <c:pt idx="2272">
                  <c:v>83</c:v>
                </c:pt>
                <c:pt idx="2273">
                  <c:v>79</c:v>
                </c:pt>
                <c:pt idx="2274">
                  <c:v>79</c:v>
                </c:pt>
                <c:pt idx="2275">
                  <c:v>84</c:v>
                </c:pt>
                <c:pt idx="2276">
                  <c:v>83</c:v>
                </c:pt>
                <c:pt idx="2277">
                  <c:v>113</c:v>
                </c:pt>
                <c:pt idx="2278">
                  <c:v>91</c:v>
                </c:pt>
                <c:pt idx="2279">
                  <c:v>101</c:v>
                </c:pt>
                <c:pt idx="2280">
                  <c:v>104</c:v>
                </c:pt>
                <c:pt idx="2281">
                  <c:v>94</c:v>
                </c:pt>
                <c:pt idx="2282">
                  <c:v>99</c:v>
                </c:pt>
                <c:pt idx="2283">
                  <c:v>103</c:v>
                </c:pt>
                <c:pt idx="2284">
                  <c:v>105</c:v>
                </c:pt>
                <c:pt idx="2285">
                  <c:v>84</c:v>
                </c:pt>
                <c:pt idx="2286">
                  <c:v>94</c:v>
                </c:pt>
                <c:pt idx="2287">
                  <c:v>101</c:v>
                </c:pt>
                <c:pt idx="2288">
                  <c:v>83</c:v>
                </c:pt>
                <c:pt idx="2289">
                  <c:v>101</c:v>
                </c:pt>
                <c:pt idx="2290">
                  <c:v>105</c:v>
                </c:pt>
                <c:pt idx="2291">
                  <c:v>84</c:v>
                </c:pt>
                <c:pt idx="2292">
                  <c:v>101</c:v>
                </c:pt>
                <c:pt idx="2293">
                  <c:v>82</c:v>
                </c:pt>
                <c:pt idx="2294">
                  <c:v>76</c:v>
                </c:pt>
                <c:pt idx="2295">
                  <c:v>74</c:v>
                </c:pt>
                <c:pt idx="2296">
                  <c:v>90</c:v>
                </c:pt>
                <c:pt idx="2297">
                  <c:v>73</c:v>
                </c:pt>
                <c:pt idx="2298">
                  <c:v>74</c:v>
                </c:pt>
                <c:pt idx="2299">
                  <c:v>78</c:v>
                </c:pt>
                <c:pt idx="2300">
                  <c:v>79</c:v>
                </c:pt>
                <c:pt idx="2301">
                  <c:v>82</c:v>
                </c:pt>
                <c:pt idx="2302">
                  <c:v>82</c:v>
                </c:pt>
                <c:pt idx="2303">
                  <c:v>93</c:v>
                </c:pt>
                <c:pt idx="2304">
                  <c:v>81</c:v>
                </c:pt>
                <c:pt idx="2305">
                  <c:v>69</c:v>
                </c:pt>
                <c:pt idx="2306">
                  <c:v>66</c:v>
                </c:pt>
                <c:pt idx="2307">
                  <c:v>83</c:v>
                </c:pt>
                <c:pt idx="2308">
                  <c:v>80</c:v>
                </c:pt>
                <c:pt idx="2309">
                  <c:v>63</c:v>
                </c:pt>
                <c:pt idx="2310">
                  <c:v>66</c:v>
                </c:pt>
                <c:pt idx="2311">
                  <c:v>74</c:v>
                </c:pt>
                <c:pt idx="2312">
                  <c:v>92</c:v>
                </c:pt>
                <c:pt idx="2313">
                  <c:v>88</c:v>
                </c:pt>
                <c:pt idx="2314">
                  <c:v>91</c:v>
                </c:pt>
                <c:pt idx="2315">
                  <c:v>79</c:v>
                </c:pt>
                <c:pt idx="2316">
                  <c:v>80</c:v>
                </c:pt>
                <c:pt idx="2317">
                  <c:v>65</c:v>
                </c:pt>
                <c:pt idx="2318">
                  <c:v>74</c:v>
                </c:pt>
                <c:pt idx="2319">
                  <c:v>58</c:v>
                </c:pt>
                <c:pt idx="2320">
                  <c:v>78</c:v>
                </c:pt>
                <c:pt idx="2321">
                  <c:v>68</c:v>
                </c:pt>
                <c:pt idx="2322">
                  <c:v>78</c:v>
                </c:pt>
                <c:pt idx="2323">
                  <c:v>70</c:v>
                </c:pt>
                <c:pt idx="2324">
                  <c:v>68</c:v>
                </c:pt>
                <c:pt idx="2325">
                  <c:v>67</c:v>
                </c:pt>
                <c:pt idx="2326">
                  <c:v>66</c:v>
                </c:pt>
                <c:pt idx="2327">
                  <c:v>70</c:v>
                </c:pt>
                <c:pt idx="2328">
                  <c:v>71</c:v>
                </c:pt>
                <c:pt idx="2329">
                  <c:v>64</c:v>
                </c:pt>
                <c:pt idx="2330">
                  <c:v>76</c:v>
                </c:pt>
                <c:pt idx="2331">
                  <c:v>72</c:v>
                </c:pt>
                <c:pt idx="2332">
                  <c:v>73</c:v>
                </c:pt>
                <c:pt idx="2333">
                  <c:v>58</c:v>
                </c:pt>
                <c:pt idx="2334">
                  <c:v>56</c:v>
                </c:pt>
                <c:pt idx="2335">
                  <c:v>70</c:v>
                </c:pt>
                <c:pt idx="2336">
                  <c:v>65</c:v>
                </c:pt>
                <c:pt idx="2337">
                  <c:v>54</c:v>
                </c:pt>
                <c:pt idx="2338">
                  <c:v>52</c:v>
                </c:pt>
                <c:pt idx="2339">
                  <c:v>73</c:v>
                </c:pt>
                <c:pt idx="2340">
                  <c:v>56</c:v>
                </c:pt>
                <c:pt idx="2341">
                  <c:v>61</c:v>
                </c:pt>
                <c:pt idx="2342">
                  <c:v>57</c:v>
                </c:pt>
                <c:pt idx="2343">
                  <c:v>52</c:v>
                </c:pt>
                <c:pt idx="2344">
                  <c:v>52</c:v>
                </c:pt>
                <c:pt idx="2345">
                  <c:v>62</c:v>
                </c:pt>
                <c:pt idx="2346">
                  <c:v>47</c:v>
                </c:pt>
                <c:pt idx="2347">
                  <c:v>57</c:v>
                </c:pt>
                <c:pt idx="2348">
                  <c:v>60</c:v>
                </c:pt>
                <c:pt idx="2349">
                  <c:v>49</c:v>
                </c:pt>
                <c:pt idx="2350">
                  <c:v>56</c:v>
                </c:pt>
                <c:pt idx="2351">
                  <c:v>51</c:v>
                </c:pt>
                <c:pt idx="2352">
                  <c:v>58</c:v>
                </c:pt>
                <c:pt idx="2353">
                  <c:v>56</c:v>
                </c:pt>
                <c:pt idx="2354">
                  <c:v>58</c:v>
                </c:pt>
                <c:pt idx="2355">
                  <c:v>56</c:v>
                </c:pt>
                <c:pt idx="2356">
                  <c:v>51</c:v>
                </c:pt>
                <c:pt idx="2357">
                  <c:v>48</c:v>
                </c:pt>
                <c:pt idx="2358">
                  <c:v>45</c:v>
                </c:pt>
                <c:pt idx="2359">
                  <c:v>61</c:v>
                </c:pt>
                <c:pt idx="2360">
                  <c:v>51</c:v>
                </c:pt>
                <c:pt idx="2361">
                  <c:v>46</c:v>
                </c:pt>
                <c:pt idx="2362">
                  <c:v>41</c:v>
                </c:pt>
                <c:pt idx="2363">
                  <c:v>42</c:v>
                </c:pt>
                <c:pt idx="2364">
                  <c:v>56</c:v>
                </c:pt>
                <c:pt idx="2365">
                  <c:v>50</c:v>
                </c:pt>
                <c:pt idx="2366">
                  <c:v>44</c:v>
                </c:pt>
                <c:pt idx="2367">
                  <c:v>56</c:v>
                </c:pt>
                <c:pt idx="2368">
                  <c:v>46</c:v>
                </c:pt>
                <c:pt idx="2369">
                  <c:v>32</c:v>
                </c:pt>
                <c:pt idx="2370">
                  <c:v>32</c:v>
                </c:pt>
                <c:pt idx="2371">
                  <c:v>40</c:v>
                </c:pt>
                <c:pt idx="2372">
                  <c:v>39</c:v>
                </c:pt>
                <c:pt idx="2373">
                  <c:v>54</c:v>
                </c:pt>
                <c:pt idx="2374">
                  <c:v>39</c:v>
                </c:pt>
                <c:pt idx="2375">
                  <c:v>34</c:v>
                </c:pt>
                <c:pt idx="2376">
                  <c:v>37</c:v>
                </c:pt>
                <c:pt idx="2377">
                  <c:v>37</c:v>
                </c:pt>
                <c:pt idx="2378">
                  <c:v>38</c:v>
                </c:pt>
                <c:pt idx="2379">
                  <c:v>51</c:v>
                </c:pt>
                <c:pt idx="2380">
                  <c:v>51</c:v>
                </c:pt>
                <c:pt idx="2381">
                  <c:v>51</c:v>
                </c:pt>
                <c:pt idx="2382">
                  <c:v>52</c:v>
                </c:pt>
                <c:pt idx="2383">
                  <c:v>34</c:v>
                </c:pt>
                <c:pt idx="2384">
                  <c:v>30</c:v>
                </c:pt>
                <c:pt idx="2385">
                  <c:v>48</c:v>
                </c:pt>
                <c:pt idx="2386">
                  <c:v>42</c:v>
                </c:pt>
                <c:pt idx="2387">
                  <c:v>41</c:v>
                </c:pt>
                <c:pt idx="2388">
                  <c:v>28</c:v>
                </c:pt>
                <c:pt idx="2389">
                  <c:v>37</c:v>
                </c:pt>
                <c:pt idx="2390">
                  <c:v>43</c:v>
                </c:pt>
                <c:pt idx="2391">
                  <c:v>47</c:v>
                </c:pt>
                <c:pt idx="2392">
                  <c:v>48</c:v>
                </c:pt>
                <c:pt idx="2393">
                  <c:v>37</c:v>
                </c:pt>
                <c:pt idx="2394">
                  <c:v>37</c:v>
                </c:pt>
                <c:pt idx="2395">
                  <c:v>42</c:v>
                </c:pt>
                <c:pt idx="2396">
                  <c:v>43</c:v>
                </c:pt>
                <c:pt idx="2397">
                  <c:v>45</c:v>
                </c:pt>
                <c:pt idx="2398">
                  <c:v>35</c:v>
                </c:pt>
                <c:pt idx="2399">
                  <c:v>37</c:v>
                </c:pt>
                <c:pt idx="2400">
                  <c:v>35</c:v>
                </c:pt>
                <c:pt idx="2401">
                  <c:v>31</c:v>
                </c:pt>
                <c:pt idx="2402">
                  <c:v>37</c:v>
                </c:pt>
                <c:pt idx="2403">
                  <c:v>36</c:v>
                </c:pt>
                <c:pt idx="2404">
                  <c:v>39</c:v>
                </c:pt>
                <c:pt idx="2405">
                  <c:v>33</c:v>
                </c:pt>
                <c:pt idx="2406">
                  <c:v>37</c:v>
                </c:pt>
                <c:pt idx="2407">
                  <c:v>46</c:v>
                </c:pt>
                <c:pt idx="2408">
                  <c:v>32</c:v>
                </c:pt>
                <c:pt idx="2409">
                  <c:v>37</c:v>
                </c:pt>
                <c:pt idx="2410">
                  <c:v>35</c:v>
                </c:pt>
                <c:pt idx="2411">
                  <c:v>41</c:v>
                </c:pt>
                <c:pt idx="2412">
                  <c:v>29</c:v>
                </c:pt>
                <c:pt idx="2413">
                  <c:v>39</c:v>
                </c:pt>
                <c:pt idx="2414">
                  <c:v>30</c:v>
                </c:pt>
                <c:pt idx="2415">
                  <c:v>36</c:v>
                </c:pt>
                <c:pt idx="2416">
                  <c:v>41</c:v>
                </c:pt>
                <c:pt idx="2417">
                  <c:v>24</c:v>
                </c:pt>
                <c:pt idx="2418">
                  <c:v>39</c:v>
                </c:pt>
                <c:pt idx="2419">
                  <c:v>35</c:v>
                </c:pt>
                <c:pt idx="2420">
                  <c:v>41</c:v>
                </c:pt>
                <c:pt idx="2421">
                  <c:v>26</c:v>
                </c:pt>
                <c:pt idx="2422">
                  <c:v>48</c:v>
                </c:pt>
                <c:pt idx="2423">
                  <c:v>32</c:v>
                </c:pt>
                <c:pt idx="2424">
                  <c:v>43</c:v>
                </c:pt>
                <c:pt idx="2425">
                  <c:v>30</c:v>
                </c:pt>
                <c:pt idx="2426">
                  <c:v>30</c:v>
                </c:pt>
                <c:pt idx="2427">
                  <c:v>21</c:v>
                </c:pt>
                <c:pt idx="2428">
                  <c:v>37</c:v>
                </c:pt>
                <c:pt idx="2429">
                  <c:v>35</c:v>
                </c:pt>
                <c:pt idx="2430">
                  <c:v>41</c:v>
                </c:pt>
                <c:pt idx="2431">
                  <c:v>38</c:v>
                </c:pt>
                <c:pt idx="2432">
                  <c:v>35</c:v>
                </c:pt>
                <c:pt idx="2433">
                  <c:v>31</c:v>
                </c:pt>
                <c:pt idx="2434">
                  <c:v>43</c:v>
                </c:pt>
                <c:pt idx="2435">
                  <c:v>27</c:v>
                </c:pt>
                <c:pt idx="2436">
                  <c:v>30</c:v>
                </c:pt>
                <c:pt idx="2437">
                  <c:v>36</c:v>
                </c:pt>
                <c:pt idx="2438">
                  <c:v>31</c:v>
                </c:pt>
                <c:pt idx="2439">
                  <c:v>31</c:v>
                </c:pt>
                <c:pt idx="2440">
                  <c:v>33</c:v>
                </c:pt>
                <c:pt idx="2441">
                  <c:v>35</c:v>
                </c:pt>
                <c:pt idx="2442">
                  <c:v>32</c:v>
                </c:pt>
                <c:pt idx="2443">
                  <c:v>18</c:v>
                </c:pt>
                <c:pt idx="2444">
                  <c:v>43</c:v>
                </c:pt>
                <c:pt idx="2445">
                  <c:v>30</c:v>
                </c:pt>
                <c:pt idx="2446">
                  <c:v>34</c:v>
                </c:pt>
                <c:pt idx="2447">
                  <c:v>38</c:v>
                </c:pt>
                <c:pt idx="2448">
                  <c:v>44</c:v>
                </c:pt>
                <c:pt idx="2449">
                  <c:v>30</c:v>
                </c:pt>
                <c:pt idx="2450">
                  <c:v>26</c:v>
                </c:pt>
                <c:pt idx="2451">
                  <c:v>37</c:v>
                </c:pt>
                <c:pt idx="2452">
                  <c:v>36</c:v>
                </c:pt>
                <c:pt idx="2453">
                  <c:v>32</c:v>
                </c:pt>
                <c:pt idx="2454">
                  <c:v>36</c:v>
                </c:pt>
                <c:pt idx="2455">
                  <c:v>32</c:v>
                </c:pt>
                <c:pt idx="2456">
                  <c:v>29</c:v>
                </c:pt>
                <c:pt idx="2457">
                  <c:v>29</c:v>
                </c:pt>
                <c:pt idx="2458">
                  <c:v>20</c:v>
                </c:pt>
                <c:pt idx="2459">
                  <c:v>29</c:v>
                </c:pt>
                <c:pt idx="2460">
                  <c:v>30</c:v>
                </c:pt>
                <c:pt idx="2461">
                  <c:v>24</c:v>
                </c:pt>
                <c:pt idx="2462">
                  <c:v>23</c:v>
                </c:pt>
                <c:pt idx="2463">
                  <c:v>33</c:v>
                </c:pt>
                <c:pt idx="2464">
                  <c:v>23</c:v>
                </c:pt>
                <c:pt idx="2465">
                  <c:v>29</c:v>
                </c:pt>
                <c:pt idx="2466">
                  <c:v>30</c:v>
                </c:pt>
                <c:pt idx="2467">
                  <c:v>29</c:v>
                </c:pt>
                <c:pt idx="2468">
                  <c:v>29</c:v>
                </c:pt>
                <c:pt idx="2469">
                  <c:v>33</c:v>
                </c:pt>
                <c:pt idx="2470">
                  <c:v>34</c:v>
                </c:pt>
                <c:pt idx="2471">
                  <c:v>32</c:v>
                </c:pt>
                <c:pt idx="2472">
                  <c:v>28</c:v>
                </c:pt>
                <c:pt idx="2473">
                  <c:v>46</c:v>
                </c:pt>
                <c:pt idx="2474">
                  <c:v>23</c:v>
                </c:pt>
                <c:pt idx="2475">
                  <c:v>32</c:v>
                </c:pt>
                <c:pt idx="2476">
                  <c:v>33</c:v>
                </c:pt>
                <c:pt idx="2477">
                  <c:v>40</c:v>
                </c:pt>
                <c:pt idx="2478">
                  <c:v>30</c:v>
                </c:pt>
                <c:pt idx="2479">
                  <c:v>30</c:v>
                </c:pt>
                <c:pt idx="2480">
                  <c:v>36</c:v>
                </c:pt>
                <c:pt idx="2481">
                  <c:v>38</c:v>
                </c:pt>
                <c:pt idx="2482">
                  <c:v>27</c:v>
                </c:pt>
                <c:pt idx="2483">
                  <c:v>37</c:v>
                </c:pt>
                <c:pt idx="2484">
                  <c:v>25</c:v>
                </c:pt>
                <c:pt idx="2485">
                  <c:v>38</c:v>
                </c:pt>
                <c:pt idx="2486">
                  <c:v>36</c:v>
                </c:pt>
                <c:pt idx="2487">
                  <c:v>33</c:v>
                </c:pt>
                <c:pt idx="2488">
                  <c:v>38</c:v>
                </c:pt>
                <c:pt idx="2489">
                  <c:v>37</c:v>
                </c:pt>
                <c:pt idx="2490">
                  <c:v>29</c:v>
                </c:pt>
                <c:pt idx="2491">
                  <c:v>33</c:v>
                </c:pt>
                <c:pt idx="2492">
                  <c:v>22</c:v>
                </c:pt>
                <c:pt idx="2493">
                  <c:v>31</c:v>
                </c:pt>
                <c:pt idx="2494">
                  <c:v>20</c:v>
                </c:pt>
                <c:pt idx="2495">
                  <c:v>27</c:v>
                </c:pt>
                <c:pt idx="2496">
                  <c:v>18</c:v>
                </c:pt>
                <c:pt idx="2497">
                  <c:v>22</c:v>
                </c:pt>
                <c:pt idx="2498">
                  <c:v>33</c:v>
                </c:pt>
                <c:pt idx="2499">
                  <c:v>35</c:v>
                </c:pt>
                <c:pt idx="2500">
                  <c:v>27</c:v>
                </c:pt>
                <c:pt idx="2501">
                  <c:v>32</c:v>
                </c:pt>
                <c:pt idx="2502">
                  <c:v>26</c:v>
                </c:pt>
                <c:pt idx="2503">
                  <c:v>33</c:v>
                </c:pt>
                <c:pt idx="2504">
                  <c:v>30</c:v>
                </c:pt>
                <c:pt idx="2505">
                  <c:v>31</c:v>
                </c:pt>
                <c:pt idx="2506">
                  <c:v>44</c:v>
                </c:pt>
                <c:pt idx="2507">
                  <c:v>40</c:v>
                </c:pt>
                <c:pt idx="2508">
                  <c:v>28</c:v>
                </c:pt>
                <c:pt idx="2509">
                  <c:v>39</c:v>
                </c:pt>
                <c:pt idx="2510">
                  <c:v>29</c:v>
                </c:pt>
                <c:pt idx="2511">
                  <c:v>35</c:v>
                </c:pt>
                <c:pt idx="2512">
                  <c:v>38</c:v>
                </c:pt>
                <c:pt idx="2513">
                  <c:v>29</c:v>
                </c:pt>
                <c:pt idx="2514">
                  <c:v>33</c:v>
                </c:pt>
                <c:pt idx="2515">
                  <c:v>28</c:v>
                </c:pt>
                <c:pt idx="2516">
                  <c:v>36</c:v>
                </c:pt>
                <c:pt idx="2517">
                  <c:v>42</c:v>
                </c:pt>
                <c:pt idx="2518">
                  <c:v>36</c:v>
                </c:pt>
                <c:pt idx="2519">
                  <c:v>33</c:v>
                </c:pt>
                <c:pt idx="2520">
                  <c:v>27</c:v>
                </c:pt>
                <c:pt idx="2521">
                  <c:v>29</c:v>
                </c:pt>
                <c:pt idx="2522">
                  <c:v>35</c:v>
                </c:pt>
                <c:pt idx="2523">
                  <c:v>32</c:v>
                </c:pt>
                <c:pt idx="2524">
                  <c:v>39</c:v>
                </c:pt>
                <c:pt idx="2525">
                  <c:v>45</c:v>
                </c:pt>
                <c:pt idx="2526">
                  <c:v>33</c:v>
                </c:pt>
                <c:pt idx="2527">
                  <c:v>48</c:v>
                </c:pt>
                <c:pt idx="2528">
                  <c:v>44</c:v>
                </c:pt>
                <c:pt idx="2529">
                  <c:v>43</c:v>
                </c:pt>
                <c:pt idx="2530">
                  <c:v>34</c:v>
                </c:pt>
                <c:pt idx="2531">
                  <c:v>44</c:v>
                </c:pt>
                <c:pt idx="2532">
                  <c:v>38</c:v>
                </c:pt>
                <c:pt idx="2533">
                  <c:v>34</c:v>
                </c:pt>
                <c:pt idx="2534">
                  <c:v>42</c:v>
                </c:pt>
                <c:pt idx="2535">
                  <c:v>40</c:v>
                </c:pt>
                <c:pt idx="2536">
                  <c:v>30</c:v>
                </c:pt>
                <c:pt idx="2537">
                  <c:v>32</c:v>
                </c:pt>
                <c:pt idx="2538">
                  <c:v>40</c:v>
                </c:pt>
                <c:pt idx="2539">
                  <c:v>46</c:v>
                </c:pt>
                <c:pt idx="2540">
                  <c:v>30</c:v>
                </c:pt>
                <c:pt idx="2541">
                  <c:v>33</c:v>
                </c:pt>
                <c:pt idx="2542">
                  <c:v>34</c:v>
                </c:pt>
                <c:pt idx="2543">
                  <c:v>34</c:v>
                </c:pt>
                <c:pt idx="2544">
                  <c:v>34</c:v>
                </c:pt>
                <c:pt idx="2545">
                  <c:v>31</c:v>
                </c:pt>
                <c:pt idx="2546">
                  <c:v>29</c:v>
                </c:pt>
                <c:pt idx="2547">
                  <c:v>38</c:v>
                </c:pt>
                <c:pt idx="2548">
                  <c:v>36</c:v>
                </c:pt>
                <c:pt idx="2549">
                  <c:v>20</c:v>
                </c:pt>
                <c:pt idx="2550">
                  <c:v>34</c:v>
                </c:pt>
                <c:pt idx="2551">
                  <c:v>55</c:v>
                </c:pt>
                <c:pt idx="2552">
                  <c:v>32</c:v>
                </c:pt>
                <c:pt idx="2553">
                  <c:v>51</c:v>
                </c:pt>
                <c:pt idx="2554">
                  <c:v>39</c:v>
                </c:pt>
                <c:pt idx="2555">
                  <c:v>30</c:v>
                </c:pt>
                <c:pt idx="2556">
                  <c:v>37</c:v>
                </c:pt>
                <c:pt idx="2557">
                  <c:v>48</c:v>
                </c:pt>
                <c:pt idx="2558">
                  <c:v>35</c:v>
                </c:pt>
                <c:pt idx="2559">
                  <c:v>38</c:v>
                </c:pt>
                <c:pt idx="2560">
                  <c:v>33</c:v>
                </c:pt>
                <c:pt idx="2561">
                  <c:v>41</c:v>
                </c:pt>
                <c:pt idx="2562">
                  <c:v>39</c:v>
                </c:pt>
                <c:pt idx="2563">
                  <c:v>35</c:v>
                </c:pt>
                <c:pt idx="2564">
                  <c:v>43</c:v>
                </c:pt>
                <c:pt idx="2565">
                  <c:v>31</c:v>
                </c:pt>
                <c:pt idx="2566">
                  <c:v>34</c:v>
                </c:pt>
                <c:pt idx="2567">
                  <c:v>32</c:v>
                </c:pt>
                <c:pt idx="2568">
                  <c:v>52</c:v>
                </c:pt>
                <c:pt idx="2569">
                  <c:v>50</c:v>
                </c:pt>
                <c:pt idx="2570">
                  <c:v>34</c:v>
                </c:pt>
                <c:pt idx="2571">
                  <c:v>42</c:v>
                </c:pt>
                <c:pt idx="2572">
                  <c:v>33</c:v>
                </c:pt>
                <c:pt idx="2573">
                  <c:v>34</c:v>
                </c:pt>
                <c:pt idx="2574">
                  <c:v>47</c:v>
                </c:pt>
                <c:pt idx="2575">
                  <c:v>24</c:v>
                </c:pt>
                <c:pt idx="2576">
                  <c:v>38</c:v>
                </c:pt>
                <c:pt idx="2577">
                  <c:v>33</c:v>
                </c:pt>
                <c:pt idx="2578">
                  <c:v>38</c:v>
                </c:pt>
                <c:pt idx="2579">
                  <c:v>44</c:v>
                </c:pt>
                <c:pt idx="2580">
                  <c:v>37</c:v>
                </c:pt>
                <c:pt idx="2581">
                  <c:v>39</c:v>
                </c:pt>
                <c:pt idx="2582">
                  <c:v>38</c:v>
                </c:pt>
                <c:pt idx="2583">
                  <c:v>41</c:v>
                </c:pt>
                <c:pt idx="2584">
                  <c:v>29</c:v>
                </c:pt>
                <c:pt idx="2585">
                  <c:v>39</c:v>
                </c:pt>
                <c:pt idx="2586">
                  <c:v>34</c:v>
                </c:pt>
                <c:pt idx="2587">
                  <c:v>29</c:v>
                </c:pt>
                <c:pt idx="2588">
                  <c:v>25</c:v>
                </c:pt>
                <c:pt idx="2589">
                  <c:v>37</c:v>
                </c:pt>
                <c:pt idx="2590">
                  <c:v>44</c:v>
                </c:pt>
                <c:pt idx="2591">
                  <c:v>37</c:v>
                </c:pt>
                <c:pt idx="2592">
                  <c:v>24</c:v>
                </c:pt>
                <c:pt idx="2593">
                  <c:v>30</c:v>
                </c:pt>
                <c:pt idx="2594">
                  <c:v>35</c:v>
                </c:pt>
                <c:pt idx="2595">
                  <c:v>30</c:v>
                </c:pt>
                <c:pt idx="2596">
                  <c:v>42</c:v>
                </c:pt>
                <c:pt idx="2597">
                  <c:v>32</c:v>
                </c:pt>
                <c:pt idx="2598">
                  <c:v>34</c:v>
                </c:pt>
                <c:pt idx="2599">
                  <c:v>36</c:v>
                </c:pt>
                <c:pt idx="2600">
                  <c:v>41</c:v>
                </c:pt>
                <c:pt idx="2601">
                  <c:v>18</c:v>
                </c:pt>
                <c:pt idx="2602">
                  <c:v>28</c:v>
                </c:pt>
                <c:pt idx="2603">
                  <c:v>29</c:v>
                </c:pt>
                <c:pt idx="2604">
                  <c:v>43</c:v>
                </c:pt>
                <c:pt idx="2605">
                  <c:v>32</c:v>
                </c:pt>
                <c:pt idx="2606">
                  <c:v>33</c:v>
                </c:pt>
                <c:pt idx="2607">
                  <c:v>31</c:v>
                </c:pt>
                <c:pt idx="2608">
                  <c:v>38</c:v>
                </c:pt>
                <c:pt idx="2609">
                  <c:v>27</c:v>
                </c:pt>
                <c:pt idx="2610">
                  <c:v>27</c:v>
                </c:pt>
                <c:pt idx="2611">
                  <c:v>28</c:v>
                </c:pt>
                <c:pt idx="2612">
                  <c:v>25</c:v>
                </c:pt>
                <c:pt idx="2613">
                  <c:v>33</c:v>
                </c:pt>
                <c:pt idx="2614">
                  <c:v>35</c:v>
                </c:pt>
                <c:pt idx="2615">
                  <c:v>32</c:v>
                </c:pt>
                <c:pt idx="2616">
                  <c:v>28</c:v>
                </c:pt>
                <c:pt idx="2617">
                  <c:v>29</c:v>
                </c:pt>
                <c:pt idx="2618">
                  <c:v>28</c:v>
                </c:pt>
                <c:pt idx="2619">
                  <c:v>26</c:v>
                </c:pt>
                <c:pt idx="2620">
                  <c:v>26</c:v>
                </c:pt>
                <c:pt idx="2621">
                  <c:v>32</c:v>
                </c:pt>
                <c:pt idx="2622">
                  <c:v>22</c:v>
                </c:pt>
                <c:pt idx="2623">
                  <c:v>26</c:v>
                </c:pt>
                <c:pt idx="2624">
                  <c:v>39</c:v>
                </c:pt>
                <c:pt idx="2625">
                  <c:v>33</c:v>
                </c:pt>
                <c:pt idx="2626">
                  <c:v>33</c:v>
                </c:pt>
                <c:pt idx="2627">
                  <c:v>21</c:v>
                </c:pt>
                <c:pt idx="2628">
                  <c:v>21</c:v>
                </c:pt>
                <c:pt idx="2629">
                  <c:v>21</c:v>
                </c:pt>
                <c:pt idx="2630">
                  <c:v>32</c:v>
                </c:pt>
                <c:pt idx="2631">
                  <c:v>29</c:v>
                </c:pt>
                <c:pt idx="2632">
                  <c:v>24</c:v>
                </c:pt>
                <c:pt idx="2633">
                  <c:v>34</c:v>
                </c:pt>
                <c:pt idx="2634">
                  <c:v>31</c:v>
                </c:pt>
                <c:pt idx="2635">
                  <c:v>22</c:v>
                </c:pt>
                <c:pt idx="2636">
                  <c:v>24</c:v>
                </c:pt>
                <c:pt idx="2637">
                  <c:v>20</c:v>
                </c:pt>
                <c:pt idx="2638">
                  <c:v>26</c:v>
                </c:pt>
                <c:pt idx="2639">
                  <c:v>30</c:v>
                </c:pt>
                <c:pt idx="2640">
                  <c:v>35</c:v>
                </c:pt>
                <c:pt idx="2641">
                  <c:v>24</c:v>
                </c:pt>
                <c:pt idx="2642">
                  <c:v>26</c:v>
                </c:pt>
                <c:pt idx="2643">
                  <c:v>35</c:v>
                </c:pt>
                <c:pt idx="2644">
                  <c:v>25</c:v>
                </c:pt>
                <c:pt idx="2645">
                  <c:v>29</c:v>
                </c:pt>
                <c:pt idx="2646">
                  <c:v>27</c:v>
                </c:pt>
                <c:pt idx="2647">
                  <c:v>25</c:v>
                </c:pt>
                <c:pt idx="2648">
                  <c:v>18</c:v>
                </c:pt>
                <c:pt idx="2649">
                  <c:v>22</c:v>
                </c:pt>
                <c:pt idx="2650">
                  <c:v>27</c:v>
                </c:pt>
                <c:pt idx="2651">
                  <c:v>22</c:v>
                </c:pt>
                <c:pt idx="2652">
                  <c:v>31</c:v>
                </c:pt>
                <c:pt idx="2653">
                  <c:v>26</c:v>
                </c:pt>
                <c:pt idx="2654">
                  <c:v>33</c:v>
                </c:pt>
                <c:pt idx="2655">
                  <c:v>36</c:v>
                </c:pt>
                <c:pt idx="2656">
                  <c:v>24</c:v>
                </c:pt>
                <c:pt idx="2657">
                  <c:v>22</c:v>
                </c:pt>
                <c:pt idx="2658">
                  <c:v>24</c:v>
                </c:pt>
                <c:pt idx="2659">
                  <c:v>38</c:v>
                </c:pt>
                <c:pt idx="2660">
                  <c:v>38</c:v>
                </c:pt>
                <c:pt idx="2661">
                  <c:v>28</c:v>
                </c:pt>
                <c:pt idx="2662">
                  <c:v>22</c:v>
                </c:pt>
                <c:pt idx="2663">
                  <c:v>23</c:v>
                </c:pt>
                <c:pt idx="2664">
                  <c:v>16</c:v>
                </c:pt>
                <c:pt idx="2665">
                  <c:v>25</c:v>
                </c:pt>
                <c:pt idx="2666">
                  <c:v>32</c:v>
                </c:pt>
                <c:pt idx="2667">
                  <c:v>24</c:v>
                </c:pt>
                <c:pt idx="2668">
                  <c:v>20</c:v>
                </c:pt>
                <c:pt idx="2669">
                  <c:v>28</c:v>
                </c:pt>
                <c:pt idx="2670">
                  <c:v>35</c:v>
                </c:pt>
                <c:pt idx="2671">
                  <c:v>24</c:v>
                </c:pt>
                <c:pt idx="2672">
                  <c:v>17</c:v>
                </c:pt>
                <c:pt idx="2673">
                  <c:v>26</c:v>
                </c:pt>
                <c:pt idx="2674">
                  <c:v>21</c:v>
                </c:pt>
                <c:pt idx="2675">
                  <c:v>22</c:v>
                </c:pt>
                <c:pt idx="2676">
                  <c:v>34</c:v>
                </c:pt>
                <c:pt idx="2677">
                  <c:v>27</c:v>
                </c:pt>
                <c:pt idx="2678">
                  <c:v>25</c:v>
                </c:pt>
                <c:pt idx="2679">
                  <c:v>26</c:v>
                </c:pt>
                <c:pt idx="2680">
                  <c:v>34</c:v>
                </c:pt>
                <c:pt idx="2681">
                  <c:v>26</c:v>
                </c:pt>
                <c:pt idx="2682">
                  <c:v>28</c:v>
                </c:pt>
                <c:pt idx="2683">
                  <c:v>22</c:v>
                </c:pt>
                <c:pt idx="2684">
                  <c:v>34</c:v>
                </c:pt>
                <c:pt idx="2685">
                  <c:v>27</c:v>
                </c:pt>
                <c:pt idx="2686">
                  <c:v>22</c:v>
                </c:pt>
                <c:pt idx="2687">
                  <c:v>14</c:v>
                </c:pt>
                <c:pt idx="2688">
                  <c:v>28</c:v>
                </c:pt>
                <c:pt idx="2689">
                  <c:v>28</c:v>
                </c:pt>
                <c:pt idx="2690">
                  <c:v>26</c:v>
                </c:pt>
                <c:pt idx="2691">
                  <c:v>23</c:v>
                </c:pt>
                <c:pt idx="2692">
                  <c:v>23</c:v>
                </c:pt>
                <c:pt idx="2693">
                  <c:v>28</c:v>
                </c:pt>
                <c:pt idx="2694">
                  <c:v>25</c:v>
                </c:pt>
                <c:pt idx="2695">
                  <c:v>27</c:v>
                </c:pt>
                <c:pt idx="2696">
                  <c:v>15</c:v>
                </c:pt>
                <c:pt idx="2697">
                  <c:v>22</c:v>
                </c:pt>
                <c:pt idx="2698">
                  <c:v>19</c:v>
                </c:pt>
                <c:pt idx="2699">
                  <c:v>28</c:v>
                </c:pt>
                <c:pt idx="2700">
                  <c:v>22</c:v>
                </c:pt>
                <c:pt idx="2701">
                  <c:v>21</c:v>
                </c:pt>
                <c:pt idx="2702">
                  <c:v>22</c:v>
                </c:pt>
                <c:pt idx="2703">
                  <c:v>23</c:v>
                </c:pt>
                <c:pt idx="2704">
                  <c:v>20</c:v>
                </c:pt>
                <c:pt idx="2705">
                  <c:v>15</c:v>
                </c:pt>
                <c:pt idx="2706">
                  <c:v>22</c:v>
                </c:pt>
                <c:pt idx="2707">
                  <c:v>25</c:v>
                </c:pt>
                <c:pt idx="2708">
                  <c:v>23</c:v>
                </c:pt>
                <c:pt idx="2709">
                  <c:v>21</c:v>
                </c:pt>
                <c:pt idx="2710">
                  <c:v>19</c:v>
                </c:pt>
                <c:pt idx="2711">
                  <c:v>25</c:v>
                </c:pt>
                <c:pt idx="2712">
                  <c:v>23</c:v>
                </c:pt>
                <c:pt idx="2713">
                  <c:v>25</c:v>
                </c:pt>
                <c:pt idx="2714">
                  <c:v>21</c:v>
                </c:pt>
                <c:pt idx="2715">
                  <c:v>26</c:v>
                </c:pt>
                <c:pt idx="2716">
                  <c:v>25</c:v>
                </c:pt>
                <c:pt idx="2717">
                  <c:v>32</c:v>
                </c:pt>
                <c:pt idx="2718">
                  <c:v>27</c:v>
                </c:pt>
                <c:pt idx="2719">
                  <c:v>20</c:v>
                </c:pt>
                <c:pt idx="2720">
                  <c:v>23</c:v>
                </c:pt>
                <c:pt idx="2721">
                  <c:v>19</c:v>
                </c:pt>
                <c:pt idx="2722">
                  <c:v>19</c:v>
                </c:pt>
                <c:pt idx="2723">
                  <c:v>33</c:v>
                </c:pt>
                <c:pt idx="2724">
                  <c:v>21</c:v>
                </c:pt>
                <c:pt idx="2725">
                  <c:v>27</c:v>
                </c:pt>
                <c:pt idx="2726">
                  <c:v>29</c:v>
                </c:pt>
                <c:pt idx="2727">
                  <c:v>33</c:v>
                </c:pt>
                <c:pt idx="2728">
                  <c:v>15</c:v>
                </c:pt>
                <c:pt idx="2729">
                  <c:v>16</c:v>
                </c:pt>
                <c:pt idx="2730">
                  <c:v>25</c:v>
                </c:pt>
                <c:pt idx="2731">
                  <c:v>19</c:v>
                </c:pt>
                <c:pt idx="2732">
                  <c:v>24</c:v>
                </c:pt>
                <c:pt idx="2733">
                  <c:v>24</c:v>
                </c:pt>
                <c:pt idx="2734">
                  <c:v>28</c:v>
                </c:pt>
                <c:pt idx="2735">
                  <c:v>25</c:v>
                </c:pt>
                <c:pt idx="2736">
                  <c:v>23</c:v>
                </c:pt>
                <c:pt idx="2737">
                  <c:v>26</c:v>
                </c:pt>
                <c:pt idx="2738">
                  <c:v>29</c:v>
                </c:pt>
                <c:pt idx="2739">
                  <c:v>25</c:v>
                </c:pt>
                <c:pt idx="2740">
                  <c:v>28</c:v>
                </c:pt>
                <c:pt idx="2741">
                  <c:v>28</c:v>
                </c:pt>
                <c:pt idx="2742">
                  <c:v>21</c:v>
                </c:pt>
                <c:pt idx="2743">
                  <c:v>24</c:v>
                </c:pt>
                <c:pt idx="2744">
                  <c:v>23</c:v>
                </c:pt>
                <c:pt idx="2745">
                  <c:v>21</c:v>
                </c:pt>
                <c:pt idx="2746">
                  <c:v>25</c:v>
                </c:pt>
                <c:pt idx="2747">
                  <c:v>19</c:v>
                </c:pt>
                <c:pt idx="2748">
                  <c:v>23</c:v>
                </c:pt>
                <c:pt idx="2749">
                  <c:v>28</c:v>
                </c:pt>
                <c:pt idx="2750">
                  <c:v>20</c:v>
                </c:pt>
                <c:pt idx="2751">
                  <c:v>28</c:v>
                </c:pt>
                <c:pt idx="2752">
                  <c:v>26</c:v>
                </c:pt>
                <c:pt idx="2753">
                  <c:v>28</c:v>
                </c:pt>
                <c:pt idx="2754">
                  <c:v>31</c:v>
                </c:pt>
                <c:pt idx="2755">
                  <c:v>32</c:v>
                </c:pt>
                <c:pt idx="2756">
                  <c:v>21</c:v>
                </c:pt>
                <c:pt idx="2757">
                  <c:v>20</c:v>
                </c:pt>
                <c:pt idx="2758">
                  <c:v>18</c:v>
                </c:pt>
                <c:pt idx="2759">
                  <c:v>10</c:v>
                </c:pt>
                <c:pt idx="2760">
                  <c:v>20</c:v>
                </c:pt>
                <c:pt idx="2761">
                  <c:v>28</c:v>
                </c:pt>
                <c:pt idx="2762">
                  <c:v>23</c:v>
                </c:pt>
                <c:pt idx="2763">
                  <c:v>22</c:v>
                </c:pt>
                <c:pt idx="2764">
                  <c:v>37</c:v>
                </c:pt>
                <c:pt idx="2765">
                  <c:v>26</c:v>
                </c:pt>
                <c:pt idx="2766">
                  <c:v>19</c:v>
                </c:pt>
                <c:pt idx="2767">
                  <c:v>26</c:v>
                </c:pt>
                <c:pt idx="2768">
                  <c:v>28</c:v>
                </c:pt>
                <c:pt idx="2769">
                  <c:v>31</c:v>
                </c:pt>
                <c:pt idx="2770">
                  <c:v>30</c:v>
                </c:pt>
                <c:pt idx="2771">
                  <c:v>24</c:v>
                </c:pt>
                <c:pt idx="2772">
                  <c:v>33</c:v>
                </c:pt>
                <c:pt idx="2773">
                  <c:v>13</c:v>
                </c:pt>
                <c:pt idx="2774">
                  <c:v>17</c:v>
                </c:pt>
                <c:pt idx="2775">
                  <c:v>29</c:v>
                </c:pt>
                <c:pt idx="2776">
                  <c:v>31</c:v>
                </c:pt>
                <c:pt idx="2777">
                  <c:v>18</c:v>
                </c:pt>
                <c:pt idx="2778">
                  <c:v>20</c:v>
                </c:pt>
                <c:pt idx="2779">
                  <c:v>34</c:v>
                </c:pt>
                <c:pt idx="2780">
                  <c:v>24</c:v>
                </c:pt>
                <c:pt idx="2781">
                  <c:v>26</c:v>
                </c:pt>
                <c:pt idx="2782">
                  <c:v>19</c:v>
                </c:pt>
                <c:pt idx="2783">
                  <c:v>18</c:v>
                </c:pt>
                <c:pt idx="2784">
                  <c:v>25</c:v>
                </c:pt>
                <c:pt idx="2785">
                  <c:v>11</c:v>
                </c:pt>
                <c:pt idx="2786">
                  <c:v>28</c:v>
                </c:pt>
                <c:pt idx="2787">
                  <c:v>31</c:v>
                </c:pt>
                <c:pt idx="2788">
                  <c:v>30</c:v>
                </c:pt>
                <c:pt idx="2789">
                  <c:v>35</c:v>
                </c:pt>
                <c:pt idx="2790">
                  <c:v>17</c:v>
                </c:pt>
                <c:pt idx="2791">
                  <c:v>30</c:v>
                </c:pt>
                <c:pt idx="2792">
                  <c:v>27</c:v>
                </c:pt>
                <c:pt idx="2793">
                  <c:v>37</c:v>
                </c:pt>
                <c:pt idx="2794">
                  <c:v>29</c:v>
                </c:pt>
                <c:pt idx="2795">
                  <c:v>18</c:v>
                </c:pt>
                <c:pt idx="2796">
                  <c:v>39</c:v>
                </c:pt>
                <c:pt idx="2797">
                  <c:v>25</c:v>
                </c:pt>
                <c:pt idx="2798">
                  <c:v>26</c:v>
                </c:pt>
                <c:pt idx="2799">
                  <c:v>28</c:v>
                </c:pt>
                <c:pt idx="2800">
                  <c:v>46</c:v>
                </c:pt>
                <c:pt idx="2801">
                  <c:v>25</c:v>
                </c:pt>
                <c:pt idx="2802">
                  <c:v>32</c:v>
                </c:pt>
                <c:pt idx="2803">
                  <c:v>25</c:v>
                </c:pt>
                <c:pt idx="2804">
                  <c:v>29</c:v>
                </c:pt>
                <c:pt idx="2805">
                  <c:v>24</c:v>
                </c:pt>
                <c:pt idx="2806">
                  <c:v>21</c:v>
                </c:pt>
                <c:pt idx="2807">
                  <c:v>29</c:v>
                </c:pt>
                <c:pt idx="2808">
                  <c:v>24</c:v>
                </c:pt>
                <c:pt idx="2809">
                  <c:v>38</c:v>
                </c:pt>
                <c:pt idx="2810">
                  <c:v>29</c:v>
                </c:pt>
                <c:pt idx="2811">
                  <c:v>25</c:v>
                </c:pt>
                <c:pt idx="2812">
                  <c:v>25</c:v>
                </c:pt>
                <c:pt idx="2813">
                  <c:v>25</c:v>
                </c:pt>
                <c:pt idx="2814">
                  <c:v>26</c:v>
                </c:pt>
                <c:pt idx="2815">
                  <c:v>24</c:v>
                </c:pt>
                <c:pt idx="2816">
                  <c:v>36</c:v>
                </c:pt>
                <c:pt idx="2817">
                  <c:v>28</c:v>
                </c:pt>
                <c:pt idx="2818">
                  <c:v>27</c:v>
                </c:pt>
                <c:pt idx="2819">
                  <c:v>26</c:v>
                </c:pt>
                <c:pt idx="2820">
                  <c:v>31</c:v>
                </c:pt>
                <c:pt idx="2821">
                  <c:v>35</c:v>
                </c:pt>
                <c:pt idx="2822">
                  <c:v>37</c:v>
                </c:pt>
                <c:pt idx="2823">
                  <c:v>27</c:v>
                </c:pt>
                <c:pt idx="2824">
                  <c:v>23</c:v>
                </c:pt>
                <c:pt idx="2825">
                  <c:v>25</c:v>
                </c:pt>
                <c:pt idx="2826">
                  <c:v>28</c:v>
                </c:pt>
                <c:pt idx="2827">
                  <c:v>34</c:v>
                </c:pt>
                <c:pt idx="2828">
                  <c:v>29</c:v>
                </c:pt>
                <c:pt idx="2829">
                  <c:v>20</c:v>
                </c:pt>
                <c:pt idx="2830">
                  <c:v>28</c:v>
                </c:pt>
                <c:pt idx="2831">
                  <c:v>20</c:v>
                </c:pt>
                <c:pt idx="2832">
                  <c:v>36</c:v>
                </c:pt>
                <c:pt idx="2833">
                  <c:v>32</c:v>
                </c:pt>
                <c:pt idx="2834">
                  <c:v>31</c:v>
                </c:pt>
                <c:pt idx="2835">
                  <c:v>41</c:v>
                </c:pt>
                <c:pt idx="2836">
                  <c:v>30</c:v>
                </c:pt>
                <c:pt idx="2837">
                  <c:v>28</c:v>
                </c:pt>
                <c:pt idx="2838">
                  <c:v>30</c:v>
                </c:pt>
                <c:pt idx="2839">
                  <c:v>27</c:v>
                </c:pt>
                <c:pt idx="2840">
                  <c:v>41</c:v>
                </c:pt>
                <c:pt idx="2841">
                  <c:v>32</c:v>
                </c:pt>
                <c:pt idx="2842">
                  <c:v>34</c:v>
                </c:pt>
                <c:pt idx="2843">
                  <c:v>35</c:v>
                </c:pt>
                <c:pt idx="2844">
                  <c:v>42</c:v>
                </c:pt>
                <c:pt idx="2845">
                  <c:v>34</c:v>
                </c:pt>
                <c:pt idx="2846">
                  <c:v>42</c:v>
                </c:pt>
                <c:pt idx="2847">
                  <c:v>26</c:v>
                </c:pt>
                <c:pt idx="2848">
                  <c:v>27</c:v>
                </c:pt>
                <c:pt idx="2849">
                  <c:v>28</c:v>
                </c:pt>
                <c:pt idx="2850">
                  <c:v>27</c:v>
                </c:pt>
                <c:pt idx="2851">
                  <c:v>27</c:v>
                </c:pt>
                <c:pt idx="2852">
                  <c:v>34</c:v>
                </c:pt>
                <c:pt idx="2853">
                  <c:v>28</c:v>
                </c:pt>
                <c:pt idx="2854">
                  <c:v>33</c:v>
                </c:pt>
                <c:pt idx="2855">
                  <c:v>39</c:v>
                </c:pt>
                <c:pt idx="2856">
                  <c:v>43</c:v>
                </c:pt>
                <c:pt idx="2857">
                  <c:v>36</c:v>
                </c:pt>
                <c:pt idx="2858">
                  <c:v>32</c:v>
                </c:pt>
                <c:pt idx="2859">
                  <c:v>46</c:v>
                </c:pt>
                <c:pt idx="2860">
                  <c:v>33</c:v>
                </c:pt>
                <c:pt idx="2861">
                  <c:v>42</c:v>
                </c:pt>
                <c:pt idx="2862">
                  <c:v>31</c:v>
                </c:pt>
                <c:pt idx="2863">
                  <c:v>29</c:v>
                </c:pt>
                <c:pt idx="2864">
                  <c:v>22</c:v>
                </c:pt>
                <c:pt idx="2865">
                  <c:v>39</c:v>
                </c:pt>
                <c:pt idx="2866">
                  <c:v>27</c:v>
                </c:pt>
                <c:pt idx="2867">
                  <c:v>35</c:v>
                </c:pt>
                <c:pt idx="2868">
                  <c:v>33</c:v>
                </c:pt>
                <c:pt idx="2869">
                  <c:v>33</c:v>
                </c:pt>
                <c:pt idx="2870">
                  <c:v>32</c:v>
                </c:pt>
                <c:pt idx="2871">
                  <c:v>26</c:v>
                </c:pt>
                <c:pt idx="2872">
                  <c:v>31</c:v>
                </c:pt>
                <c:pt idx="2873">
                  <c:v>48</c:v>
                </c:pt>
                <c:pt idx="2874">
                  <c:v>35</c:v>
                </c:pt>
                <c:pt idx="2875">
                  <c:v>40</c:v>
                </c:pt>
                <c:pt idx="2876">
                  <c:v>36</c:v>
                </c:pt>
                <c:pt idx="2877">
                  <c:v>41</c:v>
                </c:pt>
                <c:pt idx="2878">
                  <c:v>38</c:v>
                </c:pt>
                <c:pt idx="2879">
                  <c:v>43</c:v>
                </c:pt>
                <c:pt idx="2880">
                  <c:v>39</c:v>
                </c:pt>
                <c:pt idx="2881">
                  <c:v>40</c:v>
                </c:pt>
                <c:pt idx="2882">
                  <c:v>30</c:v>
                </c:pt>
                <c:pt idx="2883">
                  <c:v>33</c:v>
                </c:pt>
                <c:pt idx="2884">
                  <c:v>40</c:v>
                </c:pt>
                <c:pt idx="2885">
                  <c:v>42</c:v>
                </c:pt>
                <c:pt idx="2886">
                  <c:v>44</c:v>
                </c:pt>
                <c:pt idx="2887">
                  <c:v>38</c:v>
                </c:pt>
                <c:pt idx="2888">
                  <c:v>34</c:v>
                </c:pt>
                <c:pt idx="2889">
                  <c:v>35</c:v>
                </c:pt>
                <c:pt idx="2890">
                  <c:v>45</c:v>
                </c:pt>
                <c:pt idx="2891">
                  <c:v>41</c:v>
                </c:pt>
                <c:pt idx="2892">
                  <c:v>49</c:v>
                </c:pt>
                <c:pt idx="2893">
                  <c:v>51</c:v>
                </c:pt>
                <c:pt idx="2894">
                  <c:v>43</c:v>
                </c:pt>
                <c:pt idx="2895">
                  <c:v>40</c:v>
                </c:pt>
                <c:pt idx="2896">
                  <c:v>38</c:v>
                </c:pt>
                <c:pt idx="2897">
                  <c:v>39</c:v>
                </c:pt>
                <c:pt idx="2898">
                  <c:v>48</c:v>
                </c:pt>
                <c:pt idx="2899">
                  <c:v>39</c:v>
                </c:pt>
                <c:pt idx="2900">
                  <c:v>51</c:v>
                </c:pt>
                <c:pt idx="2901">
                  <c:v>40</c:v>
                </c:pt>
                <c:pt idx="2902">
                  <c:v>31</c:v>
                </c:pt>
                <c:pt idx="2903">
                  <c:v>48</c:v>
                </c:pt>
                <c:pt idx="2904">
                  <c:v>45</c:v>
                </c:pt>
                <c:pt idx="2905">
                  <c:v>49</c:v>
                </c:pt>
                <c:pt idx="2906">
                  <c:v>47</c:v>
                </c:pt>
                <c:pt idx="2907">
                  <c:v>44</c:v>
                </c:pt>
                <c:pt idx="2908">
                  <c:v>49</c:v>
                </c:pt>
                <c:pt idx="2909">
                  <c:v>46</c:v>
                </c:pt>
                <c:pt idx="2910">
                  <c:v>49</c:v>
                </c:pt>
                <c:pt idx="2911">
                  <c:v>41</c:v>
                </c:pt>
                <c:pt idx="2912">
                  <c:v>42</c:v>
                </c:pt>
                <c:pt idx="2913">
                  <c:v>35</c:v>
                </c:pt>
                <c:pt idx="2914">
                  <c:v>41</c:v>
                </c:pt>
                <c:pt idx="2915">
                  <c:v>38</c:v>
                </c:pt>
                <c:pt idx="2916">
                  <c:v>56</c:v>
                </c:pt>
                <c:pt idx="2917">
                  <c:v>52</c:v>
                </c:pt>
                <c:pt idx="2918">
                  <c:v>46</c:v>
                </c:pt>
                <c:pt idx="2919">
                  <c:v>49</c:v>
                </c:pt>
                <c:pt idx="2920">
                  <c:v>45</c:v>
                </c:pt>
                <c:pt idx="2921">
                  <c:v>49</c:v>
                </c:pt>
                <c:pt idx="2922">
                  <c:v>47</c:v>
                </c:pt>
                <c:pt idx="2923">
                  <c:v>45</c:v>
                </c:pt>
                <c:pt idx="2924">
                  <c:v>37</c:v>
                </c:pt>
                <c:pt idx="2925">
                  <c:v>36</c:v>
                </c:pt>
                <c:pt idx="2926">
                  <c:v>54</c:v>
                </c:pt>
                <c:pt idx="2927">
                  <c:v>50</c:v>
                </c:pt>
                <c:pt idx="2928">
                  <c:v>43</c:v>
                </c:pt>
                <c:pt idx="2929">
                  <c:v>43</c:v>
                </c:pt>
                <c:pt idx="2930">
                  <c:v>46</c:v>
                </c:pt>
                <c:pt idx="2931">
                  <c:v>63</c:v>
                </c:pt>
                <c:pt idx="2932">
                  <c:v>57</c:v>
                </c:pt>
                <c:pt idx="2933">
                  <c:v>47</c:v>
                </c:pt>
                <c:pt idx="2934">
                  <c:v>58</c:v>
                </c:pt>
                <c:pt idx="2935">
                  <c:v>45</c:v>
                </c:pt>
                <c:pt idx="2936">
                  <c:v>46</c:v>
                </c:pt>
                <c:pt idx="2937">
                  <c:v>44</c:v>
                </c:pt>
                <c:pt idx="2938">
                  <c:v>40</c:v>
                </c:pt>
                <c:pt idx="2939">
                  <c:v>43</c:v>
                </c:pt>
                <c:pt idx="2940">
                  <c:v>56</c:v>
                </c:pt>
                <c:pt idx="2941">
                  <c:v>44</c:v>
                </c:pt>
                <c:pt idx="2942">
                  <c:v>46</c:v>
                </c:pt>
                <c:pt idx="2943">
                  <c:v>51</c:v>
                </c:pt>
                <c:pt idx="2944">
                  <c:v>55</c:v>
                </c:pt>
                <c:pt idx="2945">
                  <c:v>48</c:v>
                </c:pt>
                <c:pt idx="2946">
                  <c:v>40</c:v>
                </c:pt>
                <c:pt idx="2947">
                  <c:v>43</c:v>
                </c:pt>
                <c:pt idx="2948">
                  <c:v>34</c:v>
                </c:pt>
                <c:pt idx="2949">
                  <c:v>38</c:v>
                </c:pt>
                <c:pt idx="2950">
                  <c:v>37</c:v>
                </c:pt>
                <c:pt idx="2951">
                  <c:v>64</c:v>
                </c:pt>
                <c:pt idx="2952">
                  <c:v>52</c:v>
                </c:pt>
                <c:pt idx="2953">
                  <c:v>44</c:v>
                </c:pt>
                <c:pt idx="2954">
                  <c:v>53</c:v>
                </c:pt>
                <c:pt idx="2955">
                  <c:v>51</c:v>
                </c:pt>
                <c:pt idx="2956">
                  <c:v>46</c:v>
                </c:pt>
                <c:pt idx="2957">
                  <c:v>41</c:v>
                </c:pt>
                <c:pt idx="2958">
                  <c:v>49</c:v>
                </c:pt>
                <c:pt idx="2959">
                  <c:v>36</c:v>
                </c:pt>
                <c:pt idx="2960">
                  <c:v>44</c:v>
                </c:pt>
                <c:pt idx="2961">
                  <c:v>41</c:v>
                </c:pt>
                <c:pt idx="2962">
                  <c:v>38</c:v>
                </c:pt>
                <c:pt idx="2963">
                  <c:v>49</c:v>
                </c:pt>
                <c:pt idx="2964">
                  <c:v>56</c:v>
                </c:pt>
                <c:pt idx="2965">
                  <c:v>54</c:v>
                </c:pt>
                <c:pt idx="2966">
                  <c:v>44</c:v>
                </c:pt>
                <c:pt idx="2967">
                  <c:v>35</c:v>
                </c:pt>
                <c:pt idx="2968">
                  <c:v>48</c:v>
                </c:pt>
                <c:pt idx="2969">
                  <c:v>43</c:v>
                </c:pt>
                <c:pt idx="2970">
                  <c:v>37</c:v>
                </c:pt>
                <c:pt idx="2971">
                  <c:v>40</c:v>
                </c:pt>
                <c:pt idx="2972">
                  <c:v>49</c:v>
                </c:pt>
                <c:pt idx="2973">
                  <c:v>37</c:v>
                </c:pt>
                <c:pt idx="2974">
                  <c:v>38</c:v>
                </c:pt>
                <c:pt idx="2975">
                  <c:v>38</c:v>
                </c:pt>
                <c:pt idx="2976">
                  <c:v>47</c:v>
                </c:pt>
                <c:pt idx="2977">
                  <c:v>47</c:v>
                </c:pt>
                <c:pt idx="2978">
                  <c:v>51</c:v>
                </c:pt>
                <c:pt idx="2979">
                  <c:v>42</c:v>
                </c:pt>
                <c:pt idx="2980">
                  <c:v>29</c:v>
                </c:pt>
                <c:pt idx="2981">
                  <c:v>52</c:v>
                </c:pt>
                <c:pt idx="2982">
                  <c:v>38</c:v>
                </c:pt>
                <c:pt idx="2983">
                  <c:v>52</c:v>
                </c:pt>
                <c:pt idx="2984">
                  <c:v>42</c:v>
                </c:pt>
                <c:pt idx="2985">
                  <c:v>34</c:v>
                </c:pt>
                <c:pt idx="2986">
                  <c:v>41</c:v>
                </c:pt>
                <c:pt idx="2987">
                  <c:v>39</c:v>
                </c:pt>
                <c:pt idx="2988">
                  <c:v>41</c:v>
                </c:pt>
                <c:pt idx="2989">
                  <c:v>39</c:v>
                </c:pt>
                <c:pt idx="2990">
                  <c:v>39</c:v>
                </c:pt>
                <c:pt idx="2991">
                  <c:v>33</c:v>
                </c:pt>
                <c:pt idx="2992">
                  <c:v>53</c:v>
                </c:pt>
                <c:pt idx="2993">
                  <c:v>32</c:v>
                </c:pt>
                <c:pt idx="2994">
                  <c:v>37</c:v>
                </c:pt>
                <c:pt idx="2995">
                  <c:v>37</c:v>
                </c:pt>
                <c:pt idx="2996">
                  <c:v>43</c:v>
                </c:pt>
                <c:pt idx="2997">
                  <c:v>46</c:v>
                </c:pt>
                <c:pt idx="2998">
                  <c:v>33</c:v>
                </c:pt>
                <c:pt idx="2999">
                  <c:v>44</c:v>
                </c:pt>
                <c:pt idx="3000">
                  <c:v>44</c:v>
                </c:pt>
              </c:numCache>
            </c:numRef>
          </c:val>
          <c:smooth val="0"/>
          <c:extLst>
            <c:ext xmlns:c16="http://schemas.microsoft.com/office/drawing/2014/chart" uri="{C3380CC4-5D6E-409C-BE32-E72D297353CC}">
              <c16:uniqueId val="{00000003-AD51-4F9E-A9A8-4F46E3DBD4F4}"/>
            </c:ext>
          </c:extLst>
        </c:ser>
        <c:dLbls>
          <c:showLegendKey val="0"/>
          <c:showVal val="0"/>
          <c:showCatName val="0"/>
          <c:showSerName val="0"/>
          <c:showPercent val="0"/>
          <c:showBubbleSize val="0"/>
        </c:dLbls>
        <c:smooth val="0"/>
        <c:axId val="403879040"/>
        <c:axId val="403880960"/>
      </c:lineChart>
      <c:catAx>
        <c:axId val="4038790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2</a:t>
                </a:r>
                <a:r>
                  <a:rPr lang="el-GR">
                    <a:latin typeface="Calibri" panose="020F0502020204030204" pitchFamily="34" charset="0"/>
                  </a:rPr>
                  <a:t>θ</a:t>
                </a:r>
                <a:endParaRPr lang="en-MY"/>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03880960"/>
        <c:crosses val="autoZero"/>
        <c:auto val="1"/>
        <c:lblAlgn val="ctr"/>
        <c:lblOffset val="100"/>
        <c:tickLblSkip val="250"/>
        <c:noMultiLvlLbl val="0"/>
      </c:catAx>
      <c:valAx>
        <c:axId val="403880960"/>
        <c:scaling>
          <c:orientation val="minMax"/>
        </c:scaling>
        <c:delete val="0"/>
        <c:axPos val="l"/>
        <c:title>
          <c:tx>
            <c:rich>
              <a:bodyPr rot="-540000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r>
                  <a:rPr lang="en-MY" sz="1050" b="1"/>
                  <a:t>Intensity</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03879040"/>
        <c:crosses val="autoZero"/>
        <c:crossBetween val="between"/>
      </c:valAx>
      <c:spPr>
        <a:noFill/>
        <a:ln>
          <a:noFill/>
        </a:ln>
        <a:effectLst/>
      </c:spPr>
    </c:plotArea>
    <c:legend>
      <c:legendPos val="b"/>
      <c:layout>
        <c:manualLayout>
          <c:xMode val="edge"/>
          <c:yMode val="edge"/>
          <c:x val="0.1290170365068003"/>
          <c:y val="0.81605240521405409"/>
          <c:w val="0.79045039370078751"/>
          <c:h val="0.15033414940779458"/>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288517673608556"/>
          <c:y val="0.12329656067488644"/>
          <c:w val="0.82831334167341231"/>
          <c:h val="0.56782383869764497"/>
        </c:manualLayout>
      </c:layout>
      <c:lineChart>
        <c:grouping val="stacked"/>
        <c:varyColors val="0"/>
        <c:ser>
          <c:idx val="0"/>
          <c:order val="0"/>
          <c:tx>
            <c:v>pva 4g</c:v>
          </c:tx>
          <c:spPr>
            <a:ln w="28575" cap="rnd">
              <a:solidFill>
                <a:schemeClr val="accent1"/>
              </a:solidFill>
              <a:round/>
            </a:ln>
            <a:effectLst/>
          </c:spPr>
          <c:marker>
            <c:symbol val="none"/>
          </c:marker>
          <c:cat>
            <c:numRef>
              <c:f>Sheet4!$A$2:$A$3002</c:f>
              <c:numCache>
                <c:formatCode>General</c:formatCode>
                <c:ptCount val="3001"/>
                <c:pt idx="0">
                  <c:v>20</c:v>
                </c:pt>
                <c:pt idx="1">
                  <c:v>20.02</c:v>
                </c:pt>
                <c:pt idx="2">
                  <c:v>20.04</c:v>
                </c:pt>
                <c:pt idx="3">
                  <c:v>20.059999999999999</c:v>
                </c:pt>
                <c:pt idx="4">
                  <c:v>20.079999999999998</c:v>
                </c:pt>
                <c:pt idx="5">
                  <c:v>20.100000000000001</c:v>
                </c:pt>
                <c:pt idx="6">
                  <c:v>20.12</c:v>
                </c:pt>
                <c:pt idx="7">
                  <c:v>20.14</c:v>
                </c:pt>
                <c:pt idx="8">
                  <c:v>20.16</c:v>
                </c:pt>
                <c:pt idx="9">
                  <c:v>20.18</c:v>
                </c:pt>
                <c:pt idx="10">
                  <c:v>20.2</c:v>
                </c:pt>
                <c:pt idx="11">
                  <c:v>20.22</c:v>
                </c:pt>
                <c:pt idx="12">
                  <c:v>20.239999999999998</c:v>
                </c:pt>
                <c:pt idx="13">
                  <c:v>20.260000000000002</c:v>
                </c:pt>
                <c:pt idx="14">
                  <c:v>20.28</c:v>
                </c:pt>
                <c:pt idx="15">
                  <c:v>20.3</c:v>
                </c:pt>
                <c:pt idx="16">
                  <c:v>20.32</c:v>
                </c:pt>
                <c:pt idx="17">
                  <c:v>20.34</c:v>
                </c:pt>
                <c:pt idx="18">
                  <c:v>20.36</c:v>
                </c:pt>
                <c:pt idx="19">
                  <c:v>20.38</c:v>
                </c:pt>
                <c:pt idx="20">
                  <c:v>20.399999999999999</c:v>
                </c:pt>
                <c:pt idx="21">
                  <c:v>20.420000000000002</c:v>
                </c:pt>
                <c:pt idx="22">
                  <c:v>20.440000000000001</c:v>
                </c:pt>
                <c:pt idx="23">
                  <c:v>20.46</c:v>
                </c:pt>
                <c:pt idx="24">
                  <c:v>20.48</c:v>
                </c:pt>
                <c:pt idx="25">
                  <c:v>20.5</c:v>
                </c:pt>
                <c:pt idx="26">
                  <c:v>20.52</c:v>
                </c:pt>
                <c:pt idx="27">
                  <c:v>20.54</c:v>
                </c:pt>
                <c:pt idx="28">
                  <c:v>20.56</c:v>
                </c:pt>
                <c:pt idx="29">
                  <c:v>20.58</c:v>
                </c:pt>
                <c:pt idx="30">
                  <c:v>20.6</c:v>
                </c:pt>
                <c:pt idx="31">
                  <c:v>20.62</c:v>
                </c:pt>
                <c:pt idx="32">
                  <c:v>20.64</c:v>
                </c:pt>
                <c:pt idx="33">
                  <c:v>20.66</c:v>
                </c:pt>
                <c:pt idx="34">
                  <c:v>20.68</c:v>
                </c:pt>
                <c:pt idx="35">
                  <c:v>20.7</c:v>
                </c:pt>
                <c:pt idx="36">
                  <c:v>20.72</c:v>
                </c:pt>
                <c:pt idx="37">
                  <c:v>20.74</c:v>
                </c:pt>
                <c:pt idx="38">
                  <c:v>20.76</c:v>
                </c:pt>
                <c:pt idx="39">
                  <c:v>20.78</c:v>
                </c:pt>
                <c:pt idx="40">
                  <c:v>20.8</c:v>
                </c:pt>
                <c:pt idx="41">
                  <c:v>20.82</c:v>
                </c:pt>
                <c:pt idx="42">
                  <c:v>20.84</c:v>
                </c:pt>
                <c:pt idx="43">
                  <c:v>20.86</c:v>
                </c:pt>
                <c:pt idx="44">
                  <c:v>20.88</c:v>
                </c:pt>
                <c:pt idx="45">
                  <c:v>20.9</c:v>
                </c:pt>
                <c:pt idx="46">
                  <c:v>20.92</c:v>
                </c:pt>
                <c:pt idx="47">
                  <c:v>20.94</c:v>
                </c:pt>
                <c:pt idx="48">
                  <c:v>20.96</c:v>
                </c:pt>
                <c:pt idx="49">
                  <c:v>20.98</c:v>
                </c:pt>
                <c:pt idx="50">
                  <c:v>21</c:v>
                </c:pt>
                <c:pt idx="51">
                  <c:v>21.02</c:v>
                </c:pt>
                <c:pt idx="52">
                  <c:v>21.04</c:v>
                </c:pt>
                <c:pt idx="53">
                  <c:v>21.06</c:v>
                </c:pt>
                <c:pt idx="54">
                  <c:v>21.08</c:v>
                </c:pt>
                <c:pt idx="55">
                  <c:v>21.1</c:v>
                </c:pt>
                <c:pt idx="56">
                  <c:v>21.12</c:v>
                </c:pt>
                <c:pt idx="57">
                  <c:v>21.14</c:v>
                </c:pt>
                <c:pt idx="58">
                  <c:v>21.16</c:v>
                </c:pt>
                <c:pt idx="59">
                  <c:v>21.18</c:v>
                </c:pt>
                <c:pt idx="60">
                  <c:v>21.2</c:v>
                </c:pt>
                <c:pt idx="61">
                  <c:v>21.22</c:v>
                </c:pt>
                <c:pt idx="62">
                  <c:v>21.24</c:v>
                </c:pt>
                <c:pt idx="63">
                  <c:v>21.26</c:v>
                </c:pt>
                <c:pt idx="64">
                  <c:v>21.28</c:v>
                </c:pt>
                <c:pt idx="65">
                  <c:v>21.3</c:v>
                </c:pt>
                <c:pt idx="66">
                  <c:v>21.32</c:v>
                </c:pt>
                <c:pt idx="67">
                  <c:v>21.34</c:v>
                </c:pt>
                <c:pt idx="68">
                  <c:v>21.36</c:v>
                </c:pt>
                <c:pt idx="69">
                  <c:v>21.38</c:v>
                </c:pt>
                <c:pt idx="70">
                  <c:v>21.4</c:v>
                </c:pt>
                <c:pt idx="71">
                  <c:v>21.42</c:v>
                </c:pt>
                <c:pt idx="72">
                  <c:v>21.44</c:v>
                </c:pt>
                <c:pt idx="73">
                  <c:v>21.46</c:v>
                </c:pt>
                <c:pt idx="74">
                  <c:v>21.48</c:v>
                </c:pt>
                <c:pt idx="75">
                  <c:v>21.5</c:v>
                </c:pt>
                <c:pt idx="76">
                  <c:v>21.52</c:v>
                </c:pt>
                <c:pt idx="77">
                  <c:v>21.54</c:v>
                </c:pt>
                <c:pt idx="78">
                  <c:v>21.56</c:v>
                </c:pt>
                <c:pt idx="79">
                  <c:v>21.58</c:v>
                </c:pt>
                <c:pt idx="80">
                  <c:v>21.6</c:v>
                </c:pt>
                <c:pt idx="81">
                  <c:v>21.62</c:v>
                </c:pt>
                <c:pt idx="82">
                  <c:v>21.64</c:v>
                </c:pt>
                <c:pt idx="83">
                  <c:v>21.66</c:v>
                </c:pt>
                <c:pt idx="84">
                  <c:v>21.68</c:v>
                </c:pt>
                <c:pt idx="85">
                  <c:v>21.7</c:v>
                </c:pt>
                <c:pt idx="86">
                  <c:v>21.72</c:v>
                </c:pt>
                <c:pt idx="87">
                  <c:v>21.74</c:v>
                </c:pt>
                <c:pt idx="88">
                  <c:v>21.76</c:v>
                </c:pt>
                <c:pt idx="89">
                  <c:v>21.78</c:v>
                </c:pt>
                <c:pt idx="90">
                  <c:v>21.8</c:v>
                </c:pt>
                <c:pt idx="91">
                  <c:v>21.82</c:v>
                </c:pt>
                <c:pt idx="92">
                  <c:v>21.84</c:v>
                </c:pt>
                <c:pt idx="93">
                  <c:v>21.86</c:v>
                </c:pt>
                <c:pt idx="94">
                  <c:v>21.88</c:v>
                </c:pt>
                <c:pt idx="95">
                  <c:v>21.9</c:v>
                </c:pt>
                <c:pt idx="96">
                  <c:v>21.92</c:v>
                </c:pt>
                <c:pt idx="97">
                  <c:v>21.94</c:v>
                </c:pt>
                <c:pt idx="98">
                  <c:v>21.96</c:v>
                </c:pt>
                <c:pt idx="99">
                  <c:v>21.98</c:v>
                </c:pt>
                <c:pt idx="100">
                  <c:v>22</c:v>
                </c:pt>
                <c:pt idx="101">
                  <c:v>22.02</c:v>
                </c:pt>
                <c:pt idx="102">
                  <c:v>22.04</c:v>
                </c:pt>
                <c:pt idx="103">
                  <c:v>22.06</c:v>
                </c:pt>
                <c:pt idx="104">
                  <c:v>22.08</c:v>
                </c:pt>
                <c:pt idx="105">
                  <c:v>22.1</c:v>
                </c:pt>
                <c:pt idx="106">
                  <c:v>22.12</c:v>
                </c:pt>
                <c:pt idx="107">
                  <c:v>22.14</c:v>
                </c:pt>
                <c:pt idx="108">
                  <c:v>22.16</c:v>
                </c:pt>
                <c:pt idx="109">
                  <c:v>22.18</c:v>
                </c:pt>
                <c:pt idx="110">
                  <c:v>22.2</c:v>
                </c:pt>
                <c:pt idx="111">
                  <c:v>22.22</c:v>
                </c:pt>
                <c:pt idx="112">
                  <c:v>22.24</c:v>
                </c:pt>
                <c:pt idx="113">
                  <c:v>22.26</c:v>
                </c:pt>
                <c:pt idx="114">
                  <c:v>22.28</c:v>
                </c:pt>
                <c:pt idx="115">
                  <c:v>22.3</c:v>
                </c:pt>
                <c:pt idx="116">
                  <c:v>22.32</c:v>
                </c:pt>
                <c:pt idx="117">
                  <c:v>22.34</c:v>
                </c:pt>
                <c:pt idx="118">
                  <c:v>22.36</c:v>
                </c:pt>
                <c:pt idx="119">
                  <c:v>22.38</c:v>
                </c:pt>
                <c:pt idx="120">
                  <c:v>22.4</c:v>
                </c:pt>
                <c:pt idx="121">
                  <c:v>22.42</c:v>
                </c:pt>
                <c:pt idx="122">
                  <c:v>22.44</c:v>
                </c:pt>
                <c:pt idx="123">
                  <c:v>22.46</c:v>
                </c:pt>
                <c:pt idx="124">
                  <c:v>22.48</c:v>
                </c:pt>
                <c:pt idx="125">
                  <c:v>22.5</c:v>
                </c:pt>
                <c:pt idx="126">
                  <c:v>22.52</c:v>
                </c:pt>
                <c:pt idx="127">
                  <c:v>22.54</c:v>
                </c:pt>
                <c:pt idx="128">
                  <c:v>22.56</c:v>
                </c:pt>
                <c:pt idx="129">
                  <c:v>22.58</c:v>
                </c:pt>
                <c:pt idx="130">
                  <c:v>22.6</c:v>
                </c:pt>
                <c:pt idx="131">
                  <c:v>22.62</c:v>
                </c:pt>
                <c:pt idx="132">
                  <c:v>22.64</c:v>
                </c:pt>
                <c:pt idx="133">
                  <c:v>22.66</c:v>
                </c:pt>
                <c:pt idx="134">
                  <c:v>22.68</c:v>
                </c:pt>
                <c:pt idx="135">
                  <c:v>22.7</c:v>
                </c:pt>
                <c:pt idx="136">
                  <c:v>22.72</c:v>
                </c:pt>
                <c:pt idx="137">
                  <c:v>22.74</c:v>
                </c:pt>
                <c:pt idx="138">
                  <c:v>22.76</c:v>
                </c:pt>
                <c:pt idx="139">
                  <c:v>22.78</c:v>
                </c:pt>
                <c:pt idx="140">
                  <c:v>22.8</c:v>
                </c:pt>
                <c:pt idx="141">
                  <c:v>22.82</c:v>
                </c:pt>
                <c:pt idx="142">
                  <c:v>22.84</c:v>
                </c:pt>
                <c:pt idx="143">
                  <c:v>22.86</c:v>
                </c:pt>
                <c:pt idx="144">
                  <c:v>22.88</c:v>
                </c:pt>
                <c:pt idx="145">
                  <c:v>22.9</c:v>
                </c:pt>
                <c:pt idx="146">
                  <c:v>22.92</c:v>
                </c:pt>
                <c:pt idx="147">
                  <c:v>22.94</c:v>
                </c:pt>
                <c:pt idx="148">
                  <c:v>22.96</c:v>
                </c:pt>
                <c:pt idx="149">
                  <c:v>22.98</c:v>
                </c:pt>
                <c:pt idx="150">
                  <c:v>23</c:v>
                </c:pt>
                <c:pt idx="151">
                  <c:v>23.02</c:v>
                </c:pt>
                <c:pt idx="152">
                  <c:v>23.04</c:v>
                </c:pt>
                <c:pt idx="153">
                  <c:v>23.06</c:v>
                </c:pt>
                <c:pt idx="154">
                  <c:v>23.08</c:v>
                </c:pt>
                <c:pt idx="155">
                  <c:v>23.1</c:v>
                </c:pt>
                <c:pt idx="156">
                  <c:v>23.12</c:v>
                </c:pt>
                <c:pt idx="157">
                  <c:v>23.14</c:v>
                </c:pt>
                <c:pt idx="158">
                  <c:v>23.16</c:v>
                </c:pt>
                <c:pt idx="159">
                  <c:v>23.18</c:v>
                </c:pt>
                <c:pt idx="160">
                  <c:v>23.2</c:v>
                </c:pt>
                <c:pt idx="161">
                  <c:v>23.22</c:v>
                </c:pt>
                <c:pt idx="162">
                  <c:v>23.24</c:v>
                </c:pt>
                <c:pt idx="163">
                  <c:v>23.26</c:v>
                </c:pt>
                <c:pt idx="164">
                  <c:v>23.28</c:v>
                </c:pt>
                <c:pt idx="165">
                  <c:v>23.3</c:v>
                </c:pt>
                <c:pt idx="166">
                  <c:v>23.32</c:v>
                </c:pt>
                <c:pt idx="167">
                  <c:v>23.34</c:v>
                </c:pt>
                <c:pt idx="168">
                  <c:v>23.36</c:v>
                </c:pt>
                <c:pt idx="169">
                  <c:v>23.38</c:v>
                </c:pt>
                <c:pt idx="170">
                  <c:v>23.4</c:v>
                </c:pt>
                <c:pt idx="171">
                  <c:v>23.42</c:v>
                </c:pt>
                <c:pt idx="172">
                  <c:v>23.44</c:v>
                </c:pt>
                <c:pt idx="173">
                  <c:v>23.46</c:v>
                </c:pt>
                <c:pt idx="174">
                  <c:v>23.48</c:v>
                </c:pt>
                <c:pt idx="175">
                  <c:v>23.5</c:v>
                </c:pt>
                <c:pt idx="176">
                  <c:v>23.52</c:v>
                </c:pt>
                <c:pt idx="177">
                  <c:v>23.54</c:v>
                </c:pt>
                <c:pt idx="178">
                  <c:v>23.56</c:v>
                </c:pt>
                <c:pt idx="179">
                  <c:v>23.58</c:v>
                </c:pt>
                <c:pt idx="180">
                  <c:v>23.6</c:v>
                </c:pt>
                <c:pt idx="181">
                  <c:v>23.62</c:v>
                </c:pt>
                <c:pt idx="182">
                  <c:v>23.64</c:v>
                </c:pt>
                <c:pt idx="183">
                  <c:v>23.66</c:v>
                </c:pt>
                <c:pt idx="184">
                  <c:v>23.68</c:v>
                </c:pt>
                <c:pt idx="185">
                  <c:v>23.7</c:v>
                </c:pt>
                <c:pt idx="186">
                  <c:v>23.72</c:v>
                </c:pt>
                <c:pt idx="187">
                  <c:v>23.74</c:v>
                </c:pt>
                <c:pt idx="188">
                  <c:v>23.76</c:v>
                </c:pt>
                <c:pt idx="189">
                  <c:v>23.78</c:v>
                </c:pt>
                <c:pt idx="190">
                  <c:v>23.8</c:v>
                </c:pt>
                <c:pt idx="191">
                  <c:v>23.82</c:v>
                </c:pt>
                <c:pt idx="192">
                  <c:v>23.84</c:v>
                </c:pt>
                <c:pt idx="193">
                  <c:v>23.86</c:v>
                </c:pt>
                <c:pt idx="194">
                  <c:v>23.88</c:v>
                </c:pt>
                <c:pt idx="195">
                  <c:v>23.9</c:v>
                </c:pt>
                <c:pt idx="196">
                  <c:v>23.92</c:v>
                </c:pt>
                <c:pt idx="197">
                  <c:v>23.94</c:v>
                </c:pt>
                <c:pt idx="198">
                  <c:v>23.96</c:v>
                </c:pt>
                <c:pt idx="199">
                  <c:v>23.98</c:v>
                </c:pt>
                <c:pt idx="200">
                  <c:v>24</c:v>
                </c:pt>
                <c:pt idx="201">
                  <c:v>24.02</c:v>
                </c:pt>
                <c:pt idx="202">
                  <c:v>24.04</c:v>
                </c:pt>
                <c:pt idx="203">
                  <c:v>24.06</c:v>
                </c:pt>
                <c:pt idx="204">
                  <c:v>24.08</c:v>
                </c:pt>
                <c:pt idx="205">
                  <c:v>24.1</c:v>
                </c:pt>
                <c:pt idx="206">
                  <c:v>24.12</c:v>
                </c:pt>
                <c:pt idx="207">
                  <c:v>24.14</c:v>
                </c:pt>
                <c:pt idx="208">
                  <c:v>24.16</c:v>
                </c:pt>
                <c:pt idx="209">
                  <c:v>24.18</c:v>
                </c:pt>
                <c:pt idx="210">
                  <c:v>24.2</c:v>
                </c:pt>
                <c:pt idx="211">
                  <c:v>24.22</c:v>
                </c:pt>
                <c:pt idx="212">
                  <c:v>24.24</c:v>
                </c:pt>
                <c:pt idx="213">
                  <c:v>24.26</c:v>
                </c:pt>
                <c:pt idx="214">
                  <c:v>24.28</c:v>
                </c:pt>
                <c:pt idx="215">
                  <c:v>24.3</c:v>
                </c:pt>
                <c:pt idx="216">
                  <c:v>24.32</c:v>
                </c:pt>
                <c:pt idx="217">
                  <c:v>24.34</c:v>
                </c:pt>
                <c:pt idx="218">
                  <c:v>24.36</c:v>
                </c:pt>
                <c:pt idx="219">
                  <c:v>24.38</c:v>
                </c:pt>
                <c:pt idx="220">
                  <c:v>24.4</c:v>
                </c:pt>
                <c:pt idx="221">
                  <c:v>24.42</c:v>
                </c:pt>
                <c:pt idx="222">
                  <c:v>24.44</c:v>
                </c:pt>
                <c:pt idx="223">
                  <c:v>24.46</c:v>
                </c:pt>
                <c:pt idx="224">
                  <c:v>24.48</c:v>
                </c:pt>
                <c:pt idx="225">
                  <c:v>24.5</c:v>
                </c:pt>
                <c:pt idx="226">
                  <c:v>24.52</c:v>
                </c:pt>
                <c:pt idx="227">
                  <c:v>24.54</c:v>
                </c:pt>
                <c:pt idx="228">
                  <c:v>24.56</c:v>
                </c:pt>
                <c:pt idx="229">
                  <c:v>24.58</c:v>
                </c:pt>
                <c:pt idx="230">
                  <c:v>24.6</c:v>
                </c:pt>
                <c:pt idx="231">
                  <c:v>24.62</c:v>
                </c:pt>
                <c:pt idx="232">
                  <c:v>24.64</c:v>
                </c:pt>
                <c:pt idx="233">
                  <c:v>24.66</c:v>
                </c:pt>
                <c:pt idx="234">
                  <c:v>24.68</c:v>
                </c:pt>
                <c:pt idx="235">
                  <c:v>24.7</c:v>
                </c:pt>
                <c:pt idx="236">
                  <c:v>24.72</c:v>
                </c:pt>
                <c:pt idx="237">
                  <c:v>24.74</c:v>
                </c:pt>
                <c:pt idx="238">
                  <c:v>24.76</c:v>
                </c:pt>
                <c:pt idx="239">
                  <c:v>24.78</c:v>
                </c:pt>
                <c:pt idx="240">
                  <c:v>24.8</c:v>
                </c:pt>
                <c:pt idx="241">
                  <c:v>24.82</c:v>
                </c:pt>
                <c:pt idx="242">
                  <c:v>24.84</c:v>
                </c:pt>
                <c:pt idx="243">
                  <c:v>24.86</c:v>
                </c:pt>
                <c:pt idx="244">
                  <c:v>24.88</c:v>
                </c:pt>
                <c:pt idx="245">
                  <c:v>24.9</c:v>
                </c:pt>
                <c:pt idx="246">
                  <c:v>24.92</c:v>
                </c:pt>
                <c:pt idx="247">
                  <c:v>24.94</c:v>
                </c:pt>
                <c:pt idx="248">
                  <c:v>24.96</c:v>
                </c:pt>
                <c:pt idx="249">
                  <c:v>24.98</c:v>
                </c:pt>
                <c:pt idx="250">
                  <c:v>25</c:v>
                </c:pt>
                <c:pt idx="251">
                  <c:v>25.02</c:v>
                </c:pt>
                <c:pt idx="252">
                  <c:v>25.04</c:v>
                </c:pt>
                <c:pt idx="253">
                  <c:v>25.06</c:v>
                </c:pt>
                <c:pt idx="254">
                  <c:v>25.08</c:v>
                </c:pt>
                <c:pt idx="255">
                  <c:v>25.1</c:v>
                </c:pt>
                <c:pt idx="256">
                  <c:v>25.12</c:v>
                </c:pt>
                <c:pt idx="257">
                  <c:v>25.14</c:v>
                </c:pt>
                <c:pt idx="258">
                  <c:v>25.16</c:v>
                </c:pt>
                <c:pt idx="259">
                  <c:v>25.18</c:v>
                </c:pt>
                <c:pt idx="260">
                  <c:v>25.2</c:v>
                </c:pt>
                <c:pt idx="261">
                  <c:v>25.22</c:v>
                </c:pt>
                <c:pt idx="262">
                  <c:v>25.24</c:v>
                </c:pt>
                <c:pt idx="263">
                  <c:v>25.26</c:v>
                </c:pt>
                <c:pt idx="264">
                  <c:v>25.28</c:v>
                </c:pt>
                <c:pt idx="265">
                  <c:v>25.3</c:v>
                </c:pt>
                <c:pt idx="266">
                  <c:v>25.32</c:v>
                </c:pt>
                <c:pt idx="267">
                  <c:v>25.34</c:v>
                </c:pt>
                <c:pt idx="268">
                  <c:v>25.36</c:v>
                </c:pt>
                <c:pt idx="269">
                  <c:v>25.38</c:v>
                </c:pt>
                <c:pt idx="270">
                  <c:v>25.4</c:v>
                </c:pt>
                <c:pt idx="271">
                  <c:v>25.42</c:v>
                </c:pt>
                <c:pt idx="272">
                  <c:v>25.44</c:v>
                </c:pt>
                <c:pt idx="273">
                  <c:v>25.46</c:v>
                </c:pt>
                <c:pt idx="274">
                  <c:v>25.48</c:v>
                </c:pt>
                <c:pt idx="275">
                  <c:v>25.5</c:v>
                </c:pt>
                <c:pt idx="276">
                  <c:v>25.52</c:v>
                </c:pt>
                <c:pt idx="277">
                  <c:v>25.54</c:v>
                </c:pt>
                <c:pt idx="278">
                  <c:v>25.56</c:v>
                </c:pt>
                <c:pt idx="279">
                  <c:v>25.58</c:v>
                </c:pt>
                <c:pt idx="280">
                  <c:v>25.6</c:v>
                </c:pt>
                <c:pt idx="281">
                  <c:v>25.62</c:v>
                </c:pt>
                <c:pt idx="282">
                  <c:v>25.64</c:v>
                </c:pt>
                <c:pt idx="283">
                  <c:v>25.66</c:v>
                </c:pt>
                <c:pt idx="284">
                  <c:v>25.68</c:v>
                </c:pt>
                <c:pt idx="285">
                  <c:v>25.7</c:v>
                </c:pt>
                <c:pt idx="286">
                  <c:v>25.72</c:v>
                </c:pt>
                <c:pt idx="287">
                  <c:v>25.74</c:v>
                </c:pt>
                <c:pt idx="288">
                  <c:v>25.76</c:v>
                </c:pt>
                <c:pt idx="289">
                  <c:v>25.78</c:v>
                </c:pt>
                <c:pt idx="290">
                  <c:v>25.8</c:v>
                </c:pt>
                <c:pt idx="291">
                  <c:v>25.82</c:v>
                </c:pt>
                <c:pt idx="292">
                  <c:v>25.84</c:v>
                </c:pt>
                <c:pt idx="293">
                  <c:v>25.86</c:v>
                </c:pt>
                <c:pt idx="294">
                  <c:v>25.88</c:v>
                </c:pt>
                <c:pt idx="295">
                  <c:v>25.9</c:v>
                </c:pt>
                <c:pt idx="296">
                  <c:v>25.92</c:v>
                </c:pt>
                <c:pt idx="297">
                  <c:v>25.94</c:v>
                </c:pt>
                <c:pt idx="298">
                  <c:v>25.96</c:v>
                </c:pt>
                <c:pt idx="299">
                  <c:v>25.98</c:v>
                </c:pt>
                <c:pt idx="300">
                  <c:v>26</c:v>
                </c:pt>
                <c:pt idx="301">
                  <c:v>26.02</c:v>
                </c:pt>
                <c:pt idx="302">
                  <c:v>26.04</c:v>
                </c:pt>
                <c:pt idx="303">
                  <c:v>26.06</c:v>
                </c:pt>
                <c:pt idx="304">
                  <c:v>26.08</c:v>
                </c:pt>
                <c:pt idx="305">
                  <c:v>26.1</c:v>
                </c:pt>
                <c:pt idx="306">
                  <c:v>26.12</c:v>
                </c:pt>
                <c:pt idx="307">
                  <c:v>26.14</c:v>
                </c:pt>
                <c:pt idx="308">
                  <c:v>26.16</c:v>
                </c:pt>
                <c:pt idx="309">
                  <c:v>26.18</c:v>
                </c:pt>
                <c:pt idx="310">
                  <c:v>26.2</c:v>
                </c:pt>
                <c:pt idx="311">
                  <c:v>26.22</c:v>
                </c:pt>
                <c:pt idx="312">
                  <c:v>26.24</c:v>
                </c:pt>
                <c:pt idx="313">
                  <c:v>26.26</c:v>
                </c:pt>
                <c:pt idx="314">
                  <c:v>26.28</c:v>
                </c:pt>
                <c:pt idx="315">
                  <c:v>26.3</c:v>
                </c:pt>
                <c:pt idx="316">
                  <c:v>26.32</c:v>
                </c:pt>
                <c:pt idx="317">
                  <c:v>26.34</c:v>
                </c:pt>
                <c:pt idx="318">
                  <c:v>26.36</c:v>
                </c:pt>
                <c:pt idx="319">
                  <c:v>26.38</c:v>
                </c:pt>
                <c:pt idx="320">
                  <c:v>26.4</c:v>
                </c:pt>
                <c:pt idx="321">
                  <c:v>26.42</c:v>
                </c:pt>
                <c:pt idx="322">
                  <c:v>26.44</c:v>
                </c:pt>
                <c:pt idx="323">
                  <c:v>26.46</c:v>
                </c:pt>
                <c:pt idx="324">
                  <c:v>26.48</c:v>
                </c:pt>
                <c:pt idx="325">
                  <c:v>26.5</c:v>
                </c:pt>
                <c:pt idx="326">
                  <c:v>26.52</c:v>
                </c:pt>
                <c:pt idx="327">
                  <c:v>26.54</c:v>
                </c:pt>
                <c:pt idx="328">
                  <c:v>26.56</c:v>
                </c:pt>
                <c:pt idx="329">
                  <c:v>26.58</c:v>
                </c:pt>
                <c:pt idx="330">
                  <c:v>26.6</c:v>
                </c:pt>
                <c:pt idx="331">
                  <c:v>26.62</c:v>
                </c:pt>
                <c:pt idx="332">
                  <c:v>26.64</c:v>
                </c:pt>
                <c:pt idx="333">
                  <c:v>26.66</c:v>
                </c:pt>
                <c:pt idx="334">
                  <c:v>26.68</c:v>
                </c:pt>
                <c:pt idx="335">
                  <c:v>26.7</c:v>
                </c:pt>
                <c:pt idx="336">
                  <c:v>26.72</c:v>
                </c:pt>
                <c:pt idx="337">
                  <c:v>26.74</c:v>
                </c:pt>
                <c:pt idx="338">
                  <c:v>26.76</c:v>
                </c:pt>
                <c:pt idx="339">
                  <c:v>26.78</c:v>
                </c:pt>
                <c:pt idx="340">
                  <c:v>26.8</c:v>
                </c:pt>
                <c:pt idx="341">
                  <c:v>26.82</c:v>
                </c:pt>
                <c:pt idx="342">
                  <c:v>26.84</c:v>
                </c:pt>
                <c:pt idx="343">
                  <c:v>26.86</c:v>
                </c:pt>
                <c:pt idx="344">
                  <c:v>26.88</c:v>
                </c:pt>
                <c:pt idx="345">
                  <c:v>26.9</c:v>
                </c:pt>
                <c:pt idx="346">
                  <c:v>26.92</c:v>
                </c:pt>
                <c:pt idx="347">
                  <c:v>26.94</c:v>
                </c:pt>
                <c:pt idx="348">
                  <c:v>26.96</c:v>
                </c:pt>
                <c:pt idx="349">
                  <c:v>26.98</c:v>
                </c:pt>
                <c:pt idx="350">
                  <c:v>27</c:v>
                </c:pt>
                <c:pt idx="351">
                  <c:v>27.02</c:v>
                </c:pt>
                <c:pt idx="352">
                  <c:v>27.04</c:v>
                </c:pt>
                <c:pt idx="353">
                  <c:v>27.06</c:v>
                </c:pt>
                <c:pt idx="354">
                  <c:v>27.08</c:v>
                </c:pt>
                <c:pt idx="355">
                  <c:v>27.1</c:v>
                </c:pt>
                <c:pt idx="356">
                  <c:v>27.12</c:v>
                </c:pt>
                <c:pt idx="357">
                  <c:v>27.14</c:v>
                </c:pt>
                <c:pt idx="358">
                  <c:v>27.16</c:v>
                </c:pt>
                <c:pt idx="359">
                  <c:v>27.18</c:v>
                </c:pt>
                <c:pt idx="360">
                  <c:v>27.2</c:v>
                </c:pt>
                <c:pt idx="361">
                  <c:v>27.22</c:v>
                </c:pt>
                <c:pt idx="362">
                  <c:v>27.24</c:v>
                </c:pt>
                <c:pt idx="363">
                  <c:v>27.26</c:v>
                </c:pt>
                <c:pt idx="364">
                  <c:v>27.28</c:v>
                </c:pt>
                <c:pt idx="365">
                  <c:v>27.3</c:v>
                </c:pt>
                <c:pt idx="366">
                  <c:v>27.32</c:v>
                </c:pt>
                <c:pt idx="367">
                  <c:v>27.34</c:v>
                </c:pt>
                <c:pt idx="368">
                  <c:v>27.36</c:v>
                </c:pt>
                <c:pt idx="369">
                  <c:v>27.38</c:v>
                </c:pt>
                <c:pt idx="370">
                  <c:v>27.4</c:v>
                </c:pt>
                <c:pt idx="371">
                  <c:v>27.42</c:v>
                </c:pt>
                <c:pt idx="372">
                  <c:v>27.44</c:v>
                </c:pt>
                <c:pt idx="373">
                  <c:v>27.46</c:v>
                </c:pt>
                <c:pt idx="374">
                  <c:v>27.48</c:v>
                </c:pt>
                <c:pt idx="375">
                  <c:v>27.5</c:v>
                </c:pt>
                <c:pt idx="376">
                  <c:v>27.52</c:v>
                </c:pt>
                <c:pt idx="377">
                  <c:v>27.54</c:v>
                </c:pt>
                <c:pt idx="378">
                  <c:v>27.56</c:v>
                </c:pt>
                <c:pt idx="379">
                  <c:v>27.58</c:v>
                </c:pt>
                <c:pt idx="380">
                  <c:v>27.6</c:v>
                </c:pt>
                <c:pt idx="381">
                  <c:v>27.62</c:v>
                </c:pt>
                <c:pt idx="382">
                  <c:v>27.64</c:v>
                </c:pt>
                <c:pt idx="383">
                  <c:v>27.66</c:v>
                </c:pt>
                <c:pt idx="384">
                  <c:v>27.68</c:v>
                </c:pt>
                <c:pt idx="385">
                  <c:v>27.7</c:v>
                </c:pt>
                <c:pt idx="386">
                  <c:v>27.72</c:v>
                </c:pt>
                <c:pt idx="387">
                  <c:v>27.74</c:v>
                </c:pt>
                <c:pt idx="388">
                  <c:v>27.76</c:v>
                </c:pt>
                <c:pt idx="389">
                  <c:v>27.78</c:v>
                </c:pt>
                <c:pt idx="390">
                  <c:v>27.8</c:v>
                </c:pt>
                <c:pt idx="391">
                  <c:v>27.82</c:v>
                </c:pt>
                <c:pt idx="392">
                  <c:v>27.84</c:v>
                </c:pt>
                <c:pt idx="393">
                  <c:v>27.86</c:v>
                </c:pt>
                <c:pt idx="394">
                  <c:v>27.88</c:v>
                </c:pt>
                <c:pt idx="395">
                  <c:v>27.9</c:v>
                </c:pt>
                <c:pt idx="396">
                  <c:v>27.92</c:v>
                </c:pt>
                <c:pt idx="397">
                  <c:v>27.94</c:v>
                </c:pt>
                <c:pt idx="398">
                  <c:v>27.96</c:v>
                </c:pt>
                <c:pt idx="399">
                  <c:v>27.98</c:v>
                </c:pt>
                <c:pt idx="400">
                  <c:v>28</c:v>
                </c:pt>
                <c:pt idx="401">
                  <c:v>28.02</c:v>
                </c:pt>
                <c:pt idx="402">
                  <c:v>28.04</c:v>
                </c:pt>
                <c:pt idx="403">
                  <c:v>28.06</c:v>
                </c:pt>
                <c:pt idx="404">
                  <c:v>28.08</c:v>
                </c:pt>
                <c:pt idx="405">
                  <c:v>28.1</c:v>
                </c:pt>
                <c:pt idx="406">
                  <c:v>28.12</c:v>
                </c:pt>
                <c:pt idx="407">
                  <c:v>28.14</c:v>
                </c:pt>
                <c:pt idx="408">
                  <c:v>28.16</c:v>
                </c:pt>
                <c:pt idx="409">
                  <c:v>28.18</c:v>
                </c:pt>
                <c:pt idx="410">
                  <c:v>28.2</c:v>
                </c:pt>
                <c:pt idx="411">
                  <c:v>28.22</c:v>
                </c:pt>
                <c:pt idx="412">
                  <c:v>28.24</c:v>
                </c:pt>
                <c:pt idx="413">
                  <c:v>28.26</c:v>
                </c:pt>
                <c:pt idx="414">
                  <c:v>28.28</c:v>
                </c:pt>
                <c:pt idx="415">
                  <c:v>28.3</c:v>
                </c:pt>
                <c:pt idx="416">
                  <c:v>28.32</c:v>
                </c:pt>
                <c:pt idx="417">
                  <c:v>28.34</c:v>
                </c:pt>
                <c:pt idx="418">
                  <c:v>28.36</c:v>
                </c:pt>
                <c:pt idx="419">
                  <c:v>28.38</c:v>
                </c:pt>
                <c:pt idx="420">
                  <c:v>28.4</c:v>
                </c:pt>
                <c:pt idx="421">
                  <c:v>28.42</c:v>
                </c:pt>
                <c:pt idx="422">
                  <c:v>28.44</c:v>
                </c:pt>
                <c:pt idx="423">
                  <c:v>28.46</c:v>
                </c:pt>
                <c:pt idx="424">
                  <c:v>28.48</c:v>
                </c:pt>
                <c:pt idx="425">
                  <c:v>28.5</c:v>
                </c:pt>
                <c:pt idx="426">
                  <c:v>28.52</c:v>
                </c:pt>
                <c:pt idx="427">
                  <c:v>28.54</c:v>
                </c:pt>
                <c:pt idx="428">
                  <c:v>28.56</c:v>
                </c:pt>
                <c:pt idx="429">
                  <c:v>28.58</c:v>
                </c:pt>
                <c:pt idx="430">
                  <c:v>28.6</c:v>
                </c:pt>
                <c:pt idx="431">
                  <c:v>28.62</c:v>
                </c:pt>
                <c:pt idx="432">
                  <c:v>28.64</c:v>
                </c:pt>
                <c:pt idx="433">
                  <c:v>28.66</c:v>
                </c:pt>
                <c:pt idx="434">
                  <c:v>28.68</c:v>
                </c:pt>
                <c:pt idx="435">
                  <c:v>28.7</c:v>
                </c:pt>
                <c:pt idx="436">
                  <c:v>28.72</c:v>
                </c:pt>
                <c:pt idx="437">
                  <c:v>28.74</c:v>
                </c:pt>
                <c:pt idx="438">
                  <c:v>28.76</c:v>
                </c:pt>
                <c:pt idx="439">
                  <c:v>28.78</c:v>
                </c:pt>
                <c:pt idx="440">
                  <c:v>28.8</c:v>
                </c:pt>
                <c:pt idx="441">
                  <c:v>28.82</c:v>
                </c:pt>
                <c:pt idx="442">
                  <c:v>28.84</c:v>
                </c:pt>
                <c:pt idx="443">
                  <c:v>28.86</c:v>
                </c:pt>
                <c:pt idx="444">
                  <c:v>28.88</c:v>
                </c:pt>
                <c:pt idx="445">
                  <c:v>28.9</c:v>
                </c:pt>
                <c:pt idx="446">
                  <c:v>28.92</c:v>
                </c:pt>
                <c:pt idx="447">
                  <c:v>28.94</c:v>
                </c:pt>
                <c:pt idx="448">
                  <c:v>28.96</c:v>
                </c:pt>
                <c:pt idx="449">
                  <c:v>28.98</c:v>
                </c:pt>
                <c:pt idx="450">
                  <c:v>29</c:v>
                </c:pt>
                <c:pt idx="451">
                  <c:v>29.02</c:v>
                </c:pt>
                <c:pt idx="452">
                  <c:v>29.04</c:v>
                </c:pt>
                <c:pt idx="453">
                  <c:v>29.06</c:v>
                </c:pt>
                <c:pt idx="454">
                  <c:v>29.08</c:v>
                </c:pt>
                <c:pt idx="455">
                  <c:v>29.1</c:v>
                </c:pt>
                <c:pt idx="456">
                  <c:v>29.12</c:v>
                </c:pt>
                <c:pt idx="457">
                  <c:v>29.14</c:v>
                </c:pt>
                <c:pt idx="458">
                  <c:v>29.16</c:v>
                </c:pt>
                <c:pt idx="459">
                  <c:v>29.18</c:v>
                </c:pt>
                <c:pt idx="460">
                  <c:v>29.2</c:v>
                </c:pt>
                <c:pt idx="461">
                  <c:v>29.22</c:v>
                </c:pt>
                <c:pt idx="462">
                  <c:v>29.24</c:v>
                </c:pt>
                <c:pt idx="463">
                  <c:v>29.26</c:v>
                </c:pt>
                <c:pt idx="464">
                  <c:v>29.28</c:v>
                </c:pt>
                <c:pt idx="465">
                  <c:v>29.3</c:v>
                </c:pt>
                <c:pt idx="466">
                  <c:v>29.32</c:v>
                </c:pt>
                <c:pt idx="467">
                  <c:v>29.34</c:v>
                </c:pt>
                <c:pt idx="468">
                  <c:v>29.36</c:v>
                </c:pt>
                <c:pt idx="469">
                  <c:v>29.38</c:v>
                </c:pt>
                <c:pt idx="470">
                  <c:v>29.4</c:v>
                </c:pt>
                <c:pt idx="471">
                  <c:v>29.42</c:v>
                </c:pt>
                <c:pt idx="472">
                  <c:v>29.44</c:v>
                </c:pt>
                <c:pt idx="473">
                  <c:v>29.46</c:v>
                </c:pt>
                <c:pt idx="474">
                  <c:v>29.48</c:v>
                </c:pt>
                <c:pt idx="475">
                  <c:v>29.5</c:v>
                </c:pt>
                <c:pt idx="476">
                  <c:v>29.52</c:v>
                </c:pt>
                <c:pt idx="477">
                  <c:v>29.54</c:v>
                </c:pt>
                <c:pt idx="478">
                  <c:v>29.56</c:v>
                </c:pt>
                <c:pt idx="479">
                  <c:v>29.58</c:v>
                </c:pt>
                <c:pt idx="480">
                  <c:v>29.6</c:v>
                </c:pt>
                <c:pt idx="481">
                  <c:v>29.62</c:v>
                </c:pt>
                <c:pt idx="482">
                  <c:v>29.64</c:v>
                </c:pt>
                <c:pt idx="483">
                  <c:v>29.66</c:v>
                </c:pt>
                <c:pt idx="484">
                  <c:v>29.68</c:v>
                </c:pt>
                <c:pt idx="485">
                  <c:v>29.7</c:v>
                </c:pt>
                <c:pt idx="486">
                  <c:v>29.72</c:v>
                </c:pt>
                <c:pt idx="487">
                  <c:v>29.74</c:v>
                </c:pt>
                <c:pt idx="488">
                  <c:v>29.76</c:v>
                </c:pt>
                <c:pt idx="489">
                  <c:v>29.78</c:v>
                </c:pt>
                <c:pt idx="490">
                  <c:v>29.8</c:v>
                </c:pt>
                <c:pt idx="491">
                  <c:v>29.82</c:v>
                </c:pt>
                <c:pt idx="492">
                  <c:v>29.84</c:v>
                </c:pt>
                <c:pt idx="493">
                  <c:v>29.86</c:v>
                </c:pt>
                <c:pt idx="494">
                  <c:v>29.88</c:v>
                </c:pt>
                <c:pt idx="495">
                  <c:v>29.9</c:v>
                </c:pt>
                <c:pt idx="496">
                  <c:v>29.92</c:v>
                </c:pt>
                <c:pt idx="497">
                  <c:v>29.94</c:v>
                </c:pt>
                <c:pt idx="498">
                  <c:v>29.96</c:v>
                </c:pt>
                <c:pt idx="499">
                  <c:v>29.98</c:v>
                </c:pt>
                <c:pt idx="500">
                  <c:v>30</c:v>
                </c:pt>
                <c:pt idx="501">
                  <c:v>30.02</c:v>
                </c:pt>
                <c:pt idx="502">
                  <c:v>30.04</c:v>
                </c:pt>
                <c:pt idx="503">
                  <c:v>30.06</c:v>
                </c:pt>
                <c:pt idx="504">
                  <c:v>30.08</c:v>
                </c:pt>
                <c:pt idx="505">
                  <c:v>30.1</c:v>
                </c:pt>
                <c:pt idx="506">
                  <c:v>30.12</c:v>
                </c:pt>
                <c:pt idx="507">
                  <c:v>30.14</c:v>
                </c:pt>
                <c:pt idx="508">
                  <c:v>30.16</c:v>
                </c:pt>
                <c:pt idx="509">
                  <c:v>30.18</c:v>
                </c:pt>
                <c:pt idx="510">
                  <c:v>30.2</c:v>
                </c:pt>
                <c:pt idx="511">
                  <c:v>30.22</c:v>
                </c:pt>
                <c:pt idx="512">
                  <c:v>30.24</c:v>
                </c:pt>
                <c:pt idx="513">
                  <c:v>30.26</c:v>
                </c:pt>
                <c:pt idx="514">
                  <c:v>30.28</c:v>
                </c:pt>
                <c:pt idx="515">
                  <c:v>30.3</c:v>
                </c:pt>
                <c:pt idx="516">
                  <c:v>30.32</c:v>
                </c:pt>
                <c:pt idx="517">
                  <c:v>30.34</c:v>
                </c:pt>
                <c:pt idx="518">
                  <c:v>30.36</c:v>
                </c:pt>
                <c:pt idx="519">
                  <c:v>30.38</c:v>
                </c:pt>
                <c:pt idx="520">
                  <c:v>30.4</c:v>
                </c:pt>
                <c:pt idx="521">
                  <c:v>30.42</c:v>
                </c:pt>
                <c:pt idx="522">
                  <c:v>30.44</c:v>
                </c:pt>
                <c:pt idx="523">
                  <c:v>30.46</c:v>
                </c:pt>
                <c:pt idx="524">
                  <c:v>30.48</c:v>
                </c:pt>
                <c:pt idx="525">
                  <c:v>30.5</c:v>
                </c:pt>
                <c:pt idx="526">
                  <c:v>30.52</c:v>
                </c:pt>
                <c:pt idx="527">
                  <c:v>30.54</c:v>
                </c:pt>
                <c:pt idx="528">
                  <c:v>30.56</c:v>
                </c:pt>
                <c:pt idx="529">
                  <c:v>30.58</c:v>
                </c:pt>
                <c:pt idx="530">
                  <c:v>30.6</c:v>
                </c:pt>
                <c:pt idx="531">
                  <c:v>30.62</c:v>
                </c:pt>
                <c:pt idx="532">
                  <c:v>30.64</c:v>
                </c:pt>
                <c:pt idx="533">
                  <c:v>30.66</c:v>
                </c:pt>
                <c:pt idx="534">
                  <c:v>30.68</c:v>
                </c:pt>
                <c:pt idx="535">
                  <c:v>30.7</c:v>
                </c:pt>
                <c:pt idx="536">
                  <c:v>30.72</c:v>
                </c:pt>
                <c:pt idx="537">
                  <c:v>30.74</c:v>
                </c:pt>
                <c:pt idx="538">
                  <c:v>30.76</c:v>
                </c:pt>
                <c:pt idx="539">
                  <c:v>30.78</c:v>
                </c:pt>
                <c:pt idx="540">
                  <c:v>30.8</c:v>
                </c:pt>
                <c:pt idx="541">
                  <c:v>30.82</c:v>
                </c:pt>
                <c:pt idx="542">
                  <c:v>30.84</c:v>
                </c:pt>
                <c:pt idx="543">
                  <c:v>30.86</c:v>
                </c:pt>
                <c:pt idx="544">
                  <c:v>30.88</c:v>
                </c:pt>
                <c:pt idx="545">
                  <c:v>30.9</c:v>
                </c:pt>
                <c:pt idx="546">
                  <c:v>30.92</c:v>
                </c:pt>
                <c:pt idx="547">
                  <c:v>30.94</c:v>
                </c:pt>
                <c:pt idx="548">
                  <c:v>30.96</c:v>
                </c:pt>
                <c:pt idx="549">
                  <c:v>30.98</c:v>
                </c:pt>
                <c:pt idx="550">
                  <c:v>31</c:v>
                </c:pt>
                <c:pt idx="551">
                  <c:v>31.02</c:v>
                </c:pt>
                <c:pt idx="552">
                  <c:v>31.04</c:v>
                </c:pt>
                <c:pt idx="553">
                  <c:v>31.06</c:v>
                </c:pt>
                <c:pt idx="554">
                  <c:v>31.08</c:v>
                </c:pt>
                <c:pt idx="555">
                  <c:v>31.1</c:v>
                </c:pt>
                <c:pt idx="556">
                  <c:v>31.12</c:v>
                </c:pt>
                <c:pt idx="557">
                  <c:v>31.14</c:v>
                </c:pt>
                <c:pt idx="558">
                  <c:v>31.16</c:v>
                </c:pt>
                <c:pt idx="559">
                  <c:v>31.18</c:v>
                </c:pt>
                <c:pt idx="560">
                  <c:v>31.2</c:v>
                </c:pt>
                <c:pt idx="561">
                  <c:v>31.22</c:v>
                </c:pt>
                <c:pt idx="562">
                  <c:v>31.24</c:v>
                </c:pt>
                <c:pt idx="563">
                  <c:v>31.26</c:v>
                </c:pt>
                <c:pt idx="564">
                  <c:v>31.28</c:v>
                </c:pt>
                <c:pt idx="565">
                  <c:v>31.3</c:v>
                </c:pt>
                <c:pt idx="566">
                  <c:v>31.32</c:v>
                </c:pt>
                <c:pt idx="567">
                  <c:v>31.34</c:v>
                </c:pt>
                <c:pt idx="568">
                  <c:v>31.36</c:v>
                </c:pt>
                <c:pt idx="569">
                  <c:v>31.38</c:v>
                </c:pt>
                <c:pt idx="570">
                  <c:v>31.4</c:v>
                </c:pt>
                <c:pt idx="571">
                  <c:v>31.42</c:v>
                </c:pt>
                <c:pt idx="572">
                  <c:v>31.44</c:v>
                </c:pt>
                <c:pt idx="573">
                  <c:v>31.46</c:v>
                </c:pt>
                <c:pt idx="574">
                  <c:v>31.48</c:v>
                </c:pt>
                <c:pt idx="575">
                  <c:v>31.5</c:v>
                </c:pt>
                <c:pt idx="576">
                  <c:v>31.52</c:v>
                </c:pt>
                <c:pt idx="577">
                  <c:v>31.54</c:v>
                </c:pt>
                <c:pt idx="578">
                  <c:v>31.56</c:v>
                </c:pt>
                <c:pt idx="579">
                  <c:v>31.58</c:v>
                </c:pt>
                <c:pt idx="580">
                  <c:v>31.6</c:v>
                </c:pt>
                <c:pt idx="581">
                  <c:v>31.62</c:v>
                </c:pt>
                <c:pt idx="582">
                  <c:v>31.64</c:v>
                </c:pt>
                <c:pt idx="583">
                  <c:v>31.66</c:v>
                </c:pt>
                <c:pt idx="584">
                  <c:v>31.68</c:v>
                </c:pt>
                <c:pt idx="585">
                  <c:v>31.7</c:v>
                </c:pt>
                <c:pt idx="586">
                  <c:v>31.72</c:v>
                </c:pt>
                <c:pt idx="587">
                  <c:v>31.74</c:v>
                </c:pt>
                <c:pt idx="588">
                  <c:v>31.76</c:v>
                </c:pt>
                <c:pt idx="589">
                  <c:v>31.78</c:v>
                </c:pt>
                <c:pt idx="590">
                  <c:v>31.8</c:v>
                </c:pt>
                <c:pt idx="591">
                  <c:v>31.82</c:v>
                </c:pt>
                <c:pt idx="592">
                  <c:v>31.84</c:v>
                </c:pt>
                <c:pt idx="593">
                  <c:v>31.86</c:v>
                </c:pt>
                <c:pt idx="594">
                  <c:v>31.88</c:v>
                </c:pt>
                <c:pt idx="595">
                  <c:v>31.9</c:v>
                </c:pt>
                <c:pt idx="596">
                  <c:v>31.92</c:v>
                </c:pt>
                <c:pt idx="597">
                  <c:v>31.94</c:v>
                </c:pt>
                <c:pt idx="598">
                  <c:v>31.96</c:v>
                </c:pt>
                <c:pt idx="599">
                  <c:v>31.98</c:v>
                </c:pt>
                <c:pt idx="600">
                  <c:v>32</c:v>
                </c:pt>
                <c:pt idx="601">
                  <c:v>32.020000000000003</c:v>
                </c:pt>
                <c:pt idx="602">
                  <c:v>32.04</c:v>
                </c:pt>
                <c:pt idx="603">
                  <c:v>32.06</c:v>
                </c:pt>
                <c:pt idx="604">
                  <c:v>32.08</c:v>
                </c:pt>
                <c:pt idx="605">
                  <c:v>32.1</c:v>
                </c:pt>
                <c:pt idx="606">
                  <c:v>32.119999999999997</c:v>
                </c:pt>
                <c:pt idx="607">
                  <c:v>32.14</c:v>
                </c:pt>
                <c:pt idx="608">
                  <c:v>32.159999999999997</c:v>
                </c:pt>
                <c:pt idx="609">
                  <c:v>32.18</c:v>
                </c:pt>
                <c:pt idx="610">
                  <c:v>32.200000000000003</c:v>
                </c:pt>
                <c:pt idx="611">
                  <c:v>32.22</c:v>
                </c:pt>
                <c:pt idx="612">
                  <c:v>32.24</c:v>
                </c:pt>
                <c:pt idx="613">
                  <c:v>32.26</c:v>
                </c:pt>
                <c:pt idx="614">
                  <c:v>32.28</c:v>
                </c:pt>
                <c:pt idx="615">
                  <c:v>32.299999999999997</c:v>
                </c:pt>
                <c:pt idx="616">
                  <c:v>32.32</c:v>
                </c:pt>
                <c:pt idx="617">
                  <c:v>32.340000000000003</c:v>
                </c:pt>
                <c:pt idx="618">
                  <c:v>32.36</c:v>
                </c:pt>
                <c:pt idx="619">
                  <c:v>32.380000000000003</c:v>
                </c:pt>
                <c:pt idx="620">
                  <c:v>32.4</c:v>
                </c:pt>
                <c:pt idx="621">
                  <c:v>32.42</c:v>
                </c:pt>
                <c:pt idx="622">
                  <c:v>32.44</c:v>
                </c:pt>
                <c:pt idx="623">
                  <c:v>32.46</c:v>
                </c:pt>
                <c:pt idx="624">
                  <c:v>32.479999999999997</c:v>
                </c:pt>
                <c:pt idx="625">
                  <c:v>32.5</c:v>
                </c:pt>
                <c:pt idx="626">
                  <c:v>32.520000000000003</c:v>
                </c:pt>
                <c:pt idx="627">
                  <c:v>32.54</c:v>
                </c:pt>
                <c:pt idx="628">
                  <c:v>32.56</c:v>
                </c:pt>
                <c:pt idx="629">
                  <c:v>32.58</c:v>
                </c:pt>
                <c:pt idx="630">
                  <c:v>32.6</c:v>
                </c:pt>
                <c:pt idx="631">
                  <c:v>32.619999999999997</c:v>
                </c:pt>
                <c:pt idx="632">
                  <c:v>32.64</c:v>
                </c:pt>
                <c:pt idx="633">
                  <c:v>32.659999999999997</c:v>
                </c:pt>
                <c:pt idx="634">
                  <c:v>32.68</c:v>
                </c:pt>
                <c:pt idx="635">
                  <c:v>32.700000000000003</c:v>
                </c:pt>
                <c:pt idx="636">
                  <c:v>32.72</c:v>
                </c:pt>
                <c:pt idx="637">
                  <c:v>32.74</c:v>
                </c:pt>
                <c:pt idx="638">
                  <c:v>32.76</c:v>
                </c:pt>
                <c:pt idx="639">
                  <c:v>32.78</c:v>
                </c:pt>
                <c:pt idx="640">
                  <c:v>32.799999999999997</c:v>
                </c:pt>
                <c:pt idx="641">
                  <c:v>32.82</c:v>
                </c:pt>
                <c:pt idx="642">
                  <c:v>32.840000000000003</c:v>
                </c:pt>
                <c:pt idx="643">
                  <c:v>32.86</c:v>
                </c:pt>
                <c:pt idx="644">
                  <c:v>32.880000000000003</c:v>
                </c:pt>
                <c:pt idx="645">
                  <c:v>32.9</c:v>
                </c:pt>
                <c:pt idx="646">
                  <c:v>32.92</c:v>
                </c:pt>
                <c:pt idx="647">
                  <c:v>32.94</c:v>
                </c:pt>
                <c:pt idx="648">
                  <c:v>32.96</c:v>
                </c:pt>
                <c:pt idx="649">
                  <c:v>32.979999999999997</c:v>
                </c:pt>
                <c:pt idx="650">
                  <c:v>33</c:v>
                </c:pt>
                <c:pt idx="651">
                  <c:v>33.020000000000003</c:v>
                </c:pt>
                <c:pt idx="652">
                  <c:v>33.04</c:v>
                </c:pt>
                <c:pt idx="653">
                  <c:v>33.06</c:v>
                </c:pt>
                <c:pt idx="654">
                  <c:v>33.08</c:v>
                </c:pt>
                <c:pt idx="655">
                  <c:v>33.1</c:v>
                </c:pt>
                <c:pt idx="656">
                  <c:v>33.119999999999997</c:v>
                </c:pt>
                <c:pt idx="657">
                  <c:v>33.14</c:v>
                </c:pt>
                <c:pt idx="658">
                  <c:v>33.159999999999997</c:v>
                </c:pt>
                <c:pt idx="659">
                  <c:v>33.18</c:v>
                </c:pt>
                <c:pt idx="660">
                  <c:v>33.200000000000003</c:v>
                </c:pt>
                <c:pt idx="661">
                  <c:v>33.22</c:v>
                </c:pt>
                <c:pt idx="662">
                  <c:v>33.24</c:v>
                </c:pt>
                <c:pt idx="663">
                  <c:v>33.26</c:v>
                </c:pt>
                <c:pt idx="664">
                  <c:v>33.28</c:v>
                </c:pt>
                <c:pt idx="665">
                  <c:v>33.299999999999997</c:v>
                </c:pt>
                <c:pt idx="666">
                  <c:v>33.32</c:v>
                </c:pt>
                <c:pt idx="667">
                  <c:v>33.340000000000003</c:v>
                </c:pt>
                <c:pt idx="668">
                  <c:v>33.36</c:v>
                </c:pt>
                <c:pt idx="669">
                  <c:v>33.380000000000003</c:v>
                </c:pt>
                <c:pt idx="670">
                  <c:v>33.4</c:v>
                </c:pt>
                <c:pt idx="671">
                  <c:v>33.42</c:v>
                </c:pt>
                <c:pt idx="672">
                  <c:v>33.44</c:v>
                </c:pt>
                <c:pt idx="673">
                  <c:v>33.46</c:v>
                </c:pt>
                <c:pt idx="674">
                  <c:v>33.479999999999997</c:v>
                </c:pt>
                <c:pt idx="675">
                  <c:v>33.5</c:v>
                </c:pt>
                <c:pt idx="676">
                  <c:v>33.520000000000003</c:v>
                </c:pt>
                <c:pt idx="677">
                  <c:v>33.54</c:v>
                </c:pt>
                <c:pt idx="678">
                  <c:v>33.56</c:v>
                </c:pt>
                <c:pt idx="679">
                  <c:v>33.58</c:v>
                </c:pt>
                <c:pt idx="680">
                  <c:v>33.6</c:v>
                </c:pt>
                <c:pt idx="681">
                  <c:v>33.619999999999997</c:v>
                </c:pt>
                <c:pt idx="682">
                  <c:v>33.64</c:v>
                </c:pt>
                <c:pt idx="683">
                  <c:v>33.659999999999997</c:v>
                </c:pt>
                <c:pt idx="684">
                  <c:v>33.68</c:v>
                </c:pt>
                <c:pt idx="685">
                  <c:v>33.700000000000003</c:v>
                </c:pt>
                <c:pt idx="686">
                  <c:v>33.72</c:v>
                </c:pt>
                <c:pt idx="687">
                  <c:v>33.74</c:v>
                </c:pt>
                <c:pt idx="688">
                  <c:v>33.76</c:v>
                </c:pt>
                <c:pt idx="689">
                  <c:v>33.78</c:v>
                </c:pt>
                <c:pt idx="690">
                  <c:v>33.799999999999997</c:v>
                </c:pt>
                <c:pt idx="691">
                  <c:v>33.82</c:v>
                </c:pt>
                <c:pt idx="692">
                  <c:v>33.840000000000003</c:v>
                </c:pt>
                <c:pt idx="693">
                  <c:v>33.86</c:v>
                </c:pt>
                <c:pt idx="694">
                  <c:v>33.880000000000003</c:v>
                </c:pt>
                <c:pt idx="695">
                  <c:v>33.9</c:v>
                </c:pt>
                <c:pt idx="696">
                  <c:v>33.92</c:v>
                </c:pt>
                <c:pt idx="697">
                  <c:v>33.94</c:v>
                </c:pt>
                <c:pt idx="698">
                  <c:v>33.96</c:v>
                </c:pt>
                <c:pt idx="699">
                  <c:v>33.979999999999997</c:v>
                </c:pt>
                <c:pt idx="700">
                  <c:v>34</c:v>
                </c:pt>
                <c:pt idx="701">
                  <c:v>34.020000000000003</c:v>
                </c:pt>
                <c:pt idx="702">
                  <c:v>34.04</c:v>
                </c:pt>
                <c:pt idx="703">
                  <c:v>34.06</c:v>
                </c:pt>
                <c:pt idx="704">
                  <c:v>34.08</c:v>
                </c:pt>
                <c:pt idx="705">
                  <c:v>34.1</c:v>
                </c:pt>
                <c:pt idx="706">
                  <c:v>34.119999999999997</c:v>
                </c:pt>
                <c:pt idx="707">
                  <c:v>34.14</c:v>
                </c:pt>
                <c:pt idx="708">
                  <c:v>34.159999999999997</c:v>
                </c:pt>
                <c:pt idx="709">
                  <c:v>34.18</c:v>
                </c:pt>
                <c:pt idx="710">
                  <c:v>34.200000000000003</c:v>
                </c:pt>
                <c:pt idx="711">
                  <c:v>34.22</c:v>
                </c:pt>
                <c:pt idx="712">
                  <c:v>34.24</c:v>
                </c:pt>
                <c:pt idx="713">
                  <c:v>34.26</c:v>
                </c:pt>
                <c:pt idx="714">
                  <c:v>34.28</c:v>
                </c:pt>
                <c:pt idx="715">
                  <c:v>34.299999999999997</c:v>
                </c:pt>
                <c:pt idx="716">
                  <c:v>34.32</c:v>
                </c:pt>
                <c:pt idx="717">
                  <c:v>34.340000000000003</c:v>
                </c:pt>
                <c:pt idx="718">
                  <c:v>34.36</c:v>
                </c:pt>
                <c:pt idx="719">
                  <c:v>34.380000000000003</c:v>
                </c:pt>
                <c:pt idx="720">
                  <c:v>34.4</c:v>
                </c:pt>
                <c:pt idx="721">
                  <c:v>34.42</c:v>
                </c:pt>
                <c:pt idx="722">
                  <c:v>34.44</c:v>
                </c:pt>
                <c:pt idx="723">
                  <c:v>34.46</c:v>
                </c:pt>
                <c:pt idx="724">
                  <c:v>34.479999999999997</c:v>
                </c:pt>
                <c:pt idx="725">
                  <c:v>34.5</c:v>
                </c:pt>
                <c:pt idx="726">
                  <c:v>34.520000000000003</c:v>
                </c:pt>
                <c:pt idx="727">
                  <c:v>34.54</c:v>
                </c:pt>
                <c:pt idx="728">
                  <c:v>34.56</c:v>
                </c:pt>
                <c:pt idx="729">
                  <c:v>34.58</c:v>
                </c:pt>
                <c:pt idx="730">
                  <c:v>34.6</c:v>
                </c:pt>
                <c:pt idx="731">
                  <c:v>34.619999999999997</c:v>
                </c:pt>
                <c:pt idx="732">
                  <c:v>34.64</c:v>
                </c:pt>
                <c:pt idx="733">
                  <c:v>34.659999999999997</c:v>
                </c:pt>
                <c:pt idx="734">
                  <c:v>34.68</c:v>
                </c:pt>
                <c:pt idx="735">
                  <c:v>34.700000000000003</c:v>
                </c:pt>
                <c:pt idx="736">
                  <c:v>34.72</c:v>
                </c:pt>
                <c:pt idx="737">
                  <c:v>34.74</c:v>
                </c:pt>
                <c:pt idx="738">
                  <c:v>34.76</c:v>
                </c:pt>
                <c:pt idx="739">
                  <c:v>34.78</c:v>
                </c:pt>
                <c:pt idx="740">
                  <c:v>34.799999999999997</c:v>
                </c:pt>
                <c:pt idx="741">
                  <c:v>34.82</c:v>
                </c:pt>
                <c:pt idx="742">
                  <c:v>34.840000000000003</c:v>
                </c:pt>
                <c:pt idx="743">
                  <c:v>34.86</c:v>
                </c:pt>
                <c:pt idx="744">
                  <c:v>34.880000000000003</c:v>
                </c:pt>
                <c:pt idx="745">
                  <c:v>34.9</c:v>
                </c:pt>
                <c:pt idx="746">
                  <c:v>34.92</c:v>
                </c:pt>
                <c:pt idx="747">
                  <c:v>34.94</c:v>
                </c:pt>
                <c:pt idx="748">
                  <c:v>34.96</c:v>
                </c:pt>
                <c:pt idx="749">
                  <c:v>34.979999999999997</c:v>
                </c:pt>
                <c:pt idx="750">
                  <c:v>35</c:v>
                </c:pt>
                <c:pt idx="751">
                  <c:v>35.020000000000003</c:v>
                </c:pt>
                <c:pt idx="752">
                  <c:v>35.04</c:v>
                </c:pt>
                <c:pt idx="753">
                  <c:v>35.06</c:v>
                </c:pt>
                <c:pt idx="754">
                  <c:v>35.08</c:v>
                </c:pt>
                <c:pt idx="755">
                  <c:v>35.1</c:v>
                </c:pt>
                <c:pt idx="756">
                  <c:v>35.119999999999997</c:v>
                </c:pt>
                <c:pt idx="757">
                  <c:v>35.14</c:v>
                </c:pt>
                <c:pt idx="758">
                  <c:v>35.159999999999997</c:v>
                </c:pt>
                <c:pt idx="759">
                  <c:v>35.18</c:v>
                </c:pt>
                <c:pt idx="760">
                  <c:v>35.200000000000003</c:v>
                </c:pt>
                <c:pt idx="761">
                  <c:v>35.22</c:v>
                </c:pt>
                <c:pt idx="762">
                  <c:v>35.24</c:v>
                </c:pt>
                <c:pt idx="763">
                  <c:v>35.26</c:v>
                </c:pt>
                <c:pt idx="764">
                  <c:v>35.28</c:v>
                </c:pt>
                <c:pt idx="765">
                  <c:v>35.299999999999997</c:v>
                </c:pt>
                <c:pt idx="766">
                  <c:v>35.32</c:v>
                </c:pt>
                <c:pt idx="767">
                  <c:v>35.340000000000003</c:v>
                </c:pt>
                <c:pt idx="768">
                  <c:v>35.36</c:v>
                </c:pt>
                <c:pt idx="769">
                  <c:v>35.380000000000003</c:v>
                </c:pt>
                <c:pt idx="770">
                  <c:v>35.4</c:v>
                </c:pt>
                <c:pt idx="771">
                  <c:v>35.42</c:v>
                </c:pt>
                <c:pt idx="772">
                  <c:v>35.44</c:v>
                </c:pt>
                <c:pt idx="773">
                  <c:v>35.46</c:v>
                </c:pt>
                <c:pt idx="774">
                  <c:v>35.479999999999997</c:v>
                </c:pt>
                <c:pt idx="775">
                  <c:v>35.5</c:v>
                </c:pt>
                <c:pt idx="776">
                  <c:v>35.520000000000003</c:v>
                </c:pt>
                <c:pt idx="777">
                  <c:v>35.54</c:v>
                </c:pt>
                <c:pt idx="778">
                  <c:v>35.56</c:v>
                </c:pt>
                <c:pt idx="779">
                  <c:v>35.58</c:v>
                </c:pt>
                <c:pt idx="780">
                  <c:v>35.6</c:v>
                </c:pt>
                <c:pt idx="781">
                  <c:v>35.619999999999997</c:v>
                </c:pt>
                <c:pt idx="782">
                  <c:v>35.64</c:v>
                </c:pt>
                <c:pt idx="783">
                  <c:v>35.659999999999997</c:v>
                </c:pt>
                <c:pt idx="784">
                  <c:v>35.68</c:v>
                </c:pt>
                <c:pt idx="785">
                  <c:v>35.700000000000003</c:v>
                </c:pt>
                <c:pt idx="786">
                  <c:v>35.72</c:v>
                </c:pt>
                <c:pt idx="787">
                  <c:v>35.74</c:v>
                </c:pt>
                <c:pt idx="788">
                  <c:v>35.76</c:v>
                </c:pt>
                <c:pt idx="789">
                  <c:v>35.78</c:v>
                </c:pt>
                <c:pt idx="790">
                  <c:v>35.799999999999997</c:v>
                </c:pt>
                <c:pt idx="791">
                  <c:v>35.82</c:v>
                </c:pt>
                <c:pt idx="792">
                  <c:v>35.840000000000003</c:v>
                </c:pt>
                <c:pt idx="793">
                  <c:v>35.86</c:v>
                </c:pt>
                <c:pt idx="794">
                  <c:v>35.880000000000003</c:v>
                </c:pt>
                <c:pt idx="795">
                  <c:v>35.9</c:v>
                </c:pt>
                <c:pt idx="796">
                  <c:v>35.92</c:v>
                </c:pt>
                <c:pt idx="797">
                  <c:v>35.94</c:v>
                </c:pt>
                <c:pt idx="798">
                  <c:v>35.96</c:v>
                </c:pt>
                <c:pt idx="799">
                  <c:v>35.979999999999997</c:v>
                </c:pt>
                <c:pt idx="800">
                  <c:v>36</c:v>
                </c:pt>
                <c:pt idx="801">
                  <c:v>36.020000000000003</c:v>
                </c:pt>
                <c:pt idx="802">
                  <c:v>36.04</c:v>
                </c:pt>
                <c:pt idx="803">
                  <c:v>36.06</c:v>
                </c:pt>
                <c:pt idx="804">
                  <c:v>36.08</c:v>
                </c:pt>
                <c:pt idx="805">
                  <c:v>36.1</c:v>
                </c:pt>
                <c:pt idx="806">
                  <c:v>36.119999999999997</c:v>
                </c:pt>
                <c:pt idx="807">
                  <c:v>36.14</c:v>
                </c:pt>
                <c:pt idx="808">
                  <c:v>36.159999999999997</c:v>
                </c:pt>
                <c:pt idx="809">
                  <c:v>36.18</c:v>
                </c:pt>
                <c:pt idx="810">
                  <c:v>36.200000000000003</c:v>
                </c:pt>
                <c:pt idx="811">
                  <c:v>36.22</c:v>
                </c:pt>
                <c:pt idx="812">
                  <c:v>36.24</c:v>
                </c:pt>
                <c:pt idx="813">
                  <c:v>36.26</c:v>
                </c:pt>
                <c:pt idx="814">
                  <c:v>36.28</c:v>
                </c:pt>
                <c:pt idx="815">
                  <c:v>36.299999999999997</c:v>
                </c:pt>
                <c:pt idx="816">
                  <c:v>36.32</c:v>
                </c:pt>
                <c:pt idx="817">
                  <c:v>36.340000000000003</c:v>
                </c:pt>
                <c:pt idx="818">
                  <c:v>36.36</c:v>
                </c:pt>
                <c:pt idx="819">
                  <c:v>36.380000000000003</c:v>
                </c:pt>
                <c:pt idx="820">
                  <c:v>36.4</c:v>
                </c:pt>
                <c:pt idx="821">
                  <c:v>36.42</c:v>
                </c:pt>
                <c:pt idx="822">
                  <c:v>36.44</c:v>
                </c:pt>
                <c:pt idx="823">
                  <c:v>36.46</c:v>
                </c:pt>
                <c:pt idx="824">
                  <c:v>36.479999999999997</c:v>
                </c:pt>
                <c:pt idx="825">
                  <c:v>36.5</c:v>
                </c:pt>
                <c:pt idx="826">
                  <c:v>36.520000000000003</c:v>
                </c:pt>
                <c:pt idx="827">
                  <c:v>36.54</c:v>
                </c:pt>
                <c:pt idx="828">
                  <c:v>36.56</c:v>
                </c:pt>
                <c:pt idx="829">
                  <c:v>36.58</c:v>
                </c:pt>
                <c:pt idx="830">
                  <c:v>36.6</c:v>
                </c:pt>
                <c:pt idx="831">
                  <c:v>36.619999999999997</c:v>
                </c:pt>
                <c:pt idx="832">
                  <c:v>36.64</c:v>
                </c:pt>
                <c:pt idx="833">
                  <c:v>36.659999999999997</c:v>
                </c:pt>
                <c:pt idx="834">
                  <c:v>36.68</c:v>
                </c:pt>
                <c:pt idx="835">
                  <c:v>36.700000000000003</c:v>
                </c:pt>
                <c:pt idx="836">
                  <c:v>36.72</c:v>
                </c:pt>
                <c:pt idx="837">
                  <c:v>36.74</c:v>
                </c:pt>
                <c:pt idx="838">
                  <c:v>36.76</c:v>
                </c:pt>
                <c:pt idx="839">
                  <c:v>36.78</c:v>
                </c:pt>
                <c:pt idx="840">
                  <c:v>36.799999999999997</c:v>
                </c:pt>
                <c:pt idx="841">
                  <c:v>36.82</c:v>
                </c:pt>
                <c:pt idx="842">
                  <c:v>36.840000000000003</c:v>
                </c:pt>
                <c:pt idx="843">
                  <c:v>36.86</c:v>
                </c:pt>
                <c:pt idx="844">
                  <c:v>36.880000000000003</c:v>
                </c:pt>
                <c:pt idx="845">
                  <c:v>36.9</c:v>
                </c:pt>
                <c:pt idx="846">
                  <c:v>36.92</c:v>
                </c:pt>
                <c:pt idx="847">
                  <c:v>36.94</c:v>
                </c:pt>
                <c:pt idx="848">
                  <c:v>36.96</c:v>
                </c:pt>
                <c:pt idx="849">
                  <c:v>36.979999999999997</c:v>
                </c:pt>
                <c:pt idx="850">
                  <c:v>37</c:v>
                </c:pt>
                <c:pt idx="851">
                  <c:v>37.020000000000003</c:v>
                </c:pt>
                <c:pt idx="852">
                  <c:v>37.04</c:v>
                </c:pt>
                <c:pt idx="853">
                  <c:v>37.06</c:v>
                </c:pt>
                <c:pt idx="854">
                  <c:v>37.08</c:v>
                </c:pt>
                <c:pt idx="855">
                  <c:v>37.1</c:v>
                </c:pt>
                <c:pt idx="856">
                  <c:v>37.119999999999997</c:v>
                </c:pt>
                <c:pt idx="857">
                  <c:v>37.14</c:v>
                </c:pt>
                <c:pt idx="858">
                  <c:v>37.159999999999997</c:v>
                </c:pt>
                <c:pt idx="859">
                  <c:v>37.18</c:v>
                </c:pt>
                <c:pt idx="860">
                  <c:v>37.200000000000003</c:v>
                </c:pt>
                <c:pt idx="861">
                  <c:v>37.22</c:v>
                </c:pt>
                <c:pt idx="862">
                  <c:v>37.24</c:v>
                </c:pt>
                <c:pt idx="863">
                  <c:v>37.26</c:v>
                </c:pt>
                <c:pt idx="864">
                  <c:v>37.28</c:v>
                </c:pt>
                <c:pt idx="865">
                  <c:v>37.299999999999997</c:v>
                </c:pt>
                <c:pt idx="866">
                  <c:v>37.32</c:v>
                </c:pt>
                <c:pt idx="867">
                  <c:v>37.340000000000003</c:v>
                </c:pt>
                <c:pt idx="868">
                  <c:v>37.36</c:v>
                </c:pt>
                <c:pt idx="869">
                  <c:v>37.380000000000003</c:v>
                </c:pt>
                <c:pt idx="870">
                  <c:v>37.4</c:v>
                </c:pt>
                <c:pt idx="871">
                  <c:v>37.42</c:v>
                </c:pt>
                <c:pt idx="872">
                  <c:v>37.44</c:v>
                </c:pt>
                <c:pt idx="873">
                  <c:v>37.46</c:v>
                </c:pt>
                <c:pt idx="874">
                  <c:v>37.479999999999997</c:v>
                </c:pt>
                <c:pt idx="875">
                  <c:v>37.5</c:v>
                </c:pt>
                <c:pt idx="876">
                  <c:v>37.520000000000003</c:v>
                </c:pt>
                <c:pt idx="877">
                  <c:v>37.54</c:v>
                </c:pt>
                <c:pt idx="878">
                  <c:v>37.56</c:v>
                </c:pt>
                <c:pt idx="879">
                  <c:v>37.58</c:v>
                </c:pt>
                <c:pt idx="880">
                  <c:v>37.6</c:v>
                </c:pt>
                <c:pt idx="881">
                  <c:v>37.619999999999997</c:v>
                </c:pt>
                <c:pt idx="882">
                  <c:v>37.64</c:v>
                </c:pt>
                <c:pt idx="883">
                  <c:v>37.659999999999997</c:v>
                </c:pt>
                <c:pt idx="884">
                  <c:v>37.68</c:v>
                </c:pt>
                <c:pt idx="885">
                  <c:v>37.700000000000003</c:v>
                </c:pt>
                <c:pt idx="886">
                  <c:v>37.72</c:v>
                </c:pt>
                <c:pt idx="887">
                  <c:v>37.74</c:v>
                </c:pt>
                <c:pt idx="888">
                  <c:v>37.76</c:v>
                </c:pt>
                <c:pt idx="889">
                  <c:v>37.78</c:v>
                </c:pt>
                <c:pt idx="890">
                  <c:v>37.799999999999997</c:v>
                </c:pt>
                <c:pt idx="891">
                  <c:v>37.82</c:v>
                </c:pt>
                <c:pt idx="892">
                  <c:v>37.840000000000003</c:v>
                </c:pt>
                <c:pt idx="893">
                  <c:v>37.86</c:v>
                </c:pt>
                <c:pt idx="894">
                  <c:v>37.880000000000003</c:v>
                </c:pt>
                <c:pt idx="895">
                  <c:v>37.9</c:v>
                </c:pt>
                <c:pt idx="896">
                  <c:v>37.92</c:v>
                </c:pt>
                <c:pt idx="897">
                  <c:v>37.94</c:v>
                </c:pt>
                <c:pt idx="898">
                  <c:v>37.96</c:v>
                </c:pt>
                <c:pt idx="899">
                  <c:v>37.979999999999997</c:v>
                </c:pt>
                <c:pt idx="900">
                  <c:v>38</c:v>
                </c:pt>
                <c:pt idx="901">
                  <c:v>38.020000000000003</c:v>
                </c:pt>
                <c:pt idx="902">
                  <c:v>38.04</c:v>
                </c:pt>
                <c:pt idx="903">
                  <c:v>38.06</c:v>
                </c:pt>
                <c:pt idx="904">
                  <c:v>38.08</c:v>
                </c:pt>
                <c:pt idx="905">
                  <c:v>38.1</c:v>
                </c:pt>
                <c:pt idx="906">
                  <c:v>38.119999999999997</c:v>
                </c:pt>
                <c:pt idx="907">
                  <c:v>38.14</c:v>
                </c:pt>
                <c:pt idx="908">
                  <c:v>38.159999999999997</c:v>
                </c:pt>
                <c:pt idx="909">
                  <c:v>38.18</c:v>
                </c:pt>
                <c:pt idx="910">
                  <c:v>38.200000000000003</c:v>
                </c:pt>
                <c:pt idx="911">
                  <c:v>38.22</c:v>
                </c:pt>
                <c:pt idx="912">
                  <c:v>38.24</c:v>
                </c:pt>
                <c:pt idx="913">
                  <c:v>38.26</c:v>
                </c:pt>
                <c:pt idx="914">
                  <c:v>38.28</c:v>
                </c:pt>
                <c:pt idx="915">
                  <c:v>38.299999999999997</c:v>
                </c:pt>
                <c:pt idx="916">
                  <c:v>38.32</c:v>
                </c:pt>
                <c:pt idx="917">
                  <c:v>38.340000000000003</c:v>
                </c:pt>
                <c:pt idx="918">
                  <c:v>38.36</c:v>
                </c:pt>
                <c:pt idx="919">
                  <c:v>38.380000000000003</c:v>
                </c:pt>
                <c:pt idx="920">
                  <c:v>38.4</c:v>
                </c:pt>
                <c:pt idx="921">
                  <c:v>38.42</c:v>
                </c:pt>
                <c:pt idx="922">
                  <c:v>38.44</c:v>
                </c:pt>
                <c:pt idx="923">
                  <c:v>38.46</c:v>
                </c:pt>
                <c:pt idx="924">
                  <c:v>38.479999999999997</c:v>
                </c:pt>
                <c:pt idx="925">
                  <c:v>38.5</c:v>
                </c:pt>
                <c:pt idx="926">
                  <c:v>38.520000000000003</c:v>
                </c:pt>
                <c:pt idx="927">
                  <c:v>38.54</c:v>
                </c:pt>
                <c:pt idx="928">
                  <c:v>38.56</c:v>
                </c:pt>
                <c:pt idx="929">
                  <c:v>38.58</c:v>
                </c:pt>
                <c:pt idx="930">
                  <c:v>38.6</c:v>
                </c:pt>
                <c:pt idx="931">
                  <c:v>38.619999999999997</c:v>
                </c:pt>
                <c:pt idx="932">
                  <c:v>38.64</c:v>
                </c:pt>
                <c:pt idx="933">
                  <c:v>38.659999999999997</c:v>
                </c:pt>
                <c:pt idx="934">
                  <c:v>38.68</c:v>
                </c:pt>
                <c:pt idx="935">
                  <c:v>38.700000000000003</c:v>
                </c:pt>
                <c:pt idx="936">
                  <c:v>38.72</c:v>
                </c:pt>
                <c:pt idx="937">
                  <c:v>38.74</c:v>
                </c:pt>
                <c:pt idx="938">
                  <c:v>38.76</c:v>
                </c:pt>
                <c:pt idx="939">
                  <c:v>38.78</c:v>
                </c:pt>
                <c:pt idx="940">
                  <c:v>38.799999999999997</c:v>
                </c:pt>
                <c:pt idx="941">
                  <c:v>38.82</c:v>
                </c:pt>
                <c:pt idx="942">
                  <c:v>38.840000000000003</c:v>
                </c:pt>
                <c:pt idx="943">
                  <c:v>38.86</c:v>
                </c:pt>
                <c:pt idx="944">
                  <c:v>38.880000000000003</c:v>
                </c:pt>
                <c:pt idx="945">
                  <c:v>38.9</c:v>
                </c:pt>
                <c:pt idx="946">
                  <c:v>38.92</c:v>
                </c:pt>
                <c:pt idx="947">
                  <c:v>38.94</c:v>
                </c:pt>
                <c:pt idx="948">
                  <c:v>38.96</c:v>
                </c:pt>
                <c:pt idx="949">
                  <c:v>38.979999999999997</c:v>
                </c:pt>
                <c:pt idx="950">
                  <c:v>39</c:v>
                </c:pt>
                <c:pt idx="951">
                  <c:v>39.020000000000003</c:v>
                </c:pt>
                <c:pt idx="952">
                  <c:v>39.04</c:v>
                </c:pt>
                <c:pt idx="953">
                  <c:v>39.06</c:v>
                </c:pt>
                <c:pt idx="954">
                  <c:v>39.08</c:v>
                </c:pt>
                <c:pt idx="955">
                  <c:v>39.1</c:v>
                </c:pt>
                <c:pt idx="956">
                  <c:v>39.119999999999997</c:v>
                </c:pt>
                <c:pt idx="957">
                  <c:v>39.14</c:v>
                </c:pt>
                <c:pt idx="958">
                  <c:v>39.159999999999997</c:v>
                </c:pt>
                <c:pt idx="959">
                  <c:v>39.18</c:v>
                </c:pt>
                <c:pt idx="960">
                  <c:v>39.200000000000003</c:v>
                </c:pt>
                <c:pt idx="961">
                  <c:v>39.22</c:v>
                </c:pt>
                <c:pt idx="962">
                  <c:v>39.24</c:v>
                </c:pt>
                <c:pt idx="963">
                  <c:v>39.26</c:v>
                </c:pt>
                <c:pt idx="964">
                  <c:v>39.28</c:v>
                </c:pt>
                <c:pt idx="965">
                  <c:v>39.299999999999997</c:v>
                </c:pt>
                <c:pt idx="966">
                  <c:v>39.32</c:v>
                </c:pt>
                <c:pt idx="967">
                  <c:v>39.340000000000003</c:v>
                </c:pt>
                <c:pt idx="968">
                  <c:v>39.36</c:v>
                </c:pt>
                <c:pt idx="969">
                  <c:v>39.380000000000003</c:v>
                </c:pt>
                <c:pt idx="970">
                  <c:v>39.4</c:v>
                </c:pt>
                <c:pt idx="971">
                  <c:v>39.42</c:v>
                </c:pt>
                <c:pt idx="972">
                  <c:v>39.44</c:v>
                </c:pt>
                <c:pt idx="973">
                  <c:v>39.46</c:v>
                </c:pt>
                <c:pt idx="974">
                  <c:v>39.479999999999997</c:v>
                </c:pt>
                <c:pt idx="975">
                  <c:v>39.5</c:v>
                </c:pt>
                <c:pt idx="976">
                  <c:v>39.520000000000003</c:v>
                </c:pt>
                <c:pt idx="977">
                  <c:v>39.54</c:v>
                </c:pt>
                <c:pt idx="978">
                  <c:v>39.56</c:v>
                </c:pt>
                <c:pt idx="979">
                  <c:v>39.58</c:v>
                </c:pt>
                <c:pt idx="980">
                  <c:v>39.6</c:v>
                </c:pt>
                <c:pt idx="981">
                  <c:v>39.619999999999997</c:v>
                </c:pt>
                <c:pt idx="982">
                  <c:v>39.64</c:v>
                </c:pt>
                <c:pt idx="983">
                  <c:v>39.659999999999997</c:v>
                </c:pt>
                <c:pt idx="984">
                  <c:v>39.68</c:v>
                </c:pt>
                <c:pt idx="985">
                  <c:v>39.700000000000003</c:v>
                </c:pt>
                <c:pt idx="986">
                  <c:v>39.72</c:v>
                </c:pt>
                <c:pt idx="987">
                  <c:v>39.74</c:v>
                </c:pt>
                <c:pt idx="988">
                  <c:v>39.76</c:v>
                </c:pt>
                <c:pt idx="989">
                  <c:v>39.78</c:v>
                </c:pt>
                <c:pt idx="990">
                  <c:v>39.799999999999997</c:v>
                </c:pt>
                <c:pt idx="991">
                  <c:v>39.82</c:v>
                </c:pt>
                <c:pt idx="992">
                  <c:v>39.840000000000003</c:v>
                </c:pt>
                <c:pt idx="993">
                  <c:v>39.86</c:v>
                </c:pt>
                <c:pt idx="994">
                  <c:v>39.880000000000003</c:v>
                </c:pt>
                <c:pt idx="995">
                  <c:v>39.9</c:v>
                </c:pt>
                <c:pt idx="996">
                  <c:v>39.92</c:v>
                </c:pt>
                <c:pt idx="997">
                  <c:v>39.94</c:v>
                </c:pt>
                <c:pt idx="998">
                  <c:v>39.96</c:v>
                </c:pt>
                <c:pt idx="999">
                  <c:v>39.979999999999997</c:v>
                </c:pt>
                <c:pt idx="1000">
                  <c:v>40</c:v>
                </c:pt>
                <c:pt idx="1001">
                  <c:v>40.020000000000003</c:v>
                </c:pt>
                <c:pt idx="1002">
                  <c:v>40.04</c:v>
                </c:pt>
                <c:pt idx="1003">
                  <c:v>40.06</c:v>
                </c:pt>
                <c:pt idx="1004">
                  <c:v>40.08</c:v>
                </c:pt>
                <c:pt idx="1005">
                  <c:v>40.1</c:v>
                </c:pt>
                <c:pt idx="1006">
                  <c:v>40.119999999999997</c:v>
                </c:pt>
                <c:pt idx="1007">
                  <c:v>40.14</c:v>
                </c:pt>
                <c:pt idx="1008">
                  <c:v>40.159999999999997</c:v>
                </c:pt>
                <c:pt idx="1009">
                  <c:v>40.18</c:v>
                </c:pt>
                <c:pt idx="1010">
                  <c:v>40.200000000000003</c:v>
                </c:pt>
                <c:pt idx="1011">
                  <c:v>40.22</c:v>
                </c:pt>
                <c:pt idx="1012">
                  <c:v>40.24</c:v>
                </c:pt>
                <c:pt idx="1013">
                  <c:v>40.26</c:v>
                </c:pt>
                <c:pt idx="1014">
                  <c:v>40.28</c:v>
                </c:pt>
                <c:pt idx="1015">
                  <c:v>40.299999999999997</c:v>
                </c:pt>
                <c:pt idx="1016">
                  <c:v>40.32</c:v>
                </c:pt>
                <c:pt idx="1017">
                  <c:v>40.340000000000003</c:v>
                </c:pt>
                <c:pt idx="1018">
                  <c:v>40.36</c:v>
                </c:pt>
                <c:pt idx="1019">
                  <c:v>40.380000000000003</c:v>
                </c:pt>
                <c:pt idx="1020">
                  <c:v>40.4</c:v>
                </c:pt>
                <c:pt idx="1021">
                  <c:v>40.42</c:v>
                </c:pt>
                <c:pt idx="1022">
                  <c:v>40.44</c:v>
                </c:pt>
                <c:pt idx="1023">
                  <c:v>40.46</c:v>
                </c:pt>
                <c:pt idx="1024">
                  <c:v>40.479999999999997</c:v>
                </c:pt>
                <c:pt idx="1025">
                  <c:v>40.5</c:v>
                </c:pt>
                <c:pt idx="1026">
                  <c:v>40.520000000000003</c:v>
                </c:pt>
                <c:pt idx="1027">
                  <c:v>40.54</c:v>
                </c:pt>
                <c:pt idx="1028">
                  <c:v>40.56</c:v>
                </c:pt>
                <c:pt idx="1029">
                  <c:v>40.58</c:v>
                </c:pt>
                <c:pt idx="1030">
                  <c:v>40.6</c:v>
                </c:pt>
                <c:pt idx="1031">
                  <c:v>40.619999999999997</c:v>
                </c:pt>
                <c:pt idx="1032">
                  <c:v>40.64</c:v>
                </c:pt>
                <c:pt idx="1033">
                  <c:v>40.659999999999997</c:v>
                </c:pt>
                <c:pt idx="1034">
                  <c:v>40.68</c:v>
                </c:pt>
                <c:pt idx="1035">
                  <c:v>40.700000000000003</c:v>
                </c:pt>
                <c:pt idx="1036">
                  <c:v>40.72</c:v>
                </c:pt>
                <c:pt idx="1037">
                  <c:v>40.74</c:v>
                </c:pt>
                <c:pt idx="1038">
                  <c:v>40.76</c:v>
                </c:pt>
                <c:pt idx="1039">
                  <c:v>40.78</c:v>
                </c:pt>
                <c:pt idx="1040">
                  <c:v>40.799999999999997</c:v>
                </c:pt>
                <c:pt idx="1041">
                  <c:v>40.82</c:v>
                </c:pt>
                <c:pt idx="1042">
                  <c:v>40.840000000000003</c:v>
                </c:pt>
                <c:pt idx="1043">
                  <c:v>40.86</c:v>
                </c:pt>
                <c:pt idx="1044">
                  <c:v>40.880000000000003</c:v>
                </c:pt>
                <c:pt idx="1045">
                  <c:v>40.9</c:v>
                </c:pt>
                <c:pt idx="1046">
                  <c:v>40.92</c:v>
                </c:pt>
                <c:pt idx="1047">
                  <c:v>40.94</c:v>
                </c:pt>
                <c:pt idx="1048">
                  <c:v>40.96</c:v>
                </c:pt>
                <c:pt idx="1049">
                  <c:v>40.98</c:v>
                </c:pt>
                <c:pt idx="1050">
                  <c:v>41</c:v>
                </c:pt>
                <c:pt idx="1051">
                  <c:v>41.02</c:v>
                </c:pt>
                <c:pt idx="1052">
                  <c:v>41.04</c:v>
                </c:pt>
                <c:pt idx="1053">
                  <c:v>41.06</c:v>
                </c:pt>
                <c:pt idx="1054">
                  <c:v>41.08</c:v>
                </c:pt>
                <c:pt idx="1055">
                  <c:v>41.1</c:v>
                </c:pt>
                <c:pt idx="1056">
                  <c:v>41.12</c:v>
                </c:pt>
                <c:pt idx="1057">
                  <c:v>41.14</c:v>
                </c:pt>
                <c:pt idx="1058">
                  <c:v>41.16</c:v>
                </c:pt>
                <c:pt idx="1059">
                  <c:v>41.18</c:v>
                </c:pt>
                <c:pt idx="1060">
                  <c:v>41.2</c:v>
                </c:pt>
                <c:pt idx="1061">
                  <c:v>41.22</c:v>
                </c:pt>
                <c:pt idx="1062">
                  <c:v>41.24</c:v>
                </c:pt>
                <c:pt idx="1063">
                  <c:v>41.26</c:v>
                </c:pt>
                <c:pt idx="1064">
                  <c:v>41.28</c:v>
                </c:pt>
                <c:pt idx="1065">
                  <c:v>41.3</c:v>
                </c:pt>
                <c:pt idx="1066">
                  <c:v>41.32</c:v>
                </c:pt>
                <c:pt idx="1067">
                  <c:v>41.34</c:v>
                </c:pt>
                <c:pt idx="1068">
                  <c:v>41.36</c:v>
                </c:pt>
                <c:pt idx="1069">
                  <c:v>41.38</c:v>
                </c:pt>
                <c:pt idx="1070">
                  <c:v>41.4</c:v>
                </c:pt>
                <c:pt idx="1071">
                  <c:v>41.42</c:v>
                </c:pt>
                <c:pt idx="1072">
                  <c:v>41.44</c:v>
                </c:pt>
                <c:pt idx="1073">
                  <c:v>41.46</c:v>
                </c:pt>
                <c:pt idx="1074">
                  <c:v>41.48</c:v>
                </c:pt>
                <c:pt idx="1075">
                  <c:v>41.5</c:v>
                </c:pt>
                <c:pt idx="1076">
                  <c:v>41.52</c:v>
                </c:pt>
                <c:pt idx="1077">
                  <c:v>41.54</c:v>
                </c:pt>
                <c:pt idx="1078">
                  <c:v>41.56</c:v>
                </c:pt>
                <c:pt idx="1079">
                  <c:v>41.58</c:v>
                </c:pt>
                <c:pt idx="1080">
                  <c:v>41.6</c:v>
                </c:pt>
                <c:pt idx="1081">
                  <c:v>41.62</c:v>
                </c:pt>
                <c:pt idx="1082">
                  <c:v>41.64</c:v>
                </c:pt>
                <c:pt idx="1083">
                  <c:v>41.66</c:v>
                </c:pt>
                <c:pt idx="1084">
                  <c:v>41.68</c:v>
                </c:pt>
                <c:pt idx="1085">
                  <c:v>41.7</c:v>
                </c:pt>
                <c:pt idx="1086">
                  <c:v>41.72</c:v>
                </c:pt>
                <c:pt idx="1087">
                  <c:v>41.74</c:v>
                </c:pt>
                <c:pt idx="1088">
                  <c:v>41.76</c:v>
                </c:pt>
                <c:pt idx="1089">
                  <c:v>41.78</c:v>
                </c:pt>
                <c:pt idx="1090">
                  <c:v>41.8</c:v>
                </c:pt>
                <c:pt idx="1091">
                  <c:v>41.82</c:v>
                </c:pt>
                <c:pt idx="1092">
                  <c:v>41.84</c:v>
                </c:pt>
                <c:pt idx="1093">
                  <c:v>41.86</c:v>
                </c:pt>
                <c:pt idx="1094">
                  <c:v>41.88</c:v>
                </c:pt>
                <c:pt idx="1095">
                  <c:v>41.9</c:v>
                </c:pt>
                <c:pt idx="1096">
                  <c:v>41.92</c:v>
                </c:pt>
                <c:pt idx="1097">
                  <c:v>41.94</c:v>
                </c:pt>
                <c:pt idx="1098">
                  <c:v>41.96</c:v>
                </c:pt>
                <c:pt idx="1099">
                  <c:v>41.98</c:v>
                </c:pt>
                <c:pt idx="1100">
                  <c:v>42</c:v>
                </c:pt>
                <c:pt idx="1101">
                  <c:v>42.02</c:v>
                </c:pt>
                <c:pt idx="1102">
                  <c:v>42.04</c:v>
                </c:pt>
                <c:pt idx="1103">
                  <c:v>42.06</c:v>
                </c:pt>
                <c:pt idx="1104">
                  <c:v>42.08</c:v>
                </c:pt>
                <c:pt idx="1105">
                  <c:v>42.1</c:v>
                </c:pt>
                <c:pt idx="1106">
                  <c:v>42.12</c:v>
                </c:pt>
                <c:pt idx="1107">
                  <c:v>42.14</c:v>
                </c:pt>
                <c:pt idx="1108">
                  <c:v>42.16</c:v>
                </c:pt>
                <c:pt idx="1109">
                  <c:v>42.18</c:v>
                </c:pt>
                <c:pt idx="1110">
                  <c:v>42.2</c:v>
                </c:pt>
                <c:pt idx="1111">
                  <c:v>42.22</c:v>
                </c:pt>
                <c:pt idx="1112">
                  <c:v>42.24</c:v>
                </c:pt>
                <c:pt idx="1113">
                  <c:v>42.26</c:v>
                </c:pt>
                <c:pt idx="1114">
                  <c:v>42.28</c:v>
                </c:pt>
                <c:pt idx="1115">
                  <c:v>42.3</c:v>
                </c:pt>
                <c:pt idx="1116">
                  <c:v>42.32</c:v>
                </c:pt>
                <c:pt idx="1117">
                  <c:v>42.34</c:v>
                </c:pt>
                <c:pt idx="1118">
                  <c:v>42.36</c:v>
                </c:pt>
                <c:pt idx="1119">
                  <c:v>42.38</c:v>
                </c:pt>
                <c:pt idx="1120">
                  <c:v>42.4</c:v>
                </c:pt>
                <c:pt idx="1121">
                  <c:v>42.42</c:v>
                </c:pt>
                <c:pt idx="1122">
                  <c:v>42.44</c:v>
                </c:pt>
                <c:pt idx="1123">
                  <c:v>42.46</c:v>
                </c:pt>
                <c:pt idx="1124">
                  <c:v>42.48</c:v>
                </c:pt>
                <c:pt idx="1125">
                  <c:v>42.5</c:v>
                </c:pt>
                <c:pt idx="1126">
                  <c:v>42.52</c:v>
                </c:pt>
                <c:pt idx="1127">
                  <c:v>42.54</c:v>
                </c:pt>
                <c:pt idx="1128">
                  <c:v>42.56</c:v>
                </c:pt>
                <c:pt idx="1129">
                  <c:v>42.58</c:v>
                </c:pt>
                <c:pt idx="1130">
                  <c:v>42.6</c:v>
                </c:pt>
                <c:pt idx="1131">
                  <c:v>42.62</c:v>
                </c:pt>
                <c:pt idx="1132">
                  <c:v>42.64</c:v>
                </c:pt>
                <c:pt idx="1133">
                  <c:v>42.66</c:v>
                </c:pt>
                <c:pt idx="1134">
                  <c:v>42.68</c:v>
                </c:pt>
                <c:pt idx="1135">
                  <c:v>42.7</c:v>
                </c:pt>
                <c:pt idx="1136">
                  <c:v>42.72</c:v>
                </c:pt>
                <c:pt idx="1137">
                  <c:v>42.74</c:v>
                </c:pt>
                <c:pt idx="1138">
                  <c:v>42.76</c:v>
                </c:pt>
                <c:pt idx="1139">
                  <c:v>42.78</c:v>
                </c:pt>
                <c:pt idx="1140">
                  <c:v>42.8</c:v>
                </c:pt>
                <c:pt idx="1141">
                  <c:v>42.82</c:v>
                </c:pt>
                <c:pt idx="1142">
                  <c:v>42.84</c:v>
                </c:pt>
                <c:pt idx="1143">
                  <c:v>42.86</c:v>
                </c:pt>
                <c:pt idx="1144">
                  <c:v>42.88</c:v>
                </c:pt>
                <c:pt idx="1145">
                  <c:v>42.9</c:v>
                </c:pt>
                <c:pt idx="1146">
                  <c:v>42.92</c:v>
                </c:pt>
                <c:pt idx="1147">
                  <c:v>42.94</c:v>
                </c:pt>
                <c:pt idx="1148">
                  <c:v>42.96</c:v>
                </c:pt>
                <c:pt idx="1149">
                  <c:v>42.98</c:v>
                </c:pt>
                <c:pt idx="1150">
                  <c:v>43</c:v>
                </c:pt>
                <c:pt idx="1151">
                  <c:v>43.02</c:v>
                </c:pt>
                <c:pt idx="1152">
                  <c:v>43.04</c:v>
                </c:pt>
                <c:pt idx="1153">
                  <c:v>43.06</c:v>
                </c:pt>
                <c:pt idx="1154">
                  <c:v>43.08</c:v>
                </c:pt>
                <c:pt idx="1155">
                  <c:v>43.1</c:v>
                </c:pt>
                <c:pt idx="1156">
                  <c:v>43.12</c:v>
                </c:pt>
                <c:pt idx="1157">
                  <c:v>43.14</c:v>
                </c:pt>
                <c:pt idx="1158">
                  <c:v>43.16</c:v>
                </c:pt>
                <c:pt idx="1159">
                  <c:v>43.18</c:v>
                </c:pt>
                <c:pt idx="1160">
                  <c:v>43.2</c:v>
                </c:pt>
                <c:pt idx="1161">
                  <c:v>43.22</c:v>
                </c:pt>
                <c:pt idx="1162">
                  <c:v>43.24</c:v>
                </c:pt>
                <c:pt idx="1163">
                  <c:v>43.26</c:v>
                </c:pt>
                <c:pt idx="1164">
                  <c:v>43.28</c:v>
                </c:pt>
                <c:pt idx="1165">
                  <c:v>43.3</c:v>
                </c:pt>
                <c:pt idx="1166">
                  <c:v>43.32</c:v>
                </c:pt>
                <c:pt idx="1167">
                  <c:v>43.34</c:v>
                </c:pt>
                <c:pt idx="1168">
                  <c:v>43.36</c:v>
                </c:pt>
                <c:pt idx="1169">
                  <c:v>43.38</c:v>
                </c:pt>
                <c:pt idx="1170">
                  <c:v>43.4</c:v>
                </c:pt>
                <c:pt idx="1171">
                  <c:v>43.42</c:v>
                </c:pt>
                <c:pt idx="1172">
                  <c:v>43.44</c:v>
                </c:pt>
                <c:pt idx="1173">
                  <c:v>43.46</c:v>
                </c:pt>
                <c:pt idx="1174">
                  <c:v>43.48</c:v>
                </c:pt>
                <c:pt idx="1175">
                  <c:v>43.5</c:v>
                </c:pt>
                <c:pt idx="1176">
                  <c:v>43.52</c:v>
                </c:pt>
                <c:pt idx="1177">
                  <c:v>43.54</c:v>
                </c:pt>
                <c:pt idx="1178">
                  <c:v>43.56</c:v>
                </c:pt>
                <c:pt idx="1179">
                  <c:v>43.58</c:v>
                </c:pt>
                <c:pt idx="1180">
                  <c:v>43.6</c:v>
                </c:pt>
                <c:pt idx="1181">
                  <c:v>43.62</c:v>
                </c:pt>
                <c:pt idx="1182">
                  <c:v>43.64</c:v>
                </c:pt>
                <c:pt idx="1183">
                  <c:v>43.66</c:v>
                </c:pt>
                <c:pt idx="1184">
                  <c:v>43.68</c:v>
                </c:pt>
                <c:pt idx="1185">
                  <c:v>43.7</c:v>
                </c:pt>
                <c:pt idx="1186">
                  <c:v>43.72</c:v>
                </c:pt>
                <c:pt idx="1187">
                  <c:v>43.74</c:v>
                </c:pt>
                <c:pt idx="1188">
                  <c:v>43.76</c:v>
                </c:pt>
                <c:pt idx="1189">
                  <c:v>43.78</c:v>
                </c:pt>
                <c:pt idx="1190">
                  <c:v>43.8</c:v>
                </c:pt>
                <c:pt idx="1191">
                  <c:v>43.82</c:v>
                </c:pt>
                <c:pt idx="1192">
                  <c:v>43.84</c:v>
                </c:pt>
                <c:pt idx="1193">
                  <c:v>43.86</c:v>
                </c:pt>
                <c:pt idx="1194">
                  <c:v>43.88</c:v>
                </c:pt>
                <c:pt idx="1195">
                  <c:v>43.9</c:v>
                </c:pt>
                <c:pt idx="1196">
                  <c:v>43.92</c:v>
                </c:pt>
                <c:pt idx="1197">
                  <c:v>43.94</c:v>
                </c:pt>
                <c:pt idx="1198">
                  <c:v>43.96</c:v>
                </c:pt>
                <c:pt idx="1199">
                  <c:v>43.98</c:v>
                </c:pt>
                <c:pt idx="1200">
                  <c:v>44</c:v>
                </c:pt>
                <c:pt idx="1201">
                  <c:v>44.02</c:v>
                </c:pt>
                <c:pt idx="1202">
                  <c:v>44.04</c:v>
                </c:pt>
                <c:pt idx="1203">
                  <c:v>44.06</c:v>
                </c:pt>
                <c:pt idx="1204">
                  <c:v>44.08</c:v>
                </c:pt>
                <c:pt idx="1205">
                  <c:v>44.1</c:v>
                </c:pt>
                <c:pt idx="1206">
                  <c:v>44.12</c:v>
                </c:pt>
                <c:pt idx="1207">
                  <c:v>44.14</c:v>
                </c:pt>
                <c:pt idx="1208">
                  <c:v>44.16</c:v>
                </c:pt>
                <c:pt idx="1209">
                  <c:v>44.18</c:v>
                </c:pt>
                <c:pt idx="1210">
                  <c:v>44.2</c:v>
                </c:pt>
                <c:pt idx="1211">
                  <c:v>44.22</c:v>
                </c:pt>
                <c:pt idx="1212">
                  <c:v>44.24</c:v>
                </c:pt>
                <c:pt idx="1213">
                  <c:v>44.26</c:v>
                </c:pt>
                <c:pt idx="1214">
                  <c:v>44.28</c:v>
                </c:pt>
                <c:pt idx="1215">
                  <c:v>44.3</c:v>
                </c:pt>
                <c:pt idx="1216">
                  <c:v>44.32</c:v>
                </c:pt>
                <c:pt idx="1217">
                  <c:v>44.34</c:v>
                </c:pt>
                <c:pt idx="1218">
                  <c:v>44.36</c:v>
                </c:pt>
                <c:pt idx="1219">
                  <c:v>44.38</c:v>
                </c:pt>
                <c:pt idx="1220">
                  <c:v>44.4</c:v>
                </c:pt>
                <c:pt idx="1221">
                  <c:v>44.42</c:v>
                </c:pt>
                <c:pt idx="1222">
                  <c:v>44.44</c:v>
                </c:pt>
                <c:pt idx="1223">
                  <c:v>44.46</c:v>
                </c:pt>
                <c:pt idx="1224">
                  <c:v>44.48</c:v>
                </c:pt>
                <c:pt idx="1225">
                  <c:v>44.5</c:v>
                </c:pt>
                <c:pt idx="1226">
                  <c:v>44.52</c:v>
                </c:pt>
                <c:pt idx="1227">
                  <c:v>44.54</c:v>
                </c:pt>
                <c:pt idx="1228">
                  <c:v>44.56</c:v>
                </c:pt>
                <c:pt idx="1229">
                  <c:v>44.58</c:v>
                </c:pt>
                <c:pt idx="1230">
                  <c:v>44.6</c:v>
                </c:pt>
                <c:pt idx="1231">
                  <c:v>44.62</c:v>
                </c:pt>
                <c:pt idx="1232">
                  <c:v>44.64</c:v>
                </c:pt>
                <c:pt idx="1233">
                  <c:v>44.66</c:v>
                </c:pt>
                <c:pt idx="1234">
                  <c:v>44.68</c:v>
                </c:pt>
                <c:pt idx="1235">
                  <c:v>44.7</c:v>
                </c:pt>
                <c:pt idx="1236">
                  <c:v>44.72</c:v>
                </c:pt>
                <c:pt idx="1237">
                  <c:v>44.74</c:v>
                </c:pt>
                <c:pt idx="1238">
                  <c:v>44.76</c:v>
                </c:pt>
                <c:pt idx="1239">
                  <c:v>44.78</c:v>
                </c:pt>
                <c:pt idx="1240">
                  <c:v>44.8</c:v>
                </c:pt>
                <c:pt idx="1241">
                  <c:v>44.82</c:v>
                </c:pt>
                <c:pt idx="1242">
                  <c:v>44.84</c:v>
                </c:pt>
                <c:pt idx="1243">
                  <c:v>44.86</c:v>
                </c:pt>
                <c:pt idx="1244">
                  <c:v>44.88</c:v>
                </c:pt>
                <c:pt idx="1245">
                  <c:v>44.9</c:v>
                </c:pt>
                <c:pt idx="1246">
                  <c:v>44.92</c:v>
                </c:pt>
                <c:pt idx="1247">
                  <c:v>44.94</c:v>
                </c:pt>
                <c:pt idx="1248">
                  <c:v>44.96</c:v>
                </c:pt>
                <c:pt idx="1249">
                  <c:v>44.98</c:v>
                </c:pt>
                <c:pt idx="1250">
                  <c:v>45</c:v>
                </c:pt>
                <c:pt idx="1251">
                  <c:v>45.02</c:v>
                </c:pt>
                <c:pt idx="1252">
                  <c:v>45.04</c:v>
                </c:pt>
                <c:pt idx="1253">
                  <c:v>45.06</c:v>
                </c:pt>
                <c:pt idx="1254">
                  <c:v>45.08</c:v>
                </c:pt>
                <c:pt idx="1255">
                  <c:v>45.1</c:v>
                </c:pt>
                <c:pt idx="1256">
                  <c:v>45.12</c:v>
                </c:pt>
                <c:pt idx="1257">
                  <c:v>45.14</c:v>
                </c:pt>
                <c:pt idx="1258">
                  <c:v>45.16</c:v>
                </c:pt>
                <c:pt idx="1259">
                  <c:v>45.18</c:v>
                </c:pt>
                <c:pt idx="1260">
                  <c:v>45.2</c:v>
                </c:pt>
                <c:pt idx="1261">
                  <c:v>45.22</c:v>
                </c:pt>
                <c:pt idx="1262">
                  <c:v>45.24</c:v>
                </c:pt>
                <c:pt idx="1263">
                  <c:v>45.26</c:v>
                </c:pt>
                <c:pt idx="1264">
                  <c:v>45.28</c:v>
                </c:pt>
                <c:pt idx="1265">
                  <c:v>45.3</c:v>
                </c:pt>
                <c:pt idx="1266">
                  <c:v>45.32</c:v>
                </c:pt>
                <c:pt idx="1267">
                  <c:v>45.34</c:v>
                </c:pt>
                <c:pt idx="1268">
                  <c:v>45.36</c:v>
                </c:pt>
                <c:pt idx="1269">
                  <c:v>45.38</c:v>
                </c:pt>
                <c:pt idx="1270">
                  <c:v>45.4</c:v>
                </c:pt>
                <c:pt idx="1271">
                  <c:v>45.42</c:v>
                </c:pt>
                <c:pt idx="1272">
                  <c:v>45.44</c:v>
                </c:pt>
                <c:pt idx="1273">
                  <c:v>45.46</c:v>
                </c:pt>
                <c:pt idx="1274">
                  <c:v>45.48</c:v>
                </c:pt>
                <c:pt idx="1275">
                  <c:v>45.5</c:v>
                </c:pt>
                <c:pt idx="1276">
                  <c:v>45.52</c:v>
                </c:pt>
                <c:pt idx="1277">
                  <c:v>45.54</c:v>
                </c:pt>
                <c:pt idx="1278">
                  <c:v>45.56</c:v>
                </c:pt>
                <c:pt idx="1279">
                  <c:v>45.58</c:v>
                </c:pt>
                <c:pt idx="1280">
                  <c:v>45.6</c:v>
                </c:pt>
                <c:pt idx="1281">
                  <c:v>45.62</c:v>
                </c:pt>
                <c:pt idx="1282">
                  <c:v>45.64</c:v>
                </c:pt>
                <c:pt idx="1283">
                  <c:v>45.66</c:v>
                </c:pt>
                <c:pt idx="1284">
                  <c:v>45.68</c:v>
                </c:pt>
                <c:pt idx="1285">
                  <c:v>45.7</c:v>
                </c:pt>
                <c:pt idx="1286">
                  <c:v>45.72</c:v>
                </c:pt>
                <c:pt idx="1287">
                  <c:v>45.74</c:v>
                </c:pt>
                <c:pt idx="1288">
                  <c:v>45.76</c:v>
                </c:pt>
                <c:pt idx="1289">
                  <c:v>45.78</c:v>
                </c:pt>
                <c:pt idx="1290">
                  <c:v>45.8</c:v>
                </c:pt>
                <c:pt idx="1291">
                  <c:v>45.82</c:v>
                </c:pt>
                <c:pt idx="1292">
                  <c:v>45.84</c:v>
                </c:pt>
                <c:pt idx="1293">
                  <c:v>45.86</c:v>
                </c:pt>
                <c:pt idx="1294">
                  <c:v>45.88</c:v>
                </c:pt>
                <c:pt idx="1295">
                  <c:v>45.9</c:v>
                </c:pt>
                <c:pt idx="1296">
                  <c:v>45.92</c:v>
                </c:pt>
                <c:pt idx="1297">
                  <c:v>45.94</c:v>
                </c:pt>
                <c:pt idx="1298">
                  <c:v>45.96</c:v>
                </c:pt>
                <c:pt idx="1299">
                  <c:v>45.98</c:v>
                </c:pt>
                <c:pt idx="1300">
                  <c:v>46</c:v>
                </c:pt>
                <c:pt idx="1301">
                  <c:v>46.02</c:v>
                </c:pt>
                <c:pt idx="1302">
                  <c:v>46.04</c:v>
                </c:pt>
                <c:pt idx="1303">
                  <c:v>46.06</c:v>
                </c:pt>
                <c:pt idx="1304">
                  <c:v>46.08</c:v>
                </c:pt>
                <c:pt idx="1305">
                  <c:v>46.1</c:v>
                </c:pt>
                <c:pt idx="1306">
                  <c:v>46.12</c:v>
                </c:pt>
                <c:pt idx="1307">
                  <c:v>46.14</c:v>
                </c:pt>
                <c:pt idx="1308">
                  <c:v>46.16</c:v>
                </c:pt>
                <c:pt idx="1309">
                  <c:v>46.18</c:v>
                </c:pt>
                <c:pt idx="1310">
                  <c:v>46.2</c:v>
                </c:pt>
                <c:pt idx="1311">
                  <c:v>46.22</c:v>
                </c:pt>
                <c:pt idx="1312">
                  <c:v>46.24</c:v>
                </c:pt>
                <c:pt idx="1313">
                  <c:v>46.26</c:v>
                </c:pt>
                <c:pt idx="1314">
                  <c:v>46.28</c:v>
                </c:pt>
                <c:pt idx="1315">
                  <c:v>46.3</c:v>
                </c:pt>
                <c:pt idx="1316">
                  <c:v>46.32</c:v>
                </c:pt>
                <c:pt idx="1317">
                  <c:v>46.34</c:v>
                </c:pt>
                <c:pt idx="1318">
                  <c:v>46.36</c:v>
                </c:pt>
                <c:pt idx="1319">
                  <c:v>46.38</c:v>
                </c:pt>
                <c:pt idx="1320">
                  <c:v>46.4</c:v>
                </c:pt>
                <c:pt idx="1321">
                  <c:v>46.42</c:v>
                </c:pt>
                <c:pt idx="1322">
                  <c:v>46.44</c:v>
                </c:pt>
                <c:pt idx="1323">
                  <c:v>46.46</c:v>
                </c:pt>
                <c:pt idx="1324">
                  <c:v>46.48</c:v>
                </c:pt>
                <c:pt idx="1325">
                  <c:v>46.5</c:v>
                </c:pt>
                <c:pt idx="1326">
                  <c:v>46.52</c:v>
                </c:pt>
                <c:pt idx="1327">
                  <c:v>46.54</c:v>
                </c:pt>
                <c:pt idx="1328">
                  <c:v>46.56</c:v>
                </c:pt>
                <c:pt idx="1329">
                  <c:v>46.58</c:v>
                </c:pt>
                <c:pt idx="1330">
                  <c:v>46.6</c:v>
                </c:pt>
                <c:pt idx="1331">
                  <c:v>46.62</c:v>
                </c:pt>
                <c:pt idx="1332">
                  <c:v>46.64</c:v>
                </c:pt>
                <c:pt idx="1333">
                  <c:v>46.66</c:v>
                </c:pt>
                <c:pt idx="1334">
                  <c:v>46.68</c:v>
                </c:pt>
                <c:pt idx="1335">
                  <c:v>46.7</c:v>
                </c:pt>
                <c:pt idx="1336">
                  <c:v>46.72</c:v>
                </c:pt>
                <c:pt idx="1337">
                  <c:v>46.74</c:v>
                </c:pt>
                <c:pt idx="1338">
                  <c:v>46.76</c:v>
                </c:pt>
                <c:pt idx="1339">
                  <c:v>46.78</c:v>
                </c:pt>
                <c:pt idx="1340">
                  <c:v>46.8</c:v>
                </c:pt>
                <c:pt idx="1341">
                  <c:v>46.82</c:v>
                </c:pt>
                <c:pt idx="1342">
                  <c:v>46.84</c:v>
                </c:pt>
                <c:pt idx="1343">
                  <c:v>46.86</c:v>
                </c:pt>
                <c:pt idx="1344">
                  <c:v>46.88</c:v>
                </c:pt>
                <c:pt idx="1345">
                  <c:v>46.9</c:v>
                </c:pt>
                <c:pt idx="1346">
                  <c:v>46.92</c:v>
                </c:pt>
                <c:pt idx="1347">
                  <c:v>46.94</c:v>
                </c:pt>
                <c:pt idx="1348">
                  <c:v>46.96</c:v>
                </c:pt>
                <c:pt idx="1349">
                  <c:v>46.98</c:v>
                </c:pt>
                <c:pt idx="1350">
                  <c:v>47</c:v>
                </c:pt>
                <c:pt idx="1351">
                  <c:v>47.02</c:v>
                </c:pt>
                <c:pt idx="1352">
                  <c:v>47.04</c:v>
                </c:pt>
                <c:pt idx="1353">
                  <c:v>47.06</c:v>
                </c:pt>
                <c:pt idx="1354">
                  <c:v>47.08</c:v>
                </c:pt>
                <c:pt idx="1355">
                  <c:v>47.1</c:v>
                </c:pt>
                <c:pt idx="1356">
                  <c:v>47.12</c:v>
                </c:pt>
                <c:pt idx="1357">
                  <c:v>47.14</c:v>
                </c:pt>
                <c:pt idx="1358">
                  <c:v>47.16</c:v>
                </c:pt>
                <c:pt idx="1359">
                  <c:v>47.18</c:v>
                </c:pt>
                <c:pt idx="1360">
                  <c:v>47.2</c:v>
                </c:pt>
                <c:pt idx="1361">
                  <c:v>47.22</c:v>
                </c:pt>
                <c:pt idx="1362">
                  <c:v>47.24</c:v>
                </c:pt>
                <c:pt idx="1363">
                  <c:v>47.26</c:v>
                </c:pt>
                <c:pt idx="1364">
                  <c:v>47.28</c:v>
                </c:pt>
                <c:pt idx="1365">
                  <c:v>47.3</c:v>
                </c:pt>
                <c:pt idx="1366">
                  <c:v>47.32</c:v>
                </c:pt>
                <c:pt idx="1367">
                  <c:v>47.34</c:v>
                </c:pt>
                <c:pt idx="1368">
                  <c:v>47.36</c:v>
                </c:pt>
                <c:pt idx="1369">
                  <c:v>47.38</c:v>
                </c:pt>
                <c:pt idx="1370">
                  <c:v>47.4</c:v>
                </c:pt>
                <c:pt idx="1371">
                  <c:v>47.42</c:v>
                </c:pt>
                <c:pt idx="1372">
                  <c:v>47.44</c:v>
                </c:pt>
                <c:pt idx="1373">
                  <c:v>47.46</c:v>
                </c:pt>
                <c:pt idx="1374">
                  <c:v>47.48</c:v>
                </c:pt>
                <c:pt idx="1375">
                  <c:v>47.5</c:v>
                </c:pt>
                <c:pt idx="1376">
                  <c:v>47.52</c:v>
                </c:pt>
                <c:pt idx="1377">
                  <c:v>47.54</c:v>
                </c:pt>
                <c:pt idx="1378">
                  <c:v>47.56</c:v>
                </c:pt>
                <c:pt idx="1379">
                  <c:v>47.58</c:v>
                </c:pt>
                <c:pt idx="1380">
                  <c:v>47.6</c:v>
                </c:pt>
                <c:pt idx="1381">
                  <c:v>47.62</c:v>
                </c:pt>
                <c:pt idx="1382">
                  <c:v>47.64</c:v>
                </c:pt>
                <c:pt idx="1383">
                  <c:v>47.66</c:v>
                </c:pt>
                <c:pt idx="1384">
                  <c:v>47.68</c:v>
                </c:pt>
                <c:pt idx="1385">
                  <c:v>47.7</c:v>
                </c:pt>
                <c:pt idx="1386">
                  <c:v>47.72</c:v>
                </c:pt>
                <c:pt idx="1387">
                  <c:v>47.74</c:v>
                </c:pt>
                <c:pt idx="1388">
                  <c:v>47.76</c:v>
                </c:pt>
                <c:pt idx="1389">
                  <c:v>47.78</c:v>
                </c:pt>
                <c:pt idx="1390">
                  <c:v>47.8</c:v>
                </c:pt>
                <c:pt idx="1391">
                  <c:v>47.82</c:v>
                </c:pt>
                <c:pt idx="1392">
                  <c:v>47.84</c:v>
                </c:pt>
                <c:pt idx="1393">
                  <c:v>47.86</c:v>
                </c:pt>
                <c:pt idx="1394">
                  <c:v>47.88</c:v>
                </c:pt>
                <c:pt idx="1395">
                  <c:v>47.9</c:v>
                </c:pt>
                <c:pt idx="1396">
                  <c:v>47.92</c:v>
                </c:pt>
                <c:pt idx="1397">
                  <c:v>47.94</c:v>
                </c:pt>
                <c:pt idx="1398">
                  <c:v>47.96</c:v>
                </c:pt>
                <c:pt idx="1399">
                  <c:v>47.98</c:v>
                </c:pt>
                <c:pt idx="1400">
                  <c:v>48</c:v>
                </c:pt>
                <c:pt idx="1401">
                  <c:v>48.02</c:v>
                </c:pt>
                <c:pt idx="1402">
                  <c:v>48.04</c:v>
                </c:pt>
                <c:pt idx="1403">
                  <c:v>48.06</c:v>
                </c:pt>
                <c:pt idx="1404">
                  <c:v>48.08</c:v>
                </c:pt>
                <c:pt idx="1405">
                  <c:v>48.1</c:v>
                </c:pt>
                <c:pt idx="1406">
                  <c:v>48.12</c:v>
                </c:pt>
                <c:pt idx="1407">
                  <c:v>48.14</c:v>
                </c:pt>
                <c:pt idx="1408">
                  <c:v>48.16</c:v>
                </c:pt>
                <c:pt idx="1409">
                  <c:v>48.18</c:v>
                </c:pt>
                <c:pt idx="1410">
                  <c:v>48.2</c:v>
                </c:pt>
                <c:pt idx="1411">
                  <c:v>48.22</c:v>
                </c:pt>
                <c:pt idx="1412">
                  <c:v>48.24</c:v>
                </c:pt>
                <c:pt idx="1413">
                  <c:v>48.26</c:v>
                </c:pt>
                <c:pt idx="1414">
                  <c:v>48.28</c:v>
                </c:pt>
                <c:pt idx="1415">
                  <c:v>48.3</c:v>
                </c:pt>
                <c:pt idx="1416">
                  <c:v>48.32</c:v>
                </c:pt>
                <c:pt idx="1417">
                  <c:v>48.34</c:v>
                </c:pt>
                <c:pt idx="1418">
                  <c:v>48.36</c:v>
                </c:pt>
                <c:pt idx="1419">
                  <c:v>48.38</c:v>
                </c:pt>
                <c:pt idx="1420">
                  <c:v>48.4</c:v>
                </c:pt>
                <c:pt idx="1421">
                  <c:v>48.42</c:v>
                </c:pt>
                <c:pt idx="1422">
                  <c:v>48.44</c:v>
                </c:pt>
                <c:pt idx="1423">
                  <c:v>48.46</c:v>
                </c:pt>
                <c:pt idx="1424">
                  <c:v>48.48</c:v>
                </c:pt>
                <c:pt idx="1425">
                  <c:v>48.5</c:v>
                </c:pt>
                <c:pt idx="1426">
                  <c:v>48.52</c:v>
                </c:pt>
                <c:pt idx="1427">
                  <c:v>48.54</c:v>
                </c:pt>
                <c:pt idx="1428">
                  <c:v>48.56</c:v>
                </c:pt>
                <c:pt idx="1429">
                  <c:v>48.58</c:v>
                </c:pt>
                <c:pt idx="1430">
                  <c:v>48.6</c:v>
                </c:pt>
                <c:pt idx="1431">
                  <c:v>48.62</c:v>
                </c:pt>
                <c:pt idx="1432">
                  <c:v>48.64</c:v>
                </c:pt>
                <c:pt idx="1433">
                  <c:v>48.66</c:v>
                </c:pt>
                <c:pt idx="1434">
                  <c:v>48.68</c:v>
                </c:pt>
                <c:pt idx="1435">
                  <c:v>48.7</c:v>
                </c:pt>
                <c:pt idx="1436">
                  <c:v>48.72</c:v>
                </c:pt>
                <c:pt idx="1437">
                  <c:v>48.74</c:v>
                </c:pt>
                <c:pt idx="1438">
                  <c:v>48.76</c:v>
                </c:pt>
                <c:pt idx="1439">
                  <c:v>48.78</c:v>
                </c:pt>
                <c:pt idx="1440">
                  <c:v>48.8</c:v>
                </c:pt>
                <c:pt idx="1441">
                  <c:v>48.82</c:v>
                </c:pt>
                <c:pt idx="1442">
                  <c:v>48.84</c:v>
                </c:pt>
                <c:pt idx="1443">
                  <c:v>48.86</c:v>
                </c:pt>
                <c:pt idx="1444">
                  <c:v>48.88</c:v>
                </c:pt>
                <c:pt idx="1445">
                  <c:v>48.9</c:v>
                </c:pt>
                <c:pt idx="1446">
                  <c:v>48.92</c:v>
                </c:pt>
                <c:pt idx="1447">
                  <c:v>48.94</c:v>
                </c:pt>
                <c:pt idx="1448">
                  <c:v>48.96</c:v>
                </c:pt>
                <c:pt idx="1449">
                  <c:v>48.98</c:v>
                </c:pt>
                <c:pt idx="1450">
                  <c:v>49</c:v>
                </c:pt>
                <c:pt idx="1451">
                  <c:v>49.02</c:v>
                </c:pt>
                <c:pt idx="1452">
                  <c:v>49.04</c:v>
                </c:pt>
                <c:pt idx="1453">
                  <c:v>49.06</c:v>
                </c:pt>
                <c:pt idx="1454">
                  <c:v>49.08</c:v>
                </c:pt>
                <c:pt idx="1455">
                  <c:v>49.1</c:v>
                </c:pt>
                <c:pt idx="1456">
                  <c:v>49.12</c:v>
                </c:pt>
                <c:pt idx="1457">
                  <c:v>49.14</c:v>
                </c:pt>
                <c:pt idx="1458">
                  <c:v>49.16</c:v>
                </c:pt>
                <c:pt idx="1459">
                  <c:v>49.18</c:v>
                </c:pt>
                <c:pt idx="1460">
                  <c:v>49.2</c:v>
                </c:pt>
                <c:pt idx="1461">
                  <c:v>49.22</c:v>
                </c:pt>
                <c:pt idx="1462">
                  <c:v>49.24</c:v>
                </c:pt>
                <c:pt idx="1463">
                  <c:v>49.26</c:v>
                </c:pt>
                <c:pt idx="1464">
                  <c:v>49.28</c:v>
                </c:pt>
                <c:pt idx="1465">
                  <c:v>49.3</c:v>
                </c:pt>
                <c:pt idx="1466">
                  <c:v>49.32</c:v>
                </c:pt>
                <c:pt idx="1467">
                  <c:v>49.34</c:v>
                </c:pt>
                <c:pt idx="1468">
                  <c:v>49.36</c:v>
                </c:pt>
                <c:pt idx="1469">
                  <c:v>49.38</c:v>
                </c:pt>
                <c:pt idx="1470">
                  <c:v>49.4</c:v>
                </c:pt>
                <c:pt idx="1471">
                  <c:v>49.42</c:v>
                </c:pt>
                <c:pt idx="1472">
                  <c:v>49.44</c:v>
                </c:pt>
                <c:pt idx="1473">
                  <c:v>49.46</c:v>
                </c:pt>
                <c:pt idx="1474">
                  <c:v>49.48</c:v>
                </c:pt>
                <c:pt idx="1475">
                  <c:v>49.5</c:v>
                </c:pt>
                <c:pt idx="1476">
                  <c:v>49.52</c:v>
                </c:pt>
                <c:pt idx="1477">
                  <c:v>49.54</c:v>
                </c:pt>
                <c:pt idx="1478">
                  <c:v>49.56</c:v>
                </c:pt>
                <c:pt idx="1479">
                  <c:v>49.58</c:v>
                </c:pt>
                <c:pt idx="1480">
                  <c:v>49.6</c:v>
                </c:pt>
                <c:pt idx="1481">
                  <c:v>49.62</c:v>
                </c:pt>
                <c:pt idx="1482">
                  <c:v>49.64</c:v>
                </c:pt>
                <c:pt idx="1483">
                  <c:v>49.66</c:v>
                </c:pt>
                <c:pt idx="1484">
                  <c:v>49.68</c:v>
                </c:pt>
                <c:pt idx="1485">
                  <c:v>49.7</c:v>
                </c:pt>
                <c:pt idx="1486">
                  <c:v>49.72</c:v>
                </c:pt>
                <c:pt idx="1487">
                  <c:v>49.74</c:v>
                </c:pt>
                <c:pt idx="1488">
                  <c:v>49.76</c:v>
                </c:pt>
                <c:pt idx="1489">
                  <c:v>49.78</c:v>
                </c:pt>
                <c:pt idx="1490">
                  <c:v>49.8</c:v>
                </c:pt>
                <c:pt idx="1491">
                  <c:v>49.82</c:v>
                </c:pt>
                <c:pt idx="1492">
                  <c:v>49.84</c:v>
                </c:pt>
                <c:pt idx="1493">
                  <c:v>49.86</c:v>
                </c:pt>
                <c:pt idx="1494">
                  <c:v>49.88</c:v>
                </c:pt>
                <c:pt idx="1495">
                  <c:v>49.9</c:v>
                </c:pt>
                <c:pt idx="1496">
                  <c:v>49.92</c:v>
                </c:pt>
                <c:pt idx="1497">
                  <c:v>49.94</c:v>
                </c:pt>
                <c:pt idx="1498">
                  <c:v>49.96</c:v>
                </c:pt>
                <c:pt idx="1499">
                  <c:v>49.98</c:v>
                </c:pt>
                <c:pt idx="1500">
                  <c:v>50</c:v>
                </c:pt>
                <c:pt idx="1501">
                  <c:v>50.02</c:v>
                </c:pt>
                <c:pt idx="1502">
                  <c:v>50.04</c:v>
                </c:pt>
                <c:pt idx="1503">
                  <c:v>50.06</c:v>
                </c:pt>
                <c:pt idx="1504">
                  <c:v>50.08</c:v>
                </c:pt>
                <c:pt idx="1505">
                  <c:v>50.1</c:v>
                </c:pt>
                <c:pt idx="1506">
                  <c:v>50.12</c:v>
                </c:pt>
                <c:pt idx="1507">
                  <c:v>50.14</c:v>
                </c:pt>
                <c:pt idx="1508">
                  <c:v>50.16</c:v>
                </c:pt>
                <c:pt idx="1509">
                  <c:v>50.18</c:v>
                </c:pt>
                <c:pt idx="1510">
                  <c:v>50.2</c:v>
                </c:pt>
                <c:pt idx="1511">
                  <c:v>50.22</c:v>
                </c:pt>
                <c:pt idx="1512">
                  <c:v>50.24</c:v>
                </c:pt>
                <c:pt idx="1513">
                  <c:v>50.26</c:v>
                </c:pt>
                <c:pt idx="1514">
                  <c:v>50.28</c:v>
                </c:pt>
                <c:pt idx="1515">
                  <c:v>50.3</c:v>
                </c:pt>
                <c:pt idx="1516">
                  <c:v>50.32</c:v>
                </c:pt>
                <c:pt idx="1517">
                  <c:v>50.34</c:v>
                </c:pt>
                <c:pt idx="1518">
                  <c:v>50.36</c:v>
                </c:pt>
                <c:pt idx="1519">
                  <c:v>50.38</c:v>
                </c:pt>
                <c:pt idx="1520">
                  <c:v>50.4</c:v>
                </c:pt>
                <c:pt idx="1521">
                  <c:v>50.42</c:v>
                </c:pt>
                <c:pt idx="1522">
                  <c:v>50.44</c:v>
                </c:pt>
                <c:pt idx="1523">
                  <c:v>50.46</c:v>
                </c:pt>
                <c:pt idx="1524">
                  <c:v>50.48</c:v>
                </c:pt>
                <c:pt idx="1525">
                  <c:v>50.5</c:v>
                </c:pt>
                <c:pt idx="1526">
                  <c:v>50.52</c:v>
                </c:pt>
                <c:pt idx="1527">
                  <c:v>50.54</c:v>
                </c:pt>
                <c:pt idx="1528">
                  <c:v>50.56</c:v>
                </c:pt>
                <c:pt idx="1529">
                  <c:v>50.58</c:v>
                </c:pt>
                <c:pt idx="1530">
                  <c:v>50.6</c:v>
                </c:pt>
                <c:pt idx="1531">
                  <c:v>50.62</c:v>
                </c:pt>
                <c:pt idx="1532">
                  <c:v>50.64</c:v>
                </c:pt>
                <c:pt idx="1533">
                  <c:v>50.66</c:v>
                </c:pt>
                <c:pt idx="1534">
                  <c:v>50.68</c:v>
                </c:pt>
                <c:pt idx="1535">
                  <c:v>50.7</c:v>
                </c:pt>
                <c:pt idx="1536">
                  <c:v>50.72</c:v>
                </c:pt>
                <c:pt idx="1537">
                  <c:v>50.74</c:v>
                </c:pt>
                <c:pt idx="1538">
                  <c:v>50.76</c:v>
                </c:pt>
                <c:pt idx="1539">
                  <c:v>50.78</c:v>
                </c:pt>
                <c:pt idx="1540">
                  <c:v>50.8</c:v>
                </c:pt>
                <c:pt idx="1541">
                  <c:v>50.82</c:v>
                </c:pt>
                <c:pt idx="1542">
                  <c:v>50.84</c:v>
                </c:pt>
                <c:pt idx="1543">
                  <c:v>50.86</c:v>
                </c:pt>
                <c:pt idx="1544">
                  <c:v>50.88</c:v>
                </c:pt>
                <c:pt idx="1545">
                  <c:v>50.9</c:v>
                </c:pt>
                <c:pt idx="1546">
                  <c:v>50.92</c:v>
                </c:pt>
                <c:pt idx="1547">
                  <c:v>50.94</c:v>
                </c:pt>
                <c:pt idx="1548">
                  <c:v>50.96</c:v>
                </c:pt>
                <c:pt idx="1549">
                  <c:v>50.98</c:v>
                </c:pt>
                <c:pt idx="1550">
                  <c:v>51</c:v>
                </c:pt>
                <c:pt idx="1551">
                  <c:v>51.02</c:v>
                </c:pt>
                <c:pt idx="1552">
                  <c:v>51.04</c:v>
                </c:pt>
                <c:pt idx="1553">
                  <c:v>51.06</c:v>
                </c:pt>
                <c:pt idx="1554">
                  <c:v>51.08</c:v>
                </c:pt>
                <c:pt idx="1555">
                  <c:v>51.1</c:v>
                </c:pt>
                <c:pt idx="1556">
                  <c:v>51.12</c:v>
                </c:pt>
                <c:pt idx="1557">
                  <c:v>51.14</c:v>
                </c:pt>
                <c:pt idx="1558">
                  <c:v>51.16</c:v>
                </c:pt>
                <c:pt idx="1559">
                  <c:v>51.18</c:v>
                </c:pt>
                <c:pt idx="1560">
                  <c:v>51.2</c:v>
                </c:pt>
                <c:pt idx="1561">
                  <c:v>51.22</c:v>
                </c:pt>
                <c:pt idx="1562">
                  <c:v>51.24</c:v>
                </c:pt>
                <c:pt idx="1563">
                  <c:v>51.26</c:v>
                </c:pt>
                <c:pt idx="1564">
                  <c:v>51.28</c:v>
                </c:pt>
                <c:pt idx="1565">
                  <c:v>51.3</c:v>
                </c:pt>
                <c:pt idx="1566">
                  <c:v>51.32</c:v>
                </c:pt>
                <c:pt idx="1567">
                  <c:v>51.34</c:v>
                </c:pt>
                <c:pt idx="1568">
                  <c:v>51.36</c:v>
                </c:pt>
                <c:pt idx="1569">
                  <c:v>51.38</c:v>
                </c:pt>
                <c:pt idx="1570">
                  <c:v>51.4</c:v>
                </c:pt>
                <c:pt idx="1571">
                  <c:v>51.42</c:v>
                </c:pt>
                <c:pt idx="1572">
                  <c:v>51.44</c:v>
                </c:pt>
                <c:pt idx="1573">
                  <c:v>51.46</c:v>
                </c:pt>
                <c:pt idx="1574">
                  <c:v>51.48</c:v>
                </c:pt>
                <c:pt idx="1575">
                  <c:v>51.5</c:v>
                </c:pt>
                <c:pt idx="1576">
                  <c:v>51.52</c:v>
                </c:pt>
                <c:pt idx="1577">
                  <c:v>51.54</c:v>
                </c:pt>
                <c:pt idx="1578">
                  <c:v>51.56</c:v>
                </c:pt>
                <c:pt idx="1579">
                  <c:v>51.58</c:v>
                </c:pt>
                <c:pt idx="1580">
                  <c:v>51.6</c:v>
                </c:pt>
                <c:pt idx="1581">
                  <c:v>51.62</c:v>
                </c:pt>
                <c:pt idx="1582">
                  <c:v>51.64</c:v>
                </c:pt>
                <c:pt idx="1583">
                  <c:v>51.66</c:v>
                </c:pt>
                <c:pt idx="1584">
                  <c:v>51.68</c:v>
                </c:pt>
                <c:pt idx="1585">
                  <c:v>51.7</c:v>
                </c:pt>
                <c:pt idx="1586">
                  <c:v>51.72</c:v>
                </c:pt>
                <c:pt idx="1587">
                  <c:v>51.74</c:v>
                </c:pt>
                <c:pt idx="1588">
                  <c:v>51.76</c:v>
                </c:pt>
                <c:pt idx="1589">
                  <c:v>51.78</c:v>
                </c:pt>
                <c:pt idx="1590">
                  <c:v>51.8</c:v>
                </c:pt>
                <c:pt idx="1591">
                  <c:v>51.82</c:v>
                </c:pt>
                <c:pt idx="1592">
                  <c:v>51.84</c:v>
                </c:pt>
                <c:pt idx="1593">
                  <c:v>51.86</c:v>
                </c:pt>
                <c:pt idx="1594">
                  <c:v>51.88</c:v>
                </c:pt>
                <c:pt idx="1595">
                  <c:v>51.9</c:v>
                </c:pt>
                <c:pt idx="1596">
                  <c:v>51.92</c:v>
                </c:pt>
                <c:pt idx="1597">
                  <c:v>51.94</c:v>
                </c:pt>
                <c:pt idx="1598">
                  <c:v>51.96</c:v>
                </c:pt>
                <c:pt idx="1599">
                  <c:v>51.98</c:v>
                </c:pt>
                <c:pt idx="1600">
                  <c:v>52</c:v>
                </c:pt>
                <c:pt idx="1601">
                  <c:v>52.02</c:v>
                </c:pt>
                <c:pt idx="1602">
                  <c:v>52.04</c:v>
                </c:pt>
                <c:pt idx="1603">
                  <c:v>52.06</c:v>
                </c:pt>
                <c:pt idx="1604">
                  <c:v>52.08</c:v>
                </c:pt>
                <c:pt idx="1605">
                  <c:v>52.1</c:v>
                </c:pt>
                <c:pt idx="1606">
                  <c:v>52.12</c:v>
                </c:pt>
                <c:pt idx="1607">
                  <c:v>52.14</c:v>
                </c:pt>
                <c:pt idx="1608">
                  <c:v>52.16</c:v>
                </c:pt>
                <c:pt idx="1609">
                  <c:v>52.18</c:v>
                </c:pt>
                <c:pt idx="1610">
                  <c:v>52.2</c:v>
                </c:pt>
                <c:pt idx="1611">
                  <c:v>52.22</c:v>
                </c:pt>
                <c:pt idx="1612">
                  <c:v>52.24</c:v>
                </c:pt>
                <c:pt idx="1613">
                  <c:v>52.26</c:v>
                </c:pt>
                <c:pt idx="1614">
                  <c:v>52.28</c:v>
                </c:pt>
                <c:pt idx="1615">
                  <c:v>52.3</c:v>
                </c:pt>
                <c:pt idx="1616">
                  <c:v>52.32</c:v>
                </c:pt>
                <c:pt idx="1617">
                  <c:v>52.34</c:v>
                </c:pt>
                <c:pt idx="1618">
                  <c:v>52.36</c:v>
                </c:pt>
                <c:pt idx="1619">
                  <c:v>52.38</c:v>
                </c:pt>
                <c:pt idx="1620">
                  <c:v>52.4</c:v>
                </c:pt>
                <c:pt idx="1621">
                  <c:v>52.42</c:v>
                </c:pt>
                <c:pt idx="1622">
                  <c:v>52.44</c:v>
                </c:pt>
                <c:pt idx="1623">
                  <c:v>52.46</c:v>
                </c:pt>
                <c:pt idx="1624">
                  <c:v>52.48</c:v>
                </c:pt>
                <c:pt idx="1625">
                  <c:v>52.5</c:v>
                </c:pt>
                <c:pt idx="1626">
                  <c:v>52.52</c:v>
                </c:pt>
                <c:pt idx="1627">
                  <c:v>52.54</c:v>
                </c:pt>
                <c:pt idx="1628">
                  <c:v>52.56</c:v>
                </c:pt>
                <c:pt idx="1629">
                  <c:v>52.58</c:v>
                </c:pt>
                <c:pt idx="1630">
                  <c:v>52.6</c:v>
                </c:pt>
                <c:pt idx="1631">
                  <c:v>52.62</c:v>
                </c:pt>
                <c:pt idx="1632">
                  <c:v>52.64</c:v>
                </c:pt>
                <c:pt idx="1633">
                  <c:v>52.66</c:v>
                </c:pt>
                <c:pt idx="1634">
                  <c:v>52.68</c:v>
                </c:pt>
                <c:pt idx="1635">
                  <c:v>52.7</c:v>
                </c:pt>
                <c:pt idx="1636">
                  <c:v>52.72</c:v>
                </c:pt>
                <c:pt idx="1637">
                  <c:v>52.74</c:v>
                </c:pt>
                <c:pt idx="1638">
                  <c:v>52.76</c:v>
                </c:pt>
                <c:pt idx="1639">
                  <c:v>52.78</c:v>
                </c:pt>
                <c:pt idx="1640">
                  <c:v>52.8</c:v>
                </c:pt>
                <c:pt idx="1641">
                  <c:v>52.82</c:v>
                </c:pt>
                <c:pt idx="1642">
                  <c:v>52.84</c:v>
                </c:pt>
                <c:pt idx="1643">
                  <c:v>52.86</c:v>
                </c:pt>
                <c:pt idx="1644">
                  <c:v>52.88</c:v>
                </c:pt>
                <c:pt idx="1645">
                  <c:v>52.9</c:v>
                </c:pt>
                <c:pt idx="1646">
                  <c:v>52.92</c:v>
                </c:pt>
                <c:pt idx="1647">
                  <c:v>52.94</c:v>
                </c:pt>
                <c:pt idx="1648">
                  <c:v>52.96</c:v>
                </c:pt>
                <c:pt idx="1649">
                  <c:v>52.98</c:v>
                </c:pt>
                <c:pt idx="1650">
                  <c:v>53</c:v>
                </c:pt>
                <c:pt idx="1651">
                  <c:v>53.02</c:v>
                </c:pt>
                <c:pt idx="1652">
                  <c:v>53.04</c:v>
                </c:pt>
                <c:pt idx="1653">
                  <c:v>53.06</c:v>
                </c:pt>
                <c:pt idx="1654">
                  <c:v>53.08</c:v>
                </c:pt>
                <c:pt idx="1655">
                  <c:v>53.1</c:v>
                </c:pt>
                <c:pt idx="1656">
                  <c:v>53.12</c:v>
                </c:pt>
                <c:pt idx="1657">
                  <c:v>53.14</c:v>
                </c:pt>
                <c:pt idx="1658">
                  <c:v>53.16</c:v>
                </c:pt>
                <c:pt idx="1659">
                  <c:v>53.18</c:v>
                </c:pt>
                <c:pt idx="1660">
                  <c:v>53.2</c:v>
                </c:pt>
                <c:pt idx="1661">
                  <c:v>53.22</c:v>
                </c:pt>
                <c:pt idx="1662">
                  <c:v>53.24</c:v>
                </c:pt>
                <c:pt idx="1663">
                  <c:v>53.26</c:v>
                </c:pt>
                <c:pt idx="1664">
                  <c:v>53.28</c:v>
                </c:pt>
                <c:pt idx="1665">
                  <c:v>53.3</c:v>
                </c:pt>
                <c:pt idx="1666">
                  <c:v>53.32</c:v>
                </c:pt>
                <c:pt idx="1667">
                  <c:v>53.34</c:v>
                </c:pt>
                <c:pt idx="1668">
                  <c:v>53.36</c:v>
                </c:pt>
                <c:pt idx="1669">
                  <c:v>53.38</c:v>
                </c:pt>
                <c:pt idx="1670">
                  <c:v>53.4</c:v>
                </c:pt>
                <c:pt idx="1671">
                  <c:v>53.42</c:v>
                </c:pt>
                <c:pt idx="1672">
                  <c:v>53.44</c:v>
                </c:pt>
                <c:pt idx="1673">
                  <c:v>53.46</c:v>
                </c:pt>
                <c:pt idx="1674">
                  <c:v>53.48</c:v>
                </c:pt>
                <c:pt idx="1675">
                  <c:v>53.5</c:v>
                </c:pt>
                <c:pt idx="1676">
                  <c:v>53.52</c:v>
                </c:pt>
                <c:pt idx="1677">
                  <c:v>53.54</c:v>
                </c:pt>
                <c:pt idx="1678">
                  <c:v>53.56</c:v>
                </c:pt>
                <c:pt idx="1679">
                  <c:v>53.58</c:v>
                </c:pt>
                <c:pt idx="1680">
                  <c:v>53.6</c:v>
                </c:pt>
                <c:pt idx="1681">
                  <c:v>53.62</c:v>
                </c:pt>
                <c:pt idx="1682">
                  <c:v>53.64</c:v>
                </c:pt>
                <c:pt idx="1683">
                  <c:v>53.66</c:v>
                </c:pt>
                <c:pt idx="1684">
                  <c:v>53.68</c:v>
                </c:pt>
                <c:pt idx="1685">
                  <c:v>53.7</c:v>
                </c:pt>
                <c:pt idx="1686">
                  <c:v>53.72</c:v>
                </c:pt>
                <c:pt idx="1687">
                  <c:v>53.74</c:v>
                </c:pt>
                <c:pt idx="1688">
                  <c:v>53.76</c:v>
                </c:pt>
                <c:pt idx="1689">
                  <c:v>53.78</c:v>
                </c:pt>
                <c:pt idx="1690">
                  <c:v>53.8</c:v>
                </c:pt>
                <c:pt idx="1691">
                  <c:v>53.82</c:v>
                </c:pt>
                <c:pt idx="1692">
                  <c:v>53.84</c:v>
                </c:pt>
                <c:pt idx="1693">
                  <c:v>53.86</c:v>
                </c:pt>
                <c:pt idx="1694">
                  <c:v>53.88</c:v>
                </c:pt>
                <c:pt idx="1695">
                  <c:v>53.9</c:v>
                </c:pt>
                <c:pt idx="1696">
                  <c:v>53.92</c:v>
                </c:pt>
                <c:pt idx="1697">
                  <c:v>53.94</c:v>
                </c:pt>
                <c:pt idx="1698">
                  <c:v>53.96</c:v>
                </c:pt>
                <c:pt idx="1699">
                  <c:v>53.98</c:v>
                </c:pt>
                <c:pt idx="1700">
                  <c:v>54</c:v>
                </c:pt>
                <c:pt idx="1701">
                  <c:v>54.02</c:v>
                </c:pt>
                <c:pt idx="1702">
                  <c:v>54.04</c:v>
                </c:pt>
                <c:pt idx="1703">
                  <c:v>54.06</c:v>
                </c:pt>
                <c:pt idx="1704">
                  <c:v>54.08</c:v>
                </c:pt>
                <c:pt idx="1705">
                  <c:v>54.1</c:v>
                </c:pt>
                <c:pt idx="1706">
                  <c:v>54.12</c:v>
                </c:pt>
                <c:pt idx="1707">
                  <c:v>54.14</c:v>
                </c:pt>
                <c:pt idx="1708">
                  <c:v>54.16</c:v>
                </c:pt>
                <c:pt idx="1709">
                  <c:v>54.18</c:v>
                </c:pt>
                <c:pt idx="1710">
                  <c:v>54.2</c:v>
                </c:pt>
                <c:pt idx="1711">
                  <c:v>54.22</c:v>
                </c:pt>
                <c:pt idx="1712">
                  <c:v>54.24</c:v>
                </c:pt>
                <c:pt idx="1713">
                  <c:v>54.26</c:v>
                </c:pt>
                <c:pt idx="1714">
                  <c:v>54.28</c:v>
                </c:pt>
                <c:pt idx="1715">
                  <c:v>54.3</c:v>
                </c:pt>
                <c:pt idx="1716">
                  <c:v>54.32</c:v>
                </c:pt>
                <c:pt idx="1717">
                  <c:v>54.34</c:v>
                </c:pt>
                <c:pt idx="1718">
                  <c:v>54.36</c:v>
                </c:pt>
                <c:pt idx="1719">
                  <c:v>54.38</c:v>
                </c:pt>
                <c:pt idx="1720">
                  <c:v>54.4</c:v>
                </c:pt>
                <c:pt idx="1721">
                  <c:v>54.42</c:v>
                </c:pt>
                <c:pt idx="1722">
                  <c:v>54.44</c:v>
                </c:pt>
                <c:pt idx="1723">
                  <c:v>54.46</c:v>
                </c:pt>
                <c:pt idx="1724">
                  <c:v>54.48</c:v>
                </c:pt>
                <c:pt idx="1725">
                  <c:v>54.5</c:v>
                </c:pt>
                <c:pt idx="1726">
                  <c:v>54.52</c:v>
                </c:pt>
                <c:pt idx="1727">
                  <c:v>54.54</c:v>
                </c:pt>
                <c:pt idx="1728">
                  <c:v>54.56</c:v>
                </c:pt>
                <c:pt idx="1729">
                  <c:v>54.58</c:v>
                </c:pt>
                <c:pt idx="1730">
                  <c:v>54.6</c:v>
                </c:pt>
                <c:pt idx="1731">
                  <c:v>54.62</c:v>
                </c:pt>
                <c:pt idx="1732">
                  <c:v>54.64</c:v>
                </c:pt>
                <c:pt idx="1733">
                  <c:v>54.66</c:v>
                </c:pt>
                <c:pt idx="1734">
                  <c:v>54.68</c:v>
                </c:pt>
                <c:pt idx="1735">
                  <c:v>54.7</c:v>
                </c:pt>
                <c:pt idx="1736">
                  <c:v>54.72</c:v>
                </c:pt>
                <c:pt idx="1737">
                  <c:v>54.74</c:v>
                </c:pt>
                <c:pt idx="1738">
                  <c:v>54.76</c:v>
                </c:pt>
                <c:pt idx="1739">
                  <c:v>54.78</c:v>
                </c:pt>
                <c:pt idx="1740">
                  <c:v>54.8</c:v>
                </c:pt>
                <c:pt idx="1741">
                  <c:v>54.82</c:v>
                </c:pt>
                <c:pt idx="1742">
                  <c:v>54.84</c:v>
                </c:pt>
                <c:pt idx="1743">
                  <c:v>54.86</c:v>
                </c:pt>
                <c:pt idx="1744">
                  <c:v>54.88</c:v>
                </c:pt>
                <c:pt idx="1745">
                  <c:v>54.9</c:v>
                </c:pt>
                <c:pt idx="1746">
                  <c:v>54.92</c:v>
                </c:pt>
                <c:pt idx="1747">
                  <c:v>54.94</c:v>
                </c:pt>
                <c:pt idx="1748">
                  <c:v>54.96</c:v>
                </c:pt>
                <c:pt idx="1749">
                  <c:v>54.98</c:v>
                </c:pt>
                <c:pt idx="1750">
                  <c:v>55</c:v>
                </c:pt>
                <c:pt idx="1751">
                  <c:v>55.02</c:v>
                </c:pt>
                <c:pt idx="1752">
                  <c:v>55.04</c:v>
                </c:pt>
                <c:pt idx="1753">
                  <c:v>55.06</c:v>
                </c:pt>
                <c:pt idx="1754">
                  <c:v>55.08</c:v>
                </c:pt>
                <c:pt idx="1755">
                  <c:v>55.1</c:v>
                </c:pt>
                <c:pt idx="1756">
                  <c:v>55.12</c:v>
                </c:pt>
                <c:pt idx="1757">
                  <c:v>55.14</c:v>
                </c:pt>
                <c:pt idx="1758">
                  <c:v>55.16</c:v>
                </c:pt>
                <c:pt idx="1759">
                  <c:v>55.18</c:v>
                </c:pt>
                <c:pt idx="1760">
                  <c:v>55.2</c:v>
                </c:pt>
                <c:pt idx="1761">
                  <c:v>55.22</c:v>
                </c:pt>
                <c:pt idx="1762">
                  <c:v>55.24</c:v>
                </c:pt>
                <c:pt idx="1763">
                  <c:v>55.26</c:v>
                </c:pt>
                <c:pt idx="1764">
                  <c:v>55.28</c:v>
                </c:pt>
                <c:pt idx="1765">
                  <c:v>55.3</c:v>
                </c:pt>
                <c:pt idx="1766">
                  <c:v>55.32</c:v>
                </c:pt>
                <c:pt idx="1767">
                  <c:v>55.34</c:v>
                </c:pt>
                <c:pt idx="1768">
                  <c:v>55.36</c:v>
                </c:pt>
                <c:pt idx="1769">
                  <c:v>55.38</c:v>
                </c:pt>
                <c:pt idx="1770">
                  <c:v>55.4</c:v>
                </c:pt>
                <c:pt idx="1771">
                  <c:v>55.42</c:v>
                </c:pt>
                <c:pt idx="1772">
                  <c:v>55.44</c:v>
                </c:pt>
                <c:pt idx="1773">
                  <c:v>55.46</c:v>
                </c:pt>
                <c:pt idx="1774">
                  <c:v>55.48</c:v>
                </c:pt>
                <c:pt idx="1775">
                  <c:v>55.5</c:v>
                </c:pt>
                <c:pt idx="1776">
                  <c:v>55.52</c:v>
                </c:pt>
                <c:pt idx="1777">
                  <c:v>55.54</c:v>
                </c:pt>
                <c:pt idx="1778">
                  <c:v>55.56</c:v>
                </c:pt>
                <c:pt idx="1779">
                  <c:v>55.58</c:v>
                </c:pt>
                <c:pt idx="1780">
                  <c:v>55.6</c:v>
                </c:pt>
                <c:pt idx="1781">
                  <c:v>55.62</c:v>
                </c:pt>
                <c:pt idx="1782">
                  <c:v>55.64</c:v>
                </c:pt>
                <c:pt idx="1783">
                  <c:v>55.66</c:v>
                </c:pt>
                <c:pt idx="1784">
                  <c:v>55.68</c:v>
                </c:pt>
                <c:pt idx="1785">
                  <c:v>55.7</c:v>
                </c:pt>
                <c:pt idx="1786">
                  <c:v>55.72</c:v>
                </c:pt>
                <c:pt idx="1787">
                  <c:v>55.74</c:v>
                </c:pt>
                <c:pt idx="1788">
                  <c:v>55.76</c:v>
                </c:pt>
                <c:pt idx="1789">
                  <c:v>55.78</c:v>
                </c:pt>
                <c:pt idx="1790">
                  <c:v>55.8</c:v>
                </c:pt>
                <c:pt idx="1791">
                  <c:v>55.82</c:v>
                </c:pt>
                <c:pt idx="1792">
                  <c:v>55.84</c:v>
                </c:pt>
                <c:pt idx="1793">
                  <c:v>55.86</c:v>
                </c:pt>
                <c:pt idx="1794">
                  <c:v>55.88</c:v>
                </c:pt>
                <c:pt idx="1795">
                  <c:v>55.9</c:v>
                </c:pt>
                <c:pt idx="1796">
                  <c:v>55.92</c:v>
                </c:pt>
                <c:pt idx="1797">
                  <c:v>55.94</c:v>
                </c:pt>
                <c:pt idx="1798">
                  <c:v>55.96</c:v>
                </c:pt>
                <c:pt idx="1799">
                  <c:v>55.98</c:v>
                </c:pt>
                <c:pt idx="1800">
                  <c:v>56</c:v>
                </c:pt>
                <c:pt idx="1801">
                  <c:v>56.02</c:v>
                </c:pt>
                <c:pt idx="1802">
                  <c:v>56.04</c:v>
                </c:pt>
                <c:pt idx="1803">
                  <c:v>56.06</c:v>
                </c:pt>
                <c:pt idx="1804">
                  <c:v>56.08</c:v>
                </c:pt>
                <c:pt idx="1805">
                  <c:v>56.1</c:v>
                </c:pt>
                <c:pt idx="1806">
                  <c:v>56.12</c:v>
                </c:pt>
                <c:pt idx="1807">
                  <c:v>56.14</c:v>
                </c:pt>
                <c:pt idx="1808">
                  <c:v>56.16</c:v>
                </c:pt>
                <c:pt idx="1809">
                  <c:v>56.18</c:v>
                </c:pt>
                <c:pt idx="1810">
                  <c:v>56.2</c:v>
                </c:pt>
                <c:pt idx="1811">
                  <c:v>56.22</c:v>
                </c:pt>
                <c:pt idx="1812">
                  <c:v>56.24</c:v>
                </c:pt>
                <c:pt idx="1813">
                  <c:v>56.26</c:v>
                </c:pt>
                <c:pt idx="1814">
                  <c:v>56.28</c:v>
                </c:pt>
                <c:pt idx="1815">
                  <c:v>56.3</c:v>
                </c:pt>
                <c:pt idx="1816">
                  <c:v>56.32</c:v>
                </c:pt>
                <c:pt idx="1817">
                  <c:v>56.34</c:v>
                </c:pt>
                <c:pt idx="1818">
                  <c:v>56.36</c:v>
                </c:pt>
                <c:pt idx="1819">
                  <c:v>56.38</c:v>
                </c:pt>
                <c:pt idx="1820">
                  <c:v>56.4</c:v>
                </c:pt>
                <c:pt idx="1821">
                  <c:v>56.42</c:v>
                </c:pt>
                <c:pt idx="1822">
                  <c:v>56.44</c:v>
                </c:pt>
                <c:pt idx="1823">
                  <c:v>56.46</c:v>
                </c:pt>
                <c:pt idx="1824">
                  <c:v>56.48</c:v>
                </c:pt>
                <c:pt idx="1825">
                  <c:v>56.5</c:v>
                </c:pt>
                <c:pt idx="1826">
                  <c:v>56.52</c:v>
                </c:pt>
                <c:pt idx="1827">
                  <c:v>56.54</c:v>
                </c:pt>
                <c:pt idx="1828">
                  <c:v>56.56</c:v>
                </c:pt>
                <c:pt idx="1829">
                  <c:v>56.58</c:v>
                </c:pt>
                <c:pt idx="1830">
                  <c:v>56.6</c:v>
                </c:pt>
                <c:pt idx="1831">
                  <c:v>56.62</c:v>
                </c:pt>
                <c:pt idx="1832">
                  <c:v>56.64</c:v>
                </c:pt>
                <c:pt idx="1833">
                  <c:v>56.66</c:v>
                </c:pt>
                <c:pt idx="1834">
                  <c:v>56.68</c:v>
                </c:pt>
                <c:pt idx="1835">
                  <c:v>56.7</c:v>
                </c:pt>
                <c:pt idx="1836">
                  <c:v>56.72</c:v>
                </c:pt>
                <c:pt idx="1837">
                  <c:v>56.74</c:v>
                </c:pt>
                <c:pt idx="1838">
                  <c:v>56.76</c:v>
                </c:pt>
                <c:pt idx="1839">
                  <c:v>56.78</c:v>
                </c:pt>
                <c:pt idx="1840">
                  <c:v>56.8</c:v>
                </c:pt>
                <c:pt idx="1841">
                  <c:v>56.82</c:v>
                </c:pt>
                <c:pt idx="1842">
                  <c:v>56.84</c:v>
                </c:pt>
                <c:pt idx="1843">
                  <c:v>56.86</c:v>
                </c:pt>
                <c:pt idx="1844">
                  <c:v>56.88</c:v>
                </c:pt>
                <c:pt idx="1845">
                  <c:v>56.9</c:v>
                </c:pt>
                <c:pt idx="1846">
                  <c:v>56.92</c:v>
                </c:pt>
                <c:pt idx="1847">
                  <c:v>56.94</c:v>
                </c:pt>
                <c:pt idx="1848">
                  <c:v>56.96</c:v>
                </c:pt>
                <c:pt idx="1849">
                  <c:v>56.98</c:v>
                </c:pt>
                <c:pt idx="1850">
                  <c:v>57</c:v>
                </c:pt>
                <c:pt idx="1851">
                  <c:v>57.02</c:v>
                </c:pt>
                <c:pt idx="1852">
                  <c:v>57.04</c:v>
                </c:pt>
                <c:pt idx="1853">
                  <c:v>57.06</c:v>
                </c:pt>
                <c:pt idx="1854">
                  <c:v>57.08</c:v>
                </c:pt>
                <c:pt idx="1855">
                  <c:v>57.1</c:v>
                </c:pt>
                <c:pt idx="1856">
                  <c:v>57.12</c:v>
                </c:pt>
                <c:pt idx="1857">
                  <c:v>57.14</c:v>
                </c:pt>
                <c:pt idx="1858">
                  <c:v>57.16</c:v>
                </c:pt>
                <c:pt idx="1859">
                  <c:v>57.18</c:v>
                </c:pt>
                <c:pt idx="1860">
                  <c:v>57.2</c:v>
                </c:pt>
                <c:pt idx="1861">
                  <c:v>57.22</c:v>
                </c:pt>
                <c:pt idx="1862">
                  <c:v>57.24</c:v>
                </c:pt>
                <c:pt idx="1863">
                  <c:v>57.26</c:v>
                </c:pt>
                <c:pt idx="1864">
                  <c:v>57.28</c:v>
                </c:pt>
                <c:pt idx="1865">
                  <c:v>57.3</c:v>
                </c:pt>
                <c:pt idx="1866">
                  <c:v>57.32</c:v>
                </c:pt>
                <c:pt idx="1867">
                  <c:v>57.34</c:v>
                </c:pt>
                <c:pt idx="1868">
                  <c:v>57.36</c:v>
                </c:pt>
                <c:pt idx="1869">
                  <c:v>57.38</c:v>
                </c:pt>
                <c:pt idx="1870">
                  <c:v>57.4</c:v>
                </c:pt>
                <c:pt idx="1871">
                  <c:v>57.42</c:v>
                </c:pt>
                <c:pt idx="1872">
                  <c:v>57.44</c:v>
                </c:pt>
                <c:pt idx="1873">
                  <c:v>57.46</c:v>
                </c:pt>
                <c:pt idx="1874">
                  <c:v>57.48</c:v>
                </c:pt>
                <c:pt idx="1875">
                  <c:v>57.5</c:v>
                </c:pt>
                <c:pt idx="1876">
                  <c:v>57.52</c:v>
                </c:pt>
                <c:pt idx="1877">
                  <c:v>57.54</c:v>
                </c:pt>
                <c:pt idx="1878">
                  <c:v>57.56</c:v>
                </c:pt>
                <c:pt idx="1879">
                  <c:v>57.58</c:v>
                </c:pt>
                <c:pt idx="1880">
                  <c:v>57.6</c:v>
                </c:pt>
                <c:pt idx="1881">
                  <c:v>57.62</c:v>
                </c:pt>
                <c:pt idx="1882">
                  <c:v>57.64</c:v>
                </c:pt>
                <c:pt idx="1883">
                  <c:v>57.66</c:v>
                </c:pt>
                <c:pt idx="1884">
                  <c:v>57.68</c:v>
                </c:pt>
                <c:pt idx="1885">
                  <c:v>57.7</c:v>
                </c:pt>
                <c:pt idx="1886">
                  <c:v>57.72</c:v>
                </c:pt>
                <c:pt idx="1887">
                  <c:v>57.74</c:v>
                </c:pt>
                <c:pt idx="1888">
                  <c:v>57.76</c:v>
                </c:pt>
                <c:pt idx="1889">
                  <c:v>57.78</c:v>
                </c:pt>
                <c:pt idx="1890">
                  <c:v>57.8</c:v>
                </c:pt>
                <c:pt idx="1891">
                  <c:v>57.82</c:v>
                </c:pt>
                <c:pt idx="1892">
                  <c:v>57.84</c:v>
                </c:pt>
                <c:pt idx="1893">
                  <c:v>57.86</c:v>
                </c:pt>
                <c:pt idx="1894">
                  <c:v>57.88</c:v>
                </c:pt>
                <c:pt idx="1895">
                  <c:v>57.9</c:v>
                </c:pt>
                <c:pt idx="1896">
                  <c:v>57.92</c:v>
                </c:pt>
                <c:pt idx="1897">
                  <c:v>57.94</c:v>
                </c:pt>
                <c:pt idx="1898">
                  <c:v>57.96</c:v>
                </c:pt>
                <c:pt idx="1899">
                  <c:v>57.98</c:v>
                </c:pt>
                <c:pt idx="1900">
                  <c:v>58</c:v>
                </c:pt>
                <c:pt idx="1901">
                  <c:v>58.02</c:v>
                </c:pt>
                <c:pt idx="1902">
                  <c:v>58.04</c:v>
                </c:pt>
                <c:pt idx="1903">
                  <c:v>58.06</c:v>
                </c:pt>
                <c:pt idx="1904">
                  <c:v>58.08</c:v>
                </c:pt>
                <c:pt idx="1905">
                  <c:v>58.1</c:v>
                </c:pt>
                <c:pt idx="1906">
                  <c:v>58.12</c:v>
                </c:pt>
                <c:pt idx="1907">
                  <c:v>58.14</c:v>
                </c:pt>
                <c:pt idx="1908">
                  <c:v>58.16</c:v>
                </c:pt>
                <c:pt idx="1909">
                  <c:v>58.18</c:v>
                </c:pt>
                <c:pt idx="1910">
                  <c:v>58.2</c:v>
                </c:pt>
                <c:pt idx="1911">
                  <c:v>58.22</c:v>
                </c:pt>
                <c:pt idx="1912">
                  <c:v>58.24</c:v>
                </c:pt>
                <c:pt idx="1913">
                  <c:v>58.26</c:v>
                </c:pt>
                <c:pt idx="1914">
                  <c:v>58.28</c:v>
                </c:pt>
                <c:pt idx="1915">
                  <c:v>58.3</c:v>
                </c:pt>
                <c:pt idx="1916">
                  <c:v>58.32</c:v>
                </c:pt>
                <c:pt idx="1917">
                  <c:v>58.34</c:v>
                </c:pt>
                <c:pt idx="1918">
                  <c:v>58.36</c:v>
                </c:pt>
                <c:pt idx="1919">
                  <c:v>58.38</c:v>
                </c:pt>
                <c:pt idx="1920">
                  <c:v>58.4</c:v>
                </c:pt>
                <c:pt idx="1921">
                  <c:v>58.42</c:v>
                </c:pt>
                <c:pt idx="1922">
                  <c:v>58.44</c:v>
                </c:pt>
                <c:pt idx="1923">
                  <c:v>58.46</c:v>
                </c:pt>
                <c:pt idx="1924">
                  <c:v>58.48</c:v>
                </c:pt>
                <c:pt idx="1925">
                  <c:v>58.5</c:v>
                </c:pt>
                <c:pt idx="1926">
                  <c:v>58.52</c:v>
                </c:pt>
                <c:pt idx="1927">
                  <c:v>58.54</c:v>
                </c:pt>
                <c:pt idx="1928">
                  <c:v>58.56</c:v>
                </c:pt>
                <c:pt idx="1929">
                  <c:v>58.58</c:v>
                </c:pt>
                <c:pt idx="1930">
                  <c:v>58.6</c:v>
                </c:pt>
                <c:pt idx="1931">
                  <c:v>58.62</c:v>
                </c:pt>
                <c:pt idx="1932">
                  <c:v>58.64</c:v>
                </c:pt>
                <c:pt idx="1933">
                  <c:v>58.66</c:v>
                </c:pt>
                <c:pt idx="1934">
                  <c:v>58.68</c:v>
                </c:pt>
                <c:pt idx="1935">
                  <c:v>58.7</c:v>
                </c:pt>
                <c:pt idx="1936">
                  <c:v>58.72</c:v>
                </c:pt>
                <c:pt idx="1937">
                  <c:v>58.74</c:v>
                </c:pt>
                <c:pt idx="1938">
                  <c:v>58.76</c:v>
                </c:pt>
                <c:pt idx="1939">
                  <c:v>58.78</c:v>
                </c:pt>
                <c:pt idx="1940">
                  <c:v>58.8</c:v>
                </c:pt>
                <c:pt idx="1941">
                  <c:v>58.82</c:v>
                </c:pt>
                <c:pt idx="1942">
                  <c:v>58.84</c:v>
                </c:pt>
                <c:pt idx="1943">
                  <c:v>58.86</c:v>
                </c:pt>
                <c:pt idx="1944">
                  <c:v>58.88</c:v>
                </c:pt>
                <c:pt idx="1945">
                  <c:v>58.9</c:v>
                </c:pt>
                <c:pt idx="1946">
                  <c:v>58.92</c:v>
                </c:pt>
                <c:pt idx="1947">
                  <c:v>58.94</c:v>
                </c:pt>
                <c:pt idx="1948">
                  <c:v>58.96</c:v>
                </c:pt>
                <c:pt idx="1949">
                  <c:v>58.98</c:v>
                </c:pt>
                <c:pt idx="1950">
                  <c:v>59</c:v>
                </c:pt>
                <c:pt idx="1951">
                  <c:v>59.02</c:v>
                </c:pt>
                <c:pt idx="1952">
                  <c:v>59.04</c:v>
                </c:pt>
                <c:pt idx="1953">
                  <c:v>59.06</c:v>
                </c:pt>
                <c:pt idx="1954">
                  <c:v>59.08</c:v>
                </c:pt>
                <c:pt idx="1955">
                  <c:v>59.1</c:v>
                </c:pt>
                <c:pt idx="1956">
                  <c:v>59.12</c:v>
                </c:pt>
                <c:pt idx="1957">
                  <c:v>59.14</c:v>
                </c:pt>
                <c:pt idx="1958">
                  <c:v>59.16</c:v>
                </c:pt>
                <c:pt idx="1959">
                  <c:v>59.18</c:v>
                </c:pt>
                <c:pt idx="1960">
                  <c:v>59.2</c:v>
                </c:pt>
                <c:pt idx="1961">
                  <c:v>59.22</c:v>
                </c:pt>
                <c:pt idx="1962">
                  <c:v>59.24</c:v>
                </c:pt>
                <c:pt idx="1963">
                  <c:v>59.26</c:v>
                </c:pt>
                <c:pt idx="1964">
                  <c:v>59.28</c:v>
                </c:pt>
                <c:pt idx="1965">
                  <c:v>59.3</c:v>
                </c:pt>
                <c:pt idx="1966">
                  <c:v>59.32</c:v>
                </c:pt>
                <c:pt idx="1967">
                  <c:v>59.34</c:v>
                </c:pt>
                <c:pt idx="1968">
                  <c:v>59.36</c:v>
                </c:pt>
                <c:pt idx="1969">
                  <c:v>59.38</c:v>
                </c:pt>
                <c:pt idx="1970">
                  <c:v>59.4</c:v>
                </c:pt>
                <c:pt idx="1971">
                  <c:v>59.42</c:v>
                </c:pt>
                <c:pt idx="1972">
                  <c:v>59.44</c:v>
                </c:pt>
                <c:pt idx="1973">
                  <c:v>59.46</c:v>
                </c:pt>
                <c:pt idx="1974">
                  <c:v>59.48</c:v>
                </c:pt>
                <c:pt idx="1975">
                  <c:v>59.5</c:v>
                </c:pt>
                <c:pt idx="1976">
                  <c:v>59.52</c:v>
                </c:pt>
                <c:pt idx="1977">
                  <c:v>59.54</c:v>
                </c:pt>
                <c:pt idx="1978">
                  <c:v>59.56</c:v>
                </c:pt>
                <c:pt idx="1979">
                  <c:v>59.58</c:v>
                </c:pt>
                <c:pt idx="1980">
                  <c:v>59.6</c:v>
                </c:pt>
                <c:pt idx="1981">
                  <c:v>59.62</c:v>
                </c:pt>
                <c:pt idx="1982">
                  <c:v>59.64</c:v>
                </c:pt>
                <c:pt idx="1983">
                  <c:v>59.66</c:v>
                </c:pt>
                <c:pt idx="1984">
                  <c:v>59.68</c:v>
                </c:pt>
                <c:pt idx="1985">
                  <c:v>59.7</c:v>
                </c:pt>
                <c:pt idx="1986">
                  <c:v>59.72</c:v>
                </c:pt>
                <c:pt idx="1987">
                  <c:v>59.74</c:v>
                </c:pt>
                <c:pt idx="1988">
                  <c:v>59.76</c:v>
                </c:pt>
                <c:pt idx="1989">
                  <c:v>59.78</c:v>
                </c:pt>
                <c:pt idx="1990">
                  <c:v>59.8</c:v>
                </c:pt>
                <c:pt idx="1991">
                  <c:v>59.82</c:v>
                </c:pt>
                <c:pt idx="1992">
                  <c:v>59.84</c:v>
                </c:pt>
                <c:pt idx="1993">
                  <c:v>59.86</c:v>
                </c:pt>
                <c:pt idx="1994">
                  <c:v>59.88</c:v>
                </c:pt>
                <c:pt idx="1995">
                  <c:v>59.9</c:v>
                </c:pt>
                <c:pt idx="1996">
                  <c:v>59.92</c:v>
                </c:pt>
                <c:pt idx="1997">
                  <c:v>59.94</c:v>
                </c:pt>
                <c:pt idx="1998">
                  <c:v>59.96</c:v>
                </c:pt>
                <c:pt idx="1999">
                  <c:v>59.98</c:v>
                </c:pt>
                <c:pt idx="2000">
                  <c:v>60</c:v>
                </c:pt>
                <c:pt idx="2001">
                  <c:v>60.02</c:v>
                </c:pt>
                <c:pt idx="2002">
                  <c:v>60.04</c:v>
                </c:pt>
                <c:pt idx="2003">
                  <c:v>60.06</c:v>
                </c:pt>
                <c:pt idx="2004">
                  <c:v>60.08</c:v>
                </c:pt>
                <c:pt idx="2005">
                  <c:v>60.1</c:v>
                </c:pt>
                <c:pt idx="2006">
                  <c:v>60.12</c:v>
                </c:pt>
                <c:pt idx="2007">
                  <c:v>60.14</c:v>
                </c:pt>
                <c:pt idx="2008">
                  <c:v>60.16</c:v>
                </c:pt>
                <c:pt idx="2009">
                  <c:v>60.18</c:v>
                </c:pt>
                <c:pt idx="2010">
                  <c:v>60.2</c:v>
                </c:pt>
                <c:pt idx="2011">
                  <c:v>60.22</c:v>
                </c:pt>
                <c:pt idx="2012">
                  <c:v>60.24</c:v>
                </c:pt>
                <c:pt idx="2013">
                  <c:v>60.26</c:v>
                </c:pt>
                <c:pt idx="2014">
                  <c:v>60.28</c:v>
                </c:pt>
                <c:pt idx="2015">
                  <c:v>60.3</c:v>
                </c:pt>
                <c:pt idx="2016">
                  <c:v>60.32</c:v>
                </c:pt>
                <c:pt idx="2017">
                  <c:v>60.34</c:v>
                </c:pt>
                <c:pt idx="2018">
                  <c:v>60.36</c:v>
                </c:pt>
                <c:pt idx="2019">
                  <c:v>60.38</c:v>
                </c:pt>
                <c:pt idx="2020">
                  <c:v>60.4</c:v>
                </c:pt>
                <c:pt idx="2021">
                  <c:v>60.42</c:v>
                </c:pt>
                <c:pt idx="2022">
                  <c:v>60.44</c:v>
                </c:pt>
                <c:pt idx="2023">
                  <c:v>60.46</c:v>
                </c:pt>
                <c:pt idx="2024">
                  <c:v>60.48</c:v>
                </c:pt>
                <c:pt idx="2025">
                  <c:v>60.5</c:v>
                </c:pt>
                <c:pt idx="2026">
                  <c:v>60.52</c:v>
                </c:pt>
                <c:pt idx="2027">
                  <c:v>60.54</c:v>
                </c:pt>
                <c:pt idx="2028">
                  <c:v>60.56</c:v>
                </c:pt>
                <c:pt idx="2029">
                  <c:v>60.58</c:v>
                </c:pt>
                <c:pt idx="2030">
                  <c:v>60.6</c:v>
                </c:pt>
                <c:pt idx="2031">
                  <c:v>60.62</c:v>
                </c:pt>
                <c:pt idx="2032">
                  <c:v>60.64</c:v>
                </c:pt>
                <c:pt idx="2033">
                  <c:v>60.66</c:v>
                </c:pt>
                <c:pt idx="2034">
                  <c:v>60.68</c:v>
                </c:pt>
                <c:pt idx="2035">
                  <c:v>60.7</c:v>
                </c:pt>
                <c:pt idx="2036">
                  <c:v>60.72</c:v>
                </c:pt>
                <c:pt idx="2037">
                  <c:v>60.74</c:v>
                </c:pt>
                <c:pt idx="2038">
                  <c:v>60.76</c:v>
                </c:pt>
                <c:pt idx="2039">
                  <c:v>60.78</c:v>
                </c:pt>
                <c:pt idx="2040">
                  <c:v>60.8</c:v>
                </c:pt>
                <c:pt idx="2041">
                  <c:v>60.82</c:v>
                </c:pt>
                <c:pt idx="2042">
                  <c:v>60.84</c:v>
                </c:pt>
                <c:pt idx="2043">
                  <c:v>60.86</c:v>
                </c:pt>
                <c:pt idx="2044">
                  <c:v>60.88</c:v>
                </c:pt>
                <c:pt idx="2045">
                  <c:v>60.9</c:v>
                </c:pt>
                <c:pt idx="2046">
                  <c:v>60.92</c:v>
                </c:pt>
                <c:pt idx="2047">
                  <c:v>60.94</c:v>
                </c:pt>
                <c:pt idx="2048">
                  <c:v>60.96</c:v>
                </c:pt>
                <c:pt idx="2049">
                  <c:v>60.98</c:v>
                </c:pt>
                <c:pt idx="2050">
                  <c:v>61</c:v>
                </c:pt>
                <c:pt idx="2051">
                  <c:v>61.02</c:v>
                </c:pt>
                <c:pt idx="2052">
                  <c:v>61.04</c:v>
                </c:pt>
                <c:pt idx="2053">
                  <c:v>61.06</c:v>
                </c:pt>
                <c:pt idx="2054">
                  <c:v>61.08</c:v>
                </c:pt>
                <c:pt idx="2055">
                  <c:v>61.1</c:v>
                </c:pt>
                <c:pt idx="2056">
                  <c:v>61.12</c:v>
                </c:pt>
                <c:pt idx="2057">
                  <c:v>61.14</c:v>
                </c:pt>
                <c:pt idx="2058">
                  <c:v>61.16</c:v>
                </c:pt>
                <c:pt idx="2059">
                  <c:v>61.18</c:v>
                </c:pt>
                <c:pt idx="2060">
                  <c:v>61.2</c:v>
                </c:pt>
                <c:pt idx="2061">
                  <c:v>61.22</c:v>
                </c:pt>
                <c:pt idx="2062">
                  <c:v>61.24</c:v>
                </c:pt>
                <c:pt idx="2063">
                  <c:v>61.26</c:v>
                </c:pt>
                <c:pt idx="2064">
                  <c:v>61.28</c:v>
                </c:pt>
                <c:pt idx="2065">
                  <c:v>61.3</c:v>
                </c:pt>
                <c:pt idx="2066">
                  <c:v>61.32</c:v>
                </c:pt>
                <c:pt idx="2067">
                  <c:v>61.34</c:v>
                </c:pt>
                <c:pt idx="2068">
                  <c:v>61.36</c:v>
                </c:pt>
                <c:pt idx="2069">
                  <c:v>61.38</c:v>
                </c:pt>
                <c:pt idx="2070">
                  <c:v>61.4</c:v>
                </c:pt>
                <c:pt idx="2071">
                  <c:v>61.42</c:v>
                </c:pt>
                <c:pt idx="2072">
                  <c:v>61.44</c:v>
                </c:pt>
                <c:pt idx="2073">
                  <c:v>61.46</c:v>
                </c:pt>
                <c:pt idx="2074">
                  <c:v>61.48</c:v>
                </c:pt>
                <c:pt idx="2075">
                  <c:v>61.5</c:v>
                </c:pt>
                <c:pt idx="2076">
                  <c:v>61.52</c:v>
                </c:pt>
                <c:pt idx="2077">
                  <c:v>61.54</c:v>
                </c:pt>
                <c:pt idx="2078">
                  <c:v>61.56</c:v>
                </c:pt>
                <c:pt idx="2079">
                  <c:v>61.58</c:v>
                </c:pt>
                <c:pt idx="2080">
                  <c:v>61.6</c:v>
                </c:pt>
                <c:pt idx="2081">
                  <c:v>61.62</c:v>
                </c:pt>
                <c:pt idx="2082">
                  <c:v>61.64</c:v>
                </c:pt>
                <c:pt idx="2083">
                  <c:v>61.66</c:v>
                </c:pt>
                <c:pt idx="2084">
                  <c:v>61.68</c:v>
                </c:pt>
                <c:pt idx="2085">
                  <c:v>61.7</c:v>
                </c:pt>
                <c:pt idx="2086">
                  <c:v>61.72</c:v>
                </c:pt>
                <c:pt idx="2087">
                  <c:v>61.74</c:v>
                </c:pt>
                <c:pt idx="2088">
                  <c:v>61.76</c:v>
                </c:pt>
                <c:pt idx="2089">
                  <c:v>61.78</c:v>
                </c:pt>
                <c:pt idx="2090">
                  <c:v>61.8</c:v>
                </c:pt>
                <c:pt idx="2091">
                  <c:v>61.82</c:v>
                </c:pt>
                <c:pt idx="2092">
                  <c:v>61.84</c:v>
                </c:pt>
                <c:pt idx="2093">
                  <c:v>61.86</c:v>
                </c:pt>
                <c:pt idx="2094">
                  <c:v>61.88</c:v>
                </c:pt>
                <c:pt idx="2095">
                  <c:v>61.9</c:v>
                </c:pt>
                <c:pt idx="2096">
                  <c:v>61.92</c:v>
                </c:pt>
                <c:pt idx="2097">
                  <c:v>61.94</c:v>
                </c:pt>
                <c:pt idx="2098">
                  <c:v>61.96</c:v>
                </c:pt>
                <c:pt idx="2099">
                  <c:v>61.98</c:v>
                </c:pt>
                <c:pt idx="2100">
                  <c:v>62</c:v>
                </c:pt>
                <c:pt idx="2101">
                  <c:v>62.02</c:v>
                </c:pt>
                <c:pt idx="2102">
                  <c:v>62.04</c:v>
                </c:pt>
                <c:pt idx="2103">
                  <c:v>62.06</c:v>
                </c:pt>
                <c:pt idx="2104">
                  <c:v>62.08</c:v>
                </c:pt>
                <c:pt idx="2105">
                  <c:v>62.1</c:v>
                </c:pt>
                <c:pt idx="2106">
                  <c:v>62.12</c:v>
                </c:pt>
                <c:pt idx="2107">
                  <c:v>62.14</c:v>
                </c:pt>
                <c:pt idx="2108">
                  <c:v>62.16</c:v>
                </c:pt>
                <c:pt idx="2109">
                  <c:v>62.18</c:v>
                </c:pt>
                <c:pt idx="2110">
                  <c:v>62.2</c:v>
                </c:pt>
                <c:pt idx="2111">
                  <c:v>62.22</c:v>
                </c:pt>
                <c:pt idx="2112">
                  <c:v>62.24</c:v>
                </c:pt>
                <c:pt idx="2113">
                  <c:v>62.26</c:v>
                </c:pt>
                <c:pt idx="2114">
                  <c:v>62.28</c:v>
                </c:pt>
                <c:pt idx="2115">
                  <c:v>62.3</c:v>
                </c:pt>
                <c:pt idx="2116">
                  <c:v>62.32</c:v>
                </c:pt>
                <c:pt idx="2117">
                  <c:v>62.34</c:v>
                </c:pt>
                <c:pt idx="2118">
                  <c:v>62.36</c:v>
                </c:pt>
                <c:pt idx="2119">
                  <c:v>62.38</c:v>
                </c:pt>
                <c:pt idx="2120">
                  <c:v>62.4</c:v>
                </c:pt>
                <c:pt idx="2121">
                  <c:v>62.42</c:v>
                </c:pt>
                <c:pt idx="2122">
                  <c:v>62.44</c:v>
                </c:pt>
                <c:pt idx="2123">
                  <c:v>62.46</c:v>
                </c:pt>
                <c:pt idx="2124">
                  <c:v>62.48</c:v>
                </c:pt>
                <c:pt idx="2125">
                  <c:v>62.5</c:v>
                </c:pt>
                <c:pt idx="2126">
                  <c:v>62.52</c:v>
                </c:pt>
                <c:pt idx="2127">
                  <c:v>62.54</c:v>
                </c:pt>
                <c:pt idx="2128">
                  <c:v>62.56</c:v>
                </c:pt>
                <c:pt idx="2129">
                  <c:v>62.58</c:v>
                </c:pt>
                <c:pt idx="2130">
                  <c:v>62.6</c:v>
                </c:pt>
                <c:pt idx="2131">
                  <c:v>62.62</c:v>
                </c:pt>
                <c:pt idx="2132">
                  <c:v>62.64</c:v>
                </c:pt>
                <c:pt idx="2133">
                  <c:v>62.66</c:v>
                </c:pt>
                <c:pt idx="2134">
                  <c:v>62.68</c:v>
                </c:pt>
                <c:pt idx="2135">
                  <c:v>62.7</c:v>
                </c:pt>
                <c:pt idx="2136">
                  <c:v>62.72</c:v>
                </c:pt>
                <c:pt idx="2137">
                  <c:v>62.74</c:v>
                </c:pt>
                <c:pt idx="2138">
                  <c:v>62.76</c:v>
                </c:pt>
                <c:pt idx="2139">
                  <c:v>62.78</c:v>
                </c:pt>
                <c:pt idx="2140">
                  <c:v>62.8</c:v>
                </c:pt>
                <c:pt idx="2141">
                  <c:v>62.82</c:v>
                </c:pt>
                <c:pt idx="2142">
                  <c:v>62.84</c:v>
                </c:pt>
                <c:pt idx="2143">
                  <c:v>62.86</c:v>
                </c:pt>
                <c:pt idx="2144">
                  <c:v>62.88</c:v>
                </c:pt>
                <c:pt idx="2145">
                  <c:v>62.9</c:v>
                </c:pt>
                <c:pt idx="2146">
                  <c:v>62.92</c:v>
                </c:pt>
                <c:pt idx="2147">
                  <c:v>62.94</c:v>
                </c:pt>
                <c:pt idx="2148">
                  <c:v>62.96</c:v>
                </c:pt>
                <c:pt idx="2149">
                  <c:v>62.98</c:v>
                </c:pt>
                <c:pt idx="2150">
                  <c:v>63</c:v>
                </c:pt>
                <c:pt idx="2151">
                  <c:v>63.02</c:v>
                </c:pt>
                <c:pt idx="2152">
                  <c:v>63.04</c:v>
                </c:pt>
                <c:pt idx="2153">
                  <c:v>63.06</c:v>
                </c:pt>
                <c:pt idx="2154">
                  <c:v>63.08</c:v>
                </c:pt>
                <c:pt idx="2155">
                  <c:v>63.1</c:v>
                </c:pt>
                <c:pt idx="2156">
                  <c:v>63.12</c:v>
                </c:pt>
                <c:pt idx="2157">
                  <c:v>63.14</c:v>
                </c:pt>
                <c:pt idx="2158">
                  <c:v>63.16</c:v>
                </c:pt>
                <c:pt idx="2159">
                  <c:v>63.18</c:v>
                </c:pt>
                <c:pt idx="2160">
                  <c:v>63.2</c:v>
                </c:pt>
                <c:pt idx="2161">
                  <c:v>63.22</c:v>
                </c:pt>
                <c:pt idx="2162">
                  <c:v>63.24</c:v>
                </c:pt>
                <c:pt idx="2163">
                  <c:v>63.26</c:v>
                </c:pt>
                <c:pt idx="2164">
                  <c:v>63.28</c:v>
                </c:pt>
                <c:pt idx="2165">
                  <c:v>63.3</c:v>
                </c:pt>
                <c:pt idx="2166">
                  <c:v>63.32</c:v>
                </c:pt>
                <c:pt idx="2167">
                  <c:v>63.34</c:v>
                </c:pt>
                <c:pt idx="2168">
                  <c:v>63.36</c:v>
                </c:pt>
                <c:pt idx="2169">
                  <c:v>63.38</c:v>
                </c:pt>
                <c:pt idx="2170">
                  <c:v>63.4</c:v>
                </c:pt>
                <c:pt idx="2171">
                  <c:v>63.42</c:v>
                </c:pt>
                <c:pt idx="2172">
                  <c:v>63.44</c:v>
                </c:pt>
                <c:pt idx="2173">
                  <c:v>63.46</c:v>
                </c:pt>
                <c:pt idx="2174">
                  <c:v>63.48</c:v>
                </c:pt>
                <c:pt idx="2175">
                  <c:v>63.5</c:v>
                </c:pt>
                <c:pt idx="2176">
                  <c:v>63.52</c:v>
                </c:pt>
                <c:pt idx="2177">
                  <c:v>63.54</c:v>
                </c:pt>
                <c:pt idx="2178">
                  <c:v>63.56</c:v>
                </c:pt>
                <c:pt idx="2179">
                  <c:v>63.58</c:v>
                </c:pt>
                <c:pt idx="2180">
                  <c:v>63.6</c:v>
                </c:pt>
                <c:pt idx="2181">
                  <c:v>63.62</c:v>
                </c:pt>
                <c:pt idx="2182">
                  <c:v>63.64</c:v>
                </c:pt>
                <c:pt idx="2183">
                  <c:v>63.66</c:v>
                </c:pt>
                <c:pt idx="2184">
                  <c:v>63.68</c:v>
                </c:pt>
                <c:pt idx="2185">
                  <c:v>63.7</c:v>
                </c:pt>
                <c:pt idx="2186">
                  <c:v>63.72</c:v>
                </c:pt>
                <c:pt idx="2187">
                  <c:v>63.74</c:v>
                </c:pt>
                <c:pt idx="2188">
                  <c:v>63.76</c:v>
                </c:pt>
                <c:pt idx="2189">
                  <c:v>63.78</c:v>
                </c:pt>
                <c:pt idx="2190">
                  <c:v>63.8</c:v>
                </c:pt>
                <c:pt idx="2191">
                  <c:v>63.82</c:v>
                </c:pt>
                <c:pt idx="2192">
                  <c:v>63.84</c:v>
                </c:pt>
                <c:pt idx="2193">
                  <c:v>63.86</c:v>
                </c:pt>
                <c:pt idx="2194">
                  <c:v>63.88</c:v>
                </c:pt>
                <c:pt idx="2195">
                  <c:v>63.9</c:v>
                </c:pt>
                <c:pt idx="2196">
                  <c:v>63.92</c:v>
                </c:pt>
                <c:pt idx="2197">
                  <c:v>63.94</c:v>
                </c:pt>
                <c:pt idx="2198">
                  <c:v>63.96</c:v>
                </c:pt>
                <c:pt idx="2199">
                  <c:v>63.98</c:v>
                </c:pt>
                <c:pt idx="2200">
                  <c:v>64</c:v>
                </c:pt>
                <c:pt idx="2201">
                  <c:v>64.02</c:v>
                </c:pt>
                <c:pt idx="2202">
                  <c:v>64.040000000000006</c:v>
                </c:pt>
                <c:pt idx="2203">
                  <c:v>64.06</c:v>
                </c:pt>
                <c:pt idx="2204">
                  <c:v>64.08</c:v>
                </c:pt>
                <c:pt idx="2205">
                  <c:v>64.099999999999994</c:v>
                </c:pt>
                <c:pt idx="2206">
                  <c:v>64.12</c:v>
                </c:pt>
                <c:pt idx="2207">
                  <c:v>64.14</c:v>
                </c:pt>
                <c:pt idx="2208">
                  <c:v>64.16</c:v>
                </c:pt>
                <c:pt idx="2209">
                  <c:v>64.180000000000007</c:v>
                </c:pt>
                <c:pt idx="2210">
                  <c:v>64.2</c:v>
                </c:pt>
                <c:pt idx="2211">
                  <c:v>64.22</c:v>
                </c:pt>
                <c:pt idx="2212">
                  <c:v>64.239999999999995</c:v>
                </c:pt>
                <c:pt idx="2213">
                  <c:v>64.260000000000005</c:v>
                </c:pt>
                <c:pt idx="2214">
                  <c:v>64.28</c:v>
                </c:pt>
                <c:pt idx="2215">
                  <c:v>64.3</c:v>
                </c:pt>
                <c:pt idx="2216">
                  <c:v>64.319999999999993</c:v>
                </c:pt>
                <c:pt idx="2217">
                  <c:v>64.34</c:v>
                </c:pt>
                <c:pt idx="2218">
                  <c:v>64.36</c:v>
                </c:pt>
                <c:pt idx="2219">
                  <c:v>64.38</c:v>
                </c:pt>
                <c:pt idx="2220">
                  <c:v>64.400000000000006</c:v>
                </c:pt>
                <c:pt idx="2221">
                  <c:v>64.42</c:v>
                </c:pt>
                <c:pt idx="2222">
                  <c:v>64.44</c:v>
                </c:pt>
                <c:pt idx="2223">
                  <c:v>64.459999999999994</c:v>
                </c:pt>
                <c:pt idx="2224">
                  <c:v>64.48</c:v>
                </c:pt>
                <c:pt idx="2225">
                  <c:v>64.5</c:v>
                </c:pt>
                <c:pt idx="2226">
                  <c:v>64.52</c:v>
                </c:pt>
                <c:pt idx="2227">
                  <c:v>64.540000000000006</c:v>
                </c:pt>
                <c:pt idx="2228">
                  <c:v>64.56</c:v>
                </c:pt>
                <c:pt idx="2229">
                  <c:v>64.58</c:v>
                </c:pt>
                <c:pt idx="2230">
                  <c:v>64.599999999999994</c:v>
                </c:pt>
                <c:pt idx="2231">
                  <c:v>64.62</c:v>
                </c:pt>
                <c:pt idx="2232">
                  <c:v>64.64</c:v>
                </c:pt>
                <c:pt idx="2233">
                  <c:v>64.66</c:v>
                </c:pt>
                <c:pt idx="2234">
                  <c:v>64.680000000000007</c:v>
                </c:pt>
                <c:pt idx="2235">
                  <c:v>64.7</c:v>
                </c:pt>
                <c:pt idx="2236">
                  <c:v>64.72</c:v>
                </c:pt>
                <c:pt idx="2237">
                  <c:v>64.739999999999995</c:v>
                </c:pt>
                <c:pt idx="2238">
                  <c:v>64.760000000000005</c:v>
                </c:pt>
                <c:pt idx="2239">
                  <c:v>64.78</c:v>
                </c:pt>
                <c:pt idx="2240">
                  <c:v>64.8</c:v>
                </c:pt>
                <c:pt idx="2241">
                  <c:v>64.819999999999993</c:v>
                </c:pt>
                <c:pt idx="2242">
                  <c:v>64.84</c:v>
                </c:pt>
                <c:pt idx="2243">
                  <c:v>64.86</c:v>
                </c:pt>
                <c:pt idx="2244">
                  <c:v>64.88</c:v>
                </c:pt>
                <c:pt idx="2245">
                  <c:v>64.900000000000006</c:v>
                </c:pt>
                <c:pt idx="2246">
                  <c:v>64.92</c:v>
                </c:pt>
                <c:pt idx="2247">
                  <c:v>64.94</c:v>
                </c:pt>
                <c:pt idx="2248">
                  <c:v>64.959999999999994</c:v>
                </c:pt>
                <c:pt idx="2249">
                  <c:v>64.98</c:v>
                </c:pt>
                <c:pt idx="2250">
                  <c:v>65</c:v>
                </c:pt>
                <c:pt idx="2251">
                  <c:v>65.02</c:v>
                </c:pt>
                <c:pt idx="2252">
                  <c:v>65.040000000000006</c:v>
                </c:pt>
                <c:pt idx="2253">
                  <c:v>65.06</c:v>
                </c:pt>
                <c:pt idx="2254">
                  <c:v>65.08</c:v>
                </c:pt>
                <c:pt idx="2255">
                  <c:v>65.099999999999994</c:v>
                </c:pt>
                <c:pt idx="2256">
                  <c:v>65.12</c:v>
                </c:pt>
                <c:pt idx="2257">
                  <c:v>65.14</c:v>
                </c:pt>
                <c:pt idx="2258">
                  <c:v>65.16</c:v>
                </c:pt>
                <c:pt idx="2259">
                  <c:v>65.180000000000007</c:v>
                </c:pt>
                <c:pt idx="2260">
                  <c:v>65.2</c:v>
                </c:pt>
                <c:pt idx="2261">
                  <c:v>65.22</c:v>
                </c:pt>
                <c:pt idx="2262">
                  <c:v>65.239999999999995</c:v>
                </c:pt>
                <c:pt idx="2263">
                  <c:v>65.260000000000005</c:v>
                </c:pt>
                <c:pt idx="2264">
                  <c:v>65.28</c:v>
                </c:pt>
                <c:pt idx="2265">
                  <c:v>65.3</c:v>
                </c:pt>
                <c:pt idx="2266">
                  <c:v>65.319999999999993</c:v>
                </c:pt>
                <c:pt idx="2267">
                  <c:v>65.34</c:v>
                </c:pt>
                <c:pt idx="2268">
                  <c:v>65.36</c:v>
                </c:pt>
                <c:pt idx="2269">
                  <c:v>65.38</c:v>
                </c:pt>
                <c:pt idx="2270">
                  <c:v>65.400000000000006</c:v>
                </c:pt>
                <c:pt idx="2271">
                  <c:v>65.42</c:v>
                </c:pt>
                <c:pt idx="2272">
                  <c:v>65.44</c:v>
                </c:pt>
                <c:pt idx="2273">
                  <c:v>65.459999999999994</c:v>
                </c:pt>
                <c:pt idx="2274">
                  <c:v>65.48</c:v>
                </c:pt>
                <c:pt idx="2275">
                  <c:v>65.5</c:v>
                </c:pt>
                <c:pt idx="2276">
                  <c:v>65.52</c:v>
                </c:pt>
                <c:pt idx="2277">
                  <c:v>65.540000000000006</c:v>
                </c:pt>
                <c:pt idx="2278">
                  <c:v>65.56</c:v>
                </c:pt>
                <c:pt idx="2279">
                  <c:v>65.58</c:v>
                </c:pt>
                <c:pt idx="2280">
                  <c:v>65.599999999999994</c:v>
                </c:pt>
                <c:pt idx="2281">
                  <c:v>65.62</c:v>
                </c:pt>
                <c:pt idx="2282">
                  <c:v>65.64</c:v>
                </c:pt>
                <c:pt idx="2283">
                  <c:v>65.66</c:v>
                </c:pt>
                <c:pt idx="2284">
                  <c:v>65.680000000000007</c:v>
                </c:pt>
                <c:pt idx="2285">
                  <c:v>65.7</c:v>
                </c:pt>
                <c:pt idx="2286">
                  <c:v>65.72</c:v>
                </c:pt>
                <c:pt idx="2287">
                  <c:v>65.739999999999995</c:v>
                </c:pt>
                <c:pt idx="2288">
                  <c:v>65.760000000000005</c:v>
                </c:pt>
                <c:pt idx="2289">
                  <c:v>65.78</c:v>
                </c:pt>
                <c:pt idx="2290">
                  <c:v>65.8</c:v>
                </c:pt>
                <c:pt idx="2291">
                  <c:v>65.819999999999993</c:v>
                </c:pt>
                <c:pt idx="2292">
                  <c:v>65.84</c:v>
                </c:pt>
                <c:pt idx="2293">
                  <c:v>65.86</c:v>
                </c:pt>
                <c:pt idx="2294">
                  <c:v>65.88</c:v>
                </c:pt>
                <c:pt idx="2295">
                  <c:v>65.900000000000006</c:v>
                </c:pt>
                <c:pt idx="2296">
                  <c:v>65.92</c:v>
                </c:pt>
                <c:pt idx="2297">
                  <c:v>65.94</c:v>
                </c:pt>
                <c:pt idx="2298">
                  <c:v>65.959999999999994</c:v>
                </c:pt>
                <c:pt idx="2299">
                  <c:v>65.98</c:v>
                </c:pt>
                <c:pt idx="2300">
                  <c:v>66</c:v>
                </c:pt>
                <c:pt idx="2301">
                  <c:v>66.02</c:v>
                </c:pt>
                <c:pt idx="2302">
                  <c:v>66.040000000000006</c:v>
                </c:pt>
                <c:pt idx="2303">
                  <c:v>66.06</c:v>
                </c:pt>
                <c:pt idx="2304">
                  <c:v>66.08</c:v>
                </c:pt>
                <c:pt idx="2305">
                  <c:v>66.099999999999994</c:v>
                </c:pt>
                <c:pt idx="2306">
                  <c:v>66.12</c:v>
                </c:pt>
                <c:pt idx="2307">
                  <c:v>66.14</c:v>
                </c:pt>
                <c:pt idx="2308">
                  <c:v>66.16</c:v>
                </c:pt>
                <c:pt idx="2309">
                  <c:v>66.180000000000007</c:v>
                </c:pt>
                <c:pt idx="2310">
                  <c:v>66.2</c:v>
                </c:pt>
                <c:pt idx="2311">
                  <c:v>66.22</c:v>
                </c:pt>
                <c:pt idx="2312">
                  <c:v>66.239999999999995</c:v>
                </c:pt>
                <c:pt idx="2313">
                  <c:v>66.260000000000005</c:v>
                </c:pt>
                <c:pt idx="2314">
                  <c:v>66.28</c:v>
                </c:pt>
                <c:pt idx="2315">
                  <c:v>66.3</c:v>
                </c:pt>
                <c:pt idx="2316">
                  <c:v>66.319999999999993</c:v>
                </c:pt>
                <c:pt idx="2317">
                  <c:v>66.34</c:v>
                </c:pt>
                <c:pt idx="2318">
                  <c:v>66.36</c:v>
                </c:pt>
                <c:pt idx="2319">
                  <c:v>66.38</c:v>
                </c:pt>
                <c:pt idx="2320">
                  <c:v>66.400000000000006</c:v>
                </c:pt>
                <c:pt idx="2321">
                  <c:v>66.42</c:v>
                </c:pt>
                <c:pt idx="2322">
                  <c:v>66.44</c:v>
                </c:pt>
                <c:pt idx="2323">
                  <c:v>66.459999999999994</c:v>
                </c:pt>
                <c:pt idx="2324">
                  <c:v>66.48</c:v>
                </c:pt>
                <c:pt idx="2325">
                  <c:v>66.5</c:v>
                </c:pt>
                <c:pt idx="2326">
                  <c:v>66.52</c:v>
                </c:pt>
                <c:pt idx="2327">
                  <c:v>66.540000000000006</c:v>
                </c:pt>
                <c:pt idx="2328">
                  <c:v>66.56</c:v>
                </c:pt>
                <c:pt idx="2329">
                  <c:v>66.58</c:v>
                </c:pt>
                <c:pt idx="2330">
                  <c:v>66.599999999999994</c:v>
                </c:pt>
                <c:pt idx="2331">
                  <c:v>66.62</c:v>
                </c:pt>
                <c:pt idx="2332">
                  <c:v>66.64</c:v>
                </c:pt>
                <c:pt idx="2333">
                  <c:v>66.66</c:v>
                </c:pt>
                <c:pt idx="2334">
                  <c:v>66.680000000000007</c:v>
                </c:pt>
                <c:pt idx="2335">
                  <c:v>66.7</c:v>
                </c:pt>
                <c:pt idx="2336">
                  <c:v>66.72</c:v>
                </c:pt>
                <c:pt idx="2337">
                  <c:v>66.739999999999995</c:v>
                </c:pt>
                <c:pt idx="2338">
                  <c:v>66.760000000000005</c:v>
                </c:pt>
                <c:pt idx="2339">
                  <c:v>66.78</c:v>
                </c:pt>
                <c:pt idx="2340">
                  <c:v>66.8</c:v>
                </c:pt>
                <c:pt idx="2341">
                  <c:v>66.819999999999993</c:v>
                </c:pt>
                <c:pt idx="2342">
                  <c:v>66.84</c:v>
                </c:pt>
                <c:pt idx="2343">
                  <c:v>66.86</c:v>
                </c:pt>
                <c:pt idx="2344">
                  <c:v>66.88</c:v>
                </c:pt>
                <c:pt idx="2345">
                  <c:v>66.900000000000006</c:v>
                </c:pt>
                <c:pt idx="2346">
                  <c:v>66.92</c:v>
                </c:pt>
                <c:pt idx="2347">
                  <c:v>66.94</c:v>
                </c:pt>
                <c:pt idx="2348">
                  <c:v>66.959999999999994</c:v>
                </c:pt>
                <c:pt idx="2349">
                  <c:v>66.98</c:v>
                </c:pt>
                <c:pt idx="2350">
                  <c:v>67</c:v>
                </c:pt>
                <c:pt idx="2351">
                  <c:v>67.02</c:v>
                </c:pt>
                <c:pt idx="2352">
                  <c:v>67.040000000000006</c:v>
                </c:pt>
                <c:pt idx="2353">
                  <c:v>67.06</c:v>
                </c:pt>
                <c:pt idx="2354">
                  <c:v>67.08</c:v>
                </c:pt>
                <c:pt idx="2355">
                  <c:v>67.099999999999994</c:v>
                </c:pt>
                <c:pt idx="2356">
                  <c:v>67.12</c:v>
                </c:pt>
                <c:pt idx="2357">
                  <c:v>67.14</c:v>
                </c:pt>
                <c:pt idx="2358">
                  <c:v>67.16</c:v>
                </c:pt>
                <c:pt idx="2359">
                  <c:v>67.180000000000007</c:v>
                </c:pt>
                <c:pt idx="2360">
                  <c:v>67.2</c:v>
                </c:pt>
                <c:pt idx="2361">
                  <c:v>67.22</c:v>
                </c:pt>
                <c:pt idx="2362">
                  <c:v>67.239999999999995</c:v>
                </c:pt>
                <c:pt idx="2363">
                  <c:v>67.260000000000005</c:v>
                </c:pt>
                <c:pt idx="2364">
                  <c:v>67.28</c:v>
                </c:pt>
                <c:pt idx="2365">
                  <c:v>67.3</c:v>
                </c:pt>
                <c:pt idx="2366">
                  <c:v>67.319999999999993</c:v>
                </c:pt>
                <c:pt idx="2367">
                  <c:v>67.34</c:v>
                </c:pt>
                <c:pt idx="2368">
                  <c:v>67.36</c:v>
                </c:pt>
                <c:pt idx="2369">
                  <c:v>67.38</c:v>
                </c:pt>
                <c:pt idx="2370">
                  <c:v>67.400000000000006</c:v>
                </c:pt>
                <c:pt idx="2371">
                  <c:v>67.42</c:v>
                </c:pt>
                <c:pt idx="2372">
                  <c:v>67.44</c:v>
                </c:pt>
                <c:pt idx="2373">
                  <c:v>67.459999999999994</c:v>
                </c:pt>
                <c:pt idx="2374">
                  <c:v>67.48</c:v>
                </c:pt>
                <c:pt idx="2375">
                  <c:v>67.5</c:v>
                </c:pt>
                <c:pt idx="2376">
                  <c:v>67.52</c:v>
                </c:pt>
                <c:pt idx="2377">
                  <c:v>67.540000000000006</c:v>
                </c:pt>
                <c:pt idx="2378">
                  <c:v>67.56</c:v>
                </c:pt>
                <c:pt idx="2379">
                  <c:v>67.58</c:v>
                </c:pt>
                <c:pt idx="2380">
                  <c:v>67.599999999999994</c:v>
                </c:pt>
                <c:pt idx="2381">
                  <c:v>67.62</c:v>
                </c:pt>
                <c:pt idx="2382">
                  <c:v>67.64</c:v>
                </c:pt>
                <c:pt idx="2383">
                  <c:v>67.66</c:v>
                </c:pt>
                <c:pt idx="2384">
                  <c:v>67.680000000000007</c:v>
                </c:pt>
                <c:pt idx="2385">
                  <c:v>67.7</c:v>
                </c:pt>
                <c:pt idx="2386">
                  <c:v>67.72</c:v>
                </c:pt>
                <c:pt idx="2387">
                  <c:v>67.739999999999995</c:v>
                </c:pt>
                <c:pt idx="2388">
                  <c:v>67.760000000000005</c:v>
                </c:pt>
                <c:pt idx="2389">
                  <c:v>67.78</c:v>
                </c:pt>
                <c:pt idx="2390">
                  <c:v>67.8</c:v>
                </c:pt>
                <c:pt idx="2391">
                  <c:v>67.819999999999993</c:v>
                </c:pt>
                <c:pt idx="2392">
                  <c:v>67.84</c:v>
                </c:pt>
                <c:pt idx="2393">
                  <c:v>67.86</c:v>
                </c:pt>
                <c:pt idx="2394">
                  <c:v>67.88</c:v>
                </c:pt>
                <c:pt idx="2395">
                  <c:v>67.900000000000006</c:v>
                </c:pt>
                <c:pt idx="2396">
                  <c:v>67.92</c:v>
                </c:pt>
                <c:pt idx="2397">
                  <c:v>67.94</c:v>
                </c:pt>
                <c:pt idx="2398">
                  <c:v>67.959999999999994</c:v>
                </c:pt>
                <c:pt idx="2399">
                  <c:v>67.98</c:v>
                </c:pt>
                <c:pt idx="2400">
                  <c:v>68</c:v>
                </c:pt>
                <c:pt idx="2401">
                  <c:v>68.02</c:v>
                </c:pt>
                <c:pt idx="2402">
                  <c:v>68.040000000000006</c:v>
                </c:pt>
                <c:pt idx="2403">
                  <c:v>68.06</c:v>
                </c:pt>
                <c:pt idx="2404">
                  <c:v>68.08</c:v>
                </c:pt>
                <c:pt idx="2405">
                  <c:v>68.099999999999994</c:v>
                </c:pt>
                <c:pt idx="2406">
                  <c:v>68.12</c:v>
                </c:pt>
                <c:pt idx="2407">
                  <c:v>68.14</c:v>
                </c:pt>
                <c:pt idx="2408">
                  <c:v>68.16</c:v>
                </c:pt>
                <c:pt idx="2409">
                  <c:v>68.180000000000007</c:v>
                </c:pt>
                <c:pt idx="2410">
                  <c:v>68.2</c:v>
                </c:pt>
                <c:pt idx="2411">
                  <c:v>68.22</c:v>
                </c:pt>
                <c:pt idx="2412">
                  <c:v>68.239999999999995</c:v>
                </c:pt>
                <c:pt idx="2413">
                  <c:v>68.260000000000005</c:v>
                </c:pt>
                <c:pt idx="2414">
                  <c:v>68.28</c:v>
                </c:pt>
                <c:pt idx="2415">
                  <c:v>68.3</c:v>
                </c:pt>
                <c:pt idx="2416">
                  <c:v>68.319999999999993</c:v>
                </c:pt>
                <c:pt idx="2417">
                  <c:v>68.34</c:v>
                </c:pt>
                <c:pt idx="2418">
                  <c:v>68.36</c:v>
                </c:pt>
                <c:pt idx="2419">
                  <c:v>68.38</c:v>
                </c:pt>
                <c:pt idx="2420">
                  <c:v>68.400000000000006</c:v>
                </c:pt>
                <c:pt idx="2421">
                  <c:v>68.42</c:v>
                </c:pt>
                <c:pt idx="2422">
                  <c:v>68.44</c:v>
                </c:pt>
                <c:pt idx="2423">
                  <c:v>68.459999999999994</c:v>
                </c:pt>
                <c:pt idx="2424">
                  <c:v>68.48</c:v>
                </c:pt>
                <c:pt idx="2425">
                  <c:v>68.5</c:v>
                </c:pt>
                <c:pt idx="2426">
                  <c:v>68.52</c:v>
                </c:pt>
                <c:pt idx="2427">
                  <c:v>68.540000000000006</c:v>
                </c:pt>
                <c:pt idx="2428">
                  <c:v>68.56</c:v>
                </c:pt>
                <c:pt idx="2429">
                  <c:v>68.58</c:v>
                </c:pt>
                <c:pt idx="2430">
                  <c:v>68.599999999999994</c:v>
                </c:pt>
                <c:pt idx="2431">
                  <c:v>68.62</c:v>
                </c:pt>
                <c:pt idx="2432">
                  <c:v>68.64</c:v>
                </c:pt>
                <c:pt idx="2433">
                  <c:v>68.66</c:v>
                </c:pt>
                <c:pt idx="2434">
                  <c:v>68.680000000000007</c:v>
                </c:pt>
                <c:pt idx="2435">
                  <c:v>68.7</c:v>
                </c:pt>
                <c:pt idx="2436">
                  <c:v>68.72</c:v>
                </c:pt>
                <c:pt idx="2437">
                  <c:v>68.739999999999995</c:v>
                </c:pt>
                <c:pt idx="2438">
                  <c:v>68.760000000000005</c:v>
                </c:pt>
                <c:pt idx="2439">
                  <c:v>68.78</c:v>
                </c:pt>
                <c:pt idx="2440">
                  <c:v>68.8</c:v>
                </c:pt>
                <c:pt idx="2441">
                  <c:v>68.819999999999993</c:v>
                </c:pt>
                <c:pt idx="2442">
                  <c:v>68.84</c:v>
                </c:pt>
                <c:pt idx="2443">
                  <c:v>68.86</c:v>
                </c:pt>
                <c:pt idx="2444">
                  <c:v>68.88</c:v>
                </c:pt>
                <c:pt idx="2445">
                  <c:v>68.900000000000006</c:v>
                </c:pt>
                <c:pt idx="2446">
                  <c:v>68.92</c:v>
                </c:pt>
                <c:pt idx="2447">
                  <c:v>68.94</c:v>
                </c:pt>
                <c:pt idx="2448">
                  <c:v>68.959999999999994</c:v>
                </c:pt>
                <c:pt idx="2449">
                  <c:v>68.98</c:v>
                </c:pt>
                <c:pt idx="2450">
                  <c:v>69</c:v>
                </c:pt>
                <c:pt idx="2451">
                  <c:v>69.02</c:v>
                </c:pt>
                <c:pt idx="2452">
                  <c:v>69.040000000000006</c:v>
                </c:pt>
                <c:pt idx="2453">
                  <c:v>69.06</c:v>
                </c:pt>
                <c:pt idx="2454">
                  <c:v>69.08</c:v>
                </c:pt>
                <c:pt idx="2455">
                  <c:v>69.099999999999994</c:v>
                </c:pt>
                <c:pt idx="2456">
                  <c:v>69.12</c:v>
                </c:pt>
                <c:pt idx="2457">
                  <c:v>69.14</c:v>
                </c:pt>
                <c:pt idx="2458">
                  <c:v>69.16</c:v>
                </c:pt>
                <c:pt idx="2459">
                  <c:v>69.180000000000007</c:v>
                </c:pt>
                <c:pt idx="2460">
                  <c:v>69.2</c:v>
                </c:pt>
                <c:pt idx="2461">
                  <c:v>69.22</c:v>
                </c:pt>
                <c:pt idx="2462">
                  <c:v>69.239999999999995</c:v>
                </c:pt>
                <c:pt idx="2463">
                  <c:v>69.260000000000005</c:v>
                </c:pt>
                <c:pt idx="2464">
                  <c:v>69.28</c:v>
                </c:pt>
                <c:pt idx="2465">
                  <c:v>69.3</c:v>
                </c:pt>
                <c:pt idx="2466">
                  <c:v>69.319999999999993</c:v>
                </c:pt>
                <c:pt idx="2467">
                  <c:v>69.34</c:v>
                </c:pt>
                <c:pt idx="2468">
                  <c:v>69.36</c:v>
                </c:pt>
                <c:pt idx="2469">
                  <c:v>69.38</c:v>
                </c:pt>
                <c:pt idx="2470">
                  <c:v>69.400000000000006</c:v>
                </c:pt>
                <c:pt idx="2471">
                  <c:v>69.42</c:v>
                </c:pt>
                <c:pt idx="2472">
                  <c:v>69.44</c:v>
                </c:pt>
                <c:pt idx="2473">
                  <c:v>69.459999999999994</c:v>
                </c:pt>
                <c:pt idx="2474">
                  <c:v>69.48</c:v>
                </c:pt>
                <c:pt idx="2475">
                  <c:v>69.5</c:v>
                </c:pt>
                <c:pt idx="2476">
                  <c:v>69.52</c:v>
                </c:pt>
                <c:pt idx="2477">
                  <c:v>69.540000000000006</c:v>
                </c:pt>
                <c:pt idx="2478">
                  <c:v>69.56</c:v>
                </c:pt>
                <c:pt idx="2479">
                  <c:v>69.58</c:v>
                </c:pt>
                <c:pt idx="2480">
                  <c:v>69.599999999999994</c:v>
                </c:pt>
                <c:pt idx="2481">
                  <c:v>69.62</c:v>
                </c:pt>
                <c:pt idx="2482">
                  <c:v>69.64</c:v>
                </c:pt>
                <c:pt idx="2483">
                  <c:v>69.66</c:v>
                </c:pt>
                <c:pt idx="2484">
                  <c:v>69.680000000000007</c:v>
                </c:pt>
                <c:pt idx="2485">
                  <c:v>69.7</c:v>
                </c:pt>
                <c:pt idx="2486">
                  <c:v>69.72</c:v>
                </c:pt>
                <c:pt idx="2487">
                  <c:v>69.739999999999995</c:v>
                </c:pt>
                <c:pt idx="2488">
                  <c:v>69.760000000000005</c:v>
                </c:pt>
                <c:pt idx="2489">
                  <c:v>69.78</c:v>
                </c:pt>
                <c:pt idx="2490">
                  <c:v>69.8</c:v>
                </c:pt>
                <c:pt idx="2491">
                  <c:v>69.819999999999993</c:v>
                </c:pt>
                <c:pt idx="2492">
                  <c:v>69.84</c:v>
                </c:pt>
                <c:pt idx="2493">
                  <c:v>69.86</c:v>
                </c:pt>
                <c:pt idx="2494">
                  <c:v>69.88</c:v>
                </c:pt>
                <c:pt idx="2495">
                  <c:v>69.900000000000006</c:v>
                </c:pt>
                <c:pt idx="2496">
                  <c:v>69.92</c:v>
                </c:pt>
                <c:pt idx="2497">
                  <c:v>69.94</c:v>
                </c:pt>
                <c:pt idx="2498">
                  <c:v>69.959999999999994</c:v>
                </c:pt>
                <c:pt idx="2499">
                  <c:v>69.98</c:v>
                </c:pt>
                <c:pt idx="2500">
                  <c:v>70</c:v>
                </c:pt>
                <c:pt idx="2501">
                  <c:v>70.02</c:v>
                </c:pt>
                <c:pt idx="2502">
                  <c:v>70.040000000000006</c:v>
                </c:pt>
                <c:pt idx="2503">
                  <c:v>70.06</c:v>
                </c:pt>
                <c:pt idx="2504">
                  <c:v>70.08</c:v>
                </c:pt>
                <c:pt idx="2505">
                  <c:v>70.099999999999994</c:v>
                </c:pt>
                <c:pt idx="2506">
                  <c:v>70.12</c:v>
                </c:pt>
                <c:pt idx="2507">
                  <c:v>70.14</c:v>
                </c:pt>
                <c:pt idx="2508">
                  <c:v>70.16</c:v>
                </c:pt>
                <c:pt idx="2509">
                  <c:v>70.180000000000007</c:v>
                </c:pt>
                <c:pt idx="2510">
                  <c:v>70.2</c:v>
                </c:pt>
                <c:pt idx="2511">
                  <c:v>70.22</c:v>
                </c:pt>
                <c:pt idx="2512">
                  <c:v>70.239999999999995</c:v>
                </c:pt>
                <c:pt idx="2513">
                  <c:v>70.260000000000005</c:v>
                </c:pt>
                <c:pt idx="2514">
                  <c:v>70.28</c:v>
                </c:pt>
                <c:pt idx="2515">
                  <c:v>70.3</c:v>
                </c:pt>
                <c:pt idx="2516">
                  <c:v>70.319999999999993</c:v>
                </c:pt>
                <c:pt idx="2517">
                  <c:v>70.34</c:v>
                </c:pt>
                <c:pt idx="2518">
                  <c:v>70.36</c:v>
                </c:pt>
                <c:pt idx="2519">
                  <c:v>70.38</c:v>
                </c:pt>
                <c:pt idx="2520">
                  <c:v>70.400000000000006</c:v>
                </c:pt>
                <c:pt idx="2521">
                  <c:v>70.42</c:v>
                </c:pt>
                <c:pt idx="2522">
                  <c:v>70.44</c:v>
                </c:pt>
                <c:pt idx="2523">
                  <c:v>70.459999999999994</c:v>
                </c:pt>
                <c:pt idx="2524">
                  <c:v>70.48</c:v>
                </c:pt>
                <c:pt idx="2525">
                  <c:v>70.5</c:v>
                </c:pt>
                <c:pt idx="2526">
                  <c:v>70.52</c:v>
                </c:pt>
                <c:pt idx="2527">
                  <c:v>70.540000000000006</c:v>
                </c:pt>
                <c:pt idx="2528">
                  <c:v>70.56</c:v>
                </c:pt>
                <c:pt idx="2529">
                  <c:v>70.58</c:v>
                </c:pt>
                <c:pt idx="2530">
                  <c:v>70.599999999999994</c:v>
                </c:pt>
                <c:pt idx="2531">
                  <c:v>70.62</c:v>
                </c:pt>
                <c:pt idx="2532">
                  <c:v>70.64</c:v>
                </c:pt>
                <c:pt idx="2533">
                  <c:v>70.66</c:v>
                </c:pt>
                <c:pt idx="2534">
                  <c:v>70.680000000000007</c:v>
                </c:pt>
                <c:pt idx="2535">
                  <c:v>70.7</c:v>
                </c:pt>
                <c:pt idx="2536">
                  <c:v>70.72</c:v>
                </c:pt>
                <c:pt idx="2537">
                  <c:v>70.739999999999995</c:v>
                </c:pt>
                <c:pt idx="2538">
                  <c:v>70.760000000000005</c:v>
                </c:pt>
                <c:pt idx="2539">
                  <c:v>70.78</c:v>
                </c:pt>
                <c:pt idx="2540">
                  <c:v>70.8</c:v>
                </c:pt>
                <c:pt idx="2541">
                  <c:v>70.819999999999993</c:v>
                </c:pt>
                <c:pt idx="2542">
                  <c:v>70.84</c:v>
                </c:pt>
                <c:pt idx="2543">
                  <c:v>70.86</c:v>
                </c:pt>
                <c:pt idx="2544">
                  <c:v>70.88</c:v>
                </c:pt>
                <c:pt idx="2545">
                  <c:v>70.900000000000006</c:v>
                </c:pt>
                <c:pt idx="2546">
                  <c:v>70.92</c:v>
                </c:pt>
                <c:pt idx="2547">
                  <c:v>70.94</c:v>
                </c:pt>
                <c:pt idx="2548">
                  <c:v>70.959999999999994</c:v>
                </c:pt>
                <c:pt idx="2549">
                  <c:v>70.98</c:v>
                </c:pt>
                <c:pt idx="2550">
                  <c:v>71</c:v>
                </c:pt>
                <c:pt idx="2551">
                  <c:v>71.02</c:v>
                </c:pt>
                <c:pt idx="2552">
                  <c:v>71.040000000000006</c:v>
                </c:pt>
                <c:pt idx="2553">
                  <c:v>71.06</c:v>
                </c:pt>
                <c:pt idx="2554">
                  <c:v>71.08</c:v>
                </c:pt>
                <c:pt idx="2555">
                  <c:v>71.099999999999994</c:v>
                </c:pt>
                <c:pt idx="2556">
                  <c:v>71.12</c:v>
                </c:pt>
                <c:pt idx="2557">
                  <c:v>71.14</c:v>
                </c:pt>
                <c:pt idx="2558">
                  <c:v>71.16</c:v>
                </c:pt>
                <c:pt idx="2559">
                  <c:v>71.180000000000007</c:v>
                </c:pt>
                <c:pt idx="2560">
                  <c:v>71.2</c:v>
                </c:pt>
                <c:pt idx="2561">
                  <c:v>71.22</c:v>
                </c:pt>
                <c:pt idx="2562">
                  <c:v>71.239999999999995</c:v>
                </c:pt>
                <c:pt idx="2563">
                  <c:v>71.260000000000005</c:v>
                </c:pt>
                <c:pt idx="2564">
                  <c:v>71.28</c:v>
                </c:pt>
                <c:pt idx="2565">
                  <c:v>71.3</c:v>
                </c:pt>
                <c:pt idx="2566">
                  <c:v>71.319999999999993</c:v>
                </c:pt>
                <c:pt idx="2567">
                  <c:v>71.34</c:v>
                </c:pt>
                <c:pt idx="2568">
                  <c:v>71.36</c:v>
                </c:pt>
                <c:pt idx="2569">
                  <c:v>71.38</c:v>
                </c:pt>
                <c:pt idx="2570">
                  <c:v>71.400000000000006</c:v>
                </c:pt>
                <c:pt idx="2571">
                  <c:v>71.42</c:v>
                </c:pt>
                <c:pt idx="2572">
                  <c:v>71.44</c:v>
                </c:pt>
                <c:pt idx="2573">
                  <c:v>71.459999999999994</c:v>
                </c:pt>
                <c:pt idx="2574">
                  <c:v>71.48</c:v>
                </c:pt>
                <c:pt idx="2575">
                  <c:v>71.5</c:v>
                </c:pt>
                <c:pt idx="2576">
                  <c:v>71.52</c:v>
                </c:pt>
                <c:pt idx="2577">
                  <c:v>71.540000000000006</c:v>
                </c:pt>
                <c:pt idx="2578">
                  <c:v>71.56</c:v>
                </c:pt>
                <c:pt idx="2579">
                  <c:v>71.58</c:v>
                </c:pt>
                <c:pt idx="2580">
                  <c:v>71.599999999999994</c:v>
                </c:pt>
                <c:pt idx="2581">
                  <c:v>71.62</c:v>
                </c:pt>
                <c:pt idx="2582">
                  <c:v>71.64</c:v>
                </c:pt>
                <c:pt idx="2583">
                  <c:v>71.66</c:v>
                </c:pt>
                <c:pt idx="2584">
                  <c:v>71.680000000000007</c:v>
                </c:pt>
                <c:pt idx="2585">
                  <c:v>71.7</c:v>
                </c:pt>
                <c:pt idx="2586">
                  <c:v>71.72</c:v>
                </c:pt>
                <c:pt idx="2587">
                  <c:v>71.739999999999995</c:v>
                </c:pt>
                <c:pt idx="2588">
                  <c:v>71.760000000000005</c:v>
                </c:pt>
                <c:pt idx="2589">
                  <c:v>71.78</c:v>
                </c:pt>
                <c:pt idx="2590">
                  <c:v>71.8</c:v>
                </c:pt>
                <c:pt idx="2591">
                  <c:v>71.819999999999993</c:v>
                </c:pt>
                <c:pt idx="2592">
                  <c:v>71.84</c:v>
                </c:pt>
                <c:pt idx="2593">
                  <c:v>71.86</c:v>
                </c:pt>
                <c:pt idx="2594">
                  <c:v>71.88</c:v>
                </c:pt>
                <c:pt idx="2595">
                  <c:v>71.900000000000006</c:v>
                </c:pt>
                <c:pt idx="2596">
                  <c:v>71.92</c:v>
                </c:pt>
                <c:pt idx="2597">
                  <c:v>71.94</c:v>
                </c:pt>
                <c:pt idx="2598">
                  <c:v>71.959999999999994</c:v>
                </c:pt>
                <c:pt idx="2599">
                  <c:v>71.98</c:v>
                </c:pt>
                <c:pt idx="2600">
                  <c:v>72</c:v>
                </c:pt>
                <c:pt idx="2601">
                  <c:v>72.02</c:v>
                </c:pt>
                <c:pt idx="2602">
                  <c:v>72.040000000000006</c:v>
                </c:pt>
                <c:pt idx="2603">
                  <c:v>72.06</c:v>
                </c:pt>
                <c:pt idx="2604">
                  <c:v>72.08</c:v>
                </c:pt>
                <c:pt idx="2605">
                  <c:v>72.099999999999994</c:v>
                </c:pt>
                <c:pt idx="2606">
                  <c:v>72.12</c:v>
                </c:pt>
                <c:pt idx="2607">
                  <c:v>72.14</c:v>
                </c:pt>
                <c:pt idx="2608">
                  <c:v>72.16</c:v>
                </c:pt>
                <c:pt idx="2609">
                  <c:v>72.180000000000007</c:v>
                </c:pt>
                <c:pt idx="2610">
                  <c:v>72.2</c:v>
                </c:pt>
                <c:pt idx="2611">
                  <c:v>72.22</c:v>
                </c:pt>
                <c:pt idx="2612">
                  <c:v>72.239999999999995</c:v>
                </c:pt>
                <c:pt idx="2613">
                  <c:v>72.260000000000005</c:v>
                </c:pt>
                <c:pt idx="2614">
                  <c:v>72.28</c:v>
                </c:pt>
                <c:pt idx="2615">
                  <c:v>72.3</c:v>
                </c:pt>
                <c:pt idx="2616">
                  <c:v>72.319999999999993</c:v>
                </c:pt>
                <c:pt idx="2617">
                  <c:v>72.34</c:v>
                </c:pt>
                <c:pt idx="2618">
                  <c:v>72.36</c:v>
                </c:pt>
                <c:pt idx="2619">
                  <c:v>72.38</c:v>
                </c:pt>
                <c:pt idx="2620">
                  <c:v>72.400000000000006</c:v>
                </c:pt>
                <c:pt idx="2621">
                  <c:v>72.42</c:v>
                </c:pt>
                <c:pt idx="2622">
                  <c:v>72.44</c:v>
                </c:pt>
                <c:pt idx="2623">
                  <c:v>72.459999999999994</c:v>
                </c:pt>
                <c:pt idx="2624">
                  <c:v>72.48</c:v>
                </c:pt>
                <c:pt idx="2625">
                  <c:v>72.5</c:v>
                </c:pt>
                <c:pt idx="2626">
                  <c:v>72.52</c:v>
                </c:pt>
                <c:pt idx="2627">
                  <c:v>72.540000000000006</c:v>
                </c:pt>
                <c:pt idx="2628">
                  <c:v>72.56</c:v>
                </c:pt>
                <c:pt idx="2629">
                  <c:v>72.58</c:v>
                </c:pt>
                <c:pt idx="2630">
                  <c:v>72.599999999999994</c:v>
                </c:pt>
                <c:pt idx="2631">
                  <c:v>72.62</c:v>
                </c:pt>
                <c:pt idx="2632">
                  <c:v>72.64</c:v>
                </c:pt>
                <c:pt idx="2633">
                  <c:v>72.66</c:v>
                </c:pt>
                <c:pt idx="2634">
                  <c:v>72.680000000000007</c:v>
                </c:pt>
                <c:pt idx="2635">
                  <c:v>72.7</c:v>
                </c:pt>
                <c:pt idx="2636">
                  <c:v>72.72</c:v>
                </c:pt>
                <c:pt idx="2637">
                  <c:v>72.739999999999995</c:v>
                </c:pt>
                <c:pt idx="2638">
                  <c:v>72.760000000000005</c:v>
                </c:pt>
                <c:pt idx="2639">
                  <c:v>72.78</c:v>
                </c:pt>
                <c:pt idx="2640">
                  <c:v>72.8</c:v>
                </c:pt>
                <c:pt idx="2641">
                  <c:v>72.819999999999993</c:v>
                </c:pt>
                <c:pt idx="2642">
                  <c:v>72.84</c:v>
                </c:pt>
                <c:pt idx="2643">
                  <c:v>72.86</c:v>
                </c:pt>
                <c:pt idx="2644">
                  <c:v>72.88</c:v>
                </c:pt>
                <c:pt idx="2645">
                  <c:v>72.900000000000006</c:v>
                </c:pt>
                <c:pt idx="2646">
                  <c:v>72.92</c:v>
                </c:pt>
                <c:pt idx="2647">
                  <c:v>72.94</c:v>
                </c:pt>
                <c:pt idx="2648">
                  <c:v>72.959999999999994</c:v>
                </c:pt>
                <c:pt idx="2649">
                  <c:v>72.98</c:v>
                </c:pt>
                <c:pt idx="2650">
                  <c:v>73</c:v>
                </c:pt>
                <c:pt idx="2651">
                  <c:v>73.02</c:v>
                </c:pt>
                <c:pt idx="2652">
                  <c:v>73.040000000000006</c:v>
                </c:pt>
                <c:pt idx="2653">
                  <c:v>73.06</c:v>
                </c:pt>
                <c:pt idx="2654">
                  <c:v>73.08</c:v>
                </c:pt>
                <c:pt idx="2655">
                  <c:v>73.099999999999994</c:v>
                </c:pt>
                <c:pt idx="2656">
                  <c:v>73.12</c:v>
                </c:pt>
                <c:pt idx="2657">
                  <c:v>73.14</c:v>
                </c:pt>
                <c:pt idx="2658">
                  <c:v>73.16</c:v>
                </c:pt>
                <c:pt idx="2659">
                  <c:v>73.180000000000007</c:v>
                </c:pt>
                <c:pt idx="2660">
                  <c:v>73.2</c:v>
                </c:pt>
                <c:pt idx="2661">
                  <c:v>73.22</c:v>
                </c:pt>
                <c:pt idx="2662">
                  <c:v>73.239999999999995</c:v>
                </c:pt>
                <c:pt idx="2663">
                  <c:v>73.260000000000005</c:v>
                </c:pt>
                <c:pt idx="2664">
                  <c:v>73.28</c:v>
                </c:pt>
                <c:pt idx="2665">
                  <c:v>73.3</c:v>
                </c:pt>
                <c:pt idx="2666">
                  <c:v>73.319999999999993</c:v>
                </c:pt>
                <c:pt idx="2667">
                  <c:v>73.34</c:v>
                </c:pt>
                <c:pt idx="2668">
                  <c:v>73.36</c:v>
                </c:pt>
                <c:pt idx="2669">
                  <c:v>73.38</c:v>
                </c:pt>
                <c:pt idx="2670">
                  <c:v>73.400000000000006</c:v>
                </c:pt>
                <c:pt idx="2671">
                  <c:v>73.42</c:v>
                </c:pt>
                <c:pt idx="2672">
                  <c:v>73.44</c:v>
                </c:pt>
                <c:pt idx="2673">
                  <c:v>73.459999999999994</c:v>
                </c:pt>
                <c:pt idx="2674">
                  <c:v>73.48</c:v>
                </c:pt>
                <c:pt idx="2675">
                  <c:v>73.5</c:v>
                </c:pt>
                <c:pt idx="2676">
                  <c:v>73.52</c:v>
                </c:pt>
                <c:pt idx="2677">
                  <c:v>73.540000000000006</c:v>
                </c:pt>
                <c:pt idx="2678">
                  <c:v>73.56</c:v>
                </c:pt>
                <c:pt idx="2679">
                  <c:v>73.58</c:v>
                </c:pt>
                <c:pt idx="2680">
                  <c:v>73.599999999999994</c:v>
                </c:pt>
                <c:pt idx="2681">
                  <c:v>73.62</c:v>
                </c:pt>
                <c:pt idx="2682">
                  <c:v>73.64</c:v>
                </c:pt>
                <c:pt idx="2683">
                  <c:v>73.66</c:v>
                </c:pt>
                <c:pt idx="2684">
                  <c:v>73.680000000000007</c:v>
                </c:pt>
                <c:pt idx="2685">
                  <c:v>73.7</c:v>
                </c:pt>
                <c:pt idx="2686">
                  <c:v>73.72</c:v>
                </c:pt>
                <c:pt idx="2687">
                  <c:v>73.739999999999995</c:v>
                </c:pt>
                <c:pt idx="2688">
                  <c:v>73.760000000000005</c:v>
                </c:pt>
                <c:pt idx="2689">
                  <c:v>73.78</c:v>
                </c:pt>
                <c:pt idx="2690">
                  <c:v>73.8</c:v>
                </c:pt>
                <c:pt idx="2691">
                  <c:v>73.819999999999993</c:v>
                </c:pt>
                <c:pt idx="2692">
                  <c:v>73.84</c:v>
                </c:pt>
                <c:pt idx="2693">
                  <c:v>73.86</c:v>
                </c:pt>
                <c:pt idx="2694">
                  <c:v>73.88</c:v>
                </c:pt>
                <c:pt idx="2695">
                  <c:v>73.900000000000006</c:v>
                </c:pt>
                <c:pt idx="2696">
                  <c:v>73.92</c:v>
                </c:pt>
                <c:pt idx="2697">
                  <c:v>73.94</c:v>
                </c:pt>
                <c:pt idx="2698">
                  <c:v>73.959999999999994</c:v>
                </c:pt>
                <c:pt idx="2699">
                  <c:v>73.98</c:v>
                </c:pt>
                <c:pt idx="2700">
                  <c:v>74</c:v>
                </c:pt>
                <c:pt idx="2701">
                  <c:v>74.02</c:v>
                </c:pt>
                <c:pt idx="2702">
                  <c:v>74.040000000000006</c:v>
                </c:pt>
                <c:pt idx="2703">
                  <c:v>74.06</c:v>
                </c:pt>
                <c:pt idx="2704">
                  <c:v>74.08</c:v>
                </c:pt>
                <c:pt idx="2705">
                  <c:v>74.099999999999994</c:v>
                </c:pt>
                <c:pt idx="2706">
                  <c:v>74.12</c:v>
                </c:pt>
                <c:pt idx="2707">
                  <c:v>74.14</c:v>
                </c:pt>
                <c:pt idx="2708">
                  <c:v>74.16</c:v>
                </c:pt>
                <c:pt idx="2709">
                  <c:v>74.180000000000007</c:v>
                </c:pt>
                <c:pt idx="2710">
                  <c:v>74.2</c:v>
                </c:pt>
                <c:pt idx="2711">
                  <c:v>74.22</c:v>
                </c:pt>
                <c:pt idx="2712">
                  <c:v>74.239999999999995</c:v>
                </c:pt>
                <c:pt idx="2713">
                  <c:v>74.260000000000005</c:v>
                </c:pt>
                <c:pt idx="2714">
                  <c:v>74.28</c:v>
                </c:pt>
                <c:pt idx="2715">
                  <c:v>74.3</c:v>
                </c:pt>
                <c:pt idx="2716">
                  <c:v>74.319999999999993</c:v>
                </c:pt>
                <c:pt idx="2717">
                  <c:v>74.34</c:v>
                </c:pt>
                <c:pt idx="2718">
                  <c:v>74.36</c:v>
                </c:pt>
                <c:pt idx="2719">
                  <c:v>74.38</c:v>
                </c:pt>
                <c:pt idx="2720">
                  <c:v>74.400000000000006</c:v>
                </c:pt>
                <c:pt idx="2721">
                  <c:v>74.42</c:v>
                </c:pt>
                <c:pt idx="2722">
                  <c:v>74.44</c:v>
                </c:pt>
                <c:pt idx="2723">
                  <c:v>74.459999999999994</c:v>
                </c:pt>
                <c:pt idx="2724">
                  <c:v>74.48</c:v>
                </c:pt>
                <c:pt idx="2725">
                  <c:v>74.5</c:v>
                </c:pt>
                <c:pt idx="2726">
                  <c:v>74.52</c:v>
                </c:pt>
                <c:pt idx="2727">
                  <c:v>74.540000000000006</c:v>
                </c:pt>
                <c:pt idx="2728">
                  <c:v>74.56</c:v>
                </c:pt>
                <c:pt idx="2729">
                  <c:v>74.58</c:v>
                </c:pt>
                <c:pt idx="2730">
                  <c:v>74.599999999999994</c:v>
                </c:pt>
                <c:pt idx="2731">
                  <c:v>74.62</c:v>
                </c:pt>
                <c:pt idx="2732">
                  <c:v>74.64</c:v>
                </c:pt>
                <c:pt idx="2733">
                  <c:v>74.66</c:v>
                </c:pt>
                <c:pt idx="2734">
                  <c:v>74.680000000000007</c:v>
                </c:pt>
                <c:pt idx="2735">
                  <c:v>74.7</c:v>
                </c:pt>
                <c:pt idx="2736">
                  <c:v>74.72</c:v>
                </c:pt>
                <c:pt idx="2737">
                  <c:v>74.739999999999995</c:v>
                </c:pt>
                <c:pt idx="2738">
                  <c:v>74.760000000000005</c:v>
                </c:pt>
                <c:pt idx="2739">
                  <c:v>74.78</c:v>
                </c:pt>
                <c:pt idx="2740">
                  <c:v>74.8</c:v>
                </c:pt>
                <c:pt idx="2741">
                  <c:v>74.819999999999993</c:v>
                </c:pt>
                <c:pt idx="2742">
                  <c:v>74.84</c:v>
                </c:pt>
                <c:pt idx="2743">
                  <c:v>74.86</c:v>
                </c:pt>
                <c:pt idx="2744">
                  <c:v>74.88</c:v>
                </c:pt>
                <c:pt idx="2745">
                  <c:v>74.900000000000006</c:v>
                </c:pt>
                <c:pt idx="2746">
                  <c:v>74.92</c:v>
                </c:pt>
                <c:pt idx="2747">
                  <c:v>74.94</c:v>
                </c:pt>
                <c:pt idx="2748">
                  <c:v>74.959999999999994</c:v>
                </c:pt>
                <c:pt idx="2749">
                  <c:v>74.98</c:v>
                </c:pt>
                <c:pt idx="2750">
                  <c:v>75</c:v>
                </c:pt>
                <c:pt idx="2751">
                  <c:v>75.02</c:v>
                </c:pt>
                <c:pt idx="2752">
                  <c:v>75.040000000000006</c:v>
                </c:pt>
                <c:pt idx="2753">
                  <c:v>75.06</c:v>
                </c:pt>
                <c:pt idx="2754">
                  <c:v>75.08</c:v>
                </c:pt>
                <c:pt idx="2755">
                  <c:v>75.099999999999994</c:v>
                </c:pt>
                <c:pt idx="2756">
                  <c:v>75.12</c:v>
                </c:pt>
                <c:pt idx="2757">
                  <c:v>75.14</c:v>
                </c:pt>
                <c:pt idx="2758">
                  <c:v>75.16</c:v>
                </c:pt>
                <c:pt idx="2759">
                  <c:v>75.180000000000007</c:v>
                </c:pt>
                <c:pt idx="2760">
                  <c:v>75.2</c:v>
                </c:pt>
                <c:pt idx="2761">
                  <c:v>75.22</c:v>
                </c:pt>
                <c:pt idx="2762">
                  <c:v>75.239999999999995</c:v>
                </c:pt>
                <c:pt idx="2763">
                  <c:v>75.260000000000005</c:v>
                </c:pt>
                <c:pt idx="2764">
                  <c:v>75.28</c:v>
                </c:pt>
                <c:pt idx="2765">
                  <c:v>75.3</c:v>
                </c:pt>
                <c:pt idx="2766">
                  <c:v>75.319999999999993</c:v>
                </c:pt>
                <c:pt idx="2767">
                  <c:v>75.34</c:v>
                </c:pt>
                <c:pt idx="2768">
                  <c:v>75.36</c:v>
                </c:pt>
                <c:pt idx="2769">
                  <c:v>75.38</c:v>
                </c:pt>
                <c:pt idx="2770">
                  <c:v>75.400000000000006</c:v>
                </c:pt>
                <c:pt idx="2771">
                  <c:v>75.42</c:v>
                </c:pt>
                <c:pt idx="2772">
                  <c:v>75.44</c:v>
                </c:pt>
                <c:pt idx="2773">
                  <c:v>75.459999999999994</c:v>
                </c:pt>
                <c:pt idx="2774">
                  <c:v>75.48</c:v>
                </c:pt>
                <c:pt idx="2775">
                  <c:v>75.5</c:v>
                </c:pt>
                <c:pt idx="2776">
                  <c:v>75.52</c:v>
                </c:pt>
                <c:pt idx="2777">
                  <c:v>75.540000000000006</c:v>
                </c:pt>
                <c:pt idx="2778">
                  <c:v>75.56</c:v>
                </c:pt>
                <c:pt idx="2779">
                  <c:v>75.58</c:v>
                </c:pt>
                <c:pt idx="2780">
                  <c:v>75.599999999999994</c:v>
                </c:pt>
                <c:pt idx="2781">
                  <c:v>75.62</c:v>
                </c:pt>
                <c:pt idx="2782">
                  <c:v>75.64</c:v>
                </c:pt>
                <c:pt idx="2783">
                  <c:v>75.66</c:v>
                </c:pt>
                <c:pt idx="2784">
                  <c:v>75.680000000000007</c:v>
                </c:pt>
                <c:pt idx="2785">
                  <c:v>75.7</c:v>
                </c:pt>
                <c:pt idx="2786">
                  <c:v>75.72</c:v>
                </c:pt>
                <c:pt idx="2787">
                  <c:v>75.739999999999995</c:v>
                </c:pt>
                <c:pt idx="2788">
                  <c:v>75.760000000000005</c:v>
                </c:pt>
                <c:pt idx="2789">
                  <c:v>75.78</c:v>
                </c:pt>
                <c:pt idx="2790">
                  <c:v>75.8</c:v>
                </c:pt>
                <c:pt idx="2791">
                  <c:v>75.819999999999993</c:v>
                </c:pt>
                <c:pt idx="2792">
                  <c:v>75.84</c:v>
                </c:pt>
                <c:pt idx="2793">
                  <c:v>75.86</c:v>
                </c:pt>
                <c:pt idx="2794">
                  <c:v>75.88</c:v>
                </c:pt>
                <c:pt idx="2795">
                  <c:v>75.900000000000006</c:v>
                </c:pt>
                <c:pt idx="2796">
                  <c:v>75.92</c:v>
                </c:pt>
                <c:pt idx="2797">
                  <c:v>75.94</c:v>
                </c:pt>
                <c:pt idx="2798">
                  <c:v>75.959999999999994</c:v>
                </c:pt>
                <c:pt idx="2799">
                  <c:v>75.98</c:v>
                </c:pt>
                <c:pt idx="2800">
                  <c:v>76</c:v>
                </c:pt>
                <c:pt idx="2801">
                  <c:v>76.02</c:v>
                </c:pt>
                <c:pt idx="2802">
                  <c:v>76.040000000000006</c:v>
                </c:pt>
                <c:pt idx="2803">
                  <c:v>76.06</c:v>
                </c:pt>
                <c:pt idx="2804">
                  <c:v>76.08</c:v>
                </c:pt>
                <c:pt idx="2805">
                  <c:v>76.099999999999994</c:v>
                </c:pt>
                <c:pt idx="2806">
                  <c:v>76.12</c:v>
                </c:pt>
                <c:pt idx="2807">
                  <c:v>76.14</c:v>
                </c:pt>
                <c:pt idx="2808">
                  <c:v>76.16</c:v>
                </c:pt>
                <c:pt idx="2809">
                  <c:v>76.180000000000007</c:v>
                </c:pt>
                <c:pt idx="2810">
                  <c:v>76.2</c:v>
                </c:pt>
                <c:pt idx="2811">
                  <c:v>76.22</c:v>
                </c:pt>
                <c:pt idx="2812">
                  <c:v>76.239999999999995</c:v>
                </c:pt>
                <c:pt idx="2813">
                  <c:v>76.260000000000005</c:v>
                </c:pt>
                <c:pt idx="2814">
                  <c:v>76.28</c:v>
                </c:pt>
                <c:pt idx="2815">
                  <c:v>76.3</c:v>
                </c:pt>
                <c:pt idx="2816">
                  <c:v>76.319999999999993</c:v>
                </c:pt>
                <c:pt idx="2817">
                  <c:v>76.34</c:v>
                </c:pt>
                <c:pt idx="2818">
                  <c:v>76.36</c:v>
                </c:pt>
                <c:pt idx="2819">
                  <c:v>76.38</c:v>
                </c:pt>
                <c:pt idx="2820">
                  <c:v>76.400000000000006</c:v>
                </c:pt>
                <c:pt idx="2821">
                  <c:v>76.42</c:v>
                </c:pt>
                <c:pt idx="2822">
                  <c:v>76.44</c:v>
                </c:pt>
                <c:pt idx="2823">
                  <c:v>76.459999999999994</c:v>
                </c:pt>
                <c:pt idx="2824">
                  <c:v>76.48</c:v>
                </c:pt>
                <c:pt idx="2825">
                  <c:v>76.5</c:v>
                </c:pt>
                <c:pt idx="2826">
                  <c:v>76.52</c:v>
                </c:pt>
                <c:pt idx="2827">
                  <c:v>76.540000000000006</c:v>
                </c:pt>
                <c:pt idx="2828">
                  <c:v>76.56</c:v>
                </c:pt>
                <c:pt idx="2829">
                  <c:v>76.58</c:v>
                </c:pt>
                <c:pt idx="2830">
                  <c:v>76.599999999999994</c:v>
                </c:pt>
                <c:pt idx="2831">
                  <c:v>76.62</c:v>
                </c:pt>
                <c:pt idx="2832">
                  <c:v>76.64</c:v>
                </c:pt>
                <c:pt idx="2833">
                  <c:v>76.66</c:v>
                </c:pt>
                <c:pt idx="2834">
                  <c:v>76.680000000000007</c:v>
                </c:pt>
                <c:pt idx="2835">
                  <c:v>76.7</c:v>
                </c:pt>
                <c:pt idx="2836">
                  <c:v>76.72</c:v>
                </c:pt>
                <c:pt idx="2837">
                  <c:v>76.739999999999995</c:v>
                </c:pt>
                <c:pt idx="2838">
                  <c:v>76.760000000000005</c:v>
                </c:pt>
                <c:pt idx="2839">
                  <c:v>76.78</c:v>
                </c:pt>
                <c:pt idx="2840">
                  <c:v>76.8</c:v>
                </c:pt>
                <c:pt idx="2841">
                  <c:v>76.819999999999993</c:v>
                </c:pt>
                <c:pt idx="2842">
                  <c:v>76.84</c:v>
                </c:pt>
                <c:pt idx="2843">
                  <c:v>76.86</c:v>
                </c:pt>
                <c:pt idx="2844">
                  <c:v>76.88</c:v>
                </c:pt>
                <c:pt idx="2845">
                  <c:v>76.900000000000006</c:v>
                </c:pt>
                <c:pt idx="2846">
                  <c:v>76.92</c:v>
                </c:pt>
                <c:pt idx="2847">
                  <c:v>76.94</c:v>
                </c:pt>
                <c:pt idx="2848">
                  <c:v>76.959999999999994</c:v>
                </c:pt>
                <c:pt idx="2849">
                  <c:v>76.98</c:v>
                </c:pt>
                <c:pt idx="2850">
                  <c:v>77</c:v>
                </c:pt>
                <c:pt idx="2851">
                  <c:v>77.02</c:v>
                </c:pt>
                <c:pt idx="2852">
                  <c:v>77.040000000000006</c:v>
                </c:pt>
                <c:pt idx="2853">
                  <c:v>77.06</c:v>
                </c:pt>
                <c:pt idx="2854">
                  <c:v>77.08</c:v>
                </c:pt>
                <c:pt idx="2855">
                  <c:v>77.099999999999994</c:v>
                </c:pt>
                <c:pt idx="2856">
                  <c:v>77.12</c:v>
                </c:pt>
                <c:pt idx="2857">
                  <c:v>77.14</c:v>
                </c:pt>
                <c:pt idx="2858">
                  <c:v>77.16</c:v>
                </c:pt>
                <c:pt idx="2859">
                  <c:v>77.180000000000007</c:v>
                </c:pt>
                <c:pt idx="2860">
                  <c:v>77.2</c:v>
                </c:pt>
                <c:pt idx="2861">
                  <c:v>77.22</c:v>
                </c:pt>
                <c:pt idx="2862">
                  <c:v>77.239999999999995</c:v>
                </c:pt>
                <c:pt idx="2863">
                  <c:v>77.260000000000005</c:v>
                </c:pt>
                <c:pt idx="2864">
                  <c:v>77.28</c:v>
                </c:pt>
                <c:pt idx="2865">
                  <c:v>77.3</c:v>
                </c:pt>
                <c:pt idx="2866">
                  <c:v>77.319999999999993</c:v>
                </c:pt>
                <c:pt idx="2867">
                  <c:v>77.34</c:v>
                </c:pt>
                <c:pt idx="2868">
                  <c:v>77.36</c:v>
                </c:pt>
                <c:pt idx="2869">
                  <c:v>77.38</c:v>
                </c:pt>
                <c:pt idx="2870">
                  <c:v>77.400000000000006</c:v>
                </c:pt>
                <c:pt idx="2871">
                  <c:v>77.42</c:v>
                </c:pt>
                <c:pt idx="2872">
                  <c:v>77.44</c:v>
                </c:pt>
                <c:pt idx="2873">
                  <c:v>77.459999999999994</c:v>
                </c:pt>
                <c:pt idx="2874">
                  <c:v>77.48</c:v>
                </c:pt>
                <c:pt idx="2875">
                  <c:v>77.5</c:v>
                </c:pt>
                <c:pt idx="2876">
                  <c:v>77.52</c:v>
                </c:pt>
                <c:pt idx="2877">
                  <c:v>77.540000000000006</c:v>
                </c:pt>
                <c:pt idx="2878">
                  <c:v>77.56</c:v>
                </c:pt>
                <c:pt idx="2879">
                  <c:v>77.58</c:v>
                </c:pt>
                <c:pt idx="2880">
                  <c:v>77.599999999999994</c:v>
                </c:pt>
                <c:pt idx="2881">
                  <c:v>77.62</c:v>
                </c:pt>
                <c:pt idx="2882">
                  <c:v>77.64</c:v>
                </c:pt>
                <c:pt idx="2883">
                  <c:v>77.66</c:v>
                </c:pt>
                <c:pt idx="2884">
                  <c:v>77.680000000000007</c:v>
                </c:pt>
                <c:pt idx="2885">
                  <c:v>77.7</c:v>
                </c:pt>
                <c:pt idx="2886">
                  <c:v>77.72</c:v>
                </c:pt>
                <c:pt idx="2887">
                  <c:v>77.739999999999995</c:v>
                </c:pt>
                <c:pt idx="2888">
                  <c:v>77.760000000000005</c:v>
                </c:pt>
                <c:pt idx="2889">
                  <c:v>77.78</c:v>
                </c:pt>
                <c:pt idx="2890">
                  <c:v>77.8</c:v>
                </c:pt>
                <c:pt idx="2891">
                  <c:v>77.819999999999993</c:v>
                </c:pt>
                <c:pt idx="2892">
                  <c:v>77.84</c:v>
                </c:pt>
                <c:pt idx="2893">
                  <c:v>77.86</c:v>
                </c:pt>
                <c:pt idx="2894">
                  <c:v>77.88</c:v>
                </c:pt>
                <c:pt idx="2895">
                  <c:v>77.900000000000006</c:v>
                </c:pt>
                <c:pt idx="2896">
                  <c:v>77.92</c:v>
                </c:pt>
                <c:pt idx="2897">
                  <c:v>77.94</c:v>
                </c:pt>
                <c:pt idx="2898">
                  <c:v>77.959999999999994</c:v>
                </c:pt>
                <c:pt idx="2899">
                  <c:v>77.98</c:v>
                </c:pt>
                <c:pt idx="2900">
                  <c:v>78</c:v>
                </c:pt>
                <c:pt idx="2901">
                  <c:v>78.02</c:v>
                </c:pt>
                <c:pt idx="2902">
                  <c:v>78.040000000000006</c:v>
                </c:pt>
                <c:pt idx="2903">
                  <c:v>78.06</c:v>
                </c:pt>
                <c:pt idx="2904">
                  <c:v>78.08</c:v>
                </c:pt>
                <c:pt idx="2905">
                  <c:v>78.099999999999994</c:v>
                </c:pt>
                <c:pt idx="2906">
                  <c:v>78.12</c:v>
                </c:pt>
                <c:pt idx="2907">
                  <c:v>78.14</c:v>
                </c:pt>
                <c:pt idx="2908">
                  <c:v>78.16</c:v>
                </c:pt>
                <c:pt idx="2909">
                  <c:v>78.180000000000007</c:v>
                </c:pt>
                <c:pt idx="2910">
                  <c:v>78.2</c:v>
                </c:pt>
                <c:pt idx="2911">
                  <c:v>78.22</c:v>
                </c:pt>
                <c:pt idx="2912">
                  <c:v>78.239999999999995</c:v>
                </c:pt>
                <c:pt idx="2913">
                  <c:v>78.260000000000005</c:v>
                </c:pt>
                <c:pt idx="2914">
                  <c:v>78.28</c:v>
                </c:pt>
                <c:pt idx="2915">
                  <c:v>78.3</c:v>
                </c:pt>
                <c:pt idx="2916">
                  <c:v>78.319999999999993</c:v>
                </c:pt>
                <c:pt idx="2917">
                  <c:v>78.34</c:v>
                </c:pt>
                <c:pt idx="2918">
                  <c:v>78.36</c:v>
                </c:pt>
                <c:pt idx="2919">
                  <c:v>78.38</c:v>
                </c:pt>
                <c:pt idx="2920">
                  <c:v>78.400000000000006</c:v>
                </c:pt>
                <c:pt idx="2921">
                  <c:v>78.42</c:v>
                </c:pt>
                <c:pt idx="2922">
                  <c:v>78.44</c:v>
                </c:pt>
                <c:pt idx="2923">
                  <c:v>78.459999999999994</c:v>
                </c:pt>
                <c:pt idx="2924">
                  <c:v>78.48</c:v>
                </c:pt>
                <c:pt idx="2925">
                  <c:v>78.5</c:v>
                </c:pt>
                <c:pt idx="2926">
                  <c:v>78.52</c:v>
                </c:pt>
                <c:pt idx="2927">
                  <c:v>78.540000000000006</c:v>
                </c:pt>
                <c:pt idx="2928">
                  <c:v>78.56</c:v>
                </c:pt>
                <c:pt idx="2929">
                  <c:v>78.58</c:v>
                </c:pt>
                <c:pt idx="2930">
                  <c:v>78.599999999999994</c:v>
                </c:pt>
                <c:pt idx="2931">
                  <c:v>78.62</c:v>
                </c:pt>
                <c:pt idx="2932">
                  <c:v>78.64</c:v>
                </c:pt>
                <c:pt idx="2933">
                  <c:v>78.66</c:v>
                </c:pt>
                <c:pt idx="2934">
                  <c:v>78.680000000000007</c:v>
                </c:pt>
                <c:pt idx="2935">
                  <c:v>78.7</c:v>
                </c:pt>
                <c:pt idx="2936">
                  <c:v>78.72</c:v>
                </c:pt>
                <c:pt idx="2937">
                  <c:v>78.739999999999995</c:v>
                </c:pt>
                <c:pt idx="2938">
                  <c:v>78.760000000000005</c:v>
                </c:pt>
                <c:pt idx="2939">
                  <c:v>78.78</c:v>
                </c:pt>
                <c:pt idx="2940">
                  <c:v>78.8</c:v>
                </c:pt>
                <c:pt idx="2941">
                  <c:v>78.819999999999993</c:v>
                </c:pt>
                <c:pt idx="2942">
                  <c:v>78.84</c:v>
                </c:pt>
                <c:pt idx="2943">
                  <c:v>78.86</c:v>
                </c:pt>
                <c:pt idx="2944">
                  <c:v>78.88</c:v>
                </c:pt>
                <c:pt idx="2945">
                  <c:v>78.900000000000006</c:v>
                </c:pt>
                <c:pt idx="2946">
                  <c:v>78.92</c:v>
                </c:pt>
                <c:pt idx="2947">
                  <c:v>78.94</c:v>
                </c:pt>
                <c:pt idx="2948">
                  <c:v>78.959999999999994</c:v>
                </c:pt>
                <c:pt idx="2949">
                  <c:v>78.98</c:v>
                </c:pt>
                <c:pt idx="2950">
                  <c:v>79</c:v>
                </c:pt>
                <c:pt idx="2951">
                  <c:v>79.02</c:v>
                </c:pt>
                <c:pt idx="2952">
                  <c:v>79.040000000000006</c:v>
                </c:pt>
                <c:pt idx="2953">
                  <c:v>79.06</c:v>
                </c:pt>
                <c:pt idx="2954">
                  <c:v>79.08</c:v>
                </c:pt>
                <c:pt idx="2955">
                  <c:v>79.099999999999994</c:v>
                </c:pt>
                <c:pt idx="2956">
                  <c:v>79.12</c:v>
                </c:pt>
                <c:pt idx="2957">
                  <c:v>79.14</c:v>
                </c:pt>
                <c:pt idx="2958">
                  <c:v>79.16</c:v>
                </c:pt>
                <c:pt idx="2959">
                  <c:v>79.180000000000007</c:v>
                </c:pt>
                <c:pt idx="2960">
                  <c:v>79.2</c:v>
                </c:pt>
                <c:pt idx="2961">
                  <c:v>79.22</c:v>
                </c:pt>
                <c:pt idx="2962">
                  <c:v>79.239999999999995</c:v>
                </c:pt>
                <c:pt idx="2963">
                  <c:v>79.260000000000005</c:v>
                </c:pt>
                <c:pt idx="2964">
                  <c:v>79.28</c:v>
                </c:pt>
                <c:pt idx="2965">
                  <c:v>79.3</c:v>
                </c:pt>
                <c:pt idx="2966">
                  <c:v>79.319999999999993</c:v>
                </c:pt>
                <c:pt idx="2967">
                  <c:v>79.34</c:v>
                </c:pt>
                <c:pt idx="2968">
                  <c:v>79.36</c:v>
                </c:pt>
                <c:pt idx="2969">
                  <c:v>79.38</c:v>
                </c:pt>
                <c:pt idx="2970">
                  <c:v>79.400000000000006</c:v>
                </c:pt>
                <c:pt idx="2971">
                  <c:v>79.42</c:v>
                </c:pt>
                <c:pt idx="2972">
                  <c:v>79.44</c:v>
                </c:pt>
                <c:pt idx="2973">
                  <c:v>79.459999999999994</c:v>
                </c:pt>
                <c:pt idx="2974">
                  <c:v>79.48</c:v>
                </c:pt>
                <c:pt idx="2975">
                  <c:v>79.5</c:v>
                </c:pt>
                <c:pt idx="2976">
                  <c:v>79.52</c:v>
                </c:pt>
                <c:pt idx="2977">
                  <c:v>79.540000000000006</c:v>
                </c:pt>
                <c:pt idx="2978">
                  <c:v>79.56</c:v>
                </c:pt>
                <c:pt idx="2979">
                  <c:v>79.58</c:v>
                </c:pt>
                <c:pt idx="2980">
                  <c:v>79.599999999999994</c:v>
                </c:pt>
                <c:pt idx="2981">
                  <c:v>79.62</c:v>
                </c:pt>
                <c:pt idx="2982">
                  <c:v>79.64</c:v>
                </c:pt>
                <c:pt idx="2983">
                  <c:v>79.66</c:v>
                </c:pt>
                <c:pt idx="2984">
                  <c:v>79.680000000000007</c:v>
                </c:pt>
                <c:pt idx="2985">
                  <c:v>79.7</c:v>
                </c:pt>
                <c:pt idx="2986">
                  <c:v>79.72</c:v>
                </c:pt>
                <c:pt idx="2987">
                  <c:v>79.739999999999995</c:v>
                </c:pt>
                <c:pt idx="2988">
                  <c:v>79.760000000000005</c:v>
                </c:pt>
                <c:pt idx="2989">
                  <c:v>79.78</c:v>
                </c:pt>
                <c:pt idx="2990">
                  <c:v>79.8</c:v>
                </c:pt>
                <c:pt idx="2991">
                  <c:v>79.819999999999993</c:v>
                </c:pt>
                <c:pt idx="2992">
                  <c:v>79.84</c:v>
                </c:pt>
                <c:pt idx="2993">
                  <c:v>79.86</c:v>
                </c:pt>
                <c:pt idx="2994">
                  <c:v>79.88</c:v>
                </c:pt>
                <c:pt idx="2995">
                  <c:v>79.900000000000006</c:v>
                </c:pt>
                <c:pt idx="2996">
                  <c:v>79.92</c:v>
                </c:pt>
                <c:pt idx="2997">
                  <c:v>79.94</c:v>
                </c:pt>
                <c:pt idx="2998">
                  <c:v>79.959999999999994</c:v>
                </c:pt>
                <c:pt idx="2999">
                  <c:v>79.98</c:v>
                </c:pt>
                <c:pt idx="3000">
                  <c:v>80</c:v>
                </c:pt>
              </c:numCache>
            </c:numRef>
          </c:cat>
          <c:val>
            <c:numRef>
              <c:f>Sheet4!$B$2:$B$3002</c:f>
              <c:numCache>
                <c:formatCode>General</c:formatCode>
                <c:ptCount val="3001"/>
                <c:pt idx="0">
                  <c:v>42</c:v>
                </c:pt>
                <c:pt idx="1">
                  <c:v>51</c:v>
                </c:pt>
                <c:pt idx="2">
                  <c:v>56</c:v>
                </c:pt>
                <c:pt idx="3">
                  <c:v>46</c:v>
                </c:pt>
                <c:pt idx="4">
                  <c:v>47</c:v>
                </c:pt>
                <c:pt idx="5">
                  <c:v>42</c:v>
                </c:pt>
                <c:pt idx="6">
                  <c:v>51</c:v>
                </c:pt>
                <c:pt idx="7">
                  <c:v>44</c:v>
                </c:pt>
                <c:pt idx="8">
                  <c:v>56</c:v>
                </c:pt>
                <c:pt idx="9">
                  <c:v>64</c:v>
                </c:pt>
                <c:pt idx="10">
                  <c:v>49</c:v>
                </c:pt>
                <c:pt idx="11">
                  <c:v>64</c:v>
                </c:pt>
                <c:pt idx="12">
                  <c:v>50</c:v>
                </c:pt>
                <c:pt idx="13">
                  <c:v>49</c:v>
                </c:pt>
                <c:pt idx="14">
                  <c:v>47</c:v>
                </c:pt>
                <c:pt idx="15">
                  <c:v>47</c:v>
                </c:pt>
                <c:pt idx="16">
                  <c:v>50</c:v>
                </c:pt>
                <c:pt idx="17">
                  <c:v>47</c:v>
                </c:pt>
                <c:pt idx="18">
                  <c:v>47</c:v>
                </c:pt>
                <c:pt idx="19">
                  <c:v>46</c:v>
                </c:pt>
                <c:pt idx="20">
                  <c:v>48</c:v>
                </c:pt>
                <c:pt idx="21">
                  <c:v>50</c:v>
                </c:pt>
                <c:pt idx="22">
                  <c:v>58</c:v>
                </c:pt>
                <c:pt idx="23">
                  <c:v>54</c:v>
                </c:pt>
                <c:pt idx="24">
                  <c:v>47</c:v>
                </c:pt>
                <c:pt idx="25">
                  <c:v>50</c:v>
                </c:pt>
                <c:pt idx="26">
                  <c:v>52</c:v>
                </c:pt>
                <c:pt idx="27">
                  <c:v>50</c:v>
                </c:pt>
                <c:pt idx="28">
                  <c:v>63</c:v>
                </c:pt>
                <c:pt idx="29">
                  <c:v>38</c:v>
                </c:pt>
                <c:pt idx="30">
                  <c:v>56</c:v>
                </c:pt>
                <c:pt idx="31">
                  <c:v>64</c:v>
                </c:pt>
                <c:pt idx="32">
                  <c:v>38</c:v>
                </c:pt>
                <c:pt idx="33">
                  <c:v>58</c:v>
                </c:pt>
                <c:pt idx="34">
                  <c:v>60</c:v>
                </c:pt>
                <c:pt idx="35">
                  <c:v>48</c:v>
                </c:pt>
                <c:pt idx="36">
                  <c:v>50</c:v>
                </c:pt>
                <c:pt idx="37">
                  <c:v>48</c:v>
                </c:pt>
                <c:pt idx="38">
                  <c:v>49</c:v>
                </c:pt>
                <c:pt idx="39">
                  <c:v>60</c:v>
                </c:pt>
                <c:pt idx="40">
                  <c:v>56</c:v>
                </c:pt>
                <c:pt idx="41">
                  <c:v>45</c:v>
                </c:pt>
                <c:pt idx="42">
                  <c:v>50</c:v>
                </c:pt>
                <c:pt idx="43">
                  <c:v>62</c:v>
                </c:pt>
                <c:pt idx="44">
                  <c:v>54</c:v>
                </c:pt>
                <c:pt idx="45">
                  <c:v>48</c:v>
                </c:pt>
                <c:pt idx="46">
                  <c:v>53</c:v>
                </c:pt>
                <c:pt idx="47">
                  <c:v>53</c:v>
                </c:pt>
                <c:pt idx="48">
                  <c:v>55</c:v>
                </c:pt>
                <c:pt idx="49">
                  <c:v>51</c:v>
                </c:pt>
                <c:pt idx="50">
                  <c:v>64</c:v>
                </c:pt>
                <c:pt idx="51">
                  <c:v>59</c:v>
                </c:pt>
                <c:pt idx="52">
                  <c:v>61</c:v>
                </c:pt>
                <c:pt idx="53">
                  <c:v>48</c:v>
                </c:pt>
                <c:pt idx="54">
                  <c:v>44</c:v>
                </c:pt>
                <c:pt idx="55">
                  <c:v>63</c:v>
                </c:pt>
                <c:pt idx="56">
                  <c:v>52</c:v>
                </c:pt>
                <c:pt idx="57">
                  <c:v>60</c:v>
                </c:pt>
                <c:pt idx="58">
                  <c:v>51</c:v>
                </c:pt>
                <c:pt idx="59">
                  <c:v>46</c:v>
                </c:pt>
                <c:pt idx="60">
                  <c:v>56</c:v>
                </c:pt>
                <c:pt idx="61">
                  <c:v>65</c:v>
                </c:pt>
                <c:pt idx="62">
                  <c:v>34</c:v>
                </c:pt>
                <c:pt idx="63">
                  <c:v>62</c:v>
                </c:pt>
                <c:pt idx="64">
                  <c:v>54</c:v>
                </c:pt>
                <c:pt idx="65">
                  <c:v>57</c:v>
                </c:pt>
                <c:pt idx="66">
                  <c:v>57</c:v>
                </c:pt>
                <c:pt idx="67">
                  <c:v>67</c:v>
                </c:pt>
                <c:pt idx="68">
                  <c:v>60</c:v>
                </c:pt>
                <c:pt idx="69">
                  <c:v>57</c:v>
                </c:pt>
                <c:pt idx="70">
                  <c:v>58</c:v>
                </c:pt>
                <c:pt idx="71">
                  <c:v>61</c:v>
                </c:pt>
                <c:pt idx="72">
                  <c:v>51</c:v>
                </c:pt>
                <c:pt idx="73">
                  <c:v>47</c:v>
                </c:pt>
                <c:pt idx="74">
                  <c:v>48</c:v>
                </c:pt>
                <c:pt idx="75">
                  <c:v>49</c:v>
                </c:pt>
                <c:pt idx="76">
                  <c:v>52</c:v>
                </c:pt>
                <c:pt idx="77">
                  <c:v>58</c:v>
                </c:pt>
                <c:pt idx="78">
                  <c:v>56</c:v>
                </c:pt>
                <c:pt idx="79">
                  <c:v>64</c:v>
                </c:pt>
                <c:pt idx="80">
                  <c:v>46</c:v>
                </c:pt>
                <c:pt idx="81">
                  <c:v>50</c:v>
                </c:pt>
                <c:pt idx="82">
                  <c:v>52</c:v>
                </c:pt>
                <c:pt idx="83">
                  <c:v>37</c:v>
                </c:pt>
                <c:pt idx="84">
                  <c:v>48</c:v>
                </c:pt>
                <c:pt idx="85">
                  <c:v>49</c:v>
                </c:pt>
                <c:pt idx="86">
                  <c:v>49</c:v>
                </c:pt>
                <c:pt idx="87">
                  <c:v>59</c:v>
                </c:pt>
                <c:pt idx="88">
                  <c:v>51</c:v>
                </c:pt>
                <c:pt idx="89">
                  <c:v>40</c:v>
                </c:pt>
                <c:pt idx="90">
                  <c:v>55</c:v>
                </c:pt>
                <c:pt idx="91">
                  <c:v>54</c:v>
                </c:pt>
                <c:pt idx="92">
                  <c:v>46</c:v>
                </c:pt>
                <c:pt idx="93">
                  <c:v>63</c:v>
                </c:pt>
                <c:pt idx="94">
                  <c:v>53</c:v>
                </c:pt>
                <c:pt idx="95">
                  <c:v>47</c:v>
                </c:pt>
                <c:pt idx="96">
                  <c:v>45</c:v>
                </c:pt>
                <c:pt idx="97">
                  <c:v>57</c:v>
                </c:pt>
                <c:pt idx="98">
                  <c:v>47</c:v>
                </c:pt>
                <c:pt idx="99">
                  <c:v>65</c:v>
                </c:pt>
                <c:pt idx="100">
                  <c:v>56</c:v>
                </c:pt>
                <c:pt idx="101">
                  <c:v>47</c:v>
                </c:pt>
                <c:pt idx="102">
                  <c:v>59</c:v>
                </c:pt>
                <c:pt idx="103">
                  <c:v>63</c:v>
                </c:pt>
                <c:pt idx="104">
                  <c:v>63</c:v>
                </c:pt>
                <c:pt idx="105">
                  <c:v>67</c:v>
                </c:pt>
                <c:pt idx="106">
                  <c:v>64</c:v>
                </c:pt>
                <c:pt idx="107">
                  <c:v>58</c:v>
                </c:pt>
                <c:pt idx="108">
                  <c:v>63</c:v>
                </c:pt>
                <c:pt idx="109">
                  <c:v>51</c:v>
                </c:pt>
                <c:pt idx="110">
                  <c:v>63</c:v>
                </c:pt>
                <c:pt idx="111">
                  <c:v>50</c:v>
                </c:pt>
                <c:pt idx="112">
                  <c:v>72</c:v>
                </c:pt>
                <c:pt idx="113">
                  <c:v>57</c:v>
                </c:pt>
                <c:pt idx="114">
                  <c:v>59</c:v>
                </c:pt>
                <c:pt idx="115">
                  <c:v>50</c:v>
                </c:pt>
                <c:pt idx="116">
                  <c:v>66</c:v>
                </c:pt>
                <c:pt idx="117">
                  <c:v>67</c:v>
                </c:pt>
                <c:pt idx="118">
                  <c:v>62</c:v>
                </c:pt>
                <c:pt idx="119">
                  <c:v>60</c:v>
                </c:pt>
                <c:pt idx="120">
                  <c:v>59</c:v>
                </c:pt>
                <c:pt idx="121">
                  <c:v>49</c:v>
                </c:pt>
                <c:pt idx="122">
                  <c:v>56</c:v>
                </c:pt>
                <c:pt idx="123">
                  <c:v>65</c:v>
                </c:pt>
                <c:pt idx="124">
                  <c:v>66</c:v>
                </c:pt>
                <c:pt idx="125">
                  <c:v>74</c:v>
                </c:pt>
                <c:pt idx="126">
                  <c:v>58</c:v>
                </c:pt>
                <c:pt idx="127">
                  <c:v>77</c:v>
                </c:pt>
                <c:pt idx="128">
                  <c:v>46</c:v>
                </c:pt>
                <c:pt idx="129">
                  <c:v>86</c:v>
                </c:pt>
                <c:pt idx="130">
                  <c:v>83</c:v>
                </c:pt>
                <c:pt idx="131">
                  <c:v>79</c:v>
                </c:pt>
                <c:pt idx="132">
                  <c:v>53</c:v>
                </c:pt>
                <c:pt idx="133">
                  <c:v>69</c:v>
                </c:pt>
                <c:pt idx="134">
                  <c:v>52</c:v>
                </c:pt>
                <c:pt idx="135">
                  <c:v>63</c:v>
                </c:pt>
                <c:pt idx="136">
                  <c:v>56</c:v>
                </c:pt>
                <c:pt idx="137">
                  <c:v>66</c:v>
                </c:pt>
                <c:pt idx="138">
                  <c:v>75</c:v>
                </c:pt>
                <c:pt idx="139">
                  <c:v>80</c:v>
                </c:pt>
                <c:pt idx="140">
                  <c:v>69</c:v>
                </c:pt>
                <c:pt idx="141">
                  <c:v>59</c:v>
                </c:pt>
                <c:pt idx="142">
                  <c:v>48</c:v>
                </c:pt>
                <c:pt idx="143">
                  <c:v>70</c:v>
                </c:pt>
                <c:pt idx="144">
                  <c:v>67</c:v>
                </c:pt>
                <c:pt idx="145">
                  <c:v>64</c:v>
                </c:pt>
                <c:pt idx="146">
                  <c:v>49</c:v>
                </c:pt>
                <c:pt idx="147">
                  <c:v>74</c:v>
                </c:pt>
                <c:pt idx="148">
                  <c:v>65</c:v>
                </c:pt>
                <c:pt idx="149">
                  <c:v>63</c:v>
                </c:pt>
                <c:pt idx="150">
                  <c:v>86</c:v>
                </c:pt>
                <c:pt idx="151">
                  <c:v>76</c:v>
                </c:pt>
                <c:pt idx="152">
                  <c:v>64</c:v>
                </c:pt>
                <c:pt idx="153">
                  <c:v>79</c:v>
                </c:pt>
                <c:pt idx="154">
                  <c:v>68</c:v>
                </c:pt>
                <c:pt idx="155">
                  <c:v>75</c:v>
                </c:pt>
                <c:pt idx="156">
                  <c:v>50</c:v>
                </c:pt>
                <c:pt idx="157">
                  <c:v>68</c:v>
                </c:pt>
                <c:pt idx="158">
                  <c:v>56</c:v>
                </c:pt>
                <c:pt idx="159">
                  <c:v>61</c:v>
                </c:pt>
                <c:pt idx="160">
                  <c:v>72</c:v>
                </c:pt>
                <c:pt idx="161">
                  <c:v>63</c:v>
                </c:pt>
                <c:pt idx="162">
                  <c:v>64</c:v>
                </c:pt>
                <c:pt idx="163">
                  <c:v>75</c:v>
                </c:pt>
                <c:pt idx="164">
                  <c:v>64</c:v>
                </c:pt>
                <c:pt idx="165">
                  <c:v>68</c:v>
                </c:pt>
                <c:pt idx="166">
                  <c:v>80</c:v>
                </c:pt>
                <c:pt idx="167">
                  <c:v>75</c:v>
                </c:pt>
                <c:pt idx="168">
                  <c:v>71</c:v>
                </c:pt>
                <c:pt idx="169">
                  <c:v>60</c:v>
                </c:pt>
                <c:pt idx="170">
                  <c:v>83</c:v>
                </c:pt>
                <c:pt idx="171">
                  <c:v>75</c:v>
                </c:pt>
                <c:pt idx="172">
                  <c:v>78</c:v>
                </c:pt>
                <c:pt idx="173">
                  <c:v>77</c:v>
                </c:pt>
                <c:pt idx="174">
                  <c:v>76</c:v>
                </c:pt>
                <c:pt idx="175">
                  <c:v>83</c:v>
                </c:pt>
                <c:pt idx="176">
                  <c:v>92</c:v>
                </c:pt>
                <c:pt idx="177">
                  <c:v>63</c:v>
                </c:pt>
                <c:pt idx="178">
                  <c:v>86</c:v>
                </c:pt>
                <c:pt idx="179">
                  <c:v>83</c:v>
                </c:pt>
                <c:pt idx="180">
                  <c:v>78</c:v>
                </c:pt>
                <c:pt idx="181">
                  <c:v>81</c:v>
                </c:pt>
                <c:pt idx="182">
                  <c:v>86</c:v>
                </c:pt>
                <c:pt idx="183">
                  <c:v>72</c:v>
                </c:pt>
                <c:pt idx="184">
                  <c:v>89</c:v>
                </c:pt>
                <c:pt idx="185">
                  <c:v>69</c:v>
                </c:pt>
                <c:pt idx="186">
                  <c:v>90</c:v>
                </c:pt>
                <c:pt idx="187">
                  <c:v>75</c:v>
                </c:pt>
                <c:pt idx="188">
                  <c:v>83</c:v>
                </c:pt>
                <c:pt idx="189">
                  <c:v>78</c:v>
                </c:pt>
                <c:pt idx="190">
                  <c:v>87</c:v>
                </c:pt>
                <c:pt idx="191">
                  <c:v>86</c:v>
                </c:pt>
                <c:pt idx="192">
                  <c:v>76</c:v>
                </c:pt>
                <c:pt idx="193">
                  <c:v>88</c:v>
                </c:pt>
                <c:pt idx="194">
                  <c:v>72</c:v>
                </c:pt>
                <c:pt idx="195">
                  <c:v>85</c:v>
                </c:pt>
                <c:pt idx="196">
                  <c:v>92</c:v>
                </c:pt>
                <c:pt idx="197">
                  <c:v>87</c:v>
                </c:pt>
                <c:pt idx="198">
                  <c:v>87</c:v>
                </c:pt>
                <c:pt idx="199">
                  <c:v>92</c:v>
                </c:pt>
                <c:pt idx="200">
                  <c:v>87</c:v>
                </c:pt>
                <c:pt idx="201">
                  <c:v>95</c:v>
                </c:pt>
                <c:pt idx="202">
                  <c:v>87</c:v>
                </c:pt>
                <c:pt idx="203">
                  <c:v>73</c:v>
                </c:pt>
                <c:pt idx="204">
                  <c:v>91</c:v>
                </c:pt>
                <c:pt idx="205">
                  <c:v>94</c:v>
                </c:pt>
                <c:pt idx="206">
                  <c:v>94</c:v>
                </c:pt>
                <c:pt idx="207">
                  <c:v>98</c:v>
                </c:pt>
                <c:pt idx="208">
                  <c:v>113</c:v>
                </c:pt>
                <c:pt idx="209">
                  <c:v>106</c:v>
                </c:pt>
                <c:pt idx="210">
                  <c:v>96</c:v>
                </c:pt>
                <c:pt idx="211">
                  <c:v>89</c:v>
                </c:pt>
                <c:pt idx="212">
                  <c:v>95</c:v>
                </c:pt>
                <c:pt idx="213">
                  <c:v>115</c:v>
                </c:pt>
                <c:pt idx="214">
                  <c:v>109</c:v>
                </c:pt>
                <c:pt idx="215">
                  <c:v>83</c:v>
                </c:pt>
                <c:pt idx="216">
                  <c:v>106</c:v>
                </c:pt>
                <c:pt idx="217">
                  <c:v>98</c:v>
                </c:pt>
                <c:pt idx="218">
                  <c:v>101</c:v>
                </c:pt>
                <c:pt idx="219">
                  <c:v>98</c:v>
                </c:pt>
                <c:pt idx="220">
                  <c:v>92</c:v>
                </c:pt>
                <c:pt idx="221">
                  <c:v>99</c:v>
                </c:pt>
                <c:pt idx="222">
                  <c:v>116</c:v>
                </c:pt>
                <c:pt idx="223">
                  <c:v>102</c:v>
                </c:pt>
                <c:pt idx="224">
                  <c:v>108</c:v>
                </c:pt>
                <c:pt idx="225">
                  <c:v>100</c:v>
                </c:pt>
                <c:pt idx="226">
                  <c:v>96</c:v>
                </c:pt>
                <c:pt idx="227">
                  <c:v>113</c:v>
                </c:pt>
                <c:pt idx="228">
                  <c:v>123</c:v>
                </c:pt>
                <c:pt idx="229">
                  <c:v>137</c:v>
                </c:pt>
                <c:pt idx="230">
                  <c:v>104</c:v>
                </c:pt>
                <c:pt idx="231">
                  <c:v>95</c:v>
                </c:pt>
                <c:pt idx="232">
                  <c:v>108</c:v>
                </c:pt>
                <c:pt idx="233">
                  <c:v>118</c:v>
                </c:pt>
                <c:pt idx="234">
                  <c:v>116</c:v>
                </c:pt>
                <c:pt idx="235">
                  <c:v>123</c:v>
                </c:pt>
                <c:pt idx="236">
                  <c:v>97</c:v>
                </c:pt>
                <c:pt idx="237">
                  <c:v>106</c:v>
                </c:pt>
                <c:pt idx="238">
                  <c:v>128</c:v>
                </c:pt>
                <c:pt idx="239">
                  <c:v>114</c:v>
                </c:pt>
                <c:pt idx="240">
                  <c:v>115</c:v>
                </c:pt>
                <c:pt idx="241">
                  <c:v>120</c:v>
                </c:pt>
                <c:pt idx="242">
                  <c:v>124</c:v>
                </c:pt>
                <c:pt idx="243">
                  <c:v>132</c:v>
                </c:pt>
                <c:pt idx="244">
                  <c:v>106</c:v>
                </c:pt>
                <c:pt idx="245">
                  <c:v>115</c:v>
                </c:pt>
                <c:pt idx="246">
                  <c:v>111</c:v>
                </c:pt>
                <c:pt idx="247">
                  <c:v>127</c:v>
                </c:pt>
                <c:pt idx="248">
                  <c:v>145</c:v>
                </c:pt>
                <c:pt idx="249">
                  <c:v>139</c:v>
                </c:pt>
                <c:pt idx="250">
                  <c:v>160</c:v>
                </c:pt>
                <c:pt idx="251">
                  <c:v>151</c:v>
                </c:pt>
                <c:pt idx="252">
                  <c:v>119</c:v>
                </c:pt>
                <c:pt idx="253">
                  <c:v>125</c:v>
                </c:pt>
                <c:pt idx="254">
                  <c:v>132</c:v>
                </c:pt>
                <c:pt idx="255">
                  <c:v>141</c:v>
                </c:pt>
                <c:pt idx="256">
                  <c:v>135</c:v>
                </c:pt>
                <c:pt idx="257">
                  <c:v>126</c:v>
                </c:pt>
                <c:pt idx="258">
                  <c:v>127</c:v>
                </c:pt>
                <c:pt idx="259">
                  <c:v>149</c:v>
                </c:pt>
                <c:pt idx="260">
                  <c:v>159</c:v>
                </c:pt>
                <c:pt idx="261">
                  <c:v>143</c:v>
                </c:pt>
                <c:pt idx="262">
                  <c:v>165</c:v>
                </c:pt>
                <c:pt idx="263">
                  <c:v>136</c:v>
                </c:pt>
                <c:pt idx="264">
                  <c:v>160</c:v>
                </c:pt>
                <c:pt idx="265">
                  <c:v>177</c:v>
                </c:pt>
                <c:pt idx="266">
                  <c:v>163</c:v>
                </c:pt>
                <c:pt idx="267">
                  <c:v>154</c:v>
                </c:pt>
                <c:pt idx="268">
                  <c:v>177</c:v>
                </c:pt>
                <c:pt idx="269">
                  <c:v>167</c:v>
                </c:pt>
                <c:pt idx="270">
                  <c:v>187</c:v>
                </c:pt>
                <c:pt idx="271">
                  <c:v>169</c:v>
                </c:pt>
                <c:pt idx="272">
                  <c:v>163</c:v>
                </c:pt>
                <c:pt idx="273">
                  <c:v>169</c:v>
                </c:pt>
                <c:pt idx="274">
                  <c:v>188</c:v>
                </c:pt>
                <c:pt idx="275">
                  <c:v>190</c:v>
                </c:pt>
                <c:pt idx="276">
                  <c:v>176</c:v>
                </c:pt>
                <c:pt idx="277">
                  <c:v>178</c:v>
                </c:pt>
                <c:pt idx="278">
                  <c:v>192</c:v>
                </c:pt>
                <c:pt idx="279">
                  <c:v>178</c:v>
                </c:pt>
                <c:pt idx="280">
                  <c:v>197</c:v>
                </c:pt>
                <c:pt idx="281">
                  <c:v>217</c:v>
                </c:pt>
                <c:pt idx="282">
                  <c:v>209</c:v>
                </c:pt>
                <c:pt idx="283">
                  <c:v>195</c:v>
                </c:pt>
                <c:pt idx="284">
                  <c:v>186</c:v>
                </c:pt>
                <c:pt idx="285">
                  <c:v>200</c:v>
                </c:pt>
                <c:pt idx="286">
                  <c:v>207</c:v>
                </c:pt>
                <c:pt idx="287">
                  <c:v>198</c:v>
                </c:pt>
                <c:pt idx="288">
                  <c:v>204</c:v>
                </c:pt>
                <c:pt idx="289">
                  <c:v>214</c:v>
                </c:pt>
                <c:pt idx="290">
                  <c:v>204</c:v>
                </c:pt>
                <c:pt idx="291">
                  <c:v>220</c:v>
                </c:pt>
                <c:pt idx="292">
                  <c:v>208</c:v>
                </c:pt>
                <c:pt idx="293">
                  <c:v>240</c:v>
                </c:pt>
                <c:pt idx="294">
                  <c:v>215</c:v>
                </c:pt>
                <c:pt idx="295">
                  <c:v>227</c:v>
                </c:pt>
                <c:pt idx="296">
                  <c:v>225</c:v>
                </c:pt>
                <c:pt idx="297">
                  <c:v>239</c:v>
                </c:pt>
                <c:pt idx="298">
                  <c:v>265</c:v>
                </c:pt>
                <c:pt idx="299">
                  <c:v>232</c:v>
                </c:pt>
                <c:pt idx="300">
                  <c:v>217</c:v>
                </c:pt>
                <c:pt idx="301">
                  <c:v>269</c:v>
                </c:pt>
                <c:pt idx="302">
                  <c:v>217</c:v>
                </c:pt>
                <c:pt idx="303">
                  <c:v>245</c:v>
                </c:pt>
                <c:pt idx="304">
                  <c:v>253</c:v>
                </c:pt>
                <c:pt idx="305">
                  <c:v>248</c:v>
                </c:pt>
                <c:pt idx="306">
                  <c:v>258</c:v>
                </c:pt>
                <c:pt idx="307">
                  <c:v>237</c:v>
                </c:pt>
                <c:pt idx="308">
                  <c:v>261</c:v>
                </c:pt>
                <c:pt idx="309">
                  <c:v>273</c:v>
                </c:pt>
                <c:pt idx="310">
                  <c:v>247</c:v>
                </c:pt>
                <c:pt idx="311">
                  <c:v>292</c:v>
                </c:pt>
                <c:pt idx="312">
                  <c:v>269</c:v>
                </c:pt>
                <c:pt idx="313">
                  <c:v>279</c:v>
                </c:pt>
                <c:pt idx="314">
                  <c:v>253</c:v>
                </c:pt>
                <c:pt idx="315">
                  <c:v>248</c:v>
                </c:pt>
                <c:pt idx="316">
                  <c:v>289</c:v>
                </c:pt>
                <c:pt idx="317">
                  <c:v>261</c:v>
                </c:pt>
                <c:pt idx="318">
                  <c:v>254</c:v>
                </c:pt>
                <c:pt idx="319">
                  <c:v>279</c:v>
                </c:pt>
                <c:pt idx="320">
                  <c:v>270</c:v>
                </c:pt>
                <c:pt idx="321">
                  <c:v>271</c:v>
                </c:pt>
                <c:pt idx="322">
                  <c:v>269</c:v>
                </c:pt>
                <c:pt idx="323">
                  <c:v>302</c:v>
                </c:pt>
                <c:pt idx="324">
                  <c:v>266</c:v>
                </c:pt>
                <c:pt idx="325">
                  <c:v>302</c:v>
                </c:pt>
                <c:pt idx="326">
                  <c:v>275</c:v>
                </c:pt>
                <c:pt idx="327">
                  <c:v>263</c:v>
                </c:pt>
                <c:pt idx="328">
                  <c:v>269</c:v>
                </c:pt>
                <c:pt idx="329">
                  <c:v>313</c:v>
                </c:pt>
                <c:pt idx="330">
                  <c:v>312</c:v>
                </c:pt>
                <c:pt idx="331">
                  <c:v>276</c:v>
                </c:pt>
                <c:pt idx="332">
                  <c:v>277</c:v>
                </c:pt>
                <c:pt idx="333">
                  <c:v>281</c:v>
                </c:pt>
                <c:pt idx="334">
                  <c:v>250</c:v>
                </c:pt>
                <c:pt idx="335">
                  <c:v>289</c:v>
                </c:pt>
                <c:pt idx="336">
                  <c:v>266</c:v>
                </c:pt>
                <c:pt idx="337">
                  <c:v>246</c:v>
                </c:pt>
                <c:pt idx="338">
                  <c:v>258</c:v>
                </c:pt>
                <c:pt idx="339">
                  <c:v>290</c:v>
                </c:pt>
                <c:pt idx="340">
                  <c:v>237</c:v>
                </c:pt>
                <c:pt idx="341">
                  <c:v>235</c:v>
                </c:pt>
                <c:pt idx="342">
                  <c:v>257</c:v>
                </c:pt>
                <c:pt idx="343">
                  <c:v>252</c:v>
                </c:pt>
                <c:pt idx="344">
                  <c:v>261</c:v>
                </c:pt>
                <c:pt idx="345">
                  <c:v>226</c:v>
                </c:pt>
                <c:pt idx="346">
                  <c:v>266</c:v>
                </c:pt>
                <c:pt idx="347">
                  <c:v>238</c:v>
                </c:pt>
                <c:pt idx="348">
                  <c:v>235</c:v>
                </c:pt>
                <c:pt idx="349">
                  <c:v>232</c:v>
                </c:pt>
                <c:pt idx="350">
                  <c:v>218</c:v>
                </c:pt>
                <c:pt idx="351">
                  <c:v>239</c:v>
                </c:pt>
                <c:pt idx="352">
                  <c:v>215</c:v>
                </c:pt>
                <c:pt idx="353">
                  <c:v>224</c:v>
                </c:pt>
                <c:pt idx="354">
                  <c:v>230</c:v>
                </c:pt>
                <c:pt idx="355">
                  <c:v>227</c:v>
                </c:pt>
                <c:pt idx="356">
                  <c:v>249</c:v>
                </c:pt>
                <c:pt idx="357">
                  <c:v>237</c:v>
                </c:pt>
                <c:pt idx="358">
                  <c:v>175</c:v>
                </c:pt>
                <c:pt idx="359">
                  <c:v>197</c:v>
                </c:pt>
                <c:pt idx="360">
                  <c:v>219</c:v>
                </c:pt>
                <c:pt idx="361">
                  <c:v>172</c:v>
                </c:pt>
                <c:pt idx="362">
                  <c:v>174</c:v>
                </c:pt>
                <c:pt idx="363">
                  <c:v>227</c:v>
                </c:pt>
                <c:pt idx="364">
                  <c:v>193</c:v>
                </c:pt>
                <c:pt idx="365">
                  <c:v>197</c:v>
                </c:pt>
                <c:pt idx="366">
                  <c:v>217</c:v>
                </c:pt>
                <c:pt idx="367">
                  <c:v>199</c:v>
                </c:pt>
                <c:pt idx="368">
                  <c:v>192</c:v>
                </c:pt>
                <c:pt idx="369">
                  <c:v>192</c:v>
                </c:pt>
                <c:pt idx="370">
                  <c:v>192</c:v>
                </c:pt>
                <c:pt idx="371">
                  <c:v>195</c:v>
                </c:pt>
                <c:pt idx="372">
                  <c:v>191</c:v>
                </c:pt>
                <c:pt idx="373">
                  <c:v>193</c:v>
                </c:pt>
                <c:pt idx="374">
                  <c:v>168</c:v>
                </c:pt>
                <c:pt idx="375">
                  <c:v>185</c:v>
                </c:pt>
                <c:pt idx="376">
                  <c:v>167</c:v>
                </c:pt>
                <c:pt idx="377">
                  <c:v>156</c:v>
                </c:pt>
                <c:pt idx="378">
                  <c:v>183</c:v>
                </c:pt>
                <c:pt idx="379">
                  <c:v>162</c:v>
                </c:pt>
                <c:pt idx="380">
                  <c:v>177</c:v>
                </c:pt>
                <c:pt idx="381">
                  <c:v>183</c:v>
                </c:pt>
                <c:pt idx="382">
                  <c:v>154</c:v>
                </c:pt>
                <c:pt idx="383">
                  <c:v>151</c:v>
                </c:pt>
                <c:pt idx="384">
                  <c:v>179</c:v>
                </c:pt>
                <c:pt idx="385">
                  <c:v>153</c:v>
                </c:pt>
                <c:pt idx="386">
                  <c:v>135</c:v>
                </c:pt>
                <c:pt idx="387">
                  <c:v>162</c:v>
                </c:pt>
                <c:pt idx="388">
                  <c:v>157</c:v>
                </c:pt>
                <c:pt idx="389">
                  <c:v>141</c:v>
                </c:pt>
                <c:pt idx="390">
                  <c:v>157</c:v>
                </c:pt>
                <c:pt idx="391">
                  <c:v>149</c:v>
                </c:pt>
                <c:pt idx="392">
                  <c:v>146</c:v>
                </c:pt>
                <c:pt idx="393">
                  <c:v>159</c:v>
                </c:pt>
                <c:pt idx="394">
                  <c:v>135</c:v>
                </c:pt>
                <c:pt idx="395">
                  <c:v>167</c:v>
                </c:pt>
                <c:pt idx="396">
                  <c:v>135</c:v>
                </c:pt>
                <c:pt idx="397">
                  <c:v>133</c:v>
                </c:pt>
                <c:pt idx="398">
                  <c:v>150</c:v>
                </c:pt>
                <c:pt idx="399">
                  <c:v>127</c:v>
                </c:pt>
                <c:pt idx="400">
                  <c:v>150</c:v>
                </c:pt>
                <c:pt idx="401">
                  <c:v>138</c:v>
                </c:pt>
                <c:pt idx="402">
                  <c:v>136</c:v>
                </c:pt>
                <c:pt idx="403">
                  <c:v>141</c:v>
                </c:pt>
                <c:pt idx="404">
                  <c:v>167</c:v>
                </c:pt>
                <c:pt idx="405">
                  <c:v>140</c:v>
                </c:pt>
                <c:pt idx="406">
                  <c:v>130</c:v>
                </c:pt>
                <c:pt idx="407">
                  <c:v>127</c:v>
                </c:pt>
                <c:pt idx="408">
                  <c:v>149</c:v>
                </c:pt>
                <c:pt idx="409">
                  <c:v>114</c:v>
                </c:pt>
                <c:pt idx="410">
                  <c:v>109</c:v>
                </c:pt>
                <c:pt idx="411">
                  <c:v>137</c:v>
                </c:pt>
                <c:pt idx="412">
                  <c:v>125</c:v>
                </c:pt>
                <c:pt idx="413">
                  <c:v>131</c:v>
                </c:pt>
                <c:pt idx="414">
                  <c:v>122</c:v>
                </c:pt>
                <c:pt idx="415">
                  <c:v>107</c:v>
                </c:pt>
                <c:pt idx="416">
                  <c:v>127</c:v>
                </c:pt>
                <c:pt idx="417">
                  <c:v>100</c:v>
                </c:pt>
                <c:pt idx="418">
                  <c:v>113</c:v>
                </c:pt>
                <c:pt idx="419">
                  <c:v>116</c:v>
                </c:pt>
                <c:pt idx="420">
                  <c:v>116</c:v>
                </c:pt>
                <c:pt idx="421">
                  <c:v>120</c:v>
                </c:pt>
                <c:pt idx="422">
                  <c:v>103</c:v>
                </c:pt>
                <c:pt idx="423">
                  <c:v>113</c:v>
                </c:pt>
                <c:pt idx="424">
                  <c:v>125</c:v>
                </c:pt>
                <c:pt idx="425">
                  <c:v>116</c:v>
                </c:pt>
                <c:pt idx="426">
                  <c:v>108</c:v>
                </c:pt>
                <c:pt idx="427">
                  <c:v>123</c:v>
                </c:pt>
                <c:pt idx="428">
                  <c:v>109</c:v>
                </c:pt>
                <c:pt idx="429">
                  <c:v>112</c:v>
                </c:pt>
                <c:pt idx="430">
                  <c:v>109</c:v>
                </c:pt>
                <c:pt idx="431">
                  <c:v>118</c:v>
                </c:pt>
                <c:pt idx="432">
                  <c:v>109</c:v>
                </c:pt>
                <c:pt idx="433">
                  <c:v>95</c:v>
                </c:pt>
                <c:pt idx="434">
                  <c:v>124</c:v>
                </c:pt>
                <c:pt idx="435">
                  <c:v>113</c:v>
                </c:pt>
                <c:pt idx="436">
                  <c:v>115</c:v>
                </c:pt>
                <c:pt idx="437">
                  <c:v>99</c:v>
                </c:pt>
                <c:pt idx="438">
                  <c:v>98</c:v>
                </c:pt>
                <c:pt idx="439">
                  <c:v>124</c:v>
                </c:pt>
                <c:pt idx="440">
                  <c:v>106</c:v>
                </c:pt>
                <c:pt idx="441">
                  <c:v>105</c:v>
                </c:pt>
                <c:pt idx="442">
                  <c:v>106</c:v>
                </c:pt>
                <c:pt idx="443">
                  <c:v>92</c:v>
                </c:pt>
                <c:pt idx="444">
                  <c:v>89</c:v>
                </c:pt>
                <c:pt idx="445">
                  <c:v>112</c:v>
                </c:pt>
                <c:pt idx="446">
                  <c:v>89</c:v>
                </c:pt>
                <c:pt idx="447">
                  <c:v>90</c:v>
                </c:pt>
                <c:pt idx="448">
                  <c:v>117</c:v>
                </c:pt>
                <c:pt idx="449">
                  <c:v>78</c:v>
                </c:pt>
                <c:pt idx="450">
                  <c:v>114</c:v>
                </c:pt>
                <c:pt idx="451">
                  <c:v>106</c:v>
                </c:pt>
                <c:pt idx="452">
                  <c:v>91</c:v>
                </c:pt>
                <c:pt idx="453">
                  <c:v>98</c:v>
                </c:pt>
                <c:pt idx="454">
                  <c:v>102</c:v>
                </c:pt>
                <c:pt idx="455">
                  <c:v>82</c:v>
                </c:pt>
                <c:pt idx="456">
                  <c:v>105</c:v>
                </c:pt>
                <c:pt idx="457">
                  <c:v>112</c:v>
                </c:pt>
                <c:pt idx="458">
                  <c:v>85</c:v>
                </c:pt>
                <c:pt idx="459">
                  <c:v>87</c:v>
                </c:pt>
                <c:pt idx="460">
                  <c:v>100</c:v>
                </c:pt>
                <c:pt idx="461">
                  <c:v>109</c:v>
                </c:pt>
                <c:pt idx="462">
                  <c:v>98</c:v>
                </c:pt>
                <c:pt idx="463">
                  <c:v>96</c:v>
                </c:pt>
                <c:pt idx="464">
                  <c:v>120</c:v>
                </c:pt>
                <c:pt idx="465">
                  <c:v>99</c:v>
                </c:pt>
                <c:pt idx="466">
                  <c:v>94</c:v>
                </c:pt>
                <c:pt idx="467">
                  <c:v>116</c:v>
                </c:pt>
                <c:pt idx="468">
                  <c:v>89</c:v>
                </c:pt>
                <c:pt idx="469">
                  <c:v>107</c:v>
                </c:pt>
                <c:pt idx="470">
                  <c:v>93</c:v>
                </c:pt>
                <c:pt idx="471">
                  <c:v>90</c:v>
                </c:pt>
                <c:pt idx="472">
                  <c:v>87</c:v>
                </c:pt>
                <c:pt idx="473">
                  <c:v>84</c:v>
                </c:pt>
                <c:pt idx="474">
                  <c:v>98</c:v>
                </c:pt>
                <c:pt idx="475">
                  <c:v>99</c:v>
                </c:pt>
                <c:pt idx="476">
                  <c:v>86</c:v>
                </c:pt>
                <c:pt idx="477">
                  <c:v>94</c:v>
                </c:pt>
                <c:pt idx="478">
                  <c:v>95</c:v>
                </c:pt>
                <c:pt idx="479">
                  <c:v>88</c:v>
                </c:pt>
                <c:pt idx="480">
                  <c:v>104</c:v>
                </c:pt>
                <c:pt idx="481">
                  <c:v>74</c:v>
                </c:pt>
                <c:pt idx="482">
                  <c:v>91</c:v>
                </c:pt>
                <c:pt idx="483">
                  <c:v>77</c:v>
                </c:pt>
                <c:pt idx="484">
                  <c:v>113</c:v>
                </c:pt>
                <c:pt idx="485">
                  <c:v>93</c:v>
                </c:pt>
                <c:pt idx="486">
                  <c:v>98</c:v>
                </c:pt>
                <c:pt idx="487">
                  <c:v>103</c:v>
                </c:pt>
                <c:pt idx="488">
                  <c:v>87</c:v>
                </c:pt>
                <c:pt idx="489">
                  <c:v>99</c:v>
                </c:pt>
                <c:pt idx="490">
                  <c:v>88</c:v>
                </c:pt>
                <c:pt idx="491">
                  <c:v>93</c:v>
                </c:pt>
                <c:pt idx="492">
                  <c:v>79</c:v>
                </c:pt>
                <c:pt idx="493">
                  <c:v>97</c:v>
                </c:pt>
                <c:pt idx="494">
                  <c:v>93</c:v>
                </c:pt>
                <c:pt idx="495">
                  <c:v>79</c:v>
                </c:pt>
                <c:pt idx="496">
                  <c:v>87</c:v>
                </c:pt>
                <c:pt idx="497">
                  <c:v>91</c:v>
                </c:pt>
                <c:pt idx="498">
                  <c:v>104</c:v>
                </c:pt>
                <c:pt idx="499">
                  <c:v>98</c:v>
                </c:pt>
                <c:pt idx="500">
                  <c:v>84</c:v>
                </c:pt>
                <c:pt idx="501">
                  <c:v>99</c:v>
                </c:pt>
                <c:pt idx="502">
                  <c:v>96</c:v>
                </c:pt>
                <c:pt idx="503">
                  <c:v>87</c:v>
                </c:pt>
                <c:pt idx="504">
                  <c:v>100</c:v>
                </c:pt>
                <c:pt idx="505">
                  <c:v>97</c:v>
                </c:pt>
                <c:pt idx="506">
                  <c:v>86</c:v>
                </c:pt>
                <c:pt idx="507">
                  <c:v>86</c:v>
                </c:pt>
                <c:pt idx="508">
                  <c:v>80</c:v>
                </c:pt>
                <c:pt idx="509">
                  <c:v>95</c:v>
                </c:pt>
                <c:pt idx="510">
                  <c:v>97</c:v>
                </c:pt>
                <c:pt idx="511">
                  <c:v>95</c:v>
                </c:pt>
                <c:pt idx="512">
                  <c:v>96</c:v>
                </c:pt>
                <c:pt idx="513">
                  <c:v>111</c:v>
                </c:pt>
                <c:pt idx="514">
                  <c:v>81</c:v>
                </c:pt>
                <c:pt idx="515">
                  <c:v>79</c:v>
                </c:pt>
                <c:pt idx="516">
                  <c:v>98</c:v>
                </c:pt>
                <c:pt idx="517">
                  <c:v>111</c:v>
                </c:pt>
                <c:pt idx="518">
                  <c:v>85</c:v>
                </c:pt>
                <c:pt idx="519">
                  <c:v>80</c:v>
                </c:pt>
                <c:pt idx="520">
                  <c:v>106</c:v>
                </c:pt>
                <c:pt idx="521">
                  <c:v>102</c:v>
                </c:pt>
                <c:pt idx="522">
                  <c:v>97</c:v>
                </c:pt>
                <c:pt idx="523">
                  <c:v>77</c:v>
                </c:pt>
                <c:pt idx="524">
                  <c:v>82</c:v>
                </c:pt>
                <c:pt idx="525">
                  <c:v>100</c:v>
                </c:pt>
                <c:pt idx="526">
                  <c:v>107</c:v>
                </c:pt>
                <c:pt idx="527">
                  <c:v>99</c:v>
                </c:pt>
                <c:pt idx="528">
                  <c:v>118</c:v>
                </c:pt>
                <c:pt idx="529">
                  <c:v>76</c:v>
                </c:pt>
                <c:pt idx="530">
                  <c:v>78</c:v>
                </c:pt>
                <c:pt idx="531">
                  <c:v>93</c:v>
                </c:pt>
                <c:pt idx="532">
                  <c:v>93</c:v>
                </c:pt>
                <c:pt idx="533">
                  <c:v>103</c:v>
                </c:pt>
                <c:pt idx="534">
                  <c:v>97</c:v>
                </c:pt>
                <c:pt idx="535">
                  <c:v>87</c:v>
                </c:pt>
                <c:pt idx="536">
                  <c:v>87</c:v>
                </c:pt>
                <c:pt idx="537">
                  <c:v>89</c:v>
                </c:pt>
                <c:pt idx="538">
                  <c:v>96</c:v>
                </c:pt>
                <c:pt idx="539">
                  <c:v>88</c:v>
                </c:pt>
                <c:pt idx="540">
                  <c:v>111</c:v>
                </c:pt>
                <c:pt idx="541">
                  <c:v>96</c:v>
                </c:pt>
                <c:pt idx="542">
                  <c:v>84</c:v>
                </c:pt>
                <c:pt idx="543">
                  <c:v>76</c:v>
                </c:pt>
                <c:pt idx="544">
                  <c:v>95</c:v>
                </c:pt>
                <c:pt idx="545">
                  <c:v>98</c:v>
                </c:pt>
                <c:pt idx="546">
                  <c:v>90</c:v>
                </c:pt>
                <c:pt idx="547">
                  <c:v>102</c:v>
                </c:pt>
                <c:pt idx="548">
                  <c:v>109</c:v>
                </c:pt>
                <c:pt idx="549">
                  <c:v>83</c:v>
                </c:pt>
                <c:pt idx="550">
                  <c:v>104</c:v>
                </c:pt>
                <c:pt idx="551">
                  <c:v>86</c:v>
                </c:pt>
                <c:pt idx="552">
                  <c:v>77</c:v>
                </c:pt>
                <c:pt idx="553">
                  <c:v>86</c:v>
                </c:pt>
                <c:pt idx="554">
                  <c:v>102</c:v>
                </c:pt>
                <c:pt idx="555">
                  <c:v>105</c:v>
                </c:pt>
                <c:pt idx="556">
                  <c:v>98</c:v>
                </c:pt>
                <c:pt idx="557">
                  <c:v>112</c:v>
                </c:pt>
                <c:pt idx="558">
                  <c:v>99</c:v>
                </c:pt>
                <c:pt idx="559">
                  <c:v>103</c:v>
                </c:pt>
                <c:pt idx="560">
                  <c:v>106</c:v>
                </c:pt>
                <c:pt idx="561">
                  <c:v>103</c:v>
                </c:pt>
                <c:pt idx="562">
                  <c:v>103</c:v>
                </c:pt>
                <c:pt idx="563">
                  <c:v>110</c:v>
                </c:pt>
                <c:pt idx="564">
                  <c:v>82</c:v>
                </c:pt>
                <c:pt idx="565">
                  <c:v>119</c:v>
                </c:pt>
                <c:pt idx="566">
                  <c:v>91</c:v>
                </c:pt>
                <c:pt idx="567">
                  <c:v>98</c:v>
                </c:pt>
                <c:pt idx="568">
                  <c:v>96</c:v>
                </c:pt>
                <c:pt idx="569">
                  <c:v>101</c:v>
                </c:pt>
                <c:pt idx="570">
                  <c:v>104</c:v>
                </c:pt>
                <c:pt idx="571">
                  <c:v>109</c:v>
                </c:pt>
                <c:pt idx="572">
                  <c:v>93</c:v>
                </c:pt>
                <c:pt idx="573">
                  <c:v>107</c:v>
                </c:pt>
                <c:pt idx="574">
                  <c:v>127</c:v>
                </c:pt>
                <c:pt idx="575">
                  <c:v>107</c:v>
                </c:pt>
                <c:pt idx="576">
                  <c:v>93</c:v>
                </c:pt>
                <c:pt idx="577">
                  <c:v>110</c:v>
                </c:pt>
                <c:pt idx="578">
                  <c:v>96</c:v>
                </c:pt>
                <c:pt idx="579">
                  <c:v>100</c:v>
                </c:pt>
                <c:pt idx="580">
                  <c:v>111</c:v>
                </c:pt>
                <c:pt idx="581">
                  <c:v>99</c:v>
                </c:pt>
                <c:pt idx="582">
                  <c:v>110</c:v>
                </c:pt>
                <c:pt idx="583">
                  <c:v>122</c:v>
                </c:pt>
                <c:pt idx="584">
                  <c:v>91</c:v>
                </c:pt>
                <c:pt idx="585">
                  <c:v>107</c:v>
                </c:pt>
                <c:pt idx="586">
                  <c:v>102</c:v>
                </c:pt>
                <c:pt idx="587">
                  <c:v>110</c:v>
                </c:pt>
                <c:pt idx="588">
                  <c:v>131</c:v>
                </c:pt>
                <c:pt idx="589">
                  <c:v>117</c:v>
                </c:pt>
                <c:pt idx="590">
                  <c:v>121</c:v>
                </c:pt>
                <c:pt idx="591">
                  <c:v>116</c:v>
                </c:pt>
                <c:pt idx="592">
                  <c:v>113</c:v>
                </c:pt>
                <c:pt idx="593">
                  <c:v>133</c:v>
                </c:pt>
                <c:pt idx="594">
                  <c:v>109</c:v>
                </c:pt>
                <c:pt idx="595">
                  <c:v>98</c:v>
                </c:pt>
                <c:pt idx="596">
                  <c:v>120</c:v>
                </c:pt>
                <c:pt idx="597">
                  <c:v>115</c:v>
                </c:pt>
                <c:pt idx="598">
                  <c:v>126</c:v>
                </c:pt>
                <c:pt idx="599">
                  <c:v>127</c:v>
                </c:pt>
                <c:pt idx="600">
                  <c:v>101</c:v>
                </c:pt>
                <c:pt idx="601">
                  <c:v>124</c:v>
                </c:pt>
                <c:pt idx="602">
                  <c:v>130</c:v>
                </c:pt>
                <c:pt idx="603">
                  <c:v>98</c:v>
                </c:pt>
                <c:pt idx="604">
                  <c:v>108</c:v>
                </c:pt>
                <c:pt idx="605">
                  <c:v>132</c:v>
                </c:pt>
                <c:pt idx="606">
                  <c:v>131</c:v>
                </c:pt>
                <c:pt idx="607">
                  <c:v>126</c:v>
                </c:pt>
                <c:pt idx="608">
                  <c:v>133</c:v>
                </c:pt>
                <c:pt idx="609">
                  <c:v>107</c:v>
                </c:pt>
                <c:pt idx="610">
                  <c:v>118</c:v>
                </c:pt>
                <c:pt idx="611">
                  <c:v>118</c:v>
                </c:pt>
                <c:pt idx="612">
                  <c:v>115</c:v>
                </c:pt>
                <c:pt idx="613">
                  <c:v>116</c:v>
                </c:pt>
                <c:pt idx="614">
                  <c:v>138</c:v>
                </c:pt>
                <c:pt idx="615">
                  <c:v>110</c:v>
                </c:pt>
                <c:pt idx="616">
                  <c:v>127</c:v>
                </c:pt>
                <c:pt idx="617">
                  <c:v>136</c:v>
                </c:pt>
                <c:pt idx="618">
                  <c:v>133</c:v>
                </c:pt>
                <c:pt idx="619">
                  <c:v>139</c:v>
                </c:pt>
                <c:pt idx="620">
                  <c:v>137</c:v>
                </c:pt>
                <c:pt idx="621">
                  <c:v>129</c:v>
                </c:pt>
                <c:pt idx="622">
                  <c:v>127</c:v>
                </c:pt>
                <c:pt idx="623">
                  <c:v>147</c:v>
                </c:pt>
                <c:pt idx="624">
                  <c:v>133</c:v>
                </c:pt>
                <c:pt idx="625">
                  <c:v>127</c:v>
                </c:pt>
                <c:pt idx="626">
                  <c:v>130</c:v>
                </c:pt>
                <c:pt idx="627">
                  <c:v>132</c:v>
                </c:pt>
                <c:pt idx="628">
                  <c:v>119</c:v>
                </c:pt>
                <c:pt idx="629">
                  <c:v>144</c:v>
                </c:pt>
                <c:pt idx="630">
                  <c:v>177</c:v>
                </c:pt>
                <c:pt idx="631">
                  <c:v>144</c:v>
                </c:pt>
                <c:pt idx="632">
                  <c:v>145</c:v>
                </c:pt>
                <c:pt idx="633">
                  <c:v>132</c:v>
                </c:pt>
                <c:pt idx="634">
                  <c:v>130</c:v>
                </c:pt>
                <c:pt idx="635">
                  <c:v>142</c:v>
                </c:pt>
                <c:pt idx="636">
                  <c:v>171</c:v>
                </c:pt>
                <c:pt idx="637">
                  <c:v>152</c:v>
                </c:pt>
                <c:pt idx="638">
                  <c:v>121</c:v>
                </c:pt>
                <c:pt idx="639">
                  <c:v>150</c:v>
                </c:pt>
                <c:pt idx="640">
                  <c:v>161</c:v>
                </c:pt>
                <c:pt idx="641">
                  <c:v>140</c:v>
                </c:pt>
                <c:pt idx="642">
                  <c:v>143</c:v>
                </c:pt>
                <c:pt idx="643">
                  <c:v>176</c:v>
                </c:pt>
                <c:pt idx="644">
                  <c:v>154</c:v>
                </c:pt>
                <c:pt idx="645">
                  <c:v>173</c:v>
                </c:pt>
                <c:pt idx="646">
                  <c:v>169</c:v>
                </c:pt>
                <c:pt idx="647">
                  <c:v>151</c:v>
                </c:pt>
                <c:pt idx="648">
                  <c:v>172</c:v>
                </c:pt>
                <c:pt idx="649">
                  <c:v>178</c:v>
                </c:pt>
                <c:pt idx="650">
                  <c:v>173</c:v>
                </c:pt>
                <c:pt idx="651">
                  <c:v>154</c:v>
                </c:pt>
                <c:pt idx="652">
                  <c:v>167</c:v>
                </c:pt>
                <c:pt idx="653">
                  <c:v>178</c:v>
                </c:pt>
                <c:pt idx="654">
                  <c:v>193</c:v>
                </c:pt>
                <c:pt idx="655">
                  <c:v>182</c:v>
                </c:pt>
                <c:pt idx="656">
                  <c:v>173</c:v>
                </c:pt>
                <c:pt idx="657">
                  <c:v>178</c:v>
                </c:pt>
                <c:pt idx="658">
                  <c:v>176</c:v>
                </c:pt>
                <c:pt idx="659">
                  <c:v>170</c:v>
                </c:pt>
                <c:pt idx="660">
                  <c:v>196</c:v>
                </c:pt>
                <c:pt idx="661">
                  <c:v>199</c:v>
                </c:pt>
                <c:pt idx="662">
                  <c:v>184</c:v>
                </c:pt>
                <c:pt idx="663">
                  <c:v>176</c:v>
                </c:pt>
                <c:pt idx="664">
                  <c:v>198</c:v>
                </c:pt>
                <c:pt idx="665">
                  <c:v>198</c:v>
                </c:pt>
                <c:pt idx="666">
                  <c:v>208</c:v>
                </c:pt>
                <c:pt idx="667">
                  <c:v>200</c:v>
                </c:pt>
                <c:pt idx="668">
                  <c:v>221</c:v>
                </c:pt>
                <c:pt idx="669">
                  <c:v>198</c:v>
                </c:pt>
                <c:pt idx="670">
                  <c:v>221</c:v>
                </c:pt>
                <c:pt idx="671">
                  <c:v>204</c:v>
                </c:pt>
                <c:pt idx="672">
                  <c:v>208</c:v>
                </c:pt>
                <c:pt idx="673">
                  <c:v>238</c:v>
                </c:pt>
                <c:pt idx="674">
                  <c:v>197</c:v>
                </c:pt>
                <c:pt idx="675">
                  <c:v>235</c:v>
                </c:pt>
                <c:pt idx="676">
                  <c:v>224</c:v>
                </c:pt>
                <c:pt idx="677">
                  <c:v>210</c:v>
                </c:pt>
                <c:pt idx="678">
                  <c:v>230</c:v>
                </c:pt>
                <c:pt idx="679">
                  <c:v>211</c:v>
                </c:pt>
                <c:pt idx="680">
                  <c:v>235</c:v>
                </c:pt>
                <c:pt idx="681">
                  <c:v>233</c:v>
                </c:pt>
                <c:pt idx="682">
                  <c:v>227</c:v>
                </c:pt>
                <c:pt idx="683">
                  <c:v>245</c:v>
                </c:pt>
                <c:pt idx="684">
                  <c:v>242</c:v>
                </c:pt>
                <c:pt idx="685">
                  <c:v>247</c:v>
                </c:pt>
                <c:pt idx="686">
                  <c:v>211</c:v>
                </c:pt>
                <c:pt idx="687">
                  <c:v>221</c:v>
                </c:pt>
                <c:pt idx="688">
                  <c:v>247</c:v>
                </c:pt>
                <c:pt idx="689">
                  <c:v>223</c:v>
                </c:pt>
                <c:pt idx="690">
                  <c:v>247</c:v>
                </c:pt>
                <c:pt idx="691">
                  <c:v>245</c:v>
                </c:pt>
                <c:pt idx="692">
                  <c:v>240</c:v>
                </c:pt>
                <c:pt idx="693">
                  <c:v>240</c:v>
                </c:pt>
                <c:pt idx="694">
                  <c:v>233</c:v>
                </c:pt>
                <c:pt idx="695">
                  <c:v>225</c:v>
                </c:pt>
                <c:pt idx="696">
                  <c:v>254</c:v>
                </c:pt>
                <c:pt idx="697">
                  <c:v>224</c:v>
                </c:pt>
                <c:pt idx="698">
                  <c:v>240</c:v>
                </c:pt>
                <c:pt idx="699">
                  <c:v>221</c:v>
                </c:pt>
                <c:pt idx="700">
                  <c:v>238</c:v>
                </c:pt>
                <c:pt idx="701">
                  <c:v>217</c:v>
                </c:pt>
                <c:pt idx="702">
                  <c:v>246</c:v>
                </c:pt>
                <c:pt idx="703">
                  <c:v>219</c:v>
                </c:pt>
                <c:pt idx="704">
                  <c:v>225</c:v>
                </c:pt>
                <c:pt idx="705">
                  <c:v>228</c:v>
                </c:pt>
                <c:pt idx="706">
                  <c:v>235</c:v>
                </c:pt>
                <c:pt idx="707">
                  <c:v>213</c:v>
                </c:pt>
                <c:pt idx="708">
                  <c:v>226</c:v>
                </c:pt>
                <c:pt idx="709">
                  <c:v>207</c:v>
                </c:pt>
                <c:pt idx="710">
                  <c:v>218</c:v>
                </c:pt>
                <c:pt idx="711">
                  <c:v>209</c:v>
                </c:pt>
                <c:pt idx="712">
                  <c:v>213</c:v>
                </c:pt>
                <c:pt idx="713">
                  <c:v>216</c:v>
                </c:pt>
                <c:pt idx="714">
                  <c:v>196</c:v>
                </c:pt>
                <c:pt idx="715">
                  <c:v>248</c:v>
                </c:pt>
                <c:pt idx="716">
                  <c:v>188</c:v>
                </c:pt>
                <c:pt idx="717">
                  <c:v>212</c:v>
                </c:pt>
                <c:pt idx="718">
                  <c:v>207</c:v>
                </c:pt>
                <c:pt idx="719">
                  <c:v>201</c:v>
                </c:pt>
                <c:pt idx="720">
                  <c:v>184</c:v>
                </c:pt>
                <c:pt idx="721">
                  <c:v>222</c:v>
                </c:pt>
                <c:pt idx="722">
                  <c:v>207</c:v>
                </c:pt>
                <c:pt idx="723">
                  <c:v>177</c:v>
                </c:pt>
                <c:pt idx="724">
                  <c:v>171</c:v>
                </c:pt>
                <c:pt idx="725">
                  <c:v>181</c:v>
                </c:pt>
                <c:pt idx="726">
                  <c:v>176</c:v>
                </c:pt>
                <c:pt idx="727">
                  <c:v>177</c:v>
                </c:pt>
                <c:pt idx="728">
                  <c:v>171</c:v>
                </c:pt>
                <c:pt idx="729">
                  <c:v>182</c:v>
                </c:pt>
                <c:pt idx="730">
                  <c:v>159</c:v>
                </c:pt>
                <c:pt idx="731">
                  <c:v>160</c:v>
                </c:pt>
                <c:pt idx="732">
                  <c:v>143</c:v>
                </c:pt>
                <c:pt idx="733">
                  <c:v>175</c:v>
                </c:pt>
                <c:pt idx="734">
                  <c:v>150</c:v>
                </c:pt>
                <c:pt idx="735">
                  <c:v>164</c:v>
                </c:pt>
                <c:pt idx="736">
                  <c:v>152</c:v>
                </c:pt>
                <c:pt idx="737">
                  <c:v>142</c:v>
                </c:pt>
                <c:pt idx="738">
                  <c:v>164</c:v>
                </c:pt>
                <c:pt idx="739">
                  <c:v>150</c:v>
                </c:pt>
                <c:pt idx="740">
                  <c:v>150</c:v>
                </c:pt>
                <c:pt idx="741">
                  <c:v>153</c:v>
                </c:pt>
                <c:pt idx="742">
                  <c:v>139</c:v>
                </c:pt>
                <c:pt idx="743">
                  <c:v>128</c:v>
                </c:pt>
                <c:pt idx="744">
                  <c:v>146</c:v>
                </c:pt>
                <c:pt idx="745">
                  <c:v>145</c:v>
                </c:pt>
                <c:pt idx="746">
                  <c:v>131</c:v>
                </c:pt>
                <c:pt idx="747">
                  <c:v>131</c:v>
                </c:pt>
                <c:pt idx="748">
                  <c:v>140</c:v>
                </c:pt>
                <c:pt idx="749">
                  <c:v>148</c:v>
                </c:pt>
                <c:pt idx="750">
                  <c:v>134</c:v>
                </c:pt>
                <c:pt idx="751">
                  <c:v>148</c:v>
                </c:pt>
                <c:pt idx="752">
                  <c:v>138</c:v>
                </c:pt>
                <c:pt idx="753">
                  <c:v>135</c:v>
                </c:pt>
                <c:pt idx="754">
                  <c:v>129</c:v>
                </c:pt>
                <c:pt idx="755">
                  <c:v>128</c:v>
                </c:pt>
                <c:pt idx="756">
                  <c:v>112</c:v>
                </c:pt>
                <c:pt idx="757">
                  <c:v>126</c:v>
                </c:pt>
                <c:pt idx="758">
                  <c:v>131</c:v>
                </c:pt>
                <c:pt idx="759">
                  <c:v>134</c:v>
                </c:pt>
                <c:pt idx="760">
                  <c:v>126</c:v>
                </c:pt>
                <c:pt idx="761">
                  <c:v>127</c:v>
                </c:pt>
                <c:pt idx="762">
                  <c:v>122</c:v>
                </c:pt>
                <c:pt idx="763">
                  <c:v>117</c:v>
                </c:pt>
                <c:pt idx="764">
                  <c:v>115</c:v>
                </c:pt>
                <c:pt idx="765">
                  <c:v>122</c:v>
                </c:pt>
                <c:pt idx="766">
                  <c:v>115</c:v>
                </c:pt>
                <c:pt idx="767">
                  <c:v>92</c:v>
                </c:pt>
                <c:pt idx="768">
                  <c:v>119</c:v>
                </c:pt>
                <c:pt idx="769">
                  <c:v>98</c:v>
                </c:pt>
                <c:pt idx="770">
                  <c:v>112</c:v>
                </c:pt>
                <c:pt idx="771">
                  <c:v>107</c:v>
                </c:pt>
                <c:pt idx="772">
                  <c:v>123</c:v>
                </c:pt>
                <c:pt idx="773">
                  <c:v>88</c:v>
                </c:pt>
                <c:pt idx="774">
                  <c:v>79</c:v>
                </c:pt>
                <c:pt idx="775">
                  <c:v>115</c:v>
                </c:pt>
                <c:pt idx="776">
                  <c:v>113</c:v>
                </c:pt>
                <c:pt idx="777">
                  <c:v>104</c:v>
                </c:pt>
                <c:pt idx="778">
                  <c:v>99</c:v>
                </c:pt>
                <c:pt idx="779">
                  <c:v>94</c:v>
                </c:pt>
                <c:pt idx="780">
                  <c:v>101</c:v>
                </c:pt>
                <c:pt idx="781">
                  <c:v>86</c:v>
                </c:pt>
                <c:pt idx="782">
                  <c:v>96</c:v>
                </c:pt>
                <c:pt idx="783">
                  <c:v>79</c:v>
                </c:pt>
                <c:pt idx="784">
                  <c:v>95</c:v>
                </c:pt>
                <c:pt idx="785">
                  <c:v>88</c:v>
                </c:pt>
                <c:pt idx="786">
                  <c:v>77</c:v>
                </c:pt>
                <c:pt idx="787">
                  <c:v>100</c:v>
                </c:pt>
                <c:pt idx="788">
                  <c:v>96</c:v>
                </c:pt>
                <c:pt idx="789">
                  <c:v>122</c:v>
                </c:pt>
                <c:pt idx="790">
                  <c:v>95</c:v>
                </c:pt>
                <c:pt idx="791">
                  <c:v>95</c:v>
                </c:pt>
                <c:pt idx="792">
                  <c:v>82</c:v>
                </c:pt>
                <c:pt idx="793">
                  <c:v>79</c:v>
                </c:pt>
                <c:pt idx="794">
                  <c:v>99</c:v>
                </c:pt>
                <c:pt idx="795">
                  <c:v>103</c:v>
                </c:pt>
                <c:pt idx="796">
                  <c:v>88</c:v>
                </c:pt>
                <c:pt idx="797">
                  <c:v>102</c:v>
                </c:pt>
                <c:pt idx="798">
                  <c:v>86</c:v>
                </c:pt>
                <c:pt idx="799">
                  <c:v>96</c:v>
                </c:pt>
                <c:pt idx="800">
                  <c:v>87</c:v>
                </c:pt>
                <c:pt idx="801">
                  <c:v>87</c:v>
                </c:pt>
                <c:pt idx="802">
                  <c:v>88</c:v>
                </c:pt>
                <c:pt idx="803">
                  <c:v>90</c:v>
                </c:pt>
                <c:pt idx="804">
                  <c:v>78</c:v>
                </c:pt>
                <c:pt idx="805">
                  <c:v>80</c:v>
                </c:pt>
                <c:pt idx="806">
                  <c:v>86</c:v>
                </c:pt>
                <c:pt idx="807">
                  <c:v>84</c:v>
                </c:pt>
                <c:pt idx="808">
                  <c:v>82</c:v>
                </c:pt>
                <c:pt idx="809">
                  <c:v>84</c:v>
                </c:pt>
                <c:pt idx="810">
                  <c:v>105</c:v>
                </c:pt>
                <c:pt idx="811">
                  <c:v>114</c:v>
                </c:pt>
                <c:pt idx="812">
                  <c:v>74</c:v>
                </c:pt>
                <c:pt idx="813">
                  <c:v>93</c:v>
                </c:pt>
                <c:pt idx="814">
                  <c:v>92</c:v>
                </c:pt>
                <c:pt idx="815">
                  <c:v>84</c:v>
                </c:pt>
                <c:pt idx="816">
                  <c:v>96</c:v>
                </c:pt>
                <c:pt idx="817">
                  <c:v>99</c:v>
                </c:pt>
                <c:pt idx="818">
                  <c:v>85</c:v>
                </c:pt>
                <c:pt idx="819">
                  <c:v>84</c:v>
                </c:pt>
                <c:pt idx="820">
                  <c:v>78</c:v>
                </c:pt>
                <c:pt idx="821">
                  <c:v>91</c:v>
                </c:pt>
                <c:pt idx="822">
                  <c:v>81</c:v>
                </c:pt>
                <c:pt idx="823">
                  <c:v>77</c:v>
                </c:pt>
                <c:pt idx="824">
                  <c:v>85</c:v>
                </c:pt>
                <c:pt idx="825">
                  <c:v>74</c:v>
                </c:pt>
                <c:pt idx="826">
                  <c:v>78</c:v>
                </c:pt>
                <c:pt idx="827">
                  <c:v>81</c:v>
                </c:pt>
                <c:pt idx="828">
                  <c:v>79</c:v>
                </c:pt>
                <c:pt idx="829">
                  <c:v>98</c:v>
                </c:pt>
                <c:pt idx="830">
                  <c:v>80</c:v>
                </c:pt>
                <c:pt idx="831">
                  <c:v>101</c:v>
                </c:pt>
                <c:pt idx="832">
                  <c:v>80</c:v>
                </c:pt>
                <c:pt idx="833">
                  <c:v>90</c:v>
                </c:pt>
                <c:pt idx="834">
                  <c:v>82</c:v>
                </c:pt>
                <c:pt idx="835">
                  <c:v>93</c:v>
                </c:pt>
                <c:pt idx="836">
                  <c:v>72</c:v>
                </c:pt>
                <c:pt idx="837">
                  <c:v>83</c:v>
                </c:pt>
                <c:pt idx="838">
                  <c:v>98</c:v>
                </c:pt>
                <c:pt idx="839">
                  <c:v>87</c:v>
                </c:pt>
                <c:pt idx="840">
                  <c:v>109</c:v>
                </c:pt>
                <c:pt idx="841">
                  <c:v>77</c:v>
                </c:pt>
                <c:pt idx="842">
                  <c:v>79</c:v>
                </c:pt>
                <c:pt idx="843">
                  <c:v>75</c:v>
                </c:pt>
                <c:pt idx="844">
                  <c:v>90</c:v>
                </c:pt>
                <c:pt idx="845">
                  <c:v>92</c:v>
                </c:pt>
                <c:pt idx="846">
                  <c:v>94</c:v>
                </c:pt>
                <c:pt idx="847">
                  <c:v>87</c:v>
                </c:pt>
                <c:pt idx="848">
                  <c:v>83</c:v>
                </c:pt>
                <c:pt idx="849">
                  <c:v>83</c:v>
                </c:pt>
                <c:pt idx="850">
                  <c:v>91</c:v>
                </c:pt>
                <c:pt idx="851">
                  <c:v>94</c:v>
                </c:pt>
                <c:pt idx="852">
                  <c:v>95</c:v>
                </c:pt>
                <c:pt idx="853">
                  <c:v>103</c:v>
                </c:pt>
                <c:pt idx="854">
                  <c:v>82</c:v>
                </c:pt>
                <c:pt idx="855">
                  <c:v>94</c:v>
                </c:pt>
                <c:pt idx="856">
                  <c:v>93</c:v>
                </c:pt>
                <c:pt idx="857">
                  <c:v>83</c:v>
                </c:pt>
                <c:pt idx="858">
                  <c:v>101</c:v>
                </c:pt>
                <c:pt idx="859">
                  <c:v>73</c:v>
                </c:pt>
                <c:pt idx="860">
                  <c:v>91</c:v>
                </c:pt>
                <c:pt idx="861">
                  <c:v>90</c:v>
                </c:pt>
                <c:pt idx="862">
                  <c:v>86</c:v>
                </c:pt>
                <c:pt idx="863">
                  <c:v>90</c:v>
                </c:pt>
                <c:pt idx="864">
                  <c:v>77</c:v>
                </c:pt>
                <c:pt idx="865">
                  <c:v>89</c:v>
                </c:pt>
                <c:pt idx="866">
                  <c:v>102</c:v>
                </c:pt>
                <c:pt idx="867">
                  <c:v>111</c:v>
                </c:pt>
                <c:pt idx="868">
                  <c:v>114</c:v>
                </c:pt>
                <c:pt idx="869">
                  <c:v>88</c:v>
                </c:pt>
                <c:pt idx="870">
                  <c:v>91</c:v>
                </c:pt>
                <c:pt idx="871">
                  <c:v>88</c:v>
                </c:pt>
                <c:pt idx="872">
                  <c:v>106</c:v>
                </c:pt>
                <c:pt idx="873">
                  <c:v>95</c:v>
                </c:pt>
                <c:pt idx="874">
                  <c:v>87</c:v>
                </c:pt>
                <c:pt idx="875">
                  <c:v>119</c:v>
                </c:pt>
                <c:pt idx="876">
                  <c:v>80</c:v>
                </c:pt>
                <c:pt idx="877">
                  <c:v>116</c:v>
                </c:pt>
                <c:pt idx="878">
                  <c:v>109</c:v>
                </c:pt>
                <c:pt idx="879">
                  <c:v>106</c:v>
                </c:pt>
                <c:pt idx="880">
                  <c:v>99</c:v>
                </c:pt>
                <c:pt idx="881">
                  <c:v>94</c:v>
                </c:pt>
                <c:pt idx="882">
                  <c:v>102</c:v>
                </c:pt>
                <c:pt idx="883">
                  <c:v>100</c:v>
                </c:pt>
                <c:pt idx="884">
                  <c:v>91</c:v>
                </c:pt>
                <c:pt idx="885">
                  <c:v>89</c:v>
                </c:pt>
                <c:pt idx="886">
                  <c:v>97</c:v>
                </c:pt>
                <c:pt idx="887">
                  <c:v>106</c:v>
                </c:pt>
                <c:pt idx="888">
                  <c:v>98</c:v>
                </c:pt>
                <c:pt idx="889">
                  <c:v>97</c:v>
                </c:pt>
                <c:pt idx="890">
                  <c:v>114</c:v>
                </c:pt>
                <c:pt idx="891">
                  <c:v>104</c:v>
                </c:pt>
                <c:pt idx="892">
                  <c:v>100</c:v>
                </c:pt>
                <c:pt idx="893">
                  <c:v>87</c:v>
                </c:pt>
                <c:pt idx="894">
                  <c:v>96</c:v>
                </c:pt>
                <c:pt idx="895">
                  <c:v>91</c:v>
                </c:pt>
                <c:pt idx="896">
                  <c:v>105</c:v>
                </c:pt>
                <c:pt idx="897">
                  <c:v>105</c:v>
                </c:pt>
                <c:pt idx="898">
                  <c:v>92</c:v>
                </c:pt>
                <c:pt idx="899">
                  <c:v>98</c:v>
                </c:pt>
                <c:pt idx="900">
                  <c:v>89</c:v>
                </c:pt>
                <c:pt idx="901">
                  <c:v>100</c:v>
                </c:pt>
                <c:pt idx="902">
                  <c:v>99</c:v>
                </c:pt>
                <c:pt idx="903">
                  <c:v>94</c:v>
                </c:pt>
                <c:pt idx="904">
                  <c:v>69</c:v>
                </c:pt>
                <c:pt idx="905">
                  <c:v>85</c:v>
                </c:pt>
                <c:pt idx="906">
                  <c:v>104</c:v>
                </c:pt>
                <c:pt idx="907">
                  <c:v>86</c:v>
                </c:pt>
                <c:pt idx="908">
                  <c:v>123</c:v>
                </c:pt>
                <c:pt idx="909">
                  <c:v>98</c:v>
                </c:pt>
                <c:pt idx="910">
                  <c:v>87</c:v>
                </c:pt>
                <c:pt idx="911">
                  <c:v>93</c:v>
                </c:pt>
                <c:pt idx="912">
                  <c:v>101</c:v>
                </c:pt>
                <c:pt idx="913">
                  <c:v>80</c:v>
                </c:pt>
                <c:pt idx="914">
                  <c:v>81</c:v>
                </c:pt>
                <c:pt idx="915">
                  <c:v>82</c:v>
                </c:pt>
                <c:pt idx="916">
                  <c:v>92</c:v>
                </c:pt>
                <c:pt idx="917">
                  <c:v>92</c:v>
                </c:pt>
                <c:pt idx="918">
                  <c:v>77</c:v>
                </c:pt>
                <c:pt idx="919">
                  <c:v>88</c:v>
                </c:pt>
                <c:pt idx="920">
                  <c:v>82</c:v>
                </c:pt>
                <c:pt idx="921">
                  <c:v>87</c:v>
                </c:pt>
                <c:pt idx="922">
                  <c:v>87</c:v>
                </c:pt>
                <c:pt idx="923">
                  <c:v>72</c:v>
                </c:pt>
                <c:pt idx="924">
                  <c:v>81</c:v>
                </c:pt>
                <c:pt idx="925">
                  <c:v>94</c:v>
                </c:pt>
                <c:pt idx="926">
                  <c:v>89</c:v>
                </c:pt>
                <c:pt idx="927">
                  <c:v>86</c:v>
                </c:pt>
                <c:pt idx="928">
                  <c:v>69</c:v>
                </c:pt>
                <c:pt idx="929">
                  <c:v>76</c:v>
                </c:pt>
                <c:pt idx="930">
                  <c:v>64</c:v>
                </c:pt>
                <c:pt idx="931">
                  <c:v>91</c:v>
                </c:pt>
                <c:pt idx="932">
                  <c:v>83</c:v>
                </c:pt>
                <c:pt idx="933">
                  <c:v>64</c:v>
                </c:pt>
                <c:pt idx="934">
                  <c:v>68</c:v>
                </c:pt>
                <c:pt idx="935">
                  <c:v>56</c:v>
                </c:pt>
                <c:pt idx="936">
                  <c:v>85</c:v>
                </c:pt>
                <c:pt idx="937">
                  <c:v>75</c:v>
                </c:pt>
                <c:pt idx="938">
                  <c:v>66</c:v>
                </c:pt>
                <c:pt idx="939">
                  <c:v>62</c:v>
                </c:pt>
                <c:pt idx="940">
                  <c:v>69</c:v>
                </c:pt>
                <c:pt idx="941">
                  <c:v>77</c:v>
                </c:pt>
                <c:pt idx="942">
                  <c:v>65</c:v>
                </c:pt>
                <c:pt idx="943">
                  <c:v>74</c:v>
                </c:pt>
                <c:pt idx="944">
                  <c:v>68</c:v>
                </c:pt>
                <c:pt idx="945">
                  <c:v>67</c:v>
                </c:pt>
                <c:pt idx="946">
                  <c:v>76</c:v>
                </c:pt>
                <c:pt idx="947">
                  <c:v>65</c:v>
                </c:pt>
                <c:pt idx="948">
                  <c:v>67</c:v>
                </c:pt>
                <c:pt idx="949">
                  <c:v>65</c:v>
                </c:pt>
                <c:pt idx="950">
                  <c:v>69</c:v>
                </c:pt>
                <c:pt idx="951">
                  <c:v>57</c:v>
                </c:pt>
                <c:pt idx="952">
                  <c:v>56</c:v>
                </c:pt>
                <c:pt idx="953">
                  <c:v>64</c:v>
                </c:pt>
                <c:pt idx="954">
                  <c:v>67</c:v>
                </c:pt>
                <c:pt idx="955">
                  <c:v>74</c:v>
                </c:pt>
                <c:pt idx="956">
                  <c:v>64</c:v>
                </c:pt>
                <c:pt idx="957">
                  <c:v>69</c:v>
                </c:pt>
                <c:pt idx="958">
                  <c:v>69</c:v>
                </c:pt>
                <c:pt idx="959">
                  <c:v>49</c:v>
                </c:pt>
                <c:pt idx="960">
                  <c:v>68</c:v>
                </c:pt>
                <c:pt idx="961">
                  <c:v>56</c:v>
                </c:pt>
                <c:pt idx="962">
                  <c:v>55</c:v>
                </c:pt>
                <c:pt idx="963">
                  <c:v>55</c:v>
                </c:pt>
                <c:pt idx="964">
                  <c:v>67</c:v>
                </c:pt>
                <c:pt idx="965">
                  <c:v>57</c:v>
                </c:pt>
                <c:pt idx="966">
                  <c:v>43</c:v>
                </c:pt>
                <c:pt idx="967">
                  <c:v>64</c:v>
                </c:pt>
                <c:pt idx="968">
                  <c:v>63</c:v>
                </c:pt>
                <c:pt idx="969">
                  <c:v>57</c:v>
                </c:pt>
                <c:pt idx="970">
                  <c:v>65</c:v>
                </c:pt>
                <c:pt idx="971">
                  <c:v>65</c:v>
                </c:pt>
                <c:pt idx="972">
                  <c:v>54</c:v>
                </c:pt>
                <c:pt idx="973">
                  <c:v>61</c:v>
                </c:pt>
                <c:pt idx="974">
                  <c:v>58</c:v>
                </c:pt>
                <c:pt idx="975">
                  <c:v>60</c:v>
                </c:pt>
                <c:pt idx="976">
                  <c:v>58</c:v>
                </c:pt>
                <c:pt idx="977">
                  <c:v>68</c:v>
                </c:pt>
                <c:pt idx="978">
                  <c:v>50</c:v>
                </c:pt>
                <c:pt idx="979">
                  <c:v>68</c:v>
                </c:pt>
                <c:pt idx="980">
                  <c:v>57</c:v>
                </c:pt>
                <c:pt idx="981">
                  <c:v>52</c:v>
                </c:pt>
                <c:pt idx="982">
                  <c:v>56</c:v>
                </c:pt>
                <c:pt idx="983">
                  <c:v>52</c:v>
                </c:pt>
                <c:pt idx="984">
                  <c:v>56</c:v>
                </c:pt>
                <c:pt idx="985">
                  <c:v>52</c:v>
                </c:pt>
                <c:pt idx="986">
                  <c:v>53</c:v>
                </c:pt>
                <c:pt idx="987">
                  <c:v>56</c:v>
                </c:pt>
                <c:pt idx="988">
                  <c:v>44</c:v>
                </c:pt>
                <c:pt idx="989">
                  <c:v>60</c:v>
                </c:pt>
                <c:pt idx="990">
                  <c:v>63</c:v>
                </c:pt>
                <c:pt idx="991">
                  <c:v>57</c:v>
                </c:pt>
                <c:pt idx="992">
                  <c:v>56</c:v>
                </c:pt>
                <c:pt idx="993">
                  <c:v>45</c:v>
                </c:pt>
                <c:pt idx="994">
                  <c:v>45</c:v>
                </c:pt>
                <c:pt idx="995">
                  <c:v>53</c:v>
                </c:pt>
                <c:pt idx="996">
                  <c:v>56</c:v>
                </c:pt>
                <c:pt idx="997">
                  <c:v>43</c:v>
                </c:pt>
                <c:pt idx="998">
                  <c:v>54</c:v>
                </c:pt>
                <c:pt idx="999">
                  <c:v>71</c:v>
                </c:pt>
                <c:pt idx="1000">
                  <c:v>47</c:v>
                </c:pt>
                <c:pt idx="1001">
                  <c:v>53</c:v>
                </c:pt>
                <c:pt idx="1002">
                  <c:v>42</c:v>
                </c:pt>
                <c:pt idx="1003">
                  <c:v>49</c:v>
                </c:pt>
                <c:pt idx="1004">
                  <c:v>46</c:v>
                </c:pt>
                <c:pt idx="1005">
                  <c:v>39</c:v>
                </c:pt>
                <c:pt idx="1006">
                  <c:v>40</c:v>
                </c:pt>
                <c:pt idx="1007">
                  <c:v>55</c:v>
                </c:pt>
                <c:pt idx="1008">
                  <c:v>46</c:v>
                </c:pt>
                <c:pt idx="1009">
                  <c:v>50</c:v>
                </c:pt>
                <c:pt idx="1010">
                  <c:v>35</c:v>
                </c:pt>
                <c:pt idx="1011">
                  <c:v>46</c:v>
                </c:pt>
                <c:pt idx="1012">
                  <c:v>47</c:v>
                </c:pt>
                <c:pt idx="1013">
                  <c:v>44</c:v>
                </c:pt>
                <c:pt idx="1014">
                  <c:v>42</c:v>
                </c:pt>
                <c:pt idx="1015">
                  <c:v>45</c:v>
                </c:pt>
                <c:pt idx="1016">
                  <c:v>38</c:v>
                </c:pt>
                <c:pt idx="1017">
                  <c:v>42</c:v>
                </c:pt>
                <c:pt idx="1018">
                  <c:v>46</c:v>
                </c:pt>
                <c:pt idx="1019">
                  <c:v>38</c:v>
                </c:pt>
                <c:pt idx="1020">
                  <c:v>37</c:v>
                </c:pt>
                <c:pt idx="1021">
                  <c:v>33</c:v>
                </c:pt>
                <c:pt idx="1022">
                  <c:v>40</c:v>
                </c:pt>
                <c:pt idx="1023">
                  <c:v>49</c:v>
                </c:pt>
                <c:pt idx="1024">
                  <c:v>52</c:v>
                </c:pt>
                <c:pt idx="1025">
                  <c:v>42</c:v>
                </c:pt>
                <c:pt idx="1026">
                  <c:v>45</c:v>
                </c:pt>
                <c:pt idx="1027">
                  <c:v>29</c:v>
                </c:pt>
                <c:pt idx="1028">
                  <c:v>37</c:v>
                </c:pt>
                <c:pt idx="1029">
                  <c:v>44</c:v>
                </c:pt>
                <c:pt idx="1030">
                  <c:v>43</c:v>
                </c:pt>
                <c:pt idx="1031">
                  <c:v>42</c:v>
                </c:pt>
                <c:pt idx="1032">
                  <c:v>46</c:v>
                </c:pt>
                <c:pt idx="1033">
                  <c:v>45</c:v>
                </c:pt>
                <c:pt idx="1034">
                  <c:v>42</c:v>
                </c:pt>
                <c:pt idx="1035">
                  <c:v>30</c:v>
                </c:pt>
                <c:pt idx="1036">
                  <c:v>52</c:v>
                </c:pt>
                <c:pt idx="1037">
                  <c:v>36</c:v>
                </c:pt>
                <c:pt idx="1038">
                  <c:v>38</c:v>
                </c:pt>
                <c:pt idx="1039">
                  <c:v>45</c:v>
                </c:pt>
                <c:pt idx="1040">
                  <c:v>33</c:v>
                </c:pt>
                <c:pt idx="1041">
                  <c:v>46</c:v>
                </c:pt>
                <c:pt idx="1042">
                  <c:v>30</c:v>
                </c:pt>
                <c:pt idx="1043">
                  <c:v>40</c:v>
                </c:pt>
                <c:pt idx="1044">
                  <c:v>44</c:v>
                </c:pt>
                <c:pt idx="1045">
                  <c:v>34</c:v>
                </c:pt>
                <c:pt idx="1046">
                  <c:v>33</c:v>
                </c:pt>
                <c:pt idx="1047">
                  <c:v>44</c:v>
                </c:pt>
                <c:pt idx="1048">
                  <c:v>46</c:v>
                </c:pt>
                <c:pt idx="1049">
                  <c:v>41</c:v>
                </c:pt>
                <c:pt idx="1050">
                  <c:v>45</c:v>
                </c:pt>
                <c:pt idx="1051">
                  <c:v>38</c:v>
                </c:pt>
                <c:pt idx="1052">
                  <c:v>37</c:v>
                </c:pt>
                <c:pt idx="1053">
                  <c:v>43</c:v>
                </c:pt>
                <c:pt idx="1054">
                  <c:v>40</c:v>
                </c:pt>
                <c:pt idx="1055">
                  <c:v>35</c:v>
                </c:pt>
                <c:pt idx="1056">
                  <c:v>56</c:v>
                </c:pt>
                <c:pt idx="1057">
                  <c:v>34</c:v>
                </c:pt>
                <c:pt idx="1058">
                  <c:v>34</c:v>
                </c:pt>
                <c:pt idx="1059">
                  <c:v>36</c:v>
                </c:pt>
                <c:pt idx="1060">
                  <c:v>36</c:v>
                </c:pt>
                <c:pt idx="1061">
                  <c:v>40</c:v>
                </c:pt>
                <c:pt idx="1062">
                  <c:v>29</c:v>
                </c:pt>
                <c:pt idx="1063">
                  <c:v>44</c:v>
                </c:pt>
                <c:pt idx="1064">
                  <c:v>37</c:v>
                </c:pt>
                <c:pt idx="1065">
                  <c:v>45</c:v>
                </c:pt>
                <c:pt idx="1066">
                  <c:v>45</c:v>
                </c:pt>
                <c:pt idx="1067">
                  <c:v>25</c:v>
                </c:pt>
                <c:pt idx="1068">
                  <c:v>42</c:v>
                </c:pt>
                <c:pt idx="1069">
                  <c:v>48</c:v>
                </c:pt>
                <c:pt idx="1070">
                  <c:v>38</c:v>
                </c:pt>
                <c:pt idx="1071">
                  <c:v>38</c:v>
                </c:pt>
                <c:pt idx="1072">
                  <c:v>36</c:v>
                </c:pt>
                <c:pt idx="1073">
                  <c:v>36</c:v>
                </c:pt>
                <c:pt idx="1074">
                  <c:v>44</c:v>
                </c:pt>
                <c:pt idx="1075">
                  <c:v>40</c:v>
                </c:pt>
                <c:pt idx="1076">
                  <c:v>35</c:v>
                </c:pt>
                <c:pt idx="1077">
                  <c:v>29</c:v>
                </c:pt>
                <c:pt idx="1078">
                  <c:v>37</c:v>
                </c:pt>
                <c:pt idx="1079">
                  <c:v>38</c:v>
                </c:pt>
                <c:pt idx="1080">
                  <c:v>26</c:v>
                </c:pt>
                <c:pt idx="1081">
                  <c:v>32</c:v>
                </c:pt>
                <c:pt idx="1082">
                  <c:v>17</c:v>
                </c:pt>
                <c:pt idx="1083">
                  <c:v>36</c:v>
                </c:pt>
                <c:pt idx="1084">
                  <c:v>34</c:v>
                </c:pt>
                <c:pt idx="1085">
                  <c:v>26</c:v>
                </c:pt>
                <c:pt idx="1086">
                  <c:v>32</c:v>
                </c:pt>
                <c:pt idx="1087">
                  <c:v>35</c:v>
                </c:pt>
                <c:pt idx="1088">
                  <c:v>27</c:v>
                </c:pt>
                <c:pt idx="1089">
                  <c:v>32</c:v>
                </c:pt>
                <c:pt idx="1090">
                  <c:v>31</c:v>
                </c:pt>
                <c:pt idx="1091">
                  <c:v>29</c:v>
                </c:pt>
                <c:pt idx="1092">
                  <c:v>30</c:v>
                </c:pt>
                <c:pt idx="1093">
                  <c:v>32</c:v>
                </c:pt>
                <c:pt idx="1094">
                  <c:v>44</c:v>
                </c:pt>
                <c:pt idx="1095">
                  <c:v>37</c:v>
                </c:pt>
                <c:pt idx="1096">
                  <c:v>37</c:v>
                </c:pt>
                <c:pt idx="1097">
                  <c:v>42</c:v>
                </c:pt>
                <c:pt idx="1098">
                  <c:v>37</c:v>
                </c:pt>
                <c:pt idx="1099">
                  <c:v>46</c:v>
                </c:pt>
                <c:pt idx="1100">
                  <c:v>35</c:v>
                </c:pt>
                <c:pt idx="1101">
                  <c:v>42</c:v>
                </c:pt>
                <c:pt idx="1102">
                  <c:v>35</c:v>
                </c:pt>
                <c:pt idx="1103">
                  <c:v>33</c:v>
                </c:pt>
                <c:pt idx="1104">
                  <c:v>42</c:v>
                </c:pt>
                <c:pt idx="1105">
                  <c:v>34</c:v>
                </c:pt>
                <c:pt idx="1106">
                  <c:v>35</c:v>
                </c:pt>
                <c:pt idx="1107">
                  <c:v>44</c:v>
                </c:pt>
                <c:pt idx="1108">
                  <c:v>31</c:v>
                </c:pt>
                <c:pt idx="1109">
                  <c:v>31</c:v>
                </c:pt>
                <c:pt idx="1110">
                  <c:v>20</c:v>
                </c:pt>
                <c:pt idx="1111">
                  <c:v>29</c:v>
                </c:pt>
                <c:pt idx="1112">
                  <c:v>24</c:v>
                </c:pt>
                <c:pt idx="1113">
                  <c:v>36</c:v>
                </c:pt>
                <c:pt idx="1114">
                  <c:v>41</c:v>
                </c:pt>
                <c:pt idx="1115">
                  <c:v>42</c:v>
                </c:pt>
                <c:pt idx="1116">
                  <c:v>32</c:v>
                </c:pt>
                <c:pt idx="1117">
                  <c:v>36</c:v>
                </c:pt>
                <c:pt idx="1118">
                  <c:v>32</c:v>
                </c:pt>
                <c:pt idx="1119">
                  <c:v>35</c:v>
                </c:pt>
                <c:pt idx="1120">
                  <c:v>38</c:v>
                </c:pt>
                <c:pt idx="1121">
                  <c:v>30</c:v>
                </c:pt>
                <c:pt idx="1122">
                  <c:v>32</c:v>
                </c:pt>
                <c:pt idx="1123">
                  <c:v>40</c:v>
                </c:pt>
                <c:pt idx="1124">
                  <c:v>37</c:v>
                </c:pt>
                <c:pt idx="1125">
                  <c:v>43</c:v>
                </c:pt>
                <c:pt idx="1126">
                  <c:v>38</c:v>
                </c:pt>
                <c:pt idx="1127">
                  <c:v>27</c:v>
                </c:pt>
                <c:pt idx="1128">
                  <c:v>32</c:v>
                </c:pt>
                <c:pt idx="1129">
                  <c:v>33</c:v>
                </c:pt>
                <c:pt idx="1130">
                  <c:v>34</c:v>
                </c:pt>
                <c:pt idx="1131">
                  <c:v>36</c:v>
                </c:pt>
                <c:pt idx="1132">
                  <c:v>32</c:v>
                </c:pt>
                <c:pt idx="1133">
                  <c:v>35</c:v>
                </c:pt>
                <c:pt idx="1134">
                  <c:v>35</c:v>
                </c:pt>
                <c:pt idx="1135">
                  <c:v>21</c:v>
                </c:pt>
                <c:pt idx="1136">
                  <c:v>44</c:v>
                </c:pt>
                <c:pt idx="1137">
                  <c:v>28</c:v>
                </c:pt>
                <c:pt idx="1138">
                  <c:v>37</c:v>
                </c:pt>
                <c:pt idx="1139">
                  <c:v>37</c:v>
                </c:pt>
                <c:pt idx="1140">
                  <c:v>45</c:v>
                </c:pt>
                <c:pt idx="1141">
                  <c:v>35</c:v>
                </c:pt>
                <c:pt idx="1142">
                  <c:v>23</c:v>
                </c:pt>
                <c:pt idx="1143">
                  <c:v>39</c:v>
                </c:pt>
                <c:pt idx="1144">
                  <c:v>24</c:v>
                </c:pt>
                <c:pt idx="1145">
                  <c:v>25</c:v>
                </c:pt>
                <c:pt idx="1146">
                  <c:v>34</c:v>
                </c:pt>
                <c:pt idx="1147">
                  <c:v>44</c:v>
                </c:pt>
                <c:pt idx="1148">
                  <c:v>31</c:v>
                </c:pt>
                <c:pt idx="1149">
                  <c:v>36</c:v>
                </c:pt>
                <c:pt idx="1150">
                  <c:v>33</c:v>
                </c:pt>
                <c:pt idx="1151">
                  <c:v>30</c:v>
                </c:pt>
                <c:pt idx="1152">
                  <c:v>39</c:v>
                </c:pt>
                <c:pt idx="1153">
                  <c:v>46</c:v>
                </c:pt>
                <c:pt idx="1154">
                  <c:v>29</c:v>
                </c:pt>
                <c:pt idx="1155">
                  <c:v>32</c:v>
                </c:pt>
                <c:pt idx="1156">
                  <c:v>20</c:v>
                </c:pt>
                <c:pt idx="1157">
                  <c:v>32</c:v>
                </c:pt>
                <c:pt idx="1158">
                  <c:v>33</c:v>
                </c:pt>
                <c:pt idx="1159">
                  <c:v>36</c:v>
                </c:pt>
                <c:pt idx="1160">
                  <c:v>40</c:v>
                </c:pt>
                <c:pt idx="1161">
                  <c:v>23</c:v>
                </c:pt>
                <c:pt idx="1162">
                  <c:v>21</c:v>
                </c:pt>
                <c:pt idx="1163">
                  <c:v>31</c:v>
                </c:pt>
                <c:pt idx="1164">
                  <c:v>27</c:v>
                </c:pt>
                <c:pt idx="1165">
                  <c:v>32</c:v>
                </c:pt>
                <c:pt idx="1166">
                  <c:v>43</c:v>
                </c:pt>
                <c:pt idx="1167">
                  <c:v>20</c:v>
                </c:pt>
                <c:pt idx="1168">
                  <c:v>32</c:v>
                </c:pt>
                <c:pt idx="1169">
                  <c:v>29</c:v>
                </c:pt>
                <c:pt idx="1170">
                  <c:v>38</c:v>
                </c:pt>
                <c:pt idx="1171">
                  <c:v>36</c:v>
                </c:pt>
                <c:pt idx="1172">
                  <c:v>33</c:v>
                </c:pt>
                <c:pt idx="1173">
                  <c:v>33</c:v>
                </c:pt>
                <c:pt idx="1174">
                  <c:v>25</c:v>
                </c:pt>
                <c:pt idx="1175">
                  <c:v>25</c:v>
                </c:pt>
                <c:pt idx="1176">
                  <c:v>28</c:v>
                </c:pt>
                <c:pt idx="1177">
                  <c:v>23</c:v>
                </c:pt>
                <c:pt idx="1178">
                  <c:v>27</c:v>
                </c:pt>
                <c:pt idx="1179">
                  <c:v>30</c:v>
                </c:pt>
                <c:pt idx="1180">
                  <c:v>35</c:v>
                </c:pt>
                <c:pt idx="1181">
                  <c:v>26</c:v>
                </c:pt>
                <c:pt idx="1182">
                  <c:v>29</c:v>
                </c:pt>
                <c:pt idx="1183">
                  <c:v>34</c:v>
                </c:pt>
                <c:pt idx="1184">
                  <c:v>36</c:v>
                </c:pt>
                <c:pt idx="1185">
                  <c:v>41</c:v>
                </c:pt>
                <c:pt idx="1186">
                  <c:v>34</c:v>
                </c:pt>
                <c:pt idx="1187">
                  <c:v>24</c:v>
                </c:pt>
                <c:pt idx="1188">
                  <c:v>32</c:v>
                </c:pt>
                <c:pt idx="1189">
                  <c:v>28</c:v>
                </c:pt>
                <c:pt idx="1190">
                  <c:v>36</c:v>
                </c:pt>
                <c:pt idx="1191">
                  <c:v>26</c:v>
                </c:pt>
                <c:pt idx="1192">
                  <c:v>18</c:v>
                </c:pt>
                <c:pt idx="1193">
                  <c:v>22</c:v>
                </c:pt>
                <c:pt idx="1194">
                  <c:v>35</c:v>
                </c:pt>
                <c:pt idx="1195">
                  <c:v>27</c:v>
                </c:pt>
                <c:pt idx="1196">
                  <c:v>34</c:v>
                </c:pt>
                <c:pt idx="1197">
                  <c:v>26</c:v>
                </c:pt>
                <c:pt idx="1198">
                  <c:v>27</c:v>
                </c:pt>
                <c:pt idx="1199">
                  <c:v>33</c:v>
                </c:pt>
                <c:pt idx="1200">
                  <c:v>33</c:v>
                </c:pt>
                <c:pt idx="1201">
                  <c:v>26</c:v>
                </c:pt>
                <c:pt idx="1202">
                  <c:v>21</c:v>
                </c:pt>
                <c:pt idx="1203">
                  <c:v>27</c:v>
                </c:pt>
                <c:pt idx="1204">
                  <c:v>35</c:v>
                </c:pt>
                <c:pt idx="1205">
                  <c:v>35</c:v>
                </c:pt>
                <c:pt idx="1206">
                  <c:v>31</c:v>
                </c:pt>
                <c:pt idx="1207">
                  <c:v>32</c:v>
                </c:pt>
                <c:pt idx="1208">
                  <c:v>25</c:v>
                </c:pt>
                <c:pt idx="1209">
                  <c:v>34</c:v>
                </c:pt>
                <c:pt idx="1210">
                  <c:v>25</c:v>
                </c:pt>
                <c:pt idx="1211">
                  <c:v>24</c:v>
                </c:pt>
                <c:pt idx="1212">
                  <c:v>30</c:v>
                </c:pt>
                <c:pt idx="1213">
                  <c:v>30</c:v>
                </c:pt>
                <c:pt idx="1214">
                  <c:v>28</c:v>
                </c:pt>
                <c:pt idx="1215">
                  <c:v>29</c:v>
                </c:pt>
                <c:pt idx="1216">
                  <c:v>26</c:v>
                </c:pt>
                <c:pt idx="1217">
                  <c:v>34</c:v>
                </c:pt>
                <c:pt idx="1218">
                  <c:v>21</c:v>
                </c:pt>
                <c:pt idx="1219">
                  <c:v>22</c:v>
                </c:pt>
                <c:pt idx="1220">
                  <c:v>31</c:v>
                </c:pt>
                <c:pt idx="1221">
                  <c:v>23</c:v>
                </c:pt>
                <c:pt idx="1222">
                  <c:v>27</c:v>
                </c:pt>
                <c:pt idx="1223">
                  <c:v>33</c:v>
                </c:pt>
                <c:pt idx="1224">
                  <c:v>28</c:v>
                </c:pt>
                <c:pt idx="1225">
                  <c:v>28</c:v>
                </c:pt>
                <c:pt idx="1226">
                  <c:v>29</c:v>
                </c:pt>
                <c:pt idx="1227">
                  <c:v>29</c:v>
                </c:pt>
                <c:pt idx="1228">
                  <c:v>39</c:v>
                </c:pt>
                <c:pt idx="1229">
                  <c:v>38</c:v>
                </c:pt>
                <c:pt idx="1230">
                  <c:v>30</c:v>
                </c:pt>
                <c:pt idx="1231">
                  <c:v>28</c:v>
                </c:pt>
                <c:pt idx="1232">
                  <c:v>23</c:v>
                </c:pt>
                <c:pt idx="1233">
                  <c:v>28</c:v>
                </c:pt>
                <c:pt idx="1234">
                  <c:v>28</c:v>
                </c:pt>
                <c:pt idx="1235">
                  <c:v>28</c:v>
                </c:pt>
                <c:pt idx="1236">
                  <c:v>32</c:v>
                </c:pt>
                <c:pt idx="1237">
                  <c:v>32</c:v>
                </c:pt>
                <c:pt idx="1238">
                  <c:v>26</c:v>
                </c:pt>
                <c:pt idx="1239">
                  <c:v>25</c:v>
                </c:pt>
                <c:pt idx="1240">
                  <c:v>25</c:v>
                </c:pt>
                <c:pt idx="1241">
                  <c:v>28</c:v>
                </c:pt>
                <c:pt idx="1242">
                  <c:v>31</c:v>
                </c:pt>
                <c:pt idx="1243">
                  <c:v>25</c:v>
                </c:pt>
                <c:pt idx="1244">
                  <c:v>32</c:v>
                </c:pt>
                <c:pt idx="1245">
                  <c:v>20</c:v>
                </c:pt>
                <c:pt idx="1246">
                  <c:v>25</c:v>
                </c:pt>
                <c:pt idx="1247">
                  <c:v>34</c:v>
                </c:pt>
                <c:pt idx="1248">
                  <c:v>33</c:v>
                </c:pt>
                <c:pt idx="1249">
                  <c:v>21</c:v>
                </c:pt>
                <c:pt idx="1250">
                  <c:v>33</c:v>
                </c:pt>
                <c:pt idx="1251">
                  <c:v>31</c:v>
                </c:pt>
                <c:pt idx="1252">
                  <c:v>33</c:v>
                </c:pt>
                <c:pt idx="1253">
                  <c:v>20</c:v>
                </c:pt>
                <c:pt idx="1254">
                  <c:v>35</c:v>
                </c:pt>
                <c:pt idx="1255">
                  <c:v>37</c:v>
                </c:pt>
                <c:pt idx="1256">
                  <c:v>34</c:v>
                </c:pt>
                <c:pt idx="1257">
                  <c:v>37</c:v>
                </c:pt>
                <c:pt idx="1258">
                  <c:v>36</c:v>
                </c:pt>
                <c:pt idx="1259">
                  <c:v>23</c:v>
                </c:pt>
                <c:pt idx="1260">
                  <c:v>23</c:v>
                </c:pt>
                <c:pt idx="1261">
                  <c:v>17</c:v>
                </c:pt>
                <c:pt idx="1262">
                  <c:v>23</c:v>
                </c:pt>
                <c:pt idx="1263">
                  <c:v>31</c:v>
                </c:pt>
                <c:pt idx="1264">
                  <c:v>22</c:v>
                </c:pt>
                <c:pt idx="1265">
                  <c:v>26</c:v>
                </c:pt>
                <c:pt idx="1266">
                  <c:v>35</c:v>
                </c:pt>
                <c:pt idx="1267">
                  <c:v>31</c:v>
                </c:pt>
                <c:pt idx="1268">
                  <c:v>33</c:v>
                </c:pt>
                <c:pt idx="1269">
                  <c:v>28</c:v>
                </c:pt>
                <c:pt idx="1270">
                  <c:v>28</c:v>
                </c:pt>
                <c:pt idx="1271">
                  <c:v>19</c:v>
                </c:pt>
                <c:pt idx="1272">
                  <c:v>31</c:v>
                </c:pt>
                <c:pt idx="1273">
                  <c:v>31</c:v>
                </c:pt>
                <c:pt idx="1274">
                  <c:v>41</c:v>
                </c:pt>
                <c:pt idx="1275">
                  <c:v>29</c:v>
                </c:pt>
                <c:pt idx="1276">
                  <c:v>30</c:v>
                </c:pt>
                <c:pt idx="1277">
                  <c:v>33</c:v>
                </c:pt>
                <c:pt idx="1278">
                  <c:v>36</c:v>
                </c:pt>
                <c:pt idx="1279">
                  <c:v>32</c:v>
                </c:pt>
                <c:pt idx="1280">
                  <c:v>29</c:v>
                </c:pt>
                <c:pt idx="1281">
                  <c:v>25</c:v>
                </c:pt>
                <c:pt idx="1282">
                  <c:v>30</c:v>
                </c:pt>
                <c:pt idx="1283">
                  <c:v>30</c:v>
                </c:pt>
                <c:pt idx="1284">
                  <c:v>31</c:v>
                </c:pt>
                <c:pt idx="1285">
                  <c:v>38</c:v>
                </c:pt>
                <c:pt idx="1286">
                  <c:v>42</c:v>
                </c:pt>
                <c:pt idx="1287">
                  <c:v>28</c:v>
                </c:pt>
                <c:pt idx="1288">
                  <c:v>25</c:v>
                </c:pt>
                <c:pt idx="1289">
                  <c:v>19</c:v>
                </c:pt>
                <c:pt idx="1290">
                  <c:v>40</c:v>
                </c:pt>
                <c:pt idx="1291">
                  <c:v>29</c:v>
                </c:pt>
                <c:pt idx="1292">
                  <c:v>29</c:v>
                </c:pt>
                <c:pt idx="1293">
                  <c:v>36</c:v>
                </c:pt>
                <c:pt idx="1294">
                  <c:v>40</c:v>
                </c:pt>
                <c:pt idx="1295">
                  <c:v>37</c:v>
                </c:pt>
                <c:pt idx="1296">
                  <c:v>31</c:v>
                </c:pt>
                <c:pt idx="1297">
                  <c:v>41</c:v>
                </c:pt>
                <c:pt idx="1298">
                  <c:v>22</c:v>
                </c:pt>
                <c:pt idx="1299">
                  <c:v>29</c:v>
                </c:pt>
                <c:pt idx="1300">
                  <c:v>35</c:v>
                </c:pt>
                <c:pt idx="1301">
                  <c:v>29</c:v>
                </c:pt>
                <c:pt idx="1302">
                  <c:v>29</c:v>
                </c:pt>
                <c:pt idx="1303">
                  <c:v>35</c:v>
                </c:pt>
                <c:pt idx="1304">
                  <c:v>22</c:v>
                </c:pt>
                <c:pt idx="1305">
                  <c:v>24</c:v>
                </c:pt>
                <c:pt idx="1306">
                  <c:v>31</c:v>
                </c:pt>
                <c:pt idx="1307">
                  <c:v>25</c:v>
                </c:pt>
                <c:pt idx="1308">
                  <c:v>25</c:v>
                </c:pt>
                <c:pt idx="1309">
                  <c:v>26</c:v>
                </c:pt>
                <c:pt idx="1310">
                  <c:v>34</c:v>
                </c:pt>
                <c:pt idx="1311">
                  <c:v>29</c:v>
                </c:pt>
                <c:pt idx="1312">
                  <c:v>33</c:v>
                </c:pt>
                <c:pt idx="1313">
                  <c:v>30</c:v>
                </c:pt>
                <c:pt idx="1314">
                  <c:v>31</c:v>
                </c:pt>
                <c:pt idx="1315">
                  <c:v>23</c:v>
                </c:pt>
                <c:pt idx="1316">
                  <c:v>31</c:v>
                </c:pt>
                <c:pt idx="1317">
                  <c:v>32</c:v>
                </c:pt>
                <c:pt idx="1318">
                  <c:v>30</c:v>
                </c:pt>
                <c:pt idx="1319">
                  <c:v>30</c:v>
                </c:pt>
                <c:pt idx="1320">
                  <c:v>38</c:v>
                </c:pt>
                <c:pt idx="1321">
                  <c:v>34</c:v>
                </c:pt>
                <c:pt idx="1322">
                  <c:v>32</c:v>
                </c:pt>
                <c:pt idx="1323">
                  <c:v>42</c:v>
                </c:pt>
                <c:pt idx="1324">
                  <c:v>35</c:v>
                </c:pt>
                <c:pt idx="1325">
                  <c:v>28</c:v>
                </c:pt>
                <c:pt idx="1326">
                  <c:v>36</c:v>
                </c:pt>
                <c:pt idx="1327">
                  <c:v>42</c:v>
                </c:pt>
                <c:pt idx="1328">
                  <c:v>37</c:v>
                </c:pt>
                <c:pt idx="1329">
                  <c:v>30</c:v>
                </c:pt>
                <c:pt idx="1330">
                  <c:v>39</c:v>
                </c:pt>
                <c:pt idx="1331">
                  <c:v>36</c:v>
                </c:pt>
                <c:pt idx="1332">
                  <c:v>42</c:v>
                </c:pt>
                <c:pt idx="1333">
                  <c:v>45</c:v>
                </c:pt>
                <c:pt idx="1334">
                  <c:v>32</c:v>
                </c:pt>
                <c:pt idx="1335">
                  <c:v>41</c:v>
                </c:pt>
                <c:pt idx="1336">
                  <c:v>39</c:v>
                </c:pt>
                <c:pt idx="1337">
                  <c:v>43</c:v>
                </c:pt>
                <c:pt idx="1338">
                  <c:v>33</c:v>
                </c:pt>
                <c:pt idx="1339">
                  <c:v>24</c:v>
                </c:pt>
                <c:pt idx="1340">
                  <c:v>38</c:v>
                </c:pt>
                <c:pt idx="1341">
                  <c:v>38</c:v>
                </c:pt>
                <c:pt idx="1342">
                  <c:v>30</c:v>
                </c:pt>
                <c:pt idx="1343">
                  <c:v>38</c:v>
                </c:pt>
                <c:pt idx="1344">
                  <c:v>32</c:v>
                </c:pt>
                <c:pt idx="1345">
                  <c:v>39</c:v>
                </c:pt>
                <c:pt idx="1346">
                  <c:v>40</c:v>
                </c:pt>
                <c:pt idx="1347">
                  <c:v>34</c:v>
                </c:pt>
                <c:pt idx="1348">
                  <c:v>29</c:v>
                </c:pt>
                <c:pt idx="1349">
                  <c:v>36</c:v>
                </c:pt>
                <c:pt idx="1350">
                  <c:v>28</c:v>
                </c:pt>
                <c:pt idx="1351">
                  <c:v>50</c:v>
                </c:pt>
                <c:pt idx="1352">
                  <c:v>32</c:v>
                </c:pt>
                <c:pt idx="1353">
                  <c:v>26</c:v>
                </c:pt>
                <c:pt idx="1354">
                  <c:v>41</c:v>
                </c:pt>
                <c:pt idx="1355">
                  <c:v>31</c:v>
                </c:pt>
                <c:pt idx="1356">
                  <c:v>26</c:v>
                </c:pt>
                <c:pt idx="1357">
                  <c:v>35</c:v>
                </c:pt>
                <c:pt idx="1358">
                  <c:v>38</c:v>
                </c:pt>
                <c:pt idx="1359">
                  <c:v>29</c:v>
                </c:pt>
                <c:pt idx="1360">
                  <c:v>38</c:v>
                </c:pt>
                <c:pt idx="1361">
                  <c:v>43</c:v>
                </c:pt>
                <c:pt idx="1362">
                  <c:v>32</c:v>
                </c:pt>
                <c:pt idx="1363">
                  <c:v>40</c:v>
                </c:pt>
                <c:pt idx="1364">
                  <c:v>38</c:v>
                </c:pt>
                <c:pt idx="1365">
                  <c:v>32</c:v>
                </c:pt>
                <c:pt idx="1366">
                  <c:v>42</c:v>
                </c:pt>
                <c:pt idx="1367">
                  <c:v>36</c:v>
                </c:pt>
                <c:pt idx="1368">
                  <c:v>37</c:v>
                </c:pt>
                <c:pt idx="1369">
                  <c:v>36</c:v>
                </c:pt>
                <c:pt idx="1370">
                  <c:v>27</c:v>
                </c:pt>
                <c:pt idx="1371">
                  <c:v>33</c:v>
                </c:pt>
                <c:pt idx="1372">
                  <c:v>36</c:v>
                </c:pt>
                <c:pt idx="1373">
                  <c:v>44</c:v>
                </c:pt>
                <c:pt idx="1374">
                  <c:v>42</c:v>
                </c:pt>
                <c:pt idx="1375">
                  <c:v>25</c:v>
                </c:pt>
                <c:pt idx="1376">
                  <c:v>29</c:v>
                </c:pt>
                <c:pt idx="1377">
                  <c:v>34</c:v>
                </c:pt>
                <c:pt idx="1378">
                  <c:v>36</c:v>
                </c:pt>
                <c:pt idx="1379">
                  <c:v>39</c:v>
                </c:pt>
                <c:pt idx="1380">
                  <c:v>48</c:v>
                </c:pt>
                <c:pt idx="1381">
                  <c:v>36</c:v>
                </c:pt>
                <c:pt idx="1382">
                  <c:v>29</c:v>
                </c:pt>
                <c:pt idx="1383">
                  <c:v>46</c:v>
                </c:pt>
                <c:pt idx="1384">
                  <c:v>29</c:v>
                </c:pt>
                <c:pt idx="1385">
                  <c:v>47</c:v>
                </c:pt>
                <c:pt idx="1386">
                  <c:v>38</c:v>
                </c:pt>
                <c:pt idx="1387">
                  <c:v>52</c:v>
                </c:pt>
                <c:pt idx="1388">
                  <c:v>44</c:v>
                </c:pt>
                <c:pt idx="1389">
                  <c:v>37</c:v>
                </c:pt>
                <c:pt idx="1390">
                  <c:v>35</c:v>
                </c:pt>
                <c:pt idx="1391">
                  <c:v>29</c:v>
                </c:pt>
                <c:pt idx="1392">
                  <c:v>50</c:v>
                </c:pt>
                <c:pt idx="1393">
                  <c:v>40</c:v>
                </c:pt>
                <c:pt idx="1394">
                  <c:v>28</c:v>
                </c:pt>
                <c:pt idx="1395">
                  <c:v>38</c:v>
                </c:pt>
                <c:pt idx="1396">
                  <c:v>34</c:v>
                </c:pt>
                <c:pt idx="1397">
                  <c:v>39</c:v>
                </c:pt>
                <c:pt idx="1398">
                  <c:v>34</c:v>
                </c:pt>
                <c:pt idx="1399">
                  <c:v>38</c:v>
                </c:pt>
                <c:pt idx="1400">
                  <c:v>34</c:v>
                </c:pt>
                <c:pt idx="1401">
                  <c:v>48</c:v>
                </c:pt>
                <c:pt idx="1402">
                  <c:v>49</c:v>
                </c:pt>
                <c:pt idx="1403">
                  <c:v>40</c:v>
                </c:pt>
                <c:pt idx="1404">
                  <c:v>44</c:v>
                </c:pt>
                <c:pt idx="1405">
                  <c:v>40</c:v>
                </c:pt>
                <c:pt idx="1406">
                  <c:v>35</c:v>
                </c:pt>
                <c:pt idx="1407">
                  <c:v>51</c:v>
                </c:pt>
                <c:pt idx="1408">
                  <c:v>43</c:v>
                </c:pt>
                <c:pt idx="1409">
                  <c:v>56</c:v>
                </c:pt>
                <c:pt idx="1410">
                  <c:v>49</c:v>
                </c:pt>
                <c:pt idx="1411">
                  <c:v>40</c:v>
                </c:pt>
                <c:pt idx="1412">
                  <c:v>44</c:v>
                </c:pt>
                <c:pt idx="1413">
                  <c:v>43</c:v>
                </c:pt>
                <c:pt idx="1414">
                  <c:v>45</c:v>
                </c:pt>
                <c:pt idx="1415">
                  <c:v>48</c:v>
                </c:pt>
                <c:pt idx="1416">
                  <c:v>54</c:v>
                </c:pt>
                <c:pt idx="1417">
                  <c:v>40</c:v>
                </c:pt>
                <c:pt idx="1418">
                  <c:v>45</c:v>
                </c:pt>
                <c:pt idx="1419">
                  <c:v>45</c:v>
                </c:pt>
                <c:pt idx="1420">
                  <c:v>57</c:v>
                </c:pt>
                <c:pt idx="1421">
                  <c:v>56</c:v>
                </c:pt>
                <c:pt idx="1422">
                  <c:v>48</c:v>
                </c:pt>
                <c:pt idx="1423">
                  <c:v>53</c:v>
                </c:pt>
                <c:pt idx="1424">
                  <c:v>51</c:v>
                </c:pt>
                <c:pt idx="1425">
                  <c:v>50</c:v>
                </c:pt>
                <c:pt idx="1426">
                  <c:v>49</c:v>
                </c:pt>
                <c:pt idx="1427">
                  <c:v>53</c:v>
                </c:pt>
                <c:pt idx="1428">
                  <c:v>48</c:v>
                </c:pt>
                <c:pt idx="1429">
                  <c:v>50</c:v>
                </c:pt>
                <c:pt idx="1430">
                  <c:v>56</c:v>
                </c:pt>
                <c:pt idx="1431">
                  <c:v>45</c:v>
                </c:pt>
                <c:pt idx="1432">
                  <c:v>50</c:v>
                </c:pt>
                <c:pt idx="1433">
                  <c:v>46</c:v>
                </c:pt>
                <c:pt idx="1434">
                  <c:v>38</c:v>
                </c:pt>
                <c:pt idx="1435">
                  <c:v>46</c:v>
                </c:pt>
                <c:pt idx="1436">
                  <c:v>49</c:v>
                </c:pt>
                <c:pt idx="1437">
                  <c:v>54</c:v>
                </c:pt>
                <c:pt idx="1438">
                  <c:v>44</c:v>
                </c:pt>
                <c:pt idx="1439">
                  <c:v>45</c:v>
                </c:pt>
                <c:pt idx="1440">
                  <c:v>59</c:v>
                </c:pt>
                <c:pt idx="1441">
                  <c:v>57</c:v>
                </c:pt>
                <c:pt idx="1442">
                  <c:v>49</c:v>
                </c:pt>
                <c:pt idx="1443">
                  <c:v>56</c:v>
                </c:pt>
                <c:pt idx="1444">
                  <c:v>60</c:v>
                </c:pt>
                <c:pt idx="1445">
                  <c:v>54</c:v>
                </c:pt>
                <c:pt idx="1446">
                  <c:v>43</c:v>
                </c:pt>
                <c:pt idx="1447">
                  <c:v>66</c:v>
                </c:pt>
                <c:pt idx="1448">
                  <c:v>59</c:v>
                </c:pt>
                <c:pt idx="1449">
                  <c:v>54</c:v>
                </c:pt>
                <c:pt idx="1450">
                  <c:v>46</c:v>
                </c:pt>
                <c:pt idx="1451">
                  <c:v>51</c:v>
                </c:pt>
                <c:pt idx="1452">
                  <c:v>62</c:v>
                </c:pt>
                <c:pt idx="1453">
                  <c:v>57</c:v>
                </c:pt>
                <c:pt idx="1454">
                  <c:v>70</c:v>
                </c:pt>
                <c:pt idx="1455">
                  <c:v>60</c:v>
                </c:pt>
                <c:pt idx="1456">
                  <c:v>53</c:v>
                </c:pt>
                <c:pt idx="1457">
                  <c:v>53</c:v>
                </c:pt>
                <c:pt idx="1458">
                  <c:v>58</c:v>
                </c:pt>
                <c:pt idx="1459">
                  <c:v>56</c:v>
                </c:pt>
                <c:pt idx="1460">
                  <c:v>65</c:v>
                </c:pt>
                <c:pt idx="1461">
                  <c:v>60</c:v>
                </c:pt>
                <c:pt idx="1462">
                  <c:v>53</c:v>
                </c:pt>
                <c:pt idx="1463">
                  <c:v>66</c:v>
                </c:pt>
                <c:pt idx="1464">
                  <c:v>76</c:v>
                </c:pt>
                <c:pt idx="1465">
                  <c:v>59</c:v>
                </c:pt>
                <c:pt idx="1466">
                  <c:v>59</c:v>
                </c:pt>
                <c:pt idx="1467">
                  <c:v>64</c:v>
                </c:pt>
                <c:pt idx="1468">
                  <c:v>62</c:v>
                </c:pt>
                <c:pt idx="1469">
                  <c:v>73</c:v>
                </c:pt>
                <c:pt idx="1470">
                  <c:v>71</c:v>
                </c:pt>
                <c:pt idx="1471">
                  <c:v>67</c:v>
                </c:pt>
                <c:pt idx="1472">
                  <c:v>48</c:v>
                </c:pt>
                <c:pt idx="1473">
                  <c:v>71</c:v>
                </c:pt>
                <c:pt idx="1474">
                  <c:v>70</c:v>
                </c:pt>
                <c:pt idx="1475">
                  <c:v>88</c:v>
                </c:pt>
                <c:pt idx="1476">
                  <c:v>75</c:v>
                </c:pt>
                <c:pt idx="1477">
                  <c:v>69</c:v>
                </c:pt>
                <c:pt idx="1478">
                  <c:v>72</c:v>
                </c:pt>
                <c:pt idx="1479">
                  <c:v>64</c:v>
                </c:pt>
                <c:pt idx="1480">
                  <c:v>58</c:v>
                </c:pt>
                <c:pt idx="1481">
                  <c:v>83</c:v>
                </c:pt>
                <c:pt idx="1482">
                  <c:v>69</c:v>
                </c:pt>
                <c:pt idx="1483">
                  <c:v>67</c:v>
                </c:pt>
                <c:pt idx="1484">
                  <c:v>58</c:v>
                </c:pt>
                <c:pt idx="1485">
                  <c:v>75</c:v>
                </c:pt>
                <c:pt idx="1486">
                  <c:v>75</c:v>
                </c:pt>
                <c:pt idx="1487">
                  <c:v>65</c:v>
                </c:pt>
                <c:pt idx="1488">
                  <c:v>62</c:v>
                </c:pt>
                <c:pt idx="1489">
                  <c:v>56</c:v>
                </c:pt>
                <c:pt idx="1490">
                  <c:v>86</c:v>
                </c:pt>
                <c:pt idx="1491">
                  <c:v>82</c:v>
                </c:pt>
                <c:pt idx="1492">
                  <c:v>72</c:v>
                </c:pt>
                <c:pt idx="1493">
                  <c:v>76</c:v>
                </c:pt>
                <c:pt idx="1494">
                  <c:v>81</c:v>
                </c:pt>
                <c:pt idx="1495">
                  <c:v>72</c:v>
                </c:pt>
                <c:pt idx="1496">
                  <c:v>71</c:v>
                </c:pt>
                <c:pt idx="1497">
                  <c:v>60</c:v>
                </c:pt>
                <c:pt idx="1498">
                  <c:v>79</c:v>
                </c:pt>
                <c:pt idx="1499">
                  <c:v>83</c:v>
                </c:pt>
                <c:pt idx="1500">
                  <c:v>100</c:v>
                </c:pt>
                <c:pt idx="1501">
                  <c:v>79</c:v>
                </c:pt>
                <c:pt idx="1502">
                  <c:v>79</c:v>
                </c:pt>
                <c:pt idx="1503">
                  <c:v>103</c:v>
                </c:pt>
                <c:pt idx="1504">
                  <c:v>78</c:v>
                </c:pt>
                <c:pt idx="1505">
                  <c:v>102</c:v>
                </c:pt>
                <c:pt idx="1506">
                  <c:v>93</c:v>
                </c:pt>
                <c:pt idx="1507">
                  <c:v>85</c:v>
                </c:pt>
                <c:pt idx="1508">
                  <c:v>102</c:v>
                </c:pt>
                <c:pt idx="1509">
                  <c:v>87</c:v>
                </c:pt>
                <c:pt idx="1510">
                  <c:v>91</c:v>
                </c:pt>
                <c:pt idx="1511">
                  <c:v>85</c:v>
                </c:pt>
                <c:pt idx="1512">
                  <c:v>91</c:v>
                </c:pt>
                <c:pt idx="1513">
                  <c:v>102</c:v>
                </c:pt>
                <c:pt idx="1514">
                  <c:v>112</c:v>
                </c:pt>
                <c:pt idx="1515">
                  <c:v>102</c:v>
                </c:pt>
                <c:pt idx="1516">
                  <c:v>109</c:v>
                </c:pt>
                <c:pt idx="1517">
                  <c:v>90</c:v>
                </c:pt>
                <c:pt idx="1518">
                  <c:v>84</c:v>
                </c:pt>
                <c:pt idx="1519">
                  <c:v>108</c:v>
                </c:pt>
                <c:pt idx="1520">
                  <c:v>91</c:v>
                </c:pt>
                <c:pt idx="1521">
                  <c:v>107</c:v>
                </c:pt>
                <c:pt idx="1522">
                  <c:v>90</c:v>
                </c:pt>
                <c:pt idx="1523">
                  <c:v>122</c:v>
                </c:pt>
                <c:pt idx="1524">
                  <c:v>120</c:v>
                </c:pt>
                <c:pt idx="1525">
                  <c:v>112</c:v>
                </c:pt>
                <c:pt idx="1526">
                  <c:v>101</c:v>
                </c:pt>
                <c:pt idx="1527">
                  <c:v>117</c:v>
                </c:pt>
                <c:pt idx="1528">
                  <c:v>115</c:v>
                </c:pt>
                <c:pt idx="1529">
                  <c:v>158</c:v>
                </c:pt>
                <c:pt idx="1530">
                  <c:v>128</c:v>
                </c:pt>
                <c:pt idx="1531">
                  <c:v>118</c:v>
                </c:pt>
                <c:pt idx="1532">
                  <c:v>134</c:v>
                </c:pt>
                <c:pt idx="1533">
                  <c:v>122</c:v>
                </c:pt>
                <c:pt idx="1534">
                  <c:v>140</c:v>
                </c:pt>
                <c:pt idx="1535">
                  <c:v>110</c:v>
                </c:pt>
                <c:pt idx="1536">
                  <c:v>130</c:v>
                </c:pt>
                <c:pt idx="1537">
                  <c:v>114</c:v>
                </c:pt>
                <c:pt idx="1538">
                  <c:v>130</c:v>
                </c:pt>
                <c:pt idx="1539">
                  <c:v>134</c:v>
                </c:pt>
                <c:pt idx="1540">
                  <c:v>125</c:v>
                </c:pt>
                <c:pt idx="1541">
                  <c:v>105</c:v>
                </c:pt>
                <c:pt idx="1542">
                  <c:v>118</c:v>
                </c:pt>
                <c:pt idx="1543">
                  <c:v>122</c:v>
                </c:pt>
                <c:pt idx="1544">
                  <c:v>134</c:v>
                </c:pt>
                <c:pt idx="1545">
                  <c:v>138</c:v>
                </c:pt>
                <c:pt idx="1546">
                  <c:v>143</c:v>
                </c:pt>
                <c:pt idx="1547">
                  <c:v>148</c:v>
                </c:pt>
                <c:pt idx="1548">
                  <c:v>162</c:v>
                </c:pt>
                <c:pt idx="1549">
                  <c:v>155</c:v>
                </c:pt>
                <c:pt idx="1550">
                  <c:v>155</c:v>
                </c:pt>
                <c:pt idx="1551">
                  <c:v>161</c:v>
                </c:pt>
                <c:pt idx="1552">
                  <c:v>172</c:v>
                </c:pt>
                <c:pt idx="1553">
                  <c:v>166</c:v>
                </c:pt>
                <c:pt idx="1554">
                  <c:v>160</c:v>
                </c:pt>
                <c:pt idx="1555">
                  <c:v>161</c:v>
                </c:pt>
                <c:pt idx="1556">
                  <c:v>144</c:v>
                </c:pt>
                <c:pt idx="1557">
                  <c:v>155</c:v>
                </c:pt>
                <c:pt idx="1558">
                  <c:v>158</c:v>
                </c:pt>
                <c:pt idx="1559">
                  <c:v>180</c:v>
                </c:pt>
                <c:pt idx="1560">
                  <c:v>165</c:v>
                </c:pt>
                <c:pt idx="1561">
                  <c:v>166</c:v>
                </c:pt>
                <c:pt idx="1562">
                  <c:v>178</c:v>
                </c:pt>
                <c:pt idx="1563">
                  <c:v>206</c:v>
                </c:pt>
                <c:pt idx="1564">
                  <c:v>180</c:v>
                </c:pt>
                <c:pt idx="1565">
                  <c:v>197</c:v>
                </c:pt>
                <c:pt idx="1566">
                  <c:v>180</c:v>
                </c:pt>
                <c:pt idx="1567">
                  <c:v>169</c:v>
                </c:pt>
                <c:pt idx="1568">
                  <c:v>183</c:v>
                </c:pt>
                <c:pt idx="1569">
                  <c:v>180</c:v>
                </c:pt>
                <c:pt idx="1570">
                  <c:v>188</c:v>
                </c:pt>
                <c:pt idx="1571">
                  <c:v>202</c:v>
                </c:pt>
                <c:pt idx="1572">
                  <c:v>209</c:v>
                </c:pt>
                <c:pt idx="1573">
                  <c:v>204</c:v>
                </c:pt>
                <c:pt idx="1574">
                  <c:v>199</c:v>
                </c:pt>
                <c:pt idx="1575">
                  <c:v>201</c:v>
                </c:pt>
                <c:pt idx="1576">
                  <c:v>229</c:v>
                </c:pt>
                <c:pt idx="1577">
                  <c:v>207</c:v>
                </c:pt>
                <c:pt idx="1578">
                  <c:v>201</c:v>
                </c:pt>
                <c:pt idx="1579">
                  <c:v>181</c:v>
                </c:pt>
                <c:pt idx="1580">
                  <c:v>227</c:v>
                </c:pt>
                <c:pt idx="1581">
                  <c:v>215</c:v>
                </c:pt>
                <c:pt idx="1582">
                  <c:v>204</c:v>
                </c:pt>
                <c:pt idx="1583">
                  <c:v>215</c:v>
                </c:pt>
                <c:pt idx="1584">
                  <c:v>225</c:v>
                </c:pt>
                <c:pt idx="1585">
                  <c:v>243</c:v>
                </c:pt>
                <c:pt idx="1586">
                  <c:v>215</c:v>
                </c:pt>
                <c:pt idx="1587">
                  <c:v>229</c:v>
                </c:pt>
                <c:pt idx="1588">
                  <c:v>213</c:v>
                </c:pt>
                <c:pt idx="1589">
                  <c:v>226</c:v>
                </c:pt>
                <c:pt idx="1590">
                  <c:v>215</c:v>
                </c:pt>
                <c:pt idx="1591">
                  <c:v>220</c:v>
                </c:pt>
                <c:pt idx="1592">
                  <c:v>190</c:v>
                </c:pt>
                <c:pt idx="1593">
                  <c:v>189</c:v>
                </c:pt>
                <c:pt idx="1594">
                  <c:v>211</c:v>
                </c:pt>
                <c:pt idx="1595">
                  <c:v>224</c:v>
                </c:pt>
                <c:pt idx="1596">
                  <c:v>208</c:v>
                </c:pt>
                <c:pt idx="1597">
                  <c:v>218</c:v>
                </c:pt>
                <c:pt idx="1598">
                  <c:v>218</c:v>
                </c:pt>
                <c:pt idx="1599">
                  <c:v>192</c:v>
                </c:pt>
                <c:pt idx="1600">
                  <c:v>212</c:v>
                </c:pt>
                <c:pt idx="1601">
                  <c:v>202</c:v>
                </c:pt>
                <c:pt idx="1602">
                  <c:v>201</c:v>
                </c:pt>
                <c:pt idx="1603">
                  <c:v>182</c:v>
                </c:pt>
                <c:pt idx="1604">
                  <c:v>210</c:v>
                </c:pt>
                <c:pt idx="1605">
                  <c:v>199</c:v>
                </c:pt>
                <c:pt idx="1606">
                  <c:v>184</c:v>
                </c:pt>
                <c:pt idx="1607">
                  <c:v>198</c:v>
                </c:pt>
                <c:pt idx="1608">
                  <c:v>189</c:v>
                </c:pt>
                <c:pt idx="1609">
                  <c:v>200</c:v>
                </c:pt>
                <c:pt idx="1610">
                  <c:v>172</c:v>
                </c:pt>
                <c:pt idx="1611">
                  <c:v>207</c:v>
                </c:pt>
                <c:pt idx="1612">
                  <c:v>197</c:v>
                </c:pt>
                <c:pt idx="1613">
                  <c:v>189</c:v>
                </c:pt>
                <c:pt idx="1614">
                  <c:v>171</c:v>
                </c:pt>
                <c:pt idx="1615">
                  <c:v>196</c:v>
                </c:pt>
                <c:pt idx="1616">
                  <c:v>211</c:v>
                </c:pt>
                <c:pt idx="1617">
                  <c:v>172</c:v>
                </c:pt>
                <c:pt idx="1618">
                  <c:v>184</c:v>
                </c:pt>
                <c:pt idx="1619">
                  <c:v>159</c:v>
                </c:pt>
                <c:pt idx="1620">
                  <c:v>168</c:v>
                </c:pt>
                <c:pt idx="1621">
                  <c:v>161</c:v>
                </c:pt>
                <c:pt idx="1622">
                  <c:v>163</c:v>
                </c:pt>
                <c:pt idx="1623">
                  <c:v>186</c:v>
                </c:pt>
                <c:pt idx="1624">
                  <c:v>169</c:v>
                </c:pt>
                <c:pt idx="1625">
                  <c:v>163</c:v>
                </c:pt>
                <c:pt idx="1626">
                  <c:v>165</c:v>
                </c:pt>
                <c:pt idx="1627">
                  <c:v>181</c:v>
                </c:pt>
                <c:pt idx="1628">
                  <c:v>166</c:v>
                </c:pt>
                <c:pt idx="1629">
                  <c:v>166</c:v>
                </c:pt>
                <c:pt idx="1630">
                  <c:v>169</c:v>
                </c:pt>
                <c:pt idx="1631">
                  <c:v>131</c:v>
                </c:pt>
                <c:pt idx="1632">
                  <c:v>164</c:v>
                </c:pt>
                <c:pt idx="1633">
                  <c:v>161</c:v>
                </c:pt>
                <c:pt idx="1634">
                  <c:v>165</c:v>
                </c:pt>
                <c:pt idx="1635">
                  <c:v>141</c:v>
                </c:pt>
                <c:pt idx="1636">
                  <c:v>143</c:v>
                </c:pt>
                <c:pt idx="1637">
                  <c:v>133</c:v>
                </c:pt>
                <c:pt idx="1638">
                  <c:v>171</c:v>
                </c:pt>
                <c:pt idx="1639">
                  <c:v>125</c:v>
                </c:pt>
                <c:pt idx="1640">
                  <c:v>144</c:v>
                </c:pt>
                <c:pt idx="1641">
                  <c:v>130</c:v>
                </c:pt>
                <c:pt idx="1642">
                  <c:v>131</c:v>
                </c:pt>
                <c:pt idx="1643">
                  <c:v>139</c:v>
                </c:pt>
                <c:pt idx="1644">
                  <c:v>124</c:v>
                </c:pt>
                <c:pt idx="1645">
                  <c:v>150</c:v>
                </c:pt>
                <c:pt idx="1646">
                  <c:v>146</c:v>
                </c:pt>
                <c:pt idx="1647">
                  <c:v>129</c:v>
                </c:pt>
                <c:pt idx="1648">
                  <c:v>137</c:v>
                </c:pt>
                <c:pt idx="1649">
                  <c:v>109</c:v>
                </c:pt>
                <c:pt idx="1650">
                  <c:v>121</c:v>
                </c:pt>
                <c:pt idx="1651">
                  <c:v>109</c:v>
                </c:pt>
                <c:pt idx="1652">
                  <c:v>130</c:v>
                </c:pt>
                <c:pt idx="1653">
                  <c:v>115</c:v>
                </c:pt>
                <c:pt idx="1654">
                  <c:v>135</c:v>
                </c:pt>
                <c:pt idx="1655">
                  <c:v>126</c:v>
                </c:pt>
                <c:pt idx="1656">
                  <c:v>131</c:v>
                </c:pt>
                <c:pt idx="1657">
                  <c:v>118</c:v>
                </c:pt>
                <c:pt idx="1658">
                  <c:v>123</c:v>
                </c:pt>
                <c:pt idx="1659">
                  <c:v>101</c:v>
                </c:pt>
                <c:pt idx="1660">
                  <c:v>115</c:v>
                </c:pt>
                <c:pt idx="1661">
                  <c:v>113</c:v>
                </c:pt>
                <c:pt idx="1662">
                  <c:v>126</c:v>
                </c:pt>
                <c:pt idx="1663">
                  <c:v>95</c:v>
                </c:pt>
                <c:pt idx="1664">
                  <c:v>91</c:v>
                </c:pt>
                <c:pt idx="1665">
                  <c:v>110</c:v>
                </c:pt>
                <c:pt idx="1666">
                  <c:v>100</c:v>
                </c:pt>
                <c:pt idx="1667">
                  <c:v>102</c:v>
                </c:pt>
                <c:pt idx="1668">
                  <c:v>110</c:v>
                </c:pt>
                <c:pt idx="1669">
                  <c:v>115</c:v>
                </c:pt>
                <c:pt idx="1670">
                  <c:v>100</c:v>
                </c:pt>
                <c:pt idx="1671">
                  <c:v>102</c:v>
                </c:pt>
                <c:pt idx="1672">
                  <c:v>120</c:v>
                </c:pt>
                <c:pt idx="1673">
                  <c:v>109</c:v>
                </c:pt>
                <c:pt idx="1674">
                  <c:v>111</c:v>
                </c:pt>
                <c:pt idx="1675">
                  <c:v>120</c:v>
                </c:pt>
                <c:pt idx="1676">
                  <c:v>103</c:v>
                </c:pt>
                <c:pt idx="1677">
                  <c:v>129</c:v>
                </c:pt>
                <c:pt idx="1678">
                  <c:v>96</c:v>
                </c:pt>
                <c:pt idx="1679">
                  <c:v>118</c:v>
                </c:pt>
                <c:pt idx="1680">
                  <c:v>105</c:v>
                </c:pt>
                <c:pt idx="1681">
                  <c:v>136</c:v>
                </c:pt>
                <c:pt idx="1682">
                  <c:v>122</c:v>
                </c:pt>
                <c:pt idx="1683">
                  <c:v>107</c:v>
                </c:pt>
                <c:pt idx="1684">
                  <c:v>116</c:v>
                </c:pt>
                <c:pt idx="1685">
                  <c:v>106</c:v>
                </c:pt>
                <c:pt idx="1686">
                  <c:v>101</c:v>
                </c:pt>
                <c:pt idx="1687">
                  <c:v>100</c:v>
                </c:pt>
                <c:pt idx="1688">
                  <c:v>100</c:v>
                </c:pt>
                <c:pt idx="1689">
                  <c:v>92</c:v>
                </c:pt>
                <c:pt idx="1690">
                  <c:v>113</c:v>
                </c:pt>
                <c:pt idx="1691">
                  <c:v>104</c:v>
                </c:pt>
                <c:pt idx="1692">
                  <c:v>104</c:v>
                </c:pt>
                <c:pt idx="1693">
                  <c:v>94</c:v>
                </c:pt>
                <c:pt idx="1694">
                  <c:v>87</c:v>
                </c:pt>
                <c:pt idx="1695">
                  <c:v>89</c:v>
                </c:pt>
                <c:pt idx="1696">
                  <c:v>102</c:v>
                </c:pt>
                <c:pt idx="1697">
                  <c:v>113</c:v>
                </c:pt>
                <c:pt idx="1698">
                  <c:v>93</c:v>
                </c:pt>
                <c:pt idx="1699">
                  <c:v>101</c:v>
                </c:pt>
                <c:pt idx="1700">
                  <c:v>83</c:v>
                </c:pt>
                <c:pt idx="1701">
                  <c:v>103</c:v>
                </c:pt>
                <c:pt idx="1702">
                  <c:v>108</c:v>
                </c:pt>
                <c:pt idx="1703">
                  <c:v>105</c:v>
                </c:pt>
                <c:pt idx="1704">
                  <c:v>95</c:v>
                </c:pt>
                <c:pt idx="1705">
                  <c:v>100</c:v>
                </c:pt>
                <c:pt idx="1706">
                  <c:v>101</c:v>
                </c:pt>
                <c:pt idx="1707">
                  <c:v>108</c:v>
                </c:pt>
                <c:pt idx="1708">
                  <c:v>113</c:v>
                </c:pt>
                <c:pt idx="1709">
                  <c:v>94</c:v>
                </c:pt>
                <c:pt idx="1710">
                  <c:v>95</c:v>
                </c:pt>
                <c:pt idx="1711">
                  <c:v>107</c:v>
                </c:pt>
                <c:pt idx="1712">
                  <c:v>95</c:v>
                </c:pt>
                <c:pt idx="1713">
                  <c:v>94</c:v>
                </c:pt>
                <c:pt idx="1714">
                  <c:v>97</c:v>
                </c:pt>
                <c:pt idx="1715">
                  <c:v>109</c:v>
                </c:pt>
                <c:pt idx="1716">
                  <c:v>101</c:v>
                </c:pt>
                <c:pt idx="1717">
                  <c:v>90</c:v>
                </c:pt>
                <c:pt idx="1718">
                  <c:v>109</c:v>
                </c:pt>
                <c:pt idx="1719">
                  <c:v>95</c:v>
                </c:pt>
                <c:pt idx="1720">
                  <c:v>100</c:v>
                </c:pt>
                <c:pt idx="1721">
                  <c:v>90</c:v>
                </c:pt>
                <c:pt idx="1722">
                  <c:v>104</c:v>
                </c:pt>
                <c:pt idx="1723">
                  <c:v>100</c:v>
                </c:pt>
                <c:pt idx="1724">
                  <c:v>99</c:v>
                </c:pt>
                <c:pt idx="1725">
                  <c:v>91</c:v>
                </c:pt>
                <c:pt idx="1726">
                  <c:v>85</c:v>
                </c:pt>
                <c:pt idx="1727">
                  <c:v>101</c:v>
                </c:pt>
                <c:pt idx="1728">
                  <c:v>92</c:v>
                </c:pt>
                <c:pt idx="1729">
                  <c:v>89</c:v>
                </c:pt>
                <c:pt idx="1730">
                  <c:v>75</c:v>
                </c:pt>
                <c:pt idx="1731">
                  <c:v>100</c:v>
                </c:pt>
                <c:pt idx="1732">
                  <c:v>102</c:v>
                </c:pt>
                <c:pt idx="1733">
                  <c:v>80</c:v>
                </c:pt>
                <c:pt idx="1734">
                  <c:v>90</c:v>
                </c:pt>
                <c:pt idx="1735">
                  <c:v>97</c:v>
                </c:pt>
                <c:pt idx="1736">
                  <c:v>102</c:v>
                </c:pt>
                <c:pt idx="1737">
                  <c:v>88</c:v>
                </c:pt>
                <c:pt idx="1738">
                  <c:v>107</c:v>
                </c:pt>
                <c:pt idx="1739">
                  <c:v>84</c:v>
                </c:pt>
                <c:pt idx="1740">
                  <c:v>81</c:v>
                </c:pt>
                <c:pt idx="1741">
                  <c:v>104</c:v>
                </c:pt>
                <c:pt idx="1742">
                  <c:v>103</c:v>
                </c:pt>
                <c:pt idx="1743">
                  <c:v>96</c:v>
                </c:pt>
                <c:pt idx="1744">
                  <c:v>102</c:v>
                </c:pt>
                <c:pt idx="1745">
                  <c:v>71</c:v>
                </c:pt>
                <c:pt idx="1746">
                  <c:v>81</c:v>
                </c:pt>
                <c:pt idx="1747">
                  <c:v>75</c:v>
                </c:pt>
                <c:pt idx="1748">
                  <c:v>107</c:v>
                </c:pt>
                <c:pt idx="1749">
                  <c:v>75</c:v>
                </c:pt>
                <c:pt idx="1750">
                  <c:v>69</c:v>
                </c:pt>
                <c:pt idx="1751">
                  <c:v>89</c:v>
                </c:pt>
                <c:pt idx="1752">
                  <c:v>82</c:v>
                </c:pt>
                <c:pt idx="1753">
                  <c:v>77</c:v>
                </c:pt>
                <c:pt idx="1754">
                  <c:v>85</c:v>
                </c:pt>
                <c:pt idx="1755">
                  <c:v>73</c:v>
                </c:pt>
                <c:pt idx="1756">
                  <c:v>97</c:v>
                </c:pt>
                <c:pt idx="1757">
                  <c:v>63</c:v>
                </c:pt>
                <c:pt idx="1758">
                  <c:v>77</c:v>
                </c:pt>
                <c:pt idx="1759">
                  <c:v>86</c:v>
                </c:pt>
                <c:pt idx="1760">
                  <c:v>62</c:v>
                </c:pt>
                <c:pt idx="1761">
                  <c:v>61</c:v>
                </c:pt>
                <c:pt idx="1762">
                  <c:v>69</c:v>
                </c:pt>
                <c:pt idx="1763">
                  <c:v>69</c:v>
                </c:pt>
                <c:pt idx="1764">
                  <c:v>70</c:v>
                </c:pt>
                <c:pt idx="1765">
                  <c:v>84</c:v>
                </c:pt>
                <c:pt idx="1766">
                  <c:v>73</c:v>
                </c:pt>
                <c:pt idx="1767">
                  <c:v>71</c:v>
                </c:pt>
                <c:pt idx="1768">
                  <c:v>79</c:v>
                </c:pt>
                <c:pt idx="1769">
                  <c:v>66</c:v>
                </c:pt>
                <c:pt idx="1770">
                  <c:v>58</c:v>
                </c:pt>
                <c:pt idx="1771">
                  <c:v>61</c:v>
                </c:pt>
                <c:pt idx="1772">
                  <c:v>71</c:v>
                </c:pt>
                <c:pt idx="1773">
                  <c:v>69</c:v>
                </c:pt>
                <c:pt idx="1774">
                  <c:v>69</c:v>
                </c:pt>
                <c:pt idx="1775">
                  <c:v>63</c:v>
                </c:pt>
                <c:pt idx="1776">
                  <c:v>65</c:v>
                </c:pt>
                <c:pt idx="1777">
                  <c:v>60</c:v>
                </c:pt>
                <c:pt idx="1778">
                  <c:v>72</c:v>
                </c:pt>
                <c:pt idx="1779">
                  <c:v>74</c:v>
                </c:pt>
                <c:pt idx="1780">
                  <c:v>50</c:v>
                </c:pt>
                <c:pt idx="1781">
                  <c:v>68</c:v>
                </c:pt>
                <c:pt idx="1782">
                  <c:v>61</c:v>
                </c:pt>
                <c:pt idx="1783">
                  <c:v>76</c:v>
                </c:pt>
                <c:pt idx="1784">
                  <c:v>55</c:v>
                </c:pt>
                <c:pt idx="1785">
                  <c:v>59</c:v>
                </c:pt>
                <c:pt idx="1786">
                  <c:v>60</c:v>
                </c:pt>
                <c:pt idx="1787">
                  <c:v>65</c:v>
                </c:pt>
                <c:pt idx="1788">
                  <c:v>71</c:v>
                </c:pt>
                <c:pt idx="1789">
                  <c:v>62</c:v>
                </c:pt>
                <c:pt idx="1790">
                  <c:v>58</c:v>
                </c:pt>
                <c:pt idx="1791">
                  <c:v>67</c:v>
                </c:pt>
                <c:pt idx="1792">
                  <c:v>37</c:v>
                </c:pt>
                <c:pt idx="1793">
                  <c:v>55</c:v>
                </c:pt>
                <c:pt idx="1794">
                  <c:v>53</c:v>
                </c:pt>
                <c:pt idx="1795">
                  <c:v>58</c:v>
                </c:pt>
                <c:pt idx="1796">
                  <c:v>59</c:v>
                </c:pt>
                <c:pt idx="1797">
                  <c:v>50</c:v>
                </c:pt>
                <c:pt idx="1798">
                  <c:v>51</c:v>
                </c:pt>
                <c:pt idx="1799">
                  <c:v>59</c:v>
                </c:pt>
                <c:pt idx="1800">
                  <c:v>65</c:v>
                </c:pt>
                <c:pt idx="1801">
                  <c:v>53</c:v>
                </c:pt>
                <c:pt idx="1802">
                  <c:v>71</c:v>
                </c:pt>
                <c:pt idx="1803">
                  <c:v>57</c:v>
                </c:pt>
                <c:pt idx="1804">
                  <c:v>62</c:v>
                </c:pt>
                <c:pt idx="1805">
                  <c:v>59</c:v>
                </c:pt>
                <c:pt idx="1806">
                  <c:v>54</c:v>
                </c:pt>
                <c:pt idx="1807">
                  <c:v>60</c:v>
                </c:pt>
                <c:pt idx="1808">
                  <c:v>65</c:v>
                </c:pt>
                <c:pt idx="1809">
                  <c:v>42</c:v>
                </c:pt>
                <c:pt idx="1810">
                  <c:v>51</c:v>
                </c:pt>
                <c:pt idx="1811">
                  <c:v>46</c:v>
                </c:pt>
                <c:pt idx="1812">
                  <c:v>46</c:v>
                </c:pt>
                <c:pt idx="1813">
                  <c:v>53</c:v>
                </c:pt>
                <c:pt idx="1814">
                  <c:v>51</c:v>
                </c:pt>
                <c:pt idx="1815">
                  <c:v>57</c:v>
                </c:pt>
                <c:pt idx="1816">
                  <c:v>66</c:v>
                </c:pt>
                <c:pt idx="1817">
                  <c:v>58</c:v>
                </c:pt>
                <c:pt idx="1818">
                  <c:v>42</c:v>
                </c:pt>
                <c:pt idx="1819">
                  <c:v>58</c:v>
                </c:pt>
                <c:pt idx="1820">
                  <c:v>50</c:v>
                </c:pt>
                <c:pt idx="1821">
                  <c:v>63</c:v>
                </c:pt>
                <c:pt idx="1822">
                  <c:v>45</c:v>
                </c:pt>
                <c:pt idx="1823">
                  <c:v>51</c:v>
                </c:pt>
                <c:pt idx="1824">
                  <c:v>55</c:v>
                </c:pt>
                <c:pt idx="1825">
                  <c:v>66</c:v>
                </c:pt>
                <c:pt idx="1826">
                  <c:v>43</c:v>
                </c:pt>
                <c:pt idx="1827">
                  <c:v>45</c:v>
                </c:pt>
                <c:pt idx="1828">
                  <c:v>60</c:v>
                </c:pt>
                <c:pt idx="1829">
                  <c:v>54</c:v>
                </c:pt>
                <c:pt idx="1830">
                  <c:v>57</c:v>
                </c:pt>
                <c:pt idx="1831">
                  <c:v>45</c:v>
                </c:pt>
                <c:pt idx="1832">
                  <c:v>59</c:v>
                </c:pt>
                <c:pt idx="1833">
                  <c:v>58</c:v>
                </c:pt>
                <c:pt idx="1834">
                  <c:v>57</c:v>
                </c:pt>
                <c:pt idx="1835">
                  <c:v>38</c:v>
                </c:pt>
                <c:pt idx="1836">
                  <c:v>49</c:v>
                </c:pt>
                <c:pt idx="1837">
                  <c:v>53</c:v>
                </c:pt>
                <c:pt idx="1838">
                  <c:v>70</c:v>
                </c:pt>
                <c:pt idx="1839">
                  <c:v>50</c:v>
                </c:pt>
                <c:pt idx="1840">
                  <c:v>61</c:v>
                </c:pt>
                <c:pt idx="1841">
                  <c:v>59</c:v>
                </c:pt>
                <c:pt idx="1842">
                  <c:v>47</c:v>
                </c:pt>
                <c:pt idx="1843">
                  <c:v>49</c:v>
                </c:pt>
                <c:pt idx="1844">
                  <c:v>63</c:v>
                </c:pt>
                <c:pt idx="1845">
                  <c:v>44</c:v>
                </c:pt>
                <c:pt idx="1846">
                  <c:v>53</c:v>
                </c:pt>
                <c:pt idx="1847">
                  <c:v>43</c:v>
                </c:pt>
                <c:pt idx="1848">
                  <c:v>37</c:v>
                </c:pt>
                <c:pt idx="1849">
                  <c:v>51</c:v>
                </c:pt>
                <c:pt idx="1850">
                  <c:v>47</c:v>
                </c:pt>
                <c:pt idx="1851">
                  <c:v>49</c:v>
                </c:pt>
                <c:pt idx="1852">
                  <c:v>42</c:v>
                </c:pt>
                <c:pt idx="1853">
                  <c:v>56</c:v>
                </c:pt>
                <c:pt idx="1854">
                  <c:v>62</c:v>
                </c:pt>
                <c:pt idx="1855">
                  <c:v>51</c:v>
                </c:pt>
                <c:pt idx="1856">
                  <c:v>52</c:v>
                </c:pt>
                <c:pt idx="1857">
                  <c:v>49</c:v>
                </c:pt>
                <c:pt idx="1858">
                  <c:v>49</c:v>
                </c:pt>
                <c:pt idx="1859">
                  <c:v>52</c:v>
                </c:pt>
                <c:pt idx="1860">
                  <c:v>36</c:v>
                </c:pt>
                <c:pt idx="1861">
                  <c:v>45</c:v>
                </c:pt>
                <c:pt idx="1862">
                  <c:v>58</c:v>
                </c:pt>
                <c:pt idx="1863">
                  <c:v>36</c:v>
                </c:pt>
                <c:pt idx="1864">
                  <c:v>53</c:v>
                </c:pt>
                <c:pt idx="1865">
                  <c:v>67</c:v>
                </c:pt>
                <c:pt idx="1866">
                  <c:v>50</c:v>
                </c:pt>
                <c:pt idx="1867">
                  <c:v>45</c:v>
                </c:pt>
                <c:pt idx="1868">
                  <c:v>45</c:v>
                </c:pt>
                <c:pt idx="1869">
                  <c:v>54</c:v>
                </c:pt>
                <c:pt idx="1870">
                  <c:v>53</c:v>
                </c:pt>
                <c:pt idx="1871">
                  <c:v>56</c:v>
                </c:pt>
                <c:pt idx="1872">
                  <c:v>52</c:v>
                </c:pt>
                <c:pt idx="1873">
                  <c:v>50</c:v>
                </c:pt>
                <c:pt idx="1874">
                  <c:v>42</c:v>
                </c:pt>
                <c:pt idx="1875">
                  <c:v>48</c:v>
                </c:pt>
                <c:pt idx="1876">
                  <c:v>55</c:v>
                </c:pt>
                <c:pt idx="1877">
                  <c:v>69</c:v>
                </c:pt>
                <c:pt idx="1878">
                  <c:v>42</c:v>
                </c:pt>
                <c:pt idx="1879">
                  <c:v>52</c:v>
                </c:pt>
                <c:pt idx="1880">
                  <c:v>35</c:v>
                </c:pt>
                <c:pt idx="1881">
                  <c:v>52</c:v>
                </c:pt>
                <c:pt idx="1882">
                  <c:v>43</c:v>
                </c:pt>
                <c:pt idx="1883">
                  <c:v>54</c:v>
                </c:pt>
                <c:pt idx="1884">
                  <c:v>56</c:v>
                </c:pt>
                <c:pt idx="1885">
                  <c:v>43</c:v>
                </c:pt>
                <c:pt idx="1886">
                  <c:v>45</c:v>
                </c:pt>
                <c:pt idx="1887">
                  <c:v>57</c:v>
                </c:pt>
                <c:pt idx="1888">
                  <c:v>42</c:v>
                </c:pt>
                <c:pt idx="1889">
                  <c:v>50</c:v>
                </c:pt>
                <c:pt idx="1890">
                  <c:v>62</c:v>
                </c:pt>
                <c:pt idx="1891">
                  <c:v>65</c:v>
                </c:pt>
                <c:pt idx="1892">
                  <c:v>50</c:v>
                </c:pt>
                <c:pt idx="1893">
                  <c:v>46</c:v>
                </c:pt>
                <c:pt idx="1894">
                  <c:v>48</c:v>
                </c:pt>
                <c:pt idx="1895">
                  <c:v>48</c:v>
                </c:pt>
                <c:pt idx="1896">
                  <c:v>50</c:v>
                </c:pt>
                <c:pt idx="1897">
                  <c:v>55</c:v>
                </c:pt>
                <c:pt idx="1898">
                  <c:v>57</c:v>
                </c:pt>
                <c:pt idx="1899">
                  <c:v>34</c:v>
                </c:pt>
                <c:pt idx="1900">
                  <c:v>50</c:v>
                </c:pt>
                <c:pt idx="1901">
                  <c:v>52</c:v>
                </c:pt>
                <c:pt idx="1902">
                  <c:v>57</c:v>
                </c:pt>
                <c:pt idx="1903">
                  <c:v>63</c:v>
                </c:pt>
                <c:pt idx="1904">
                  <c:v>63</c:v>
                </c:pt>
                <c:pt idx="1905">
                  <c:v>49</c:v>
                </c:pt>
                <c:pt idx="1906">
                  <c:v>49</c:v>
                </c:pt>
                <c:pt idx="1907">
                  <c:v>54</c:v>
                </c:pt>
                <c:pt idx="1908">
                  <c:v>46</c:v>
                </c:pt>
                <c:pt idx="1909">
                  <c:v>49</c:v>
                </c:pt>
                <c:pt idx="1910">
                  <c:v>47</c:v>
                </c:pt>
                <c:pt idx="1911">
                  <c:v>46</c:v>
                </c:pt>
                <c:pt idx="1912">
                  <c:v>47</c:v>
                </c:pt>
                <c:pt idx="1913">
                  <c:v>56</c:v>
                </c:pt>
                <c:pt idx="1914">
                  <c:v>54</c:v>
                </c:pt>
                <c:pt idx="1915">
                  <c:v>46</c:v>
                </c:pt>
                <c:pt idx="1916">
                  <c:v>36</c:v>
                </c:pt>
                <c:pt idx="1917">
                  <c:v>62</c:v>
                </c:pt>
                <c:pt idx="1918">
                  <c:v>63</c:v>
                </c:pt>
                <c:pt idx="1919">
                  <c:v>44</c:v>
                </c:pt>
                <c:pt idx="1920">
                  <c:v>42</c:v>
                </c:pt>
                <c:pt idx="1921">
                  <c:v>50</c:v>
                </c:pt>
                <c:pt idx="1922">
                  <c:v>42</c:v>
                </c:pt>
                <c:pt idx="1923">
                  <c:v>43</c:v>
                </c:pt>
                <c:pt idx="1924">
                  <c:v>63</c:v>
                </c:pt>
                <c:pt idx="1925">
                  <c:v>77</c:v>
                </c:pt>
                <c:pt idx="1926">
                  <c:v>42</c:v>
                </c:pt>
                <c:pt idx="1927">
                  <c:v>61</c:v>
                </c:pt>
                <c:pt idx="1928">
                  <c:v>43</c:v>
                </c:pt>
                <c:pt idx="1929">
                  <c:v>60</c:v>
                </c:pt>
                <c:pt idx="1930">
                  <c:v>57</c:v>
                </c:pt>
                <c:pt idx="1931">
                  <c:v>53</c:v>
                </c:pt>
                <c:pt idx="1932">
                  <c:v>55</c:v>
                </c:pt>
                <c:pt idx="1933">
                  <c:v>46</c:v>
                </c:pt>
                <c:pt idx="1934">
                  <c:v>43</c:v>
                </c:pt>
                <c:pt idx="1935">
                  <c:v>55</c:v>
                </c:pt>
                <c:pt idx="1936">
                  <c:v>50</c:v>
                </c:pt>
                <c:pt idx="1937">
                  <c:v>64</c:v>
                </c:pt>
                <c:pt idx="1938">
                  <c:v>37</c:v>
                </c:pt>
                <c:pt idx="1939">
                  <c:v>37</c:v>
                </c:pt>
                <c:pt idx="1940">
                  <c:v>53</c:v>
                </c:pt>
                <c:pt idx="1941">
                  <c:v>56</c:v>
                </c:pt>
                <c:pt idx="1942">
                  <c:v>38</c:v>
                </c:pt>
                <c:pt idx="1943">
                  <c:v>51</c:v>
                </c:pt>
                <c:pt idx="1944">
                  <c:v>57</c:v>
                </c:pt>
                <c:pt idx="1945">
                  <c:v>60</c:v>
                </c:pt>
                <c:pt idx="1946">
                  <c:v>61</c:v>
                </c:pt>
                <c:pt idx="1947">
                  <c:v>52</c:v>
                </c:pt>
                <c:pt idx="1948">
                  <c:v>43</c:v>
                </c:pt>
                <c:pt idx="1949">
                  <c:v>46</c:v>
                </c:pt>
                <c:pt idx="1950">
                  <c:v>65</c:v>
                </c:pt>
                <c:pt idx="1951">
                  <c:v>45</c:v>
                </c:pt>
                <c:pt idx="1952">
                  <c:v>47</c:v>
                </c:pt>
                <c:pt idx="1953">
                  <c:v>36</c:v>
                </c:pt>
                <c:pt idx="1954">
                  <c:v>53</c:v>
                </c:pt>
                <c:pt idx="1955">
                  <c:v>54</c:v>
                </c:pt>
                <c:pt idx="1956">
                  <c:v>40</c:v>
                </c:pt>
                <c:pt idx="1957">
                  <c:v>46</c:v>
                </c:pt>
                <c:pt idx="1958">
                  <c:v>52</c:v>
                </c:pt>
                <c:pt idx="1959">
                  <c:v>51</c:v>
                </c:pt>
                <c:pt idx="1960">
                  <c:v>52</c:v>
                </c:pt>
                <c:pt idx="1961">
                  <c:v>51</c:v>
                </c:pt>
                <c:pt idx="1962">
                  <c:v>40</c:v>
                </c:pt>
                <c:pt idx="1963">
                  <c:v>55</c:v>
                </c:pt>
                <c:pt idx="1964">
                  <c:v>55</c:v>
                </c:pt>
                <c:pt idx="1965">
                  <c:v>41</c:v>
                </c:pt>
                <c:pt idx="1966">
                  <c:v>53</c:v>
                </c:pt>
                <c:pt idx="1967">
                  <c:v>67</c:v>
                </c:pt>
                <c:pt idx="1968">
                  <c:v>48</c:v>
                </c:pt>
                <c:pt idx="1969">
                  <c:v>42</c:v>
                </c:pt>
                <c:pt idx="1970">
                  <c:v>56</c:v>
                </c:pt>
                <c:pt idx="1971">
                  <c:v>46</c:v>
                </c:pt>
                <c:pt idx="1972">
                  <c:v>43</c:v>
                </c:pt>
                <c:pt idx="1973">
                  <c:v>44</c:v>
                </c:pt>
                <c:pt idx="1974">
                  <c:v>59</c:v>
                </c:pt>
                <c:pt idx="1975">
                  <c:v>64</c:v>
                </c:pt>
                <c:pt idx="1976">
                  <c:v>54</c:v>
                </c:pt>
                <c:pt idx="1977">
                  <c:v>51</c:v>
                </c:pt>
                <c:pt idx="1978">
                  <c:v>55</c:v>
                </c:pt>
                <c:pt idx="1979">
                  <c:v>57</c:v>
                </c:pt>
                <c:pt idx="1980">
                  <c:v>55</c:v>
                </c:pt>
                <c:pt idx="1981">
                  <c:v>56</c:v>
                </c:pt>
                <c:pt idx="1982">
                  <c:v>35</c:v>
                </c:pt>
                <c:pt idx="1983">
                  <c:v>41</c:v>
                </c:pt>
                <c:pt idx="1984">
                  <c:v>45</c:v>
                </c:pt>
                <c:pt idx="1985">
                  <c:v>50</c:v>
                </c:pt>
                <c:pt idx="1986">
                  <c:v>59</c:v>
                </c:pt>
                <c:pt idx="1987">
                  <c:v>51</c:v>
                </c:pt>
                <c:pt idx="1988">
                  <c:v>51</c:v>
                </c:pt>
                <c:pt idx="1989">
                  <c:v>48</c:v>
                </c:pt>
                <c:pt idx="1990">
                  <c:v>43</c:v>
                </c:pt>
                <c:pt idx="1991">
                  <c:v>53</c:v>
                </c:pt>
                <c:pt idx="1992">
                  <c:v>67</c:v>
                </c:pt>
                <c:pt idx="1993">
                  <c:v>56</c:v>
                </c:pt>
                <c:pt idx="1994">
                  <c:v>55</c:v>
                </c:pt>
                <c:pt idx="1995">
                  <c:v>59</c:v>
                </c:pt>
                <c:pt idx="1996">
                  <c:v>51</c:v>
                </c:pt>
                <c:pt idx="1997">
                  <c:v>62</c:v>
                </c:pt>
                <c:pt idx="1998">
                  <c:v>46</c:v>
                </c:pt>
                <c:pt idx="1999">
                  <c:v>55</c:v>
                </c:pt>
                <c:pt idx="2000">
                  <c:v>46</c:v>
                </c:pt>
                <c:pt idx="2001">
                  <c:v>61</c:v>
                </c:pt>
                <c:pt idx="2002">
                  <c:v>58</c:v>
                </c:pt>
                <c:pt idx="2003">
                  <c:v>53</c:v>
                </c:pt>
                <c:pt idx="2004">
                  <c:v>51</c:v>
                </c:pt>
                <c:pt idx="2005">
                  <c:v>60</c:v>
                </c:pt>
                <c:pt idx="2006">
                  <c:v>58</c:v>
                </c:pt>
                <c:pt idx="2007">
                  <c:v>51</c:v>
                </c:pt>
                <c:pt idx="2008">
                  <c:v>52</c:v>
                </c:pt>
                <c:pt idx="2009">
                  <c:v>65</c:v>
                </c:pt>
                <c:pt idx="2010">
                  <c:v>45</c:v>
                </c:pt>
                <c:pt idx="2011">
                  <c:v>48</c:v>
                </c:pt>
                <c:pt idx="2012">
                  <c:v>55</c:v>
                </c:pt>
                <c:pt idx="2013">
                  <c:v>55</c:v>
                </c:pt>
                <c:pt idx="2014">
                  <c:v>67</c:v>
                </c:pt>
                <c:pt idx="2015">
                  <c:v>69</c:v>
                </c:pt>
                <c:pt idx="2016">
                  <c:v>52</c:v>
                </c:pt>
                <c:pt idx="2017">
                  <c:v>63</c:v>
                </c:pt>
                <c:pt idx="2018">
                  <c:v>50</c:v>
                </c:pt>
                <c:pt idx="2019">
                  <c:v>55</c:v>
                </c:pt>
                <c:pt idx="2020">
                  <c:v>49</c:v>
                </c:pt>
                <c:pt idx="2021">
                  <c:v>65</c:v>
                </c:pt>
                <c:pt idx="2022">
                  <c:v>51</c:v>
                </c:pt>
                <c:pt idx="2023">
                  <c:v>70</c:v>
                </c:pt>
                <c:pt idx="2024">
                  <c:v>49</c:v>
                </c:pt>
                <c:pt idx="2025">
                  <c:v>57</c:v>
                </c:pt>
                <c:pt idx="2026">
                  <c:v>60</c:v>
                </c:pt>
                <c:pt idx="2027">
                  <c:v>62</c:v>
                </c:pt>
                <c:pt idx="2028">
                  <c:v>56</c:v>
                </c:pt>
                <c:pt idx="2029">
                  <c:v>44</c:v>
                </c:pt>
                <c:pt idx="2030">
                  <c:v>59</c:v>
                </c:pt>
                <c:pt idx="2031">
                  <c:v>66</c:v>
                </c:pt>
                <c:pt idx="2032">
                  <c:v>59</c:v>
                </c:pt>
                <c:pt idx="2033">
                  <c:v>53</c:v>
                </c:pt>
                <c:pt idx="2034">
                  <c:v>61</c:v>
                </c:pt>
                <c:pt idx="2035">
                  <c:v>57</c:v>
                </c:pt>
                <c:pt idx="2036">
                  <c:v>68</c:v>
                </c:pt>
                <c:pt idx="2037">
                  <c:v>55</c:v>
                </c:pt>
                <c:pt idx="2038">
                  <c:v>56</c:v>
                </c:pt>
                <c:pt idx="2039">
                  <c:v>47</c:v>
                </c:pt>
                <c:pt idx="2040">
                  <c:v>67</c:v>
                </c:pt>
                <c:pt idx="2041">
                  <c:v>72</c:v>
                </c:pt>
                <c:pt idx="2042">
                  <c:v>78</c:v>
                </c:pt>
                <c:pt idx="2043">
                  <c:v>55</c:v>
                </c:pt>
                <c:pt idx="2044">
                  <c:v>57</c:v>
                </c:pt>
                <c:pt idx="2045">
                  <c:v>63</c:v>
                </c:pt>
                <c:pt idx="2046">
                  <c:v>60</c:v>
                </c:pt>
                <c:pt idx="2047">
                  <c:v>63</c:v>
                </c:pt>
                <c:pt idx="2048">
                  <c:v>74</c:v>
                </c:pt>
                <c:pt idx="2049">
                  <c:v>70</c:v>
                </c:pt>
                <c:pt idx="2050">
                  <c:v>62</c:v>
                </c:pt>
                <c:pt idx="2051">
                  <c:v>48</c:v>
                </c:pt>
                <c:pt idx="2052">
                  <c:v>78</c:v>
                </c:pt>
                <c:pt idx="2053">
                  <c:v>69</c:v>
                </c:pt>
                <c:pt idx="2054">
                  <c:v>59</c:v>
                </c:pt>
                <c:pt idx="2055">
                  <c:v>75</c:v>
                </c:pt>
                <c:pt idx="2056">
                  <c:v>64</c:v>
                </c:pt>
                <c:pt idx="2057">
                  <c:v>70</c:v>
                </c:pt>
                <c:pt idx="2058">
                  <c:v>72</c:v>
                </c:pt>
                <c:pt idx="2059">
                  <c:v>62</c:v>
                </c:pt>
                <c:pt idx="2060">
                  <c:v>95</c:v>
                </c:pt>
                <c:pt idx="2061">
                  <c:v>72</c:v>
                </c:pt>
                <c:pt idx="2062">
                  <c:v>66</c:v>
                </c:pt>
                <c:pt idx="2063">
                  <c:v>67</c:v>
                </c:pt>
                <c:pt idx="2064">
                  <c:v>54</c:v>
                </c:pt>
                <c:pt idx="2065">
                  <c:v>49</c:v>
                </c:pt>
                <c:pt idx="2066">
                  <c:v>62</c:v>
                </c:pt>
                <c:pt idx="2067">
                  <c:v>70</c:v>
                </c:pt>
                <c:pt idx="2068">
                  <c:v>86</c:v>
                </c:pt>
                <c:pt idx="2069">
                  <c:v>68</c:v>
                </c:pt>
                <c:pt idx="2070">
                  <c:v>61</c:v>
                </c:pt>
                <c:pt idx="2071">
                  <c:v>75</c:v>
                </c:pt>
                <c:pt idx="2072">
                  <c:v>76</c:v>
                </c:pt>
                <c:pt idx="2073">
                  <c:v>77</c:v>
                </c:pt>
                <c:pt idx="2074">
                  <c:v>71</c:v>
                </c:pt>
                <c:pt idx="2075">
                  <c:v>78</c:v>
                </c:pt>
                <c:pt idx="2076">
                  <c:v>82</c:v>
                </c:pt>
                <c:pt idx="2077">
                  <c:v>65</c:v>
                </c:pt>
                <c:pt idx="2078">
                  <c:v>83</c:v>
                </c:pt>
                <c:pt idx="2079">
                  <c:v>75</c:v>
                </c:pt>
                <c:pt idx="2080">
                  <c:v>77</c:v>
                </c:pt>
                <c:pt idx="2081">
                  <c:v>73</c:v>
                </c:pt>
                <c:pt idx="2082">
                  <c:v>73</c:v>
                </c:pt>
                <c:pt idx="2083">
                  <c:v>76</c:v>
                </c:pt>
                <c:pt idx="2084">
                  <c:v>72</c:v>
                </c:pt>
                <c:pt idx="2085">
                  <c:v>71</c:v>
                </c:pt>
                <c:pt idx="2086">
                  <c:v>86</c:v>
                </c:pt>
                <c:pt idx="2087">
                  <c:v>85</c:v>
                </c:pt>
                <c:pt idx="2088">
                  <c:v>70</c:v>
                </c:pt>
                <c:pt idx="2089">
                  <c:v>73</c:v>
                </c:pt>
                <c:pt idx="2090">
                  <c:v>75</c:v>
                </c:pt>
                <c:pt idx="2091">
                  <c:v>72</c:v>
                </c:pt>
                <c:pt idx="2092">
                  <c:v>75</c:v>
                </c:pt>
                <c:pt idx="2093">
                  <c:v>88</c:v>
                </c:pt>
                <c:pt idx="2094">
                  <c:v>75</c:v>
                </c:pt>
                <c:pt idx="2095">
                  <c:v>80</c:v>
                </c:pt>
                <c:pt idx="2096">
                  <c:v>68</c:v>
                </c:pt>
                <c:pt idx="2097">
                  <c:v>88</c:v>
                </c:pt>
                <c:pt idx="2098">
                  <c:v>73</c:v>
                </c:pt>
                <c:pt idx="2099">
                  <c:v>72</c:v>
                </c:pt>
                <c:pt idx="2100">
                  <c:v>64</c:v>
                </c:pt>
                <c:pt idx="2101">
                  <c:v>77</c:v>
                </c:pt>
                <c:pt idx="2102">
                  <c:v>76</c:v>
                </c:pt>
                <c:pt idx="2103">
                  <c:v>73</c:v>
                </c:pt>
                <c:pt idx="2104">
                  <c:v>76</c:v>
                </c:pt>
                <c:pt idx="2105">
                  <c:v>76</c:v>
                </c:pt>
                <c:pt idx="2106">
                  <c:v>77</c:v>
                </c:pt>
                <c:pt idx="2107">
                  <c:v>79</c:v>
                </c:pt>
                <c:pt idx="2108">
                  <c:v>85</c:v>
                </c:pt>
                <c:pt idx="2109">
                  <c:v>71</c:v>
                </c:pt>
                <c:pt idx="2110">
                  <c:v>96</c:v>
                </c:pt>
                <c:pt idx="2111">
                  <c:v>87</c:v>
                </c:pt>
                <c:pt idx="2112">
                  <c:v>78</c:v>
                </c:pt>
                <c:pt idx="2113">
                  <c:v>65</c:v>
                </c:pt>
                <c:pt idx="2114">
                  <c:v>89</c:v>
                </c:pt>
                <c:pt idx="2115">
                  <c:v>71</c:v>
                </c:pt>
                <c:pt idx="2116">
                  <c:v>64</c:v>
                </c:pt>
                <c:pt idx="2117">
                  <c:v>79</c:v>
                </c:pt>
                <c:pt idx="2118">
                  <c:v>71</c:v>
                </c:pt>
                <c:pt idx="2119">
                  <c:v>87</c:v>
                </c:pt>
                <c:pt idx="2120">
                  <c:v>79</c:v>
                </c:pt>
                <c:pt idx="2121">
                  <c:v>78</c:v>
                </c:pt>
                <c:pt idx="2122">
                  <c:v>73</c:v>
                </c:pt>
                <c:pt idx="2123">
                  <c:v>72</c:v>
                </c:pt>
                <c:pt idx="2124">
                  <c:v>82</c:v>
                </c:pt>
                <c:pt idx="2125">
                  <c:v>70</c:v>
                </c:pt>
                <c:pt idx="2126">
                  <c:v>87</c:v>
                </c:pt>
                <c:pt idx="2127">
                  <c:v>76</c:v>
                </c:pt>
                <c:pt idx="2128">
                  <c:v>82</c:v>
                </c:pt>
                <c:pt idx="2129">
                  <c:v>68</c:v>
                </c:pt>
                <c:pt idx="2130">
                  <c:v>67</c:v>
                </c:pt>
                <c:pt idx="2131">
                  <c:v>72</c:v>
                </c:pt>
                <c:pt idx="2132">
                  <c:v>93</c:v>
                </c:pt>
                <c:pt idx="2133">
                  <c:v>75</c:v>
                </c:pt>
                <c:pt idx="2134">
                  <c:v>74</c:v>
                </c:pt>
                <c:pt idx="2135">
                  <c:v>72</c:v>
                </c:pt>
                <c:pt idx="2136">
                  <c:v>72</c:v>
                </c:pt>
                <c:pt idx="2137">
                  <c:v>72</c:v>
                </c:pt>
                <c:pt idx="2138">
                  <c:v>62</c:v>
                </c:pt>
                <c:pt idx="2139">
                  <c:v>69</c:v>
                </c:pt>
                <c:pt idx="2140">
                  <c:v>67</c:v>
                </c:pt>
                <c:pt idx="2141">
                  <c:v>70</c:v>
                </c:pt>
                <c:pt idx="2142">
                  <c:v>86</c:v>
                </c:pt>
                <c:pt idx="2143">
                  <c:v>73</c:v>
                </c:pt>
                <c:pt idx="2144">
                  <c:v>66</c:v>
                </c:pt>
                <c:pt idx="2145">
                  <c:v>84</c:v>
                </c:pt>
                <c:pt idx="2146">
                  <c:v>66</c:v>
                </c:pt>
                <c:pt idx="2147">
                  <c:v>81</c:v>
                </c:pt>
                <c:pt idx="2148">
                  <c:v>74</c:v>
                </c:pt>
                <c:pt idx="2149">
                  <c:v>71</c:v>
                </c:pt>
                <c:pt idx="2150">
                  <c:v>62</c:v>
                </c:pt>
                <c:pt idx="2151">
                  <c:v>71</c:v>
                </c:pt>
                <c:pt idx="2152">
                  <c:v>77</c:v>
                </c:pt>
                <c:pt idx="2153">
                  <c:v>55</c:v>
                </c:pt>
                <c:pt idx="2154">
                  <c:v>81</c:v>
                </c:pt>
                <c:pt idx="2155">
                  <c:v>72</c:v>
                </c:pt>
                <c:pt idx="2156">
                  <c:v>83</c:v>
                </c:pt>
                <c:pt idx="2157">
                  <c:v>74</c:v>
                </c:pt>
                <c:pt idx="2158">
                  <c:v>75</c:v>
                </c:pt>
                <c:pt idx="2159">
                  <c:v>58</c:v>
                </c:pt>
                <c:pt idx="2160">
                  <c:v>74</c:v>
                </c:pt>
                <c:pt idx="2161">
                  <c:v>79</c:v>
                </c:pt>
                <c:pt idx="2162">
                  <c:v>68</c:v>
                </c:pt>
                <c:pt idx="2163">
                  <c:v>51</c:v>
                </c:pt>
                <c:pt idx="2164">
                  <c:v>76</c:v>
                </c:pt>
                <c:pt idx="2165">
                  <c:v>69</c:v>
                </c:pt>
                <c:pt idx="2166">
                  <c:v>66</c:v>
                </c:pt>
                <c:pt idx="2167">
                  <c:v>59</c:v>
                </c:pt>
                <c:pt idx="2168">
                  <c:v>63</c:v>
                </c:pt>
                <c:pt idx="2169">
                  <c:v>66</c:v>
                </c:pt>
                <c:pt idx="2170">
                  <c:v>65</c:v>
                </c:pt>
                <c:pt idx="2171">
                  <c:v>78</c:v>
                </c:pt>
                <c:pt idx="2172">
                  <c:v>87</c:v>
                </c:pt>
                <c:pt idx="2173">
                  <c:v>67</c:v>
                </c:pt>
                <c:pt idx="2174">
                  <c:v>71</c:v>
                </c:pt>
                <c:pt idx="2175">
                  <c:v>66</c:v>
                </c:pt>
                <c:pt idx="2176">
                  <c:v>72</c:v>
                </c:pt>
                <c:pt idx="2177">
                  <c:v>58</c:v>
                </c:pt>
                <c:pt idx="2178">
                  <c:v>79</c:v>
                </c:pt>
                <c:pt idx="2179">
                  <c:v>72</c:v>
                </c:pt>
                <c:pt idx="2180">
                  <c:v>69</c:v>
                </c:pt>
                <c:pt idx="2181">
                  <c:v>83</c:v>
                </c:pt>
                <c:pt idx="2182">
                  <c:v>73</c:v>
                </c:pt>
                <c:pt idx="2183">
                  <c:v>81</c:v>
                </c:pt>
                <c:pt idx="2184">
                  <c:v>69</c:v>
                </c:pt>
                <c:pt idx="2185">
                  <c:v>87</c:v>
                </c:pt>
                <c:pt idx="2186">
                  <c:v>88</c:v>
                </c:pt>
                <c:pt idx="2187">
                  <c:v>91</c:v>
                </c:pt>
                <c:pt idx="2188">
                  <c:v>69</c:v>
                </c:pt>
                <c:pt idx="2189">
                  <c:v>77</c:v>
                </c:pt>
                <c:pt idx="2190">
                  <c:v>91</c:v>
                </c:pt>
                <c:pt idx="2191">
                  <c:v>55</c:v>
                </c:pt>
                <c:pt idx="2192">
                  <c:v>76</c:v>
                </c:pt>
                <c:pt idx="2193">
                  <c:v>70</c:v>
                </c:pt>
                <c:pt idx="2194">
                  <c:v>72</c:v>
                </c:pt>
                <c:pt idx="2195">
                  <c:v>67</c:v>
                </c:pt>
                <c:pt idx="2196">
                  <c:v>77</c:v>
                </c:pt>
                <c:pt idx="2197">
                  <c:v>54</c:v>
                </c:pt>
                <c:pt idx="2198">
                  <c:v>92</c:v>
                </c:pt>
                <c:pt idx="2199">
                  <c:v>86</c:v>
                </c:pt>
                <c:pt idx="2200">
                  <c:v>61</c:v>
                </c:pt>
                <c:pt idx="2201">
                  <c:v>79</c:v>
                </c:pt>
                <c:pt idx="2202">
                  <c:v>80</c:v>
                </c:pt>
                <c:pt idx="2203">
                  <c:v>79</c:v>
                </c:pt>
                <c:pt idx="2204">
                  <c:v>84</c:v>
                </c:pt>
                <c:pt idx="2205">
                  <c:v>68</c:v>
                </c:pt>
                <c:pt idx="2206">
                  <c:v>67</c:v>
                </c:pt>
                <c:pt idx="2207">
                  <c:v>90</c:v>
                </c:pt>
                <c:pt idx="2208">
                  <c:v>81</c:v>
                </c:pt>
                <c:pt idx="2209">
                  <c:v>67</c:v>
                </c:pt>
                <c:pt idx="2210">
                  <c:v>76</c:v>
                </c:pt>
                <c:pt idx="2211">
                  <c:v>78</c:v>
                </c:pt>
                <c:pt idx="2212">
                  <c:v>91</c:v>
                </c:pt>
                <c:pt idx="2213">
                  <c:v>80</c:v>
                </c:pt>
                <c:pt idx="2214">
                  <c:v>73</c:v>
                </c:pt>
                <c:pt idx="2215">
                  <c:v>62</c:v>
                </c:pt>
                <c:pt idx="2216">
                  <c:v>83</c:v>
                </c:pt>
                <c:pt idx="2217">
                  <c:v>78</c:v>
                </c:pt>
                <c:pt idx="2218">
                  <c:v>73</c:v>
                </c:pt>
                <c:pt idx="2219">
                  <c:v>79</c:v>
                </c:pt>
                <c:pt idx="2220">
                  <c:v>80</c:v>
                </c:pt>
                <c:pt idx="2221">
                  <c:v>79</c:v>
                </c:pt>
                <c:pt idx="2222">
                  <c:v>94</c:v>
                </c:pt>
                <c:pt idx="2223">
                  <c:v>85</c:v>
                </c:pt>
                <c:pt idx="2224">
                  <c:v>88</c:v>
                </c:pt>
                <c:pt idx="2225">
                  <c:v>75</c:v>
                </c:pt>
                <c:pt idx="2226">
                  <c:v>98</c:v>
                </c:pt>
                <c:pt idx="2227">
                  <c:v>71</c:v>
                </c:pt>
                <c:pt idx="2228">
                  <c:v>90</c:v>
                </c:pt>
                <c:pt idx="2229">
                  <c:v>94</c:v>
                </c:pt>
                <c:pt idx="2230">
                  <c:v>68</c:v>
                </c:pt>
                <c:pt idx="2231">
                  <c:v>83</c:v>
                </c:pt>
                <c:pt idx="2232">
                  <c:v>117</c:v>
                </c:pt>
                <c:pt idx="2233">
                  <c:v>79</c:v>
                </c:pt>
                <c:pt idx="2234">
                  <c:v>80</c:v>
                </c:pt>
                <c:pt idx="2235">
                  <c:v>93</c:v>
                </c:pt>
                <c:pt idx="2236">
                  <c:v>76</c:v>
                </c:pt>
                <c:pt idx="2237">
                  <c:v>98</c:v>
                </c:pt>
                <c:pt idx="2238">
                  <c:v>92</c:v>
                </c:pt>
                <c:pt idx="2239">
                  <c:v>88</c:v>
                </c:pt>
                <c:pt idx="2240">
                  <c:v>85</c:v>
                </c:pt>
                <c:pt idx="2241">
                  <c:v>81</c:v>
                </c:pt>
                <c:pt idx="2242">
                  <c:v>88</c:v>
                </c:pt>
                <c:pt idx="2243">
                  <c:v>88</c:v>
                </c:pt>
                <c:pt idx="2244">
                  <c:v>84</c:v>
                </c:pt>
                <c:pt idx="2245">
                  <c:v>80</c:v>
                </c:pt>
                <c:pt idx="2246">
                  <c:v>104</c:v>
                </c:pt>
                <c:pt idx="2247">
                  <c:v>82</c:v>
                </c:pt>
                <c:pt idx="2248">
                  <c:v>79</c:v>
                </c:pt>
                <c:pt idx="2249">
                  <c:v>97</c:v>
                </c:pt>
                <c:pt idx="2250">
                  <c:v>93</c:v>
                </c:pt>
                <c:pt idx="2251">
                  <c:v>77</c:v>
                </c:pt>
                <c:pt idx="2252">
                  <c:v>90</c:v>
                </c:pt>
                <c:pt idx="2253">
                  <c:v>107</c:v>
                </c:pt>
                <c:pt idx="2254">
                  <c:v>106</c:v>
                </c:pt>
                <c:pt idx="2255">
                  <c:v>92</c:v>
                </c:pt>
                <c:pt idx="2256">
                  <c:v>103</c:v>
                </c:pt>
                <c:pt idx="2257">
                  <c:v>92</c:v>
                </c:pt>
                <c:pt idx="2258">
                  <c:v>75</c:v>
                </c:pt>
                <c:pt idx="2259">
                  <c:v>80</c:v>
                </c:pt>
                <c:pt idx="2260">
                  <c:v>89</c:v>
                </c:pt>
                <c:pt idx="2261">
                  <c:v>86</c:v>
                </c:pt>
                <c:pt idx="2262">
                  <c:v>95</c:v>
                </c:pt>
                <c:pt idx="2263">
                  <c:v>80</c:v>
                </c:pt>
                <c:pt idx="2264">
                  <c:v>80</c:v>
                </c:pt>
                <c:pt idx="2265">
                  <c:v>95</c:v>
                </c:pt>
                <c:pt idx="2266">
                  <c:v>100</c:v>
                </c:pt>
                <c:pt idx="2267">
                  <c:v>109</c:v>
                </c:pt>
                <c:pt idx="2268">
                  <c:v>90</c:v>
                </c:pt>
                <c:pt idx="2269">
                  <c:v>88</c:v>
                </c:pt>
                <c:pt idx="2270">
                  <c:v>89</c:v>
                </c:pt>
                <c:pt idx="2271">
                  <c:v>77</c:v>
                </c:pt>
                <c:pt idx="2272">
                  <c:v>81</c:v>
                </c:pt>
                <c:pt idx="2273">
                  <c:v>96</c:v>
                </c:pt>
                <c:pt idx="2274">
                  <c:v>84</c:v>
                </c:pt>
                <c:pt idx="2275">
                  <c:v>101</c:v>
                </c:pt>
                <c:pt idx="2276">
                  <c:v>87</c:v>
                </c:pt>
                <c:pt idx="2277">
                  <c:v>98</c:v>
                </c:pt>
                <c:pt idx="2278">
                  <c:v>87</c:v>
                </c:pt>
                <c:pt idx="2279">
                  <c:v>71</c:v>
                </c:pt>
                <c:pt idx="2280">
                  <c:v>81</c:v>
                </c:pt>
                <c:pt idx="2281">
                  <c:v>68</c:v>
                </c:pt>
                <c:pt idx="2282">
                  <c:v>101</c:v>
                </c:pt>
                <c:pt idx="2283">
                  <c:v>94</c:v>
                </c:pt>
                <c:pt idx="2284">
                  <c:v>98</c:v>
                </c:pt>
                <c:pt idx="2285">
                  <c:v>87</c:v>
                </c:pt>
                <c:pt idx="2286">
                  <c:v>119</c:v>
                </c:pt>
                <c:pt idx="2287">
                  <c:v>107</c:v>
                </c:pt>
                <c:pt idx="2288">
                  <c:v>73</c:v>
                </c:pt>
                <c:pt idx="2289">
                  <c:v>76</c:v>
                </c:pt>
                <c:pt idx="2290">
                  <c:v>87</c:v>
                </c:pt>
                <c:pt idx="2291">
                  <c:v>91</c:v>
                </c:pt>
                <c:pt idx="2292">
                  <c:v>81</c:v>
                </c:pt>
                <c:pt idx="2293">
                  <c:v>70</c:v>
                </c:pt>
                <c:pt idx="2294">
                  <c:v>74</c:v>
                </c:pt>
                <c:pt idx="2295">
                  <c:v>92</c:v>
                </c:pt>
                <c:pt idx="2296">
                  <c:v>81</c:v>
                </c:pt>
                <c:pt idx="2297">
                  <c:v>76</c:v>
                </c:pt>
                <c:pt idx="2298">
                  <c:v>80</c:v>
                </c:pt>
                <c:pt idx="2299">
                  <c:v>86</c:v>
                </c:pt>
                <c:pt idx="2300">
                  <c:v>72</c:v>
                </c:pt>
                <c:pt idx="2301">
                  <c:v>80</c:v>
                </c:pt>
                <c:pt idx="2302">
                  <c:v>82</c:v>
                </c:pt>
                <c:pt idx="2303">
                  <c:v>78</c:v>
                </c:pt>
                <c:pt idx="2304">
                  <c:v>69</c:v>
                </c:pt>
                <c:pt idx="2305">
                  <c:v>84</c:v>
                </c:pt>
                <c:pt idx="2306">
                  <c:v>68</c:v>
                </c:pt>
                <c:pt idx="2307">
                  <c:v>58</c:v>
                </c:pt>
                <c:pt idx="2308">
                  <c:v>80</c:v>
                </c:pt>
                <c:pt idx="2309">
                  <c:v>66</c:v>
                </c:pt>
                <c:pt idx="2310">
                  <c:v>75</c:v>
                </c:pt>
                <c:pt idx="2311">
                  <c:v>72</c:v>
                </c:pt>
                <c:pt idx="2312">
                  <c:v>53</c:v>
                </c:pt>
                <c:pt idx="2313">
                  <c:v>78</c:v>
                </c:pt>
                <c:pt idx="2314">
                  <c:v>88</c:v>
                </c:pt>
                <c:pt idx="2315">
                  <c:v>79</c:v>
                </c:pt>
                <c:pt idx="2316">
                  <c:v>77</c:v>
                </c:pt>
                <c:pt idx="2317">
                  <c:v>78</c:v>
                </c:pt>
                <c:pt idx="2318">
                  <c:v>60</c:v>
                </c:pt>
                <c:pt idx="2319">
                  <c:v>91</c:v>
                </c:pt>
                <c:pt idx="2320">
                  <c:v>76</c:v>
                </c:pt>
                <c:pt idx="2321">
                  <c:v>64</c:v>
                </c:pt>
                <c:pt idx="2322">
                  <c:v>64</c:v>
                </c:pt>
                <c:pt idx="2323">
                  <c:v>70</c:v>
                </c:pt>
                <c:pt idx="2324">
                  <c:v>66</c:v>
                </c:pt>
                <c:pt idx="2325">
                  <c:v>54</c:v>
                </c:pt>
                <c:pt idx="2326">
                  <c:v>68</c:v>
                </c:pt>
                <c:pt idx="2327">
                  <c:v>76</c:v>
                </c:pt>
                <c:pt idx="2328">
                  <c:v>82</c:v>
                </c:pt>
                <c:pt idx="2329">
                  <c:v>63</c:v>
                </c:pt>
                <c:pt idx="2330">
                  <c:v>69</c:v>
                </c:pt>
                <c:pt idx="2331">
                  <c:v>59</c:v>
                </c:pt>
                <c:pt idx="2332">
                  <c:v>74</c:v>
                </c:pt>
                <c:pt idx="2333">
                  <c:v>73</c:v>
                </c:pt>
                <c:pt idx="2334">
                  <c:v>67</c:v>
                </c:pt>
                <c:pt idx="2335">
                  <c:v>49</c:v>
                </c:pt>
                <c:pt idx="2336">
                  <c:v>70</c:v>
                </c:pt>
                <c:pt idx="2337">
                  <c:v>54</c:v>
                </c:pt>
                <c:pt idx="2338">
                  <c:v>59</c:v>
                </c:pt>
                <c:pt idx="2339">
                  <c:v>56</c:v>
                </c:pt>
                <c:pt idx="2340">
                  <c:v>55</c:v>
                </c:pt>
                <c:pt idx="2341">
                  <c:v>49</c:v>
                </c:pt>
                <c:pt idx="2342">
                  <c:v>47</c:v>
                </c:pt>
                <c:pt idx="2343">
                  <c:v>57</c:v>
                </c:pt>
                <c:pt idx="2344">
                  <c:v>63</c:v>
                </c:pt>
                <c:pt idx="2345">
                  <c:v>52</c:v>
                </c:pt>
                <c:pt idx="2346">
                  <c:v>56</c:v>
                </c:pt>
                <c:pt idx="2347">
                  <c:v>54</c:v>
                </c:pt>
                <c:pt idx="2348">
                  <c:v>49</c:v>
                </c:pt>
                <c:pt idx="2349">
                  <c:v>63</c:v>
                </c:pt>
                <c:pt idx="2350">
                  <c:v>41</c:v>
                </c:pt>
                <c:pt idx="2351">
                  <c:v>64</c:v>
                </c:pt>
                <c:pt idx="2352">
                  <c:v>62</c:v>
                </c:pt>
                <c:pt idx="2353">
                  <c:v>54</c:v>
                </c:pt>
                <c:pt idx="2354">
                  <c:v>51</c:v>
                </c:pt>
                <c:pt idx="2355">
                  <c:v>48</c:v>
                </c:pt>
                <c:pt idx="2356">
                  <c:v>54</c:v>
                </c:pt>
                <c:pt idx="2357">
                  <c:v>50</c:v>
                </c:pt>
                <c:pt idx="2358">
                  <c:v>50</c:v>
                </c:pt>
                <c:pt idx="2359">
                  <c:v>49</c:v>
                </c:pt>
                <c:pt idx="2360">
                  <c:v>50</c:v>
                </c:pt>
                <c:pt idx="2361">
                  <c:v>48</c:v>
                </c:pt>
                <c:pt idx="2362">
                  <c:v>44</c:v>
                </c:pt>
                <c:pt idx="2363">
                  <c:v>60</c:v>
                </c:pt>
                <c:pt idx="2364">
                  <c:v>41</c:v>
                </c:pt>
                <c:pt idx="2365">
                  <c:v>57</c:v>
                </c:pt>
                <c:pt idx="2366">
                  <c:v>47</c:v>
                </c:pt>
                <c:pt idx="2367">
                  <c:v>46</c:v>
                </c:pt>
                <c:pt idx="2368">
                  <c:v>38</c:v>
                </c:pt>
                <c:pt idx="2369">
                  <c:v>39</c:v>
                </c:pt>
                <c:pt idx="2370">
                  <c:v>44</c:v>
                </c:pt>
                <c:pt idx="2371">
                  <c:v>41</c:v>
                </c:pt>
                <c:pt idx="2372">
                  <c:v>34</c:v>
                </c:pt>
                <c:pt idx="2373">
                  <c:v>40</c:v>
                </c:pt>
                <c:pt idx="2374">
                  <c:v>40</c:v>
                </c:pt>
                <c:pt idx="2375">
                  <c:v>51</c:v>
                </c:pt>
                <c:pt idx="2376">
                  <c:v>37</c:v>
                </c:pt>
                <c:pt idx="2377">
                  <c:v>36</c:v>
                </c:pt>
                <c:pt idx="2378">
                  <c:v>48</c:v>
                </c:pt>
                <c:pt idx="2379">
                  <c:v>54</c:v>
                </c:pt>
                <c:pt idx="2380">
                  <c:v>44</c:v>
                </c:pt>
                <c:pt idx="2381">
                  <c:v>36</c:v>
                </c:pt>
                <c:pt idx="2382">
                  <c:v>47</c:v>
                </c:pt>
                <c:pt idx="2383">
                  <c:v>48</c:v>
                </c:pt>
                <c:pt idx="2384">
                  <c:v>44</c:v>
                </c:pt>
                <c:pt idx="2385">
                  <c:v>38</c:v>
                </c:pt>
                <c:pt idx="2386">
                  <c:v>35</c:v>
                </c:pt>
                <c:pt idx="2387">
                  <c:v>42</c:v>
                </c:pt>
                <c:pt idx="2388">
                  <c:v>34</c:v>
                </c:pt>
                <c:pt idx="2389">
                  <c:v>46</c:v>
                </c:pt>
                <c:pt idx="2390">
                  <c:v>28</c:v>
                </c:pt>
                <c:pt idx="2391">
                  <c:v>29</c:v>
                </c:pt>
                <c:pt idx="2392">
                  <c:v>39</c:v>
                </c:pt>
                <c:pt idx="2393">
                  <c:v>45</c:v>
                </c:pt>
                <c:pt idx="2394">
                  <c:v>38</c:v>
                </c:pt>
                <c:pt idx="2395">
                  <c:v>43</c:v>
                </c:pt>
                <c:pt idx="2396">
                  <c:v>31</c:v>
                </c:pt>
                <c:pt idx="2397">
                  <c:v>36</c:v>
                </c:pt>
                <c:pt idx="2398">
                  <c:v>46</c:v>
                </c:pt>
                <c:pt idx="2399">
                  <c:v>41</c:v>
                </c:pt>
                <c:pt idx="2400">
                  <c:v>32</c:v>
                </c:pt>
                <c:pt idx="2401">
                  <c:v>40</c:v>
                </c:pt>
                <c:pt idx="2402">
                  <c:v>43</c:v>
                </c:pt>
                <c:pt idx="2403">
                  <c:v>27</c:v>
                </c:pt>
                <c:pt idx="2404">
                  <c:v>24</c:v>
                </c:pt>
                <c:pt idx="2405">
                  <c:v>32</c:v>
                </c:pt>
                <c:pt idx="2406">
                  <c:v>31</c:v>
                </c:pt>
                <c:pt idx="2407">
                  <c:v>39</c:v>
                </c:pt>
                <c:pt idx="2408">
                  <c:v>28</c:v>
                </c:pt>
                <c:pt idx="2409">
                  <c:v>44</c:v>
                </c:pt>
                <c:pt idx="2410">
                  <c:v>44</c:v>
                </c:pt>
                <c:pt idx="2411">
                  <c:v>27</c:v>
                </c:pt>
                <c:pt idx="2412">
                  <c:v>26</c:v>
                </c:pt>
                <c:pt idx="2413">
                  <c:v>42</c:v>
                </c:pt>
                <c:pt idx="2414">
                  <c:v>33</c:v>
                </c:pt>
                <c:pt idx="2415">
                  <c:v>24</c:v>
                </c:pt>
                <c:pt idx="2416">
                  <c:v>32</c:v>
                </c:pt>
                <c:pt idx="2417">
                  <c:v>35</c:v>
                </c:pt>
                <c:pt idx="2418">
                  <c:v>34</c:v>
                </c:pt>
                <c:pt idx="2419">
                  <c:v>31</c:v>
                </c:pt>
                <c:pt idx="2420">
                  <c:v>37</c:v>
                </c:pt>
                <c:pt idx="2421">
                  <c:v>34</c:v>
                </c:pt>
                <c:pt idx="2422">
                  <c:v>32</c:v>
                </c:pt>
                <c:pt idx="2423">
                  <c:v>41</c:v>
                </c:pt>
                <c:pt idx="2424">
                  <c:v>31</c:v>
                </c:pt>
                <c:pt idx="2425">
                  <c:v>33</c:v>
                </c:pt>
                <c:pt idx="2426">
                  <c:v>29</c:v>
                </c:pt>
                <c:pt idx="2427">
                  <c:v>42</c:v>
                </c:pt>
                <c:pt idx="2428">
                  <c:v>30</c:v>
                </c:pt>
                <c:pt idx="2429">
                  <c:v>39</c:v>
                </c:pt>
                <c:pt idx="2430">
                  <c:v>42</c:v>
                </c:pt>
                <c:pt idx="2431">
                  <c:v>36</c:v>
                </c:pt>
                <c:pt idx="2432">
                  <c:v>37</c:v>
                </c:pt>
                <c:pt idx="2433">
                  <c:v>35</c:v>
                </c:pt>
                <c:pt idx="2434">
                  <c:v>31</c:v>
                </c:pt>
                <c:pt idx="2435">
                  <c:v>31</c:v>
                </c:pt>
                <c:pt idx="2436">
                  <c:v>36</c:v>
                </c:pt>
                <c:pt idx="2437">
                  <c:v>35</c:v>
                </c:pt>
                <c:pt idx="2438">
                  <c:v>41</c:v>
                </c:pt>
                <c:pt idx="2439">
                  <c:v>24</c:v>
                </c:pt>
                <c:pt idx="2440">
                  <c:v>29</c:v>
                </c:pt>
                <c:pt idx="2441">
                  <c:v>37</c:v>
                </c:pt>
                <c:pt idx="2442">
                  <c:v>36</c:v>
                </c:pt>
                <c:pt idx="2443">
                  <c:v>34</c:v>
                </c:pt>
                <c:pt idx="2444">
                  <c:v>28</c:v>
                </c:pt>
                <c:pt idx="2445">
                  <c:v>30</c:v>
                </c:pt>
                <c:pt idx="2446">
                  <c:v>26</c:v>
                </c:pt>
                <c:pt idx="2447">
                  <c:v>27</c:v>
                </c:pt>
                <c:pt idx="2448">
                  <c:v>25</c:v>
                </c:pt>
                <c:pt idx="2449">
                  <c:v>32</c:v>
                </c:pt>
                <c:pt idx="2450">
                  <c:v>39</c:v>
                </c:pt>
                <c:pt idx="2451">
                  <c:v>28</c:v>
                </c:pt>
                <c:pt idx="2452">
                  <c:v>37</c:v>
                </c:pt>
                <c:pt idx="2453">
                  <c:v>30</c:v>
                </c:pt>
                <c:pt idx="2454">
                  <c:v>25</c:v>
                </c:pt>
                <c:pt idx="2455">
                  <c:v>34</c:v>
                </c:pt>
                <c:pt idx="2456">
                  <c:v>30</c:v>
                </c:pt>
                <c:pt idx="2457">
                  <c:v>31</c:v>
                </c:pt>
                <c:pt idx="2458">
                  <c:v>29</c:v>
                </c:pt>
                <c:pt idx="2459">
                  <c:v>27</c:v>
                </c:pt>
                <c:pt idx="2460">
                  <c:v>33</c:v>
                </c:pt>
                <c:pt idx="2461">
                  <c:v>25</c:v>
                </c:pt>
                <c:pt idx="2462">
                  <c:v>32</c:v>
                </c:pt>
                <c:pt idx="2463">
                  <c:v>23</c:v>
                </c:pt>
                <c:pt idx="2464">
                  <c:v>29</c:v>
                </c:pt>
                <c:pt idx="2465">
                  <c:v>27</c:v>
                </c:pt>
                <c:pt idx="2466">
                  <c:v>40</c:v>
                </c:pt>
                <c:pt idx="2467">
                  <c:v>24</c:v>
                </c:pt>
                <c:pt idx="2468">
                  <c:v>39</c:v>
                </c:pt>
                <c:pt idx="2469">
                  <c:v>22</c:v>
                </c:pt>
                <c:pt idx="2470">
                  <c:v>22</c:v>
                </c:pt>
                <c:pt idx="2471">
                  <c:v>30</c:v>
                </c:pt>
                <c:pt idx="2472">
                  <c:v>24</c:v>
                </c:pt>
                <c:pt idx="2473">
                  <c:v>35</c:v>
                </c:pt>
                <c:pt idx="2474">
                  <c:v>23</c:v>
                </c:pt>
                <c:pt idx="2475">
                  <c:v>28</c:v>
                </c:pt>
                <c:pt idx="2476">
                  <c:v>23</c:v>
                </c:pt>
                <c:pt idx="2477">
                  <c:v>32</c:v>
                </c:pt>
                <c:pt idx="2478">
                  <c:v>37</c:v>
                </c:pt>
                <c:pt idx="2479">
                  <c:v>25</c:v>
                </c:pt>
                <c:pt idx="2480">
                  <c:v>29</c:v>
                </c:pt>
                <c:pt idx="2481">
                  <c:v>28</c:v>
                </c:pt>
                <c:pt idx="2482">
                  <c:v>28</c:v>
                </c:pt>
                <c:pt idx="2483">
                  <c:v>38</c:v>
                </c:pt>
                <c:pt idx="2484">
                  <c:v>28</c:v>
                </c:pt>
                <c:pt idx="2485">
                  <c:v>32</c:v>
                </c:pt>
                <c:pt idx="2486">
                  <c:v>37</c:v>
                </c:pt>
                <c:pt idx="2487">
                  <c:v>33</c:v>
                </c:pt>
                <c:pt idx="2488">
                  <c:v>24</c:v>
                </c:pt>
                <c:pt idx="2489">
                  <c:v>29</c:v>
                </c:pt>
                <c:pt idx="2490">
                  <c:v>31</c:v>
                </c:pt>
                <c:pt idx="2491">
                  <c:v>39</c:v>
                </c:pt>
                <c:pt idx="2492">
                  <c:v>27</c:v>
                </c:pt>
                <c:pt idx="2493">
                  <c:v>24</c:v>
                </c:pt>
                <c:pt idx="2494">
                  <c:v>23</c:v>
                </c:pt>
                <c:pt idx="2495">
                  <c:v>36</c:v>
                </c:pt>
                <c:pt idx="2496">
                  <c:v>25</c:v>
                </c:pt>
                <c:pt idx="2497">
                  <c:v>25</c:v>
                </c:pt>
                <c:pt idx="2498">
                  <c:v>38</c:v>
                </c:pt>
                <c:pt idx="2499">
                  <c:v>27</c:v>
                </c:pt>
                <c:pt idx="2500">
                  <c:v>38</c:v>
                </c:pt>
                <c:pt idx="2501">
                  <c:v>37</c:v>
                </c:pt>
                <c:pt idx="2502">
                  <c:v>26</c:v>
                </c:pt>
                <c:pt idx="2503">
                  <c:v>28</c:v>
                </c:pt>
                <c:pt idx="2504">
                  <c:v>36</c:v>
                </c:pt>
                <c:pt idx="2505">
                  <c:v>37</c:v>
                </c:pt>
                <c:pt idx="2506">
                  <c:v>24</c:v>
                </c:pt>
                <c:pt idx="2507">
                  <c:v>27</c:v>
                </c:pt>
                <c:pt idx="2508">
                  <c:v>39</c:v>
                </c:pt>
                <c:pt idx="2509">
                  <c:v>28</c:v>
                </c:pt>
                <c:pt idx="2510">
                  <c:v>31</c:v>
                </c:pt>
                <c:pt idx="2511">
                  <c:v>34</c:v>
                </c:pt>
                <c:pt idx="2512">
                  <c:v>32</c:v>
                </c:pt>
                <c:pt idx="2513">
                  <c:v>31</c:v>
                </c:pt>
                <c:pt idx="2514">
                  <c:v>23</c:v>
                </c:pt>
                <c:pt idx="2515">
                  <c:v>39</c:v>
                </c:pt>
                <c:pt idx="2516">
                  <c:v>40</c:v>
                </c:pt>
                <c:pt idx="2517">
                  <c:v>28</c:v>
                </c:pt>
                <c:pt idx="2518">
                  <c:v>36</c:v>
                </c:pt>
                <c:pt idx="2519">
                  <c:v>34</c:v>
                </c:pt>
                <c:pt idx="2520">
                  <c:v>33</c:v>
                </c:pt>
                <c:pt idx="2521">
                  <c:v>30</c:v>
                </c:pt>
                <c:pt idx="2522">
                  <c:v>29</c:v>
                </c:pt>
                <c:pt idx="2523">
                  <c:v>33</c:v>
                </c:pt>
                <c:pt idx="2524">
                  <c:v>39</c:v>
                </c:pt>
                <c:pt idx="2525">
                  <c:v>26</c:v>
                </c:pt>
                <c:pt idx="2526">
                  <c:v>25</c:v>
                </c:pt>
                <c:pt idx="2527">
                  <c:v>35</c:v>
                </c:pt>
                <c:pt idx="2528">
                  <c:v>30</c:v>
                </c:pt>
                <c:pt idx="2529">
                  <c:v>33</c:v>
                </c:pt>
                <c:pt idx="2530">
                  <c:v>26</c:v>
                </c:pt>
                <c:pt idx="2531">
                  <c:v>33</c:v>
                </c:pt>
                <c:pt idx="2532">
                  <c:v>39</c:v>
                </c:pt>
                <c:pt idx="2533">
                  <c:v>38</c:v>
                </c:pt>
                <c:pt idx="2534">
                  <c:v>33</c:v>
                </c:pt>
                <c:pt idx="2535">
                  <c:v>40</c:v>
                </c:pt>
                <c:pt idx="2536">
                  <c:v>36</c:v>
                </c:pt>
                <c:pt idx="2537">
                  <c:v>34</c:v>
                </c:pt>
                <c:pt idx="2538">
                  <c:v>43</c:v>
                </c:pt>
                <c:pt idx="2539">
                  <c:v>31</c:v>
                </c:pt>
                <c:pt idx="2540">
                  <c:v>30</c:v>
                </c:pt>
                <c:pt idx="2541">
                  <c:v>34</c:v>
                </c:pt>
                <c:pt idx="2542">
                  <c:v>32</c:v>
                </c:pt>
                <c:pt idx="2543">
                  <c:v>28</c:v>
                </c:pt>
                <c:pt idx="2544">
                  <c:v>27</c:v>
                </c:pt>
                <c:pt idx="2545">
                  <c:v>38</c:v>
                </c:pt>
                <c:pt idx="2546">
                  <c:v>37</c:v>
                </c:pt>
                <c:pt idx="2547">
                  <c:v>30</c:v>
                </c:pt>
                <c:pt idx="2548">
                  <c:v>41</c:v>
                </c:pt>
                <c:pt idx="2549">
                  <c:v>30</c:v>
                </c:pt>
                <c:pt idx="2550">
                  <c:v>35</c:v>
                </c:pt>
                <c:pt idx="2551">
                  <c:v>31</c:v>
                </c:pt>
                <c:pt idx="2552">
                  <c:v>40</c:v>
                </c:pt>
                <c:pt idx="2553">
                  <c:v>34</c:v>
                </c:pt>
                <c:pt idx="2554">
                  <c:v>34</c:v>
                </c:pt>
                <c:pt idx="2555">
                  <c:v>31</c:v>
                </c:pt>
                <c:pt idx="2556">
                  <c:v>27</c:v>
                </c:pt>
                <c:pt idx="2557">
                  <c:v>37</c:v>
                </c:pt>
                <c:pt idx="2558">
                  <c:v>36</c:v>
                </c:pt>
                <c:pt idx="2559">
                  <c:v>43</c:v>
                </c:pt>
                <c:pt idx="2560">
                  <c:v>37</c:v>
                </c:pt>
                <c:pt idx="2561">
                  <c:v>37</c:v>
                </c:pt>
                <c:pt idx="2562">
                  <c:v>25</c:v>
                </c:pt>
                <c:pt idx="2563">
                  <c:v>31</c:v>
                </c:pt>
                <c:pt idx="2564">
                  <c:v>53</c:v>
                </c:pt>
                <c:pt idx="2565">
                  <c:v>31</c:v>
                </c:pt>
                <c:pt idx="2566">
                  <c:v>30</c:v>
                </c:pt>
                <c:pt idx="2567">
                  <c:v>28</c:v>
                </c:pt>
                <c:pt idx="2568">
                  <c:v>41</c:v>
                </c:pt>
                <c:pt idx="2569">
                  <c:v>34</c:v>
                </c:pt>
                <c:pt idx="2570">
                  <c:v>38</c:v>
                </c:pt>
                <c:pt idx="2571">
                  <c:v>30</c:v>
                </c:pt>
                <c:pt idx="2572">
                  <c:v>32</c:v>
                </c:pt>
                <c:pt idx="2573">
                  <c:v>35</c:v>
                </c:pt>
                <c:pt idx="2574">
                  <c:v>28</c:v>
                </c:pt>
                <c:pt idx="2575">
                  <c:v>42</c:v>
                </c:pt>
                <c:pt idx="2576">
                  <c:v>34</c:v>
                </c:pt>
                <c:pt idx="2577">
                  <c:v>37</c:v>
                </c:pt>
                <c:pt idx="2578">
                  <c:v>33</c:v>
                </c:pt>
                <c:pt idx="2579">
                  <c:v>31</c:v>
                </c:pt>
                <c:pt idx="2580">
                  <c:v>32</c:v>
                </c:pt>
                <c:pt idx="2581">
                  <c:v>36</c:v>
                </c:pt>
                <c:pt idx="2582">
                  <c:v>33</c:v>
                </c:pt>
                <c:pt idx="2583">
                  <c:v>40</c:v>
                </c:pt>
                <c:pt idx="2584">
                  <c:v>34</c:v>
                </c:pt>
                <c:pt idx="2585">
                  <c:v>45</c:v>
                </c:pt>
                <c:pt idx="2586">
                  <c:v>41</c:v>
                </c:pt>
                <c:pt idx="2587">
                  <c:v>39</c:v>
                </c:pt>
                <c:pt idx="2588">
                  <c:v>31</c:v>
                </c:pt>
                <c:pt idx="2589">
                  <c:v>32</c:v>
                </c:pt>
                <c:pt idx="2590">
                  <c:v>40</c:v>
                </c:pt>
                <c:pt idx="2591">
                  <c:v>29</c:v>
                </c:pt>
                <c:pt idx="2592">
                  <c:v>38</c:v>
                </c:pt>
                <c:pt idx="2593">
                  <c:v>30</c:v>
                </c:pt>
                <c:pt idx="2594">
                  <c:v>31</c:v>
                </c:pt>
                <c:pt idx="2595">
                  <c:v>31</c:v>
                </c:pt>
                <c:pt idx="2596">
                  <c:v>33</c:v>
                </c:pt>
                <c:pt idx="2597">
                  <c:v>20</c:v>
                </c:pt>
                <c:pt idx="2598">
                  <c:v>33</c:v>
                </c:pt>
                <c:pt idx="2599">
                  <c:v>32</c:v>
                </c:pt>
                <c:pt idx="2600">
                  <c:v>34</c:v>
                </c:pt>
                <c:pt idx="2601">
                  <c:v>30</c:v>
                </c:pt>
                <c:pt idx="2602">
                  <c:v>27</c:v>
                </c:pt>
                <c:pt idx="2603">
                  <c:v>40</c:v>
                </c:pt>
                <c:pt idx="2604">
                  <c:v>28</c:v>
                </c:pt>
                <c:pt idx="2605">
                  <c:v>26</c:v>
                </c:pt>
                <c:pt idx="2606">
                  <c:v>21</c:v>
                </c:pt>
                <c:pt idx="2607">
                  <c:v>28</c:v>
                </c:pt>
                <c:pt idx="2608">
                  <c:v>25</c:v>
                </c:pt>
                <c:pt idx="2609">
                  <c:v>35</c:v>
                </c:pt>
                <c:pt idx="2610">
                  <c:v>26</c:v>
                </c:pt>
                <c:pt idx="2611">
                  <c:v>24</c:v>
                </c:pt>
                <c:pt idx="2612">
                  <c:v>31</c:v>
                </c:pt>
                <c:pt idx="2613">
                  <c:v>33</c:v>
                </c:pt>
                <c:pt idx="2614">
                  <c:v>27</c:v>
                </c:pt>
                <c:pt idx="2615">
                  <c:v>27</c:v>
                </c:pt>
                <c:pt idx="2616">
                  <c:v>22</c:v>
                </c:pt>
                <c:pt idx="2617">
                  <c:v>33</c:v>
                </c:pt>
                <c:pt idx="2618">
                  <c:v>33</c:v>
                </c:pt>
                <c:pt idx="2619">
                  <c:v>37</c:v>
                </c:pt>
                <c:pt idx="2620">
                  <c:v>27</c:v>
                </c:pt>
                <c:pt idx="2621">
                  <c:v>37</c:v>
                </c:pt>
                <c:pt idx="2622">
                  <c:v>29</c:v>
                </c:pt>
                <c:pt idx="2623">
                  <c:v>29</c:v>
                </c:pt>
                <c:pt idx="2624">
                  <c:v>34</c:v>
                </c:pt>
                <c:pt idx="2625">
                  <c:v>22</c:v>
                </c:pt>
                <c:pt idx="2626">
                  <c:v>32</c:v>
                </c:pt>
                <c:pt idx="2627">
                  <c:v>20</c:v>
                </c:pt>
                <c:pt idx="2628">
                  <c:v>21</c:v>
                </c:pt>
                <c:pt idx="2629">
                  <c:v>30</c:v>
                </c:pt>
                <c:pt idx="2630">
                  <c:v>31</c:v>
                </c:pt>
                <c:pt idx="2631">
                  <c:v>25</c:v>
                </c:pt>
                <c:pt idx="2632">
                  <c:v>29</c:v>
                </c:pt>
                <c:pt idx="2633">
                  <c:v>16</c:v>
                </c:pt>
                <c:pt idx="2634">
                  <c:v>32</c:v>
                </c:pt>
                <c:pt idx="2635">
                  <c:v>29</c:v>
                </c:pt>
                <c:pt idx="2636">
                  <c:v>23</c:v>
                </c:pt>
                <c:pt idx="2637">
                  <c:v>31</c:v>
                </c:pt>
                <c:pt idx="2638">
                  <c:v>29</c:v>
                </c:pt>
                <c:pt idx="2639">
                  <c:v>21</c:v>
                </c:pt>
                <c:pt idx="2640">
                  <c:v>20</c:v>
                </c:pt>
                <c:pt idx="2641">
                  <c:v>20</c:v>
                </c:pt>
                <c:pt idx="2642">
                  <c:v>36</c:v>
                </c:pt>
                <c:pt idx="2643">
                  <c:v>33</c:v>
                </c:pt>
                <c:pt idx="2644">
                  <c:v>21</c:v>
                </c:pt>
                <c:pt idx="2645">
                  <c:v>19</c:v>
                </c:pt>
                <c:pt idx="2646">
                  <c:v>31</c:v>
                </c:pt>
                <c:pt idx="2647">
                  <c:v>26</c:v>
                </c:pt>
                <c:pt idx="2648">
                  <c:v>28</c:v>
                </c:pt>
                <c:pt idx="2649">
                  <c:v>21</c:v>
                </c:pt>
                <c:pt idx="2650">
                  <c:v>22</c:v>
                </c:pt>
                <c:pt idx="2651">
                  <c:v>27</c:v>
                </c:pt>
                <c:pt idx="2652">
                  <c:v>23</c:v>
                </c:pt>
                <c:pt idx="2653">
                  <c:v>29</c:v>
                </c:pt>
                <c:pt idx="2654">
                  <c:v>19</c:v>
                </c:pt>
                <c:pt idx="2655">
                  <c:v>28</c:v>
                </c:pt>
                <c:pt idx="2656">
                  <c:v>22</c:v>
                </c:pt>
                <c:pt idx="2657">
                  <c:v>29</c:v>
                </c:pt>
                <c:pt idx="2658">
                  <c:v>25</c:v>
                </c:pt>
                <c:pt idx="2659">
                  <c:v>20</c:v>
                </c:pt>
                <c:pt idx="2660">
                  <c:v>25</c:v>
                </c:pt>
                <c:pt idx="2661">
                  <c:v>21</c:v>
                </c:pt>
                <c:pt idx="2662">
                  <c:v>22</c:v>
                </c:pt>
                <c:pt idx="2663">
                  <c:v>30</c:v>
                </c:pt>
                <c:pt idx="2664">
                  <c:v>25</c:v>
                </c:pt>
                <c:pt idx="2665">
                  <c:v>21</c:v>
                </c:pt>
                <c:pt idx="2666">
                  <c:v>27</c:v>
                </c:pt>
                <c:pt idx="2667">
                  <c:v>38</c:v>
                </c:pt>
                <c:pt idx="2668">
                  <c:v>31</c:v>
                </c:pt>
                <c:pt idx="2669">
                  <c:v>32</c:v>
                </c:pt>
                <c:pt idx="2670">
                  <c:v>19</c:v>
                </c:pt>
                <c:pt idx="2671">
                  <c:v>29</c:v>
                </c:pt>
                <c:pt idx="2672">
                  <c:v>15</c:v>
                </c:pt>
                <c:pt idx="2673">
                  <c:v>25</c:v>
                </c:pt>
                <c:pt idx="2674">
                  <c:v>25</c:v>
                </c:pt>
                <c:pt idx="2675">
                  <c:v>30</c:v>
                </c:pt>
                <c:pt idx="2676">
                  <c:v>25</c:v>
                </c:pt>
                <c:pt idx="2677">
                  <c:v>20</c:v>
                </c:pt>
                <c:pt idx="2678">
                  <c:v>26</c:v>
                </c:pt>
                <c:pt idx="2679">
                  <c:v>23</c:v>
                </c:pt>
                <c:pt idx="2680">
                  <c:v>21</c:v>
                </c:pt>
                <c:pt idx="2681">
                  <c:v>20</c:v>
                </c:pt>
                <c:pt idx="2682">
                  <c:v>20</c:v>
                </c:pt>
                <c:pt idx="2683">
                  <c:v>27</c:v>
                </c:pt>
                <c:pt idx="2684">
                  <c:v>17</c:v>
                </c:pt>
                <c:pt idx="2685">
                  <c:v>27</c:v>
                </c:pt>
                <c:pt idx="2686">
                  <c:v>20</c:v>
                </c:pt>
                <c:pt idx="2687">
                  <c:v>24</c:v>
                </c:pt>
                <c:pt idx="2688">
                  <c:v>20</c:v>
                </c:pt>
                <c:pt idx="2689">
                  <c:v>20</c:v>
                </c:pt>
                <c:pt idx="2690">
                  <c:v>23</c:v>
                </c:pt>
                <c:pt idx="2691">
                  <c:v>23</c:v>
                </c:pt>
                <c:pt idx="2692">
                  <c:v>33</c:v>
                </c:pt>
                <c:pt idx="2693">
                  <c:v>19</c:v>
                </c:pt>
                <c:pt idx="2694">
                  <c:v>25</c:v>
                </c:pt>
                <c:pt idx="2695">
                  <c:v>22</c:v>
                </c:pt>
                <c:pt idx="2696">
                  <c:v>15</c:v>
                </c:pt>
                <c:pt idx="2697">
                  <c:v>31</c:v>
                </c:pt>
                <c:pt idx="2698">
                  <c:v>19</c:v>
                </c:pt>
                <c:pt idx="2699">
                  <c:v>22</c:v>
                </c:pt>
                <c:pt idx="2700">
                  <c:v>20</c:v>
                </c:pt>
                <c:pt idx="2701">
                  <c:v>25</c:v>
                </c:pt>
                <c:pt idx="2702">
                  <c:v>23</c:v>
                </c:pt>
                <c:pt idx="2703">
                  <c:v>25</c:v>
                </c:pt>
                <c:pt idx="2704">
                  <c:v>21</c:v>
                </c:pt>
                <c:pt idx="2705">
                  <c:v>28</c:v>
                </c:pt>
                <c:pt idx="2706">
                  <c:v>28</c:v>
                </c:pt>
                <c:pt idx="2707">
                  <c:v>26</c:v>
                </c:pt>
                <c:pt idx="2708">
                  <c:v>29</c:v>
                </c:pt>
                <c:pt idx="2709">
                  <c:v>19</c:v>
                </c:pt>
                <c:pt idx="2710">
                  <c:v>25</c:v>
                </c:pt>
                <c:pt idx="2711">
                  <c:v>30</c:v>
                </c:pt>
                <c:pt idx="2712">
                  <c:v>12</c:v>
                </c:pt>
                <c:pt idx="2713">
                  <c:v>24</c:v>
                </c:pt>
                <c:pt idx="2714">
                  <c:v>23</c:v>
                </c:pt>
                <c:pt idx="2715">
                  <c:v>21</c:v>
                </c:pt>
                <c:pt idx="2716">
                  <c:v>19</c:v>
                </c:pt>
                <c:pt idx="2717">
                  <c:v>25</c:v>
                </c:pt>
                <c:pt idx="2718">
                  <c:v>20</c:v>
                </c:pt>
                <c:pt idx="2719">
                  <c:v>22</c:v>
                </c:pt>
                <c:pt idx="2720">
                  <c:v>27</c:v>
                </c:pt>
                <c:pt idx="2721">
                  <c:v>23</c:v>
                </c:pt>
                <c:pt idx="2722">
                  <c:v>16</c:v>
                </c:pt>
                <c:pt idx="2723">
                  <c:v>24</c:v>
                </c:pt>
                <c:pt idx="2724">
                  <c:v>21</c:v>
                </c:pt>
                <c:pt idx="2725">
                  <c:v>24</c:v>
                </c:pt>
                <c:pt idx="2726">
                  <c:v>20</c:v>
                </c:pt>
                <c:pt idx="2727">
                  <c:v>21</c:v>
                </c:pt>
                <c:pt idx="2728">
                  <c:v>21</c:v>
                </c:pt>
                <c:pt idx="2729">
                  <c:v>33</c:v>
                </c:pt>
                <c:pt idx="2730">
                  <c:v>28</c:v>
                </c:pt>
                <c:pt idx="2731">
                  <c:v>32</c:v>
                </c:pt>
                <c:pt idx="2732">
                  <c:v>25</c:v>
                </c:pt>
                <c:pt idx="2733">
                  <c:v>19</c:v>
                </c:pt>
                <c:pt idx="2734">
                  <c:v>19</c:v>
                </c:pt>
                <c:pt idx="2735">
                  <c:v>19</c:v>
                </c:pt>
                <c:pt idx="2736">
                  <c:v>23</c:v>
                </c:pt>
                <c:pt idx="2737">
                  <c:v>22</c:v>
                </c:pt>
                <c:pt idx="2738">
                  <c:v>21</c:v>
                </c:pt>
                <c:pt idx="2739">
                  <c:v>23</c:v>
                </c:pt>
                <c:pt idx="2740">
                  <c:v>18</c:v>
                </c:pt>
                <c:pt idx="2741">
                  <c:v>25</c:v>
                </c:pt>
                <c:pt idx="2742">
                  <c:v>26</c:v>
                </c:pt>
                <c:pt idx="2743">
                  <c:v>25</c:v>
                </c:pt>
                <c:pt idx="2744">
                  <c:v>18</c:v>
                </c:pt>
                <c:pt idx="2745">
                  <c:v>26</c:v>
                </c:pt>
                <c:pt idx="2746">
                  <c:v>20</c:v>
                </c:pt>
                <c:pt idx="2747">
                  <c:v>22</c:v>
                </c:pt>
                <c:pt idx="2748">
                  <c:v>18</c:v>
                </c:pt>
                <c:pt idx="2749">
                  <c:v>24</c:v>
                </c:pt>
                <c:pt idx="2750">
                  <c:v>24</c:v>
                </c:pt>
                <c:pt idx="2751">
                  <c:v>20</c:v>
                </c:pt>
                <c:pt idx="2752">
                  <c:v>21</c:v>
                </c:pt>
                <c:pt idx="2753">
                  <c:v>24</c:v>
                </c:pt>
                <c:pt idx="2754">
                  <c:v>29</c:v>
                </c:pt>
                <c:pt idx="2755">
                  <c:v>19</c:v>
                </c:pt>
                <c:pt idx="2756">
                  <c:v>27</c:v>
                </c:pt>
                <c:pt idx="2757">
                  <c:v>26</c:v>
                </c:pt>
                <c:pt idx="2758">
                  <c:v>38</c:v>
                </c:pt>
                <c:pt idx="2759">
                  <c:v>23</c:v>
                </c:pt>
                <c:pt idx="2760">
                  <c:v>23</c:v>
                </c:pt>
                <c:pt idx="2761">
                  <c:v>15</c:v>
                </c:pt>
                <c:pt idx="2762">
                  <c:v>28</c:v>
                </c:pt>
                <c:pt idx="2763">
                  <c:v>26</c:v>
                </c:pt>
                <c:pt idx="2764">
                  <c:v>22</c:v>
                </c:pt>
                <c:pt idx="2765">
                  <c:v>26</c:v>
                </c:pt>
                <c:pt idx="2766">
                  <c:v>16</c:v>
                </c:pt>
                <c:pt idx="2767">
                  <c:v>28</c:v>
                </c:pt>
                <c:pt idx="2768">
                  <c:v>29</c:v>
                </c:pt>
                <c:pt idx="2769">
                  <c:v>27</c:v>
                </c:pt>
                <c:pt idx="2770">
                  <c:v>21</c:v>
                </c:pt>
                <c:pt idx="2771">
                  <c:v>27</c:v>
                </c:pt>
                <c:pt idx="2772">
                  <c:v>22</c:v>
                </c:pt>
                <c:pt idx="2773">
                  <c:v>25</c:v>
                </c:pt>
                <c:pt idx="2774">
                  <c:v>18</c:v>
                </c:pt>
                <c:pt idx="2775">
                  <c:v>28</c:v>
                </c:pt>
                <c:pt idx="2776">
                  <c:v>24</c:v>
                </c:pt>
                <c:pt idx="2777">
                  <c:v>13</c:v>
                </c:pt>
                <c:pt idx="2778">
                  <c:v>19</c:v>
                </c:pt>
                <c:pt idx="2779">
                  <c:v>24</c:v>
                </c:pt>
                <c:pt idx="2780">
                  <c:v>21</c:v>
                </c:pt>
                <c:pt idx="2781">
                  <c:v>28</c:v>
                </c:pt>
                <c:pt idx="2782">
                  <c:v>19</c:v>
                </c:pt>
                <c:pt idx="2783">
                  <c:v>18</c:v>
                </c:pt>
                <c:pt idx="2784">
                  <c:v>17</c:v>
                </c:pt>
                <c:pt idx="2785">
                  <c:v>31</c:v>
                </c:pt>
                <c:pt idx="2786">
                  <c:v>26</c:v>
                </c:pt>
                <c:pt idx="2787">
                  <c:v>26</c:v>
                </c:pt>
                <c:pt idx="2788">
                  <c:v>24</c:v>
                </c:pt>
                <c:pt idx="2789">
                  <c:v>28</c:v>
                </c:pt>
                <c:pt idx="2790">
                  <c:v>20</c:v>
                </c:pt>
                <c:pt idx="2791">
                  <c:v>23</c:v>
                </c:pt>
                <c:pt idx="2792">
                  <c:v>17</c:v>
                </c:pt>
                <c:pt idx="2793">
                  <c:v>32</c:v>
                </c:pt>
                <c:pt idx="2794">
                  <c:v>18</c:v>
                </c:pt>
                <c:pt idx="2795">
                  <c:v>16</c:v>
                </c:pt>
                <c:pt idx="2796">
                  <c:v>23</c:v>
                </c:pt>
                <c:pt idx="2797">
                  <c:v>28</c:v>
                </c:pt>
                <c:pt idx="2798">
                  <c:v>23</c:v>
                </c:pt>
                <c:pt idx="2799">
                  <c:v>23</c:v>
                </c:pt>
                <c:pt idx="2800">
                  <c:v>24</c:v>
                </c:pt>
                <c:pt idx="2801">
                  <c:v>24</c:v>
                </c:pt>
                <c:pt idx="2802">
                  <c:v>27</c:v>
                </c:pt>
                <c:pt idx="2803">
                  <c:v>21</c:v>
                </c:pt>
                <c:pt idx="2804">
                  <c:v>23</c:v>
                </c:pt>
                <c:pt idx="2805">
                  <c:v>20</c:v>
                </c:pt>
                <c:pt idx="2806">
                  <c:v>19</c:v>
                </c:pt>
                <c:pt idx="2807">
                  <c:v>19</c:v>
                </c:pt>
                <c:pt idx="2808">
                  <c:v>24</c:v>
                </c:pt>
                <c:pt idx="2809">
                  <c:v>21</c:v>
                </c:pt>
                <c:pt idx="2810">
                  <c:v>22</c:v>
                </c:pt>
                <c:pt idx="2811">
                  <c:v>37</c:v>
                </c:pt>
                <c:pt idx="2812">
                  <c:v>30</c:v>
                </c:pt>
                <c:pt idx="2813">
                  <c:v>20</c:v>
                </c:pt>
                <c:pt idx="2814">
                  <c:v>22</c:v>
                </c:pt>
                <c:pt idx="2815">
                  <c:v>28</c:v>
                </c:pt>
                <c:pt idx="2816">
                  <c:v>32</c:v>
                </c:pt>
                <c:pt idx="2817">
                  <c:v>33</c:v>
                </c:pt>
                <c:pt idx="2818">
                  <c:v>29</c:v>
                </c:pt>
                <c:pt idx="2819">
                  <c:v>19</c:v>
                </c:pt>
                <c:pt idx="2820">
                  <c:v>19</c:v>
                </c:pt>
                <c:pt idx="2821">
                  <c:v>27</c:v>
                </c:pt>
                <c:pt idx="2822">
                  <c:v>28</c:v>
                </c:pt>
                <c:pt idx="2823">
                  <c:v>33</c:v>
                </c:pt>
                <c:pt idx="2824">
                  <c:v>33</c:v>
                </c:pt>
                <c:pt idx="2825">
                  <c:v>31</c:v>
                </c:pt>
                <c:pt idx="2826">
                  <c:v>27</c:v>
                </c:pt>
                <c:pt idx="2827">
                  <c:v>38</c:v>
                </c:pt>
                <c:pt idx="2828">
                  <c:v>32</c:v>
                </c:pt>
                <c:pt idx="2829">
                  <c:v>42</c:v>
                </c:pt>
                <c:pt idx="2830">
                  <c:v>26</c:v>
                </c:pt>
                <c:pt idx="2831">
                  <c:v>21</c:v>
                </c:pt>
                <c:pt idx="2832">
                  <c:v>23</c:v>
                </c:pt>
                <c:pt idx="2833">
                  <c:v>42</c:v>
                </c:pt>
                <c:pt idx="2834">
                  <c:v>30</c:v>
                </c:pt>
                <c:pt idx="2835">
                  <c:v>26</c:v>
                </c:pt>
                <c:pt idx="2836">
                  <c:v>22</c:v>
                </c:pt>
                <c:pt idx="2837">
                  <c:v>25</c:v>
                </c:pt>
                <c:pt idx="2838">
                  <c:v>37</c:v>
                </c:pt>
                <c:pt idx="2839">
                  <c:v>24</c:v>
                </c:pt>
                <c:pt idx="2840">
                  <c:v>34</c:v>
                </c:pt>
                <c:pt idx="2841">
                  <c:v>21</c:v>
                </c:pt>
                <c:pt idx="2842">
                  <c:v>27</c:v>
                </c:pt>
                <c:pt idx="2843">
                  <c:v>31</c:v>
                </c:pt>
                <c:pt idx="2844">
                  <c:v>32</c:v>
                </c:pt>
                <c:pt idx="2845">
                  <c:v>35</c:v>
                </c:pt>
                <c:pt idx="2846">
                  <c:v>28</c:v>
                </c:pt>
                <c:pt idx="2847">
                  <c:v>27</c:v>
                </c:pt>
                <c:pt idx="2848">
                  <c:v>28</c:v>
                </c:pt>
                <c:pt idx="2849">
                  <c:v>32</c:v>
                </c:pt>
                <c:pt idx="2850">
                  <c:v>31</c:v>
                </c:pt>
                <c:pt idx="2851">
                  <c:v>31</c:v>
                </c:pt>
                <c:pt idx="2852">
                  <c:v>20</c:v>
                </c:pt>
                <c:pt idx="2853">
                  <c:v>45</c:v>
                </c:pt>
                <c:pt idx="2854">
                  <c:v>21</c:v>
                </c:pt>
                <c:pt idx="2855">
                  <c:v>29</c:v>
                </c:pt>
                <c:pt idx="2856">
                  <c:v>35</c:v>
                </c:pt>
                <c:pt idx="2857">
                  <c:v>29</c:v>
                </c:pt>
                <c:pt idx="2858">
                  <c:v>36</c:v>
                </c:pt>
                <c:pt idx="2859">
                  <c:v>26</c:v>
                </c:pt>
                <c:pt idx="2860">
                  <c:v>36</c:v>
                </c:pt>
                <c:pt idx="2861">
                  <c:v>35</c:v>
                </c:pt>
                <c:pt idx="2862">
                  <c:v>33</c:v>
                </c:pt>
                <c:pt idx="2863">
                  <c:v>29</c:v>
                </c:pt>
                <c:pt idx="2864">
                  <c:v>29</c:v>
                </c:pt>
                <c:pt idx="2865">
                  <c:v>31</c:v>
                </c:pt>
                <c:pt idx="2866">
                  <c:v>38</c:v>
                </c:pt>
                <c:pt idx="2867">
                  <c:v>40</c:v>
                </c:pt>
                <c:pt idx="2868">
                  <c:v>32</c:v>
                </c:pt>
                <c:pt idx="2869">
                  <c:v>53</c:v>
                </c:pt>
                <c:pt idx="2870">
                  <c:v>36</c:v>
                </c:pt>
                <c:pt idx="2871">
                  <c:v>48</c:v>
                </c:pt>
                <c:pt idx="2872">
                  <c:v>51</c:v>
                </c:pt>
                <c:pt idx="2873">
                  <c:v>32</c:v>
                </c:pt>
                <c:pt idx="2874">
                  <c:v>39</c:v>
                </c:pt>
                <c:pt idx="2875">
                  <c:v>45</c:v>
                </c:pt>
                <c:pt idx="2876">
                  <c:v>41</c:v>
                </c:pt>
                <c:pt idx="2877">
                  <c:v>40</c:v>
                </c:pt>
                <c:pt idx="2878">
                  <c:v>31</c:v>
                </c:pt>
                <c:pt idx="2879">
                  <c:v>36</c:v>
                </c:pt>
                <c:pt idx="2880">
                  <c:v>40</c:v>
                </c:pt>
                <c:pt idx="2881">
                  <c:v>35</c:v>
                </c:pt>
                <c:pt idx="2882">
                  <c:v>35</c:v>
                </c:pt>
                <c:pt idx="2883">
                  <c:v>35</c:v>
                </c:pt>
                <c:pt idx="2884">
                  <c:v>38</c:v>
                </c:pt>
                <c:pt idx="2885">
                  <c:v>47</c:v>
                </c:pt>
                <c:pt idx="2886">
                  <c:v>46</c:v>
                </c:pt>
                <c:pt idx="2887">
                  <c:v>36</c:v>
                </c:pt>
                <c:pt idx="2888">
                  <c:v>57</c:v>
                </c:pt>
                <c:pt idx="2889">
                  <c:v>33</c:v>
                </c:pt>
                <c:pt idx="2890">
                  <c:v>55</c:v>
                </c:pt>
                <c:pt idx="2891">
                  <c:v>49</c:v>
                </c:pt>
                <c:pt idx="2892">
                  <c:v>40</c:v>
                </c:pt>
                <c:pt idx="2893">
                  <c:v>40</c:v>
                </c:pt>
                <c:pt idx="2894">
                  <c:v>53</c:v>
                </c:pt>
                <c:pt idx="2895">
                  <c:v>36</c:v>
                </c:pt>
                <c:pt idx="2896">
                  <c:v>48</c:v>
                </c:pt>
                <c:pt idx="2897">
                  <c:v>40</c:v>
                </c:pt>
                <c:pt idx="2898">
                  <c:v>55</c:v>
                </c:pt>
                <c:pt idx="2899">
                  <c:v>45</c:v>
                </c:pt>
                <c:pt idx="2900">
                  <c:v>48</c:v>
                </c:pt>
                <c:pt idx="2901">
                  <c:v>42</c:v>
                </c:pt>
                <c:pt idx="2902">
                  <c:v>38</c:v>
                </c:pt>
                <c:pt idx="2903">
                  <c:v>38</c:v>
                </c:pt>
                <c:pt idx="2904">
                  <c:v>41</c:v>
                </c:pt>
                <c:pt idx="2905">
                  <c:v>44</c:v>
                </c:pt>
                <c:pt idx="2906">
                  <c:v>35</c:v>
                </c:pt>
                <c:pt idx="2907">
                  <c:v>51</c:v>
                </c:pt>
                <c:pt idx="2908">
                  <c:v>51</c:v>
                </c:pt>
                <c:pt idx="2909">
                  <c:v>36</c:v>
                </c:pt>
                <c:pt idx="2910">
                  <c:v>40</c:v>
                </c:pt>
                <c:pt idx="2911">
                  <c:v>48</c:v>
                </c:pt>
                <c:pt idx="2912">
                  <c:v>45</c:v>
                </c:pt>
                <c:pt idx="2913">
                  <c:v>47</c:v>
                </c:pt>
                <c:pt idx="2914">
                  <c:v>42</c:v>
                </c:pt>
                <c:pt idx="2915">
                  <c:v>29</c:v>
                </c:pt>
                <c:pt idx="2916">
                  <c:v>42</c:v>
                </c:pt>
                <c:pt idx="2917">
                  <c:v>39</c:v>
                </c:pt>
                <c:pt idx="2918">
                  <c:v>46</c:v>
                </c:pt>
                <c:pt idx="2919">
                  <c:v>49</c:v>
                </c:pt>
                <c:pt idx="2920">
                  <c:v>38</c:v>
                </c:pt>
                <c:pt idx="2921">
                  <c:v>36</c:v>
                </c:pt>
                <c:pt idx="2922">
                  <c:v>45</c:v>
                </c:pt>
                <c:pt idx="2923">
                  <c:v>56</c:v>
                </c:pt>
                <c:pt idx="2924">
                  <c:v>54</c:v>
                </c:pt>
                <c:pt idx="2925">
                  <c:v>39</c:v>
                </c:pt>
                <c:pt idx="2926">
                  <c:v>44</c:v>
                </c:pt>
                <c:pt idx="2927">
                  <c:v>49</c:v>
                </c:pt>
                <c:pt idx="2928">
                  <c:v>45</c:v>
                </c:pt>
                <c:pt idx="2929">
                  <c:v>54</c:v>
                </c:pt>
                <c:pt idx="2930">
                  <c:v>36</c:v>
                </c:pt>
                <c:pt idx="2931">
                  <c:v>50</c:v>
                </c:pt>
                <c:pt idx="2932">
                  <c:v>54</c:v>
                </c:pt>
                <c:pt idx="2933">
                  <c:v>47</c:v>
                </c:pt>
                <c:pt idx="2934">
                  <c:v>51</c:v>
                </c:pt>
                <c:pt idx="2935">
                  <c:v>45</c:v>
                </c:pt>
                <c:pt idx="2936">
                  <c:v>55</c:v>
                </c:pt>
                <c:pt idx="2937">
                  <c:v>46</c:v>
                </c:pt>
                <c:pt idx="2938">
                  <c:v>52</c:v>
                </c:pt>
                <c:pt idx="2939">
                  <c:v>37</c:v>
                </c:pt>
                <c:pt idx="2940">
                  <c:v>46</c:v>
                </c:pt>
                <c:pt idx="2941">
                  <c:v>40</c:v>
                </c:pt>
                <c:pt idx="2942">
                  <c:v>36</c:v>
                </c:pt>
                <c:pt idx="2943">
                  <c:v>42</c:v>
                </c:pt>
                <c:pt idx="2944">
                  <c:v>60</c:v>
                </c:pt>
                <c:pt idx="2945">
                  <c:v>49</c:v>
                </c:pt>
                <c:pt idx="2946">
                  <c:v>37</c:v>
                </c:pt>
                <c:pt idx="2947">
                  <c:v>47</c:v>
                </c:pt>
                <c:pt idx="2948">
                  <c:v>55</c:v>
                </c:pt>
                <c:pt idx="2949">
                  <c:v>54</c:v>
                </c:pt>
                <c:pt idx="2950">
                  <c:v>53</c:v>
                </c:pt>
                <c:pt idx="2951">
                  <c:v>43</c:v>
                </c:pt>
                <c:pt idx="2952">
                  <c:v>35</c:v>
                </c:pt>
                <c:pt idx="2953">
                  <c:v>52</c:v>
                </c:pt>
                <c:pt idx="2954">
                  <c:v>46</c:v>
                </c:pt>
                <c:pt idx="2955">
                  <c:v>43</c:v>
                </c:pt>
                <c:pt idx="2956">
                  <c:v>43</c:v>
                </c:pt>
                <c:pt idx="2957">
                  <c:v>42</c:v>
                </c:pt>
                <c:pt idx="2958">
                  <c:v>40</c:v>
                </c:pt>
                <c:pt idx="2959">
                  <c:v>48</c:v>
                </c:pt>
                <c:pt idx="2960">
                  <c:v>53</c:v>
                </c:pt>
                <c:pt idx="2961">
                  <c:v>38</c:v>
                </c:pt>
                <c:pt idx="2962">
                  <c:v>50</c:v>
                </c:pt>
                <c:pt idx="2963">
                  <c:v>39</c:v>
                </c:pt>
                <c:pt idx="2964">
                  <c:v>32</c:v>
                </c:pt>
                <c:pt idx="2965">
                  <c:v>36</c:v>
                </c:pt>
                <c:pt idx="2966">
                  <c:v>34</c:v>
                </c:pt>
                <c:pt idx="2967">
                  <c:v>47</c:v>
                </c:pt>
                <c:pt idx="2968">
                  <c:v>38</c:v>
                </c:pt>
                <c:pt idx="2969">
                  <c:v>38</c:v>
                </c:pt>
                <c:pt idx="2970">
                  <c:v>51</c:v>
                </c:pt>
                <c:pt idx="2971">
                  <c:v>39</c:v>
                </c:pt>
                <c:pt idx="2972">
                  <c:v>46</c:v>
                </c:pt>
                <c:pt idx="2973">
                  <c:v>44</c:v>
                </c:pt>
                <c:pt idx="2974">
                  <c:v>44</c:v>
                </c:pt>
                <c:pt idx="2975">
                  <c:v>36</c:v>
                </c:pt>
                <c:pt idx="2976">
                  <c:v>35</c:v>
                </c:pt>
                <c:pt idx="2977">
                  <c:v>35</c:v>
                </c:pt>
                <c:pt idx="2978">
                  <c:v>38</c:v>
                </c:pt>
                <c:pt idx="2979">
                  <c:v>43</c:v>
                </c:pt>
                <c:pt idx="2980">
                  <c:v>44</c:v>
                </c:pt>
                <c:pt idx="2981">
                  <c:v>37</c:v>
                </c:pt>
                <c:pt idx="2982">
                  <c:v>32</c:v>
                </c:pt>
                <c:pt idx="2983">
                  <c:v>45</c:v>
                </c:pt>
                <c:pt idx="2984">
                  <c:v>46</c:v>
                </c:pt>
                <c:pt idx="2985">
                  <c:v>33</c:v>
                </c:pt>
                <c:pt idx="2986">
                  <c:v>39</c:v>
                </c:pt>
                <c:pt idx="2987">
                  <c:v>48</c:v>
                </c:pt>
                <c:pt idx="2988">
                  <c:v>37</c:v>
                </c:pt>
                <c:pt idx="2989">
                  <c:v>21</c:v>
                </c:pt>
                <c:pt idx="2990">
                  <c:v>29</c:v>
                </c:pt>
                <c:pt idx="2991">
                  <c:v>34</c:v>
                </c:pt>
                <c:pt idx="2992">
                  <c:v>44</c:v>
                </c:pt>
                <c:pt idx="2993">
                  <c:v>47</c:v>
                </c:pt>
                <c:pt idx="2994">
                  <c:v>48</c:v>
                </c:pt>
                <c:pt idx="2995">
                  <c:v>35</c:v>
                </c:pt>
                <c:pt idx="2996">
                  <c:v>45</c:v>
                </c:pt>
                <c:pt idx="2997">
                  <c:v>41</c:v>
                </c:pt>
                <c:pt idx="2998">
                  <c:v>42</c:v>
                </c:pt>
                <c:pt idx="2999">
                  <c:v>36</c:v>
                </c:pt>
                <c:pt idx="3000">
                  <c:v>41</c:v>
                </c:pt>
              </c:numCache>
            </c:numRef>
          </c:val>
          <c:smooth val="0"/>
          <c:extLst>
            <c:ext xmlns:c16="http://schemas.microsoft.com/office/drawing/2014/chart" uri="{C3380CC4-5D6E-409C-BE32-E72D297353CC}">
              <c16:uniqueId val="{00000000-0DA7-4444-BBC4-47348CEC67F6}"/>
            </c:ext>
          </c:extLst>
        </c:ser>
        <c:ser>
          <c:idx val="1"/>
          <c:order val="1"/>
          <c:tx>
            <c:v>pva 6g</c:v>
          </c:tx>
          <c:spPr>
            <a:ln w="28575" cap="rnd">
              <a:solidFill>
                <a:schemeClr val="accent2"/>
              </a:solidFill>
              <a:round/>
            </a:ln>
            <a:effectLst/>
          </c:spPr>
          <c:marker>
            <c:symbol val="none"/>
          </c:marker>
          <c:cat>
            <c:numRef>
              <c:f>Sheet4!$A$2:$A$3002</c:f>
              <c:numCache>
                <c:formatCode>General</c:formatCode>
                <c:ptCount val="3001"/>
                <c:pt idx="0">
                  <c:v>20</c:v>
                </c:pt>
                <c:pt idx="1">
                  <c:v>20.02</c:v>
                </c:pt>
                <c:pt idx="2">
                  <c:v>20.04</c:v>
                </c:pt>
                <c:pt idx="3">
                  <c:v>20.059999999999999</c:v>
                </c:pt>
                <c:pt idx="4">
                  <c:v>20.079999999999998</c:v>
                </c:pt>
                <c:pt idx="5">
                  <c:v>20.100000000000001</c:v>
                </c:pt>
                <c:pt idx="6">
                  <c:v>20.12</c:v>
                </c:pt>
                <c:pt idx="7">
                  <c:v>20.14</c:v>
                </c:pt>
                <c:pt idx="8">
                  <c:v>20.16</c:v>
                </c:pt>
                <c:pt idx="9">
                  <c:v>20.18</c:v>
                </c:pt>
                <c:pt idx="10">
                  <c:v>20.2</c:v>
                </c:pt>
                <c:pt idx="11">
                  <c:v>20.22</c:v>
                </c:pt>
                <c:pt idx="12">
                  <c:v>20.239999999999998</c:v>
                </c:pt>
                <c:pt idx="13">
                  <c:v>20.260000000000002</c:v>
                </c:pt>
                <c:pt idx="14">
                  <c:v>20.28</c:v>
                </c:pt>
                <c:pt idx="15">
                  <c:v>20.3</c:v>
                </c:pt>
                <c:pt idx="16">
                  <c:v>20.32</c:v>
                </c:pt>
                <c:pt idx="17">
                  <c:v>20.34</c:v>
                </c:pt>
                <c:pt idx="18">
                  <c:v>20.36</c:v>
                </c:pt>
                <c:pt idx="19">
                  <c:v>20.38</c:v>
                </c:pt>
                <c:pt idx="20">
                  <c:v>20.399999999999999</c:v>
                </c:pt>
                <c:pt idx="21">
                  <c:v>20.420000000000002</c:v>
                </c:pt>
                <c:pt idx="22">
                  <c:v>20.440000000000001</c:v>
                </c:pt>
                <c:pt idx="23">
                  <c:v>20.46</c:v>
                </c:pt>
                <c:pt idx="24">
                  <c:v>20.48</c:v>
                </c:pt>
                <c:pt idx="25">
                  <c:v>20.5</c:v>
                </c:pt>
                <c:pt idx="26">
                  <c:v>20.52</c:v>
                </c:pt>
                <c:pt idx="27">
                  <c:v>20.54</c:v>
                </c:pt>
                <c:pt idx="28">
                  <c:v>20.56</c:v>
                </c:pt>
                <c:pt idx="29">
                  <c:v>20.58</c:v>
                </c:pt>
                <c:pt idx="30">
                  <c:v>20.6</c:v>
                </c:pt>
                <c:pt idx="31">
                  <c:v>20.62</c:v>
                </c:pt>
                <c:pt idx="32">
                  <c:v>20.64</c:v>
                </c:pt>
                <c:pt idx="33">
                  <c:v>20.66</c:v>
                </c:pt>
                <c:pt idx="34">
                  <c:v>20.68</c:v>
                </c:pt>
                <c:pt idx="35">
                  <c:v>20.7</c:v>
                </c:pt>
                <c:pt idx="36">
                  <c:v>20.72</c:v>
                </c:pt>
                <c:pt idx="37">
                  <c:v>20.74</c:v>
                </c:pt>
                <c:pt idx="38">
                  <c:v>20.76</c:v>
                </c:pt>
                <c:pt idx="39">
                  <c:v>20.78</c:v>
                </c:pt>
                <c:pt idx="40">
                  <c:v>20.8</c:v>
                </c:pt>
                <c:pt idx="41">
                  <c:v>20.82</c:v>
                </c:pt>
                <c:pt idx="42">
                  <c:v>20.84</c:v>
                </c:pt>
                <c:pt idx="43">
                  <c:v>20.86</c:v>
                </c:pt>
                <c:pt idx="44">
                  <c:v>20.88</c:v>
                </c:pt>
                <c:pt idx="45">
                  <c:v>20.9</c:v>
                </c:pt>
                <c:pt idx="46">
                  <c:v>20.92</c:v>
                </c:pt>
                <c:pt idx="47">
                  <c:v>20.94</c:v>
                </c:pt>
                <c:pt idx="48">
                  <c:v>20.96</c:v>
                </c:pt>
                <c:pt idx="49">
                  <c:v>20.98</c:v>
                </c:pt>
                <c:pt idx="50">
                  <c:v>21</c:v>
                </c:pt>
                <c:pt idx="51">
                  <c:v>21.02</c:v>
                </c:pt>
                <c:pt idx="52">
                  <c:v>21.04</c:v>
                </c:pt>
                <c:pt idx="53">
                  <c:v>21.06</c:v>
                </c:pt>
                <c:pt idx="54">
                  <c:v>21.08</c:v>
                </c:pt>
                <c:pt idx="55">
                  <c:v>21.1</c:v>
                </c:pt>
                <c:pt idx="56">
                  <c:v>21.12</c:v>
                </c:pt>
                <c:pt idx="57">
                  <c:v>21.14</c:v>
                </c:pt>
                <c:pt idx="58">
                  <c:v>21.16</c:v>
                </c:pt>
                <c:pt idx="59">
                  <c:v>21.18</c:v>
                </c:pt>
                <c:pt idx="60">
                  <c:v>21.2</c:v>
                </c:pt>
                <c:pt idx="61">
                  <c:v>21.22</c:v>
                </c:pt>
                <c:pt idx="62">
                  <c:v>21.24</c:v>
                </c:pt>
                <c:pt idx="63">
                  <c:v>21.26</c:v>
                </c:pt>
                <c:pt idx="64">
                  <c:v>21.28</c:v>
                </c:pt>
                <c:pt idx="65">
                  <c:v>21.3</c:v>
                </c:pt>
                <c:pt idx="66">
                  <c:v>21.32</c:v>
                </c:pt>
                <c:pt idx="67">
                  <c:v>21.34</c:v>
                </c:pt>
                <c:pt idx="68">
                  <c:v>21.36</c:v>
                </c:pt>
                <c:pt idx="69">
                  <c:v>21.38</c:v>
                </c:pt>
                <c:pt idx="70">
                  <c:v>21.4</c:v>
                </c:pt>
                <c:pt idx="71">
                  <c:v>21.42</c:v>
                </c:pt>
                <c:pt idx="72">
                  <c:v>21.44</c:v>
                </c:pt>
                <c:pt idx="73">
                  <c:v>21.46</c:v>
                </c:pt>
                <c:pt idx="74">
                  <c:v>21.48</c:v>
                </c:pt>
                <c:pt idx="75">
                  <c:v>21.5</c:v>
                </c:pt>
                <c:pt idx="76">
                  <c:v>21.52</c:v>
                </c:pt>
                <c:pt idx="77">
                  <c:v>21.54</c:v>
                </c:pt>
                <c:pt idx="78">
                  <c:v>21.56</c:v>
                </c:pt>
                <c:pt idx="79">
                  <c:v>21.58</c:v>
                </c:pt>
                <c:pt idx="80">
                  <c:v>21.6</c:v>
                </c:pt>
                <c:pt idx="81">
                  <c:v>21.62</c:v>
                </c:pt>
                <c:pt idx="82">
                  <c:v>21.64</c:v>
                </c:pt>
                <c:pt idx="83">
                  <c:v>21.66</c:v>
                </c:pt>
                <c:pt idx="84">
                  <c:v>21.68</c:v>
                </c:pt>
                <c:pt idx="85">
                  <c:v>21.7</c:v>
                </c:pt>
                <c:pt idx="86">
                  <c:v>21.72</c:v>
                </c:pt>
                <c:pt idx="87">
                  <c:v>21.74</c:v>
                </c:pt>
                <c:pt idx="88">
                  <c:v>21.76</c:v>
                </c:pt>
                <c:pt idx="89">
                  <c:v>21.78</c:v>
                </c:pt>
                <c:pt idx="90">
                  <c:v>21.8</c:v>
                </c:pt>
                <c:pt idx="91">
                  <c:v>21.82</c:v>
                </c:pt>
                <c:pt idx="92">
                  <c:v>21.84</c:v>
                </c:pt>
                <c:pt idx="93">
                  <c:v>21.86</c:v>
                </c:pt>
                <c:pt idx="94">
                  <c:v>21.88</c:v>
                </c:pt>
                <c:pt idx="95">
                  <c:v>21.9</c:v>
                </c:pt>
                <c:pt idx="96">
                  <c:v>21.92</c:v>
                </c:pt>
                <c:pt idx="97">
                  <c:v>21.94</c:v>
                </c:pt>
                <c:pt idx="98">
                  <c:v>21.96</c:v>
                </c:pt>
                <c:pt idx="99">
                  <c:v>21.98</c:v>
                </c:pt>
                <c:pt idx="100">
                  <c:v>22</c:v>
                </c:pt>
                <c:pt idx="101">
                  <c:v>22.02</c:v>
                </c:pt>
                <c:pt idx="102">
                  <c:v>22.04</c:v>
                </c:pt>
                <c:pt idx="103">
                  <c:v>22.06</c:v>
                </c:pt>
                <c:pt idx="104">
                  <c:v>22.08</c:v>
                </c:pt>
                <c:pt idx="105">
                  <c:v>22.1</c:v>
                </c:pt>
                <c:pt idx="106">
                  <c:v>22.12</c:v>
                </c:pt>
                <c:pt idx="107">
                  <c:v>22.14</c:v>
                </c:pt>
                <c:pt idx="108">
                  <c:v>22.16</c:v>
                </c:pt>
                <c:pt idx="109">
                  <c:v>22.18</c:v>
                </c:pt>
                <c:pt idx="110">
                  <c:v>22.2</c:v>
                </c:pt>
                <c:pt idx="111">
                  <c:v>22.22</c:v>
                </c:pt>
                <c:pt idx="112">
                  <c:v>22.24</c:v>
                </c:pt>
                <c:pt idx="113">
                  <c:v>22.26</c:v>
                </c:pt>
                <c:pt idx="114">
                  <c:v>22.28</c:v>
                </c:pt>
                <c:pt idx="115">
                  <c:v>22.3</c:v>
                </c:pt>
                <c:pt idx="116">
                  <c:v>22.32</c:v>
                </c:pt>
                <c:pt idx="117">
                  <c:v>22.34</c:v>
                </c:pt>
                <c:pt idx="118">
                  <c:v>22.36</c:v>
                </c:pt>
                <c:pt idx="119">
                  <c:v>22.38</c:v>
                </c:pt>
                <c:pt idx="120">
                  <c:v>22.4</c:v>
                </c:pt>
                <c:pt idx="121">
                  <c:v>22.42</c:v>
                </c:pt>
                <c:pt idx="122">
                  <c:v>22.44</c:v>
                </c:pt>
                <c:pt idx="123">
                  <c:v>22.46</c:v>
                </c:pt>
                <c:pt idx="124">
                  <c:v>22.48</c:v>
                </c:pt>
                <c:pt idx="125">
                  <c:v>22.5</c:v>
                </c:pt>
                <c:pt idx="126">
                  <c:v>22.52</c:v>
                </c:pt>
                <c:pt idx="127">
                  <c:v>22.54</c:v>
                </c:pt>
                <c:pt idx="128">
                  <c:v>22.56</c:v>
                </c:pt>
                <c:pt idx="129">
                  <c:v>22.58</c:v>
                </c:pt>
                <c:pt idx="130">
                  <c:v>22.6</c:v>
                </c:pt>
                <c:pt idx="131">
                  <c:v>22.62</c:v>
                </c:pt>
                <c:pt idx="132">
                  <c:v>22.64</c:v>
                </c:pt>
                <c:pt idx="133">
                  <c:v>22.66</c:v>
                </c:pt>
                <c:pt idx="134">
                  <c:v>22.68</c:v>
                </c:pt>
                <c:pt idx="135">
                  <c:v>22.7</c:v>
                </c:pt>
                <c:pt idx="136">
                  <c:v>22.72</c:v>
                </c:pt>
                <c:pt idx="137">
                  <c:v>22.74</c:v>
                </c:pt>
                <c:pt idx="138">
                  <c:v>22.76</c:v>
                </c:pt>
                <c:pt idx="139">
                  <c:v>22.78</c:v>
                </c:pt>
                <c:pt idx="140">
                  <c:v>22.8</c:v>
                </c:pt>
                <c:pt idx="141">
                  <c:v>22.82</c:v>
                </c:pt>
                <c:pt idx="142">
                  <c:v>22.84</c:v>
                </c:pt>
                <c:pt idx="143">
                  <c:v>22.86</c:v>
                </c:pt>
                <c:pt idx="144">
                  <c:v>22.88</c:v>
                </c:pt>
                <c:pt idx="145">
                  <c:v>22.9</c:v>
                </c:pt>
                <c:pt idx="146">
                  <c:v>22.92</c:v>
                </c:pt>
                <c:pt idx="147">
                  <c:v>22.94</c:v>
                </c:pt>
                <c:pt idx="148">
                  <c:v>22.96</c:v>
                </c:pt>
                <c:pt idx="149">
                  <c:v>22.98</c:v>
                </c:pt>
                <c:pt idx="150">
                  <c:v>23</c:v>
                </c:pt>
                <c:pt idx="151">
                  <c:v>23.02</c:v>
                </c:pt>
                <c:pt idx="152">
                  <c:v>23.04</c:v>
                </c:pt>
                <c:pt idx="153">
                  <c:v>23.06</c:v>
                </c:pt>
                <c:pt idx="154">
                  <c:v>23.08</c:v>
                </c:pt>
                <c:pt idx="155">
                  <c:v>23.1</c:v>
                </c:pt>
                <c:pt idx="156">
                  <c:v>23.12</c:v>
                </c:pt>
                <c:pt idx="157">
                  <c:v>23.14</c:v>
                </c:pt>
                <c:pt idx="158">
                  <c:v>23.16</c:v>
                </c:pt>
                <c:pt idx="159">
                  <c:v>23.18</c:v>
                </c:pt>
                <c:pt idx="160">
                  <c:v>23.2</c:v>
                </c:pt>
                <c:pt idx="161">
                  <c:v>23.22</c:v>
                </c:pt>
                <c:pt idx="162">
                  <c:v>23.24</c:v>
                </c:pt>
                <c:pt idx="163">
                  <c:v>23.26</c:v>
                </c:pt>
                <c:pt idx="164">
                  <c:v>23.28</c:v>
                </c:pt>
                <c:pt idx="165">
                  <c:v>23.3</c:v>
                </c:pt>
                <c:pt idx="166">
                  <c:v>23.32</c:v>
                </c:pt>
                <c:pt idx="167">
                  <c:v>23.34</c:v>
                </c:pt>
                <c:pt idx="168">
                  <c:v>23.36</c:v>
                </c:pt>
                <c:pt idx="169">
                  <c:v>23.38</c:v>
                </c:pt>
                <c:pt idx="170">
                  <c:v>23.4</c:v>
                </c:pt>
                <c:pt idx="171">
                  <c:v>23.42</c:v>
                </c:pt>
                <c:pt idx="172">
                  <c:v>23.44</c:v>
                </c:pt>
                <c:pt idx="173">
                  <c:v>23.46</c:v>
                </c:pt>
                <c:pt idx="174">
                  <c:v>23.48</c:v>
                </c:pt>
                <c:pt idx="175">
                  <c:v>23.5</c:v>
                </c:pt>
                <c:pt idx="176">
                  <c:v>23.52</c:v>
                </c:pt>
                <c:pt idx="177">
                  <c:v>23.54</c:v>
                </c:pt>
                <c:pt idx="178">
                  <c:v>23.56</c:v>
                </c:pt>
                <c:pt idx="179">
                  <c:v>23.58</c:v>
                </c:pt>
                <c:pt idx="180">
                  <c:v>23.6</c:v>
                </c:pt>
                <c:pt idx="181">
                  <c:v>23.62</c:v>
                </c:pt>
                <c:pt idx="182">
                  <c:v>23.64</c:v>
                </c:pt>
                <c:pt idx="183">
                  <c:v>23.66</c:v>
                </c:pt>
                <c:pt idx="184">
                  <c:v>23.68</c:v>
                </c:pt>
                <c:pt idx="185">
                  <c:v>23.7</c:v>
                </c:pt>
                <c:pt idx="186">
                  <c:v>23.72</c:v>
                </c:pt>
                <c:pt idx="187">
                  <c:v>23.74</c:v>
                </c:pt>
                <c:pt idx="188">
                  <c:v>23.76</c:v>
                </c:pt>
                <c:pt idx="189">
                  <c:v>23.78</c:v>
                </c:pt>
                <c:pt idx="190">
                  <c:v>23.8</c:v>
                </c:pt>
                <c:pt idx="191">
                  <c:v>23.82</c:v>
                </c:pt>
                <c:pt idx="192">
                  <c:v>23.84</c:v>
                </c:pt>
                <c:pt idx="193">
                  <c:v>23.86</c:v>
                </c:pt>
                <c:pt idx="194">
                  <c:v>23.88</c:v>
                </c:pt>
                <c:pt idx="195">
                  <c:v>23.9</c:v>
                </c:pt>
                <c:pt idx="196">
                  <c:v>23.92</c:v>
                </c:pt>
                <c:pt idx="197">
                  <c:v>23.94</c:v>
                </c:pt>
                <c:pt idx="198">
                  <c:v>23.96</c:v>
                </c:pt>
                <c:pt idx="199">
                  <c:v>23.98</c:v>
                </c:pt>
                <c:pt idx="200">
                  <c:v>24</c:v>
                </c:pt>
                <c:pt idx="201">
                  <c:v>24.02</c:v>
                </c:pt>
                <c:pt idx="202">
                  <c:v>24.04</c:v>
                </c:pt>
                <c:pt idx="203">
                  <c:v>24.06</c:v>
                </c:pt>
                <c:pt idx="204">
                  <c:v>24.08</c:v>
                </c:pt>
                <c:pt idx="205">
                  <c:v>24.1</c:v>
                </c:pt>
                <c:pt idx="206">
                  <c:v>24.12</c:v>
                </c:pt>
                <c:pt idx="207">
                  <c:v>24.14</c:v>
                </c:pt>
                <c:pt idx="208">
                  <c:v>24.16</c:v>
                </c:pt>
                <c:pt idx="209">
                  <c:v>24.18</c:v>
                </c:pt>
                <c:pt idx="210">
                  <c:v>24.2</c:v>
                </c:pt>
                <c:pt idx="211">
                  <c:v>24.22</c:v>
                </c:pt>
                <c:pt idx="212">
                  <c:v>24.24</c:v>
                </c:pt>
                <c:pt idx="213">
                  <c:v>24.26</c:v>
                </c:pt>
                <c:pt idx="214">
                  <c:v>24.28</c:v>
                </c:pt>
                <c:pt idx="215">
                  <c:v>24.3</c:v>
                </c:pt>
                <c:pt idx="216">
                  <c:v>24.32</c:v>
                </c:pt>
                <c:pt idx="217">
                  <c:v>24.34</c:v>
                </c:pt>
                <c:pt idx="218">
                  <c:v>24.36</c:v>
                </c:pt>
                <c:pt idx="219">
                  <c:v>24.38</c:v>
                </c:pt>
                <c:pt idx="220">
                  <c:v>24.4</c:v>
                </c:pt>
                <c:pt idx="221">
                  <c:v>24.42</c:v>
                </c:pt>
                <c:pt idx="222">
                  <c:v>24.44</c:v>
                </c:pt>
                <c:pt idx="223">
                  <c:v>24.46</c:v>
                </c:pt>
                <c:pt idx="224">
                  <c:v>24.48</c:v>
                </c:pt>
                <c:pt idx="225">
                  <c:v>24.5</c:v>
                </c:pt>
                <c:pt idx="226">
                  <c:v>24.52</c:v>
                </c:pt>
                <c:pt idx="227">
                  <c:v>24.54</c:v>
                </c:pt>
                <c:pt idx="228">
                  <c:v>24.56</c:v>
                </c:pt>
                <c:pt idx="229">
                  <c:v>24.58</c:v>
                </c:pt>
                <c:pt idx="230">
                  <c:v>24.6</c:v>
                </c:pt>
                <c:pt idx="231">
                  <c:v>24.62</c:v>
                </c:pt>
                <c:pt idx="232">
                  <c:v>24.64</c:v>
                </c:pt>
                <c:pt idx="233">
                  <c:v>24.66</c:v>
                </c:pt>
                <c:pt idx="234">
                  <c:v>24.68</c:v>
                </c:pt>
                <c:pt idx="235">
                  <c:v>24.7</c:v>
                </c:pt>
                <c:pt idx="236">
                  <c:v>24.72</c:v>
                </c:pt>
                <c:pt idx="237">
                  <c:v>24.74</c:v>
                </c:pt>
                <c:pt idx="238">
                  <c:v>24.76</c:v>
                </c:pt>
                <c:pt idx="239">
                  <c:v>24.78</c:v>
                </c:pt>
                <c:pt idx="240">
                  <c:v>24.8</c:v>
                </c:pt>
                <c:pt idx="241">
                  <c:v>24.82</c:v>
                </c:pt>
                <c:pt idx="242">
                  <c:v>24.84</c:v>
                </c:pt>
                <c:pt idx="243">
                  <c:v>24.86</c:v>
                </c:pt>
                <c:pt idx="244">
                  <c:v>24.88</c:v>
                </c:pt>
                <c:pt idx="245">
                  <c:v>24.9</c:v>
                </c:pt>
                <c:pt idx="246">
                  <c:v>24.92</c:v>
                </c:pt>
                <c:pt idx="247">
                  <c:v>24.94</c:v>
                </c:pt>
                <c:pt idx="248">
                  <c:v>24.96</c:v>
                </c:pt>
                <c:pt idx="249">
                  <c:v>24.98</c:v>
                </c:pt>
                <c:pt idx="250">
                  <c:v>25</c:v>
                </c:pt>
                <c:pt idx="251">
                  <c:v>25.02</c:v>
                </c:pt>
                <c:pt idx="252">
                  <c:v>25.04</c:v>
                </c:pt>
                <c:pt idx="253">
                  <c:v>25.06</c:v>
                </c:pt>
                <c:pt idx="254">
                  <c:v>25.08</c:v>
                </c:pt>
                <c:pt idx="255">
                  <c:v>25.1</c:v>
                </c:pt>
                <c:pt idx="256">
                  <c:v>25.12</c:v>
                </c:pt>
                <c:pt idx="257">
                  <c:v>25.14</c:v>
                </c:pt>
                <c:pt idx="258">
                  <c:v>25.16</c:v>
                </c:pt>
                <c:pt idx="259">
                  <c:v>25.18</c:v>
                </c:pt>
                <c:pt idx="260">
                  <c:v>25.2</c:v>
                </c:pt>
                <c:pt idx="261">
                  <c:v>25.22</c:v>
                </c:pt>
                <c:pt idx="262">
                  <c:v>25.24</c:v>
                </c:pt>
                <c:pt idx="263">
                  <c:v>25.26</c:v>
                </c:pt>
                <c:pt idx="264">
                  <c:v>25.28</c:v>
                </c:pt>
                <c:pt idx="265">
                  <c:v>25.3</c:v>
                </c:pt>
                <c:pt idx="266">
                  <c:v>25.32</c:v>
                </c:pt>
                <c:pt idx="267">
                  <c:v>25.34</c:v>
                </c:pt>
                <c:pt idx="268">
                  <c:v>25.36</c:v>
                </c:pt>
                <c:pt idx="269">
                  <c:v>25.38</c:v>
                </c:pt>
                <c:pt idx="270">
                  <c:v>25.4</c:v>
                </c:pt>
                <c:pt idx="271">
                  <c:v>25.42</c:v>
                </c:pt>
                <c:pt idx="272">
                  <c:v>25.44</c:v>
                </c:pt>
                <c:pt idx="273">
                  <c:v>25.46</c:v>
                </c:pt>
                <c:pt idx="274">
                  <c:v>25.48</c:v>
                </c:pt>
                <c:pt idx="275">
                  <c:v>25.5</c:v>
                </c:pt>
                <c:pt idx="276">
                  <c:v>25.52</c:v>
                </c:pt>
                <c:pt idx="277">
                  <c:v>25.54</c:v>
                </c:pt>
                <c:pt idx="278">
                  <c:v>25.56</c:v>
                </c:pt>
                <c:pt idx="279">
                  <c:v>25.58</c:v>
                </c:pt>
                <c:pt idx="280">
                  <c:v>25.6</c:v>
                </c:pt>
                <c:pt idx="281">
                  <c:v>25.62</c:v>
                </c:pt>
                <c:pt idx="282">
                  <c:v>25.64</c:v>
                </c:pt>
                <c:pt idx="283">
                  <c:v>25.66</c:v>
                </c:pt>
                <c:pt idx="284">
                  <c:v>25.68</c:v>
                </c:pt>
                <c:pt idx="285">
                  <c:v>25.7</c:v>
                </c:pt>
                <c:pt idx="286">
                  <c:v>25.72</c:v>
                </c:pt>
                <c:pt idx="287">
                  <c:v>25.74</c:v>
                </c:pt>
                <c:pt idx="288">
                  <c:v>25.76</c:v>
                </c:pt>
                <c:pt idx="289">
                  <c:v>25.78</c:v>
                </c:pt>
                <c:pt idx="290">
                  <c:v>25.8</c:v>
                </c:pt>
                <c:pt idx="291">
                  <c:v>25.82</c:v>
                </c:pt>
                <c:pt idx="292">
                  <c:v>25.84</c:v>
                </c:pt>
                <c:pt idx="293">
                  <c:v>25.86</c:v>
                </c:pt>
                <c:pt idx="294">
                  <c:v>25.88</c:v>
                </c:pt>
                <c:pt idx="295">
                  <c:v>25.9</c:v>
                </c:pt>
                <c:pt idx="296">
                  <c:v>25.92</c:v>
                </c:pt>
                <c:pt idx="297">
                  <c:v>25.94</c:v>
                </c:pt>
                <c:pt idx="298">
                  <c:v>25.96</c:v>
                </c:pt>
                <c:pt idx="299">
                  <c:v>25.98</c:v>
                </c:pt>
                <c:pt idx="300">
                  <c:v>26</c:v>
                </c:pt>
                <c:pt idx="301">
                  <c:v>26.02</c:v>
                </c:pt>
                <c:pt idx="302">
                  <c:v>26.04</c:v>
                </c:pt>
                <c:pt idx="303">
                  <c:v>26.06</c:v>
                </c:pt>
                <c:pt idx="304">
                  <c:v>26.08</c:v>
                </c:pt>
                <c:pt idx="305">
                  <c:v>26.1</c:v>
                </c:pt>
                <c:pt idx="306">
                  <c:v>26.12</c:v>
                </c:pt>
                <c:pt idx="307">
                  <c:v>26.14</c:v>
                </c:pt>
                <c:pt idx="308">
                  <c:v>26.16</c:v>
                </c:pt>
                <c:pt idx="309">
                  <c:v>26.18</c:v>
                </c:pt>
                <c:pt idx="310">
                  <c:v>26.2</c:v>
                </c:pt>
                <c:pt idx="311">
                  <c:v>26.22</c:v>
                </c:pt>
                <c:pt idx="312">
                  <c:v>26.24</c:v>
                </c:pt>
                <c:pt idx="313">
                  <c:v>26.26</c:v>
                </c:pt>
                <c:pt idx="314">
                  <c:v>26.28</c:v>
                </c:pt>
                <c:pt idx="315">
                  <c:v>26.3</c:v>
                </c:pt>
                <c:pt idx="316">
                  <c:v>26.32</c:v>
                </c:pt>
                <c:pt idx="317">
                  <c:v>26.34</c:v>
                </c:pt>
                <c:pt idx="318">
                  <c:v>26.36</c:v>
                </c:pt>
                <c:pt idx="319">
                  <c:v>26.38</c:v>
                </c:pt>
                <c:pt idx="320">
                  <c:v>26.4</c:v>
                </c:pt>
                <c:pt idx="321">
                  <c:v>26.42</c:v>
                </c:pt>
                <c:pt idx="322">
                  <c:v>26.44</c:v>
                </c:pt>
                <c:pt idx="323">
                  <c:v>26.46</c:v>
                </c:pt>
                <c:pt idx="324">
                  <c:v>26.48</c:v>
                </c:pt>
                <c:pt idx="325">
                  <c:v>26.5</c:v>
                </c:pt>
                <c:pt idx="326">
                  <c:v>26.52</c:v>
                </c:pt>
                <c:pt idx="327">
                  <c:v>26.54</c:v>
                </c:pt>
                <c:pt idx="328">
                  <c:v>26.56</c:v>
                </c:pt>
                <c:pt idx="329">
                  <c:v>26.58</c:v>
                </c:pt>
                <c:pt idx="330">
                  <c:v>26.6</c:v>
                </c:pt>
                <c:pt idx="331">
                  <c:v>26.62</c:v>
                </c:pt>
                <c:pt idx="332">
                  <c:v>26.64</c:v>
                </c:pt>
                <c:pt idx="333">
                  <c:v>26.66</c:v>
                </c:pt>
                <c:pt idx="334">
                  <c:v>26.68</c:v>
                </c:pt>
                <c:pt idx="335">
                  <c:v>26.7</c:v>
                </c:pt>
                <c:pt idx="336">
                  <c:v>26.72</c:v>
                </c:pt>
                <c:pt idx="337">
                  <c:v>26.74</c:v>
                </c:pt>
                <c:pt idx="338">
                  <c:v>26.76</c:v>
                </c:pt>
                <c:pt idx="339">
                  <c:v>26.78</c:v>
                </c:pt>
                <c:pt idx="340">
                  <c:v>26.8</c:v>
                </c:pt>
                <c:pt idx="341">
                  <c:v>26.82</c:v>
                </c:pt>
                <c:pt idx="342">
                  <c:v>26.84</c:v>
                </c:pt>
                <c:pt idx="343">
                  <c:v>26.86</c:v>
                </c:pt>
                <c:pt idx="344">
                  <c:v>26.88</c:v>
                </c:pt>
                <c:pt idx="345">
                  <c:v>26.9</c:v>
                </c:pt>
                <c:pt idx="346">
                  <c:v>26.92</c:v>
                </c:pt>
                <c:pt idx="347">
                  <c:v>26.94</c:v>
                </c:pt>
                <c:pt idx="348">
                  <c:v>26.96</c:v>
                </c:pt>
                <c:pt idx="349">
                  <c:v>26.98</c:v>
                </c:pt>
                <c:pt idx="350">
                  <c:v>27</c:v>
                </c:pt>
                <c:pt idx="351">
                  <c:v>27.02</c:v>
                </c:pt>
                <c:pt idx="352">
                  <c:v>27.04</c:v>
                </c:pt>
                <c:pt idx="353">
                  <c:v>27.06</c:v>
                </c:pt>
                <c:pt idx="354">
                  <c:v>27.08</c:v>
                </c:pt>
                <c:pt idx="355">
                  <c:v>27.1</c:v>
                </c:pt>
                <c:pt idx="356">
                  <c:v>27.12</c:v>
                </c:pt>
                <c:pt idx="357">
                  <c:v>27.14</c:v>
                </c:pt>
                <c:pt idx="358">
                  <c:v>27.16</c:v>
                </c:pt>
                <c:pt idx="359">
                  <c:v>27.18</c:v>
                </c:pt>
                <c:pt idx="360">
                  <c:v>27.2</c:v>
                </c:pt>
                <c:pt idx="361">
                  <c:v>27.22</c:v>
                </c:pt>
                <c:pt idx="362">
                  <c:v>27.24</c:v>
                </c:pt>
                <c:pt idx="363">
                  <c:v>27.26</c:v>
                </c:pt>
                <c:pt idx="364">
                  <c:v>27.28</c:v>
                </c:pt>
                <c:pt idx="365">
                  <c:v>27.3</c:v>
                </c:pt>
                <c:pt idx="366">
                  <c:v>27.32</c:v>
                </c:pt>
                <c:pt idx="367">
                  <c:v>27.34</c:v>
                </c:pt>
                <c:pt idx="368">
                  <c:v>27.36</c:v>
                </c:pt>
                <c:pt idx="369">
                  <c:v>27.38</c:v>
                </c:pt>
                <c:pt idx="370">
                  <c:v>27.4</c:v>
                </c:pt>
                <c:pt idx="371">
                  <c:v>27.42</c:v>
                </c:pt>
                <c:pt idx="372">
                  <c:v>27.44</c:v>
                </c:pt>
                <c:pt idx="373">
                  <c:v>27.46</c:v>
                </c:pt>
                <c:pt idx="374">
                  <c:v>27.48</c:v>
                </c:pt>
                <c:pt idx="375">
                  <c:v>27.5</c:v>
                </c:pt>
                <c:pt idx="376">
                  <c:v>27.52</c:v>
                </c:pt>
                <c:pt idx="377">
                  <c:v>27.54</c:v>
                </c:pt>
                <c:pt idx="378">
                  <c:v>27.56</c:v>
                </c:pt>
                <c:pt idx="379">
                  <c:v>27.58</c:v>
                </c:pt>
                <c:pt idx="380">
                  <c:v>27.6</c:v>
                </c:pt>
                <c:pt idx="381">
                  <c:v>27.62</c:v>
                </c:pt>
                <c:pt idx="382">
                  <c:v>27.64</c:v>
                </c:pt>
                <c:pt idx="383">
                  <c:v>27.66</c:v>
                </c:pt>
                <c:pt idx="384">
                  <c:v>27.68</c:v>
                </c:pt>
                <c:pt idx="385">
                  <c:v>27.7</c:v>
                </c:pt>
                <c:pt idx="386">
                  <c:v>27.72</c:v>
                </c:pt>
                <c:pt idx="387">
                  <c:v>27.74</c:v>
                </c:pt>
                <c:pt idx="388">
                  <c:v>27.76</c:v>
                </c:pt>
                <c:pt idx="389">
                  <c:v>27.78</c:v>
                </c:pt>
                <c:pt idx="390">
                  <c:v>27.8</c:v>
                </c:pt>
                <c:pt idx="391">
                  <c:v>27.82</c:v>
                </c:pt>
                <c:pt idx="392">
                  <c:v>27.84</c:v>
                </c:pt>
                <c:pt idx="393">
                  <c:v>27.86</c:v>
                </c:pt>
                <c:pt idx="394">
                  <c:v>27.88</c:v>
                </c:pt>
                <c:pt idx="395">
                  <c:v>27.9</c:v>
                </c:pt>
                <c:pt idx="396">
                  <c:v>27.92</c:v>
                </c:pt>
                <c:pt idx="397">
                  <c:v>27.94</c:v>
                </c:pt>
                <c:pt idx="398">
                  <c:v>27.96</c:v>
                </c:pt>
                <c:pt idx="399">
                  <c:v>27.98</c:v>
                </c:pt>
                <c:pt idx="400">
                  <c:v>28</c:v>
                </c:pt>
                <c:pt idx="401">
                  <c:v>28.02</c:v>
                </c:pt>
                <c:pt idx="402">
                  <c:v>28.04</c:v>
                </c:pt>
                <c:pt idx="403">
                  <c:v>28.06</c:v>
                </c:pt>
                <c:pt idx="404">
                  <c:v>28.08</c:v>
                </c:pt>
                <c:pt idx="405">
                  <c:v>28.1</c:v>
                </c:pt>
                <c:pt idx="406">
                  <c:v>28.12</c:v>
                </c:pt>
                <c:pt idx="407">
                  <c:v>28.14</c:v>
                </c:pt>
                <c:pt idx="408">
                  <c:v>28.16</c:v>
                </c:pt>
                <c:pt idx="409">
                  <c:v>28.18</c:v>
                </c:pt>
                <c:pt idx="410">
                  <c:v>28.2</c:v>
                </c:pt>
                <c:pt idx="411">
                  <c:v>28.22</c:v>
                </c:pt>
                <c:pt idx="412">
                  <c:v>28.24</c:v>
                </c:pt>
                <c:pt idx="413">
                  <c:v>28.26</c:v>
                </c:pt>
                <c:pt idx="414">
                  <c:v>28.28</c:v>
                </c:pt>
                <c:pt idx="415">
                  <c:v>28.3</c:v>
                </c:pt>
                <c:pt idx="416">
                  <c:v>28.32</c:v>
                </c:pt>
                <c:pt idx="417">
                  <c:v>28.34</c:v>
                </c:pt>
                <c:pt idx="418">
                  <c:v>28.36</c:v>
                </c:pt>
                <c:pt idx="419">
                  <c:v>28.38</c:v>
                </c:pt>
                <c:pt idx="420">
                  <c:v>28.4</c:v>
                </c:pt>
                <c:pt idx="421">
                  <c:v>28.42</c:v>
                </c:pt>
                <c:pt idx="422">
                  <c:v>28.44</c:v>
                </c:pt>
                <c:pt idx="423">
                  <c:v>28.46</c:v>
                </c:pt>
                <c:pt idx="424">
                  <c:v>28.48</c:v>
                </c:pt>
                <c:pt idx="425">
                  <c:v>28.5</c:v>
                </c:pt>
                <c:pt idx="426">
                  <c:v>28.52</c:v>
                </c:pt>
                <c:pt idx="427">
                  <c:v>28.54</c:v>
                </c:pt>
                <c:pt idx="428">
                  <c:v>28.56</c:v>
                </c:pt>
                <c:pt idx="429">
                  <c:v>28.58</c:v>
                </c:pt>
                <c:pt idx="430">
                  <c:v>28.6</c:v>
                </c:pt>
                <c:pt idx="431">
                  <c:v>28.62</c:v>
                </c:pt>
                <c:pt idx="432">
                  <c:v>28.64</c:v>
                </c:pt>
                <c:pt idx="433">
                  <c:v>28.66</c:v>
                </c:pt>
                <c:pt idx="434">
                  <c:v>28.68</c:v>
                </c:pt>
                <c:pt idx="435">
                  <c:v>28.7</c:v>
                </c:pt>
                <c:pt idx="436">
                  <c:v>28.72</c:v>
                </c:pt>
                <c:pt idx="437">
                  <c:v>28.74</c:v>
                </c:pt>
                <c:pt idx="438">
                  <c:v>28.76</c:v>
                </c:pt>
                <c:pt idx="439">
                  <c:v>28.78</c:v>
                </c:pt>
                <c:pt idx="440">
                  <c:v>28.8</c:v>
                </c:pt>
                <c:pt idx="441">
                  <c:v>28.82</c:v>
                </c:pt>
                <c:pt idx="442">
                  <c:v>28.84</c:v>
                </c:pt>
                <c:pt idx="443">
                  <c:v>28.86</c:v>
                </c:pt>
                <c:pt idx="444">
                  <c:v>28.88</c:v>
                </c:pt>
                <c:pt idx="445">
                  <c:v>28.9</c:v>
                </c:pt>
                <c:pt idx="446">
                  <c:v>28.92</c:v>
                </c:pt>
                <c:pt idx="447">
                  <c:v>28.94</c:v>
                </c:pt>
                <c:pt idx="448">
                  <c:v>28.96</c:v>
                </c:pt>
                <c:pt idx="449">
                  <c:v>28.98</c:v>
                </c:pt>
                <c:pt idx="450">
                  <c:v>29</c:v>
                </c:pt>
                <c:pt idx="451">
                  <c:v>29.02</c:v>
                </c:pt>
                <c:pt idx="452">
                  <c:v>29.04</c:v>
                </c:pt>
                <c:pt idx="453">
                  <c:v>29.06</c:v>
                </c:pt>
                <c:pt idx="454">
                  <c:v>29.08</c:v>
                </c:pt>
                <c:pt idx="455">
                  <c:v>29.1</c:v>
                </c:pt>
                <c:pt idx="456">
                  <c:v>29.12</c:v>
                </c:pt>
                <c:pt idx="457">
                  <c:v>29.14</c:v>
                </c:pt>
                <c:pt idx="458">
                  <c:v>29.16</c:v>
                </c:pt>
                <c:pt idx="459">
                  <c:v>29.18</c:v>
                </c:pt>
                <c:pt idx="460">
                  <c:v>29.2</c:v>
                </c:pt>
                <c:pt idx="461">
                  <c:v>29.22</c:v>
                </c:pt>
                <c:pt idx="462">
                  <c:v>29.24</c:v>
                </c:pt>
                <c:pt idx="463">
                  <c:v>29.26</c:v>
                </c:pt>
                <c:pt idx="464">
                  <c:v>29.28</c:v>
                </c:pt>
                <c:pt idx="465">
                  <c:v>29.3</c:v>
                </c:pt>
                <c:pt idx="466">
                  <c:v>29.32</c:v>
                </c:pt>
                <c:pt idx="467">
                  <c:v>29.34</c:v>
                </c:pt>
                <c:pt idx="468">
                  <c:v>29.36</c:v>
                </c:pt>
                <c:pt idx="469">
                  <c:v>29.38</c:v>
                </c:pt>
                <c:pt idx="470">
                  <c:v>29.4</c:v>
                </c:pt>
                <c:pt idx="471">
                  <c:v>29.42</c:v>
                </c:pt>
                <c:pt idx="472">
                  <c:v>29.44</c:v>
                </c:pt>
                <c:pt idx="473">
                  <c:v>29.46</c:v>
                </c:pt>
                <c:pt idx="474">
                  <c:v>29.48</c:v>
                </c:pt>
                <c:pt idx="475">
                  <c:v>29.5</c:v>
                </c:pt>
                <c:pt idx="476">
                  <c:v>29.52</c:v>
                </c:pt>
                <c:pt idx="477">
                  <c:v>29.54</c:v>
                </c:pt>
                <c:pt idx="478">
                  <c:v>29.56</c:v>
                </c:pt>
                <c:pt idx="479">
                  <c:v>29.58</c:v>
                </c:pt>
                <c:pt idx="480">
                  <c:v>29.6</c:v>
                </c:pt>
                <c:pt idx="481">
                  <c:v>29.62</c:v>
                </c:pt>
                <c:pt idx="482">
                  <c:v>29.64</c:v>
                </c:pt>
                <c:pt idx="483">
                  <c:v>29.66</c:v>
                </c:pt>
                <c:pt idx="484">
                  <c:v>29.68</c:v>
                </c:pt>
                <c:pt idx="485">
                  <c:v>29.7</c:v>
                </c:pt>
                <c:pt idx="486">
                  <c:v>29.72</c:v>
                </c:pt>
                <c:pt idx="487">
                  <c:v>29.74</c:v>
                </c:pt>
                <c:pt idx="488">
                  <c:v>29.76</c:v>
                </c:pt>
                <c:pt idx="489">
                  <c:v>29.78</c:v>
                </c:pt>
                <c:pt idx="490">
                  <c:v>29.8</c:v>
                </c:pt>
                <c:pt idx="491">
                  <c:v>29.82</c:v>
                </c:pt>
                <c:pt idx="492">
                  <c:v>29.84</c:v>
                </c:pt>
                <c:pt idx="493">
                  <c:v>29.86</c:v>
                </c:pt>
                <c:pt idx="494">
                  <c:v>29.88</c:v>
                </c:pt>
                <c:pt idx="495">
                  <c:v>29.9</c:v>
                </c:pt>
                <c:pt idx="496">
                  <c:v>29.92</c:v>
                </c:pt>
                <c:pt idx="497">
                  <c:v>29.94</c:v>
                </c:pt>
                <c:pt idx="498">
                  <c:v>29.96</c:v>
                </c:pt>
                <c:pt idx="499">
                  <c:v>29.98</c:v>
                </c:pt>
                <c:pt idx="500">
                  <c:v>30</c:v>
                </c:pt>
                <c:pt idx="501">
                  <c:v>30.02</c:v>
                </c:pt>
                <c:pt idx="502">
                  <c:v>30.04</c:v>
                </c:pt>
                <c:pt idx="503">
                  <c:v>30.06</c:v>
                </c:pt>
                <c:pt idx="504">
                  <c:v>30.08</c:v>
                </c:pt>
                <c:pt idx="505">
                  <c:v>30.1</c:v>
                </c:pt>
                <c:pt idx="506">
                  <c:v>30.12</c:v>
                </c:pt>
                <c:pt idx="507">
                  <c:v>30.14</c:v>
                </c:pt>
                <c:pt idx="508">
                  <c:v>30.16</c:v>
                </c:pt>
                <c:pt idx="509">
                  <c:v>30.18</c:v>
                </c:pt>
                <c:pt idx="510">
                  <c:v>30.2</c:v>
                </c:pt>
                <c:pt idx="511">
                  <c:v>30.22</c:v>
                </c:pt>
                <c:pt idx="512">
                  <c:v>30.24</c:v>
                </c:pt>
                <c:pt idx="513">
                  <c:v>30.26</c:v>
                </c:pt>
                <c:pt idx="514">
                  <c:v>30.28</c:v>
                </c:pt>
                <c:pt idx="515">
                  <c:v>30.3</c:v>
                </c:pt>
                <c:pt idx="516">
                  <c:v>30.32</c:v>
                </c:pt>
                <c:pt idx="517">
                  <c:v>30.34</c:v>
                </c:pt>
                <c:pt idx="518">
                  <c:v>30.36</c:v>
                </c:pt>
                <c:pt idx="519">
                  <c:v>30.38</c:v>
                </c:pt>
                <c:pt idx="520">
                  <c:v>30.4</c:v>
                </c:pt>
                <c:pt idx="521">
                  <c:v>30.42</c:v>
                </c:pt>
                <c:pt idx="522">
                  <c:v>30.44</c:v>
                </c:pt>
                <c:pt idx="523">
                  <c:v>30.46</c:v>
                </c:pt>
                <c:pt idx="524">
                  <c:v>30.48</c:v>
                </c:pt>
                <c:pt idx="525">
                  <c:v>30.5</c:v>
                </c:pt>
                <c:pt idx="526">
                  <c:v>30.52</c:v>
                </c:pt>
                <c:pt idx="527">
                  <c:v>30.54</c:v>
                </c:pt>
                <c:pt idx="528">
                  <c:v>30.56</c:v>
                </c:pt>
                <c:pt idx="529">
                  <c:v>30.58</c:v>
                </c:pt>
                <c:pt idx="530">
                  <c:v>30.6</c:v>
                </c:pt>
                <c:pt idx="531">
                  <c:v>30.62</c:v>
                </c:pt>
                <c:pt idx="532">
                  <c:v>30.64</c:v>
                </c:pt>
                <c:pt idx="533">
                  <c:v>30.66</c:v>
                </c:pt>
                <c:pt idx="534">
                  <c:v>30.68</c:v>
                </c:pt>
                <c:pt idx="535">
                  <c:v>30.7</c:v>
                </c:pt>
                <c:pt idx="536">
                  <c:v>30.72</c:v>
                </c:pt>
                <c:pt idx="537">
                  <c:v>30.74</c:v>
                </c:pt>
                <c:pt idx="538">
                  <c:v>30.76</c:v>
                </c:pt>
                <c:pt idx="539">
                  <c:v>30.78</c:v>
                </c:pt>
                <c:pt idx="540">
                  <c:v>30.8</c:v>
                </c:pt>
                <c:pt idx="541">
                  <c:v>30.82</c:v>
                </c:pt>
                <c:pt idx="542">
                  <c:v>30.84</c:v>
                </c:pt>
                <c:pt idx="543">
                  <c:v>30.86</c:v>
                </c:pt>
                <c:pt idx="544">
                  <c:v>30.88</c:v>
                </c:pt>
                <c:pt idx="545">
                  <c:v>30.9</c:v>
                </c:pt>
                <c:pt idx="546">
                  <c:v>30.92</c:v>
                </c:pt>
                <c:pt idx="547">
                  <c:v>30.94</c:v>
                </c:pt>
                <c:pt idx="548">
                  <c:v>30.96</c:v>
                </c:pt>
                <c:pt idx="549">
                  <c:v>30.98</c:v>
                </c:pt>
                <c:pt idx="550">
                  <c:v>31</c:v>
                </c:pt>
                <c:pt idx="551">
                  <c:v>31.02</c:v>
                </c:pt>
                <c:pt idx="552">
                  <c:v>31.04</c:v>
                </c:pt>
                <c:pt idx="553">
                  <c:v>31.06</c:v>
                </c:pt>
                <c:pt idx="554">
                  <c:v>31.08</c:v>
                </c:pt>
                <c:pt idx="555">
                  <c:v>31.1</c:v>
                </c:pt>
                <c:pt idx="556">
                  <c:v>31.12</c:v>
                </c:pt>
                <c:pt idx="557">
                  <c:v>31.14</c:v>
                </c:pt>
                <c:pt idx="558">
                  <c:v>31.16</c:v>
                </c:pt>
                <c:pt idx="559">
                  <c:v>31.18</c:v>
                </c:pt>
                <c:pt idx="560">
                  <c:v>31.2</c:v>
                </c:pt>
                <c:pt idx="561">
                  <c:v>31.22</c:v>
                </c:pt>
                <c:pt idx="562">
                  <c:v>31.24</c:v>
                </c:pt>
                <c:pt idx="563">
                  <c:v>31.26</c:v>
                </c:pt>
                <c:pt idx="564">
                  <c:v>31.28</c:v>
                </c:pt>
                <c:pt idx="565">
                  <c:v>31.3</c:v>
                </c:pt>
                <c:pt idx="566">
                  <c:v>31.32</c:v>
                </c:pt>
                <c:pt idx="567">
                  <c:v>31.34</c:v>
                </c:pt>
                <c:pt idx="568">
                  <c:v>31.36</c:v>
                </c:pt>
                <c:pt idx="569">
                  <c:v>31.38</c:v>
                </c:pt>
                <c:pt idx="570">
                  <c:v>31.4</c:v>
                </c:pt>
                <c:pt idx="571">
                  <c:v>31.42</c:v>
                </c:pt>
                <c:pt idx="572">
                  <c:v>31.44</c:v>
                </c:pt>
                <c:pt idx="573">
                  <c:v>31.46</c:v>
                </c:pt>
                <c:pt idx="574">
                  <c:v>31.48</c:v>
                </c:pt>
                <c:pt idx="575">
                  <c:v>31.5</c:v>
                </c:pt>
                <c:pt idx="576">
                  <c:v>31.52</c:v>
                </c:pt>
                <c:pt idx="577">
                  <c:v>31.54</c:v>
                </c:pt>
                <c:pt idx="578">
                  <c:v>31.56</c:v>
                </c:pt>
                <c:pt idx="579">
                  <c:v>31.58</c:v>
                </c:pt>
                <c:pt idx="580">
                  <c:v>31.6</c:v>
                </c:pt>
                <c:pt idx="581">
                  <c:v>31.62</c:v>
                </c:pt>
                <c:pt idx="582">
                  <c:v>31.64</c:v>
                </c:pt>
                <c:pt idx="583">
                  <c:v>31.66</c:v>
                </c:pt>
                <c:pt idx="584">
                  <c:v>31.68</c:v>
                </c:pt>
                <c:pt idx="585">
                  <c:v>31.7</c:v>
                </c:pt>
                <c:pt idx="586">
                  <c:v>31.72</c:v>
                </c:pt>
                <c:pt idx="587">
                  <c:v>31.74</c:v>
                </c:pt>
                <c:pt idx="588">
                  <c:v>31.76</c:v>
                </c:pt>
                <c:pt idx="589">
                  <c:v>31.78</c:v>
                </c:pt>
                <c:pt idx="590">
                  <c:v>31.8</c:v>
                </c:pt>
                <c:pt idx="591">
                  <c:v>31.82</c:v>
                </c:pt>
                <c:pt idx="592">
                  <c:v>31.84</c:v>
                </c:pt>
                <c:pt idx="593">
                  <c:v>31.86</c:v>
                </c:pt>
                <c:pt idx="594">
                  <c:v>31.88</c:v>
                </c:pt>
                <c:pt idx="595">
                  <c:v>31.9</c:v>
                </c:pt>
                <c:pt idx="596">
                  <c:v>31.92</c:v>
                </c:pt>
                <c:pt idx="597">
                  <c:v>31.94</c:v>
                </c:pt>
                <c:pt idx="598">
                  <c:v>31.96</c:v>
                </c:pt>
                <c:pt idx="599">
                  <c:v>31.98</c:v>
                </c:pt>
                <c:pt idx="600">
                  <c:v>32</c:v>
                </c:pt>
                <c:pt idx="601">
                  <c:v>32.020000000000003</c:v>
                </c:pt>
                <c:pt idx="602">
                  <c:v>32.04</c:v>
                </c:pt>
                <c:pt idx="603">
                  <c:v>32.06</c:v>
                </c:pt>
                <c:pt idx="604">
                  <c:v>32.08</c:v>
                </c:pt>
                <c:pt idx="605">
                  <c:v>32.1</c:v>
                </c:pt>
                <c:pt idx="606">
                  <c:v>32.119999999999997</c:v>
                </c:pt>
                <c:pt idx="607">
                  <c:v>32.14</c:v>
                </c:pt>
                <c:pt idx="608">
                  <c:v>32.159999999999997</c:v>
                </c:pt>
                <c:pt idx="609">
                  <c:v>32.18</c:v>
                </c:pt>
                <c:pt idx="610">
                  <c:v>32.200000000000003</c:v>
                </c:pt>
                <c:pt idx="611">
                  <c:v>32.22</c:v>
                </c:pt>
                <c:pt idx="612">
                  <c:v>32.24</c:v>
                </c:pt>
                <c:pt idx="613">
                  <c:v>32.26</c:v>
                </c:pt>
                <c:pt idx="614">
                  <c:v>32.28</c:v>
                </c:pt>
                <c:pt idx="615">
                  <c:v>32.299999999999997</c:v>
                </c:pt>
                <c:pt idx="616">
                  <c:v>32.32</c:v>
                </c:pt>
                <c:pt idx="617">
                  <c:v>32.340000000000003</c:v>
                </c:pt>
                <c:pt idx="618">
                  <c:v>32.36</c:v>
                </c:pt>
                <c:pt idx="619">
                  <c:v>32.380000000000003</c:v>
                </c:pt>
                <c:pt idx="620">
                  <c:v>32.4</c:v>
                </c:pt>
                <c:pt idx="621">
                  <c:v>32.42</c:v>
                </c:pt>
                <c:pt idx="622">
                  <c:v>32.44</c:v>
                </c:pt>
                <c:pt idx="623">
                  <c:v>32.46</c:v>
                </c:pt>
                <c:pt idx="624">
                  <c:v>32.479999999999997</c:v>
                </c:pt>
                <c:pt idx="625">
                  <c:v>32.5</c:v>
                </c:pt>
                <c:pt idx="626">
                  <c:v>32.520000000000003</c:v>
                </c:pt>
                <c:pt idx="627">
                  <c:v>32.54</c:v>
                </c:pt>
                <c:pt idx="628">
                  <c:v>32.56</c:v>
                </c:pt>
                <c:pt idx="629">
                  <c:v>32.58</c:v>
                </c:pt>
                <c:pt idx="630">
                  <c:v>32.6</c:v>
                </c:pt>
                <c:pt idx="631">
                  <c:v>32.619999999999997</c:v>
                </c:pt>
                <c:pt idx="632">
                  <c:v>32.64</c:v>
                </c:pt>
                <c:pt idx="633">
                  <c:v>32.659999999999997</c:v>
                </c:pt>
                <c:pt idx="634">
                  <c:v>32.68</c:v>
                </c:pt>
                <c:pt idx="635">
                  <c:v>32.700000000000003</c:v>
                </c:pt>
                <c:pt idx="636">
                  <c:v>32.72</c:v>
                </c:pt>
                <c:pt idx="637">
                  <c:v>32.74</c:v>
                </c:pt>
                <c:pt idx="638">
                  <c:v>32.76</c:v>
                </c:pt>
                <c:pt idx="639">
                  <c:v>32.78</c:v>
                </c:pt>
                <c:pt idx="640">
                  <c:v>32.799999999999997</c:v>
                </c:pt>
                <c:pt idx="641">
                  <c:v>32.82</c:v>
                </c:pt>
                <c:pt idx="642">
                  <c:v>32.840000000000003</c:v>
                </c:pt>
                <c:pt idx="643">
                  <c:v>32.86</c:v>
                </c:pt>
                <c:pt idx="644">
                  <c:v>32.880000000000003</c:v>
                </c:pt>
                <c:pt idx="645">
                  <c:v>32.9</c:v>
                </c:pt>
                <c:pt idx="646">
                  <c:v>32.92</c:v>
                </c:pt>
                <c:pt idx="647">
                  <c:v>32.94</c:v>
                </c:pt>
                <c:pt idx="648">
                  <c:v>32.96</c:v>
                </c:pt>
                <c:pt idx="649">
                  <c:v>32.979999999999997</c:v>
                </c:pt>
                <c:pt idx="650">
                  <c:v>33</c:v>
                </c:pt>
                <c:pt idx="651">
                  <c:v>33.020000000000003</c:v>
                </c:pt>
                <c:pt idx="652">
                  <c:v>33.04</c:v>
                </c:pt>
                <c:pt idx="653">
                  <c:v>33.06</c:v>
                </c:pt>
                <c:pt idx="654">
                  <c:v>33.08</c:v>
                </c:pt>
                <c:pt idx="655">
                  <c:v>33.1</c:v>
                </c:pt>
                <c:pt idx="656">
                  <c:v>33.119999999999997</c:v>
                </c:pt>
                <c:pt idx="657">
                  <c:v>33.14</c:v>
                </c:pt>
                <c:pt idx="658">
                  <c:v>33.159999999999997</c:v>
                </c:pt>
                <c:pt idx="659">
                  <c:v>33.18</c:v>
                </c:pt>
                <c:pt idx="660">
                  <c:v>33.200000000000003</c:v>
                </c:pt>
                <c:pt idx="661">
                  <c:v>33.22</c:v>
                </c:pt>
                <c:pt idx="662">
                  <c:v>33.24</c:v>
                </c:pt>
                <c:pt idx="663">
                  <c:v>33.26</c:v>
                </c:pt>
                <c:pt idx="664">
                  <c:v>33.28</c:v>
                </c:pt>
                <c:pt idx="665">
                  <c:v>33.299999999999997</c:v>
                </c:pt>
                <c:pt idx="666">
                  <c:v>33.32</c:v>
                </c:pt>
                <c:pt idx="667">
                  <c:v>33.340000000000003</c:v>
                </c:pt>
                <c:pt idx="668">
                  <c:v>33.36</c:v>
                </c:pt>
                <c:pt idx="669">
                  <c:v>33.380000000000003</c:v>
                </c:pt>
                <c:pt idx="670">
                  <c:v>33.4</c:v>
                </c:pt>
                <c:pt idx="671">
                  <c:v>33.42</c:v>
                </c:pt>
                <c:pt idx="672">
                  <c:v>33.44</c:v>
                </c:pt>
                <c:pt idx="673">
                  <c:v>33.46</c:v>
                </c:pt>
                <c:pt idx="674">
                  <c:v>33.479999999999997</c:v>
                </c:pt>
                <c:pt idx="675">
                  <c:v>33.5</c:v>
                </c:pt>
                <c:pt idx="676">
                  <c:v>33.520000000000003</c:v>
                </c:pt>
                <c:pt idx="677">
                  <c:v>33.54</c:v>
                </c:pt>
                <c:pt idx="678">
                  <c:v>33.56</c:v>
                </c:pt>
                <c:pt idx="679">
                  <c:v>33.58</c:v>
                </c:pt>
                <c:pt idx="680">
                  <c:v>33.6</c:v>
                </c:pt>
                <c:pt idx="681">
                  <c:v>33.619999999999997</c:v>
                </c:pt>
                <c:pt idx="682">
                  <c:v>33.64</c:v>
                </c:pt>
                <c:pt idx="683">
                  <c:v>33.659999999999997</c:v>
                </c:pt>
                <c:pt idx="684">
                  <c:v>33.68</c:v>
                </c:pt>
                <c:pt idx="685">
                  <c:v>33.700000000000003</c:v>
                </c:pt>
                <c:pt idx="686">
                  <c:v>33.72</c:v>
                </c:pt>
                <c:pt idx="687">
                  <c:v>33.74</c:v>
                </c:pt>
                <c:pt idx="688">
                  <c:v>33.76</c:v>
                </c:pt>
                <c:pt idx="689">
                  <c:v>33.78</c:v>
                </c:pt>
                <c:pt idx="690">
                  <c:v>33.799999999999997</c:v>
                </c:pt>
                <c:pt idx="691">
                  <c:v>33.82</c:v>
                </c:pt>
                <c:pt idx="692">
                  <c:v>33.840000000000003</c:v>
                </c:pt>
                <c:pt idx="693">
                  <c:v>33.86</c:v>
                </c:pt>
                <c:pt idx="694">
                  <c:v>33.880000000000003</c:v>
                </c:pt>
                <c:pt idx="695">
                  <c:v>33.9</c:v>
                </c:pt>
                <c:pt idx="696">
                  <c:v>33.92</c:v>
                </c:pt>
                <c:pt idx="697">
                  <c:v>33.94</c:v>
                </c:pt>
                <c:pt idx="698">
                  <c:v>33.96</c:v>
                </c:pt>
                <c:pt idx="699">
                  <c:v>33.979999999999997</c:v>
                </c:pt>
                <c:pt idx="700">
                  <c:v>34</c:v>
                </c:pt>
                <c:pt idx="701">
                  <c:v>34.020000000000003</c:v>
                </c:pt>
                <c:pt idx="702">
                  <c:v>34.04</c:v>
                </c:pt>
                <c:pt idx="703">
                  <c:v>34.06</c:v>
                </c:pt>
                <c:pt idx="704">
                  <c:v>34.08</c:v>
                </c:pt>
                <c:pt idx="705">
                  <c:v>34.1</c:v>
                </c:pt>
                <c:pt idx="706">
                  <c:v>34.119999999999997</c:v>
                </c:pt>
                <c:pt idx="707">
                  <c:v>34.14</c:v>
                </c:pt>
                <c:pt idx="708">
                  <c:v>34.159999999999997</c:v>
                </c:pt>
                <c:pt idx="709">
                  <c:v>34.18</c:v>
                </c:pt>
                <c:pt idx="710">
                  <c:v>34.200000000000003</c:v>
                </c:pt>
                <c:pt idx="711">
                  <c:v>34.22</c:v>
                </c:pt>
                <c:pt idx="712">
                  <c:v>34.24</c:v>
                </c:pt>
                <c:pt idx="713">
                  <c:v>34.26</c:v>
                </c:pt>
                <c:pt idx="714">
                  <c:v>34.28</c:v>
                </c:pt>
                <c:pt idx="715">
                  <c:v>34.299999999999997</c:v>
                </c:pt>
                <c:pt idx="716">
                  <c:v>34.32</c:v>
                </c:pt>
                <c:pt idx="717">
                  <c:v>34.340000000000003</c:v>
                </c:pt>
                <c:pt idx="718">
                  <c:v>34.36</c:v>
                </c:pt>
                <c:pt idx="719">
                  <c:v>34.380000000000003</c:v>
                </c:pt>
                <c:pt idx="720">
                  <c:v>34.4</c:v>
                </c:pt>
                <c:pt idx="721">
                  <c:v>34.42</c:v>
                </c:pt>
                <c:pt idx="722">
                  <c:v>34.44</c:v>
                </c:pt>
                <c:pt idx="723">
                  <c:v>34.46</c:v>
                </c:pt>
                <c:pt idx="724">
                  <c:v>34.479999999999997</c:v>
                </c:pt>
                <c:pt idx="725">
                  <c:v>34.5</c:v>
                </c:pt>
                <c:pt idx="726">
                  <c:v>34.520000000000003</c:v>
                </c:pt>
                <c:pt idx="727">
                  <c:v>34.54</c:v>
                </c:pt>
                <c:pt idx="728">
                  <c:v>34.56</c:v>
                </c:pt>
                <c:pt idx="729">
                  <c:v>34.58</c:v>
                </c:pt>
                <c:pt idx="730">
                  <c:v>34.6</c:v>
                </c:pt>
                <c:pt idx="731">
                  <c:v>34.619999999999997</c:v>
                </c:pt>
                <c:pt idx="732">
                  <c:v>34.64</c:v>
                </c:pt>
                <c:pt idx="733">
                  <c:v>34.659999999999997</c:v>
                </c:pt>
                <c:pt idx="734">
                  <c:v>34.68</c:v>
                </c:pt>
                <c:pt idx="735">
                  <c:v>34.700000000000003</c:v>
                </c:pt>
                <c:pt idx="736">
                  <c:v>34.72</c:v>
                </c:pt>
                <c:pt idx="737">
                  <c:v>34.74</c:v>
                </c:pt>
                <c:pt idx="738">
                  <c:v>34.76</c:v>
                </c:pt>
                <c:pt idx="739">
                  <c:v>34.78</c:v>
                </c:pt>
                <c:pt idx="740">
                  <c:v>34.799999999999997</c:v>
                </c:pt>
                <c:pt idx="741">
                  <c:v>34.82</c:v>
                </c:pt>
                <c:pt idx="742">
                  <c:v>34.840000000000003</c:v>
                </c:pt>
                <c:pt idx="743">
                  <c:v>34.86</c:v>
                </c:pt>
                <c:pt idx="744">
                  <c:v>34.880000000000003</c:v>
                </c:pt>
                <c:pt idx="745">
                  <c:v>34.9</c:v>
                </c:pt>
                <c:pt idx="746">
                  <c:v>34.92</c:v>
                </c:pt>
                <c:pt idx="747">
                  <c:v>34.94</c:v>
                </c:pt>
                <c:pt idx="748">
                  <c:v>34.96</c:v>
                </c:pt>
                <c:pt idx="749">
                  <c:v>34.979999999999997</c:v>
                </c:pt>
                <c:pt idx="750">
                  <c:v>35</c:v>
                </c:pt>
                <c:pt idx="751">
                  <c:v>35.020000000000003</c:v>
                </c:pt>
                <c:pt idx="752">
                  <c:v>35.04</c:v>
                </c:pt>
                <c:pt idx="753">
                  <c:v>35.06</c:v>
                </c:pt>
                <c:pt idx="754">
                  <c:v>35.08</c:v>
                </c:pt>
                <c:pt idx="755">
                  <c:v>35.1</c:v>
                </c:pt>
                <c:pt idx="756">
                  <c:v>35.119999999999997</c:v>
                </c:pt>
                <c:pt idx="757">
                  <c:v>35.14</c:v>
                </c:pt>
                <c:pt idx="758">
                  <c:v>35.159999999999997</c:v>
                </c:pt>
                <c:pt idx="759">
                  <c:v>35.18</c:v>
                </c:pt>
                <c:pt idx="760">
                  <c:v>35.200000000000003</c:v>
                </c:pt>
                <c:pt idx="761">
                  <c:v>35.22</c:v>
                </c:pt>
                <c:pt idx="762">
                  <c:v>35.24</c:v>
                </c:pt>
                <c:pt idx="763">
                  <c:v>35.26</c:v>
                </c:pt>
                <c:pt idx="764">
                  <c:v>35.28</c:v>
                </c:pt>
                <c:pt idx="765">
                  <c:v>35.299999999999997</c:v>
                </c:pt>
                <c:pt idx="766">
                  <c:v>35.32</c:v>
                </c:pt>
                <c:pt idx="767">
                  <c:v>35.340000000000003</c:v>
                </c:pt>
                <c:pt idx="768">
                  <c:v>35.36</c:v>
                </c:pt>
                <c:pt idx="769">
                  <c:v>35.380000000000003</c:v>
                </c:pt>
                <c:pt idx="770">
                  <c:v>35.4</c:v>
                </c:pt>
                <c:pt idx="771">
                  <c:v>35.42</c:v>
                </c:pt>
                <c:pt idx="772">
                  <c:v>35.44</c:v>
                </c:pt>
                <c:pt idx="773">
                  <c:v>35.46</c:v>
                </c:pt>
                <c:pt idx="774">
                  <c:v>35.479999999999997</c:v>
                </c:pt>
                <c:pt idx="775">
                  <c:v>35.5</c:v>
                </c:pt>
                <c:pt idx="776">
                  <c:v>35.520000000000003</c:v>
                </c:pt>
                <c:pt idx="777">
                  <c:v>35.54</c:v>
                </c:pt>
                <c:pt idx="778">
                  <c:v>35.56</c:v>
                </c:pt>
                <c:pt idx="779">
                  <c:v>35.58</c:v>
                </c:pt>
                <c:pt idx="780">
                  <c:v>35.6</c:v>
                </c:pt>
                <c:pt idx="781">
                  <c:v>35.619999999999997</c:v>
                </c:pt>
                <c:pt idx="782">
                  <c:v>35.64</c:v>
                </c:pt>
                <c:pt idx="783">
                  <c:v>35.659999999999997</c:v>
                </c:pt>
                <c:pt idx="784">
                  <c:v>35.68</c:v>
                </c:pt>
                <c:pt idx="785">
                  <c:v>35.700000000000003</c:v>
                </c:pt>
                <c:pt idx="786">
                  <c:v>35.72</c:v>
                </c:pt>
                <c:pt idx="787">
                  <c:v>35.74</c:v>
                </c:pt>
                <c:pt idx="788">
                  <c:v>35.76</c:v>
                </c:pt>
                <c:pt idx="789">
                  <c:v>35.78</c:v>
                </c:pt>
                <c:pt idx="790">
                  <c:v>35.799999999999997</c:v>
                </c:pt>
                <c:pt idx="791">
                  <c:v>35.82</c:v>
                </c:pt>
                <c:pt idx="792">
                  <c:v>35.840000000000003</c:v>
                </c:pt>
                <c:pt idx="793">
                  <c:v>35.86</c:v>
                </c:pt>
                <c:pt idx="794">
                  <c:v>35.880000000000003</c:v>
                </c:pt>
                <c:pt idx="795">
                  <c:v>35.9</c:v>
                </c:pt>
                <c:pt idx="796">
                  <c:v>35.92</c:v>
                </c:pt>
                <c:pt idx="797">
                  <c:v>35.94</c:v>
                </c:pt>
                <c:pt idx="798">
                  <c:v>35.96</c:v>
                </c:pt>
                <c:pt idx="799">
                  <c:v>35.979999999999997</c:v>
                </c:pt>
                <c:pt idx="800">
                  <c:v>36</c:v>
                </c:pt>
                <c:pt idx="801">
                  <c:v>36.020000000000003</c:v>
                </c:pt>
                <c:pt idx="802">
                  <c:v>36.04</c:v>
                </c:pt>
                <c:pt idx="803">
                  <c:v>36.06</c:v>
                </c:pt>
                <c:pt idx="804">
                  <c:v>36.08</c:v>
                </c:pt>
                <c:pt idx="805">
                  <c:v>36.1</c:v>
                </c:pt>
                <c:pt idx="806">
                  <c:v>36.119999999999997</c:v>
                </c:pt>
                <c:pt idx="807">
                  <c:v>36.14</c:v>
                </c:pt>
                <c:pt idx="808">
                  <c:v>36.159999999999997</c:v>
                </c:pt>
                <c:pt idx="809">
                  <c:v>36.18</c:v>
                </c:pt>
                <c:pt idx="810">
                  <c:v>36.200000000000003</c:v>
                </c:pt>
                <c:pt idx="811">
                  <c:v>36.22</c:v>
                </c:pt>
                <c:pt idx="812">
                  <c:v>36.24</c:v>
                </c:pt>
                <c:pt idx="813">
                  <c:v>36.26</c:v>
                </c:pt>
                <c:pt idx="814">
                  <c:v>36.28</c:v>
                </c:pt>
                <c:pt idx="815">
                  <c:v>36.299999999999997</c:v>
                </c:pt>
                <c:pt idx="816">
                  <c:v>36.32</c:v>
                </c:pt>
                <c:pt idx="817">
                  <c:v>36.340000000000003</c:v>
                </c:pt>
                <c:pt idx="818">
                  <c:v>36.36</c:v>
                </c:pt>
                <c:pt idx="819">
                  <c:v>36.380000000000003</c:v>
                </c:pt>
                <c:pt idx="820">
                  <c:v>36.4</c:v>
                </c:pt>
                <c:pt idx="821">
                  <c:v>36.42</c:v>
                </c:pt>
                <c:pt idx="822">
                  <c:v>36.44</c:v>
                </c:pt>
                <c:pt idx="823">
                  <c:v>36.46</c:v>
                </c:pt>
                <c:pt idx="824">
                  <c:v>36.479999999999997</c:v>
                </c:pt>
                <c:pt idx="825">
                  <c:v>36.5</c:v>
                </c:pt>
                <c:pt idx="826">
                  <c:v>36.520000000000003</c:v>
                </c:pt>
                <c:pt idx="827">
                  <c:v>36.54</c:v>
                </c:pt>
                <c:pt idx="828">
                  <c:v>36.56</c:v>
                </c:pt>
                <c:pt idx="829">
                  <c:v>36.58</c:v>
                </c:pt>
                <c:pt idx="830">
                  <c:v>36.6</c:v>
                </c:pt>
                <c:pt idx="831">
                  <c:v>36.619999999999997</c:v>
                </c:pt>
                <c:pt idx="832">
                  <c:v>36.64</c:v>
                </c:pt>
                <c:pt idx="833">
                  <c:v>36.659999999999997</c:v>
                </c:pt>
                <c:pt idx="834">
                  <c:v>36.68</c:v>
                </c:pt>
                <c:pt idx="835">
                  <c:v>36.700000000000003</c:v>
                </c:pt>
                <c:pt idx="836">
                  <c:v>36.72</c:v>
                </c:pt>
                <c:pt idx="837">
                  <c:v>36.74</c:v>
                </c:pt>
                <c:pt idx="838">
                  <c:v>36.76</c:v>
                </c:pt>
                <c:pt idx="839">
                  <c:v>36.78</c:v>
                </c:pt>
                <c:pt idx="840">
                  <c:v>36.799999999999997</c:v>
                </c:pt>
                <c:pt idx="841">
                  <c:v>36.82</c:v>
                </c:pt>
                <c:pt idx="842">
                  <c:v>36.840000000000003</c:v>
                </c:pt>
                <c:pt idx="843">
                  <c:v>36.86</c:v>
                </c:pt>
                <c:pt idx="844">
                  <c:v>36.880000000000003</c:v>
                </c:pt>
                <c:pt idx="845">
                  <c:v>36.9</c:v>
                </c:pt>
                <c:pt idx="846">
                  <c:v>36.92</c:v>
                </c:pt>
                <c:pt idx="847">
                  <c:v>36.94</c:v>
                </c:pt>
                <c:pt idx="848">
                  <c:v>36.96</c:v>
                </c:pt>
                <c:pt idx="849">
                  <c:v>36.979999999999997</c:v>
                </c:pt>
                <c:pt idx="850">
                  <c:v>37</c:v>
                </c:pt>
                <c:pt idx="851">
                  <c:v>37.020000000000003</c:v>
                </c:pt>
                <c:pt idx="852">
                  <c:v>37.04</c:v>
                </c:pt>
                <c:pt idx="853">
                  <c:v>37.06</c:v>
                </c:pt>
                <c:pt idx="854">
                  <c:v>37.08</c:v>
                </c:pt>
                <c:pt idx="855">
                  <c:v>37.1</c:v>
                </c:pt>
                <c:pt idx="856">
                  <c:v>37.119999999999997</c:v>
                </c:pt>
                <c:pt idx="857">
                  <c:v>37.14</c:v>
                </c:pt>
                <c:pt idx="858">
                  <c:v>37.159999999999997</c:v>
                </c:pt>
                <c:pt idx="859">
                  <c:v>37.18</c:v>
                </c:pt>
                <c:pt idx="860">
                  <c:v>37.200000000000003</c:v>
                </c:pt>
                <c:pt idx="861">
                  <c:v>37.22</c:v>
                </c:pt>
                <c:pt idx="862">
                  <c:v>37.24</c:v>
                </c:pt>
                <c:pt idx="863">
                  <c:v>37.26</c:v>
                </c:pt>
                <c:pt idx="864">
                  <c:v>37.28</c:v>
                </c:pt>
                <c:pt idx="865">
                  <c:v>37.299999999999997</c:v>
                </c:pt>
                <c:pt idx="866">
                  <c:v>37.32</c:v>
                </c:pt>
                <c:pt idx="867">
                  <c:v>37.340000000000003</c:v>
                </c:pt>
                <c:pt idx="868">
                  <c:v>37.36</c:v>
                </c:pt>
                <c:pt idx="869">
                  <c:v>37.380000000000003</c:v>
                </c:pt>
                <c:pt idx="870">
                  <c:v>37.4</c:v>
                </c:pt>
                <c:pt idx="871">
                  <c:v>37.42</c:v>
                </c:pt>
                <c:pt idx="872">
                  <c:v>37.44</c:v>
                </c:pt>
                <c:pt idx="873">
                  <c:v>37.46</c:v>
                </c:pt>
                <c:pt idx="874">
                  <c:v>37.479999999999997</c:v>
                </c:pt>
                <c:pt idx="875">
                  <c:v>37.5</c:v>
                </c:pt>
                <c:pt idx="876">
                  <c:v>37.520000000000003</c:v>
                </c:pt>
                <c:pt idx="877">
                  <c:v>37.54</c:v>
                </c:pt>
                <c:pt idx="878">
                  <c:v>37.56</c:v>
                </c:pt>
                <c:pt idx="879">
                  <c:v>37.58</c:v>
                </c:pt>
                <c:pt idx="880">
                  <c:v>37.6</c:v>
                </c:pt>
                <c:pt idx="881">
                  <c:v>37.619999999999997</c:v>
                </c:pt>
                <c:pt idx="882">
                  <c:v>37.64</c:v>
                </c:pt>
                <c:pt idx="883">
                  <c:v>37.659999999999997</c:v>
                </c:pt>
                <c:pt idx="884">
                  <c:v>37.68</c:v>
                </c:pt>
                <c:pt idx="885">
                  <c:v>37.700000000000003</c:v>
                </c:pt>
                <c:pt idx="886">
                  <c:v>37.72</c:v>
                </c:pt>
                <c:pt idx="887">
                  <c:v>37.74</c:v>
                </c:pt>
                <c:pt idx="888">
                  <c:v>37.76</c:v>
                </c:pt>
                <c:pt idx="889">
                  <c:v>37.78</c:v>
                </c:pt>
                <c:pt idx="890">
                  <c:v>37.799999999999997</c:v>
                </c:pt>
                <c:pt idx="891">
                  <c:v>37.82</c:v>
                </c:pt>
                <c:pt idx="892">
                  <c:v>37.840000000000003</c:v>
                </c:pt>
                <c:pt idx="893">
                  <c:v>37.86</c:v>
                </c:pt>
                <c:pt idx="894">
                  <c:v>37.880000000000003</c:v>
                </c:pt>
                <c:pt idx="895">
                  <c:v>37.9</c:v>
                </c:pt>
                <c:pt idx="896">
                  <c:v>37.92</c:v>
                </c:pt>
                <c:pt idx="897">
                  <c:v>37.94</c:v>
                </c:pt>
                <c:pt idx="898">
                  <c:v>37.96</c:v>
                </c:pt>
                <c:pt idx="899">
                  <c:v>37.979999999999997</c:v>
                </c:pt>
                <c:pt idx="900">
                  <c:v>38</c:v>
                </c:pt>
                <c:pt idx="901">
                  <c:v>38.020000000000003</c:v>
                </c:pt>
                <c:pt idx="902">
                  <c:v>38.04</c:v>
                </c:pt>
                <c:pt idx="903">
                  <c:v>38.06</c:v>
                </c:pt>
                <c:pt idx="904">
                  <c:v>38.08</c:v>
                </c:pt>
                <c:pt idx="905">
                  <c:v>38.1</c:v>
                </c:pt>
                <c:pt idx="906">
                  <c:v>38.119999999999997</c:v>
                </c:pt>
                <c:pt idx="907">
                  <c:v>38.14</c:v>
                </c:pt>
                <c:pt idx="908">
                  <c:v>38.159999999999997</c:v>
                </c:pt>
                <c:pt idx="909">
                  <c:v>38.18</c:v>
                </c:pt>
                <c:pt idx="910">
                  <c:v>38.200000000000003</c:v>
                </c:pt>
                <c:pt idx="911">
                  <c:v>38.22</c:v>
                </c:pt>
                <c:pt idx="912">
                  <c:v>38.24</c:v>
                </c:pt>
                <c:pt idx="913">
                  <c:v>38.26</c:v>
                </c:pt>
                <c:pt idx="914">
                  <c:v>38.28</c:v>
                </c:pt>
                <c:pt idx="915">
                  <c:v>38.299999999999997</c:v>
                </c:pt>
                <c:pt idx="916">
                  <c:v>38.32</c:v>
                </c:pt>
                <c:pt idx="917">
                  <c:v>38.340000000000003</c:v>
                </c:pt>
                <c:pt idx="918">
                  <c:v>38.36</c:v>
                </c:pt>
                <c:pt idx="919">
                  <c:v>38.380000000000003</c:v>
                </c:pt>
                <c:pt idx="920">
                  <c:v>38.4</c:v>
                </c:pt>
                <c:pt idx="921">
                  <c:v>38.42</c:v>
                </c:pt>
                <c:pt idx="922">
                  <c:v>38.44</c:v>
                </c:pt>
                <c:pt idx="923">
                  <c:v>38.46</c:v>
                </c:pt>
                <c:pt idx="924">
                  <c:v>38.479999999999997</c:v>
                </c:pt>
                <c:pt idx="925">
                  <c:v>38.5</c:v>
                </c:pt>
                <c:pt idx="926">
                  <c:v>38.520000000000003</c:v>
                </c:pt>
                <c:pt idx="927">
                  <c:v>38.54</c:v>
                </c:pt>
                <c:pt idx="928">
                  <c:v>38.56</c:v>
                </c:pt>
                <c:pt idx="929">
                  <c:v>38.58</c:v>
                </c:pt>
                <c:pt idx="930">
                  <c:v>38.6</c:v>
                </c:pt>
                <c:pt idx="931">
                  <c:v>38.619999999999997</c:v>
                </c:pt>
                <c:pt idx="932">
                  <c:v>38.64</c:v>
                </c:pt>
                <c:pt idx="933">
                  <c:v>38.659999999999997</c:v>
                </c:pt>
                <c:pt idx="934">
                  <c:v>38.68</c:v>
                </c:pt>
                <c:pt idx="935">
                  <c:v>38.700000000000003</c:v>
                </c:pt>
                <c:pt idx="936">
                  <c:v>38.72</c:v>
                </c:pt>
                <c:pt idx="937">
                  <c:v>38.74</c:v>
                </c:pt>
                <c:pt idx="938">
                  <c:v>38.76</c:v>
                </c:pt>
                <c:pt idx="939">
                  <c:v>38.78</c:v>
                </c:pt>
                <c:pt idx="940">
                  <c:v>38.799999999999997</c:v>
                </c:pt>
                <c:pt idx="941">
                  <c:v>38.82</c:v>
                </c:pt>
                <c:pt idx="942">
                  <c:v>38.840000000000003</c:v>
                </c:pt>
                <c:pt idx="943">
                  <c:v>38.86</c:v>
                </c:pt>
                <c:pt idx="944">
                  <c:v>38.880000000000003</c:v>
                </c:pt>
                <c:pt idx="945">
                  <c:v>38.9</c:v>
                </c:pt>
                <c:pt idx="946">
                  <c:v>38.92</c:v>
                </c:pt>
                <c:pt idx="947">
                  <c:v>38.94</c:v>
                </c:pt>
                <c:pt idx="948">
                  <c:v>38.96</c:v>
                </c:pt>
                <c:pt idx="949">
                  <c:v>38.979999999999997</c:v>
                </c:pt>
                <c:pt idx="950">
                  <c:v>39</c:v>
                </c:pt>
                <c:pt idx="951">
                  <c:v>39.020000000000003</c:v>
                </c:pt>
                <c:pt idx="952">
                  <c:v>39.04</c:v>
                </c:pt>
                <c:pt idx="953">
                  <c:v>39.06</c:v>
                </c:pt>
                <c:pt idx="954">
                  <c:v>39.08</c:v>
                </c:pt>
                <c:pt idx="955">
                  <c:v>39.1</c:v>
                </c:pt>
                <c:pt idx="956">
                  <c:v>39.119999999999997</c:v>
                </c:pt>
                <c:pt idx="957">
                  <c:v>39.14</c:v>
                </c:pt>
                <c:pt idx="958">
                  <c:v>39.159999999999997</c:v>
                </c:pt>
                <c:pt idx="959">
                  <c:v>39.18</c:v>
                </c:pt>
                <c:pt idx="960">
                  <c:v>39.200000000000003</c:v>
                </c:pt>
                <c:pt idx="961">
                  <c:v>39.22</c:v>
                </c:pt>
                <c:pt idx="962">
                  <c:v>39.24</c:v>
                </c:pt>
                <c:pt idx="963">
                  <c:v>39.26</c:v>
                </c:pt>
                <c:pt idx="964">
                  <c:v>39.28</c:v>
                </c:pt>
                <c:pt idx="965">
                  <c:v>39.299999999999997</c:v>
                </c:pt>
                <c:pt idx="966">
                  <c:v>39.32</c:v>
                </c:pt>
                <c:pt idx="967">
                  <c:v>39.340000000000003</c:v>
                </c:pt>
                <c:pt idx="968">
                  <c:v>39.36</c:v>
                </c:pt>
                <c:pt idx="969">
                  <c:v>39.380000000000003</c:v>
                </c:pt>
                <c:pt idx="970">
                  <c:v>39.4</c:v>
                </c:pt>
                <c:pt idx="971">
                  <c:v>39.42</c:v>
                </c:pt>
                <c:pt idx="972">
                  <c:v>39.44</c:v>
                </c:pt>
                <c:pt idx="973">
                  <c:v>39.46</c:v>
                </c:pt>
                <c:pt idx="974">
                  <c:v>39.479999999999997</c:v>
                </c:pt>
                <c:pt idx="975">
                  <c:v>39.5</c:v>
                </c:pt>
                <c:pt idx="976">
                  <c:v>39.520000000000003</c:v>
                </c:pt>
                <c:pt idx="977">
                  <c:v>39.54</c:v>
                </c:pt>
                <c:pt idx="978">
                  <c:v>39.56</c:v>
                </c:pt>
                <c:pt idx="979">
                  <c:v>39.58</c:v>
                </c:pt>
                <c:pt idx="980">
                  <c:v>39.6</c:v>
                </c:pt>
                <c:pt idx="981">
                  <c:v>39.619999999999997</c:v>
                </c:pt>
                <c:pt idx="982">
                  <c:v>39.64</c:v>
                </c:pt>
                <c:pt idx="983">
                  <c:v>39.659999999999997</c:v>
                </c:pt>
                <c:pt idx="984">
                  <c:v>39.68</c:v>
                </c:pt>
                <c:pt idx="985">
                  <c:v>39.700000000000003</c:v>
                </c:pt>
                <c:pt idx="986">
                  <c:v>39.72</c:v>
                </c:pt>
                <c:pt idx="987">
                  <c:v>39.74</c:v>
                </c:pt>
                <c:pt idx="988">
                  <c:v>39.76</c:v>
                </c:pt>
                <c:pt idx="989">
                  <c:v>39.78</c:v>
                </c:pt>
                <c:pt idx="990">
                  <c:v>39.799999999999997</c:v>
                </c:pt>
                <c:pt idx="991">
                  <c:v>39.82</c:v>
                </c:pt>
                <c:pt idx="992">
                  <c:v>39.840000000000003</c:v>
                </c:pt>
                <c:pt idx="993">
                  <c:v>39.86</c:v>
                </c:pt>
                <c:pt idx="994">
                  <c:v>39.880000000000003</c:v>
                </c:pt>
                <c:pt idx="995">
                  <c:v>39.9</c:v>
                </c:pt>
                <c:pt idx="996">
                  <c:v>39.92</c:v>
                </c:pt>
                <c:pt idx="997">
                  <c:v>39.94</c:v>
                </c:pt>
                <c:pt idx="998">
                  <c:v>39.96</c:v>
                </c:pt>
                <c:pt idx="999">
                  <c:v>39.979999999999997</c:v>
                </c:pt>
                <c:pt idx="1000">
                  <c:v>40</c:v>
                </c:pt>
                <c:pt idx="1001">
                  <c:v>40.020000000000003</c:v>
                </c:pt>
                <c:pt idx="1002">
                  <c:v>40.04</c:v>
                </c:pt>
                <c:pt idx="1003">
                  <c:v>40.06</c:v>
                </c:pt>
                <c:pt idx="1004">
                  <c:v>40.08</c:v>
                </c:pt>
                <c:pt idx="1005">
                  <c:v>40.1</c:v>
                </c:pt>
                <c:pt idx="1006">
                  <c:v>40.119999999999997</c:v>
                </c:pt>
                <c:pt idx="1007">
                  <c:v>40.14</c:v>
                </c:pt>
                <c:pt idx="1008">
                  <c:v>40.159999999999997</c:v>
                </c:pt>
                <c:pt idx="1009">
                  <c:v>40.18</c:v>
                </c:pt>
                <c:pt idx="1010">
                  <c:v>40.200000000000003</c:v>
                </c:pt>
                <c:pt idx="1011">
                  <c:v>40.22</c:v>
                </c:pt>
                <c:pt idx="1012">
                  <c:v>40.24</c:v>
                </c:pt>
                <c:pt idx="1013">
                  <c:v>40.26</c:v>
                </c:pt>
                <c:pt idx="1014">
                  <c:v>40.28</c:v>
                </c:pt>
                <c:pt idx="1015">
                  <c:v>40.299999999999997</c:v>
                </c:pt>
                <c:pt idx="1016">
                  <c:v>40.32</c:v>
                </c:pt>
                <c:pt idx="1017">
                  <c:v>40.340000000000003</c:v>
                </c:pt>
                <c:pt idx="1018">
                  <c:v>40.36</c:v>
                </c:pt>
                <c:pt idx="1019">
                  <c:v>40.380000000000003</c:v>
                </c:pt>
                <c:pt idx="1020">
                  <c:v>40.4</c:v>
                </c:pt>
                <c:pt idx="1021">
                  <c:v>40.42</c:v>
                </c:pt>
                <c:pt idx="1022">
                  <c:v>40.44</c:v>
                </c:pt>
                <c:pt idx="1023">
                  <c:v>40.46</c:v>
                </c:pt>
                <c:pt idx="1024">
                  <c:v>40.479999999999997</c:v>
                </c:pt>
                <c:pt idx="1025">
                  <c:v>40.5</c:v>
                </c:pt>
                <c:pt idx="1026">
                  <c:v>40.520000000000003</c:v>
                </c:pt>
                <c:pt idx="1027">
                  <c:v>40.54</c:v>
                </c:pt>
                <c:pt idx="1028">
                  <c:v>40.56</c:v>
                </c:pt>
                <c:pt idx="1029">
                  <c:v>40.58</c:v>
                </c:pt>
                <c:pt idx="1030">
                  <c:v>40.6</c:v>
                </c:pt>
                <c:pt idx="1031">
                  <c:v>40.619999999999997</c:v>
                </c:pt>
                <c:pt idx="1032">
                  <c:v>40.64</c:v>
                </c:pt>
                <c:pt idx="1033">
                  <c:v>40.659999999999997</c:v>
                </c:pt>
                <c:pt idx="1034">
                  <c:v>40.68</c:v>
                </c:pt>
                <c:pt idx="1035">
                  <c:v>40.700000000000003</c:v>
                </c:pt>
                <c:pt idx="1036">
                  <c:v>40.72</c:v>
                </c:pt>
                <c:pt idx="1037">
                  <c:v>40.74</c:v>
                </c:pt>
                <c:pt idx="1038">
                  <c:v>40.76</c:v>
                </c:pt>
                <c:pt idx="1039">
                  <c:v>40.78</c:v>
                </c:pt>
                <c:pt idx="1040">
                  <c:v>40.799999999999997</c:v>
                </c:pt>
                <c:pt idx="1041">
                  <c:v>40.82</c:v>
                </c:pt>
                <c:pt idx="1042">
                  <c:v>40.840000000000003</c:v>
                </c:pt>
                <c:pt idx="1043">
                  <c:v>40.86</c:v>
                </c:pt>
                <c:pt idx="1044">
                  <c:v>40.880000000000003</c:v>
                </c:pt>
                <c:pt idx="1045">
                  <c:v>40.9</c:v>
                </c:pt>
                <c:pt idx="1046">
                  <c:v>40.92</c:v>
                </c:pt>
                <c:pt idx="1047">
                  <c:v>40.94</c:v>
                </c:pt>
                <c:pt idx="1048">
                  <c:v>40.96</c:v>
                </c:pt>
                <c:pt idx="1049">
                  <c:v>40.98</c:v>
                </c:pt>
                <c:pt idx="1050">
                  <c:v>41</c:v>
                </c:pt>
                <c:pt idx="1051">
                  <c:v>41.02</c:v>
                </c:pt>
                <c:pt idx="1052">
                  <c:v>41.04</c:v>
                </c:pt>
                <c:pt idx="1053">
                  <c:v>41.06</c:v>
                </c:pt>
                <c:pt idx="1054">
                  <c:v>41.08</c:v>
                </c:pt>
                <c:pt idx="1055">
                  <c:v>41.1</c:v>
                </c:pt>
                <c:pt idx="1056">
                  <c:v>41.12</c:v>
                </c:pt>
                <c:pt idx="1057">
                  <c:v>41.14</c:v>
                </c:pt>
                <c:pt idx="1058">
                  <c:v>41.16</c:v>
                </c:pt>
                <c:pt idx="1059">
                  <c:v>41.18</c:v>
                </c:pt>
                <c:pt idx="1060">
                  <c:v>41.2</c:v>
                </c:pt>
                <c:pt idx="1061">
                  <c:v>41.22</c:v>
                </c:pt>
                <c:pt idx="1062">
                  <c:v>41.24</c:v>
                </c:pt>
                <c:pt idx="1063">
                  <c:v>41.26</c:v>
                </c:pt>
                <c:pt idx="1064">
                  <c:v>41.28</c:v>
                </c:pt>
                <c:pt idx="1065">
                  <c:v>41.3</c:v>
                </c:pt>
                <c:pt idx="1066">
                  <c:v>41.32</c:v>
                </c:pt>
                <c:pt idx="1067">
                  <c:v>41.34</c:v>
                </c:pt>
                <c:pt idx="1068">
                  <c:v>41.36</c:v>
                </c:pt>
                <c:pt idx="1069">
                  <c:v>41.38</c:v>
                </c:pt>
                <c:pt idx="1070">
                  <c:v>41.4</c:v>
                </c:pt>
                <c:pt idx="1071">
                  <c:v>41.42</c:v>
                </c:pt>
                <c:pt idx="1072">
                  <c:v>41.44</c:v>
                </c:pt>
                <c:pt idx="1073">
                  <c:v>41.46</c:v>
                </c:pt>
                <c:pt idx="1074">
                  <c:v>41.48</c:v>
                </c:pt>
                <c:pt idx="1075">
                  <c:v>41.5</c:v>
                </c:pt>
                <c:pt idx="1076">
                  <c:v>41.52</c:v>
                </c:pt>
                <c:pt idx="1077">
                  <c:v>41.54</c:v>
                </c:pt>
                <c:pt idx="1078">
                  <c:v>41.56</c:v>
                </c:pt>
                <c:pt idx="1079">
                  <c:v>41.58</c:v>
                </c:pt>
                <c:pt idx="1080">
                  <c:v>41.6</c:v>
                </c:pt>
                <c:pt idx="1081">
                  <c:v>41.62</c:v>
                </c:pt>
                <c:pt idx="1082">
                  <c:v>41.64</c:v>
                </c:pt>
                <c:pt idx="1083">
                  <c:v>41.66</c:v>
                </c:pt>
                <c:pt idx="1084">
                  <c:v>41.68</c:v>
                </c:pt>
                <c:pt idx="1085">
                  <c:v>41.7</c:v>
                </c:pt>
                <c:pt idx="1086">
                  <c:v>41.72</c:v>
                </c:pt>
                <c:pt idx="1087">
                  <c:v>41.74</c:v>
                </c:pt>
                <c:pt idx="1088">
                  <c:v>41.76</c:v>
                </c:pt>
                <c:pt idx="1089">
                  <c:v>41.78</c:v>
                </c:pt>
                <c:pt idx="1090">
                  <c:v>41.8</c:v>
                </c:pt>
                <c:pt idx="1091">
                  <c:v>41.82</c:v>
                </c:pt>
                <c:pt idx="1092">
                  <c:v>41.84</c:v>
                </c:pt>
                <c:pt idx="1093">
                  <c:v>41.86</c:v>
                </c:pt>
                <c:pt idx="1094">
                  <c:v>41.88</c:v>
                </c:pt>
                <c:pt idx="1095">
                  <c:v>41.9</c:v>
                </c:pt>
                <c:pt idx="1096">
                  <c:v>41.92</c:v>
                </c:pt>
                <c:pt idx="1097">
                  <c:v>41.94</c:v>
                </c:pt>
                <c:pt idx="1098">
                  <c:v>41.96</c:v>
                </c:pt>
                <c:pt idx="1099">
                  <c:v>41.98</c:v>
                </c:pt>
                <c:pt idx="1100">
                  <c:v>42</c:v>
                </c:pt>
                <c:pt idx="1101">
                  <c:v>42.02</c:v>
                </c:pt>
                <c:pt idx="1102">
                  <c:v>42.04</c:v>
                </c:pt>
                <c:pt idx="1103">
                  <c:v>42.06</c:v>
                </c:pt>
                <c:pt idx="1104">
                  <c:v>42.08</c:v>
                </c:pt>
                <c:pt idx="1105">
                  <c:v>42.1</c:v>
                </c:pt>
                <c:pt idx="1106">
                  <c:v>42.12</c:v>
                </c:pt>
                <c:pt idx="1107">
                  <c:v>42.14</c:v>
                </c:pt>
                <c:pt idx="1108">
                  <c:v>42.16</c:v>
                </c:pt>
                <c:pt idx="1109">
                  <c:v>42.18</c:v>
                </c:pt>
                <c:pt idx="1110">
                  <c:v>42.2</c:v>
                </c:pt>
                <c:pt idx="1111">
                  <c:v>42.22</c:v>
                </c:pt>
                <c:pt idx="1112">
                  <c:v>42.24</c:v>
                </c:pt>
                <c:pt idx="1113">
                  <c:v>42.26</c:v>
                </c:pt>
                <c:pt idx="1114">
                  <c:v>42.28</c:v>
                </c:pt>
                <c:pt idx="1115">
                  <c:v>42.3</c:v>
                </c:pt>
                <c:pt idx="1116">
                  <c:v>42.32</c:v>
                </c:pt>
                <c:pt idx="1117">
                  <c:v>42.34</c:v>
                </c:pt>
                <c:pt idx="1118">
                  <c:v>42.36</c:v>
                </c:pt>
                <c:pt idx="1119">
                  <c:v>42.38</c:v>
                </c:pt>
                <c:pt idx="1120">
                  <c:v>42.4</c:v>
                </c:pt>
                <c:pt idx="1121">
                  <c:v>42.42</c:v>
                </c:pt>
                <c:pt idx="1122">
                  <c:v>42.44</c:v>
                </c:pt>
                <c:pt idx="1123">
                  <c:v>42.46</c:v>
                </c:pt>
                <c:pt idx="1124">
                  <c:v>42.48</c:v>
                </c:pt>
                <c:pt idx="1125">
                  <c:v>42.5</c:v>
                </c:pt>
                <c:pt idx="1126">
                  <c:v>42.52</c:v>
                </c:pt>
                <c:pt idx="1127">
                  <c:v>42.54</c:v>
                </c:pt>
                <c:pt idx="1128">
                  <c:v>42.56</c:v>
                </c:pt>
                <c:pt idx="1129">
                  <c:v>42.58</c:v>
                </c:pt>
                <c:pt idx="1130">
                  <c:v>42.6</c:v>
                </c:pt>
                <c:pt idx="1131">
                  <c:v>42.62</c:v>
                </c:pt>
                <c:pt idx="1132">
                  <c:v>42.64</c:v>
                </c:pt>
                <c:pt idx="1133">
                  <c:v>42.66</c:v>
                </c:pt>
                <c:pt idx="1134">
                  <c:v>42.68</c:v>
                </c:pt>
                <c:pt idx="1135">
                  <c:v>42.7</c:v>
                </c:pt>
                <c:pt idx="1136">
                  <c:v>42.72</c:v>
                </c:pt>
                <c:pt idx="1137">
                  <c:v>42.74</c:v>
                </c:pt>
                <c:pt idx="1138">
                  <c:v>42.76</c:v>
                </c:pt>
                <c:pt idx="1139">
                  <c:v>42.78</c:v>
                </c:pt>
                <c:pt idx="1140">
                  <c:v>42.8</c:v>
                </c:pt>
                <c:pt idx="1141">
                  <c:v>42.82</c:v>
                </c:pt>
                <c:pt idx="1142">
                  <c:v>42.84</c:v>
                </c:pt>
                <c:pt idx="1143">
                  <c:v>42.86</c:v>
                </c:pt>
                <c:pt idx="1144">
                  <c:v>42.88</c:v>
                </c:pt>
                <c:pt idx="1145">
                  <c:v>42.9</c:v>
                </c:pt>
                <c:pt idx="1146">
                  <c:v>42.92</c:v>
                </c:pt>
                <c:pt idx="1147">
                  <c:v>42.94</c:v>
                </c:pt>
                <c:pt idx="1148">
                  <c:v>42.96</c:v>
                </c:pt>
                <c:pt idx="1149">
                  <c:v>42.98</c:v>
                </c:pt>
                <c:pt idx="1150">
                  <c:v>43</c:v>
                </c:pt>
                <c:pt idx="1151">
                  <c:v>43.02</c:v>
                </c:pt>
                <c:pt idx="1152">
                  <c:v>43.04</c:v>
                </c:pt>
                <c:pt idx="1153">
                  <c:v>43.06</c:v>
                </c:pt>
                <c:pt idx="1154">
                  <c:v>43.08</c:v>
                </c:pt>
                <c:pt idx="1155">
                  <c:v>43.1</c:v>
                </c:pt>
                <c:pt idx="1156">
                  <c:v>43.12</c:v>
                </c:pt>
                <c:pt idx="1157">
                  <c:v>43.14</c:v>
                </c:pt>
                <c:pt idx="1158">
                  <c:v>43.16</c:v>
                </c:pt>
                <c:pt idx="1159">
                  <c:v>43.18</c:v>
                </c:pt>
                <c:pt idx="1160">
                  <c:v>43.2</c:v>
                </c:pt>
                <c:pt idx="1161">
                  <c:v>43.22</c:v>
                </c:pt>
                <c:pt idx="1162">
                  <c:v>43.24</c:v>
                </c:pt>
                <c:pt idx="1163">
                  <c:v>43.26</c:v>
                </c:pt>
                <c:pt idx="1164">
                  <c:v>43.28</c:v>
                </c:pt>
                <c:pt idx="1165">
                  <c:v>43.3</c:v>
                </c:pt>
                <c:pt idx="1166">
                  <c:v>43.32</c:v>
                </c:pt>
                <c:pt idx="1167">
                  <c:v>43.34</c:v>
                </c:pt>
                <c:pt idx="1168">
                  <c:v>43.36</c:v>
                </c:pt>
                <c:pt idx="1169">
                  <c:v>43.38</c:v>
                </c:pt>
                <c:pt idx="1170">
                  <c:v>43.4</c:v>
                </c:pt>
                <c:pt idx="1171">
                  <c:v>43.42</c:v>
                </c:pt>
                <c:pt idx="1172">
                  <c:v>43.44</c:v>
                </c:pt>
                <c:pt idx="1173">
                  <c:v>43.46</c:v>
                </c:pt>
                <c:pt idx="1174">
                  <c:v>43.48</c:v>
                </c:pt>
                <c:pt idx="1175">
                  <c:v>43.5</c:v>
                </c:pt>
                <c:pt idx="1176">
                  <c:v>43.52</c:v>
                </c:pt>
                <c:pt idx="1177">
                  <c:v>43.54</c:v>
                </c:pt>
                <c:pt idx="1178">
                  <c:v>43.56</c:v>
                </c:pt>
                <c:pt idx="1179">
                  <c:v>43.58</c:v>
                </c:pt>
                <c:pt idx="1180">
                  <c:v>43.6</c:v>
                </c:pt>
                <c:pt idx="1181">
                  <c:v>43.62</c:v>
                </c:pt>
                <c:pt idx="1182">
                  <c:v>43.64</c:v>
                </c:pt>
                <c:pt idx="1183">
                  <c:v>43.66</c:v>
                </c:pt>
                <c:pt idx="1184">
                  <c:v>43.68</c:v>
                </c:pt>
                <c:pt idx="1185">
                  <c:v>43.7</c:v>
                </c:pt>
                <c:pt idx="1186">
                  <c:v>43.72</c:v>
                </c:pt>
                <c:pt idx="1187">
                  <c:v>43.74</c:v>
                </c:pt>
                <c:pt idx="1188">
                  <c:v>43.76</c:v>
                </c:pt>
                <c:pt idx="1189">
                  <c:v>43.78</c:v>
                </c:pt>
                <c:pt idx="1190">
                  <c:v>43.8</c:v>
                </c:pt>
                <c:pt idx="1191">
                  <c:v>43.82</c:v>
                </c:pt>
                <c:pt idx="1192">
                  <c:v>43.84</c:v>
                </c:pt>
                <c:pt idx="1193">
                  <c:v>43.86</c:v>
                </c:pt>
                <c:pt idx="1194">
                  <c:v>43.88</c:v>
                </c:pt>
                <c:pt idx="1195">
                  <c:v>43.9</c:v>
                </c:pt>
                <c:pt idx="1196">
                  <c:v>43.92</c:v>
                </c:pt>
                <c:pt idx="1197">
                  <c:v>43.94</c:v>
                </c:pt>
                <c:pt idx="1198">
                  <c:v>43.96</c:v>
                </c:pt>
                <c:pt idx="1199">
                  <c:v>43.98</c:v>
                </c:pt>
                <c:pt idx="1200">
                  <c:v>44</c:v>
                </c:pt>
                <c:pt idx="1201">
                  <c:v>44.02</c:v>
                </c:pt>
                <c:pt idx="1202">
                  <c:v>44.04</c:v>
                </c:pt>
                <c:pt idx="1203">
                  <c:v>44.06</c:v>
                </c:pt>
                <c:pt idx="1204">
                  <c:v>44.08</c:v>
                </c:pt>
                <c:pt idx="1205">
                  <c:v>44.1</c:v>
                </c:pt>
                <c:pt idx="1206">
                  <c:v>44.12</c:v>
                </c:pt>
                <c:pt idx="1207">
                  <c:v>44.14</c:v>
                </c:pt>
                <c:pt idx="1208">
                  <c:v>44.16</c:v>
                </c:pt>
                <c:pt idx="1209">
                  <c:v>44.18</c:v>
                </c:pt>
                <c:pt idx="1210">
                  <c:v>44.2</c:v>
                </c:pt>
                <c:pt idx="1211">
                  <c:v>44.22</c:v>
                </c:pt>
                <c:pt idx="1212">
                  <c:v>44.24</c:v>
                </c:pt>
                <c:pt idx="1213">
                  <c:v>44.26</c:v>
                </c:pt>
                <c:pt idx="1214">
                  <c:v>44.28</c:v>
                </c:pt>
                <c:pt idx="1215">
                  <c:v>44.3</c:v>
                </c:pt>
                <c:pt idx="1216">
                  <c:v>44.32</c:v>
                </c:pt>
                <c:pt idx="1217">
                  <c:v>44.34</c:v>
                </c:pt>
                <c:pt idx="1218">
                  <c:v>44.36</c:v>
                </c:pt>
                <c:pt idx="1219">
                  <c:v>44.38</c:v>
                </c:pt>
                <c:pt idx="1220">
                  <c:v>44.4</c:v>
                </c:pt>
                <c:pt idx="1221">
                  <c:v>44.42</c:v>
                </c:pt>
                <c:pt idx="1222">
                  <c:v>44.44</c:v>
                </c:pt>
                <c:pt idx="1223">
                  <c:v>44.46</c:v>
                </c:pt>
                <c:pt idx="1224">
                  <c:v>44.48</c:v>
                </c:pt>
                <c:pt idx="1225">
                  <c:v>44.5</c:v>
                </c:pt>
                <c:pt idx="1226">
                  <c:v>44.52</c:v>
                </c:pt>
                <c:pt idx="1227">
                  <c:v>44.54</c:v>
                </c:pt>
                <c:pt idx="1228">
                  <c:v>44.56</c:v>
                </c:pt>
                <c:pt idx="1229">
                  <c:v>44.58</c:v>
                </c:pt>
                <c:pt idx="1230">
                  <c:v>44.6</c:v>
                </c:pt>
                <c:pt idx="1231">
                  <c:v>44.62</c:v>
                </c:pt>
                <c:pt idx="1232">
                  <c:v>44.64</c:v>
                </c:pt>
                <c:pt idx="1233">
                  <c:v>44.66</c:v>
                </c:pt>
                <c:pt idx="1234">
                  <c:v>44.68</c:v>
                </c:pt>
                <c:pt idx="1235">
                  <c:v>44.7</c:v>
                </c:pt>
                <c:pt idx="1236">
                  <c:v>44.72</c:v>
                </c:pt>
                <c:pt idx="1237">
                  <c:v>44.74</c:v>
                </c:pt>
                <c:pt idx="1238">
                  <c:v>44.76</c:v>
                </c:pt>
                <c:pt idx="1239">
                  <c:v>44.78</c:v>
                </c:pt>
                <c:pt idx="1240">
                  <c:v>44.8</c:v>
                </c:pt>
                <c:pt idx="1241">
                  <c:v>44.82</c:v>
                </c:pt>
                <c:pt idx="1242">
                  <c:v>44.84</c:v>
                </c:pt>
                <c:pt idx="1243">
                  <c:v>44.86</c:v>
                </c:pt>
                <c:pt idx="1244">
                  <c:v>44.88</c:v>
                </c:pt>
                <c:pt idx="1245">
                  <c:v>44.9</c:v>
                </c:pt>
                <c:pt idx="1246">
                  <c:v>44.92</c:v>
                </c:pt>
                <c:pt idx="1247">
                  <c:v>44.94</c:v>
                </c:pt>
                <c:pt idx="1248">
                  <c:v>44.96</c:v>
                </c:pt>
                <c:pt idx="1249">
                  <c:v>44.98</c:v>
                </c:pt>
                <c:pt idx="1250">
                  <c:v>45</c:v>
                </c:pt>
                <c:pt idx="1251">
                  <c:v>45.02</c:v>
                </c:pt>
                <c:pt idx="1252">
                  <c:v>45.04</c:v>
                </c:pt>
                <c:pt idx="1253">
                  <c:v>45.06</c:v>
                </c:pt>
                <c:pt idx="1254">
                  <c:v>45.08</c:v>
                </c:pt>
                <c:pt idx="1255">
                  <c:v>45.1</c:v>
                </c:pt>
                <c:pt idx="1256">
                  <c:v>45.12</c:v>
                </c:pt>
                <c:pt idx="1257">
                  <c:v>45.14</c:v>
                </c:pt>
                <c:pt idx="1258">
                  <c:v>45.16</c:v>
                </c:pt>
                <c:pt idx="1259">
                  <c:v>45.18</c:v>
                </c:pt>
                <c:pt idx="1260">
                  <c:v>45.2</c:v>
                </c:pt>
                <c:pt idx="1261">
                  <c:v>45.22</c:v>
                </c:pt>
                <c:pt idx="1262">
                  <c:v>45.24</c:v>
                </c:pt>
                <c:pt idx="1263">
                  <c:v>45.26</c:v>
                </c:pt>
                <c:pt idx="1264">
                  <c:v>45.28</c:v>
                </c:pt>
                <c:pt idx="1265">
                  <c:v>45.3</c:v>
                </c:pt>
                <c:pt idx="1266">
                  <c:v>45.32</c:v>
                </c:pt>
                <c:pt idx="1267">
                  <c:v>45.34</c:v>
                </c:pt>
                <c:pt idx="1268">
                  <c:v>45.36</c:v>
                </c:pt>
                <c:pt idx="1269">
                  <c:v>45.38</c:v>
                </c:pt>
                <c:pt idx="1270">
                  <c:v>45.4</c:v>
                </c:pt>
                <c:pt idx="1271">
                  <c:v>45.42</c:v>
                </c:pt>
                <c:pt idx="1272">
                  <c:v>45.44</c:v>
                </c:pt>
                <c:pt idx="1273">
                  <c:v>45.46</c:v>
                </c:pt>
                <c:pt idx="1274">
                  <c:v>45.48</c:v>
                </c:pt>
                <c:pt idx="1275">
                  <c:v>45.5</c:v>
                </c:pt>
                <c:pt idx="1276">
                  <c:v>45.52</c:v>
                </c:pt>
                <c:pt idx="1277">
                  <c:v>45.54</c:v>
                </c:pt>
                <c:pt idx="1278">
                  <c:v>45.56</c:v>
                </c:pt>
                <c:pt idx="1279">
                  <c:v>45.58</c:v>
                </c:pt>
                <c:pt idx="1280">
                  <c:v>45.6</c:v>
                </c:pt>
                <c:pt idx="1281">
                  <c:v>45.62</c:v>
                </c:pt>
                <c:pt idx="1282">
                  <c:v>45.64</c:v>
                </c:pt>
                <c:pt idx="1283">
                  <c:v>45.66</c:v>
                </c:pt>
                <c:pt idx="1284">
                  <c:v>45.68</c:v>
                </c:pt>
                <c:pt idx="1285">
                  <c:v>45.7</c:v>
                </c:pt>
                <c:pt idx="1286">
                  <c:v>45.72</c:v>
                </c:pt>
                <c:pt idx="1287">
                  <c:v>45.74</c:v>
                </c:pt>
                <c:pt idx="1288">
                  <c:v>45.76</c:v>
                </c:pt>
                <c:pt idx="1289">
                  <c:v>45.78</c:v>
                </c:pt>
                <c:pt idx="1290">
                  <c:v>45.8</c:v>
                </c:pt>
                <c:pt idx="1291">
                  <c:v>45.82</c:v>
                </c:pt>
                <c:pt idx="1292">
                  <c:v>45.84</c:v>
                </c:pt>
                <c:pt idx="1293">
                  <c:v>45.86</c:v>
                </c:pt>
                <c:pt idx="1294">
                  <c:v>45.88</c:v>
                </c:pt>
                <c:pt idx="1295">
                  <c:v>45.9</c:v>
                </c:pt>
                <c:pt idx="1296">
                  <c:v>45.92</c:v>
                </c:pt>
                <c:pt idx="1297">
                  <c:v>45.94</c:v>
                </c:pt>
                <c:pt idx="1298">
                  <c:v>45.96</c:v>
                </c:pt>
                <c:pt idx="1299">
                  <c:v>45.98</c:v>
                </c:pt>
                <c:pt idx="1300">
                  <c:v>46</c:v>
                </c:pt>
                <c:pt idx="1301">
                  <c:v>46.02</c:v>
                </c:pt>
                <c:pt idx="1302">
                  <c:v>46.04</c:v>
                </c:pt>
                <c:pt idx="1303">
                  <c:v>46.06</c:v>
                </c:pt>
                <c:pt idx="1304">
                  <c:v>46.08</c:v>
                </c:pt>
                <c:pt idx="1305">
                  <c:v>46.1</c:v>
                </c:pt>
                <c:pt idx="1306">
                  <c:v>46.12</c:v>
                </c:pt>
                <c:pt idx="1307">
                  <c:v>46.14</c:v>
                </c:pt>
                <c:pt idx="1308">
                  <c:v>46.16</c:v>
                </c:pt>
                <c:pt idx="1309">
                  <c:v>46.18</c:v>
                </c:pt>
                <c:pt idx="1310">
                  <c:v>46.2</c:v>
                </c:pt>
                <c:pt idx="1311">
                  <c:v>46.22</c:v>
                </c:pt>
                <c:pt idx="1312">
                  <c:v>46.24</c:v>
                </c:pt>
                <c:pt idx="1313">
                  <c:v>46.26</c:v>
                </c:pt>
                <c:pt idx="1314">
                  <c:v>46.28</c:v>
                </c:pt>
                <c:pt idx="1315">
                  <c:v>46.3</c:v>
                </c:pt>
                <c:pt idx="1316">
                  <c:v>46.32</c:v>
                </c:pt>
                <c:pt idx="1317">
                  <c:v>46.34</c:v>
                </c:pt>
                <c:pt idx="1318">
                  <c:v>46.36</c:v>
                </c:pt>
                <c:pt idx="1319">
                  <c:v>46.38</c:v>
                </c:pt>
                <c:pt idx="1320">
                  <c:v>46.4</c:v>
                </c:pt>
                <c:pt idx="1321">
                  <c:v>46.42</c:v>
                </c:pt>
                <c:pt idx="1322">
                  <c:v>46.44</c:v>
                </c:pt>
                <c:pt idx="1323">
                  <c:v>46.46</c:v>
                </c:pt>
                <c:pt idx="1324">
                  <c:v>46.48</c:v>
                </c:pt>
                <c:pt idx="1325">
                  <c:v>46.5</c:v>
                </c:pt>
                <c:pt idx="1326">
                  <c:v>46.52</c:v>
                </c:pt>
                <c:pt idx="1327">
                  <c:v>46.54</c:v>
                </c:pt>
                <c:pt idx="1328">
                  <c:v>46.56</c:v>
                </c:pt>
                <c:pt idx="1329">
                  <c:v>46.58</c:v>
                </c:pt>
                <c:pt idx="1330">
                  <c:v>46.6</c:v>
                </c:pt>
                <c:pt idx="1331">
                  <c:v>46.62</c:v>
                </c:pt>
                <c:pt idx="1332">
                  <c:v>46.64</c:v>
                </c:pt>
                <c:pt idx="1333">
                  <c:v>46.66</c:v>
                </c:pt>
                <c:pt idx="1334">
                  <c:v>46.68</c:v>
                </c:pt>
                <c:pt idx="1335">
                  <c:v>46.7</c:v>
                </c:pt>
                <c:pt idx="1336">
                  <c:v>46.72</c:v>
                </c:pt>
                <c:pt idx="1337">
                  <c:v>46.74</c:v>
                </c:pt>
                <c:pt idx="1338">
                  <c:v>46.76</c:v>
                </c:pt>
                <c:pt idx="1339">
                  <c:v>46.78</c:v>
                </c:pt>
                <c:pt idx="1340">
                  <c:v>46.8</c:v>
                </c:pt>
                <c:pt idx="1341">
                  <c:v>46.82</c:v>
                </c:pt>
                <c:pt idx="1342">
                  <c:v>46.84</c:v>
                </c:pt>
                <c:pt idx="1343">
                  <c:v>46.86</c:v>
                </c:pt>
                <c:pt idx="1344">
                  <c:v>46.88</c:v>
                </c:pt>
                <c:pt idx="1345">
                  <c:v>46.9</c:v>
                </c:pt>
                <c:pt idx="1346">
                  <c:v>46.92</c:v>
                </c:pt>
                <c:pt idx="1347">
                  <c:v>46.94</c:v>
                </c:pt>
                <c:pt idx="1348">
                  <c:v>46.96</c:v>
                </c:pt>
                <c:pt idx="1349">
                  <c:v>46.98</c:v>
                </c:pt>
                <c:pt idx="1350">
                  <c:v>47</c:v>
                </c:pt>
                <c:pt idx="1351">
                  <c:v>47.02</c:v>
                </c:pt>
                <c:pt idx="1352">
                  <c:v>47.04</c:v>
                </c:pt>
                <c:pt idx="1353">
                  <c:v>47.06</c:v>
                </c:pt>
                <c:pt idx="1354">
                  <c:v>47.08</c:v>
                </c:pt>
                <c:pt idx="1355">
                  <c:v>47.1</c:v>
                </c:pt>
                <c:pt idx="1356">
                  <c:v>47.12</c:v>
                </c:pt>
                <c:pt idx="1357">
                  <c:v>47.14</c:v>
                </c:pt>
                <c:pt idx="1358">
                  <c:v>47.16</c:v>
                </c:pt>
                <c:pt idx="1359">
                  <c:v>47.18</c:v>
                </c:pt>
                <c:pt idx="1360">
                  <c:v>47.2</c:v>
                </c:pt>
                <c:pt idx="1361">
                  <c:v>47.22</c:v>
                </c:pt>
                <c:pt idx="1362">
                  <c:v>47.24</c:v>
                </c:pt>
                <c:pt idx="1363">
                  <c:v>47.26</c:v>
                </c:pt>
                <c:pt idx="1364">
                  <c:v>47.28</c:v>
                </c:pt>
                <c:pt idx="1365">
                  <c:v>47.3</c:v>
                </c:pt>
                <c:pt idx="1366">
                  <c:v>47.32</c:v>
                </c:pt>
                <c:pt idx="1367">
                  <c:v>47.34</c:v>
                </c:pt>
                <c:pt idx="1368">
                  <c:v>47.36</c:v>
                </c:pt>
                <c:pt idx="1369">
                  <c:v>47.38</c:v>
                </c:pt>
                <c:pt idx="1370">
                  <c:v>47.4</c:v>
                </c:pt>
                <c:pt idx="1371">
                  <c:v>47.42</c:v>
                </c:pt>
                <c:pt idx="1372">
                  <c:v>47.44</c:v>
                </c:pt>
                <c:pt idx="1373">
                  <c:v>47.46</c:v>
                </c:pt>
                <c:pt idx="1374">
                  <c:v>47.48</c:v>
                </c:pt>
                <c:pt idx="1375">
                  <c:v>47.5</c:v>
                </c:pt>
                <c:pt idx="1376">
                  <c:v>47.52</c:v>
                </c:pt>
                <c:pt idx="1377">
                  <c:v>47.54</c:v>
                </c:pt>
                <c:pt idx="1378">
                  <c:v>47.56</c:v>
                </c:pt>
                <c:pt idx="1379">
                  <c:v>47.58</c:v>
                </c:pt>
                <c:pt idx="1380">
                  <c:v>47.6</c:v>
                </c:pt>
                <c:pt idx="1381">
                  <c:v>47.62</c:v>
                </c:pt>
                <c:pt idx="1382">
                  <c:v>47.64</c:v>
                </c:pt>
                <c:pt idx="1383">
                  <c:v>47.66</c:v>
                </c:pt>
                <c:pt idx="1384">
                  <c:v>47.68</c:v>
                </c:pt>
                <c:pt idx="1385">
                  <c:v>47.7</c:v>
                </c:pt>
                <c:pt idx="1386">
                  <c:v>47.72</c:v>
                </c:pt>
                <c:pt idx="1387">
                  <c:v>47.74</c:v>
                </c:pt>
                <c:pt idx="1388">
                  <c:v>47.76</c:v>
                </c:pt>
                <c:pt idx="1389">
                  <c:v>47.78</c:v>
                </c:pt>
                <c:pt idx="1390">
                  <c:v>47.8</c:v>
                </c:pt>
                <c:pt idx="1391">
                  <c:v>47.82</c:v>
                </c:pt>
                <c:pt idx="1392">
                  <c:v>47.84</c:v>
                </c:pt>
                <c:pt idx="1393">
                  <c:v>47.86</c:v>
                </c:pt>
                <c:pt idx="1394">
                  <c:v>47.88</c:v>
                </c:pt>
                <c:pt idx="1395">
                  <c:v>47.9</c:v>
                </c:pt>
                <c:pt idx="1396">
                  <c:v>47.92</c:v>
                </c:pt>
                <c:pt idx="1397">
                  <c:v>47.94</c:v>
                </c:pt>
                <c:pt idx="1398">
                  <c:v>47.96</c:v>
                </c:pt>
                <c:pt idx="1399">
                  <c:v>47.98</c:v>
                </c:pt>
                <c:pt idx="1400">
                  <c:v>48</c:v>
                </c:pt>
                <c:pt idx="1401">
                  <c:v>48.02</c:v>
                </c:pt>
                <c:pt idx="1402">
                  <c:v>48.04</c:v>
                </c:pt>
                <c:pt idx="1403">
                  <c:v>48.06</c:v>
                </c:pt>
                <c:pt idx="1404">
                  <c:v>48.08</c:v>
                </c:pt>
                <c:pt idx="1405">
                  <c:v>48.1</c:v>
                </c:pt>
                <c:pt idx="1406">
                  <c:v>48.12</c:v>
                </c:pt>
                <c:pt idx="1407">
                  <c:v>48.14</c:v>
                </c:pt>
                <c:pt idx="1408">
                  <c:v>48.16</c:v>
                </c:pt>
                <c:pt idx="1409">
                  <c:v>48.18</c:v>
                </c:pt>
                <c:pt idx="1410">
                  <c:v>48.2</c:v>
                </c:pt>
                <c:pt idx="1411">
                  <c:v>48.22</c:v>
                </c:pt>
                <c:pt idx="1412">
                  <c:v>48.24</c:v>
                </c:pt>
                <c:pt idx="1413">
                  <c:v>48.26</c:v>
                </c:pt>
                <c:pt idx="1414">
                  <c:v>48.28</c:v>
                </c:pt>
                <c:pt idx="1415">
                  <c:v>48.3</c:v>
                </c:pt>
                <c:pt idx="1416">
                  <c:v>48.32</c:v>
                </c:pt>
                <c:pt idx="1417">
                  <c:v>48.34</c:v>
                </c:pt>
                <c:pt idx="1418">
                  <c:v>48.36</c:v>
                </c:pt>
                <c:pt idx="1419">
                  <c:v>48.38</c:v>
                </c:pt>
                <c:pt idx="1420">
                  <c:v>48.4</c:v>
                </c:pt>
                <c:pt idx="1421">
                  <c:v>48.42</c:v>
                </c:pt>
                <c:pt idx="1422">
                  <c:v>48.44</c:v>
                </c:pt>
                <c:pt idx="1423">
                  <c:v>48.46</c:v>
                </c:pt>
                <c:pt idx="1424">
                  <c:v>48.48</c:v>
                </c:pt>
                <c:pt idx="1425">
                  <c:v>48.5</c:v>
                </c:pt>
                <c:pt idx="1426">
                  <c:v>48.52</c:v>
                </c:pt>
                <c:pt idx="1427">
                  <c:v>48.54</c:v>
                </c:pt>
                <c:pt idx="1428">
                  <c:v>48.56</c:v>
                </c:pt>
                <c:pt idx="1429">
                  <c:v>48.58</c:v>
                </c:pt>
                <c:pt idx="1430">
                  <c:v>48.6</c:v>
                </c:pt>
                <c:pt idx="1431">
                  <c:v>48.62</c:v>
                </c:pt>
                <c:pt idx="1432">
                  <c:v>48.64</c:v>
                </c:pt>
                <c:pt idx="1433">
                  <c:v>48.66</c:v>
                </c:pt>
                <c:pt idx="1434">
                  <c:v>48.68</c:v>
                </c:pt>
                <c:pt idx="1435">
                  <c:v>48.7</c:v>
                </c:pt>
                <c:pt idx="1436">
                  <c:v>48.72</c:v>
                </c:pt>
                <c:pt idx="1437">
                  <c:v>48.74</c:v>
                </c:pt>
                <c:pt idx="1438">
                  <c:v>48.76</c:v>
                </c:pt>
                <c:pt idx="1439">
                  <c:v>48.78</c:v>
                </c:pt>
                <c:pt idx="1440">
                  <c:v>48.8</c:v>
                </c:pt>
                <c:pt idx="1441">
                  <c:v>48.82</c:v>
                </c:pt>
                <c:pt idx="1442">
                  <c:v>48.84</c:v>
                </c:pt>
                <c:pt idx="1443">
                  <c:v>48.86</c:v>
                </c:pt>
                <c:pt idx="1444">
                  <c:v>48.88</c:v>
                </c:pt>
                <c:pt idx="1445">
                  <c:v>48.9</c:v>
                </c:pt>
                <c:pt idx="1446">
                  <c:v>48.92</c:v>
                </c:pt>
                <c:pt idx="1447">
                  <c:v>48.94</c:v>
                </c:pt>
                <c:pt idx="1448">
                  <c:v>48.96</c:v>
                </c:pt>
                <c:pt idx="1449">
                  <c:v>48.98</c:v>
                </c:pt>
                <c:pt idx="1450">
                  <c:v>49</c:v>
                </c:pt>
                <c:pt idx="1451">
                  <c:v>49.02</c:v>
                </c:pt>
                <c:pt idx="1452">
                  <c:v>49.04</c:v>
                </c:pt>
                <c:pt idx="1453">
                  <c:v>49.06</c:v>
                </c:pt>
                <c:pt idx="1454">
                  <c:v>49.08</c:v>
                </c:pt>
                <c:pt idx="1455">
                  <c:v>49.1</c:v>
                </c:pt>
                <c:pt idx="1456">
                  <c:v>49.12</c:v>
                </c:pt>
                <c:pt idx="1457">
                  <c:v>49.14</c:v>
                </c:pt>
                <c:pt idx="1458">
                  <c:v>49.16</c:v>
                </c:pt>
                <c:pt idx="1459">
                  <c:v>49.18</c:v>
                </c:pt>
                <c:pt idx="1460">
                  <c:v>49.2</c:v>
                </c:pt>
                <c:pt idx="1461">
                  <c:v>49.22</c:v>
                </c:pt>
                <c:pt idx="1462">
                  <c:v>49.24</c:v>
                </c:pt>
                <c:pt idx="1463">
                  <c:v>49.26</c:v>
                </c:pt>
                <c:pt idx="1464">
                  <c:v>49.28</c:v>
                </c:pt>
                <c:pt idx="1465">
                  <c:v>49.3</c:v>
                </c:pt>
                <c:pt idx="1466">
                  <c:v>49.32</c:v>
                </c:pt>
                <c:pt idx="1467">
                  <c:v>49.34</c:v>
                </c:pt>
                <c:pt idx="1468">
                  <c:v>49.36</c:v>
                </c:pt>
                <c:pt idx="1469">
                  <c:v>49.38</c:v>
                </c:pt>
                <c:pt idx="1470">
                  <c:v>49.4</c:v>
                </c:pt>
                <c:pt idx="1471">
                  <c:v>49.42</c:v>
                </c:pt>
                <c:pt idx="1472">
                  <c:v>49.44</c:v>
                </c:pt>
                <c:pt idx="1473">
                  <c:v>49.46</c:v>
                </c:pt>
                <c:pt idx="1474">
                  <c:v>49.48</c:v>
                </c:pt>
                <c:pt idx="1475">
                  <c:v>49.5</c:v>
                </c:pt>
                <c:pt idx="1476">
                  <c:v>49.52</c:v>
                </c:pt>
                <c:pt idx="1477">
                  <c:v>49.54</c:v>
                </c:pt>
                <c:pt idx="1478">
                  <c:v>49.56</c:v>
                </c:pt>
                <c:pt idx="1479">
                  <c:v>49.58</c:v>
                </c:pt>
                <c:pt idx="1480">
                  <c:v>49.6</c:v>
                </c:pt>
                <c:pt idx="1481">
                  <c:v>49.62</c:v>
                </c:pt>
                <c:pt idx="1482">
                  <c:v>49.64</c:v>
                </c:pt>
                <c:pt idx="1483">
                  <c:v>49.66</c:v>
                </c:pt>
                <c:pt idx="1484">
                  <c:v>49.68</c:v>
                </c:pt>
                <c:pt idx="1485">
                  <c:v>49.7</c:v>
                </c:pt>
                <c:pt idx="1486">
                  <c:v>49.72</c:v>
                </c:pt>
                <c:pt idx="1487">
                  <c:v>49.74</c:v>
                </c:pt>
                <c:pt idx="1488">
                  <c:v>49.76</c:v>
                </c:pt>
                <c:pt idx="1489">
                  <c:v>49.78</c:v>
                </c:pt>
                <c:pt idx="1490">
                  <c:v>49.8</c:v>
                </c:pt>
                <c:pt idx="1491">
                  <c:v>49.82</c:v>
                </c:pt>
                <c:pt idx="1492">
                  <c:v>49.84</c:v>
                </c:pt>
                <c:pt idx="1493">
                  <c:v>49.86</c:v>
                </c:pt>
                <c:pt idx="1494">
                  <c:v>49.88</c:v>
                </c:pt>
                <c:pt idx="1495">
                  <c:v>49.9</c:v>
                </c:pt>
                <c:pt idx="1496">
                  <c:v>49.92</c:v>
                </c:pt>
                <c:pt idx="1497">
                  <c:v>49.94</c:v>
                </c:pt>
                <c:pt idx="1498">
                  <c:v>49.96</c:v>
                </c:pt>
                <c:pt idx="1499">
                  <c:v>49.98</c:v>
                </c:pt>
                <c:pt idx="1500">
                  <c:v>50</c:v>
                </c:pt>
                <c:pt idx="1501">
                  <c:v>50.02</c:v>
                </c:pt>
                <c:pt idx="1502">
                  <c:v>50.04</c:v>
                </c:pt>
                <c:pt idx="1503">
                  <c:v>50.06</c:v>
                </c:pt>
                <c:pt idx="1504">
                  <c:v>50.08</c:v>
                </c:pt>
                <c:pt idx="1505">
                  <c:v>50.1</c:v>
                </c:pt>
                <c:pt idx="1506">
                  <c:v>50.12</c:v>
                </c:pt>
                <c:pt idx="1507">
                  <c:v>50.14</c:v>
                </c:pt>
                <c:pt idx="1508">
                  <c:v>50.16</c:v>
                </c:pt>
                <c:pt idx="1509">
                  <c:v>50.18</c:v>
                </c:pt>
                <c:pt idx="1510">
                  <c:v>50.2</c:v>
                </c:pt>
                <c:pt idx="1511">
                  <c:v>50.22</c:v>
                </c:pt>
                <c:pt idx="1512">
                  <c:v>50.24</c:v>
                </c:pt>
                <c:pt idx="1513">
                  <c:v>50.26</c:v>
                </c:pt>
                <c:pt idx="1514">
                  <c:v>50.28</c:v>
                </c:pt>
                <c:pt idx="1515">
                  <c:v>50.3</c:v>
                </c:pt>
                <c:pt idx="1516">
                  <c:v>50.32</c:v>
                </c:pt>
                <c:pt idx="1517">
                  <c:v>50.34</c:v>
                </c:pt>
                <c:pt idx="1518">
                  <c:v>50.36</c:v>
                </c:pt>
                <c:pt idx="1519">
                  <c:v>50.38</c:v>
                </c:pt>
                <c:pt idx="1520">
                  <c:v>50.4</c:v>
                </c:pt>
                <c:pt idx="1521">
                  <c:v>50.42</c:v>
                </c:pt>
                <c:pt idx="1522">
                  <c:v>50.44</c:v>
                </c:pt>
                <c:pt idx="1523">
                  <c:v>50.46</c:v>
                </c:pt>
                <c:pt idx="1524">
                  <c:v>50.48</c:v>
                </c:pt>
                <c:pt idx="1525">
                  <c:v>50.5</c:v>
                </c:pt>
                <c:pt idx="1526">
                  <c:v>50.52</c:v>
                </c:pt>
                <c:pt idx="1527">
                  <c:v>50.54</c:v>
                </c:pt>
                <c:pt idx="1528">
                  <c:v>50.56</c:v>
                </c:pt>
                <c:pt idx="1529">
                  <c:v>50.58</c:v>
                </c:pt>
                <c:pt idx="1530">
                  <c:v>50.6</c:v>
                </c:pt>
                <c:pt idx="1531">
                  <c:v>50.62</c:v>
                </c:pt>
                <c:pt idx="1532">
                  <c:v>50.64</c:v>
                </c:pt>
                <c:pt idx="1533">
                  <c:v>50.66</c:v>
                </c:pt>
                <c:pt idx="1534">
                  <c:v>50.68</c:v>
                </c:pt>
                <c:pt idx="1535">
                  <c:v>50.7</c:v>
                </c:pt>
                <c:pt idx="1536">
                  <c:v>50.72</c:v>
                </c:pt>
                <c:pt idx="1537">
                  <c:v>50.74</c:v>
                </c:pt>
                <c:pt idx="1538">
                  <c:v>50.76</c:v>
                </c:pt>
                <c:pt idx="1539">
                  <c:v>50.78</c:v>
                </c:pt>
                <c:pt idx="1540">
                  <c:v>50.8</c:v>
                </c:pt>
                <c:pt idx="1541">
                  <c:v>50.82</c:v>
                </c:pt>
                <c:pt idx="1542">
                  <c:v>50.84</c:v>
                </c:pt>
                <c:pt idx="1543">
                  <c:v>50.86</c:v>
                </c:pt>
                <c:pt idx="1544">
                  <c:v>50.88</c:v>
                </c:pt>
                <c:pt idx="1545">
                  <c:v>50.9</c:v>
                </c:pt>
                <c:pt idx="1546">
                  <c:v>50.92</c:v>
                </c:pt>
                <c:pt idx="1547">
                  <c:v>50.94</c:v>
                </c:pt>
                <c:pt idx="1548">
                  <c:v>50.96</c:v>
                </c:pt>
                <c:pt idx="1549">
                  <c:v>50.98</c:v>
                </c:pt>
                <c:pt idx="1550">
                  <c:v>51</c:v>
                </c:pt>
                <c:pt idx="1551">
                  <c:v>51.02</c:v>
                </c:pt>
                <c:pt idx="1552">
                  <c:v>51.04</c:v>
                </c:pt>
                <c:pt idx="1553">
                  <c:v>51.06</c:v>
                </c:pt>
                <c:pt idx="1554">
                  <c:v>51.08</c:v>
                </c:pt>
                <c:pt idx="1555">
                  <c:v>51.1</c:v>
                </c:pt>
                <c:pt idx="1556">
                  <c:v>51.12</c:v>
                </c:pt>
                <c:pt idx="1557">
                  <c:v>51.14</c:v>
                </c:pt>
                <c:pt idx="1558">
                  <c:v>51.16</c:v>
                </c:pt>
                <c:pt idx="1559">
                  <c:v>51.18</c:v>
                </c:pt>
                <c:pt idx="1560">
                  <c:v>51.2</c:v>
                </c:pt>
                <c:pt idx="1561">
                  <c:v>51.22</c:v>
                </c:pt>
                <c:pt idx="1562">
                  <c:v>51.24</c:v>
                </c:pt>
                <c:pt idx="1563">
                  <c:v>51.26</c:v>
                </c:pt>
                <c:pt idx="1564">
                  <c:v>51.28</c:v>
                </c:pt>
                <c:pt idx="1565">
                  <c:v>51.3</c:v>
                </c:pt>
                <c:pt idx="1566">
                  <c:v>51.32</c:v>
                </c:pt>
                <c:pt idx="1567">
                  <c:v>51.34</c:v>
                </c:pt>
                <c:pt idx="1568">
                  <c:v>51.36</c:v>
                </c:pt>
                <c:pt idx="1569">
                  <c:v>51.38</c:v>
                </c:pt>
                <c:pt idx="1570">
                  <c:v>51.4</c:v>
                </c:pt>
                <c:pt idx="1571">
                  <c:v>51.42</c:v>
                </c:pt>
                <c:pt idx="1572">
                  <c:v>51.44</c:v>
                </c:pt>
                <c:pt idx="1573">
                  <c:v>51.46</c:v>
                </c:pt>
                <c:pt idx="1574">
                  <c:v>51.48</c:v>
                </c:pt>
                <c:pt idx="1575">
                  <c:v>51.5</c:v>
                </c:pt>
                <c:pt idx="1576">
                  <c:v>51.52</c:v>
                </c:pt>
                <c:pt idx="1577">
                  <c:v>51.54</c:v>
                </c:pt>
                <c:pt idx="1578">
                  <c:v>51.56</c:v>
                </c:pt>
                <c:pt idx="1579">
                  <c:v>51.58</c:v>
                </c:pt>
                <c:pt idx="1580">
                  <c:v>51.6</c:v>
                </c:pt>
                <c:pt idx="1581">
                  <c:v>51.62</c:v>
                </c:pt>
                <c:pt idx="1582">
                  <c:v>51.64</c:v>
                </c:pt>
                <c:pt idx="1583">
                  <c:v>51.66</c:v>
                </c:pt>
                <c:pt idx="1584">
                  <c:v>51.68</c:v>
                </c:pt>
                <c:pt idx="1585">
                  <c:v>51.7</c:v>
                </c:pt>
                <c:pt idx="1586">
                  <c:v>51.72</c:v>
                </c:pt>
                <c:pt idx="1587">
                  <c:v>51.74</c:v>
                </c:pt>
                <c:pt idx="1588">
                  <c:v>51.76</c:v>
                </c:pt>
                <c:pt idx="1589">
                  <c:v>51.78</c:v>
                </c:pt>
                <c:pt idx="1590">
                  <c:v>51.8</c:v>
                </c:pt>
                <c:pt idx="1591">
                  <c:v>51.82</c:v>
                </c:pt>
                <c:pt idx="1592">
                  <c:v>51.84</c:v>
                </c:pt>
                <c:pt idx="1593">
                  <c:v>51.86</c:v>
                </c:pt>
                <c:pt idx="1594">
                  <c:v>51.88</c:v>
                </c:pt>
                <c:pt idx="1595">
                  <c:v>51.9</c:v>
                </c:pt>
                <c:pt idx="1596">
                  <c:v>51.92</c:v>
                </c:pt>
                <c:pt idx="1597">
                  <c:v>51.94</c:v>
                </c:pt>
                <c:pt idx="1598">
                  <c:v>51.96</c:v>
                </c:pt>
                <c:pt idx="1599">
                  <c:v>51.98</c:v>
                </c:pt>
                <c:pt idx="1600">
                  <c:v>52</c:v>
                </c:pt>
                <c:pt idx="1601">
                  <c:v>52.02</c:v>
                </c:pt>
                <c:pt idx="1602">
                  <c:v>52.04</c:v>
                </c:pt>
                <c:pt idx="1603">
                  <c:v>52.06</c:v>
                </c:pt>
                <c:pt idx="1604">
                  <c:v>52.08</c:v>
                </c:pt>
                <c:pt idx="1605">
                  <c:v>52.1</c:v>
                </c:pt>
                <c:pt idx="1606">
                  <c:v>52.12</c:v>
                </c:pt>
                <c:pt idx="1607">
                  <c:v>52.14</c:v>
                </c:pt>
                <c:pt idx="1608">
                  <c:v>52.16</c:v>
                </c:pt>
                <c:pt idx="1609">
                  <c:v>52.18</c:v>
                </c:pt>
                <c:pt idx="1610">
                  <c:v>52.2</c:v>
                </c:pt>
                <c:pt idx="1611">
                  <c:v>52.22</c:v>
                </c:pt>
                <c:pt idx="1612">
                  <c:v>52.24</c:v>
                </c:pt>
                <c:pt idx="1613">
                  <c:v>52.26</c:v>
                </c:pt>
                <c:pt idx="1614">
                  <c:v>52.28</c:v>
                </c:pt>
                <c:pt idx="1615">
                  <c:v>52.3</c:v>
                </c:pt>
                <c:pt idx="1616">
                  <c:v>52.32</c:v>
                </c:pt>
                <c:pt idx="1617">
                  <c:v>52.34</c:v>
                </c:pt>
                <c:pt idx="1618">
                  <c:v>52.36</c:v>
                </c:pt>
                <c:pt idx="1619">
                  <c:v>52.38</c:v>
                </c:pt>
                <c:pt idx="1620">
                  <c:v>52.4</c:v>
                </c:pt>
                <c:pt idx="1621">
                  <c:v>52.42</c:v>
                </c:pt>
                <c:pt idx="1622">
                  <c:v>52.44</c:v>
                </c:pt>
                <c:pt idx="1623">
                  <c:v>52.46</c:v>
                </c:pt>
                <c:pt idx="1624">
                  <c:v>52.48</c:v>
                </c:pt>
                <c:pt idx="1625">
                  <c:v>52.5</c:v>
                </c:pt>
                <c:pt idx="1626">
                  <c:v>52.52</c:v>
                </c:pt>
                <c:pt idx="1627">
                  <c:v>52.54</c:v>
                </c:pt>
                <c:pt idx="1628">
                  <c:v>52.56</c:v>
                </c:pt>
                <c:pt idx="1629">
                  <c:v>52.58</c:v>
                </c:pt>
                <c:pt idx="1630">
                  <c:v>52.6</c:v>
                </c:pt>
                <c:pt idx="1631">
                  <c:v>52.62</c:v>
                </c:pt>
                <c:pt idx="1632">
                  <c:v>52.64</c:v>
                </c:pt>
                <c:pt idx="1633">
                  <c:v>52.66</c:v>
                </c:pt>
                <c:pt idx="1634">
                  <c:v>52.68</c:v>
                </c:pt>
                <c:pt idx="1635">
                  <c:v>52.7</c:v>
                </c:pt>
                <c:pt idx="1636">
                  <c:v>52.72</c:v>
                </c:pt>
                <c:pt idx="1637">
                  <c:v>52.74</c:v>
                </c:pt>
                <c:pt idx="1638">
                  <c:v>52.76</c:v>
                </c:pt>
                <c:pt idx="1639">
                  <c:v>52.78</c:v>
                </c:pt>
                <c:pt idx="1640">
                  <c:v>52.8</c:v>
                </c:pt>
                <c:pt idx="1641">
                  <c:v>52.82</c:v>
                </c:pt>
                <c:pt idx="1642">
                  <c:v>52.84</c:v>
                </c:pt>
                <c:pt idx="1643">
                  <c:v>52.86</c:v>
                </c:pt>
                <c:pt idx="1644">
                  <c:v>52.88</c:v>
                </c:pt>
                <c:pt idx="1645">
                  <c:v>52.9</c:v>
                </c:pt>
                <c:pt idx="1646">
                  <c:v>52.92</c:v>
                </c:pt>
                <c:pt idx="1647">
                  <c:v>52.94</c:v>
                </c:pt>
                <c:pt idx="1648">
                  <c:v>52.96</c:v>
                </c:pt>
                <c:pt idx="1649">
                  <c:v>52.98</c:v>
                </c:pt>
                <c:pt idx="1650">
                  <c:v>53</c:v>
                </c:pt>
                <c:pt idx="1651">
                  <c:v>53.02</c:v>
                </c:pt>
                <c:pt idx="1652">
                  <c:v>53.04</c:v>
                </c:pt>
                <c:pt idx="1653">
                  <c:v>53.06</c:v>
                </c:pt>
                <c:pt idx="1654">
                  <c:v>53.08</c:v>
                </c:pt>
                <c:pt idx="1655">
                  <c:v>53.1</c:v>
                </c:pt>
                <c:pt idx="1656">
                  <c:v>53.12</c:v>
                </c:pt>
                <c:pt idx="1657">
                  <c:v>53.14</c:v>
                </c:pt>
                <c:pt idx="1658">
                  <c:v>53.16</c:v>
                </c:pt>
                <c:pt idx="1659">
                  <c:v>53.18</c:v>
                </c:pt>
                <c:pt idx="1660">
                  <c:v>53.2</c:v>
                </c:pt>
                <c:pt idx="1661">
                  <c:v>53.22</c:v>
                </c:pt>
                <c:pt idx="1662">
                  <c:v>53.24</c:v>
                </c:pt>
                <c:pt idx="1663">
                  <c:v>53.26</c:v>
                </c:pt>
                <c:pt idx="1664">
                  <c:v>53.28</c:v>
                </c:pt>
                <c:pt idx="1665">
                  <c:v>53.3</c:v>
                </c:pt>
                <c:pt idx="1666">
                  <c:v>53.32</c:v>
                </c:pt>
                <c:pt idx="1667">
                  <c:v>53.34</c:v>
                </c:pt>
                <c:pt idx="1668">
                  <c:v>53.36</c:v>
                </c:pt>
                <c:pt idx="1669">
                  <c:v>53.38</c:v>
                </c:pt>
                <c:pt idx="1670">
                  <c:v>53.4</c:v>
                </c:pt>
                <c:pt idx="1671">
                  <c:v>53.42</c:v>
                </c:pt>
                <c:pt idx="1672">
                  <c:v>53.44</c:v>
                </c:pt>
                <c:pt idx="1673">
                  <c:v>53.46</c:v>
                </c:pt>
                <c:pt idx="1674">
                  <c:v>53.48</c:v>
                </c:pt>
                <c:pt idx="1675">
                  <c:v>53.5</c:v>
                </c:pt>
                <c:pt idx="1676">
                  <c:v>53.52</c:v>
                </c:pt>
                <c:pt idx="1677">
                  <c:v>53.54</c:v>
                </c:pt>
                <c:pt idx="1678">
                  <c:v>53.56</c:v>
                </c:pt>
                <c:pt idx="1679">
                  <c:v>53.58</c:v>
                </c:pt>
                <c:pt idx="1680">
                  <c:v>53.6</c:v>
                </c:pt>
                <c:pt idx="1681">
                  <c:v>53.62</c:v>
                </c:pt>
                <c:pt idx="1682">
                  <c:v>53.64</c:v>
                </c:pt>
                <c:pt idx="1683">
                  <c:v>53.66</c:v>
                </c:pt>
                <c:pt idx="1684">
                  <c:v>53.68</c:v>
                </c:pt>
                <c:pt idx="1685">
                  <c:v>53.7</c:v>
                </c:pt>
                <c:pt idx="1686">
                  <c:v>53.72</c:v>
                </c:pt>
                <c:pt idx="1687">
                  <c:v>53.74</c:v>
                </c:pt>
                <c:pt idx="1688">
                  <c:v>53.76</c:v>
                </c:pt>
                <c:pt idx="1689">
                  <c:v>53.78</c:v>
                </c:pt>
                <c:pt idx="1690">
                  <c:v>53.8</c:v>
                </c:pt>
                <c:pt idx="1691">
                  <c:v>53.82</c:v>
                </c:pt>
                <c:pt idx="1692">
                  <c:v>53.84</c:v>
                </c:pt>
                <c:pt idx="1693">
                  <c:v>53.86</c:v>
                </c:pt>
                <c:pt idx="1694">
                  <c:v>53.88</c:v>
                </c:pt>
                <c:pt idx="1695">
                  <c:v>53.9</c:v>
                </c:pt>
                <c:pt idx="1696">
                  <c:v>53.92</c:v>
                </c:pt>
                <c:pt idx="1697">
                  <c:v>53.94</c:v>
                </c:pt>
                <c:pt idx="1698">
                  <c:v>53.96</c:v>
                </c:pt>
                <c:pt idx="1699">
                  <c:v>53.98</c:v>
                </c:pt>
                <c:pt idx="1700">
                  <c:v>54</c:v>
                </c:pt>
                <c:pt idx="1701">
                  <c:v>54.02</c:v>
                </c:pt>
                <c:pt idx="1702">
                  <c:v>54.04</c:v>
                </c:pt>
                <c:pt idx="1703">
                  <c:v>54.06</c:v>
                </c:pt>
                <c:pt idx="1704">
                  <c:v>54.08</c:v>
                </c:pt>
                <c:pt idx="1705">
                  <c:v>54.1</c:v>
                </c:pt>
                <c:pt idx="1706">
                  <c:v>54.12</c:v>
                </c:pt>
                <c:pt idx="1707">
                  <c:v>54.14</c:v>
                </c:pt>
                <c:pt idx="1708">
                  <c:v>54.16</c:v>
                </c:pt>
                <c:pt idx="1709">
                  <c:v>54.18</c:v>
                </c:pt>
                <c:pt idx="1710">
                  <c:v>54.2</c:v>
                </c:pt>
                <c:pt idx="1711">
                  <c:v>54.22</c:v>
                </c:pt>
                <c:pt idx="1712">
                  <c:v>54.24</c:v>
                </c:pt>
                <c:pt idx="1713">
                  <c:v>54.26</c:v>
                </c:pt>
                <c:pt idx="1714">
                  <c:v>54.28</c:v>
                </c:pt>
                <c:pt idx="1715">
                  <c:v>54.3</c:v>
                </c:pt>
                <c:pt idx="1716">
                  <c:v>54.32</c:v>
                </c:pt>
                <c:pt idx="1717">
                  <c:v>54.34</c:v>
                </c:pt>
                <c:pt idx="1718">
                  <c:v>54.36</c:v>
                </c:pt>
                <c:pt idx="1719">
                  <c:v>54.38</c:v>
                </c:pt>
                <c:pt idx="1720">
                  <c:v>54.4</c:v>
                </c:pt>
                <c:pt idx="1721">
                  <c:v>54.42</c:v>
                </c:pt>
                <c:pt idx="1722">
                  <c:v>54.44</c:v>
                </c:pt>
                <c:pt idx="1723">
                  <c:v>54.46</c:v>
                </c:pt>
                <c:pt idx="1724">
                  <c:v>54.48</c:v>
                </c:pt>
                <c:pt idx="1725">
                  <c:v>54.5</c:v>
                </c:pt>
                <c:pt idx="1726">
                  <c:v>54.52</c:v>
                </c:pt>
                <c:pt idx="1727">
                  <c:v>54.54</c:v>
                </c:pt>
                <c:pt idx="1728">
                  <c:v>54.56</c:v>
                </c:pt>
                <c:pt idx="1729">
                  <c:v>54.58</c:v>
                </c:pt>
                <c:pt idx="1730">
                  <c:v>54.6</c:v>
                </c:pt>
                <c:pt idx="1731">
                  <c:v>54.62</c:v>
                </c:pt>
                <c:pt idx="1732">
                  <c:v>54.64</c:v>
                </c:pt>
                <c:pt idx="1733">
                  <c:v>54.66</c:v>
                </c:pt>
                <c:pt idx="1734">
                  <c:v>54.68</c:v>
                </c:pt>
                <c:pt idx="1735">
                  <c:v>54.7</c:v>
                </c:pt>
                <c:pt idx="1736">
                  <c:v>54.72</c:v>
                </c:pt>
                <c:pt idx="1737">
                  <c:v>54.74</c:v>
                </c:pt>
                <c:pt idx="1738">
                  <c:v>54.76</c:v>
                </c:pt>
                <c:pt idx="1739">
                  <c:v>54.78</c:v>
                </c:pt>
                <c:pt idx="1740">
                  <c:v>54.8</c:v>
                </c:pt>
                <c:pt idx="1741">
                  <c:v>54.82</c:v>
                </c:pt>
                <c:pt idx="1742">
                  <c:v>54.84</c:v>
                </c:pt>
                <c:pt idx="1743">
                  <c:v>54.86</c:v>
                </c:pt>
                <c:pt idx="1744">
                  <c:v>54.88</c:v>
                </c:pt>
                <c:pt idx="1745">
                  <c:v>54.9</c:v>
                </c:pt>
                <c:pt idx="1746">
                  <c:v>54.92</c:v>
                </c:pt>
                <c:pt idx="1747">
                  <c:v>54.94</c:v>
                </c:pt>
                <c:pt idx="1748">
                  <c:v>54.96</c:v>
                </c:pt>
                <c:pt idx="1749">
                  <c:v>54.98</c:v>
                </c:pt>
                <c:pt idx="1750">
                  <c:v>55</c:v>
                </c:pt>
                <c:pt idx="1751">
                  <c:v>55.02</c:v>
                </c:pt>
                <c:pt idx="1752">
                  <c:v>55.04</c:v>
                </c:pt>
                <c:pt idx="1753">
                  <c:v>55.06</c:v>
                </c:pt>
                <c:pt idx="1754">
                  <c:v>55.08</c:v>
                </c:pt>
                <c:pt idx="1755">
                  <c:v>55.1</c:v>
                </c:pt>
                <c:pt idx="1756">
                  <c:v>55.12</c:v>
                </c:pt>
                <c:pt idx="1757">
                  <c:v>55.14</c:v>
                </c:pt>
                <c:pt idx="1758">
                  <c:v>55.16</c:v>
                </c:pt>
                <c:pt idx="1759">
                  <c:v>55.18</c:v>
                </c:pt>
                <c:pt idx="1760">
                  <c:v>55.2</c:v>
                </c:pt>
                <c:pt idx="1761">
                  <c:v>55.22</c:v>
                </c:pt>
                <c:pt idx="1762">
                  <c:v>55.24</c:v>
                </c:pt>
                <c:pt idx="1763">
                  <c:v>55.26</c:v>
                </c:pt>
                <c:pt idx="1764">
                  <c:v>55.28</c:v>
                </c:pt>
                <c:pt idx="1765">
                  <c:v>55.3</c:v>
                </c:pt>
                <c:pt idx="1766">
                  <c:v>55.32</c:v>
                </c:pt>
                <c:pt idx="1767">
                  <c:v>55.34</c:v>
                </c:pt>
                <c:pt idx="1768">
                  <c:v>55.36</c:v>
                </c:pt>
                <c:pt idx="1769">
                  <c:v>55.38</c:v>
                </c:pt>
                <c:pt idx="1770">
                  <c:v>55.4</c:v>
                </c:pt>
                <c:pt idx="1771">
                  <c:v>55.42</c:v>
                </c:pt>
                <c:pt idx="1772">
                  <c:v>55.44</c:v>
                </c:pt>
                <c:pt idx="1773">
                  <c:v>55.46</c:v>
                </c:pt>
                <c:pt idx="1774">
                  <c:v>55.48</c:v>
                </c:pt>
                <c:pt idx="1775">
                  <c:v>55.5</c:v>
                </c:pt>
                <c:pt idx="1776">
                  <c:v>55.52</c:v>
                </c:pt>
                <c:pt idx="1777">
                  <c:v>55.54</c:v>
                </c:pt>
                <c:pt idx="1778">
                  <c:v>55.56</c:v>
                </c:pt>
                <c:pt idx="1779">
                  <c:v>55.58</c:v>
                </c:pt>
                <c:pt idx="1780">
                  <c:v>55.6</c:v>
                </c:pt>
                <c:pt idx="1781">
                  <c:v>55.62</c:v>
                </c:pt>
                <c:pt idx="1782">
                  <c:v>55.64</c:v>
                </c:pt>
                <c:pt idx="1783">
                  <c:v>55.66</c:v>
                </c:pt>
                <c:pt idx="1784">
                  <c:v>55.68</c:v>
                </c:pt>
                <c:pt idx="1785">
                  <c:v>55.7</c:v>
                </c:pt>
                <c:pt idx="1786">
                  <c:v>55.72</c:v>
                </c:pt>
                <c:pt idx="1787">
                  <c:v>55.74</c:v>
                </c:pt>
                <c:pt idx="1788">
                  <c:v>55.76</c:v>
                </c:pt>
                <c:pt idx="1789">
                  <c:v>55.78</c:v>
                </c:pt>
                <c:pt idx="1790">
                  <c:v>55.8</c:v>
                </c:pt>
                <c:pt idx="1791">
                  <c:v>55.82</c:v>
                </c:pt>
                <c:pt idx="1792">
                  <c:v>55.84</c:v>
                </c:pt>
                <c:pt idx="1793">
                  <c:v>55.86</c:v>
                </c:pt>
                <c:pt idx="1794">
                  <c:v>55.88</c:v>
                </c:pt>
                <c:pt idx="1795">
                  <c:v>55.9</c:v>
                </c:pt>
                <c:pt idx="1796">
                  <c:v>55.92</c:v>
                </c:pt>
                <c:pt idx="1797">
                  <c:v>55.94</c:v>
                </c:pt>
                <c:pt idx="1798">
                  <c:v>55.96</c:v>
                </c:pt>
                <c:pt idx="1799">
                  <c:v>55.98</c:v>
                </c:pt>
                <c:pt idx="1800">
                  <c:v>56</c:v>
                </c:pt>
                <c:pt idx="1801">
                  <c:v>56.02</c:v>
                </c:pt>
                <c:pt idx="1802">
                  <c:v>56.04</c:v>
                </c:pt>
                <c:pt idx="1803">
                  <c:v>56.06</c:v>
                </c:pt>
                <c:pt idx="1804">
                  <c:v>56.08</c:v>
                </c:pt>
                <c:pt idx="1805">
                  <c:v>56.1</c:v>
                </c:pt>
                <c:pt idx="1806">
                  <c:v>56.12</c:v>
                </c:pt>
                <c:pt idx="1807">
                  <c:v>56.14</c:v>
                </c:pt>
                <c:pt idx="1808">
                  <c:v>56.16</c:v>
                </c:pt>
                <c:pt idx="1809">
                  <c:v>56.18</c:v>
                </c:pt>
                <c:pt idx="1810">
                  <c:v>56.2</c:v>
                </c:pt>
                <c:pt idx="1811">
                  <c:v>56.22</c:v>
                </c:pt>
                <c:pt idx="1812">
                  <c:v>56.24</c:v>
                </c:pt>
                <c:pt idx="1813">
                  <c:v>56.26</c:v>
                </c:pt>
                <c:pt idx="1814">
                  <c:v>56.28</c:v>
                </c:pt>
                <c:pt idx="1815">
                  <c:v>56.3</c:v>
                </c:pt>
                <c:pt idx="1816">
                  <c:v>56.32</c:v>
                </c:pt>
                <c:pt idx="1817">
                  <c:v>56.34</c:v>
                </c:pt>
                <c:pt idx="1818">
                  <c:v>56.36</c:v>
                </c:pt>
                <c:pt idx="1819">
                  <c:v>56.38</c:v>
                </c:pt>
                <c:pt idx="1820">
                  <c:v>56.4</c:v>
                </c:pt>
                <c:pt idx="1821">
                  <c:v>56.42</c:v>
                </c:pt>
                <c:pt idx="1822">
                  <c:v>56.44</c:v>
                </c:pt>
                <c:pt idx="1823">
                  <c:v>56.46</c:v>
                </c:pt>
                <c:pt idx="1824">
                  <c:v>56.48</c:v>
                </c:pt>
                <c:pt idx="1825">
                  <c:v>56.5</c:v>
                </c:pt>
                <c:pt idx="1826">
                  <c:v>56.52</c:v>
                </c:pt>
                <c:pt idx="1827">
                  <c:v>56.54</c:v>
                </c:pt>
                <c:pt idx="1828">
                  <c:v>56.56</c:v>
                </c:pt>
                <c:pt idx="1829">
                  <c:v>56.58</c:v>
                </c:pt>
                <c:pt idx="1830">
                  <c:v>56.6</c:v>
                </c:pt>
                <c:pt idx="1831">
                  <c:v>56.62</c:v>
                </c:pt>
                <c:pt idx="1832">
                  <c:v>56.64</c:v>
                </c:pt>
                <c:pt idx="1833">
                  <c:v>56.66</c:v>
                </c:pt>
                <c:pt idx="1834">
                  <c:v>56.68</c:v>
                </c:pt>
                <c:pt idx="1835">
                  <c:v>56.7</c:v>
                </c:pt>
                <c:pt idx="1836">
                  <c:v>56.72</c:v>
                </c:pt>
                <c:pt idx="1837">
                  <c:v>56.74</c:v>
                </c:pt>
                <c:pt idx="1838">
                  <c:v>56.76</c:v>
                </c:pt>
                <c:pt idx="1839">
                  <c:v>56.78</c:v>
                </c:pt>
                <c:pt idx="1840">
                  <c:v>56.8</c:v>
                </c:pt>
                <c:pt idx="1841">
                  <c:v>56.82</c:v>
                </c:pt>
                <c:pt idx="1842">
                  <c:v>56.84</c:v>
                </c:pt>
                <c:pt idx="1843">
                  <c:v>56.86</c:v>
                </c:pt>
                <c:pt idx="1844">
                  <c:v>56.88</c:v>
                </c:pt>
                <c:pt idx="1845">
                  <c:v>56.9</c:v>
                </c:pt>
                <c:pt idx="1846">
                  <c:v>56.92</c:v>
                </c:pt>
                <c:pt idx="1847">
                  <c:v>56.94</c:v>
                </c:pt>
                <c:pt idx="1848">
                  <c:v>56.96</c:v>
                </c:pt>
                <c:pt idx="1849">
                  <c:v>56.98</c:v>
                </c:pt>
                <c:pt idx="1850">
                  <c:v>57</c:v>
                </c:pt>
                <c:pt idx="1851">
                  <c:v>57.02</c:v>
                </c:pt>
                <c:pt idx="1852">
                  <c:v>57.04</c:v>
                </c:pt>
                <c:pt idx="1853">
                  <c:v>57.06</c:v>
                </c:pt>
                <c:pt idx="1854">
                  <c:v>57.08</c:v>
                </c:pt>
                <c:pt idx="1855">
                  <c:v>57.1</c:v>
                </c:pt>
                <c:pt idx="1856">
                  <c:v>57.12</c:v>
                </c:pt>
                <c:pt idx="1857">
                  <c:v>57.14</c:v>
                </c:pt>
                <c:pt idx="1858">
                  <c:v>57.16</c:v>
                </c:pt>
                <c:pt idx="1859">
                  <c:v>57.18</c:v>
                </c:pt>
                <c:pt idx="1860">
                  <c:v>57.2</c:v>
                </c:pt>
                <c:pt idx="1861">
                  <c:v>57.22</c:v>
                </c:pt>
                <c:pt idx="1862">
                  <c:v>57.24</c:v>
                </c:pt>
                <c:pt idx="1863">
                  <c:v>57.26</c:v>
                </c:pt>
                <c:pt idx="1864">
                  <c:v>57.28</c:v>
                </c:pt>
                <c:pt idx="1865">
                  <c:v>57.3</c:v>
                </c:pt>
                <c:pt idx="1866">
                  <c:v>57.32</c:v>
                </c:pt>
                <c:pt idx="1867">
                  <c:v>57.34</c:v>
                </c:pt>
                <c:pt idx="1868">
                  <c:v>57.36</c:v>
                </c:pt>
                <c:pt idx="1869">
                  <c:v>57.38</c:v>
                </c:pt>
                <c:pt idx="1870">
                  <c:v>57.4</c:v>
                </c:pt>
                <c:pt idx="1871">
                  <c:v>57.42</c:v>
                </c:pt>
                <c:pt idx="1872">
                  <c:v>57.44</c:v>
                </c:pt>
                <c:pt idx="1873">
                  <c:v>57.46</c:v>
                </c:pt>
                <c:pt idx="1874">
                  <c:v>57.48</c:v>
                </c:pt>
                <c:pt idx="1875">
                  <c:v>57.5</c:v>
                </c:pt>
                <c:pt idx="1876">
                  <c:v>57.52</c:v>
                </c:pt>
                <c:pt idx="1877">
                  <c:v>57.54</c:v>
                </c:pt>
                <c:pt idx="1878">
                  <c:v>57.56</c:v>
                </c:pt>
                <c:pt idx="1879">
                  <c:v>57.58</c:v>
                </c:pt>
                <c:pt idx="1880">
                  <c:v>57.6</c:v>
                </c:pt>
                <c:pt idx="1881">
                  <c:v>57.62</c:v>
                </c:pt>
                <c:pt idx="1882">
                  <c:v>57.64</c:v>
                </c:pt>
                <c:pt idx="1883">
                  <c:v>57.66</c:v>
                </c:pt>
                <c:pt idx="1884">
                  <c:v>57.68</c:v>
                </c:pt>
                <c:pt idx="1885">
                  <c:v>57.7</c:v>
                </c:pt>
                <c:pt idx="1886">
                  <c:v>57.72</c:v>
                </c:pt>
                <c:pt idx="1887">
                  <c:v>57.74</c:v>
                </c:pt>
                <c:pt idx="1888">
                  <c:v>57.76</c:v>
                </c:pt>
                <c:pt idx="1889">
                  <c:v>57.78</c:v>
                </c:pt>
                <c:pt idx="1890">
                  <c:v>57.8</c:v>
                </c:pt>
                <c:pt idx="1891">
                  <c:v>57.82</c:v>
                </c:pt>
                <c:pt idx="1892">
                  <c:v>57.84</c:v>
                </c:pt>
                <c:pt idx="1893">
                  <c:v>57.86</c:v>
                </c:pt>
                <c:pt idx="1894">
                  <c:v>57.88</c:v>
                </c:pt>
                <c:pt idx="1895">
                  <c:v>57.9</c:v>
                </c:pt>
                <c:pt idx="1896">
                  <c:v>57.92</c:v>
                </c:pt>
                <c:pt idx="1897">
                  <c:v>57.94</c:v>
                </c:pt>
                <c:pt idx="1898">
                  <c:v>57.96</c:v>
                </c:pt>
                <c:pt idx="1899">
                  <c:v>57.98</c:v>
                </c:pt>
                <c:pt idx="1900">
                  <c:v>58</c:v>
                </c:pt>
                <c:pt idx="1901">
                  <c:v>58.02</c:v>
                </c:pt>
                <c:pt idx="1902">
                  <c:v>58.04</c:v>
                </c:pt>
                <c:pt idx="1903">
                  <c:v>58.06</c:v>
                </c:pt>
                <c:pt idx="1904">
                  <c:v>58.08</c:v>
                </c:pt>
                <c:pt idx="1905">
                  <c:v>58.1</c:v>
                </c:pt>
                <c:pt idx="1906">
                  <c:v>58.12</c:v>
                </c:pt>
                <c:pt idx="1907">
                  <c:v>58.14</c:v>
                </c:pt>
                <c:pt idx="1908">
                  <c:v>58.16</c:v>
                </c:pt>
                <c:pt idx="1909">
                  <c:v>58.18</c:v>
                </c:pt>
                <c:pt idx="1910">
                  <c:v>58.2</c:v>
                </c:pt>
                <c:pt idx="1911">
                  <c:v>58.22</c:v>
                </c:pt>
                <c:pt idx="1912">
                  <c:v>58.24</c:v>
                </c:pt>
                <c:pt idx="1913">
                  <c:v>58.26</c:v>
                </c:pt>
                <c:pt idx="1914">
                  <c:v>58.28</c:v>
                </c:pt>
                <c:pt idx="1915">
                  <c:v>58.3</c:v>
                </c:pt>
                <c:pt idx="1916">
                  <c:v>58.32</c:v>
                </c:pt>
                <c:pt idx="1917">
                  <c:v>58.34</c:v>
                </c:pt>
                <c:pt idx="1918">
                  <c:v>58.36</c:v>
                </c:pt>
                <c:pt idx="1919">
                  <c:v>58.38</c:v>
                </c:pt>
                <c:pt idx="1920">
                  <c:v>58.4</c:v>
                </c:pt>
                <c:pt idx="1921">
                  <c:v>58.42</c:v>
                </c:pt>
                <c:pt idx="1922">
                  <c:v>58.44</c:v>
                </c:pt>
                <c:pt idx="1923">
                  <c:v>58.46</c:v>
                </c:pt>
                <c:pt idx="1924">
                  <c:v>58.48</c:v>
                </c:pt>
                <c:pt idx="1925">
                  <c:v>58.5</c:v>
                </c:pt>
                <c:pt idx="1926">
                  <c:v>58.52</c:v>
                </c:pt>
                <c:pt idx="1927">
                  <c:v>58.54</c:v>
                </c:pt>
                <c:pt idx="1928">
                  <c:v>58.56</c:v>
                </c:pt>
                <c:pt idx="1929">
                  <c:v>58.58</c:v>
                </c:pt>
                <c:pt idx="1930">
                  <c:v>58.6</c:v>
                </c:pt>
                <c:pt idx="1931">
                  <c:v>58.62</c:v>
                </c:pt>
                <c:pt idx="1932">
                  <c:v>58.64</c:v>
                </c:pt>
                <c:pt idx="1933">
                  <c:v>58.66</c:v>
                </c:pt>
                <c:pt idx="1934">
                  <c:v>58.68</c:v>
                </c:pt>
                <c:pt idx="1935">
                  <c:v>58.7</c:v>
                </c:pt>
                <c:pt idx="1936">
                  <c:v>58.72</c:v>
                </c:pt>
                <c:pt idx="1937">
                  <c:v>58.74</c:v>
                </c:pt>
                <c:pt idx="1938">
                  <c:v>58.76</c:v>
                </c:pt>
                <c:pt idx="1939">
                  <c:v>58.78</c:v>
                </c:pt>
                <c:pt idx="1940">
                  <c:v>58.8</c:v>
                </c:pt>
                <c:pt idx="1941">
                  <c:v>58.82</c:v>
                </c:pt>
                <c:pt idx="1942">
                  <c:v>58.84</c:v>
                </c:pt>
                <c:pt idx="1943">
                  <c:v>58.86</c:v>
                </c:pt>
                <c:pt idx="1944">
                  <c:v>58.88</c:v>
                </c:pt>
                <c:pt idx="1945">
                  <c:v>58.9</c:v>
                </c:pt>
                <c:pt idx="1946">
                  <c:v>58.92</c:v>
                </c:pt>
                <c:pt idx="1947">
                  <c:v>58.94</c:v>
                </c:pt>
                <c:pt idx="1948">
                  <c:v>58.96</c:v>
                </c:pt>
                <c:pt idx="1949">
                  <c:v>58.98</c:v>
                </c:pt>
                <c:pt idx="1950">
                  <c:v>59</c:v>
                </c:pt>
                <c:pt idx="1951">
                  <c:v>59.02</c:v>
                </c:pt>
                <c:pt idx="1952">
                  <c:v>59.04</c:v>
                </c:pt>
                <c:pt idx="1953">
                  <c:v>59.06</c:v>
                </c:pt>
                <c:pt idx="1954">
                  <c:v>59.08</c:v>
                </c:pt>
                <c:pt idx="1955">
                  <c:v>59.1</c:v>
                </c:pt>
                <c:pt idx="1956">
                  <c:v>59.12</c:v>
                </c:pt>
                <c:pt idx="1957">
                  <c:v>59.14</c:v>
                </c:pt>
                <c:pt idx="1958">
                  <c:v>59.16</c:v>
                </c:pt>
                <c:pt idx="1959">
                  <c:v>59.18</c:v>
                </c:pt>
                <c:pt idx="1960">
                  <c:v>59.2</c:v>
                </c:pt>
                <c:pt idx="1961">
                  <c:v>59.22</c:v>
                </c:pt>
                <c:pt idx="1962">
                  <c:v>59.24</c:v>
                </c:pt>
                <c:pt idx="1963">
                  <c:v>59.26</c:v>
                </c:pt>
                <c:pt idx="1964">
                  <c:v>59.28</c:v>
                </c:pt>
                <c:pt idx="1965">
                  <c:v>59.3</c:v>
                </c:pt>
                <c:pt idx="1966">
                  <c:v>59.32</c:v>
                </c:pt>
                <c:pt idx="1967">
                  <c:v>59.34</c:v>
                </c:pt>
                <c:pt idx="1968">
                  <c:v>59.36</c:v>
                </c:pt>
                <c:pt idx="1969">
                  <c:v>59.38</c:v>
                </c:pt>
                <c:pt idx="1970">
                  <c:v>59.4</c:v>
                </c:pt>
                <c:pt idx="1971">
                  <c:v>59.42</c:v>
                </c:pt>
                <c:pt idx="1972">
                  <c:v>59.44</c:v>
                </c:pt>
                <c:pt idx="1973">
                  <c:v>59.46</c:v>
                </c:pt>
                <c:pt idx="1974">
                  <c:v>59.48</c:v>
                </c:pt>
                <c:pt idx="1975">
                  <c:v>59.5</c:v>
                </c:pt>
                <c:pt idx="1976">
                  <c:v>59.52</c:v>
                </c:pt>
                <c:pt idx="1977">
                  <c:v>59.54</c:v>
                </c:pt>
                <c:pt idx="1978">
                  <c:v>59.56</c:v>
                </c:pt>
                <c:pt idx="1979">
                  <c:v>59.58</c:v>
                </c:pt>
                <c:pt idx="1980">
                  <c:v>59.6</c:v>
                </c:pt>
                <c:pt idx="1981">
                  <c:v>59.62</c:v>
                </c:pt>
                <c:pt idx="1982">
                  <c:v>59.64</c:v>
                </c:pt>
                <c:pt idx="1983">
                  <c:v>59.66</c:v>
                </c:pt>
                <c:pt idx="1984">
                  <c:v>59.68</c:v>
                </c:pt>
                <c:pt idx="1985">
                  <c:v>59.7</c:v>
                </c:pt>
                <c:pt idx="1986">
                  <c:v>59.72</c:v>
                </c:pt>
                <c:pt idx="1987">
                  <c:v>59.74</c:v>
                </c:pt>
                <c:pt idx="1988">
                  <c:v>59.76</c:v>
                </c:pt>
                <c:pt idx="1989">
                  <c:v>59.78</c:v>
                </c:pt>
                <c:pt idx="1990">
                  <c:v>59.8</c:v>
                </c:pt>
                <c:pt idx="1991">
                  <c:v>59.82</c:v>
                </c:pt>
                <c:pt idx="1992">
                  <c:v>59.84</c:v>
                </c:pt>
                <c:pt idx="1993">
                  <c:v>59.86</c:v>
                </c:pt>
                <c:pt idx="1994">
                  <c:v>59.88</c:v>
                </c:pt>
                <c:pt idx="1995">
                  <c:v>59.9</c:v>
                </c:pt>
                <c:pt idx="1996">
                  <c:v>59.92</c:v>
                </c:pt>
                <c:pt idx="1997">
                  <c:v>59.94</c:v>
                </c:pt>
                <c:pt idx="1998">
                  <c:v>59.96</c:v>
                </c:pt>
                <c:pt idx="1999">
                  <c:v>59.98</c:v>
                </c:pt>
                <c:pt idx="2000">
                  <c:v>60</c:v>
                </c:pt>
                <c:pt idx="2001">
                  <c:v>60.02</c:v>
                </c:pt>
                <c:pt idx="2002">
                  <c:v>60.04</c:v>
                </c:pt>
                <c:pt idx="2003">
                  <c:v>60.06</c:v>
                </c:pt>
                <c:pt idx="2004">
                  <c:v>60.08</c:v>
                </c:pt>
                <c:pt idx="2005">
                  <c:v>60.1</c:v>
                </c:pt>
                <c:pt idx="2006">
                  <c:v>60.12</c:v>
                </c:pt>
                <c:pt idx="2007">
                  <c:v>60.14</c:v>
                </c:pt>
                <c:pt idx="2008">
                  <c:v>60.16</c:v>
                </c:pt>
                <c:pt idx="2009">
                  <c:v>60.18</c:v>
                </c:pt>
                <c:pt idx="2010">
                  <c:v>60.2</c:v>
                </c:pt>
                <c:pt idx="2011">
                  <c:v>60.22</c:v>
                </c:pt>
                <c:pt idx="2012">
                  <c:v>60.24</c:v>
                </c:pt>
                <c:pt idx="2013">
                  <c:v>60.26</c:v>
                </c:pt>
                <c:pt idx="2014">
                  <c:v>60.28</c:v>
                </c:pt>
                <c:pt idx="2015">
                  <c:v>60.3</c:v>
                </c:pt>
                <c:pt idx="2016">
                  <c:v>60.32</c:v>
                </c:pt>
                <c:pt idx="2017">
                  <c:v>60.34</c:v>
                </c:pt>
                <c:pt idx="2018">
                  <c:v>60.36</c:v>
                </c:pt>
                <c:pt idx="2019">
                  <c:v>60.38</c:v>
                </c:pt>
                <c:pt idx="2020">
                  <c:v>60.4</c:v>
                </c:pt>
                <c:pt idx="2021">
                  <c:v>60.42</c:v>
                </c:pt>
                <c:pt idx="2022">
                  <c:v>60.44</c:v>
                </c:pt>
                <c:pt idx="2023">
                  <c:v>60.46</c:v>
                </c:pt>
                <c:pt idx="2024">
                  <c:v>60.48</c:v>
                </c:pt>
                <c:pt idx="2025">
                  <c:v>60.5</c:v>
                </c:pt>
                <c:pt idx="2026">
                  <c:v>60.52</c:v>
                </c:pt>
                <c:pt idx="2027">
                  <c:v>60.54</c:v>
                </c:pt>
                <c:pt idx="2028">
                  <c:v>60.56</c:v>
                </c:pt>
                <c:pt idx="2029">
                  <c:v>60.58</c:v>
                </c:pt>
                <c:pt idx="2030">
                  <c:v>60.6</c:v>
                </c:pt>
                <c:pt idx="2031">
                  <c:v>60.62</c:v>
                </c:pt>
                <c:pt idx="2032">
                  <c:v>60.64</c:v>
                </c:pt>
                <c:pt idx="2033">
                  <c:v>60.66</c:v>
                </c:pt>
                <c:pt idx="2034">
                  <c:v>60.68</c:v>
                </c:pt>
                <c:pt idx="2035">
                  <c:v>60.7</c:v>
                </c:pt>
                <c:pt idx="2036">
                  <c:v>60.72</c:v>
                </c:pt>
                <c:pt idx="2037">
                  <c:v>60.74</c:v>
                </c:pt>
                <c:pt idx="2038">
                  <c:v>60.76</c:v>
                </c:pt>
                <c:pt idx="2039">
                  <c:v>60.78</c:v>
                </c:pt>
                <c:pt idx="2040">
                  <c:v>60.8</c:v>
                </c:pt>
                <c:pt idx="2041">
                  <c:v>60.82</c:v>
                </c:pt>
                <c:pt idx="2042">
                  <c:v>60.84</c:v>
                </c:pt>
                <c:pt idx="2043">
                  <c:v>60.86</c:v>
                </c:pt>
                <c:pt idx="2044">
                  <c:v>60.88</c:v>
                </c:pt>
                <c:pt idx="2045">
                  <c:v>60.9</c:v>
                </c:pt>
                <c:pt idx="2046">
                  <c:v>60.92</c:v>
                </c:pt>
                <c:pt idx="2047">
                  <c:v>60.94</c:v>
                </c:pt>
                <c:pt idx="2048">
                  <c:v>60.96</c:v>
                </c:pt>
                <c:pt idx="2049">
                  <c:v>60.98</c:v>
                </c:pt>
                <c:pt idx="2050">
                  <c:v>61</c:v>
                </c:pt>
                <c:pt idx="2051">
                  <c:v>61.02</c:v>
                </c:pt>
                <c:pt idx="2052">
                  <c:v>61.04</c:v>
                </c:pt>
                <c:pt idx="2053">
                  <c:v>61.06</c:v>
                </c:pt>
                <c:pt idx="2054">
                  <c:v>61.08</c:v>
                </c:pt>
                <c:pt idx="2055">
                  <c:v>61.1</c:v>
                </c:pt>
                <c:pt idx="2056">
                  <c:v>61.12</c:v>
                </c:pt>
                <c:pt idx="2057">
                  <c:v>61.14</c:v>
                </c:pt>
                <c:pt idx="2058">
                  <c:v>61.16</c:v>
                </c:pt>
                <c:pt idx="2059">
                  <c:v>61.18</c:v>
                </c:pt>
                <c:pt idx="2060">
                  <c:v>61.2</c:v>
                </c:pt>
                <c:pt idx="2061">
                  <c:v>61.22</c:v>
                </c:pt>
                <c:pt idx="2062">
                  <c:v>61.24</c:v>
                </c:pt>
                <c:pt idx="2063">
                  <c:v>61.26</c:v>
                </c:pt>
                <c:pt idx="2064">
                  <c:v>61.28</c:v>
                </c:pt>
                <c:pt idx="2065">
                  <c:v>61.3</c:v>
                </c:pt>
                <c:pt idx="2066">
                  <c:v>61.32</c:v>
                </c:pt>
                <c:pt idx="2067">
                  <c:v>61.34</c:v>
                </c:pt>
                <c:pt idx="2068">
                  <c:v>61.36</c:v>
                </c:pt>
                <c:pt idx="2069">
                  <c:v>61.38</c:v>
                </c:pt>
                <c:pt idx="2070">
                  <c:v>61.4</c:v>
                </c:pt>
                <c:pt idx="2071">
                  <c:v>61.42</c:v>
                </c:pt>
                <c:pt idx="2072">
                  <c:v>61.44</c:v>
                </c:pt>
                <c:pt idx="2073">
                  <c:v>61.46</c:v>
                </c:pt>
                <c:pt idx="2074">
                  <c:v>61.48</c:v>
                </c:pt>
                <c:pt idx="2075">
                  <c:v>61.5</c:v>
                </c:pt>
                <c:pt idx="2076">
                  <c:v>61.52</c:v>
                </c:pt>
                <c:pt idx="2077">
                  <c:v>61.54</c:v>
                </c:pt>
                <c:pt idx="2078">
                  <c:v>61.56</c:v>
                </c:pt>
                <c:pt idx="2079">
                  <c:v>61.58</c:v>
                </c:pt>
                <c:pt idx="2080">
                  <c:v>61.6</c:v>
                </c:pt>
                <c:pt idx="2081">
                  <c:v>61.62</c:v>
                </c:pt>
                <c:pt idx="2082">
                  <c:v>61.64</c:v>
                </c:pt>
                <c:pt idx="2083">
                  <c:v>61.66</c:v>
                </c:pt>
                <c:pt idx="2084">
                  <c:v>61.68</c:v>
                </c:pt>
                <c:pt idx="2085">
                  <c:v>61.7</c:v>
                </c:pt>
                <c:pt idx="2086">
                  <c:v>61.72</c:v>
                </c:pt>
                <c:pt idx="2087">
                  <c:v>61.74</c:v>
                </c:pt>
                <c:pt idx="2088">
                  <c:v>61.76</c:v>
                </c:pt>
                <c:pt idx="2089">
                  <c:v>61.78</c:v>
                </c:pt>
                <c:pt idx="2090">
                  <c:v>61.8</c:v>
                </c:pt>
                <c:pt idx="2091">
                  <c:v>61.82</c:v>
                </c:pt>
                <c:pt idx="2092">
                  <c:v>61.84</c:v>
                </c:pt>
                <c:pt idx="2093">
                  <c:v>61.86</c:v>
                </c:pt>
                <c:pt idx="2094">
                  <c:v>61.88</c:v>
                </c:pt>
                <c:pt idx="2095">
                  <c:v>61.9</c:v>
                </c:pt>
                <c:pt idx="2096">
                  <c:v>61.92</c:v>
                </c:pt>
                <c:pt idx="2097">
                  <c:v>61.94</c:v>
                </c:pt>
                <c:pt idx="2098">
                  <c:v>61.96</c:v>
                </c:pt>
                <c:pt idx="2099">
                  <c:v>61.98</c:v>
                </c:pt>
                <c:pt idx="2100">
                  <c:v>62</c:v>
                </c:pt>
                <c:pt idx="2101">
                  <c:v>62.02</c:v>
                </c:pt>
                <c:pt idx="2102">
                  <c:v>62.04</c:v>
                </c:pt>
                <c:pt idx="2103">
                  <c:v>62.06</c:v>
                </c:pt>
                <c:pt idx="2104">
                  <c:v>62.08</c:v>
                </c:pt>
                <c:pt idx="2105">
                  <c:v>62.1</c:v>
                </c:pt>
                <c:pt idx="2106">
                  <c:v>62.12</c:v>
                </c:pt>
                <c:pt idx="2107">
                  <c:v>62.14</c:v>
                </c:pt>
                <c:pt idx="2108">
                  <c:v>62.16</c:v>
                </c:pt>
                <c:pt idx="2109">
                  <c:v>62.18</c:v>
                </c:pt>
                <c:pt idx="2110">
                  <c:v>62.2</c:v>
                </c:pt>
                <c:pt idx="2111">
                  <c:v>62.22</c:v>
                </c:pt>
                <c:pt idx="2112">
                  <c:v>62.24</c:v>
                </c:pt>
                <c:pt idx="2113">
                  <c:v>62.26</c:v>
                </c:pt>
                <c:pt idx="2114">
                  <c:v>62.28</c:v>
                </c:pt>
                <c:pt idx="2115">
                  <c:v>62.3</c:v>
                </c:pt>
                <c:pt idx="2116">
                  <c:v>62.32</c:v>
                </c:pt>
                <c:pt idx="2117">
                  <c:v>62.34</c:v>
                </c:pt>
                <c:pt idx="2118">
                  <c:v>62.36</c:v>
                </c:pt>
                <c:pt idx="2119">
                  <c:v>62.38</c:v>
                </c:pt>
                <c:pt idx="2120">
                  <c:v>62.4</c:v>
                </c:pt>
                <c:pt idx="2121">
                  <c:v>62.42</c:v>
                </c:pt>
                <c:pt idx="2122">
                  <c:v>62.44</c:v>
                </c:pt>
                <c:pt idx="2123">
                  <c:v>62.46</c:v>
                </c:pt>
                <c:pt idx="2124">
                  <c:v>62.48</c:v>
                </c:pt>
                <c:pt idx="2125">
                  <c:v>62.5</c:v>
                </c:pt>
                <c:pt idx="2126">
                  <c:v>62.52</c:v>
                </c:pt>
                <c:pt idx="2127">
                  <c:v>62.54</c:v>
                </c:pt>
                <c:pt idx="2128">
                  <c:v>62.56</c:v>
                </c:pt>
                <c:pt idx="2129">
                  <c:v>62.58</c:v>
                </c:pt>
                <c:pt idx="2130">
                  <c:v>62.6</c:v>
                </c:pt>
                <c:pt idx="2131">
                  <c:v>62.62</c:v>
                </c:pt>
                <c:pt idx="2132">
                  <c:v>62.64</c:v>
                </c:pt>
                <c:pt idx="2133">
                  <c:v>62.66</c:v>
                </c:pt>
                <c:pt idx="2134">
                  <c:v>62.68</c:v>
                </c:pt>
                <c:pt idx="2135">
                  <c:v>62.7</c:v>
                </c:pt>
                <c:pt idx="2136">
                  <c:v>62.72</c:v>
                </c:pt>
                <c:pt idx="2137">
                  <c:v>62.74</c:v>
                </c:pt>
                <c:pt idx="2138">
                  <c:v>62.76</c:v>
                </c:pt>
                <c:pt idx="2139">
                  <c:v>62.78</c:v>
                </c:pt>
                <c:pt idx="2140">
                  <c:v>62.8</c:v>
                </c:pt>
                <c:pt idx="2141">
                  <c:v>62.82</c:v>
                </c:pt>
                <c:pt idx="2142">
                  <c:v>62.84</c:v>
                </c:pt>
                <c:pt idx="2143">
                  <c:v>62.86</c:v>
                </c:pt>
                <c:pt idx="2144">
                  <c:v>62.88</c:v>
                </c:pt>
                <c:pt idx="2145">
                  <c:v>62.9</c:v>
                </c:pt>
                <c:pt idx="2146">
                  <c:v>62.92</c:v>
                </c:pt>
                <c:pt idx="2147">
                  <c:v>62.94</c:v>
                </c:pt>
                <c:pt idx="2148">
                  <c:v>62.96</c:v>
                </c:pt>
                <c:pt idx="2149">
                  <c:v>62.98</c:v>
                </c:pt>
                <c:pt idx="2150">
                  <c:v>63</c:v>
                </c:pt>
                <c:pt idx="2151">
                  <c:v>63.02</c:v>
                </c:pt>
                <c:pt idx="2152">
                  <c:v>63.04</c:v>
                </c:pt>
                <c:pt idx="2153">
                  <c:v>63.06</c:v>
                </c:pt>
                <c:pt idx="2154">
                  <c:v>63.08</c:v>
                </c:pt>
                <c:pt idx="2155">
                  <c:v>63.1</c:v>
                </c:pt>
                <c:pt idx="2156">
                  <c:v>63.12</c:v>
                </c:pt>
                <c:pt idx="2157">
                  <c:v>63.14</c:v>
                </c:pt>
                <c:pt idx="2158">
                  <c:v>63.16</c:v>
                </c:pt>
                <c:pt idx="2159">
                  <c:v>63.18</c:v>
                </c:pt>
                <c:pt idx="2160">
                  <c:v>63.2</c:v>
                </c:pt>
                <c:pt idx="2161">
                  <c:v>63.22</c:v>
                </c:pt>
                <c:pt idx="2162">
                  <c:v>63.24</c:v>
                </c:pt>
                <c:pt idx="2163">
                  <c:v>63.26</c:v>
                </c:pt>
                <c:pt idx="2164">
                  <c:v>63.28</c:v>
                </c:pt>
                <c:pt idx="2165">
                  <c:v>63.3</c:v>
                </c:pt>
                <c:pt idx="2166">
                  <c:v>63.32</c:v>
                </c:pt>
                <c:pt idx="2167">
                  <c:v>63.34</c:v>
                </c:pt>
                <c:pt idx="2168">
                  <c:v>63.36</c:v>
                </c:pt>
                <c:pt idx="2169">
                  <c:v>63.38</c:v>
                </c:pt>
                <c:pt idx="2170">
                  <c:v>63.4</c:v>
                </c:pt>
                <c:pt idx="2171">
                  <c:v>63.42</c:v>
                </c:pt>
                <c:pt idx="2172">
                  <c:v>63.44</c:v>
                </c:pt>
                <c:pt idx="2173">
                  <c:v>63.46</c:v>
                </c:pt>
                <c:pt idx="2174">
                  <c:v>63.48</c:v>
                </c:pt>
                <c:pt idx="2175">
                  <c:v>63.5</c:v>
                </c:pt>
                <c:pt idx="2176">
                  <c:v>63.52</c:v>
                </c:pt>
                <c:pt idx="2177">
                  <c:v>63.54</c:v>
                </c:pt>
                <c:pt idx="2178">
                  <c:v>63.56</c:v>
                </c:pt>
                <c:pt idx="2179">
                  <c:v>63.58</c:v>
                </c:pt>
                <c:pt idx="2180">
                  <c:v>63.6</c:v>
                </c:pt>
                <c:pt idx="2181">
                  <c:v>63.62</c:v>
                </c:pt>
                <c:pt idx="2182">
                  <c:v>63.64</c:v>
                </c:pt>
                <c:pt idx="2183">
                  <c:v>63.66</c:v>
                </c:pt>
                <c:pt idx="2184">
                  <c:v>63.68</c:v>
                </c:pt>
                <c:pt idx="2185">
                  <c:v>63.7</c:v>
                </c:pt>
                <c:pt idx="2186">
                  <c:v>63.72</c:v>
                </c:pt>
                <c:pt idx="2187">
                  <c:v>63.74</c:v>
                </c:pt>
                <c:pt idx="2188">
                  <c:v>63.76</c:v>
                </c:pt>
                <c:pt idx="2189">
                  <c:v>63.78</c:v>
                </c:pt>
                <c:pt idx="2190">
                  <c:v>63.8</c:v>
                </c:pt>
                <c:pt idx="2191">
                  <c:v>63.82</c:v>
                </c:pt>
                <c:pt idx="2192">
                  <c:v>63.84</c:v>
                </c:pt>
                <c:pt idx="2193">
                  <c:v>63.86</c:v>
                </c:pt>
                <c:pt idx="2194">
                  <c:v>63.88</c:v>
                </c:pt>
                <c:pt idx="2195">
                  <c:v>63.9</c:v>
                </c:pt>
                <c:pt idx="2196">
                  <c:v>63.92</c:v>
                </c:pt>
                <c:pt idx="2197">
                  <c:v>63.94</c:v>
                </c:pt>
                <c:pt idx="2198">
                  <c:v>63.96</c:v>
                </c:pt>
                <c:pt idx="2199">
                  <c:v>63.98</c:v>
                </c:pt>
                <c:pt idx="2200">
                  <c:v>64</c:v>
                </c:pt>
                <c:pt idx="2201">
                  <c:v>64.02</c:v>
                </c:pt>
                <c:pt idx="2202">
                  <c:v>64.040000000000006</c:v>
                </c:pt>
                <c:pt idx="2203">
                  <c:v>64.06</c:v>
                </c:pt>
                <c:pt idx="2204">
                  <c:v>64.08</c:v>
                </c:pt>
                <c:pt idx="2205">
                  <c:v>64.099999999999994</c:v>
                </c:pt>
                <c:pt idx="2206">
                  <c:v>64.12</c:v>
                </c:pt>
                <c:pt idx="2207">
                  <c:v>64.14</c:v>
                </c:pt>
                <c:pt idx="2208">
                  <c:v>64.16</c:v>
                </c:pt>
                <c:pt idx="2209">
                  <c:v>64.180000000000007</c:v>
                </c:pt>
                <c:pt idx="2210">
                  <c:v>64.2</c:v>
                </c:pt>
                <c:pt idx="2211">
                  <c:v>64.22</c:v>
                </c:pt>
                <c:pt idx="2212">
                  <c:v>64.239999999999995</c:v>
                </c:pt>
                <c:pt idx="2213">
                  <c:v>64.260000000000005</c:v>
                </c:pt>
                <c:pt idx="2214">
                  <c:v>64.28</c:v>
                </c:pt>
                <c:pt idx="2215">
                  <c:v>64.3</c:v>
                </c:pt>
                <c:pt idx="2216">
                  <c:v>64.319999999999993</c:v>
                </c:pt>
                <c:pt idx="2217">
                  <c:v>64.34</c:v>
                </c:pt>
                <c:pt idx="2218">
                  <c:v>64.36</c:v>
                </c:pt>
                <c:pt idx="2219">
                  <c:v>64.38</c:v>
                </c:pt>
                <c:pt idx="2220">
                  <c:v>64.400000000000006</c:v>
                </c:pt>
                <c:pt idx="2221">
                  <c:v>64.42</c:v>
                </c:pt>
                <c:pt idx="2222">
                  <c:v>64.44</c:v>
                </c:pt>
                <c:pt idx="2223">
                  <c:v>64.459999999999994</c:v>
                </c:pt>
                <c:pt idx="2224">
                  <c:v>64.48</c:v>
                </c:pt>
                <c:pt idx="2225">
                  <c:v>64.5</c:v>
                </c:pt>
                <c:pt idx="2226">
                  <c:v>64.52</c:v>
                </c:pt>
                <c:pt idx="2227">
                  <c:v>64.540000000000006</c:v>
                </c:pt>
                <c:pt idx="2228">
                  <c:v>64.56</c:v>
                </c:pt>
                <c:pt idx="2229">
                  <c:v>64.58</c:v>
                </c:pt>
                <c:pt idx="2230">
                  <c:v>64.599999999999994</c:v>
                </c:pt>
                <c:pt idx="2231">
                  <c:v>64.62</c:v>
                </c:pt>
                <c:pt idx="2232">
                  <c:v>64.64</c:v>
                </c:pt>
                <c:pt idx="2233">
                  <c:v>64.66</c:v>
                </c:pt>
                <c:pt idx="2234">
                  <c:v>64.680000000000007</c:v>
                </c:pt>
                <c:pt idx="2235">
                  <c:v>64.7</c:v>
                </c:pt>
                <c:pt idx="2236">
                  <c:v>64.72</c:v>
                </c:pt>
                <c:pt idx="2237">
                  <c:v>64.739999999999995</c:v>
                </c:pt>
                <c:pt idx="2238">
                  <c:v>64.760000000000005</c:v>
                </c:pt>
                <c:pt idx="2239">
                  <c:v>64.78</c:v>
                </c:pt>
                <c:pt idx="2240">
                  <c:v>64.8</c:v>
                </c:pt>
                <c:pt idx="2241">
                  <c:v>64.819999999999993</c:v>
                </c:pt>
                <c:pt idx="2242">
                  <c:v>64.84</c:v>
                </c:pt>
                <c:pt idx="2243">
                  <c:v>64.86</c:v>
                </c:pt>
                <c:pt idx="2244">
                  <c:v>64.88</c:v>
                </c:pt>
                <c:pt idx="2245">
                  <c:v>64.900000000000006</c:v>
                </c:pt>
                <c:pt idx="2246">
                  <c:v>64.92</c:v>
                </c:pt>
                <c:pt idx="2247">
                  <c:v>64.94</c:v>
                </c:pt>
                <c:pt idx="2248">
                  <c:v>64.959999999999994</c:v>
                </c:pt>
                <c:pt idx="2249">
                  <c:v>64.98</c:v>
                </c:pt>
                <c:pt idx="2250">
                  <c:v>65</c:v>
                </c:pt>
                <c:pt idx="2251">
                  <c:v>65.02</c:v>
                </c:pt>
                <c:pt idx="2252">
                  <c:v>65.040000000000006</c:v>
                </c:pt>
                <c:pt idx="2253">
                  <c:v>65.06</c:v>
                </c:pt>
                <c:pt idx="2254">
                  <c:v>65.08</c:v>
                </c:pt>
                <c:pt idx="2255">
                  <c:v>65.099999999999994</c:v>
                </c:pt>
                <c:pt idx="2256">
                  <c:v>65.12</c:v>
                </c:pt>
                <c:pt idx="2257">
                  <c:v>65.14</c:v>
                </c:pt>
                <c:pt idx="2258">
                  <c:v>65.16</c:v>
                </c:pt>
                <c:pt idx="2259">
                  <c:v>65.180000000000007</c:v>
                </c:pt>
                <c:pt idx="2260">
                  <c:v>65.2</c:v>
                </c:pt>
                <c:pt idx="2261">
                  <c:v>65.22</c:v>
                </c:pt>
                <c:pt idx="2262">
                  <c:v>65.239999999999995</c:v>
                </c:pt>
                <c:pt idx="2263">
                  <c:v>65.260000000000005</c:v>
                </c:pt>
                <c:pt idx="2264">
                  <c:v>65.28</c:v>
                </c:pt>
                <c:pt idx="2265">
                  <c:v>65.3</c:v>
                </c:pt>
                <c:pt idx="2266">
                  <c:v>65.319999999999993</c:v>
                </c:pt>
                <c:pt idx="2267">
                  <c:v>65.34</c:v>
                </c:pt>
                <c:pt idx="2268">
                  <c:v>65.36</c:v>
                </c:pt>
                <c:pt idx="2269">
                  <c:v>65.38</c:v>
                </c:pt>
                <c:pt idx="2270">
                  <c:v>65.400000000000006</c:v>
                </c:pt>
                <c:pt idx="2271">
                  <c:v>65.42</c:v>
                </c:pt>
                <c:pt idx="2272">
                  <c:v>65.44</c:v>
                </c:pt>
                <c:pt idx="2273">
                  <c:v>65.459999999999994</c:v>
                </c:pt>
                <c:pt idx="2274">
                  <c:v>65.48</c:v>
                </c:pt>
                <c:pt idx="2275">
                  <c:v>65.5</c:v>
                </c:pt>
                <c:pt idx="2276">
                  <c:v>65.52</c:v>
                </c:pt>
                <c:pt idx="2277">
                  <c:v>65.540000000000006</c:v>
                </c:pt>
                <c:pt idx="2278">
                  <c:v>65.56</c:v>
                </c:pt>
                <c:pt idx="2279">
                  <c:v>65.58</c:v>
                </c:pt>
                <c:pt idx="2280">
                  <c:v>65.599999999999994</c:v>
                </c:pt>
                <c:pt idx="2281">
                  <c:v>65.62</c:v>
                </c:pt>
                <c:pt idx="2282">
                  <c:v>65.64</c:v>
                </c:pt>
                <c:pt idx="2283">
                  <c:v>65.66</c:v>
                </c:pt>
                <c:pt idx="2284">
                  <c:v>65.680000000000007</c:v>
                </c:pt>
                <c:pt idx="2285">
                  <c:v>65.7</c:v>
                </c:pt>
                <c:pt idx="2286">
                  <c:v>65.72</c:v>
                </c:pt>
                <c:pt idx="2287">
                  <c:v>65.739999999999995</c:v>
                </c:pt>
                <c:pt idx="2288">
                  <c:v>65.760000000000005</c:v>
                </c:pt>
                <c:pt idx="2289">
                  <c:v>65.78</c:v>
                </c:pt>
                <c:pt idx="2290">
                  <c:v>65.8</c:v>
                </c:pt>
                <c:pt idx="2291">
                  <c:v>65.819999999999993</c:v>
                </c:pt>
                <c:pt idx="2292">
                  <c:v>65.84</c:v>
                </c:pt>
                <c:pt idx="2293">
                  <c:v>65.86</c:v>
                </c:pt>
                <c:pt idx="2294">
                  <c:v>65.88</c:v>
                </c:pt>
                <c:pt idx="2295">
                  <c:v>65.900000000000006</c:v>
                </c:pt>
                <c:pt idx="2296">
                  <c:v>65.92</c:v>
                </c:pt>
                <c:pt idx="2297">
                  <c:v>65.94</c:v>
                </c:pt>
                <c:pt idx="2298">
                  <c:v>65.959999999999994</c:v>
                </c:pt>
                <c:pt idx="2299">
                  <c:v>65.98</c:v>
                </c:pt>
                <c:pt idx="2300">
                  <c:v>66</c:v>
                </c:pt>
                <c:pt idx="2301">
                  <c:v>66.02</c:v>
                </c:pt>
                <c:pt idx="2302">
                  <c:v>66.040000000000006</c:v>
                </c:pt>
                <c:pt idx="2303">
                  <c:v>66.06</c:v>
                </c:pt>
                <c:pt idx="2304">
                  <c:v>66.08</c:v>
                </c:pt>
                <c:pt idx="2305">
                  <c:v>66.099999999999994</c:v>
                </c:pt>
                <c:pt idx="2306">
                  <c:v>66.12</c:v>
                </c:pt>
                <c:pt idx="2307">
                  <c:v>66.14</c:v>
                </c:pt>
                <c:pt idx="2308">
                  <c:v>66.16</c:v>
                </c:pt>
                <c:pt idx="2309">
                  <c:v>66.180000000000007</c:v>
                </c:pt>
                <c:pt idx="2310">
                  <c:v>66.2</c:v>
                </c:pt>
                <c:pt idx="2311">
                  <c:v>66.22</c:v>
                </c:pt>
                <c:pt idx="2312">
                  <c:v>66.239999999999995</c:v>
                </c:pt>
                <c:pt idx="2313">
                  <c:v>66.260000000000005</c:v>
                </c:pt>
                <c:pt idx="2314">
                  <c:v>66.28</c:v>
                </c:pt>
                <c:pt idx="2315">
                  <c:v>66.3</c:v>
                </c:pt>
                <c:pt idx="2316">
                  <c:v>66.319999999999993</c:v>
                </c:pt>
                <c:pt idx="2317">
                  <c:v>66.34</c:v>
                </c:pt>
                <c:pt idx="2318">
                  <c:v>66.36</c:v>
                </c:pt>
                <c:pt idx="2319">
                  <c:v>66.38</c:v>
                </c:pt>
                <c:pt idx="2320">
                  <c:v>66.400000000000006</c:v>
                </c:pt>
                <c:pt idx="2321">
                  <c:v>66.42</c:v>
                </c:pt>
                <c:pt idx="2322">
                  <c:v>66.44</c:v>
                </c:pt>
                <c:pt idx="2323">
                  <c:v>66.459999999999994</c:v>
                </c:pt>
                <c:pt idx="2324">
                  <c:v>66.48</c:v>
                </c:pt>
                <c:pt idx="2325">
                  <c:v>66.5</c:v>
                </c:pt>
                <c:pt idx="2326">
                  <c:v>66.52</c:v>
                </c:pt>
                <c:pt idx="2327">
                  <c:v>66.540000000000006</c:v>
                </c:pt>
                <c:pt idx="2328">
                  <c:v>66.56</c:v>
                </c:pt>
                <c:pt idx="2329">
                  <c:v>66.58</c:v>
                </c:pt>
                <c:pt idx="2330">
                  <c:v>66.599999999999994</c:v>
                </c:pt>
                <c:pt idx="2331">
                  <c:v>66.62</c:v>
                </c:pt>
                <c:pt idx="2332">
                  <c:v>66.64</c:v>
                </c:pt>
                <c:pt idx="2333">
                  <c:v>66.66</c:v>
                </c:pt>
                <c:pt idx="2334">
                  <c:v>66.680000000000007</c:v>
                </c:pt>
                <c:pt idx="2335">
                  <c:v>66.7</c:v>
                </c:pt>
                <c:pt idx="2336">
                  <c:v>66.72</c:v>
                </c:pt>
                <c:pt idx="2337">
                  <c:v>66.739999999999995</c:v>
                </c:pt>
                <c:pt idx="2338">
                  <c:v>66.760000000000005</c:v>
                </c:pt>
                <c:pt idx="2339">
                  <c:v>66.78</c:v>
                </c:pt>
                <c:pt idx="2340">
                  <c:v>66.8</c:v>
                </c:pt>
                <c:pt idx="2341">
                  <c:v>66.819999999999993</c:v>
                </c:pt>
                <c:pt idx="2342">
                  <c:v>66.84</c:v>
                </c:pt>
                <c:pt idx="2343">
                  <c:v>66.86</c:v>
                </c:pt>
                <c:pt idx="2344">
                  <c:v>66.88</c:v>
                </c:pt>
                <c:pt idx="2345">
                  <c:v>66.900000000000006</c:v>
                </c:pt>
                <c:pt idx="2346">
                  <c:v>66.92</c:v>
                </c:pt>
                <c:pt idx="2347">
                  <c:v>66.94</c:v>
                </c:pt>
                <c:pt idx="2348">
                  <c:v>66.959999999999994</c:v>
                </c:pt>
                <c:pt idx="2349">
                  <c:v>66.98</c:v>
                </c:pt>
                <c:pt idx="2350">
                  <c:v>67</c:v>
                </c:pt>
                <c:pt idx="2351">
                  <c:v>67.02</c:v>
                </c:pt>
                <c:pt idx="2352">
                  <c:v>67.040000000000006</c:v>
                </c:pt>
                <c:pt idx="2353">
                  <c:v>67.06</c:v>
                </c:pt>
                <c:pt idx="2354">
                  <c:v>67.08</c:v>
                </c:pt>
                <c:pt idx="2355">
                  <c:v>67.099999999999994</c:v>
                </c:pt>
                <c:pt idx="2356">
                  <c:v>67.12</c:v>
                </c:pt>
                <c:pt idx="2357">
                  <c:v>67.14</c:v>
                </c:pt>
                <c:pt idx="2358">
                  <c:v>67.16</c:v>
                </c:pt>
                <c:pt idx="2359">
                  <c:v>67.180000000000007</c:v>
                </c:pt>
                <c:pt idx="2360">
                  <c:v>67.2</c:v>
                </c:pt>
                <c:pt idx="2361">
                  <c:v>67.22</c:v>
                </c:pt>
                <c:pt idx="2362">
                  <c:v>67.239999999999995</c:v>
                </c:pt>
                <c:pt idx="2363">
                  <c:v>67.260000000000005</c:v>
                </c:pt>
                <c:pt idx="2364">
                  <c:v>67.28</c:v>
                </c:pt>
                <c:pt idx="2365">
                  <c:v>67.3</c:v>
                </c:pt>
                <c:pt idx="2366">
                  <c:v>67.319999999999993</c:v>
                </c:pt>
                <c:pt idx="2367">
                  <c:v>67.34</c:v>
                </c:pt>
                <c:pt idx="2368">
                  <c:v>67.36</c:v>
                </c:pt>
                <c:pt idx="2369">
                  <c:v>67.38</c:v>
                </c:pt>
                <c:pt idx="2370">
                  <c:v>67.400000000000006</c:v>
                </c:pt>
                <c:pt idx="2371">
                  <c:v>67.42</c:v>
                </c:pt>
                <c:pt idx="2372">
                  <c:v>67.44</c:v>
                </c:pt>
                <c:pt idx="2373">
                  <c:v>67.459999999999994</c:v>
                </c:pt>
                <c:pt idx="2374">
                  <c:v>67.48</c:v>
                </c:pt>
                <c:pt idx="2375">
                  <c:v>67.5</c:v>
                </c:pt>
                <c:pt idx="2376">
                  <c:v>67.52</c:v>
                </c:pt>
                <c:pt idx="2377">
                  <c:v>67.540000000000006</c:v>
                </c:pt>
                <c:pt idx="2378">
                  <c:v>67.56</c:v>
                </c:pt>
                <c:pt idx="2379">
                  <c:v>67.58</c:v>
                </c:pt>
                <c:pt idx="2380">
                  <c:v>67.599999999999994</c:v>
                </c:pt>
                <c:pt idx="2381">
                  <c:v>67.62</c:v>
                </c:pt>
                <c:pt idx="2382">
                  <c:v>67.64</c:v>
                </c:pt>
                <c:pt idx="2383">
                  <c:v>67.66</c:v>
                </c:pt>
                <c:pt idx="2384">
                  <c:v>67.680000000000007</c:v>
                </c:pt>
                <c:pt idx="2385">
                  <c:v>67.7</c:v>
                </c:pt>
                <c:pt idx="2386">
                  <c:v>67.72</c:v>
                </c:pt>
                <c:pt idx="2387">
                  <c:v>67.739999999999995</c:v>
                </c:pt>
                <c:pt idx="2388">
                  <c:v>67.760000000000005</c:v>
                </c:pt>
                <c:pt idx="2389">
                  <c:v>67.78</c:v>
                </c:pt>
                <c:pt idx="2390">
                  <c:v>67.8</c:v>
                </c:pt>
                <c:pt idx="2391">
                  <c:v>67.819999999999993</c:v>
                </c:pt>
                <c:pt idx="2392">
                  <c:v>67.84</c:v>
                </c:pt>
                <c:pt idx="2393">
                  <c:v>67.86</c:v>
                </c:pt>
                <c:pt idx="2394">
                  <c:v>67.88</c:v>
                </c:pt>
                <c:pt idx="2395">
                  <c:v>67.900000000000006</c:v>
                </c:pt>
                <c:pt idx="2396">
                  <c:v>67.92</c:v>
                </c:pt>
                <c:pt idx="2397">
                  <c:v>67.94</c:v>
                </c:pt>
                <c:pt idx="2398">
                  <c:v>67.959999999999994</c:v>
                </c:pt>
                <c:pt idx="2399">
                  <c:v>67.98</c:v>
                </c:pt>
                <c:pt idx="2400">
                  <c:v>68</c:v>
                </c:pt>
                <c:pt idx="2401">
                  <c:v>68.02</c:v>
                </c:pt>
                <c:pt idx="2402">
                  <c:v>68.040000000000006</c:v>
                </c:pt>
                <c:pt idx="2403">
                  <c:v>68.06</c:v>
                </c:pt>
                <c:pt idx="2404">
                  <c:v>68.08</c:v>
                </c:pt>
                <c:pt idx="2405">
                  <c:v>68.099999999999994</c:v>
                </c:pt>
                <c:pt idx="2406">
                  <c:v>68.12</c:v>
                </c:pt>
                <c:pt idx="2407">
                  <c:v>68.14</c:v>
                </c:pt>
                <c:pt idx="2408">
                  <c:v>68.16</c:v>
                </c:pt>
                <c:pt idx="2409">
                  <c:v>68.180000000000007</c:v>
                </c:pt>
                <c:pt idx="2410">
                  <c:v>68.2</c:v>
                </c:pt>
                <c:pt idx="2411">
                  <c:v>68.22</c:v>
                </c:pt>
                <c:pt idx="2412">
                  <c:v>68.239999999999995</c:v>
                </c:pt>
                <c:pt idx="2413">
                  <c:v>68.260000000000005</c:v>
                </c:pt>
                <c:pt idx="2414">
                  <c:v>68.28</c:v>
                </c:pt>
                <c:pt idx="2415">
                  <c:v>68.3</c:v>
                </c:pt>
                <c:pt idx="2416">
                  <c:v>68.319999999999993</c:v>
                </c:pt>
                <c:pt idx="2417">
                  <c:v>68.34</c:v>
                </c:pt>
                <c:pt idx="2418">
                  <c:v>68.36</c:v>
                </c:pt>
                <c:pt idx="2419">
                  <c:v>68.38</c:v>
                </c:pt>
                <c:pt idx="2420">
                  <c:v>68.400000000000006</c:v>
                </c:pt>
                <c:pt idx="2421">
                  <c:v>68.42</c:v>
                </c:pt>
                <c:pt idx="2422">
                  <c:v>68.44</c:v>
                </c:pt>
                <c:pt idx="2423">
                  <c:v>68.459999999999994</c:v>
                </c:pt>
                <c:pt idx="2424">
                  <c:v>68.48</c:v>
                </c:pt>
                <c:pt idx="2425">
                  <c:v>68.5</c:v>
                </c:pt>
                <c:pt idx="2426">
                  <c:v>68.52</c:v>
                </c:pt>
                <c:pt idx="2427">
                  <c:v>68.540000000000006</c:v>
                </c:pt>
                <c:pt idx="2428">
                  <c:v>68.56</c:v>
                </c:pt>
                <c:pt idx="2429">
                  <c:v>68.58</c:v>
                </c:pt>
                <c:pt idx="2430">
                  <c:v>68.599999999999994</c:v>
                </c:pt>
                <c:pt idx="2431">
                  <c:v>68.62</c:v>
                </c:pt>
                <c:pt idx="2432">
                  <c:v>68.64</c:v>
                </c:pt>
                <c:pt idx="2433">
                  <c:v>68.66</c:v>
                </c:pt>
                <c:pt idx="2434">
                  <c:v>68.680000000000007</c:v>
                </c:pt>
                <c:pt idx="2435">
                  <c:v>68.7</c:v>
                </c:pt>
                <c:pt idx="2436">
                  <c:v>68.72</c:v>
                </c:pt>
                <c:pt idx="2437">
                  <c:v>68.739999999999995</c:v>
                </c:pt>
                <c:pt idx="2438">
                  <c:v>68.760000000000005</c:v>
                </c:pt>
                <c:pt idx="2439">
                  <c:v>68.78</c:v>
                </c:pt>
                <c:pt idx="2440">
                  <c:v>68.8</c:v>
                </c:pt>
                <c:pt idx="2441">
                  <c:v>68.819999999999993</c:v>
                </c:pt>
                <c:pt idx="2442">
                  <c:v>68.84</c:v>
                </c:pt>
                <c:pt idx="2443">
                  <c:v>68.86</c:v>
                </c:pt>
                <c:pt idx="2444">
                  <c:v>68.88</c:v>
                </c:pt>
                <c:pt idx="2445">
                  <c:v>68.900000000000006</c:v>
                </c:pt>
                <c:pt idx="2446">
                  <c:v>68.92</c:v>
                </c:pt>
                <c:pt idx="2447">
                  <c:v>68.94</c:v>
                </c:pt>
                <c:pt idx="2448">
                  <c:v>68.959999999999994</c:v>
                </c:pt>
                <c:pt idx="2449">
                  <c:v>68.98</c:v>
                </c:pt>
                <c:pt idx="2450">
                  <c:v>69</c:v>
                </c:pt>
                <c:pt idx="2451">
                  <c:v>69.02</c:v>
                </c:pt>
                <c:pt idx="2452">
                  <c:v>69.040000000000006</c:v>
                </c:pt>
                <c:pt idx="2453">
                  <c:v>69.06</c:v>
                </c:pt>
                <c:pt idx="2454">
                  <c:v>69.08</c:v>
                </c:pt>
                <c:pt idx="2455">
                  <c:v>69.099999999999994</c:v>
                </c:pt>
                <c:pt idx="2456">
                  <c:v>69.12</c:v>
                </c:pt>
                <c:pt idx="2457">
                  <c:v>69.14</c:v>
                </c:pt>
                <c:pt idx="2458">
                  <c:v>69.16</c:v>
                </c:pt>
                <c:pt idx="2459">
                  <c:v>69.180000000000007</c:v>
                </c:pt>
                <c:pt idx="2460">
                  <c:v>69.2</c:v>
                </c:pt>
                <c:pt idx="2461">
                  <c:v>69.22</c:v>
                </c:pt>
                <c:pt idx="2462">
                  <c:v>69.239999999999995</c:v>
                </c:pt>
                <c:pt idx="2463">
                  <c:v>69.260000000000005</c:v>
                </c:pt>
                <c:pt idx="2464">
                  <c:v>69.28</c:v>
                </c:pt>
                <c:pt idx="2465">
                  <c:v>69.3</c:v>
                </c:pt>
                <c:pt idx="2466">
                  <c:v>69.319999999999993</c:v>
                </c:pt>
                <c:pt idx="2467">
                  <c:v>69.34</c:v>
                </c:pt>
                <c:pt idx="2468">
                  <c:v>69.36</c:v>
                </c:pt>
                <c:pt idx="2469">
                  <c:v>69.38</c:v>
                </c:pt>
                <c:pt idx="2470">
                  <c:v>69.400000000000006</c:v>
                </c:pt>
                <c:pt idx="2471">
                  <c:v>69.42</c:v>
                </c:pt>
                <c:pt idx="2472">
                  <c:v>69.44</c:v>
                </c:pt>
                <c:pt idx="2473">
                  <c:v>69.459999999999994</c:v>
                </c:pt>
                <c:pt idx="2474">
                  <c:v>69.48</c:v>
                </c:pt>
                <c:pt idx="2475">
                  <c:v>69.5</c:v>
                </c:pt>
                <c:pt idx="2476">
                  <c:v>69.52</c:v>
                </c:pt>
                <c:pt idx="2477">
                  <c:v>69.540000000000006</c:v>
                </c:pt>
                <c:pt idx="2478">
                  <c:v>69.56</c:v>
                </c:pt>
                <c:pt idx="2479">
                  <c:v>69.58</c:v>
                </c:pt>
                <c:pt idx="2480">
                  <c:v>69.599999999999994</c:v>
                </c:pt>
                <c:pt idx="2481">
                  <c:v>69.62</c:v>
                </c:pt>
                <c:pt idx="2482">
                  <c:v>69.64</c:v>
                </c:pt>
                <c:pt idx="2483">
                  <c:v>69.66</c:v>
                </c:pt>
                <c:pt idx="2484">
                  <c:v>69.680000000000007</c:v>
                </c:pt>
                <c:pt idx="2485">
                  <c:v>69.7</c:v>
                </c:pt>
                <c:pt idx="2486">
                  <c:v>69.72</c:v>
                </c:pt>
                <c:pt idx="2487">
                  <c:v>69.739999999999995</c:v>
                </c:pt>
                <c:pt idx="2488">
                  <c:v>69.760000000000005</c:v>
                </c:pt>
                <c:pt idx="2489">
                  <c:v>69.78</c:v>
                </c:pt>
                <c:pt idx="2490">
                  <c:v>69.8</c:v>
                </c:pt>
                <c:pt idx="2491">
                  <c:v>69.819999999999993</c:v>
                </c:pt>
                <c:pt idx="2492">
                  <c:v>69.84</c:v>
                </c:pt>
                <c:pt idx="2493">
                  <c:v>69.86</c:v>
                </c:pt>
                <c:pt idx="2494">
                  <c:v>69.88</c:v>
                </c:pt>
                <c:pt idx="2495">
                  <c:v>69.900000000000006</c:v>
                </c:pt>
                <c:pt idx="2496">
                  <c:v>69.92</c:v>
                </c:pt>
                <c:pt idx="2497">
                  <c:v>69.94</c:v>
                </c:pt>
                <c:pt idx="2498">
                  <c:v>69.959999999999994</c:v>
                </c:pt>
                <c:pt idx="2499">
                  <c:v>69.98</c:v>
                </c:pt>
                <c:pt idx="2500">
                  <c:v>70</c:v>
                </c:pt>
                <c:pt idx="2501">
                  <c:v>70.02</c:v>
                </c:pt>
                <c:pt idx="2502">
                  <c:v>70.040000000000006</c:v>
                </c:pt>
                <c:pt idx="2503">
                  <c:v>70.06</c:v>
                </c:pt>
                <c:pt idx="2504">
                  <c:v>70.08</c:v>
                </c:pt>
                <c:pt idx="2505">
                  <c:v>70.099999999999994</c:v>
                </c:pt>
                <c:pt idx="2506">
                  <c:v>70.12</c:v>
                </c:pt>
                <c:pt idx="2507">
                  <c:v>70.14</c:v>
                </c:pt>
                <c:pt idx="2508">
                  <c:v>70.16</c:v>
                </c:pt>
                <c:pt idx="2509">
                  <c:v>70.180000000000007</c:v>
                </c:pt>
                <c:pt idx="2510">
                  <c:v>70.2</c:v>
                </c:pt>
                <c:pt idx="2511">
                  <c:v>70.22</c:v>
                </c:pt>
                <c:pt idx="2512">
                  <c:v>70.239999999999995</c:v>
                </c:pt>
                <c:pt idx="2513">
                  <c:v>70.260000000000005</c:v>
                </c:pt>
                <c:pt idx="2514">
                  <c:v>70.28</c:v>
                </c:pt>
                <c:pt idx="2515">
                  <c:v>70.3</c:v>
                </c:pt>
                <c:pt idx="2516">
                  <c:v>70.319999999999993</c:v>
                </c:pt>
                <c:pt idx="2517">
                  <c:v>70.34</c:v>
                </c:pt>
                <c:pt idx="2518">
                  <c:v>70.36</c:v>
                </c:pt>
                <c:pt idx="2519">
                  <c:v>70.38</c:v>
                </c:pt>
                <c:pt idx="2520">
                  <c:v>70.400000000000006</c:v>
                </c:pt>
                <c:pt idx="2521">
                  <c:v>70.42</c:v>
                </c:pt>
                <c:pt idx="2522">
                  <c:v>70.44</c:v>
                </c:pt>
                <c:pt idx="2523">
                  <c:v>70.459999999999994</c:v>
                </c:pt>
                <c:pt idx="2524">
                  <c:v>70.48</c:v>
                </c:pt>
                <c:pt idx="2525">
                  <c:v>70.5</c:v>
                </c:pt>
                <c:pt idx="2526">
                  <c:v>70.52</c:v>
                </c:pt>
                <c:pt idx="2527">
                  <c:v>70.540000000000006</c:v>
                </c:pt>
                <c:pt idx="2528">
                  <c:v>70.56</c:v>
                </c:pt>
                <c:pt idx="2529">
                  <c:v>70.58</c:v>
                </c:pt>
                <c:pt idx="2530">
                  <c:v>70.599999999999994</c:v>
                </c:pt>
                <c:pt idx="2531">
                  <c:v>70.62</c:v>
                </c:pt>
                <c:pt idx="2532">
                  <c:v>70.64</c:v>
                </c:pt>
                <c:pt idx="2533">
                  <c:v>70.66</c:v>
                </c:pt>
                <c:pt idx="2534">
                  <c:v>70.680000000000007</c:v>
                </c:pt>
                <c:pt idx="2535">
                  <c:v>70.7</c:v>
                </c:pt>
                <c:pt idx="2536">
                  <c:v>70.72</c:v>
                </c:pt>
                <c:pt idx="2537">
                  <c:v>70.739999999999995</c:v>
                </c:pt>
                <c:pt idx="2538">
                  <c:v>70.760000000000005</c:v>
                </c:pt>
                <c:pt idx="2539">
                  <c:v>70.78</c:v>
                </c:pt>
                <c:pt idx="2540">
                  <c:v>70.8</c:v>
                </c:pt>
                <c:pt idx="2541">
                  <c:v>70.819999999999993</c:v>
                </c:pt>
                <c:pt idx="2542">
                  <c:v>70.84</c:v>
                </c:pt>
                <c:pt idx="2543">
                  <c:v>70.86</c:v>
                </c:pt>
                <c:pt idx="2544">
                  <c:v>70.88</c:v>
                </c:pt>
                <c:pt idx="2545">
                  <c:v>70.900000000000006</c:v>
                </c:pt>
                <c:pt idx="2546">
                  <c:v>70.92</c:v>
                </c:pt>
                <c:pt idx="2547">
                  <c:v>70.94</c:v>
                </c:pt>
                <c:pt idx="2548">
                  <c:v>70.959999999999994</c:v>
                </c:pt>
                <c:pt idx="2549">
                  <c:v>70.98</c:v>
                </c:pt>
                <c:pt idx="2550">
                  <c:v>71</c:v>
                </c:pt>
                <c:pt idx="2551">
                  <c:v>71.02</c:v>
                </c:pt>
                <c:pt idx="2552">
                  <c:v>71.040000000000006</c:v>
                </c:pt>
                <c:pt idx="2553">
                  <c:v>71.06</c:v>
                </c:pt>
                <c:pt idx="2554">
                  <c:v>71.08</c:v>
                </c:pt>
                <c:pt idx="2555">
                  <c:v>71.099999999999994</c:v>
                </c:pt>
                <c:pt idx="2556">
                  <c:v>71.12</c:v>
                </c:pt>
                <c:pt idx="2557">
                  <c:v>71.14</c:v>
                </c:pt>
                <c:pt idx="2558">
                  <c:v>71.16</c:v>
                </c:pt>
                <c:pt idx="2559">
                  <c:v>71.180000000000007</c:v>
                </c:pt>
                <c:pt idx="2560">
                  <c:v>71.2</c:v>
                </c:pt>
                <c:pt idx="2561">
                  <c:v>71.22</c:v>
                </c:pt>
                <c:pt idx="2562">
                  <c:v>71.239999999999995</c:v>
                </c:pt>
                <c:pt idx="2563">
                  <c:v>71.260000000000005</c:v>
                </c:pt>
                <c:pt idx="2564">
                  <c:v>71.28</c:v>
                </c:pt>
                <c:pt idx="2565">
                  <c:v>71.3</c:v>
                </c:pt>
                <c:pt idx="2566">
                  <c:v>71.319999999999993</c:v>
                </c:pt>
                <c:pt idx="2567">
                  <c:v>71.34</c:v>
                </c:pt>
                <c:pt idx="2568">
                  <c:v>71.36</c:v>
                </c:pt>
                <c:pt idx="2569">
                  <c:v>71.38</c:v>
                </c:pt>
                <c:pt idx="2570">
                  <c:v>71.400000000000006</c:v>
                </c:pt>
                <c:pt idx="2571">
                  <c:v>71.42</c:v>
                </c:pt>
                <c:pt idx="2572">
                  <c:v>71.44</c:v>
                </c:pt>
                <c:pt idx="2573">
                  <c:v>71.459999999999994</c:v>
                </c:pt>
                <c:pt idx="2574">
                  <c:v>71.48</c:v>
                </c:pt>
                <c:pt idx="2575">
                  <c:v>71.5</c:v>
                </c:pt>
                <c:pt idx="2576">
                  <c:v>71.52</c:v>
                </c:pt>
                <c:pt idx="2577">
                  <c:v>71.540000000000006</c:v>
                </c:pt>
                <c:pt idx="2578">
                  <c:v>71.56</c:v>
                </c:pt>
                <c:pt idx="2579">
                  <c:v>71.58</c:v>
                </c:pt>
                <c:pt idx="2580">
                  <c:v>71.599999999999994</c:v>
                </c:pt>
                <c:pt idx="2581">
                  <c:v>71.62</c:v>
                </c:pt>
                <c:pt idx="2582">
                  <c:v>71.64</c:v>
                </c:pt>
                <c:pt idx="2583">
                  <c:v>71.66</c:v>
                </c:pt>
                <c:pt idx="2584">
                  <c:v>71.680000000000007</c:v>
                </c:pt>
                <c:pt idx="2585">
                  <c:v>71.7</c:v>
                </c:pt>
                <c:pt idx="2586">
                  <c:v>71.72</c:v>
                </c:pt>
                <c:pt idx="2587">
                  <c:v>71.739999999999995</c:v>
                </c:pt>
                <c:pt idx="2588">
                  <c:v>71.760000000000005</c:v>
                </c:pt>
                <c:pt idx="2589">
                  <c:v>71.78</c:v>
                </c:pt>
                <c:pt idx="2590">
                  <c:v>71.8</c:v>
                </c:pt>
                <c:pt idx="2591">
                  <c:v>71.819999999999993</c:v>
                </c:pt>
                <c:pt idx="2592">
                  <c:v>71.84</c:v>
                </c:pt>
                <c:pt idx="2593">
                  <c:v>71.86</c:v>
                </c:pt>
                <c:pt idx="2594">
                  <c:v>71.88</c:v>
                </c:pt>
                <c:pt idx="2595">
                  <c:v>71.900000000000006</c:v>
                </c:pt>
                <c:pt idx="2596">
                  <c:v>71.92</c:v>
                </c:pt>
                <c:pt idx="2597">
                  <c:v>71.94</c:v>
                </c:pt>
                <c:pt idx="2598">
                  <c:v>71.959999999999994</c:v>
                </c:pt>
                <c:pt idx="2599">
                  <c:v>71.98</c:v>
                </c:pt>
                <c:pt idx="2600">
                  <c:v>72</c:v>
                </c:pt>
                <c:pt idx="2601">
                  <c:v>72.02</c:v>
                </c:pt>
                <c:pt idx="2602">
                  <c:v>72.040000000000006</c:v>
                </c:pt>
                <c:pt idx="2603">
                  <c:v>72.06</c:v>
                </c:pt>
                <c:pt idx="2604">
                  <c:v>72.08</c:v>
                </c:pt>
                <c:pt idx="2605">
                  <c:v>72.099999999999994</c:v>
                </c:pt>
                <c:pt idx="2606">
                  <c:v>72.12</c:v>
                </c:pt>
                <c:pt idx="2607">
                  <c:v>72.14</c:v>
                </c:pt>
                <c:pt idx="2608">
                  <c:v>72.16</c:v>
                </c:pt>
                <c:pt idx="2609">
                  <c:v>72.180000000000007</c:v>
                </c:pt>
                <c:pt idx="2610">
                  <c:v>72.2</c:v>
                </c:pt>
                <c:pt idx="2611">
                  <c:v>72.22</c:v>
                </c:pt>
                <c:pt idx="2612">
                  <c:v>72.239999999999995</c:v>
                </c:pt>
                <c:pt idx="2613">
                  <c:v>72.260000000000005</c:v>
                </c:pt>
                <c:pt idx="2614">
                  <c:v>72.28</c:v>
                </c:pt>
                <c:pt idx="2615">
                  <c:v>72.3</c:v>
                </c:pt>
                <c:pt idx="2616">
                  <c:v>72.319999999999993</c:v>
                </c:pt>
                <c:pt idx="2617">
                  <c:v>72.34</c:v>
                </c:pt>
                <c:pt idx="2618">
                  <c:v>72.36</c:v>
                </c:pt>
                <c:pt idx="2619">
                  <c:v>72.38</c:v>
                </c:pt>
                <c:pt idx="2620">
                  <c:v>72.400000000000006</c:v>
                </c:pt>
                <c:pt idx="2621">
                  <c:v>72.42</c:v>
                </c:pt>
                <c:pt idx="2622">
                  <c:v>72.44</c:v>
                </c:pt>
                <c:pt idx="2623">
                  <c:v>72.459999999999994</c:v>
                </c:pt>
                <c:pt idx="2624">
                  <c:v>72.48</c:v>
                </c:pt>
                <c:pt idx="2625">
                  <c:v>72.5</c:v>
                </c:pt>
                <c:pt idx="2626">
                  <c:v>72.52</c:v>
                </c:pt>
                <c:pt idx="2627">
                  <c:v>72.540000000000006</c:v>
                </c:pt>
                <c:pt idx="2628">
                  <c:v>72.56</c:v>
                </c:pt>
                <c:pt idx="2629">
                  <c:v>72.58</c:v>
                </c:pt>
                <c:pt idx="2630">
                  <c:v>72.599999999999994</c:v>
                </c:pt>
                <c:pt idx="2631">
                  <c:v>72.62</c:v>
                </c:pt>
                <c:pt idx="2632">
                  <c:v>72.64</c:v>
                </c:pt>
                <c:pt idx="2633">
                  <c:v>72.66</c:v>
                </c:pt>
                <c:pt idx="2634">
                  <c:v>72.680000000000007</c:v>
                </c:pt>
                <c:pt idx="2635">
                  <c:v>72.7</c:v>
                </c:pt>
                <c:pt idx="2636">
                  <c:v>72.72</c:v>
                </c:pt>
                <c:pt idx="2637">
                  <c:v>72.739999999999995</c:v>
                </c:pt>
                <c:pt idx="2638">
                  <c:v>72.760000000000005</c:v>
                </c:pt>
                <c:pt idx="2639">
                  <c:v>72.78</c:v>
                </c:pt>
                <c:pt idx="2640">
                  <c:v>72.8</c:v>
                </c:pt>
                <c:pt idx="2641">
                  <c:v>72.819999999999993</c:v>
                </c:pt>
                <c:pt idx="2642">
                  <c:v>72.84</c:v>
                </c:pt>
                <c:pt idx="2643">
                  <c:v>72.86</c:v>
                </c:pt>
                <c:pt idx="2644">
                  <c:v>72.88</c:v>
                </c:pt>
                <c:pt idx="2645">
                  <c:v>72.900000000000006</c:v>
                </c:pt>
                <c:pt idx="2646">
                  <c:v>72.92</c:v>
                </c:pt>
                <c:pt idx="2647">
                  <c:v>72.94</c:v>
                </c:pt>
                <c:pt idx="2648">
                  <c:v>72.959999999999994</c:v>
                </c:pt>
                <c:pt idx="2649">
                  <c:v>72.98</c:v>
                </c:pt>
                <c:pt idx="2650">
                  <c:v>73</c:v>
                </c:pt>
                <c:pt idx="2651">
                  <c:v>73.02</c:v>
                </c:pt>
                <c:pt idx="2652">
                  <c:v>73.040000000000006</c:v>
                </c:pt>
                <c:pt idx="2653">
                  <c:v>73.06</c:v>
                </c:pt>
                <c:pt idx="2654">
                  <c:v>73.08</c:v>
                </c:pt>
                <c:pt idx="2655">
                  <c:v>73.099999999999994</c:v>
                </c:pt>
                <c:pt idx="2656">
                  <c:v>73.12</c:v>
                </c:pt>
                <c:pt idx="2657">
                  <c:v>73.14</c:v>
                </c:pt>
                <c:pt idx="2658">
                  <c:v>73.16</c:v>
                </c:pt>
                <c:pt idx="2659">
                  <c:v>73.180000000000007</c:v>
                </c:pt>
                <c:pt idx="2660">
                  <c:v>73.2</c:v>
                </c:pt>
                <c:pt idx="2661">
                  <c:v>73.22</c:v>
                </c:pt>
                <c:pt idx="2662">
                  <c:v>73.239999999999995</c:v>
                </c:pt>
                <c:pt idx="2663">
                  <c:v>73.260000000000005</c:v>
                </c:pt>
                <c:pt idx="2664">
                  <c:v>73.28</c:v>
                </c:pt>
                <c:pt idx="2665">
                  <c:v>73.3</c:v>
                </c:pt>
                <c:pt idx="2666">
                  <c:v>73.319999999999993</c:v>
                </c:pt>
                <c:pt idx="2667">
                  <c:v>73.34</c:v>
                </c:pt>
                <c:pt idx="2668">
                  <c:v>73.36</c:v>
                </c:pt>
                <c:pt idx="2669">
                  <c:v>73.38</c:v>
                </c:pt>
                <c:pt idx="2670">
                  <c:v>73.400000000000006</c:v>
                </c:pt>
                <c:pt idx="2671">
                  <c:v>73.42</c:v>
                </c:pt>
                <c:pt idx="2672">
                  <c:v>73.44</c:v>
                </c:pt>
                <c:pt idx="2673">
                  <c:v>73.459999999999994</c:v>
                </c:pt>
                <c:pt idx="2674">
                  <c:v>73.48</c:v>
                </c:pt>
                <c:pt idx="2675">
                  <c:v>73.5</c:v>
                </c:pt>
                <c:pt idx="2676">
                  <c:v>73.52</c:v>
                </c:pt>
                <c:pt idx="2677">
                  <c:v>73.540000000000006</c:v>
                </c:pt>
                <c:pt idx="2678">
                  <c:v>73.56</c:v>
                </c:pt>
                <c:pt idx="2679">
                  <c:v>73.58</c:v>
                </c:pt>
                <c:pt idx="2680">
                  <c:v>73.599999999999994</c:v>
                </c:pt>
                <c:pt idx="2681">
                  <c:v>73.62</c:v>
                </c:pt>
                <c:pt idx="2682">
                  <c:v>73.64</c:v>
                </c:pt>
                <c:pt idx="2683">
                  <c:v>73.66</c:v>
                </c:pt>
                <c:pt idx="2684">
                  <c:v>73.680000000000007</c:v>
                </c:pt>
                <c:pt idx="2685">
                  <c:v>73.7</c:v>
                </c:pt>
                <c:pt idx="2686">
                  <c:v>73.72</c:v>
                </c:pt>
                <c:pt idx="2687">
                  <c:v>73.739999999999995</c:v>
                </c:pt>
                <c:pt idx="2688">
                  <c:v>73.760000000000005</c:v>
                </c:pt>
                <c:pt idx="2689">
                  <c:v>73.78</c:v>
                </c:pt>
                <c:pt idx="2690">
                  <c:v>73.8</c:v>
                </c:pt>
                <c:pt idx="2691">
                  <c:v>73.819999999999993</c:v>
                </c:pt>
                <c:pt idx="2692">
                  <c:v>73.84</c:v>
                </c:pt>
                <c:pt idx="2693">
                  <c:v>73.86</c:v>
                </c:pt>
                <c:pt idx="2694">
                  <c:v>73.88</c:v>
                </c:pt>
                <c:pt idx="2695">
                  <c:v>73.900000000000006</c:v>
                </c:pt>
                <c:pt idx="2696">
                  <c:v>73.92</c:v>
                </c:pt>
                <c:pt idx="2697">
                  <c:v>73.94</c:v>
                </c:pt>
                <c:pt idx="2698">
                  <c:v>73.959999999999994</c:v>
                </c:pt>
                <c:pt idx="2699">
                  <c:v>73.98</c:v>
                </c:pt>
                <c:pt idx="2700">
                  <c:v>74</c:v>
                </c:pt>
                <c:pt idx="2701">
                  <c:v>74.02</c:v>
                </c:pt>
                <c:pt idx="2702">
                  <c:v>74.040000000000006</c:v>
                </c:pt>
                <c:pt idx="2703">
                  <c:v>74.06</c:v>
                </c:pt>
                <c:pt idx="2704">
                  <c:v>74.08</c:v>
                </c:pt>
                <c:pt idx="2705">
                  <c:v>74.099999999999994</c:v>
                </c:pt>
                <c:pt idx="2706">
                  <c:v>74.12</c:v>
                </c:pt>
                <c:pt idx="2707">
                  <c:v>74.14</c:v>
                </c:pt>
                <c:pt idx="2708">
                  <c:v>74.16</c:v>
                </c:pt>
                <c:pt idx="2709">
                  <c:v>74.180000000000007</c:v>
                </c:pt>
                <c:pt idx="2710">
                  <c:v>74.2</c:v>
                </c:pt>
                <c:pt idx="2711">
                  <c:v>74.22</c:v>
                </c:pt>
                <c:pt idx="2712">
                  <c:v>74.239999999999995</c:v>
                </c:pt>
                <c:pt idx="2713">
                  <c:v>74.260000000000005</c:v>
                </c:pt>
                <c:pt idx="2714">
                  <c:v>74.28</c:v>
                </c:pt>
                <c:pt idx="2715">
                  <c:v>74.3</c:v>
                </c:pt>
                <c:pt idx="2716">
                  <c:v>74.319999999999993</c:v>
                </c:pt>
                <c:pt idx="2717">
                  <c:v>74.34</c:v>
                </c:pt>
                <c:pt idx="2718">
                  <c:v>74.36</c:v>
                </c:pt>
                <c:pt idx="2719">
                  <c:v>74.38</c:v>
                </c:pt>
                <c:pt idx="2720">
                  <c:v>74.400000000000006</c:v>
                </c:pt>
                <c:pt idx="2721">
                  <c:v>74.42</c:v>
                </c:pt>
                <c:pt idx="2722">
                  <c:v>74.44</c:v>
                </c:pt>
                <c:pt idx="2723">
                  <c:v>74.459999999999994</c:v>
                </c:pt>
                <c:pt idx="2724">
                  <c:v>74.48</c:v>
                </c:pt>
                <c:pt idx="2725">
                  <c:v>74.5</c:v>
                </c:pt>
                <c:pt idx="2726">
                  <c:v>74.52</c:v>
                </c:pt>
                <c:pt idx="2727">
                  <c:v>74.540000000000006</c:v>
                </c:pt>
                <c:pt idx="2728">
                  <c:v>74.56</c:v>
                </c:pt>
                <c:pt idx="2729">
                  <c:v>74.58</c:v>
                </c:pt>
                <c:pt idx="2730">
                  <c:v>74.599999999999994</c:v>
                </c:pt>
                <c:pt idx="2731">
                  <c:v>74.62</c:v>
                </c:pt>
                <c:pt idx="2732">
                  <c:v>74.64</c:v>
                </c:pt>
                <c:pt idx="2733">
                  <c:v>74.66</c:v>
                </c:pt>
                <c:pt idx="2734">
                  <c:v>74.680000000000007</c:v>
                </c:pt>
                <c:pt idx="2735">
                  <c:v>74.7</c:v>
                </c:pt>
                <c:pt idx="2736">
                  <c:v>74.72</c:v>
                </c:pt>
                <c:pt idx="2737">
                  <c:v>74.739999999999995</c:v>
                </c:pt>
                <c:pt idx="2738">
                  <c:v>74.760000000000005</c:v>
                </c:pt>
                <c:pt idx="2739">
                  <c:v>74.78</c:v>
                </c:pt>
                <c:pt idx="2740">
                  <c:v>74.8</c:v>
                </c:pt>
                <c:pt idx="2741">
                  <c:v>74.819999999999993</c:v>
                </c:pt>
                <c:pt idx="2742">
                  <c:v>74.84</c:v>
                </c:pt>
                <c:pt idx="2743">
                  <c:v>74.86</c:v>
                </c:pt>
                <c:pt idx="2744">
                  <c:v>74.88</c:v>
                </c:pt>
                <c:pt idx="2745">
                  <c:v>74.900000000000006</c:v>
                </c:pt>
                <c:pt idx="2746">
                  <c:v>74.92</c:v>
                </c:pt>
                <c:pt idx="2747">
                  <c:v>74.94</c:v>
                </c:pt>
                <c:pt idx="2748">
                  <c:v>74.959999999999994</c:v>
                </c:pt>
                <c:pt idx="2749">
                  <c:v>74.98</c:v>
                </c:pt>
                <c:pt idx="2750">
                  <c:v>75</c:v>
                </c:pt>
                <c:pt idx="2751">
                  <c:v>75.02</c:v>
                </c:pt>
                <c:pt idx="2752">
                  <c:v>75.040000000000006</c:v>
                </c:pt>
                <c:pt idx="2753">
                  <c:v>75.06</c:v>
                </c:pt>
                <c:pt idx="2754">
                  <c:v>75.08</c:v>
                </c:pt>
                <c:pt idx="2755">
                  <c:v>75.099999999999994</c:v>
                </c:pt>
                <c:pt idx="2756">
                  <c:v>75.12</c:v>
                </c:pt>
                <c:pt idx="2757">
                  <c:v>75.14</c:v>
                </c:pt>
                <c:pt idx="2758">
                  <c:v>75.16</c:v>
                </c:pt>
                <c:pt idx="2759">
                  <c:v>75.180000000000007</c:v>
                </c:pt>
                <c:pt idx="2760">
                  <c:v>75.2</c:v>
                </c:pt>
                <c:pt idx="2761">
                  <c:v>75.22</c:v>
                </c:pt>
                <c:pt idx="2762">
                  <c:v>75.239999999999995</c:v>
                </c:pt>
                <c:pt idx="2763">
                  <c:v>75.260000000000005</c:v>
                </c:pt>
                <c:pt idx="2764">
                  <c:v>75.28</c:v>
                </c:pt>
                <c:pt idx="2765">
                  <c:v>75.3</c:v>
                </c:pt>
                <c:pt idx="2766">
                  <c:v>75.319999999999993</c:v>
                </c:pt>
                <c:pt idx="2767">
                  <c:v>75.34</c:v>
                </c:pt>
                <c:pt idx="2768">
                  <c:v>75.36</c:v>
                </c:pt>
                <c:pt idx="2769">
                  <c:v>75.38</c:v>
                </c:pt>
                <c:pt idx="2770">
                  <c:v>75.400000000000006</c:v>
                </c:pt>
                <c:pt idx="2771">
                  <c:v>75.42</c:v>
                </c:pt>
                <c:pt idx="2772">
                  <c:v>75.44</c:v>
                </c:pt>
                <c:pt idx="2773">
                  <c:v>75.459999999999994</c:v>
                </c:pt>
                <c:pt idx="2774">
                  <c:v>75.48</c:v>
                </c:pt>
                <c:pt idx="2775">
                  <c:v>75.5</c:v>
                </c:pt>
                <c:pt idx="2776">
                  <c:v>75.52</c:v>
                </c:pt>
                <c:pt idx="2777">
                  <c:v>75.540000000000006</c:v>
                </c:pt>
                <c:pt idx="2778">
                  <c:v>75.56</c:v>
                </c:pt>
                <c:pt idx="2779">
                  <c:v>75.58</c:v>
                </c:pt>
                <c:pt idx="2780">
                  <c:v>75.599999999999994</c:v>
                </c:pt>
                <c:pt idx="2781">
                  <c:v>75.62</c:v>
                </c:pt>
                <c:pt idx="2782">
                  <c:v>75.64</c:v>
                </c:pt>
                <c:pt idx="2783">
                  <c:v>75.66</c:v>
                </c:pt>
                <c:pt idx="2784">
                  <c:v>75.680000000000007</c:v>
                </c:pt>
                <c:pt idx="2785">
                  <c:v>75.7</c:v>
                </c:pt>
                <c:pt idx="2786">
                  <c:v>75.72</c:v>
                </c:pt>
                <c:pt idx="2787">
                  <c:v>75.739999999999995</c:v>
                </c:pt>
                <c:pt idx="2788">
                  <c:v>75.760000000000005</c:v>
                </c:pt>
                <c:pt idx="2789">
                  <c:v>75.78</c:v>
                </c:pt>
                <c:pt idx="2790">
                  <c:v>75.8</c:v>
                </c:pt>
                <c:pt idx="2791">
                  <c:v>75.819999999999993</c:v>
                </c:pt>
                <c:pt idx="2792">
                  <c:v>75.84</c:v>
                </c:pt>
                <c:pt idx="2793">
                  <c:v>75.86</c:v>
                </c:pt>
                <c:pt idx="2794">
                  <c:v>75.88</c:v>
                </c:pt>
                <c:pt idx="2795">
                  <c:v>75.900000000000006</c:v>
                </c:pt>
                <c:pt idx="2796">
                  <c:v>75.92</c:v>
                </c:pt>
                <c:pt idx="2797">
                  <c:v>75.94</c:v>
                </c:pt>
                <c:pt idx="2798">
                  <c:v>75.959999999999994</c:v>
                </c:pt>
                <c:pt idx="2799">
                  <c:v>75.98</c:v>
                </c:pt>
                <c:pt idx="2800">
                  <c:v>76</c:v>
                </c:pt>
                <c:pt idx="2801">
                  <c:v>76.02</c:v>
                </c:pt>
                <c:pt idx="2802">
                  <c:v>76.040000000000006</c:v>
                </c:pt>
                <c:pt idx="2803">
                  <c:v>76.06</c:v>
                </c:pt>
                <c:pt idx="2804">
                  <c:v>76.08</c:v>
                </c:pt>
                <c:pt idx="2805">
                  <c:v>76.099999999999994</c:v>
                </c:pt>
                <c:pt idx="2806">
                  <c:v>76.12</c:v>
                </c:pt>
                <c:pt idx="2807">
                  <c:v>76.14</c:v>
                </c:pt>
                <c:pt idx="2808">
                  <c:v>76.16</c:v>
                </c:pt>
                <c:pt idx="2809">
                  <c:v>76.180000000000007</c:v>
                </c:pt>
                <c:pt idx="2810">
                  <c:v>76.2</c:v>
                </c:pt>
                <c:pt idx="2811">
                  <c:v>76.22</c:v>
                </c:pt>
                <c:pt idx="2812">
                  <c:v>76.239999999999995</c:v>
                </c:pt>
                <c:pt idx="2813">
                  <c:v>76.260000000000005</c:v>
                </c:pt>
                <c:pt idx="2814">
                  <c:v>76.28</c:v>
                </c:pt>
                <c:pt idx="2815">
                  <c:v>76.3</c:v>
                </c:pt>
                <c:pt idx="2816">
                  <c:v>76.319999999999993</c:v>
                </c:pt>
                <c:pt idx="2817">
                  <c:v>76.34</c:v>
                </c:pt>
                <c:pt idx="2818">
                  <c:v>76.36</c:v>
                </c:pt>
                <c:pt idx="2819">
                  <c:v>76.38</c:v>
                </c:pt>
                <c:pt idx="2820">
                  <c:v>76.400000000000006</c:v>
                </c:pt>
                <c:pt idx="2821">
                  <c:v>76.42</c:v>
                </c:pt>
                <c:pt idx="2822">
                  <c:v>76.44</c:v>
                </c:pt>
                <c:pt idx="2823">
                  <c:v>76.459999999999994</c:v>
                </c:pt>
                <c:pt idx="2824">
                  <c:v>76.48</c:v>
                </c:pt>
                <c:pt idx="2825">
                  <c:v>76.5</c:v>
                </c:pt>
                <c:pt idx="2826">
                  <c:v>76.52</c:v>
                </c:pt>
                <c:pt idx="2827">
                  <c:v>76.540000000000006</c:v>
                </c:pt>
                <c:pt idx="2828">
                  <c:v>76.56</c:v>
                </c:pt>
                <c:pt idx="2829">
                  <c:v>76.58</c:v>
                </c:pt>
                <c:pt idx="2830">
                  <c:v>76.599999999999994</c:v>
                </c:pt>
                <c:pt idx="2831">
                  <c:v>76.62</c:v>
                </c:pt>
                <c:pt idx="2832">
                  <c:v>76.64</c:v>
                </c:pt>
                <c:pt idx="2833">
                  <c:v>76.66</c:v>
                </c:pt>
                <c:pt idx="2834">
                  <c:v>76.680000000000007</c:v>
                </c:pt>
                <c:pt idx="2835">
                  <c:v>76.7</c:v>
                </c:pt>
                <c:pt idx="2836">
                  <c:v>76.72</c:v>
                </c:pt>
                <c:pt idx="2837">
                  <c:v>76.739999999999995</c:v>
                </c:pt>
                <c:pt idx="2838">
                  <c:v>76.760000000000005</c:v>
                </c:pt>
                <c:pt idx="2839">
                  <c:v>76.78</c:v>
                </c:pt>
                <c:pt idx="2840">
                  <c:v>76.8</c:v>
                </c:pt>
                <c:pt idx="2841">
                  <c:v>76.819999999999993</c:v>
                </c:pt>
                <c:pt idx="2842">
                  <c:v>76.84</c:v>
                </c:pt>
                <c:pt idx="2843">
                  <c:v>76.86</c:v>
                </c:pt>
                <c:pt idx="2844">
                  <c:v>76.88</c:v>
                </c:pt>
                <c:pt idx="2845">
                  <c:v>76.900000000000006</c:v>
                </c:pt>
                <c:pt idx="2846">
                  <c:v>76.92</c:v>
                </c:pt>
                <c:pt idx="2847">
                  <c:v>76.94</c:v>
                </c:pt>
                <c:pt idx="2848">
                  <c:v>76.959999999999994</c:v>
                </c:pt>
                <c:pt idx="2849">
                  <c:v>76.98</c:v>
                </c:pt>
                <c:pt idx="2850">
                  <c:v>77</c:v>
                </c:pt>
                <c:pt idx="2851">
                  <c:v>77.02</c:v>
                </c:pt>
                <c:pt idx="2852">
                  <c:v>77.040000000000006</c:v>
                </c:pt>
                <c:pt idx="2853">
                  <c:v>77.06</c:v>
                </c:pt>
                <c:pt idx="2854">
                  <c:v>77.08</c:v>
                </c:pt>
                <c:pt idx="2855">
                  <c:v>77.099999999999994</c:v>
                </c:pt>
                <c:pt idx="2856">
                  <c:v>77.12</c:v>
                </c:pt>
                <c:pt idx="2857">
                  <c:v>77.14</c:v>
                </c:pt>
                <c:pt idx="2858">
                  <c:v>77.16</c:v>
                </c:pt>
                <c:pt idx="2859">
                  <c:v>77.180000000000007</c:v>
                </c:pt>
                <c:pt idx="2860">
                  <c:v>77.2</c:v>
                </c:pt>
                <c:pt idx="2861">
                  <c:v>77.22</c:v>
                </c:pt>
                <c:pt idx="2862">
                  <c:v>77.239999999999995</c:v>
                </c:pt>
                <c:pt idx="2863">
                  <c:v>77.260000000000005</c:v>
                </c:pt>
                <c:pt idx="2864">
                  <c:v>77.28</c:v>
                </c:pt>
                <c:pt idx="2865">
                  <c:v>77.3</c:v>
                </c:pt>
                <c:pt idx="2866">
                  <c:v>77.319999999999993</c:v>
                </c:pt>
                <c:pt idx="2867">
                  <c:v>77.34</c:v>
                </c:pt>
                <c:pt idx="2868">
                  <c:v>77.36</c:v>
                </c:pt>
                <c:pt idx="2869">
                  <c:v>77.38</c:v>
                </c:pt>
                <c:pt idx="2870">
                  <c:v>77.400000000000006</c:v>
                </c:pt>
                <c:pt idx="2871">
                  <c:v>77.42</c:v>
                </c:pt>
                <c:pt idx="2872">
                  <c:v>77.44</c:v>
                </c:pt>
                <c:pt idx="2873">
                  <c:v>77.459999999999994</c:v>
                </c:pt>
                <c:pt idx="2874">
                  <c:v>77.48</c:v>
                </c:pt>
                <c:pt idx="2875">
                  <c:v>77.5</c:v>
                </c:pt>
                <c:pt idx="2876">
                  <c:v>77.52</c:v>
                </c:pt>
                <c:pt idx="2877">
                  <c:v>77.540000000000006</c:v>
                </c:pt>
                <c:pt idx="2878">
                  <c:v>77.56</c:v>
                </c:pt>
                <c:pt idx="2879">
                  <c:v>77.58</c:v>
                </c:pt>
                <c:pt idx="2880">
                  <c:v>77.599999999999994</c:v>
                </c:pt>
                <c:pt idx="2881">
                  <c:v>77.62</c:v>
                </c:pt>
                <c:pt idx="2882">
                  <c:v>77.64</c:v>
                </c:pt>
                <c:pt idx="2883">
                  <c:v>77.66</c:v>
                </c:pt>
                <c:pt idx="2884">
                  <c:v>77.680000000000007</c:v>
                </c:pt>
                <c:pt idx="2885">
                  <c:v>77.7</c:v>
                </c:pt>
                <c:pt idx="2886">
                  <c:v>77.72</c:v>
                </c:pt>
                <c:pt idx="2887">
                  <c:v>77.739999999999995</c:v>
                </c:pt>
                <c:pt idx="2888">
                  <c:v>77.760000000000005</c:v>
                </c:pt>
                <c:pt idx="2889">
                  <c:v>77.78</c:v>
                </c:pt>
                <c:pt idx="2890">
                  <c:v>77.8</c:v>
                </c:pt>
                <c:pt idx="2891">
                  <c:v>77.819999999999993</c:v>
                </c:pt>
                <c:pt idx="2892">
                  <c:v>77.84</c:v>
                </c:pt>
                <c:pt idx="2893">
                  <c:v>77.86</c:v>
                </c:pt>
                <c:pt idx="2894">
                  <c:v>77.88</c:v>
                </c:pt>
                <c:pt idx="2895">
                  <c:v>77.900000000000006</c:v>
                </c:pt>
                <c:pt idx="2896">
                  <c:v>77.92</c:v>
                </c:pt>
                <c:pt idx="2897">
                  <c:v>77.94</c:v>
                </c:pt>
                <c:pt idx="2898">
                  <c:v>77.959999999999994</c:v>
                </c:pt>
                <c:pt idx="2899">
                  <c:v>77.98</c:v>
                </c:pt>
                <c:pt idx="2900">
                  <c:v>78</c:v>
                </c:pt>
                <c:pt idx="2901">
                  <c:v>78.02</c:v>
                </c:pt>
                <c:pt idx="2902">
                  <c:v>78.040000000000006</c:v>
                </c:pt>
                <c:pt idx="2903">
                  <c:v>78.06</c:v>
                </c:pt>
                <c:pt idx="2904">
                  <c:v>78.08</c:v>
                </c:pt>
                <c:pt idx="2905">
                  <c:v>78.099999999999994</c:v>
                </c:pt>
                <c:pt idx="2906">
                  <c:v>78.12</c:v>
                </c:pt>
                <c:pt idx="2907">
                  <c:v>78.14</c:v>
                </c:pt>
                <c:pt idx="2908">
                  <c:v>78.16</c:v>
                </c:pt>
                <c:pt idx="2909">
                  <c:v>78.180000000000007</c:v>
                </c:pt>
                <c:pt idx="2910">
                  <c:v>78.2</c:v>
                </c:pt>
                <c:pt idx="2911">
                  <c:v>78.22</c:v>
                </c:pt>
                <c:pt idx="2912">
                  <c:v>78.239999999999995</c:v>
                </c:pt>
                <c:pt idx="2913">
                  <c:v>78.260000000000005</c:v>
                </c:pt>
                <c:pt idx="2914">
                  <c:v>78.28</c:v>
                </c:pt>
                <c:pt idx="2915">
                  <c:v>78.3</c:v>
                </c:pt>
                <c:pt idx="2916">
                  <c:v>78.319999999999993</c:v>
                </c:pt>
                <c:pt idx="2917">
                  <c:v>78.34</c:v>
                </c:pt>
                <c:pt idx="2918">
                  <c:v>78.36</c:v>
                </c:pt>
                <c:pt idx="2919">
                  <c:v>78.38</c:v>
                </c:pt>
                <c:pt idx="2920">
                  <c:v>78.400000000000006</c:v>
                </c:pt>
                <c:pt idx="2921">
                  <c:v>78.42</c:v>
                </c:pt>
                <c:pt idx="2922">
                  <c:v>78.44</c:v>
                </c:pt>
                <c:pt idx="2923">
                  <c:v>78.459999999999994</c:v>
                </c:pt>
                <c:pt idx="2924">
                  <c:v>78.48</c:v>
                </c:pt>
                <c:pt idx="2925">
                  <c:v>78.5</c:v>
                </c:pt>
                <c:pt idx="2926">
                  <c:v>78.52</c:v>
                </c:pt>
                <c:pt idx="2927">
                  <c:v>78.540000000000006</c:v>
                </c:pt>
                <c:pt idx="2928">
                  <c:v>78.56</c:v>
                </c:pt>
                <c:pt idx="2929">
                  <c:v>78.58</c:v>
                </c:pt>
                <c:pt idx="2930">
                  <c:v>78.599999999999994</c:v>
                </c:pt>
                <c:pt idx="2931">
                  <c:v>78.62</c:v>
                </c:pt>
                <c:pt idx="2932">
                  <c:v>78.64</c:v>
                </c:pt>
                <c:pt idx="2933">
                  <c:v>78.66</c:v>
                </c:pt>
                <c:pt idx="2934">
                  <c:v>78.680000000000007</c:v>
                </c:pt>
                <c:pt idx="2935">
                  <c:v>78.7</c:v>
                </c:pt>
                <c:pt idx="2936">
                  <c:v>78.72</c:v>
                </c:pt>
                <c:pt idx="2937">
                  <c:v>78.739999999999995</c:v>
                </c:pt>
                <c:pt idx="2938">
                  <c:v>78.760000000000005</c:v>
                </c:pt>
                <c:pt idx="2939">
                  <c:v>78.78</c:v>
                </c:pt>
                <c:pt idx="2940">
                  <c:v>78.8</c:v>
                </c:pt>
                <c:pt idx="2941">
                  <c:v>78.819999999999993</c:v>
                </c:pt>
                <c:pt idx="2942">
                  <c:v>78.84</c:v>
                </c:pt>
                <c:pt idx="2943">
                  <c:v>78.86</c:v>
                </c:pt>
                <c:pt idx="2944">
                  <c:v>78.88</c:v>
                </c:pt>
                <c:pt idx="2945">
                  <c:v>78.900000000000006</c:v>
                </c:pt>
                <c:pt idx="2946">
                  <c:v>78.92</c:v>
                </c:pt>
                <c:pt idx="2947">
                  <c:v>78.94</c:v>
                </c:pt>
                <c:pt idx="2948">
                  <c:v>78.959999999999994</c:v>
                </c:pt>
                <c:pt idx="2949">
                  <c:v>78.98</c:v>
                </c:pt>
                <c:pt idx="2950">
                  <c:v>79</c:v>
                </c:pt>
                <c:pt idx="2951">
                  <c:v>79.02</c:v>
                </c:pt>
                <c:pt idx="2952">
                  <c:v>79.040000000000006</c:v>
                </c:pt>
                <c:pt idx="2953">
                  <c:v>79.06</c:v>
                </c:pt>
                <c:pt idx="2954">
                  <c:v>79.08</c:v>
                </c:pt>
                <c:pt idx="2955">
                  <c:v>79.099999999999994</c:v>
                </c:pt>
                <c:pt idx="2956">
                  <c:v>79.12</c:v>
                </c:pt>
                <c:pt idx="2957">
                  <c:v>79.14</c:v>
                </c:pt>
                <c:pt idx="2958">
                  <c:v>79.16</c:v>
                </c:pt>
                <c:pt idx="2959">
                  <c:v>79.180000000000007</c:v>
                </c:pt>
                <c:pt idx="2960">
                  <c:v>79.2</c:v>
                </c:pt>
                <c:pt idx="2961">
                  <c:v>79.22</c:v>
                </c:pt>
                <c:pt idx="2962">
                  <c:v>79.239999999999995</c:v>
                </c:pt>
                <c:pt idx="2963">
                  <c:v>79.260000000000005</c:v>
                </c:pt>
                <c:pt idx="2964">
                  <c:v>79.28</c:v>
                </c:pt>
                <c:pt idx="2965">
                  <c:v>79.3</c:v>
                </c:pt>
                <c:pt idx="2966">
                  <c:v>79.319999999999993</c:v>
                </c:pt>
                <c:pt idx="2967">
                  <c:v>79.34</c:v>
                </c:pt>
                <c:pt idx="2968">
                  <c:v>79.36</c:v>
                </c:pt>
                <c:pt idx="2969">
                  <c:v>79.38</c:v>
                </c:pt>
                <c:pt idx="2970">
                  <c:v>79.400000000000006</c:v>
                </c:pt>
                <c:pt idx="2971">
                  <c:v>79.42</c:v>
                </c:pt>
                <c:pt idx="2972">
                  <c:v>79.44</c:v>
                </c:pt>
                <c:pt idx="2973">
                  <c:v>79.459999999999994</c:v>
                </c:pt>
                <c:pt idx="2974">
                  <c:v>79.48</c:v>
                </c:pt>
                <c:pt idx="2975">
                  <c:v>79.5</c:v>
                </c:pt>
                <c:pt idx="2976">
                  <c:v>79.52</c:v>
                </c:pt>
                <c:pt idx="2977">
                  <c:v>79.540000000000006</c:v>
                </c:pt>
                <c:pt idx="2978">
                  <c:v>79.56</c:v>
                </c:pt>
                <c:pt idx="2979">
                  <c:v>79.58</c:v>
                </c:pt>
                <c:pt idx="2980">
                  <c:v>79.599999999999994</c:v>
                </c:pt>
                <c:pt idx="2981">
                  <c:v>79.62</c:v>
                </c:pt>
                <c:pt idx="2982">
                  <c:v>79.64</c:v>
                </c:pt>
                <c:pt idx="2983">
                  <c:v>79.66</c:v>
                </c:pt>
                <c:pt idx="2984">
                  <c:v>79.680000000000007</c:v>
                </c:pt>
                <c:pt idx="2985">
                  <c:v>79.7</c:v>
                </c:pt>
                <c:pt idx="2986">
                  <c:v>79.72</c:v>
                </c:pt>
                <c:pt idx="2987">
                  <c:v>79.739999999999995</c:v>
                </c:pt>
                <c:pt idx="2988">
                  <c:v>79.760000000000005</c:v>
                </c:pt>
                <c:pt idx="2989">
                  <c:v>79.78</c:v>
                </c:pt>
                <c:pt idx="2990">
                  <c:v>79.8</c:v>
                </c:pt>
                <c:pt idx="2991">
                  <c:v>79.819999999999993</c:v>
                </c:pt>
                <c:pt idx="2992">
                  <c:v>79.84</c:v>
                </c:pt>
                <c:pt idx="2993">
                  <c:v>79.86</c:v>
                </c:pt>
                <c:pt idx="2994">
                  <c:v>79.88</c:v>
                </c:pt>
                <c:pt idx="2995">
                  <c:v>79.900000000000006</c:v>
                </c:pt>
                <c:pt idx="2996">
                  <c:v>79.92</c:v>
                </c:pt>
                <c:pt idx="2997">
                  <c:v>79.94</c:v>
                </c:pt>
                <c:pt idx="2998">
                  <c:v>79.959999999999994</c:v>
                </c:pt>
                <c:pt idx="2999">
                  <c:v>79.98</c:v>
                </c:pt>
                <c:pt idx="3000">
                  <c:v>80</c:v>
                </c:pt>
              </c:numCache>
            </c:numRef>
          </c:cat>
          <c:val>
            <c:numRef>
              <c:f>Sheet4!$C$2:$C$3002</c:f>
              <c:numCache>
                <c:formatCode>General</c:formatCode>
                <c:ptCount val="3001"/>
                <c:pt idx="0">
                  <c:v>45</c:v>
                </c:pt>
                <c:pt idx="1">
                  <c:v>42</c:v>
                </c:pt>
                <c:pt idx="2">
                  <c:v>43</c:v>
                </c:pt>
                <c:pt idx="3">
                  <c:v>47</c:v>
                </c:pt>
                <c:pt idx="4">
                  <c:v>50</c:v>
                </c:pt>
                <c:pt idx="5">
                  <c:v>58</c:v>
                </c:pt>
                <c:pt idx="6">
                  <c:v>36</c:v>
                </c:pt>
                <c:pt idx="7">
                  <c:v>40</c:v>
                </c:pt>
                <c:pt idx="8">
                  <c:v>44</c:v>
                </c:pt>
                <c:pt idx="9">
                  <c:v>35</c:v>
                </c:pt>
                <c:pt idx="10">
                  <c:v>42</c:v>
                </c:pt>
                <c:pt idx="11">
                  <c:v>36</c:v>
                </c:pt>
                <c:pt idx="12">
                  <c:v>36</c:v>
                </c:pt>
                <c:pt idx="13">
                  <c:v>46</c:v>
                </c:pt>
                <c:pt idx="14">
                  <c:v>32</c:v>
                </c:pt>
                <c:pt idx="15">
                  <c:v>61</c:v>
                </c:pt>
                <c:pt idx="16">
                  <c:v>42</c:v>
                </c:pt>
                <c:pt idx="17">
                  <c:v>36</c:v>
                </c:pt>
                <c:pt idx="18">
                  <c:v>35</c:v>
                </c:pt>
                <c:pt idx="19">
                  <c:v>47</c:v>
                </c:pt>
                <c:pt idx="20">
                  <c:v>48</c:v>
                </c:pt>
                <c:pt idx="21">
                  <c:v>44</c:v>
                </c:pt>
                <c:pt idx="22">
                  <c:v>38</c:v>
                </c:pt>
                <c:pt idx="23">
                  <c:v>49</c:v>
                </c:pt>
                <c:pt idx="24">
                  <c:v>56</c:v>
                </c:pt>
                <c:pt idx="25">
                  <c:v>51</c:v>
                </c:pt>
                <c:pt idx="26">
                  <c:v>48</c:v>
                </c:pt>
                <c:pt idx="27">
                  <c:v>50</c:v>
                </c:pt>
                <c:pt idx="28">
                  <c:v>51</c:v>
                </c:pt>
                <c:pt idx="29">
                  <c:v>45</c:v>
                </c:pt>
                <c:pt idx="30">
                  <c:v>42</c:v>
                </c:pt>
                <c:pt idx="31">
                  <c:v>42</c:v>
                </c:pt>
                <c:pt idx="32">
                  <c:v>52</c:v>
                </c:pt>
                <c:pt idx="33">
                  <c:v>40</c:v>
                </c:pt>
                <c:pt idx="34">
                  <c:v>42</c:v>
                </c:pt>
                <c:pt idx="35">
                  <c:v>38</c:v>
                </c:pt>
                <c:pt idx="36">
                  <c:v>55</c:v>
                </c:pt>
                <c:pt idx="37">
                  <c:v>43</c:v>
                </c:pt>
                <c:pt idx="38">
                  <c:v>36</c:v>
                </c:pt>
                <c:pt idx="39">
                  <c:v>42</c:v>
                </c:pt>
                <c:pt idx="40">
                  <c:v>31</c:v>
                </c:pt>
                <c:pt idx="41">
                  <c:v>47</c:v>
                </c:pt>
                <c:pt idx="42">
                  <c:v>60</c:v>
                </c:pt>
                <c:pt idx="43">
                  <c:v>42</c:v>
                </c:pt>
                <c:pt idx="44">
                  <c:v>36</c:v>
                </c:pt>
                <c:pt idx="45">
                  <c:v>60</c:v>
                </c:pt>
                <c:pt idx="46">
                  <c:v>48</c:v>
                </c:pt>
                <c:pt idx="47">
                  <c:v>49</c:v>
                </c:pt>
                <c:pt idx="48">
                  <c:v>43</c:v>
                </c:pt>
                <c:pt idx="49">
                  <c:v>45</c:v>
                </c:pt>
                <c:pt idx="50">
                  <c:v>45</c:v>
                </c:pt>
                <c:pt idx="51">
                  <c:v>43</c:v>
                </c:pt>
                <c:pt idx="52">
                  <c:v>44</c:v>
                </c:pt>
                <c:pt idx="53">
                  <c:v>41</c:v>
                </c:pt>
                <c:pt idx="54">
                  <c:v>50</c:v>
                </c:pt>
                <c:pt idx="55">
                  <c:v>39</c:v>
                </c:pt>
                <c:pt idx="56">
                  <c:v>36</c:v>
                </c:pt>
                <c:pt idx="57">
                  <c:v>55</c:v>
                </c:pt>
                <c:pt idx="58">
                  <c:v>52</c:v>
                </c:pt>
                <c:pt idx="59">
                  <c:v>42</c:v>
                </c:pt>
                <c:pt idx="60">
                  <c:v>59</c:v>
                </c:pt>
                <c:pt idx="61">
                  <c:v>28</c:v>
                </c:pt>
                <c:pt idx="62">
                  <c:v>41</c:v>
                </c:pt>
                <c:pt idx="63">
                  <c:v>46</c:v>
                </c:pt>
                <c:pt idx="64">
                  <c:v>52</c:v>
                </c:pt>
                <c:pt idx="65">
                  <c:v>48</c:v>
                </c:pt>
                <c:pt idx="66">
                  <c:v>57</c:v>
                </c:pt>
                <c:pt idx="67">
                  <c:v>42</c:v>
                </c:pt>
                <c:pt idx="68">
                  <c:v>46</c:v>
                </c:pt>
                <c:pt idx="69">
                  <c:v>52</c:v>
                </c:pt>
                <c:pt idx="70">
                  <c:v>41</c:v>
                </c:pt>
                <c:pt idx="71">
                  <c:v>52</c:v>
                </c:pt>
                <c:pt idx="72">
                  <c:v>66</c:v>
                </c:pt>
                <c:pt idx="73">
                  <c:v>51</c:v>
                </c:pt>
                <c:pt idx="74">
                  <c:v>57</c:v>
                </c:pt>
                <c:pt idx="75">
                  <c:v>41</c:v>
                </c:pt>
                <c:pt idx="76">
                  <c:v>35</c:v>
                </c:pt>
                <c:pt idx="77">
                  <c:v>44</c:v>
                </c:pt>
                <c:pt idx="78">
                  <c:v>48</c:v>
                </c:pt>
                <c:pt idx="79">
                  <c:v>52</c:v>
                </c:pt>
                <c:pt idx="80">
                  <c:v>33</c:v>
                </c:pt>
                <c:pt idx="81">
                  <c:v>43</c:v>
                </c:pt>
                <c:pt idx="82">
                  <c:v>34</c:v>
                </c:pt>
                <c:pt idx="83">
                  <c:v>50</c:v>
                </c:pt>
                <c:pt idx="84">
                  <c:v>47</c:v>
                </c:pt>
                <c:pt idx="85">
                  <c:v>43</c:v>
                </c:pt>
                <c:pt idx="86">
                  <c:v>52</c:v>
                </c:pt>
                <c:pt idx="87">
                  <c:v>53</c:v>
                </c:pt>
                <c:pt idx="88">
                  <c:v>43</c:v>
                </c:pt>
                <c:pt idx="89">
                  <c:v>50</c:v>
                </c:pt>
                <c:pt idx="90">
                  <c:v>58</c:v>
                </c:pt>
                <c:pt idx="91">
                  <c:v>59</c:v>
                </c:pt>
                <c:pt idx="92">
                  <c:v>55</c:v>
                </c:pt>
                <c:pt idx="93">
                  <c:v>41</c:v>
                </c:pt>
                <c:pt idx="94">
                  <c:v>52</c:v>
                </c:pt>
                <c:pt idx="95">
                  <c:v>58</c:v>
                </c:pt>
                <c:pt idx="96">
                  <c:v>54</c:v>
                </c:pt>
                <c:pt idx="97">
                  <c:v>71</c:v>
                </c:pt>
                <c:pt idx="98">
                  <c:v>35</c:v>
                </c:pt>
                <c:pt idx="99">
                  <c:v>63</c:v>
                </c:pt>
                <c:pt idx="100">
                  <c:v>47</c:v>
                </c:pt>
                <c:pt idx="101">
                  <c:v>48</c:v>
                </c:pt>
                <c:pt idx="102">
                  <c:v>61</c:v>
                </c:pt>
                <c:pt idx="103">
                  <c:v>50</c:v>
                </c:pt>
                <c:pt idx="104">
                  <c:v>45</c:v>
                </c:pt>
                <c:pt idx="105">
                  <c:v>41</c:v>
                </c:pt>
                <c:pt idx="106">
                  <c:v>41</c:v>
                </c:pt>
                <c:pt idx="107">
                  <c:v>50</c:v>
                </c:pt>
                <c:pt idx="108">
                  <c:v>44</c:v>
                </c:pt>
                <c:pt idx="109">
                  <c:v>58</c:v>
                </c:pt>
                <c:pt idx="110">
                  <c:v>52</c:v>
                </c:pt>
                <c:pt idx="111">
                  <c:v>49</c:v>
                </c:pt>
                <c:pt idx="112">
                  <c:v>38</c:v>
                </c:pt>
                <c:pt idx="113">
                  <c:v>49</c:v>
                </c:pt>
                <c:pt idx="114">
                  <c:v>47</c:v>
                </c:pt>
                <c:pt idx="115">
                  <c:v>58</c:v>
                </c:pt>
                <c:pt idx="116">
                  <c:v>45</c:v>
                </c:pt>
                <c:pt idx="117">
                  <c:v>61</c:v>
                </c:pt>
                <c:pt idx="118">
                  <c:v>60</c:v>
                </c:pt>
                <c:pt idx="119">
                  <c:v>43</c:v>
                </c:pt>
                <c:pt idx="120">
                  <c:v>65</c:v>
                </c:pt>
                <c:pt idx="121">
                  <c:v>51</c:v>
                </c:pt>
                <c:pt idx="122">
                  <c:v>54</c:v>
                </c:pt>
                <c:pt idx="123">
                  <c:v>54</c:v>
                </c:pt>
                <c:pt idx="124">
                  <c:v>50</c:v>
                </c:pt>
                <c:pt idx="125">
                  <c:v>49</c:v>
                </c:pt>
                <c:pt idx="126">
                  <c:v>65</c:v>
                </c:pt>
                <c:pt idx="127">
                  <c:v>58</c:v>
                </c:pt>
                <c:pt idx="128">
                  <c:v>45</c:v>
                </c:pt>
                <c:pt idx="129">
                  <c:v>46</c:v>
                </c:pt>
                <c:pt idx="130">
                  <c:v>47</c:v>
                </c:pt>
                <c:pt idx="131">
                  <c:v>59</c:v>
                </c:pt>
                <c:pt idx="132">
                  <c:v>69</c:v>
                </c:pt>
                <c:pt idx="133">
                  <c:v>56</c:v>
                </c:pt>
                <c:pt idx="134">
                  <c:v>64</c:v>
                </c:pt>
                <c:pt idx="135">
                  <c:v>62</c:v>
                </c:pt>
                <c:pt idx="136">
                  <c:v>47</c:v>
                </c:pt>
                <c:pt idx="137">
                  <c:v>46</c:v>
                </c:pt>
                <c:pt idx="138">
                  <c:v>54</c:v>
                </c:pt>
                <c:pt idx="139">
                  <c:v>45</c:v>
                </c:pt>
                <c:pt idx="140">
                  <c:v>48</c:v>
                </c:pt>
                <c:pt idx="141">
                  <c:v>52</c:v>
                </c:pt>
                <c:pt idx="142">
                  <c:v>47</c:v>
                </c:pt>
                <c:pt idx="143">
                  <c:v>59</c:v>
                </c:pt>
                <c:pt idx="144">
                  <c:v>43</c:v>
                </c:pt>
                <c:pt idx="145">
                  <c:v>70</c:v>
                </c:pt>
                <c:pt idx="146">
                  <c:v>60</c:v>
                </c:pt>
                <c:pt idx="147">
                  <c:v>57</c:v>
                </c:pt>
                <c:pt idx="148">
                  <c:v>48</c:v>
                </c:pt>
                <c:pt idx="149">
                  <c:v>60</c:v>
                </c:pt>
                <c:pt idx="150">
                  <c:v>59</c:v>
                </c:pt>
                <c:pt idx="151">
                  <c:v>54</c:v>
                </c:pt>
                <c:pt idx="152">
                  <c:v>64</c:v>
                </c:pt>
                <c:pt idx="153">
                  <c:v>55</c:v>
                </c:pt>
                <c:pt idx="154">
                  <c:v>45</c:v>
                </c:pt>
                <c:pt idx="155">
                  <c:v>56</c:v>
                </c:pt>
                <c:pt idx="156">
                  <c:v>62</c:v>
                </c:pt>
                <c:pt idx="157">
                  <c:v>53</c:v>
                </c:pt>
                <c:pt idx="158">
                  <c:v>65</c:v>
                </c:pt>
                <c:pt idx="159">
                  <c:v>49</c:v>
                </c:pt>
                <c:pt idx="160">
                  <c:v>67</c:v>
                </c:pt>
                <c:pt idx="161">
                  <c:v>49</c:v>
                </c:pt>
                <c:pt idx="162">
                  <c:v>50</c:v>
                </c:pt>
                <c:pt idx="163">
                  <c:v>68</c:v>
                </c:pt>
                <c:pt idx="164">
                  <c:v>52</c:v>
                </c:pt>
                <c:pt idx="165">
                  <c:v>66</c:v>
                </c:pt>
                <c:pt idx="166">
                  <c:v>73</c:v>
                </c:pt>
                <c:pt idx="167">
                  <c:v>60</c:v>
                </c:pt>
                <c:pt idx="168">
                  <c:v>52</c:v>
                </c:pt>
                <c:pt idx="169">
                  <c:v>48</c:v>
                </c:pt>
                <c:pt idx="170">
                  <c:v>69</c:v>
                </c:pt>
                <c:pt idx="171">
                  <c:v>53</c:v>
                </c:pt>
                <c:pt idx="172">
                  <c:v>53</c:v>
                </c:pt>
                <c:pt idx="173">
                  <c:v>71</c:v>
                </c:pt>
                <c:pt idx="174">
                  <c:v>69</c:v>
                </c:pt>
                <c:pt idx="175">
                  <c:v>59</c:v>
                </c:pt>
                <c:pt idx="176">
                  <c:v>74</c:v>
                </c:pt>
                <c:pt idx="177">
                  <c:v>67</c:v>
                </c:pt>
                <c:pt idx="178">
                  <c:v>60</c:v>
                </c:pt>
                <c:pt idx="179">
                  <c:v>78</c:v>
                </c:pt>
                <c:pt idx="180">
                  <c:v>58</c:v>
                </c:pt>
                <c:pt idx="181">
                  <c:v>64</c:v>
                </c:pt>
                <c:pt idx="182">
                  <c:v>88</c:v>
                </c:pt>
                <c:pt idx="183">
                  <c:v>66</c:v>
                </c:pt>
                <c:pt idx="184">
                  <c:v>71</c:v>
                </c:pt>
                <c:pt idx="185">
                  <c:v>56</c:v>
                </c:pt>
                <c:pt idx="186">
                  <c:v>82</c:v>
                </c:pt>
                <c:pt idx="187">
                  <c:v>67</c:v>
                </c:pt>
                <c:pt idx="188">
                  <c:v>64</c:v>
                </c:pt>
                <c:pt idx="189">
                  <c:v>67</c:v>
                </c:pt>
                <c:pt idx="190">
                  <c:v>73</c:v>
                </c:pt>
                <c:pt idx="191">
                  <c:v>84</c:v>
                </c:pt>
                <c:pt idx="192">
                  <c:v>72</c:v>
                </c:pt>
                <c:pt idx="193">
                  <c:v>97</c:v>
                </c:pt>
                <c:pt idx="194">
                  <c:v>66</c:v>
                </c:pt>
                <c:pt idx="195">
                  <c:v>69</c:v>
                </c:pt>
                <c:pt idx="196">
                  <c:v>81</c:v>
                </c:pt>
                <c:pt idx="197">
                  <c:v>70</c:v>
                </c:pt>
                <c:pt idx="198">
                  <c:v>64</c:v>
                </c:pt>
                <c:pt idx="199">
                  <c:v>75</c:v>
                </c:pt>
                <c:pt idx="200">
                  <c:v>71</c:v>
                </c:pt>
                <c:pt idx="201">
                  <c:v>68</c:v>
                </c:pt>
                <c:pt idx="202">
                  <c:v>86</c:v>
                </c:pt>
                <c:pt idx="203">
                  <c:v>62</c:v>
                </c:pt>
                <c:pt idx="204">
                  <c:v>71</c:v>
                </c:pt>
                <c:pt idx="205">
                  <c:v>83</c:v>
                </c:pt>
                <c:pt idx="206">
                  <c:v>103</c:v>
                </c:pt>
                <c:pt idx="207">
                  <c:v>77</c:v>
                </c:pt>
                <c:pt idx="208">
                  <c:v>81</c:v>
                </c:pt>
                <c:pt idx="209">
                  <c:v>64</c:v>
                </c:pt>
                <c:pt idx="210">
                  <c:v>91</c:v>
                </c:pt>
                <c:pt idx="211">
                  <c:v>72</c:v>
                </c:pt>
                <c:pt idx="212">
                  <c:v>79</c:v>
                </c:pt>
                <c:pt idx="213">
                  <c:v>81</c:v>
                </c:pt>
                <c:pt idx="214">
                  <c:v>93</c:v>
                </c:pt>
                <c:pt idx="215">
                  <c:v>92</c:v>
                </c:pt>
                <c:pt idx="216">
                  <c:v>70</c:v>
                </c:pt>
                <c:pt idx="217">
                  <c:v>88</c:v>
                </c:pt>
                <c:pt idx="218">
                  <c:v>92</c:v>
                </c:pt>
                <c:pt idx="219">
                  <c:v>94</c:v>
                </c:pt>
                <c:pt idx="220">
                  <c:v>84</c:v>
                </c:pt>
                <c:pt idx="221">
                  <c:v>88</c:v>
                </c:pt>
                <c:pt idx="222">
                  <c:v>82</c:v>
                </c:pt>
                <c:pt idx="223">
                  <c:v>94</c:v>
                </c:pt>
                <c:pt idx="224">
                  <c:v>83</c:v>
                </c:pt>
                <c:pt idx="225">
                  <c:v>82</c:v>
                </c:pt>
                <c:pt idx="226">
                  <c:v>100</c:v>
                </c:pt>
                <c:pt idx="227">
                  <c:v>103</c:v>
                </c:pt>
                <c:pt idx="228">
                  <c:v>118</c:v>
                </c:pt>
                <c:pt idx="229">
                  <c:v>63</c:v>
                </c:pt>
                <c:pt idx="230">
                  <c:v>115</c:v>
                </c:pt>
                <c:pt idx="231">
                  <c:v>77</c:v>
                </c:pt>
                <c:pt idx="232">
                  <c:v>93</c:v>
                </c:pt>
                <c:pt idx="233">
                  <c:v>99</c:v>
                </c:pt>
                <c:pt idx="234">
                  <c:v>93</c:v>
                </c:pt>
                <c:pt idx="235">
                  <c:v>104</c:v>
                </c:pt>
                <c:pt idx="236">
                  <c:v>111</c:v>
                </c:pt>
                <c:pt idx="237">
                  <c:v>114</c:v>
                </c:pt>
                <c:pt idx="238">
                  <c:v>108</c:v>
                </c:pt>
                <c:pt idx="239">
                  <c:v>101</c:v>
                </c:pt>
                <c:pt idx="240">
                  <c:v>96</c:v>
                </c:pt>
                <c:pt idx="241">
                  <c:v>115</c:v>
                </c:pt>
                <c:pt idx="242">
                  <c:v>106</c:v>
                </c:pt>
                <c:pt idx="243">
                  <c:v>107</c:v>
                </c:pt>
                <c:pt idx="244">
                  <c:v>121</c:v>
                </c:pt>
                <c:pt idx="245">
                  <c:v>121</c:v>
                </c:pt>
                <c:pt idx="246">
                  <c:v>127</c:v>
                </c:pt>
                <c:pt idx="247">
                  <c:v>135</c:v>
                </c:pt>
                <c:pt idx="248">
                  <c:v>108</c:v>
                </c:pt>
                <c:pt idx="249">
                  <c:v>137</c:v>
                </c:pt>
                <c:pt idx="250">
                  <c:v>120</c:v>
                </c:pt>
                <c:pt idx="251">
                  <c:v>136</c:v>
                </c:pt>
                <c:pt idx="252">
                  <c:v>135</c:v>
                </c:pt>
                <c:pt idx="253">
                  <c:v>133</c:v>
                </c:pt>
                <c:pt idx="254">
                  <c:v>120</c:v>
                </c:pt>
                <c:pt idx="255">
                  <c:v>120</c:v>
                </c:pt>
                <c:pt idx="256">
                  <c:v>117</c:v>
                </c:pt>
                <c:pt idx="257">
                  <c:v>128</c:v>
                </c:pt>
                <c:pt idx="258">
                  <c:v>116</c:v>
                </c:pt>
                <c:pt idx="259">
                  <c:v>125</c:v>
                </c:pt>
                <c:pt idx="260">
                  <c:v>124</c:v>
                </c:pt>
                <c:pt idx="261">
                  <c:v>122</c:v>
                </c:pt>
                <c:pt idx="262">
                  <c:v>143</c:v>
                </c:pt>
                <c:pt idx="263">
                  <c:v>122</c:v>
                </c:pt>
                <c:pt idx="264">
                  <c:v>149</c:v>
                </c:pt>
                <c:pt idx="265">
                  <c:v>143</c:v>
                </c:pt>
                <c:pt idx="266">
                  <c:v>158</c:v>
                </c:pt>
                <c:pt idx="267">
                  <c:v>150</c:v>
                </c:pt>
                <c:pt idx="268">
                  <c:v>125</c:v>
                </c:pt>
                <c:pt idx="269">
                  <c:v>150</c:v>
                </c:pt>
                <c:pt idx="270">
                  <c:v>128</c:v>
                </c:pt>
                <c:pt idx="271">
                  <c:v>168</c:v>
                </c:pt>
                <c:pt idx="272">
                  <c:v>171</c:v>
                </c:pt>
                <c:pt idx="273">
                  <c:v>160</c:v>
                </c:pt>
                <c:pt idx="274">
                  <c:v>163</c:v>
                </c:pt>
                <c:pt idx="275">
                  <c:v>177</c:v>
                </c:pt>
                <c:pt idx="276">
                  <c:v>158</c:v>
                </c:pt>
                <c:pt idx="277">
                  <c:v>170</c:v>
                </c:pt>
                <c:pt idx="278">
                  <c:v>163</c:v>
                </c:pt>
                <c:pt idx="279">
                  <c:v>150</c:v>
                </c:pt>
                <c:pt idx="280">
                  <c:v>172</c:v>
                </c:pt>
                <c:pt idx="281">
                  <c:v>157</c:v>
                </c:pt>
                <c:pt idx="282">
                  <c:v>179</c:v>
                </c:pt>
                <c:pt idx="283">
                  <c:v>206</c:v>
                </c:pt>
                <c:pt idx="284">
                  <c:v>161</c:v>
                </c:pt>
                <c:pt idx="285">
                  <c:v>185</c:v>
                </c:pt>
                <c:pt idx="286">
                  <c:v>169</c:v>
                </c:pt>
                <c:pt idx="287">
                  <c:v>189</c:v>
                </c:pt>
                <c:pt idx="288">
                  <c:v>179</c:v>
                </c:pt>
                <c:pt idx="289">
                  <c:v>187</c:v>
                </c:pt>
                <c:pt idx="290">
                  <c:v>210</c:v>
                </c:pt>
                <c:pt idx="291">
                  <c:v>215</c:v>
                </c:pt>
                <c:pt idx="292">
                  <c:v>201</c:v>
                </c:pt>
                <c:pt idx="293">
                  <c:v>197</c:v>
                </c:pt>
                <c:pt idx="294">
                  <c:v>208</c:v>
                </c:pt>
                <c:pt idx="295">
                  <c:v>200</c:v>
                </c:pt>
                <c:pt idx="296">
                  <c:v>207</c:v>
                </c:pt>
                <c:pt idx="297">
                  <c:v>213</c:v>
                </c:pt>
                <c:pt idx="298">
                  <c:v>212</c:v>
                </c:pt>
                <c:pt idx="299">
                  <c:v>219</c:v>
                </c:pt>
                <c:pt idx="300">
                  <c:v>204</c:v>
                </c:pt>
                <c:pt idx="301">
                  <c:v>232</c:v>
                </c:pt>
                <c:pt idx="302">
                  <c:v>227</c:v>
                </c:pt>
                <c:pt idx="303">
                  <c:v>227</c:v>
                </c:pt>
                <c:pt idx="304">
                  <c:v>239</c:v>
                </c:pt>
                <c:pt idx="305">
                  <c:v>248</c:v>
                </c:pt>
                <c:pt idx="306">
                  <c:v>237</c:v>
                </c:pt>
                <c:pt idx="307">
                  <c:v>230</c:v>
                </c:pt>
                <c:pt idx="308">
                  <c:v>268</c:v>
                </c:pt>
                <c:pt idx="309">
                  <c:v>218</c:v>
                </c:pt>
                <c:pt idx="310">
                  <c:v>250</c:v>
                </c:pt>
                <c:pt idx="311">
                  <c:v>225</c:v>
                </c:pt>
                <c:pt idx="312">
                  <c:v>230</c:v>
                </c:pt>
                <c:pt idx="313">
                  <c:v>250</c:v>
                </c:pt>
                <c:pt idx="314">
                  <c:v>247</c:v>
                </c:pt>
                <c:pt idx="315">
                  <c:v>250</c:v>
                </c:pt>
                <c:pt idx="316">
                  <c:v>256</c:v>
                </c:pt>
                <c:pt idx="317">
                  <c:v>253</c:v>
                </c:pt>
                <c:pt idx="318">
                  <c:v>252</c:v>
                </c:pt>
                <c:pt idx="319">
                  <c:v>236</c:v>
                </c:pt>
                <c:pt idx="320">
                  <c:v>240</c:v>
                </c:pt>
                <c:pt idx="321">
                  <c:v>235</c:v>
                </c:pt>
                <c:pt idx="322">
                  <c:v>260</c:v>
                </c:pt>
                <c:pt idx="323">
                  <c:v>262</c:v>
                </c:pt>
                <c:pt idx="324">
                  <c:v>260</c:v>
                </c:pt>
                <c:pt idx="325">
                  <c:v>288</c:v>
                </c:pt>
                <c:pt idx="326">
                  <c:v>257</c:v>
                </c:pt>
                <c:pt idx="327">
                  <c:v>248</c:v>
                </c:pt>
                <c:pt idx="328">
                  <c:v>243</c:v>
                </c:pt>
                <c:pt idx="329">
                  <c:v>235</c:v>
                </c:pt>
                <c:pt idx="330">
                  <c:v>256</c:v>
                </c:pt>
                <c:pt idx="331">
                  <c:v>251</c:v>
                </c:pt>
                <c:pt idx="332">
                  <c:v>234</c:v>
                </c:pt>
                <c:pt idx="333">
                  <c:v>208</c:v>
                </c:pt>
                <c:pt idx="334">
                  <c:v>223</c:v>
                </c:pt>
                <c:pt idx="335">
                  <c:v>233</c:v>
                </c:pt>
                <c:pt idx="336">
                  <c:v>242</c:v>
                </c:pt>
                <c:pt idx="337">
                  <c:v>223</c:v>
                </c:pt>
                <c:pt idx="338">
                  <c:v>266</c:v>
                </c:pt>
                <c:pt idx="339">
                  <c:v>251</c:v>
                </c:pt>
                <c:pt idx="340">
                  <c:v>220</c:v>
                </c:pt>
                <c:pt idx="341">
                  <c:v>225</c:v>
                </c:pt>
                <c:pt idx="342">
                  <c:v>226</c:v>
                </c:pt>
                <c:pt idx="343">
                  <c:v>212</c:v>
                </c:pt>
                <c:pt idx="344">
                  <c:v>185</c:v>
                </c:pt>
                <c:pt idx="345">
                  <c:v>219</c:v>
                </c:pt>
                <c:pt idx="346">
                  <c:v>215</c:v>
                </c:pt>
                <c:pt idx="347">
                  <c:v>209</c:v>
                </c:pt>
                <c:pt idx="348">
                  <c:v>224</c:v>
                </c:pt>
                <c:pt idx="349">
                  <c:v>195</c:v>
                </c:pt>
                <c:pt idx="350">
                  <c:v>222</c:v>
                </c:pt>
                <c:pt idx="351">
                  <c:v>185</c:v>
                </c:pt>
                <c:pt idx="352">
                  <c:v>162</c:v>
                </c:pt>
                <c:pt idx="353">
                  <c:v>182</c:v>
                </c:pt>
                <c:pt idx="354">
                  <c:v>198</c:v>
                </c:pt>
                <c:pt idx="355">
                  <c:v>199</c:v>
                </c:pt>
                <c:pt idx="356">
                  <c:v>183</c:v>
                </c:pt>
                <c:pt idx="357">
                  <c:v>195</c:v>
                </c:pt>
                <c:pt idx="358">
                  <c:v>176</c:v>
                </c:pt>
                <c:pt idx="359">
                  <c:v>186</c:v>
                </c:pt>
                <c:pt idx="360">
                  <c:v>164</c:v>
                </c:pt>
                <c:pt idx="361">
                  <c:v>142</c:v>
                </c:pt>
                <c:pt idx="362">
                  <c:v>164</c:v>
                </c:pt>
                <c:pt idx="363">
                  <c:v>175</c:v>
                </c:pt>
                <c:pt idx="364">
                  <c:v>161</c:v>
                </c:pt>
                <c:pt idx="365">
                  <c:v>161</c:v>
                </c:pt>
                <c:pt idx="366">
                  <c:v>159</c:v>
                </c:pt>
                <c:pt idx="367">
                  <c:v>157</c:v>
                </c:pt>
                <c:pt idx="368">
                  <c:v>143</c:v>
                </c:pt>
                <c:pt idx="369">
                  <c:v>166</c:v>
                </c:pt>
                <c:pt idx="370">
                  <c:v>155</c:v>
                </c:pt>
                <c:pt idx="371">
                  <c:v>169</c:v>
                </c:pt>
                <c:pt idx="372">
                  <c:v>154</c:v>
                </c:pt>
                <c:pt idx="373">
                  <c:v>153</c:v>
                </c:pt>
                <c:pt idx="374">
                  <c:v>146</c:v>
                </c:pt>
                <c:pt idx="375">
                  <c:v>132</c:v>
                </c:pt>
                <c:pt idx="376">
                  <c:v>145</c:v>
                </c:pt>
                <c:pt idx="377">
                  <c:v>132</c:v>
                </c:pt>
                <c:pt idx="378">
                  <c:v>151</c:v>
                </c:pt>
                <c:pt idx="379">
                  <c:v>139</c:v>
                </c:pt>
                <c:pt idx="380">
                  <c:v>124</c:v>
                </c:pt>
                <c:pt idx="381">
                  <c:v>136</c:v>
                </c:pt>
                <c:pt idx="382">
                  <c:v>129</c:v>
                </c:pt>
                <c:pt idx="383">
                  <c:v>133</c:v>
                </c:pt>
                <c:pt idx="384">
                  <c:v>128</c:v>
                </c:pt>
                <c:pt idx="385">
                  <c:v>112</c:v>
                </c:pt>
                <c:pt idx="386">
                  <c:v>101</c:v>
                </c:pt>
                <c:pt idx="387">
                  <c:v>118</c:v>
                </c:pt>
                <c:pt idx="388">
                  <c:v>135</c:v>
                </c:pt>
                <c:pt idx="389">
                  <c:v>127</c:v>
                </c:pt>
                <c:pt idx="390">
                  <c:v>113</c:v>
                </c:pt>
                <c:pt idx="391">
                  <c:v>131</c:v>
                </c:pt>
                <c:pt idx="392">
                  <c:v>118</c:v>
                </c:pt>
                <c:pt idx="393">
                  <c:v>81</c:v>
                </c:pt>
                <c:pt idx="394">
                  <c:v>107</c:v>
                </c:pt>
                <c:pt idx="395">
                  <c:v>131</c:v>
                </c:pt>
                <c:pt idx="396">
                  <c:v>132</c:v>
                </c:pt>
                <c:pt idx="397">
                  <c:v>117</c:v>
                </c:pt>
                <c:pt idx="398">
                  <c:v>115</c:v>
                </c:pt>
                <c:pt idx="399">
                  <c:v>117</c:v>
                </c:pt>
                <c:pt idx="400">
                  <c:v>101</c:v>
                </c:pt>
                <c:pt idx="401">
                  <c:v>103</c:v>
                </c:pt>
                <c:pt idx="402">
                  <c:v>117</c:v>
                </c:pt>
                <c:pt idx="403">
                  <c:v>82</c:v>
                </c:pt>
                <c:pt idx="404">
                  <c:v>102</c:v>
                </c:pt>
                <c:pt idx="405">
                  <c:v>110</c:v>
                </c:pt>
                <c:pt idx="406">
                  <c:v>105</c:v>
                </c:pt>
                <c:pt idx="407">
                  <c:v>88</c:v>
                </c:pt>
                <c:pt idx="408">
                  <c:v>85</c:v>
                </c:pt>
                <c:pt idx="409">
                  <c:v>88</c:v>
                </c:pt>
                <c:pt idx="410">
                  <c:v>114</c:v>
                </c:pt>
                <c:pt idx="411">
                  <c:v>91</c:v>
                </c:pt>
                <c:pt idx="412">
                  <c:v>99</c:v>
                </c:pt>
                <c:pt idx="413">
                  <c:v>89</c:v>
                </c:pt>
                <c:pt idx="414">
                  <c:v>82</c:v>
                </c:pt>
                <c:pt idx="415">
                  <c:v>87</c:v>
                </c:pt>
                <c:pt idx="416">
                  <c:v>96</c:v>
                </c:pt>
                <c:pt idx="417">
                  <c:v>105</c:v>
                </c:pt>
                <c:pt idx="418">
                  <c:v>86</c:v>
                </c:pt>
                <c:pt idx="419">
                  <c:v>103</c:v>
                </c:pt>
                <c:pt idx="420">
                  <c:v>92</c:v>
                </c:pt>
                <c:pt idx="421">
                  <c:v>105</c:v>
                </c:pt>
                <c:pt idx="422">
                  <c:v>74</c:v>
                </c:pt>
                <c:pt idx="423">
                  <c:v>85</c:v>
                </c:pt>
                <c:pt idx="424">
                  <c:v>90</c:v>
                </c:pt>
                <c:pt idx="425">
                  <c:v>87</c:v>
                </c:pt>
                <c:pt idx="426">
                  <c:v>94</c:v>
                </c:pt>
                <c:pt idx="427">
                  <c:v>82</c:v>
                </c:pt>
                <c:pt idx="428">
                  <c:v>81</c:v>
                </c:pt>
                <c:pt idx="429">
                  <c:v>74</c:v>
                </c:pt>
                <c:pt idx="430">
                  <c:v>84</c:v>
                </c:pt>
                <c:pt idx="431">
                  <c:v>87</c:v>
                </c:pt>
                <c:pt idx="432">
                  <c:v>83</c:v>
                </c:pt>
                <c:pt idx="433">
                  <c:v>79</c:v>
                </c:pt>
                <c:pt idx="434">
                  <c:v>92</c:v>
                </c:pt>
                <c:pt idx="435">
                  <c:v>76</c:v>
                </c:pt>
                <c:pt idx="436">
                  <c:v>103</c:v>
                </c:pt>
                <c:pt idx="437">
                  <c:v>80</c:v>
                </c:pt>
                <c:pt idx="438">
                  <c:v>63</c:v>
                </c:pt>
                <c:pt idx="439">
                  <c:v>91</c:v>
                </c:pt>
                <c:pt idx="440">
                  <c:v>98</c:v>
                </c:pt>
                <c:pt idx="441">
                  <c:v>87</c:v>
                </c:pt>
                <c:pt idx="442">
                  <c:v>86</c:v>
                </c:pt>
                <c:pt idx="443">
                  <c:v>85</c:v>
                </c:pt>
                <c:pt idx="444">
                  <c:v>85</c:v>
                </c:pt>
                <c:pt idx="445">
                  <c:v>71</c:v>
                </c:pt>
                <c:pt idx="446">
                  <c:v>78</c:v>
                </c:pt>
                <c:pt idx="447">
                  <c:v>93</c:v>
                </c:pt>
                <c:pt idx="448">
                  <c:v>75</c:v>
                </c:pt>
                <c:pt idx="449">
                  <c:v>83</c:v>
                </c:pt>
                <c:pt idx="450">
                  <c:v>85</c:v>
                </c:pt>
                <c:pt idx="451">
                  <c:v>72</c:v>
                </c:pt>
                <c:pt idx="452">
                  <c:v>85</c:v>
                </c:pt>
                <c:pt idx="453">
                  <c:v>75</c:v>
                </c:pt>
                <c:pt idx="454">
                  <c:v>81</c:v>
                </c:pt>
                <c:pt idx="455">
                  <c:v>76</c:v>
                </c:pt>
                <c:pt idx="456">
                  <c:v>72</c:v>
                </c:pt>
                <c:pt idx="457">
                  <c:v>86</c:v>
                </c:pt>
                <c:pt idx="458">
                  <c:v>90</c:v>
                </c:pt>
                <c:pt idx="459">
                  <c:v>70</c:v>
                </c:pt>
                <c:pt idx="460">
                  <c:v>69</c:v>
                </c:pt>
                <c:pt idx="461">
                  <c:v>72</c:v>
                </c:pt>
                <c:pt idx="462">
                  <c:v>53</c:v>
                </c:pt>
                <c:pt idx="463">
                  <c:v>77</c:v>
                </c:pt>
                <c:pt idx="464">
                  <c:v>68</c:v>
                </c:pt>
                <c:pt idx="465">
                  <c:v>80</c:v>
                </c:pt>
                <c:pt idx="466">
                  <c:v>76</c:v>
                </c:pt>
                <c:pt idx="467">
                  <c:v>67</c:v>
                </c:pt>
                <c:pt idx="468">
                  <c:v>81</c:v>
                </c:pt>
                <c:pt idx="469">
                  <c:v>74</c:v>
                </c:pt>
                <c:pt idx="470">
                  <c:v>65</c:v>
                </c:pt>
                <c:pt idx="471">
                  <c:v>70</c:v>
                </c:pt>
                <c:pt idx="472">
                  <c:v>84</c:v>
                </c:pt>
                <c:pt idx="473">
                  <c:v>82</c:v>
                </c:pt>
                <c:pt idx="474">
                  <c:v>74</c:v>
                </c:pt>
                <c:pt idx="475">
                  <c:v>76</c:v>
                </c:pt>
                <c:pt idx="476">
                  <c:v>72</c:v>
                </c:pt>
                <c:pt idx="477">
                  <c:v>82</c:v>
                </c:pt>
                <c:pt idx="478">
                  <c:v>68</c:v>
                </c:pt>
                <c:pt idx="479">
                  <c:v>58</c:v>
                </c:pt>
                <c:pt idx="480">
                  <c:v>69</c:v>
                </c:pt>
                <c:pt idx="481">
                  <c:v>73</c:v>
                </c:pt>
                <c:pt idx="482">
                  <c:v>63</c:v>
                </c:pt>
                <c:pt idx="483">
                  <c:v>77</c:v>
                </c:pt>
                <c:pt idx="484">
                  <c:v>70</c:v>
                </c:pt>
                <c:pt idx="485">
                  <c:v>87</c:v>
                </c:pt>
                <c:pt idx="486">
                  <c:v>73</c:v>
                </c:pt>
                <c:pt idx="487">
                  <c:v>71</c:v>
                </c:pt>
                <c:pt idx="488">
                  <c:v>75</c:v>
                </c:pt>
                <c:pt idx="489">
                  <c:v>62</c:v>
                </c:pt>
                <c:pt idx="490">
                  <c:v>73</c:v>
                </c:pt>
                <c:pt idx="491">
                  <c:v>60</c:v>
                </c:pt>
                <c:pt idx="492">
                  <c:v>70</c:v>
                </c:pt>
                <c:pt idx="493">
                  <c:v>80</c:v>
                </c:pt>
                <c:pt idx="494">
                  <c:v>69</c:v>
                </c:pt>
                <c:pt idx="495">
                  <c:v>58</c:v>
                </c:pt>
                <c:pt idx="496">
                  <c:v>80</c:v>
                </c:pt>
                <c:pt idx="497">
                  <c:v>77</c:v>
                </c:pt>
                <c:pt idx="498">
                  <c:v>74</c:v>
                </c:pt>
                <c:pt idx="499">
                  <c:v>66</c:v>
                </c:pt>
                <c:pt idx="500">
                  <c:v>75</c:v>
                </c:pt>
                <c:pt idx="501">
                  <c:v>57</c:v>
                </c:pt>
                <c:pt idx="502">
                  <c:v>72</c:v>
                </c:pt>
                <c:pt idx="503">
                  <c:v>55</c:v>
                </c:pt>
                <c:pt idx="504">
                  <c:v>56</c:v>
                </c:pt>
                <c:pt idx="505">
                  <c:v>60</c:v>
                </c:pt>
                <c:pt idx="506">
                  <c:v>74</c:v>
                </c:pt>
                <c:pt idx="507">
                  <c:v>65</c:v>
                </c:pt>
                <c:pt idx="508">
                  <c:v>43</c:v>
                </c:pt>
                <c:pt idx="509">
                  <c:v>77</c:v>
                </c:pt>
                <c:pt idx="510">
                  <c:v>79</c:v>
                </c:pt>
                <c:pt idx="511">
                  <c:v>80</c:v>
                </c:pt>
                <c:pt idx="512">
                  <c:v>50</c:v>
                </c:pt>
                <c:pt idx="513">
                  <c:v>55</c:v>
                </c:pt>
                <c:pt idx="514">
                  <c:v>92</c:v>
                </c:pt>
                <c:pt idx="515">
                  <c:v>63</c:v>
                </c:pt>
                <c:pt idx="516">
                  <c:v>56</c:v>
                </c:pt>
                <c:pt idx="517">
                  <c:v>56</c:v>
                </c:pt>
                <c:pt idx="518">
                  <c:v>75</c:v>
                </c:pt>
                <c:pt idx="519">
                  <c:v>92</c:v>
                </c:pt>
                <c:pt idx="520">
                  <c:v>72</c:v>
                </c:pt>
                <c:pt idx="521">
                  <c:v>78</c:v>
                </c:pt>
                <c:pt idx="522">
                  <c:v>79</c:v>
                </c:pt>
                <c:pt idx="523">
                  <c:v>70</c:v>
                </c:pt>
                <c:pt idx="524">
                  <c:v>63</c:v>
                </c:pt>
                <c:pt idx="525">
                  <c:v>82</c:v>
                </c:pt>
                <c:pt idx="526">
                  <c:v>71</c:v>
                </c:pt>
                <c:pt idx="527">
                  <c:v>82</c:v>
                </c:pt>
                <c:pt idx="528">
                  <c:v>82</c:v>
                </c:pt>
                <c:pt idx="529">
                  <c:v>69</c:v>
                </c:pt>
                <c:pt idx="530">
                  <c:v>68</c:v>
                </c:pt>
                <c:pt idx="531">
                  <c:v>77</c:v>
                </c:pt>
                <c:pt idx="532">
                  <c:v>75</c:v>
                </c:pt>
                <c:pt idx="533">
                  <c:v>75</c:v>
                </c:pt>
                <c:pt idx="534">
                  <c:v>76</c:v>
                </c:pt>
                <c:pt idx="535">
                  <c:v>80</c:v>
                </c:pt>
                <c:pt idx="536">
                  <c:v>75</c:v>
                </c:pt>
                <c:pt idx="537">
                  <c:v>70</c:v>
                </c:pt>
                <c:pt idx="538">
                  <c:v>77</c:v>
                </c:pt>
                <c:pt idx="539">
                  <c:v>66</c:v>
                </c:pt>
                <c:pt idx="540">
                  <c:v>79</c:v>
                </c:pt>
                <c:pt idx="541">
                  <c:v>66</c:v>
                </c:pt>
                <c:pt idx="542">
                  <c:v>74</c:v>
                </c:pt>
                <c:pt idx="543">
                  <c:v>81</c:v>
                </c:pt>
                <c:pt idx="544">
                  <c:v>92</c:v>
                </c:pt>
                <c:pt idx="545">
                  <c:v>87</c:v>
                </c:pt>
                <c:pt idx="546">
                  <c:v>91</c:v>
                </c:pt>
                <c:pt idx="547">
                  <c:v>77</c:v>
                </c:pt>
                <c:pt idx="548">
                  <c:v>76</c:v>
                </c:pt>
                <c:pt idx="549">
                  <c:v>57</c:v>
                </c:pt>
                <c:pt idx="550">
                  <c:v>83</c:v>
                </c:pt>
                <c:pt idx="551">
                  <c:v>83</c:v>
                </c:pt>
                <c:pt idx="552">
                  <c:v>74</c:v>
                </c:pt>
                <c:pt idx="553">
                  <c:v>91</c:v>
                </c:pt>
                <c:pt idx="554">
                  <c:v>82</c:v>
                </c:pt>
                <c:pt idx="555">
                  <c:v>83</c:v>
                </c:pt>
                <c:pt idx="556">
                  <c:v>86</c:v>
                </c:pt>
                <c:pt idx="557">
                  <c:v>74</c:v>
                </c:pt>
                <c:pt idx="558">
                  <c:v>86</c:v>
                </c:pt>
                <c:pt idx="559">
                  <c:v>71</c:v>
                </c:pt>
                <c:pt idx="560">
                  <c:v>82</c:v>
                </c:pt>
                <c:pt idx="561">
                  <c:v>80</c:v>
                </c:pt>
                <c:pt idx="562">
                  <c:v>70</c:v>
                </c:pt>
                <c:pt idx="563">
                  <c:v>76</c:v>
                </c:pt>
                <c:pt idx="564">
                  <c:v>96</c:v>
                </c:pt>
                <c:pt idx="565">
                  <c:v>82</c:v>
                </c:pt>
                <c:pt idx="566">
                  <c:v>74</c:v>
                </c:pt>
                <c:pt idx="567">
                  <c:v>70</c:v>
                </c:pt>
                <c:pt idx="568">
                  <c:v>86</c:v>
                </c:pt>
                <c:pt idx="569">
                  <c:v>74</c:v>
                </c:pt>
                <c:pt idx="570">
                  <c:v>79</c:v>
                </c:pt>
                <c:pt idx="571">
                  <c:v>87</c:v>
                </c:pt>
                <c:pt idx="572">
                  <c:v>75</c:v>
                </c:pt>
                <c:pt idx="573">
                  <c:v>97</c:v>
                </c:pt>
                <c:pt idx="574">
                  <c:v>93</c:v>
                </c:pt>
                <c:pt idx="575">
                  <c:v>96</c:v>
                </c:pt>
                <c:pt idx="576">
                  <c:v>84</c:v>
                </c:pt>
                <c:pt idx="577">
                  <c:v>70</c:v>
                </c:pt>
                <c:pt idx="578">
                  <c:v>85</c:v>
                </c:pt>
                <c:pt idx="579">
                  <c:v>79</c:v>
                </c:pt>
                <c:pt idx="580">
                  <c:v>96</c:v>
                </c:pt>
                <c:pt idx="581">
                  <c:v>65</c:v>
                </c:pt>
                <c:pt idx="582">
                  <c:v>84</c:v>
                </c:pt>
                <c:pt idx="583">
                  <c:v>85</c:v>
                </c:pt>
                <c:pt idx="584">
                  <c:v>96</c:v>
                </c:pt>
                <c:pt idx="585">
                  <c:v>99</c:v>
                </c:pt>
                <c:pt idx="586">
                  <c:v>78</c:v>
                </c:pt>
                <c:pt idx="587">
                  <c:v>89</c:v>
                </c:pt>
                <c:pt idx="588">
                  <c:v>96</c:v>
                </c:pt>
                <c:pt idx="589">
                  <c:v>85</c:v>
                </c:pt>
                <c:pt idx="590">
                  <c:v>105</c:v>
                </c:pt>
                <c:pt idx="591">
                  <c:v>92</c:v>
                </c:pt>
                <c:pt idx="592">
                  <c:v>85</c:v>
                </c:pt>
                <c:pt idx="593">
                  <c:v>75</c:v>
                </c:pt>
                <c:pt idx="594">
                  <c:v>89</c:v>
                </c:pt>
                <c:pt idx="595">
                  <c:v>104</c:v>
                </c:pt>
                <c:pt idx="596">
                  <c:v>83</c:v>
                </c:pt>
                <c:pt idx="597">
                  <c:v>103</c:v>
                </c:pt>
                <c:pt idx="598">
                  <c:v>94</c:v>
                </c:pt>
                <c:pt idx="599">
                  <c:v>70</c:v>
                </c:pt>
                <c:pt idx="600">
                  <c:v>95</c:v>
                </c:pt>
                <c:pt idx="601">
                  <c:v>95</c:v>
                </c:pt>
                <c:pt idx="602">
                  <c:v>94</c:v>
                </c:pt>
                <c:pt idx="603">
                  <c:v>95</c:v>
                </c:pt>
                <c:pt idx="604">
                  <c:v>91</c:v>
                </c:pt>
                <c:pt idx="605">
                  <c:v>80</c:v>
                </c:pt>
                <c:pt idx="606">
                  <c:v>86</c:v>
                </c:pt>
                <c:pt idx="607">
                  <c:v>116</c:v>
                </c:pt>
                <c:pt idx="608">
                  <c:v>108</c:v>
                </c:pt>
                <c:pt idx="609">
                  <c:v>125</c:v>
                </c:pt>
                <c:pt idx="610">
                  <c:v>95</c:v>
                </c:pt>
                <c:pt idx="611">
                  <c:v>126</c:v>
                </c:pt>
                <c:pt idx="612">
                  <c:v>95</c:v>
                </c:pt>
                <c:pt idx="613">
                  <c:v>109</c:v>
                </c:pt>
                <c:pt idx="614">
                  <c:v>108</c:v>
                </c:pt>
                <c:pt idx="615">
                  <c:v>101</c:v>
                </c:pt>
                <c:pt idx="616">
                  <c:v>100</c:v>
                </c:pt>
                <c:pt idx="617">
                  <c:v>108</c:v>
                </c:pt>
                <c:pt idx="618">
                  <c:v>121</c:v>
                </c:pt>
                <c:pt idx="619">
                  <c:v>110</c:v>
                </c:pt>
                <c:pt idx="620">
                  <c:v>124</c:v>
                </c:pt>
                <c:pt idx="621">
                  <c:v>109</c:v>
                </c:pt>
                <c:pt idx="622">
                  <c:v>112</c:v>
                </c:pt>
                <c:pt idx="623">
                  <c:v>108</c:v>
                </c:pt>
                <c:pt idx="624">
                  <c:v>125</c:v>
                </c:pt>
                <c:pt idx="625">
                  <c:v>98</c:v>
                </c:pt>
                <c:pt idx="626">
                  <c:v>123</c:v>
                </c:pt>
                <c:pt idx="627">
                  <c:v>110</c:v>
                </c:pt>
                <c:pt idx="628">
                  <c:v>114</c:v>
                </c:pt>
                <c:pt idx="629">
                  <c:v>99</c:v>
                </c:pt>
                <c:pt idx="630">
                  <c:v>116</c:v>
                </c:pt>
                <c:pt idx="631">
                  <c:v>122</c:v>
                </c:pt>
                <c:pt idx="632">
                  <c:v>120</c:v>
                </c:pt>
                <c:pt idx="633">
                  <c:v>123</c:v>
                </c:pt>
                <c:pt idx="634">
                  <c:v>125</c:v>
                </c:pt>
                <c:pt idx="635">
                  <c:v>126</c:v>
                </c:pt>
                <c:pt idx="636">
                  <c:v>128</c:v>
                </c:pt>
                <c:pt idx="637">
                  <c:v>119</c:v>
                </c:pt>
                <c:pt idx="638">
                  <c:v>135</c:v>
                </c:pt>
                <c:pt idx="639">
                  <c:v>124</c:v>
                </c:pt>
                <c:pt idx="640">
                  <c:v>125</c:v>
                </c:pt>
                <c:pt idx="641">
                  <c:v>149</c:v>
                </c:pt>
                <c:pt idx="642">
                  <c:v>127</c:v>
                </c:pt>
                <c:pt idx="643">
                  <c:v>134</c:v>
                </c:pt>
                <c:pt idx="644">
                  <c:v>125</c:v>
                </c:pt>
                <c:pt idx="645">
                  <c:v>133</c:v>
                </c:pt>
                <c:pt idx="646">
                  <c:v>144</c:v>
                </c:pt>
                <c:pt idx="647">
                  <c:v>150</c:v>
                </c:pt>
                <c:pt idx="648">
                  <c:v>154</c:v>
                </c:pt>
                <c:pt idx="649">
                  <c:v>157</c:v>
                </c:pt>
                <c:pt idx="650">
                  <c:v>164</c:v>
                </c:pt>
                <c:pt idx="651">
                  <c:v>149</c:v>
                </c:pt>
                <c:pt idx="652">
                  <c:v>136</c:v>
                </c:pt>
                <c:pt idx="653">
                  <c:v>135</c:v>
                </c:pt>
                <c:pt idx="654">
                  <c:v>164</c:v>
                </c:pt>
                <c:pt idx="655">
                  <c:v>166</c:v>
                </c:pt>
                <c:pt idx="656">
                  <c:v>158</c:v>
                </c:pt>
                <c:pt idx="657">
                  <c:v>170</c:v>
                </c:pt>
                <c:pt idx="658">
                  <c:v>162</c:v>
                </c:pt>
                <c:pt idx="659">
                  <c:v>167</c:v>
                </c:pt>
                <c:pt idx="660">
                  <c:v>171</c:v>
                </c:pt>
                <c:pt idx="661">
                  <c:v>143</c:v>
                </c:pt>
                <c:pt idx="662">
                  <c:v>173</c:v>
                </c:pt>
                <c:pt idx="663">
                  <c:v>151</c:v>
                </c:pt>
                <c:pt idx="664">
                  <c:v>171</c:v>
                </c:pt>
                <c:pt idx="665">
                  <c:v>166</c:v>
                </c:pt>
                <c:pt idx="666">
                  <c:v>183</c:v>
                </c:pt>
                <c:pt idx="667">
                  <c:v>162</c:v>
                </c:pt>
                <c:pt idx="668">
                  <c:v>172</c:v>
                </c:pt>
                <c:pt idx="669">
                  <c:v>198</c:v>
                </c:pt>
                <c:pt idx="670">
                  <c:v>175</c:v>
                </c:pt>
                <c:pt idx="671">
                  <c:v>160</c:v>
                </c:pt>
                <c:pt idx="672">
                  <c:v>172</c:v>
                </c:pt>
                <c:pt idx="673">
                  <c:v>207</c:v>
                </c:pt>
                <c:pt idx="674">
                  <c:v>197</c:v>
                </c:pt>
                <c:pt idx="675">
                  <c:v>196</c:v>
                </c:pt>
                <c:pt idx="676">
                  <c:v>223</c:v>
                </c:pt>
                <c:pt idx="677">
                  <c:v>185</c:v>
                </c:pt>
                <c:pt idx="678">
                  <c:v>211</c:v>
                </c:pt>
                <c:pt idx="679">
                  <c:v>188</c:v>
                </c:pt>
                <c:pt idx="680">
                  <c:v>206</c:v>
                </c:pt>
                <c:pt idx="681">
                  <c:v>201</c:v>
                </c:pt>
                <c:pt idx="682">
                  <c:v>202</c:v>
                </c:pt>
                <c:pt idx="683">
                  <c:v>198</c:v>
                </c:pt>
                <c:pt idx="684">
                  <c:v>211</c:v>
                </c:pt>
                <c:pt idx="685">
                  <c:v>212</c:v>
                </c:pt>
                <c:pt idx="686">
                  <c:v>203</c:v>
                </c:pt>
                <c:pt idx="687">
                  <c:v>180</c:v>
                </c:pt>
                <c:pt idx="688">
                  <c:v>216</c:v>
                </c:pt>
                <c:pt idx="689">
                  <c:v>189</c:v>
                </c:pt>
                <c:pt idx="690">
                  <c:v>193</c:v>
                </c:pt>
                <c:pt idx="691">
                  <c:v>211</c:v>
                </c:pt>
                <c:pt idx="692">
                  <c:v>228</c:v>
                </c:pt>
                <c:pt idx="693">
                  <c:v>210</c:v>
                </c:pt>
                <c:pt idx="694">
                  <c:v>192</c:v>
                </c:pt>
                <c:pt idx="695">
                  <c:v>192</c:v>
                </c:pt>
                <c:pt idx="696">
                  <c:v>219</c:v>
                </c:pt>
                <c:pt idx="697">
                  <c:v>239</c:v>
                </c:pt>
                <c:pt idx="698">
                  <c:v>206</c:v>
                </c:pt>
                <c:pt idx="699">
                  <c:v>211</c:v>
                </c:pt>
                <c:pt idx="700">
                  <c:v>177</c:v>
                </c:pt>
                <c:pt idx="701">
                  <c:v>184</c:v>
                </c:pt>
                <c:pt idx="702">
                  <c:v>180</c:v>
                </c:pt>
                <c:pt idx="703">
                  <c:v>196</c:v>
                </c:pt>
                <c:pt idx="704">
                  <c:v>183</c:v>
                </c:pt>
                <c:pt idx="705">
                  <c:v>222</c:v>
                </c:pt>
                <c:pt idx="706">
                  <c:v>209</c:v>
                </c:pt>
                <c:pt idx="707">
                  <c:v>198</c:v>
                </c:pt>
                <c:pt idx="708">
                  <c:v>204</c:v>
                </c:pt>
                <c:pt idx="709">
                  <c:v>182</c:v>
                </c:pt>
                <c:pt idx="710">
                  <c:v>187</c:v>
                </c:pt>
                <c:pt idx="711">
                  <c:v>191</c:v>
                </c:pt>
                <c:pt idx="712">
                  <c:v>195</c:v>
                </c:pt>
                <c:pt idx="713">
                  <c:v>172</c:v>
                </c:pt>
                <c:pt idx="714">
                  <c:v>182</c:v>
                </c:pt>
                <c:pt idx="715">
                  <c:v>178</c:v>
                </c:pt>
                <c:pt idx="716">
                  <c:v>167</c:v>
                </c:pt>
                <c:pt idx="717">
                  <c:v>167</c:v>
                </c:pt>
                <c:pt idx="718">
                  <c:v>184</c:v>
                </c:pt>
                <c:pt idx="719">
                  <c:v>163</c:v>
                </c:pt>
                <c:pt idx="720">
                  <c:v>155</c:v>
                </c:pt>
                <c:pt idx="721">
                  <c:v>184</c:v>
                </c:pt>
                <c:pt idx="722">
                  <c:v>164</c:v>
                </c:pt>
                <c:pt idx="723">
                  <c:v>154</c:v>
                </c:pt>
                <c:pt idx="724">
                  <c:v>161</c:v>
                </c:pt>
                <c:pt idx="725">
                  <c:v>154</c:v>
                </c:pt>
                <c:pt idx="726">
                  <c:v>165</c:v>
                </c:pt>
                <c:pt idx="727">
                  <c:v>161</c:v>
                </c:pt>
                <c:pt idx="728">
                  <c:v>134</c:v>
                </c:pt>
                <c:pt idx="729">
                  <c:v>158</c:v>
                </c:pt>
                <c:pt idx="730">
                  <c:v>148</c:v>
                </c:pt>
                <c:pt idx="731">
                  <c:v>140</c:v>
                </c:pt>
                <c:pt idx="732">
                  <c:v>152</c:v>
                </c:pt>
                <c:pt idx="733">
                  <c:v>130</c:v>
                </c:pt>
                <c:pt idx="734">
                  <c:v>129</c:v>
                </c:pt>
                <c:pt idx="735">
                  <c:v>123</c:v>
                </c:pt>
                <c:pt idx="736">
                  <c:v>142</c:v>
                </c:pt>
                <c:pt idx="737">
                  <c:v>130</c:v>
                </c:pt>
                <c:pt idx="738">
                  <c:v>136</c:v>
                </c:pt>
                <c:pt idx="739">
                  <c:v>106</c:v>
                </c:pt>
                <c:pt idx="740">
                  <c:v>121</c:v>
                </c:pt>
                <c:pt idx="741">
                  <c:v>117</c:v>
                </c:pt>
                <c:pt idx="742">
                  <c:v>123</c:v>
                </c:pt>
                <c:pt idx="743">
                  <c:v>108</c:v>
                </c:pt>
                <c:pt idx="744">
                  <c:v>114</c:v>
                </c:pt>
                <c:pt idx="745">
                  <c:v>131</c:v>
                </c:pt>
                <c:pt idx="746">
                  <c:v>110</c:v>
                </c:pt>
                <c:pt idx="747">
                  <c:v>116</c:v>
                </c:pt>
                <c:pt idx="748">
                  <c:v>127</c:v>
                </c:pt>
                <c:pt idx="749">
                  <c:v>104</c:v>
                </c:pt>
                <c:pt idx="750">
                  <c:v>115</c:v>
                </c:pt>
                <c:pt idx="751">
                  <c:v>114</c:v>
                </c:pt>
                <c:pt idx="752">
                  <c:v>106</c:v>
                </c:pt>
                <c:pt idx="753">
                  <c:v>121</c:v>
                </c:pt>
                <c:pt idx="754">
                  <c:v>99</c:v>
                </c:pt>
                <c:pt idx="755">
                  <c:v>94</c:v>
                </c:pt>
                <c:pt idx="756">
                  <c:v>82</c:v>
                </c:pt>
                <c:pt idx="757">
                  <c:v>110</c:v>
                </c:pt>
                <c:pt idx="758">
                  <c:v>90</c:v>
                </c:pt>
                <c:pt idx="759">
                  <c:v>105</c:v>
                </c:pt>
                <c:pt idx="760">
                  <c:v>84</c:v>
                </c:pt>
                <c:pt idx="761">
                  <c:v>88</c:v>
                </c:pt>
                <c:pt idx="762">
                  <c:v>84</c:v>
                </c:pt>
                <c:pt idx="763">
                  <c:v>87</c:v>
                </c:pt>
                <c:pt idx="764">
                  <c:v>105</c:v>
                </c:pt>
                <c:pt idx="765">
                  <c:v>82</c:v>
                </c:pt>
                <c:pt idx="766">
                  <c:v>89</c:v>
                </c:pt>
                <c:pt idx="767">
                  <c:v>72</c:v>
                </c:pt>
                <c:pt idx="768">
                  <c:v>99</c:v>
                </c:pt>
                <c:pt idx="769">
                  <c:v>108</c:v>
                </c:pt>
                <c:pt idx="770">
                  <c:v>86</c:v>
                </c:pt>
                <c:pt idx="771">
                  <c:v>101</c:v>
                </c:pt>
                <c:pt idx="772">
                  <c:v>79</c:v>
                </c:pt>
                <c:pt idx="773">
                  <c:v>77</c:v>
                </c:pt>
                <c:pt idx="774">
                  <c:v>94</c:v>
                </c:pt>
                <c:pt idx="775">
                  <c:v>78</c:v>
                </c:pt>
                <c:pt idx="776">
                  <c:v>69</c:v>
                </c:pt>
                <c:pt idx="777">
                  <c:v>73</c:v>
                </c:pt>
                <c:pt idx="778">
                  <c:v>88</c:v>
                </c:pt>
                <c:pt idx="779">
                  <c:v>91</c:v>
                </c:pt>
                <c:pt idx="780">
                  <c:v>89</c:v>
                </c:pt>
                <c:pt idx="781">
                  <c:v>86</c:v>
                </c:pt>
                <c:pt idx="782">
                  <c:v>102</c:v>
                </c:pt>
                <c:pt idx="783">
                  <c:v>91</c:v>
                </c:pt>
                <c:pt idx="784">
                  <c:v>75</c:v>
                </c:pt>
                <c:pt idx="785">
                  <c:v>67</c:v>
                </c:pt>
                <c:pt idx="786">
                  <c:v>64</c:v>
                </c:pt>
                <c:pt idx="787">
                  <c:v>75</c:v>
                </c:pt>
                <c:pt idx="788">
                  <c:v>73</c:v>
                </c:pt>
                <c:pt idx="789">
                  <c:v>84</c:v>
                </c:pt>
                <c:pt idx="790">
                  <c:v>72</c:v>
                </c:pt>
                <c:pt idx="791">
                  <c:v>86</c:v>
                </c:pt>
                <c:pt idx="792">
                  <c:v>85</c:v>
                </c:pt>
                <c:pt idx="793">
                  <c:v>89</c:v>
                </c:pt>
                <c:pt idx="794">
                  <c:v>69</c:v>
                </c:pt>
                <c:pt idx="795">
                  <c:v>73</c:v>
                </c:pt>
                <c:pt idx="796">
                  <c:v>74</c:v>
                </c:pt>
                <c:pt idx="797">
                  <c:v>72</c:v>
                </c:pt>
                <c:pt idx="798">
                  <c:v>66</c:v>
                </c:pt>
                <c:pt idx="799">
                  <c:v>74</c:v>
                </c:pt>
                <c:pt idx="800">
                  <c:v>78</c:v>
                </c:pt>
                <c:pt idx="801">
                  <c:v>74</c:v>
                </c:pt>
                <c:pt idx="802">
                  <c:v>74</c:v>
                </c:pt>
                <c:pt idx="803">
                  <c:v>73</c:v>
                </c:pt>
                <c:pt idx="804">
                  <c:v>71</c:v>
                </c:pt>
                <c:pt idx="805">
                  <c:v>72</c:v>
                </c:pt>
                <c:pt idx="806">
                  <c:v>77</c:v>
                </c:pt>
                <c:pt idx="807">
                  <c:v>61</c:v>
                </c:pt>
                <c:pt idx="808">
                  <c:v>72</c:v>
                </c:pt>
                <c:pt idx="809">
                  <c:v>63</c:v>
                </c:pt>
                <c:pt idx="810">
                  <c:v>56</c:v>
                </c:pt>
                <c:pt idx="811">
                  <c:v>81</c:v>
                </c:pt>
                <c:pt idx="812">
                  <c:v>63</c:v>
                </c:pt>
                <c:pt idx="813">
                  <c:v>76</c:v>
                </c:pt>
                <c:pt idx="814">
                  <c:v>66</c:v>
                </c:pt>
                <c:pt idx="815">
                  <c:v>67</c:v>
                </c:pt>
                <c:pt idx="816">
                  <c:v>68</c:v>
                </c:pt>
                <c:pt idx="817">
                  <c:v>76</c:v>
                </c:pt>
                <c:pt idx="818">
                  <c:v>67</c:v>
                </c:pt>
                <c:pt idx="819">
                  <c:v>74</c:v>
                </c:pt>
                <c:pt idx="820">
                  <c:v>62</c:v>
                </c:pt>
                <c:pt idx="821">
                  <c:v>73</c:v>
                </c:pt>
                <c:pt idx="822">
                  <c:v>91</c:v>
                </c:pt>
                <c:pt idx="823">
                  <c:v>72</c:v>
                </c:pt>
                <c:pt idx="824">
                  <c:v>65</c:v>
                </c:pt>
                <c:pt idx="825">
                  <c:v>62</c:v>
                </c:pt>
                <c:pt idx="826">
                  <c:v>67</c:v>
                </c:pt>
                <c:pt idx="827">
                  <c:v>57</c:v>
                </c:pt>
                <c:pt idx="828">
                  <c:v>69</c:v>
                </c:pt>
                <c:pt idx="829">
                  <c:v>72</c:v>
                </c:pt>
                <c:pt idx="830">
                  <c:v>61</c:v>
                </c:pt>
                <c:pt idx="831">
                  <c:v>73</c:v>
                </c:pt>
                <c:pt idx="832">
                  <c:v>68</c:v>
                </c:pt>
                <c:pt idx="833">
                  <c:v>73</c:v>
                </c:pt>
                <c:pt idx="834">
                  <c:v>60</c:v>
                </c:pt>
                <c:pt idx="835">
                  <c:v>62</c:v>
                </c:pt>
                <c:pt idx="836">
                  <c:v>81</c:v>
                </c:pt>
                <c:pt idx="837">
                  <c:v>61</c:v>
                </c:pt>
                <c:pt idx="838">
                  <c:v>67</c:v>
                </c:pt>
                <c:pt idx="839">
                  <c:v>83</c:v>
                </c:pt>
                <c:pt idx="840">
                  <c:v>67</c:v>
                </c:pt>
                <c:pt idx="841">
                  <c:v>72</c:v>
                </c:pt>
                <c:pt idx="842">
                  <c:v>71</c:v>
                </c:pt>
                <c:pt idx="843">
                  <c:v>64</c:v>
                </c:pt>
                <c:pt idx="844">
                  <c:v>70</c:v>
                </c:pt>
                <c:pt idx="845">
                  <c:v>67</c:v>
                </c:pt>
                <c:pt idx="846">
                  <c:v>65</c:v>
                </c:pt>
                <c:pt idx="847">
                  <c:v>74</c:v>
                </c:pt>
                <c:pt idx="848">
                  <c:v>91</c:v>
                </c:pt>
                <c:pt idx="849">
                  <c:v>61</c:v>
                </c:pt>
                <c:pt idx="850">
                  <c:v>70</c:v>
                </c:pt>
                <c:pt idx="851">
                  <c:v>69</c:v>
                </c:pt>
                <c:pt idx="852">
                  <c:v>62</c:v>
                </c:pt>
                <c:pt idx="853">
                  <c:v>67</c:v>
                </c:pt>
                <c:pt idx="854">
                  <c:v>76</c:v>
                </c:pt>
                <c:pt idx="855">
                  <c:v>81</c:v>
                </c:pt>
                <c:pt idx="856">
                  <c:v>93</c:v>
                </c:pt>
                <c:pt idx="857">
                  <c:v>75</c:v>
                </c:pt>
                <c:pt idx="858">
                  <c:v>94</c:v>
                </c:pt>
                <c:pt idx="859">
                  <c:v>81</c:v>
                </c:pt>
                <c:pt idx="860">
                  <c:v>84</c:v>
                </c:pt>
                <c:pt idx="861">
                  <c:v>67</c:v>
                </c:pt>
                <c:pt idx="862">
                  <c:v>107</c:v>
                </c:pt>
                <c:pt idx="863">
                  <c:v>67</c:v>
                </c:pt>
                <c:pt idx="864">
                  <c:v>71</c:v>
                </c:pt>
                <c:pt idx="865">
                  <c:v>65</c:v>
                </c:pt>
                <c:pt idx="866">
                  <c:v>81</c:v>
                </c:pt>
                <c:pt idx="867">
                  <c:v>95</c:v>
                </c:pt>
                <c:pt idx="868">
                  <c:v>84</c:v>
                </c:pt>
                <c:pt idx="869">
                  <c:v>94</c:v>
                </c:pt>
                <c:pt idx="870">
                  <c:v>93</c:v>
                </c:pt>
                <c:pt idx="871">
                  <c:v>88</c:v>
                </c:pt>
                <c:pt idx="872">
                  <c:v>69</c:v>
                </c:pt>
                <c:pt idx="873">
                  <c:v>94</c:v>
                </c:pt>
                <c:pt idx="874">
                  <c:v>84</c:v>
                </c:pt>
                <c:pt idx="875">
                  <c:v>89</c:v>
                </c:pt>
                <c:pt idx="876">
                  <c:v>82</c:v>
                </c:pt>
                <c:pt idx="877">
                  <c:v>98</c:v>
                </c:pt>
                <c:pt idx="878">
                  <c:v>72</c:v>
                </c:pt>
                <c:pt idx="879">
                  <c:v>86</c:v>
                </c:pt>
                <c:pt idx="880">
                  <c:v>99</c:v>
                </c:pt>
                <c:pt idx="881">
                  <c:v>92</c:v>
                </c:pt>
                <c:pt idx="882">
                  <c:v>92</c:v>
                </c:pt>
                <c:pt idx="883">
                  <c:v>80</c:v>
                </c:pt>
                <c:pt idx="884">
                  <c:v>109</c:v>
                </c:pt>
                <c:pt idx="885">
                  <c:v>89</c:v>
                </c:pt>
                <c:pt idx="886">
                  <c:v>81</c:v>
                </c:pt>
                <c:pt idx="887">
                  <c:v>75</c:v>
                </c:pt>
                <c:pt idx="888">
                  <c:v>93</c:v>
                </c:pt>
                <c:pt idx="889">
                  <c:v>111</c:v>
                </c:pt>
                <c:pt idx="890">
                  <c:v>82</c:v>
                </c:pt>
                <c:pt idx="891">
                  <c:v>82</c:v>
                </c:pt>
                <c:pt idx="892">
                  <c:v>70</c:v>
                </c:pt>
                <c:pt idx="893">
                  <c:v>89</c:v>
                </c:pt>
                <c:pt idx="894">
                  <c:v>75</c:v>
                </c:pt>
                <c:pt idx="895">
                  <c:v>73</c:v>
                </c:pt>
                <c:pt idx="896">
                  <c:v>89</c:v>
                </c:pt>
                <c:pt idx="897">
                  <c:v>76</c:v>
                </c:pt>
                <c:pt idx="898">
                  <c:v>100</c:v>
                </c:pt>
                <c:pt idx="899">
                  <c:v>79</c:v>
                </c:pt>
                <c:pt idx="900">
                  <c:v>89</c:v>
                </c:pt>
                <c:pt idx="901">
                  <c:v>83</c:v>
                </c:pt>
                <c:pt idx="902">
                  <c:v>86</c:v>
                </c:pt>
                <c:pt idx="903">
                  <c:v>82</c:v>
                </c:pt>
                <c:pt idx="904">
                  <c:v>75</c:v>
                </c:pt>
                <c:pt idx="905">
                  <c:v>81</c:v>
                </c:pt>
                <c:pt idx="906">
                  <c:v>100</c:v>
                </c:pt>
                <c:pt idx="907">
                  <c:v>87</c:v>
                </c:pt>
                <c:pt idx="908">
                  <c:v>66</c:v>
                </c:pt>
                <c:pt idx="909">
                  <c:v>69</c:v>
                </c:pt>
                <c:pt idx="910">
                  <c:v>98</c:v>
                </c:pt>
                <c:pt idx="911">
                  <c:v>68</c:v>
                </c:pt>
                <c:pt idx="912">
                  <c:v>72</c:v>
                </c:pt>
                <c:pt idx="913">
                  <c:v>60</c:v>
                </c:pt>
                <c:pt idx="914">
                  <c:v>65</c:v>
                </c:pt>
                <c:pt idx="915">
                  <c:v>61</c:v>
                </c:pt>
                <c:pt idx="916">
                  <c:v>62</c:v>
                </c:pt>
                <c:pt idx="917">
                  <c:v>63</c:v>
                </c:pt>
                <c:pt idx="918">
                  <c:v>66</c:v>
                </c:pt>
                <c:pt idx="919">
                  <c:v>68</c:v>
                </c:pt>
                <c:pt idx="920">
                  <c:v>74</c:v>
                </c:pt>
                <c:pt idx="921">
                  <c:v>82</c:v>
                </c:pt>
                <c:pt idx="922">
                  <c:v>91</c:v>
                </c:pt>
                <c:pt idx="923">
                  <c:v>73</c:v>
                </c:pt>
                <c:pt idx="924">
                  <c:v>59</c:v>
                </c:pt>
                <c:pt idx="925">
                  <c:v>65</c:v>
                </c:pt>
                <c:pt idx="926">
                  <c:v>63</c:v>
                </c:pt>
                <c:pt idx="927">
                  <c:v>73</c:v>
                </c:pt>
                <c:pt idx="928">
                  <c:v>56</c:v>
                </c:pt>
                <c:pt idx="929">
                  <c:v>57</c:v>
                </c:pt>
                <c:pt idx="930">
                  <c:v>63</c:v>
                </c:pt>
                <c:pt idx="931">
                  <c:v>56</c:v>
                </c:pt>
                <c:pt idx="932">
                  <c:v>65</c:v>
                </c:pt>
                <c:pt idx="933">
                  <c:v>60</c:v>
                </c:pt>
                <c:pt idx="934">
                  <c:v>58</c:v>
                </c:pt>
                <c:pt idx="935">
                  <c:v>64</c:v>
                </c:pt>
                <c:pt idx="936">
                  <c:v>69</c:v>
                </c:pt>
                <c:pt idx="937">
                  <c:v>63</c:v>
                </c:pt>
                <c:pt idx="938">
                  <c:v>59</c:v>
                </c:pt>
                <c:pt idx="939">
                  <c:v>58</c:v>
                </c:pt>
                <c:pt idx="940">
                  <c:v>45</c:v>
                </c:pt>
                <c:pt idx="941">
                  <c:v>48</c:v>
                </c:pt>
                <c:pt idx="942">
                  <c:v>71</c:v>
                </c:pt>
                <c:pt idx="943">
                  <c:v>65</c:v>
                </c:pt>
                <c:pt idx="944">
                  <c:v>47</c:v>
                </c:pt>
                <c:pt idx="945">
                  <c:v>67</c:v>
                </c:pt>
                <c:pt idx="946">
                  <c:v>71</c:v>
                </c:pt>
                <c:pt idx="947">
                  <c:v>44</c:v>
                </c:pt>
                <c:pt idx="948">
                  <c:v>55</c:v>
                </c:pt>
                <c:pt idx="949">
                  <c:v>48</c:v>
                </c:pt>
                <c:pt idx="950">
                  <c:v>46</c:v>
                </c:pt>
                <c:pt idx="951">
                  <c:v>54</c:v>
                </c:pt>
                <c:pt idx="952">
                  <c:v>50</c:v>
                </c:pt>
                <c:pt idx="953">
                  <c:v>58</c:v>
                </c:pt>
                <c:pt idx="954">
                  <c:v>47</c:v>
                </c:pt>
                <c:pt idx="955">
                  <c:v>58</c:v>
                </c:pt>
                <c:pt idx="956">
                  <c:v>42</c:v>
                </c:pt>
                <c:pt idx="957">
                  <c:v>52</c:v>
                </c:pt>
                <c:pt idx="958">
                  <c:v>47</c:v>
                </c:pt>
                <c:pt idx="959">
                  <c:v>59</c:v>
                </c:pt>
                <c:pt idx="960">
                  <c:v>45</c:v>
                </c:pt>
                <c:pt idx="961">
                  <c:v>54</c:v>
                </c:pt>
                <c:pt idx="962">
                  <c:v>44</c:v>
                </c:pt>
                <c:pt idx="963">
                  <c:v>52</c:v>
                </c:pt>
                <c:pt idx="964">
                  <c:v>39</c:v>
                </c:pt>
                <c:pt idx="965">
                  <c:v>60</c:v>
                </c:pt>
                <c:pt idx="966">
                  <c:v>41</c:v>
                </c:pt>
                <c:pt idx="967">
                  <c:v>37</c:v>
                </c:pt>
                <c:pt idx="968">
                  <c:v>51</c:v>
                </c:pt>
                <c:pt idx="969">
                  <c:v>41</c:v>
                </c:pt>
                <c:pt idx="970">
                  <c:v>35</c:v>
                </c:pt>
                <c:pt idx="971">
                  <c:v>37</c:v>
                </c:pt>
                <c:pt idx="972">
                  <c:v>44</c:v>
                </c:pt>
                <c:pt idx="973">
                  <c:v>37</c:v>
                </c:pt>
                <c:pt idx="974">
                  <c:v>28</c:v>
                </c:pt>
                <c:pt idx="975">
                  <c:v>47</c:v>
                </c:pt>
                <c:pt idx="976">
                  <c:v>37</c:v>
                </c:pt>
                <c:pt idx="977">
                  <c:v>52</c:v>
                </c:pt>
                <c:pt idx="978">
                  <c:v>51</c:v>
                </c:pt>
                <c:pt idx="979">
                  <c:v>52</c:v>
                </c:pt>
                <c:pt idx="980">
                  <c:v>44</c:v>
                </c:pt>
                <c:pt idx="981">
                  <c:v>39</c:v>
                </c:pt>
                <c:pt idx="982">
                  <c:v>44</c:v>
                </c:pt>
                <c:pt idx="983">
                  <c:v>46</c:v>
                </c:pt>
                <c:pt idx="984">
                  <c:v>47</c:v>
                </c:pt>
                <c:pt idx="985">
                  <c:v>43</c:v>
                </c:pt>
                <c:pt idx="986">
                  <c:v>39</c:v>
                </c:pt>
                <c:pt idx="987">
                  <c:v>32</c:v>
                </c:pt>
                <c:pt idx="988">
                  <c:v>35</c:v>
                </c:pt>
                <c:pt idx="989">
                  <c:v>45</c:v>
                </c:pt>
                <c:pt idx="990">
                  <c:v>43</c:v>
                </c:pt>
                <c:pt idx="991">
                  <c:v>42</c:v>
                </c:pt>
                <c:pt idx="992">
                  <c:v>36</c:v>
                </c:pt>
                <c:pt idx="993">
                  <c:v>40</c:v>
                </c:pt>
                <c:pt idx="994">
                  <c:v>31</c:v>
                </c:pt>
                <c:pt idx="995">
                  <c:v>39</c:v>
                </c:pt>
                <c:pt idx="996">
                  <c:v>31</c:v>
                </c:pt>
                <c:pt idx="997">
                  <c:v>48</c:v>
                </c:pt>
                <c:pt idx="998">
                  <c:v>31</c:v>
                </c:pt>
                <c:pt idx="999">
                  <c:v>44</c:v>
                </c:pt>
                <c:pt idx="1000">
                  <c:v>35</c:v>
                </c:pt>
                <c:pt idx="1001">
                  <c:v>33</c:v>
                </c:pt>
                <c:pt idx="1002">
                  <c:v>35</c:v>
                </c:pt>
                <c:pt idx="1003">
                  <c:v>44</c:v>
                </c:pt>
                <c:pt idx="1004">
                  <c:v>34</c:v>
                </c:pt>
                <c:pt idx="1005">
                  <c:v>45</c:v>
                </c:pt>
                <c:pt idx="1006">
                  <c:v>36</c:v>
                </c:pt>
                <c:pt idx="1007">
                  <c:v>43</c:v>
                </c:pt>
                <c:pt idx="1008">
                  <c:v>42</c:v>
                </c:pt>
                <c:pt idx="1009">
                  <c:v>30</c:v>
                </c:pt>
                <c:pt idx="1010">
                  <c:v>37</c:v>
                </c:pt>
                <c:pt idx="1011">
                  <c:v>35</c:v>
                </c:pt>
                <c:pt idx="1012">
                  <c:v>25</c:v>
                </c:pt>
                <c:pt idx="1013">
                  <c:v>43</c:v>
                </c:pt>
                <c:pt idx="1014">
                  <c:v>28</c:v>
                </c:pt>
                <c:pt idx="1015">
                  <c:v>38</c:v>
                </c:pt>
                <c:pt idx="1016">
                  <c:v>42</c:v>
                </c:pt>
                <c:pt idx="1017">
                  <c:v>34</c:v>
                </c:pt>
                <c:pt idx="1018">
                  <c:v>30</c:v>
                </c:pt>
                <c:pt idx="1019">
                  <c:v>27</c:v>
                </c:pt>
                <c:pt idx="1020">
                  <c:v>34</c:v>
                </c:pt>
                <c:pt idx="1021">
                  <c:v>24</c:v>
                </c:pt>
                <c:pt idx="1022">
                  <c:v>29</c:v>
                </c:pt>
                <c:pt idx="1023">
                  <c:v>33</c:v>
                </c:pt>
                <c:pt idx="1024">
                  <c:v>30</c:v>
                </c:pt>
                <c:pt idx="1025">
                  <c:v>24</c:v>
                </c:pt>
                <c:pt idx="1026">
                  <c:v>33</c:v>
                </c:pt>
                <c:pt idx="1027">
                  <c:v>29</c:v>
                </c:pt>
                <c:pt idx="1028">
                  <c:v>26</c:v>
                </c:pt>
                <c:pt idx="1029">
                  <c:v>24</c:v>
                </c:pt>
                <c:pt idx="1030">
                  <c:v>44</c:v>
                </c:pt>
                <c:pt idx="1031">
                  <c:v>27</c:v>
                </c:pt>
                <c:pt idx="1032">
                  <c:v>40</c:v>
                </c:pt>
                <c:pt idx="1033">
                  <c:v>35</c:v>
                </c:pt>
                <c:pt idx="1034">
                  <c:v>37</c:v>
                </c:pt>
                <c:pt idx="1035">
                  <c:v>30</c:v>
                </c:pt>
                <c:pt idx="1036">
                  <c:v>34</c:v>
                </c:pt>
                <c:pt idx="1037">
                  <c:v>31</c:v>
                </c:pt>
                <c:pt idx="1038">
                  <c:v>28</c:v>
                </c:pt>
                <c:pt idx="1039">
                  <c:v>38</c:v>
                </c:pt>
                <c:pt idx="1040">
                  <c:v>25</c:v>
                </c:pt>
                <c:pt idx="1041">
                  <c:v>28</c:v>
                </c:pt>
                <c:pt idx="1042">
                  <c:v>28</c:v>
                </c:pt>
                <c:pt idx="1043">
                  <c:v>27</c:v>
                </c:pt>
                <c:pt idx="1044">
                  <c:v>25</c:v>
                </c:pt>
                <c:pt idx="1045">
                  <c:v>19</c:v>
                </c:pt>
                <c:pt idx="1046">
                  <c:v>35</c:v>
                </c:pt>
                <c:pt idx="1047">
                  <c:v>36</c:v>
                </c:pt>
                <c:pt idx="1048">
                  <c:v>32</c:v>
                </c:pt>
                <c:pt idx="1049">
                  <c:v>31</c:v>
                </c:pt>
                <c:pt idx="1050">
                  <c:v>30</c:v>
                </c:pt>
                <c:pt idx="1051">
                  <c:v>25</c:v>
                </c:pt>
                <c:pt idx="1052">
                  <c:v>29</c:v>
                </c:pt>
                <c:pt idx="1053">
                  <c:v>21</c:v>
                </c:pt>
                <c:pt idx="1054">
                  <c:v>25</c:v>
                </c:pt>
                <c:pt idx="1055">
                  <c:v>41</c:v>
                </c:pt>
                <c:pt idx="1056">
                  <c:v>31</c:v>
                </c:pt>
                <c:pt idx="1057">
                  <c:v>26</c:v>
                </c:pt>
                <c:pt idx="1058">
                  <c:v>27</c:v>
                </c:pt>
                <c:pt idx="1059">
                  <c:v>29</c:v>
                </c:pt>
                <c:pt idx="1060">
                  <c:v>24</c:v>
                </c:pt>
                <c:pt idx="1061">
                  <c:v>26</c:v>
                </c:pt>
                <c:pt idx="1062">
                  <c:v>24</c:v>
                </c:pt>
                <c:pt idx="1063">
                  <c:v>26</c:v>
                </c:pt>
                <c:pt idx="1064">
                  <c:v>35</c:v>
                </c:pt>
                <c:pt idx="1065">
                  <c:v>39</c:v>
                </c:pt>
                <c:pt idx="1066">
                  <c:v>31</c:v>
                </c:pt>
                <c:pt idx="1067">
                  <c:v>36</c:v>
                </c:pt>
                <c:pt idx="1068">
                  <c:v>40</c:v>
                </c:pt>
                <c:pt idx="1069">
                  <c:v>21</c:v>
                </c:pt>
                <c:pt idx="1070">
                  <c:v>40</c:v>
                </c:pt>
                <c:pt idx="1071">
                  <c:v>26</c:v>
                </c:pt>
                <c:pt idx="1072">
                  <c:v>32</c:v>
                </c:pt>
                <c:pt idx="1073">
                  <c:v>31</c:v>
                </c:pt>
                <c:pt idx="1074">
                  <c:v>34</c:v>
                </c:pt>
                <c:pt idx="1075">
                  <c:v>31</c:v>
                </c:pt>
                <c:pt idx="1076">
                  <c:v>27</c:v>
                </c:pt>
                <c:pt idx="1077">
                  <c:v>20</c:v>
                </c:pt>
                <c:pt idx="1078">
                  <c:v>16</c:v>
                </c:pt>
                <c:pt idx="1079">
                  <c:v>30</c:v>
                </c:pt>
                <c:pt idx="1080">
                  <c:v>16</c:v>
                </c:pt>
                <c:pt idx="1081">
                  <c:v>23</c:v>
                </c:pt>
                <c:pt idx="1082">
                  <c:v>21</c:v>
                </c:pt>
                <c:pt idx="1083">
                  <c:v>25</c:v>
                </c:pt>
                <c:pt idx="1084">
                  <c:v>19</c:v>
                </c:pt>
                <c:pt idx="1085">
                  <c:v>34</c:v>
                </c:pt>
                <c:pt idx="1086">
                  <c:v>22</c:v>
                </c:pt>
                <c:pt idx="1087">
                  <c:v>27</c:v>
                </c:pt>
                <c:pt idx="1088">
                  <c:v>27</c:v>
                </c:pt>
                <c:pt idx="1089">
                  <c:v>34</c:v>
                </c:pt>
                <c:pt idx="1090">
                  <c:v>29</c:v>
                </c:pt>
                <c:pt idx="1091">
                  <c:v>30</c:v>
                </c:pt>
                <c:pt idx="1092">
                  <c:v>28</c:v>
                </c:pt>
                <c:pt idx="1093">
                  <c:v>35</c:v>
                </c:pt>
                <c:pt idx="1094">
                  <c:v>30</c:v>
                </c:pt>
                <c:pt idx="1095">
                  <c:v>32</c:v>
                </c:pt>
                <c:pt idx="1096">
                  <c:v>31</c:v>
                </c:pt>
                <c:pt idx="1097">
                  <c:v>30</c:v>
                </c:pt>
                <c:pt idx="1098">
                  <c:v>25</c:v>
                </c:pt>
                <c:pt idx="1099">
                  <c:v>29</c:v>
                </c:pt>
                <c:pt idx="1100">
                  <c:v>17</c:v>
                </c:pt>
                <c:pt idx="1101">
                  <c:v>27</c:v>
                </c:pt>
                <c:pt idx="1102">
                  <c:v>22</c:v>
                </c:pt>
                <c:pt idx="1103">
                  <c:v>21</c:v>
                </c:pt>
                <c:pt idx="1104">
                  <c:v>29</c:v>
                </c:pt>
                <c:pt idx="1105">
                  <c:v>24</c:v>
                </c:pt>
                <c:pt idx="1106">
                  <c:v>34</c:v>
                </c:pt>
                <c:pt idx="1107">
                  <c:v>31</c:v>
                </c:pt>
                <c:pt idx="1108">
                  <c:v>28</c:v>
                </c:pt>
                <c:pt idx="1109">
                  <c:v>18</c:v>
                </c:pt>
                <c:pt idx="1110">
                  <c:v>17</c:v>
                </c:pt>
                <c:pt idx="1111">
                  <c:v>27</c:v>
                </c:pt>
                <c:pt idx="1112">
                  <c:v>37</c:v>
                </c:pt>
                <c:pt idx="1113">
                  <c:v>26</c:v>
                </c:pt>
                <c:pt idx="1114">
                  <c:v>32</c:v>
                </c:pt>
                <c:pt idx="1115">
                  <c:v>17</c:v>
                </c:pt>
                <c:pt idx="1116">
                  <c:v>26</c:v>
                </c:pt>
                <c:pt idx="1117">
                  <c:v>17</c:v>
                </c:pt>
                <c:pt idx="1118">
                  <c:v>28</c:v>
                </c:pt>
                <c:pt idx="1119">
                  <c:v>31</c:v>
                </c:pt>
                <c:pt idx="1120">
                  <c:v>28</c:v>
                </c:pt>
                <c:pt idx="1121">
                  <c:v>25</c:v>
                </c:pt>
                <c:pt idx="1122">
                  <c:v>25</c:v>
                </c:pt>
                <c:pt idx="1123">
                  <c:v>23</c:v>
                </c:pt>
                <c:pt idx="1124">
                  <c:v>38</c:v>
                </c:pt>
                <c:pt idx="1125">
                  <c:v>32</c:v>
                </c:pt>
                <c:pt idx="1126">
                  <c:v>24</c:v>
                </c:pt>
                <c:pt idx="1127">
                  <c:v>23</c:v>
                </c:pt>
                <c:pt idx="1128">
                  <c:v>20</c:v>
                </c:pt>
                <c:pt idx="1129">
                  <c:v>27</c:v>
                </c:pt>
                <c:pt idx="1130">
                  <c:v>26</c:v>
                </c:pt>
                <c:pt idx="1131">
                  <c:v>25</c:v>
                </c:pt>
                <c:pt idx="1132">
                  <c:v>22</c:v>
                </c:pt>
                <c:pt idx="1133">
                  <c:v>35</c:v>
                </c:pt>
                <c:pt idx="1134">
                  <c:v>29</c:v>
                </c:pt>
                <c:pt idx="1135">
                  <c:v>22</c:v>
                </c:pt>
                <c:pt idx="1136">
                  <c:v>22</c:v>
                </c:pt>
                <c:pt idx="1137">
                  <c:v>31</c:v>
                </c:pt>
                <c:pt idx="1138">
                  <c:v>26</c:v>
                </c:pt>
                <c:pt idx="1139">
                  <c:v>27</c:v>
                </c:pt>
                <c:pt idx="1140">
                  <c:v>30</c:v>
                </c:pt>
                <c:pt idx="1141">
                  <c:v>23</c:v>
                </c:pt>
                <c:pt idx="1142">
                  <c:v>19</c:v>
                </c:pt>
                <c:pt idx="1143">
                  <c:v>21</c:v>
                </c:pt>
                <c:pt idx="1144">
                  <c:v>26</c:v>
                </c:pt>
                <c:pt idx="1145">
                  <c:v>27</c:v>
                </c:pt>
                <c:pt idx="1146">
                  <c:v>20</c:v>
                </c:pt>
                <c:pt idx="1147">
                  <c:v>28</c:v>
                </c:pt>
                <c:pt idx="1148">
                  <c:v>24</c:v>
                </c:pt>
                <c:pt idx="1149">
                  <c:v>21</c:v>
                </c:pt>
                <c:pt idx="1150">
                  <c:v>27</c:v>
                </c:pt>
                <c:pt idx="1151">
                  <c:v>22</c:v>
                </c:pt>
                <c:pt idx="1152">
                  <c:v>22</c:v>
                </c:pt>
                <c:pt idx="1153">
                  <c:v>21</c:v>
                </c:pt>
                <c:pt idx="1154">
                  <c:v>25</c:v>
                </c:pt>
                <c:pt idx="1155">
                  <c:v>27</c:v>
                </c:pt>
                <c:pt idx="1156">
                  <c:v>27</c:v>
                </c:pt>
                <c:pt idx="1157">
                  <c:v>21</c:v>
                </c:pt>
                <c:pt idx="1158">
                  <c:v>24</c:v>
                </c:pt>
                <c:pt idx="1159">
                  <c:v>20</c:v>
                </c:pt>
                <c:pt idx="1160">
                  <c:v>18</c:v>
                </c:pt>
                <c:pt idx="1161">
                  <c:v>20</c:v>
                </c:pt>
                <c:pt idx="1162">
                  <c:v>30</c:v>
                </c:pt>
                <c:pt idx="1163">
                  <c:v>24</c:v>
                </c:pt>
                <c:pt idx="1164">
                  <c:v>23</c:v>
                </c:pt>
                <c:pt idx="1165">
                  <c:v>20</c:v>
                </c:pt>
                <c:pt idx="1166">
                  <c:v>22</c:v>
                </c:pt>
                <c:pt idx="1167">
                  <c:v>23</c:v>
                </c:pt>
                <c:pt idx="1168">
                  <c:v>26</c:v>
                </c:pt>
                <c:pt idx="1169">
                  <c:v>23</c:v>
                </c:pt>
                <c:pt idx="1170">
                  <c:v>25</c:v>
                </c:pt>
                <c:pt idx="1171">
                  <c:v>25</c:v>
                </c:pt>
                <c:pt idx="1172">
                  <c:v>25</c:v>
                </c:pt>
                <c:pt idx="1173">
                  <c:v>25</c:v>
                </c:pt>
                <c:pt idx="1174">
                  <c:v>19</c:v>
                </c:pt>
                <c:pt idx="1175">
                  <c:v>22</c:v>
                </c:pt>
                <c:pt idx="1176">
                  <c:v>23</c:v>
                </c:pt>
                <c:pt idx="1177">
                  <c:v>22</c:v>
                </c:pt>
                <c:pt idx="1178">
                  <c:v>31</c:v>
                </c:pt>
                <c:pt idx="1179">
                  <c:v>34</c:v>
                </c:pt>
                <c:pt idx="1180">
                  <c:v>23</c:v>
                </c:pt>
                <c:pt idx="1181">
                  <c:v>17</c:v>
                </c:pt>
                <c:pt idx="1182">
                  <c:v>26</c:v>
                </c:pt>
                <c:pt idx="1183">
                  <c:v>17</c:v>
                </c:pt>
                <c:pt idx="1184">
                  <c:v>21</c:v>
                </c:pt>
                <c:pt idx="1185">
                  <c:v>29</c:v>
                </c:pt>
                <c:pt idx="1186">
                  <c:v>29</c:v>
                </c:pt>
                <c:pt idx="1187">
                  <c:v>23</c:v>
                </c:pt>
                <c:pt idx="1188">
                  <c:v>18</c:v>
                </c:pt>
                <c:pt idx="1189">
                  <c:v>18</c:v>
                </c:pt>
                <c:pt idx="1190">
                  <c:v>22</c:v>
                </c:pt>
                <c:pt idx="1191">
                  <c:v>28</c:v>
                </c:pt>
                <c:pt idx="1192">
                  <c:v>19</c:v>
                </c:pt>
                <c:pt idx="1193">
                  <c:v>25</c:v>
                </c:pt>
                <c:pt idx="1194">
                  <c:v>27</c:v>
                </c:pt>
                <c:pt idx="1195">
                  <c:v>23</c:v>
                </c:pt>
                <c:pt idx="1196">
                  <c:v>37</c:v>
                </c:pt>
                <c:pt idx="1197">
                  <c:v>21</c:v>
                </c:pt>
                <c:pt idx="1198">
                  <c:v>19</c:v>
                </c:pt>
                <c:pt idx="1199">
                  <c:v>19</c:v>
                </c:pt>
                <c:pt idx="1200">
                  <c:v>22</c:v>
                </c:pt>
                <c:pt idx="1201">
                  <c:v>15</c:v>
                </c:pt>
                <c:pt idx="1202">
                  <c:v>21</c:v>
                </c:pt>
                <c:pt idx="1203">
                  <c:v>21</c:v>
                </c:pt>
                <c:pt idx="1204">
                  <c:v>25</c:v>
                </c:pt>
                <c:pt idx="1205">
                  <c:v>19</c:v>
                </c:pt>
                <c:pt idx="1206">
                  <c:v>32</c:v>
                </c:pt>
                <c:pt idx="1207">
                  <c:v>16</c:v>
                </c:pt>
                <c:pt idx="1208">
                  <c:v>24</c:v>
                </c:pt>
                <c:pt idx="1209">
                  <c:v>22</c:v>
                </c:pt>
                <c:pt idx="1210">
                  <c:v>24</c:v>
                </c:pt>
                <c:pt idx="1211">
                  <c:v>25</c:v>
                </c:pt>
                <c:pt idx="1212">
                  <c:v>23</c:v>
                </c:pt>
                <c:pt idx="1213">
                  <c:v>16</c:v>
                </c:pt>
                <c:pt idx="1214">
                  <c:v>14</c:v>
                </c:pt>
                <c:pt idx="1215">
                  <c:v>21</c:v>
                </c:pt>
                <c:pt idx="1216">
                  <c:v>21</c:v>
                </c:pt>
                <c:pt idx="1217">
                  <c:v>20</c:v>
                </c:pt>
                <c:pt idx="1218">
                  <c:v>26</c:v>
                </c:pt>
                <c:pt idx="1219">
                  <c:v>19</c:v>
                </c:pt>
                <c:pt idx="1220">
                  <c:v>23</c:v>
                </c:pt>
                <c:pt idx="1221">
                  <c:v>23</c:v>
                </c:pt>
                <c:pt idx="1222">
                  <c:v>30</c:v>
                </c:pt>
                <c:pt idx="1223">
                  <c:v>19</c:v>
                </c:pt>
                <c:pt idx="1224">
                  <c:v>22</c:v>
                </c:pt>
                <c:pt idx="1225">
                  <c:v>23</c:v>
                </c:pt>
                <c:pt idx="1226">
                  <c:v>21</c:v>
                </c:pt>
                <c:pt idx="1227">
                  <c:v>20</c:v>
                </c:pt>
                <c:pt idx="1228">
                  <c:v>20</c:v>
                </c:pt>
                <c:pt idx="1229">
                  <c:v>24</c:v>
                </c:pt>
                <c:pt idx="1230">
                  <c:v>24</c:v>
                </c:pt>
                <c:pt idx="1231">
                  <c:v>26</c:v>
                </c:pt>
                <c:pt idx="1232">
                  <c:v>21</c:v>
                </c:pt>
                <c:pt idx="1233">
                  <c:v>20</c:v>
                </c:pt>
                <c:pt idx="1234">
                  <c:v>30</c:v>
                </c:pt>
                <c:pt idx="1235">
                  <c:v>20</c:v>
                </c:pt>
                <c:pt idx="1236">
                  <c:v>20</c:v>
                </c:pt>
                <c:pt idx="1237">
                  <c:v>25</c:v>
                </c:pt>
                <c:pt idx="1238">
                  <c:v>27</c:v>
                </c:pt>
                <c:pt idx="1239">
                  <c:v>27</c:v>
                </c:pt>
                <c:pt idx="1240">
                  <c:v>22</c:v>
                </c:pt>
                <c:pt idx="1241">
                  <c:v>20</c:v>
                </c:pt>
                <c:pt idx="1242">
                  <c:v>27</c:v>
                </c:pt>
                <c:pt idx="1243">
                  <c:v>26</c:v>
                </c:pt>
                <c:pt idx="1244">
                  <c:v>25</c:v>
                </c:pt>
                <c:pt idx="1245">
                  <c:v>30</c:v>
                </c:pt>
                <c:pt idx="1246">
                  <c:v>29</c:v>
                </c:pt>
                <c:pt idx="1247">
                  <c:v>18</c:v>
                </c:pt>
                <c:pt idx="1248">
                  <c:v>22</c:v>
                </c:pt>
                <c:pt idx="1249">
                  <c:v>27</c:v>
                </c:pt>
                <c:pt idx="1250">
                  <c:v>17</c:v>
                </c:pt>
                <c:pt idx="1251">
                  <c:v>25</c:v>
                </c:pt>
                <c:pt idx="1252">
                  <c:v>23</c:v>
                </c:pt>
                <c:pt idx="1253">
                  <c:v>14</c:v>
                </c:pt>
                <c:pt idx="1254">
                  <c:v>20</c:v>
                </c:pt>
                <c:pt idx="1255">
                  <c:v>19</c:v>
                </c:pt>
                <c:pt idx="1256">
                  <c:v>30</c:v>
                </c:pt>
                <c:pt idx="1257">
                  <c:v>27</c:v>
                </c:pt>
                <c:pt idx="1258">
                  <c:v>22</c:v>
                </c:pt>
                <c:pt idx="1259">
                  <c:v>23</c:v>
                </c:pt>
                <c:pt idx="1260">
                  <c:v>36</c:v>
                </c:pt>
                <c:pt idx="1261">
                  <c:v>33</c:v>
                </c:pt>
                <c:pt idx="1262">
                  <c:v>21</c:v>
                </c:pt>
                <c:pt idx="1263">
                  <c:v>25</c:v>
                </c:pt>
                <c:pt idx="1264">
                  <c:v>15</c:v>
                </c:pt>
                <c:pt idx="1265">
                  <c:v>26</c:v>
                </c:pt>
                <c:pt idx="1266">
                  <c:v>15</c:v>
                </c:pt>
                <c:pt idx="1267">
                  <c:v>18</c:v>
                </c:pt>
                <c:pt idx="1268">
                  <c:v>26</c:v>
                </c:pt>
                <c:pt idx="1269">
                  <c:v>16</c:v>
                </c:pt>
                <c:pt idx="1270">
                  <c:v>18</c:v>
                </c:pt>
                <c:pt idx="1271">
                  <c:v>18</c:v>
                </c:pt>
                <c:pt idx="1272">
                  <c:v>25</c:v>
                </c:pt>
                <c:pt idx="1273">
                  <c:v>26</c:v>
                </c:pt>
                <c:pt idx="1274">
                  <c:v>26</c:v>
                </c:pt>
                <c:pt idx="1275">
                  <c:v>15</c:v>
                </c:pt>
                <c:pt idx="1276">
                  <c:v>14</c:v>
                </c:pt>
                <c:pt idx="1277">
                  <c:v>16</c:v>
                </c:pt>
                <c:pt idx="1278">
                  <c:v>39</c:v>
                </c:pt>
                <c:pt idx="1279">
                  <c:v>16</c:v>
                </c:pt>
                <c:pt idx="1280">
                  <c:v>27</c:v>
                </c:pt>
                <c:pt idx="1281">
                  <c:v>20</c:v>
                </c:pt>
                <c:pt idx="1282">
                  <c:v>24</c:v>
                </c:pt>
                <c:pt idx="1283">
                  <c:v>33</c:v>
                </c:pt>
                <c:pt idx="1284">
                  <c:v>23</c:v>
                </c:pt>
                <c:pt idx="1285">
                  <c:v>24</c:v>
                </c:pt>
                <c:pt idx="1286">
                  <c:v>28</c:v>
                </c:pt>
                <c:pt idx="1287">
                  <c:v>14</c:v>
                </c:pt>
                <c:pt idx="1288">
                  <c:v>25</c:v>
                </c:pt>
                <c:pt idx="1289">
                  <c:v>19</c:v>
                </c:pt>
                <c:pt idx="1290">
                  <c:v>16</c:v>
                </c:pt>
                <c:pt idx="1291">
                  <c:v>15</c:v>
                </c:pt>
                <c:pt idx="1292">
                  <c:v>15</c:v>
                </c:pt>
                <c:pt idx="1293">
                  <c:v>24</c:v>
                </c:pt>
                <c:pt idx="1294">
                  <c:v>34</c:v>
                </c:pt>
                <c:pt idx="1295">
                  <c:v>28</c:v>
                </c:pt>
                <c:pt idx="1296">
                  <c:v>32</c:v>
                </c:pt>
                <c:pt idx="1297">
                  <c:v>35</c:v>
                </c:pt>
                <c:pt idx="1298">
                  <c:v>38</c:v>
                </c:pt>
                <c:pt idx="1299">
                  <c:v>22</c:v>
                </c:pt>
                <c:pt idx="1300">
                  <c:v>25</c:v>
                </c:pt>
                <c:pt idx="1301">
                  <c:v>23</c:v>
                </c:pt>
                <c:pt idx="1302">
                  <c:v>32</c:v>
                </c:pt>
                <c:pt idx="1303">
                  <c:v>26</c:v>
                </c:pt>
                <c:pt idx="1304">
                  <c:v>23</c:v>
                </c:pt>
                <c:pt idx="1305">
                  <c:v>21</c:v>
                </c:pt>
                <c:pt idx="1306">
                  <c:v>24</c:v>
                </c:pt>
                <c:pt idx="1307">
                  <c:v>32</c:v>
                </c:pt>
                <c:pt idx="1308">
                  <c:v>23</c:v>
                </c:pt>
                <c:pt idx="1309">
                  <c:v>24</c:v>
                </c:pt>
                <c:pt idx="1310">
                  <c:v>20</c:v>
                </c:pt>
                <c:pt idx="1311">
                  <c:v>17</c:v>
                </c:pt>
                <c:pt idx="1312">
                  <c:v>20</c:v>
                </c:pt>
                <c:pt idx="1313">
                  <c:v>26</c:v>
                </c:pt>
                <c:pt idx="1314">
                  <c:v>21</c:v>
                </c:pt>
                <c:pt idx="1315">
                  <c:v>19</c:v>
                </c:pt>
                <c:pt idx="1316">
                  <c:v>29</c:v>
                </c:pt>
                <c:pt idx="1317">
                  <c:v>28</c:v>
                </c:pt>
                <c:pt idx="1318">
                  <c:v>24</c:v>
                </c:pt>
                <c:pt idx="1319">
                  <c:v>15</c:v>
                </c:pt>
                <c:pt idx="1320">
                  <c:v>30</c:v>
                </c:pt>
                <c:pt idx="1321">
                  <c:v>24</c:v>
                </c:pt>
                <c:pt idx="1322">
                  <c:v>23</c:v>
                </c:pt>
                <c:pt idx="1323">
                  <c:v>30</c:v>
                </c:pt>
                <c:pt idx="1324">
                  <c:v>29</c:v>
                </c:pt>
                <c:pt idx="1325">
                  <c:v>20</c:v>
                </c:pt>
                <c:pt idx="1326">
                  <c:v>19</c:v>
                </c:pt>
                <c:pt idx="1327">
                  <c:v>22</c:v>
                </c:pt>
                <c:pt idx="1328">
                  <c:v>15</c:v>
                </c:pt>
                <c:pt idx="1329">
                  <c:v>31</c:v>
                </c:pt>
                <c:pt idx="1330">
                  <c:v>26</c:v>
                </c:pt>
                <c:pt idx="1331">
                  <c:v>25</c:v>
                </c:pt>
                <c:pt idx="1332">
                  <c:v>26</c:v>
                </c:pt>
                <c:pt idx="1333">
                  <c:v>26</c:v>
                </c:pt>
                <c:pt idx="1334">
                  <c:v>21</c:v>
                </c:pt>
                <c:pt idx="1335">
                  <c:v>28</c:v>
                </c:pt>
                <c:pt idx="1336">
                  <c:v>29</c:v>
                </c:pt>
                <c:pt idx="1337">
                  <c:v>31</c:v>
                </c:pt>
                <c:pt idx="1338">
                  <c:v>28</c:v>
                </c:pt>
                <c:pt idx="1339">
                  <c:v>21</c:v>
                </c:pt>
                <c:pt idx="1340">
                  <c:v>22</c:v>
                </c:pt>
                <c:pt idx="1341">
                  <c:v>27</c:v>
                </c:pt>
                <c:pt idx="1342">
                  <c:v>28</c:v>
                </c:pt>
                <c:pt idx="1343">
                  <c:v>26</c:v>
                </c:pt>
                <c:pt idx="1344">
                  <c:v>14</c:v>
                </c:pt>
                <c:pt idx="1345">
                  <c:v>30</c:v>
                </c:pt>
                <c:pt idx="1346">
                  <c:v>24</c:v>
                </c:pt>
                <c:pt idx="1347">
                  <c:v>26</c:v>
                </c:pt>
                <c:pt idx="1348">
                  <c:v>26</c:v>
                </c:pt>
                <c:pt idx="1349">
                  <c:v>31</c:v>
                </c:pt>
                <c:pt idx="1350">
                  <c:v>24</c:v>
                </c:pt>
                <c:pt idx="1351">
                  <c:v>25</c:v>
                </c:pt>
                <c:pt idx="1352">
                  <c:v>30</c:v>
                </c:pt>
                <c:pt idx="1353">
                  <c:v>29</c:v>
                </c:pt>
                <c:pt idx="1354">
                  <c:v>34</c:v>
                </c:pt>
                <c:pt idx="1355">
                  <c:v>19</c:v>
                </c:pt>
                <c:pt idx="1356">
                  <c:v>30</c:v>
                </c:pt>
                <c:pt idx="1357">
                  <c:v>37</c:v>
                </c:pt>
                <c:pt idx="1358">
                  <c:v>28</c:v>
                </c:pt>
                <c:pt idx="1359">
                  <c:v>28</c:v>
                </c:pt>
                <c:pt idx="1360">
                  <c:v>25</c:v>
                </c:pt>
                <c:pt idx="1361">
                  <c:v>25</c:v>
                </c:pt>
                <c:pt idx="1362">
                  <c:v>21</c:v>
                </c:pt>
                <c:pt idx="1363">
                  <c:v>30</c:v>
                </c:pt>
                <c:pt idx="1364">
                  <c:v>31</c:v>
                </c:pt>
                <c:pt idx="1365">
                  <c:v>29</c:v>
                </c:pt>
                <c:pt idx="1366">
                  <c:v>34</c:v>
                </c:pt>
                <c:pt idx="1367">
                  <c:v>34</c:v>
                </c:pt>
                <c:pt idx="1368">
                  <c:v>22</c:v>
                </c:pt>
                <c:pt idx="1369">
                  <c:v>20</c:v>
                </c:pt>
                <c:pt idx="1370">
                  <c:v>35</c:v>
                </c:pt>
                <c:pt idx="1371">
                  <c:v>35</c:v>
                </c:pt>
                <c:pt idx="1372">
                  <c:v>26</c:v>
                </c:pt>
                <c:pt idx="1373">
                  <c:v>34</c:v>
                </c:pt>
                <c:pt idx="1374">
                  <c:v>25</c:v>
                </c:pt>
                <c:pt idx="1375">
                  <c:v>29</c:v>
                </c:pt>
                <c:pt idx="1376">
                  <c:v>23</c:v>
                </c:pt>
                <c:pt idx="1377">
                  <c:v>31</c:v>
                </c:pt>
                <c:pt idx="1378">
                  <c:v>29</c:v>
                </c:pt>
                <c:pt idx="1379">
                  <c:v>26</c:v>
                </c:pt>
                <c:pt idx="1380">
                  <c:v>30</c:v>
                </c:pt>
                <c:pt idx="1381">
                  <c:v>27</c:v>
                </c:pt>
                <c:pt idx="1382">
                  <c:v>34</c:v>
                </c:pt>
                <c:pt idx="1383">
                  <c:v>40</c:v>
                </c:pt>
                <c:pt idx="1384">
                  <c:v>36</c:v>
                </c:pt>
                <c:pt idx="1385">
                  <c:v>18</c:v>
                </c:pt>
                <c:pt idx="1386">
                  <c:v>35</c:v>
                </c:pt>
                <c:pt idx="1387">
                  <c:v>24</c:v>
                </c:pt>
                <c:pt idx="1388">
                  <c:v>35</c:v>
                </c:pt>
                <c:pt idx="1389">
                  <c:v>32</c:v>
                </c:pt>
                <c:pt idx="1390">
                  <c:v>26</c:v>
                </c:pt>
                <c:pt idx="1391">
                  <c:v>36</c:v>
                </c:pt>
                <c:pt idx="1392">
                  <c:v>42</c:v>
                </c:pt>
                <c:pt idx="1393">
                  <c:v>29</c:v>
                </c:pt>
                <c:pt idx="1394">
                  <c:v>32</c:v>
                </c:pt>
                <c:pt idx="1395">
                  <c:v>39</c:v>
                </c:pt>
                <c:pt idx="1396">
                  <c:v>37</c:v>
                </c:pt>
                <c:pt idx="1397">
                  <c:v>39</c:v>
                </c:pt>
                <c:pt idx="1398">
                  <c:v>29</c:v>
                </c:pt>
                <c:pt idx="1399">
                  <c:v>38</c:v>
                </c:pt>
                <c:pt idx="1400">
                  <c:v>29</c:v>
                </c:pt>
                <c:pt idx="1401">
                  <c:v>34</c:v>
                </c:pt>
                <c:pt idx="1402">
                  <c:v>36</c:v>
                </c:pt>
                <c:pt idx="1403">
                  <c:v>29</c:v>
                </c:pt>
                <c:pt idx="1404">
                  <c:v>33</c:v>
                </c:pt>
                <c:pt idx="1405">
                  <c:v>38</c:v>
                </c:pt>
                <c:pt idx="1406">
                  <c:v>39</c:v>
                </c:pt>
                <c:pt idx="1407">
                  <c:v>41</c:v>
                </c:pt>
                <c:pt idx="1408">
                  <c:v>27</c:v>
                </c:pt>
                <c:pt idx="1409">
                  <c:v>35</c:v>
                </c:pt>
                <c:pt idx="1410">
                  <c:v>37</c:v>
                </c:pt>
                <c:pt idx="1411">
                  <c:v>32</c:v>
                </c:pt>
                <c:pt idx="1412">
                  <c:v>37</c:v>
                </c:pt>
                <c:pt idx="1413">
                  <c:v>43</c:v>
                </c:pt>
                <c:pt idx="1414">
                  <c:v>36</c:v>
                </c:pt>
                <c:pt idx="1415">
                  <c:v>43</c:v>
                </c:pt>
                <c:pt idx="1416">
                  <c:v>37</c:v>
                </c:pt>
                <c:pt idx="1417">
                  <c:v>31</c:v>
                </c:pt>
                <c:pt idx="1418">
                  <c:v>29</c:v>
                </c:pt>
                <c:pt idx="1419">
                  <c:v>32</c:v>
                </c:pt>
                <c:pt idx="1420">
                  <c:v>41</c:v>
                </c:pt>
                <c:pt idx="1421">
                  <c:v>38</c:v>
                </c:pt>
                <c:pt idx="1422">
                  <c:v>40</c:v>
                </c:pt>
                <c:pt idx="1423">
                  <c:v>51</c:v>
                </c:pt>
                <c:pt idx="1424">
                  <c:v>38</c:v>
                </c:pt>
                <c:pt idx="1425">
                  <c:v>39</c:v>
                </c:pt>
                <c:pt idx="1426">
                  <c:v>35</c:v>
                </c:pt>
                <c:pt idx="1427">
                  <c:v>41</c:v>
                </c:pt>
                <c:pt idx="1428">
                  <c:v>44</c:v>
                </c:pt>
                <c:pt idx="1429">
                  <c:v>29</c:v>
                </c:pt>
                <c:pt idx="1430">
                  <c:v>49</c:v>
                </c:pt>
                <c:pt idx="1431">
                  <c:v>51</c:v>
                </c:pt>
                <c:pt idx="1432">
                  <c:v>37</c:v>
                </c:pt>
                <c:pt idx="1433">
                  <c:v>44</c:v>
                </c:pt>
                <c:pt idx="1434">
                  <c:v>45</c:v>
                </c:pt>
                <c:pt idx="1435">
                  <c:v>44</c:v>
                </c:pt>
                <c:pt idx="1436">
                  <c:v>45</c:v>
                </c:pt>
                <c:pt idx="1437">
                  <c:v>46</c:v>
                </c:pt>
                <c:pt idx="1438">
                  <c:v>58</c:v>
                </c:pt>
                <c:pt idx="1439">
                  <c:v>47</c:v>
                </c:pt>
                <c:pt idx="1440">
                  <c:v>45</c:v>
                </c:pt>
                <c:pt idx="1441">
                  <c:v>43</c:v>
                </c:pt>
                <c:pt idx="1442">
                  <c:v>33</c:v>
                </c:pt>
                <c:pt idx="1443">
                  <c:v>44</c:v>
                </c:pt>
                <c:pt idx="1444">
                  <c:v>38</c:v>
                </c:pt>
                <c:pt idx="1445">
                  <c:v>47</c:v>
                </c:pt>
                <c:pt idx="1446">
                  <c:v>46</c:v>
                </c:pt>
                <c:pt idx="1447">
                  <c:v>34</c:v>
                </c:pt>
                <c:pt idx="1448">
                  <c:v>35</c:v>
                </c:pt>
                <c:pt idx="1449">
                  <c:v>47</c:v>
                </c:pt>
                <c:pt idx="1450">
                  <c:v>46</c:v>
                </c:pt>
                <c:pt idx="1451">
                  <c:v>54</c:v>
                </c:pt>
                <c:pt idx="1452">
                  <c:v>54</c:v>
                </c:pt>
                <c:pt idx="1453">
                  <c:v>43</c:v>
                </c:pt>
                <c:pt idx="1454">
                  <c:v>37</c:v>
                </c:pt>
                <c:pt idx="1455">
                  <c:v>44</c:v>
                </c:pt>
                <c:pt idx="1456">
                  <c:v>51</c:v>
                </c:pt>
                <c:pt idx="1457">
                  <c:v>38</c:v>
                </c:pt>
                <c:pt idx="1458">
                  <c:v>55</c:v>
                </c:pt>
                <c:pt idx="1459">
                  <c:v>49</c:v>
                </c:pt>
                <c:pt idx="1460">
                  <c:v>54</c:v>
                </c:pt>
                <c:pt idx="1461">
                  <c:v>54</c:v>
                </c:pt>
                <c:pt idx="1462">
                  <c:v>56</c:v>
                </c:pt>
                <c:pt idx="1463">
                  <c:v>50</c:v>
                </c:pt>
                <c:pt idx="1464">
                  <c:v>60</c:v>
                </c:pt>
                <c:pt idx="1465">
                  <c:v>52</c:v>
                </c:pt>
                <c:pt idx="1466">
                  <c:v>56</c:v>
                </c:pt>
                <c:pt idx="1467">
                  <c:v>64</c:v>
                </c:pt>
                <c:pt idx="1468">
                  <c:v>41</c:v>
                </c:pt>
                <c:pt idx="1469">
                  <c:v>54</c:v>
                </c:pt>
                <c:pt idx="1470">
                  <c:v>46</c:v>
                </c:pt>
                <c:pt idx="1471">
                  <c:v>44</c:v>
                </c:pt>
                <c:pt idx="1472">
                  <c:v>58</c:v>
                </c:pt>
                <c:pt idx="1473">
                  <c:v>54</c:v>
                </c:pt>
                <c:pt idx="1474">
                  <c:v>50</c:v>
                </c:pt>
                <c:pt idx="1475">
                  <c:v>56</c:v>
                </c:pt>
                <c:pt idx="1476">
                  <c:v>60</c:v>
                </c:pt>
                <c:pt idx="1477">
                  <c:v>55</c:v>
                </c:pt>
                <c:pt idx="1478">
                  <c:v>64</c:v>
                </c:pt>
                <c:pt idx="1479">
                  <c:v>53</c:v>
                </c:pt>
                <c:pt idx="1480">
                  <c:v>55</c:v>
                </c:pt>
                <c:pt idx="1481">
                  <c:v>52</c:v>
                </c:pt>
                <c:pt idx="1482">
                  <c:v>51</c:v>
                </c:pt>
                <c:pt idx="1483">
                  <c:v>56</c:v>
                </c:pt>
                <c:pt idx="1484">
                  <c:v>60</c:v>
                </c:pt>
                <c:pt idx="1485">
                  <c:v>61</c:v>
                </c:pt>
                <c:pt idx="1486">
                  <c:v>78</c:v>
                </c:pt>
                <c:pt idx="1487">
                  <c:v>62</c:v>
                </c:pt>
                <c:pt idx="1488">
                  <c:v>57</c:v>
                </c:pt>
                <c:pt idx="1489">
                  <c:v>66</c:v>
                </c:pt>
                <c:pt idx="1490">
                  <c:v>69</c:v>
                </c:pt>
                <c:pt idx="1491">
                  <c:v>64</c:v>
                </c:pt>
                <c:pt idx="1492">
                  <c:v>80</c:v>
                </c:pt>
                <c:pt idx="1493">
                  <c:v>63</c:v>
                </c:pt>
                <c:pt idx="1494">
                  <c:v>74</c:v>
                </c:pt>
                <c:pt idx="1495">
                  <c:v>79</c:v>
                </c:pt>
                <c:pt idx="1496">
                  <c:v>75</c:v>
                </c:pt>
                <c:pt idx="1497">
                  <c:v>75</c:v>
                </c:pt>
                <c:pt idx="1498">
                  <c:v>71</c:v>
                </c:pt>
                <c:pt idx="1499">
                  <c:v>77</c:v>
                </c:pt>
                <c:pt idx="1500">
                  <c:v>63</c:v>
                </c:pt>
                <c:pt idx="1501">
                  <c:v>70</c:v>
                </c:pt>
                <c:pt idx="1502">
                  <c:v>80</c:v>
                </c:pt>
                <c:pt idx="1503">
                  <c:v>76</c:v>
                </c:pt>
                <c:pt idx="1504">
                  <c:v>74</c:v>
                </c:pt>
                <c:pt idx="1505">
                  <c:v>78</c:v>
                </c:pt>
                <c:pt idx="1506">
                  <c:v>62</c:v>
                </c:pt>
                <c:pt idx="1507">
                  <c:v>68</c:v>
                </c:pt>
                <c:pt idx="1508">
                  <c:v>64</c:v>
                </c:pt>
                <c:pt idx="1509">
                  <c:v>89</c:v>
                </c:pt>
                <c:pt idx="1510">
                  <c:v>75</c:v>
                </c:pt>
                <c:pt idx="1511">
                  <c:v>73</c:v>
                </c:pt>
                <c:pt idx="1512">
                  <c:v>91</c:v>
                </c:pt>
                <c:pt idx="1513">
                  <c:v>86</c:v>
                </c:pt>
                <c:pt idx="1514">
                  <c:v>92</c:v>
                </c:pt>
                <c:pt idx="1515">
                  <c:v>85</c:v>
                </c:pt>
                <c:pt idx="1516">
                  <c:v>84</c:v>
                </c:pt>
                <c:pt idx="1517">
                  <c:v>90</c:v>
                </c:pt>
                <c:pt idx="1518">
                  <c:v>103</c:v>
                </c:pt>
                <c:pt idx="1519">
                  <c:v>100</c:v>
                </c:pt>
                <c:pt idx="1520">
                  <c:v>101</c:v>
                </c:pt>
                <c:pt idx="1521">
                  <c:v>86</c:v>
                </c:pt>
                <c:pt idx="1522">
                  <c:v>95</c:v>
                </c:pt>
                <c:pt idx="1523">
                  <c:v>100</c:v>
                </c:pt>
                <c:pt idx="1524">
                  <c:v>89</c:v>
                </c:pt>
                <c:pt idx="1525">
                  <c:v>91</c:v>
                </c:pt>
                <c:pt idx="1526">
                  <c:v>107</c:v>
                </c:pt>
                <c:pt idx="1527">
                  <c:v>104</c:v>
                </c:pt>
                <c:pt idx="1528">
                  <c:v>97</c:v>
                </c:pt>
                <c:pt idx="1529">
                  <c:v>91</c:v>
                </c:pt>
                <c:pt idx="1530">
                  <c:v>104</c:v>
                </c:pt>
                <c:pt idx="1531">
                  <c:v>112</c:v>
                </c:pt>
                <c:pt idx="1532">
                  <c:v>107</c:v>
                </c:pt>
                <c:pt idx="1533">
                  <c:v>113</c:v>
                </c:pt>
                <c:pt idx="1534">
                  <c:v>99</c:v>
                </c:pt>
                <c:pt idx="1535">
                  <c:v>124</c:v>
                </c:pt>
                <c:pt idx="1536">
                  <c:v>114</c:v>
                </c:pt>
                <c:pt idx="1537">
                  <c:v>121</c:v>
                </c:pt>
                <c:pt idx="1538">
                  <c:v>108</c:v>
                </c:pt>
                <c:pt idx="1539">
                  <c:v>115</c:v>
                </c:pt>
                <c:pt idx="1540">
                  <c:v>121</c:v>
                </c:pt>
                <c:pt idx="1541">
                  <c:v>131</c:v>
                </c:pt>
                <c:pt idx="1542">
                  <c:v>141</c:v>
                </c:pt>
                <c:pt idx="1543">
                  <c:v>111</c:v>
                </c:pt>
                <c:pt idx="1544">
                  <c:v>114</c:v>
                </c:pt>
                <c:pt idx="1545">
                  <c:v>128</c:v>
                </c:pt>
                <c:pt idx="1546">
                  <c:v>121</c:v>
                </c:pt>
                <c:pt idx="1547">
                  <c:v>124</c:v>
                </c:pt>
                <c:pt idx="1548">
                  <c:v>156</c:v>
                </c:pt>
                <c:pt idx="1549">
                  <c:v>135</c:v>
                </c:pt>
                <c:pt idx="1550">
                  <c:v>145</c:v>
                </c:pt>
                <c:pt idx="1551">
                  <c:v>150</c:v>
                </c:pt>
                <c:pt idx="1552">
                  <c:v>144</c:v>
                </c:pt>
                <c:pt idx="1553">
                  <c:v>142</c:v>
                </c:pt>
                <c:pt idx="1554">
                  <c:v>137</c:v>
                </c:pt>
                <c:pt idx="1555">
                  <c:v>152</c:v>
                </c:pt>
                <c:pt idx="1556">
                  <c:v>151</c:v>
                </c:pt>
                <c:pt idx="1557">
                  <c:v>141</c:v>
                </c:pt>
                <c:pt idx="1558">
                  <c:v>177</c:v>
                </c:pt>
                <c:pt idx="1559">
                  <c:v>152</c:v>
                </c:pt>
                <c:pt idx="1560">
                  <c:v>156</c:v>
                </c:pt>
                <c:pt idx="1561">
                  <c:v>145</c:v>
                </c:pt>
                <c:pt idx="1562">
                  <c:v>154</c:v>
                </c:pt>
                <c:pt idx="1563">
                  <c:v>163</c:v>
                </c:pt>
                <c:pt idx="1564">
                  <c:v>169</c:v>
                </c:pt>
                <c:pt idx="1565">
                  <c:v>161</c:v>
                </c:pt>
                <c:pt idx="1566">
                  <c:v>170</c:v>
                </c:pt>
                <c:pt idx="1567">
                  <c:v>161</c:v>
                </c:pt>
                <c:pt idx="1568">
                  <c:v>184</c:v>
                </c:pt>
                <c:pt idx="1569">
                  <c:v>185</c:v>
                </c:pt>
                <c:pt idx="1570">
                  <c:v>171</c:v>
                </c:pt>
                <c:pt idx="1571">
                  <c:v>211</c:v>
                </c:pt>
                <c:pt idx="1572">
                  <c:v>184</c:v>
                </c:pt>
                <c:pt idx="1573">
                  <c:v>166</c:v>
                </c:pt>
                <c:pt idx="1574">
                  <c:v>180</c:v>
                </c:pt>
                <c:pt idx="1575">
                  <c:v>187</c:v>
                </c:pt>
                <c:pt idx="1576">
                  <c:v>215</c:v>
                </c:pt>
                <c:pt idx="1577">
                  <c:v>221</c:v>
                </c:pt>
                <c:pt idx="1578">
                  <c:v>172</c:v>
                </c:pt>
                <c:pt idx="1579">
                  <c:v>189</c:v>
                </c:pt>
                <c:pt idx="1580">
                  <c:v>197</c:v>
                </c:pt>
                <c:pt idx="1581">
                  <c:v>182</c:v>
                </c:pt>
                <c:pt idx="1582">
                  <c:v>173</c:v>
                </c:pt>
                <c:pt idx="1583">
                  <c:v>177</c:v>
                </c:pt>
                <c:pt idx="1584">
                  <c:v>194</c:v>
                </c:pt>
                <c:pt idx="1585">
                  <c:v>181</c:v>
                </c:pt>
                <c:pt idx="1586">
                  <c:v>162</c:v>
                </c:pt>
                <c:pt idx="1587">
                  <c:v>207</c:v>
                </c:pt>
                <c:pt idx="1588">
                  <c:v>222</c:v>
                </c:pt>
                <c:pt idx="1589">
                  <c:v>194</c:v>
                </c:pt>
                <c:pt idx="1590">
                  <c:v>180</c:v>
                </c:pt>
                <c:pt idx="1591">
                  <c:v>189</c:v>
                </c:pt>
                <c:pt idx="1592">
                  <c:v>199</c:v>
                </c:pt>
                <c:pt idx="1593">
                  <c:v>169</c:v>
                </c:pt>
                <c:pt idx="1594">
                  <c:v>171</c:v>
                </c:pt>
                <c:pt idx="1595">
                  <c:v>194</c:v>
                </c:pt>
                <c:pt idx="1596">
                  <c:v>187</c:v>
                </c:pt>
                <c:pt idx="1597">
                  <c:v>184</c:v>
                </c:pt>
                <c:pt idx="1598">
                  <c:v>170</c:v>
                </c:pt>
                <c:pt idx="1599">
                  <c:v>182</c:v>
                </c:pt>
                <c:pt idx="1600">
                  <c:v>176</c:v>
                </c:pt>
                <c:pt idx="1601">
                  <c:v>160</c:v>
                </c:pt>
                <c:pt idx="1602">
                  <c:v>159</c:v>
                </c:pt>
                <c:pt idx="1603">
                  <c:v>180</c:v>
                </c:pt>
                <c:pt idx="1604">
                  <c:v>167</c:v>
                </c:pt>
                <c:pt idx="1605">
                  <c:v>178</c:v>
                </c:pt>
                <c:pt idx="1606">
                  <c:v>178</c:v>
                </c:pt>
                <c:pt idx="1607">
                  <c:v>172</c:v>
                </c:pt>
                <c:pt idx="1608">
                  <c:v>154</c:v>
                </c:pt>
                <c:pt idx="1609">
                  <c:v>165</c:v>
                </c:pt>
                <c:pt idx="1610">
                  <c:v>165</c:v>
                </c:pt>
                <c:pt idx="1611">
                  <c:v>167</c:v>
                </c:pt>
                <c:pt idx="1612">
                  <c:v>165</c:v>
                </c:pt>
                <c:pt idx="1613">
                  <c:v>169</c:v>
                </c:pt>
                <c:pt idx="1614">
                  <c:v>182</c:v>
                </c:pt>
                <c:pt idx="1615">
                  <c:v>155</c:v>
                </c:pt>
                <c:pt idx="1616">
                  <c:v>140</c:v>
                </c:pt>
                <c:pt idx="1617">
                  <c:v>145</c:v>
                </c:pt>
                <c:pt idx="1618">
                  <c:v>148</c:v>
                </c:pt>
                <c:pt idx="1619">
                  <c:v>149</c:v>
                </c:pt>
                <c:pt idx="1620">
                  <c:v>157</c:v>
                </c:pt>
                <c:pt idx="1621">
                  <c:v>142</c:v>
                </c:pt>
                <c:pt idx="1622">
                  <c:v>157</c:v>
                </c:pt>
                <c:pt idx="1623">
                  <c:v>138</c:v>
                </c:pt>
                <c:pt idx="1624">
                  <c:v>149</c:v>
                </c:pt>
                <c:pt idx="1625">
                  <c:v>141</c:v>
                </c:pt>
                <c:pt idx="1626">
                  <c:v>148</c:v>
                </c:pt>
                <c:pt idx="1627">
                  <c:v>129</c:v>
                </c:pt>
                <c:pt idx="1628">
                  <c:v>126</c:v>
                </c:pt>
                <c:pt idx="1629">
                  <c:v>140</c:v>
                </c:pt>
                <c:pt idx="1630">
                  <c:v>131</c:v>
                </c:pt>
                <c:pt idx="1631">
                  <c:v>128</c:v>
                </c:pt>
                <c:pt idx="1632">
                  <c:v>151</c:v>
                </c:pt>
                <c:pt idx="1633">
                  <c:v>101</c:v>
                </c:pt>
                <c:pt idx="1634">
                  <c:v>132</c:v>
                </c:pt>
                <c:pt idx="1635">
                  <c:v>111</c:v>
                </c:pt>
                <c:pt idx="1636">
                  <c:v>120</c:v>
                </c:pt>
                <c:pt idx="1637">
                  <c:v>131</c:v>
                </c:pt>
                <c:pt idx="1638">
                  <c:v>106</c:v>
                </c:pt>
                <c:pt idx="1639">
                  <c:v>111</c:v>
                </c:pt>
                <c:pt idx="1640">
                  <c:v>125</c:v>
                </c:pt>
                <c:pt idx="1641">
                  <c:v>117</c:v>
                </c:pt>
                <c:pt idx="1642">
                  <c:v>120</c:v>
                </c:pt>
                <c:pt idx="1643">
                  <c:v>118</c:v>
                </c:pt>
                <c:pt idx="1644">
                  <c:v>106</c:v>
                </c:pt>
                <c:pt idx="1645">
                  <c:v>101</c:v>
                </c:pt>
                <c:pt idx="1646">
                  <c:v>101</c:v>
                </c:pt>
                <c:pt idx="1647">
                  <c:v>97</c:v>
                </c:pt>
                <c:pt idx="1648">
                  <c:v>126</c:v>
                </c:pt>
                <c:pt idx="1649">
                  <c:v>106</c:v>
                </c:pt>
                <c:pt idx="1650">
                  <c:v>98</c:v>
                </c:pt>
                <c:pt idx="1651">
                  <c:v>97</c:v>
                </c:pt>
                <c:pt idx="1652">
                  <c:v>91</c:v>
                </c:pt>
                <c:pt idx="1653">
                  <c:v>102</c:v>
                </c:pt>
                <c:pt idx="1654">
                  <c:v>92</c:v>
                </c:pt>
                <c:pt idx="1655">
                  <c:v>97</c:v>
                </c:pt>
                <c:pt idx="1656">
                  <c:v>101</c:v>
                </c:pt>
                <c:pt idx="1657">
                  <c:v>101</c:v>
                </c:pt>
                <c:pt idx="1658">
                  <c:v>108</c:v>
                </c:pt>
                <c:pt idx="1659">
                  <c:v>100</c:v>
                </c:pt>
                <c:pt idx="1660">
                  <c:v>92</c:v>
                </c:pt>
                <c:pt idx="1661">
                  <c:v>107</c:v>
                </c:pt>
                <c:pt idx="1662">
                  <c:v>100</c:v>
                </c:pt>
                <c:pt idx="1663">
                  <c:v>91</c:v>
                </c:pt>
                <c:pt idx="1664">
                  <c:v>83</c:v>
                </c:pt>
                <c:pt idx="1665">
                  <c:v>107</c:v>
                </c:pt>
                <c:pt idx="1666">
                  <c:v>93</c:v>
                </c:pt>
                <c:pt idx="1667">
                  <c:v>87</c:v>
                </c:pt>
                <c:pt idx="1668">
                  <c:v>105</c:v>
                </c:pt>
                <c:pt idx="1669">
                  <c:v>90</c:v>
                </c:pt>
                <c:pt idx="1670">
                  <c:v>89</c:v>
                </c:pt>
                <c:pt idx="1671">
                  <c:v>110</c:v>
                </c:pt>
                <c:pt idx="1672">
                  <c:v>96</c:v>
                </c:pt>
                <c:pt idx="1673">
                  <c:v>91</c:v>
                </c:pt>
                <c:pt idx="1674">
                  <c:v>100</c:v>
                </c:pt>
                <c:pt idx="1675">
                  <c:v>99</c:v>
                </c:pt>
                <c:pt idx="1676">
                  <c:v>102</c:v>
                </c:pt>
                <c:pt idx="1677">
                  <c:v>95</c:v>
                </c:pt>
                <c:pt idx="1678">
                  <c:v>97</c:v>
                </c:pt>
                <c:pt idx="1679">
                  <c:v>96</c:v>
                </c:pt>
                <c:pt idx="1680">
                  <c:v>100</c:v>
                </c:pt>
                <c:pt idx="1681">
                  <c:v>92</c:v>
                </c:pt>
                <c:pt idx="1682">
                  <c:v>83</c:v>
                </c:pt>
                <c:pt idx="1683">
                  <c:v>115</c:v>
                </c:pt>
                <c:pt idx="1684">
                  <c:v>82</c:v>
                </c:pt>
                <c:pt idx="1685">
                  <c:v>80</c:v>
                </c:pt>
                <c:pt idx="1686">
                  <c:v>83</c:v>
                </c:pt>
                <c:pt idx="1687">
                  <c:v>109</c:v>
                </c:pt>
                <c:pt idx="1688">
                  <c:v>93</c:v>
                </c:pt>
                <c:pt idx="1689">
                  <c:v>99</c:v>
                </c:pt>
                <c:pt idx="1690">
                  <c:v>94</c:v>
                </c:pt>
                <c:pt idx="1691">
                  <c:v>83</c:v>
                </c:pt>
                <c:pt idx="1692">
                  <c:v>89</c:v>
                </c:pt>
                <c:pt idx="1693">
                  <c:v>90</c:v>
                </c:pt>
                <c:pt idx="1694">
                  <c:v>96</c:v>
                </c:pt>
                <c:pt idx="1695">
                  <c:v>87</c:v>
                </c:pt>
                <c:pt idx="1696">
                  <c:v>88</c:v>
                </c:pt>
                <c:pt idx="1697">
                  <c:v>102</c:v>
                </c:pt>
                <c:pt idx="1698">
                  <c:v>101</c:v>
                </c:pt>
                <c:pt idx="1699">
                  <c:v>77</c:v>
                </c:pt>
                <c:pt idx="1700">
                  <c:v>90</c:v>
                </c:pt>
                <c:pt idx="1701">
                  <c:v>96</c:v>
                </c:pt>
                <c:pt idx="1702">
                  <c:v>89</c:v>
                </c:pt>
                <c:pt idx="1703">
                  <c:v>97</c:v>
                </c:pt>
                <c:pt idx="1704">
                  <c:v>80</c:v>
                </c:pt>
                <c:pt idx="1705">
                  <c:v>93</c:v>
                </c:pt>
                <c:pt idx="1706">
                  <c:v>93</c:v>
                </c:pt>
                <c:pt idx="1707">
                  <c:v>77</c:v>
                </c:pt>
                <c:pt idx="1708">
                  <c:v>100</c:v>
                </c:pt>
                <c:pt idx="1709">
                  <c:v>103</c:v>
                </c:pt>
                <c:pt idx="1710">
                  <c:v>88</c:v>
                </c:pt>
                <c:pt idx="1711">
                  <c:v>93</c:v>
                </c:pt>
                <c:pt idx="1712">
                  <c:v>73</c:v>
                </c:pt>
                <c:pt idx="1713">
                  <c:v>91</c:v>
                </c:pt>
                <c:pt idx="1714">
                  <c:v>80</c:v>
                </c:pt>
                <c:pt idx="1715">
                  <c:v>86</c:v>
                </c:pt>
                <c:pt idx="1716">
                  <c:v>78</c:v>
                </c:pt>
                <c:pt idx="1717">
                  <c:v>90</c:v>
                </c:pt>
                <c:pt idx="1718">
                  <c:v>101</c:v>
                </c:pt>
                <c:pt idx="1719">
                  <c:v>79</c:v>
                </c:pt>
                <c:pt idx="1720">
                  <c:v>108</c:v>
                </c:pt>
                <c:pt idx="1721">
                  <c:v>106</c:v>
                </c:pt>
                <c:pt idx="1722">
                  <c:v>87</c:v>
                </c:pt>
                <c:pt idx="1723">
                  <c:v>86</c:v>
                </c:pt>
                <c:pt idx="1724">
                  <c:v>93</c:v>
                </c:pt>
                <c:pt idx="1725">
                  <c:v>92</c:v>
                </c:pt>
                <c:pt idx="1726">
                  <c:v>81</c:v>
                </c:pt>
                <c:pt idx="1727">
                  <c:v>89</c:v>
                </c:pt>
                <c:pt idx="1728">
                  <c:v>78</c:v>
                </c:pt>
                <c:pt idx="1729">
                  <c:v>86</c:v>
                </c:pt>
                <c:pt idx="1730">
                  <c:v>97</c:v>
                </c:pt>
                <c:pt idx="1731">
                  <c:v>88</c:v>
                </c:pt>
                <c:pt idx="1732">
                  <c:v>78</c:v>
                </c:pt>
                <c:pt idx="1733">
                  <c:v>77</c:v>
                </c:pt>
                <c:pt idx="1734">
                  <c:v>75</c:v>
                </c:pt>
                <c:pt idx="1735">
                  <c:v>82</c:v>
                </c:pt>
                <c:pt idx="1736">
                  <c:v>68</c:v>
                </c:pt>
                <c:pt idx="1737">
                  <c:v>72</c:v>
                </c:pt>
                <c:pt idx="1738">
                  <c:v>73</c:v>
                </c:pt>
                <c:pt idx="1739">
                  <c:v>67</c:v>
                </c:pt>
                <c:pt idx="1740">
                  <c:v>69</c:v>
                </c:pt>
                <c:pt idx="1741">
                  <c:v>73</c:v>
                </c:pt>
                <c:pt idx="1742">
                  <c:v>73</c:v>
                </c:pt>
                <c:pt idx="1743">
                  <c:v>66</c:v>
                </c:pt>
                <c:pt idx="1744">
                  <c:v>61</c:v>
                </c:pt>
                <c:pt idx="1745">
                  <c:v>69</c:v>
                </c:pt>
                <c:pt idx="1746">
                  <c:v>84</c:v>
                </c:pt>
                <c:pt idx="1747">
                  <c:v>66</c:v>
                </c:pt>
                <c:pt idx="1748">
                  <c:v>66</c:v>
                </c:pt>
                <c:pt idx="1749">
                  <c:v>55</c:v>
                </c:pt>
                <c:pt idx="1750">
                  <c:v>61</c:v>
                </c:pt>
                <c:pt idx="1751">
                  <c:v>70</c:v>
                </c:pt>
                <c:pt idx="1752">
                  <c:v>75</c:v>
                </c:pt>
                <c:pt idx="1753">
                  <c:v>73</c:v>
                </c:pt>
                <c:pt idx="1754">
                  <c:v>51</c:v>
                </c:pt>
                <c:pt idx="1755">
                  <c:v>54</c:v>
                </c:pt>
                <c:pt idx="1756">
                  <c:v>56</c:v>
                </c:pt>
                <c:pt idx="1757">
                  <c:v>72</c:v>
                </c:pt>
                <c:pt idx="1758">
                  <c:v>58</c:v>
                </c:pt>
                <c:pt idx="1759">
                  <c:v>59</c:v>
                </c:pt>
                <c:pt idx="1760">
                  <c:v>76</c:v>
                </c:pt>
                <c:pt idx="1761">
                  <c:v>58</c:v>
                </c:pt>
                <c:pt idx="1762">
                  <c:v>66</c:v>
                </c:pt>
                <c:pt idx="1763">
                  <c:v>63</c:v>
                </c:pt>
                <c:pt idx="1764">
                  <c:v>55</c:v>
                </c:pt>
                <c:pt idx="1765">
                  <c:v>58</c:v>
                </c:pt>
                <c:pt idx="1766">
                  <c:v>58</c:v>
                </c:pt>
                <c:pt idx="1767">
                  <c:v>66</c:v>
                </c:pt>
                <c:pt idx="1768">
                  <c:v>66</c:v>
                </c:pt>
                <c:pt idx="1769">
                  <c:v>47</c:v>
                </c:pt>
                <c:pt idx="1770">
                  <c:v>45</c:v>
                </c:pt>
                <c:pt idx="1771">
                  <c:v>64</c:v>
                </c:pt>
                <c:pt idx="1772">
                  <c:v>64</c:v>
                </c:pt>
                <c:pt idx="1773">
                  <c:v>64</c:v>
                </c:pt>
                <c:pt idx="1774">
                  <c:v>58</c:v>
                </c:pt>
                <c:pt idx="1775">
                  <c:v>58</c:v>
                </c:pt>
                <c:pt idx="1776">
                  <c:v>48</c:v>
                </c:pt>
                <c:pt idx="1777">
                  <c:v>61</c:v>
                </c:pt>
                <c:pt idx="1778">
                  <c:v>37</c:v>
                </c:pt>
                <c:pt idx="1779">
                  <c:v>59</c:v>
                </c:pt>
                <c:pt idx="1780">
                  <c:v>53</c:v>
                </c:pt>
                <c:pt idx="1781">
                  <c:v>51</c:v>
                </c:pt>
                <c:pt idx="1782">
                  <c:v>38</c:v>
                </c:pt>
                <c:pt idx="1783">
                  <c:v>41</c:v>
                </c:pt>
                <c:pt idx="1784">
                  <c:v>45</c:v>
                </c:pt>
                <c:pt idx="1785">
                  <c:v>48</c:v>
                </c:pt>
                <c:pt idx="1786">
                  <c:v>44</c:v>
                </c:pt>
                <c:pt idx="1787">
                  <c:v>57</c:v>
                </c:pt>
                <c:pt idx="1788">
                  <c:v>49</c:v>
                </c:pt>
                <c:pt idx="1789">
                  <c:v>40</c:v>
                </c:pt>
                <c:pt idx="1790">
                  <c:v>47</c:v>
                </c:pt>
                <c:pt idx="1791">
                  <c:v>51</c:v>
                </c:pt>
                <c:pt idx="1792">
                  <c:v>54</c:v>
                </c:pt>
                <c:pt idx="1793">
                  <c:v>42</c:v>
                </c:pt>
                <c:pt idx="1794">
                  <c:v>45</c:v>
                </c:pt>
                <c:pt idx="1795">
                  <c:v>49</c:v>
                </c:pt>
                <c:pt idx="1796">
                  <c:v>50</c:v>
                </c:pt>
                <c:pt idx="1797">
                  <c:v>52</c:v>
                </c:pt>
                <c:pt idx="1798">
                  <c:v>53</c:v>
                </c:pt>
                <c:pt idx="1799">
                  <c:v>38</c:v>
                </c:pt>
                <c:pt idx="1800">
                  <c:v>52</c:v>
                </c:pt>
                <c:pt idx="1801">
                  <c:v>45</c:v>
                </c:pt>
                <c:pt idx="1802">
                  <c:v>43</c:v>
                </c:pt>
                <c:pt idx="1803">
                  <c:v>32</c:v>
                </c:pt>
                <c:pt idx="1804">
                  <c:v>41</c:v>
                </c:pt>
                <c:pt idx="1805">
                  <c:v>53</c:v>
                </c:pt>
                <c:pt idx="1806">
                  <c:v>49</c:v>
                </c:pt>
                <c:pt idx="1807">
                  <c:v>54</c:v>
                </c:pt>
                <c:pt idx="1808">
                  <c:v>33</c:v>
                </c:pt>
                <c:pt idx="1809">
                  <c:v>30</c:v>
                </c:pt>
                <c:pt idx="1810">
                  <c:v>48</c:v>
                </c:pt>
                <c:pt idx="1811">
                  <c:v>51</c:v>
                </c:pt>
                <c:pt idx="1812">
                  <c:v>36</c:v>
                </c:pt>
                <c:pt idx="1813">
                  <c:v>45</c:v>
                </c:pt>
                <c:pt idx="1814">
                  <c:v>43</c:v>
                </c:pt>
                <c:pt idx="1815">
                  <c:v>37</c:v>
                </c:pt>
                <c:pt idx="1816">
                  <c:v>33</c:v>
                </c:pt>
                <c:pt idx="1817">
                  <c:v>36</c:v>
                </c:pt>
                <c:pt idx="1818">
                  <c:v>46</c:v>
                </c:pt>
                <c:pt idx="1819">
                  <c:v>43</c:v>
                </c:pt>
                <c:pt idx="1820">
                  <c:v>42</c:v>
                </c:pt>
                <c:pt idx="1821">
                  <c:v>48</c:v>
                </c:pt>
                <c:pt idx="1822">
                  <c:v>37</c:v>
                </c:pt>
                <c:pt idx="1823">
                  <c:v>39</c:v>
                </c:pt>
                <c:pt idx="1824">
                  <c:v>44</c:v>
                </c:pt>
                <c:pt idx="1825">
                  <c:v>40</c:v>
                </c:pt>
                <c:pt idx="1826">
                  <c:v>51</c:v>
                </c:pt>
                <c:pt idx="1827">
                  <c:v>51</c:v>
                </c:pt>
                <c:pt idx="1828">
                  <c:v>33</c:v>
                </c:pt>
                <c:pt idx="1829">
                  <c:v>41</c:v>
                </c:pt>
                <c:pt idx="1830">
                  <c:v>43</c:v>
                </c:pt>
                <c:pt idx="1831">
                  <c:v>43</c:v>
                </c:pt>
                <c:pt idx="1832">
                  <c:v>48</c:v>
                </c:pt>
                <c:pt idx="1833">
                  <c:v>49</c:v>
                </c:pt>
                <c:pt idx="1834">
                  <c:v>37</c:v>
                </c:pt>
                <c:pt idx="1835">
                  <c:v>37</c:v>
                </c:pt>
                <c:pt idx="1836">
                  <c:v>49</c:v>
                </c:pt>
                <c:pt idx="1837">
                  <c:v>31</c:v>
                </c:pt>
                <c:pt idx="1838">
                  <c:v>46</c:v>
                </c:pt>
                <c:pt idx="1839">
                  <c:v>35</c:v>
                </c:pt>
                <c:pt idx="1840">
                  <c:v>42</c:v>
                </c:pt>
                <c:pt idx="1841">
                  <c:v>53</c:v>
                </c:pt>
                <c:pt idx="1842">
                  <c:v>41</c:v>
                </c:pt>
                <c:pt idx="1843">
                  <c:v>44</c:v>
                </c:pt>
                <c:pt idx="1844">
                  <c:v>41</c:v>
                </c:pt>
                <c:pt idx="1845">
                  <c:v>49</c:v>
                </c:pt>
                <c:pt idx="1846">
                  <c:v>41</c:v>
                </c:pt>
                <c:pt idx="1847">
                  <c:v>34</c:v>
                </c:pt>
                <c:pt idx="1848">
                  <c:v>30</c:v>
                </c:pt>
                <c:pt idx="1849">
                  <c:v>42</c:v>
                </c:pt>
                <c:pt idx="1850">
                  <c:v>49</c:v>
                </c:pt>
                <c:pt idx="1851">
                  <c:v>43</c:v>
                </c:pt>
                <c:pt idx="1852">
                  <c:v>43</c:v>
                </c:pt>
                <c:pt idx="1853">
                  <c:v>44</c:v>
                </c:pt>
                <c:pt idx="1854">
                  <c:v>30</c:v>
                </c:pt>
                <c:pt idx="1855">
                  <c:v>48</c:v>
                </c:pt>
                <c:pt idx="1856">
                  <c:v>46</c:v>
                </c:pt>
                <c:pt idx="1857">
                  <c:v>38</c:v>
                </c:pt>
                <c:pt idx="1858">
                  <c:v>41</c:v>
                </c:pt>
                <c:pt idx="1859">
                  <c:v>41</c:v>
                </c:pt>
                <c:pt idx="1860">
                  <c:v>36</c:v>
                </c:pt>
                <c:pt idx="1861">
                  <c:v>39</c:v>
                </c:pt>
                <c:pt idx="1862">
                  <c:v>42</c:v>
                </c:pt>
                <c:pt idx="1863">
                  <c:v>29</c:v>
                </c:pt>
                <c:pt idx="1864">
                  <c:v>40</c:v>
                </c:pt>
                <c:pt idx="1865">
                  <c:v>49</c:v>
                </c:pt>
                <c:pt idx="1866">
                  <c:v>37</c:v>
                </c:pt>
                <c:pt idx="1867">
                  <c:v>49</c:v>
                </c:pt>
                <c:pt idx="1868">
                  <c:v>35</c:v>
                </c:pt>
                <c:pt idx="1869">
                  <c:v>39</c:v>
                </c:pt>
                <c:pt idx="1870">
                  <c:v>49</c:v>
                </c:pt>
                <c:pt idx="1871">
                  <c:v>45</c:v>
                </c:pt>
                <c:pt idx="1872">
                  <c:v>39</c:v>
                </c:pt>
                <c:pt idx="1873">
                  <c:v>41</c:v>
                </c:pt>
                <c:pt idx="1874">
                  <c:v>39</c:v>
                </c:pt>
                <c:pt idx="1875">
                  <c:v>41</c:v>
                </c:pt>
                <c:pt idx="1876">
                  <c:v>45</c:v>
                </c:pt>
                <c:pt idx="1877">
                  <c:v>43</c:v>
                </c:pt>
                <c:pt idx="1878">
                  <c:v>36</c:v>
                </c:pt>
                <c:pt idx="1879">
                  <c:v>44</c:v>
                </c:pt>
                <c:pt idx="1880">
                  <c:v>55</c:v>
                </c:pt>
                <c:pt idx="1881">
                  <c:v>37</c:v>
                </c:pt>
                <c:pt idx="1882">
                  <c:v>39</c:v>
                </c:pt>
                <c:pt idx="1883">
                  <c:v>47</c:v>
                </c:pt>
                <c:pt idx="1884">
                  <c:v>47</c:v>
                </c:pt>
                <c:pt idx="1885">
                  <c:v>28</c:v>
                </c:pt>
                <c:pt idx="1886">
                  <c:v>36</c:v>
                </c:pt>
                <c:pt idx="1887">
                  <c:v>34</c:v>
                </c:pt>
                <c:pt idx="1888">
                  <c:v>31</c:v>
                </c:pt>
                <c:pt idx="1889">
                  <c:v>38</c:v>
                </c:pt>
                <c:pt idx="1890">
                  <c:v>48</c:v>
                </c:pt>
                <c:pt idx="1891">
                  <c:v>39</c:v>
                </c:pt>
                <c:pt idx="1892">
                  <c:v>46</c:v>
                </c:pt>
                <c:pt idx="1893">
                  <c:v>36</c:v>
                </c:pt>
                <c:pt idx="1894">
                  <c:v>58</c:v>
                </c:pt>
                <c:pt idx="1895">
                  <c:v>43</c:v>
                </c:pt>
                <c:pt idx="1896">
                  <c:v>42</c:v>
                </c:pt>
                <c:pt idx="1897">
                  <c:v>46</c:v>
                </c:pt>
                <c:pt idx="1898">
                  <c:v>46</c:v>
                </c:pt>
                <c:pt idx="1899">
                  <c:v>40</c:v>
                </c:pt>
                <c:pt idx="1900">
                  <c:v>39</c:v>
                </c:pt>
                <c:pt idx="1901">
                  <c:v>48</c:v>
                </c:pt>
                <c:pt idx="1902">
                  <c:v>46</c:v>
                </c:pt>
                <c:pt idx="1903">
                  <c:v>34</c:v>
                </c:pt>
                <c:pt idx="1904">
                  <c:v>32</c:v>
                </c:pt>
                <c:pt idx="1905">
                  <c:v>52</c:v>
                </c:pt>
                <c:pt idx="1906">
                  <c:v>43</c:v>
                </c:pt>
                <c:pt idx="1907">
                  <c:v>39</c:v>
                </c:pt>
                <c:pt idx="1908">
                  <c:v>42</c:v>
                </c:pt>
                <c:pt idx="1909">
                  <c:v>31</c:v>
                </c:pt>
                <c:pt idx="1910">
                  <c:v>41</c:v>
                </c:pt>
                <c:pt idx="1911">
                  <c:v>36</c:v>
                </c:pt>
                <c:pt idx="1912">
                  <c:v>46</c:v>
                </c:pt>
                <c:pt idx="1913">
                  <c:v>46</c:v>
                </c:pt>
                <c:pt idx="1914">
                  <c:v>43</c:v>
                </c:pt>
                <c:pt idx="1915">
                  <c:v>47</c:v>
                </c:pt>
                <c:pt idx="1916">
                  <c:v>37</c:v>
                </c:pt>
                <c:pt idx="1917">
                  <c:v>37</c:v>
                </c:pt>
                <c:pt idx="1918">
                  <c:v>32</c:v>
                </c:pt>
                <c:pt idx="1919">
                  <c:v>56</c:v>
                </c:pt>
                <c:pt idx="1920">
                  <c:v>40</c:v>
                </c:pt>
                <c:pt idx="1921">
                  <c:v>52</c:v>
                </c:pt>
                <c:pt idx="1922">
                  <c:v>46</c:v>
                </c:pt>
                <c:pt idx="1923">
                  <c:v>51</c:v>
                </c:pt>
                <c:pt idx="1924">
                  <c:v>34</c:v>
                </c:pt>
                <c:pt idx="1925">
                  <c:v>56</c:v>
                </c:pt>
                <c:pt idx="1926">
                  <c:v>53</c:v>
                </c:pt>
                <c:pt idx="1927">
                  <c:v>50</c:v>
                </c:pt>
                <c:pt idx="1928">
                  <c:v>47</c:v>
                </c:pt>
                <c:pt idx="1929">
                  <c:v>39</c:v>
                </c:pt>
                <c:pt idx="1930">
                  <c:v>35</c:v>
                </c:pt>
                <c:pt idx="1931">
                  <c:v>40</c:v>
                </c:pt>
                <c:pt idx="1932">
                  <c:v>51</c:v>
                </c:pt>
                <c:pt idx="1933">
                  <c:v>37</c:v>
                </c:pt>
                <c:pt idx="1934">
                  <c:v>41</c:v>
                </c:pt>
                <c:pt idx="1935">
                  <c:v>46</c:v>
                </c:pt>
                <c:pt idx="1936">
                  <c:v>50</c:v>
                </c:pt>
                <c:pt idx="1937">
                  <c:v>59</c:v>
                </c:pt>
                <c:pt idx="1938">
                  <c:v>36</c:v>
                </c:pt>
                <c:pt idx="1939">
                  <c:v>32</c:v>
                </c:pt>
                <c:pt idx="1940">
                  <c:v>35</c:v>
                </c:pt>
                <c:pt idx="1941">
                  <c:v>39</c:v>
                </c:pt>
                <c:pt idx="1942">
                  <c:v>36</c:v>
                </c:pt>
                <c:pt idx="1943">
                  <c:v>36</c:v>
                </c:pt>
                <c:pt idx="1944">
                  <c:v>42</c:v>
                </c:pt>
                <c:pt idx="1945">
                  <c:v>42</c:v>
                </c:pt>
                <c:pt idx="1946">
                  <c:v>50</c:v>
                </c:pt>
                <c:pt idx="1947">
                  <c:v>43</c:v>
                </c:pt>
                <c:pt idx="1948">
                  <c:v>47</c:v>
                </c:pt>
                <c:pt idx="1949">
                  <c:v>40</c:v>
                </c:pt>
                <c:pt idx="1950">
                  <c:v>40</c:v>
                </c:pt>
                <c:pt idx="1951">
                  <c:v>50</c:v>
                </c:pt>
                <c:pt idx="1952">
                  <c:v>39</c:v>
                </c:pt>
                <c:pt idx="1953">
                  <c:v>43</c:v>
                </c:pt>
                <c:pt idx="1954">
                  <c:v>42</c:v>
                </c:pt>
                <c:pt idx="1955">
                  <c:v>44</c:v>
                </c:pt>
                <c:pt idx="1956">
                  <c:v>35</c:v>
                </c:pt>
                <c:pt idx="1957">
                  <c:v>36</c:v>
                </c:pt>
                <c:pt idx="1958">
                  <c:v>38</c:v>
                </c:pt>
                <c:pt idx="1959">
                  <c:v>35</c:v>
                </c:pt>
                <c:pt idx="1960">
                  <c:v>47</c:v>
                </c:pt>
                <c:pt idx="1961">
                  <c:v>38</c:v>
                </c:pt>
                <c:pt idx="1962">
                  <c:v>37</c:v>
                </c:pt>
                <c:pt idx="1963">
                  <c:v>47</c:v>
                </c:pt>
                <c:pt idx="1964">
                  <c:v>35</c:v>
                </c:pt>
                <c:pt idx="1965">
                  <c:v>44</c:v>
                </c:pt>
                <c:pt idx="1966">
                  <c:v>33</c:v>
                </c:pt>
                <c:pt idx="1967">
                  <c:v>49</c:v>
                </c:pt>
                <c:pt idx="1968">
                  <c:v>42</c:v>
                </c:pt>
                <c:pt idx="1969">
                  <c:v>34</c:v>
                </c:pt>
                <c:pt idx="1970">
                  <c:v>47</c:v>
                </c:pt>
                <c:pt idx="1971">
                  <c:v>38</c:v>
                </c:pt>
                <c:pt idx="1972">
                  <c:v>37</c:v>
                </c:pt>
                <c:pt idx="1973">
                  <c:v>32</c:v>
                </c:pt>
                <c:pt idx="1974">
                  <c:v>39</c:v>
                </c:pt>
                <c:pt idx="1975">
                  <c:v>41</c:v>
                </c:pt>
                <c:pt idx="1976">
                  <c:v>49</c:v>
                </c:pt>
                <c:pt idx="1977">
                  <c:v>39</c:v>
                </c:pt>
                <c:pt idx="1978">
                  <c:v>42</c:v>
                </c:pt>
                <c:pt idx="1979">
                  <c:v>42</c:v>
                </c:pt>
                <c:pt idx="1980">
                  <c:v>39</c:v>
                </c:pt>
                <c:pt idx="1981">
                  <c:v>39</c:v>
                </c:pt>
                <c:pt idx="1982">
                  <c:v>35</c:v>
                </c:pt>
                <c:pt idx="1983">
                  <c:v>46</c:v>
                </c:pt>
                <c:pt idx="1984">
                  <c:v>35</c:v>
                </c:pt>
                <c:pt idx="1985">
                  <c:v>35</c:v>
                </c:pt>
                <c:pt idx="1986">
                  <c:v>50</c:v>
                </c:pt>
                <c:pt idx="1987">
                  <c:v>32</c:v>
                </c:pt>
                <c:pt idx="1988">
                  <c:v>50</c:v>
                </c:pt>
                <c:pt idx="1989">
                  <c:v>43</c:v>
                </c:pt>
                <c:pt idx="1990">
                  <c:v>36</c:v>
                </c:pt>
                <c:pt idx="1991">
                  <c:v>45</c:v>
                </c:pt>
                <c:pt idx="1992">
                  <c:v>50</c:v>
                </c:pt>
                <c:pt idx="1993">
                  <c:v>41</c:v>
                </c:pt>
                <c:pt idx="1994">
                  <c:v>36</c:v>
                </c:pt>
                <c:pt idx="1995">
                  <c:v>37</c:v>
                </c:pt>
                <c:pt idx="1996">
                  <c:v>43</c:v>
                </c:pt>
                <c:pt idx="1997">
                  <c:v>26</c:v>
                </c:pt>
                <c:pt idx="1998">
                  <c:v>46</c:v>
                </c:pt>
                <c:pt idx="1999">
                  <c:v>46</c:v>
                </c:pt>
                <c:pt idx="2000">
                  <c:v>39</c:v>
                </c:pt>
                <c:pt idx="2001">
                  <c:v>50</c:v>
                </c:pt>
                <c:pt idx="2002">
                  <c:v>33</c:v>
                </c:pt>
                <c:pt idx="2003">
                  <c:v>44</c:v>
                </c:pt>
                <c:pt idx="2004">
                  <c:v>50</c:v>
                </c:pt>
                <c:pt idx="2005">
                  <c:v>51</c:v>
                </c:pt>
                <c:pt idx="2006">
                  <c:v>40</c:v>
                </c:pt>
                <c:pt idx="2007">
                  <c:v>41</c:v>
                </c:pt>
                <c:pt idx="2008">
                  <c:v>54</c:v>
                </c:pt>
                <c:pt idx="2009">
                  <c:v>42</c:v>
                </c:pt>
                <c:pt idx="2010">
                  <c:v>42</c:v>
                </c:pt>
                <c:pt idx="2011">
                  <c:v>32</c:v>
                </c:pt>
                <c:pt idx="2012">
                  <c:v>41</c:v>
                </c:pt>
                <c:pt idx="2013">
                  <c:v>41</c:v>
                </c:pt>
                <c:pt idx="2014">
                  <c:v>50</c:v>
                </c:pt>
                <c:pt idx="2015">
                  <c:v>37</c:v>
                </c:pt>
                <c:pt idx="2016">
                  <c:v>48</c:v>
                </c:pt>
                <c:pt idx="2017">
                  <c:v>44</c:v>
                </c:pt>
                <c:pt idx="2018">
                  <c:v>53</c:v>
                </c:pt>
                <c:pt idx="2019">
                  <c:v>54</c:v>
                </c:pt>
                <c:pt idx="2020">
                  <c:v>51</c:v>
                </c:pt>
                <c:pt idx="2021">
                  <c:v>53</c:v>
                </c:pt>
                <c:pt idx="2022">
                  <c:v>34</c:v>
                </c:pt>
                <c:pt idx="2023">
                  <c:v>55</c:v>
                </c:pt>
                <c:pt idx="2024">
                  <c:v>52</c:v>
                </c:pt>
                <c:pt idx="2025">
                  <c:v>38</c:v>
                </c:pt>
                <c:pt idx="2026">
                  <c:v>49</c:v>
                </c:pt>
                <c:pt idx="2027">
                  <c:v>54</c:v>
                </c:pt>
                <c:pt idx="2028">
                  <c:v>39</c:v>
                </c:pt>
                <c:pt idx="2029">
                  <c:v>57</c:v>
                </c:pt>
                <c:pt idx="2030">
                  <c:v>50</c:v>
                </c:pt>
                <c:pt idx="2031">
                  <c:v>53</c:v>
                </c:pt>
                <c:pt idx="2032">
                  <c:v>50</c:v>
                </c:pt>
                <c:pt idx="2033">
                  <c:v>44</c:v>
                </c:pt>
                <c:pt idx="2034">
                  <c:v>55</c:v>
                </c:pt>
                <c:pt idx="2035">
                  <c:v>38</c:v>
                </c:pt>
                <c:pt idx="2036">
                  <c:v>49</c:v>
                </c:pt>
                <c:pt idx="2037">
                  <c:v>42</c:v>
                </c:pt>
                <c:pt idx="2038">
                  <c:v>38</c:v>
                </c:pt>
                <c:pt idx="2039">
                  <c:v>57</c:v>
                </c:pt>
                <c:pt idx="2040">
                  <c:v>42</c:v>
                </c:pt>
                <c:pt idx="2041">
                  <c:v>50</c:v>
                </c:pt>
                <c:pt idx="2042">
                  <c:v>46</c:v>
                </c:pt>
                <c:pt idx="2043">
                  <c:v>54</c:v>
                </c:pt>
                <c:pt idx="2044">
                  <c:v>71</c:v>
                </c:pt>
                <c:pt idx="2045">
                  <c:v>67</c:v>
                </c:pt>
                <c:pt idx="2046">
                  <c:v>42</c:v>
                </c:pt>
                <c:pt idx="2047">
                  <c:v>43</c:v>
                </c:pt>
                <c:pt idx="2048">
                  <c:v>44</c:v>
                </c:pt>
                <c:pt idx="2049">
                  <c:v>59</c:v>
                </c:pt>
                <c:pt idx="2050">
                  <c:v>60</c:v>
                </c:pt>
                <c:pt idx="2051">
                  <c:v>60</c:v>
                </c:pt>
                <c:pt idx="2052">
                  <c:v>63</c:v>
                </c:pt>
                <c:pt idx="2053">
                  <c:v>64</c:v>
                </c:pt>
                <c:pt idx="2054">
                  <c:v>51</c:v>
                </c:pt>
                <c:pt idx="2055">
                  <c:v>53</c:v>
                </c:pt>
                <c:pt idx="2056">
                  <c:v>53</c:v>
                </c:pt>
                <c:pt idx="2057">
                  <c:v>51</c:v>
                </c:pt>
                <c:pt idx="2058">
                  <c:v>56</c:v>
                </c:pt>
                <c:pt idx="2059">
                  <c:v>70</c:v>
                </c:pt>
                <c:pt idx="2060">
                  <c:v>72</c:v>
                </c:pt>
                <c:pt idx="2061">
                  <c:v>58</c:v>
                </c:pt>
                <c:pt idx="2062">
                  <c:v>63</c:v>
                </c:pt>
                <c:pt idx="2063">
                  <c:v>56</c:v>
                </c:pt>
                <c:pt idx="2064">
                  <c:v>68</c:v>
                </c:pt>
                <c:pt idx="2065">
                  <c:v>64</c:v>
                </c:pt>
                <c:pt idx="2066">
                  <c:v>61</c:v>
                </c:pt>
                <c:pt idx="2067">
                  <c:v>62</c:v>
                </c:pt>
                <c:pt idx="2068">
                  <c:v>58</c:v>
                </c:pt>
                <c:pt idx="2069">
                  <c:v>50</c:v>
                </c:pt>
                <c:pt idx="2070">
                  <c:v>73</c:v>
                </c:pt>
                <c:pt idx="2071">
                  <c:v>62</c:v>
                </c:pt>
                <c:pt idx="2072">
                  <c:v>71</c:v>
                </c:pt>
                <c:pt idx="2073">
                  <c:v>70</c:v>
                </c:pt>
                <c:pt idx="2074">
                  <c:v>65</c:v>
                </c:pt>
                <c:pt idx="2075">
                  <c:v>70</c:v>
                </c:pt>
                <c:pt idx="2076">
                  <c:v>64</c:v>
                </c:pt>
                <c:pt idx="2077">
                  <c:v>72</c:v>
                </c:pt>
                <c:pt idx="2078">
                  <c:v>64</c:v>
                </c:pt>
                <c:pt idx="2079">
                  <c:v>73</c:v>
                </c:pt>
                <c:pt idx="2080">
                  <c:v>60</c:v>
                </c:pt>
                <c:pt idx="2081">
                  <c:v>76</c:v>
                </c:pt>
                <c:pt idx="2082">
                  <c:v>74</c:v>
                </c:pt>
                <c:pt idx="2083">
                  <c:v>71</c:v>
                </c:pt>
                <c:pt idx="2084">
                  <c:v>62</c:v>
                </c:pt>
                <c:pt idx="2085">
                  <c:v>81</c:v>
                </c:pt>
                <c:pt idx="2086">
                  <c:v>70</c:v>
                </c:pt>
                <c:pt idx="2087">
                  <c:v>74</c:v>
                </c:pt>
                <c:pt idx="2088">
                  <c:v>75</c:v>
                </c:pt>
                <c:pt idx="2089">
                  <c:v>69</c:v>
                </c:pt>
                <c:pt idx="2090">
                  <c:v>66</c:v>
                </c:pt>
                <c:pt idx="2091">
                  <c:v>58</c:v>
                </c:pt>
                <c:pt idx="2092">
                  <c:v>70</c:v>
                </c:pt>
                <c:pt idx="2093">
                  <c:v>76</c:v>
                </c:pt>
                <c:pt idx="2094">
                  <c:v>60</c:v>
                </c:pt>
                <c:pt idx="2095">
                  <c:v>74</c:v>
                </c:pt>
                <c:pt idx="2096">
                  <c:v>78</c:v>
                </c:pt>
                <c:pt idx="2097">
                  <c:v>72</c:v>
                </c:pt>
                <c:pt idx="2098">
                  <c:v>71</c:v>
                </c:pt>
                <c:pt idx="2099">
                  <c:v>76</c:v>
                </c:pt>
                <c:pt idx="2100">
                  <c:v>65</c:v>
                </c:pt>
                <c:pt idx="2101">
                  <c:v>59</c:v>
                </c:pt>
                <c:pt idx="2102">
                  <c:v>66</c:v>
                </c:pt>
                <c:pt idx="2103">
                  <c:v>59</c:v>
                </c:pt>
                <c:pt idx="2104">
                  <c:v>51</c:v>
                </c:pt>
                <c:pt idx="2105">
                  <c:v>69</c:v>
                </c:pt>
                <c:pt idx="2106">
                  <c:v>65</c:v>
                </c:pt>
                <c:pt idx="2107">
                  <c:v>62</c:v>
                </c:pt>
                <c:pt idx="2108">
                  <c:v>59</c:v>
                </c:pt>
                <c:pt idx="2109">
                  <c:v>79</c:v>
                </c:pt>
                <c:pt idx="2110">
                  <c:v>79</c:v>
                </c:pt>
                <c:pt idx="2111">
                  <c:v>80</c:v>
                </c:pt>
                <c:pt idx="2112">
                  <c:v>82</c:v>
                </c:pt>
                <c:pt idx="2113">
                  <c:v>71</c:v>
                </c:pt>
                <c:pt idx="2114">
                  <c:v>67</c:v>
                </c:pt>
                <c:pt idx="2115">
                  <c:v>63</c:v>
                </c:pt>
                <c:pt idx="2116">
                  <c:v>61</c:v>
                </c:pt>
                <c:pt idx="2117">
                  <c:v>62</c:v>
                </c:pt>
                <c:pt idx="2118">
                  <c:v>69</c:v>
                </c:pt>
                <c:pt idx="2119">
                  <c:v>71</c:v>
                </c:pt>
                <c:pt idx="2120">
                  <c:v>53</c:v>
                </c:pt>
                <c:pt idx="2121">
                  <c:v>54</c:v>
                </c:pt>
                <c:pt idx="2122">
                  <c:v>76</c:v>
                </c:pt>
                <c:pt idx="2123">
                  <c:v>64</c:v>
                </c:pt>
                <c:pt idx="2124">
                  <c:v>49</c:v>
                </c:pt>
                <c:pt idx="2125">
                  <c:v>63</c:v>
                </c:pt>
                <c:pt idx="2126">
                  <c:v>82</c:v>
                </c:pt>
                <c:pt idx="2127">
                  <c:v>64</c:v>
                </c:pt>
                <c:pt idx="2128">
                  <c:v>72</c:v>
                </c:pt>
                <c:pt idx="2129">
                  <c:v>64</c:v>
                </c:pt>
                <c:pt idx="2130">
                  <c:v>76</c:v>
                </c:pt>
                <c:pt idx="2131">
                  <c:v>70</c:v>
                </c:pt>
                <c:pt idx="2132">
                  <c:v>63</c:v>
                </c:pt>
                <c:pt idx="2133">
                  <c:v>61</c:v>
                </c:pt>
                <c:pt idx="2134">
                  <c:v>84</c:v>
                </c:pt>
                <c:pt idx="2135">
                  <c:v>70</c:v>
                </c:pt>
                <c:pt idx="2136">
                  <c:v>58</c:v>
                </c:pt>
                <c:pt idx="2137">
                  <c:v>47</c:v>
                </c:pt>
                <c:pt idx="2138">
                  <c:v>61</c:v>
                </c:pt>
                <c:pt idx="2139">
                  <c:v>52</c:v>
                </c:pt>
                <c:pt idx="2140">
                  <c:v>58</c:v>
                </c:pt>
                <c:pt idx="2141">
                  <c:v>70</c:v>
                </c:pt>
                <c:pt idx="2142">
                  <c:v>69</c:v>
                </c:pt>
                <c:pt idx="2143">
                  <c:v>62</c:v>
                </c:pt>
                <c:pt idx="2144">
                  <c:v>66</c:v>
                </c:pt>
                <c:pt idx="2145">
                  <c:v>64</c:v>
                </c:pt>
                <c:pt idx="2146">
                  <c:v>64</c:v>
                </c:pt>
                <c:pt idx="2147">
                  <c:v>65</c:v>
                </c:pt>
                <c:pt idx="2148">
                  <c:v>57</c:v>
                </c:pt>
                <c:pt idx="2149">
                  <c:v>72</c:v>
                </c:pt>
                <c:pt idx="2150">
                  <c:v>68</c:v>
                </c:pt>
                <c:pt idx="2151">
                  <c:v>51</c:v>
                </c:pt>
                <c:pt idx="2152">
                  <c:v>57</c:v>
                </c:pt>
                <c:pt idx="2153">
                  <c:v>70</c:v>
                </c:pt>
                <c:pt idx="2154">
                  <c:v>75</c:v>
                </c:pt>
                <c:pt idx="2155">
                  <c:v>61</c:v>
                </c:pt>
                <c:pt idx="2156">
                  <c:v>59</c:v>
                </c:pt>
                <c:pt idx="2157">
                  <c:v>55</c:v>
                </c:pt>
                <c:pt idx="2158">
                  <c:v>75</c:v>
                </c:pt>
                <c:pt idx="2159">
                  <c:v>59</c:v>
                </c:pt>
                <c:pt idx="2160">
                  <c:v>64</c:v>
                </c:pt>
                <c:pt idx="2161">
                  <c:v>69</c:v>
                </c:pt>
                <c:pt idx="2162">
                  <c:v>60</c:v>
                </c:pt>
                <c:pt idx="2163">
                  <c:v>71</c:v>
                </c:pt>
                <c:pt idx="2164">
                  <c:v>57</c:v>
                </c:pt>
                <c:pt idx="2165">
                  <c:v>72</c:v>
                </c:pt>
                <c:pt idx="2166">
                  <c:v>49</c:v>
                </c:pt>
                <c:pt idx="2167">
                  <c:v>49</c:v>
                </c:pt>
                <c:pt idx="2168">
                  <c:v>72</c:v>
                </c:pt>
                <c:pt idx="2169">
                  <c:v>43</c:v>
                </c:pt>
                <c:pt idx="2170">
                  <c:v>64</c:v>
                </c:pt>
                <c:pt idx="2171">
                  <c:v>80</c:v>
                </c:pt>
                <c:pt idx="2172">
                  <c:v>62</c:v>
                </c:pt>
                <c:pt idx="2173">
                  <c:v>48</c:v>
                </c:pt>
                <c:pt idx="2174">
                  <c:v>74</c:v>
                </c:pt>
                <c:pt idx="2175">
                  <c:v>63</c:v>
                </c:pt>
                <c:pt idx="2176">
                  <c:v>67</c:v>
                </c:pt>
                <c:pt idx="2177">
                  <c:v>58</c:v>
                </c:pt>
                <c:pt idx="2178">
                  <c:v>65</c:v>
                </c:pt>
                <c:pt idx="2179">
                  <c:v>59</c:v>
                </c:pt>
                <c:pt idx="2180">
                  <c:v>76</c:v>
                </c:pt>
                <c:pt idx="2181">
                  <c:v>66</c:v>
                </c:pt>
                <c:pt idx="2182">
                  <c:v>58</c:v>
                </c:pt>
                <c:pt idx="2183">
                  <c:v>82</c:v>
                </c:pt>
                <c:pt idx="2184">
                  <c:v>69</c:v>
                </c:pt>
                <c:pt idx="2185">
                  <c:v>53</c:v>
                </c:pt>
                <c:pt idx="2186">
                  <c:v>56</c:v>
                </c:pt>
                <c:pt idx="2187">
                  <c:v>50</c:v>
                </c:pt>
                <c:pt idx="2188">
                  <c:v>58</c:v>
                </c:pt>
                <c:pt idx="2189">
                  <c:v>74</c:v>
                </c:pt>
                <c:pt idx="2190">
                  <c:v>55</c:v>
                </c:pt>
                <c:pt idx="2191">
                  <c:v>62</c:v>
                </c:pt>
                <c:pt idx="2192">
                  <c:v>72</c:v>
                </c:pt>
                <c:pt idx="2193">
                  <c:v>60</c:v>
                </c:pt>
                <c:pt idx="2194">
                  <c:v>59</c:v>
                </c:pt>
                <c:pt idx="2195">
                  <c:v>64</c:v>
                </c:pt>
                <c:pt idx="2196">
                  <c:v>62</c:v>
                </c:pt>
                <c:pt idx="2197">
                  <c:v>74</c:v>
                </c:pt>
                <c:pt idx="2198">
                  <c:v>73</c:v>
                </c:pt>
                <c:pt idx="2199">
                  <c:v>60</c:v>
                </c:pt>
                <c:pt idx="2200">
                  <c:v>77</c:v>
                </c:pt>
                <c:pt idx="2201">
                  <c:v>69</c:v>
                </c:pt>
                <c:pt idx="2202">
                  <c:v>64</c:v>
                </c:pt>
                <c:pt idx="2203">
                  <c:v>73</c:v>
                </c:pt>
                <c:pt idx="2204">
                  <c:v>77</c:v>
                </c:pt>
                <c:pt idx="2205">
                  <c:v>68</c:v>
                </c:pt>
                <c:pt idx="2206">
                  <c:v>63</c:v>
                </c:pt>
                <c:pt idx="2207">
                  <c:v>77</c:v>
                </c:pt>
                <c:pt idx="2208">
                  <c:v>73</c:v>
                </c:pt>
                <c:pt idx="2209">
                  <c:v>79</c:v>
                </c:pt>
                <c:pt idx="2210">
                  <c:v>69</c:v>
                </c:pt>
                <c:pt idx="2211">
                  <c:v>81</c:v>
                </c:pt>
                <c:pt idx="2212">
                  <c:v>76</c:v>
                </c:pt>
                <c:pt idx="2213">
                  <c:v>86</c:v>
                </c:pt>
                <c:pt idx="2214">
                  <c:v>84</c:v>
                </c:pt>
                <c:pt idx="2215">
                  <c:v>62</c:v>
                </c:pt>
                <c:pt idx="2216">
                  <c:v>75</c:v>
                </c:pt>
                <c:pt idx="2217">
                  <c:v>76</c:v>
                </c:pt>
                <c:pt idx="2218">
                  <c:v>68</c:v>
                </c:pt>
                <c:pt idx="2219">
                  <c:v>69</c:v>
                </c:pt>
                <c:pt idx="2220">
                  <c:v>76</c:v>
                </c:pt>
                <c:pt idx="2221">
                  <c:v>82</c:v>
                </c:pt>
                <c:pt idx="2222">
                  <c:v>78</c:v>
                </c:pt>
                <c:pt idx="2223">
                  <c:v>85</c:v>
                </c:pt>
                <c:pt idx="2224">
                  <c:v>79</c:v>
                </c:pt>
                <c:pt idx="2225">
                  <c:v>72</c:v>
                </c:pt>
                <c:pt idx="2226">
                  <c:v>82</c:v>
                </c:pt>
                <c:pt idx="2227">
                  <c:v>66</c:v>
                </c:pt>
                <c:pt idx="2228">
                  <c:v>74</c:v>
                </c:pt>
                <c:pt idx="2229">
                  <c:v>79</c:v>
                </c:pt>
                <c:pt idx="2230">
                  <c:v>78</c:v>
                </c:pt>
                <c:pt idx="2231">
                  <c:v>81</c:v>
                </c:pt>
                <c:pt idx="2232">
                  <c:v>75</c:v>
                </c:pt>
                <c:pt idx="2233">
                  <c:v>90</c:v>
                </c:pt>
                <c:pt idx="2234">
                  <c:v>66</c:v>
                </c:pt>
                <c:pt idx="2235">
                  <c:v>95</c:v>
                </c:pt>
                <c:pt idx="2236">
                  <c:v>81</c:v>
                </c:pt>
                <c:pt idx="2237">
                  <c:v>75</c:v>
                </c:pt>
                <c:pt idx="2238">
                  <c:v>94</c:v>
                </c:pt>
                <c:pt idx="2239">
                  <c:v>81</c:v>
                </c:pt>
                <c:pt idx="2240">
                  <c:v>79</c:v>
                </c:pt>
                <c:pt idx="2241">
                  <c:v>93</c:v>
                </c:pt>
                <c:pt idx="2242">
                  <c:v>89</c:v>
                </c:pt>
                <c:pt idx="2243">
                  <c:v>92</c:v>
                </c:pt>
                <c:pt idx="2244">
                  <c:v>91</c:v>
                </c:pt>
                <c:pt idx="2245">
                  <c:v>82</c:v>
                </c:pt>
                <c:pt idx="2246">
                  <c:v>89</c:v>
                </c:pt>
                <c:pt idx="2247">
                  <c:v>72</c:v>
                </c:pt>
                <c:pt idx="2248">
                  <c:v>86</c:v>
                </c:pt>
                <c:pt idx="2249">
                  <c:v>69</c:v>
                </c:pt>
                <c:pt idx="2250">
                  <c:v>76</c:v>
                </c:pt>
                <c:pt idx="2251">
                  <c:v>65</c:v>
                </c:pt>
                <c:pt idx="2252">
                  <c:v>76</c:v>
                </c:pt>
                <c:pt idx="2253">
                  <c:v>70</c:v>
                </c:pt>
                <c:pt idx="2254">
                  <c:v>88</c:v>
                </c:pt>
                <c:pt idx="2255">
                  <c:v>81</c:v>
                </c:pt>
                <c:pt idx="2256">
                  <c:v>74</c:v>
                </c:pt>
                <c:pt idx="2257">
                  <c:v>84</c:v>
                </c:pt>
                <c:pt idx="2258">
                  <c:v>73</c:v>
                </c:pt>
                <c:pt idx="2259">
                  <c:v>81</c:v>
                </c:pt>
                <c:pt idx="2260">
                  <c:v>85</c:v>
                </c:pt>
                <c:pt idx="2261">
                  <c:v>79</c:v>
                </c:pt>
                <c:pt idx="2262">
                  <c:v>87</c:v>
                </c:pt>
                <c:pt idx="2263">
                  <c:v>94</c:v>
                </c:pt>
                <c:pt idx="2264">
                  <c:v>82</c:v>
                </c:pt>
                <c:pt idx="2265">
                  <c:v>81</c:v>
                </c:pt>
                <c:pt idx="2266">
                  <c:v>88</c:v>
                </c:pt>
                <c:pt idx="2267">
                  <c:v>89</c:v>
                </c:pt>
                <c:pt idx="2268">
                  <c:v>97</c:v>
                </c:pt>
                <c:pt idx="2269">
                  <c:v>76</c:v>
                </c:pt>
                <c:pt idx="2270">
                  <c:v>83</c:v>
                </c:pt>
                <c:pt idx="2271">
                  <c:v>77</c:v>
                </c:pt>
                <c:pt idx="2272">
                  <c:v>66</c:v>
                </c:pt>
                <c:pt idx="2273">
                  <c:v>84</c:v>
                </c:pt>
                <c:pt idx="2274">
                  <c:v>67</c:v>
                </c:pt>
                <c:pt idx="2275">
                  <c:v>87</c:v>
                </c:pt>
                <c:pt idx="2276">
                  <c:v>89</c:v>
                </c:pt>
                <c:pt idx="2277">
                  <c:v>81</c:v>
                </c:pt>
                <c:pt idx="2278">
                  <c:v>92</c:v>
                </c:pt>
                <c:pt idx="2279">
                  <c:v>84</c:v>
                </c:pt>
                <c:pt idx="2280">
                  <c:v>86</c:v>
                </c:pt>
                <c:pt idx="2281">
                  <c:v>61</c:v>
                </c:pt>
                <c:pt idx="2282">
                  <c:v>85</c:v>
                </c:pt>
                <c:pt idx="2283">
                  <c:v>74</c:v>
                </c:pt>
                <c:pt idx="2284">
                  <c:v>70</c:v>
                </c:pt>
                <c:pt idx="2285">
                  <c:v>53</c:v>
                </c:pt>
                <c:pt idx="2286">
                  <c:v>82</c:v>
                </c:pt>
                <c:pt idx="2287">
                  <c:v>67</c:v>
                </c:pt>
                <c:pt idx="2288">
                  <c:v>81</c:v>
                </c:pt>
                <c:pt idx="2289">
                  <c:v>71</c:v>
                </c:pt>
                <c:pt idx="2290">
                  <c:v>78</c:v>
                </c:pt>
                <c:pt idx="2291">
                  <c:v>73</c:v>
                </c:pt>
                <c:pt idx="2292">
                  <c:v>81</c:v>
                </c:pt>
                <c:pt idx="2293">
                  <c:v>60</c:v>
                </c:pt>
                <c:pt idx="2294">
                  <c:v>73</c:v>
                </c:pt>
                <c:pt idx="2295">
                  <c:v>79</c:v>
                </c:pt>
                <c:pt idx="2296">
                  <c:v>65</c:v>
                </c:pt>
                <c:pt idx="2297">
                  <c:v>79</c:v>
                </c:pt>
                <c:pt idx="2298">
                  <c:v>98</c:v>
                </c:pt>
                <c:pt idx="2299">
                  <c:v>70</c:v>
                </c:pt>
                <c:pt idx="2300">
                  <c:v>77</c:v>
                </c:pt>
                <c:pt idx="2301">
                  <c:v>55</c:v>
                </c:pt>
                <c:pt idx="2302">
                  <c:v>69</c:v>
                </c:pt>
                <c:pt idx="2303">
                  <c:v>90</c:v>
                </c:pt>
                <c:pt idx="2304">
                  <c:v>91</c:v>
                </c:pt>
                <c:pt idx="2305">
                  <c:v>66</c:v>
                </c:pt>
                <c:pt idx="2306">
                  <c:v>75</c:v>
                </c:pt>
                <c:pt idx="2307">
                  <c:v>68</c:v>
                </c:pt>
                <c:pt idx="2308">
                  <c:v>67</c:v>
                </c:pt>
                <c:pt idx="2309">
                  <c:v>71</c:v>
                </c:pt>
                <c:pt idx="2310">
                  <c:v>70</c:v>
                </c:pt>
                <c:pt idx="2311">
                  <c:v>71</c:v>
                </c:pt>
                <c:pt idx="2312">
                  <c:v>74</c:v>
                </c:pt>
                <c:pt idx="2313">
                  <c:v>60</c:v>
                </c:pt>
                <c:pt idx="2314">
                  <c:v>51</c:v>
                </c:pt>
                <c:pt idx="2315">
                  <c:v>63</c:v>
                </c:pt>
                <c:pt idx="2316">
                  <c:v>59</c:v>
                </c:pt>
                <c:pt idx="2317">
                  <c:v>66</c:v>
                </c:pt>
                <c:pt idx="2318">
                  <c:v>53</c:v>
                </c:pt>
                <c:pt idx="2319">
                  <c:v>70</c:v>
                </c:pt>
                <c:pt idx="2320">
                  <c:v>69</c:v>
                </c:pt>
                <c:pt idx="2321">
                  <c:v>64</c:v>
                </c:pt>
                <c:pt idx="2322">
                  <c:v>56</c:v>
                </c:pt>
                <c:pt idx="2323">
                  <c:v>56</c:v>
                </c:pt>
                <c:pt idx="2324">
                  <c:v>52</c:v>
                </c:pt>
                <c:pt idx="2325">
                  <c:v>49</c:v>
                </c:pt>
                <c:pt idx="2326">
                  <c:v>66</c:v>
                </c:pt>
                <c:pt idx="2327">
                  <c:v>53</c:v>
                </c:pt>
                <c:pt idx="2328">
                  <c:v>54</c:v>
                </c:pt>
                <c:pt idx="2329">
                  <c:v>54</c:v>
                </c:pt>
                <c:pt idx="2330">
                  <c:v>48</c:v>
                </c:pt>
                <c:pt idx="2331">
                  <c:v>49</c:v>
                </c:pt>
                <c:pt idx="2332">
                  <c:v>47</c:v>
                </c:pt>
                <c:pt idx="2333">
                  <c:v>57</c:v>
                </c:pt>
                <c:pt idx="2334">
                  <c:v>50</c:v>
                </c:pt>
                <c:pt idx="2335">
                  <c:v>42</c:v>
                </c:pt>
                <c:pt idx="2336">
                  <c:v>54</c:v>
                </c:pt>
                <c:pt idx="2337">
                  <c:v>63</c:v>
                </c:pt>
                <c:pt idx="2338">
                  <c:v>36</c:v>
                </c:pt>
                <c:pt idx="2339">
                  <c:v>53</c:v>
                </c:pt>
                <c:pt idx="2340">
                  <c:v>48</c:v>
                </c:pt>
                <c:pt idx="2341">
                  <c:v>57</c:v>
                </c:pt>
                <c:pt idx="2342">
                  <c:v>40</c:v>
                </c:pt>
                <c:pt idx="2343">
                  <c:v>53</c:v>
                </c:pt>
                <c:pt idx="2344">
                  <c:v>42</c:v>
                </c:pt>
                <c:pt idx="2345">
                  <c:v>41</c:v>
                </c:pt>
                <c:pt idx="2346">
                  <c:v>51</c:v>
                </c:pt>
                <c:pt idx="2347">
                  <c:v>52</c:v>
                </c:pt>
                <c:pt idx="2348">
                  <c:v>48</c:v>
                </c:pt>
                <c:pt idx="2349">
                  <c:v>37</c:v>
                </c:pt>
                <c:pt idx="2350">
                  <c:v>57</c:v>
                </c:pt>
                <c:pt idx="2351">
                  <c:v>55</c:v>
                </c:pt>
                <c:pt idx="2352">
                  <c:v>44</c:v>
                </c:pt>
                <c:pt idx="2353">
                  <c:v>44</c:v>
                </c:pt>
                <c:pt idx="2354">
                  <c:v>33</c:v>
                </c:pt>
                <c:pt idx="2355">
                  <c:v>36</c:v>
                </c:pt>
                <c:pt idx="2356">
                  <c:v>42</c:v>
                </c:pt>
                <c:pt idx="2357">
                  <c:v>31</c:v>
                </c:pt>
                <c:pt idx="2358">
                  <c:v>41</c:v>
                </c:pt>
                <c:pt idx="2359">
                  <c:v>32</c:v>
                </c:pt>
                <c:pt idx="2360">
                  <c:v>40</c:v>
                </c:pt>
                <c:pt idx="2361">
                  <c:v>41</c:v>
                </c:pt>
                <c:pt idx="2362">
                  <c:v>45</c:v>
                </c:pt>
                <c:pt idx="2363">
                  <c:v>38</c:v>
                </c:pt>
                <c:pt idx="2364">
                  <c:v>33</c:v>
                </c:pt>
                <c:pt idx="2365">
                  <c:v>41</c:v>
                </c:pt>
                <c:pt idx="2366">
                  <c:v>42</c:v>
                </c:pt>
                <c:pt idx="2367">
                  <c:v>40</c:v>
                </c:pt>
                <c:pt idx="2368">
                  <c:v>33</c:v>
                </c:pt>
                <c:pt idx="2369">
                  <c:v>42</c:v>
                </c:pt>
                <c:pt idx="2370">
                  <c:v>33</c:v>
                </c:pt>
                <c:pt idx="2371">
                  <c:v>48</c:v>
                </c:pt>
                <c:pt idx="2372">
                  <c:v>37</c:v>
                </c:pt>
                <c:pt idx="2373">
                  <c:v>33</c:v>
                </c:pt>
                <c:pt idx="2374">
                  <c:v>28</c:v>
                </c:pt>
                <c:pt idx="2375">
                  <c:v>34</c:v>
                </c:pt>
                <c:pt idx="2376">
                  <c:v>34</c:v>
                </c:pt>
                <c:pt idx="2377">
                  <c:v>30</c:v>
                </c:pt>
                <c:pt idx="2378">
                  <c:v>34</c:v>
                </c:pt>
                <c:pt idx="2379">
                  <c:v>39</c:v>
                </c:pt>
                <c:pt idx="2380">
                  <c:v>29</c:v>
                </c:pt>
                <c:pt idx="2381">
                  <c:v>30</c:v>
                </c:pt>
                <c:pt idx="2382">
                  <c:v>49</c:v>
                </c:pt>
                <c:pt idx="2383">
                  <c:v>33</c:v>
                </c:pt>
                <c:pt idx="2384">
                  <c:v>32</c:v>
                </c:pt>
                <c:pt idx="2385">
                  <c:v>44</c:v>
                </c:pt>
                <c:pt idx="2386">
                  <c:v>32</c:v>
                </c:pt>
                <c:pt idx="2387">
                  <c:v>42</c:v>
                </c:pt>
                <c:pt idx="2388">
                  <c:v>33</c:v>
                </c:pt>
                <c:pt idx="2389">
                  <c:v>35</c:v>
                </c:pt>
                <c:pt idx="2390">
                  <c:v>32</c:v>
                </c:pt>
                <c:pt idx="2391">
                  <c:v>38</c:v>
                </c:pt>
                <c:pt idx="2392">
                  <c:v>22</c:v>
                </c:pt>
                <c:pt idx="2393">
                  <c:v>35</c:v>
                </c:pt>
                <c:pt idx="2394">
                  <c:v>39</c:v>
                </c:pt>
                <c:pt idx="2395">
                  <c:v>30</c:v>
                </c:pt>
                <c:pt idx="2396">
                  <c:v>39</c:v>
                </c:pt>
                <c:pt idx="2397">
                  <c:v>33</c:v>
                </c:pt>
                <c:pt idx="2398">
                  <c:v>37</c:v>
                </c:pt>
                <c:pt idx="2399">
                  <c:v>27</c:v>
                </c:pt>
                <c:pt idx="2400">
                  <c:v>25</c:v>
                </c:pt>
                <c:pt idx="2401">
                  <c:v>29</c:v>
                </c:pt>
                <c:pt idx="2402">
                  <c:v>29</c:v>
                </c:pt>
                <c:pt idx="2403">
                  <c:v>27</c:v>
                </c:pt>
                <c:pt idx="2404">
                  <c:v>29</c:v>
                </c:pt>
                <c:pt idx="2405">
                  <c:v>26</c:v>
                </c:pt>
                <c:pt idx="2406">
                  <c:v>27</c:v>
                </c:pt>
                <c:pt idx="2407">
                  <c:v>26</c:v>
                </c:pt>
                <c:pt idx="2408">
                  <c:v>22</c:v>
                </c:pt>
                <c:pt idx="2409">
                  <c:v>22</c:v>
                </c:pt>
                <c:pt idx="2410">
                  <c:v>27</c:v>
                </c:pt>
                <c:pt idx="2411">
                  <c:v>23</c:v>
                </c:pt>
                <c:pt idx="2412">
                  <c:v>35</c:v>
                </c:pt>
                <c:pt idx="2413">
                  <c:v>33</c:v>
                </c:pt>
                <c:pt idx="2414">
                  <c:v>29</c:v>
                </c:pt>
                <c:pt idx="2415">
                  <c:v>17</c:v>
                </c:pt>
                <c:pt idx="2416">
                  <c:v>26</c:v>
                </c:pt>
                <c:pt idx="2417">
                  <c:v>31</c:v>
                </c:pt>
                <c:pt idx="2418">
                  <c:v>22</c:v>
                </c:pt>
                <c:pt idx="2419">
                  <c:v>31</c:v>
                </c:pt>
                <c:pt idx="2420">
                  <c:v>26</c:v>
                </c:pt>
                <c:pt idx="2421">
                  <c:v>27</c:v>
                </c:pt>
                <c:pt idx="2422">
                  <c:v>25</c:v>
                </c:pt>
                <c:pt idx="2423">
                  <c:v>25</c:v>
                </c:pt>
                <c:pt idx="2424">
                  <c:v>27</c:v>
                </c:pt>
                <c:pt idx="2425">
                  <c:v>26</c:v>
                </c:pt>
                <c:pt idx="2426">
                  <c:v>24</c:v>
                </c:pt>
                <c:pt idx="2427">
                  <c:v>24</c:v>
                </c:pt>
                <c:pt idx="2428">
                  <c:v>27</c:v>
                </c:pt>
                <c:pt idx="2429">
                  <c:v>19</c:v>
                </c:pt>
                <c:pt idx="2430">
                  <c:v>32</c:v>
                </c:pt>
                <c:pt idx="2431">
                  <c:v>22</c:v>
                </c:pt>
                <c:pt idx="2432">
                  <c:v>26</c:v>
                </c:pt>
                <c:pt idx="2433">
                  <c:v>24</c:v>
                </c:pt>
                <c:pt idx="2434">
                  <c:v>27</c:v>
                </c:pt>
                <c:pt idx="2435">
                  <c:v>20</c:v>
                </c:pt>
                <c:pt idx="2436">
                  <c:v>21</c:v>
                </c:pt>
                <c:pt idx="2437">
                  <c:v>26</c:v>
                </c:pt>
                <c:pt idx="2438">
                  <c:v>20</c:v>
                </c:pt>
                <c:pt idx="2439">
                  <c:v>26</c:v>
                </c:pt>
                <c:pt idx="2440">
                  <c:v>31</c:v>
                </c:pt>
                <c:pt idx="2441">
                  <c:v>19</c:v>
                </c:pt>
                <c:pt idx="2442">
                  <c:v>17</c:v>
                </c:pt>
                <c:pt idx="2443">
                  <c:v>29</c:v>
                </c:pt>
                <c:pt idx="2444">
                  <c:v>20</c:v>
                </c:pt>
                <c:pt idx="2445">
                  <c:v>28</c:v>
                </c:pt>
                <c:pt idx="2446">
                  <c:v>31</c:v>
                </c:pt>
                <c:pt idx="2447">
                  <c:v>18</c:v>
                </c:pt>
                <c:pt idx="2448">
                  <c:v>30</c:v>
                </c:pt>
                <c:pt idx="2449">
                  <c:v>35</c:v>
                </c:pt>
                <c:pt idx="2450">
                  <c:v>21</c:v>
                </c:pt>
                <c:pt idx="2451">
                  <c:v>20</c:v>
                </c:pt>
                <c:pt idx="2452">
                  <c:v>19</c:v>
                </c:pt>
                <c:pt idx="2453">
                  <c:v>27</c:v>
                </c:pt>
                <c:pt idx="2454">
                  <c:v>23</c:v>
                </c:pt>
                <c:pt idx="2455">
                  <c:v>29</c:v>
                </c:pt>
                <c:pt idx="2456">
                  <c:v>27</c:v>
                </c:pt>
                <c:pt idx="2457">
                  <c:v>14</c:v>
                </c:pt>
                <c:pt idx="2458">
                  <c:v>22</c:v>
                </c:pt>
                <c:pt idx="2459">
                  <c:v>20</c:v>
                </c:pt>
                <c:pt idx="2460">
                  <c:v>22</c:v>
                </c:pt>
                <c:pt idx="2461">
                  <c:v>22</c:v>
                </c:pt>
                <c:pt idx="2462">
                  <c:v>25</c:v>
                </c:pt>
                <c:pt idx="2463">
                  <c:v>11</c:v>
                </c:pt>
                <c:pt idx="2464">
                  <c:v>22</c:v>
                </c:pt>
                <c:pt idx="2465">
                  <c:v>33</c:v>
                </c:pt>
                <c:pt idx="2466">
                  <c:v>25</c:v>
                </c:pt>
                <c:pt idx="2467">
                  <c:v>19</c:v>
                </c:pt>
                <c:pt idx="2468">
                  <c:v>23</c:v>
                </c:pt>
                <c:pt idx="2469">
                  <c:v>19</c:v>
                </c:pt>
                <c:pt idx="2470">
                  <c:v>32</c:v>
                </c:pt>
                <c:pt idx="2471">
                  <c:v>29</c:v>
                </c:pt>
                <c:pt idx="2472">
                  <c:v>26</c:v>
                </c:pt>
                <c:pt idx="2473">
                  <c:v>27</c:v>
                </c:pt>
                <c:pt idx="2474">
                  <c:v>19</c:v>
                </c:pt>
                <c:pt idx="2475">
                  <c:v>18</c:v>
                </c:pt>
                <c:pt idx="2476">
                  <c:v>26</c:v>
                </c:pt>
                <c:pt idx="2477">
                  <c:v>23</c:v>
                </c:pt>
                <c:pt idx="2478">
                  <c:v>26</c:v>
                </c:pt>
                <c:pt idx="2479">
                  <c:v>39</c:v>
                </c:pt>
                <c:pt idx="2480">
                  <c:v>28</c:v>
                </c:pt>
                <c:pt idx="2481">
                  <c:v>20</c:v>
                </c:pt>
                <c:pt idx="2482">
                  <c:v>26</c:v>
                </c:pt>
                <c:pt idx="2483">
                  <c:v>22</c:v>
                </c:pt>
                <c:pt idx="2484">
                  <c:v>28</c:v>
                </c:pt>
                <c:pt idx="2485">
                  <c:v>19</c:v>
                </c:pt>
                <c:pt idx="2486">
                  <c:v>23</c:v>
                </c:pt>
                <c:pt idx="2487">
                  <c:v>28</c:v>
                </c:pt>
                <c:pt idx="2488">
                  <c:v>27</c:v>
                </c:pt>
                <c:pt idx="2489">
                  <c:v>34</c:v>
                </c:pt>
                <c:pt idx="2490">
                  <c:v>21</c:v>
                </c:pt>
                <c:pt idx="2491">
                  <c:v>30</c:v>
                </c:pt>
                <c:pt idx="2492">
                  <c:v>25</c:v>
                </c:pt>
                <c:pt idx="2493">
                  <c:v>23</c:v>
                </c:pt>
                <c:pt idx="2494">
                  <c:v>14</c:v>
                </c:pt>
                <c:pt idx="2495">
                  <c:v>23</c:v>
                </c:pt>
                <c:pt idx="2496">
                  <c:v>20</c:v>
                </c:pt>
                <c:pt idx="2497">
                  <c:v>25</c:v>
                </c:pt>
                <c:pt idx="2498">
                  <c:v>35</c:v>
                </c:pt>
                <c:pt idx="2499">
                  <c:v>29</c:v>
                </c:pt>
                <c:pt idx="2500">
                  <c:v>15</c:v>
                </c:pt>
                <c:pt idx="2501">
                  <c:v>20</c:v>
                </c:pt>
                <c:pt idx="2502">
                  <c:v>27</c:v>
                </c:pt>
                <c:pt idx="2503">
                  <c:v>26</c:v>
                </c:pt>
                <c:pt idx="2504">
                  <c:v>30</c:v>
                </c:pt>
                <c:pt idx="2505">
                  <c:v>30</c:v>
                </c:pt>
                <c:pt idx="2506">
                  <c:v>32</c:v>
                </c:pt>
                <c:pt idx="2507">
                  <c:v>24</c:v>
                </c:pt>
                <c:pt idx="2508">
                  <c:v>33</c:v>
                </c:pt>
                <c:pt idx="2509">
                  <c:v>31</c:v>
                </c:pt>
                <c:pt idx="2510">
                  <c:v>23</c:v>
                </c:pt>
                <c:pt idx="2511">
                  <c:v>19</c:v>
                </c:pt>
                <c:pt idx="2512">
                  <c:v>24</c:v>
                </c:pt>
                <c:pt idx="2513">
                  <c:v>32</c:v>
                </c:pt>
                <c:pt idx="2514">
                  <c:v>20</c:v>
                </c:pt>
                <c:pt idx="2515">
                  <c:v>27</c:v>
                </c:pt>
                <c:pt idx="2516">
                  <c:v>26</c:v>
                </c:pt>
                <c:pt idx="2517">
                  <c:v>25</c:v>
                </c:pt>
                <c:pt idx="2518">
                  <c:v>35</c:v>
                </c:pt>
                <c:pt idx="2519">
                  <c:v>30</c:v>
                </c:pt>
                <c:pt idx="2520">
                  <c:v>21</c:v>
                </c:pt>
                <c:pt idx="2521">
                  <c:v>30</c:v>
                </c:pt>
                <c:pt idx="2522">
                  <c:v>28</c:v>
                </c:pt>
                <c:pt idx="2523">
                  <c:v>27</c:v>
                </c:pt>
                <c:pt idx="2524">
                  <c:v>29</c:v>
                </c:pt>
                <c:pt idx="2525">
                  <c:v>33</c:v>
                </c:pt>
                <c:pt idx="2526">
                  <c:v>32</c:v>
                </c:pt>
                <c:pt idx="2527">
                  <c:v>15</c:v>
                </c:pt>
                <c:pt idx="2528">
                  <c:v>27</c:v>
                </c:pt>
                <c:pt idx="2529">
                  <c:v>22</c:v>
                </c:pt>
                <c:pt idx="2530">
                  <c:v>33</c:v>
                </c:pt>
                <c:pt idx="2531">
                  <c:v>21</c:v>
                </c:pt>
                <c:pt idx="2532">
                  <c:v>24</c:v>
                </c:pt>
                <c:pt idx="2533">
                  <c:v>26</c:v>
                </c:pt>
                <c:pt idx="2534">
                  <c:v>44</c:v>
                </c:pt>
                <c:pt idx="2535">
                  <c:v>24</c:v>
                </c:pt>
                <c:pt idx="2536">
                  <c:v>28</c:v>
                </c:pt>
                <c:pt idx="2537">
                  <c:v>22</c:v>
                </c:pt>
                <c:pt idx="2538">
                  <c:v>31</c:v>
                </c:pt>
                <c:pt idx="2539">
                  <c:v>22</c:v>
                </c:pt>
                <c:pt idx="2540">
                  <c:v>31</c:v>
                </c:pt>
                <c:pt idx="2541">
                  <c:v>30</c:v>
                </c:pt>
                <c:pt idx="2542">
                  <c:v>31</c:v>
                </c:pt>
                <c:pt idx="2543">
                  <c:v>26</c:v>
                </c:pt>
                <c:pt idx="2544">
                  <c:v>37</c:v>
                </c:pt>
                <c:pt idx="2545">
                  <c:v>25</c:v>
                </c:pt>
                <c:pt idx="2546">
                  <c:v>35</c:v>
                </c:pt>
                <c:pt idx="2547">
                  <c:v>25</c:v>
                </c:pt>
                <c:pt idx="2548">
                  <c:v>24</c:v>
                </c:pt>
                <c:pt idx="2549">
                  <c:v>31</c:v>
                </c:pt>
                <c:pt idx="2550">
                  <c:v>34</c:v>
                </c:pt>
                <c:pt idx="2551">
                  <c:v>30</c:v>
                </c:pt>
                <c:pt idx="2552">
                  <c:v>32</c:v>
                </c:pt>
                <c:pt idx="2553">
                  <c:v>27</c:v>
                </c:pt>
                <c:pt idx="2554">
                  <c:v>35</c:v>
                </c:pt>
                <c:pt idx="2555">
                  <c:v>32</c:v>
                </c:pt>
                <c:pt idx="2556">
                  <c:v>35</c:v>
                </c:pt>
                <c:pt idx="2557">
                  <c:v>23</c:v>
                </c:pt>
                <c:pt idx="2558">
                  <c:v>29</c:v>
                </c:pt>
                <c:pt idx="2559">
                  <c:v>25</c:v>
                </c:pt>
                <c:pt idx="2560">
                  <c:v>33</c:v>
                </c:pt>
                <c:pt idx="2561">
                  <c:v>34</c:v>
                </c:pt>
                <c:pt idx="2562">
                  <c:v>19</c:v>
                </c:pt>
                <c:pt idx="2563">
                  <c:v>38</c:v>
                </c:pt>
                <c:pt idx="2564">
                  <c:v>31</c:v>
                </c:pt>
                <c:pt idx="2565">
                  <c:v>32</c:v>
                </c:pt>
                <c:pt idx="2566">
                  <c:v>29</c:v>
                </c:pt>
                <c:pt idx="2567">
                  <c:v>24</c:v>
                </c:pt>
                <c:pt idx="2568">
                  <c:v>33</c:v>
                </c:pt>
                <c:pt idx="2569">
                  <c:v>25</c:v>
                </c:pt>
                <c:pt idx="2570">
                  <c:v>25</c:v>
                </c:pt>
                <c:pt idx="2571">
                  <c:v>27</c:v>
                </c:pt>
                <c:pt idx="2572">
                  <c:v>28</c:v>
                </c:pt>
                <c:pt idx="2573">
                  <c:v>40</c:v>
                </c:pt>
                <c:pt idx="2574">
                  <c:v>42</c:v>
                </c:pt>
                <c:pt idx="2575">
                  <c:v>29</c:v>
                </c:pt>
                <c:pt idx="2576">
                  <c:v>28</c:v>
                </c:pt>
                <c:pt idx="2577">
                  <c:v>26</c:v>
                </c:pt>
                <c:pt idx="2578">
                  <c:v>37</c:v>
                </c:pt>
                <c:pt idx="2579">
                  <c:v>32</c:v>
                </c:pt>
                <c:pt idx="2580">
                  <c:v>25</c:v>
                </c:pt>
                <c:pt idx="2581">
                  <c:v>28</c:v>
                </c:pt>
                <c:pt idx="2582">
                  <c:v>31</c:v>
                </c:pt>
                <c:pt idx="2583">
                  <c:v>31</c:v>
                </c:pt>
                <c:pt idx="2584">
                  <c:v>29</c:v>
                </c:pt>
                <c:pt idx="2585">
                  <c:v>27</c:v>
                </c:pt>
                <c:pt idx="2586">
                  <c:v>31</c:v>
                </c:pt>
                <c:pt idx="2587">
                  <c:v>25</c:v>
                </c:pt>
                <c:pt idx="2588">
                  <c:v>22</c:v>
                </c:pt>
                <c:pt idx="2589">
                  <c:v>28</c:v>
                </c:pt>
                <c:pt idx="2590">
                  <c:v>24</c:v>
                </c:pt>
                <c:pt idx="2591">
                  <c:v>26</c:v>
                </c:pt>
                <c:pt idx="2592">
                  <c:v>21</c:v>
                </c:pt>
                <c:pt idx="2593">
                  <c:v>27</c:v>
                </c:pt>
                <c:pt idx="2594">
                  <c:v>21</c:v>
                </c:pt>
                <c:pt idx="2595">
                  <c:v>29</c:v>
                </c:pt>
                <c:pt idx="2596">
                  <c:v>21</c:v>
                </c:pt>
                <c:pt idx="2597">
                  <c:v>31</c:v>
                </c:pt>
                <c:pt idx="2598">
                  <c:v>23</c:v>
                </c:pt>
                <c:pt idx="2599">
                  <c:v>24</c:v>
                </c:pt>
                <c:pt idx="2600">
                  <c:v>29</c:v>
                </c:pt>
                <c:pt idx="2601">
                  <c:v>34</c:v>
                </c:pt>
                <c:pt idx="2602">
                  <c:v>29</c:v>
                </c:pt>
                <c:pt idx="2603">
                  <c:v>19</c:v>
                </c:pt>
                <c:pt idx="2604">
                  <c:v>24</c:v>
                </c:pt>
                <c:pt idx="2605">
                  <c:v>31</c:v>
                </c:pt>
                <c:pt idx="2606">
                  <c:v>28</c:v>
                </c:pt>
                <c:pt idx="2607">
                  <c:v>29</c:v>
                </c:pt>
                <c:pt idx="2608">
                  <c:v>26</c:v>
                </c:pt>
                <c:pt idx="2609">
                  <c:v>21</c:v>
                </c:pt>
                <c:pt idx="2610">
                  <c:v>29</c:v>
                </c:pt>
                <c:pt idx="2611">
                  <c:v>22</c:v>
                </c:pt>
                <c:pt idx="2612">
                  <c:v>27</c:v>
                </c:pt>
                <c:pt idx="2613">
                  <c:v>23</c:v>
                </c:pt>
                <c:pt idx="2614">
                  <c:v>25</c:v>
                </c:pt>
                <c:pt idx="2615">
                  <c:v>26</c:v>
                </c:pt>
                <c:pt idx="2616">
                  <c:v>19</c:v>
                </c:pt>
                <c:pt idx="2617">
                  <c:v>28</c:v>
                </c:pt>
                <c:pt idx="2618">
                  <c:v>12</c:v>
                </c:pt>
                <c:pt idx="2619">
                  <c:v>25</c:v>
                </c:pt>
                <c:pt idx="2620">
                  <c:v>26</c:v>
                </c:pt>
                <c:pt idx="2621">
                  <c:v>25</c:v>
                </c:pt>
                <c:pt idx="2622">
                  <c:v>30</c:v>
                </c:pt>
                <c:pt idx="2623">
                  <c:v>23</c:v>
                </c:pt>
                <c:pt idx="2624">
                  <c:v>19</c:v>
                </c:pt>
                <c:pt idx="2625">
                  <c:v>20</c:v>
                </c:pt>
                <c:pt idx="2626">
                  <c:v>26</c:v>
                </c:pt>
                <c:pt idx="2627">
                  <c:v>29</c:v>
                </c:pt>
                <c:pt idx="2628">
                  <c:v>22</c:v>
                </c:pt>
                <c:pt idx="2629">
                  <c:v>25</c:v>
                </c:pt>
                <c:pt idx="2630">
                  <c:v>17</c:v>
                </c:pt>
                <c:pt idx="2631">
                  <c:v>20</c:v>
                </c:pt>
                <c:pt idx="2632">
                  <c:v>23</c:v>
                </c:pt>
                <c:pt idx="2633">
                  <c:v>16</c:v>
                </c:pt>
                <c:pt idx="2634">
                  <c:v>17</c:v>
                </c:pt>
                <c:pt idx="2635">
                  <c:v>20</c:v>
                </c:pt>
                <c:pt idx="2636">
                  <c:v>23</c:v>
                </c:pt>
                <c:pt idx="2637">
                  <c:v>26</c:v>
                </c:pt>
                <c:pt idx="2638">
                  <c:v>20</c:v>
                </c:pt>
                <c:pt idx="2639">
                  <c:v>20</c:v>
                </c:pt>
                <c:pt idx="2640">
                  <c:v>23</c:v>
                </c:pt>
                <c:pt idx="2641">
                  <c:v>18</c:v>
                </c:pt>
                <c:pt idx="2642">
                  <c:v>20</c:v>
                </c:pt>
                <c:pt idx="2643">
                  <c:v>20</c:v>
                </c:pt>
                <c:pt idx="2644">
                  <c:v>27</c:v>
                </c:pt>
                <c:pt idx="2645">
                  <c:v>29</c:v>
                </c:pt>
                <c:pt idx="2646">
                  <c:v>16</c:v>
                </c:pt>
                <c:pt idx="2647">
                  <c:v>24</c:v>
                </c:pt>
                <c:pt idx="2648">
                  <c:v>20</c:v>
                </c:pt>
                <c:pt idx="2649">
                  <c:v>22</c:v>
                </c:pt>
                <c:pt idx="2650">
                  <c:v>26</c:v>
                </c:pt>
                <c:pt idx="2651">
                  <c:v>20</c:v>
                </c:pt>
                <c:pt idx="2652">
                  <c:v>17</c:v>
                </c:pt>
                <c:pt idx="2653">
                  <c:v>20</c:v>
                </c:pt>
                <c:pt idx="2654">
                  <c:v>20</c:v>
                </c:pt>
                <c:pt idx="2655">
                  <c:v>24</c:v>
                </c:pt>
                <c:pt idx="2656">
                  <c:v>16</c:v>
                </c:pt>
                <c:pt idx="2657">
                  <c:v>20</c:v>
                </c:pt>
                <c:pt idx="2658">
                  <c:v>38</c:v>
                </c:pt>
                <c:pt idx="2659">
                  <c:v>19</c:v>
                </c:pt>
                <c:pt idx="2660">
                  <c:v>15</c:v>
                </c:pt>
                <c:pt idx="2661">
                  <c:v>21</c:v>
                </c:pt>
                <c:pt idx="2662">
                  <c:v>15</c:v>
                </c:pt>
                <c:pt idx="2663">
                  <c:v>24</c:v>
                </c:pt>
                <c:pt idx="2664">
                  <c:v>18</c:v>
                </c:pt>
                <c:pt idx="2665">
                  <c:v>9</c:v>
                </c:pt>
                <c:pt idx="2666">
                  <c:v>26</c:v>
                </c:pt>
                <c:pt idx="2667">
                  <c:v>25</c:v>
                </c:pt>
                <c:pt idx="2668">
                  <c:v>22</c:v>
                </c:pt>
                <c:pt idx="2669">
                  <c:v>18</c:v>
                </c:pt>
                <c:pt idx="2670">
                  <c:v>17</c:v>
                </c:pt>
                <c:pt idx="2671">
                  <c:v>28</c:v>
                </c:pt>
                <c:pt idx="2672">
                  <c:v>20</c:v>
                </c:pt>
                <c:pt idx="2673">
                  <c:v>27</c:v>
                </c:pt>
                <c:pt idx="2674">
                  <c:v>14</c:v>
                </c:pt>
                <c:pt idx="2675">
                  <c:v>25</c:v>
                </c:pt>
                <c:pt idx="2676">
                  <c:v>28</c:v>
                </c:pt>
                <c:pt idx="2677">
                  <c:v>17</c:v>
                </c:pt>
                <c:pt idx="2678">
                  <c:v>20</c:v>
                </c:pt>
                <c:pt idx="2679">
                  <c:v>25</c:v>
                </c:pt>
                <c:pt idx="2680">
                  <c:v>25</c:v>
                </c:pt>
                <c:pt idx="2681">
                  <c:v>19</c:v>
                </c:pt>
                <c:pt idx="2682">
                  <c:v>24</c:v>
                </c:pt>
                <c:pt idx="2683">
                  <c:v>15</c:v>
                </c:pt>
                <c:pt idx="2684">
                  <c:v>23</c:v>
                </c:pt>
                <c:pt idx="2685">
                  <c:v>23</c:v>
                </c:pt>
                <c:pt idx="2686">
                  <c:v>24</c:v>
                </c:pt>
                <c:pt idx="2687">
                  <c:v>18</c:v>
                </c:pt>
                <c:pt idx="2688">
                  <c:v>32</c:v>
                </c:pt>
                <c:pt idx="2689">
                  <c:v>21</c:v>
                </c:pt>
                <c:pt idx="2690">
                  <c:v>24</c:v>
                </c:pt>
                <c:pt idx="2691">
                  <c:v>13</c:v>
                </c:pt>
                <c:pt idx="2692">
                  <c:v>17</c:v>
                </c:pt>
                <c:pt idx="2693">
                  <c:v>16</c:v>
                </c:pt>
                <c:pt idx="2694">
                  <c:v>14</c:v>
                </c:pt>
                <c:pt idx="2695">
                  <c:v>10</c:v>
                </c:pt>
                <c:pt idx="2696">
                  <c:v>15</c:v>
                </c:pt>
                <c:pt idx="2697">
                  <c:v>22</c:v>
                </c:pt>
                <c:pt idx="2698">
                  <c:v>23</c:v>
                </c:pt>
                <c:pt idx="2699">
                  <c:v>15</c:v>
                </c:pt>
                <c:pt idx="2700">
                  <c:v>18</c:v>
                </c:pt>
                <c:pt idx="2701">
                  <c:v>17</c:v>
                </c:pt>
                <c:pt idx="2702">
                  <c:v>15</c:v>
                </c:pt>
                <c:pt idx="2703">
                  <c:v>19</c:v>
                </c:pt>
                <c:pt idx="2704">
                  <c:v>17</c:v>
                </c:pt>
                <c:pt idx="2705">
                  <c:v>21</c:v>
                </c:pt>
                <c:pt idx="2706">
                  <c:v>15</c:v>
                </c:pt>
                <c:pt idx="2707">
                  <c:v>21</c:v>
                </c:pt>
                <c:pt idx="2708">
                  <c:v>23</c:v>
                </c:pt>
                <c:pt idx="2709">
                  <c:v>13</c:v>
                </c:pt>
                <c:pt idx="2710">
                  <c:v>16</c:v>
                </c:pt>
                <c:pt idx="2711">
                  <c:v>23</c:v>
                </c:pt>
                <c:pt idx="2712">
                  <c:v>13</c:v>
                </c:pt>
                <c:pt idx="2713">
                  <c:v>28</c:v>
                </c:pt>
                <c:pt idx="2714">
                  <c:v>19</c:v>
                </c:pt>
                <c:pt idx="2715">
                  <c:v>26</c:v>
                </c:pt>
                <c:pt idx="2716">
                  <c:v>12</c:v>
                </c:pt>
                <c:pt idx="2717">
                  <c:v>20</c:v>
                </c:pt>
                <c:pt idx="2718">
                  <c:v>19</c:v>
                </c:pt>
                <c:pt idx="2719">
                  <c:v>18</c:v>
                </c:pt>
                <c:pt idx="2720">
                  <c:v>15</c:v>
                </c:pt>
                <c:pt idx="2721">
                  <c:v>19</c:v>
                </c:pt>
                <c:pt idx="2722">
                  <c:v>18</c:v>
                </c:pt>
                <c:pt idx="2723">
                  <c:v>14</c:v>
                </c:pt>
                <c:pt idx="2724">
                  <c:v>17</c:v>
                </c:pt>
                <c:pt idx="2725">
                  <c:v>12</c:v>
                </c:pt>
                <c:pt idx="2726">
                  <c:v>11</c:v>
                </c:pt>
                <c:pt idx="2727">
                  <c:v>20</c:v>
                </c:pt>
                <c:pt idx="2728">
                  <c:v>8</c:v>
                </c:pt>
                <c:pt idx="2729">
                  <c:v>19</c:v>
                </c:pt>
                <c:pt idx="2730">
                  <c:v>19</c:v>
                </c:pt>
                <c:pt idx="2731">
                  <c:v>14</c:v>
                </c:pt>
                <c:pt idx="2732">
                  <c:v>17</c:v>
                </c:pt>
                <c:pt idx="2733">
                  <c:v>19</c:v>
                </c:pt>
                <c:pt idx="2734">
                  <c:v>19</c:v>
                </c:pt>
                <c:pt idx="2735">
                  <c:v>21</c:v>
                </c:pt>
                <c:pt idx="2736">
                  <c:v>16</c:v>
                </c:pt>
                <c:pt idx="2737">
                  <c:v>24</c:v>
                </c:pt>
                <c:pt idx="2738">
                  <c:v>16</c:v>
                </c:pt>
                <c:pt idx="2739">
                  <c:v>14</c:v>
                </c:pt>
                <c:pt idx="2740">
                  <c:v>12</c:v>
                </c:pt>
                <c:pt idx="2741">
                  <c:v>15</c:v>
                </c:pt>
                <c:pt idx="2742">
                  <c:v>20</c:v>
                </c:pt>
                <c:pt idx="2743">
                  <c:v>18</c:v>
                </c:pt>
                <c:pt idx="2744">
                  <c:v>16</c:v>
                </c:pt>
                <c:pt idx="2745">
                  <c:v>18</c:v>
                </c:pt>
                <c:pt idx="2746">
                  <c:v>21</c:v>
                </c:pt>
                <c:pt idx="2747">
                  <c:v>22</c:v>
                </c:pt>
                <c:pt idx="2748">
                  <c:v>15</c:v>
                </c:pt>
                <c:pt idx="2749">
                  <c:v>12</c:v>
                </c:pt>
                <c:pt idx="2750">
                  <c:v>15</c:v>
                </c:pt>
                <c:pt idx="2751">
                  <c:v>22</c:v>
                </c:pt>
                <c:pt idx="2752">
                  <c:v>25</c:v>
                </c:pt>
                <c:pt idx="2753">
                  <c:v>24</c:v>
                </c:pt>
                <c:pt idx="2754">
                  <c:v>16</c:v>
                </c:pt>
                <c:pt idx="2755">
                  <c:v>17</c:v>
                </c:pt>
                <c:pt idx="2756">
                  <c:v>16</c:v>
                </c:pt>
                <c:pt idx="2757">
                  <c:v>23</c:v>
                </c:pt>
                <c:pt idx="2758">
                  <c:v>15</c:v>
                </c:pt>
                <c:pt idx="2759">
                  <c:v>20</c:v>
                </c:pt>
                <c:pt idx="2760">
                  <c:v>21</c:v>
                </c:pt>
                <c:pt idx="2761">
                  <c:v>21</c:v>
                </c:pt>
                <c:pt idx="2762">
                  <c:v>17</c:v>
                </c:pt>
                <c:pt idx="2763">
                  <c:v>18</c:v>
                </c:pt>
                <c:pt idx="2764">
                  <c:v>16</c:v>
                </c:pt>
                <c:pt idx="2765">
                  <c:v>25</c:v>
                </c:pt>
                <c:pt idx="2766">
                  <c:v>23</c:v>
                </c:pt>
                <c:pt idx="2767">
                  <c:v>21</c:v>
                </c:pt>
                <c:pt idx="2768">
                  <c:v>19</c:v>
                </c:pt>
                <c:pt idx="2769">
                  <c:v>21</c:v>
                </c:pt>
                <c:pt idx="2770">
                  <c:v>15</c:v>
                </c:pt>
                <c:pt idx="2771">
                  <c:v>15</c:v>
                </c:pt>
                <c:pt idx="2772">
                  <c:v>13</c:v>
                </c:pt>
                <c:pt idx="2773">
                  <c:v>19</c:v>
                </c:pt>
                <c:pt idx="2774">
                  <c:v>20</c:v>
                </c:pt>
                <c:pt idx="2775">
                  <c:v>19</c:v>
                </c:pt>
                <c:pt idx="2776">
                  <c:v>18</c:v>
                </c:pt>
                <c:pt idx="2777">
                  <c:v>19</c:v>
                </c:pt>
                <c:pt idx="2778">
                  <c:v>17</c:v>
                </c:pt>
                <c:pt idx="2779">
                  <c:v>19</c:v>
                </c:pt>
                <c:pt idx="2780">
                  <c:v>18</c:v>
                </c:pt>
                <c:pt idx="2781">
                  <c:v>22</c:v>
                </c:pt>
                <c:pt idx="2782">
                  <c:v>23</c:v>
                </c:pt>
                <c:pt idx="2783">
                  <c:v>18</c:v>
                </c:pt>
                <c:pt idx="2784">
                  <c:v>20</c:v>
                </c:pt>
                <c:pt idx="2785">
                  <c:v>16</c:v>
                </c:pt>
                <c:pt idx="2786">
                  <c:v>16</c:v>
                </c:pt>
                <c:pt idx="2787">
                  <c:v>20</c:v>
                </c:pt>
                <c:pt idx="2788">
                  <c:v>25</c:v>
                </c:pt>
                <c:pt idx="2789">
                  <c:v>19</c:v>
                </c:pt>
                <c:pt idx="2790">
                  <c:v>19</c:v>
                </c:pt>
                <c:pt idx="2791">
                  <c:v>23</c:v>
                </c:pt>
                <c:pt idx="2792">
                  <c:v>22</c:v>
                </c:pt>
                <c:pt idx="2793">
                  <c:v>14</c:v>
                </c:pt>
                <c:pt idx="2794">
                  <c:v>24</c:v>
                </c:pt>
                <c:pt idx="2795">
                  <c:v>17</c:v>
                </c:pt>
                <c:pt idx="2796">
                  <c:v>18</c:v>
                </c:pt>
                <c:pt idx="2797">
                  <c:v>18</c:v>
                </c:pt>
                <c:pt idx="2798">
                  <c:v>16</c:v>
                </c:pt>
                <c:pt idx="2799">
                  <c:v>30</c:v>
                </c:pt>
                <c:pt idx="2800">
                  <c:v>22</c:v>
                </c:pt>
                <c:pt idx="2801">
                  <c:v>22</c:v>
                </c:pt>
                <c:pt idx="2802">
                  <c:v>29</c:v>
                </c:pt>
                <c:pt idx="2803">
                  <c:v>21</c:v>
                </c:pt>
                <c:pt idx="2804">
                  <c:v>20</c:v>
                </c:pt>
                <c:pt idx="2805">
                  <c:v>26</c:v>
                </c:pt>
                <c:pt idx="2806">
                  <c:v>21</c:v>
                </c:pt>
                <c:pt idx="2807">
                  <c:v>17</c:v>
                </c:pt>
                <c:pt idx="2808">
                  <c:v>18</c:v>
                </c:pt>
                <c:pt idx="2809">
                  <c:v>16</c:v>
                </c:pt>
                <c:pt idx="2810">
                  <c:v>23</c:v>
                </c:pt>
                <c:pt idx="2811">
                  <c:v>13</c:v>
                </c:pt>
                <c:pt idx="2812">
                  <c:v>23</c:v>
                </c:pt>
                <c:pt idx="2813">
                  <c:v>19</c:v>
                </c:pt>
                <c:pt idx="2814">
                  <c:v>23</c:v>
                </c:pt>
                <c:pt idx="2815">
                  <c:v>32</c:v>
                </c:pt>
                <c:pt idx="2816">
                  <c:v>29</c:v>
                </c:pt>
                <c:pt idx="2817">
                  <c:v>25</c:v>
                </c:pt>
                <c:pt idx="2818">
                  <c:v>29</c:v>
                </c:pt>
                <c:pt idx="2819">
                  <c:v>32</c:v>
                </c:pt>
                <c:pt idx="2820">
                  <c:v>22</c:v>
                </c:pt>
                <c:pt idx="2821">
                  <c:v>22</c:v>
                </c:pt>
                <c:pt idx="2822">
                  <c:v>23</c:v>
                </c:pt>
                <c:pt idx="2823">
                  <c:v>30</c:v>
                </c:pt>
                <c:pt idx="2824">
                  <c:v>21</c:v>
                </c:pt>
                <c:pt idx="2825">
                  <c:v>18</c:v>
                </c:pt>
                <c:pt idx="2826">
                  <c:v>27</c:v>
                </c:pt>
                <c:pt idx="2827">
                  <c:v>24</c:v>
                </c:pt>
                <c:pt idx="2828">
                  <c:v>35</c:v>
                </c:pt>
                <c:pt idx="2829">
                  <c:v>16</c:v>
                </c:pt>
                <c:pt idx="2830">
                  <c:v>28</c:v>
                </c:pt>
                <c:pt idx="2831">
                  <c:v>28</c:v>
                </c:pt>
                <c:pt idx="2832">
                  <c:v>28</c:v>
                </c:pt>
                <c:pt idx="2833">
                  <c:v>26</c:v>
                </c:pt>
                <c:pt idx="2834">
                  <c:v>33</c:v>
                </c:pt>
                <c:pt idx="2835">
                  <c:v>24</c:v>
                </c:pt>
                <c:pt idx="2836">
                  <c:v>15</c:v>
                </c:pt>
                <c:pt idx="2837">
                  <c:v>26</c:v>
                </c:pt>
                <c:pt idx="2838">
                  <c:v>25</c:v>
                </c:pt>
                <c:pt idx="2839">
                  <c:v>18</c:v>
                </c:pt>
                <c:pt idx="2840">
                  <c:v>29</c:v>
                </c:pt>
                <c:pt idx="2841">
                  <c:v>31</c:v>
                </c:pt>
                <c:pt idx="2842">
                  <c:v>29</c:v>
                </c:pt>
                <c:pt idx="2843">
                  <c:v>20</c:v>
                </c:pt>
                <c:pt idx="2844">
                  <c:v>26</c:v>
                </c:pt>
                <c:pt idx="2845">
                  <c:v>28</c:v>
                </c:pt>
                <c:pt idx="2846">
                  <c:v>39</c:v>
                </c:pt>
                <c:pt idx="2847">
                  <c:v>22</c:v>
                </c:pt>
                <c:pt idx="2848">
                  <c:v>31</c:v>
                </c:pt>
                <c:pt idx="2849">
                  <c:v>31</c:v>
                </c:pt>
                <c:pt idx="2850">
                  <c:v>32</c:v>
                </c:pt>
                <c:pt idx="2851">
                  <c:v>33</c:v>
                </c:pt>
                <c:pt idx="2852">
                  <c:v>30</c:v>
                </c:pt>
                <c:pt idx="2853">
                  <c:v>33</c:v>
                </c:pt>
                <c:pt idx="2854">
                  <c:v>28</c:v>
                </c:pt>
                <c:pt idx="2855">
                  <c:v>25</c:v>
                </c:pt>
                <c:pt idx="2856">
                  <c:v>22</c:v>
                </c:pt>
                <c:pt idx="2857">
                  <c:v>27</c:v>
                </c:pt>
                <c:pt idx="2858">
                  <c:v>21</c:v>
                </c:pt>
                <c:pt idx="2859">
                  <c:v>27</c:v>
                </c:pt>
                <c:pt idx="2860">
                  <c:v>28</c:v>
                </c:pt>
                <c:pt idx="2861">
                  <c:v>24</c:v>
                </c:pt>
                <c:pt idx="2862">
                  <c:v>34</c:v>
                </c:pt>
                <c:pt idx="2863">
                  <c:v>28</c:v>
                </c:pt>
                <c:pt idx="2864">
                  <c:v>27</c:v>
                </c:pt>
                <c:pt idx="2865">
                  <c:v>38</c:v>
                </c:pt>
                <c:pt idx="2866">
                  <c:v>22</c:v>
                </c:pt>
                <c:pt idx="2867">
                  <c:v>42</c:v>
                </c:pt>
                <c:pt idx="2868">
                  <c:v>30</c:v>
                </c:pt>
                <c:pt idx="2869">
                  <c:v>39</c:v>
                </c:pt>
                <c:pt idx="2870">
                  <c:v>29</c:v>
                </c:pt>
                <c:pt idx="2871">
                  <c:v>37</c:v>
                </c:pt>
                <c:pt idx="2872">
                  <c:v>37</c:v>
                </c:pt>
                <c:pt idx="2873">
                  <c:v>31</c:v>
                </c:pt>
                <c:pt idx="2874">
                  <c:v>32</c:v>
                </c:pt>
                <c:pt idx="2875">
                  <c:v>29</c:v>
                </c:pt>
                <c:pt idx="2876">
                  <c:v>29</c:v>
                </c:pt>
                <c:pt idx="2877">
                  <c:v>44</c:v>
                </c:pt>
                <c:pt idx="2878">
                  <c:v>38</c:v>
                </c:pt>
                <c:pt idx="2879">
                  <c:v>24</c:v>
                </c:pt>
                <c:pt idx="2880">
                  <c:v>39</c:v>
                </c:pt>
                <c:pt idx="2881">
                  <c:v>31</c:v>
                </c:pt>
                <c:pt idx="2882">
                  <c:v>26</c:v>
                </c:pt>
                <c:pt idx="2883">
                  <c:v>34</c:v>
                </c:pt>
                <c:pt idx="2884">
                  <c:v>31</c:v>
                </c:pt>
                <c:pt idx="2885">
                  <c:v>21</c:v>
                </c:pt>
                <c:pt idx="2886">
                  <c:v>34</c:v>
                </c:pt>
                <c:pt idx="2887">
                  <c:v>40</c:v>
                </c:pt>
                <c:pt idx="2888">
                  <c:v>35</c:v>
                </c:pt>
                <c:pt idx="2889">
                  <c:v>24</c:v>
                </c:pt>
                <c:pt idx="2890">
                  <c:v>31</c:v>
                </c:pt>
                <c:pt idx="2891">
                  <c:v>36</c:v>
                </c:pt>
                <c:pt idx="2892">
                  <c:v>29</c:v>
                </c:pt>
                <c:pt idx="2893">
                  <c:v>35</c:v>
                </c:pt>
                <c:pt idx="2894">
                  <c:v>26</c:v>
                </c:pt>
                <c:pt idx="2895">
                  <c:v>40</c:v>
                </c:pt>
                <c:pt idx="2896">
                  <c:v>32</c:v>
                </c:pt>
                <c:pt idx="2897">
                  <c:v>37</c:v>
                </c:pt>
                <c:pt idx="2898">
                  <c:v>44</c:v>
                </c:pt>
                <c:pt idx="2899">
                  <c:v>44</c:v>
                </c:pt>
                <c:pt idx="2900">
                  <c:v>32</c:v>
                </c:pt>
                <c:pt idx="2901">
                  <c:v>43</c:v>
                </c:pt>
                <c:pt idx="2902">
                  <c:v>39</c:v>
                </c:pt>
                <c:pt idx="2903">
                  <c:v>41</c:v>
                </c:pt>
                <c:pt idx="2904">
                  <c:v>44</c:v>
                </c:pt>
                <c:pt idx="2905">
                  <c:v>45</c:v>
                </c:pt>
                <c:pt idx="2906">
                  <c:v>55</c:v>
                </c:pt>
                <c:pt idx="2907">
                  <c:v>45</c:v>
                </c:pt>
                <c:pt idx="2908">
                  <c:v>44</c:v>
                </c:pt>
                <c:pt idx="2909">
                  <c:v>49</c:v>
                </c:pt>
                <c:pt idx="2910">
                  <c:v>37</c:v>
                </c:pt>
                <c:pt idx="2911">
                  <c:v>34</c:v>
                </c:pt>
                <c:pt idx="2912">
                  <c:v>45</c:v>
                </c:pt>
                <c:pt idx="2913">
                  <c:v>31</c:v>
                </c:pt>
                <c:pt idx="2914">
                  <c:v>48</c:v>
                </c:pt>
                <c:pt idx="2915">
                  <c:v>47</c:v>
                </c:pt>
                <c:pt idx="2916">
                  <c:v>50</c:v>
                </c:pt>
                <c:pt idx="2917">
                  <c:v>35</c:v>
                </c:pt>
                <c:pt idx="2918">
                  <c:v>45</c:v>
                </c:pt>
                <c:pt idx="2919">
                  <c:v>50</c:v>
                </c:pt>
                <c:pt idx="2920">
                  <c:v>33</c:v>
                </c:pt>
                <c:pt idx="2921">
                  <c:v>49</c:v>
                </c:pt>
                <c:pt idx="2922">
                  <c:v>38</c:v>
                </c:pt>
                <c:pt idx="2923">
                  <c:v>40</c:v>
                </c:pt>
                <c:pt idx="2924">
                  <c:v>35</c:v>
                </c:pt>
                <c:pt idx="2925">
                  <c:v>46</c:v>
                </c:pt>
                <c:pt idx="2926">
                  <c:v>49</c:v>
                </c:pt>
                <c:pt idx="2927">
                  <c:v>36</c:v>
                </c:pt>
                <c:pt idx="2928">
                  <c:v>36</c:v>
                </c:pt>
                <c:pt idx="2929">
                  <c:v>44</c:v>
                </c:pt>
                <c:pt idx="2930">
                  <c:v>31</c:v>
                </c:pt>
                <c:pt idx="2931">
                  <c:v>46</c:v>
                </c:pt>
                <c:pt idx="2932">
                  <c:v>39</c:v>
                </c:pt>
                <c:pt idx="2933">
                  <c:v>45</c:v>
                </c:pt>
                <c:pt idx="2934">
                  <c:v>44</c:v>
                </c:pt>
                <c:pt idx="2935">
                  <c:v>43</c:v>
                </c:pt>
                <c:pt idx="2936">
                  <c:v>38</c:v>
                </c:pt>
                <c:pt idx="2937">
                  <c:v>44</c:v>
                </c:pt>
                <c:pt idx="2938">
                  <c:v>47</c:v>
                </c:pt>
                <c:pt idx="2939">
                  <c:v>44</c:v>
                </c:pt>
                <c:pt idx="2940">
                  <c:v>31</c:v>
                </c:pt>
                <c:pt idx="2941">
                  <c:v>44</c:v>
                </c:pt>
                <c:pt idx="2942">
                  <c:v>41</c:v>
                </c:pt>
                <c:pt idx="2943">
                  <c:v>34</c:v>
                </c:pt>
                <c:pt idx="2944">
                  <c:v>43</c:v>
                </c:pt>
                <c:pt idx="2945">
                  <c:v>47</c:v>
                </c:pt>
                <c:pt idx="2946">
                  <c:v>37</c:v>
                </c:pt>
                <c:pt idx="2947">
                  <c:v>44</c:v>
                </c:pt>
                <c:pt idx="2948">
                  <c:v>42</c:v>
                </c:pt>
                <c:pt idx="2949">
                  <c:v>53</c:v>
                </c:pt>
                <c:pt idx="2950">
                  <c:v>40</c:v>
                </c:pt>
                <c:pt idx="2951">
                  <c:v>36</c:v>
                </c:pt>
                <c:pt idx="2952">
                  <c:v>27</c:v>
                </c:pt>
                <c:pt idx="2953">
                  <c:v>24</c:v>
                </c:pt>
                <c:pt idx="2954">
                  <c:v>41</c:v>
                </c:pt>
                <c:pt idx="2955">
                  <c:v>55</c:v>
                </c:pt>
                <c:pt idx="2956">
                  <c:v>29</c:v>
                </c:pt>
                <c:pt idx="2957">
                  <c:v>48</c:v>
                </c:pt>
                <c:pt idx="2958">
                  <c:v>38</c:v>
                </c:pt>
                <c:pt idx="2959">
                  <c:v>28</c:v>
                </c:pt>
                <c:pt idx="2960">
                  <c:v>33</c:v>
                </c:pt>
                <c:pt idx="2961">
                  <c:v>27</c:v>
                </c:pt>
                <c:pt idx="2962">
                  <c:v>37</c:v>
                </c:pt>
                <c:pt idx="2963">
                  <c:v>24</c:v>
                </c:pt>
                <c:pt idx="2964">
                  <c:v>34</c:v>
                </c:pt>
                <c:pt idx="2965">
                  <c:v>40</c:v>
                </c:pt>
                <c:pt idx="2966">
                  <c:v>34</c:v>
                </c:pt>
                <c:pt idx="2967">
                  <c:v>41</c:v>
                </c:pt>
                <c:pt idx="2968">
                  <c:v>37</c:v>
                </c:pt>
                <c:pt idx="2969">
                  <c:v>51</c:v>
                </c:pt>
                <c:pt idx="2970">
                  <c:v>29</c:v>
                </c:pt>
                <c:pt idx="2971">
                  <c:v>29</c:v>
                </c:pt>
                <c:pt idx="2972">
                  <c:v>32</c:v>
                </c:pt>
                <c:pt idx="2973">
                  <c:v>40</c:v>
                </c:pt>
                <c:pt idx="2974">
                  <c:v>39</c:v>
                </c:pt>
                <c:pt idx="2975">
                  <c:v>26</c:v>
                </c:pt>
                <c:pt idx="2976">
                  <c:v>35</c:v>
                </c:pt>
                <c:pt idx="2977">
                  <c:v>32</c:v>
                </c:pt>
                <c:pt idx="2978">
                  <c:v>23</c:v>
                </c:pt>
                <c:pt idx="2979">
                  <c:v>42</c:v>
                </c:pt>
                <c:pt idx="2980">
                  <c:v>31</c:v>
                </c:pt>
                <c:pt idx="2981">
                  <c:v>41</c:v>
                </c:pt>
                <c:pt idx="2982">
                  <c:v>33</c:v>
                </c:pt>
                <c:pt idx="2983">
                  <c:v>37</c:v>
                </c:pt>
                <c:pt idx="2984">
                  <c:v>29</c:v>
                </c:pt>
                <c:pt idx="2985">
                  <c:v>28</c:v>
                </c:pt>
                <c:pt idx="2986">
                  <c:v>40</c:v>
                </c:pt>
                <c:pt idx="2987">
                  <c:v>37</c:v>
                </c:pt>
                <c:pt idx="2988">
                  <c:v>47</c:v>
                </c:pt>
                <c:pt idx="2989">
                  <c:v>29</c:v>
                </c:pt>
                <c:pt idx="2990">
                  <c:v>39</c:v>
                </c:pt>
                <c:pt idx="2991">
                  <c:v>25</c:v>
                </c:pt>
                <c:pt idx="2992">
                  <c:v>39</c:v>
                </c:pt>
                <c:pt idx="2993">
                  <c:v>28</c:v>
                </c:pt>
                <c:pt idx="2994">
                  <c:v>41</c:v>
                </c:pt>
                <c:pt idx="2995">
                  <c:v>25</c:v>
                </c:pt>
                <c:pt idx="2996">
                  <c:v>35</c:v>
                </c:pt>
                <c:pt idx="2997">
                  <c:v>34</c:v>
                </c:pt>
                <c:pt idx="2998">
                  <c:v>33</c:v>
                </c:pt>
                <c:pt idx="2999">
                  <c:v>31</c:v>
                </c:pt>
                <c:pt idx="3000">
                  <c:v>31</c:v>
                </c:pt>
              </c:numCache>
            </c:numRef>
          </c:val>
          <c:smooth val="0"/>
          <c:extLst>
            <c:ext xmlns:c16="http://schemas.microsoft.com/office/drawing/2014/chart" uri="{C3380CC4-5D6E-409C-BE32-E72D297353CC}">
              <c16:uniqueId val="{00000001-0DA7-4444-BBC4-47348CEC67F6}"/>
            </c:ext>
          </c:extLst>
        </c:ser>
        <c:ser>
          <c:idx val="2"/>
          <c:order val="2"/>
          <c:tx>
            <c:v>pva 8g</c:v>
          </c:tx>
          <c:spPr>
            <a:ln w="28575" cap="rnd">
              <a:solidFill>
                <a:schemeClr val="accent3"/>
              </a:solidFill>
              <a:round/>
            </a:ln>
            <a:effectLst/>
          </c:spPr>
          <c:marker>
            <c:symbol val="none"/>
          </c:marker>
          <c:cat>
            <c:numRef>
              <c:f>Sheet4!$A$2:$A$3002</c:f>
              <c:numCache>
                <c:formatCode>General</c:formatCode>
                <c:ptCount val="3001"/>
                <c:pt idx="0">
                  <c:v>20</c:v>
                </c:pt>
                <c:pt idx="1">
                  <c:v>20.02</c:v>
                </c:pt>
                <c:pt idx="2">
                  <c:v>20.04</c:v>
                </c:pt>
                <c:pt idx="3">
                  <c:v>20.059999999999999</c:v>
                </c:pt>
                <c:pt idx="4">
                  <c:v>20.079999999999998</c:v>
                </c:pt>
                <c:pt idx="5">
                  <c:v>20.100000000000001</c:v>
                </c:pt>
                <c:pt idx="6">
                  <c:v>20.12</c:v>
                </c:pt>
                <c:pt idx="7">
                  <c:v>20.14</c:v>
                </c:pt>
                <c:pt idx="8">
                  <c:v>20.16</c:v>
                </c:pt>
                <c:pt idx="9">
                  <c:v>20.18</c:v>
                </c:pt>
                <c:pt idx="10">
                  <c:v>20.2</c:v>
                </c:pt>
                <c:pt idx="11">
                  <c:v>20.22</c:v>
                </c:pt>
                <c:pt idx="12">
                  <c:v>20.239999999999998</c:v>
                </c:pt>
                <c:pt idx="13">
                  <c:v>20.260000000000002</c:v>
                </c:pt>
                <c:pt idx="14">
                  <c:v>20.28</c:v>
                </c:pt>
                <c:pt idx="15">
                  <c:v>20.3</c:v>
                </c:pt>
                <c:pt idx="16">
                  <c:v>20.32</c:v>
                </c:pt>
                <c:pt idx="17">
                  <c:v>20.34</c:v>
                </c:pt>
                <c:pt idx="18">
                  <c:v>20.36</c:v>
                </c:pt>
                <c:pt idx="19">
                  <c:v>20.38</c:v>
                </c:pt>
                <c:pt idx="20">
                  <c:v>20.399999999999999</c:v>
                </c:pt>
                <c:pt idx="21">
                  <c:v>20.420000000000002</c:v>
                </c:pt>
                <c:pt idx="22">
                  <c:v>20.440000000000001</c:v>
                </c:pt>
                <c:pt idx="23">
                  <c:v>20.46</c:v>
                </c:pt>
                <c:pt idx="24">
                  <c:v>20.48</c:v>
                </c:pt>
                <c:pt idx="25">
                  <c:v>20.5</c:v>
                </c:pt>
                <c:pt idx="26">
                  <c:v>20.52</c:v>
                </c:pt>
                <c:pt idx="27">
                  <c:v>20.54</c:v>
                </c:pt>
                <c:pt idx="28">
                  <c:v>20.56</c:v>
                </c:pt>
                <c:pt idx="29">
                  <c:v>20.58</c:v>
                </c:pt>
                <c:pt idx="30">
                  <c:v>20.6</c:v>
                </c:pt>
                <c:pt idx="31">
                  <c:v>20.62</c:v>
                </c:pt>
                <c:pt idx="32">
                  <c:v>20.64</c:v>
                </c:pt>
                <c:pt idx="33">
                  <c:v>20.66</c:v>
                </c:pt>
                <c:pt idx="34">
                  <c:v>20.68</c:v>
                </c:pt>
                <c:pt idx="35">
                  <c:v>20.7</c:v>
                </c:pt>
                <c:pt idx="36">
                  <c:v>20.72</c:v>
                </c:pt>
                <c:pt idx="37">
                  <c:v>20.74</c:v>
                </c:pt>
                <c:pt idx="38">
                  <c:v>20.76</c:v>
                </c:pt>
                <c:pt idx="39">
                  <c:v>20.78</c:v>
                </c:pt>
                <c:pt idx="40">
                  <c:v>20.8</c:v>
                </c:pt>
                <c:pt idx="41">
                  <c:v>20.82</c:v>
                </c:pt>
                <c:pt idx="42">
                  <c:v>20.84</c:v>
                </c:pt>
                <c:pt idx="43">
                  <c:v>20.86</c:v>
                </c:pt>
                <c:pt idx="44">
                  <c:v>20.88</c:v>
                </c:pt>
                <c:pt idx="45">
                  <c:v>20.9</c:v>
                </c:pt>
                <c:pt idx="46">
                  <c:v>20.92</c:v>
                </c:pt>
                <c:pt idx="47">
                  <c:v>20.94</c:v>
                </c:pt>
                <c:pt idx="48">
                  <c:v>20.96</c:v>
                </c:pt>
                <c:pt idx="49">
                  <c:v>20.98</c:v>
                </c:pt>
                <c:pt idx="50">
                  <c:v>21</c:v>
                </c:pt>
                <c:pt idx="51">
                  <c:v>21.02</c:v>
                </c:pt>
                <c:pt idx="52">
                  <c:v>21.04</c:v>
                </c:pt>
                <c:pt idx="53">
                  <c:v>21.06</c:v>
                </c:pt>
                <c:pt idx="54">
                  <c:v>21.08</c:v>
                </c:pt>
                <c:pt idx="55">
                  <c:v>21.1</c:v>
                </c:pt>
                <c:pt idx="56">
                  <c:v>21.12</c:v>
                </c:pt>
                <c:pt idx="57">
                  <c:v>21.14</c:v>
                </c:pt>
                <c:pt idx="58">
                  <c:v>21.16</c:v>
                </c:pt>
                <c:pt idx="59">
                  <c:v>21.18</c:v>
                </c:pt>
                <c:pt idx="60">
                  <c:v>21.2</c:v>
                </c:pt>
                <c:pt idx="61">
                  <c:v>21.22</c:v>
                </c:pt>
                <c:pt idx="62">
                  <c:v>21.24</c:v>
                </c:pt>
                <c:pt idx="63">
                  <c:v>21.26</c:v>
                </c:pt>
                <c:pt idx="64">
                  <c:v>21.28</c:v>
                </c:pt>
                <c:pt idx="65">
                  <c:v>21.3</c:v>
                </c:pt>
                <c:pt idx="66">
                  <c:v>21.32</c:v>
                </c:pt>
                <c:pt idx="67">
                  <c:v>21.34</c:v>
                </c:pt>
                <c:pt idx="68">
                  <c:v>21.36</c:v>
                </c:pt>
                <c:pt idx="69">
                  <c:v>21.38</c:v>
                </c:pt>
                <c:pt idx="70">
                  <c:v>21.4</c:v>
                </c:pt>
                <c:pt idx="71">
                  <c:v>21.42</c:v>
                </c:pt>
                <c:pt idx="72">
                  <c:v>21.44</c:v>
                </c:pt>
                <c:pt idx="73">
                  <c:v>21.46</c:v>
                </c:pt>
                <c:pt idx="74">
                  <c:v>21.48</c:v>
                </c:pt>
                <c:pt idx="75">
                  <c:v>21.5</c:v>
                </c:pt>
                <c:pt idx="76">
                  <c:v>21.52</c:v>
                </c:pt>
                <c:pt idx="77">
                  <c:v>21.54</c:v>
                </c:pt>
                <c:pt idx="78">
                  <c:v>21.56</c:v>
                </c:pt>
                <c:pt idx="79">
                  <c:v>21.58</c:v>
                </c:pt>
                <c:pt idx="80">
                  <c:v>21.6</c:v>
                </c:pt>
                <c:pt idx="81">
                  <c:v>21.62</c:v>
                </c:pt>
                <c:pt idx="82">
                  <c:v>21.64</c:v>
                </c:pt>
                <c:pt idx="83">
                  <c:v>21.66</c:v>
                </c:pt>
                <c:pt idx="84">
                  <c:v>21.68</c:v>
                </c:pt>
                <c:pt idx="85">
                  <c:v>21.7</c:v>
                </c:pt>
                <c:pt idx="86">
                  <c:v>21.72</c:v>
                </c:pt>
                <c:pt idx="87">
                  <c:v>21.74</c:v>
                </c:pt>
                <c:pt idx="88">
                  <c:v>21.76</c:v>
                </c:pt>
                <c:pt idx="89">
                  <c:v>21.78</c:v>
                </c:pt>
                <c:pt idx="90">
                  <c:v>21.8</c:v>
                </c:pt>
                <c:pt idx="91">
                  <c:v>21.82</c:v>
                </c:pt>
                <c:pt idx="92">
                  <c:v>21.84</c:v>
                </c:pt>
                <c:pt idx="93">
                  <c:v>21.86</c:v>
                </c:pt>
                <c:pt idx="94">
                  <c:v>21.88</c:v>
                </c:pt>
                <c:pt idx="95">
                  <c:v>21.9</c:v>
                </c:pt>
                <c:pt idx="96">
                  <c:v>21.92</c:v>
                </c:pt>
                <c:pt idx="97">
                  <c:v>21.94</c:v>
                </c:pt>
                <c:pt idx="98">
                  <c:v>21.96</c:v>
                </c:pt>
                <c:pt idx="99">
                  <c:v>21.98</c:v>
                </c:pt>
                <c:pt idx="100">
                  <c:v>22</c:v>
                </c:pt>
                <c:pt idx="101">
                  <c:v>22.02</c:v>
                </c:pt>
                <c:pt idx="102">
                  <c:v>22.04</c:v>
                </c:pt>
                <c:pt idx="103">
                  <c:v>22.06</c:v>
                </c:pt>
                <c:pt idx="104">
                  <c:v>22.08</c:v>
                </c:pt>
                <c:pt idx="105">
                  <c:v>22.1</c:v>
                </c:pt>
                <c:pt idx="106">
                  <c:v>22.12</c:v>
                </c:pt>
                <c:pt idx="107">
                  <c:v>22.14</c:v>
                </c:pt>
                <c:pt idx="108">
                  <c:v>22.16</c:v>
                </c:pt>
                <c:pt idx="109">
                  <c:v>22.18</c:v>
                </c:pt>
                <c:pt idx="110">
                  <c:v>22.2</c:v>
                </c:pt>
                <c:pt idx="111">
                  <c:v>22.22</c:v>
                </c:pt>
                <c:pt idx="112">
                  <c:v>22.24</c:v>
                </c:pt>
                <c:pt idx="113">
                  <c:v>22.26</c:v>
                </c:pt>
                <c:pt idx="114">
                  <c:v>22.28</c:v>
                </c:pt>
                <c:pt idx="115">
                  <c:v>22.3</c:v>
                </c:pt>
                <c:pt idx="116">
                  <c:v>22.32</c:v>
                </c:pt>
                <c:pt idx="117">
                  <c:v>22.34</c:v>
                </c:pt>
                <c:pt idx="118">
                  <c:v>22.36</c:v>
                </c:pt>
                <c:pt idx="119">
                  <c:v>22.38</c:v>
                </c:pt>
                <c:pt idx="120">
                  <c:v>22.4</c:v>
                </c:pt>
                <c:pt idx="121">
                  <c:v>22.42</c:v>
                </c:pt>
                <c:pt idx="122">
                  <c:v>22.44</c:v>
                </c:pt>
                <c:pt idx="123">
                  <c:v>22.46</c:v>
                </c:pt>
                <c:pt idx="124">
                  <c:v>22.48</c:v>
                </c:pt>
                <c:pt idx="125">
                  <c:v>22.5</c:v>
                </c:pt>
                <c:pt idx="126">
                  <c:v>22.52</c:v>
                </c:pt>
                <c:pt idx="127">
                  <c:v>22.54</c:v>
                </c:pt>
                <c:pt idx="128">
                  <c:v>22.56</c:v>
                </c:pt>
                <c:pt idx="129">
                  <c:v>22.58</c:v>
                </c:pt>
                <c:pt idx="130">
                  <c:v>22.6</c:v>
                </c:pt>
                <c:pt idx="131">
                  <c:v>22.62</c:v>
                </c:pt>
                <c:pt idx="132">
                  <c:v>22.64</c:v>
                </c:pt>
                <c:pt idx="133">
                  <c:v>22.66</c:v>
                </c:pt>
                <c:pt idx="134">
                  <c:v>22.68</c:v>
                </c:pt>
                <c:pt idx="135">
                  <c:v>22.7</c:v>
                </c:pt>
                <c:pt idx="136">
                  <c:v>22.72</c:v>
                </c:pt>
                <c:pt idx="137">
                  <c:v>22.74</c:v>
                </c:pt>
                <c:pt idx="138">
                  <c:v>22.76</c:v>
                </c:pt>
                <c:pt idx="139">
                  <c:v>22.78</c:v>
                </c:pt>
                <c:pt idx="140">
                  <c:v>22.8</c:v>
                </c:pt>
                <c:pt idx="141">
                  <c:v>22.82</c:v>
                </c:pt>
                <c:pt idx="142">
                  <c:v>22.84</c:v>
                </c:pt>
                <c:pt idx="143">
                  <c:v>22.86</c:v>
                </c:pt>
                <c:pt idx="144">
                  <c:v>22.88</c:v>
                </c:pt>
                <c:pt idx="145">
                  <c:v>22.9</c:v>
                </c:pt>
                <c:pt idx="146">
                  <c:v>22.92</c:v>
                </c:pt>
                <c:pt idx="147">
                  <c:v>22.94</c:v>
                </c:pt>
                <c:pt idx="148">
                  <c:v>22.96</c:v>
                </c:pt>
                <c:pt idx="149">
                  <c:v>22.98</c:v>
                </c:pt>
                <c:pt idx="150">
                  <c:v>23</c:v>
                </c:pt>
                <c:pt idx="151">
                  <c:v>23.02</c:v>
                </c:pt>
                <c:pt idx="152">
                  <c:v>23.04</c:v>
                </c:pt>
                <c:pt idx="153">
                  <c:v>23.06</c:v>
                </c:pt>
                <c:pt idx="154">
                  <c:v>23.08</c:v>
                </c:pt>
                <c:pt idx="155">
                  <c:v>23.1</c:v>
                </c:pt>
                <c:pt idx="156">
                  <c:v>23.12</c:v>
                </c:pt>
                <c:pt idx="157">
                  <c:v>23.14</c:v>
                </c:pt>
                <c:pt idx="158">
                  <c:v>23.16</c:v>
                </c:pt>
                <c:pt idx="159">
                  <c:v>23.18</c:v>
                </c:pt>
                <c:pt idx="160">
                  <c:v>23.2</c:v>
                </c:pt>
                <c:pt idx="161">
                  <c:v>23.22</c:v>
                </c:pt>
                <c:pt idx="162">
                  <c:v>23.24</c:v>
                </c:pt>
                <c:pt idx="163">
                  <c:v>23.26</c:v>
                </c:pt>
                <c:pt idx="164">
                  <c:v>23.28</c:v>
                </c:pt>
                <c:pt idx="165">
                  <c:v>23.3</c:v>
                </c:pt>
                <c:pt idx="166">
                  <c:v>23.32</c:v>
                </c:pt>
                <c:pt idx="167">
                  <c:v>23.34</c:v>
                </c:pt>
                <c:pt idx="168">
                  <c:v>23.36</c:v>
                </c:pt>
                <c:pt idx="169">
                  <c:v>23.38</c:v>
                </c:pt>
                <c:pt idx="170">
                  <c:v>23.4</c:v>
                </c:pt>
                <c:pt idx="171">
                  <c:v>23.42</c:v>
                </c:pt>
                <c:pt idx="172">
                  <c:v>23.44</c:v>
                </c:pt>
                <c:pt idx="173">
                  <c:v>23.46</c:v>
                </c:pt>
                <c:pt idx="174">
                  <c:v>23.48</c:v>
                </c:pt>
                <c:pt idx="175">
                  <c:v>23.5</c:v>
                </c:pt>
                <c:pt idx="176">
                  <c:v>23.52</c:v>
                </c:pt>
                <c:pt idx="177">
                  <c:v>23.54</c:v>
                </c:pt>
                <c:pt idx="178">
                  <c:v>23.56</c:v>
                </c:pt>
                <c:pt idx="179">
                  <c:v>23.58</c:v>
                </c:pt>
                <c:pt idx="180">
                  <c:v>23.6</c:v>
                </c:pt>
                <c:pt idx="181">
                  <c:v>23.62</c:v>
                </c:pt>
                <c:pt idx="182">
                  <c:v>23.64</c:v>
                </c:pt>
                <c:pt idx="183">
                  <c:v>23.66</c:v>
                </c:pt>
                <c:pt idx="184">
                  <c:v>23.68</c:v>
                </c:pt>
                <c:pt idx="185">
                  <c:v>23.7</c:v>
                </c:pt>
                <c:pt idx="186">
                  <c:v>23.72</c:v>
                </c:pt>
                <c:pt idx="187">
                  <c:v>23.74</c:v>
                </c:pt>
                <c:pt idx="188">
                  <c:v>23.76</c:v>
                </c:pt>
                <c:pt idx="189">
                  <c:v>23.78</c:v>
                </c:pt>
                <c:pt idx="190">
                  <c:v>23.8</c:v>
                </c:pt>
                <c:pt idx="191">
                  <c:v>23.82</c:v>
                </c:pt>
                <c:pt idx="192">
                  <c:v>23.84</c:v>
                </c:pt>
                <c:pt idx="193">
                  <c:v>23.86</c:v>
                </c:pt>
                <c:pt idx="194">
                  <c:v>23.88</c:v>
                </c:pt>
                <c:pt idx="195">
                  <c:v>23.9</c:v>
                </c:pt>
                <c:pt idx="196">
                  <c:v>23.92</c:v>
                </c:pt>
                <c:pt idx="197">
                  <c:v>23.94</c:v>
                </c:pt>
                <c:pt idx="198">
                  <c:v>23.96</c:v>
                </c:pt>
                <c:pt idx="199">
                  <c:v>23.98</c:v>
                </c:pt>
                <c:pt idx="200">
                  <c:v>24</c:v>
                </c:pt>
                <c:pt idx="201">
                  <c:v>24.02</c:v>
                </c:pt>
                <c:pt idx="202">
                  <c:v>24.04</c:v>
                </c:pt>
                <c:pt idx="203">
                  <c:v>24.06</c:v>
                </c:pt>
                <c:pt idx="204">
                  <c:v>24.08</c:v>
                </c:pt>
                <c:pt idx="205">
                  <c:v>24.1</c:v>
                </c:pt>
                <c:pt idx="206">
                  <c:v>24.12</c:v>
                </c:pt>
                <c:pt idx="207">
                  <c:v>24.14</c:v>
                </c:pt>
                <c:pt idx="208">
                  <c:v>24.16</c:v>
                </c:pt>
                <c:pt idx="209">
                  <c:v>24.18</c:v>
                </c:pt>
                <c:pt idx="210">
                  <c:v>24.2</c:v>
                </c:pt>
                <c:pt idx="211">
                  <c:v>24.22</c:v>
                </c:pt>
                <c:pt idx="212">
                  <c:v>24.24</c:v>
                </c:pt>
                <c:pt idx="213">
                  <c:v>24.26</c:v>
                </c:pt>
                <c:pt idx="214">
                  <c:v>24.28</c:v>
                </c:pt>
                <c:pt idx="215">
                  <c:v>24.3</c:v>
                </c:pt>
                <c:pt idx="216">
                  <c:v>24.32</c:v>
                </c:pt>
                <c:pt idx="217">
                  <c:v>24.34</c:v>
                </c:pt>
                <c:pt idx="218">
                  <c:v>24.36</c:v>
                </c:pt>
                <c:pt idx="219">
                  <c:v>24.38</c:v>
                </c:pt>
                <c:pt idx="220">
                  <c:v>24.4</c:v>
                </c:pt>
                <c:pt idx="221">
                  <c:v>24.42</c:v>
                </c:pt>
                <c:pt idx="222">
                  <c:v>24.44</c:v>
                </c:pt>
                <c:pt idx="223">
                  <c:v>24.46</c:v>
                </c:pt>
                <c:pt idx="224">
                  <c:v>24.48</c:v>
                </c:pt>
                <c:pt idx="225">
                  <c:v>24.5</c:v>
                </c:pt>
                <c:pt idx="226">
                  <c:v>24.52</c:v>
                </c:pt>
                <c:pt idx="227">
                  <c:v>24.54</c:v>
                </c:pt>
                <c:pt idx="228">
                  <c:v>24.56</c:v>
                </c:pt>
                <c:pt idx="229">
                  <c:v>24.58</c:v>
                </c:pt>
                <c:pt idx="230">
                  <c:v>24.6</c:v>
                </c:pt>
                <c:pt idx="231">
                  <c:v>24.62</c:v>
                </c:pt>
                <c:pt idx="232">
                  <c:v>24.64</c:v>
                </c:pt>
                <c:pt idx="233">
                  <c:v>24.66</c:v>
                </c:pt>
                <c:pt idx="234">
                  <c:v>24.68</c:v>
                </c:pt>
                <c:pt idx="235">
                  <c:v>24.7</c:v>
                </c:pt>
                <c:pt idx="236">
                  <c:v>24.72</c:v>
                </c:pt>
                <c:pt idx="237">
                  <c:v>24.74</c:v>
                </c:pt>
                <c:pt idx="238">
                  <c:v>24.76</c:v>
                </c:pt>
                <c:pt idx="239">
                  <c:v>24.78</c:v>
                </c:pt>
                <c:pt idx="240">
                  <c:v>24.8</c:v>
                </c:pt>
                <c:pt idx="241">
                  <c:v>24.82</c:v>
                </c:pt>
                <c:pt idx="242">
                  <c:v>24.84</c:v>
                </c:pt>
                <c:pt idx="243">
                  <c:v>24.86</c:v>
                </c:pt>
                <c:pt idx="244">
                  <c:v>24.88</c:v>
                </c:pt>
                <c:pt idx="245">
                  <c:v>24.9</c:v>
                </c:pt>
                <c:pt idx="246">
                  <c:v>24.92</c:v>
                </c:pt>
                <c:pt idx="247">
                  <c:v>24.94</c:v>
                </c:pt>
                <c:pt idx="248">
                  <c:v>24.96</c:v>
                </c:pt>
                <c:pt idx="249">
                  <c:v>24.98</c:v>
                </c:pt>
                <c:pt idx="250">
                  <c:v>25</c:v>
                </c:pt>
                <c:pt idx="251">
                  <c:v>25.02</c:v>
                </c:pt>
                <c:pt idx="252">
                  <c:v>25.04</c:v>
                </c:pt>
                <c:pt idx="253">
                  <c:v>25.06</c:v>
                </c:pt>
                <c:pt idx="254">
                  <c:v>25.08</c:v>
                </c:pt>
                <c:pt idx="255">
                  <c:v>25.1</c:v>
                </c:pt>
                <c:pt idx="256">
                  <c:v>25.12</c:v>
                </c:pt>
                <c:pt idx="257">
                  <c:v>25.14</c:v>
                </c:pt>
                <c:pt idx="258">
                  <c:v>25.16</c:v>
                </c:pt>
                <c:pt idx="259">
                  <c:v>25.18</c:v>
                </c:pt>
                <c:pt idx="260">
                  <c:v>25.2</c:v>
                </c:pt>
                <c:pt idx="261">
                  <c:v>25.22</c:v>
                </c:pt>
                <c:pt idx="262">
                  <c:v>25.24</c:v>
                </c:pt>
                <c:pt idx="263">
                  <c:v>25.26</c:v>
                </c:pt>
                <c:pt idx="264">
                  <c:v>25.28</c:v>
                </c:pt>
                <c:pt idx="265">
                  <c:v>25.3</c:v>
                </c:pt>
                <c:pt idx="266">
                  <c:v>25.32</c:v>
                </c:pt>
                <c:pt idx="267">
                  <c:v>25.34</c:v>
                </c:pt>
                <c:pt idx="268">
                  <c:v>25.36</c:v>
                </c:pt>
                <c:pt idx="269">
                  <c:v>25.38</c:v>
                </c:pt>
                <c:pt idx="270">
                  <c:v>25.4</c:v>
                </c:pt>
                <c:pt idx="271">
                  <c:v>25.42</c:v>
                </c:pt>
                <c:pt idx="272">
                  <c:v>25.44</c:v>
                </c:pt>
                <c:pt idx="273">
                  <c:v>25.46</c:v>
                </c:pt>
                <c:pt idx="274">
                  <c:v>25.48</c:v>
                </c:pt>
                <c:pt idx="275">
                  <c:v>25.5</c:v>
                </c:pt>
                <c:pt idx="276">
                  <c:v>25.52</c:v>
                </c:pt>
                <c:pt idx="277">
                  <c:v>25.54</c:v>
                </c:pt>
                <c:pt idx="278">
                  <c:v>25.56</c:v>
                </c:pt>
                <c:pt idx="279">
                  <c:v>25.58</c:v>
                </c:pt>
                <c:pt idx="280">
                  <c:v>25.6</c:v>
                </c:pt>
                <c:pt idx="281">
                  <c:v>25.62</c:v>
                </c:pt>
                <c:pt idx="282">
                  <c:v>25.64</c:v>
                </c:pt>
                <c:pt idx="283">
                  <c:v>25.66</c:v>
                </c:pt>
                <c:pt idx="284">
                  <c:v>25.68</c:v>
                </c:pt>
                <c:pt idx="285">
                  <c:v>25.7</c:v>
                </c:pt>
                <c:pt idx="286">
                  <c:v>25.72</c:v>
                </c:pt>
                <c:pt idx="287">
                  <c:v>25.74</c:v>
                </c:pt>
                <c:pt idx="288">
                  <c:v>25.76</c:v>
                </c:pt>
                <c:pt idx="289">
                  <c:v>25.78</c:v>
                </c:pt>
                <c:pt idx="290">
                  <c:v>25.8</c:v>
                </c:pt>
                <c:pt idx="291">
                  <c:v>25.82</c:v>
                </c:pt>
                <c:pt idx="292">
                  <c:v>25.84</c:v>
                </c:pt>
                <c:pt idx="293">
                  <c:v>25.86</c:v>
                </c:pt>
                <c:pt idx="294">
                  <c:v>25.88</c:v>
                </c:pt>
                <c:pt idx="295">
                  <c:v>25.9</c:v>
                </c:pt>
                <c:pt idx="296">
                  <c:v>25.92</c:v>
                </c:pt>
                <c:pt idx="297">
                  <c:v>25.94</c:v>
                </c:pt>
                <c:pt idx="298">
                  <c:v>25.96</c:v>
                </c:pt>
                <c:pt idx="299">
                  <c:v>25.98</c:v>
                </c:pt>
                <c:pt idx="300">
                  <c:v>26</c:v>
                </c:pt>
                <c:pt idx="301">
                  <c:v>26.02</c:v>
                </c:pt>
                <c:pt idx="302">
                  <c:v>26.04</c:v>
                </c:pt>
                <c:pt idx="303">
                  <c:v>26.06</c:v>
                </c:pt>
                <c:pt idx="304">
                  <c:v>26.08</c:v>
                </c:pt>
                <c:pt idx="305">
                  <c:v>26.1</c:v>
                </c:pt>
                <c:pt idx="306">
                  <c:v>26.12</c:v>
                </c:pt>
                <c:pt idx="307">
                  <c:v>26.14</c:v>
                </c:pt>
                <c:pt idx="308">
                  <c:v>26.16</c:v>
                </c:pt>
                <c:pt idx="309">
                  <c:v>26.18</c:v>
                </c:pt>
                <c:pt idx="310">
                  <c:v>26.2</c:v>
                </c:pt>
                <c:pt idx="311">
                  <c:v>26.22</c:v>
                </c:pt>
                <c:pt idx="312">
                  <c:v>26.24</c:v>
                </c:pt>
                <c:pt idx="313">
                  <c:v>26.26</c:v>
                </c:pt>
                <c:pt idx="314">
                  <c:v>26.28</c:v>
                </c:pt>
                <c:pt idx="315">
                  <c:v>26.3</c:v>
                </c:pt>
                <c:pt idx="316">
                  <c:v>26.32</c:v>
                </c:pt>
                <c:pt idx="317">
                  <c:v>26.34</c:v>
                </c:pt>
                <c:pt idx="318">
                  <c:v>26.36</c:v>
                </c:pt>
                <c:pt idx="319">
                  <c:v>26.38</c:v>
                </c:pt>
                <c:pt idx="320">
                  <c:v>26.4</c:v>
                </c:pt>
                <c:pt idx="321">
                  <c:v>26.42</c:v>
                </c:pt>
                <c:pt idx="322">
                  <c:v>26.44</c:v>
                </c:pt>
                <c:pt idx="323">
                  <c:v>26.46</c:v>
                </c:pt>
                <c:pt idx="324">
                  <c:v>26.48</c:v>
                </c:pt>
                <c:pt idx="325">
                  <c:v>26.5</c:v>
                </c:pt>
                <c:pt idx="326">
                  <c:v>26.52</c:v>
                </c:pt>
                <c:pt idx="327">
                  <c:v>26.54</c:v>
                </c:pt>
                <c:pt idx="328">
                  <c:v>26.56</c:v>
                </c:pt>
                <c:pt idx="329">
                  <c:v>26.58</c:v>
                </c:pt>
                <c:pt idx="330">
                  <c:v>26.6</c:v>
                </c:pt>
                <c:pt idx="331">
                  <c:v>26.62</c:v>
                </c:pt>
                <c:pt idx="332">
                  <c:v>26.64</c:v>
                </c:pt>
                <c:pt idx="333">
                  <c:v>26.66</c:v>
                </c:pt>
                <c:pt idx="334">
                  <c:v>26.68</c:v>
                </c:pt>
                <c:pt idx="335">
                  <c:v>26.7</c:v>
                </c:pt>
                <c:pt idx="336">
                  <c:v>26.72</c:v>
                </c:pt>
                <c:pt idx="337">
                  <c:v>26.74</c:v>
                </c:pt>
                <c:pt idx="338">
                  <c:v>26.76</c:v>
                </c:pt>
                <c:pt idx="339">
                  <c:v>26.78</c:v>
                </c:pt>
                <c:pt idx="340">
                  <c:v>26.8</c:v>
                </c:pt>
                <c:pt idx="341">
                  <c:v>26.82</c:v>
                </c:pt>
                <c:pt idx="342">
                  <c:v>26.84</c:v>
                </c:pt>
                <c:pt idx="343">
                  <c:v>26.86</c:v>
                </c:pt>
                <c:pt idx="344">
                  <c:v>26.88</c:v>
                </c:pt>
                <c:pt idx="345">
                  <c:v>26.9</c:v>
                </c:pt>
                <c:pt idx="346">
                  <c:v>26.92</c:v>
                </c:pt>
                <c:pt idx="347">
                  <c:v>26.94</c:v>
                </c:pt>
                <c:pt idx="348">
                  <c:v>26.96</c:v>
                </c:pt>
                <c:pt idx="349">
                  <c:v>26.98</c:v>
                </c:pt>
                <c:pt idx="350">
                  <c:v>27</c:v>
                </c:pt>
                <c:pt idx="351">
                  <c:v>27.02</c:v>
                </c:pt>
                <c:pt idx="352">
                  <c:v>27.04</c:v>
                </c:pt>
                <c:pt idx="353">
                  <c:v>27.06</c:v>
                </c:pt>
                <c:pt idx="354">
                  <c:v>27.08</c:v>
                </c:pt>
                <c:pt idx="355">
                  <c:v>27.1</c:v>
                </c:pt>
                <c:pt idx="356">
                  <c:v>27.12</c:v>
                </c:pt>
                <c:pt idx="357">
                  <c:v>27.14</c:v>
                </c:pt>
                <c:pt idx="358">
                  <c:v>27.16</c:v>
                </c:pt>
                <c:pt idx="359">
                  <c:v>27.18</c:v>
                </c:pt>
                <c:pt idx="360">
                  <c:v>27.2</c:v>
                </c:pt>
                <c:pt idx="361">
                  <c:v>27.22</c:v>
                </c:pt>
                <c:pt idx="362">
                  <c:v>27.24</c:v>
                </c:pt>
                <c:pt idx="363">
                  <c:v>27.26</c:v>
                </c:pt>
                <c:pt idx="364">
                  <c:v>27.28</c:v>
                </c:pt>
                <c:pt idx="365">
                  <c:v>27.3</c:v>
                </c:pt>
                <c:pt idx="366">
                  <c:v>27.32</c:v>
                </c:pt>
                <c:pt idx="367">
                  <c:v>27.34</c:v>
                </c:pt>
                <c:pt idx="368">
                  <c:v>27.36</c:v>
                </c:pt>
                <c:pt idx="369">
                  <c:v>27.38</c:v>
                </c:pt>
                <c:pt idx="370">
                  <c:v>27.4</c:v>
                </c:pt>
                <c:pt idx="371">
                  <c:v>27.42</c:v>
                </c:pt>
                <c:pt idx="372">
                  <c:v>27.44</c:v>
                </c:pt>
                <c:pt idx="373">
                  <c:v>27.46</c:v>
                </c:pt>
                <c:pt idx="374">
                  <c:v>27.48</c:v>
                </c:pt>
                <c:pt idx="375">
                  <c:v>27.5</c:v>
                </c:pt>
                <c:pt idx="376">
                  <c:v>27.52</c:v>
                </c:pt>
                <c:pt idx="377">
                  <c:v>27.54</c:v>
                </c:pt>
                <c:pt idx="378">
                  <c:v>27.56</c:v>
                </c:pt>
                <c:pt idx="379">
                  <c:v>27.58</c:v>
                </c:pt>
                <c:pt idx="380">
                  <c:v>27.6</c:v>
                </c:pt>
                <c:pt idx="381">
                  <c:v>27.62</c:v>
                </c:pt>
                <c:pt idx="382">
                  <c:v>27.64</c:v>
                </c:pt>
                <c:pt idx="383">
                  <c:v>27.66</c:v>
                </c:pt>
                <c:pt idx="384">
                  <c:v>27.68</c:v>
                </c:pt>
                <c:pt idx="385">
                  <c:v>27.7</c:v>
                </c:pt>
                <c:pt idx="386">
                  <c:v>27.72</c:v>
                </c:pt>
                <c:pt idx="387">
                  <c:v>27.74</c:v>
                </c:pt>
                <c:pt idx="388">
                  <c:v>27.76</c:v>
                </c:pt>
                <c:pt idx="389">
                  <c:v>27.78</c:v>
                </c:pt>
                <c:pt idx="390">
                  <c:v>27.8</c:v>
                </c:pt>
                <c:pt idx="391">
                  <c:v>27.82</c:v>
                </c:pt>
                <c:pt idx="392">
                  <c:v>27.84</c:v>
                </c:pt>
                <c:pt idx="393">
                  <c:v>27.86</c:v>
                </c:pt>
                <c:pt idx="394">
                  <c:v>27.88</c:v>
                </c:pt>
                <c:pt idx="395">
                  <c:v>27.9</c:v>
                </c:pt>
                <c:pt idx="396">
                  <c:v>27.92</c:v>
                </c:pt>
                <c:pt idx="397">
                  <c:v>27.94</c:v>
                </c:pt>
                <c:pt idx="398">
                  <c:v>27.96</c:v>
                </c:pt>
                <c:pt idx="399">
                  <c:v>27.98</c:v>
                </c:pt>
                <c:pt idx="400">
                  <c:v>28</c:v>
                </c:pt>
                <c:pt idx="401">
                  <c:v>28.02</c:v>
                </c:pt>
                <c:pt idx="402">
                  <c:v>28.04</c:v>
                </c:pt>
                <c:pt idx="403">
                  <c:v>28.06</c:v>
                </c:pt>
                <c:pt idx="404">
                  <c:v>28.08</c:v>
                </c:pt>
                <c:pt idx="405">
                  <c:v>28.1</c:v>
                </c:pt>
                <c:pt idx="406">
                  <c:v>28.12</c:v>
                </c:pt>
                <c:pt idx="407">
                  <c:v>28.14</c:v>
                </c:pt>
                <c:pt idx="408">
                  <c:v>28.16</c:v>
                </c:pt>
                <c:pt idx="409">
                  <c:v>28.18</c:v>
                </c:pt>
                <c:pt idx="410">
                  <c:v>28.2</c:v>
                </c:pt>
                <c:pt idx="411">
                  <c:v>28.22</c:v>
                </c:pt>
                <c:pt idx="412">
                  <c:v>28.24</c:v>
                </c:pt>
                <c:pt idx="413">
                  <c:v>28.26</c:v>
                </c:pt>
                <c:pt idx="414">
                  <c:v>28.28</c:v>
                </c:pt>
                <c:pt idx="415">
                  <c:v>28.3</c:v>
                </c:pt>
                <c:pt idx="416">
                  <c:v>28.32</c:v>
                </c:pt>
                <c:pt idx="417">
                  <c:v>28.34</c:v>
                </c:pt>
                <c:pt idx="418">
                  <c:v>28.36</c:v>
                </c:pt>
                <c:pt idx="419">
                  <c:v>28.38</c:v>
                </c:pt>
                <c:pt idx="420">
                  <c:v>28.4</c:v>
                </c:pt>
                <c:pt idx="421">
                  <c:v>28.42</c:v>
                </c:pt>
                <c:pt idx="422">
                  <c:v>28.44</c:v>
                </c:pt>
                <c:pt idx="423">
                  <c:v>28.46</c:v>
                </c:pt>
                <c:pt idx="424">
                  <c:v>28.48</c:v>
                </c:pt>
                <c:pt idx="425">
                  <c:v>28.5</c:v>
                </c:pt>
                <c:pt idx="426">
                  <c:v>28.52</c:v>
                </c:pt>
                <c:pt idx="427">
                  <c:v>28.54</c:v>
                </c:pt>
                <c:pt idx="428">
                  <c:v>28.56</c:v>
                </c:pt>
                <c:pt idx="429">
                  <c:v>28.58</c:v>
                </c:pt>
                <c:pt idx="430">
                  <c:v>28.6</c:v>
                </c:pt>
                <c:pt idx="431">
                  <c:v>28.62</c:v>
                </c:pt>
                <c:pt idx="432">
                  <c:v>28.64</c:v>
                </c:pt>
                <c:pt idx="433">
                  <c:v>28.66</c:v>
                </c:pt>
                <c:pt idx="434">
                  <c:v>28.68</c:v>
                </c:pt>
                <c:pt idx="435">
                  <c:v>28.7</c:v>
                </c:pt>
                <c:pt idx="436">
                  <c:v>28.72</c:v>
                </c:pt>
                <c:pt idx="437">
                  <c:v>28.74</c:v>
                </c:pt>
                <c:pt idx="438">
                  <c:v>28.76</c:v>
                </c:pt>
                <c:pt idx="439">
                  <c:v>28.78</c:v>
                </c:pt>
                <c:pt idx="440">
                  <c:v>28.8</c:v>
                </c:pt>
                <c:pt idx="441">
                  <c:v>28.82</c:v>
                </c:pt>
                <c:pt idx="442">
                  <c:v>28.84</c:v>
                </c:pt>
                <c:pt idx="443">
                  <c:v>28.86</c:v>
                </c:pt>
                <c:pt idx="444">
                  <c:v>28.88</c:v>
                </c:pt>
                <c:pt idx="445">
                  <c:v>28.9</c:v>
                </c:pt>
                <c:pt idx="446">
                  <c:v>28.92</c:v>
                </c:pt>
                <c:pt idx="447">
                  <c:v>28.94</c:v>
                </c:pt>
                <c:pt idx="448">
                  <c:v>28.96</c:v>
                </c:pt>
                <c:pt idx="449">
                  <c:v>28.98</c:v>
                </c:pt>
                <c:pt idx="450">
                  <c:v>29</c:v>
                </c:pt>
                <c:pt idx="451">
                  <c:v>29.02</c:v>
                </c:pt>
                <c:pt idx="452">
                  <c:v>29.04</c:v>
                </c:pt>
                <c:pt idx="453">
                  <c:v>29.06</c:v>
                </c:pt>
                <c:pt idx="454">
                  <c:v>29.08</c:v>
                </c:pt>
                <c:pt idx="455">
                  <c:v>29.1</c:v>
                </c:pt>
                <c:pt idx="456">
                  <c:v>29.12</c:v>
                </c:pt>
                <c:pt idx="457">
                  <c:v>29.14</c:v>
                </c:pt>
                <c:pt idx="458">
                  <c:v>29.16</c:v>
                </c:pt>
                <c:pt idx="459">
                  <c:v>29.18</c:v>
                </c:pt>
                <c:pt idx="460">
                  <c:v>29.2</c:v>
                </c:pt>
                <c:pt idx="461">
                  <c:v>29.22</c:v>
                </c:pt>
                <c:pt idx="462">
                  <c:v>29.24</c:v>
                </c:pt>
                <c:pt idx="463">
                  <c:v>29.26</c:v>
                </c:pt>
                <c:pt idx="464">
                  <c:v>29.28</c:v>
                </c:pt>
                <c:pt idx="465">
                  <c:v>29.3</c:v>
                </c:pt>
                <c:pt idx="466">
                  <c:v>29.32</c:v>
                </c:pt>
                <c:pt idx="467">
                  <c:v>29.34</c:v>
                </c:pt>
                <c:pt idx="468">
                  <c:v>29.36</c:v>
                </c:pt>
                <c:pt idx="469">
                  <c:v>29.38</c:v>
                </c:pt>
                <c:pt idx="470">
                  <c:v>29.4</c:v>
                </c:pt>
                <c:pt idx="471">
                  <c:v>29.42</c:v>
                </c:pt>
                <c:pt idx="472">
                  <c:v>29.44</c:v>
                </c:pt>
                <c:pt idx="473">
                  <c:v>29.46</c:v>
                </c:pt>
                <c:pt idx="474">
                  <c:v>29.48</c:v>
                </c:pt>
                <c:pt idx="475">
                  <c:v>29.5</c:v>
                </c:pt>
                <c:pt idx="476">
                  <c:v>29.52</c:v>
                </c:pt>
                <c:pt idx="477">
                  <c:v>29.54</c:v>
                </c:pt>
                <c:pt idx="478">
                  <c:v>29.56</c:v>
                </c:pt>
                <c:pt idx="479">
                  <c:v>29.58</c:v>
                </c:pt>
                <c:pt idx="480">
                  <c:v>29.6</c:v>
                </c:pt>
                <c:pt idx="481">
                  <c:v>29.62</c:v>
                </c:pt>
                <c:pt idx="482">
                  <c:v>29.64</c:v>
                </c:pt>
                <c:pt idx="483">
                  <c:v>29.66</c:v>
                </c:pt>
                <c:pt idx="484">
                  <c:v>29.68</c:v>
                </c:pt>
                <c:pt idx="485">
                  <c:v>29.7</c:v>
                </c:pt>
                <c:pt idx="486">
                  <c:v>29.72</c:v>
                </c:pt>
                <c:pt idx="487">
                  <c:v>29.74</c:v>
                </c:pt>
                <c:pt idx="488">
                  <c:v>29.76</c:v>
                </c:pt>
                <c:pt idx="489">
                  <c:v>29.78</c:v>
                </c:pt>
                <c:pt idx="490">
                  <c:v>29.8</c:v>
                </c:pt>
                <c:pt idx="491">
                  <c:v>29.82</c:v>
                </c:pt>
                <c:pt idx="492">
                  <c:v>29.84</c:v>
                </c:pt>
                <c:pt idx="493">
                  <c:v>29.86</c:v>
                </c:pt>
                <c:pt idx="494">
                  <c:v>29.88</c:v>
                </c:pt>
                <c:pt idx="495">
                  <c:v>29.9</c:v>
                </c:pt>
                <c:pt idx="496">
                  <c:v>29.92</c:v>
                </c:pt>
                <c:pt idx="497">
                  <c:v>29.94</c:v>
                </c:pt>
                <c:pt idx="498">
                  <c:v>29.96</c:v>
                </c:pt>
                <c:pt idx="499">
                  <c:v>29.98</c:v>
                </c:pt>
                <c:pt idx="500">
                  <c:v>30</c:v>
                </c:pt>
                <c:pt idx="501">
                  <c:v>30.02</c:v>
                </c:pt>
                <c:pt idx="502">
                  <c:v>30.04</c:v>
                </c:pt>
                <c:pt idx="503">
                  <c:v>30.06</c:v>
                </c:pt>
                <c:pt idx="504">
                  <c:v>30.08</c:v>
                </c:pt>
                <c:pt idx="505">
                  <c:v>30.1</c:v>
                </c:pt>
                <c:pt idx="506">
                  <c:v>30.12</c:v>
                </c:pt>
                <c:pt idx="507">
                  <c:v>30.14</c:v>
                </c:pt>
                <c:pt idx="508">
                  <c:v>30.16</c:v>
                </c:pt>
                <c:pt idx="509">
                  <c:v>30.18</c:v>
                </c:pt>
                <c:pt idx="510">
                  <c:v>30.2</c:v>
                </c:pt>
                <c:pt idx="511">
                  <c:v>30.22</c:v>
                </c:pt>
                <c:pt idx="512">
                  <c:v>30.24</c:v>
                </c:pt>
                <c:pt idx="513">
                  <c:v>30.26</c:v>
                </c:pt>
                <c:pt idx="514">
                  <c:v>30.28</c:v>
                </c:pt>
                <c:pt idx="515">
                  <c:v>30.3</c:v>
                </c:pt>
                <c:pt idx="516">
                  <c:v>30.32</c:v>
                </c:pt>
                <c:pt idx="517">
                  <c:v>30.34</c:v>
                </c:pt>
                <c:pt idx="518">
                  <c:v>30.36</c:v>
                </c:pt>
                <c:pt idx="519">
                  <c:v>30.38</c:v>
                </c:pt>
                <c:pt idx="520">
                  <c:v>30.4</c:v>
                </c:pt>
                <c:pt idx="521">
                  <c:v>30.42</c:v>
                </c:pt>
                <c:pt idx="522">
                  <c:v>30.44</c:v>
                </c:pt>
                <c:pt idx="523">
                  <c:v>30.46</c:v>
                </c:pt>
                <c:pt idx="524">
                  <c:v>30.48</c:v>
                </c:pt>
                <c:pt idx="525">
                  <c:v>30.5</c:v>
                </c:pt>
                <c:pt idx="526">
                  <c:v>30.52</c:v>
                </c:pt>
                <c:pt idx="527">
                  <c:v>30.54</c:v>
                </c:pt>
                <c:pt idx="528">
                  <c:v>30.56</c:v>
                </c:pt>
                <c:pt idx="529">
                  <c:v>30.58</c:v>
                </c:pt>
                <c:pt idx="530">
                  <c:v>30.6</c:v>
                </c:pt>
                <c:pt idx="531">
                  <c:v>30.62</c:v>
                </c:pt>
                <c:pt idx="532">
                  <c:v>30.64</c:v>
                </c:pt>
                <c:pt idx="533">
                  <c:v>30.66</c:v>
                </c:pt>
                <c:pt idx="534">
                  <c:v>30.68</c:v>
                </c:pt>
                <c:pt idx="535">
                  <c:v>30.7</c:v>
                </c:pt>
                <c:pt idx="536">
                  <c:v>30.72</c:v>
                </c:pt>
                <c:pt idx="537">
                  <c:v>30.74</c:v>
                </c:pt>
                <c:pt idx="538">
                  <c:v>30.76</c:v>
                </c:pt>
                <c:pt idx="539">
                  <c:v>30.78</c:v>
                </c:pt>
                <c:pt idx="540">
                  <c:v>30.8</c:v>
                </c:pt>
                <c:pt idx="541">
                  <c:v>30.82</c:v>
                </c:pt>
                <c:pt idx="542">
                  <c:v>30.84</c:v>
                </c:pt>
                <c:pt idx="543">
                  <c:v>30.86</c:v>
                </c:pt>
                <c:pt idx="544">
                  <c:v>30.88</c:v>
                </c:pt>
                <c:pt idx="545">
                  <c:v>30.9</c:v>
                </c:pt>
                <c:pt idx="546">
                  <c:v>30.92</c:v>
                </c:pt>
                <c:pt idx="547">
                  <c:v>30.94</c:v>
                </c:pt>
                <c:pt idx="548">
                  <c:v>30.96</c:v>
                </c:pt>
                <c:pt idx="549">
                  <c:v>30.98</c:v>
                </c:pt>
                <c:pt idx="550">
                  <c:v>31</c:v>
                </c:pt>
                <c:pt idx="551">
                  <c:v>31.02</c:v>
                </c:pt>
                <c:pt idx="552">
                  <c:v>31.04</c:v>
                </c:pt>
                <c:pt idx="553">
                  <c:v>31.06</c:v>
                </c:pt>
                <c:pt idx="554">
                  <c:v>31.08</c:v>
                </c:pt>
                <c:pt idx="555">
                  <c:v>31.1</c:v>
                </c:pt>
                <c:pt idx="556">
                  <c:v>31.12</c:v>
                </c:pt>
                <c:pt idx="557">
                  <c:v>31.14</c:v>
                </c:pt>
                <c:pt idx="558">
                  <c:v>31.16</c:v>
                </c:pt>
                <c:pt idx="559">
                  <c:v>31.18</c:v>
                </c:pt>
                <c:pt idx="560">
                  <c:v>31.2</c:v>
                </c:pt>
                <c:pt idx="561">
                  <c:v>31.22</c:v>
                </c:pt>
                <c:pt idx="562">
                  <c:v>31.24</c:v>
                </c:pt>
                <c:pt idx="563">
                  <c:v>31.26</c:v>
                </c:pt>
                <c:pt idx="564">
                  <c:v>31.28</c:v>
                </c:pt>
                <c:pt idx="565">
                  <c:v>31.3</c:v>
                </c:pt>
                <c:pt idx="566">
                  <c:v>31.32</c:v>
                </c:pt>
                <c:pt idx="567">
                  <c:v>31.34</c:v>
                </c:pt>
                <c:pt idx="568">
                  <c:v>31.36</c:v>
                </c:pt>
                <c:pt idx="569">
                  <c:v>31.38</c:v>
                </c:pt>
                <c:pt idx="570">
                  <c:v>31.4</c:v>
                </c:pt>
                <c:pt idx="571">
                  <c:v>31.42</c:v>
                </c:pt>
                <c:pt idx="572">
                  <c:v>31.44</c:v>
                </c:pt>
                <c:pt idx="573">
                  <c:v>31.46</c:v>
                </c:pt>
                <c:pt idx="574">
                  <c:v>31.48</c:v>
                </c:pt>
                <c:pt idx="575">
                  <c:v>31.5</c:v>
                </c:pt>
                <c:pt idx="576">
                  <c:v>31.52</c:v>
                </c:pt>
                <c:pt idx="577">
                  <c:v>31.54</c:v>
                </c:pt>
                <c:pt idx="578">
                  <c:v>31.56</c:v>
                </c:pt>
                <c:pt idx="579">
                  <c:v>31.58</c:v>
                </c:pt>
                <c:pt idx="580">
                  <c:v>31.6</c:v>
                </c:pt>
                <c:pt idx="581">
                  <c:v>31.62</c:v>
                </c:pt>
                <c:pt idx="582">
                  <c:v>31.64</c:v>
                </c:pt>
                <c:pt idx="583">
                  <c:v>31.66</c:v>
                </c:pt>
                <c:pt idx="584">
                  <c:v>31.68</c:v>
                </c:pt>
                <c:pt idx="585">
                  <c:v>31.7</c:v>
                </c:pt>
                <c:pt idx="586">
                  <c:v>31.72</c:v>
                </c:pt>
                <c:pt idx="587">
                  <c:v>31.74</c:v>
                </c:pt>
                <c:pt idx="588">
                  <c:v>31.76</c:v>
                </c:pt>
                <c:pt idx="589">
                  <c:v>31.78</c:v>
                </c:pt>
                <c:pt idx="590">
                  <c:v>31.8</c:v>
                </c:pt>
                <c:pt idx="591">
                  <c:v>31.82</c:v>
                </c:pt>
                <c:pt idx="592">
                  <c:v>31.84</c:v>
                </c:pt>
                <c:pt idx="593">
                  <c:v>31.86</c:v>
                </c:pt>
                <c:pt idx="594">
                  <c:v>31.88</c:v>
                </c:pt>
                <c:pt idx="595">
                  <c:v>31.9</c:v>
                </c:pt>
                <c:pt idx="596">
                  <c:v>31.92</c:v>
                </c:pt>
                <c:pt idx="597">
                  <c:v>31.94</c:v>
                </c:pt>
                <c:pt idx="598">
                  <c:v>31.96</c:v>
                </c:pt>
                <c:pt idx="599">
                  <c:v>31.98</c:v>
                </c:pt>
                <c:pt idx="600">
                  <c:v>32</c:v>
                </c:pt>
                <c:pt idx="601">
                  <c:v>32.020000000000003</c:v>
                </c:pt>
                <c:pt idx="602">
                  <c:v>32.04</c:v>
                </c:pt>
                <c:pt idx="603">
                  <c:v>32.06</c:v>
                </c:pt>
                <c:pt idx="604">
                  <c:v>32.08</c:v>
                </c:pt>
                <c:pt idx="605">
                  <c:v>32.1</c:v>
                </c:pt>
                <c:pt idx="606">
                  <c:v>32.119999999999997</c:v>
                </c:pt>
                <c:pt idx="607">
                  <c:v>32.14</c:v>
                </c:pt>
                <c:pt idx="608">
                  <c:v>32.159999999999997</c:v>
                </c:pt>
                <c:pt idx="609">
                  <c:v>32.18</c:v>
                </c:pt>
                <c:pt idx="610">
                  <c:v>32.200000000000003</c:v>
                </c:pt>
                <c:pt idx="611">
                  <c:v>32.22</c:v>
                </c:pt>
                <c:pt idx="612">
                  <c:v>32.24</c:v>
                </c:pt>
                <c:pt idx="613">
                  <c:v>32.26</c:v>
                </c:pt>
                <c:pt idx="614">
                  <c:v>32.28</c:v>
                </c:pt>
                <c:pt idx="615">
                  <c:v>32.299999999999997</c:v>
                </c:pt>
                <c:pt idx="616">
                  <c:v>32.32</c:v>
                </c:pt>
                <c:pt idx="617">
                  <c:v>32.340000000000003</c:v>
                </c:pt>
                <c:pt idx="618">
                  <c:v>32.36</c:v>
                </c:pt>
                <c:pt idx="619">
                  <c:v>32.380000000000003</c:v>
                </c:pt>
                <c:pt idx="620">
                  <c:v>32.4</c:v>
                </c:pt>
                <c:pt idx="621">
                  <c:v>32.42</c:v>
                </c:pt>
                <c:pt idx="622">
                  <c:v>32.44</c:v>
                </c:pt>
                <c:pt idx="623">
                  <c:v>32.46</c:v>
                </c:pt>
                <c:pt idx="624">
                  <c:v>32.479999999999997</c:v>
                </c:pt>
                <c:pt idx="625">
                  <c:v>32.5</c:v>
                </c:pt>
                <c:pt idx="626">
                  <c:v>32.520000000000003</c:v>
                </c:pt>
                <c:pt idx="627">
                  <c:v>32.54</c:v>
                </c:pt>
                <c:pt idx="628">
                  <c:v>32.56</c:v>
                </c:pt>
                <c:pt idx="629">
                  <c:v>32.58</c:v>
                </c:pt>
                <c:pt idx="630">
                  <c:v>32.6</c:v>
                </c:pt>
                <c:pt idx="631">
                  <c:v>32.619999999999997</c:v>
                </c:pt>
                <c:pt idx="632">
                  <c:v>32.64</c:v>
                </c:pt>
                <c:pt idx="633">
                  <c:v>32.659999999999997</c:v>
                </c:pt>
                <c:pt idx="634">
                  <c:v>32.68</c:v>
                </c:pt>
                <c:pt idx="635">
                  <c:v>32.700000000000003</c:v>
                </c:pt>
                <c:pt idx="636">
                  <c:v>32.72</c:v>
                </c:pt>
                <c:pt idx="637">
                  <c:v>32.74</c:v>
                </c:pt>
                <c:pt idx="638">
                  <c:v>32.76</c:v>
                </c:pt>
                <c:pt idx="639">
                  <c:v>32.78</c:v>
                </c:pt>
                <c:pt idx="640">
                  <c:v>32.799999999999997</c:v>
                </c:pt>
                <c:pt idx="641">
                  <c:v>32.82</c:v>
                </c:pt>
                <c:pt idx="642">
                  <c:v>32.840000000000003</c:v>
                </c:pt>
                <c:pt idx="643">
                  <c:v>32.86</c:v>
                </c:pt>
                <c:pt idx="644">
                  <c:v>32.880000000000003</c:v>
                </c:pt>
                <c:pt idx="645">
                  <c:v>32.9</c:v>
                </c:pt>
                <c:pt idx="646">
                  <c:v>32.92</c:v>
                </c:pt>
                <c:pt idx="647">
                  <c:v>32.94</c:v>
                </c:pt>
                <c:pt idx="648">
                  <c:v>32.96</c:v>
                </c:pt>
                <c:pt idx="649">
                  <c:v>32.979999999999997</c:v>
                </c:pt>
                <c:pt idx="650">
                  <c:v>33</c:v>
                </c:pt>
                <c:pt idx="651">
                  <c:v>33.020000000000003</c:v>
                </c:pt>
                <c:pt idx="652">
                  <c:v>33.04</c:v>
                </c:pt>
                <c:pt idx="653">
                  <c:v>33.06</c:v>
                </c:pt>
                <c:pt idx="654">
                  <c:v>33.08</c:v>
                </c:pt>
                <c:pt idx="655">
                  <c:v>33.1</c:v>
                </c:pt>
                <c:pt idx="656">
                  <c:v>33.119999999999997</c:v>
                </c:pt>
                <c:pt idx="657">
                  <c:v>33.14</c:v>
                </c:pt>
                <c:pt idx="658">
                  <c:v>33.159999999999997</c:v>
                </c:pt>
                <c:pt idx="659">
                  <c:v>33.18</c:v>
                </c:pt>
                <c:pt idx="660">
                  <c:v>33.200000000000003</c:v>
                </c:pt>
                <c:pt idx="661">
                  <c:v>33.22</c:v>
                </c:pt>
                <c:pt idx="662">
                  <c:v>33.24</c:v>
                </c:pt>
                <c:pt idx="663">
                  <c:v>33.26</c:v>
                </c:pt>
                <c:pt idx="664">
                  <c:v>33.28</c:v>
                </c:pt>
                <c:pt idx="665">
                  <c:v>33.299999999999997</c:v>
                </c:pt>
                <c:pt idx="666">
                  <c:v>33.32</c:v>
                </c:pt>
                <c:pt idx="667">
                  <c:v>33.340000000000003</c:v>
                </c:pt>
                <c:pt idx="668">
                  <c:v>33.36</c:v>
                </c:pt>
                <c:pt idx="669">
                  <c:v>33.380000000000003</c:v>
                </c:pt>
                <c:pt idx="670">
                  <c:v>33.4</c:v>
                </c:pt>
                <c:pt idx="671">
                  <c:v>33.42</c:v>
                </c:pt>
                <c:pt idx="672">
                  <c:v>33.44</c:v>
                </c:pt>
                <c:pt idx="673">
                  <c:v>33.46</c:v>
                </c:pt>
                <c:pt idx="674">
                  <c:v>33.479999999999997</c:v>
                </c:pt>
                <c:pt idx="675">
                  <c:v>33.5</c:v>
                </c:pt>
                <c:pt idx="676">
                  <c:v>33.520000000000003</c:v>
                </c:pt>
                <c:pt idx="677">
                  <c:v>33.54</c:v>
                </c:pt>
                <c:pt idx="678">
                  <c:v>33.56</c:v>
                </c:pt>
                <c:pt idx="679">
                  <c:v>33.58</c:v>
                </c:pt>
                <c:pt idx="680">
                  <c:v>33.6</c:v>
                </c:pt>
                <c:pt idx="681">
                  <c:v>33.619999999999997</c:v>
                </c:pt>
                <c:pt idx="682">
                  <c:v>33.64</c:v>
                </c:pt>
                <c:pt idx="683">
                  <c:v>33.659999999999997</c:v>
                </c:pt>
                <c:pt idx="684">
                  <c:v>33.68</c:v>
                </c:pt>
                <c:pt idx="685">
                  <c:v>33.700000000000003</c:v>
                </c:pt>
                <c:pt idx="686">
                  <c:v>33.72</c:v>
                </c:pt>
                <c:pt idx="687">
                  <c:v>33.74</c:v>
                </c:pt>
                <c:pt idx="688">
                  <c:v>33.76</c:v>
                </c:pt>
                <c:pt idx="689">
                  <c:v>33.78</c:v>
                </c:pt>
                <c:pt idx="690">
                  <c:v>33.799999999999997</c:v>
                </c:pt>
                <c:pt idx="691">
                  <c:v>33.82</c:v>
                </c:pt>
                <c:pt idx="692">
                  <c:v>33.840000000000003</c:v>
                </c:pt>
                <c:pt idx="693">
                  <c:v>33.86</c:v>
                </c:pt>
                <c:pt idx="694">
                  <c:v>33.880000000000003</c:v>
                </c:pt>
                <c:pt idx="695">
                  <c:v>33.9</c:v>
                </c:pt>
                <c:pt idx="696">
                  <c:v>33.92</c:v>
                </c:pt>
                <c:pt idx="697">
                  <c:v>33.94</c:v>
                </c:pt>
                <c:pt idx="698">
                  <c:v>33.96</c:v>
                </c:pt>
                <c:pt idx="699">
                  <c:v>33.979999999999997</c:v>
                </c:pt>
                <c:pt idx="700">
                  <c:v>34</c:v>
                </c:pt>
                <c:pt idx="701">
                  <c:v>34.020000000000003</c:v>
                </c:pt>
                <c:pt idx="702">
                  <c:v>34.04</c:v>
                </c:pt>
                <c:pt idx="703">
                  <c:v>34.06</c:v>
                </c:pt>
                <c:pt idx="704">
                  <c:v>34.08</c:v>
                </c:pt>
                <c:pt idx="705">
                  <c:v>34.1</c:v>
                </c:pt>
                <c:pt idx="706">
                  <c:v>34.119999999999997</c:v>
                </c:pt>
                <c:pt idx="707">
                  <c:v>34.14</c:v>
                </c:pt>
                <c:pt idx="708">
                  <c:v>34.159999999999997</c:v>
                </c:pt>
                <c:pt idx="709">
                  <c:v>34.18</c:v>
                </c:pt>
                <c:pt idx="710">
                  <c:v>34.200000000000003</c:v>
                </c:pt>
                <c:pt idx="711">
                  <c:v>34.22</c:v>
                </c:pt>
                <c:pt idx="712">
                  <c:v>34.24</c:v>
                </c:pt>
                <c:pt idx="713">
                  <c:v>34.26</c:v>
                </c:pt>
                <c:pt idx="714">
                  <c:v>34.28</c:v>
                </c:pt>
                <c:pt idx="715">
                  <c:v>34.299999999999997</c:v>
                </c:pt>
                <c:pt idx="716">
                  <c:v>34.32</c:v>
                </c:pt>
                <c:pt idx="717">
                  <c:v>34.340000000000003</c:v>
                </c:pt>
                <c:pt idx="718">
                  <c:v>34.36</c:v>
                </c:pt>
                <c:pt idx="719">
                  <c:v>34.380000000000003</c:v>
                </c:pt>
                <c:pt idx="720">
                  <c:v>34.4</c:v>
                </c:pt>
                <c:pt idx="721">
                  <c:v>34.42</c:v>
                </c:pt>
                <c:pt idx="722">
                  <c:v>34.44</c:v>
                </c:pt>
                <c:pt idx="723">
                  <c:v>34.46</c:v>
                </c:pt>
                <c:pt idx="724">
                  <c:v>34.479999999999997</c:v>
                </c:pt>
                <c:pt idx="725">
                  <c:v>34.5</c:v>
                </c:pt>
                <c:pt idx="726">
                  <c:v>34.520000000000003</c:v>
                </c:pt>
                <c:pt idx="727">
                  <c:v>34.54</c:v>
                </c:pt>
                <c:pt idx="728">
                  <c:v>34.56</c:v>
                </c:pt>
                <c:pt idx="729">
                  <c:v>34.58</c:v>
                </c:pt>
                <c:pt idx="730">
                  <c:v>34.6</c:v>
                </c:pt>
                <c:pt idx="731">
                  <c:v>34.619999999999997</c:v>
                </c:pt>
                <c:pt idx="732">
                  <c:v>34.64</c:v>
                </c:pt>
                <c:pt idx="733">
                  <c:v>34.659999999999997</c:v>
                </c:pt>
                <c:pt idx="734">
                  <c:v>34.68</c:v>
                </c:pt>
                <c:pt idx="735">
                  <c:v>34.700000000000003</c:v>
                </c:pt>
                <c:pt idx="736">
                  <c:v>34.72</c:v>
                </c:pt>
                <c:pt idx="737">
                  <c:v>34.74</c:v>
                </c:pt>
                <c:pt idx="738">
                  <c:v>34.76</c:v>
                </c:pt>
                <c:pt idx="739">
                  <c:v>34.78</c:v>
                </c:pt>
                <c:pt idx="740">
                  <c:v>34.799999999999997</c:v>
                </c:pt>
                <c:pt idx="741">
                  <c:v>34.82</c:v>
                </c:pt>
                <c:pt idx="742">
                  <c:v>34.840000000000003</c:v>
                </c:pt>
                <c:pt idx="743">
                  <c:v>34.86</c:v>
                </c:pt>
                <c:pt idx="744">
                  <c:v>34.880000000000003</c:v>
                </c:pt>
                <c:pt idx="745">
                  <c:v>34.9</c:v>
                </c:pt>
                <c:pt idx="746">
                  <c:v>34.92</c:v>
                </c:pt>
                <c:pt idx="747">
                  <c:v>34.94</c:v>
                </c:pt>
                <c:pt idx="748">
                  <c:v>34.96</c:v>
                </c:pt>
                <c:pt idx="749">
                  <c:v>34.979999999999997</c:v>
                </c:pt>
                <c:pt idx="750">
                  <c:v>35</c:v>
                </c:pt>
                <c:pt idx="751">
                  <c:v>35.020000000000003</c:v>
                </c:pt>
                <c:pt idx="752">
                  <c:v>35.04</c:v>
                </c:pt>
                <c:pt idx="753">
                  <c:v>35.06</c:v>
                </c:pt>
                <c:pt idx="754">
                  <c:v>35.08</c:v>
                </c:pt>
                <c:pt idx="755">
                  <c:v>35.1</c:v>
                </c:pt>
                <c:pt idx="756">
                  <c:v>35.119999999999997</c:v>
                </c:pt>
                <c:pt idx="757">
                  <c:v>35.14</c:v>
                </c:pt>
                <c:pt idx="758">
                  <c:v>35.159999999999997</c:v>
                </c:pt>
                <c:pt idx="759">
                  <c:v>35.18</c:v>
                </c:pt>
                <c:pt idx="760">
                  <c:v>35.200000000000003</c:v>
                </c:pt>
                <c:pt idx="761">
                  <c:v>35.22</c:v>
                </c:pt>
                <c:pt idx="762">
                  <c:v>35.24</c:v>
                </c:pt>
                <c:pt idx="763">
                  <c:v>35.26</c:v>
                </c:pt>
                <c:pt idx="764">
                  <c:v>35.28</c:v>
                </c:pt>
                <c:pt idx="765">
                  <c:v>35.299999999999997</c:v>
                </c:pt>
                <c:pt idx="766">
                  <c:v>35.32</c:v>
                </c:pt>
                <c:pt idx="767">
                  <c:v>35.340000000000003</c:v>
                </c:pt>
                <c:pt idx="768">
                  <c:v>35.36</c:v>
                </c:pt>
                <c:pt idx="769">
                  <c:v>35.380000000000003</c:v>
                </c:pt>
                <c:pt idx="770">
                  <c:v>35.4</c:v>
                </c:pt>
                <c:pt idx="771">
                  <c:v>35.42</c:v>
                </c:pt>
                <c:pt idx="772">
                  <c:v>35.44</c:v>
                </c:pt>
                <c:pt idx="773">
                  <c:v>35.46</c:v>
                </c:pt>
                <c:pt idx="774">
                  <c:v>35.479999999999997</c:v>
                </c:pt>
                <c:pt idx="775">
                  <c:v>35.5</c:v>
                </c:pt>
                <c:pt idx="776">
                  <c:v>35.520000000000003</c:v>
                </c:pt>
                <c:pt idx="777">
                  <c:v>35.54</c:v>
                </c:pt>
                <c:pt idx="778">
                  <c:v>35.56</c:v>
                </c:pt>
                <c:pt idx="779">
                  <c:v>35.58</c:v>
                </c:pt>
                <c:pt idx="780">
                  <c:v>35.6</c:v>
                </c:pt>
                <c:pt idx="781">
                  <c:v>35.619999999999997</c:v>
                </c:pt>
                <c:pt idx="782">
                  <c:v>35.64</c:v>
                </c:pt>
                <c:pt idx="783">
                  <c:v>35.659999999999997</c:v>
                </c:pt>
                <c:pt idx="784">
                  <c:v>35.68</c:v>
                </c:pt>
                <c:pt idx="785">
                  <c:v>35.700000000000003</c:v>
                </c:pt>
                <c:pt idx="786">
                  <c:v>35.72</c:v>
                </c:pt>
                <c:pt idx="787">
                  <c:v>35.74</c:v>
                </c:pt>
                <c:pt idx="788">
                  <c:v>35.76</c:v>
                </c:pt>
                <c:pt idx="789">
                  <c:v>35.78</c:v>
                </c:pt>
                <c:pt idx="790">
                  <c:v>35.799999999999997</c:v>
                </c:pt>
                <c:pt idx="791">
                  <c:v>35.82</c:v>
                </c:pt>
                <c:pt idx="792">
                  <c:v>35.840000000000003</c:v>
                </c:pt>
                <c:pt idx="793">
                  <c:v>35.86</c:v>
                </c:pt>
                <c:pt idx="794">
                  <c:v>35.880000000000003</c:v>
                </c:pt>
                <c:pt idx="795">
                  <c:v>35.9</c:v>
                </c:pt>
                <c:pt idx="796">
                  <c:v>35.92</c:v>
                </c:pt>
                <c:pt idx="797">
                  <c:v>35.94</c:v>
                </c:pt>
                <c:pt idx="798">
                  <c:v>35.96</c:v>
                </c:pt>
                <c:pt idx="799">
                  <c:v>35.979999999999997</c:v>
                </c:pt>
                <c:pt idx="800">
                  <c:v>36</c:v>
                </c:pt>
                <c:pt idx="801">
                  <c:v>36.020000000000003</c:v>
                </c:pt>
                <c:pt idx="802">
                  <c:v>36.04</c:v>
                </c:pt>
                <c:pt idx="803">
                  <c:v>36.06</c:v>
                </c:pt>
                <c:pt idx="804">
                  <c:v>36.08</c:v>
                </c:pt>
                <c:pt idx="805">
                  <c:v>36.1</c:v>
                </c:pt>
                <c:pt idx="806">
                  <c:v>36.119999999999997</c:v>
                </c:pt>
                <c:pt idx="807">
                  <c:v>36.14</c:v>
                </c:pt>
                <c:pt idx="808">
                  <c:v>36.159999999999997</c:v>
                </c:pt>
                <c:pt idx="809">
                  <c:v>36.18</c:v>
                </c:pt>
                <c:pt idx="810">
                  <c:v>36.200000000000003</c:v>
                </c:pt>
                <c:pt idx="811">
                  <c:v>36.22</c:v>
                </c:pt>
                <c:pt idx="812">
                  <c:v>36.24</c:v>
                </c:pt>
                <c:pt idx="813">
                  <c:v>36.26</c:v>
                </c:pt>
                <c:pt idx="814">
                  <c:v>36.28</c:v>
                </c:pt>
                <c:pt idx="815">
                  <c:v>36.299999999999997</c:v>
                </c:pt>
                <c:pt idx="816">
                  <c:v>36.32</c:v>
                </c:pt>
                <c:pt idx="817">
                  <c:v>36.340000000000003</c:v>
                </c:pt>
                <c:pt idx="818">
                  <c:v>36.36</c:v>
                </c:pt>
                <c:pt idx="819">
                  <c:v>36.380000000000003</c:v>
                </c:pt>
                <c:pt idx="820">
                  <c:v>36.4</c:v>
                </c:pt>
                <c:pt idx="821">
                  <c:v>36.42</c:v>
                </c:pt>
                <c:pt idx="822">
                  <c:v>36.44</c:v>
                </c:pt>
                <c:pt idx="823">
                  <c:v>36.46</c:v>
                </c:pt>
                <c:pt idx="824">
                  <c:v>36.479999999999997</c:v>
                </c:pt>
                <c:pt idx="825">
                  <c:v>36.5</c:v>
                </c:pt>
                <c:pt idx="826">
                  <c:v>36.520000000000003</c:v>
                </c:pt>
                <c:pt idx="827">
                  <c:v>36.54</c:v>
                </c:pt>
                <c:pt idx="828">
                  <c:v>36.56</c:v>
                </c:pt>
                <c:pt idx="829">
                  <c:v>36.58</c:v>
                </c:pt>
                <c:pt idx="830">
                  <c:v>36.6</c:v>
                </c:pt>
                <c:pt idx="831">
                  <c:v>36.619999999999997</c:v>
                </c:pt>
                <c:pt idx="832">
                  <c:v>36.64</c:v>
                </c:pt>
                <c:pt idx="833">
                  <c:v>36.659999999999997</c:v>
                </c:pt>
                <c:pt idx="834">
                  <c:v>36.68</c:v>
                </c:pt>
                <c:pt idx="835">
                  <c:v>36.700000000000003</c:v>
                </c:pt>
                <c:pt idx="836">
                  <c:v>36.72</c:v>
                </c:pt>
                <c:pt idx="837">
                  <c:v>36.74</c:v>
                </c:pt>
                <c:pt idx="838">
                  <c:v>36.76</c:v>
                </c:pt>
                <c:pt idx="839">
                  <c:v>36.78</c:v>
                </c:pt>
                <c:pt idx="840">
                  <c:v>36.799999999999997</c:v>
                </c:pt>
                <c:pt idx="841">
                  <c:v>36.82</c:v>
                </c:pt>
                <c:pt idx="842">
                  <c:v>36.840000000000003</c:v>
                </c:pt>
                <c:pt idx="843">
                  <c:v>36.86</c:v>
                </c:pt>
                <c:pt idx="844">
                  <c:v>36.880000000000003</c:v>
                </c:pt>
                <c:pt idx="845">
                  <c:v>36.9</c:v>
                </c:pt>
                <c:pt idx="846">
                  <c:v>36.92</c:v>
                </c:pt>
                <c:pt idx="847">
                  <c:v>36.94</c:v>
                </c:pt>
                <c:pt idx="848">
                  <c:v>36.96</c:v>
                </c:pt>
                <c:pt idx="849">
                  <c:v>36.979999999999997</c:v>
                </c:pt>
                <c:pt idx="850">
                  <c:v>37</c:v>
                </c:pt>
                <c:pt idx="851">
                  <c:v>37.020000000000003</c:v>
                </c:pt>
                <c:pt idx="852">
                  <c:v>37.04</c:v>
                </c:pt>
                <c:pt idx="853">
                  <c:v>37.06</c:v>
                </c:pt>
                <c:pt idx="854">
                  <c:v>37.08</c:v>
                </c:pt>
                <c:pt idx="855">
                  <c:v>37.1</c:v>
                </c:pt>
                <c:pt idx="856">
                  <c:v>37.119999999999997</c:v>
                </c:pt>
                <c:pt idx="857">
                  <c:v>37.14</c:v>
                </c:pt>
                <c:pt idx="858">
                  <c:v>37.159999999999997</c:v>
                </c:pt>
                <c:pt idx="859">
                  <c:v>37.18</c:v>
                </c:pt>
                <c:pt idx="860">
                  <c:v>37.200000000000003</c:v>
                </c:pt>
                <c:pt idx="861">
                  <c:v>37.22</c:v>
                </c:pt>
                <c:pt idx="862">
                  <c:v>37.24</c:v>
                </c:pt>
                <c:pt idx="863">
                  <c:v>37.26</c:v>
                </c:pt>
                <c:pt idx="864">
                  <c:v>37.28</c:v>
                </c:pt>
                <c:pt idx="865">
                  <c:v>37.299999999999997</c:v>
                </c:pt>
                <c:pt idx="866">
                  <c:v>37.32</c:v>
                </c:pt>
                <c:pt idx="867">
                  <c:v>37.340000000000003</c:v>
                </c:pt>
                <c:pt idx="868">
                  <c:v>37.36</c:v>
                </c:pt>
                <c:pt idx="869">
                  <c:v>37.380000000000003</c:v>
                </c:pt>
                <c:pt idx="870">
                  <c:v>37.4</c:v>
                </c:pt>
                <c:pt idx="871">
                  <c:v>37.42</c:v>
                </c:pt>
                <c:pt idx="872">
                  <c:v>37.44</c:v>
                </c:pt>
                <c:pt idx="873">
                  <c:v>37.46</c:v>
                </c:pt>
                <c:pt idx="874">
                  <c:v>37.479999999999997</c:v>
                </c:pt>
                <c:pt idx="875">
                  <c:v>37.5</c:v>
                </c:pt>
                <c:pt idx="876">
                  <c:v>37.520000000000003</c:v>
                </c:pt>
                <c:pt idx="877">
                  <c:v>37.54</c:v>
                </c:pt>
                <c:pt idx="878">
                  <c:v>37.56</c:v>
                </c:pt>
                <c:pt idx="879">
                  <c:v>37.58</c:v>
                </c:pt>
                <c:pt idx="880">
                  <c:v>37.6</c:v>
                </c:pt>
                <c:pt idx="881">
                  <c:v>37.619999999999997</c:v>
                </c:pt>
                <c:pt idx="882">
                  <c:v>37.64</c:v>
                </c:pt>
                <c:pt idx="883">
                  <c:v>37.659999999999997</c:v>
                </c:pt>
                <c:pt idx="884">
                  <c:v>37.68</c:v>
                </c:pt>
                <c:pt idx="885">
                  <c:v>37.700000000000003</c:v>
                </c:pt>
                <c:pt idx="886">
                  <c:v>37.72</c:v>
                </c:pt>
                <c:pt idx="887">
                  <c:v>37.74</c:v>
                </c:pt>
                <c:pt idx="888">
                  <c:v>37.76</c:v>
                </c:pt>
                <c:pt idx="889">
                  <c:v>37.78</c:v>
                </c:pt>
                <c:pt idx="890">
                  <c:v>37.799999999999997</c:v>
                </c:pt>
                <c:pt idx="891">
                  <c:v>37.82</c:v>
                </c:pt>
                <c:pt idx="892">
                  <c:v>37.840000000000003</c:v>
                </c:pt>
                <c:pt idx="893">
                  <c:v>37.86</c:v>
                </c:pt>
                <c:pt idx="894">
                  <c:v>37.880000000000003</c:v>
                </c:pt>
                <c:pt idx="895">
                  <c:v>37.9</c:v>
                </c:pt>
                <c:pt idx="896">
                  <c:v>37.92</c:v>
                </c:pt>
                <c:pt idx="897">
                  <c:v>37.94</c:v>
                </c:pt>
                <c:pt idx="898">
                  <c:v>37.96</c:v>
                </c:pt>
                <c:pt idx="899">
                  <c:v>37.979999999999997</c:v>
                </c:pt>
                <c:pt idx="900">
                  <c:v>38</c:v>
                </c:pt>
                <c:pt idx="901">
                  <c:v>38.020000000000003</c:v>
                </c:pt>
                <c:pt idx="902">
                  <c:v>38.04</c:v>
                </c:pt>
                <c:pt idx="903">
                  <c:v>38.06</c:v>
                </c:pt>
                <c:pt idx="904">
                  <c:v>38.08</c:v>
                </c:pt>
                <c:pt idx="905">
                  <c:v>38.1</c:v>
                </c:pt>
                <c:pt idx="906">
                  <c:v>38.119999999999997</c:v>
                </c:pt>
                <c:pt idx="907">
                  <c:v>38.14</c:v>
                </c:pt>
                <c:pt idx="908">
                  <c:v>38.159999999999997</c:v>
                </c:pt>
                <c:pt idx="909">
                  <c:v>38.18</c:v>
                </c:pt>
                <c:pt idx="910">
                  <c:v>38.200000000000003</c:v>
                </c:pt>
                <c:pt idx="911">
                  <c:v>38.22</c:v>
                </c:pt>
                <c:pt idx="912">
                  <c:v>38.24</c:v>
                </c:pt>
                <c:pt idx="913">
                  <c:v>38.26</c:v>
                </c:pt>
                <c:pt idx="914">
                  <c:v>38.28</c:v>
                </c:pt>
                <c:pt idx="915">
                  <c:v>38.299999999999997</c:v>
                </c:pt>
                <c:pt idx="916">
                  <c:v>38.32</c:v>
                </c:pt>
                <c:pt idx="917">
                  <c:v>38.340000000000003</c:v>
                </c:pt>
                <c:pt idx="918">
                  <c:v>38.36</c:v>
                </c:pt>
                <c:pt idx="919">
                  <c:v>38.380000000000003</c:v>
                </c:pt>
                <c:pt idx="920">
                  <c:v>38.4</c:v>
                </c:pt>
                <c:pt idx="921">
                  <c:v>38.42</c:v>
                </c:pt>
                <c:pt idx="922">
                  <c:v>38.44</c:v>
                </c:pt>
                <c:pt idx="923">
                  <c:v>38.46</c:v>
                </c:pt>
                <c:pt idx="924">
                  <c:v>38.479999999999997</c:v>
                </c:pt>
                <c:pt idx="925">
                  <c:v>38.5</c:v>
                </c:pt>
                <c:pt idx="926">
                  <c:v>38.520000000000003</c:v>
                </c:pt>
                <c:pt idx="927">
                  <c:v>38.54</c:v>
                </c:pt>
                <c:pt idx="928">
                  <c:v>38.56</c:v>
                </c:pt>
                <c:pt idx="929">
                  <c:v>38.58</c:v>
                </c:pt>
                <c:pt idx="930">
                  <c:v>38.6</c:v>
                </c:pt>
                <c:pt idx="931">
                  <c:v>38.619999999999997</c:v>
                </c:pt>
                <c:pt idx="932">
                  <c:v>38.64</c:v>
                </c:pt>
                <c:pt idx="933">
                  <c:v>38.659999999999997</c:v>
                </c:pt>
                <c:pt idx="934">
                  <c:v>38.68</c:v>
                </c:pt>
                <c:pt idx="935">
                  <c:v>38.700000000000003</c:v>
                </c:pt>
                <c:pt idx="936">
                  <c:v>38.72</c:v>
                </c:pt>
                <c:pt idx="937">
                  <c:v>38.74</c:v>
                </c:pt>
                <c:pt idx="938">
                  <c:v>38.76</c:v>
                </c:pt>
                <c:pt idx="939">
                  <c:v>38.78</c:v>
                </c:pt>
                <c:pt idx="940">
                  <c:v>38.799999999999997</c:v>
                </c:pt>
                <c:pt idx="941">
                  <c:v>38.82</c:v>
                </c:pt>
                <c:pt idx="942">
                  <c:v>38.840000000000003</c:v>
                </c:pt>
                <c:pt idx="943">
                  <c:v>38.86</c:v>
                </c:pt>
                <c:pt idx="944">
                  <c:v>38.880000000000003</c:v>
                </c:pt>
                <c:pt idx="945">
                  <c:v>38.9</c:v>
                </c:pt>
                <c:pt idx="946">
                  <c:v>38.92</c:v>
                </c:pt>
                <c:pt idx="947">
                  <c:v>38.94</c:v>
                </c:pt>
                <c:pt idx="948">
                  <c:v>38.96</c:v>
                </c:pt>
                <c:pt idx="949">
                  <c:v>38.979999999999997</c:v>
                </c:pt>
                <c:pt idx="950">
                  <c:v>39</c:v>
                </c:pt>
                <c:pt idx="951">
                  <c:v>39.020000000000003</c:v>
                </c:pt>
                <c:pt idx="952">
                  <c:v>39.04</c:v>
                </c:pt>
                <c:pt idx="953">
                  <c:v>39.06</c:v>
                </c:pt>
                <c:pt idx="954">
                  <c:v>39.08</c:v>
                </c:pt>
                <c:pt idx="955">
                  <c:v>39.1</c:v>
                </c:pt>
                <c:pt idx="956">
                  <c:v>39.119999999999997</c:v>
                </c:pt>
                <c:pt idx="957">
                  <c:v>39.14</c:v>
                </c:pt>
                <c:pt idx="958">
                  <c:v>39.159999999999997</c:v>
                </c:pt>
                <c:pt idx="959">
                  <c:v>39.18</c:v>
                </c:pt>
                <c:pt idx="960">
                  <c:v>39.200000000000003</c:v>
                </c:pt>
                <c:pt idx="961">
                  <c:v>39.22</c:v>
                </c:pt>
                <c:pt idx="962">
                  <c:v>39.24</c:v>
                </c:pt>
                <c:pt idx="963">
                  <c:v>39.26</c:v>
                </c:pt>
                <c:pt idx="964">
                  <c:v>39.28</c:v>
                </c:pt>
                <c:pt idx="965">
                  <c:v>39.299999999999997</c:v>
                </c:pt>
                <c:pt idx="966">
                  <c:v>39.32</c:v>
                </c:pt>
                <c:pt idx="967">
                  <c:v>39.340000000000003</c:v>
                </c:pt>
                <c:pt idx="968">
                  <c:v>39.36</c:v>
                </c:pt>
                <c:pt idx="969">
                  <c:v>39.380000000000003</c:v>
                </c:pt>
                <c:pt idx="970">
                  <c:v>39.4</c:v>
                </c:pt>
                <c:pt idx="971">
                  <c:v>39.42</c:v>
                </c:pt>
                <c:pt idx="972">
                  <c:v>39.44</c:v>
                </c:pt>
                <c:pt idx="973">
                  <c:v>39.46</c:v>
                </c:pt>
                <c:pt idx="974">
                  <c:v>39.479999999999997</c:v>
                </c:pt>
                <c:pt idx="975">
                  <c:v>39.5</c:v>
                </c:pt>
                <c:pt idx="976">
                  <c:v>39.520000000000003</c:v>
                </c:pt>
                <c:pt idx="977">
                  <c:v>39.54</c:v>
                </c:pt>
                <c:pt idx="978">
                  <c:v>39.56</c:v>
                </c:pt>
                <c:pt idx="979">
                  <c:v>39.58</c:v>
                </c:pt>
                <c:pt idx="980">
                  <c:v>39.6</c:v>
                </c:pt>
                <c:pt idx="981">
                  <c:v>39.619999999999997</c:v>
                </c:pt>
                <c:pt idx="982">
                  <c:v>39.64</c:v>
                </c:pt>
                <c:pt idx="983">
                  <c:v>39.659999999999997</c:v>
                </c:pt>
                <c:pt idx="984">
                  <c:v>39.68</c:v>
                </c:pt>
                <c:pt idx="985">
                  <c:v>39.700000000000003</c:v>
                </c:pt>
                <c:pt idx="986">
                  <c:v>39.72</c:v>
                </c:pt>
                <c:pt idx="987">
                  <c:v>39.74</c:v>
                </c:pt>
                <c:pt idx="988">
                  <c:v>39.76</c:v>
                </c:pt>
                <c:pt idx="989">
                  <c:v>39.78</c:v>
                </c:pt>
                <c:pt idx="990">
                  <c:v>39.799999999999997</c:v>
                </c:pt>
                <c:pt idx="991">
                  <c:v>39.82</c:v>
                </c:pt>
                <c:pt idx="992">
                  <c:v>39.840000000000003</c:v>
                </c:pt>
                <c:pt idx="993">
                  <c:v>39.86</c:v>
                </c:pt>
                <c:pt idx="994">
                  <c:v>39.880000000000003</c:v>
                </c:pt>
                <c:pt idx="995">
                  <c:v>39.9</c:v>
                </c:pt>
                <c:pt idx="996">
                  <c:v>39.92</c:v>
                </c:pt>
                <c:pt idx="997">
                  <c:v>39.94</c:v>
                </c:pt>
                <c:pt idx="998">
                  <c:v>39.96</c:v>
                </c:pt>
                <c:pt idx="999">
                  <c:v>39.979999999999997</c:v>
                </c:pt>
                <c:pt idx="1000">
                  <c:v>40</c:v>
                </c:pt>
                <c:pt idx="1001">
                  <c:v>40.020000000000003</c:v>
                </c:pt>
                <c:pt idx="1002">
                  <c:v>40.04</c:v>
                </c:pt>
                <c:pt idx="1003">
                  <c:v>40.06</c:v>
                </c:pt>
                <c:pt idx="1004">
                  <c:v>40.08</c:v>
                </c:pt>
                <c:pt idx="1005">
                  <c:v>40.1</c:v>
                </c:pt>
                <c:pt idx="1006">
                  <c:v>40.119999999999997</c:v>
                </c:pt>
                <c:pt idx="1007">
                  <c:v>40.14</c:v>
                </c:pt>
                <c:pt idx="1008">
                  <c:v>40.159999999999997</c:v>
                </c:pt>
                <c:pt idx="1009">
                  <c:v>40.18</c:v>
                </c:pt>
                <c:pt idx="1010">
                  <c:v>40.200000000000003</c:v>
                </c:pt>
                <c:pt idx="1011">
                  <c:v>40.22</c:v>
                </c:pt>
                <c:pt idx="1012">
                  <c:v>40.24</c:v>
                </c:pt>
                <c:pt idx="1013">
                  <c:v>40.26</c:v>
                </c:pt>
                <c:pt idx="1014">
                  <c:v>40.28</c:v>
                </c:pt>
                <c:pt idx="1015">
                  <c:v>40.299999999999997</c:v>
                </c:pt>
                <c:pt idx="1016">
                  <c:v>40.32</c:v>
                </c:pt>
                <c:pt idx="1017">
                  <c:v>40.340000000000003</c:v>
                </c:pt>
                <c:pt idx="1018">
                  <c:v>40.36</c:v>
                </c:pt>
                <c:pt idx="1019">
                  <c:v>40.380000000000003</c:v>
                </c:pt>
                <c:pt idx="1020">
                  <c:v>40.4</c:v>
                </c:pt>
                <c:pt idx="1021">
                  <c:v>40.42</c:v>
                </c:pt>
                <c:pt idx="1022">
                  <c:v>40.44</c:v>
                </c:pt>
                <c:pt idx="1023">
                  <c:v>40.46</c:v>
                </c:pt>
                <c:pt idx="1024">
                  <c:v>40.479999999999997</c:v>
                </c:pt>
                <c:pt idx="1025">
                  <c:v>40.5</c:v>
                </c:pt>
                <c:pt idx="1026">
                  <c:v>40.520000000000003</c:v>
                </c:pt>
                <c:pt idx="1027">
                  <c:v>40.54</c:v>
                </c:pt>
                <c:pt idx="1028">
                  <c:v>40.56</c:v>
                </c:pt>
                <c:pt idx="1029">
                  <c:v>40.58</c:v>
                </c:pt>
                <c:pt idx="1030">
                  <c:v>40.6</c:v>
                </c:pt>
                <c:pt idx="1031">
                  <c:v>40.619999999999997</c:v>
                </c:pt>
                <c:pt idx="1032">
                  <c:v>40.64</c:v>
                </c:pt>
                <c:pt idx="1033">
                  <c:v>40.659999999999997</c:v>
                </c:pt>
                <c:pt idx="1034">
                  <c:v>40.68</c:v>
                </c:pt>
                <c:pt idx="1035">
                  <c:v>40.700000000000003</c:v>
                </c:pt>
                <c:pt idx="1036">
                  <c:v>40.72</c:v>
                </c:pt>
                <c:pt idx="1037">
                  <c:v>40.74</c:v>
                </c:pt>
                <c:pt idx="1038">
                  <c:v>40.76</c:v>
                </c:pt>
                <c:pt idx="1039">
                  <c:v>40.78</c:v>
                </c:pt>
                <c:pt idx="1040">
                  <c:v>40.799999999999997</c:v>
                </c:pt>
                <c:pt idx="1041">
                  <c:v>40.82</c:v>
                </c:pt>
                <c:pt idx="1042">
                  <c:v>40.840000000000003</c:v>
                </c:pt>
                <c:pt idx="1043">
                  <c:v>40.86</c:v>
                </c:pt>
                <c:pt idx="1044">
                  <c:v>40.880000000000003</c:v>
                </c:pt>
                <c:pt idx="1045">
                  <c:v>40.9</c:v>
                </c:pt>
                <c:pt idx="1046">
                  <c:v>40.92</c:v>
                </c:pt>
                <c:pt idx="1047">
                  <c:v>40.94</c:v>
                </c:pt>
                <c:pt idx="1048">
                  <c:v>40.96</c:v>
                </c:pt>
                <c:pt idx="1049">
                  <c:v>40.98</c:v>
                </c:pt>
                <c:pt idx="1050">
                  <c:v>41</c:v>
                </c:pt>
                <c:pt idx="1051">
                  <c:v>41.02</c:v>
                </c:pt>
                <c:pt idx="1052">
                  <c:v>41.04</c:v>
                </c:pt>
                <c:pt idx="1053">
                  <c:v>41.06</c:v>
                </c:pt>
                <c:pt idx="1054">
                  <c:v>41.08</c:v>
                </c:pt>
                <c:pt idx="1055">
                  <c:v>41.1</c:v>
                </c:pt>
                <c:pt idx="1056">
                  <c:v>41.12</c:v>
                </c:pt>
                <c:pt idx="1057">
                  <c:v>41.14</c:v>
                </c:pt>
                <c:pt idx="1058">
                  <c:v>41.16</c:v>
                </c:pt>
                <c:pt idx="1059">
                  <c:v>41.18</c:v>
                </c:pt>
                <c:pt idx="1060">
                  <c:v>41.2</c:v>
                </c:pt>
                <c:pt idx="1061">
                  <c:v>41.22</c:v>
                </c:pt>
                <c:pt idx="1062">
                  <c:v>41.24</c:v>
                </c:pt>
                <c:pt idx="1063">
                  <c:v>41.26</c:v>
                </c:pt>
                <c:pt idx="1064">
                  <c:v>41.28</c:v>
                </c:pt>
                <c:pt idx="1065">
                  <c:v>41.3</c:v>
                </c:pt>
                <c:pt idx="1066">
                  <c:v>41.32</c:v>
                </c:pt>
                <c:pt idx="1067">
                  <c:v>41.34</c:v>
                </c:pt>
                <c:pt idx="1068">
                  <c:v>41.36</c:v>
                </c:pt>
                <c:pt idx="1069">
                  <c:v>41.38</c:v>
                </c:pt>
                <c:pt idx="1070">
                  <c:v>41.4</c:v>
                </c:pt>
                <c:pt idx="1071">
                  <c:v>41.42</c:v>
                </c:pt>
                <c:pt idx="1072">
                  <c:v>41.44</c:v>
                </c:pt>
                <c:pt idx="1073">
                  <c:v>41.46</c:v>
                </c:pt>
                <c:pt idx="1074">
                  <c:v>41.48</c:v>
                </c:pt>
                <c:pt idx="1075">
                  <c:v>41.5</c:v>
                </c:pt>
                <c:pt idx="1076">
                  <c:v>41.52</c:v>
                </c:pt>
                <c:pt idx="1077">
                  <c:v>41.54</c:v>
                </c:pt>
                <c:pt idx="1078">
                  <c:v>41.56</c:v>
                </c:pt>
                <c:pt idx="1079">
                  <c:v>41.58</c:v>
                </c:pt>
                <c:pt idx="1080">
                  <c:v>41.6</c:v>
                </c:pt>
                <c:pt idx="1081">
                  <c:v>41.62</c:v>
                </c:pt>
                <c:pt idx="1082">
                  <c:v>41.64</c:v>
                </c:pt>
                <c:pt idx="1083">
                  <c:v>41.66</c:v>
                </c:pt>
                <c:pt idx="1084">
                  <c:v>41.68</c:v>
                </c:pt>
                <c:pt idx="1085">
                  <c:v>41.7</c:v>
                </c:pt>
                <c:pt idx="1086">
                  <c:v>41.72</c:v>
                </c:pt>
                <c:pt idx="1087">
                  <c:v>41.74</c:v>
                </c:pt>
                <c:pt idx="1088">
                  <c:v>41.76</c:v>
                </c:pt>
                <c:pt idx="1089">
                  <c:v>41.78</c:v>
                </c:pt>
                <c:pt idx="1090">
                  <c:v>41.8</c:v>
                </c:pt>
                <c:pt idx="1091">
                  <c:v>41.82</c:v>
                </c:pt>
                <c:pt idx="1092">
                  <c:v>41.84</c:v>
                </c:pt>
                <c:pt idx="1093">
                  <c:v>41.86</c:v>
                </c:pt>
                <c:pt idx="1094">
                  <c:v>41.88</c:v>
                </c:pt>
                <c:pt idx="1095">
                  <c:v>41.9</c:v>
                </c:pt>
                <c:pt idx="1096">
                  <c:v>41.92</c:v>
                </c:pt>
                <c:pt idx="1097">
                  <c:v>41.94</c:v>
                </c:pt>
                <c:pt idx="1098">
                  <c:v>41.96</c:v>
                </c:pt>
                <c:pt idx="1099">
                  <c:v>41.98</c:v>
                </c:pt>
                <c:pt idx="1100">
                  <c:v>42</c:v>
                </c:pt>
                <c:pt idx="1101">
                  <c:v>42.02</c:v>
                </c:pt>
                <c:pt idx="1102">
                  <c:v>42.04</c:v>
                </c:pt>
                <c:pt idx="1103">
                  <c:v>42.06</c:v>
                </c:pt>
                <c:pt idx="1104">
                  <c:v>42.08</c:v>
                </c:pt>
                <c:pt idx="1105">
                  <c:v>42.1</c:v>
                </c:pt>
                <c:pt idx="1106">
                  <c:v>42.12</c:v>
                </c:pt>
                <c:pt idx="1107">
                  <c:v>42.14</c:v>
                </c:pt>
                <c:pt idx="1108">
                  <c:v>42.16</c:v>
                </c:pt>
                <c:pt idx="1109">
                  <c:v>42.18</c:v>
                </c:pt>
                <c:pt idx="1110">
                  <c:v>42.2</c:v>
                </c:pt>
                <c:pt idx="1111">
                  <c:v>42.22</c:v>
                </c:pt>
                <c:pt idx="1112">
                  <c:v>42.24</c:v>
                </c:pt>
                <c:pt idx="1113">
                  <c:v>42.26</c:v>
                </c:pt>
                <c:pt idx="1114">
                  <c:v>42.28</c:v>
                </c:pt>
                <c:pt idx="1115">
                  <c:v>42.3</c:v>
                </c:pt>
                <c:pt idx="1116">
                  <c:v>42.32</c:v>
                </c:pt>
                <c:pt idx="1117">
                  <c:v>42.34</c:v>
                </c:pt>
                <c:pt idx="1118">
                  <c:v>42.36</c:v>
                </c:pt>
                <c:pt idx="1119">
                  <c:v>42.38</c:v>
                </c:pt>
                <c:pt idx="1120">
                  <c:v>42.4</c:v>
                </c:pt>
                <c:pt idx="1121">
                  <c:v>42.42</c:v>
                </c:pt>
                <c:pt idx="1122">
                  <c:v>42.44</c:v>
                </c:pt>
                <c:pt idx="1123">
                  <c:v>42.46</c:v>
                </c:pt>
                <c:pt idx="1124">
                  <c:v>42.48</c:v>
                </c:pt>
                <c:pt idx="1125">
                  <c:v>42.5</c:v>
                </c:pt>
                <c:pt idx="1126">
                  <c:v>42.52</c:v>
                </c:pt>
                <c:pt idx="1127">
                  <c:v>42.54</c:v>
                </c:pt>
                <c:pt idx="1128">
                  <c:v>42.56</c:v>
                </c:pt>
                <c:pt idx="1129">
                  <c:v>42.58</c:v>
                </c:pt>
                <c:pt idx="1130">
                  <c:v>42.6</c:v>
                </c:pt>
                <c:pt idx="1131">
                  <c:v>42.62</c:v>
                </c:pt>
                <c:pt idx="1132">
                  <c:v>42.64</c:v>
                </c:pt>
                <c:pt idx="1133">
                  <c:v>42.66</c:v>
                </c:pt>
                <c:pt idx="1134">
                  <c:v>42.68</c:v>
                </c:pt>
                <c:pt idx="1135">
                  <c:v>42.7</c:v>
                </c:pt>
                <c:pt idx="1136">
                  <c:v>42.72</c:v>
                </c:pt>
                <c:pt idx="1137">
                  <c:v>42.74</c:v>
                </c:pt>
                <c:pt idx="1138">
                  <c:v>42.76</c:v>
                </c:pt>
                <c:pt idx="1139">
                  <c:v>42.78</c:v>
                </c:pt>
                <c:pt idx="1140">
                  <c:v>42.8</c:v>
                </c:pt>
                <c:pt idx="1141">
                  <c:v>42.82</c:v>
                </c:pt>
                <c:pt idx="1142">
                  <c:v>42.84</c:v>
                </c:pt>
                <c:pt idx="1143">
                  <c:v>42.86</c:v>
                </c:pt>
                <c:pt idx="1144">
                  <c:v>42.88</c:v>
                </c:pt>
                <c:pt idx="1145">
                  <c:v>42.9</c:v>
                </c:pt>
                <c:pt idx="1146">
                  <c:v>42.92</c:v>
                </c:pt>
                <c:pt idx="1147">
                  <c:v>42.94</c:v>
                </c:pt>
                <c:pt idx="1148">
                  <c:v>42.96</c:v>
                </c:pt>
                <c:pt idx="1149">
                  <c:v>42.98</c:v>
                </c:pt>
                <c:pt idx="1150">
                  <c:v>43</c:v>
                </c:pt>
                <c:pt idx="1151">
                  <c:v>43.02</c:v>
                </c:pt>
                <c:pt idx="1152">
                  <c:v>43.04</c:v>
                </c:pt>
                <c:pt idx="1153">
                  <c:v>43.06</c:v>
                </c:pt>
                <c:pt idx="1154">
                  <c:v>43.08</c:v>
                </c:pt>
                <c:pt idx="1155">
                  <c:v>43.1</c:v>
                </c:pt>
                <c:pt idx="1156">
                  <c:v>43.12</c:v>
                </c:pt>
                <c:pt idx="1157">
                  <c:v>43.14</c:v>
                </c:pt>
                <c:pt idx="1158">
                  <c:v>43.16</c:v>
                </c:pt>
                <c:pt idx="1159">
                  <c:v>43.18</c:v>
                </c:pt>
                <c:pt idx="1160">
                  <c:v>43.2</c:v>
                </c:pt>
                <c:pt idx="1161">
                  <c:v>43.22</c:v>
                </c:pt>
                <c:pt idx="1162">
                  <c:v>43.24</c:v>
                </c:pt>
                <c:pt idx="1163">
                  <c:v>43.26</c:v>
                </c:pt>
                <c:pt idx="1164">
                  <c:v>43.28</c:v>
                </c:pt>
                <c:pt idx="1165">
                  <c:v>43.3</c:v>
                </c:pt>
                <c:pt idx="1166">
                  <c:v>43.32</c:v>
                </c:pt>
                <c:pt idx="1167">
                  <c:v>43.34</c:v>
                </c:pt>
                <c:pt idx="1168">
                  <c:v>43.36</c:v>
                </c:pt>
                <c:pt idx="1169">
                  <c:v>43.38</c:v>
                </c:pt>
                <c:pt idx="1170">
                  <c:v>43.4</c:v>
                </c:pt>
                <c:pt idx="1171">
                  <c:v>43.42</c:v>
                </c:pt>
                <c:pt idx="1172">
                  <c:v>43.44</c:v>
                </c:pt>
                <c:pt idx="1173">
                  <c:v>43.46</c:v>
                </c:pt>
                <c:pt idx="1174">
                  <c:v>43.48</c:v>
                </c:pt>
                <c:pt idx="1175">
                  <c:v>43.5</c:v>
                </c:pt>
                <c:pt idx="1176">
                  <c:v>43.52</c:v>
                </c:pt>
                <c:pt idx="1177">
                  <c:v>43.54</c:v>
                </c:pt>
                <c:pt idx="1178">
                  <c:v>43.56</c:v>
                </c:pt>
                <c:pt idx="1179">
                  <c:v>43.58</c:v>
                </c:pt>
                <c:pt idx="1180">
                  <c:v>43.6</c:v>
                </c:pt>
                <c:pt idx="1181">
                  <c:v>43.62</c:v>
                </c:pt>
                <c:pt idx="1182">
                  <c:v>43.64</c:v>
                </c:pt>
                <c:pt idx="1183">
                  <c:v>43.66</c:v>
                </c:pt>
                <c:pt idx="1184">
                  <c:v>43.68</c:v>
                </c:pt>
                <c:pt idx="1185">
                  <c:v>43.7</c:v>
                </c:pt>
                <c:pt idx="1186">
                  <c:v>43.72</c:v>
                </c:pt>
                <c:pt idx="1187">
                  <c:v>43.74</c:v>
                </c:pt>
                <c:pt idx="1188">
                  <c:v>43.76</c:v>
                </c:pt>
                <c:pt idx="1189">
                  <c:v>43.78</c:v>
                </c:pt>
                <c:pt idx="1190">
                  <c:v>43.8</c:v>
                </c:pt>
                <c:pt idx="1191">
                  <c:v>43.82</c:v>
                </c:pt>
                <c:pt idx="1192">
                  <c:v>43.84</c:v>
                </c:pt>
                <c:pt idx="1193">
                  <c:v>43.86</c:v>
                </c:pt>
                <c:pt idx="1194">
                  <c:v>43.88</c:v>
                </c:pt>
                <c:pt idx="1195">
                  <c:v>43.9</c:v>
                </c:pt>
                <c:pt idx="1196">
                  <c:v>43.92</c:v>
                </c:pt>
                <c:pt idx="1197">
                  <c:v>43.94</c:v>
                </c:pt>
                <c:pt idx="1198">
                  <c:v>43.96</c:v>
                </c:pt>
                <c:pt idx="1199">
                  <c:v>43.98</c:v>
                </c:pt>
                <c:pt idx="1200">
                  <c:v>44</c:v>
                </c:pt>
                <c:pt idx="1201">
                  <c:v>44.02</c:v>
                </c:pt>
                <c:pt idx="1202">
                  <c:v>44.04</c:v>
                </c:pt>
                <c:pt idx="1203">
                  <c:v>44.06</c:v>
                </c:pt>
                <c:pt idx="1204">
                  <c:v>44.08</c:v>
                </c:pt>
                <c:pt idx="1205">
                  <c:v>44.1</c:v>
                </c:pt>
                <c:pt idx="1206">
                  <c:v>44.12</c:v>
                </c:pt>
                <c:pt idx="1207">
                  <c:v>44.14</c:v>
                </c:pt>
                <c:pt idx="1208">
                  <c:v>44.16</c:v>
                </c:pt>
                <c:pt idx="1209">
                  <c:v>44.18</c:v>
                </c:pt>
                <c:pt idx="1210">
                  <c:v>44.2</c:v>
                </c:pt>
                <c:pt idx="1211">
                  <c:v>44.22</c:v>
                </c:pt>
                <c:pt idx="1212">
                  <c:v>44.24</c:v>
                </c:pt>
                <c:pt idx="1213">
                  <c:v>44.26</c:v>
                </c:pt>
                <c:pt idx="1214">
                  <c:v>44.28</c:v>
                </c:pt>
                <c:pt idx="1215">
                  <c:v>44.3</c:v>
                </c:pt>
                <c:pt idx="1216">
                  <c:v>44.32</c:v>
                </c:pt>
                <c:pt idx="1217">
                  <c:v>44.34</c:v>
                </c:pt>
                <c:pt idx="1218">
                  <c:v>44.36</c:v>
                </c:pt>
                <c:pt idx="1219">
                  <c:v>44.38</c:v>
                </c:pt>
                <c:pt idx="1220">
                  <c:v>44.4</c:v>
                </c:pt>
                <c:pt idx="1221">
                  <c:v>44.42</c:v>
                </c:pt>
                <c:pt idx="1222">
                  <c:v>44.44</c:v>
                </c:pt>
                <c:pt idx="1223">
                  <c:v>44.46</c:v>
                </c:pt>
                <c:pt idx="1224">
                  <c:v>44.48</c:v>
                </c:pt>
                <c:pt idx="1225">
                  <c:v>44.5</c:v>
                </c:pt>
                <c:pt idx="1226">
                  <c:v>44.52</c:v>
                </c:pt>
                <c:pt idx="1227">
                  <c:v>44.54</c:v>
                </c:pt>
                <c:pt idx="1228">
                  <c:v>44.56</c:v>
                </c:pt>
                <c:pt idx="1229">
                  <c:v>44.58</c:v>
                </c:pt>
                <c:pt idx="1230">
                  <c:v>44.6</c:v>
                </c:pt>
                <c:pt idx="1231">
                  <c:v>44.62</c:v>
                </c:pt>
                <c:pt idx="1232">
                  <c:v>44.64</c:v>
                </c:pt>
                <c:pt idx="1233">
                  <c:v>44.66</c:v>
                </c:pt>
                <c:pt idx="1234">
                  <c:v>44.68</c:v>
                </c:pt>
                <c:pt idx="1235">
                  <c:v>44.7</c:v>
                </c:pt>
                <c:pt idx="1236">
                  <c:v>44.72</c:v>
                </c:pt>
                <c:pt idx="1237">
                  <c:v>44.74</c:v>
                </c:pt>
                <c:pt idx="1238">
                  <c:v>44.76</c:v>
                </c:pt>
                <c:pt idx="1239">
                  <c:v>44.78</c:v>
                </c:pt>
                <c:pt idx="1240">
                  <c:v>44.8</c:v>
                </c:pt>
                <c:pt idx="1241">
                  <c:v>44.82</c:v>
                </c:pt>
                <c:pt idx="1242">
                  <c:v>44.84</c:v>
                </c:pt>
                <c:pt idx="1243">
                  <c:v>44.86</c:v>
                </c:pt>
                <c:pt idx="1244">
                  <c:v>44.88</c:v>
                </c:pt>
                <c:pt idx="1245">
                  <c:v>44.9</c:v>
                </c:pt>
                <c:pt idx="1246">
                  <c:v>44.92</c:v>
                </c:pt>
                <c:pt idx="1247">
                  <c:v>44.94</c:v>
                </c:pt>
                <c:pt idx="1248">
                  <c:v>44.96</c:v>
                </c:pt>
                <c:pt idx="1249">
                  <c:v>44.98</c:v>
                </c:pt>
                <c:pt idx="1250">
                  <c:v>45</c:v>
                </c:pt>
                <c:pt idx="1251">
                  <c:v>45.02</c:v>
                </c:pt>
                <c:pt idx="1252">
                  <c:v>45.04</c:v>
                </c:pt>
                <c:pt idx="1253">
                  <c:v>45.06</c:v>
                </c:pt>
                <c:pt idx="1254">
                  <c:v>45.08</c:v>
                </c:pt>
                <c:pt idx="1255">
                  <c:v>45.1</c:v>
                </c:pt>
                <c:pt idx="1256">
                  <c:v>45.12</c:v>
                </c:pt>
                <c:pt idx="1257">
                  <c:v>45.14</c:v>
                </c:pt>
                <c:pt idx="1258">
                  <c:v>45.16</c:v>
                </c:pt>
                <c:pt idx="1259">
                  <c:v>45.18</c:v>
                </c:pt>
                <c:pt idx="1260">
                  <c:v>45.2</c:v>
                </c:pt>
                <c:pt idx="1261">
                  <c:v>45.22</c:v>
                </c:pt>
                <c:pt idx="1262">
                  <c:v>45.24</c:v>
                </c:pt>
                <c:pt idx="1263">
                  <c:v>45.26</c:v>
                </c:pt>
                <c:pt idx="1264">
                  <c:v>45.28</c:v>
                </c:pt>
                <c:pt idx="1265">
                  <c:v>45.3</c:v>
                </c:pt>
                <c:pt idx="1266">
                  <c:v>45.32</c:v>
                </c:pt>
                <c:pt idx="1267">
                  <c:v>45.34</c:v>
                </c:pt>
                <c:pt idx="1268">
                  <c:v>45.36</c:v>
                </c:pt>
                <c:pt idx="1269">
                  <c:v>45.38</c:v>
                </c:pt>
                <c:pt idx="1270">
                  <c:v>45.4</c:v>
                </c:pt>
                <c:pt idx="1271">
                  <c:v>45.42</c:v>
                </c:pt>
                <c:pt idx="1272">
                  <c:v>45.44</c:v>
                </c:pt>
                <c:pt idx="1273">
                  <c:v>45.46</c:v>
                </c:pt>
                <c:pt idx="1274">
                  <c:v>45.48</c:v>
                </c:pt>
                <c:pt idx="1275">
                  <c:v>45.5</c:v>
                </c:pt>
                <c:pt idx="1276">
                  <c:v>45.52</c:v>
                </c:pt>
                <c:pt idx="1277">
                  <c:v>45.54</c:v>
                </c:pt>
                <c:pt idx="1278">
                  <c:v>45.56</c:v>
                </c:pt>
                <c:pt idx="1279">
                  <c:v>45.58</c:v>
                </c:pt>
                <c:pt idx="1280">
                  <c:v>45.6</c:v>
                </c:pt>
                <c:pt idx="1281">
                  <c:v>45.62</c:v>
                </c:pt>
                <c:pt idx="1282">
                  <c:v>45.64</c:v>
                </c:pt>
                <c:pt idx="1283">
                  <c:v>45.66</c:v>
                </c:pt>
                <c:pt idx="1284">
                  <c:v>45.68</c:v>
                </c:pt>
                <c:pt idx="1285">
                  <c:v>45.7</c:v>
                </c:pt>
                <c:pt idx="1286">
                  <c:v>45.72</c:v>
                </c:pt>
                <c:pt idx="1287">
                  <c:v>45.74</c:v>
                </c:pt>
                <c:pt idx="1288">
                  <c:v>45.76</c:v>
                </c:pt>
                <c:pt idx="1289">
                  <c:v>45.78</c:v>
                </c:pt>
                <c:pt idx="1290">
                  <c:v>45.8</c:v>
                </c:pt>
                <c:pt idx="1291">
                  <c:v>45.82</c:v>
                </c:pt>
                <c:pt idx="1292">
                  <c:v>45.84</c:v>
                </c:pt>
                <c:pt idx="1293">
                  <c:v>45.86</c:v>
                </c:pt>
                <c:pt idx="1294">
                  <c:v>45.88</c:v>
                </c:pt>
                <c:pt idx="1295">
                  <c:v>45.9</c:v>
                </c:pt>
                <c:pt idx="1296">
                  <c:v>45.92</c:v>
                </c:pt>
                <c:pt idx="1297">
                  <c:v>45.94</c:v>
                </c:pt>
                <c:pt idx="1298">
                  <c:v>45.96</c:v>
                </c:pt>
                <c:pt idx="1299">
                  <c:v>45.98</c:v>
                </c:pt>
                <c:pt idx="1300">
                  <c:v>46</c:v>
                </c:pt>
                <c:pt idx="1301">
                  <c:v>46.02</c:v>
                </c:pt>
                <c:pt idx="1302">
                  <c:v>46.04</c:v>
                </c:pt>
                <c:pt idx="1303">
                  <c:v>46.06</c:v>
                </c:pt>
                <c:pt idx="1304">
                  <c:v>46.08</c:v>
                </c:pt>
                <c:pt idx="1305">
                  <c:v>46.1</c:v>
                </c:pt>
                <c:pt idx="1306">
                  <c:v>46.12</c:v>
                </c:pt>
                <c:pt idx="1307">
                  <c:v>46.14</c:v>
                </c:pt>
                <c:pt idx="1308">
                  <c:v>46.16</c:v>
                </c:pt>
                <c:pt idx="1309">
                  <c:v>46.18</c:v>
                </c:pt>
                <c:pt idx="1310">
                  <c:v>46.2</c:v>
                </c:pt>
                <c:pt idx="1311">
                  <c:v>46.22</c:v>
                </c:pt>
                <c:pt idx="1312">
                  <c:v>46.24</c:v>
                </c:pt>
                <c:pt idx="1313">
                  <c:v>46.26</c:v>
                </c:pt>
                <c:pt idx="1314">
                  <c:v>46.28</c:v>
                </c:pt>
                <c:pt idx="1315">
                  <c:v>46.3</c:v>
                </c:pt>
                <c:pt idx="1316">
                  <c:v>46.32</c:v>
                </c:pt>
                <c:pt idx="1317">
                  <c:v>46.34</c:v>
                </c:pt>
                <c:pt idx="1318">
                  <c:v>46.36</c:v>
                </c:pt>
                <c:pt idx="1319">
                  <c:v>46.38</c:v>
                </c:pt>
                <c:pt idx="1320">
                  <c:v>46.4</c:v>
                </c:pt>
                <c:pt idx="1321">
                  <c:v>46.42</c:v>
                </c:pt>
                <c:pt idx="1322">
                  <c:v>46.44</c:v>
                </c:pt>
                <c:pt idx="1323">
                  <c:v>46.46</c:v>
                </c:pt>
                <c:pt idx="1324">
                  <c:v>46.48</c:v>
                </c:pt>
                <c:pt idx="1325">
                  <c:v>46.5</c:v>
                </c:pt>
                <c:pt idx="1326">
                  <c:v>46.52</c:v>
                </c:pt>
                <c:pt idx="1327">
                  <c:v>46.54</c:v>
                </c:pt>
                <c:pt idx="1328">
                  <c:v>46.56</c:v>
                </c:pt>
                <c:pt idx="1329">
                  <c:v>46.58</c:v>
                </c:pt>
                <c:pt idx="1330">
                  <c:v>46.6</c:v>
                </c:pt>
                <c:pt idx="1331">
                  <c:v>46.62</c:v>
                </c:pt>
                <c:pt idx="1332">
                  <c:v>46.64</c:v>
                </c:pt>
                <c:pt idx="1333">
                  <c:v>46.66</c:v>
                </c:pt>
                <c:pt idx="1334">
                  <c:v>46.68</c:v>
                </c:pt>
                <c:pt idx="1335">
                  <c:v>46.7</c:v>
                </c:pt>
                <c:pt idx="1336">
                  <c:v>46.72</c:v>
                </c:pt>
                <c:pt idx="1337">
                  <c:v>46.74</c:v>
                </c:pt>
                <c:pt idx="1338">
                  <c:v>46.76</c:v>
                </c:pt>
                <c:pt idx="1339">
                  <c:v>46.78</c:v>
                </c:pt>
                <c:pt idx="1340">
                  <c:v>46.8</c:v>
                </c:pt>
                <c:pt idx="1341">
                  <c:v>46.82</c:v>
                </c:pt>
                <c:pt idx="1342">
                  <c:v>46.84</c:v>
                </c:pt>
                <c:pt idx="1343">
                  <c:v>46.86</c:v>
                </c:pt>
                <c:pt idx="1344">
                  <c:v>46.88</c:v>
                </c:pt>
                <c:pt idx="1345">
                  <c:v>46.9</c:v>
                </c:pt>
                <c:pt idx="1346">
                  <c:v>46.92</c:v>
                </c:pt>
                <c:pt idx="1347">
                  <c:v>46.94</c:v>
                </c:pt>
                <c:pt idx="1348">
                  <c:v>46.96</c:v>
                </c:pt>
                <c:pt idx="1349">
                  <c:v>46.98</c:v>
                </c:pt>
                <c:pt idx="1350">
                  <c:v>47</c:v>
                </c:pt>
                <c:pt idx="1351">
                  <c:v>47.02</c:v>
                </c:pt>
                <c:pt idx="1352">
                  <c:v>47.04</c:v>
                </c:pt>
                <c:pt idx="1353">
                  <c:v>47.06</c:v>
                </c:pt>
                <c:pt idx="1354">
                  <c:v>47.08</c:v>
                </c:pt>
                <c:pt idx="1355">
                  <c:v>47.1</c:v>
                </c:pt>
                <c:pt idx="1356">
                  <c:v>47.12</c:v>
                </c:pt>
                <c:pt idx="1357">
                  <c:v>47.14</c:v>
                </c:pt>
                <c:pt idx="1358">
                  <c:v>47.16</c:v>
                </c:pt>
                <c:pt idx="1359">
                  <c:v>47.18</c:v>
                </c:pt>
                <c:pt idx="1360">
                  <c:v>47.2</c:v>
                </c:pt>
                <c:pt idx="1361">
                  <c:v>47.22</c:v>
                </c:pt>
                <c:pt idx="1362">
                  <c:v>47.24</c:v>
                </c:pt>
                <c:pt idx="1363">
                  <c:v>47.26</c:v>
                </c:pt>
                <c:pt idx="1364">
                  <c:v>47.28</c:v>
                </c:pt>
                <c:pt idx="1365">
                  <c:v>47.3</c:v>
                </c:pt>
                <c:pt idx="1366">
                  <c:v>47.32</c:v>
                </c:pt>
                <c:pt idx="1367">
                  <c:v>47.34</c:v>
                </c:pt>
                <c:pt idx="1368">
                  <c:v>47.36</c:v>
                </c:pt>
                <c:pt idx="1369">
                  <c:v>47.38</c:v>
                </c:pt>
                <c:pt idx="1370">
                  <c:v>47.4</c:v>
                </c:pt>
                <c:pt idx="1371">
                  <c:v>47.42</c:v>
                </c:pt>
                <c:pt idx="1372">
                  <c:v>47.44</c:v>
                </c:pt>
                <c:pt idx="1373">
                  <c:v>47.46</c:v>
                </c:pt>
                <c:pt idx="1374">
                  <c:v>47.48</c:v>
                </c:pt>
                <c:pt idx="1375">
                  <c:v>47.5</c:v>
                </c:pt>
                <c:pt idx="1376">
                  <c:v>47.52</c:v>
                </c:pt>
                <c:pt idx="1377">
                  <c:v>47.54</c:v>
                </c:pt>
                <c:pt idx="1378">
                  <c:v>47.56</c:v>
                </c:pt>
                <c:pt idx="1379">
                  <c:v>47.58</c:v>
                </c:pt>
                <c:pt idx="1380">
                  <c:v>47.6</c:v>
                </c:pt>
                <c:pt idx="1381">
                  <c:v>47.62</c:v>
                </c:pt>
                <c:pt idx="1382">
                  <c:v>47.64</c:v>
                </c:pt>
                <c:pt idx="1383">
                  <c:v>47.66</c:v>
                </c:pt>
                <c:pt idx="1384">
                  <c:v>47.68</c:v>
                </c:pt>
                <c:pt idx="1385">
                  <c:v>47.7</c:v>
                </c:pt>
                <c:pt idx="1386">
                  <c:v>47.72</c:v>
                </c:pt>
                <c:pt idx="1387">
                  <c:v>47.74</c:v>
                </c:pt>
                <c:pt idx="1388">
                  <c:v>47.76</c:v>
                </c:pt>
                <c:pt idx="1389">
                  <c:v>47.78</c:v>
                </c:pt>
                <c:pt idx="1390">
                  <c:v>47.8</c:v>
                </c:pt>
                <c:pt idx="1391">
                  <c:v>47.82</c:v>
                </c:pt>
                <c:pt idx="1392">
                  <c:v>47.84</c:v>
                </c:pt>
                <c:pt idx="1393">
                  <c:v>47.86</c:v>
                </c:pt>
                <c:pt idx="1394">
                  <c:v>47.88</c:v>
                </c:pt>
                <c:pt idx="1395">
                  <c:v>47.9</c:v>
                </c:pt>
                <c:pt idx="1396">
                  <c:v>47.92</c:v>
                </c:pt>
                <c:pt idx="1397">
                  <c:v>47.94</c:v>
                </c:pt>
                <c:pt idx="1398">
                  <c:v>47.96</c:v>
                </c:pt>
                <c:pt idx="1399">
                  <c:v>47.98</c:v>
                </c:pt>
                <c:pt idx="1400">
                  <c:v>48</c:v>
                </c:pt>
                <c:pt idx="1401">
                  <c:v>48.02</c:v>
                </c:pt>
                <c:pt idx="1402">
                  <c:v>48.04</c:v>
                </c:pt>
                <c:pt idx="1403">
                  <c:v>48.06</c:v>
                </c:pt>
                <c:pt idx="1404">
                  <c:v>48.08</c:v>
                </c:pt>
                <c:pt idx="1405">
                  <c:v>48.1</c:v>
                </c:pt>
                <c:pt idx="1406">
                  <c:v>48.12</c:v>
                </c:pt>
                <c:pt idx="1407">
                  <c:v>48.14</c:v>
                </c:pt>
                <c:pt idx="1408">
                  <c:v>48.16</c:v>
                </c:pt>
                <c:pt idx="1409">
                  <c:v>48.18</c:v>
                </c:pt>
                <c:pt idx="1410">
                  <c:v>48.2</c:v>
                </c:pt>
                <c:pt idx="1411">
                  <c:v>48.22</c:v>
                </c:pt>
                <c:pt idx="1412">
                  <c:v>48.24</c:v>
                </c:pt>
                <c:pt idx="1413">
                  <c:v>48.26</c:v>
                </c:pt>
                <c:pt idx="1414">
                  <c:v>48.28</c:v>
                </c:pt>
                <c:pt idx="1415">
                  <c:v>48.3</c:v>
                </c:pt>
                <c:pt idx="1416">
                  <c:v>48.32</c:v>
                </c:pt>
                <c:pt idx="1417">
                  <c:v>48.34</c:v>
                </c:pt>
                <c:pt idx="1418">
                  <c:v>48.36</c:v>
                </c:pt>
                <c:pt idx="1419">
                  <c:v>48.38</c:v>
                </c:pt>
                <c:pt idx="1420">
                  <c:v>48.4</c:v>
                </c:pt>
                <c:pt idx="1421">
                  <c:v>48.42</c:v>
                </c:pt>
                <c:pt idx="1422">
                  <c:v>48.44</c:v>
                </c:pt>
                <c:pt idx="1423">
                  <c:v>48.46</c:v>
                </c:pt>
                <c:pt idx="1424">
                  <c:v>48.48</c:v>
                </c:pt>
                <c:pt idx="1425">
                  <c:v>48.5</c:v>
                </c:pt>
                <c:pt idx="1426">
                  <c:v>48.52</c:v>
                </c:pt>
                <c:pt idx="1427">
                  <c:v>48.54</c:v>
                </c:pt>
                <c:pt idx="1428">
                  <c:v>48.56</c:v>
                </c:pt>
                <c:pt idx="1429">
                  <c:v>48.58</c:v>
                </c:pt>
                <c:pt idx="1430">
                  <c:v>48.6</c:v>
                </c:pt>
                <c:pt idx="1431">
                  <c:v>48.62</c:v>
                </c:pt>
                <c:pt idx="1432">
                  <c:v>48.64</c:v>
                </c:pt>
                <c:pt idx="1433">
                  <c:v>48.66</c:v>
                </c:pt>
                <c:pt idx="1434">
                  <c:v>48.68</c:v>
                </c:pt>
                <c:pt idx="1435">
                  <c:v>48.7</c:v>
                </c:pt>
                <c:pt idx="1436">
                  <c:v>48.72</c:v>
                </c:pt>
                <c:pt idx="1437">
                  <c:v>48.74</c:v>
                </c:pt>
                <c:pt idx="1438">
                  <c:v>48.76</c:v>
                </c:pt>
                <c:pt idx="1439">
                  <c:v>48.78</c:v>
                </c:pt>
                <c:pt idx="1440">
                  <c:v>48.8</c:v>
                </c:pt>
                <c:pt idx="1441">
                  <c:v>48.82</c:v>
                </c:pt>
                <c:pt idx="1442">
                  <c:v>48.84</c:v>
                </c:pt>
                <c:pt idx="1443">
                  <c:v>48.86</c:v>
                </c:pt>
                <c:pt idx="1444">
                  <c:v>48.88</c:v>
                </c:pt>
                <c:pt idx="1445">
                  <c:v>48.9</c:v>
                </c:pt>
                <c:pt idx="1446">
                  <c:v>48.92</c:v>
                </c:pt>
                <c:pt idx="1447">
                  <c:v>48.94</c:v>
                </c:pt>
                <c:pt idx="1448">
                  <c:v>48.96</c:v>
                </c:pt>
                <c:pt idx="1449">
                  <c:v>48.98</c:v>
                </c:pt>
                <c:pt idx="1450">
                  <c:v>49</c:v>
                </c:pt>
                <c:pt idx="1451">
                  <c:v>49.02</c:v>
                </c:pt>
                <c:pt idx="1452">
                  <c:v>49.04</c:v>
                </c:pt>
                <c:pt idx="1453">
                  <c:v>49.06</c:v>
                </c:pt>
                <c:pt idx="1454">
                  <c:v>49.08</c:v>
                </c:pt>
                <c:pt idx="1455">
                  <c:v>49.1</c:v>
                </c:pt>
                <c:pt idx="1456">
                  <c:v>49.12</c:v>
                </c:pt>
                <c:pt idx="1457">
                  <c:v>49.14</c:v>
                </c:pt>
                <c:pt idx="1458">
                  <c:v>49.16</c:v>
                </c:pt>
                <c:pt idx="1459">
                  <c:v>49.18</c:v>
                </c:pt>
                <c:pt idx="1460">
                  <c:v>49.2</c:v>
                </c:pt>
                <c:pt idx="1461">
                  <c:v>49.22</c:v>
                </c:pt>
                <c:pt idx="1462">
                  <c:v>49.24</c:v>
                </c:pt>
                <c:pt idx="1463">
                  <c:v>49.26</c:v>
                </c:pt>
                <c:pt idx="1464">
                  <c:v>49.28</c:v>
                </c:pt>
                <c:pt idx="1465">
                  <c:v>49.3</c:v>
                </c:pt>
                <c:pt idx="1466">
                  <c:v>49.32</c:v>
                </c:pt>
                <c:pt idx="1467">
                  <c:v>49.34</c:v>
                </c:pt>
                <c:pt idx="1468">
                  <c:v>49.36</c:v>
                </c:pt>
                <c:pt idx="1469">
                  <c:v>49.38</c:v>
                </c:pt>
                <c:pt idx="1470">
                  <c:v>49.4</c:v>
                </c:pt>
                <c:pt idx="1471">
                  <c:v>49.42</c:v>
                </c:pt>
                <c:pt idx="1472">
                  <c:v>49.44</c:v>
                </c:pt>
                <c:pt idx="1473">
                  <c:v>49.46</c:v>
                </c:pt>
                <c:pt idx="1474">
                  <c:v>49.48</c:v>
                </c:pt>
                <c:pt idx="1475">
                  <c:v>49.5</c:v>
                </c:pt>
                <c:pt idx="1476">
                  <c:v>49.52</c:v>
                </c:pt>
                <c:pt idx="1477">
                  <c:v>49.54</c:v>
                </c:pt>
                <c:pt idx="1478">
                  <c:v>49.56</c:v>
                </c:pt>
                <c:pt idx="1479">
                  <c:v>49.58</c:v>
                </c:pt>
                <c:pt idx="1480">
                  <c:v>49.6</c:v>
                </c:pt>
                <c:pt idx="1481">
                  <c:v>49.62</c:v>
                </c:pt>
                <c:pt idx="1482">
                  <c:v>49.64</c:v>
                </c:pt>
                <c:pt idx="1483">
                  <c:v>49.66</c:v>
                </c:pt>
                <c:pt idx="1484">
                  <c:v>49.68</c:v>
                </c:pt>
                <c:pt idx="1485">
                  <c:v>49.7</c:v>
                </c:pt>
                <c:pt idx="1486">
                  <c:v>49.72</c:v>
                </c:pt>
                <c:pt idx="1487">
                  <c:v>49.74</c:v>
                </c:pt>
                <c:pt idx="1488">
                  <c:v>49.76</c:v>
                </c:pt>
                <c:pt idx="1489">
                  <c:v>49.78</c:v>
                </c:pt>
                <c:pt idx="1490">
                  <c:v>49.8</c:v>
                </c:pt>
                <c:pt idx="1491">
                  <c:v>49.82</c:v>
                </c:pt>
                <c:pt idx="1492">
                  <c:v>49.84</c:v>
                </c:pt>
                <c:pt idx="1493">
                  <c:v>49.86</c:v>
                </c:pt>
                <c:pt idx="1494">
                  <c:v>49.88</c:v>
                </c:pt>
                <c:pt idx="1495">
                  <c:v>49.9</c:v>
                </c:pt>
                <c:pt idx="1496">
                  <c:v>49.92</c:v>
                </c:pt>
                <c:pt idx="1497">
                  <c:v>49.94</c:v>
                </c:pt>
                <c:pt idx="1498">
                  <c:v>49.96</c:v>
                </c:pt>
                <c:pt idx="1499">
                  <c:v>49.98</c:v>
                </c:pt>
                <c:pt idx="1500">
                  <c:v>50</c:v>
                </c:pt>
                <c:pt idx="1501">
                  <c:v>50.02</c:v>
                </c:pt>
                <c:pt idx="1502">
                  <c:v>50.04</c:v>
                </c:pt>
                <c:pt idx="1503">
                  <c:v>50.06</c:v>
                </c:pt>
                <c:pt idx="1504">
                  <c:v>50.08</c:v>
                </c:pt>
                <c:pt idx="1505">
                  <c:v>50.1</c:v>
                </c:pt>
                <c:pt idx="1506">
                  <c:v>50.12</c:v>
                </c:pt>
                <c:pt idx="1507">
                  <c:v>50.14</c:v>
                </c:pt>
                <c:pt idx="1508">
                  <c:v>50.16</c:v>
                </c:pt>
                <c:pt idx="1509">
                  <c:v>50.18</c:v>
                </c:pt>
                <c:pt idx="1510">
                  <c:v>50.2</c:v>
                </c:pt>
                <c:pt idx="1511">
                  <c:v>50.22</c:v>
                </c:pt>
                <c:pt idx="1512">
                  <c:v>50.24</c:v>
                </c:pt>
                <c:pt idx="1513">
                  <c:v>50.26</c:v>
                </c:pt>
                <c:pt idx="1514">
                  <c:v>50.28</c:v>
                </c:pt>
                <c:pt idx="1515">
                  <c:v>50.3</c:v>
                </c:pt>
                <c:pt idx="1516">
                  <c:v>50.32</c:v>
                </c:pt>
                <c:pt idx="1517">
                  <c:v>50.34</c:v>
                </c:pt>
                <c:pt idx="1518">
                  <c:v>50.36</c:v>
                </c:pt>
                <c:pt idx="1519">
                  <c:v>50.38</c:v>
                </c:pt>
                <c:pt idx="1520">
                  <c:v>50.4</c:v>
                </c:pt>
                <c:pt idx="1521">
                  <c:v>50.42</c:v>
                </c:pt>
                <c:pt idx="1522">
                  <c:v>50.44</c:v>
                </c:pt>
                <c:pt idx="1523">
                  <c:v>50.46</c:v>
                </c:pt>
                <c:pt idx="1524">
                  <c:v>50.48</c:v>
                </c:pt>
                <c:pt idx="1525">
                  <c:v>50.5</c:v>
                </c:pt>
                <c:pt idx="1526">
                  <c:v>50.52</c:v>
                </c:pt>
                <c:pt idx="1527">
                  <c:v>50.54</c:v>
                </c:pt>
                <c:pt idx="1528">
                  <c:v>50.56</c:v>
                </c:pt>
                <c:pt idx="1529">
                  <c:v>50.58</c:v>
                </c:pt>
                <c:pt idx="1530">
                  <c:v>50.6</c:v>
                </c:pt>
                <c:pt idx="1531">
                  <c:v>50.62</c:v>
                </c:pt>
                <c:pt idx="1532">
                  <c:v>50.64</c:v>
                </c:pt>
                <c:pt idx="1533">
                  <c:v>50.66</c:v>
                </c:pt>
                <c:pt idx="1534">
                  <c:v>50.68</c:v>
                </c:pt>
                <c:pt idx="1535">
                  <c:v>50.7</c:v>
                </c:pt>
                <c:pt idx="1536">
                  <c:v>50.72</c:v>
                </c:pt>
                <c:pt idx="1537">
                  <c:v>50.74</c:v>
                </c:pt>
                <c:pt idx="1538">
                  <c:v>50.76</c:v>
                </c:pt>
                <c:pt idx="1539">
                  <c:v>50.78</c:v>
                </c:pt>
                <c:pt idx="1540">
                  <c:v>50.8</c:v>
                </c:pt>
                <c:pt idx="1541">
                  <c:v>50.82</c:v>
                </c:pt>
                <c:pt idx="1542">
                  <c:v>50.84</c:v>
                </c:pt>
                <c:pt idx="1543">
                  <c:v>50.86</c:v>
                </c:pt>
                <c:pt idx="1544">
                  <c:v>50.88</c:v>
                </c:pt>
                <c:pt idx="1545">
                  <c:v>50.9</c:v>
                </c:pt>
                <c:pt idx="1546">
                  <c:v>50.92</c:v>
                </c:pt>
                <c:pt idx="1547">
                  <c:v>50.94</c:v>
                </c:pt>
                <c:pt idx="1548">
                  <c:v>50.96</c:v>
                </c:pt>
                <c:pt idx="1549">
                  <c:v>50.98</c:v>
                </c:pt>
                <c:pt idx="1550">
                  <c:v>51</c:v>
                </c:pt>
                <c:pt idx="1551">
                  <c:v>51.02</c:v>
                </c:pt>
                <c:pt idx="1552">
                  <c:v>51.04</c:v>
                </c:pt>
                <c:pt idx="1553">
                  <c:v>51.06</c:v>
                </c:pt>
                <c:pt idx="1554">
                  <c:v>51.08</c:v>
                </c:pt>
                <c:pt idx="1555">
                  <c:v>51.1</c:v>
                </c:pt>
                <c:pt idx="1556">
                  <c:v>51.12</c:v>
                </c:pt>
                <c:pt idx="1557">
                  <c:v>51.14</c:v>
                </c:pt>
                <c:pt idx="1558">
                  <c:v>51.16</c:v>
                </c:pt>
                <c:pt idx="1559">
                  <c:v>51.18</c:v>
                </c:pt>
                <c:pt idx="1560">
                  <c:v>51.2</c:v>
                </c:pt>
                <c:pt idx="1561">
                  <c:v>51.22</c:v>
                </c:pt>
                <c:pt idx="1562">
                  <c:v>51.24</c:v>
                </c:pt>
                <c:pt idx="1563">
                  <c:v>51.26</c:v>
                </c:pt>
                <c:pt idx="1564">
                  <c:v>51.28</c:v>
                </c:pt>
                <c:pt idx="1565">
                  <c:v>51.3</c:v>
                </c:pt>
                <c:pt idx="1566">
                  <c:v>51.32</c:v>
                </c:pt>
                <c:pt idx="1567">
                  <c:v>51.34</c:v>
                </c:pt>
                <c:pt idx="1568">
                  <c:v>51.36</c:v>
                </c:pt>
                <c:pt idx="1569">
                  <c:v>51.38</c:v>
                </c:pt>
                <c:pt idx="1570">
                  <c:v>51.4</c:v>
                </c:pt>
                <c:pt idx="1571">
                  <c:v>51.42</c:v>
                </c:pt>
                <c:pt idx="1572">
                  <c:v>51.44</c:v>
                </c:pt>
                <c:pt idx="1573">
                  <c:v>51.46</c:v>
                </c:pt>
                <c:pt idx="1574">
                  <c:v>51.48</c:v>
                </c:pt>
                <c:pt idx="1575">
                  <c:v>51.5</c:v>
                </c:pt>
                <c:pt idx="1576">
                  <c:v>51.52</c:v>
                </c:pt>
                <c:pt idx="1577">
                  <c:v>51.54</c:v>
                </c:pt>
                <c:pt idx="1578">
                  <c:v>51.56</c:v>
                </c:pt>
                <c:pt idx="1579">
                  <c:v>51.58</c:v>
                </c:pt>
                <c:pt idx="1580">
                  <c:v>51.6</c:v>
                </c:pt>
                <c:pt idx="1581">
                  <c:v>51.62</c:v>
                </c:pt>
                <c:pt idx="1582">
                  <c:v>51.64</c:v>
                </c:pt>
                <c:pt idx="1583">
                  <c:v>51.66</c:v>
                </c:pt>
                <c:pt idx="1584">
                  <c:v>51.68</c:v>
                </c:pt>
                <c:pt idx="1585">
                  <c:v>51.7</c:v>
                </c:pt>
                <c:pt idx="1586">
                  <c:v>51.72</c:v>
                </c:pt>
                <c:pt idx="1587">
                  <c:v>51.74</c:v>
                </c:pt>
                <c:pt idx="1588">
                  <c:v>51.76</c:v>
                </c:pt>
                <c:pt idx="1589">
                  <c:v>51.78</c:v>
                </c:pt>
                <c:pt idx="1590">
                  <c:v>51.8</c:v>
                </c:pt>
                <c:pt idx="1591">
                  <c:v>51.82</c:v>
                </c:pt>
                <c:pt idx="1592">
                  <c:v>51.84</c:v>
                </c:pt>
                <c:pt idx="1593">
                  <c:v>51.86</c:v>
                </c:pt>
                <c:pt idx="1594">
                  <c:v>51.88</c:v>
                </c:pt>
                <c:pt idx="1595">
                  <c:v>51.9</c:v>
                </c:pt>
                <c:pt idx="1596">
                  <c:v>51.92</c:v>
                </c:pt>
                <c:pt idx="1597">
                  <c:v>51.94</c:v>
                </c:pt>
                <c:pt idx="1598">
                  <c:v>51.96</c:v>
                </c:pt>
                <c:pt idx="1599">
                  <c:v>51.98</c:v>
                </c:pt>
                <c:pt idx="1600">
                  <c:v>52</c:v>
                </c:pt>
                <c:pt idx="1601">
                  <c:v>52.02</c:v>
                </c:pt>
                <c:pt idx="1602">
                  <c:v>52.04</c:v>
                </c:pt>
                <c:pt idx="1603">
                  <c:v>52.06</c:v>
                </c:pt>
                <c:pt idx="1604">
                  <c:v>52.08</c:v>
                </c:pt>
                <c:pt idx="1605">
                  <c:v>52.1</c:v>
                </c:pt>
                <c:pt idx="1606">
                  <c:v>52.12</c:v>
                </c:pt>
                <c:pt idx="1607">
                  <c:v>52.14</c:v>
                </c:pt>
                <c:pt idx="1608">
                  <c:v>52.16</c:v>
                </c:pt>
                <c:pt idx="1609">
                  <c:v>52.18</c:v>
                </c:pt>
                <c:pt idx="1610">
                  <c:v>52.2</c:v>
                </c:pt>
                <c:pt idx="1611">
                  <c:v>52.22</c:v>
                </c:pt>
                <c:pt idx="1612">
                  <c:v>52.24</c:v>
                </c:pt>
                <c:pt idx="1613">
                  <c:v>52.26</c:v>
                </c:pt>
                <c:pt idx="1614">
                  <c:v>52.28</c:v>
                </c:pt>
                <c:pt idx="1615">
                  <c:v>52.3</c:v>
                </c:pt>
                <c:pt idx="1616">
                  <c:v>52.32</c:v>
                </c:pt>
                <c:pt idx="1617">
                  <c:v>52.34</c:v>
                </c:pt>
                <c:pt idx="1618">
                  <c:v>52.36</c:v>
                </c:pt>
                <c:pt idx="1619">
                  <c:v>52.38</c:v>
                </c:pt>
                <c:pt idx="1620">
                  <c:v>52.4</c:v>
                </c:pt>
                <c:pt idx="1621">
                  <c:v>52.42</c:v>
                </c:pt>
                <c:pt idx="1622">
                  <c:v>52.44</c:v>
                </c:pt>
                <c:pt idx="1623">
                  <c:v>52.46</c:v>
                </c:pt>
                <c:pt idx="1624">
                  <c:v>52.48</c:v>
                </c:pt>
                <c:pt idx="1625">
                  <c:v>52.5</c:v>
                </c:pt>
                <c:pt idx="1626">
                  <c:v>52.52</c:v>
                </c:pt>
                <c:pt idx="1627">
                  <c:v>52.54</c:v>
                </c:pt>
                <c:pt idx="1628">
                  <c:v>52.56</c:v>
                </c:pt>
                <c:pt idx="1629">
                  <c:v>52.58</c:v>
                </c:pt>
                <c:pt idx="1630">
                  <c:v>52.6</c:v>
                </c:pt>
                <c:pt idx="1631">
                  <c:v>52.62</c:v>
                </c:pt>
                <c:pt idx="1632">
                  <c:v>52.64</c:v>
                </c:pt>
                <c:pt idx="1633">
                  <c:v>52.66</c:v>
                </c:pt>
                <c:pt idx="1634">
                  <c:v>52.68</c:v>
                </c:pt>
                <c:pt idx="1635">
                  <c:v>52.7</c:v>
                </c:pt>
                <c:pt idx="1636">
                  <c:v>52.72</c:v>
                </c:pt>
                <c:pt idx="1637">
                  <c:v>52.74</c:v>
                </c:pt>
                <c:pt idx="1638">
                  <c:v>52.76</c:v>
                </c:pt>
                <c:pt idx="1639">
                  <c:v>52.78</c:v>
                </c:pt>
                <c:pt idx="1640">
                  <c:v>52.8</c:v>
                </c:pt>
                <c:pt idx="1641">
                  <c:v>52.82</c:v>
                </c:pt>
                <c:pt idx="1642">
                  <c:v>52.84</c:v>
                </c:pt>
                <c:pt idx="1643">
                  <c:v>52.86</c:v>
                </c:pt>
                <c:pt idx="1644">
                  <c:v>52.88</c:v>
                </c:pt>
                <c:pt idx="1645">
                  <c:v>52.9</c:v>
                </c:pt>
                <c:pt idx="1646">
                  <c:v>52.92</c:v>
                </c:pt>
                <c:pt idx="1647">
                  <c:v>52.94</c:v>
                </c:pt>
                <c:pt idx="1648">
                  <c:v>52.96</c:v>
                </c:pt>
                <c:pt idx="1649">
                  <c:v>52.98</c:v>
                </c:pt>
                <c:pt idx="1650">
                  <c:v>53</c:v>
                </c:pt>
                <c:pt idx="1651">
                  <c:v>53.02</c:v>
                </c:pt>
                <c:pt idx="1652">
                  <c:v>53.04</c:v>
                </c:pt>
                <c:pt idx="1653">
                  <c:v>53.06</c:v>
                </c:pt>
                <c:pt idx="1654">
                  <c:v>53.08</c:v>
                </c:pt>
                <c:pt idx="1655">
                  <c:v>53.1</c:v>
                </c:pt>
                <c:pt idx="1656">
                  <c:v>53.12</c:v>
                </c:pt>
                <c:pt idx="1657">
                  <c:v>53.14</c:v>
                </c:pt>
                <c:pt idx="1658">
                  <c:v>53.16</c:v>
                </c:pt>
                <c:pt idx="1659">
                  <c:v>53.18</c:v>
                </c:pt>
                <c:pt idx="1660">
                  <c:v>53.2</c:v>
                </c:pt>
                <c:pt idx="1661">
                  <c:v>53.22</c:v>
                </c:pt>
                <c:pt idx="1662">
                  <c:v>53.24</c:v>
                </c:pt>
                <c:pt idx="1663">
                  <c:v>53.26</c:v>
                </c:pt>
                <c:pt idx="1664">
                  <c:v>53.28</c:v>
                </c:pt>
                <c:pt idx="1665">
                  <c:v>53.3</c:v>
                </c:pt>
                <c:pt idx="1666">
                  <c:v>53.32</c:v>
                </c:pt>
                <c:pt idx="1667">
                  <c:v>53.34</c:v>
                </c:pt>
                <c:pt idx="1668">
                  <c:v>53.36</c:v>
                </c:pt>
                <c:pt idx="1669">
                  <c:v>53.38</c:v>
                </c:pt>
                <c:pt idx="1670">
                  <c:v>53.4</c:v>
                </c:pt>
                <c:pt idx="1671">
                  <c:v>53.42</c:v>
                </c:pt>
                <c:pt idx="1672">
                  <c:v>53.44</c:v>
                </c:pt>
                <c:pt idx="1673">
                  <c:v>53.46</c:v>
                </c:pt>
                <c:pt idx="1674">
                  <c:v>53.48</c:v>
                </c:pt>
                <c:pt idx="1675">
                  <c:v>53.5</c:v>
                </c:pt>
                <c:pt idx="1676">
                  <c:v>53.52</c:v>
                </c:pt>
                <c:pt idx="1677">
                  <c:v>53.54</c:v>
                </c:pt>
                <c:pt idx="1678">
                  <c:v>53.56</c:v>
                </c:pt>
                <c:pt idx="1679">
                  <c:v>53.58</c:v>
                </c:pt>
                <c:pt idx="1680">
                  <c:v>53.6</c:v>
                </c:pt>
                <c:pt idx="1681">
                  <c:v>53.62</c:v>
                </c:pt>
                <c:pt idx="1682">
                  <c:v>53.64</c:v>
                </c:pt>
                <c:pt idx="1683">
                  <c:v>53.66</c:v>
                </c:pt>
                <c:pt idx="1684">
                  <c:v>53.68</c:v>
                </c:pt>
                <c:pt idx="1685">
                  <c:v>53.7</c:v>
                </c:pt>
                <c:pt idx="1686">
                  <c:v>53.72</c:v>
                </c:pt>
                <c:pt idx="1687">
                  <c:v>53.74</c:v>
                </c:pt>
                <c:pt idx="1688">
                  <c:v>53.76</c:v>
                </c:pt>
                <c:pt idx="1689">
                  <c:v>53.78</c:v>
                </c:pt>
                <c:pt idx="1690">
                  <c:v>53.8</c:v>
                </c:pt>
                <c:pt idx="1691">
                  <c:v>53.82</c:v>
                </c:pt>
                <c:pt idx="1692">
                  <c:v>53.84</c:v>
                </c:pt>
                <c:pt idx="1693">
                  <c:v>53.86</c:v>
                </c:pt>
                <c:pt idx="1694">
                  <c:v>53.88</c:v>
                </c:pt>
                <c:pt idx="1695">
                  <c:v>53.9</c:v>
                </c:pt>
                <c:pt idx="1696">
                  <c:v>53.92</c:v>
                </c:pt>
                <c:pt idx="1697">
                  <c:v>53.94</c:v>
                </c:pt>
                <c:pt idx="1698">
                  <c:v>53.96</c:v>
                </c:pt>
                <c:pt idx="1699">
                  <c:v>53.98</c:v>
                </c:pt>
                <c:pt idx="1700">
                  <c:v>54</c:v>
                </c:pt>
                <c:pt idx="1701">
                  <c:v>54.02</c:v>
                </c:pt>
                <c:pt idx="1702">
                  <c:v>54.04</c:v>
                </c:pt>
                <c:pt idx="1703">
                  <c:v>54.06</c:v>
                </c:pt>
                <c:pt idx="1704">
                  <c:v>54.08</c:v>
                </c:pt>
                <c:pt idx="1705">
                  <c:v>54.1</c:v>
                </c:pt>
                <c:pt idx="1706">
                  <c:v>54.12</c:v>
                </c:pt>
                <c:pt idx="1707">
                  <c:v>54.14</c:v>
                </c:pt>
                <c:pt idx="1708">
                  <c:v>54.16</c:v>
                </c:pt>
                <c:pt idx="1709">
                  <c:v>54.18</c:v>
                </c:pt>
                <c:pt idx="1710">
                  <c:v>54.2</c:v>
                </c:pt>
                <c:pt idx="1711">
                  <c:v>54.22</c:v>
                </c:pt>
                <c:pt idx="1712">
                  <c:v>54.24</c:v>
                </c:pt>
                <c:pt idx="1713">
                  <c:v>54.26</c:v>
                </c:pt>
                <c:pt idx="1714">
                  <c:v>54.28</c:v>
                </c:pt>
                <c:pt idx="1715">
                  <c:v>54.3</c:v>
                </c:pt>
                <c:pt idx="1716">
                  <c:v>54.32</c:v>
                </c:pt>
                <c:pt idx="1717">
                  <c:v>54.34</c:v>
                </c:pt>
                <c:pt idx="1718">
                  <c:v>54.36</c:v>
                </c:pt>
                <c:pt idx="1719">
                  <c:v>54.38</c:v>
                </c:pt>
                <c:pt idx="1720">
                  <c:v>54.4</c:v>
                </c:pt>
                <c:pt idx="1721">
                  <c:v>54.42</c:v>
                </c:pt>
                <c:pt idx="1722">
                  <c:v>54.44</c:v>
                </c:pt>
                <c:pt idx="1723">
                  <c:v>54.46</c:v>
                </c:pt>
                <c:pt idx="1724">
                  <c:v>54.48</c:v>
                </c:pt>
                <c:pt idx="1725">
                  <c:v>54.5</c:v>
                </c:pt>
                <c:pt idx="1726">
                  <c:v>54.52</c:v>
                </c:pt>
                <c:pt idx="1727">
                  <c:v>54.54</c:v>
                </c:pt>
                <c:pt idx="1728">
                  <c:v>54.56</c:v>
                </c:pt>
                <c:pt idx="1729">
                  <c:v>54.58</c:v>
                </c:pt>
                <c:pt idx="1730">
                  <c:v>54.6</c:v>
                </c:pt>
                <c:pt idx="1731">
                  <c:v>54.62</c:v>
                </c:pt>
                <c:pt idx="1732">
                  <c:v>54.64</c:v>
                </c:pt>
                <c:pt idx="1733">
                  <c:v>54.66</c:v>
                </c:pt>
                <c:pt idx="1734">
                  <c:v>54.68</c:v>
                </c:pt>
                <c:pt idx="1735">
                  <c:v>54.7</c:v>
                </c:pt>
                <c:pt idx="1736">
                  <c:v>54.72</c:v>
                </c:pt>
                <c:pt idx="1737">
                  <c:v>54.74</c:v>
                </c:pt>
                <c:pt idx="1738">
                  <c:v>54.76</c:v>
                </c:pt>
                <c:pt idx="1739">
                  <c:v>54.78</c:v>
                </c:pt>
                <c:pt idx="1740">
                  <c:v>54.8</c:v>
                </c:pt>
                <c:pt idx="1741">
                  <c:v>54.82</c:v>
                </c:pt>
                <c:pt idx="1742">
                  <c:v>54.84</c:v>
                </c:pt>
                <c:pt idx="1743">
                  <c:v>54.86</c:v>
                </c:pt>
                <c:pt idx="1744">
                  <c:v>54.88</c:v>
                </c:pt>
                <c:pt idx="1745">
                  <c:v>54.9</c:v>
                </c:pt>
                <c:pt idx="1746">
                  <c:v>54.92</c:v>
                </c:pt>
                <c:pt idx="1747">
                  <c:v>54.94</c:v>
                </c:pt>
                <c:pt idx="1748">
                  <c:v>54.96</c:v>
                </c:pt>
                <c:pt idx="1749">
                  <c:v>54.98</c:v>
                </c:pt>
                <c:pt idx="1750">
                  <c:v>55</c:v>
                </c:pt>
                <c:pt idx="1751">
                  <c:v>55.02</c:v>
                </c:pt>
                <c:pt idx="1752">
                  <c:v>55.04</c:v>
                </c:pt>
                <c:pt idx="1753">
                  <c:v>55.06</c:v>
                </c:pt>
                <c:pt idx="1754">
                  <c:v>55.08</c:v>
                </c:pt>
                <c:pt idx="1755">
                  <c:v>55.1</c:v>
                </c:pt>
                <c:pt idx="1756">
                  <c:v>55.12</c:v>
                </c:pt>
                <c:pt idx="1757">
                  <c:v>55.14</c:v>
                </c:pt>
                <c:pt idx="1758">
                  <c:v>55.16</c:v>
                </c:pt>
                <c:pt idx="1759">
                  <c:v>55.18</c:v>
                </c:pt>
                <c:pt idx="1760">
                  <c:v>55.2</c:v>
                </c:pt>
                <c:pt idx="1761">
                  <c:v>55.22</c:v>
                </c:pt>
                <c:pt idx="1762">
                  <c:v>55.24</c:v>
                </c:pt>
                <c:pt idx="1763">
                  <c:v>55.26</c:v>
                </c:pt>
                <c:pt idx="1764">
                  <c:v>55.28</c:v>
                </c:pt>
                <c:pt idx="1765">
                  <c:v>55.3</c:v>
                </c:pt>
                <c:pt idx="1766">
                  <c:v>55.32</c:v>
                </c:pt>
                <c:pt idx="1767">
                  <c:v>55.34</c:v>
                </c:pt>
                <c:pt idx="1768">
                  <c:v>55.36</c:v>
                </c:pt>
                <c:pt idx="1769">
                  <c:v>55.38</c:v>
                </c:pt>
                <c:pt idx="1770">
                  <c:v>55.4</c:v>
                </c:pt>
                <c:pt idx="1771">
                  <c:v>55.42</c:v>
                </c:pt>
                <c:pt idx="1772">
                  <c:v>55.44</c:v>
                </c:pt>
                <c:pt idx="1773">
                  <c:v>55.46</c:v>
                </c:pt>
                <c:pt idx="1774">
                  <c:v>55.48</c:v>
                </c:pt>
                <c:pt idx="1775">
                  <c:v>55.5</c:v>
                </c:pt>
                <c:pt idx="1776">
                  <c:v>55.52</c:v>
                </c:pt>
                <c:pt idx="1777">
                  <c:v>55.54</c:v>
                </c:pt>
                <c:pt idx="1778">
                  <c:v>55.56</c:v>
                </c:pt>
                <c:pt idx="1779">
                  <c:v>55.58</c:v>
                </c:pt>
                <c:pt idx="1780">
                  <c:v>55.6</c:v>
                </c:pt>
                <c:pt idx="1781">
                  <c:v>55.62</c:v>
                </c:pt>
                <c:pt idx="1782">
                  <c:v>55.64</c:v>
                </c:pt>
                <c:pt idx="1783">
                  <c:v>55.66</c:v>
                </c:pt>
                <c:pt idx="1784">
                  <c:v>55.68</c:v>
                </c:pt>
                <c:pt idx="1785">
                  <c:v>55.7</c:v>
                </c:pt>
                <c:pt idx="1786">
                  <c:v>55.72</c:v>
                </c:pt>
                <c:pt idx="1787">
                  <c:v>55.74</c:v>
                </c:pt>
                <c:pt idx="1788">
                  <c:v>55.76</c:v>
                </c:pt>
                <c:pt idx="1789">
                  <c:v>55.78</c:v>
                </c:pt>
                <c:pt idx="1790">
                  <c:v>55.8</c:v>
                </c:pt>
                <c:pt idx="1791">
                  <c:v>55.82</c:v>
                </c:pt>
                <c:pt idx="1792">
                  <c:v>55.84</c:v>
                </c:pt>
                <c:pt idx="1793">
                  <c:v>55.86</c:v>
                </c:pt>
                <c:pt idx="1794">
                  <c:v>55.88</c:v>
                </c:pt>
                <c:pt idx="1795">
                  <c:v>55.9</c:v>
                </c:pt>
                <c:pt idx="1796">
                  <c:v>55.92</c:v>
                </c:pt>
                <c:pt idx="1797">
                  <c:v>55.94</c:v>
                </c:pt>
                <c:pt idx="1798">
                  <c:v>55.96</c:v>
                </c:pt>
                <c:pt idx="1799">
                  <c:v>55.98</c:v>
                </c:pt>
                <c:pt idx="1800">
                  <c:v>56</c:v>
                </c:pt>
                <c:pt idx="1801">
                  <c:v>56.02</c:v>
                </c:pt>
                <c:pt idx="1802">
                  <c:v>56.04</c:v>
                </c:pt>
                <c:pt idx="1803">
                  <c:v>56.06</c:v>
                </c:pt>
                <c:pt idx="1804">
                  <c:v>56.08</c:v>
                </c:pt>
                <c:pt idx="1805">
                  <c:v>56.1</c:v>
                </c:pt>
                <c:pt idx="1806">
                  <c:v>56.12</c:v>
                </c:pt>
                <c:pt idx="1807">
                  <c:v>56.14</c:v>
                </c:pt>
                <c:pt idx="1808">
                  <c:v>56.16</c:v>
                </c:pt>
                <c:pt idx="1809">
                  <c:v>56.18</c:v>
                </c:pt>
                <c:pt idx="1810">
                  <c:v>56.2</c:v>
                </c:pt>
                <c:pt idx="1811">
                  <c:v>56.22</c:v>
                </c:pt>
                <c:pt idx="1812">
                  <c:v>56.24</c:v>
                </c:pt>
                <c:pt idx="1813">
                  <c:v>56.26</c:v>
                </c:pt>
                <c:pt idx="1814">
                  <c:v>56.28</c:v>
                </c:pt>
                <c:pt idx="1815">
                  <c:v>56.3</c:v>
                </c:pt>
                <c:pt idx="1816">
                  <c:v>56.32</c:v>
                </c:pt>
                <c:pt idx="1817">
                  <c:v>56.34</c:v>
                </c:pt>
                <c:pt idx="1818">
                  <c:v>56.36</c:v>
                </c:pt>
                <c:pt idx="1819">
                  <c:v>56.38</c:v>
                </c:pt>
                <c:pt idx="1820">
                  <c:v>56.4</c:v>
                </c:pt>
                <c:pt idx="1821">
                  <c:v>56.42</c:v>
                </c:pt>
                <c:pt idx="1822">
                  <c:v>56.44</c:v>
                </c:pt>
                <c:pt idx="1823">
                  <c:v>56.46</c:v>
                </c:pt>
                <c:pt idx="1824">
                  <c:v>56.48</c:v>
                </c:pt>
                <c:pt idx="1825">
                  <c:v>56.5</c:v>
                </c:pt>
                <c:pt idx="1826">
                  <c:v>56.52</c:v>
                </c:pt>
                <c:pt idx="1827">
                  <c:v>56.54</c:v>
                </c:pt>
                <c:pt idx="1828">
                  <c:v>56.56</c:v>
                </c:pt>
                <c:pt idx="1829">
                  <c:v>56.58</c:v>
                </c:pt>
                <c:pt idx="1830">
                  <c:v>56.6</c:v>
                </c:pt>
                <c:pt idx="1831">
                  <c:v>56.62</c:v>
                </c:pt>
                <c:pt idx="1832">
                  <c:v>56.64</c:v>
                </c:pt>
                <c:pt idx="1833">
                  <c:v>56.66</c:v>
                </c:pt>
                <c:pt idx="1834">
                  <c:v>56.68</c:v>
                </c:pt>
                <c:pt idx="1835">
                  <c:v>56.7</c:v>
                </c:pt>
                <c:pt idx="1836">
                  <c:v>56.72</c:v>
                </c:pt>
                <c:pt idx="1837">
                  <c:v>56.74</c:v>
                </c:pt>
                <c:pt idx="1838">
                  <c:v>56.76</c:v>
                </c:pt>
                <c:pt idx="1839">
                  <c:v>56.78</c:v>
                </c:pt>
                <c:pt idx="1840">
                  <c:v>56.8</c:v>
                </c:pt>
                <c:pt idx="1841">
                  <c:v>56.82</c:v>
                </c:pt>
                <c:pt idx="1842">
                  <c:v>56.84</c:v>
                </c:pt>
                <c:pt idx="1843">
                  <c:v>56.86</c:v>
                </c:pt>
                <c:pt idx="1844">
                  <c:v>56.88</c:v>
                </c:pt>
                <c:pt idx="1845">
                  <c:v>56.9</c:v>
                </c:pt>
                <c:pt idx="1846">
                  <c:v>56.92</c:v>
                </c:pt>
                <c:pt idx="1847">
                  <c:v>56.94</c:v>
                </c:pt>
                <c:pt idx="1848">
                  <c:v>56.96</c:v>
                </c:pt>
                <c:pt idx="1849">
                  <c:v>56.98</c:v>
                </c:pt>
                <c:pt idx="1850">
                  <c:v>57</c:v>
                </c:pt>
                <c:pt idx="1851">
                  <c:v>57.02</c:v>
                </c:pt>
                <c:pt idx="1852">
                  <c:v>57.04</c:v>
                </c:pt>
                <c:pt idx="1853">
                  <c:v>57.06</c:v>
                </c:pt>
                <c:pt idx="1854">
                  <c:v>57.08</c:v>
                </c:pt>
                <c:pt idx="1855">
                  <c:v>57.1</c:v>
                </c:pt>
                <c:pt idx="1856">
                  <c:v>57.12</c:v>
                </c:pt>
                <c:pt idx="1857">
                  <c:v>57.14</c:v>
                </c:pt>
                <c:pt idx="1858">
                  <c:v>57.16</c:v>
                </c:pt>
                <c:pt idx="1859">
                  <c:v>57.18</c:v>
                </c:pt>
                <c:pt idx="1860">
                  <c:v>57.2</c:v>
                </c:pt>
                <c:pt idx="1861">
                  <c:v>57.22</c:v>
                </c:pt>
                <c:pt idx="1862">
                  <c:v>57.24</c:v>
                </c:pt>
                <c:pt idx="1863">
                  <c:v>57.26</c:v>
                </c:pt>
                <c:pt idx="1864">
                  <c:v>57.28</c:v>
                </c:pt>
                <c:pt idx="1865">
                  <c:v>57.3</c:v>
                </c:pt>
                <c:pt idx="1866">
                  <c:v>57.32</c:v>
                </c:pt>
                <c:pt idx="1867">
                  <c:v>57.34</c:v>
                </c:pt>
                <c:pt idx="1868">
                  <c:v>57.36</c:v>
                </c:pt>
                <c:pt idx="1869">
                  <c:v>57.38</c:v>
                </c:pt>
                <c:pt idx="1870">
                  <c:v>57.4</c:v>
                </c:pt>
                <c:pt idx="1871">
                  <c:v>57.42</c:v>
                </c:pt>
                <c:pt idx="1872">
                  <c:v>57.44</c:v>
                </c:pt>
                <c:pt idx="1873">
                  <c:v>57.46</c:v>
                </c:pt>
                <c:pt idx="1874">
                  <c:v>57.48</c:v>
                </c:pt>
                <c:pt idx="1875">
                  <c:v>57.5</c:v>
                </c:pt>
                <c:pt idx="1876">
                  <c:v>57.52</c:v>
                </c:pt>
                <c:pt idx="1877">
                  <c:v>57.54</c:v>
                </c:pt>
                <c:pt idx="1878">
                  <c:v>57.56</c:v>
                </c:pt>
                <c:pt idx="1879">
                  <c:v>57.58</c:v>
                </c:pt>
                <c:pt idx="1880">
                  <c:v>57.6</c:v>
                </c:pt>
                <c:pt idx="1881">
                  <c:v>57.62</c:v>
                </c:pt>
                <c:pt idx="1882">
                  <c:v>57.64</c:v>
                </c:pt>
                <c:pt idx="1883">
                  <c:v>57.66</c:v>
                </c:pt>
                <c:pt idx="1884">
                  <c:v>57.68</c:v>
                </c:pt>
                <c:pt idx="1885">
                  <c:v>57.7</c:v>
                </c:pt>
                <c:pt idx="1886">
                  <c:v>57.72</c:v>
                </c:pt>
                <c:pt idx="1887">
                  <c:v>57.74</c:v>
                </c:pt>
                <c:pt idx="1888">
                  <c:v>57.76</c:v>
                </c:pt>
                <c:pt idx="1889">
                  <c:v>57.78</c:v>
                </c:pt>
                <c:pt idx="1890">
                  <c:v>57.8</c:v>
                </c:pt>
                <c:pt idx="1891">
                  <c:v>57.82</c:v>
                </c:pt>
                <c:pt idx="1892">
                  <c:v>57.84</c:v>
                </c:pt>
                <c:pt idx="1893">
                  <c:v>57.86</c:v>
                </c:pt>
                <c:pt idx="1894">
                  <c:v>57.88</c:v>
                </c:pt>
                <c:pt idx="1895">
                  <c:v>57.9</c:v>
                </c:pt>
                <c:pt idx="1896">
                  <c:v>57.92</c:v>
                </c:pt>
                <c:pt idx="1897">
                  <c:v>57.94</c:v>
                </c:pt>
                <c:pt idx="1898">
                  <c:v>57.96</c:v>
                </c:pt>
                <c:pt idx="1899">
                  <c:v>57.98</c:v>
                </c:pt>
                <c:pt idx="1900">
                  <c:v>58</c:v>
                </c:pt>
                <c:pt idx="1901">
                  <c:v>58.02</c:v>
                </c:pt>
                <c:pt idx="1902">
                  <c:v>58.04</c:v>
                </c:pt>
                <c:pt idx="1903">
                  <c:v>58.06</c:v>
                </c:pt>
                <c:pt idx="1904">
                  <c:v>58.08</c:v>
                </c:pt>
                <c:pt idx="1905">
                  <c:v>58.1</c:v>
                </c:pt>
                <c:pt idx="1906">
                  <c:v>58.12</c:v>
                </c:pt>
                <c:pt idx="1907">
                  <c:v>58.14</c:v>
                </c:pt>
                <c:pt idx="1908">
                  <c:v>58.16</c:v>
                </c:pt>
                <c:pt idx="1909">
                  <c:v>58.18</c:v>
                </c:pt>
                <c:pt idx="1910">
                  <c:v>58.2</c:v>
                </c:pt>
                <c:pt idx="1911">
                  <c:v>58.22</c:v>
                </c:pt>
                <c:pt idx="1912">
                  <c:v>58.24</c:v>
                </c:pt>
                <c:pt idx="1913">
                  <c:v>58.26</c:v>
                </c:pt>
                <c:pt idx="1914">
                  <c:v>58.28</c:v>
                </c:pt>
                <c:pt idx="1915">
                  <c:v>58.3</c:v>
                </c:pt>
                <c:pt idx="1916">
                  <c:v>58.32</c:v>
                </c:pt>
                <c:pt idx="1917">
                  <c:v>58.34</c:v>
                </c:pt>
                <c:pt idx="1918">
                  <c:v>58.36</c:v>
                </c:pt>
                <c:pt idx="1919">
                  <c:v>58.38</c:v>
                </c:pt>
                <c:pt idx="1920">
                  <c:v>58.4</c:v>
                </c:pt>
                <c:pt idx="1921">
                  <c:v>58.42</c:v>
                </c:pt>
                <c:pt idx="1922">
                  <c:v>58.44</c:v>
                </c:pt>
                <c:pt idx="1923">
                  <c:v>58.46</c:v>
                </c:pt>
                <c:pt idx="1924">
                  <c:v>58.48</c:v>
                </c:pt>
                <c:pt idx="1925">
                  <c:v>58.5</c:v>
                </c:pt>
                <c:pt idx="1926">
                  <c:v>58.52</c:v>
                </c:pt>
                <c:pt idx="1927">
                  <c:v>58.54</c:v>
                </c:pt>
                <c:pt idx="1928">
                  <c:v>58.56</c:v>
                </c:pt>
                <c:pt idx="1929">
                  <c:v>58.58</c:v>
                </c:pt>
                <c:pt idx="1930">
                  <c:v>58.6</c:v>
                </c:pt>
                <c:pt idx="1931">
                  <c:v>58.62</c:v>
                </c:pt>
                <c:pt idx="1932">
                  <c:v>58.64</c:v>
                </c:pt>
                <c:pt idx="1933">
                  <c:v>58.66</c:v>
                </c:pt>
                <c:pt idx="1934">
                  <c:v>58.68</c:v>
                </c:pt>
                <c:pt idx="1935">
                  <c:v>58.7</c:v>
                </c:pt>
                <c:pt idx="1936">
                  <c:v>58.72</c:v>
                </c:pt>
                <c:pt idx="1937">
                  <c:v>58.74</c:v>
                </c:pt>
                <c:pt idx="1938">
                  <c:v>58.76</c:v>
                </c:pt>
                <c:pt idx="1939">
                  <c:v>58.78</c:v>
                </c:pt>
                <c:pt idx="1940">
                  <c:v>58.8</c:v>
                </c:pt>
                <c:pt idx="1941">
                  <c:v>58.82</c:v>
                </c:pt>
                <c:pt idx="1942">
                  <c:v>58.84</c:v>
                </c:pt>
                <c:pt idx="1943">
                  <c:v>58.86</c:v>
                </c:pt>
                <c:pt idx="1944">
                  <c:v>58.88</c:v>
                </c:pt>
                <c:pt idx="1945">
                  <c:v>58.9</c:v>
                </c:pt>
                <c:pt idx="1946">
                  <c:v>58.92</c:v>
                </c:pt>
                <c:pt idx="1947">
                  <c:v>58.94</c:v>
                </c:pt>
                <c:pt idx="1948">
                  <c:v>58.96</c:v>
                </c:pt>
                <c:pt idx="1949">
                  <c:v>58.98</c:v>
                </c:pt>
                <c:pt idx="1950">
                  <c:v>59</c:v>
                </c:pt>
                <c:pt idx="1951">
                  <c:v>59.02</c:v>
                </c:pt>
                <c:pt idx="1952">
                  <c:v>59.04</c:v>
                </c:pt>
                <c:pt idx="1953">
                  <c:v>59.06</c:v>
                </c:pt>
                <c:pt idx="1954">
                  <c:v>59.08</c:v>
                </c:pt>
                <c:pt idx="1955">
                  <c:v>59.1</c:v>
                </c:pt>
                <c:pt idx="1956">
                  <c:v>59.12</c:v>
                </c:pt>
                <c:pt idx="1957">
                  <c:v>59.14</c:v>
                </c:pt>
                <c:pt idx="1958">
                  <c:v>59.16</c:v>
                </c:pt>
                <c:pt idx="1959">
                  <c:v>59.18</c:v>
                </c:pt>
                <c:pt idx="1960">
                  <c:v>59.2</c:v>
                </c:pt>
                <c:pt idx="1961">
                  <c:v>59.22</c:v>
                </c:pt>
                <c:pt idx="1962">
                  <c:v>59.24</c:v>
                </c:pt>
                <c:pt idx="1963">
                  <c:v>59.26</c:v>
                </c:pt>
                <c:pt idx="1964">
                  <c:v>59.28</c:v>
                </c:pt>
                <c:pt idx="1965">
                  <c:v>59.3</c:v>
                </c:pt>
                <c:pt idx="1966">
                  <c:v>59.32</c:v>
                </c:pt>
                <c:pt idx="1967">
                  <c:v>59.34</c:v>
                </c:pt>
                <c:pt idx="1968">
                  <c:v>59.36</c:v>
                </c:pt>
                <c:pt idx="1969">
                  <c:v>59.38</c:v>
                </c:pt>
                <c:pt idx="1970">
                  <c:v>59.4</c:v>
                </c:pt>
                <c:pt idx="1971">
                  <c:v>59.42</c:v>
                </c:pt>
                <c:pt idx="1972">
                  <c:v>59.44</c:v>
                </c:pt>
                <c:pt idx="1973">
                  <c:v>59.46</c:v>
                </c:pt>
                <c:pt idx="1974">
                  <c:v>59.48</c:v>
                </c:pt>
                <c:pt idx="1975">
                  <c:v>59.5</c:v>
                </c:pt>
                <c:pt idx="1976">
                  <c:v>59.52</c:v>
                </c:pt>
                <c:pt idx="1977">
                  <c:v>59.54</c:v>
                </c:pt>
                <c:pt idx="1978">
                  <c:v>59.56</c:v>
                </c:pt>
                <c:pt idx="1979">
                  <c:v>59.58</c:v>
                </c:pt>
                <c:pt idx="1980">
                  <c:v>59.6</c:v>
                </c:pt>
                <c:pt idx="1981">
                  <c:v>59.62</c:v>
                </c:pt>
                <c:pt idx="1982">
                  <c:v>59.64</c:v>
                </c:pt>
                <c:pt idx="1983">
                  <c:v>59.66</c:v>
                </c:pt>
                <c:pt idx="1984">
                  <c:v>59.68</c:v>
                </c:pt>
                <c:pt idx="1985">
                  <c:v>59.7</c:v>
                </c:pt>
                <c:pt idx="1986">
                  <c:v>59.72</c:v>
                </c:pt>
                <c:pt idx="1987">
                  <c:v>59.74</c:v>
                </c:pt>
                <c:pt idx="1988">
                  <c:v>59.76</c:v>
                </c:pt>
                <c:pt idx="1989">
                  <c:v>59.78</c:v>
                </c:pt>
                <c:pt idx="1990">
                  <c:v>59.8</c:v>
                </c:pt>
                <c:pt idx="1991">
                  <c:v>59.82</c:v>
                </c:pt>
                <c:pt idx="1992">
                  <c:v>59.84</c:v>
                </c:pt>
                <c:pt idx="1993">
                  <c:v>59.86</c:v>
                </c:pt>
                <c:pt idx="1994">
                  <c:v>59.88</c:v>
                </c:pt>
                <c:pt idx="1995">
                  <c:v>59.9</c:v>
                </c:pt>
                <c:pt idx="1996">
                  <c:v>59.92</c:v>
                </c:pt>
                <c:pt idx="1997">
                  <c:v>59.94</c:v>
                </c:pt>
                <c:pt idx="1998">
                  <c:v>59.96</c:v>
                </c:pt>
                <c:pt idx="1999">
                  <c:v>59.98</c:v>
                </c:pt>
                <c:pt idx="2000">
                  <c:v>60</c:v>
                </c:pt>
                <c:pt idx="2001">
                  <c:v>60.02</c:v>
                </c:pt>
                <c:pt idx="2002">
                  <c:v>60.04</c:v>
                </c:pt>
                <c:pt idx="2003">
                  <c:v>60.06</c:v>
                </c:pt>
                <c:pt idx="2004">
                  <c:v>60.08</c:v>
                </c:pt>
                <c:pt idx="2005">
                  <c:v>60.1</c:v>
                </c:pt>
                <c:pt idx="2006">
                  <c:v>60.12</c:v>
                </c:pt>
                <c:pt idx="2007">
                  <c:v>60.14</c:v>
                </c:pt>
                <c:pt idx="2008">
                  <c:v>60.16</c:v>
                </c:pt>
                <c:pt idx="2009">
                  <c:v>60.18</c:v>
                </c:pt>
                <c:pt idx="2010">
                  <c:v>60.2</c:v>
                </c:pt>
                <c:pt idx="2011">
                  <c:v>60.22</c:v>
                </c:pt>
                <c:pt idx="2012">
                  <c:v>60.24</c:v>
                </c:pt>
                <c:pt idx="2013">
                  <c:v>60.26</c:v>
                </c:pt>
                <c:pt idx="2014">
                  <c:v>60.28</c:v>
                </c:pt>
                <c:pt idx="2015">
                  <c:v>60.3</c:v>
                </c:pt>
                <c:pt idx="2016">
                  <c:v>60.32</c:v>
                </c:pt>
                <c:pt idx="2017">
                  <c:v>60.34</c:v>
                </c:pt>
                <c:pt idx="2018">
                  <c:v>60.36</c:v>
                </c:pt>
                <c:pt idx="2019">
                  <c:v>60.38</c:v>
                </c:pt>
                <c:pt idx="2020">
                  <c:v>60.4</c:v>
                </c:pt>
                <c:pt idx="2021">
                  <c:v>60.42</c:v>
                </c:pt>
                <c:pt idx="2022">
                  <c:v>60.44</c:v>
                </c:pt>
                <c:pt idx="2023">
                  <c:v>60.46</c:v>
                </c:pt>
                <c:pt idx="2024">
                  <c:v>60.48</c:v>
                </c:pt>
                <c:pt idx="2025">
                  <c:v>60.5</c:v>
                </c:pt>
                <c:pt idx="2026">
                  <c:v>60.52</c:v>
                </c:pt>
                <c:pt idx="2027">
                  <c:v>60.54</c:v>
                </c:pt>
                <c:pt idx="2028">
                  <c:v>60.56</c:v>
                </c:pt>
                <c:pt idx="2029">
                  <c:v>60.58</c:v>
                </c:pt>
                <c:pt idx="2030">
                  <c:v>60.6</c:v>
                </c:pt>
                <c:pt idx="2031">
                  <c:v>60.62</c:v>
                </c:pt>
                <c:pt idx="2032">
                  <c:v>60.64</c:v>
                </c:pt>
                <c:pt idx="2033">
                  <c:v>60.66</c:v>
                </c:pt>
                <c:pt idx="2034">
                  <c:v>60.68</c:v>
                </c:pt>
                <c:pt idx="2035">
                  <c:v>60.7</c:v>
                </c:pt>
                <c:pt idx="2036">
                  <c:v>60.72</c:v>
                </c:pt>
                <c:pt idx="2037">
                  <c:v>60.74</c:v>
                </c:pt>
                <c:pt idx="2038">
                  <c:v>60.76</c:v>
                </c:pt>
                <c:pt idx="2039">
                  <c:v>60.78</c:v>
                </c:pt>
                <c:pt idx="2040">
                  <c:v>60.8</c:v>
                </c:pt>
                <c:pt idx="2041">
                  <c:v>60.82</c:v>
                </c:pt>
                <c:pt idx="2042">
                  <c:v>60.84</c:v>
                </c:pt>
                <c:pt idx="2043">
                  <c:v>60.86</c:v>
                </c:pt>
                <c:pt idx="2044">
                  <c:v>60.88</c:v>
                </c:pt>
                <c:pt idx="2045">
                  <c:v>60.9</c:v>
                </c:pt>
                <c:pt idx="2046">
                  <c:v>60.92</c:v>
                </c:pt>
                <c:pt idx="2047">
                  <c:v>60.94</c:v>
                </c:pt>
                <c:pt idx="2048">
                  <c:v>60.96</c:v>
                </c:pt>
                <c:pt idx="2049">
                  <c:v>60.98</c:v>
                </c:pt>
                <c:pt idx="2050">
                  <c:v>61</c:v>
                </c:pt>
                <c:pt idx="2051">
                  <c:v>61.02</c:v>
                </c:pt>
                <c:pt idx="2052">
                  <c:v>61.04</c:v>
                </c:pt>
                <c:pt idx="2053">
                  <c:v>61.06</c:v>
                </c:pt>
                <c:pt idx="2054">
                  <c:v>61.08</c:v>
                </c:pt>
                <c:pt idx="2055">
                  <c:v>61.1</c:v>
                </c:pt>
                <c:pt idx="2056">
                  <c:v>61.12</c:v>
                </c:pt>
                <c:pt idx="2057">
                  <c:v>61.14</c:v>
                </c:pt>
                <c:pt idx="2058">
                  <c:v>61.16</c:v>
                </c:pt>
                <c:pt idx="2059">
                  <c:v>61.18</c:v>
                </c:pt>
                <c:pt idx="2060">
                  <c:v>61.2</c:v>
                </c:pt>
                <c:pt idx="2061">
                  <c:v>61.22</c:v>
                </c:pt>
                <c:pt idx="2062">
                  <c:v>61.24</c:v>
                </c:pt>
                <c:pt idx="2063">
                  <c:v>61.26</c:v>
                </c:pt>
                <c:pt idx="2064">
                  <c:v>61.28</c:v>
                </c:pt>
                <c:pt idx="2065">
                  <c:v>61.3</c:v>
                </c:pt>
                <c:pt idx="2066">
                  <c:v>61.32</c:v>
                </c:pt>
                <c:pt idx="2067">
                  <c:v>61.34</c:v>
                </c:pt>
                <c:pt idx="2068">
                  <c:v>61.36</c:v>
                </c:pt>
                <c:pt idx="2069">
                  <c:v>61.38</c:v>
                </c:pt>
                <c:pt idx="2070">
                  <c:v>61.4</c:v>
                </c:pt>
                <c:pt idx="2071">
                  <c:v>61.42</c:v>
                </c:pt>
                <c:pt idx="2072">
                  <c:v>61.44</c:v>
                </c:pt>
                <c:pt idx="2073">
                  <c:v>61.46</c:v>
                </c:pt>
                <c:pt idx="2074">
                  <c:v>61.48</c:v>
                </c:pt>
                <c:pt idx="2075">
                  <c:v>61.5</c:v>
                </c:pt>
                <c:pt idx="2076">
                  <c:v>61.52</c:v>
                </c:pt>
                <c:pt idx="2077">
                  <c:v>61.54</c:v>
                </c:pt>
                <c:pt idx="2078">
                  <c:v>61.56</c:v>
                </c:pt>
                <c:pt idx="2079">
                  <c:v>61.58</c:v>
                </c:pt>
                <c:pt idx="2080">
                  <c:v>61.6</c:v>
                </c:pt>
                <c:pt idx="2081">
                  <c:v>61.62</c:v>
                </c:pt>
                <c:pt idx="2082">
                  <c:v>61.64</c:v>
                </c:pt>
                <c:pt idx="2083">
                  <c:v>61.66</c:v>
                </c:pt>
                <c:pt idx="2084">
                  <c:v>61.68</c:v>
                </c:pt>
                <c:pt idx="2085">
                  <c:v>61.7</c:v>
                </c:pt>
                <c:pt idx="2086">
                  <c:v>61.72</c:v>
                </c:pt>
                <c:pt idx="2087">
                  <c:v>61.74</c:v>
                </c:pt>
                <c:pt idx="2088">
                  <c:v>61.76</c:v>
                </c:pt>
                <c:pt idx="2089">
                  <c:v>61.78</c:v>
                </c:pt>
                <c:pt idx="2090">
                  <c:v>61.8</c:v>
                </c:pt>
                <c:pt idx="2091">
                  <c:v>61.82</c:v>
                </c:pt>
                <c:pt idx="2092">
                  <c:v>61.84</c:v>
                </c:pt>
                <c:pt idx="2093">
                  <c:v>61.86</c:v>
                </c:pt>
                <c:pt idx="2094">
                  <c:v>61.88</c:v>
                </c:pt>
                <c:pt idx="2095">
                  <c:v>61.9</c:v>
                </c:pt>
                <c:pt idx="2096">
                  <c:v>61.92</c:v>
                </c:pt>
                <c:pt idx="2097">
                  <c:v>61.94</c:v>
                </c:pt>
                <c:pt idx="2098">
                  <c:v>61.96</c:v>
                </c:pt>
                <c:pt idx="2099">
                  <c:v>61.98</c:v>
                </c:pt>
                <c:pt idx="2100">
                  <c:v>62</c:v>
                </c:pt>
                <c:pt idx="2101">
                  <c:v>62.02</c:v>
                </c:pt>
                <c:pt idx="2102">
                  <c:v>62.04</c:v>
                </c:pt>
                <c:pt idx="2103">
                  <c:v>62.06</c:v>
                </c:pt>
                <c:pt idx="2104">
                  <c:v>62.08</c:v>
                </c:pt>
                <c:pt idx="2105">
                  <c:v>62.1</c:v>
                </c:pt>
                <c:pt idx="2106">
                  <c:v>62.12</c:v>
                </c:pt>
                <c:pt idx="2107">
                  <c:v>62.14</c:v>
                </c:pt>
                <c:pt idx="2108">
                  <c:v>62.16</c:v>
                </c:pt>
                <c:pt idx="2109">
                  <c:v>62.18</c:v>
                </c:pt>
                <c:pt idx="2110">
                  <c:v>62.2</c:v>
                </c:pt>
                <c:pt idx="2111">
                  <c:v>62.22</c:v>
                </c:pt>
                <c:pt idx="2112">
                  <c:v>62.24</c:v>
                </c:pt>
                <c:pt idx="2113">
                  <c:v>62.26</c:v>
                </c:pt>
                <c:pt idx="2114">
                  <c:v>62.28</c:v>
                </c:pt>
                <c:pt idx="2115">
                  <c:v>62.3</c:v>
                </c:pt>
                <c:pt idx="2116">
                  <c:v>62.32</c:v>
                </c:pt>
                <c:pt idx="2117">
                  <c:v>62.34</c:v>
                </c:pt>
                <c:pt idx="2118">
                  <c:v>62.36</c:v>
                </c:pt>
                <c:pt idx="2119">
                  <c:v>62.38</c:v>
                </c:pt>
                <c:pt idx="2120">
                  <c:v>62.4</c:v>
                </c:pt>
                <c:pt idx="2121">
                  <c:v>62.42</c:v>
                </c:pt>
                <c:pt idx="2122">
                  <c:v>62.44</c:v>
                </c:pt>
                <c:pt idx="2123">
                  <c:v>62.46</c:v>
                </c:pt>
                <c:pt idx="2124">
                  <c:v>62.48</c:v>
                </c:pt>
                <c:pt idx="2125">
                  <c:v>62.5</c:v>
                </c:pt>
                <c:pt idx="2126">
                  <c:v>62.52</c:v>
                </c:pt>
                <c:pt idx="2127">
                  <c:v>62.54</c:v>
                </c:pt>
                <c:pt idx="2128">
                  <c:v>62.56</c:v>
                </c:pt>
                <c:pt idx="2129">
                  <c:v>62.58</c:v>
                </c:pt>
                <c:pt idx="2130">
                  <c:v>62.6</c:v>
                </c:pt>
                <c:pt idx="2131">
                  <c:v>62.62</c:v>
                </c:pt>
                <c:pt idx="2132">
                  <c:v>62.64</c:v>
                </c:pt>
                <c:pt idx="2133">
                  <c:v>62.66</c:v>
                </c:pt>
                <c:pt idx="2134">
                  <c:v>62.68</c:v>
                </c:pt>
                <c:pt idx="2135">
                  <c:v>62.7</c:v>
                </c:pt>
                <c:pt idx="2136">
                  <c:v>62.72</c:v>
                </c:pt>
                <c:pt idx="2137">
                  <c:v>62.74</c:v>
                </c:pt>
                <c:pt idx="2138">
                  <c:v>62.76</c:v>
                </c:pt>
                <c:pt idx="2139">
                  <c:v>62.78</c:v>
                </c:pt>
                <c:pt idx="2140">
                  <c:v>62.8</c:v>
                </c:pt>
                <c:pt idx="2141">
                  <c:v>62.82</c:v>
                </c:pt>
                <c:pt idx="2142">
                  <c:v>62.84</c:v>
                </c:pt>
                <c:pt idx="2143">
                  <c:v>62.86</c:v>
                </c:pt>
                <c:pt idx="2144">
                  <c:v>62.88</c:v>
                </c:pt>
                <c:pt idx="2145">
                  <c:v>62.9</c:v>
                </c:pt>
                <c:pt idx="2146">
                  <c:v>62.92</c:v>
                </c:pt>
                <c:pt idx="2147">
                  <c:v>62.94</c:v>
                </c:pt>
                <c:pt idx="2148">
                  <c:v>62.96</c:v>
                </c:pt>
                <c:pt idx="2149">
                  <c:v>62.98</c:v>
                </c:pt>
                <c:pt idx="2150">
                  <c:v>63</c:v>
                </c:pt>
                <c:pt idx="2151">
                  <c:v>63.02</c:v>
                </c:pt>
                <c:pt idx="2152">
                  <c:v>63.04</c:v>
                </c:pt>
                <c:pt idx="2153">
                  <c:v>63.06</c:v>
                </c:pt>
                <c:pt idx="2154">
                  <c:v>63.08</c:v>
                </c:pt>
                <c:pt idx="2155">
                  <c:v>63.1</c:v>
                </c:pt>
                <c:pt idx="2156">
                  <c:v>63.12</c:v>
                </c:pt>
                <c:pt idx="2157">
                  <c:v>63.14</c:v>
                </c:pt>
                <c:pt idx="2158">
                  <c:v>63.16</c:v>
                </c:pt>
                <c:pt idx="2159">
                  <c:v>63.18</c:v>
                </c:pt>
                <c:pt idx="2160">
                  <c:v>63.2</c:v>
                </c:pt>
                <c:pt idx="2161">
                  <c:v>63.22</c:v>
                </c:pt>
                <c:pt idx="2162">
                  <c:v>63.24</c:v>
                </c:pt>
                <c:pt idx="2163">
                  <c:v>63.26</c:v>
                </c:pt>
                <c:pt idx="2164">
                  <c:v>63.28</c:v>
                </c:pt>
                <c:pt idx="2165">
                  <c:v>63.3</c:v>
                </c:pt>
                <c:pt idx="2166">
                  <c:v>63.32</c:v>
                </c:pt>
                <c:pt idx="2167">
                  <c:v>63.34</c:v>
                </c:pt>
                <c:pt idx="2168">
                  <c:v>63.36</c:v>
                </c:pt>
                <c:pt idx="2169">
                  <c:v>63.38</c:v>
                </c:pt>
                <c:pt idx="2170">
                  <c:v>63.4</c:v>
                </c:pt>
                <c:pt idx="2171">
                  <c:v>63.42</c:v>
                </c:pt>
                <c:pt idx="2172">
                  <c:v>63.44</c:v>
                </c:pt>
                <c:pt idx="2173">
                  <c:v>63.46</c:v>
                </c:pt>
                <c:pt idx="2174">
                  <c:v>63.48</c:v>
                </c:pt>
                <c:pt idx="2175">
                  <c:v>63.5</c:v>
                </c:pt>
                <c:pt idx="2176">
                  <c:v>63.52</c:v>
                </c:pt>
                <c:pt idx="2177">
                  <c:v>63.54</c:v>
                </c:pt>
                <c:pt idx="2178">
                  <c:v>63.56</c:v>
                </c:pt>
                <c:pt idx="2179">
                  <c:v>63.58</c:v>
                </c:pt>
                <c:pt idx="2180">
                  <c:v>63.6</c:v>
                </c:pt>
                <c:pt idx="2181">
                  <c:v>63.62</c:v>
                </c:pt>
                <c:pt idx="2182">
                  <c:v>63.64</c:v>
                </c:pt>
                <c:pt idx="2183">
                  <c:v>63.66</c:v>
                </c:pt>
                <c:pt idx="2184">
                  <c:v>63.68</c:v>
                </c:pt>
                <c:pt idx="2185">
                  <c:v>63.7</c:v>
                </c:pt>
                <c:pt idx="2186">
                  <c:v>63.72</c:v>
                </c:pt>
                <c:pt idx="2187">
                  <c:v>63.74</c:v>
                </c:pt>
                <c:pt idx="2188">
                  <c:v>63.76</c:v>
                </c:pt>
                <c:pt idx="2189">
                  <c:v>63.78</c:v>
                </c:pt>
                <c:pt idx="2190">
                  <c:v>63.8</c:v>
                </c:pt>
                <c:pt idx="2191">
                  <c:v>63.82</c:v>
                </c:pt>
                <c:pt idx="2192">
                  <c:v>63.84</c:v>
                </c:pt>
                <c:pt idx="2193">
                  <c:v>63.86</c:v>
                </c:pt>
                <c:pt idx="2194">
                  <c:v>63.88</c:v>
                </c:pt>
                <c:pt idx="2195">
                  <c:v>63.9</c:v>
                </c:pt>
                <c:pt idx="2196">
                  <c:v>63.92</c:v>
                </c:pt>
                <c:pt idx="2197">
                  <c:v>63.94</c:v>
                </c:pt>
                <c:pt idx="2198">
                  <c:v>63.96</c:v>
                </c:pt>
                <c:pt idx="2199">
                  <c:v>63.98</c:v>
                </c:pt>
                <c:pt idx="2200">
                  <c:v>64</c:v>
                </c:pt>
                <c:pt idx="2201">
                  <c:v>64.02</c:v>
                </c:pt>
                <c:pt idx="2202">
                  <c:v>64.040000000000006</c:v>
                </c:pt>
                <c:pt idx="2203">
                  <c:v>64.06</c:v>
                </c:pt>
                <c:pt idx="2204">
                  <c:v>64.08</c:v>
                </c:pt>
                <c:pt idx="2205">
                  <c:v>64.099999999999994</c:v>
                </c:pt>
                <c:pt idx="2206">
                  <c:v>64.12</c:v>
                </c:pt>
                <c:pt idx="2207">
                  <c:v>64.14</c:v>
                </c:pt>
                <c:pt idx="2208">
                  <c:v>64.16</c:v>
                </c:pt>
                <c:pt idx="2209">
                  <c:v>64.180000000000007</c:v>
                </c:pt>
                <c:pt idx="2210">
                  <c:v>64.2</c:v>
                </c:pt>
                <c:pt idx="2211">
                  <c:v>64.22</c:v>
                </c:pt>
                <c:pt idx="2212">
                  <c:v>64.239999999999995</c:v>
                </c:pt>
                <c:pt idx="2213">
                  <c:v>64.260000000000005</c:v>
                </c:pt>
                <c:pt idx="2214">
                  <c:v>64.28</c:v>
                </c:pt>
                <c:pt idx="2215">
                  <c:v>64.3</c:v>
                </c:pt>
                <c:pt idx="2216">
                  <c:v>64.319999999999993</c:v>
                </c:pt>
                <c:pt idx="2217">
                  <c:v>64.34</c:v>
                </c:pt>
                <c:pt idx="2218">
                  <c:v>64.36</c:v>
                </c:pt>
                <c:pt idx="2219">
                  <c:v>64.38</c:v>
                </c:pt>
                <c:pt idx="2220">
                  <c:v>64.400000000000006</c:v>
                </c:pt>
                <c:pt idx="2221">
                  <c:v>64.42</c:v>
                </c:pt>
                <c:pt idx="2222">
                  <c:v>64.44</c:v>
                </c:pt>
                <c:pt idx="2223">
                  <c:v>64.459999999999994</c:v>
                </c:pt>
                <c:pt idx="2224">
                  <c:v>64.48</c:v>
                </c:pt>
                <c:pt idx="2225">
                  <c:v>64.5</c:v>
                </c:pt>
                <c:pt idx="2226">
                  <c:v>64.52</c:v>
                </c:pt>
                <c:pt idx="2227">
                  <c:v>64.540000000000006</c:v>
                </c:pt>
                <c:pt idx="2228">
                  <c:v>64.56</c:v>
                </c:pt>
                <c:pt idx="2229">
                  <c:v>64.58</c:v>
                </c:pt>
                <c:pt idx="2230">
                  <c:v>64.599999999999994</c:v>
                </c:pt>
                <c:pt idx="2231">
                  <c:v>64.62</c:v>
                </c:pt>
                <c:pt idx="2232">
                  <c:v>64.64</c:v>
                </c:pt>
                <c:pt idx="2233">
                  <c:v>64.66</c:v>
                </c:pt>
                <c:pt idx="2234">
                  <c:v>64.680000000000007</c:v>
                </c:pt>
                <c:pt idx="2235">
                  <c:v>64.7</c:v>
                </c:pt>
                <c:pt idx="2236">
                  <c:v>64.72</c:v>
                </c:pt>
                <c:pt idx="2237">
                  <c:v>64.739999999999995</c:v>
                </c:pt>
                <c:pt idx="2238">
                  <c:v>64.760000000000005</c:v>
                </c:pt>
                <c:pt idx="2239">
                  <c:v>64.78</c:v>
                </c:pt>
                <c:pt idx="2240">
                  <c:v>64.8</c:v>
                </c:pt>
                <c:pt idx="2241">
                  <c:v>64.819999999999993</c:v>
                </c:pt>
                <c:pt idx="2242">
                  <c:v>64.84</c:v>
                </c:pt>
                <c:pt idx="2243">
                  <c:v>64.86</c:v>
                </c:pt>
                <c:pt idx="2244">
                  <c:v>64.88</c:v>
                </c:pt>
                <c:pt idx="2245">
                  <c:v>64.900000000000006</c:v>
                </c:pt>
                <c:pt idx="2246">
                  <c:v>64.92</c:v>
                </c:pt>
                <c:pt idx="2247">
                  <c:v>64.94</c:v>
                </c:pt>
                <c:pt idx="2248">
                  <c:v>64.959999999999994</c:v>
                </c:pt>
                <c:pt idx="2249">
                  <c:v>64.98</c:v>
                </c:pt>
                <c:pt idx="2250">
                  <c:v>65</c:v>
                </c:pt>
                <c:pt idx="2251">
                  <c:v>65.02</c:v>
                </c:pt>
                <c:pt idx="2252">
                  <c:v>65.040000000000006</c:v>
                </c:pt>
                <c:pt idx="2253">
                  <c:v>65.06</c:v>
                </c:pt>
                <c:pt idx="2254">
                  <c:v>65.08</c:v>
                </c:pt>
                <c:pt idx="2255">
                  <c:v>65.099999999999994</c:v>
                </c:pt>
                <c:pt idx="2256">
                  <c:v>65.12</c:v>
                </c:pt>
                <c:pt idx="2257">
                  <c:v>65.14</c:v>
                </c:pt>
                <c:pt idx="2258">
                  <c:v>65.16</c:v>
                </c:pt>
                <c:pt idx="2259">
                  <c:v>65.180000000000007</c:v>
                </c:pt>
                <c:pt idx="2260">
                  <c:v>65.2</c:v>
                </c:pt>
                <c:pt idx="2261">
                  <c:v>65.22</c:v>
                </c:pt>
                <c:pt idx="2262">
                  <c:v>65.239999999999995</c:v>
                </c:pt>
                <c:pt idx="2263">
                  <c:v>65.260000000000005</c:v>
                </c:pt>
                <c:pt idx="2264">
                  <c:v>65.28</c:v>
                </c:pt>
                <c:pt idx="2265">
                  <c:v>65.3</c:v>
                </c:pt>
                <c:pt idx="2266">
                  <c:v>65.319999999999993</c:v>
                </c:pt>
                <c:pt idx="2267">
                  <c:v>65.34</c:v>
                </c:pt>
                <c:pt idx="2268">
                  <c:v>65.36</c:v>
                </c:pt>
                <c:pt idx="2269">
                  <c:v>65.38</c:v>
                </c:pt>
                <c:pt idx="2270">
                  <c:v>65.400000000000006</c:v>
                </c:pt>
                <c:pt idx="2271">
                  <c:v>65.42</c:v>
                </c:pt>
                <c:pt idx="2272">
                  <c:v>65.44</c:v>
                </c:pt>
                <c:pt idx="2273">
                  <c:v>65.459999999999994</c:v>
                </c:pt>
                <c:pt idx="2274">
                  <c:v>65.48</c:v>
                </c:pt>
                <c:pt idx="2275">
                  <c:v>65.5</c:v>
                </c:pt>
                <c:pt idx="2276">
                  <c:v>65.52</c:v>
                </c:pt>
                <c:pt idx="2277">
                  <c:v>65.540000000000006</c:v>
                </c:pt>
                <c:pt idx="2278">
                  <c:v>65.56</c:v>
                </c:pt>
                <c:pt idx="2279">
                  <c:v>65.58</c:v>
                </c:pt>
                <c:pt idx="2280">
                  <c:v>65.599999999999994</c:v>
                </c:pt>
                <c:pt idx="2281">
                  <c:v>65.62</c:v>
                </c:pt>
                <c:pt idx="2282">
                  <c:v>65.64</c:v>
                </c:pt>
                <c:pt idx="2283">
                  <c:v>65.66</c:v>
                </c:pt>
                <c:pt idx="2284">
                  <c:v>65.680000000000007</c:v>
                </c:pt>
                <c:pt idx="2285">
                  <c:v>65.7</c:v>
                </c:pt>
                <c:pt idx="2286">
                  <c:v>65.72</c:v>
                </c:pt>
                <c:pt idx="2287">
                  <c:v>65.739999999999995</c:v>
                </c:pt>
                <c:pt idx="2288">
                  <c:v>65.760000000000005</c:v>
                </c:pt>
                <c:pt idx="2289">
                  <c:v>65.78</c:v>
                </c:pt>
                <c:pt idx="2290">
                  <c:v>65.8</c:v>
                </c:pt>
                <c:pt idx="2291">
                  <c:v>65.819999999999993</c:v>
                </c:pt>
                <c:pt idx="2292">
                  <c:v>65.84</c:v>
                </c:pt>
                <c:pt idx="2293">
                  <c:v>65.86</c:v>
                </c:pt>
                <c:pt idx="2294">
                  <c:v>65.88</c:v>
                </c:pt>
                <c:pt idx="2295">
                  <c:v>65.900000000000006</c:v>
                </c:pt>
                <c:pt idx="2296">
                  <c:v>65.92</c:v>
                </c:pt>
                <c:pt idx="2297">
                  <c:v>65.94</c:v>
                </c:pt>
                <c:pt idx="2298">
                  <c:v>65.959999999999994</c:v>
                </c:pt>
                <c:pt idx="2299">
                  <c:v>65.98</c:v>
                </c:pt>
                <c:pt idx="2300">
                  <c:v>66</c:v>
                </c:pt>
                <c:pt idx="2301">
                  <c:v>66.02</c:v>
                </c:pt>
                <c:pt idx="2302">
                  <c:v>66.040000000000006</c:v>
                </c:pt>
                <c:pt idx="2303">
                  <c:v>66.06</c:v>
                </c:pt>
                <c:pt idx="2304">
                  <c:v>66.08</c:v>
                </c:pt>
                <c:pt idx="2305">
                  <c:v>66.099999999999994</c:v>
                </c:pt>
                <c:pt idx="2306">
                  <c:v>66.12</c:v>
                </c:pt>
                <c:pt idx="2307">
                  <c:v>66.14</c:v>
                </c:pt>
                <c:pt idx="2308">
                  <c:v>66.16</c:v>
                </c:pt>
                <c:pt idx="2309">
                  <c:v>66.180000000000007</c:v>
                </c:pt>
                <c:pt idx="2310">
                  <c:v>66.2</c:v>
                </c:pt>
                <c:pt idx="2311">
                  <c:v>66.22</c:v>
                </c:pt>
                <c:pt idx="2312">
                  <c:v>66.239999999999995</c:v>
                </c:pt>
                <c:pt idx="2313">
                  <c:v>66.260000000000005</c:v>
                </c:pt>
                <c:pt idx="2314">
                  <c:v>66.28</c:v>
                </c:pt>
                <c:pt idx="2315">
                  <c:v>66.3</c:v>
                </c:pt>
                <c:pt idx="2316">
                  <c:v>66.319999999999993</c:v>
                </c:pt>
                <c:pt idx="2317">
                  <c:v>66.34</c:v>
                </c:pt>
                <c:pt idx="2318">
                  <c:v>66.36</c:v>
                </c:pt>
                <c:pt idx="2319">
                  <c:v>66.38</c:v>
                </c:pt>
                <c:pt idx="2320">
                  <c:v>66.400000000000006</c:v>
                </c:pt>
                <c:pt idx="2321">
                  <c:v>66.42</c:v>
                </c:pt>
                <c:pt idx="2322">
                  <c:v>66.44</c:v>
                </c:pt>
                <c:pt idx="2323">
                  <c:v>66.459999999999994</c:v>
                </c:pt>
                <c:pt idx="2324">
                  <c:v>66.48</c:v>
                </c:pt>
                <c:pt idx="2325">
                  <c:v>66.5</c:v>
                </c:pt>
                <c:pt idx="2326">
                  <c:v>66.52</c:v>
                </c:pt>
                <c:pt idx="2327">
                  <c:v>66.540000000000006</c:v>
                </c:pt>
                <c:pt idx="2328">
                  <c:v>66.56</c:v>
                </c:pt>
                <c:pt idx="2329">
                  <c:v>66.58</c:v>
                </c:pt>
                <c:pt idx="2330">
                  <c:v>66.599999999999994</c:v>
                </c:pt>
                <c:pt idx="2331">
                  <c:v>66.62</c:v>
                </c:pt>
                <c:pt idx="2332">
                  <c:v>66.64</c:v>
                </c:pt>
                <c:pt idx="2333">
                  <c:v>66.66</c:v>
                </c:pt>
                <c:pt idx="2334">
                  <c:v>66.680000000000007</c:v>
                </c:pt>
                <c:pt idx="2335">
                  <c:v>66.7</c:v>
                </c:pt>
                <c:pt idx="2336">
                  <c:v>66.72</c:v>
                </c:pt>
                <c:pt idx="2337">
                  <c:v>66.739999999999995</c:v>
                </c:pt>
                <c:pt idx="2338">
                  <c:v>66.760000000000005</c:v>
                </c:pt>
                <c:pt idx="2339">
                  <c:v>66.78</c:v>
                </c:pt>
                <c:pt idx="2340">
                  <c:v>66.8</c:v>
                </c:pt>
                <c:pt idx="2341">
                  <c:v>66.819999999999993</c:v>
                </c:pt>
                <c:pt idx="2342">
                  <c:v>66.84</c:v>
                </c:pt>
                <c:pt idx="2343">
                  <c:v>66.86</c:v>
                </c:pt>
                <c:pt idx="2344">
                  <c:v>66.88</c:v>
                </c:pt>
                <c:pt idx="2345">
                  <c:v>66.900000000000006</c:v>
                </c:pt>
                <c:pt idx="2346">
                  <c:v>66.92</c:v>
                </c:pt>
                <c:pt idx="2347">
                  <c:v>66.94</c:v>
                </c:pt>
                <c:pt idx="2348">
                  <c:v>66.959999999999994</c:v>
                </c:pt>
                <c:pt idx="2349">
                  <c:v>66.98</c:v>
                </c:pt>
                <c:pt idx="2350">
                  <c:v>67</c:v>
                </c:pt>
                <c:pt idx="2351">
                  <c:v>67.02</c:v>
                </c:pt>
                <c:pt idx="2352">
                  <c:v>67.040000000000006</c:v>
                </c:pt>
                <c:pt idx="2353">
                  <c:v>67.06</c:v>
                </c:pt>
                <c:pt idx="2354">
                  <c:v>67.08</c:v>
                </c:pt>
                <c:pt idx="2355">
                  <c:v>67.099999999999994</c:v>
                </c:pt>
                <c:pt idx="2356">
                  <c:v>67.12</c:v>
                </c:pt>
                <c:pt idx="2357">
                  <c:v>67.14</c:v>
                </c:pt>
                <c:pt idx="2358">
                  <c:v>67.16</c:v>
                </c:pt>
                <c:pt idx="2359">
                  <c:v>67.180000000000007</c:v>
                </c:pt>
                <c:pt idx="2360">
                  <c:v>67.2</c:v>
                </c:pt>
                <c:pt idx="2361">
                  <c:v>67.22</c:v>
                </c:pt>
                <c:pt idx="2362">
                  <c:v>67.239999999999995</c:v>
                </c:pt>
                <c:pt idx="2363">
                  <c:v>67.260000000000005</c:v>
                </c:pt>
                <c:pt idx="2364">
                  <c:v>67.28</c:v>
                </c:pt>
                <c:pt idx="2365">
                  <c:v>67.3</c:v>
                </c:pt>
                <c:pt idx="2366">
                  <c:v>67.319999999999993</c:v>
                </c:pt>
                <c:pt idx="2367">
                  <c:v>67.34</c:v>
                </c:pt>
                <c:pt idx="2368">
                  <c:v>67.36</c:v>
                </c:pt>
                <c:pt idx="2369">
                  <c:v>67.38</c:v>
                </c:pt>
                <c:pt idx="2370">
                  <c:v>67.400000000000006</c:v>
                </c:pt>
                <c:pt idx="2371">
                  <c:v>67.42</c:v>
                </c:pt>
                <c:pt idx="2372">
                  <c:v>67.44</c:v>
                </c:pt>
                <c:pt idx="2373">
                  <c:v>67.459999999999994</c:v>
                </c:pt>
                <c:pt idx="2374">
                  <c:v>67.48</c:v>
                </c:pt>
                <c:pt idx="2375">
                  <c:v>67.5</c:v>
                </c:pt>
                <c:pt idx="2376">
                  <c:v>67.52</c:v>
                </c:pt>
                <c:pt idx="2377">
                  <c:v>67.540000000000006</c:v>
                </c:pt>
                <c:pt idx="2378">
                  <c:v>67.56</c:v>
                </c:pt>
                <c:pt idx="2379">
                  <c:v>67.58</c:v>
                </c:pt>
                <c:pt idx="2380">
                  <c:v>67.599999999999994</c:v>
                </c:pt>
                <c:pt idx="2381">
                  <c:v>67.62</c:v>
                </c:pt>
                <c:pt idx="2382">
                  <c:v>67.64</c:v>
                </c:pt>
                <c:pt idx="2383">
                  <c:v>67.66</c:v>
                </c:pt>
                <c:pt idx="2384">
                  <c:v>67.680000000000007</c:v>
                </c:pt>
                <c:pt idx="2385">
                  <c:v>67.7</c:v>
                </c:pt>
                <c:pt idx="2386">
                  <c:v>67.72</c:v>
                </c:pt>
                <c:pt idx="2387">
                  <c:v>67.739999999999995</c:v>
                </c:pt>
                <c:pt idx="2388">
                  <c:v>67.760000000000005</c:v>
                </c:pt>
                <c:pt idx="2389">
                  <c:v>67.78</c:v>
                </c:pt>
                <c:pt idx="2390">
                  <c:v>67.8</c:v>
                </c:pt>
                <c:pt idx="2391">
                  <c:v>67.819999999999993</c:v>
                </c:pt>
                <c:pt idx="2392">
                  <c:v>67.84</c:v>
                </c:pt>
                <c:pt idx="2393">
                  <c:v>67.86</c:v>
                </c:pt>
                <c:pt idx="2394">
                  <c:v>67.88</c:v>
                </c:pt>
                <c:pt idx="2395">
                  <c:v>67.900000000000006</c:v>
                </c:pt>
                <c:pt idx="2396">
                  <c:v>67.92</c:v>
                </c:pt>
                <c:pt idx="2397">
                  <c:v>67.94</c:v>
                </c:pt>
                <c:pt idx="2398">
                  <c:v>67.959999999999994</c:v>
                </c:pt>
                <c:pt idx="2399">
                  <c:v>67.98</c:v>
                </c:pt>
                <c:pt idx="2400">
                  <c:v>68</c:v>
                </c:pt>
                <c:pt idx="2401">
                  <c:v>68.02</c:v>
                </c:pt>
                <c:pt idx="2402">
                  <c:v>68.040000000000006</c:v>
                </c:pt>
                <c:pt idx="2403">
                  <c:v>68.06</c:v>
                </c:pt>
                <c:pt idx="2404">
                  <c:v>68.08</c:v>
                </c:pt>
                <c:pt idx="2405">
                  <c:v>68.099999999999994</c:v>
                </c:pt>
                <c:pt idx="2406">
                  <c:v>68.12</c:v>
                </c:pt>
                <c:pt idx="2407">
                  <c:v>68.14</c:v>
                </c:pt>
                <c:pt idx="2408">
                  <c:v>68.16</c:v>
                </c:pt>
                <c:pt idx="2409">
                  <c:v>68.180000000000007</c:v>
                </c:pt>
                <c:pt idx="2410">
                  <c:v>68.2</c:v>
                </c:pt>
                <c:pt idx="2411">
                  <c:v>68.22</c:v>
                </c:pt>
                <c:pt idx="2412">
                  <c:v>68.239999999999995</c:v>
                </c:pt>
                <c:pt idx="2413">
                  <c:v>68.260000000000005</c:v>
                </c:pt>
                <c:pt idx="2414">
                  <c:v>68.28</c:v>
                </c:pt>
                <c:pt idx="2415">
                  <c:v>68.3</c:v>
                </c:pt>
                <c:pt idx="2416">
                  <c:v>68.319999999999993</c:v>
                </c:pt>
                <c:pt idx="2417">
                  <c:v>68.34</c:v>
                </c:pt>
                <c:pt idx="2418">
                  <c:v>68.36</c:v>
                </c:pt>
                <c:pt idx="2419">
                  <c:v>68.38</c:v>
                </c:pt>
                <c:pt idx="2420">
                  <c:v>68.400000000000006</c:v>
                </c:pt>
                <c:pt idx="2421">
                  <c:v>68.42</c:v>
                </c:pt>
                <c:pt idx="2422">
                  <c:v>68.44</c:v>
                </c:pt>
                <c:pt idx="2423">
                  <c:v>68.459999999999994</c:v>
                </c:pt>
                <c:pt idx="2424">
                  <c:v>68.48</c:v>
                </c:pt>
                <c:pt idx="2425">
                  <c:v>68.5</c:v>
                </c:pt>
                <c:pt idx="2426">
                  <c:v>68.52</c:v>
                </c:pt>
                <c:pt idx="2427">
                  <c:v>68.540000000000006</c:v>
                </c:pt>
                <c:pt idx="2428">
                  <c:v>68.56</c:v>
                </c:pt>
                <c:pt idx="2429">
                  <c:v>68.58</c:v>
                </c:pt>
                <c:pt idx="2430">
                  <c:v>68.599999999999994</c:v>
                </c:pt>
                <c:pt idx="2431">
                  <c:v>68.62</c:v>
                </c:pt>
                <c:pt idx="2432">
                  <c:v>68.64</c:v>
                </c:pt>
                <c:pt idx="2433">
                  <c:v>68.66</c:v>
                </c:pt>
                <c:pt idx="2434">
                  <c:v>68.680000000000007</c:v>
                </c:pt>
                <c:pt idx="2435">
                  <c:v>68.7</c:v>
                </c:pt>
                <c:pt idx="2436">
                  <c:v>68.72</c:v>
                </c:pt>
                <c:pt idx="2437">
                  <c:v>68.739999999999995</c:v>
                </c:pt>
                <c:pt idx="2438">
                  <c:v>68.760000000000005</c:v>
                </c:pt>
                <c:pt idx="2439">
                  <c:v>68.78</c:v>
                </c:pt>
                <c:pt idx="2440">
                  <c:v>68.8</c:v>
                </c:pt>
                <c:pt idx="2441">
                  <c:v>68.819999999999993</c:v>
                </c:pt>
                <c:pt idx="2442">
                  <c:v>68.84</c:v>
                </c:pt>
                <c:pt idx="2443">
                  <c:v>68.86</c:v>
                </c:pt>
                <c:pt idx="2444">
                  <c:v>68.88</c:v>
                </c:pt>
                <c:pt idx="2445">
                  <c:v>68.900000000000006</c:v>
                </c:pt>
                <c:pt idx="2446">
                  <c:v>68.92</c:v>
                </c:pt>
                <c:pt idx="2447">
                  <c:v>68.94</c:v>
                </c:pt>
                <c:pt idx="2448">
                  <c:v>68.959999999999994</c:v>
                </c:pt>
                <c:pt idx="2449">
                  <c:v>68.98</c:v>
                </c:pt>
                <c:pt idx="2450">
                  <c:v>69</c:v>
                </c:pt>
                <c:pt idx="2451">
                  <c:v>69.02</c:v>
                </c:pt>
                <c:pt idx="2452">
                  <c:v>69.040000000000006</c:v>
                </c:pt>
                <c:pt idx="2453">
                  <c:v>69.06</c:v>
                </c:pt>
                <c:pt idx="2454">
                  <c:v>69.08</c:v>
                </c:pt>
                <c:pt idx="2455">
                  <c:v>69.099999999999994</c:v>
                </c:pt>
                <c:pt idx="2456">
                  <c:v>69.12</c:v>
                </c:pt>
                <c:pt idx="2457">
                  <c:v>69.14</c:v>
                </c:pt>
                <c:pt idx="2458">
                  <c:v>69.16</c:v>
                </c:pt>
                <c:pt idx="2459">
                  <c:v>69.180000000000007</c:v>
                </c:pt>
                <c:pt idx="2460">
                  <c:v>69.2</c:v>
                </c:pt>
                <c:pt idx="2461">
                  <c:v>69.22</c:v>
                </c:pt>
                <c:pt idx="2462">
                  <c:v>69.239999999999995</c:v>
                </c:pt>
                <c:pt idx="2463">
                  <c:v>69.260000000000005</c:v>
                </c:pt>
                <c:pt idx="2464">
                  <c:v>69.28</c:v>
                </c:pt>
                <c:pt idx="2465">
                  <c:v>69.3</c:v>
                </c:pt>
                <c:pt idx="2466">
                  <c:v>69.319999999999993</c:v>
                </c:pt>
                <c:pt idx="2467">
                  <c:v>69.34</c:v>
                </c:pt>
                <c:pt idx="2468">
                  <c:v>69.36</c:v>
                </c:pt>
                <c:pt idx="2469">
                  <c:v>69.38</c:v>
                </c:pt>
                <c:pt idx="2470">
                  <c:v>69.400000000000006</c:v>
                </c:pt>
                <c:pt idx="2471">
                  <c:v>69.42</c:v>
                </c:pt>
                <c:pt idx="2472">
                  <c:v>69.44</c:v>
                </c:pt>
                <c:pt idx="2473">
                  <c:v>69.459999999999994</c:v>
                </c:pt>
                <c:pt idx="2474">
                  <c:v>69.48</c:v>
                </c:pt>
                <c:pt idx="2475">
                  <c:v>69.5</c:v>
                </c:pt>
                <c:pt idx="2476">
                  <c:v>69.52</c:v>
                </c:pt>
                <c:pt idx="2477">
                  <c:v>69.540000000000006</c:v>
                </c:pt>
                <c:pt idx="2478">
                  <c:v>69.56</c:v>
                </c:pt>
                <c:pt idx="2479">
                  <c:v>69.58</c:v>
                </c:pt>
                <c:pt idx="2480">
                  <c:v>69.599999999999994</c:v>
                </c:pt>
                <c:pt idx="2481">
                  <c:v>69.62</c:v>
                </c:pt>
                <c:pt idx="2482">
                  <c:v>69.64</c:v>
                </c:pt>
                <c:pt idx="2483">
                  <c:v>69.66</c:v>
                </c:pt>
                <c:pt idx="2484">
                  <c:v>69.680000000000007</c:v>
                </c:pt>
                <c:pt idx="2485">
                  <c:v>69.7</c:v>
                </c:pt>
                <c:pt idx="2486">
                  <c:v>69.72</c:v>
                </c:pt>
                <c:pt idx="2487">
                  <c:v>69.739999999999995</c:v>
                </c:pt>
                <c:pt idx="2488">
                  <c:v>69.760000000000005</c:v>
                </c:pt>
                <c:pt idx="2489">
                  <c:v>69.78</c:v>
                </c:pt>
                <c:pt idx="2490">
                  <c:v>69.8</c:v>
                </c:pt>
                <c:pt idx="2491">
                  <c:v>69.819999999999993</c:v>
                </c:pt>
                <c:pt idx="2492">
                  <c:v>69.84</c:v>
                </c:pt>
                <c:pt idx="2493">
                  <c:v>69.86</c:v>
                </c:pt>
                <c:pt idx="2494">
                  <c:v>69.88</c:v>
                </c:pt>
                <c:pt idx="2495">
                  <c:v>69.900000000000006</c:v>
                </c:pt>
                <c:pt idx="2496">
                  <c:v>69.92</c:v>
                </c:pt>
                <c:pt idx="2497">
                  <c:v>69.94</c:v>
                </c:pt>
                <c:pt idx="2498">
                  <c:v>69.959999999999994</c:v>
                </c:pt>
                <c:pt idx="2499">
                  <c:v>69.98</c:v>
                </c:pt>
                <c:pt idx="2500">
                  <c:v>70</c:v>
                </c:pt>
                <c:pt idx="2501">
                  <c:v>70.02</c:v>
                </c:pt>
                <c:pt idx="2502">
                  <c:v>70.040000000000006</c:v>
                </c:pt>
                <c:pt idx="2503">
                  <c:v>70.06</c:v>
                </c:pt>
                <c:pt idx="2504">
                  <c:v>70.08</c:v>
                </c:pt>
                <c:pt idx="2505">
                  <c:v>70.099999999999994</c:v>
                </c:pt>
                <c:pt idx="2506">
                  <c:v>70.12</c:v>
                </c:pt>
                <c:pt idx="2507">
                  <c:v>70.14</c:v>
                </c:pt>
                <c:pt idx="2508">
                  <c:v>70.16</c:v>
                </c:pt>
                <c:pt idx="2509">
                  <c:v>70.180000000000007</c:v>
                </c:pt>
                <c:pt idx="2510">
                  <c:v>70.2</c:v>
                </c:pt>
                <c:pt idx="2511">
                  <c:v>70.22</c:v>
                </c:pt>
                <c:pt idx="2512">
                  <c:v>70.239999999999995</c:v>
                </c:pt>
                <c:pt idx="2513">
                  <c:v>70.260000000000005</c:v>
                </c:pt>
                <c:pt idx="2514">
                  <c:v>70.28</c:v>
                </c:pt>
                <c:pt idx="2515">
                  <c:v>70.3</c:v>
                </c:pt>
                <c:pt idx="2516">
                  <c:v>70.319999999999993</c:v>
                </c:pt>
                <c:pt idx="2517">
                  <c:v>70.34</c:v>
                </c:pt>
                <c:pt idx="2518">
                  <c:v>70.36</c:v>
                </c:pt>
                <c:pt idx="2519">
                  <c:v>70.38</c:v>
                </c:pt>
                <c:pt idx="2520">
                  <c:v>70.400000000000006</c:v>
                </c:pt>
                <c:pt idx="2521">
                  <c:v>70.42</c:v>
                </c:pt>
                <c:pt idx="2522">
                  <c:v>70.44</c:v>
                </c:pt>
                <c:pt idx="2523">
                  <c:v>70.459999999999994</c:v>
                </c:pt>
                <c:pt idx="2524">
                  <c:v>70.48</c:v>
                </c:pt>
                <c:pt idx="2525">
                  <c:v>70.5</c:v>
                </c:pt>
                <c:pt idx="2526">
                  <c:v>70.52</c:v>
                </c:pt>
                <c:pt idx="2527">
                  <c:v>70.540000000000006</c:v>
                </c:pt>
                <c:pt idx="2528">
                  <c:v>70.56</c:v>
                </c:pt>
                <c:pt idx="2529">
                  <c:v>70.58</c:v>
                </c:pt>
                <c:pt idx="2530">
                  <c:v>70.599999999999994</c:v>
                </c:pt>
                <c:pt idx="2531">
                  <c:v>70.62</c:v>
                </c:pt>
                <c:pt idx="2532">
                  <c:v>70.64</c:v>
                </c:pt>
                <c:pt idx="2533">
                  <c:v>70.66</c:v>
                </c:pt>
                <c:pt idx="2534">
                  <c:v>70.680000000000007</c:v>
                </c:pt>
                <c:pt idx="2535">
                  <c:v>70.7</c:v>
                </c:pt>
                <c:pt idx="2536">
                  <c:v>70.72</c:v>
                </c:pt>
                <c:pt idx="2537">
                  <c:v>70.739999999999995</c:v>
                </c:pt>
                <c:pt idx="2538">
                  <c:v>70.760000000000005</c:v>
                </c:pt>
                <c:pt idx="2539">
                  <c:v>70.78</c:v>
                </c:pt>
                <c:pt idx="2540">
                  <c:v>70.8</c:v>
                </c:pt>
                <c:pt idx="2541">
                  <c:v>70.819999999999993</c:v>
                </c:pt>
                <c:pt idx="2542">
                  <c:v>70.84</c:v>
                </c:pt>
                <c:pt idx="2543">
                  <c:v>70.86</c:v>
                </c:pt>
                <c:pt idx="2544">
                  <c:v>70.88</c:v>
                </c:pt>
                <c:pt idx="2545">
                  <c:v>70.900000000000006</c:v>
                </c:pt>
                <c:pt idx="2546">
                  <c:v>70.92</c:v>
                </c:pt>
                <c:pt idx="2547">
                  <c:v>70.94</c:v>
                </c:pt>
                <c:pt idx="2548">
                  <c:v>70.959999999999994</c:v>
                </c:pt>
                <c:pt idx="2549">
                  <c:v>70.98</c:v>
                </c:pt>
                <c:pt idx="2550">
                  <c:v>71</c:v>
                </c:pt>
                <c:pt idx="2551">
                  <c:v>71.02</c:v>
                </c:pt>
                <c:pt idx="2552">
                  <c:v>71.040000000000006</c:v>
                </c:pt>
                <c:pt idx="2553">
                  <c:v>71.06</c:v>
                </c:pt>
                <c:pt idx="2554">
                  <c:v>71.08</c:v>
                </c:pt>
                <c:pt idx="2555">
                  <c:v>71.099999999999994</c:v>
                </c:pt>
                <c:pt idx="2556">
                  <c:v>71.12</c:v>
                </c:pt>
                <c:pt idx="2557">
                  <c:v>71.14</c:v>
                </c:pt>
                <c:pt idx="2558">
                  <c:v>71.16</c:v>
                </c:pt>
                <c:pt idx="2559">
                  <c:v>71.180000000000007</c:v>
                </c:pt>
                <c:pt idx="2560">
                  <c:v>71.2</c:v>
                </c:pt>
                <c:pt idx="2561">
                  <c:v>71.22</c:v>
                </c:pt>
                <c:pt idx="2562">
                  <c:v>71.239999999999995</c:v>
                </c:pt>
                <c:pt idx="2563">
                  <c:v>71.260000000000005</c:v>
                </c:pt>
                <c:pt idx="2564">
                  <c:v>71.28</c:v>
                </c:pt>
                <c:pt idx="2565">
                  <c:v>71.3</c:v>
                </c:pt>
                <c:pt idx="2566">
                  <c:v>71.319999999999993</c:v>
                </c:pt>
                <c:pt idx="2567">
                  <c:v>71.34</c:v>
                </c:pt>
                <c:pt idx="2568">
                  <c:v>71.36</c:v>
                </c:pt>
                <c:pt idx="2569">
                  <c:v>71.38</c:v>
                </c:pt>
                <c:pt idx="2570">
                  <c:v>71.400000000000006</c:v>
                </c:pt>
                <c:pt idx="2571">
                  <c:v>71.42</c:v>
                </c:pt>
                <c:pt idx="2572">
                  <c:v>71.44</c:v>
                </c:pt>
                <c:pt idx="2573">
                  <c:v>71.459999999999994</c:v>
                </c:pt>
                <c:pt idx="2574">
                  <c:v>71.48</c:v>
                </c:pt>
                <c:pt idx="2575">
                  <c:v>71.5</c:v>
                </c:pt>
                <c:pt idx="2576">
                  <c:v>71.52</c:v>
                </c:pt>
                <c:pt idx="2577">
                  <c:v>71.540000000000006</c:v>
                </c:pt>
                <c:pt idx="2578">
                  <c:v>71.56</c:v>
                </c:pt>
                <c:pt idx="2579">
                  <c:v>71.58</c:v>
                </c:pt>
                <c:pt idx="2580">
                  <c:v>71.599999999999994</c:v>
                </c:pt>
                <c:pt idx="2581">
                  <c:v>71.62</c:v>
                </c:pt>
                <c:pt idx="2582">
                  <c:v>71.64</c:v>
                </c:pt>
                <c:pt idx="2583">
                  <c:v>71.66</c:v>
                </c:pt>
                <c:pt idx="2584">
                  <c:v>71.680000000000007</c:v>
                </c:pt>
                <c:pt idx="2585">
                  <c:v>71.7</c:v>
                </c:pt>
                <c:pt idx="2586">
                  <c:v>71.72</c:v>
                </c:pt>
                <c:pt idx="2587">
                  <c:v>71.739999999999995</c:v>
                </c:pt>
                <c:pt idx="2588">
                  <c:v>71.760000000000005</c:v>
                </c:pt>
                <c:pt idx="2589">
                  <c:v>71.78</c:v>
                </c:pt>
                <c:pt idx="2590">
                  <c:v>71.8</c:v>
                </c:pt>
                <c:pt idx="2591">
                  <c:v>71.819999999999993</c:v>
                </c:pt>
                <c:pt idx="2592">
                  <c:v>71.84</c:v>
                </c:pt>
                <c:pt idx="2593">
                  <c:v>71.86</c:v>
                </c:pt>
                <c:pt idx="2594">
                  <c:v>71.88</c:v>
                </c:pt>
                <c:pt idx="2595">
                  <c:v>71.900000000000006</c:v>
                </c:pt>
                <c:pt idx="2596">
                  <c:v>71.92</c:v>
                </c:pt>
                <c:pt idx="2597">
                  <c:v>71.94</c:v>
                </c:pt>
                <c:pt idx="2598">
                  <c:v>71.959999999999994</c:v>
                </c:pt>
                <c:pt idx="2599">
                  <c:v>71.98</c:v>
                </c:pt>
                <c:pt idx="2600">
                  <c:v>72</c:v>
                </c:pt>
                <c:pt idx="2601">
                  <c:v>72.02</c:v>
                </c:pt>
                <c:pt idx="2602">
                  <c:v>72.040000000000006</c:v>
                </c:pt>
                <c:pt idx="2603">
                  <c:v>72.06</c:v>
                </c:pt>
                <c:pt idx="2604">
                  <c:v>72.08</c:v>
                </c:pt>
                <c:pt idx="2605">
                  <c:v>72.099999999999994</c:v>
                </c:pt>
                <c:pt idx="2606">
                  <c:v>72.12</c:v>
                </c:pt>
                <c:pt idx="2607">
                  <c:v>72.14</c:v>
                </c:pt>
                <c:pt idx="2608">
                  <c:v>72.16</c:v>
                </c:pt>
                <c:pt idx="2609">
                  <c:v>72.180000000000007</c:v>
                </c:pt>
                <c:pt idx="2610">
                  <c:v>72.2</c:v>
                </c:pt>
                <c:pt idx="2611">
                  <c:v>72.22</c:v>
                </c:pt>
                <c:pt idx="2612">
                  <c:v>72.239999999999995</c:v>
                </c:pt>
                <c:pt idx="2613">
                  <c:v>72.260000000000005</c:v>
                </c:pt>
                <c:pt idx="2614">
                  <c:v>72.28</c:v>
                </c:pt>
                <c:pt idx="2615">
                  <c:v>72.3</c:v>
                </c:pt>
                <c:pt idx="2616">
                  <c:v>72.319999999999993</c:v>
                </c:pt>
                <c:pt idx="2617">
                  <c:v>72.34</c:v>
                </c:pt>
                <c:pt idx="2618">
                  <c:v>72.36</c:v>
                </c:pt>
                <c:pt idx="2619">
                  <c:v>72.38</c:v>
                </c:pt>
                <c:pt idx="2620">
                  <c:v>72.400000000000006</c:v>
                </c:pt>
                <c:pt idx="2621">
                  <c:v>72.42</c:v>
                </c:pt>
                <c:pt idx="2622">
                  <c:v>72.44</c:v>
                </c:pt>
                <c:pt idx="2623">
                  <c:v>72.459999999999994</c:v>
                </c:pt>
                <c:pt idx="2624">
                  <c:v>72.48</c:v>
                </c:pt>
                <c:pt idx="2625">
                  <c:v>72.5</c:v>
                </c:pt>
                <c:pt idx="2626">
                  <c:v>72.52</c:v>
                </c:pt>
                <c:pt idx="2627">
                  <c:v>72.540000000000006</c:v>
                </c:pt>
                <c:pt idx="2628">
                  <c:v>72.56</c:v>
                </c:pt>
                <c:pt idx="2629">
                  <c:v>72.58</c:v>
                </c:pt>
                <c:pt idx="2630">
                  <c:v>72.599999999999994</c:v>
                </c:pt>
                <c:pt idx="2631">
                  <c:v>72.62</c:v>
                </c:pt>
                <c:pt idx="2632">
                  <c:v>72.64</c:v>
                </c:pt>
                <c:pt idx="2633">
                  <c:v>72.66</c:v>
                </c:pt>
                <c:pt idx="2634">
                  <c:v>72.680000000000007</c:v>
                </c:pt>
                <c:pt idx="2635">
                  <c:v>72.7</c:v>
                </c:pt>
                <c:pt idx="2636">
                  <c:v>72.72</c:v>
                </c:pt>
                <c:pt idx="2637">
                  <c:v>72.739999999999995</c:v>
                </c:pt>
                <c:pt idx="2638">
                  <c:v>72.760000000000005</c:v>
                </c:pt>
                <c:pt idx="2639">
                  <c:v>72.78</c:v>
                </c:pt>
                <c:pt idx="2640">
                  <c:v>72.8</c:v>
                </c:pt>
                <c:pt idx="2641">
                  <c:v>72.819999999999993</c:v>
                </c:pt>
                <c:pt idx="2642">
                  <c:v>72.84</c:v>
                </c:pt>
                <c:pt idx="2643">
                  <c:v>72.86</c:v>
                </c:pt>
                <c:pt idx="2644">
                  <c:v>72.88</c:v>
                </c:pt>
                <c:pt idx="2645">
                  <c:v>72.900000000000006</c:v>
                </c:pt>
                <c:pt idx="2646">
                  <c:v>72.92</c:v>
                </c:pt>
                <c:pt idx="2647">
                  <c:v>72.94</c:v>
                </c:pt>
                <c:pt idx="2648">
                  <c:v>72.959999999999994</c:v>
                </c:pt>
                <c:pt idx="2649">
                  <c:v>72.98</c:v>
                </c:pt>
                <c:pt idx="2650">
                  <c:v>73</c:v>
                </c:pt>
                <c:pt idx="2651">
                  <c:v>73.02</c:v>
                </c:pt>
                <c:pt idx="2652">
                  <c:v>73.040000000000006</c:v>
                </c:pt>
                <c:pt idx="2653">
                  <c:v>73.06</c:v>
                </c:pt>
                <c:pt idx="2654">
                  <c:v>73.08</c:v>
                </c:pt>
                <c:pt idx="2655">
                  <c:v>73.099999999999994</c:v>
                </c:pt>
                <c:pt idx="2656">
                  <c:v>73.12</c:v>
                </c:pt>
                <c:pt idx="2657">
                  <c:v>73.14</c:v>
                </c:pt>
                <c:pt idx="2658">
                  <c:v>73.16</c:v>
                </c:pt>
                <c:pt idx="2659">
                  <c:v>73.180000000000007</c:v>
                </c:pt>
                <c:pt idx="2660">
                  <c:v>73.2</c:v>
                </c:pt>
                <c:pt idx="2661">
                  <c:v>73.22</c:v>
                </c:pt>
                <c:pt idx="2662">
                  <c:v>73.239999999999995</c:v>
                </c:pt>
                <c:pt idx="2663">
                  <c:v>73.260000000000005</c:v>
                </c:pt>
                <c:pt idx="2664">
                  <c:v>73.28</c:v>
                </c:pt>
                <c:pt idx="2665">
                  <c:v>73.3</c:v>
                </c:pt>
                <c:pt idx="2666">
                  <c:v>73.319999999999993</c:v>
                </c:pt>
                <c:pt idx="2667">
                  <c:v>73.34</c:v>
                </c:pt>
                <c:pt idx="2668">
                  <c:v>73.36</c:v>
                </c:pt>
                <c:pt idx="2669">
                  <c:v>73.38</c:v>
                </c:pt>
                <c:pt idx="2670">
                  <c:v>73.400000000000006</c:v>
                </c:pt>
                <c:pt idx="2671">
                  <c:v>73.42</c:v>
                </c:pt>
                <c:pt idx="2672">
                  <c:v>73.44</c:v>
                </c:pt>
                <c:pt idx="2673">
                  <c:v>73.459999999999994</c:v>
                </c:pt>
                <c:pt idx="2674">
                  <c:v>73.48</c:v>
                </c:pt>
                <c:pt idx="2675">
                  <c:v>73.5</c:v>
                </c:pt>
                <c:pt idx="2676">
                  <c:v>73.52</c:v>
                </c:pt>
                <c:pt idx="2677">
                  <c:v>73.540000000000006</c:v>
                </c:pt>
                <c:pt idx="2678">
                  <c:v>73.56</c:v>
                </c:pt>
                <c:pt idx="2679">
                  <c:v>73.58</c:v>
                </c:pt>
                <c:pt idx="2680">
                  <c:v>73.599999999999994</c:v>
                </c:pt>
                <c:pt idx="2681">
                  <c:v>73.62</c:v>
                </c:pt>
                <c:pt idx="2682">
                  <c:v>73.64</c:v>
                </c:pt>
                <c:pt idx="2683">
                  <c:v>73.66</c:v>
                </c:pt>
                <c:pt idx="2684">
                  <c:v>73.680000000000007</c:v>
                </c:pt>
                <c:pt idx="2685">
                  <c:v>73.7</c:v>
                </c:pt>
                <c:pt idx="2686">
                  <c:v>73.72</c:v>
                </c:pt>
                <c:pt idx="2687">
                  <c:v>73.739999999999995</c:v>
                </c:pt>
                <c:pt idx="2688">
                  <c:v>73.760000000000005</c:v>
                </c:pt>
                <c:pt idx="2689">
                  <c:v>73.78</c:v>
                </c:pt>
                <c:pt idx="2690">
                  <c:v>73.8</c:v>
                </c:pt>
                <c:pt idx="2691">
                  <c:v>73.819999999999993</c:v>
                </c:pt>
                <c:pt idx="2692">
                  <c:v>73.84</c:v>
                </c:pt>
                <c:pt idx="2693">
                  <c:v>73.86</c:v>
                </c:pt>
                <c:pt idx="2694">
                  <c:v>73.88</c:v>
                </c:pt>
                <c:pt idx="2695">
                  <c:v>73.900000000000006</c:v>
                </c:pt>
                <c:pt idx="2696">
                  <c:v>73.92</c:v>
                </c:pt>
                <c:pt idx="2697">
                  <c:v>73.94</c:v>
                </c:pt>
                <c:pt idx="2698">
                  <c:v>73.959999999999994</c:v>
                </c:pt>
                <c:pt idx="2699">
                  <c:v>73.98</c:v>
                </c:pt>
                <c:pt idx="2700">
                  <c:v>74</c:v>
                </c:pt>
                <c:pt idx="2701">
                  <c:v>74.02</c:v>
                </c:pt>
                <c:pt idx="2702">
                  <c:v>74.040000000000006</c:v>
                </c:pt>
                <c:pt idx="2703">
                  <c:v>74.06</c:v>
                </c:pt>
                <c:pt idx="2704">
                  <c:v>74.08</c:v>
                </c:pt>
                <c:pt idx="2705">
                  <c:v>74.099999999999994</c:v>
                </c:pt>
                <c:pt idx="2706">
                  <c:v>74.12</c:v>
                </c:pt>
                <c:pt idx="2707">
                  <c:v>74.14</c:v>
                </c:pt>
                <c:pt idx="2708">
                  <c:v>74.16</c:v>
                </c:pt>
                <c:pt idx="2709">
                  <c:v>74.180000000000007</c:v>
                </c:pt>
                <c:pt idx="2710">
                  <c:v>74.2</c:v>
                </c:pt>
                <c:pt idx="2711">
                  <c:v>74.22</c:v>
                </c:pt>
                <c:pt idx="2712">
                  <c:v>74.239999999999995</c:v>
                </c:pt>
                <c:pt idx="2713">
                  <c:v>74.260000000000005</c:v>
                </c:pt>
                <c:pt idx="2714">
                  <c:v>74.28</c:v>
                </c:pt>
                <c:pt idx="2715">
                  <c:v>74.3</c:v>
                </c:pt>
                <c:pt idx="2716">
                  <c:v>74.319999999999993</c:v>
                </c:pt>
                <c:pt idx="2717">
                  <c:v>74.34</c:v>
                </c:pt>
                <c:pt idx="2718">
                  <c:v>74.36</c:v>
                </c:pt>
                <c:pt idx="2719">
                  <c:v>74.38</c:v>
                </c:pt>
                <c:pt idx="2720">
                  <c:v>74.400000000000006</c:v>
                </c:pt>
                <c:pt idx="2721">
                  <c:v>74.42</c:v>
                </c:pt>
                <c:pt idx="2722">
                  <c:v>74.44</c:v>
                </c:pt>
                <c:pt idx="2723">
                  <c:v>74.459999999999994</c:v>
                </c:pt>
                <c:pt idx="2724">
                  <c:v>74.48</c:v>
                </c:pt>
                <c:pt idx="2725">
                  <c:v>74.5</c:v>
                </c:pt>
                <c:pt idx="2726">
                  <c:v>74.52</c:v>
                </c:pt>
                <c:pt idx="2727">
                  <c:v>74.540000000000006</c:v>
                </c:pt>
                <c:pt idx="2728">
                  <c:v>74.56</c:v>
                </c:pt>
                <c:pt idx="2729">
                  <c:v>74.58</c:v>
                </c:pt>
                <c:pt idx="2730">
                  <c:v>74.599999999999994</c:v>
                </c:pt>
                <c:pt idx="2731">
                  <c:v>74.62</c:v>
                </c:pt>
                <c:pt idx="2732">
                  <c:v>74.64</c:v>
                </c:pt>
                <c:pt idx="2733">
                  <c:v>74.66</c:v>
                </c:pt>
                <c:pt idx="2734">
                  <c:v>74.680000000000007</c:v>
                </c:pt>
                <c:pt idx="2735">
                  <c:v>74.7</c:v>
                </c:pt>
                <c:pt idx="2736">
                  <c:v>74.72</c:v>
                </c:pt>
                <c:pt idx="2737">
                  <c:v>74.739999999999995</c:v>
                </c:pt>
                <c:pt idx="2738">
                  <c:v>74.760000000000005</c:v>
                </c:pt>
                <c:pt idx="2739">
                  <c:v>74.78</c:v>
                </c:pt>
                <c:pt idx="2740">
                  <c:v>74.8</c:v>
                </c:pt>
                <c:pt idx="2741">
                  <c:v>74.819999999999993</c:v>
                </c:pt>
                <c:pt idx="2742">
                  <c:v>74.84</c:v>
                </c:pt>
                <c:pt idx="2743">
                  <c:v>74.86</c:v>
                </c:pt>
                <c:pt idx="2744">
                  <c:v>74.88</c:v>
                </c:pt>
                <c:pt idx="2745">
                  <c:v>74.900000000000006</c:v>
                </c:pt>
                <c:pt idx="2746">
                  <c:v>74.92</c:v>
                </c:pt>
                <c:pt idx="2747">
                  <c:v>74.94</c:v>
                </c:pt>
                <c:pt idx="2748">
                  <c:v>74.959999999999994</c:v>
                </c:pt>
                <c:pt idx="2749">
                  <c:v>74.98</c:v>
                </c:pt>
                <c:pt idx="2750">
                  <c:v>75</c:v>
                </c:pt>
                <c:pt idx="2751">
                  <c:v>75.02</c:v>
                </c:pt>
                <c:pt idx="2752">
                  <c:v>75.040000000000006</c:v>
                </c:pt>
                <c:pt idx="2753">
                  <c:v>75.06</c:v>
                </c:pt>
                <c:pt idx="2754">
                  <c:v>75.08</c:v>
                </c:pt>
                <c:pt idx="2755">
                  <c:v>75.099999999999994</c:v>
                </c:pt>
                <c:pt idx="2756">
                  <c:v>75.12</c:v>
                </c:pt>
                <c:pt idx="2757">
                  <c:v>75.14</c:v>
                </c:pt>
                <c:pt idx="2758">
                  <c:v>75.16</c:v>
                </c:pt>
                <c:pt idx="2759">
                  <c:v>75.180000000000007</c:v>
                </c:pt>
                <c:pt idx="2760">
                  <c:v>75.2</c:v>
                </c:pt>
                <c:pt idx="2761">
                  <c:v>75.22</c:v>
                </c:pt>
                <c:pt idx="2762">
                  <c:v>75.239999999999995</c:v>
                </c:pt>
                <c:pt idx="2763">
                  <c:v>75.260000000000005</c:v>
                </c:pt>
                <c:pt idx="2764">
                  <c:v>75.28</c:v>
                </c:pt>
                <c:pt idx="2765">
                  <c:v>75.3</c:v>
                </c:pt>
                <c:pt idx="2766">
                  <c:v>75.319999999999993</c:v>
                </c:pt>
                <c:pt idx="2767">
                  <c:v>75.34</c:v>
                </c:pt>
                <c:pt idx="2768">
                  <c:v>75.36</c:v>
                </c:pt>
                <c:pt idx="2769">
                  <c:v>75.38</c:v>
                </c:pt>
                <c:pt idx="2770">
                  <c:v>75.400000000000006</c:v>
                </c:pt>
                <c:pt idx="2771">
                  <c:v>75.42</c:v>
                </c:pt>
                <c:pt idx="2772">
                  <c:v>75.44</c:v>
                </c:pt>
                <c:pt idx="2773">
                  <c:v>75.459999999999994</c:v>
                </c:pt>
                <c:pt idx="2774">
                  <c:v>75.48</c:v>
                </c:pt>
                <c:pt idx="2775">
                  <c:v>75.5</c:v>
                </c:pt>
                <c:pt idx="2776">
                  <c:v>75.52</c:v>
                </c:pt>
                <c:pt idx="2777">
                  <c:v>75.540000000000006</c:v>
                </c:pt>
                <c:pt idx="2778">
                  <c:v>75.56</c:v>
                </c:pt>
                <c:pt idx="2779">
                  <c:v>75.58</c:v>
                </c:pt>
                <c:pt idx="2780">
                  <c:v>75.599999999999994</c:v>
                </c:pt>
                <c:pt idx="2781">
                  <c:v>75.62</c:v>
                </c:pt>
                <c:pt idx="2782">
                  <c:v>75.64</c:v>
                </c:pt>
                <c:pt idx="2783">
                  <c:v>75.66</c:v>
                </c:pt>
                <c:pt idx="2784">
                  <c:v>75.680000000000007</c:v>
                </c:pt>
                <c:pt idx="2785">
                  <c:v>75.7</c:v>
                </c:pt>
                <c:pt idx="2786">
                  <c:v>75.72</c:v>
                </c:pt>
                <c:pt idx="2787">
                  <c:v>75.739999999999995</c:v>
                </c:pt>
                <c:pt idx="2788">
                  <c:v>75.760000000000005</c:v>
                </c:pt>
                <c:pt idx="2789">
                  <c:v>75.78</c:v>
                </c:pt>
                <c:pt idx="2790">
                  <c:v>75.8</c:v>
                </c:pt>
                <c:pt idx="2791">
                  <c:v>75.819999999999993</c:v>
                </c:pt>
                <c:pt idx="2792">
                  <c:v>75.84</c:v>
                </c:pt>
                <c:pt idx="2793">
                  <c:v>75.86</c:v>
                </c:pt>
                <c:pt idx="2794">
                  <c:v>75.88</c:v>
                </c:pt>
                <c:pt idx="2795">
                  <c:v>75.900000000000006</c:v>
                </c:pt>
                <c:pt idx="2796">
                  <c:v>75.92</c:v>
                </c:pt>
                <c:pt idx="2797">
                  <c:v>75.94</c:v>
                </c:pt>
                <c:pt idx="2798">
                  <c:v>75.959999999999994</c:v>
                </c:pt>
                <c:pt idx="2799">
                  <c:v>75.98</c:v>
                </c:pt>
                <c:pt idx="2800">
                  <c:v>76</c:v>
                </c:pt>
                <c:pt idx="2801">
                  <c:v>76.02</c:v>
                </c:pt>
                <c:pt idx="2802">
                  <c:v>76.040000000000006</c:v>
                </c:pt>
                <c:pt idx="2803">
                  <c:v>76.06</c:v>
                </c:pt>
                <c:pt idx="2804">
                  <c:v>76.08</c:v>
                </c:pt>
                <c:pt idx="2805">
                  <c:v>76.099999999999994</c:v>
                </c:pt>
                <c:pt idx="2806">
                  <c:v>76.12</c:v>
                </c:pt>
                <c:pt idx="2807">
                  <c:v>76.14</c:v>
                </c:pt>
                <c:pt idx="2808">
                  <c:v>76.16</c:v>
                </c:pt>
                <c:pt idx="2809">
                  <c:v>76.180000000000007</c:v>
                </c:pt>
                <c:pt idx="2810">
                  <c:v>76.2</c:v>
                </c:pt>
                <c:pt idx="2811">
                  <c:v>76.22</c:v>
                </c:pt>
                <c:pt idx="2812">
                  <c:v>76.239999999999995</c:v>
                </c:pt>
                <c:pt idx="2813">
                  <c:v>76.260000000000005</c:v>
                </c:pt>
                <c:pt idx="2814">
                  <c:v>76.28</c:v>
                </c:pt>
                <c:pt idx="2815">
                  <c:v>76.3</c:v>
                </c:pt>
                <c:pt idx="2816">
                  <c:v>76.319999999999993</c:v>
                </c:pt>
                <c:pt idx="2817">
                  <c:v>76.34</c:v>
                </c:pt>
                <c:pt idx="2818">
                  <c:v>76.36</c:v>
                </c:pt>
                <c:pt idx="2819">
                  <c:v>76.38</c:v>
                </c:pt>
                <c:pt idx="2820">
                  <c:v>76.400000000000006</c:v>
                </c:pt>
                <c:pt idx="2821">
                  <c:v>76.42</c:v>
                </c:pt>
                <c:pt idx="2822">
                  <c:v>76.44</c:v>
                </c:pt>
                <c:pt idx="2823">
                  <c:v>76.459999999999994</c:v>
                </c:pt>
                <c:pt idx="2824">
                  <c:v>76.48</c:v>
                </c:pt>
                <c:pt idx="2825">
                  <c:v>76.5</c:v>
                </c:pt>
                <c:pt idx="2826">
                  <c:v>76.52</c:v>
                </c:pt>
                <c:pt idx="2827">
                  <c:v>76.540000000000006</c:v>
                </c:pt>
                <c:pt idx="2828">
                  <c:v>76.56</c:v>
                </c:pt>
                <c:pt idx="2829">
                  <c:v>76.58</c:v>
                </c:pt>
                <c:pt idx="2830">
                  <c:v>76.599999999999994</c:v>
                </c:pt>
                <c:pt idx="2831">
                  <c:v>76.62</c:v>
                </c:pt>
                <c:pt idx="2832">
                  <c:v>76.64</c:v>
                </c:pt>
                <c:pt idx="2833">
                  <c:v>76.66</c:v>
                </c:pt>
                <c:pt idx="2834">
                  <c:v>76.680000000000007</c:v>
                </c:pt>
                <c:pt idx="2835">
                  <c:v>76.7</c:v>
                </c:pt>
                <c:pt idx="2836">
                  <c:v>76.72</c:v>
                </c:pt>
                <c:pt idx="2837">
                  <c:v>76.739999999999995</c:v>
                </c:pt>
                <c:pt idx="2838">
                  <c:v>76.760000000000005</c:v>
                </c:pt>
                <c:pt idx="2839">
                  <c:v>76.78</c:v>
                </c:pt>
                <c:pt idx="2840">
                  <c:v>76.8</c:v>
                </c:pt>
                <c:pt idx="2841">
                  <c:v>76.819999999999993</c:v>
                </c:pt>
                <c:pt idx="2842">
                  <c:v>76.84</c:v>
                </c:pt>
                <c:pt idx="2843">
                  <c:v>76.86</c:v>
                </c:pt>
                <c:pt idx="2844">
                  <c:v>76.88</c:v>
                </c:pt>
                <c:pt idx="2845">
                  <c:v>76.900000000000006</c:v>
                </c:pt>
                <c:pt idx="2846">
                  <c:v>76.92</c:v>
                </c:pt>
                <c:pt idx="2847">
                  <c:v>76.94</c:v>
                </c:pt>
                <c:pt idx="2848">
                  <c:v>76.959999999999994</c:v>
                </c:pt>
                <c:pt idx="2849">
                  <c:v>76.98</c:v>
                </c:pt>
                <c:pt idx="2850">
                  <c:v>77</c:v>
                </c:pt>
                <c:pt idx="2851">
                  <c:v>77.02</c:v>
                </c:pt>
                <c:pt idx="2852">
                  <c:v>77.040000000000006</c:v>
                </c:pt>
                <c:pt idx="2853">
                  <c:v>77.06</c:v>
                </c:pt>
                <c:pt idx="2854">
                  <c:v>77.08</c:v>
                </c:pt>
                <c:pt idx="2855">
                  <c:v>77.099999999999994</c:v>
                </c:pt>
                <c:pt idx="2856">
                  <c:v>77.12</c:v>
                </c:pt>
                <c:pt idx="2857">
                  <c:v>77.14</c:v>
                </c:pt>
                <c:pt idx="2858">
                  <c:v>77.16</c:v>
                </c:pt>
                <c:pt idx="2859">
                  <c:v>77.180000000000007</c:v>
                </c:pt>
                <c:pt idx="2860">
                  <c:v>77.2</c:v>
                </c:pt>
                <c:pt idx="2861">
                  <c:v>77.22</c:v>
                </c:pt>
                <c:pt idx="2862">
                  <c:v>77.239999999999995</c:v>
                </c:pt>
                <c:pt idx="2863">
                  <c:v>77.260000000000005</c:v>
                </c:pt>
                <c:pt idx="2864">
                  <c:v>77.28</c:v>
                </c:pt>
                <c:pt idx="2865">
                  <c:v>77.3</c:v>
                </c:pt>
                <c:pt idx="2866">
                  <c:v>77.319999999999993</c:v>
                </c:pt>
                <c:pt idx="2867">
                  <c:v>77.34</c:v>
                </c:pt>
                <c:pt idx="2868">
                  <c:v>77.36</c:v>
                </c:pt>
                <c:pt idx="2869">
                  <c:v>77.38</c:v>
                </c:pt>
                <c:pt idx="2870">
                  <c:v>77.400000000000006</c:v>
                </c:pt>
                <c:pt idx="2871">
                  <c:v>77.42</c:v>
                </c:pt>
                <c:pt idx="2872">
                  <c:v>77.44</c:v>
                </c:pt>
                <c:pt idx="2873">
                  <c:v>77.459999999999994</c:v>
                </c:pt>
                <c:pt idx="2874">
                  <c:v>77.48</c:v>
                </c:pt>
                <c:pt idx="2875">
                  <c:v>77.5</c:v>
                </c:pt>
                <c:pt idx="2876">
                  <c:v>77.52</c:v>
                </c:pt>
                <c:pt idx="2877">
                  <c:v>77.540000000000006</c:v>
                </c:pt>
                <c:pt idx="2878">
                  <c:v>77.56</c:v>
                </c:pt>
                <c:pt idx="2879">
                  <c:v>77.58</c:v>
                </c:pt>
                <c:pt idx="2880">
                  <c:v>77.599999999999994</c:v>
                </c:pt>
                <c:pt idx="2881">
                  <c:v>77.62</c:v>
                </c:pt>
                <c:pt idx="2882">
                  <c:v>77.64</c:v>
                </c:pt>
                <c:pt idx="2883">
                  <c:v>77.66</c:v>
                </c:pt>
                <c:pt idx="2884">
                  <c:v>77.680000000000007</c:v>
                </c:pt>
                <c:pt idx="2885">
                  <c:v>77.7</c:v>
                </c:pt>
                <c:pt idx="2886">
                  <c:v>77.72</c:v>
                </c:pt>
                <c:pt idx="2887">
                  <c:v>77.739999999999995</c:v>
                </c:pt>
                <c:pt idx="2888">
                  <c:v>77.760000000000005</c:v>
                </c:pt>
                <c:pt idx="2889">
                  <c:v>77.78</c:v>
                </c:pt>
                <c:pt idx="2890">
                  <c:v>77.8</c:v>
                </c:pt>
                <c:pt idx="2891">
                  <c:v>77.819999999999993</c:v>
                </c:pt>
                <c:pt idx="2892">
                  <c:v>77.84</c:v>
                </c:pt>
                <c:pt idx="2893">
                  <c:v>77.86</c:v>
                </c:pt>
                <c:pt idx="2894">
                  <c:v>77.88</c:v>
                </c:pt>
                <c:pt idx="2895">
                  <c:v>77.900000000000006</c:v>
                </c:pt>
                <c:pt idx="2896">
                  <c:v>77.92</c:v>
                </c:pt>
                <c:pt idx="2897">
                  <c:v>77.94</c:v>
                </c:pt>
                <c:pt idx="2898">
                  <c:v>77.959999999999994</c:v>
                </c:pt>
                <c:pt idx="2899">
                  <c:v>77.98</c:v>
                </c:pt>
                <c:pt idx="2900">
                  <c:v>78</c:v>
                </c:pt>
                <c:pt idx="2901">
                  <c:v>78.02</c:v>
                </c:pt>
                <c:pt idx="2902">
                  <c:v>78.040000000000006</c:v>
                </c:pt>
                <c:pt idx="2903">
                  <c:v>78.06</c:v>
                </c:pt>
                <c:pt idx="2904">
                  <c:v>78.08</c:v>
                </c:pt>
                <c:pt idx="2905">
                  <c:v>78.099999999999994</c:v>
                </c:pt>
                <c:pt idx="2906">
                  <c:v>78.12</c:v>
                </c:pt>
                <c:pt idx="2907">
                  <c:v>78.14</c:v>
                </c:pt>
                <c:pt idx="2908">
                  <c:v>78.16</c:v>
                </c:pt>
                <c:pt idx="2909">
                  <c:v>78.180000000000007</c:v>
                </c:pt>
                <c:pt idx="2910">
                  <c:v>78.2</c:v>
                </c:pt>
                <c:pt idx="2911">
                  <c:v>78.22</c:v>
                </c:pt>
                <c:pt idx="2912">
                  <c:v>78.239999999999995</c:v>
                </c:pt>
                <c:pt idx="2913">
                  <c:v>78.260000000000005</c:v>
                </c:pt>
                <c:pt idx="2914">
                  <c:v>78.28</c:v>
                </c:pt>
                <c:pt idx="2915">
                  <c:v>78.3</c:v>
                </c:pt>
                <c:pt idx="2916">
                  <c:v>78.319999999999993</c:v>
                </c:pt>
                <c:pt idx="2917">
                  <c:v>78.34</c:v>
                </c:pt>
                <c:pt idx="2918">
                  <c:v>78.36</c:v>
                </c:pt>
                <c:pt idx="2919">
                  <c:v>78.38</c:v>
                </c:pt>
                <c:pt idx="2920">
                  <c:v>78.400000000000006</c:v>
                </c:pt>
                <c:pt idx="2921">
                  <c:v>78.42</c:v>
                </c:pt>
                <c:pt idx="2922">
                  <c:v>78.44</c:v>
                </c:pt>
                <c:pt idx="2923">
                  <c:v>78.459999999999994</c:v>
                </c:pt>
                <c:pt idx="2924">
                  <c:v>78.48</c:v>
                </c:pt>
                <c:pt idx="2925">
                  <c:v>78.5</c:v>
                </c:pt>
                <c:pt idx="2926">
                  <c:v>78.52</c:v>
                </c:pt>
                <c:pt idx="2927">
                  <c:v>78.540000000000006</c:v>
                </c:pt>
                <c:pt idx="2928">
                  <c:v>78.56</c:v>
                </c:pt>
                <c:pt idx="2929">
                  <c:v>78.58</c:v>
                </c:pt>
                <c:pt idx="2930">
                  <c:v>78.599999999999994</c:v>
                </c:pt>
                <c:pt idx="2931">
                  <c:v>78.62</c:v>
                </c:pt>
                <c:pt idx="2932">
                  <c:v>78.64</c:v>
                </c:pt>
                <c:pt idx="2933">
                  <c:v>78.66</c:v>
                </c:pt>
                <c:pt idx="2934">
                  <c:v>78.680000000000007</c:v>
                </c:pt>
                <c:pt idx="2935">
                  <c:v>78.7</c:v>
                </c:pt>
                <c:pt idx="2936">
                  <c:v>78.72</c:v>
                </c:pt>
                <c:pt idx="2937">
                  <c:v>78.739999999999995</c:v>
                </c:pt>
                <c:pt idx="2938">
                  <c:v>78.760000000000005</c:v>
                </c:pt>
                <c:pt idx="2939">
                  <c:v>78.78</c:v>
                </c:pt>
                <c:pt idx="2940">
                  <c:v>78.8</c:v>
                </c:pt>
                <c:pt idx="2941">
                  <c:v>78.819999999999993</c:v>
                </c:pt>
                <c:pt idx="2942">
                  <c:v>78.84</c:v>
                </c:pt>
                <c:pt idx="2943">
                  <c:v>78.86</c:v>
                </c:pt>
                <c:pt idx="2944">
                  <c:v>78.88</c:v>
                </c:pt>
                <c:pt idx="2945">
                  <c:v>78.900000000000006</c:v>
                </c:pt>
                <c:pt idx="2946">
                  <c:v>78.92</c:v>
                </c:pt>
                <c:pt idx="2947">
                  <c:v>78.94</c:v>
                </c:pt>
                <c:pt idx="2948">
                  <c:v>78.959999999999994</c:v>
                </c:pt>
                <c:pt idx="2949">
                  <c:v>78.98</c:v>
                </c:pt>
                <c:pt idx="2950">
                  <c:v>79</c:v>
                </c:pt>
                <c:pt idx="2951">
                  <c:v>79.02</c:v>
                </c:pt>
                <c:pt idx="2952">
                  <c:v>79.040000000000006</c:v>
                </c:pt>
                <c:pt idx="2953">
                  <c:v>79.06</c:v>
                </c:pt>
                <c:pt idx="2954">
                  <c:v>79.08</c:v>
                </c:pt>
                <c:pt idx="2955">
                  <c:v>79.099999999999994</c:v>
                </c:pt>
                <c:pt idx="2956">
                  <c:v>79.12</c:v>
                </c:pt>
                <c:pt idx="2957">
                  <c:v>79.14</c:v>
                </c:pt>
                <c:pt idx="2958">
                  <c:v>79.16</c:v>
                </c:pt>
                <c:pt idx="2959">
                  <c:v>79.180000000000007</c:v>
                </c:pt>
                <c:pt idx="2960">
                  <c:v>79.2</c:v>
                </c:pt>
                <c:pt idx="2961">
                  <c:v>79.22</c:v>
                </c:pt>
                <c:pt idx="2962">
                  <c:v>79.239999999999995</c:v>
                </c:pt>
                <c:pt idx="2963">
                  <c:v>79.260000000000005</c:v>
                </c:pt>
                <c:pt idx="2964">
                  <c:v>79.28</c:v>
                </c:pt>
                <c:pt idx="2965">
                  <c:v>79.3</c:v>
                </c:pt>
                <c:pt idx="2966">
                  <c:v>79.319999999999993</c:v>
                </c:pt>
                <c:pt idx="2967">
                  <c:v>79.34</c:v>
                </c:pt>
                <c:pt idx="2968">
                  <c:v>79.36</c:v>
                </c:pt>
                <c:pt idx="2969">
                  <c:v>79.38</c:v>
                </c:pt>
                <c:pt idx="2970">
                  <c:v>79.400000000000006</c:v>
                </c:pt>
                <c:pt idx="2971">
                  <c:v>79.42</c:v>
                </c:pt>
                <c:pt idx="2972">
                  <c:v>79.44</c:v>
                </c:pt>
                <c:pt idx="2973">
                  <c:v>79.459999999999994</c:v>
                </c:pt>
                <c:pt idx="2974">
                  <c:v>79.48</c:v>
                </c:pt>
                <c:pt idx="2975">
                  <c:v>79.5</c:v>
                </c:pt>
                <c:pt idx="2976">
                  <c:v>79.52</c:v>
                </c:pt>
                <c:pt idx="2977">
                  <c:v>79.540000000000006</c:v>
                </c:pt>
                <c:pt idx="2978">
                  <c:v>79.56</c:v>
                </c:pt>
                <c:pt idx="2979">
                  <c:v>79.58</c:v>
                </c:pt>
                <c:pt idx="2980">
                  <c:v>79.599999999999994</c:v>
                </c:pt>
                <c:pt idx="2981">
                  <c:v>79.62</c:v>
                </c:pt>
                <c:pt idx="2982">
                  <c:v>79.64</c:v>
                </c:pt>
                <c:pt idx="2983">
                  <c:v>79.66</c:v>
                </c:pt>
                <c:pt idx="2984">
                  <c:v>79.680000000000007</c:v>
                </c:pt>
                <c:pt idx="2985">
                  <c:v>79.7</c:v>
                </c:pt>
                <c:pt idx="2986">
                  <c:v>79.72</c:v>
                </c:pt>
                <c:pt idx="2987">
                  <c:v>79.739999999999995</c:v>
                </c:pt>
                <c:pt idx="2988">
                  <c:v>79.760000000000005</c:v>
                </c:pt>
                <c:pt idx="2989">
                  <c:v>79.78</c:v>
                </c:pt>
                <c:pt idx="2990">
                  <c:v>79.8</c:v>
                </c:pt>
                <c:pt idx="2991">
                  <c:v>79.819999999999993</c:v>
                </c:pt>
                <c:pt idx="2992">
                  <c:v>79.84</c:v>
                </c:pt>
                <c:pt idx="2993">
                  <c:v>79.86</c:v>
                </c:pt>
                <c:pt idx="2994">
                  <c:v>79.88</c:v>
                </c:pt>
                <c:pt idx="2995">
                  <c:v>79.900000000000006</c:v>
                </c:pt>
                <c:pt idx="2996">
                  <c:v>79.92</c:v>
                </c:pt>
                <c:pt idx="2997">
                  <c:v>79.94</c:v>
                </c:pt>
                <c:pt idx="2998">
                  <c:v>79.959999999999994</c:v>
                </c:pt>
                <c:pt idx="2999">
                  <c:v>79.98</c:v>
                </c:pt>
                <c:pt idx="3000">
                  <c:v>80</c:v>
                </c:pt>
              </c:numCache>
            </c:numRef>
          </c:cat>
          <c:val>
            <c:numRef>
              <c:f>Sheet4!$D$2:$D$3002</c:f>
              <c:numCache>
                <c:formatCode>General</c:formatCode>
                <c:ptCount val="3001"/>
                <c:pt idx="0">
                  <c:v>46</c:v>
                </c:pt>
                <c:pt idx="1">
                  <c:v>47</c:v>
                </c:pt>
                <c:pt idx="2">
                  <c:v>59</c:v>
                </c:pt>
                <c:pt idx="3">
                  <c:v>46</c:v>
                </c:pt>
                <c:pt idx="4">
                  <c:v>44</c:v>
                </c:pt>
                <c:pt idx="5">
                  <c:v>44</c:v>
                </c:pt>
                <c:pt idx="6">
                  <c:v>38</c:v>
                </c:pt>
                <c:pt idx="7">
                  <c:v>51</c:v>
                </c:pt>
                <c:pt idx="8">
                  <c:v>49</c:v>
                </c:pt>
                <c:pt idx="9">
                  <c:v>43</c:v>
                </c:pt>
                <c:pt idx="10">
                  <c:v>50</c:v>
                </c:pt>
                <c:pt idx="11">
                  <c:v>53</c:v>
                </c:pt>
                <c:pt idx="12">
                  <c:v>40</c:v>
                </c:pt>
                <c:pt idx="13">
                  <c:v>62</c:v>
                </c:pt>
                <c:pt idx="14">
                  <c:v>45</c:v>
                </c:pt>
                <c:pt idx="15">
                  <c:v>58</c:v>
                </c:pt>
                <c:pt idx="16">
                  <c:v>49</c:v>
                </c:pt>
                <c:pt idx="17">
                  <c:v>43</c:v>
                </c:pt>
                <c:pt idx="18">
                  <c:v>62</c:v>
                </c:pt>
                <c:pt idx="19">
                  <c:v>43</c:v>
                </c:pt>
                <c:pt idx="20">
                  <c:v>53</c:v>
                </c:pt>
                <c:pt idx="21">
                  <c:v>53</c:v>
                </c:pt>
                <c:pt idx="22">
                  <c:v>58</c:v>
                </c:pt>
                <c:pt idx="23">
                  <c:v>56</c:v>
                </c:pt>
                <c:pt idx="24">
                  <c:v>53</c:v>
                </c:pt>
                <c:pt idx="25">
                  <c:v>59</c:v>
                </c:pt>
                <c:pt idx="26">
                  <c:v>50</c:v>
                </c:pt>
                <c:pt idx="27">
                  <c:v>47</c:v>
                </c:pt>
                <c:pt idx="28">
                  <c:v>44</c:v>
                </c:pt>
                <c:pt idx="29">
                  <c:v>56</c:v>
                </c:pt>
                <c:pt idx="30">
                  <c:v>48</c:v>
                </c:pt>
                <c:pt idx="31">
                  <c:v>48</c:v>
                </c:pt>
                <c:pt idx="32">
                  <c:v>48</c:v>
                </c:pt>
                <c:pt idx="33">
                  <c:v>56</c:v>
                </c:pt>
                <c:pt idx="34">
                  <c:v>39</c:v>
                </c:pt>
                <c:pt idx="35">
                  <c:v>60</c:v>
                </c:pt>
                <c:pt idx="36">
                  <c:v>58</c:v>
                </c:pt>
                <c:pt idx="37">
                  <c:v>62</c:v>
                </c:pt>
                <c:pt idx="38">
                  <c:v>38</c:v>
                </c:pt>
                <c:pt idx="39">
                  <c:v>53</c:v>
                </c:pt>
                <c:pt idx="40">
                  <c:v>51</c:v>
                </c:pt>
                <c:pt idx="41">
                  <c:v>48</c:v>
                </c:pt>
                <c:pt idx="42">
                  <c:v>55</c:v>
                </c:pt>
                <c:pt idx="43">
                  <c:v>52</c:v>
                </c:pt>
                <c:pt idx="44">
                  <c:v>54</c:v>
                </c:pt>
                <c:pt idx="45">
                  <c:v>35</c:v>
                </c:pt>
                <c:pt idx="46">
                  <c:v>58</c:v>
                </c:pt>
                <c:pt idx="47">
                  <c:v>61</c:v>
                </c:pt>
                <c:pt idx="48">
                  <c:v>54</c:v>
                </c:pt>
                <c:pt idx="49">
                  <c:v>45</c:v>
                </c:pt>
                <c:pt idx="50">
                  <c:v>44</c:v>
                </c:pt>
                <c:pt idx="51">
                  <c:v>36</c:v>
                </c:pt>
                <c:pt idx="52">
                  <c:v>52</c:v>
                </c:pt>
                <c:pt idx="53">
                  <c:v>46</c:v>
                </c:pt>
                <c:pt idx="54">
                  <c:v>66</c:v>
                </c:pt>
                <c:pt idx="55">
                  <c:v>69</c:v>
                </c:pt>
                <c:pt idx="56">
                  <c:v>40</c:v>
                </c:pt>
                <c:pt idx="57">
                  <c:v>47</c:v>
                </c:pt>
                <c:pt idx="58">
                  <c:v>47</c:v>
                </c:pt>
                <c:pt idx="59">
                  <c:v>56</c:v>
                </c:pt>
                <c:pt idx="60">
                  <c:v>67</c:v>
                </c:pt>
                <c:pt idx="61">
                  <c:v>47</c:v>
                </c:pt>
                <c:pt idx="62">
                  <c:v>53</c:v>
                </c:pt>
                <c:pt idx="63">
                  <c:v>46</c:v>
                </c:pt>
                <c:pt idx="64">
                  <c:v>53</c:v>
                </c:pt>
                <c:pt idx="65">
                  <c:v>50</c:v>
                </c:pt>
                <c:pt idx="66">
                  <c:v>43</c:v>
                </c:pt>
                <c:pt idx="67">
                  <c:v>59</c:v>
                </c:pt>
                <c:pt idx="68">
                  <c:v>45</c:v>
                </c:pt>
                <c:pt idx="69">
                  <c:v>53</c:v>
                </c:pt>
                <c:pt idx="70">
                  <c:v>53</c:v>
                </c:pt>
                <c:pt idx="71">
                  <c:v>50</c:v>
                </c:pt>
                <c:pt idx="72">
                  <c:v>67</c:v>
                </c:pt>
                <c:pt idx="73">
                  <c:v>41</c:v>
                </c:pt>
                <c:pt idx="74">
                  <c:v>29</c:v>
                </c:pt>
                <c:pt idx="75">
                  <c:v>66</c:v>
                </c:pt>
                <c:pt idx="76">
                  <c:v>50</c:v>
                </c:pt>
                <c:pt idx="77">
                  <c:v>55</c:v>
                </c:pt>
                <c:pt idx="78">
                  <c:v>48</c:v>
                </c:pt>
                <c:pt idx="79">
                  <c:v>57</c:v>
                </c:pt>
                <c:pt idx="80">
                  <c:v>51</c:v>
                </c:pt>
                <c:pt idx="81">
                  <c:v>52</c:v>
                </c:pt>
                <c:pt idx="82">
                  <c:v>52</c:v>
                </c:pt>
                <c:pt idx="83">
                  <c:v>47</c:v>
                </c:pt>
                <c:pt idx="84">
                  <c:v>63</c:v>
                </c:pt>
                <c:pt idx="85">
                  <c:v>61</c:v>
                </c:pt>
                <c:pt idx="86">
                  <c:v>55</c:v>
                </c:pt>
                <c:pt idx="87">
                  <c:v>52</c:v>
                </c:pt>
                <c:pt idx="88">
                  <c:v>60</c:v>
                </c:pt>
                <c:pt idx="89">
                  <c:v>60</c:v>
                </c:pt>
                <c:pt idx="90">
                  <c:v>56</c:v>
                </c:pt>
                <c:pt idx="91">
                  <c:v>61</c:v>
                </c:pt>
                <c:pt idx="92">
                  <c:v>52</c:v>
                </c:pt>
                <c:pt idx="93">
                  <c:v>70</c:v>
                </c:pt>
                <c:pt idx="94">
                  <c:v>52</c:v>
                </c:pt>
                <c:pt idx="95">
                  <c:v>46</c:v>
                </c:pt>
                <c:pt idx="96">
                  <c:v>58</c:v>
                </c:pt>
                <c:pt idx="97">
                  <c:v>67</c:v>
                </c:pt>
                <c:pt idx="98">
                  <c:v>60</c:v>
                </c:pt>
                <c:pt idx="99">
                  <c:v>53</c:v>
                </c:pt>
                <c:pt idx="100">
                  <c:v>56</c:v>
                </c:pt>
                <c:pt idx="101">
                  <c:v>58</c:v>
                </c:pt>
                <c:pt idx="102">
                  <c:v>51</c:v>
                </c:pt>
                <c:pt idx="103">
                  <c:v>62</c:v>
                </c:pt>
                <c:pt idx="104">
                  <c:v>45</c:v>
                </c:pt>
                <c:pt idx="105">
                  <c:v>51</c:v>
                </c:pt>
                <c:pt idx="106">
                  <c:v>69</c:v>
                </c:pt>
                <c:pt idx="107">
                  <c:v>60</c:v>
                </c:pt>
                <c:pt idx="108">
                  <c:v>47</c:v>
                </c:pt>
                <c:pt idx="109">
                  <c:v>57</c:v>
                </c:pt>
                <c:pt idx="110">
                  <c:v>77</c:v>
                </c:pt>
                <c:pt idx="111">
                  <c:v>55</c:v>
                </c:pt>
                <c:pt idx="112">
                  <c:v>57</c:v>
                </c:pt>
                <c:pt idx="113">
                  <c:v>61</c:v>
                </c:pt>
                <c:pt idx="114">
                  <c:v>64</c:v>
                </c:pt>
                <c:pt idx="115">
                  <c:v>72</c:v>
                </c:pt>
                <c:pt idx="116">
                  <c:v>57</c:v>
                </c:pt>
                <c:pt idx="117">
                  <c:v>56</c:v>
                </c:pt>
                <c:pt idx="118">
                  <c:v>57</c:v>
                </c:pt>
                <c:pt idx="119">
                  <c:v>54</c:v>
                </c:pt>
                <c:pt idx="120">
                  <c:v>51</c:v>
                </c:pt>
                <c:pt idx="121">
                  <c:v>63</c:v>
                </c:pt>
                <c:pt idx="122">
                  <c:v>56</c:v>
                </c:pt>
                <c:pt idx="123">
                  <c:v>57</c:v>
                </c:pt>
                <c:pt idx="124">
                  <c:v>70</c:v>
                </c:pt>
                <c:pt idx="125">
                  <c:v>62</c:v>
                </c:pt>
                <c:pt idx="126">
                  <c:v>77</c:v>
                </c:pt>
                <c:pt idx="127">
                  <c:v>74</c:v>
                </c:pt>
                <c:pt idx="128">
                  <c:v>48</c:v>
                </c:pt>
                <c:pt idx="129">
                  <c:v>70</c:v>
                </c:pt>
                <c:pt idx="130">
                  <c:v>61</c:v>
                </c:pt>
                <c:pt idx="131">
                  <c:v>68</c:v>
                </c:pt>
                <c:pt idx="132">
                  <c:v>58</c:v>
                </c:pt>
                <c:pt idx="133">
                  <c:v>69</c:v>
                </c:pt>
                <c:pt idx="134">
                  <c:v>57</c:v>
                </c:pt>
                <c:pt idx="135">
                  <c:v>57</c:v>
                </c:pt>
                <c:pt idx="136">
                  <c:v>59</c:v>
                </c:pt>
                <c:pt idx="137">
                  <c:v>58</c:v>
                </c:pt>
                <c:pt idx="138">
                  <c:v>68</c:v>
                </c:pt>
                <c:pt idx="139">
                  <c:v>66</c:v>
                </c:pt>
                <c:pt idx="140">
                  <c:v>66</c:v>
                </c:pt>
                <c:pt idx="141">
                  <c:v>64</c:v>
                </c:pt>
                <c:pt idx="142">
                  <c:v>67</c:v>
                </c:pt>
                <c:pt idx="143">
                  <c:v>65</c:v>
                </c:pt>
                <c:pt idx="144">
                  <c:v>59</c:v>
                </c:pt>
                <c:pt idx="145">
                  <c:v>58</c:v>
                </c:pt>
                <c:pt idx="146">
                  <c:v>68</c:v>
                </c:pt>
                <c:pt idx="147">
                  <c:v>73</c:v>
                </c:pt>
                <c:pt idx="148">
                  <c:v>81</c:v>
                </c:pt>
                <c:pt idx="149">
                  <c:v>59</c:v>
                </c:pt>
                <c:pt idx="150">
                  <c:v>60</c:v>
                </c:pt>
                <c:pt idx="151">
                  <c:v>75</c:v>
                </c:pt>
                <c:pt idx="152">
                  <c:v>63</c:v>
                </c:pt>
                <c:pt idx="153">
                  <c:v>73</c:v>
                </c:pt>
                <c:pt idx="154">
                  <c:v>59</c:v>
                </c:pt>
                <c:pt idx="155">
                  <c:v>73</c:v>
                </c:pt>
                <c:pt idx="156">
                  <c:v>88</c:v>
                </c:pt>
                <c:pt idx="157">
                  <c:v>72</c:v>
                </c:pt>
                <c:pt idx="158">
                  <c:v>71</c:v>
                </c:pt>
                <c:pt idx="159">
                  <c:v>71</c:v>
                </c:pt>
                <c:pt idx="160">
                  <c:v>82</c:v>
                </c:pt>
                <c:pt idx="161">
                  <c:v>74</c:v>
                </c:pt>
                <c:pt idx="162">
                  <c:v>64</c:v>
                </c:pt>
                <c:pt idx="163">
                  <c:v>67</c:v>
                </c:pt>
                <c:pt idx="164">
                  <c:v>78</c:v>
                </c:pt>
                <c:pt idx="165">
                  <c:v>64</c:v>
                </c:pt>
                <c:pt idx="166">
                  <c:v>77</c:v>
                </c:pt>
                <c:pt idx="167">
                  <c:v>74</c:v>
                </c:pt>
                <c:pt idx="168">
                  <c:v>88</c:v>
                </c:pt>
                <c:pt idx="169">
                  <c:v>90</c:v>
                </c:pt>
                <c:pt idx="170">
                  <c:v>85</c:v>
                </c:pt>
                <c:pt idx="171">
                  <c:v>59</c:v>
                </c:pt>
                <c:pt idx="172">
                  <c:v>80</c:v>
                </c:pt>
                <c:pt idx="173">
                  <c:v>80</c:v>
                </c:pt>
                <c:pt idx="174">
                  <c:v>76</c:v>
                </c:pt>
                <c:pt idx="175">
                  <c:v>70</c:v>
                </c:pt>
                <c:pt idx="176">
                  <c:v>93</c:v>
                </c:pt>
                <c:pt idx="177">
                  <c:v>81</c:v>
                </c:pt>
                <c:pt idx="178">
                  <c:v>89</c:v>
                </c:pt>
                <c:pt idx="179">
                  <c:v>82</c:v>
                </c:pt>
                <c:pt idx="180">
                  <c:v>74</c:v>
                </c:pt>
                <c:pt idx="181">
                  <c:v>57</c:v>
                </c:pt>
                <c:pt idx="182">
                  <c:v>99</c:v>
                </c:pt>
                <c:pt idx="183">
                  <c:v>82</c:v>
                </c:pt>
                <c:pt idx="184">
                  <c:v>77</c:v>
                </c:pt>
                <c:pt idx="185">
                  <c:v>81</c:v>
                </c:pt>
                <c:pt idx="186">
                  <c:v>54</c:v>
                </c:pt>
                <c:pt idx="187">
                  <c:v>83</c:v>
                </c:pt>
                <c:pt idx="188">
                  <c:v>90</c:v>
                </c:pt>
                <c:pt idx="189">
                  <c:v>91</c:v>
                </c:pt>
                <c:pt idx="190">
                  <c:v>86</c:v>
                </c:pt>
                <c:pt idx="191">
                  <c:v>86</c:v>
                </c:pt>
                <c:pt idx="192">
                  <c:v>84</c:v>
                </c:pt>
                <c:pt idx="193">
                  <c:v>93</c:v>
                </c:pt>
                <c:pt idx="194">
                  <c:v>87</c:v>
                </c:pt>
                <c:pt idx="195">
                  <c:v>80</c:v>
                </c:pt>
                <c:pt idx="196">
                  <c:v>80</c:v>
                </c:pt>
                <c:pt idx="197">
                  <c:v>96</c:v>
                </c:pt>
                <c:pt idx="198">
                  <c:v>92</c:v>
                </c:pt>
                <c:pt idx="199">
                  <c:v>98</c:v>
                </c:pt>
                <c:pt idx="200">
                  <c:v>79</c:v>
                </c:pt>
                <c:pt idx="201">
                  <c:v>113</c:v>
                </c:pt>
                <c:pt idx="202">
                  <c:v>102</c:v>
                </c:pt>
                <c:pt idx="203">
                  <c:v>81</c:v>
                </c:pt>
                <c:pt idx="204">
                  <c:v>94</c:v>
                </c:pt>
                <c:pt idx="205">
                  <c:v>92</c:v>
                </c:pt>
                <c:pt idx="206">
                  <c:v>105</c:v>
                </c:pt>
                <c:pt idx="207">
                  <c:v>79</c:v>
                </c:pt>
                <c:pt idx="208">
                  <c:v>94</c:v>
                </c:pt>
                <c:pt idx="209">
                  <c:v>108</c:v>
                </c:pt>
                <c:pt idx="210">
                  <c:v>102</c:v>
                </c:pt>
                <c:pt idx="211">
                  <c:v>105</c:v>
                </c:pt>
                <c:pt idx="212">
                  <c:v>108</c:v>
                </c:pt>
                <c:pt idx="213">
                  <c:v>101</c:v>
                </c:pt>
                <c:pt idx="214">
                  <c:v>87</c:v>
                </c:pt>
                <c:pt idx="215">
                  <c:v>111</c:v>
                </c:pt>
                <c:pt idx="216">
                  <c:v>95</c:v>
                </c:pt>
                <c:pt idx="217">
                  <c:v>109</c:v>
                </c:pt>
                <c:pt idx="218">
                  <c:v>99</c:v>
                </c:pt>
                <c:pt idx="219">
                  <c:v>93</c:v>
                </c:pt>
                <c:pt idx="220">
                  <c:v>88</c:v>
                </c:pt>
                <c:pt idx="221">
                  <c:v>115</c:v>
                </c:pt>
                <c:pt idx="222">
                  <c:v>107</c:v>
                </c:pt>
                <c:pt idx="223">
                  <c:v>108</c:v>
                </c:pt>
                <c:pt idx="224">
                  <c:v>114</c:v>
                </c:pt>
                <c:pt idx="225">
                  <c:v>127</c:v>
                </c:pt>
                <c:pt idx="226">
                  <c:v>113</c:v>
                </c:pt>
                <c:pt idx="227">
                  <c:v>147</c:v>
                </c:pt>
                <c:pt idx="228">
                  <c:v>120</c:v>
                </c:pt>
                <c:pt idx="229">
                  <c:v>108</c:v>
                </c:pt>
                <c:pt idx="230">
                  <c:v>110</c:v>
                </c:pt>
                <c:pt idx="231">
                  <c:v>117</c:v>
                </c:pt>
                <c:pt idx="232">
                  <c:v>129</c:v>
                </c:pt>
                <c:pt idx="233">
                  <c:v>130</c:v>
                </c:pt>
                <c:pt idx="234">
                  <c:v>135</c:v>
                </c:pt>
                <c:pt idx="235">
                  <c:v>137</c:v>
                </c:pt>
                <c:pt idx="236">
                  <c:v>133</c:v>
                </c:pt>
                <c:pt idx="237">
                  <c:v>140</c:v>
                </c:pt>
                <c:pt idx="238">
                  <c:v>134</c:v>
                </c:pt>
                <c:pt idx="239">
                  <c:v>118</c:v>
                </c:pt>
                <c:pt idx="240">
                  <c:v>158</c:v>
                </c:pt>
                <c:pt idx="241">
                  <c:v>133</c:v>
                </c:pt>
                <c:pt idx="242">
                  <c:v>128</c:v>
                </c:pt>
                <c:pt idx="243">
                  <c:v>131</c:v>
                </c:pt>
                <c:pt idx="244">
                  <c:v>151</c:v>
                </c:pt>
                <c:pt idx="245">
                  <c:v>146</c:v>
                </c:pt>
                <c:pt idx="246">
                  <c:v>121</c:v>
                </c:pt>
                <c:pt idx="247">
                  <c:v>139</c:v>
                </c:pt>
                <c:pt idx="248">
                  <c:v>167</c:v>
                </c:pt>
                <c:pt idx="249">
                  <c:v>148</c:v>
                </c:pt>
                <c:pt idx="250">
                  <c:v>135</c:v>
                </c:pt>
                <c:pt idx="251">
                  <c:v>141</c:v>
                </c:pt>
                <c:pt idx="252">
                  <c:v>154</c:v>
                </c:pt>
                <c:pt idx="253">
                  <c:v>150</c:v>
                </c:pt>
                <c:pt idx="254">
                  <c:v>146</c:v>
                </c:pt>
                <c:pt idx="255">
                  <c:v>157</c:v>
                </c:pt>
                <c:pt idx="256">
                  <c:v>141</c:v>
                </c:pt>
                <c:pt idx="257">
                  <c:v>156</c:v>
                </c:pt>
                <c:pt idx="258">
                  <c:v>175</c:v>
                </c:pt>
                <c:pt idx="259">
                  <c:v>161</c:v>
                </c:pt>
                <c:pt idx="260">
                  <c:v>176</c:v>
                </c:pt>
                <c:pt idx="261">
                  <c:v>149</c:v>
                </c:pt>
                <c:pt idx="262">
                  <c:v>178</c:v>
                </c:pt>
                <c:pt idx="263">
                  <c:v>189</c:v>
                </c:pt>
                <c:pt idx="264">
                  <c:v>175</c:v>
                </c:pt>
                <c:pt idx="265">
                  <c:v>172</c:v>
                </c:pt>
                <c:pt idx="266">
                  <c:v>173</c:v>
                </c:pt>
                <c:pt idx="267">
                  <c:v>172</c:v>
                </c:pt>
                <c:pt idx="268">
                  <c:v>182</c:v>
                </c:pt>
                <c:pt idx="269">
                  <c:v>179</c:v>
                </c:pt>
                <c:pt idx="270">
                  <c:v>170</c:v>
                </c:pt>
                <c:pt idx="271">
                  <c:v>202</c:v>
                </c:pt>
                <c:pt idx="272">
                  <c:v>173</c:v>
                </c:pt>
                <c:pt idx="273">
                  <c:v>235</c:v>
                </c:pt>
                <c:pt idx="274">
                  <c:v>180</c:v>
                </c:pt>
                <c:pt idx="275">
                  <c:v>209</c:v>
                </c:pt>
                <c:pt idx="276">
                  <c:v>190</c:v>
                </c:pt>
                <c:pt idx="277">
                  <c:v>189</c:v>
                </c:pt>
                <c:pt idx="278">
                  <c:v>214</c:v>
                </c:pt>
                <c:pt idx="279">
                  <c:v>188</c:v>
                </c:pt>
                <c:pt idx="280">
                  <c:v>226</c:v>
                </c:pt>
                <c:pt idx="281">
                  <c:v>220</c:v>
                </c:pt>
                <c:pt idx="282">
                  <c:v>220</c:v>
                </c:pt>
                <c:pt idx="283">
                  <c:v>253</c:v>
                </c:pt>
                <c:pt idx="284">
                  <c:v>255</c:v>
                </c:pt>
                <c:pt idx="285">
                  <c:v>229</c:v>
                </c:pt>
                <c:pt idx="286">
                  <c:v>227</c:v>
                </c:pt>
                <c:pt idx="287">
                  <c:v>222</c:v>
                </c:pt>
                <c:pt idx="288">
                  <c:v>252</c:v>
                </c:pt>
                <c:pt idx="289">
                  <c:v>233</c:v>
                </c:pt>
                <c:pt idx="290">
                  <c:v>230</c:v>
                </c:pt>
                <c:pt idx="291">
                  <c:v>249</c:v>
                </c:pt>
                <c:pt idx="292">
                  <c:v>232</c:v>
                </c:pt>
                <c:pt idx="293">
                  <c:v>300</c:v>
                </c:pt>
                <c:pt idx="294">
                  <c:v>231</c:v>
                </c:pt>
                <c:pt idx="295">
                  <c:v>269</c:v>
                </c:pt>
                <c:pt idx="296">
                  <c:v>271</c:v>
                </c:pt>
                <c:pt idx="297">
                  <c:v>279</c:v>
                </c:pt>
                <c:pt idx="298">
                  <c:v>258</c:v>
                </c:pt>
                <c:pt idx="299">
                  <c:v>311</c:v>
                </c:pt>
                <c:pt idx="300">
                  <c:v>261</c:v>
                </c:pt>
                <c:pt idx="301">
                  <c:v>286</c:v>
                </c:pt>
                <c:pt idx="302">
                  <c:v>292</c:v>
                </c:pt>
                <c:pt idx="303">
                  <c:v>296</c:v>
                </c:pt>
                <c:pt idx="304">
                  <c:v>331</c:v>
                </c:pt>
                <c:pt idx="305">
                  <c:v>329</c:v>
                </c:pt>
                <c:pt idx="306">
                  <c:v>338</c:v>
                </c:pt>
                <c:pt idx="307">
                  <c:v>309</c:v>
                </c:pt>
                <c:pt idx="308">
                  <c:v>324</c:v>
                </c:pt>
                <c:pt idx="309">
                  <c:v>314</c:v>
                </c:pt>
                <c:pt idx="310">
                  <c:v>290</c:v>
                </c:pt>
                <c:pt idx="311">
                  <c:v>316</c:v>
                </c:pt>
                <c:pt idx="312">
                  <c:v>330</c:v>
                </c:pt>
                <c:pt idx="313">
                  <c:v>301</c:v>
                </c:pt>
                <c:pt idx="314">
                  <c:v>315</c:v>
                </c:pt>
                <c:pt idx="315">
                  <c:v>334</c:v>
                </c:pt>
                <c:pt idx="316">
                  <c:v>334</c:v>
                </c:pt>
                <c:pt idx="317">
                  <c:v>327</c:v>
                </c:pt>
                <c:pt idx="318">
                  <c:v>368</c:v>
                </c:pt>
                <c:pt idx="319">
                  <c:v>342</c:v>
                </c:pt>
                <c:pt idx="320">
                  <c:v>334</c:v>
                </c:pt>
                <c:pt idx="321">
                  <c:v>338</c:v>
                </c:pt>
                <c:pt idx="322">
                  <c:v>294</c:v>
                </c:pt>
                <c:pt idx="323">
                  <c:v>329</c:v>
                </c:pt>
                <c:pt idx="324">
                  <c:v>318</c:v>
                </c:pt>
                <c:pt idx="325">
                  <c:v>326</c:v>
                </c:pt>
                <c:pt idx="326">
                  <c:v>329</c:v>
                </c:pt>
                <c:pt idx="327">
                  <c:v>345</c:v>
                </c:pt>
                <c:pt idx="328">
                  <c:v>334</c:v>
                </c:pt>
                <c:pt idx="329">
                  <c:v>316</c:v>
                </c:pt>
                <c:pt idx="330">
                  <c:v>367</c:v>
                </c:pt>
                <c:pt idx="331">
                  <c:v>331</c:v>
                </c:pt>
                <c:pt idx="332">
                  <c:v>337</c:v>
                </c:pt>
                <c:pt idx="333">
                  <c:v>315</c:v>
                </c:pt>
                <c:pt idx="334">
                  <c:v>323</c:v>
                </c:pt>
                <c:pt idx="335">
                  <c:v>309</c:v>
                </c:pt>
                <c:pt idx="336">
                  <c:v>336</c:v>
                </c:pt>
                <c:pt idx="337">
                  <c:v>286</c:v>
                </c:pt>
                <c:pt idx="338">
                  <c:v>305</c:v>
                </c:pt>
                <c:pt idx="339">
                  <c:v>326</c:v>
                </c:pt>
                <c:pt idx="340">
                  <c:v>304</c:v>
                </c:pt>
                <c:pt idx="341">
                  <c:v>314</c:v>
                </c:pt>
                <c:pt idx="342">
                  <c:v>298</c:v>
                </c:pt>
                <c:pt idx="343">
                  <c:v>281</c:v>
                </c:pt>
                <c:pt idx="344">
                  <c:v>294</c:v>
                </c:pt>
                <c:pt idx="345">
                  <c:v>288</c:v>
                </c:pt>
                <c:pt idx="346">
                  <c:v>300</c:v>
                </c:pt>
                <c:pt idx="347">
                  <c:v>300</c:v>
                </c:pt>
                <c:pt idx="348">
                  <c:v>270</c:v>
                </c:pt>
                <c:pt idx="349">
                  <c:v>233</c:v>
                </c:pt>
                <c:pt idx="350">
                  <c:v>251</c:v>
                </c:pt>
                <c:pt idx="351">
                  <c:v>265</c:v>
                </c:pt>
                <c:pt idx="352">
                  <c:v>247</c:v>
                </c:pt>
                <c:pt idx="353">
                  <c:v>260</c:v>
                </c:pt>
                <c:pt idx="354">
                  <c:v>235</c:v>
                </c:pt>
                <c:pt idx="355">
                  <c:v>272</c:v>
                </c:pt>
                <c:pt idx="356">
                  <c:v>279</c:v>
                </c:pt>
                <c:pt idx="357">
                  <c:v>246</c:v>
                </c:pt>
                <c:pt idx="358">
                  <c:v>233</c:v>
                </c:pt>
                <c:pt idx="359">
                  <c:v>222</c:v>
                </c:pt>
                <c:pt idx="360">
                  <c:v>218</c:v>
                </c:pt>
                <c:pt idx="361">
                  <c:v>258</c:v>
                </c:pt>
                <c:pt idx="362">
                  <c:v>214</c:v>
                </c:pt>
                <c:pt idx="363">
                  <c:v>206</c:v>
                </c:pt>
                <c:pt idx="364">
                  <c:v>180</c:v>
                </c:pt>
                <c:pt idx="365">
                  <c:v>218</c:v>
                </c:pt>
                <c:pt idx="366">
                  <c:v>200</c:v>
                </c:pt>
                <c:pt idx="367">
                  <c:v>192</c:v>
                </c:pt>
                <c:pt idx="368">
                  <c:v>194</c:v>
                </c:pt>
                <c:pt idx="369">
                  <c:v>239</c:v>
                </c:pt>
                <c:pt idx="370">
                  <c:v>164</c:v>
                </c:pt>
                <c:pt idx="371">
                  <c:v>190</c:v>
                </c:pt>
                <c:pt idx="372">
                  <c:v>198</c:v>
                </c:pt>
                <c:pt idx="373">
                  <c:v>196</c:v>
                </c:pt>
                <c:pt idx="374">
                  <c:v>191</c:v>
                </c:pt>
                <c:pt idx="375">
                  <c:v>176</c:v>
                </c:pt>
                <c:pt idx="376">
                  <c:v>186</c:v>
                </c:pt>
                <c:pt idx="377">
                  <c:v>146</c:v>
                </c:pt>
                <c:pt idx="378">
                  <c:v>181</c:v>
                </c:pt>
                <c:pt idx="379">
                  <c:v>185</c:v>
                </c:pt>
                <c:pt idx="380">
                  <c:v>182</c:v>
                </c:pt>
                <c:pt idx="381">
                  <c:v>188</c:v>
                </c:pt>
                <c:pt idx="382">
                  <c:v>166</c:v>
                </c:pt>
                <c:pt idx="383">
                  <c:v>152</c:v>
                </c:pt>
                <c:pt idx="384">
                  <c:v>166</c:v>
                </c:pt>
                <c:pt idx="385">
                  <c:v>164</c:v>
                </c:pt>
                <c:pt idx="386">
                  <c:v>142</c:v>
                </c:pt>
                <c:pt idx="387">
                  <c:v>162</c:v>
                </c:pt>
                <c:pt idx="388">
                  <c:v>189</c:v>
                </c:pt>
                <c:pt idx="389">
                  <c:v>189</c:v>
                </c:pt>
                <c:pt idx="390">
                  <c:v>148</c:v>
                </c:pt>
                <c:pt idx="391">
                  <c:v>158</c:v>
                </c:pt>
                <c:pt idx="392">
                  <c:v>161</c:v>
                </c:pt>
                <c:pt idx="393">
                  <c:v>151</c:v>
                </c:pt>
                <c:pt idx="394">
                  <c:v>147</c:v>
                </c:pt>
                <c:pt idx="395">
                  <c:v>154</c:v>
                </c:pt>
                <c:pt idx="396">
                  <c:v>140</c:v>
                </c:pt>
                <c:pt idx="397">
                  <c:v>146</c:v>
                </c:pt>
                <c:pt idx="398">
                  <c:v>142</c:v>
                </c:pt>
                <c:pt idx="399">
                  <c:v>150</c:v>
                </c:pt>
                <c:pt idx="400">
                  <c:v>133</c:v>
                </c:pt>
                <c:pt idx="401">
                  <c:v>125</c:v>
                </c:pt>
                <c:pt idx="402">
                  <c:v>131</c:v>
                </c:pt>
                <c:pt idx="403">
                  <c:v>153</c:v>
                </c:pt>
                <c:pt idx="404">
                  <c:v>136</c:v>
                </c:pt>
                <c:pt idx="405">
                  <c:v>133</c:v>
                </c:pt>
                <c:pt idx="406">
                  <c:v>169</c:v>
                </c:pt>
                <c:pt idx="407">
                  <c:v>142</c:v>
                </c:pt>
                <c:pt idx="408">
                  <c:v>141</c:v>
                </c:pt>
                <c:pt idx="409">
                  <c:v>145</c:v>
                </c:pt>
                <c:pt idx="410">
                  <c:v>135</c:v>
                </c:pt>
                <c:pt idx="411">
                  <c:v>147</c:v>
                </c:pt>
                <c:pt idx="412">
                  <c:v>132</c:v>
                </c:pt>
                <c:pt idx="413">
                  <c:v>149</c:v>
                </c:pt>
                <c:pt idx="414">
                  <c:v>124</c:v>
                </c:pt>
                <c:pt idx="415">
                  <c:v>119</c:v>
                </c:pt>
                <c:pt idx="416">
                  <c:v>116</c:v>
                </c:pt>
                <c:pt idx="417">
                  <c:v>124</c:v>
                </c:pt>
                <c:pt idx="418">
                  <c:v>128</c:v>
                </c:pt>
                <c:pt idx="419">
                  <c:v>122</c:v>
                </c:pt>
                <c:pt idx="420">
                  <c:v>126</c:v>
                </c:pt>
                <c:pt idx="421">
                  <c:v>120</c:v>
                </c:pt>
                <c:pt idx="422">
                  <c:v>116</c:v>
                </c:pt>
                <c:pt idx="423">
                  <c:v>111</c:v>
                </c:pt>
                <c:pt idx="424">
                  <c:v>133</c:v>
                </c:pt>
                <c:pt idx="425">
                  <c:v>103</c:v>
                </c:pt>
                <c:pt idx="426">
                  <c:v>114</c:v>
                </c:pt>
                <c:pt idx="427">
                  <c:v>109</c:v>
                </c:pt>
                <c:pt idx="428">
                  <c:v>111</c:v>
                </c:pt>
                <c:pt idx="429">
                  <c:v>119</c:v>
                </c:pt>
                <c:pt idx="430">
                  <c:v>114</c:v>
                </c:pt>
                <c:pt idx="431">
                  <c:v>115</c:v>
                </c:pt>
                <c:pt idx="432">
                  <c:v>127</c:v>
                </c:pt>
                <c:pt idx="433">
                  <c:v>125</c:v>
                </c:pt>
                <c:pt idx="434">
                  <c:v>108</c:v>
                </c:pt>
                <c:pt idx="435">
                  <c:v>110</c:v>
                </c:pt>
                <c:pt idx="436">
                  <c:v>99</c:v>
                </c:pt>
                <c:pt idx="437">
                  <c:v>94</c:v>
                </c:pt>
                <c:pt idx="438">
                  <c:v>106</c:v>
                </c:pt>
                <c:pt idx="439">
                  <c:v>105</c:v>
                </c:pt>
                <c:pt idx="440">
                  <c:v>90</c:v>
                </c:pt>
                <c:pt idx="441">
                  <c:v>88</c:v>
                </c:pt>
                <c:pt idx="442">
                  <c:v>95</c:v>
                </c:pt>
                <c:pt idx="443">
                  <c:v>88</c:v>
                </c:pt>
                <c:pt idx="444">
                  <c:v>93</c:v>
                </c:pt>
                <c:pt idx="445">
                  <c:v>94</c:v>
                </c:pt>
                <c:pt idx="446">
                  <c:v>100</c:v>
                </c:pt>
                <c:pt idx="447">
                  <c:v>94</c:v>
                </c:pt>
                <c:pt idx="448">
                  <c:v>97</c:v>
                </c:pt>
                <c:pt idx="449">
                  <c:v>93</c:v>
                </c:pt>
                <c:pt idx="450">
                  <c:v>101</c:v>
                </c:pt>
                <c:pt idx="451">
                  <c:v>92</c:v>
                </c:pt>
                <c:pt idx="452">
                  <c:v>90</c:v>
                </c:pt>
                <c:pt idx="453">
                  <c:v>113</c:v>
                </c:pt>
                <c:pt idx="454">
                  <c:v>92</c:v>
                </c:pt>
                <c:pt idx="455">
                  <c:v>96</c:v>
                </c:pt>
                <c:pt idx="456">
                  <c:v>103</c:v>
                </c:pt>
                <c:pt idx="457">
                  <c:v>109</c:v>
                </c:pt>
                <c:pt idx="458">
                  <c:v>103</c:v>
                </c:pt>
                <c:pt idx="459">
                  <c:v>108</c:v>
                </c:pt>
                <c:pt idx="460">
                  <c:v>93</c:v>
                </c:pt>
                <c:pt idx="461">
                  <c:v>126</c:v>
                </c:pt>
                <c:pt idx="462">
                  <c:v>95</c:v>
                </c:pt>
                <c:pt idx="463">
                  <c:v>77</c:v>
                </c:pt>
                <c:pt idx="464">
                  <c:v>89</c:v>
                </c:pt>
                <c:pt idx="465">
                  <c:v>81</c:v>
                </c:pt>
                <c:pt idx="466">
                  <c:v>104</c:v>
                </c:pt>
                <c:pt idx="467">
                  <c:v>97</c:v>
                </c:pt>
                <c:pt idx="468">
                  <c:v>116</c:v>
                </c:pt>
                <c:pt idx="469">
                  <c:v>106</c:v>
                </c:pt>
                <c:pt idx="470">
                  <c:v>73</c:v>
                </c:pt>
                <c:pt idx="471">
                  <c:v>90</c:v>
                </c:pt>
                <c:pt idx="472">
                  <c:v>96</c:v>
                </c:pt>
                <c:pt idx="473">
                  <c:v>104</c:v>
                </c:pt>
                <c:pt idx="474">
                  <c:v>93</c:v>
                </c:pt>
                <c:pt idx="475">
                  <c:v>87</c:v>
                </c:pt>
                <c:pt idx="476">
                  <c:v>106</c:v>
                </c:pt>
                <c:pt idx="477">
                  <c:v>81</c:v>
                </c:pt>
                <c:pt idx="478">
                  <c:v>89</c:v>
                </c:pt>
                <c:pt idx="479">
                  <c:v>86</c:v>
                </c:pt>
                <c:pt idx="480">
                  <c:v>84</c:v>
                </c:pt>
                <c:pt idx="481">
                  <c:v>90</c:v>
                </c:pt>
                <c:pt idx="482">
                  <c:v>98</c:v>
                </c:pt>
                <c:pt idx="483">
                  <c:v>73</c:v>
                </c:pt>
                <c:pt idx="484">
                  <c:v>88</c:v>
                </c:pt>
                <c:pt idx="485">
                  <c:v>92</c:v>
                </c:pt>
                <c:pt idx="486">
                  <c:v>99</c:v>
                </c:pt>
                <c:pt idx="487">
                  <c:v>94</c:v>
                </c:pt>
                <c:pt idx="488">
                  <c:v>82</c:v>
                </c:pt>
                <c:pt idx="489">
                  <c:v>93</c:v>
                </c:pt>
                <c:pt idx="490">
                  <c:v>91</c:v>
                </c:pt>
                <c:pt idx="491">
                  <c:v>71</c:v>
                </c:pt>
                <c:pt idx="492">
                  <c:v>76</c:v>
                </c:pt>
                <c:pt idx="493">
                  <c:v>88</c:v>
                </c:pt>
                <c:pt idx="494">
                  <c:v>96</c:v>
                </c:pt>
                <c:pt idx="495">
                  <c:v>88</c:v>
                </c:pt>
                <c:pt idx="496">
                  <c:v>90</c:v>
                </c:pt>
                <c:pt idx="497">
                  <c:v>91</c:v>
                </c:pt>
                <c:pt idx="498">
                  <c:v>95</c:v>
                </c:pt>
                <c:pt idx="499">
                  <c:v>76</c:v>
                </c:pt>
                <c:pt idx="500">
                  <c:v>98</c:v>
                </c:pt>
                <c:pt idx="501">
                  <c:v>83</c:v>
                </c:pt>
                <c:pt idx="502">
                  <c:v>85</c:v>
                </c:pt>
                <c:pt idx="503">
                  <c:v>100</c:v>
                </c:pt>
                <c:pt idx="504">
                  <c:v>91</c:v>
                </c:pt>
                <c:pt idx="505">
                  <c:v>74</c:v>
                </c:pt>
                <c:pt idx="506">
                  <c:v>91</c:v>
                </c:pt>
                <c:pt idx="507">
                  <c:v>97</c:v>
                </c:pt>
                <c:pt idx="508">
                  <c:v>83</c:v>
                </c:pt>
                <c:pt idx="509">
                  <c:v>93</c:v>
                </c:pt>
                <c:pt idx="510">
                  <c:v>83</c:v>
                </c:pt>
                <c:pt idx="511">
                  <c:v>74</c:v>
                </c:pt>
                <c:pt idx="512">
                  <c:v>78</c:v>
                </c:pt>
                <c:pt idx="513">
                  <c:v>85</c:v>
                </c:pt>
                <c:pt idx="514">
                  <c:v>81</c:v>
                </c:pt>
                <c:pt idx="515">
                  <c:v>93</c:v>
                </c:pt>
                <c:pt idx="516">
                  <c:v>79</c:v>
                </c:pt>
                <c:pt idx="517">
                  <c:v>97</c:v>
                </c:pt>
                <c:pt idx="518">
                  <c:v>92</c:v>
                </c:pt>
                <c:pt idx="519">
                  <c:v>97</c:v>
                </c:pt>
                <c:pt idx="520">
                  <c:v>106</c:v>
                </c:pt>
                <c:pt idx="521">
                  <c:v>96</c:v>
                </c:pt>
                <c:pt idx="522">
                  <c:v>76</c:v>
                </c:pt>
                <c:pt idx="523">
                  <c:v>99</c:v>
                </c:pt>
                <c:pt idx="524">
                  <c:v>82</c:v>
                </c:pt>
                <c:pt idx="525">
                  <c:v>94</c:v>
                </c:pt>
                <c:pt idx="526">
                  <c:v>93</c:v>
                </c:pt>
                <c:pt idx="527">
                  <c:v>83</c:v>
                </c:pt>
                <c:pt idx="528">
                  <c:v>94</c:v>
                </c:pt>
                <c:pt idx="529">
                  <c:v>85</c:v>
                </c:pt>
                <c:pt idx="530">
                  <c:v>91</c:v>
                </c:pt>
                <c:pt idx="531">
                  <c:v>87</c:v>
                </c:pt>
                <c:pt idx="532">
                  <c:v>98</c:v>
                </c:pt>
                <c:pt idx="533">
                  <c:v>90</c:v>
                </c:pt>
                <c:pt idx="534">
                  <c:v>96</c:v>
                </c:pt>
                <c:pt idx="535">
                  <c:v>94</c:v>
                </c:pt>
                <c:pt idx="536">
                  <c:v>100</c:v>
                </c:pt>
                <c:pt idx="537">
                  <c:v>89</c:v>
                </c:pt>
                <c:pt idx="538">
                  <c:v>100</c:v>
                </c:pt>
                <c:pt idx="539">
                  <c:v>104</c:v>
                </c:pt>
                <c:pt idx="540">
                  <c:v>83</c:v>
                </c:pt>
                <c:pt idx="541">
                  <c:v>94</c:v>
                </c:pt>
                <c:pt idx="542">
                  <c:v>89</c:v>
                </c:pt>
                <c:pt idx="543">
                  <c:v>97</c:v>
                </c:pt>
                <c:pt idx="544">
                  <c:v>88</c:v>
                </c:pt>
                <c:pt idx="545">
                  <c:v>105</c:v>
                </c:pt>
                <c:pt idx="546">
                  <c:v>109</c:v>
                </c:pt>
                <c:pt idx="547">
                  <c:v>94</c:v>
                </c:pt>
                <c:pt idx="548">
                  <c:v>103</c:v>
                </c:pt>
                <c:pt idx="549">
                  <c:v>80</c:v>
                </c:pt>
                <c:pt idx="550">
                  <c:v>99</c:v>
                </c:pt>
                <c:pt idx="551">
                  <c:v>85</c:v>
                </c:pt>
                <c:pt idx="552">
                  <c:v>93</c:v>
                </c:pt>
                <c:pt idx="553">
                  <c:v>97</c:v>
                </c:pt>
                <c:pt idx="554">
                  <c:v>86</c:v>
                </c:pt>
                <c:pt idx="555">
                  <c:v>88</c:v>
                </c:pt>
                <c:pt idx="556">
                  <c:v>90</c:v>
                </c:pt>
                <c:pt idx="557">
                  <c:v>111</c:v>
                </c:pt>
                <c:pt idx="558">
                  <c:v>112</c:v>
                </c:pt>
                <c:pt idx="559">
                  <c:v>90</c:v>
                </c:pt>
                <c:pt idx="560">
                  <c:v>102</c:v>
                </c:pt>
                <c:pt idx="561">
                  <c:v>109</c:v>
                </c:pt>
                <c:pt idx="562">
                  <c:v>104</c:v>
                </c:pt>
                <c:pt idx="563">
                  <c:v>93</c:v>
                </c:pt>
                <c:pt idx="564">
                  <c:v>106</c:v>
                </c:pt>
                <c:pt idx="565">
                  <c:v>109</c:v>
                </c:pt>
                <c:pt idx="566">
                  <c:v>99</c:v>
                </c:pt>
                <c:pt idx="567">
                  <c:v>86</c:v>
                </c:pt>
                <c:pt idx="568">
                  <c:v>108</c:v>
                </c:pt>
                <c:pt idx="569">
                  <c:v>108</c:v>
                </c:pt>
                <c:pt idx="570">
                  <c:v>111</c:v>
                </c:pt>
                <c:pt idx="571">
                  <c:v>98</c:v>
                </c:pt>
                <c:pt idx="572">
                  <c:v>111</c:v>
                </c:pt>
                <c:pt idx="573">
                  <c:v>115</c:v>
                </c:pt>
                <c:pt idx="574">
                  <c:v>108</c:v>
                </c:pt>
                <c:pt idx="575">
                  <c:v>101</c:v>
                </c:pt>
                <c:pt idx="576">
                  <c:v>80</c:v>
                </c:pt>
                <c:pt idx="577">
                  <c:v>92</c:v>
                </c:pt>
                <c:pt idx="578">
                  <c:v>105</c:v>
                </c:pt>
                <c:pt idx="579">
                  <c:v>94</c:v>
                </c:pt>
                <c:pt idx="580">
                  <c:v>115</c:v>
                </c:pt>
                <c:pt idx="581">
                  <c:v>118</c:v>
                </c:pt>
                <c:pt idx="582">
                  <c:v>113</c:v>
                </c:pt>
                <c:pt idx="583">
                  <c:v>106</c:v>
                </c:pt>
                <c:pt idx="584">
                  <c:v>106</c:v>
                </c:pt>
                <c:pt idx="585">
                  <c:v>104</c:v>
                </c:pt>
                <c:pt idx="586">
                  <c:v>96</c:v>
                </c:pt>
                <c:pt idx="587">
                  <c:v>111</c:v>
                </c:pt>
                <c:pt idx="588">
                  <c:v>104</c:v>
                </c:pt>
                <c:pt idx="589">
                  <c:v>104</c:v>
                </c:pt>
                <c:pt idx="590">
                  <c:v>92</c:v>
                </c:pt>
                <c:pt idx="591">
                  <c:v>117</c:v>
                </c:pt>
                <c:pt idx="592">
                  <c:v>117</c:v>
                </c:pt>
                <c:pt idx="593">
                  <c:v>100</c:v>
                </c:pt>
                <c:pt idx="594">
                  <c:v>118</c:v>
                </c:pt>
                <c:pt idx="595">
                  <c:v>114</c:v>
                </c:pt>
                <c:pt idx="596">
                  <c:v>102</c:v>
                </c:pt>
                <c:pt idx="597">
                  <c:v>117</c:v>
                </c:pt>
                <c:pt idx="598">
                  <c:v>110</c:v>
                </c:pt>
                <c:pt idx="599">
                  <c:v>118</c:v>
                </c:pt>
                <c:pt idx="600">
                  <c:v>129</c:v>
                </c:pt>
                <c:pt idx="601">
                  <c:v>122</c:v>
                </c:pt>
                <c:pt idx="602">
                  <c:v>128</c:v>
                </c:pt>
                <c:pt idx="603">
                  <c:v>116</c:v>
                </c:pt>
                <c:pt idx="604">
                  <c:v>129</c:v>
                </c:pt>
                <c:pt idx="605">
                  <c:v>126</c:v>
                </c:pt>
                <c:pt idx="606">
                  <c:v>123</c:v>
                </c:pt>
                <c:pt idx="607">
                  <c:v>128</c:v>
                </c:pt>
                <c:pt idx="608">
                  <c:v>123</c:v>
                </c:pt>
                <c:pt idx="609">
                  <c:v>130</c:v>
                </c:pt>
                <c:pt idx="610">
                  <c:v>127</c:v>
                </c:pt>
                <c:pt idx="611">
                  <c:v>134</c:v>
                </c:pt>
                <c:pt idx="612">
                  <c:v>117</c:v>
                </c:pt>
                <c:pt idx="613">
                  <c:v>131</c:v>
                </c:pt>
                <c:pt idx="614">
                  <c:v>129</c:v>
                </c:pt>
                <c:pt idx="615">
                  <c:v>149</c:v>
                </c:pt>
                <c:pt idx="616">
                  <c:v>125</c:v>
                </c:pt>
                <c:pt idx="617">
                  <c:v>138</c:v>
                </c:pt>
                <c:pt idx="618">
                  <c:v>149</c:v>
                </c:pt>
                <c:pt idx="619">
                  <c:v>130</c:v>
                </c:pt>
                <c:pt idx="620">
                  <c:v>157</c:v>
                </c:pt>
                <c:pt idx="621">
                  <c:v>135</c:v>
                </c:pt>
                <c:pt idx="622">
                  <c:v>139</c:v>
                </c:pt>
                <c:pt idx="623">
                  <c:v>134</c:v>
                </c:pt>
                <c:pt idx="624">
                  <c:v>138</c:v>
                </c:pt>
                <c:pt idx="625">
                  <c:v>152</c:v>
                </c:pt>
                <c:pt idx="626">
                  <c:v>144</c:v>
                </c:pt>
                <c:pt idx="627">
                  <c:v>155</c:v>
                </c:pt>
                <c:pt idx="628">
                  <c:v>149</c:v>
                </c:pt>
                <c:pt idx="629">
                  <c:v>153</c:v>
                </c:pt>
                <c:pt idx="630">
                  <c:v>142</c:v>
                </c:pt>
                <c:pt idx="631">
                  <c:v>164</c:v>
                </c:pt>
                <c:pt idx="632">
                  <c:v>145</c:v>
                </c:pt>
                <c:pt idx="633">
                  <c:v>166</c:v>
                </c:pt>
                <c:pt idx="634">
                  <c:v>138</c:v>
                </c:pt>
                <c:pt idx="635">
                  <c:v>159</c:v>
                </c:pt>
                <c:pt idx="636">
                  <c:v>163</c:v>
                </c:pt>
                <c:pt idx="637">
                  <c:v>173</c:v>
                </c:pt>
                <c:pt idx="638">
                  <c:v>180</c:v>
                </c:pt>
                <c:pt idx="639">
                  <c:v>160</c:v>
                </c:pt>
                <c:pt idx="640">
                  <c:v>159</c:v>
                </c:pt>
                <c:pt idx="641">
                  <c:v>145</c:v>
                </c:pt>
                <c:pt idx="642">
                  <c:v>193</c:v>
                </c:pt>
                <c:pt idx="643">
                  <c:v>187</c:v>
                </c:pt>
                <c:pt idx="644">
                  <c:v>152</c:v>
                </c:pt>
                <c:pt idx="645">
                  <c:v>191</c:v>
                </c:pt>
                <c:pt idx="646">
                  <c:v>172</c:v>
                </c:pt>
                <c:pt idx="647">
                  <c:v>168</c:v>
                </c:pt>
                <c:pt idx="648">
                  <c:v>157</c:v>
                </c:pt>
                <c:pt idx="649">
                  <c:v>190</c:v>
                </c:pt>
                <c:pt idx="650">
                  <c:v>174</c:v>
                </c:pt>
                <c:pt idx="651">
                  <c:v>189</c:v>
                </c:pt>
                <c:pt idx="652">
                  <c:v>184</c:v>
                </c:pt>
                <c:pt idx="653">
                  <c:v>172</c:v>
                </c:pt>
                <c:pt idx="654">
                  <c:v>181</c:v>
                </c:pt>
                <c:pt idx="655">
                  <c:v>192</c:v>
                </c:pt>
                <c:pt idx="656">
                  <c:v>197</c:v>
                </c:pt>
                <c:pt idx="657">
                  <c:v>178</c:v>
                </c:pt>
                <c:pt idx="658">
                  <c:v>235</c:v>
                </c:pt>
                <c:pt idx="659">
                  <c:v>203</c:v>
                </c:pt>
                <c:pt idx="660">
                  <c:v>224</c:v>
                </c:pt>
                <c:pt idx="661">
                  <c:v>199</c:v>
                </c:pt>
                <c:pt idx="662">
                  <c:v>225</c:v>
                </c:pt>
                <c:pt idx="663">
                  <c:v>182</c:v>
                </c:pt>
                <c:pt idx="664">
                  <c:v>231</c:v>
                </c:pt>
                <c:pt idx="665">
                  <c:v>217</c:v>
                </c:pt>
                <c:pt idx="666">
                  <c:v>218</c:v>
                </c:pt>
                <c:pt idx="667">
                  <c:v>217</c:v>
                </c:pt>
                <c:pt idx="668">
                  <c:v>208</c:v>
                </c:pt>
                <c:pt idx="669">
                  <c:v>226</c:v>
                </c:pt>
                <c:pt idx="670">
                  <c:v>249</c:v>
                </c:pt>
                <c:pt idx="671">
                  <c:v>230</c:v>
                </c:pt>
                <c:pt idx="672">
                  <c:v>255</c:v>
                </c:pt>
                <c:pt idx="673">
                  <c:v>245</c:v>
                </c:pt>
                <c:pt idx="674">
                  <c:v>218</c:v>
                </c:pt>
                <c:pt idx="675">
                  <c:v>253</c:v>
                </c:pt>
                <c:pt idx="676">
                  <c:v>243</c:v>
                </c:pt>
                <c:pt idx="677">
                  <c:v>231</c:v>
                </c:pt>
                <c:pt idx="678">
                  <c:v>238</c:v>
                </c:pt>
                <c:pt idx="679">
                  <c:v>271</c:v>
                </c:pt>
                <c:pt idx="680">
                  <c:v>276</c:v>
                </c:pt>
                <c:pt idx="681">
                  <c:v>266</c:v>
                </c:pt>
                <c:pt idx="682">
                  <c:v>233</c:v>
                </c:pt>
                <c:pt idx="683">
                  <c:v>286</c:v>
                </c:pt>
                <c:pt idx="684">
                  <c:v>276</c:v>
                </c:pt>
                <c:pt idx="685">
                  <c:v>275</c:v>
                </c:pt>
                <c:pt idx="686">
                  <c:v>271</c:v>
                </c:pt>
                <c:pt idx="687">
                  <c:v>260</c:v>
                </c:pt>
                <c:pt idx="688">
                  <c:v>261</c:v>
                </c:pt>
                <c:pt idx="689">
                  <c:v>287</c:v>
                </c:pt>
                <c:pt idx="690">
                  <c:v>269</c:v>
                </c:pt>
                <c:pt idx="691">
                  <c:v>287</c:v>
                </c:pt>
                <c:pt idx="692">
                  <c:v>279</c:v>
                </c:pt>
                <c:pt idx="693">
                  <c:v>278</c:v>
                </c:pt>
                <c:pt idx="694">
                  <c:v>271</c:v>
                </c:pt>
                <c:pt idx="695">
                  <c:v>247</c:v>
                </c:pt>
                <c:pt idx="696">
                  <c:v>253</c:v>
                </c:pt>
                <c:pt idx="697">
                  <c:v>280</c:v>
                </c:pt>
                <c:pt idx="698">
                  <c:v>262</c:v>
                </c:pt>
                <c:pt idx="699">
                  <c:v>270</c:v>
                </c:pt>
                <c:pt idx="700">
                  <c:v>251</c:v>
                </c:pt>
                <c:pt idx="701">
                  <c:v>265</c:v>
                </c:pt>
                <c:pt idx="702">
                  <c:v>277</c:v>
                </c:pt>
                <c:pt idx="703">
                  <c:v>248</c:v>
                </c:pt>
                <c:pt idx="704">
                  <c:v>280</c:v>
                </c:pt>
                <c:pt idx="705">
                  <c:v>241</c:v>
                </c:pt>
                <c:pt idx="706">
                  <c:v>239</c:v>
                </c:pt>
                <c:pt idx="707">
                  <c:v>259</c:v>
                </c:pt>
                <c:pt idx="708">
                  <c:v>251</c:v>
                </c:pt>
                <c:pt idx="709">
                  <c:v>247</c:v>
                </c:pt>
                <c:pt idx="710">
                  <c:v>252</c:v>
                </c:pt>
                <c:pt idx="711">
                  <c:v>222</c:v>
                </c:pt>
                <c:pt idx="712">
                  <c:v>252</c:v>
                </c:pt>
                <c:pt idx="713">
                  <c:v>237</c:v>
                </c:pt>
                <c:pt idx="714">
                  <c:v>234</c:v>
                </c:pt>
                <c:pt idx="715">
                  <c:v>227</c:v>
                </c:pt>
                <c:pt idx="716">
                  <c:v>192</c:v>
                </c:pt>
                <c:pt idx="717">
                  <c:v>217</c:v>
                </c:pt>
                <c:pt idx="718">
                  <c:v>216</c:v>
                </c:pt>
                <c:pt idx="719">
                  <c:v>221</c:v>
                </c:pt>
                <c:pt idx="720">
                  <c:v>225</c:v>
                </c:pt>
                <c:pt idx="721">
                  <c:v>187</c:v>
                </c:pt>
                <c:pt idx="722">
                  <c:v>215</c:v>
                </c:pt>
                <c:pt idx="723">
                  <c:v>217</c:v>
                </c:pt>
                <c:pt idx="724">
                  <c:v>231</c:v>
                </c:pt>
                <c:pt idx="725">
                  <c:v>202</c:v>
                </c:pt>
                <c:pt idx="726">
                  <c:v>201</c:v>
                </c:pt>
                <c:pt idx="727">
                  <c:v>206</c:v>
                </c:pt>
                <c:pt idx="728">
                  <c:v>191</c:v>
                </c:pt>
                <c:pt idx="729">
                  <c:v>182</c:v>
                </c:pt>
                <c:pt idx="730">
                  <c:v>177</c:v>
                </c:pt>
                <c:pt idx="731">
                  <c:v>168</c:v>
                </c:pt>
                <c:pt idx="732">
                  <c:v>186</c:v>
                </c:pt>
                <c:pt idx="733">
                  <c:v>176</c:v>
                </c:pt>
                <c:pt idx="734">
                  <c:v>189</c:v>
                </c:pt>
                <c:pt idx="735">
                  <c:v>169</c:v>
                </c:pt>
                <c:pt idx="736">
                  <c:v>168</c:v>
                </c:pt>
                <c:pt idx="737">
                  <c:v>147</c:v>
                </c:pt>
                <c:pt idx="738">
                  <c:v>156</c:v>
                </c:pt>
                <c:pt idx="739">
                  <c:v>195</c:v>
                </c:pt>
                <c:pt idx="740">
                  <c:v>152</c:v>
                </c:pt>
                <c:pt idx="741">
                  <c:v>159</c:v>
                </c:pt>
                <c:pt idx="742">
                  <c:v>148</c:v>
                </c:pt>
                <c:pt idx="743">
                  <c:v>154</c:v>
                </c:pt>
                <c:pt idx="744">
                  <c:v>156</c:v>
                </c:pt>
                <c:pt idx="745">
                  <c:v>135</c:v>
                </c:pt>
                <c:pt idx="746">
                  <c:v>165</c:v>
                </c:pt>
                <c:pt idx="747">
                  <c:v>145</c:v>
                </c:pt>
                <c:pt idx="748">
                  <c:v>148</c:v>
                </c:pt>
                <c:pt idx="749">
                  <c:v>142</c:v>
                </c:pt>
                <c:pt idx="750">
                  <c:v>138</c:v>
                </c:pt>
                <c:pt idx="751">
                  <c:v>150</c:v>
                </c:pt>
                <c:pt idx="752">
                  <c:v>144</c:v>
                </c:pt>
                <c:pt idx="753">
                  <c:v>105</c:v>
                </c:pt>
                <c:pt idx="754">
                  <c:v>134</c:v>
                </c:pt>
                <c:pt idx="755">
                  <c:v>120</c:v>
                </c:pt>
                <c:pt idx="756">
                  <c:v>146</c:v>
                </c:pt>
                <c:pt idx="757">
                  <c:v>125</c:v>
                </c:pt>
                <c:pt idx="758">
                  <c:v>120</c:v>
                </c:pt>
                <c:pt idx="759">
                  <c:v>129</c:v>
                </c:pt>
                <c:pt idx="760">
                  <c:v>123</c:v>
                </c:pt>
                <c:pt idx="761">
                  <c:v>121</c:v>
                </c:pt>
                <c:pt idx="762">
                  <c:v>127</c:v>
                </c:pt>
                <c:pt idx="763">
                  <c:v>111</c:v>
                </c:pt>
                <c:pt idx="764">
                  <c:v>124</c:v>
                </c:pt>
                <c:pt idx="765">
                  <c:v>124</c:v>
                </c:pt>
                <c:pt idx="766">
                  <c:v>116</c:v>
                </c:pt>
                <c:pt idx="767">
                  <c:v>121</c:v>
                </c:pt>
                <c:pt idx="768">
                  <c:v>123</c:v>
                </c:pt>
                <c:pt idx="769">
                  <c:v>109</c:v>
                </c:pt>
                <c:pt idx="770">
                  <c:v>105</c:v>
                </c:pt>
                <c:pt idx="771">
                  <c:v>102</c:v>
                </c:pt>
                <c:pt idx="772">
                  <c:v>116</c:v>
                </c:pt>
                <c:pt idx="773">
                  <c:v>104</c:v>
                </c:pt>
                <c:pt idx="774">
                  <c:v>114</c:v>
                </c:pt>
                <c:pt idx="775">
                  <c:v>103</c:v>
                </c:pt>
                <c:pt idx="776">
                  <c:v>111</c:v>
                </c:pt>
                <c:pt idx="777">
                  <c:v>94</c:v>
                </c:pt>
                <c:pt idx="778">
                  <c:v>119</c:v>
                </c:pt>
                <c:pt idx="779">
                  <c:v>96</c:v>
                </c:pt>
                <c:pt idx="780">
                  <c:v>109</c:v>
                </c:pt>
                <c:pt idx="781">
                  <c:v>91</c:v>
                </c:pt>
                <c:pt idx="782">
                  <c:v>105</c:v>
                </c:pt>
                <c:pt idx="783">
                  <c:v>93</c:v>
                </c:pt>
                <c:pt idx="784">
                  <c:v>94</c:v>
                </c:pt>
                <c:pt idx="785">
                  <c:v>103</c:v>
                </c:pt>
                <c:pt idx="786">
                  <c:v>96</c:v>
                </c:pt>
                <c:pt idx="787">
                  <c:v>104</c:v>
                </c:pt>
                <c:pt idx="788">
                  <c:v>101</c:v>
                </c:pt>
                <c:pt idx="789">
                  <c:v>89</c:v>
                </c:pt>
                <c:pt idx="790">
                  <c:v>89</c:v>
                </c:pt>
                <c:pt idx="791">
                  <c:v>108</c:v>
                </c:pt>
                <c:pt idx="792">
                  <c:v>100</c:v>
                </c:pt>
                <c:pt idx="793">
                  <c:v>93</c:v>
                </c:pt>
                <c:pt idx="794">
                  <c:v>102</c:v>
                </c:pt>
                <c:pt idx="795">
                  <c:v>109</c:v>
                </c:pt>
                <c:pt idx="796">
                  <c:v>112</c:v>
                </c:pt>
                <c:pt idx="797">
                  <c:v>94</c:v>
                </c:pt>
                <c:pt idx="798">
                  <c:v>111</c:v>
                </c:pt>
                <c:pt idx="799">
                  <c:v>103</c:v>
                </c:pt>
                <c:pt idx="800">
                  <c:v>83</c:v>
                </c:pt>
                <c:pt idx="801">
                  <c:v>98</c:v>
                </c:pt>
                <c:pt idx="802">
                  <c:v>77</c:v>
                </c:pt>
                <c:pt idx="803">
                  <c:v>86</c:v>
                </c:pt>
                <c:pt idx="804">
                  <c:v>97</c:v>
                </c:pt>
                <c:pt idx="805">
                  <c:v>89</c:v>
                </c:pt>
                <c:pt idx="806">
                  <c:v>76</c:v>
                </c:pt>
                <c:pt idx="807">
                  <c:v>85</c:v>
                </c:pt>
                <c:pt idx="808">
                  <c:v>96</c:v>
                </c:pt>
                <c:pt idx="809">
                  <c:v>93</c:v>
                </c:pt>
                <c:pt idx="810">
                  <c:v>97</c:v>
                </c:pt>
                <c:pt idx="811">
                  <c:v>72</c:v>
                </c:pt>
                <c:pt idx="812">
                  <c:v>98</c:v>
                </c:pt>
                <c:pt idx="813">
                  <c:v>93</c:v>
                </c:pt>
                <c:pt idx="814">
                  <c:v>90</c:v>
                </c:pt>
                <c:pt idx="815">
                  <c:v>99</c:v>
                </c:pt>
                <c:pt idx="816">
                  <c:v>86</c:v>
                </c:pt>
                <c:pt idx="817">
                  <c:v>90</c:v>
                </c:pt>
                <c:pt idx="818">
                  <c:v>77</c:v>
                </c:pt>
                <c:pt idx="819">
                  <c:v>73</c:v>
                </c:pt>
                <c:pt idx="820">
                  <c:v>86</c:v>
                </c:pt>
                <c:pt idx="821">
                  <c:v>90</c:v>
                </c:pt>
                <c:pt idx="822">
                  <c:v>83</c:v>
                </c:pt>
                <c:pt idx="823">
                  <c:v>94</c:v>
                </c:pt>
                <c:pt idx="824">
                  <c:v>102</c:v>
                </c:pt>
                <c:pt idx="825">
                  <c:v>82</c:v>
                </c:pt>
                <c:pt idx="826">
                  <c:v>86</c:v>
                </c:pt>
                <c:pt idx="827">
                  <c:v>98</c:v>
                </c:pt>
                <c:pt idx="828">
                  <c:v>77</c:v>
                </c:pt>
                <c:pt idx="829">
                  <c:v>97</c:v>
                </c:pt>
                <c:pt idx="830">
                  <c:v>85</c:v>
                </c:pt>
                <c:pt idx="831">
                  <c:v>78</c:v>
                </c:pt>
                <c:pt idx="832">
                  <c:v>93</c:v>
                </c:pt>
                <c:pt idx="833">
                  <c:v>92</c:v>
                </c:pt>
                <c:pt idx="834">
                  <c:v>76</c:v>
                </c:pt>
                <c:pt idx="835">
                  <c:v>100</c:v>
                </c:pt>
                <c:pt idx="836">
                  <c:v>76</c:v>
                </c:pt>
                <c:pt idx="837">
                  <c:v>97</c:v>
                </c:pt>
                <c:pt idx="838">
                  <c:v>72</c:v>
                </c:pt>
                <c:pt idx="839">
                  <c:v>91</c:v>
                </c:pt>
                <c:pt idx="840">
                  <c:v>95</c:v>
                </c:pt>
                <c:pt idx="841">
                  <c:v>80</c:v>
                </c:pt>
                <c:pt idx="842">
                  <c:v>82</c:v>
                </c:pt>
                <c:pt idx="843">
                  <c:v>104</c:v>
                </c:pt>
                <c:pt idx="844">
                  <c:v>89</c:v>
                </c:pt>
                <c:pt idx="845">
                  <c:v>82</c:v>
                </c:pt>
                <c:pt idx="846">
                  <c:v>103</c:v>
                </c:pt>
                <c:pt idx="847">
                  <c:v>96</c:v>
                </c:pt>
                <c:pt idx="848">
                  <c:v>115</c:v>
                </c:pt>
                <c:pt idx="849">
                  <c:v>88</c:v>
                </c:pt>
                <c:pt idx="850">
                  <c:v>97</c:v>
                </c:pt>
                <c:pt idx="851">
                  <c:v>106</c:v>
                </c:pt>
                <c:pt idx="852">
                  <c:v>94</c:v>
                </c:pt>
                <c:pt idx="853">
                  <c:v>89</c:v>
                </c:pt>
                <c:pt idx="854">
                  <c:v>107</c:v>
                </c:pt>
                <c:pt idx="855">
                  <c:v>105</c:v>
                </c:pt>
                <c:pt idx="856">
                  <c:v>94</c:v>
                </c:pt>
                <c:pt idx="857">
                  <c:v>107</c:v>
                </c:pt>
                <c:pt idx="858">
                  <c:v>99</c:v>
                </c:pt>
                <c:pt idx="859">
                  <c:v>127</c:v>
                </c:pt>
                <c:pt idx="860">
                  <c:v>91</c:v>
                </c:pt>
                <c:pt idx="861">
                  <c:v>108</c:v>
                </c:pt>
                <c:pt idx="862">
                  <c:v>78</c:v>
                </c:pt>
                <c:pt idx="863">
                  <c:v>114</c:v>
                </c:pt>
                <c:pt idx="864">
                  <c:v>106</c:v>
                </c:pt>
                <c:pt idx="865">
                  <c:v>114</c:v>
                </c:pt>
                <c:pt idx="866">
                  <c:v>100</c:v>
                </c:pt>
                <c:pt idx="867">
                  <c:v>105</c:v>
                </c:pt>
                <c:pt idx="868">
                  <c:v>101</c:v>
                </c:pt>
                <c:pt idx="869">
                  <c:v>93</c:v>
                </c:pt>
                <c:pt idx="870">
                  <c:v>134</c:v>
                </c:pt>
                <c:pt idx="871">
                  <c:v>101</c:v>
                </c:pt>
                <c:pt idx="872">
                  <c:v>92</c:v>
                </c:pt>
                <c:pt idx="873">
                  <c:v>112</c:v>
                </c:pt>
                <c:pt idx="874">
                  <c:v>98</c:v>
                </c:pt>
                <c:pt idx="875">
                  <c:v>126</c:v>
                </c:pt>
                <c:pt idx="876">
                  <c:v>118</c:v>
                </c:pt>
                <c:pt idx="877">
                  <c:v>99</c:v>
                </c:pt>
                <c:pt idx="878">
                  <c:v>122</c:v>
                </c:pt>
                <c:pt idx="879">
                  <c:v>101</c:v>
                </c:pt>
                <c:pt idx="880">
                  <c:v>111</c:v>
                </c:pt>
                <c:pt idx="881">
                  <c:v>114</c:v>
                </c:pt>
                <c:pt idx="882">
                  <c:v>105</c:v>
                </c:pt>
                <c:pt idx="883">
                  <c:v>97</c:v>
                </c:pt>
                <c:pt idx="884">
                  <c:v>108</c:v>
                </c:pt>
                <c:pt idx="885">
                  <c:v>92</c:v>
                </c:pt>
                <c:pt idx="886">
                  <c:v>99</c:v>
                </c:pt>
                <c:pt idx="887">
                  <c:v>125</c:v>
                </c:pt>
                <c:pt idx="888">
                  <c:v>123</c:v>
                </c:pt>
                <c:pt idx="889">
                  <c:v>108</c:v>
                </c:pt>
                <c:pt idx="890">
                  <c:v>107</c:v>
                </c:pt>
                <c:pt idx="891">
                  <c:v>106</c:v>
                </c:pt>
                <c:pt idx="892">
                  <c:v>99</c:v>
                </c:pt>
                <c:pt idx="893">
                  <c:v>130</c:v>
                </c:pt>
                <c:pt idx="894">
                  <c:v>98</c:v>
                </c:pt>
                <c:pt idx="895">
                  <c:v>119</c:v>
                </c:pt>
                <c:pt idx="896">
                  <c:v>116</c:v>
                </c:pt>
                <c:pt idx="897">
                  <c:v>99</c:v>
                </c:pt>
                <c:pt idx="898">
                  <c:v>104</c:v>
                </c:pt>
                <c:pt idx="899">
                  <c:v>111</c:v>
                </c:pt>
                <c:pt idx="900">
                  <c:v>105</c:v>
                </c:pt>
                <c:pt idx="901">
                  <c:v>110</c:v>
                </c:pt>
                <c:pt idx="902">
                  <c:v>95</c:v>
                </c:pt>
                <c:pt idx="903">
                  <c:v>103</c:v>
                </c:pt>
                <c:pt idx="904">
                  <c:v>102</c:v>
                </c:pt>
                <c:pt idx="905">
                  <c:v>117</c:v>
                </c:pt>
                <c:pt idx="906">
                  <c:v>100</c:v>
                </c:pt>
                <c:pt idx="907">
                  <c:v>92</c:v>
                </c:pt>
                <c:pt idx="908">
                  <c:v>102</c:v>
                </c:pt>
                <c:pt idx="909">
                  <c:v>114</c:v>
                </c:pt>
                <c:pt idx="910">
                  <c:v>91</c:v>
                </c:pt>
                <c:pt idx="911">
                  <c:v>85</c:v>
                </c:pt>
                <c:pt idx="912">
                  <c:v>92</c:v>
                </c:pt>
                <c:pt idx="913">
                  <c:v>86</c:v>
                </c:pt>
                <c:pt idx="914">
                  <c:v>75</c:v>
                </c:pt>
                <c:pt idx="915">
                  <c:v>102</c:v>
                </c:pt>
                <c:pt idx="916">
                  <c:v>84</c:v>
                </c:pt>
                <c:pt idx="917">
                  <c:v>93</c:v>
                </c:pt>
                <c:pt idx="918">
                  <c:v>77</c:v>
                </c:pt>
                <c:pt idx="919">
                  <c:v>101</c:v>
                </c:pt>
                <c:pt idx="920">
                  <c:v>92</c:v>
                </c:pt>
                <c:pt idx="921">
                  <c:v>93</c:v>
                </c:pt>
                <c:pt idx="922">
                  <c:v>105</c:v>
                </c:pt>
                <c:pt idx="923">
                  <c:v>92</c:v>
                </c:pt>
                <c:pt idx="924">
                  <c:v>77</c:v>
                </c:pt>
                <c:pt idx="925">
                  <c:v>90</c:v>
                </c:pt>
                <c:pt idx="926">
                  <c:v>89</c:v>
                </c:pt>
                <c:pt idx="927">
                  <c:v>70</c:v>
                </c:pt>
                <c:pt idx="928">
                  <c:v>86</c:v>
                </c:pt>
                <c:pt idx="929">
                  <c:v>67</c:v>
                </c:pt>
                <c:pt idx="930">
                  <c:v>83</c:v>
                </c:pt>
                <c:pt idx="931">
                  <c:v>76</c:v>
                </c:pt>
                <c:pt idx="932">
                  <c:v>83</c:v>
                </c:pt>
                <c:pt idx="933">
                  <c:v>95</c:v>
                </c:pt>
                <c:pt idx="934">
                  <c:v>79</c:v>
                </c:pt>
                <c:pt idx="935">
                  <c:v>80</c:v>
                </c:pt>
                <c:pt idx="936">
                  <c:v>81</c:v>
                </c:pt>
                <c:pt idx="937">
                  <c:v>75</c:v>
                </c:pt>
                <c:pt idx="938">
                  <c:v>90</c:v>
                </c:pt>
                <c:pt idx="939">
                  <c:v>80</c:v>
                </c:pt>
                <c:pt idx="940">
                  <c:v>75</c:v>
                </c:pt>
                <c:pt idx="941">
                  <c:v>67</c:v>
                </c:pt>
                <c:pt idx="942">
                  <c:v>87</c:v>
                </c:pt>
                <c:pt idx="943">
                  <c:v>78</c:v>
                </c:pt>
                <c:pt idx="944">
                  <c:v>74</c:v>
                </c:pt>
                <c:pt idx="945">
                  <c:v>79</c:v>
                </c:pt>
                <c:pt idx="946">
                  <c:v>70</c:v>
                </c:pt>
                <c:pt idx="947">
                  <c:v>81</c:v>
                </c:pt>
                <c:pt idx="948">
                  <c:v>71</c:v>
                </c:pt>
                <c:pt idx="949">
                  <c:v>80</c:v>
                </c:pt>
                <c:pt idx="950">
                  <c:v>70</c:v>
                </c:pt>
                <c:pt idx="951">
                  <c:v>63</c:v>
                </c:pt>
                <c:pt idx="952">
                  <c:v>67</c:v>
                </c:pt>
                <c:pt idx="953">
                  <c:v>73</c:v>
                </c:pt>
                <c:pt idx="954">
                  <c:v>82</c:v>
                </c:pt>
                <c:pt idx="955">
                  <c:v>66</c:v>
                </c:pt>
                <c:pt idx="956">
                  <c:v>44</c:v>
                </c:pt>
                <c:pt idx="957">
                  <c:v>66</c:v>
                </c:pt>
                <c:pt idx="958">
                  <c:v>51</c:v>
                </c:pt>
                <c:pt idx="959">
                  <c:v>62</c:v>
                </c:pt>
                <c:pt idx="960">
                  <c:v>66</c:v>
                </c:pt>
                <c:pt idx="961">
                  <c:v>57</c:v>
                </c:pt>
                <c:pt idx="962">
                  <c:v>59</c:v>
                </c:pt>
                <c:pt idx="963">
                  <c:v>57</c:v>
                </c:pt>
                <c:pt idx="964">
                  <c:v>72</c:v>
                </c:pt>
                <c:pt idx="965">
                  <c:v>52</c:v>
                </c:pt>
                <c:pt idx="966">
                  <c:v>55</c:v>
                </c:pt>
                <c:pt idx="967">
                  <c:v>77</c:v>
                </c:pt>
                <c:pt idx="968">
                  <c:v>56</c:v>
                </c:pt>
                <c:pt idx="969">
                  <c:v>63</c:v>
                </c:pt>
                <c:pt idx="970">
                  <c:v>64</c:v>
                </c:pt>
                <c:pt idx="971">
                  <c:v>52</c:v>
                </c:pt>
                <c:pt idx="972">
                  <c:v>55</c:v>
                </c:pt>
                <c:pt idx="973">
                  <c:v>55</c:v>
                </c:pt>
                <c:pt idx="974">
                  <c:v>56</c:v>
                </c:pt>
                <c:pt idx="975">
                  <c:v>65</c:v>
                </c:pt>
                <c:pt idx="976">
                  <c:v>67</c:v>
                </c:pt>
                <c:pt idx="977">
                  <c:v>59</c:v>
                </c:pt>
                <c:pt idx="978">
                  <c:v>61</c:v>
                </c:pt>
                <c:pt idx="979">
                  <c:v>56</c:v>
                </c:pt>
                <c:pt idx="980">
                  <c:v>57</c:v>
                </c:pt>
                <c:pt idx="981">
                  <c:v>68</c:v>
                </c:pt>
                <c:pt idx="982">
                  <c:v>51</c:v>
                </c:pt>
                <c:pt idx="983">
                  <c:v>62</c:v>
                </c:pt>
                <c:pt idx="984">
                  <c:v>46</c:v>
                </c:pt>
                <c:pt idx="985">
                  <c:v>47</c:v>
                </c:pt>
                <c:pt idx="986">
                  <c:v>42</c:v>
                </c:pt>
                <c:pt idx="987">
                  <c:v>51</c:v>
                </c:pt>
                <c:pt idx="988">
                  <c:v>60</c:v>
                </c:pt>
                <c:pt idx="989">
                  <c:v>38</c:v>
                </c:pt>
                <c:pt idx="990">
                  <c:v>49</c:v>
                </c:pt>
                <c:pt idx="991">
                  <c:v>55</c:v>
                </c:pt>
                <c:pt idx="992">
                  <c:v>51</c:v>
                </c:pt>
                <c:pt idx="993">
                  <c:v>43</c:v>
                </c:pt>
                <c:pt idx="994">
                  <c:v>47</c:v>
                </c:pt>
                <c:pt idx="995">
                  <c:v>48</c:v>
                </c:pt>
                <c:pt idx="996">
                  <c:v>59</c:v>
                </c:pt>
                <c:pt idx="997">
                  <c:v>36</c:v>
                </c:pt>
                <c:pt idx="998">
                  <c:v>55</c:v>
                </c:pt>
                <c:pt idx="999">
                  <c:v>36</c:v>
                </c:pt>
                <c:pt idx="1000">
                  <c:v>42</c:v>
                </c:pt>
                <c:pt idx="1001">
                  <c:v>36</c:v>
                </c:pt>
                <c:pt idx="1002">
                  <c:v>38</c:v>
                </c:pt>
                <c:pt idx="1003">
                  <c:v>44</c:v>
                </c:pt>
                <c:pt idx="1004">
                  <c:v>39</c:v>
                </c:pt>
                <c:pt idx="1005">
                  <c:v>49</c:v>
                </c:pt>
                <c:pt idx="1006">
                  <c:v>41</c:v>
                </c:pt>
                <c:pt idx="1007">
                  <c:v>37</c:v>
                </c:pt>
                <c:pt idx="1008">
                  <c:v>35</c:v>
                </c:pt>
                <c:pt idx="1009">
                  <c:v>54</c:v>
                </c:pt>
                <c:pt idx="1010">
                  <c:v>43</c:v>
                </c:pt>
                <c:pt idx="1011">
                  <c:v>39</c:v>
                </c:pt>
                <c:pt idx="1012">
                  <c:v>36</c:v>
                </c:pt>
                <c:pt idx="1013">
                  <c:v>36</c:v>
                </c:pt>
                <c:pt idx="1014">
                  <c:v>40</c:v>
                </c:pt>
                <c:pt idx="1015">
                  <c:v>42</c:v>
                </c:pt>
                <c:pt idx="1016">
                  <c:v>39</c:v>
                </c:pt>
                <c:pt idx="1017">
                  <c:v>46</c:v>
                </c:pt>
                <c:pt idx="1018">
                  <c:v>36</c:v>
                </c:pt>
                <c:pt idx="1019">
                  <c:v>50</c:v>
                </c:pt>
                <c:pt idx="1020">
                  <c:v>49</c:v>
                </c:pt>
                <c:pt idx="1021">
                  <c:v>41</c:v>
                </c:pt>
                <c:pt idx="1022">
                  <c:v>31</c:v>
                </c:pt>
                <c:pt idx="1023">
                  <c:v>42</c:v>
                </c:pt>
                <c:pt idx="1024">
                  <c:v>40</c:v>
                </c:pt>
                <c:pt idx="1025">
                  <c:v>41</c:v>
                </c:pt>
                <c:pt idx="1026">
                  <c:v>42</c:v>
                </c:pt>
                <c:pt idx="1027">
                  <c:v>44</c:v>
                </c:pt>
                <c:pt idx="1028">
                  <c:v>36</c:v>
                </c:pt>
                <c:pt idx="1029">
                  <c:v>51</c:v>
                </c:pt>
                <c:pt idx="1030">
                  <c:v>48</c:v>
                </c:pt>
                <c:pt idx="1031">
                  <c:v>40</c:v>
                </c:pt>
                <c:pt idx="1032">
                  <c:v>37</c:v>
                </c:pt>
                <c:pt idx="1033">
                  <c:v>38</c:v>
                </c:pt>
                <c:pt idx="1034">
                  <c:v>37</c:v>
                </c:pt>
                <c:pt idx="1035">
                  <c:v>36</c:v>
                </c:pt>
                <c:pt idx="1036">
                  <c:v>43</c:v>
                </c:pt>
                <c:pt idx="1037">
                  <c:v>42</c:v>
                </c:pt>
                <c:pt idx="1038">
                  <c:v>35</c:v>
                </c:pt>
                <c:pt idx="1039">
                  <c:v>29</c:v>
                </c:pt>
                <c:pt idx="1040">
                  <c:v>49</c:v>
                </c:pt>
                <c:pt idx="1041">
                  <c:v>45</c:v>
                </c:pt>
                <c:pt idx="1042">
                  <c:v>37</c:v>
                </c:pt>
                <c:pt idx="1043">
                  <c:v>42</c:v>
                </c:pt>
                <c:pt idx="1044">
                  <c:v>33</c:v>
                </c:pt>
                <c:pt idx="1045">
                  <c:v>37</c:v>
                </c:pt>
                <c:pt idx="1046">
                  <c:v>34</c:v>
                </c:pt>
                <c:pt idx="1047">
                  <c:v>39</c:v>
                </c:pt>
                <c:pt idx="1048">
                  <c:v>32</c:v>
                </c:pt>
                <c:pt idx="1049">
                  <c:v>32</c:v>
                </c:pt>
                <c:pt idx="1050">
                  <c:v>43</c:v>
                </c:pt>
                <c:pt idx="1051">
                  <c:v>36</c:v>
                </c:pt>
                <c:pt idx="1052">
                  <c:v>30</c:v>
                </c:pt>
                <c:pt idx="1053">
                  <c:v>39</c:v>
                </c:pt>
                <c:pt idx="1054">
                  <c:v>37</c:v>
                </c:pt>
                <c:pt idx="1055">
                  <c:v>33</c:v>
                </c:pt>
                <c:pt idx="1056">
                  <c:v>38</c:v>
                </c:pt>
                <c:pt idx="1057">
                  <c:v>33</c:v>
                </c:pt>
                <c:pt idx="1058">
                  <c:v>32</c:v>
                </c:pt>
                <c:pt idx="1059">
                  <c:v>38</c:v>
                </c:pt>
                <c:pt idx="1060">
                  <c:v>27</c:v>
                </c:pt>
                <c:pt idx="1061">
                  <c:v>30</c:v>
                </c:pt>
                <c:pt idx="1062">
                  <c:v>37</c:v>
                </c:pt>
                <c:pt idx="1063">
                  <c:v>30</c:v>
                </c:pt>
                <c:pt idx="1064">
                  <c:v>31</c:v>
                </c:pt>
                <c:pt idx="1065">
                  <c:v>46</c:v>
                </c:pt>
                <c:pt idx="1066">
                  <c:v>38</c:v>
                </c:pt>
                <c:pt idx="1067">
                  <c:v>28</c:v>
                </c:pt>
                <c:pt idx="1068">
                  <c:v>27</c:v>
                </c:pt>
                <c:pt idx="1069">
                  <c:v>31</c:v>
                </c:pt>
                <c:pt idx="1070">
                  <c:v>29</c:v>
                </c:pt>
                <c:pt idx="1071">
                  <c:v>30</c:v>
                </c:pt>
                <c:pt idx="1072">
                  <c:v>22</c:v>
                </c:pt>
                <c:pt idx="1073">
                  <c:v>35</c:v>
                </c:pt>
                <c:pt idx="1074">
                  <c:v>40</c:v>
                </c:pt>
                <c:pt idx="1075">
                  <c:v>35</c:v>
                </c:pt>
                <c:pt idx="1076">
                  <c:v>33</c:v>
                </c:pt>
                <c:pt idx="1077">
                  <c:v>32</c:v>
                </c:pt>
                <c:pt idx="1078">
                  <c:v>37</c:v>
                </c:pt>
                <c:pt idx="1079">
                  <c:v>41</c:v>
                </c:pt>
                <c:pt idx="1080">
                  <c:v>33</c:v>
                </c:pt>
                <c:pt idx="1081">
                  <c:v>27</c:v>
                </c:pt>
                <c:pt idx="1082">
                  <c:v>35</c:v>
                </c:pt>
                <c:pt idx="1083">
                  <c:v>31</c:v>
                </c:pt>
                <c:pt idx="1084">
                  <c:v>27</c:v>
                </c:pt>
                <c:pt idx="1085">
                  <c:v>32</c:v>
                </c:pt>
                <c:pt idx="1086">
                  <c:v>25</c:v>
                </c:pt>
                <c:pt idx="1087">
                  <c:v>42</c:v>
                </c:pt>
                <c:pt idx="1088">
                  <c:v>46</c:v>
                </c:pt>
                <c:pt idx="1089">
                  <c:v>36</c:v>
                </c:pt>
                <c:pt idx="1090">
                  <c:v>28</c:v>
                </c:pt>
                <c:pt idx="1091">
                  <c:v>31</c:v>
                </c:pt>
                <c:pt idx="1092">
                  <c:v>28</c:v>
                </c:pt>
                <c:pt idx="1093">
                  <c:v>23</c:v>
                </c:pt>
                <c:pt idx="1094">
                  <c:v>30</c:v>
                </c:pt>
                <c:pt idx="1095">
                  <c:v>29</c:v>
                </c:pt>
                <c:pt idx="1096">
                  <c:v>31</c:v>
                </c:pt>
                <c:pt idx="1097">
                  <c:v>32</c:v>
                </c:pt>
                <c:pt idx="1098">
                  <c:v>37</c:v>
                </c:pt>
                <c:pt idx="1099">
                  <c:v>29</c:v>
                </c:pt>
                <c:pt idx="1100">
                  <c:v>35</c:v>
                </c:pt>
                <c:pt idx="1101">
                  <c:v>32</c:v>
                </c:pt>
                <c:pt idx="1102">
                  <c:v>34</c:v>
                </c:pt>
                <c:pt idx="1103">
                  <c:v>29</c:v>
                </c:pt>
                <c:pt idx="1104">
                  <c:v>34</c:v>
                </c:pt>
                <c:pt idx="1105">
                  <c:v>21</c:v>
                </c:pt>
                <c:pt idx="1106">
                  <c:v>28</c:v>
                </c:pt>
                <c:pt idx="1107">
                  <c:v>30</c:v>
                </c:pt>
                <c:pt idx="1108">
                  <c:v>27</c:v>
                </c:pt>
                <c:pt idx="1109">
                  <c:v>35</c:v>
                </c:pt>
                <c:pt idx="1110">
                  <c:v>33</c:v>
                </c:pt>
                <c:pt idx="1111">
                  <c:v>39</c:v>
                </c:pt>
                <c:pt idx="1112">
                  <c:v>35</c:v>
                </c:pt>
                <c:pt idx="1113">
                  <c:v>36</c:v>
                </c:pt>
                <c:pt idx="1114">
                  <c:v>44</c:v>
                </c:pt>
                <c:pt idx="1115">
                  <c:v>27</c:v>
                </c:pt>
                <c:pt idx="1116">
                  <c:v>32</c:v>
                </c:pt>
                <c:pt idx="1117">
                  <c:v>38</c:v>
                </c:pt>
                <c:pt idx="1118">
                  <c:v>35</c:v>
                </c:pt>
                <c:pt idx="1119">
                  <c:v>38</c:v>
                </c:pt>
                <c:pt idx="1120">
                  <c:v>31</c:v>
                </c:pt>
                <c:pt idx="1121">
                  <c:v>29</c:v>
                </c:pt>
                <c:pt idx="1122">
                  <c:v>38</c:v>
                </c:pt>
                <c:pt idx="1123">
                  <c:v>29</c:v>
                </c:pt>
                <c:pt idx="1124">
                  <c:v>37</c:v>
                </c:pt>
                <c:pt idx="1125">
                  <c:v>31</c:v>
                </c:pt>
                <c:pt idx="1126">
                  <c:v>37</c:v>
                </c:pt>
                <c:pt idx="1127">
                  <c:v>36</c:v>
                </c:pt>
                <c:pt idx="1128">
                  <c:v>28</c:v>
                </c:pt>
                <c:pt idx="1129">
                  <c:v>41</c:v>
                </c:pt>
                <c:pt idx="1130">
                  <c:v>40</c:v>
                </c:pt>
                <c:pt idx="1131">
                  <c:v>33</c:v>
                </c:pt>
                <c:pt idx="1132">
                  <c:v>34</c:v>
                </c:pt>
                <c:pt idx="1133">
                  <c:v>26</c:v>
                </c:pt>
                <c:pt idx="1134">
                  <c:v>34</c:v>
                </c:pt>
                <c:pt idx="1135">
                  <c:v>27</c:v>
                </c:pt>
                <c:pt idx="1136">
                  <c:v>24</c:v>
                </c:pt>
                <c:pt idx="1137">
                  <c:v>39</c:v>
                </c:pt>
                <c:pt idx="1138">
                  <c:v>34</c:v>
                </c:pt>
                <c:pt idx="1139">
                  <c:v>28</c:v>
                </c:pt>
                <c:pt idx="1140">
                  <c:v>20</c:v>
                </c:pt>
                <c:pt idx="1141">
                  <c:v>44</c:v>
                </c:pt>
                <c:pt idx="1142">
                  <c:v>37</c:v>
                </c:pt>
                <c:pt idx="1143">
                  <c:v>30</c:v>
                </c:pt>
                <c:pt idx="1144">
                  <c:v>41</c:v>
                </c:pt>
                <c:pt idx="1145">
                  <c:v>34</c:v>
                </c:pt>
                <c:pt idx="1146">
                  <c:v>21</c:v>
                </c:pt>
                <c:pt idx="1147">
                  <c:v>35</c:v>
                </c:pt>
                <c:pt idx="1148">
                  <c:v>27</c:v>
                </c:pt>
                <c:pt idx="1149">
                  <c:v>37</c:v>
                </c:pt>
                <c:pt idx="1150">
                  <c:v>22</c:v>
                </c:pt>
                <c:pt idx="1151">
                  <c:v>30</c:v>
                </c:pt>
                <c:pt idx="1152">
                  <c:v>25</c:v>
                </c:pt>
                <c:pt idx="1153">
                  <c:v>39</c:v>
                </c:pt>
                <c:pt idx="1154">
                  <c:v>31</c:v>
                </c:pt>
                <c:pt idx="1155">
                  <c:v>31</c:v>
                </c:pt>
                <c:pt idx="1156">
                  <c:v>29</c:v>
                </c:pt>
                <c:pt idx="1157">
                  <c:v>21</c:v>
                </c:pt>
                <c:pt idx="1158">
                  <c:v>27</c:v>
                </c:pt>
                <c:pt idx="1159">
                  <c:v>24</c:v>
                </c:pt>
                <c:pt idx="1160">
                  <c:v>26</c:v>
                </c:pt>
                <c:pt idx="1161">
                  <c:v>24</c:v>
                </c:pt>
                <c:pt idx="1162">
                  <c:v>39</c:v>
                </c:pt>
                <c:pt idx="1163">
                  <c:v>33</c:v>
                </c:pt>
                <c:pt idx="1164">
                  <c:v>20</c:v>
                </c:pt>
                <c:pt idx="1165">
                  <c:v>24</c:v>
                </c:pt>
                <c:pt idx="1166">
                  <c:v>35</c:v>
                </c:pt>
                <c:pt idx="1167">
                  <c:v>26</c:v>
                </c:pt>
                <c:pt idx="1168">
                  <c:v>24</c:v>
                </c:pt>
                <c:pt idx="1169">
                  <c:v>29</c:v>
                </c:pt>
                <c:pt idx="1170">
                  <c:v>26</c:v>
                </c:pt>
                <c:pt idx="1171">
                  <c:v>23</c:v>
                </c:pt>
                <c:pt idx="1172">
                  <c:v>21</c:v>
                </c:pt>
                <c:pt idx="1173">
                  <c:v>28</c:v>
                </c:pt>
                <c:pt idx="1174">
                  <c:v>31</c:v>
                </c:pt>
                <c:pt idx="1175">
                  <c:v>30</c:v>
                </c:pt>
                <c:pt idx="1176">
                  <c:v>23</c:v>
                </c:pt>
                <c:pt idx="1177">
                  <c:v>23</c:v>
                </c:pt>
                <c:pt idx="1178">
                  <c:v>15</c:v>
                </c:pt>
                <c:pt idx="1179">
                  <c:v>30</c:v>
                </c:pt>
                <c:pt idx="1180">
                  <c:v>25</c:v>
                </c:pt>
                <c:pt idx="1181">
                  <c:v>29</c:v>
                </c:pt>
                <c:pt idx="1182">
                  <c:v>23</c:v>
                </c:pt>
                <c:pt idx="1183">
                  <c:v>31</c:v>
                </c:pt>
                <c:pt idx="1184">
                  <c:v>38</c:v>
                </c:pt>
                <c:pt idx="1185">
                  <c:v>30</c:v>
                </c:pt>
                <c:pt idx="1186">
                  <c:v>31</c:v>
                </c:pt>
                <c:pt idx="1187">
                  <c:v>26</c:v>
                </c:pt>
                <c:pt idx="1188">
                  <c:v>28</c:v>
                </c:pt>
                <c:pt idx="1189">
                  <c:v>23</c:v>
                </c:pt>
                <c:pt idx="1190">
                  <c:v>28</c:v>
                </c:pt>
                <c:pt idx="1191">
                  <c:v>24</c:v>
                </c:pt>
                <c:pt idx="1192">
                  <c:v>28</c:v>
                </c:pt>
                <c:pt idx="1193">
                  <c:v>21</c:v>
                </c:pt>
                <c:pt idx="1194">
                  <c:v>22</c:v>
                </c:pt>
                <c:pt idx="1195">
                  <c:v>29</c:v>
                </c:pt>
                <c:pt idx="1196">
                  <c:v>34</c:v>
                </c:pt>
                <c:pt idx="1197">
                  <c:v>30</c:v>
                </c:pt>
                <c:pt idx="1198">
                  <c:v>24</c:v>
                </c:pt>
                <c:pt idx="1199">
                  <c:v>31</c:v>
                </c:pt>
                <c:pt idx="1200">
                  <c:v>17</c:v>
                </c:pt>
                <c:pt idx="1201">
                  <c:v>34</c:v>
                </c:pt>
                <c:pt idx="1202">
                  <c:v>26</c:v>
                </c:pt>
                <c:pt idx="1203">
                  <c:v>25</c:v>
                </c:pt>
                <c:pt idx="1204">
                  <c:v>35</c:v>
                </c:pt>
                <c:pt idx="1205">
                  <c:v>31</c:v>
                </c:pt>
                <c:pt idx="1206">
                  <c:v>20</c:v>
                </c:pt>
                <c:pt idx="1207">
                  <c:v>23</c:v>
                </c:pt>
                <c:pt idx="1208">
                  <c:v>29</c:v>
                </c:pt>
                <c:pt idx="1209">
                  <c:v>30</c:v>
                </c:pt>
                <c:pt idx="1210">
                  <c:v>25</c:v>
                </c:pt>
                <c:pt idx="1211">
                  <c:v>31</c:v>
                </c:pt>
                <c:pt idx="1212">
                  <c:v>27</c:v>
                </c:pt>
                <c:pt idx="1213">
                  <c:v>23</c:v>
                </c:pt>
                <c:pt idx="1214">
                  <c:v>40</c:v>
                </c:pt>
                <c:pt idx="1215">
                  <c:v>27</c:v>
                </c:pt>
                <c:pt idx="1216">
                  <c:v>31</c:v>
                </c:pt>
                <c:pt idx="1217">
                  <c:v>21</c:v>
                </c:pt>
                <c:pt idx="1218">
                  <c:v>30</c:v>
                </c:pt>
                <c:pt idx="1219">
                  <c:v>25</c:v>
                </c:pt>
                <c:pt idx="1220">
                  <c:v>23</c:v>
                </c:pt>
                <c:pt idx="1221">
                  <c:v>30</c:v>
                </c:pt>
                <c:pt idx="1222">
                  <c:v>18</c:v>
                </c:pt>
                <c:pt idx="1223">
                  <c:v>27</c:v>
                </c:pt>
                <c:pt idx="1224">
                  <c:v>20</c:v>
                </c:pt>
                <c:pt idx="1225">
                  <c:v>19</c:v>
                </c:pt>
                <c:pt idx="1226">
                  <c:v>20</c:v>
                </c:pt>
                <c:pt idx="1227">
                  <c:v>33</c:v>
                </c:pt>
                <c:pt idx="1228">
                  <c:v>32</c:v>
                </c:pt>
                <c:pt idx="1229">
                  <c:v>26</c:v>
                </c:pt>
                <c:pt idx="1230">
                  <c:v>29</c:v>
                </c:pt>
                <c:pt idx="1231">
                  <c:v>21</c:v>
                </c:pt>
                <c:pt idx="1232">
                  <c:v>27</c:v>
                </c:pt>
                <c:pt idx="1233">
                  <c:v>22</c:v>
                </c:pt>
                <c:pt idx="1234">
                  <c:v>35</c:v>
                </c:pt>
                <c:pt idx="1235">
                  <c:v>27</c:v>
                </c:pt>
                <c:pt idx="1236">
                  <c:v>24</c:v>
                </c:pt>
                <c:pt idx="1237">
                  <c:v>24</c:v>
                </c:pt>
                <c:pt idx="1238">
                  <c:v>28</c:v>
                </c:pt>
                <c:pt idx="1239">
                  <c:v>27</c:v>
                </c:pt>
                <c:pt idx="1240">
                  <c:v>20</c:v>
                </c:pt>
                <c:pt idx="1241">
                  <c:v>20</c:v>
                </c:pt>
                <c:pt idx="1242">
                  <c:v>31</c:v>
                </c:pt>
                <c:pt idx="1243">
                  <c:v>27</c:v>
                </c:pt>
                <c:pt idx="1244">
                  <c:v>21</c:v>
                </c:pt>
                <c:pt idx="1245">
                  <c:v>30</c:v>
                </c:pt>
                <c:pt idx="1246">
                  <c:v>22</c:v>
                </c:pt>
                <c:pt idx="1247">
                  <c:v>32</c:v>
                </c:pt>
                <c:pt idx="1248">
                  <c:v>29</c:v>
                </c:pt>
                <c:pt idx="1249">
                  <c:v>20</c:v>
                </c:pt>
                <c:pt idx="1250">
                  <c:v>19</c:v>
                </c:pt>
                <c:pt idx="1251">
                  <c:v>31</c:v>
                </c:pt>
                <c:pt idx="1252">
                  <c:v>25</c:v>
                </c:pt>
                <c:pt idx="1253">
                  <c:v>23</c:v>
                </c:pt>
                <c:pt idx="1254">
                  <c:v>30</c:v>
                </c:pt>
                <c:pt idx="1255">
                  <c:v>23</c:v>
                </c:pt>
                <c:pt idx="1256">
                  <c:v>24</c:v>
                </c:pt>
                <c:pt idx="1257">
                  <c:v>27</c:v>
                </c:pt>
                <c:pt idx="1258">
                  <c:v>22</c:v>
                </c:pt>
                <c:pt idx="1259">
                  <c:v>29</c:v>
                </c:pt>
                <c:pt idx="1260">
                  <c:v>25</c:v>
                </c:pt>
                <c:pt idx="1261">
                  <c:v>26</c:v>
                </c:pt>
                <c:pt idx="1262">
                  <c:v>23</c:v>
                </c:pt>
                <c:pt idx="1263">
                  <c:v>25</c:v>
                </c:pt>
                <c:pt idx="1264">
                  <c:v>21</c:v>
                </c:pt>
                <c:pt idx="1265">
                  <c:v>36</c:v>
                </c:pt>
                <c:pt idx="1266">
                  <c:v>24</c:v>
                </c:pt>
                <c:pt idx="1267">
                  <c:v>30</c:v>
                </c:pt>
                <c:pt idx="1268">
                  <c:v>25</c:v>
                </c:pt>
                <c:pt idx="1269">
                  <c:v>21</c:v>
                </c:pt>
                <c:pt idx="1270">
                  <c:v>27</c:v>
                </c:pt>
                <c:pt idx="1271">
                  <c:v>29</c:v>
                </c:pt>
                <c:pt idx="1272">
                  <c:v>30</c:v>
                </c:pt>
                <c:pt idx="1273">
                  <c:v>22</c:v>
                </c:pt>
                <c:pt idx="1274">
                  <c:v>30</c:v>
                </c:pt>
                <c:pt idx="1275">
                  <c:v>29</c:v>
                </c:pt>
                <c:pt idx="1276">
                  <c:v>36</c:v>
                </c:pt>
                <c:pt idx="1277">
                  <c:v>27</c:v>
                </c:pt>
                <c:pt idx="1278">
                  <c:v>29</c:v>
                </c:pt>
                <c:pt idx="1279">
                  <c:v>26</c:v>
                </c:pt>
                <c:pt idx="1280">
                  <c:v>28</c:v>
                </c:pt>
                <c:pt idx="1281">
                  <c:v>24</c:v>
                </c:pt>
                <c:pt idx="1282">
                  <c:v>25</c:v>
                </c:pt>
                <c:pt idx="1283">
                  <c:v>33</c:v>
                </c:pt>
                <c:pt idx="1284">
                  <c:v>33</c:v>
                </c:pt>
                <c:pt idx="1285">
                  <c:v>22</c:v>
                </c:pt>
                <c:pt idx="1286">
                  <c:v>31</c:v>
                </c:pt>
                <c:pt idx="1287">
                  <c:v>29</c:v>
                </c:pt>
                <c:pt idx="1288">
                  <c:v>28</c:v>
                </c:pt>
                <c:pt idx="1289">
                  <c:v>25</c:v>
                </c:pt>
                <c:pt idx="1290">
                  <c:v>26</c:v>
                </c:pt>
                <c:pt idx="1291">
                  <c:v>28</c:v>
                </c:pt>
                <c:pt idx="1292">
                  <c:v>25</c:v>
                </c:pt>
                <c:pt idx="1293">
                  <c:v>30</c:v>
                </c:pt>
                <c:pt idx="1294">
                  <c:v>27</c:v>
                </c:pt>
                <c:pt idx="1295">
                  <c:v>28</c:v>
                </c:pt>
                <c:pt idx="1296">
                  <c:v>28</c:v>
                </c:pt>
                <c:pt idx="1297">
                  <c:v>28</c:v>
                </c:pt>
                <c:pt idx="1298">
                  <c:v>29</c:v>
                </c:pt>
                <c:pt idx="1299">
                  <c:v>25</c:v>
                </c:pt>
                <c:pt idx="1300">
                  <c:v>33</c:v>
                </c:pt>
                <c:pt idx="1301">
                  <c:v>27</c:v>
                </c:pt>
                <c:pt idx="1302">
                  <c:v>25</c:v>
                </c:pt>
                <c:pt idx="1303">
                  <c:v>30</c:v>
                </c:pt>
                <c:pt idx="1304">
                  <c:v>28</c:v>
                </c:pt>
                <c:pt idx="1305">
                  <c:v>28</c:v>
                </c:pt>
                <c:pt idx="1306">
                  <c:v>24</c:v>
                </c:pt>
                <c:pt idx="1307">
                  <c:v>22</c:v>
                </c:pt>
                <c:pt idx="1308">
                  <c:v>26</c:v>
                </c:pt>
                <c:pt idx="1309">
                  <c:v>27</c:v>
                </c:pt>
                <c:pt idx="1310">
                  <c:v>23</c:v>
                </c:pt>
                <c:pt idx="1311">
                  <c:v>31</c:v>
                </c:pt>
                <c:pt idx="1312">
                  <c:v>30</c:v>
                </c:pt>
                <c:pt idx="1313">
                  <c:v>27</c:v>
                </c:pt>
                <c:pt idx="1314">
                  <c:v>39</c:v>
                </c:pt>
                <c:pt idx="1315">
                  <c:v>39</c:v>
                </c:pt>
                <c:pt idx="1316">
                  <c:v>21</c:v>
                </c:pt>
                <c:pt idx="1317">
                  <c:v>27</c:v>
                </c:pt>
                <c:pt idx="1318">
                  <c:v>31</c:v>
                </c:pt>
                <c:pt idx="1319">
                  <c:v>24</c:v>
                </c:pt>
                <c:pt idx="1320">
                  <c:v>29</c:v>
                </c:pt>
                <c:pt idx="1321">
                  <c:v>21</c:v>
                </c:pt>
                <c:pt idx="1322">
                  <c:v>35</c:v>
                </c:pt>
                <c:pt idx="1323">
                  <c:v>25</c:v>
                </c:pt>
                <c:pt idx="1324">
                  <c:v>35</c:v>
                </c:pt>
                <c:pt idx="1325">
                  <c:v>38</c:v>
                </c:pt>
                <c:pt idx="1326">
                  <c:v>32</c:v>
                </c:pt>
                <c:pt idx="1327">
                  <c:v>35</c:v>
                </c:pt>
                <c:pt idx="1328">
                  <c:v>29</c:v>
                </c:pt>
                <c:pt idx="1329">
                  <c:v>20</c:v>
                </c:pt>
                <c:pt idx="1330">
                  <c:v>31</c:v>
                </c:pt>
                <c:pt idx="1331">
                  <c:v>34</c:v>
                </c:pt>
                <c:pt idx="1332">
                  <c:v>29</c:v>
                </c:pt>
                <c:pt idx="1333">
                  <c:v>25</c:v>
                </c:pt>
                <c:pt idx="1334">
                  <c:v>40</c:v>
                </c:pt>
                <c:pt idx="1335">
                  <c:v>24</c:v>
                </c:pt>
                <c:pt idx="1336">
                  <c:v>23</c:v>
                </c:pt>
                <c:pt idx="1337">
                  <c:v>26</c:v>
                </c:pt>
                <c:pt idx="1338">
                  <c:v>37</c:v>
                </c:pt>
                <c:pt idx="1339">
                  <c:v>29</c:v>
                </c:pt>
                <c:pt idx="1340">
                  <c:v>23</c:v>
                </c:pt>
                <c:pt idx="1341">
                  <c:v>31</c:v>
                </c:pt>
                <c:pt idx="1342">
                  <c:v>36</c:v>
                </c:pt>
                <c:pt idx="1343">
                  <c:v>34</c:v>
                </c:pt>
                <c:pt idx="1344">
                  <c:v>41</c:v>
                </c:pt>
                <c:pt idx="1345">
                  <c:v>37</c:v>
                </c:pt>
                <c:pt idx="1346">
                  <c:v>35</c:v>
                </c:pt>
                <c:pt idx="1347">
                  <c:v>32</c:v>
                </c:pt>
                <c:pt idx="1348">
                  <c:v>34</c:v>
                </c:pt>
                <c:pt idx="1349">
                  <c:v>36</c:v>
                </c:pt>
                <c:pt idx="1350">
                  <c:v>32</c:v>
                </c:pt>
                <c:pt idx="1351">
                  <c:v>27</c:v>
                </c:pt>
                <c:pt idx="1352">
                  <c:v>37</c:v>
                </c:pt>
                <c:pt idx="1353">
                  <c:v>31</c:v>
                </c:pt>
                <c:pt idx="1354">
                  <c:v>37</c:v>
                </c:pt>
                <c:pt idx="1355">
                  <c:v>30</c:v>
                </c:pt>
                <c:pt idx="1356">
                  <c:v>29</c:v>
                </c:pt>
                <c:pt idx="1357">
                  <c:v>25</c:v>
                </c:pt>
                <c:pt idx="1358">
                  <c:v>33</c:v>
                </c:pt>
                <c:pt idx="1359">
                  <c:v>31</c:v>
                </c:pt>
                <c:pt idx="1360">
                  <c:v>34</c:v>
                </c:pt>
                <c:pt idx="1361">
                  <c:v>26</c:v>
                </c:pt>
                <c:pt idx="1362">
                  <c:v>29</c:v>
                </c:pt>
                <c:pt idx="1363">
                  <c:v>41</c:v>
                </c:pt>
                <c:pt idx="1364">
                  <c:v>37</c:v>
                </c:pt>
                <c:pt idx="1365">
                  <c:v>40</c:v>
                </c:pt>
                <c:pt idx="1366">
                  <c:v>39</c:v>
                </c:pt>
                <c:pt idx="1367">
                  <c:v>41</c:v>
                </c:pt>
                <c:pt idx="1368">
                  <c:v>44</c:v>
                </c:pt>
                <c:pt idx="1369">
                  <c:v>36</c:v>
                </c:pt>
                <c:pt idx="1370">
                  <c:v>44</c:v>
                </c:pt>
                <c:pt idx="1371">
                  <c:v>40</c:v>
                </c:pt>
                <c:pt idx="1372">
                  <c:v>41</c:v>
                </c:pt>
                <c:pt idx="1373">
                  <c:v>36</c:v>
                </c:pt>
                <c:pt idx="1374">
                  <c:v>42</c:v>
                </c:pt>
                <c:pt idx="1375">
                  <c:v>32</c:v>
                </c:pt>
                <c:pt idx="1376">
                  <c:v>38</c:v>
                </c:pt>
                <c:pt idx="1377">
                  <c:v>40</c:v>
                </c:pt>
                <c:pt idx="1378">
                  <c:v>25</c:v>
                </c:pt>
                <c:pt idx="1379">
                  <c:v>32</c:v>
                </c:pt>
                <c:pt idx="1380">
                  <c:v>48</c:v>
                </c:pt>
                <c:pt idx="1381">
                  <c:v>32</c:v>
                </c:pt>
                <c:pt idx="1382">
                  <c:v>28</c:v>
                </c:pt>
                <c:pt idx="1383">
                  <c:v>43</c:v>
                </c:pt>
                <c:pt idx="1384">
                  <c:v>43</c:v>
                </c:pt>
                <c:pt idx="1385">
                  <c:v>45</c:v>
                </c:pt>
                <c:pt idx="1386">
                  <c:v>40</c:v>
                </c:pt>
                <c:pt idx="1387">
                  <c:v>41</c:v>
                </c:pt>
                <c:pt idx="1388">
                  <c:v>54</c:v>
                </c:pt>
                <c:pt idx="1389">
                  <c:v>43</c:v>
                </c:pt>
                <c:pt idx="1390">
                  <c:v>37</c:v>
                </c:pt>
                <c:pt idx="1391">
                  <c:v>35</c:v>
                </c:pt>
                <c:pt idx="1392">
                  <c:v>36</c:v>
                </c:pt>
                <c:pt idx="1393">
                  <c:v>38</c:v>
                </c:pt>
                <c:pt idx="1394">
                  <c:v>48</c:v>
                </c:pt>
                <c:pt idx="1395">
                  <c:v>35</c:v>
                </c:pt>
                <c:pt idx="1396">
                  <c:v>32</c:v>
                </c:pt>
                <c:pt idx="1397">
                  <c:v>39</c:v>
                </c:pt>
                <c:pt idx="1398">
                  <c:v>41</c:v>
                </c:pt>
                <c:pt idx="1399">
                  <c:v>43</c:v>
                </c:pt>
                <c:pt idx="1400">
                  <c:v>34</c:v>
                </c:pt>
                <c:pt idx="1401">
                  <c:v>44</c:v>
                </c:pt>
                <c:pt idx="1402">
                  <c:v>42</c:v>
                </c:pt>
                <c:pt idx="1403">
                  <c:v>38</c:v>
                </c:pt>
                <c:pt idx="1404">
                  <c:v>37</c:v>
                </c:pt>
                <c:pt idx="1405">
                  <c:v>49</c:v>
                </c:pt>
                <c:pt idx="1406">
                  <c:v>50</c:v>
                </c:pt>
                <c:pt idx="1407">
                  <c:v>51</c:v>
                </c:pt>
                <c:pt idx="1408">
                  <c:v>38</c:v>
                </c:pt>
                <c:pt idx="1409">
                  <c:v>35</c:v>
                </c:pt>
                <c:pt idx="1410">
                  <c:v>45</c:v>
                </c:pt>
                <c:pt idx="1411">
                  <c:v>45</c:v>
                </c:pt>
                <c:pt idx="1412">
                  <c:v>39</c:v>
                </c:pt>
                <c:pt idx="1413">
                  <c:v>42</c:v>
                </c:pt>
                <c:pt idx="1414">
                  <c:v>52</c:v>
                </c:pt>
                <c:pt idx="1415">
                  <c:v>50</c:v>
                </c:pt>
                <c:pt idx="1416">
                  <c:v>42</c:v>
                </c:pt>
                <c:pt idx="1417">
                  <c:v>44</c:v>
                </c:pt>
                <c:pt idx="1418">
                  <c:v>49</c:v>
                </c:pt>
                <c:pt idx="1419">
                  <c:v>61</c:v>
                </c:pt>
                <c:pt idx="1420">
                  <c:v>48</c:v>
                </c:pt>
                <c:pt idx="1421">
                  <c:v>42</c:v>
                </c:pt>
                <c:pt idx="1422">
                  <c:v>42</c:v>
                </c:pt>
                <c:pt idx="1423">
                  <c:v>50</c:v>
                </c:pt>
                <c:pt idx="1424">
                  <c:v>57</c:v>
                </c:pt>
                <c:pt idx="1425">
                  <c:v>55</c:v>
                </c:pt>
                <c:pt idx="1426">
                  <c:v>46</c:v>
                </c:pt>
                <c:pt idx="1427">
                  <c:v>43</c:v>
                </c:pt>
                <c:pt idx="1428">
                  <c:v>31</c:v>
                </c:pt>
                <c:pt idx="1429">
                  <c:v>39</c:v>
                </c:pt>
                <c:pt idx="1430">
                  <c:v>40</c:v>
                </c:pt>
                <c:pt idx="1431">
                  <c:v>39</c:v>
                </c:pt>
                <c:pt idx="1432">
                  <c:v>49</c:v>
                </c:pt>
                <c:pt idx="1433">
                  <c:v>45</c:v>
                </c:pt>
                <c:pt idx="1434">
                  <c:v>47</c:v>
                </c:pt>
                <c:pt idx="1435">
                  <c:v>55</c:v>
                </c:pt>
                <c:pt idx="1436">
                  <c:v>67</c:v>
                </c:pt>
                <c:pt idx="1437">
                  <c:v>56</c:v>
                </c:pt>
                <c:pt idx="1438">
                  <c:v>60</c:v>
                </c:pt>
                <c:pt idx="1439">
                  <c:v>50</c:v>
                </c:pt>
                <c:pt idx="1440">
                  <c:v>50</c:v>
                </c:pt>
                <c:pt idx="1441">
                  <c:v>68</c:v>
                </c:pt>
                <c:pt idx="1442">
                  <c:v>59</c:v>
                </c:pt>
                <c:pt idx="1443">
                  <c:v>43</c:v>
                </c:pt>
                <c:pt idx="1444">
                  <c:v>44</c:v>
                </c:pt>
                <c:pt idx="1445">
                  <c:v>51</c:v>
                </c:pt>
                <c:pt idx="1446">
                  <c:v>51</c:v>
                </c:pt>
                <c:pt idx="1447">
                  <c:v>50</c:v>
                </c:pt>
                <c:pt idx="1448">
                  <c:v>53</c:v>
                </c:pt>
                <c:pt idx="1449">
                  <c:v>80</c:v>
                </c:pt>
                <c:pt idx="1450">
                  <c:v>52</c:v>
                </c:pt>
                <c:pt idx="1451">
                  <c:v>48</c:v>
                </c:pt>
                <c:pt idx="1452">
                  <c:v>64</c:v>
                </c:pt>
                <c:pt idx="1453">
                  <c:v>60</c:v>
                </c:pt>
                <c:pt idx="1454">
                  <c:v>58</c:v>
                </c:pt>
                <c:pt idx="1455">
                  <c:v>58</c:v>
                </c:pt>
                <c:pt idx="1456">
                  <c:v>60</c:v>
                </c:pt>
                <c:pt idx="1457">
                  <c:v>57</c:v>
                </c:pt>
                <c:pt idx="1458">
                  <c:v>56</c:v>
                </c:pt>
                <c:pt idx="1459">
                  <c:v>61</c:v>
                </c:pt>
                <c:pt idx="1460">
                  <c:v>65</c:v>
                </c:pt>
                <c:pt idx="1461">
                  <c:v>70</c:v>
                </c:pt>
                <c:pt idx="1462">
                  <c:v>66</c:v>
                </c:pt>
                <c:pt idx="1463">
                  <c:v>62</c:v>
                </c:pt>
                <c:pt idx="1464">
                  <c:v>75</c:v>
                </c:pt>
                <c:pt idx="1465">
                  <c:v>59</c:v>
                </c:pt>
                <c:pt idx="1466">
                  <c:v>66</c:v>
                </c:pt>
                <c:pt idx="1467">
                  <c:v>60</c:v>
                </c:pt>
                <c:pt idx="1468">
                  <c:v>60</c:v>
                </c:pt>
                <c:pt idx="1469">
                  <c:v>61</c:v>
                </c:pt>
                <c:pt idx="1470">
                  <c:v>47</c:v>
                </c:pt>
                <c:pt idx="1471">
                  <c:v>74</c:v>
                </c:pt>
                <c:pt idx="1472">
                  <c:v>57</c:v>
                </c:pt>
                <c:pt idx="1473">
                  <c:v>62</c:v>
                </c:pt>
                <c:pt idx="1474">
                  <c:v>63</c:v>
                </c:pt>
                <c:pt idx="1475">
                  <c:v>64</c:v>
                </c:pt>
                <c:pt idx="1476">
                  <c:v>58</c:v>
                </c:pt>
                <c:pt idx="1477">
                  <c:v>85</c:v>
                </c:pt>
                <c:pt idx="1478">
                  <c:v>89</c:v>
                </c:pt>
                <c:pt idx="1479">
                  <c:v>78</c:v>
                </c:pt>
                <c:pt idx="1480">
                  <c:v>70</c:v>
                </c:pt>
                <c:pt idx="1481">
                  <c:v>65</c:v>
                </c:pt>
                <c:pt idx="1482">
                  <c:v>79</c:v>
                </c:pt>
                <c:pt idx="1483">
                  <c:v>69</c:v>
                </c:pt>
                <c:pt idx="1484">
                  <c:v>77</c:v>
                </c:pt>
                <c:pt idx="1485">
                  <c:v>86</c:v>
                </c:pt>
                <c:pt idx="1486">
                  <c:v>73</c:v>
                </c:pt>
                <c:pt idx="1487">
                  <c:v>87</c:v>
                </c:pt>
                <c:pt idx="1488">
                  <c:v>67</c:v>
                </c:pt>
                <c:pt idx="1489">
                  <c:v>73</c:v>
                </c:pt>
                <c:pt idx="1490">
                  <c:v>80</c:v>
                </c:pt>
                <c:pt idx="1491">
                  <c:v>80</c:v>
                </c:pt>
                <c:pt idx="1492">
                  <c:v>73</c:v>
                </c:pt>
                <c:pt idx="1493">
                  <c:v>100</c:v>
                </c:pt>
                <c:pt idx="1494">
                  <c:v>90</c:v>
                </c:pt>
                <c:pt idx="1495">
                  <c:v>78</c:v>
                </c:pt>
                <c:pt idx="1496">
                  <c:v>71</c:v>
                </c:pt>
                <c:pt idx="1497">
                  <c:v>99</c:v>
                </c:pt>
                <c:pt idx="1498">
                  <c:v>107</c:v>
                </c:pt>
                <c:pt idx="1499">
                  <c:v>101</c:v>
                </c:pt>
                <c:pt idx="1500">
                  <c:v>83</c:v>
                </c:pt>
                <c:pt idx="1501">
                  <c:v>86</c:v>
                </c:pt>
                <c:pt idx="1502">
                  <c:v>90</c:v>
                </c:pt>
                <c:pt idx="1503">
                  <c:v>91</c:v>
                </c:pt>
                <c:pt idx="1504">
                  <c:v>103</c:v>
                </c:pt>
                <c:pt idx="1505">
                  <c:v>92</c:v>
                </c:pt>
                <c:pt idx="1506">
                  <c:v>89</c:v>
                </c:pt>
                <c:pt idx="1507">
                  <c:v>103</c:v>
                </c:pt>
                <c:pt idx="1508">
                  <c:v>83</c:v>
                </c:pt>
                <c:pt idx="1509">
                  <c:v>110</c:v>
                </c:pt>
                <c:pt idx="1510">
                  <c:v>88</c:v>
                </c:pt>
                <c:pt idx="1511">
                  <c:v>91</c:v>
                </c:pt>
                <c:pt idx="1512">
                  <c:v>79</c:v>
                </c:pt>
                <c:pt idx="1513">
                  <c:v>106</c:v>
                </c:pt>
                <c:pt idx="1514">
                  <c:v>96</c:v>
                </c:pt>
                <c:pt idx="1515">
                  <c:v>106</c:v>
                </c:pt>
                <c:pt idx="1516">
                  <c:v>84</c:v>
                </c:pt>
                <c:pt idx="1517">
                  <c:v>121</c:v>
                </c:pt>
                <c:pt idx="1518">
                  <c:v>102</c:v>
                </c:pt>
                <c:pt idx="1519">
                  <c:v>113</c:v>
                </c:pt>
                <c:pt idx="1520">
                  <c:v>107</c:v>
                </c:pt>
                <c:pt idx="1521">
                  <c:v>102</c:v>
                </c:pt>
                <c:pt idx="1522">
                  <c:v>113</c:v>
                </c:pt>
                <c:pt idx="1523">
                  <c:v>128</c:v>
                </c:pt>
                <c:pt idx="1524">
                  <c:v>107</c:v>
                </c:pt>
                <c:pt idx="1525">
                  <c:v>126</c:v>
                </c:pt>
                <c:pt idx="1526">
                  <c:v>121</c:v>
                </c:pt>
                <c:pt idx="1527">
                  <c:v>131</c:v>
                </c:pt>
                <c:pt idx="1528">
                  <c:v>120</c:v>
                </c:pt>
                <c:pt idx="1529">
                  <c:v>113</c:v>
                </c:pt>
                <c:pt idx="1530">
                  <c:v>120</c:v>
                </c:pt>
                <c:pt idx="1531">
                  <c:v>143</c:v>
                </c:pt>
                <c:pt idx="1532">
                  <c:v>126</c:v>
                </c:pt>
                <c:pt idx="1533">
                  <c:v>129</c:v>
                </c:pt>
                <c:pt idx="1534">
                  <c:v>133</c:v>
                </c:pt>
                <c:pt idx="1535">
                  <c:v>129</c:v>
                </c:pt>
                <c:pt idx="1536">
                  <c:v>144</c:v>
                </c:pt>
                <c:pt idx="1537">
                  <c:v>133</c:v>
                </c:pt>
                <c:pt idx="1538">
                  <c:v>144</c:v>
                </c:pt>
                <c:pt idx="1539">
                  <c:v>153</c:v>
                </c:pt>
                <c:pt idx="1540">
                  <c:v>130</c:v>
                </c:pt>
                <c:pt idx="1541">
                  <c:v>150</c:v>
                </c:pt>
                <c:pt idx="1542">
                  <c:v>134</c:v>
                </c:pt>
                <c:pt idx="1543">
                  <c:v>150</c:v>
                </c:pt>
                <c:pt idx="1544">
                  <c:v>140</c:v>
                </c:pt>
                <c:pt idx="1545">
                  <c:v>166</c:v>
                </c:pt>
                <c:pt idx="1546">
                  <c:v>149</c:v>
                </c:pt>
                <c:pt idx="1547">
                  <c:v>154</c:v>
                </c:pt>
                <c:pt idx="1548">
                  <c:v>159</c:v>
                </c:pt>
                <c:pt idx="1549">
                  <c:v>167</c:v>
                </c:pt>
                <c:pt idx="1550">
                  <c:v>167</c:v>
                </c:pt>
                <c:pt idx="1551">
                  <c:v>171</c:v>
                </c:pt>
                <c:pt idx="1552">
                  <c:v>176</c:v>
                </c:pt>
                <c:pt idx="1553">
                  <c:v>190</c:v>
                </c:pt>
                <c:pt idx="1554">
                  <c:v>166</c:v>
                </c:pt>
                <c:pt idx="1555">
                  <c:v>179</c:v>
                </c:pt>
                <c:pt idx="1556">
                  <c:v>187</c:v>
                </c:pt>
                <c:pt idx="1557">
                  <c:v>162</c:v>
                </c:pt>
                <c:pt idx="1558">
                  <c:v>209</c:v>
                </c:pt>
                <c:pt idx="1559">
                  <c:v>180</c:v>
                </c:pt>
                <c:pt idx="1560">
                  <c:v>195</c:v>
                </c:pt>
                <c:pt idx="1561">
                  <c:v>206</c:v>
                </c:pt>
                <c:pt idx="1562">
                  <c:v>201</c:v>
                </c:pt>
                <c:pt idx="1563">
                  <c:v>195</c:v>
                </c:pt>
                <c:pt idx="1564">
                  <c:v>207</c:v>
                </c:pt>
                <c:pt idx="1565">
                  <c:v>195</c:v>
                </c:pt>
                <c:pt idx="1566">
                  <c:v>208</c:v>
                </c:pt>
                <c:pt idx="1567">
                  <c:v>230</c:v>
                </c:pt>
                <c:pt idx="1568">
                  <c:v>228</c:v>
                </c:pt>
                <c:pt idx="1569">
                  <c:v>232</c:v>
                </c:pt>
                <c:pt idx="1570">
                  <c:v>226</c:v>
                </c:pt>
                <c:pt idx="1571">
                  <c:v>239</c:v>
                </c:pt>
                <c:pt idx="1572">
                  <c:v>213</c:v>
                </c:pt>
                <c:pt idx="1573">
                  <c:v>215</c:v>
                </c:pt>
                <c:pt idx="1574">
                  <c:v>207</c:v>
                </c:pt>
                <c:pt idx="1575">
                  <c:v>221</c:v>
                </c:pt>
                <c:pt idx="1576">
                  <c:v>217</c:v>
                </c:pt>
                <c:pt idx="1577">
                  <c:v>222</c:v>
                </c:pt>
                <c:pt idx="1578">
                  <c:v>228</c:v>
                </c:pt>
                <c:pt idx="1579">
                  <c:v>244</c:v>
                </c:pt>
                <c:pt idx="1580">
                  <c:v>245</c:v>
                </c:pt>
                <c:pt idx="1581">
                  <c:v>228</c:v>
                </c:pt>
                <c:pt idx="1582">
                  <c:v>243</c:v>
                </c:pt>
                <c:pt idx="1583">
                  <c:v>235</c:v>
                </c:pt>
                <c:pt idx="1584">
                  <c:v>238</c:v>
                </c:pt>
                <c:pt idx="1585">
                  <c:v>214</c:v>
                </c:pt>
                <c:pt idx="1586">
                  <c:v>243</c:v>
                </c:pt>
                <c:pt idx="1587">
                  <c:v>257</c:v>
                </c:pt>
                <c:pt idx="1588">
                  <c:v>249</c:v>
                </c:pt>
                <c:pt idx="1589">
                  <c:v>242</c:v>
                </c:pt>
                <c:pt idx="1590">
                  <c:v>233</c:v>
                </c:pt>
                <c:pt idx="1591">
                  <c:v>225</c:v>
                </c:pt>
                <c:pt idx="1592">
                  <c:v>234</c:v>
                </c:pt>
                <c:pt idx="1593">
                  <c:v>227</c:v>
                </c:pt>
                <c:pt idx="1594">
                  <c:v>262</c:v>
                </c:pt>
                <c:pt idx="1595">
                  <c:v>219</c:v>
                </c:pt>
                <c:pt idx="1596">
                  <c:v>245</c:v>
                </c:pt>
                <c:pt idx="1597">
                  <c:v>247</c:v>
                </c:pt>
                <c:pt idx="1598">
                  <c:v>223</c:v>
                </c:pt>
                <c:pt idx="1599">
                  <c:v>222</c:v>
                </c:pt>
                <c:pt idx="1600">
                  <c:v>238</c:v>
                </c:pt>
                <c:pt idx="1601">
                  <c:v>229</c:v>
                </c:pt>
                <c:pt idx="1602">
                  <c:v>232</c:v>
                </c:pt>
                <c:pt idx="1603">
                  <c:v>236</c:v>
                </c:pt>
                <c:pt idx="1604">
                  <c:v>233</c:v>
                </c:pt>
                <c:pt idx="1605">
                  <c:v>240</c:v>
                </c:pt>
                <c:pt idx="1606">
                  <c:v>209</c:v>
                </c:pt>
                <c:pt idx="1607">
                  <c:v>218</c:v>
                </c:pt>
                <c:pt idx="1608">
                  <c:v>191</c:v>
                </c:pt>
                <c:pt idx="1609">
                  <c:v>198</c:v>
                </c:pt>
                <c:pt idx="1610">
                  <c:v>242</c:v>
                </c:pt>
                <c:pt idx="1611">
                  <c:v>210</c:v>
                </c:pt>
                <c:pt idx="1612">
                  <c:v>206</c:v>
                </c:pt>
                <c:pt idx="1613">
                  <c:v>197</c:v>
                </c:pt>
                <c:pt idx="1614">
                  <c:v>205</c:v>
                </c:pt>
                <c:pt idx="1615">
                  <c:v>202</c:v>
                </c:pt>
                <c:pt idx="1616">
                  <c:v>210</c:v>
                </c:pt>
                <c:pt idx="1617">
                  <c:v>215</c:v>
                </c:pt>
                <c:pt idx="1618">
                  <c:v>179</c:v>
                </c:pt>
                <c:pt idx="1619">
                  <c:v>165</c:v>
                </c:pt>
                <c:pt idx="1620">
                  <c:v>181</c:v>
                </c:pt>
                <c:pt idx="1621">
                  <c:v>178</c:v>
                </c:pt>
                <c:pt idx="1622">
                  <c:v>179</c:v>
                </c:pt>
                <c:pt idx="1623">
                  <c:v>181</c:v>
                </c:pt>
                <c:pt idx="1624">
                  <c:v>169</c:v>
                </c:pt>
                <c:pt idx="1625">
                  <c:v>170</c:v>
                </c:pt>
                <c:pt idx="1626">
                  <c:v>183</c:v>
                </c:pt>
                <c:pt idx="1627">
                  <c:v>182</c:v>
                </c:pt>
                <c:pt idx="1628">
                  <c:v>170</c:v>
                </c:pt>
                <c:pt idx="1629">
                  <c:v>159</c:v>
                </c:pt>
                <c:pt idx="1630">
                  <c:v>154</c:v>
                </c:pt>
                <c:pt idx="1631">
                  <c:v>162</c:v>
                </c:pt>
                <c:pt idx="1632">
                  <c:v>163</c:v>
                </c:pt>
                <c:pt idx="1633">
                  <c:v>173</c:v>
                </c:pt>
                <c:pt idx="1634">
                  <c:v>178</c:v>
                </c:pt>
                <c:pt idx="1635">
                  <c:v>178</c:v>
                </c:pt>
                <c:pt idx="1636">
                  <c:v>165</c:v>
                </c:pt>
                <c:pt idx="1637">
                  <c:v>154</c:v>
                </c:pt>
                <c:pt idx="1638">
                  <c:v>150</c:v>
                </c:pt>
                <c:pt idx="1639">
                  <c:v>137</c:v>
                </c:pt>
                <c:pt idx="1640">
                  <c:v>144</c:v>
                </c:pt>
                <c:pt idx="1641">
                  <c:v>154</c:v>
                </c:pt>
                <c:pt idx="1642">
                  <c:v>134</c:v>
                </c:pt>
                <c:pt idx="1643">
                  <c:v>159</c:v>
                </c:pt>
                <c:pt idx="1644">
                  <c:v>143</c:v>
                </c:pt>
                <c:pt idx="1645">
                  <c:v>139</c:v>
                </c:pt>
                <c:pt idx="1646">
                  <c:v>140</c:v>
                </c:pt>
                <c:pt idx="1647">
                  <c:v>126</c:v>
                </c:pt>
                <c:pt idx="1648">
                  <c:v>142</c:v>
                </c:pt>
                <c:pt idx="1649">
                  <c:v>140</c:v>
                </c:pt>
                <c:pt idx="1650">
                  <c:v>130</c:v>
                </c:pt>
                <c:pt idx="1651">
                  <c:v>134</c:v>
                </c:pt>
                <c:pt idx="1652">
                  <c:v>148</c:v>
                </c:pt>
                <c:pt idx="1653">
                  <c:v>127</c:v>
                </c:pt>
                <c:pt idx="1654">
                  <c:v>128</c:v>
                </c:pt>
                <c:pt idx="1655">
                  <c:v>145</c:v>
                </c:pt>
                <c:pt idx="1656">
                  <c:v>109</c:v>
                </c:pt>
                <c:pt idx="1657">
                  <c:v>118</c:v>
                </c:pt>
                <c:pt idx="1658">
                  <c:v>112</c:v>
                </c:pt>
                <c:pt idx="1659">
                  <c:v>132</c:v>
                </c:pt>
                <c:pt idx="1660">
                  <c:v>139</c:v>
                </c:pt>
                <c:pt idx="1661">
                  <c:v>107</c:v>
                </c:pt>
                <c:pt idx="1662">
                  <c:v>118</c:v>
                </c:pt>
                <c:pt idx="1663">
                  <c:v>134</c:v>
                </c:pt>
                <c:pt idx="1664">
                  <c:v>122</c:v>
                </c:pt>
                <c:pt idx="1665">
                  <c:v>144</c:v>
                </c:pt>
                <c:pt idx="1666">
                  <c:v>121</c:v>
                </c:pt>
                <c:pt idx="1667">
                  <c:v>109</c:v>
                </c:pt>
                <c:pt idx="1668">
                  <c:v>124</c:v>
                </c:pt>
                <c:pt idx="1669">
                  <c:v>115</c:v>
                </c:pt>
                <c:pt idx="1670">
                  <c:v>117</c:v>
                </c:pt>
                <c:pt idx="1671">
                  <c:v>104</c:v>
                </c:pt>
                <c:pt idx="1672">
                  <c:v>115</c:v>
                </c:pt>
                <c:pt idx="1673">
                  <c:v>124</c:v>
                </c:pt>
                <c:pt idx="1674">
                  <c:v>95</c:v>
                </c:pt>
                <c:pt idx="1675">
                  <c:v>119</c:v>
                </c:pt>
                <c:pt idx="1676">
                  <c:v>108</c:v>
                </c:pt>
                <c:pt idx="1677">
                  <c:v>115</c:v>
                </c:pt>
                <c:pt idx="1678">
                  <c:v>122</c:v>
                </c:pt>
                <c:pt idx="1679">
                  <c:v>118</c:v>
                </c:pt>
                <c:pt idx="1680">
                  <c:v>110</c:v>
                </c:pt>
                <c:pt idx="1681">
                  <c:v>111</c:v>
                </c:pt>
                <c:pt idx="1682">
                  <c:v>111</c:v>
                </c:pt>
                <c:pt idx="1683">
                  <c:v>111</c:v>
                </c:pt>
                <c:pt idx="1684">
                  <c:v>97</c:v>
                </c:pt>
                <c:pt idx="1685">
                  <c:v>117</c:v>
                </c:pt>
                <c:pt idx="1686">
                  <c:v>119</c:v>
                </c:pt>
                <c:pt idx="1687">
                  <c:v>124</c:v>
                </c:pt>
                <c:pt idx="1688">
                  <c:v>114</c:v>
                </c:pt>
                <c:pt idx="1689">
                  <c:v>108</c:v>
                </c:pt>
                <c:pt idx="1690">
                  <c:v>111</c:v>
                </c:pt>
                <c:pt idx="1691">
                  <c:v>109</c:v>
                </c:pt>
                <c:pt idx="1692">
                  <c:v>112</c:v>
                </c:pt>
                <c:pt idx="1693">
                  <c:v>111</c:v>
                </c:pt>
                <c:pt idx="1694">
                  <c:v>110</c:v>
                </c:pt>
                <c:pt idx="1695">
                  <c:v>117</c:v>
                </c:pt>
                <c:pt idx="1696">
                  <c:v>104</c:v>
                </c:pt>
                <c:pt idx="1697">
                  <c:v>98</c:v>
                </c:pt>
                <c:pt idx="1698">
                  <c:v>100</c:v>
                </c:pt>
                <c:pt idx="1699">
                  <c:v>118</c:v>
                </c:pt>
                <c:pt idx="1700">
                  <c:v>117</c:v>
                </c:pt>
                <c:pt idx="1701">
                  <c:v>109</c:v>
                </c:pt>
                <c:pt idx="1702">
                  <c:v>119</c:v>
                </c:pt>
                <c:pt idx="1703">
                  <c:v>108</c:v>
                </c:pt>
                <c:pt idx="1704">
                  <c:v>110</c:v>
                </c:pt>
                <c:pt idx="1705">
                  <c:v>115</c:v>
                </c:pt>
                <c:pt idx="1706">
                  <c:v>114</c:v>
                </c:pt>
                <c:pt idx="1707">
                  <c:v>114</c:v>
                </c:pt>
                <c:pt idx="1708">
                  <c:v>118</c:v>
                </c:pt>
                <c:pt idx="1709">
                  <c:v>96</c:v>
                </c:pt>
                <c:pt idx="1710">
                  <c:v>112</c:v>
                </c:pt>
                <c:pt idx="1711">
                  <c:v>88</c:v>
                </c:pt>
                <c:pt idx="1712">
                  <c:v>109</c:v>
                </c:pt>
                <c:pt idx="1713">
                  <c:v>133</c:v>
                </c:pt>
                <c:pt idx="1714">
                  <c:v>109</c:v>
                </c:pt>
                <c:pt idx="1715">
                  <c:v>108</c:v>
                </c:pt>
                <c:pt idx="1716">
                  <c:v>116</c:v>
                </c:pt>
                <c:pt idx="1717">
                  <c:v>103</c:v>
                </c:pt>
                <c:pt idx="1718">
                  <c:v>104</c:v>
                </c:pt>
                <c:pt idx="1719">
                  <c:v>97</c:v>
                </c:pt>
                <c:pt idx="1720">
                  <c:v>102</c:v>
                </c:pt>
                <c:pt idx="1721">
                  <c:v>111</c:v>
                </c:pt>
                <c:pt idx="1722">
                  <c:v>111</c:v>
                </c:pt>
                <c:pt idx="1723">
                  <c:v>107</c:v>
                </c:pt>
                <c:pt idx="1724">
                  <c:v>127</c:v>
                </c:pt>
                <c:pt idx="1725">
                  <c:v>102</c:v>
                </c:pt>
                <c:pt idx="1726">
                  <c:v>115</c:v>
                </c:pt>
                <c:pt idx="1727">
                  <c:v>100</c:v>
                </c:pt>
                <c:pt idx="1728">
                  <c:v>85</c:v>
                </c:pt>
                <c:pt idx="1729">
                  <c:v>74</c:v>
                </c:pt>
                <c:pt idx="1730">
                  <c:v>88</c:v>
                </c:pt>
                <c:pt idx="1731">
                  <c:v>109</c:v>
                </c:pt>
                <c:pt idx="1732">
                  <c:v>120</c:v>
                </c:pt>
                <c:pt idx="1733">
                  <c:v>89</c:v>
                </c:pt>
                <c:pt idx="1734">
                  <c:v>112</c:v>
                </c:pt>
                <c:pt idx="1735">
                  <c:v>100</c:v>
                </c:pt>
                <c:pt idx="1736">
                  <c:v>73</c:v>
                </c:pt>
                <c:pt idx="1737">
                  <c:v>87</c:v>
                </c:pt>
                <c:pt idx="1738">
                  <c:v>90</c:v>
                </c:pt>
                <c:pt idx="1739">
                  <c:v>83</c:v>
                </c:pt>
                <c:pt idx="1740">
                  <c:v>98</c:v>
                </c:pt>
                <c:pt idx="1741">
                  <c:v>80</c:v>
                </c:pt>
                <c:pt idx="1742">
                  <c:v>84</c:v>
                </c:pt>
                <c:pt idx="1743">
                  <c:v>85</c:v>
                </c:pt>
                <c:pt idx="1744">
                  <c:v>94</c:v>
                </c:pt>
                <c:pt idx="1745">
                  <c:v>72</c:v>
                </c:pt>
                <c:pt idx="1746">
                  <c:v>95</c:v>
                </c:pt>
                <c:pt idx="1747">
                  <c:v>85</c:v>
                </c:pt>
                <c:pt idx="1748">
                  <c:v>96</c:v>
                </c:pt>
                <c:pt idx="1749">
                  <c:v>77</c:v>
                </c:pt>
                <c:pt idx="1750">
                  <c:v>93</c:v>
                </c:pt>
                <c:pt idx="1751">
                  <c:v>76</c:v>
                </c:pt>
                <c:pt idx="1752">
                  <c:v>80</c:v>
                </c:pt>
                <c:pt idx="1753">
                  <c:v>81</c:v>
                </c:pt>
                <c:pt idx="1754">
                  <c:v>81</c:v>
                </c:pt>
                <c:pt idx="1755">
                  <c:v>89</c:v>
                </c:pt>
                <c:pt idx="1756">
                  <c:v>72</c:v>
                </c:pt>
                <c:pt idx="1757">
                  <c:v>68</c:v>
                </c:pt>
                <c:pt idx="1758">
                  <c:v>77</c:v>
                </c:pt>
                <c:pt idx="1759">
                  <c:v>84</c:v>
                </c:pt>
                <c:pt idx="1760">
                  <c:v>77</c:v>
                </c:pt>
                <c:pt idx="1761">
                  <c:v>63</c:v>
                </c:pt>
                <c:pt idx="1762">
                  <c:v>84</c:v>
                </c:pt>
                <c:pt idx="1763">
                  <c:v>76</c:v>
                </c:pt>
                <c:pt idx="1764">
                  <c:v>84</c:v>
                </c:pt>
                <c:pt idx="1765">
                  <c:v>73</c:v>
                </c:pt>
                <c:pt idx="1766">
                  <c:v>89</c:v>
                </c:pt>
                <c:pt idx="1767">
                  <c:v>67</c:v>
                </c:pt>
                <c:pt idx="1768">
                  <c:v>67</c:v>
                </c:pt>
                <c:pt idx="1769">
                  <c:v>78</c:v>
                </c:pt>
                <c:pt idx="1770">
                  <c:v>60</c:v>
                </c:pt>
                <c:pt idx="1771">
                  <c:v>80</c:v>
                </c:pt>
                <c:pt idx="1772">
                  <c:v>67</c:v>
                </c:pt>
                <c:pt idx="1773">
                  <c:v>80</c:v>
                </c:pt>
                <c:pt idx="1774">
                  <c:v>72</c:v>
                </c:pt>
                <c:pt idx="1775">
                  <c:v>58</c:v>
                </c:pt>
                <c:pt idx="1776">
                  <c:v>72</c:v>
                </c:pt>
                <c:pt idx="1777">
                  <c:v>82</c:v>
                </c:pt>
                <c:pt idx="1778">
                  <c:v>67</c:v>
                </c:pt>
                <c:pt idx="1779">
                  <c:v>70</c:v>
                </c:pt>
                <c:pt idx="1780">
                  <c:v>53</c:v>
                </c:pt>
                <c:pt idx="1781">
                  <c:v>70</c:v>
                </c:pt>
                <c:pt idx="1782">
                  <c:v>53</c:v>
                </c:pt>
                <c:pt idx="1783">
                  <c:v>65</c:v>
                </c:pt>
                <c:pt idx="1784">
                  <c:v>57</c:v>
                </c:pt>
                <c:pt idx="1785">
                  <c:v>55</c:v>
                </c:pt>
                <c:pt idx="1786">
                  <c:v>63</c:v>
                </c:pt>
                <c:pt idx="1787">
                  <c:v>60</c:v>
                </c:pt>
                <c:pt idx="1788">
                  <c:v>58</c:v>
                </c:pt>
                <c:pt idx="1789">
                  <c:v>62</c:v>
                </c:pt>
                <c:pt idx="1790">
                  <c:v>67</c:v>
                </c:pt>
                <c:pt idx="1791">
                  <c:v>69</c:v>
                </c:pt>
                <c:pt idx="1792">
                  <c:v>63</c:v>
                </c:pt>
                <c:pt idx="1793">
                  <c:v>53</c:v>
                </c:pt>
                <c:pt idx="1794">
                  <c:v>49</c:v>
                </c:pt>
                <c:pt idx="1795">
                  <c:v>51</c:v>
                </c:pt>
                <c:pt idx="1796">
                  <c:v>58</c:v>
                </c:pt>
                <c:pt idx="1797">
                  <c:v>64</c:v>
                </c:pt>
                <c:pt idx="1798">
                  <c:v>43</c:v>
                </c:pt>
                <c:pt idx="1799">
                  <c:v>63</c:v>
                </c:pt>
                <c:pt idx="1800">
                  <c:v>52</c:v>
                </c:pt>
                <c:pt idx="1801">
                  <c:v>66</c:v>
                </c:pt>
                <c:pt idx="1802">
                  <c:v>60</c:v>
                </c:pt>
                <c:pt idx="1803">
                  <c:v>49</c:v>
                </c:pt>
                <c:pt idx="1804">
                  <c:v>45</c:v>
                </c:pt>
                <c:pt idx="1805">
                  <c:v>53</c:v>
                </c:pt>
                <c:pt idx="1806">
                  <c:v>50</c:v>
                </c:pt>
                <c:pt idx="1807">
                  <c:v>52</c:v>
                </c:pt>
                <c:pt idx="1808">
                  <c:v>59</c:v>
                </c:pt>
                <c:pt idx="1809">
                  <c:v>72</c:v>
                </c:pt>
                <c:pt idx="1810">
                  <c:v>61</c:v>
                </c:pt>
                <c:pt idx="1811">
                  <c:v>41</c:v>
                </c:pt>
                <c:pt idx="1812">
                  <c:v>50</c:v>
                </c:pt>
                <c:pt idx="1813">
                  <c:v>47</c:v>
                </c:pt>
                <c:pt idx="1814">
                  <c:v>55</c:v>
                </c:pt>
                <c:pt idx="1815">
                  <c:v>61</c:v>
                </c:pt>
                <c:pt idx="1816">
                  <c:v>44</c:v>
                </c:pt>
                <c:pt idx="1817">
                  <c:v>49</c:v>
                </c:pt>
                <c:pt idx="1818">
                  <c:v>54</c:v>
                </c:pt>
                <c:pt idx="1819">
                  <c:v>44</c:v>
                </c:pt>
                <c:pt idx="1820">
                  <c:v>53</c:v>
                </c:pt>
                <c:pt idx="1821">
                  <c:v>48</c:v>
                </c:pt>
                <c:pt idx="1822">
                  <c:v>58</c:v>
                </c:pt>
                <c:pt idx="1823">
                  <c:v>46</c:v>
                </c:pt>
                <c:pt idx="1824">
                  <c:v>46</c:v>
                </c:pt>
                <c:pt idx="1825">
                  <c:v>57</c:v>
                </c:pt>
                <c:pt idx="1826">
                  <c:v>60</c:v>
                </c:pt>
                <c:pt idx="1827">
                  <c:v>56</c:v>
                </c:pt>
                <c:pt idx="1828">
                  <c:v>53</c:v>
                </c:pt>
                <c:pt idx="1829">
                  <c:v>47</c:v>
                </c:pt>
                <c:pt idx="1830">
                  <c:v>58</c:v>
                </c:pt>
                <c:pt idx="1831">
                  <c:v>61</c:v>
                </c:pt>
                <c:pt idx="1832">
                  <c:v>59</c:v>
                </c:pt>
                <c:pt idx="1833">
                  <c:v>48</c:v>
                </c:pt>
                <c:pt idx="1834">
                  <c:v>59</c:v>
                </c:pt>
                <c:pt idx="1835">
                  <c:v>53</c:v>
                </c:pt>
                <c:pt idx="1836">
                  <c:v>41</c:v>
                </c:pt>
                <c:pt idx="1837">
                  <c:v>40</c:v>
                </c:pt>
                <c:pt idx="1838">
                  <c:v>44</c:v>
                </c:pt>
                <c:pt idx="1839">
                  <c:v>41</c:v>
                </c:pt>
                <c:pt idx="1840">
                  <c:v>57</c:v>
                </c:pt>
                <c:pt idx="1841">
                  <c:v>47</c:v>
                </c:pt>
                <c:pt idx="1842">
                  <c:v>46</c:v>
                </c:pt>
                <c:pt idx="1843">
                  <c:v>48</c:v>
                </c:pt>
                <c:pt idx="1844">
                  <c:v>38</c:v>
                </c:pt>
                <c:pt idx="1845">
                  <c:v>48</c:v>
                </c:pt>
                <c:pt idx="1846">
                  <c:v>49</c:v>
                </c:pt>
                <c:pt idx="1847">
                  <c:v>55</c:v>
                </c:pt>
                <c:pt idx="1848">
                  <c:v>66</c:v>
                </c:pt>
                <c:pt idx="1849">
                  <c:v>48</c:v>
                </c:pt>
                <c:pt idx="1850">
                  <c:v>49</c:v>
                </c:pt>
                <c:pt idx="1851">
                  <c:v>49</c:v>
                </c:pt>
                <c:pt idx="1852">
                  <c:v>42</c:v>
                </c:pt>
                <c:pt idx="1853">
                  <c:v>59</c:v>
                </c:pt>
                <c:pt idx="1854">
                  <c:v>66</c:v>
                </c:pt>
                <c:pt idx="1855">
                  <c:v>41</c:v>
                </c:pt>
                <c:pt idx="1856">
                  <c:v>46</c:v>
                </c:pt>
                <c:pt idx="1857">
                  <c:v>62</c:v>
                </c:pt>
                <c:pt idx="1858">
                  <c:v>43</c:v>
                </c:pt>
                <c:pt idx="1859">
                  <c:v>61</c:v>
                </c:pt>
                <c:pt idx="1860">
                  <c:v>45</c:v>
                </c:pt>
                <c:pt idx="1861">
                  <c:v>49</c:v>
                </c:pt>
                <c:pt idx="1862">
                  <c:v>40</c:v>
                </c:pt>
                <c:pt idx="1863">
                  <c:v>59</c:v>
                </c:pt>
                <c:pt idx="1864">
                  <c:v>58</c:v>
                </c:pt>
                <c:pt idx="1865">
                  <c:v>60</c:v>
                </c:pt>
                <c:pt idx="1866">
                  <c:v>58</c:v>
                </c:pt>
                <c:pt idx="1867">
                  <c:v>51</c:v>
                </c:pt>
                <c:pt idx="1868">
                  <c:v>49</c:v>
                </c:pt>
                <c:pt idx="1869">
                  <c:v>49</c:v>
                </c:pt>
                <c:pt idx="1870">
                  <c:v>56</c:v>
                </c:pt>
                <c:pt idx="1871">
                  <c:v>46</c:v>
                </c:pt>
                <c:pt idx="1872">
                  <c:v>42</c:v>
                </c:pt>
                <c:pt idx="1873">
                  <c:v>61</c:v>
                </c:pt>
                <c:pt idx="1874">
                  <c:v>63</c:v>
                </c:pt>
                <c:pt idx="1875">
                  <c:v>47</c:v>
                </c:pt>
                <c:pt idx="1876">
                  <c:v>54</c:v>
                </c:pt>
                <c:pt idx="1877">
                  <c:v>58</c:v>
                </c:pt>
                <c:pt idx="1878">
                  <c:v>65</c:v>
                </c:pt>
                <c:pt idx="1879">
                  <c:v>66</c:v>
                </c:pt>
                <c:pt idx="1880">
                  <c:v>54</c:v>
                </c:pt>
                <c:pt idx="1881">
                  <c:v>57</c:v>
                </c:pt>
                <c:pt idx="1882">
                  <c:v>45</c:v>
                </c:pt>
                <c:pt idx="1883">
                  <c:v>56</c:v>
                </c:pt>
                <c:pt idx="1884">
                  <c:v>39</c:v>
                </c:pt>
                <c:pt idx="1885">
                  <c:v>45</c:v>
                </c:pt>
                <c:pt idx="1886">
                  <c:v>45</c:v>
                </c:pt>
                <c:pt idx="1887">
                  <c:v>53</c:v>
                </c:pt>
                <c:pt idx="1888">
                  <c:v>47</c:v>
                </c:pt>
                <c:pt idx="1889">
                  <c:v>53</c:v>
                </c:pt>
                <c:pt idx="1890">
                  <c:v>57</c:v>
                </c:pt>
                <c:pt idx="1891">
                  <c:v>53</c:v>
                </c:pt>
                <c:pt idx="1892">
                  <c:v>51</c:v>
                </c:pt>
                <c:pt idx="1893">
                  <c:v>46</c:v>
                </c:pt>
                <c:pt idx="1894">
                  <c:v>57</c:v>
                </c:pt>
                <c:pt idx="1895">
                  <c:v>47</c:v>
                </c:pt>
                <c:pt idx="1896">
                  <c:v>49</c:v>
                </c:pt>
                <c:pt idx="1897">
                  <c:v>36</c:v>
                </c:pt>
                <c:pt idx="1898">
                  <c:v>47</c:v>
                </c:pt>
                <c:pt idx="1899">
                  <c:v>46</c:v>
                </c:pt>
                <c:pt idx="1900">
                  <c:v>61</c:v>
                </c:pt>
                <c:pt idx="1901">
                  <c:v>55</c:v>
                </c:pt>
                <c:pt idx="1902">
                  <c:v>46</c:v>
                </c:pt>
                <c:pt idx="1903">
                  <c:v>33</c:v>
                </c:pt>
                <c:pt idx="1904">
                  <c:v>44</c:v>
                </c:pt>
                <c:pt idx="1905">
                  <c:v>53</c:v>
                </c:pt>
                <c:pt idx="1906">
                  <c:v>54</c:v>
                </c:pt>
                <c:pt idx="1907">
                  <c:v>53</c:v>
                </c:pt>
                <c:pt idx="1908">
                  <c:v>50</c:v>
                </c:pt>
                <c:pt idx="1909">
                  <c:v>59</c:v>
                </c:pt>
                <c:pt idx="1910">
                  <c:v>57</c:v>
                </c:pt>
                <c:pt idx="1911">
                  <c:v>53</c:v>
                </c:pt>
                <c:pt idx="1912">
                  <c:v>46</c:v>
                </c:pt>
                <c:pt idx="1913">
                  <c:v>48</c:v>
                </c:pt>
                <c:pt idx="1914">
                  <c:v>56</c:v>
                </c:pt>
                <c:pt idx="1915">
                  <c:v>57</c:v>
                </c:pt>
                <c:pt idx="1916">
                  <c:v>52</c:v>
                </c:pt>
                <c:pt idx="1917">
                  <c:v>43</c:v>
                </c:pt>
                <c:pt idx="1918">
                  <c:v>44</c:v>
                </c:pt>
                <c:pt idx="1919">
                  <c:v>50</c:v>
                </c:pt>
                <c:pt idx="1920">
                  <c:v>48</c:v>
                </c:pt>
                <c:pt idx="1921">
                  <c:v>57</c:v>
                </c:pt>
                <c:pt idx="1922">
                  <c:v>53</c:v>
                </c:pt>
                <c:pt idx="1923">
                  <c:v>54</c:v>
                </c:pt>
                <c:pt idx="1924">
                  <c:v>47</c:v>
                </c:pt>
                <c:pt idx="1925">
                  <c:v>47</c:v>
                </c:pt>
                <c:pt idx="1926">
                  <c:v>38</c:v>
                </c:pt>
                <c:pt idx="1927">
                  <c:v>54</c:v>
                </c:pt>
                <c:pt idx="1928">
                  <c:v>42</c:v>
                </c:pt>
                <c:pt idx="1929">
                  <c:v>49</c:v>
                </c:pt>
                <c:pt idx="1930">
                  <c:v>50</c:v>
                </c:pt>
                <c:pt idx="1931">
                  <c:v>52</c:v>
                </c:pt>
                <c:pt idx="1932">
                  <c:v>43</c:v>
                </c:pt>
                <c:pt idx="1933">
                  <c:v>45</c:v>
                </c:pt>
                <c:pt idx="1934">
                  <c:v>55</c:v>
                </c:pt>
                <c:pt idx="1935">
                  <c:v>38</c:v>
                </c:pt>
                <c:pt idx="1936">
                  <c:v>56</c:v>
                </c:pt>
                <c:pt idx="1937">
                  <c:v>56</c:v>
                </c:pt>
                <c:pt idx="1938">
                  <c:v>39</c:v>
                </c:pt>
                <c:pt idx="1939">
                  <c:v>49</c:v>
                </c:pt>
                <c:pt idx="1940">
                  <c:v>46</c:v>
                </c:pt>
                <c:pt idx="1941">
                  <c:v>52</c:v>
                </c:pt>
                <c:pt idx="1942">
                  <c:v>45</c:v>
                </c:pt>
                <c:pt idx="1943">
                  <c:v>43</c:v>
                </c:pt>
                <c:pt idx="1944">
                  <c:v>55</c:v>
                </c:pt>
                <c:pt idx="1945">
                  <c:v>46</c:v>
                </c:pt>
                <c:pt idx="1946">
                  <c:v>53</c:v>
                </c:pt>
                <c:pt idx="1947">
                  <c:v>57</c:v>
                </c:pt>
                <c:pt idx="1948">
                  <c:v>52</c:v>
                </c:pt>
                <c:pt idx="1949">
                  <c:v>54</c:v>
                </c:pt>
                <c:pt idx="1950">
                  <c:v>47</c:v>
                </c:pt>
                <c:pt idx="1951">
                  <c:v>52</c:v>
                </c:pt>
                <c:pt idx="1952">
                  <c:v>59</c:v>
                </c:pt>
                <c:pt idx="1953">
                  <c:v>46</c:v>
                </c:pt>
                <c:pt idx="1954">
                  <c:v>54</c:v>
                </c:pt>
                <c:pt idx="1955">
                  <c:v>44</c:v>
                </c:pt>
                <c:pt idx="1956">
                  <c:v>51</c:v>
                </c:pt>
                <c:pt idx="1957">
                  <c:v>43</c:v>
                </c:pt>
                <c:pt idx="1958">
                  <c:v>50</c:v>
                </c:pt>
                <c:pt idx="1959">
                  <c:v>41</c:v>
                </c:pt>
                <c:pt idx="1960">
                  <c:v>56</c:v>
                </c:pt>
                <c:pt idx="1961">
                  <c:v>62</c:v>
                </c:pt>
                <c:pt idx="1962">
                  <c:v>44</c:v>
                </c:pt>
                <c:pt idx="1963">
                  <c:v>41</c:v>
                </c:pt>
                <c:pt idx="1964">
                  <c:v>47</c:v>
                </c:pt>
                <c:pt idx="1965">
                  <c:v>38</c:v>
                </c:pt>
                <c:pt idx="1966">
                  <c:v>60</c:v>
                </c:pt>
                <c:pt idx="1967">
                  <c:v>53</c:v>
                </c:pt>
                <c:pt idx="1968">
                  <c:v>59</c:v>
                </c:pt>
                <c:pt idx="1969">
                  <c:v>49</c:v>
                </c:pt>
                <c:pt idx="1970">
                  <c:v>43</c:v>
                </c:pt>
                <c:pt idx="1971">
                  <c:v>42</c:v>
                </c:pt>
                <c:pt idx="1972">
                  <c:v>56</c:v>
                </c:pt>
                <c:pt idx="1973">
                  <c:v>60</c:v>
                </c:pt>
                <c:pt idx="1974">
                  <c:v>58</c:v>
                </c:pt>
                <c:pt idx="1975">
                  <c:v>56</c:v>
                </c:pt>
                <c:pt idx="1976">
                  <c:v>65</c:v>
                </c:pt>
                <c:pt idx="1977">
                  <c:v>55</c:v>
                </c:pt>
                <c:pt idx="1978">
                  <c:v>56</c:v>
                </c:pt>
                <c:pt idx="1979">
                  <c:v>53</c:v>
                </c:pt>
                <c:pt idx="1980">
                  <c:v>56</c:v>
                </c:pt>
                <c:pt idx="1981">
                  <c:v>51</c:v>
                </c:pt>
                <c:pt idx="1982">
                  <c:v>59</c:v>
                </c:pt>
                <c:pt idx="1983">
                  <c:v>42</c:v>
                </c:pt>
                <c:pt idx="1984">
                  <c:v>38</c:v>
                </c:pt>
                <c:pt idx="1985">
                  <c:v>56</c:v>
                </c:pt>
                <c:pt idx="1986">
                  <c:v>44</c:v>
                </c:pt>
                <c:pt idx="1987">
                  <c:v>55</c:v>
                </c:pt>
                <c:pt idx="1988">
                  <c:v>52</c:v>
                </c:pt>
                <c:pt idx="1989">
                  <c:v>51</c:v>
                </c:pt>
                <c:pt idx="1990">
                  <c:v>46</c:v>
                </c:pt>
                <c:pt idx="1991">
                  <c:v>59</c:v>
                </c:pt>
                <c:pt idx="1992">
                  <c:v>52</c:v>
                </c:pt>
                <c:pt idx="1993">
                  <c:v>48</c:v>
                </c:pt>
                <c:pt idx="1994">
                  <c:v>54</c:v>
                </c:pt>
                <c:pt idx="1995">
                  <c:v>56</c:v>
                </c:pt>
                <c:pt idx="1996">
                  <c:v>54</c:v>
                </c:pt>
                <c:pt idx="1997">
                  <c:v>67</c:v>
                </c:pt>
                <c:pt idx="1998">
                  <c:v>46</c:v>
                </c:pt>
                <c:pt idx="1999">
                  <c:v>49</c:v>
                </c:pt>
                <c:pt idx="2000">
                  <c:v>63</c:v>
                </c:pt>
                <c:pt idx="2001">
                  <c:v>49</c:v>
                </c:pt>
                <c:pt idx="2002">
                  <c:v>45</c:v>
                </c:pt>
                <c:pt idx="2003">
                  <c:v>56</c:v>
                </c:pt>
                <c:pt idx="2004">
                  <c:v>59</c:v>
                </c:pt>
                <c:pt idx="2005">
                  <c:v>56</c:v>
                </c:pt>
                <c:pt idx="2006">
                  <c:v>68</c:v>
                </c:pt>
                <c:pt idx="2007">
                  <c:v>59</c:v>
                </c:pt>
                <c:pt idx="2008">
                  <c:v>48</c:v>
                </c:pt>
                <c:pt idx="2009">
                  <c:v>51</c:v>
                </c:pt>
                <c:pt idx="2010">
                  <c:v>50</c:v>
                </c:pt>
                <c:pt idx="2011">
                  <c:v>49</c:v>
                </c:pt>
                <c:pt idx="2012">
                  <c:v>51</c:v>
                </c:pt>
                <c:pt idx="2013">
                  <c:v>64</c:v>
                </c:pt>
                <c:pt idx="2014">
                  <c:v>50</c:v>
                </c:pt>
                <c:pt idx="2015">
                  <c:v>60</c:v>
                </c:pt>
                <c:pt idx="2016">
                  <c:v>54</c:v>
                </c:pt>
                <c:pt idx="2017">
                  <c:v>50</c:v>
                </c:pt>
                <c:pt idx="2018">
                  <c:v>59</c:v>
                </c:pt>
                <c:pt idx="2019">
                  <c:v>54</c:v>
                </c:pt>
                <c:pt idx="2020">
                  <c:v>52</c:v>
                </c:pt>
                <c:pt idx="2021">
                  <c:v>43</c:v>
                </c:pt>
                <c:pt idx="2022">
                  <c:v>57</c:v>
                </c:pt>
                <c:pt idx="2023">
                  <c:v>71</c:v>
                </c:pt>
                <c:pt idx="2024">
                  <c:v>60</c:v>
                </c:pt>
                <c:pt idx="2025">
                  <c:v>56</c:v>
                </c:pt>
                <c:pt idx="2026">
                  <c:v>66</c:v>
                </c:pt>
                <c:pt idx="2027">
                  <c:v>72</c:v>
                </c:pt>
                <c:pt idx="2028">
                  <c:v>50</c:v>
                </c:pt>
                <c:pt idx="2029">
                  <c:v>56</c:v>
                </c:pt>
                <c:pt idx="2030">
                  <c:v>65</c:v>
                </c:pt>
                <c:pt idx="2031">
                  <c:v>63</c:v>
                </c:pt>
                <c:pt idx="2032">
                  <c:v>52</c:v>
                </c:pt>
                <c:pt idx="2033">
                  <c:v>54</c:v>
                </c:pt>
                <c:pt idx="2034">
                  <c:v>59</c:v>
                </c:pt>
                <c:pt idx="2035">
                  <c:v>64</c:v>
                </c:pt>
                <c:pt idx="2036">
                  <c:v>59</c:v>
                </c:pt>
                <c:pt idx="2037">
                  <c:v>60</c:v>
                </c:pt>
                <c:pt idx="2038">
                  <c:v>67</c:v>
                </c:pt>
                <c:pt idx="2039">
                  <c:v>80</c:v>
                </c:pt>
                <c:pt idx="2040">
                  <c:v>68</c:v>
                </c:pt>
                <c:pt idx="2041">
                  <c:v>75</c:v>
                </c:pt>
                <c:pt idx="2042">
                  <c:v>67</c:v>
                </c:pt>
                <c:pt idx="2043">
                  <c:v>66</c:v>
                </c:pt>
                <c:pt idx="2044">
                  <c:v>67</c:v>
                </c:pt>
                <c:pt idx="2045">
                  <c:v>71</c:v>
                </c:pt>
                <c:pt idx="2046">
                  <c:v>63</c:v>
                </c:pt>
                <c:pt idx="2047">
                  <c:v>71</c:v>
                </c:pt>
                <c:pt idx="2048">
                  <c:v>69</c:v>
                </c:pt>
                <c:pt idx="2049">
                  <c:v>54</c:v>
                </c:pt>
                <c:pt idx="2050">
                  <c:v>58</c:v>
                </c:pt>
                <c:pt idx="2051">
                  <c:v>74</c:v>
                </c:pt>
                <c:pt idx="2052">
                  <c:v>65</c:v>
                </c:pt>
                <c:pt idx="2053">
                  <c:v>70</c:v>
                </c:pt>
                <c:pt idx="2054">
                  <c:v>57</c:v>
                </c:pt>
                <c:pt idx="2055">
                  <c:v>76</c:v>
                </c:pt>
                <c:pt idx="2056">
                  <c:v>71</c:v>
                </c:pt>
                <c:pt idx="2057">
                  <c:v>71</c:v>
                </c:pt>
                <c:pt idx="2058">
                  <c:v>68</c:v>
                </c:pt>
                <c:pt idx="2059">
                  <c:v>77</c:v>
                </c:pt>
                <c:pt idx="2060">
                  <c:v>73</c:v>
                </c:pt>
                <c:pt idx="2061">
                  <c:v>72</c:v>
                </c:pt>
                <c:pt idx="2062">
                  <c:v>93</c:v>
                </c:pt>
                <c:pt idx="2063">
                  <c:v>85</c:v>
                </c:pt>
                <c:pt idx="2064">
                  <c:v>79</c:v>
                </c:pt>
                <c:pt idx="2065">
                  <c:v>76</c:v>
                </c:pt>
                <c:pt idx="2066">
                  <c:v>77</c:v>
                </c:pt>
                <c:pt idx="2067">
                  <c:v>90</c:v>
                </c:pt>
                <c:pt idx="2068">
                  <c:v>88</c:v>
                </c:pt>
                <c:pt idx="2069">
                  <c:v>71</c:v>
                </c:pt>
                <c:pt idx="2070">
                  <c:v>76</c:v>
                </c:pt>
                <c:pt idx="2071">
                  <c:v>73</c:v>
                </c:pt>
                <c:pt idx="2072">
                  <c:v>74</c:v>
                </c:pt>
                <c:pt idx="2073">
                  <c:v>75</c:v>
                </c:pt>
                <c:pt idx="2074">
                  <c:v>76</c:v>
                </c:pt>
                <c:pt idx="2075">
                  <c:v>82</c:v>
                </c:pt>
                <c:pt idx="2076">
                  <c:v>71</c:v>
                </c:pt>
                <c:pt idx="2077">
                  <c:v>84</c:v>
                </c:pt>
                <c:pt idx="2078">
                  <c:v>81</c:v>
                </c:pt>
                <c:pt idx="2079">
                  <c:v>71</c:v>
                </c:pt>
                <c:pt idx="2080">
                  <c:v>80</c:v>
                </c:pt>
                <c:pt idx="2081">
                  <c:v>88</c:v>
                </c:pt>
                <c:pt idx="2082">
                  <c:v>76</c:v>
                </c:pt>
                <c:pt idx="2083">
                  <c:v>108</c:v>
                </c:pt>
                <c:pt idx="2084">
                  <c:v>81</c:v>
                </c:pt>
                <c:pt idx="2085">
                  <c:v>84</c:v>
                </c:pt>
                <c:pt idx="2086">
                  <c:v>72</c:v>
                </c:pt>
                <c:pt idx="2087">
                  <c:v>74</c:v>
                </c:pt>
                <c:pt idx="2088">
                  <c:v>76</c:v>
                </c:pt>
                <c:pt idx="2089">
                  <c:v>84</c:v>
                </c:pt>
                <c:pt idx="2090">
                  <c:v>77</c:v>
                </c:pt>
                <c:pt idx="2091">
                  <c:v>85</c:v>
                </c:pt>
                <c:pt idx="2092">
                  <c:v>86</c:v>
                </c:pt>
                <c:pt idx="2093">
                  <c:v>79</c:v>
                </c:pt>
                <c:pt idx="2094">
                  <c:v>84</c:v>
                </c:pt>
                <c:pt idx="2095">
                  <c:v>95</c:v>
                </c:pt>
                <c:pt idx="2096">
                  <c:v>76</c:v>
                </c:pt>
                <c:pt idx="2097">
                  <c:v>92</c:v>
                </c:pt>
                <c:pt idx="2098">
                  <c:v>76</c:v>
                </c:pt>
                <c:pt idx="2099">
                  <c:v>81</c:v>
                </c:pt>
                <c:pt idx="2100">
                  <c:v>75</c:v>
                </c:pt>
                <c:pt idx="2101">
                  <c:v>87</c:v>
                </c:pt>
                <c:pt idx="2102">
                  <c:v>73</c:v>
                </c:pt>
                <c:pt idx="2103">
                  <c:v>72</c:v>
                </c:pt>
                <c:pt idx="2104">
                  <c:v>95</c:v>
                </c:pt>
                <c:pt idx="2105">
                  <c:v>81</c:v>
                </c:pt>
                <c:pt idx="2106">
                  <c:v>87</c:v>
                </c:pt>
                <c:pt idx="2107">
                  <c:v>82</c:v>
                </c:pt>
                <c:pt idx="2108">
                  <c:v>70</c:v>
                </c:pt>
                <c:pt idx="2109">
                  <c:v>81</c:v>
                </c:pt>
                <c:pt idx="2110">
                  <c:v>66</c:v>
                </c:pt>
                <c:pt idx="2111">
                  <c:v>79</c:v>
                </c:pt>
                <c:pt idx="2112">
                  <c:v>93</c:v>
                </c:pt>
                <c:pt idx="2113">
                  <c:v>86</c:v>
                </c:pt>
                <c:pt idx="2114">
                  <c:v>91</c:v>
                </c:pt>
                <c:pt idx="2115">
                  <c:v>78</c:v>
                </c:pt>
                <c:pt idx="2116">
                  <c:v>72</c:v>
                </c:pt>
                <c:pt idx="2117">
                  <c:v>86</c:v>
                </c:pt>
                <c:pt idx="2118">
                  <c:v>88</c:v>
                </c:pt>
                <c:pt idx="2119">
                  <c:v>82</c:v>
                </c:pt>
                <c:pt idx="2120">
                  <c:v>83</c:v>
                </c:pt>
                <c:pt idx="2121">
                  <c:v>72</c:v>
                </c:pt>
                <c:pt idx="2122">
                  <c:v>90</c:v>
                </c:pt>
                <c:pt idx="2123">
                  <c:v>68</c:v>
                </c:pt>
                <c:pt idx="2124">
                  <c:v>69</c:v>
                </c:pt>
                <c:pt idx="2125">
                  <c:v>74</c:v>
                </c:pt>
                <c:pt idx="2126">
                  <c:v>89</c:v>
                </c:pt>
                <c:pt idx="2127">
                  <c:v>88</c:v>
                </c:pt>
                <c:pt idx="2128">
                  <c:v>71</c:v>
                </c:pt>
                <c:pt idx="2129">
                  <c:v>78</c:v>
                </c:pt>
                <c:pt idx="2130">
                  <c:v>87</c:v>
                </c:pt>
                <c:pt idx="2131">
                  <c:v>84</c:v>
                </c:pt>
                <c:pt idx="2132">
                  <c:v>74</c:v>
                </c:pt>
                <c:pt idx="2133">
                  <c:v>66</c:v>
                </c:pt>
                <c:pt idx="2134">
                  <c:v>73</c:v>
                </c:pt>
                <c:pt idx="2135">
                  <c:v>75</c:v>
                </c:pt>
                <c:pt idx="2136">
                  <c:v>70</c:v>
                </c:pt>
                <c:pt idx="2137">
                  <c:v>66</c:v>
                </c:pt>
                <c:pt idx="2138">
                  <c:v>69</c:v>
                </c:pt>
                <c:pt idx="2139">
                  <c:v>81</c:v>
                </c:pt>
                <c:pt idx="2140">
                  <c:v>83</c:v>
                </c:pt>
                <c:pt idx="2141">
                  <c:v>71</c:v>
                </c:pt>
                <c:pt idx="2142">
                  <c:v>76</c:v>
                </c:pt>
                <c:pt idx="2143">
                  <c:v>80</c:v>
                </c:pt>
                <c:pt idx="2144">
                  <c:v>58</c:v>
                </c:pt>
                <c:pt idx="2145">
                  <c:v>69</c:v>
                </c:pt>
                <c:pt idx="2146">
                  <c:v>63</c:v>
                </c:pt>
                <c:pt idx="2147">
                  <c:v>76</c:v>
                </c:pt>
                <c:pt idx="2148">
                  <c:v>83</c:v>
                </c:pt>
                <c:pt idx="2149">
                  <c:v>77</c:v>
                </c:pt>
                <c:pt idx="2150">
                  <c:v>71</c:v>
                </c:pt>
                <c:pt idx="2151">
                  <c:v>79</c:v>
                </c:pt>
                <c:pt idx="2152">
                  <c:v>85</c:v>
                </c:pt>
                <c:pt idx="2153">
                  <c:v>77</c:v>
                </c:pt>
                <c:pt idx="2154">
                  <c:v>76</c:v>
                </c:pt>
                <c:pt idx="2155">
                  <c:v>70</c:v>
                </c:pt>
                <c:pt idx="2156">
                  <c:v>62</c:v>
                </c:pt>
                <c:pt idx="2157">
                  <c:v>61</c:v>
                </c:pt>
                <c:pt idx="2158">
                  <c:v>81</c:v>
                </c:pt>
                <c:pt idx="2159">
                  <c:v>69</c:v>
                </c:pt>
                <c:pt idx="2160">
                  <c:v>72</c:v>
                </c:pt>
                <c:pt idx="2161">
                  <c:v>77</c:v>
                </c:pt>
                <c:pt idx="2162">
                  <c:v>69</c:v>
                </c:pt>
                <c:pt idx="2163">
                  <c:v>70</c:v>
                </c:pt>
                <c:pt idx="2164">
                  <c:v>71</c:v>
                </c:pt>
                <c:pt idx="2165">
                  <c:v>100</c:v>
                </c:pt>
                <c:pt idx="2166">
                  <c:v>78</c:v>
                </c:pt>
                <c:pt idx="2167">
                  <c:v>75</c:v>
                </c:pt>
                <c:pt idx="2168">
                  <c:v>71</c:v>
                </c:pt>
                <c:pt idx="2169">
                  <c:v>75</c:v>
                </c:pt>
                <c:pt idx="2170">
                  <c:v>67</c:v>
                </c:pt>
                <c:pt idx="2171">
                  <c:v>78</c:v>
                </c:pt>
                <c:pt idx="2172">
                  <c:v>67</c:v>
                </c:pt>
                <c:pt idx="2173">
                  <c:v>70</c:v>
                </c:pt>
                <c:pt idx="2174">
                  <c:v>73</c:v>
                </c:pt>
                <c:pt idx="2175">
                  <c:v>72</c:v>
                </c:pt>
                <c:pt idx="2176">
                  <c:v>72</c:v>
                </c:pt>
                <c:pt idx="2177">
                  <c:v>73</c:v>
                </c:pt>
                <c:pt idx="2178">
                  <c:v>85</c:v>
                </c:pt>
                <c:pt idx="2179">
                  <c:v>89</c:v>
                </c:pt>
                <c:pt idx="2180">
                  <c:v>101</c:v>
                </c:pt>
                <c:pt idx="2181">
                  <c:v>81</c:v>
                </c:pt>
                <c:pt idx="2182">
                  <c:v>76</c:v>
                </c:pt>
                <c:pt idx="2183">
                  <c:v>81</c:v>
                </c:pt>
                <c:pt idx="2184">
                  <c:v>64</c:v>
                </c:pt>
                <c:pt idx="2185">
                  <c:v>73</c:v>
                </c:pt>
                <c:pt idx="2186">
                  <c:v>78</c:v>
                </c:pt>
                <c:pt idx="2187">
                  <c:v>72</c:v>
                </c:pt>
                <c:pt idx="2188">
                  <c:v>86</c:v>
                </c:pt>
                <c:pt idx="2189">
                  <c:v>74</c:v>
                </c:pt>
                <c:pt idx="2190">
                  <c:v>88</c:v>
                </c:pt>
                <c:pt idx="2191">
                  <c:v>81</c:v>
                </c:pt>
                <c:pt idx="2192">
                  <c:v>79</c:v>
                </c:pt>
                <c:pt idx="2193">
                  <c:v>94</c:v>
                </c:pt>
                <c:pt idx="2194">
                  <c:v>82</c:v>
                </c:pt>
                <c:pt idx="2195">
                  <c:v>75</c:v>
                </c:pt>
                <c:pt idx="2196">
                  <c:v>67</c:v>
                </c:pt>
                <c:pt idx="2197">
                  <c:v>78</c:v>
                </c:pt>
                <c:pt idx="2198">
                  <c:v>83</c:v>
                </c:pt>
                <c:pt idx="2199">
                  <c:v>83</c:v>
                </c:pt>
                <c:pt idx="2200">
                  <c:v>87</c:v>
                </c:pt>
                <c:pt idx="2201">
                  <c:v>83</c:v>
                </c:pt>
                <c:pt idx="2202">
                  <c:v>90</c:v>
                </c:pt>
                <c:pt idx="2203">
                  <c:v>77</c:v>
                </c:pt>
                <c:pt idx="2204">
                  <c:v>76</c:v>
                </c:pt>
                <c:pt idx="2205">
                  <c:v>93</c:v>
                </c:pt>
                <c:pt idx="2206">
                  <c:v>91</c:v>
                </c:pt>
                <c:pt idx="2207">
                  <c:v>93</c:v>
                </c:pt>
                <c:pt idx="2208">
                  <c:v>111</c:v>
                </c:pt>
                <c:pt idx="2209">
                  <c:v>86</c:v>
                </c:pt>
                <c:pt idx="2210">
                  <c:v>82</c:v>
                </c:pt>
                <c:pt idx="2211">
                  <c:v>89</c:v>
                </c:pt>
                <c:pt idx="2212">
                  <c:v>84</c:v>
                </c:pt>
                <c:pt idx="2213">
                  <c:v>100</c:v>
                </c:pt>
                <c:pt idx="2214">
                  <c:v>98</c:v>
                </c:pt>
                <c:pt idx="2215">
                  <c:v>100</c:v>
                </c:pt>
                <c:pt idx="2216">
                  <c:v>93</c:v>
                </c:pt>
                <c:pt idx="2217">
                  <c:v>78</c:v>
                </c:pt>
                <c:pt idx="2218">
                  <c:v>90</c:v>
                </c:pt>
                <c:pt idx="2219">
                  <c:v>79</c:v>
                </c:pt>
                <c:pt idx="2220">
                  <c:v>82</c:v>
                </c:pt>
                <c:pt idx="2221">
                  <c:v>79</c:v>
                </c:pt>
                <c:pt idx="2222">
                  <c:v>74</c:v>
                </c:pt>
                <c:pt idx="2223">
                  <c:v>111</c:v>
                </c:pt>
                <c:pt idx="2224">
                  <c:v>99</c:v>
                </c:pt>
                <c:pt idx="2225">
                  <c:v>81</c:v>
                </c:pt>
                <c:pt idx="2226">
                  <c:v>102</c:v>
                </c:pt>
                <c:pt idx="2227">
                  <c:v>97</c:v>
                </c:pt>
                <c:pt idx="2228">
                  <c:v>76</c:v>
                </c:pt>
                <c:pt idx="2229">
                  <c:v>83</c:v>
                </c:pt>
                <c:pt idx="2230">
                  <c:v>101</c:v>
                </c:pt>
                <c:pt idx="2231">
                  <c:v>88</c:v>
                </c:pt>
                <c:pt idx="2232">
                  <c:v>87</c:v>
                </c:pt>
                <c:pt idx="2233">
                  <c:v>115</c:v>
                </c:pt>
                <c:pt idx="2234">
                  <c:v>93</c:v>
                </c:pt>
                <c:pt idx="2235">
                  <c:v>86</c:v>
                </c:pt>
                <c:pt idx="2236">
                  <c:v>98</c:v>
                </c:pt>
                <c:pt idx="2237">
                  <c:v>75</c:v>
                </c:pt>
                <c:pt idx="2238">
                  <c:v>96</c:v>
                </c:pt>
                <c:pt idx="2239">
                  <c:v>79</c:v>
                </c:pt>
                <c:pt idx="2240">
                  <c:v>107</c:v>
                </c:pt>
                <c:pt idx="2241">
                  <c:v>98</c:v>
                </c:pt>
                <c:pt idx="2242">
                  <c:v>83</c:v>
                </c:pt>
                <c:pt idx="2243">
                  <c:v>91</c:v>
                </c:pt>
                <c:pt idx="2244">
                  <c:v>100</c:v>
                </c:pt>
                <c:pt idx="2245">
                  <c:v>105</c:v>
                </c:pt>
                <c:pt idx="2246">
                  <c:v>95</c:v>
                </c:pt>
                <c:pt idx="2247">
                  <c:v>101</c:v>
                </c:pt>
                <c:pt idx="2248">
                  <c:v>84</c:v>
                </c:pt>
                <c:pt idx="2249">
                  <c:v>85</c:v>
                </c:pt>
                <c:pt idx="2250">
                  <c:v>86</c:v>
                </c:pt>
                <c:pt idx="2251">
                  <c:v>102</c:v>
                </c:pt>
                <c:pt idx="2252">
                  <c:v>97</c:v>
                </c:pt>
                <c:pt idx="2253">
                  <c:v>97</c:v>
                </c:pt>
                <c:pt idx="2254">
                  <c:v>90</c:v>
                </c:pt>
                <c:pt idx="2255">
                  <c:v>115</c:v>
                </c:pt>
                <c:pt idx="2256">
                  <c:v>95</c:v>
                </c:pt>
                <c:pt idx="2257">
                  <c:v>98</c:v>
                </c:pt>
                <c:pt idx="2258">
                  <c:v>89</c:v>
                </c:pt>
                <c:pt idx="2259">
                  <c:v>118</c:v>
                </c:pt>
                <c:pt idx="2260">
                  <c:v>92</c:v>
                </c:pt>
                <c:pt idx="2261">
                  <c:v>94</c:v>
                </c:pt>
                <c:pt idx="2262">
                  <c:v>110</c:v>
                </c:pt>
                <c:pt idx="2263">
                  <c:v>75</c:v>
                </c:pt>
                <c:pt idx="2264">
                  <c:v>103</c:v>
                </c:pt>
                <c:pt idx="2265">
                  <c:v>112</c:v>
                </c:pt>
                <c:pt idx="2266">
                  <c:v>97</c:v>
                </c:pt>
                <c:pt idx="2267">
                  <c:v>101</c:v>
                </c:pt>
                <c:pt idx="2268">
                  <c:v>105</c:v>
                </c:pt>
                <c:pt idx="2269">
                  <c:v>103</c:v>
                </c:pt>
                <c:pt idx="2270">
                  <c:v>112</c:v>
                </c:pt>
                <c:pt idx="2271">
                  <c:v>103</c:v>
                </c:pt>
                <c:pt idx="2272">
                  <c:v>112</c:v>
                </c:pt>
                <c:pt idx="2273">
                  <c:v>101</c:v>
                </c:pt>
                <c:pt idx="2274">
                  <c:v>108</c:v>
                </c:pt>
                <c:pt idx="2275">
                  <c:v>95</c:v>
                </c:pt>
                <c:pt idx="2276">
                  <c:v>102</c:v>
                </c:pt>
                <c:pt idx="2277">
                  <c:v>105</c:v>
                </c:pt>
                <c:pt idx="2278">
                  <c:v>87</c:v>
                </c:pt>
                <c:pt idx="2279">
                  <c:v>84</c:v>
                </c:pt>
                <c:pt idx="2280">
                  <c:v>95</c:v>
                </c:pt>
                <c:pt idx="2281">
                  <c:v>102</c:v>
                </c:pt>
                <c:pt idx="2282">
                  <c:v>102</c:v>
                </c:pt>
                <c:pt idx="2283">
                  <c:v>94</c:v>
                </c:pt>
                <c:pt idx="2284">
                  <c:v>107</c:v>
                </c:pt>
                <c:pt idx="2285">
                  <c:v>114</c:v>
                </c:pt>
                <c:pt idx="2286">
                  <c:v>93</c:v>
                </c:pt>
                <c:pt idx="2287">
                  <c:v>84</c:v>
                </c:pt>
                <c:pt idx="2288">
                  <c:v>118</c:v>
                </c:pt>
                <c:pt idx="2289">
                  <c:v>86</c:v>
                </c:pt>
                <c:pt idx="2290">
                  <c:v>94</c:v>
                </c:pt>
                <c:pt idx="2291">
                  <c:v>110</c:v>
                </c:pt>
                <c:pt idx="2292">
                  <c:v>96</c:v>
                </c:pt>
                <c:pt idx="2293">
                  <c:v>100</c:v>
                </c:pt>
                <c:pt idx="2294">
                  <c:v>77</c:v>
                </c:pt>
                <c:pt idx="2295">
                  <c:v>90</c:v>
                </c:pt>
                <c:pt idx="2296">
                  <c:v>92</c:v>
                </c:pt>
                <c:pt idx="2297">
                  <c:v>92</c:v>
                </c:pt>
                <c:pt idx="2298">
                  <c:v>132</c:v>
                </c:pt>
                <c:pt idx="2299">
                  <c:v>98</c:v>
                </c:pt>
                <c:pt idx="2300">
                  <c:v>91</c:v>
                </c:pt>
                <c:pt idx="2301">
                  <c:v>107</c:v>
                </c:pt>
                <c:pt idx="2302">
                  <c:v>89</c:v>
                </c:pt>
                <c:pt idx="2303">
                  <c:v>88</c:v>
                </c:pt>
                <c:pt idx="2304">
                  <c:v>94</c:v>
                </c:pt>
                <c:pt idx="2305">
                  <c:v>92</c:v>
                </c:pt>
                <c:pt idx="2306">
                  <c:v>84</c:v>
                </c:pt>
                <c:pt idx="2307">
                  <c:v>98</c:v>
                </c:pt>
                <c:pt idx="2308">
                  <c:v>104</c:v>
                </c:pt>
                <c:pt idx="2309">
                  <c:v>79</c:v>
                </c:pt>
                <c:pt idx="2310">
                  <c:v>98</c:v>
                </c:pt>
                <c:pt idx="2311">
                  <c:v>98</c:v>
                </c:pt>
                <c:pt idx="2312">
                  <c:v>79</c:v>
                </c:pt>
                <c:pt idx="2313">
                  <c:v>85</c:v>
                </c:pt>
                <c:pt idx="2314">
                  <c:v>77</c:v>
                </c:pt>
                <c:pt idx="2315">
                  <c:v>75</c:v>
                </c:pt>
                <c:pt idx="2316">
                  <c:v>78</c:v>
                </c:pt>
                <c:pt idx="2317">
                  <c:v>68</c:v>
                </c:pt>
                <c:pt idx="2318">
                  <c:v>70</c:v>
                </c:pt>
                <c:pt idx="2319">
                  <c:v>68</c:v>
                </c:pt>
                <c:pt idx="2320">
                  <c:v>74</c:v>
                </c:pt>
                <c:pt idx="2321">
                  <c:v>57</c:v>
                </c:pt>
                <c:pt idx="2322">
                  <c:v>66</c:v>
                </c:pt>
                <c:pt idx="2323">
                  <c:v>75</c:v>
                </c:pt>
                <c:pt idx="2324">
                  <c:v>70</c:v>
                </c:pt>
                <c:pt idx="2325">
                  <c:v>77</c:v>
                </c:pt>
                <c:pt idx="2326">
                  <c:v>67</c:v>
                </c:pt>
                <c:pt idx="2327">
                  <c:v>61</c:v>
                </c:pt>
                <c:pt idx="2328">
                  <c:v>66</c:v>
                </c:pt>
                <c:pt idx="2329">
                  <c:v>74</c:v>
                </c:pt>
                <c:pt idx="2330">
                  <c:v>61</c:v>
                </c:pt>
                <c:pt idx="2331">
                  <c:v>64</c:v>
                </c:pt>
                <c:pt idx="2332">
                  <c:v>61</c:v>
                </c:pt>
                <c:pt idx="2333">
                  <c:v>69</c:v>
                </c:pt>
                <c:pt idx="2334">
                  <c:v>60</c:v>
                </c:pt>
                <c:pt idx="2335">
                  <c:v>67</c:v>
                </c:pt>
                <c:pt idx="2336">
                  <c:v>64</c:v>
                </c:pt>
                <c:pt idx="2337">
                  <c:v>77</c:v>
                </c:pt>
                <c:pt idx="2338">
                  <c:v>65</c:v>
                </c:pt>
                <c:pt idx="2339">
                  <c:v>52</c:v>
                </c:pt>
                <c:pt idx="2340">
                  <c:v>53</c:v>
                </c:pt>
                <c:pt idx="2341">
                  <c:v>66</c:v>
                </c:pt>
                <c:pt idx="2342">
                  <c:v>66</c:v>
                </c:pt>
                <c:pt idx="2343">
                  <c:v>68</c:v>
                </c:pt>
                <c:pt idx="2344">
                  <c:v>57</c:v>
                </c:pt>
                <c:pt idx="2345">
                  <c:v>63</c:v>
                </c:pt>
                <c:pt idx="2346">
                  <c:v>54</c:v>
                </c:pt>
                <c:pt idx="2347">
                  <c:v>54</c:v>
                </c:pt>
                <c:pt idx="2348">
                  <c:v>49</c:v>
                </c:pt>
                <c:pt idx="2349">
                  <c:v>54</c:v>
                </c:pt>
                <c:pt idx="2350">
                  <c:v>41</c:v>
                </c:pt>
                <c:pt idx="2351">
                  <c:v>54</c:v>
                </c:pt>
                <c:pt idx="2352">
                  <c:v>49</c:v>
                </c:pt>
                <c:pt idx="2353">
                  <c:v>52</c:v>
                </c:pt>
                <c:pt idx="2354">
                  <c:v>50</c:v>
                </c:pt>
                <c:pt idx="2355">
                  <c:v>55</c:v>
                </c:pt>
                <c:pt idx="2356">
                  <c:v>37</c:v>
                </c:pt>
                <c:pt idx="2357">
                  <c:v>53</c:v>
                </c:pt>
                <c:pt idx="2358">
                  <c:v>44</c:v>
                </c:pt>
                <c:pt idx="2359">
                  <c:v>41</c:v>
                </c:pt>
                <c:pt idx="2360">
                  <c:v>56</c:v>
                </c:pt>
                <c:pt idx="2361">
                  <c:v>48</c:v>
                </c:pt>
                <c:pt idx="2362">
                  <c:v>52</c:v>
                </c:pt>
                <c:pt idx="2363">
                  <c:v>55</c:v>
                </c:pt>
                <c:pt idx="2364">
                  <c:v>40</c:v>
                </c:pt>
                <c:pt idx="2365">
                  <c:v>52</c:v>
                </c:pt>
                <c:pt idx="2366">
                  <c:v>38</c:v>
                </c:pt>
                <c:pt idx="2367">
                  <c:v>32</c:v>
                </c:pt>
                <c:pt idx="2368">
                  <c:v>43</c:v>
                </c:pt>
                <c:pt idx="2369">
                  <c:v>51</c:v>
                </c:pt>
                <c:pt idx="2370">
                  <c:v>55</c:v>
                </c:pt>
                <c:pt idx="2371">
                  <c:v>40</c:v>
                </c:pt>
                <c:pt idx="2372">
                  <c:v>54</c:v>
                </c:pt>
                <c:pt idx="2373">
                  <c:v>48</c:v>
                </c:pt>
                <c:pt idx="2374">
                  <c:v>40</c:v>
                </c:pt>
                <c:pt idx="2375">
                  <c:v>39</c:v>
                </c:pt>
                <c:pt idx="2376">
                  <c:v>40</c:v>
                </c:pt>
                <c:pt idx="2377">
                  <c:v>44</c:v>
                </c:pt>
                <c:pt idx="2378">
                  <c:v>50</c:v>
                </c:pt>
                <c:pt idx="2379">
                  <c:v>41</c:v>
                </c:pt>
                <c:pt idx="2380">
                  <c:v>40</c:v>
                </c:pt>
                <c:pt idx="2381">
                  <c:v>38</c:v>
                </c:pt>
                <c:pt idx="2382">
                  <c:v>43</c:v>
                </c:pt>
                <c:pt idx="2383">
                  <c:v>44</c:v>
                </c:pt>
                <c:pt idx="2384">
                  <c:v>40</c:v>
                </c:pt>
                <c:pt idx="2385">
                  <c:v>38</c:v>
                </c:pt>
                <c:pt idx="2386">
                  <c:v>56</c:v>
                </c:pt>
                <c:pt idx="2387">
                  <c:v>37</c:v>
                </c:pt>
                <c:pt idx="2388">
                  <c:v>29</c:v>
                </c:pt>
                <c:pt idx="2389">
                  <c:v>40</c:v>
                </c:pt>
                <c:pt idx="2390">
                  <c:v>51</c:v>
                </c:pt>
                <c:pt idx="2391">
                  <c:v>45</c:v>
                </c:pt>
                <c:pt idx="2392">
                  <c:v>35</c:v>
                </c:pt>
                <c:pt idx="2393">
                  <c:v>45</c:v>
                </c:pt>
                <c:pt idx="2394">
                  <c:v>44</c:v>
                </c:pt>
                <c:pt idx="2395">
                  <c:v>38</c:v>
                </c:pt>
                <c:pt idx="2396">
                  <c:v>33</c:v>
                </c:pt>
                <c:pt idx="2397">
                  <c:v>34</c:v>
                </c:pt>
                <c:pt idx="2398">
                  <c:v>45</c:v>
                </c:pt>
                <c:pt idx="2399">
                  <c:v>33</c:v>
                </c:pt>
                <c:pt idx="2400">
                  <c:v>38</c:v>
                </c:pt>
                <c:pt idx="2401">
                  <c:v>23</c:v>
                </c:pt>
                <c:pt idx="2402">
                  <c:v>32</c:v>
                </c:pt>
                <c:pt idx="2403">
                  <c:v>38</c:v>
                </c:pt>
                <c:pt idx="2404">
                  <c:v>48</c:v>
                </c:pt>
                <c:pt idx="2405">
                  <c:v>40</c:v>
                </c:pt>
                <c:pt idx="2406">
                  <c:v>32</c:v>
                </c:pt>
                <c:pt idx="2407">
                  <c:v>41</c:v>
                </c:pt>
                <c:pt idx="2408">
                  <c:v>31</c:v>
                </c:pt>
                <c:pt idx="2409">
                  <c:v>33</c:v>
                </c:pt>
                <c:pt idx="2410">
                  <c:v>41</c:v>
                </c:pt>
                <c:pt idx="2411">
                  <c:v>28</c:v>
                </c:pt>
                <c:pt idx="2412">
                  <c:v>34</c:v>
                </c:pt>
                <c:pt idx="2413">
                  <c:v>38</c:v>
                </c:pt>
                <c:pt idx="2414">
                  <c:v>32</c:v>
                </c:pt>
                <c:pt idx="2415">
                  <c:v>32</c:v>
                </c:pt>
                <c:pt idx="2416">
                  <c:v>30</c:v>
                </c:pt>
                <c:pt idx="2417">
                  <c:v>32</c:v>
                </c:pt>
                <c:pt idx="2418">
                  <c:v>31</c:v>
                </c:pt>
                <c:pt idx="2419">
                  <c:v>34</c:v>
                </c:pt>
                <c:pt idx="2420">
                  <c:v>34</c:v>
                </c:pt>
                <c:pt idx="2421">
                  <c:v>30</c:v>
                </c:pt>
                <c:pt idx="2422">
                  <c:v>37</c:v>
                </c:pt>
                <c:pt idx="2423">
                  <c:v>31</c:v>
                </c:pt>
                <c:pt idx="2424">
                  <c:v>43</c:v>
                </c:pt>
                <c:pt idx="2425">
                  <c:v>39</c:v>
                </c:pt>
                <c:pt idx="2426">
                  <c:v>32</c:v>
                </c:pt>
                <c:pt idx="2427">
                  <c:v>31</c:v>
                </c:pt>
                <c:pt idx="2428">
                  <c:v>34</c:v>
                </c:pt>
                <c:pt idx="2429">
                  <c:v>32</c:v>
                </c:pt>
                <c:pt idx="2430">
                  <c:v>34</c:v>
                </c:pt>
                <c:pt idx="2431">
                  <c:v>29</c:v>
                </c:pt>
                <c:pt idx="2432">
                  <c:v>22</c:v>
                </c:pt>
                <c:pt idx="2433">
                  <c:v>30</c:v>
                </c:pt>
                <c:pt idx="2434">
                  <c:v>38</c:v>
                </c:pt>
                <c:pt idx="2435">
                  <c:v>31</c:v>
                </c:pt>
                <c:pt idx="2436">
                  <c:v>30</c:v>
                </c:pt>
                <c:pt idx="2437">
                  <c:v>36</c:v>
                </c:pt>
                <c:pt idx="2438">
                  <c:v>41</c:v>
                </c:pt>
                <c:pt idx="2439">
                  <c:v>35</c:v>
                </c:pt>
                <c:pt idx="2440">
                  <c:v>37</c:v>
                </c:pt>
                <c:pt idx="2441">
                  <c:v>30</c:v>
                </c:pt>
                <c:pt idx="2442">
                  <c:v>29</c:v>
                </c:pt>
                <c:pt idx="2443">
                  <c:v>30</c:v>
                </c:pt>
                <c:pt idx="2444">
                  <c:v>21</c:v>
                </c:pt>
                <c:pt idx="2445">
                  <c:v>32</c:v>
                </c:pt>
                <c:pt idx="2446">
                  <c:v>27</c:v>
                </c:pt>
                <c:pt idx="2447">
                  <c:v>37</c:v>
                </c:pt>
                <c:pt idx="2448">
                  <c:v>33</c:v>
                </c:pt>
                <c:pt idx="2449">
                  <c:v>29</c:v>
                </c:pt>
                <c:pt idx="2450">
                  <c:v>40</c:v>
                </c:pt>
                <c:pt idx="2451">
                  <c:v>22</c:v>
                </c:pt>
                <c:pt idx="2452">
                  <c:v>33</c:v>
                </c:pt>
                <c:pt idx="2453">
                  <c:v>29</c:v>
                </c:pt>
                <c:pt idx="2454">
                  <c:v>29</c:v>
                </c:pt>
                <c:pt idx="2455">
                  <c:v>35</c:v>
                </c:pt>
                <c:pt idx="2456">
                  <c:v>30</c:v>
                </c:pt>
                <c:pt idx="2457">
                  <c:v>35</c:v>
                </c:pt>
                <c:pt idx="2458">
                  <c:v>25</c:v>
                </c:pt>
                <c:pt idx="2459">
                  <c:v>29</c:v>
                </c:pt>
                <c:pt idx="2460">
                  <c:v>44</c:v>
                </c:pt>
                <c:pt idx="2461">
                  <c:v>39</c:v>
                </c:pt>
                <c:pt idx="2462">
                  <c:v>26</c:v>
                </c:pt>
                <c:pt idx="2463">
                  <c:v>27</c:v>
                </c:pt>
                <c:pt idx="2464">
                  <c:v>30</c:v>
                </c:pt>
                <c:pt idx="2465">
                  <c:v>26</c:v>
                </c:pt>
                <c:pt idx="2466">
                  <c:v>36</c:v>
                </c:pt>
                <c:pt idx="2467">
                  <c:v>21</c:v>
                </c:pt>
                <c:pt idx="2468">
                  <c:v>29</c:v>
                </c:pt>
                <c:pt idx="2469">
                  <c:v>25</c:v>
                </c:pt>
                <c:pt idx="2470">
                  <c:v>34</c:v>
                </c:pt>
                <c:pt idx="2471">
                  <c:v>33</c:v>
                </c:pt>
                <c:pt idx="2472">
                  <c:v>29</c:v>
                </c:pt>
                <c:pt idx="2473">
                  <c:v>31</c:v>
                </c:pt>
                <c:pt idx="2474">
                  <c:v>28</c:v>
                </c:pt>
                <c:pt idx="2475">
                  <c:v>32</c:v>
                </c:pt>
                <c:pt idx="2476">
                  <c:v>35</c:v>
                </c:pt>
                <c:pt idx="2477">
                  <c:v>31</c:v>
                </c:pt>
                <c:pt idx="2478">
                  <c:v>31</c:v>
                </c:pt>
                <c:pt idx="2479">
                  <c:v>30</c:v>
                </c:pt>
                <c:pt idx="2480">
                  <c:v>22</c:v>
                </c:pt>
                <c:pt idx="2481">
                  <c:v>35</c:v>
                </c:pt>
                <c:pt idx="2482">
                  <c:v>30</c:v>
                </c:pt>
                <c:pt idx="2483">
                  <c:v>26</c:v>
                </c:pt>
                <c:pt idx="2484">
                  <c:v>32</c:v>
                </c:pt>
                <c:pt idx="2485">
                  <c:v>23</c:v>
                </c:pt>
                <c:pt idx="2486">
                  <c:v>31</c:v>
                </c:pt>
                <c:pt idx="2487">
                  <c:v>28</c:v>
                </c:pt>
                <c:pt idx="2488">
                  <c:v>27</c:v>
                </c:pt>
                <c:pt idx="2489">
                  <c:v>24</c:v>
                </c:pt>
                <c:pt idx="2490">
                  <c:v>32</c:v>
                </c:pt>
                <c:pt idx="2491">
                  <c:v>32</c:v>
                </c:pt>
                <c:pt idx="2492">
                  <c:v>25</c:v>
                </c:pt>
                <c:pt idx="2493">
                  <c:v>30</c:v>
                </c:pt>
                <c:pt idx="2494">
                  <c:v>32</c:v>
                </c:pt>
                <c:pt idx="2495">
                  <c:v>25</c:v>
                </c:pt>
                <c:pt idx="2496">
                  <c:v>27</c:v>
                </c:pt>
                <c:pt idx="2497">
                  <c:v>28</c:v>
                </c:pt>
                <c:pt idx="2498">
                  <c:v>33</c:v>
                </c:pt>
                <c:pt idx="2499">
                  <c:v>26</c:v>
                </c:pt>
                <c:pt idx="2500">
                  <c:v>22</c:v>
                </c:pt>
                <c:pt idx="2501">
                  <c:v>30</c:v>
                </c:pt>
                <c:pt idx="2502">
                  <c:v>24</c:v>
                </c:pt>
                <c:pt idx="2503">
                  <c:v>33</c:v>
                </c:pt>
                <c:pt idx="2504">
                  <c:v>36</c:v>
                </c:pt>
                <c:pt idx="2505">
                  <c:v>34</c:v>
                </c:pt>
                <c:pt idx="2506">
                  <c:v>32</c:v>
                </c:pt>
                <c:pt idx="2507">
                  <c:v>26</c:v>
                </c:pt>
                <c:pt idx="2508">
                  <c:v>26</c:v>
                </c:pt>
                <c:pt idx="2509">
                  <c:v>37</c:v>
                </c:pt>
                <c:pt idx="2510">
                  <c:v>30</c:v>
                </c:pt>
                <c:pt idx="2511">
                  <c:v>34</c:v>
                </c:pt>
                <c:pt idx="2512">
                  <c:v>29</c:v>
                </c:pt>
                <c:pt idx="2513">
                  <c:v>30</c:v>
                </c:pt>
                <c:pt idx="2514">
                  <c:v>31</c:v>
                </c:pt>
                <c:pt idx="2515">
                  <c:v>38</c:v>
                </c:pt>
                <c:pt idx="2516">
                  <c:v>31</c:v>
                </c:pt>
                <c:pt idx="2517">
                  <c:v>31</c:v>
                </c:pt>
                <c:pt idx="2518">
                  <c:v>39</c:v>
                </c:pt>
                <c:pt idx="2519">
                  <c:v>21</c:v>
                </c:pt>
                <c:pt idx="2520">
                  <c:v>37</c:v>
                </c:pt>
                <c:pt idx="2521">
                  <c:v>27</c:v>
                </c:pt>
                <c:pt idx="2522">
                  <c:v>36</c:v>
                </c:pt>
                <c:pt idx="2523">
                  <c:v>23</c:v>
                </c:pt>
                <c:pt idx="2524">
                  <c:v>30</c:v>
                </c:pt>
                <c:pt idx="2525">
                  <c:v>36</c:v>
                </c:pt>
                <c:pt idx="2526">
                  <c:v>40</c:v>
                </c:pt>
                <c:pt idx="2527">
                  <c:v>26</c:v>
                </c:pt>
                <c:pt idx="2528">
                  <c:v>24</c:v>
                </c:pt>
                <c:pt idx="2529">
                  <c:v>33</c:v>
                </c:pt>
                <c:pt idx="2530">
                  <c:v>31</c:v>
                </c:pt>
                <c:pt idx="2531">
                  <c:v>33</c:v>
                </c:pt>
                <c:pt idx="2532">
                  <c:v>30</c:v>
                </c:pt>
                <c:pt idx="2533">
                  <c:v>29</c:v>
                </c:pt>
                <c:pt idx="2534">
                  <c:v>34</c:v>
                </c:pt>
                <c:pt idx="2535">
                  <c:v>31</c:v>
                </c:pt>
                <c:pt idx="2536">
                  <c:v>36</c:v>
                </c:pt>
                <c:pt idx="2537">
                  <c:v>30</c:v>
                </c:pt>
                <c:pt idx="2538">
                  <c:v>38</c:v>
                </c:pt>
                <c:pt idx="2539">
                  <c:v>25</c:v>
                </c:pt>
                <c:pt idx="2540">
                  <c:v>44</c:v>
                </c:pt>
                <c:pt idx="2541">
                  <c:v>34</c:v>
                </c:pt>
                <c:pt idx="2542">
                  <c:v>34</c:v>
                </c:pt>
                <c:pt idx="2543">
                  <c:v>36</c:v>
                </c:pt>
                <c:pt idx="2544">
                  <c:v>29</c:v>
                </c:pt>
                <c:pt idx="2545">
                  <c:v>38</c:v>
                </c:pt>
                <c:pt idx="2546">
                  <c:v>40</c:v>
                </c:pt>
                <c:pt idx="2547">
                  <c:v>27</c:v>
                </c:pt>
                <c:pt idx="2548">
                  <c:v>39</c:v>
                </c:pt>
                <c:pt idx="2549">
                  <c:v>31</c:v>
                </c:pt>
                <c:pt idx="2550">
                  <c:v>38</c:v>
                </c:pt>
                <c:pt idx="2551">
                  <c:v>30</c:v>
                </c:pt>
                <c:pt idx="2552">
                  <c:v>43</c:v>
                </c:pt>
                <c:pt idx="2553">
                  <c:v>45</c:v>
                </c:pt>
                <c:pt idx="2554">
                  <c:v>36</c:v>
                </c:pt>
                <c:pt idx="2555">
                  <c:v>33</c:v>
                </c:pt>
                <c:pt idx="2556">
                  <c:v>38</c:v>
                </c:pt>
                <c:pt idx="2557">
                  <c:v>31</c:v>
                </c:pt>
                <c:pt idx="2558">
                  <c:v>33</c:v>
                </c:pt>
                <c:pt idx="2559">
                  <c:v>34</c:v>
                </c:pt>
                <c:pt idx="2560">
                  <c:v>40</c:v>
                </c:pt>
                <c:pt idx="2561">
                  <c:v>40</c:v>
                </c:pt>
                <c:pt idx="2562">
                  <c:v>48</c:v>
                </c:pt>
                <c:pt idx="2563">
                  <c:v>40</c:v>
                </c:pt>
                <c:pt idx="2564">
                  <c:v>39</c:v>
                </c:pt>
                <c:pt idx="2565">
                  <c:v>40</c:v>
                </c:pt>
                <c:pt idx="2566">
                  <c:v>35</c:v>
                </c:pt>
                <c:pt idx="2567">
                  <c:v>35</c:v>
                </c:pt>
                <c:pt idx="2568">
                  <c:v>24</c:v>
                </c:pt>
                <c:pt idx="2569">
                  <c:v>33</c:v>
                </c:pt>
                <c:pt idx="2570">
                  <c:v>32</c:v>
                </c:pt>
                <c:pt idx="2571">
                  <c:v>31</c:v>
                </c:pt>
                <c:pt idx="2572">
                  <c:v>42</c:v>
                </c:pt>
                <c:pt idx="2573">
                  <c:v>38</c:v>
                </c:pt>
                <c:pt idx="2574">
                  <c:v>36</c:v>
                </c:pt>
                <c:pt idx="2575">
                  <c:v>43</c:v>
                </c:pt>
                <c:pt idx="2576">
                  <c:v>39</c:v>
                </c:pt>
                <c:pt idx="2577">
                  <c:v>29</c:v>
                </c:pt>
                <c:pt idx="2578">
                  <c:v>44</c:v>
                </c:pt>
                <c:pt idx="2579">
                  <c:v>36</c:v>
                </c:pt>
                <c:pt idx="2580">
                  <c:v>34</c:v>
                </c:pt>
                <c:pt idx="2581">
                  <c:v>33</c:v>
                </c:pt>
                <c:pt idx="2582">
                  <c:v>39</c:v>
                </c:pt>
                <c:pt idx="2583">
                  <c:v>32</c:v>
                </c:pt>
                <c:pt idx="2584">
                  <c:v>33</c:v>
                </c:pt>
                <c:pt idx="2585">
                  <c:v>32</c:v>
                </c:pt>
                <c:pt idx="2586">
                  <c:v>38</c:v>
                </c:pt>
                <c:pt idx="2587">
                  <c:v>24</c:v>
                </c:pt>
                <c:pt idx="2588">
                  <c:v>49</c:v>
                </c:pt>
                <c:pt idx="2589">
                  <c:v>42</c:v>
                </c:pt>
                <c:pt idx="2590">
                  <c:v>40</c:v>
                </c:pt>
                <c:pt idx="2591">
                  <c:v>34</c:v>
                </c:pt>
                <c:pt idx="2592">
                  <c:v>37</c:v>
                </c:pt>
                <c:pt idx="2593">
                  <c:v>46</c:v>
                </c:pt>
                <c:pt idx="2594">
                  <c:v>39</c:v>
                </c:pt>
                <c:pt idx="2595">
                  <c:v>32</c:v>
                </c:pt>
                <c:pt idx="2596">
                  <c:v>36</c:v>
                </c:pt>
                <c:pt idx="2597">
                  <c:v>29</c:v>
                </c:pt>
                <c:pt idx="2598">
                  <c:v>33</c:v>
                </c:pt>
                <c:pt idx="2599">
                  <c:v>35</c:v>
                </c:pt>
                <c:pt idx="2600">
                  <c:v>30</c:v>
                </c:pt>
                <c:pt idx="2601">
                  <c:v>32</c:v>
                </c:pt>
                <c:pt idx="2602">
                  <c:v>29</c:v>
                </c:pt>
                <c:pt idx="2603">
                  <c:v>25</c:v>
                </c:pt>
                <c:pt idx="2604">
                  <c:v>33</c:v>
                </c:pt>
                <c:pt idx="2605">
                  <c:v>30</c:v>
                </c:pt>
                <c:pt idx="2606">
                  <c:v>37</c:v>
                </c:pt>
                <c:pt idx="2607">
                  <c:v>35</c:v>
                </c:pt>
                <c:pt idx="2608">
                  <c:v>22</c:v>
                </c:pt>
                <c:pt idx="2609">
                  <c:v>38</c:v>
                </c:pt>
                <c:pt idx="2610">
                  <c:v>39</c:v>
                </c:pt>
                <c:pt idx="2611">
                  <c:v>38</c:v>
                </c:pt>
                <c:pt idx="2612">
                  <c:v>35</c:v>
                </c:pt>
                <c:pt idx="2613">
                  <c:v>30</c:v>
                </c:pt>
                <c:pt idx="2614">
                  <c:v>30</c:v>
                </c:pt>
                <c:pt idx="2615">
                  <c:v>27</c:v>
                </c:pt>
                <c:pt idx="2616">
                  <c:v>34</c:v>
                </c:pt>
                <c:pt idx="2617">
                  <c:v>24</c:v>
                </c:pt>
                <c:pt idx="2618">
                  <c:v>39</c:v>
                </c:pt>
                <c:pt idx="2619">
                  <c:v>29</c:v>
                </c:pt>
                <c:pt idx="2620">
                  <c:v>30</c:v>
                </c:pt>
                <c:pt idx="2621">
                  <c:v>26</c:v>
                </c:pt>
                <c:pt idx="2622">
                  <c:v>29</c:v>
                </c:pt>
                <c:pt idx="2623">
                  <c:v>30</c:v>
                </c:pt>
                <c:pt idx="2624">
                  <c:v>33</c:v>
                </c:pt>
                <c:pt idx="2625">
                  <c:v>30</c:v>
                </c:pt>
                <c:pt idx="2626">
                  <c:v>29</c:v>
                </c:pt>
                <c:pt idx="2627">
                  <c:v>31</c:v>
                </c:pt>
                <c:pt idx="2628">
                  <c:v>19</c:v>
                </c:pt>
                <c:pt idx="2629">
                  <c:v>28</c:v>
                </c:pt>
                <c:pt idx="2630">
                  <c:v>29</c:v>
                </c:pt>
                <c:pt idx="2631">
                  <c:v>27</c:v>
                </c:pt>
                <c:pt idx="2632">
                  <c:v>22</c:v>
                </c:pt>
                <c:pt idx="2633">
                  <c:v>30</c:v>
                </c:pt>
                <c:pt idx="2634">
                  <c:v>33</c:v>
                </c:pt>
                <c:pt idx="2635">
                  <c:v>26</c:v>
                </c:pt>
                <c:pt idx="2636">
                  <c:v>26</c:v>
                </c:pt>
                <c:pt idx="2637">
                  <c:v>25</c:v>
                </c:pt>
                <c:pt idx="2638">
                  <c:v>23</c:v>
                </c:pt>
                <c:pt idx="2639">
                  <c:v>34</c:v>
                </c:pt>
                <c:pt idx="2640">
                  <c:v>26</c:v>
                </c:pt>
                <c:pt idx="2641">
                  <c:v>36</c:v>
                </c:pt>
                <c:pt idx="2642">
                  <c:v>24</c:v>
                </c:pt>
                <c:pt idx="2643">
                  <c:v>28</c:v>
                </c:pt>
                <c:pt idx="2644">
                  <c:v>22</c:v>
                </c:pt>
                <c:pt idx="2645">
                  <c:v>29</c:v>
                </c:pt>
                <c:pt idx="2646">
                  <c:v>29</c:v>
                </c:pt>
                <c:pt idx="2647">
                  <c:v>30</c:v>
                </c:pt>
                <c:pt idx="2648">
                  <c:v>33</c:v>
                </c:pt>
                <c:pt idx="2649">
                  <c:v>29</c:v>
                </c:pt>
                <c:pt idx="2650">
                  <c:v>25</c:v>
                </c:pt>
                <c:pt idx="2651">
                  <c:v>24</c:v>
                </c:pt>
                <c:pt idx="2652">
                  <c:v>27</c:v>
                </c:pt>
                <c:pt idx="2653">
                  <c:v>17</c:v>
                </c:pt>
                <c:pt idx="2654">
                  <c:v>24</c:v>
                </c:pt>
                <c:pt idx="2655">
                  <c:v>23</c:v>
                </c:pt>
                <c:pt idx="2656">
                  <c:v>18</c:v>
                </c:pt>
                <c:pt idx="2657">
                  <c:v>20</c:v>
                </c:pt>
                <c:pt idx="2658">
                  <c:v>30</c:v>
                </c:pt>
                <c:pt idx="2659">
                  <c:v>26</c:v>
                </c:pt>
                <c:pt idx="2660">
                  <c:v>29</c:v>
                </c:pt>
                <c:pt idx="2661">
                  <c:v>27</c:v>
                </c:pt>
                <c:pt idx="2662">
                  <c:v>25</c:v>
                </c:pt>
                <c:pt idx="2663">
                  <c:v>22</c:v>
                </c:pt>
                <c:pt idx="2664">
                  <c:v>19</c:v>
                </c:pt>
                <c:pt idx="2665">
                  <c:v>21</c:v>
                </c:pt>
                <c:pt idx="2666">
                  <c:v>29</c:v>
                </c:pt>
                <c:pt idx="2667">
                  <c:v>19</c:v>
                </c:pt>
                <c:pt idx="2668">
                  <c:v>24</c:v>
                </c:pt>
                <c:pt idx="2669">
                  <c:v>25</c:v>
                </c:pt>
                <c:pt idx="2670">
                  <c:v>20</c:v>
                </c:pt>
                <c:pt idx="2671">
                  <c:v>28</c:v>
                </c:pt>
                <c:pt idx="2672">
                  <c:v>19</c:v>
                </c:pt>
                <c:pt idx="2673">
                  <c:v>25</c:v>
                </c:pt>
                <c:pt idx="2674">
                  <c:v>23</c:v>
                </c:pt>
                <c:pt idx="2675">
                  <c:v>23</c:v>
                </c:pt>
                <c:pt idx="2676">
                  <c:v>18</c:v>
                </c:pt>
                <c:pt idx="2677">
                  <c:v>20</c:v>
                </c:pt>
                <c:pt idx="2678">
                  <c:v>20</c:v>
                </c:pt>
                <c:pt idx="2679">
                  <c:v>23</c:v>
                </c:pt>
                <c:pt idx="2680">
                  <c:v>29</c:v>
                </c:pt>
                <c:pt idx="2681">
                  <c:v>29</c:v>
                </c:pt>
                <c:pt idx="2682">
                  <c:v>20</c:v>
                </c:pt>
                <c:pt idx="2683">
                  <c:v>18</c:v>
                </c:pt>
                <c:pt idx="2684">
                  <c:v>26</c:v>
                </c:pt>
                <c:pt idx="2685">
                  <c:v>21</c:v>
                </c:pt>
                <c:pt idx="2686">
                  <c:v>23</c:v>
                </c:pt>
                <c:pt idx="2687">
                  <c:v>24</c:v>
                </c:pt>
                <c:pt idx="2688">
                  <c:v>15</c:v>
                </c:pt>
                <c:pt idx="2689">
                  <c:v>28</c:v>
                </c:pt>
                <c:pt idx="2690">
                  <c:v>18</c:v>
                </c:pt>
                <c:pt idx="2691">
                  <c:v>27</c:v>
                </c:pt>
                <c:pt idx="2692">
                  <c:v>26</c:v>
                </c:pt>
                <c:pt idx="2693">
                  <c:v>21</c:v>
                </c:pt>
                <c:pt idx="2694">
                  <c:v>17</c:v>
                </c:pt>
                <c:pt idx="2695">
                  <c:v>20</c:v>
                </c:pt>
                <c:pt idx="2696">
                  <c:v>21</c:v>
                </c:pt>
                <c:pt idx="2697">
                  <c:v>23</c:v>
                </c:pt>
                <c:pt idx="2698">
                  <c:v>22</c:v>
                </c:pt>
                <c:pt idx="2699">
                  <c:v>24</c:v>
                </c:pt>
                <c:pt idx="2700">
                  <c:v>15</c:v>
                </c:pt>
                <c:pt idx="2701">
                  <c:v>20</c:v>
                </c:pt>
                <c:pt idx="2702">
                  <c:v>26</c:v>
                </c:pt>
                <c:pt idx="2703">
                  <c:v>19</c:v>
                </c:pt>
                <c:pt idx="2704">
                  <c:v>15</c:v>
                </c:pt>
                <c:pt idx="2705">
                  <c:v>24</c:v>
                </c:pt>
                <c:pt idx="2706">
                  <c:v>26</c:v>
                </c:pt>
                <c:pt idx="2707">
                  <c:v>26</c:v>
                </c:pt>
                <c:pt idx="2708">
                  <c:v>24</c:v>
                </c:pt>
                <c:pt idx="2709">
                  <c:v>21</c:v>
                </c:pt>
                <c:pt idx="2710">
                  <c:v>19</c:v>
                </c:pt>
                <c:pt idx="2711">
                  <c:v>23</c:v>
                </c:pt>
                <c:pt idx="2712">
                  <c:v>24</c:v>
                </c:pt>
                <c:pt idx="2713">
                  <c:v>30</c:v>
                </c:pt>
                <c:pt idx="2714">
                  <c:v>26</c:v>
                </c:pt>
                <c:pt idx="2715">
                  <c:v>29</c:v>
                </c:pt>
                <c:pt idx="2716">
                  <c:v>32</c:v>
                </c:pt>
                <c:pt idx="2717">
                  <c:v>21</c:v>
                </c:pt>
                <c:pt idx="2718">
                  <c:v>22</c:v>
                </c:pt>
                <c:pt idx="2719">
                  <c:v>25</c:v>
                </c:pt>
                <c:pt idx="2720">
                  <c:v>29</c:v>
                </c:pt>
                <c:pt idx="2721">
                  <c:v>21</c:v>
                </c:pt>
                <c:pt idx="2722">
                  <c:v>21</c:v>
                </c:pt>
                <c:pt idx="2723">
                  <c:v>27</c:v>
                </c:pt>
                <c:pt idx="2724">
                  <c:v>21</c:v>
                </c:pt>
                <c:pt idx="2725">
                  <c:v>17</c:v>
                </c:pt>
                <c:pt idx="2726">
                  <c:v>22</c:v>
                </c:pt>
                <c:pt idx="2727">
                  <c:v>24</c:v>
                </c:pt>
                <c:pt idx="2728">
                  <c:v>26</c:v>
                </c:pt>
                <c:pt idx="2729">
                  <c:v>22</c:v>
                </c:pt>
                <c:pt idx="2730">
                  <c:v>16</c:v>
                </c:pt>
                <c:pt idx="2731">
                  <c:v>18</c:v>
                </c:pt>
                <c:pt idx="2732">
                  <c:v>24</c:v>
                </c:pt>
                <c:pt idx="2733">
                  <c:v>31</c:v>
                </c:pt>
                <c:pt idx="2734">
                  <c:v>16</c:v>
                </c:pt>
                <c:pt idx="2735">
                  <c:v>21</c:v>
                </c:pt>
                <c:pt idx="2736">
                  <c:v>11</c:v>
                </c:pt>
                <c:pt idx="2737">
                  <c:v>21</c:v>
                </c:pt>
                <c:pt idx="2738">
                  <c:v>30</c:v>
                </c:pt>
                <c:pt idx="2739">
                  <c:v>16</c:v>
                </c:pt>
                <c:pt idx="2740">
                  <c:v>24</c:v>
                </c:pt>
                <c:pt idx="2741">
                  <c:v>23</c:v>
                </c:pt>
                <c:pt idx="2742">
                  <c:v>17</c:v>
                </c:pt>
                <c:pt idx="2743">
                  <c:v>24</c:v>
                </c:pt>
                <c:pt idx="2744">
                  <c:v>23</c:v>
                </c:pt>
                <c:pt idx="2745">
                  <c:v>21</c:v>
                </c:pt>
                <c:pt idx="2746">
                  <c:v>25</c:v>
                </c:pt>
                <c:pt idx="2747">
                  <c:v>17</c:v>
                </c:pt>
                <c:pt idx="2748">
                  <c:v>23</c:v>
                </c:pt>
                <c:pt idx="2749">
                  <c:v>31</c:v>
                </c:pt>
                <c:pt idx="2750">
                  <c:v>22</c:v>
                </c:pt>
                <c:pt idx="2751">
                  <c:v>18</c:v>
                </c:pt>
                <c:pt idx="2752">
                  <c:v>22</c:v>
                </c:pt>
                <c:pt idx="2753">
                  <c:v>18</c:v>
                </c:pt>
                <c:pt idx="2754">
                  <c:v>23</c:v>
                </c:pt>
                <c:pt idx="2755">
                  <c:v>18</c:v>
                </c:pt>
                <c:pt idx="2756">
                  <c:v>14</c:v>
                </c:pt>
                <c:pt idx="2757">
                  <c:v>28</c:v>
                </c:pt>
                <c:pt idx="2758">
                  <c:v>23</c:v>
                </c:pt>
                <c:pt idx="2759">
                  <c:v>23</c:v>
                </c:pt>
                <c:pt idx="2760">
                  <c:v>25</c:v>
                </c:pt>
                <c:pt idx="2761">
                  <c:v>30</c:v>
                </c:pt>
                <c:pt idx="2762">
                  <c:v>23</c:v>
                </c:pt>
                <c:pt idx="2763">
                  <c:v>18</c:v>
                </c:pt>
                <c:pt idx="2764">
                  <c:v>21</c:v>
                </c:pt>
                <c:pt idx="2765">
                  <c:v>22</c:v>
                </c:pt>
                <c:pt idx="2766">
                  <c:v>27</c:v>
                </c:pt>
                <c:pt idx="2767">
                  <c:v>25</c:v>
                </c:pt>
                <c:pt idx="2768">
                  <c:v>26</c:v>
                </c:pt>
                <c:pt idx="2769">
                  <c:v>25</c:v>
                </c:pt>
                <c:pt idx="2770">
                  <c:v>25</c:v>
                </c:pt>
                <c:pt idx="2771">
                  <c:v>27</c:v>
                </c:pt>
                <c:pt idx="2772">
                  <c:v>25</c:v>
                </c:pt>
                <c:pt idx="2773">
                  <c:v>17</c:v>
                </c:pt>
                <c:pt idx="2774">
                  <c:v>25</c:v>
                </c:pt>
                <c:pt idx="2775">
                  <c:v>19</c:v>
                </c:pt>
                <c:pt idx="2776">
                  <c:v>23</c:v>
                </c:pt>
                <c:pt idx="2777">
                  <c:v>26</c:v>
                </c:pt>
                <c:pt idx="2778">
                  <c:v>21</c:v>
                </c:pt>
                <c:pt idx="2779">
                  <c:v>27</c:v>
                </c:pt>
                <c:pt idx="2780">
                  <c:v>21</c:v>
                </c:pt>
                <c:pt idx="2781">
                  <c:v>32</c:v>
                </c:pt>
                <c:pt idx="2782">
                  <c:v>25</c:v>
                </c:pt>
                <c:pt idx="2783">
                  <c:v>20</c:v>
                </c:pt>
                <c:pt idx="2784">
                  <c:v>20</c:v>
                </c:pt>
                <c:pt idx="2785">
                  <c:v>25</c:v>
                </c:pt>
                <c:pt idx="2786">
                  <c:v>19</c:v>
                </c:pt>
                <c:pt idx="2787">
                  <c:v>11</c:v>
                </c:pt>
                <c:pt idx="2788">
                  <c:v>24</c:v>
                </c:pt>
                <c:pt idx="2789">
                  <c:v>37</c:v>
                </c:pt>
                <c:pt idx="2790">
                  <c:v>22</c:v>
                </c:pt>
                <c:pt idx="2791">
                  <c:v>20</c:v>
                </c:pt>
                <c:pt idx="2792">
                  <c:v>29</c:v>
                </c:pt>
                <c:pt idx="2793">
                  <c:v>20</c:v>
                </c:pt>
                <c:pt idx="2794">
                  <c:v>26</c:v>
                </c:pt>
                <c:pt idx="2795">
                  <c:v>24</c:v>
                </c:pt>
                <c:pt idx="2796">
                  <c:v>22</c:v>
                </c:pt>
                <c:pt idx="2797">
                  <c:v>25</c:v>
                </c:pt>
                <c:pt idx="2798">
                  <c:v>24</c:v>
                </c:pt>
                <c:pt idx="2799">
                  <c:v>22</c:v>
                </c:pt>
                <c:pt idx="2800">
                  <c:v>20</c:v>
                </c:pt>
                <c:pt idx="2801">
                  <c:v>24</c:v>
                </c:pt>
                <c:pt idx="2802">
                  <c:v>22</c:v>
                </c:pt>
                <c:pt idx="2803">
                  <c:v>32</c:v>
                </c:pt>
                <c:pt idx="2804">
                  <c:v>28</c:v>
                </c:pt>
                <c:pt idx="2805">
                  <c:v>26</c:v>
                </c:pt>
                <c:pt idx="2806">
                  <c:v>28</c:v>
                </c:pt>
                <c:pt idx="2807">
                  <c:v>29</c:v>
                </c:pt>
                <c:pt idx="2808">
                  <c:v>24</c:v>
                </c:pt>
                <c:pt idx="2809">
                  <c:v>28</c:v>
                </c:pt>
                <c:pt idx="2810">
                  <c:v>27</c:v>
                </c:pt>
                <c:pt idx="2811">
                  <c:v>29</c:v>
                </c:pt>
                <c:pt idx="2812">
                  <c:v>28</c:v>
                </c:pt>
                <c:pt idx="2813">
                  <c:v>24</c:v>
                </c:pt>
                <c:pt idx="2814">
                  <c:v>18</c:v>
                </c:pt>
                <c:pt idx="2815">
                  <c:v>22</c:v>
                </c:pt>
                <c:pt idx="2816">
                  <c:v>20</c:v>
                </c:pt>
                <c:pt idx="2817">
                  <c:v>33</c:v>
                </c:pt>
                <c:pt idx="2818">
                  <c:v>25</c:v>
                </c:pt>
                <c:pt idx="2819">
                  <c:v>32</c:v>
                </c:pt>
                <c:pt idx="2820">
                  <c:v>41</c:v>
                </c:pt>
                <c:pt idx="2821">
                  <c:v>17</c:v>
                </c:pt>
                <c:pt idx="2822">
                  <c:v>32</c:v>
                </c:pt>
                <c:pt idx="2823">
                  <c:v>35</c:v>
                </c:pt>
                <c:pt idx="2824">
                  <c:v>31</c:v>
                </c:pt>
                <c:pt idx="2825">
                  <c:v>28</c:v>
                </c:pt>
                <c:pt idx="2826">
                  <c:v>32</c:v>
                </c:pt>
                <c:pt idx="2827">
                  <c:v>40</c:v>
                </c:pt>
                <c:pt idx="2828">
                  <c:v>27</c:v>
                </c:pt>
                <c:pt idx="2829">
                  <c:v>33</c:v>
                </c:pt>
                <c:pt idx="2830">
                  <c:v>31</c:v>
                </c:pt>
                <c:pt idx="2831">
                  <c:v>18</c:v>
                </c:pt>
                <c:pt idx="2832">
                  <c:v>31</c:v>
                </c:pt>
                <c:pt idx="2833">
                  <c:v>29</c:v>
                </c:pt>
                <c:pt idx="2834">
                  <c:v>25</c:v>
                </c:pt>
                <c:pt idx="2835">
                  <c:v>28</c:v>
                </c:pt>
                <c:pt idx="2836">
                  <c:v>34</c:v>
                </c:pt>
                <c:pt idx="2837">
                  <c:v>34</c:v>
                </c:pt>
                <c:pt idx="2838">
                  <c:v>25</c:v>
                </c:pt>
                <c:pt idx="2839">
                  <c:v>32</c:v>
                </c:pt>
                <c:pt idx="2840">
                  <c:v>35</c:v>
                </c:pt>
                <c:pt idx="2841">
                  <c:v>34</c:v>
                </c:pt>
                <c:pt idx="2842">
                  <c:v>36</c:v>
                </c:pt>
                <c:pt idx="2843">
                  <c:v>35</c:v>
                </c:pt>
                <c:pt idx="2844">
                  <c:v>29</c:v>
                </c:pt>
                <c:pt idx="2845">
                  <c:v>43</c:v>
                </c:pt>
                <c:pt idx="2846">
                  <c:v>28</c:v>
                </c:pt>
                <c:pt idx="2847">
                  <c:v>34</c:v>
                </c:pt>
                <c:pt idx="2848">
                  <c:v>29</c:v>
                </c:pt>
                <c:pt idx="2849">
                  <c:v>33</c:v>
                </c:pt>
                <c:pt idx="2850">
                  <c:v>34</c:v>
                </c:pt>
                <c:pt idx="2851">
                  <c:v>44</c:v>
                </c:pt>
                <c:pt idx="2852">
                  <c:v>27</c:v>
                </c:pt>
                <c:pt idx="2853">
                  <c:v>27</c:v>
                </c:pt>
                <c:pt idx="2854">
                  <c:v>33</c:v>
                </c:pt>
                <c:pt idx="2855">
                  <c:v>27</c:v>
                </c:pt>
                <c:pt idx="2856">
                  <c:v>32</c:v>
                </c:pt>
                <c:pt idx="2857">
                  <c:v>31</c:v>
                </c:pt>
                <c:pt idx="2858">
                  <c:v>30</c:v>
                </c:pt>
                <c:pt idx="2859">
                  <c:v>27</c:v>
                </c:pt>
                <c:pt idx="2860">
                  <c:v>44</c:v>
                </c:pt>
                <c:pt idx="2861">
                  <c:v>43</c:v>
                </c:pt>
                <c:pt idx="2862">
                  <c:v>24</c:v>
                </c:pt>
                <c:pt idx="2863">
                  <c:v>28</c:v>
                </c:pt>
                <c:pt idx="2864">
                  <c:v>33</c:v>
                </c:pt>
                <c:pt idx="2865">
                  <c:v>35</c:v>
                </c:pt>
                <c:pt idx="2866">
                  <c:v>36</c:v>
                </c:pt>
                <c:pt idx="2867">
                  <c:v>37</c:v>
                </c:pt>
                <c:pt idx="2868">
                  <c:v>62</c:v>
                </c:pt>
                <c:pt idx="2869">
                  <c:v>34</c:v>
                </c:pt>
                <c:pt idx="2870">
                  <c:v>44</c:v>
                </c:pt>
                <c:pt idx="2871">
                  <c:v>18</c:v>
                </c:pt>
                <c:pt idx="2872">
                  <c:v>35</c:v>
                </c:pt>
                <c:pt idx="2873">
                  <c:v>44</c:v>
                </c:pt>
                <c:pt idx="2874">
                  <c:v>39</c:v>
                </c:pt>
                <c:pt idx="2875">
                  <c:v>41</c:v>
                </c:pt>
                <c:pt idx="2876">
                  <c:v>45</c:v>
                </c:pt>
                <c:pt idx="2877">
                  <c:v>37</c:v>
                </c:pt>
                <c:pt idx="2878">
                  <c:v>43</c:v>
                </c:pt>
                <c:pt idx="2879">
                  <c:v>34</c:v>
                </c:pt>
                <c:pt idx="2880">
                  <c:v>33</c:v>
                </c:pt>
                <c:pt idx="2881">
                  <c:v>43</c:v>
                </c:pt>
                <c:pt idx="2882">
                  <c:v>36</c:v>
                </c:pt>
                <c:pt idx="2883">
                  <c:v>41</c:v>
                </c:pt>
                <c:pt idx="2884">
                  <c:v>43</c:v>
                </c:pt>
                <c:pt idx="2885">
                  <c:v>40</c:v>
                </c:pt>
                <c:pt idx="2886">
                  <c:v>43</c:v>
                </c:pt>
                <c:pt idx="2887">
                  <c:v>47</c:v>
                </c:pt>
                <c:pt idx="2888">
                  <c:v>41</c:v>
                </c:pt>
                <c:pt idx="2889">
                  <c:v>47</c:v>
                </c:pt>
                <c:pt idx="2890">
                  <c:v>36</c:v>
                </c:pt>
                <c:pt idx="2891">
                  <c:v>47</c:v>
                </c:pt>
                <c:pt idx="2892">
                  <c:v>52</c:v>
                </c:pt>
                <c:pt idx="2893">
                  <c:v>50</c:v>
                </c:pt>
                <c:pt idx="2894">
                  <c:v>30</c:v>
                </c:pt>
                <c:pt idx="2895">
                  <c:v>51</c:v>
                </c:pt>
                <c:pt idx="2896">
                  <c:v>56</c:v>
                </c:pt>
                <c:pt idx="2897">
                  <c:v>46</c:v>
                </c:pt>
                <c:pt idx="2898">
                  <c:v>46</c:v>
                </c:pt>
                <c:pt idx="2899">
                  <c:v>37</c:v>
                </c:pt>
                <c:pt idx="2900">
                  <c:v>42</c:v>
                </c:pt>
                <c:pt idx="2901">
                  <c:v>38</c:v>
                </c:pt>
                <c:pt idx="2902">
                  <c:v>57</c:v>
                </c:pt>
                <c:pt idx="2903">
                  <c:v>36</c:v>
                </c:pt>
                <c:pt idx="2904">
                  <c:v>51</c:v>
                </c:pt>
                <c:pt idx="2905">
                  <c:v>48</c:v>
                </c:pt>
                <c:pt idx="2906">
                  <c:v>56</c:v>
                </c:pt>
                <c:pt idx="2907">
                  <c:v>35</c:v>
                </c:pt>
                <c:pt idx="2908">
                  <c:v>48</c:v>
                </c:pt>
                <c:pt idx="2909">
                  <c:v>50</c:v>
                </c:pt>
                <c:pt idx="2910">
                  <c:v>33</c:v>
                </c:pt>
                <c:pt idx="2911">
                  <c:v>48</c:v>
                </c:pt>
                <c:pt idx="2912">
                  <c:v>44</c:v>
                </c:pt>
                <c:pt idx="2913">
                  <c:v>47</c:v>
                </c:pt>
                <c:pt idx="2914">
                  <c:v>39</c:v>
                </c:pt>
                <c:pt idx="2915">
                  <c:v>40</c:v>
                </c:pt>
                <c:pt idx="2916">
                  <c:v>46</c:v>
                </c:pt>
                <c:pt idx="2917">
                  <c:v>52</c:v>
                </c:pt>
                <c:pt idx="2918">
                  <c:v>46</c:v>
                </c:pt>
                <c:pt idx="2919">
                  <c:v>51</c:v>
                </c:pt>
                <c:pt idx="2920">
                  <c:v>43</c:v>
                </c:pt>
                <c:pt idx="2921">
                  <c:v>46</c:v>
                </c:pt>
                <c:pt idx="2922">
                  <c:v>39</c:v>
                </c:pt>
                <c:pt idx="2923">
                  <c:v>47</c:v>
                </c:pt>
                <c:pt idx="2924">
                  <c:v>47</c:v>
                </c:pt>
                <c:pt idx="2925">
                  <c:v>52</c:v>
                </c:pt>
                <c:pt idx="2926">
                  <c:v>56</c:v>
                </c:pt>
                <c:pt idx="2927">
                  <c:v>44</c:v>
                </c:pt>
                <c:pt idx="2928">
                  <c:v>50</c:v>
                </c:pt>
                <c:pt idx="2929">
                  <c:v>36</c:v>
                </c:pt>
                <c:pt idx="2930">
                  <c:v>59</c:v>
                </c:pt>
                <c:pt idx="2931">
                  <c:v>47</c:v>
                </c:pt>
                <c:pt idx="2932">
                  <c:v>49</c:v>
                </c:pt>
                <c:pt idx="2933">
                  <c:v>49</c:v>
                </c:pt>
                <c:pt idx="2934">
                  <c:v>50</c:v>
                </c:pt>
                <c:pt idx="2935">
                  <c:v>37</c:v>
                </c:pt>
                <c:pt idx="2936">
                  <c:v>47</c:v>
                </c:pt>
                <c:pt idx="2937">
                  <c:v>41</c:v>
                </c:pt>
                <c:pt idx="2938">
                  <c:v>60</c:v>
                </c:pt>
                <c:pt idx="2939">
                  <c:v>53</c:v>
                </c:pt>
                <c:pt idx="2940">
                  <c:v>49</c:v>
                </c:pt>
                <c:pt idx="2941">
                  <c:v>43</c:v>
                </c:pt>
                <c:pt idx="2942">
                  <c:v>52</c:v>
                </c:pt>
                <c:pt idx="2943">
                  <c:v>48</c:v>
                </c:pt>
                <c:pt idx="2944">
                  <c:v>52</c:v>
                </c:pt>
                <c:pt idx="2945">
                  <c:v>57</c:v>
                </c:pt>
                <c:pt idx="2946">
                  <c:v>54</c:v>
                </c:pt>
                <c:pt idx="2947">
                  <c:v>30</c:v>
                </c:pt>
                <c:pt idx="2948">
                  <c:v>57</c:v>
                </c:pt>
                <c:pt idx="2949">
                  <c:v>47</c:v>
                </c:pt>
                <c:pt idx="2950">
                  <c:v>49</c:v>
                </c:pt>
                <c:pt idx="2951">
                  <c:v>53</c:v>
                </c:pt>
                <c:pt idx="2952">
                  <c:v>41</c:v>
                </c:pt>
                <c:pt idx="2953">
                  <c:v>37</c:v>
                </c:pt>
                <c:pt idx="2954">
                  <c:v>45</c:v>
                </c:pt>
                <c:pt idx="2955">
                  <c:v>30</c:v>
                </c:pt>
                <c:pt idx="2956">
                  <c:v>49</c:v>
                </c:pt>
                <c:pt idx="2957">
                  <c:v>53</c:v>
                </c:pt>
                <c:pt idx="2958">
                  <c:v>37</c:v>
                </c:pt>
                <c:pt idx="2959">
                  <c:v>42</c:v>
                </c:pt>
                <c:pt idx="2960">
                  <c:v>45</c:v>
                </c:pt>
                <c:pt idx="2961">
                  <c:v>36</c:v>
                </c:pt>
                <c:pt idx="2962">
                  <c:v>51</c:v>
                </c:pt>
                <c:pt idx="2963">
                  <c:v>34</c:v>
                </c:pt>
                <c:pt idx="2964">
                  <c:v>54</c:v>
                </c:pt>
                <c:pt idx="2965">
                  <c:v>43</c:v>
                </c:pt>
                <c:pt idx="2966">
                  <c:v>48</c:v>
                </c:pt>
                <c:pt idx="2967">
                  <c:v>44</c:v>
                </c:pt>
                <c:pt idx="2968">
                  <c:v>53</c:v>
                </c:pt>
                <c:pt idx="2969">
                  <c:v>45</c:v>
                </c:pt>
                <c:pt idx="2970">
                  <c:v>34</c:v>
                </c:pt>
                <c:pt idx="2971">
                  <c:v>43</c:v>
                </c:pt>
                <c:pt idx="2972">
                  <c:v>48</c:v>
                </c:pt>
                <c:pt idx="2973">
                  <c:v>48</c:v>
                </c:pt>
                <c:pt idx="2974">
                  <c:v>49</c:v>
                </c:pt>
                <c:pt idx="2975">
                  <c:v>51</c:v>
                </c:pt>
                <c:pt idx="2976">
                  <c:v>34</c:v>
                </c:pt>
                <c:pt idx="2977">
                  <c:v>34</c:v>
                </c:pt>
                <c:pt idx="2978">
                  <c:v>38</c:v>
                </c:pt>
                <c:pt idx="2979">
                  <c:v>42</c:v>
                </c:pt>
                <c:pt idx="2980">
                  <c:v>41</c:v>
                </c:pt>
                <c:pt idx="2981">
                  <c:v>40</c:v>
                </c:pt>
                <c:pt idx="2982">
                  <c:v>42</c:v>
                </c:pt>
                <c:pt idx="2983">
                  <c:v>43</c:v>
                </c:pt>
                <c:pt idx="2984">
                  <c:v>46</c:v>
                </c:pt>
                <c:pt idx="2985">
                  <c:v>35</c:v>
                </c:pt>
                <c:pt idx="2986">
                  <c:v>51</c:v>
                </c:pt>
                <c:pt idx="2987">
                  <c:v>38</c:v>
                </c:pt>
                <c:pt idx="2988">
                  <c:v>36</c:v>
                </c:pt>
                <c:pt idx="2989">
                  <c:v>30</c:v>
                </c:pt>
                <c:pt idx="2990">
                  <c:v>43</c:v>
                </c:pt>
                <c:pt idx="2991">
                  <c:v>27</c:v>
                </c:pt>
                <c:pt idx="2992">
                  <c:v>43</c:v>
                </c:pt>
                <c:pt idx="2993">
                  <c:v>43</c:v>
                </c:pt>
                <c:pt idx="2994">
                  <c:v>46</c:v>
                </c:pt>
                <c:pt idx="2995">
                  <c:v>54</c:v>
                </c:pt>
                <c:pt idx="2996">
                  <c:v>41</c:v>
                </c:pt>
                <c:pt idx="2997">
                  <c:v>40</c:v>
                </c:pt>
                <c:pt idx="2998">
                  <c:v>34</c:v>
                </c:pt>
                <c:pt idx="2999">
                  <c:v>38</c:v>
                </c:pt>
                <c:pt idx="3000">
                  <c:v>40</c:v>
                </c:pt>
              </c:numCache>
            </c:numRef>
          </c:val>
          <c:smooth val="0"/>
          <c:extLst>
            <c:ext xmlns:c16="http://schemas.microsoft.com/office/drawing/2014/chart" uri="{C3380CC4-5D6E-409C-BE32-E72D297353CC}">
              <c16:uniqueId val="{00000002-0DA7-4444-BBC4-47348CEC67F6}"/>
            </c:ext>
          </c:extLst>
        </c:ser>
        <c:ser>
          <c:idx val="3"/>
          <c:order val="3"/>
          <c:tx>
            <c:v>pure tin octoate</c:v>
          </c:tx>
          <c:spPr>
            <a:ln w="28575" cap="rnd">
              <a:solidFill>
                <a:schemeClr val="accent4"/>
              </a:solidFill>
              <a:round/>
            </a:ln>
            <a:effectLst/>
          </c:spPr>
          <c:marker>
            <c:symbol val="none"/>
          </c:marker>
          <c:cat>
            <c:numRef>
              <c:f>Sheet4!$A$2:$A$3002</c:f>
              <c:numCache>
                <c:formatCode>General</c:formatCode>
                <c:ptCount val="3001"/>
                <c:pt idx="0">
                  <c:v>20</c:v>
                </c:pt>
                <c:pt idx="1">
                  <c:v>20.02</c:v>
                </c:pt>
                <c:pt idx="2">
                  <c:v>20.04</c:v>
                </c:pt>
                <c:pt idx="3">
                  <c:v>20.059999999999999</c:v>
                </c:pt>
                <c:pt idx="4">
                  <c:v>20.079999999999998</c:v>
                </c:pt>
                <c:pt idx="5">
                  <c:v>20.100000000000001</c:v>
                </c:pt>
                <c:pt idx="6">
                  <c:v>20.12</c:v>
                </c:pt>
                <c:pt idx="7">
                  <c:v>20.14</c:v>
                </c:pt>
                <c:pt idx="8">
                  <c:v>20.16</c:v>
                </c:pt>
                <c:pt idx="9">
                  <c:v>20.18</c:v>
                </c:pt>
                <c:pt idx="10">
                  <c:v>20.2</c:v>
                </c:pt>
                <c:pt idx="11">
                  <c:v>20.22</c:v>
                </c:pt>
                <c:pt idx="12">
                  <c:v>20.239999999999998</c:v>
                </c:pt>
                <c:pt idx="13">
                  <c:v>20.260000000000002</c:v>
                </c:pt>
                <c:pt idx="14">
                  <c:v>20.28</c:v>
                </c:pt>
                <c:pt idx="15">
                  <c:v>20.3</c:v>
                </c:pt>
                <c:pt idx="16">
                  <c:v>20.32</c:v>
                </c:pt>
                <c:pt idx="17">
                  <c:v>20.34</c:v>
                </c:pt>
                <c:pt idx="18">
                  <c:v>20.36</c:v>
                </c:pt>
                <c:pt idx="19">
                  <c:v>20.38</c:v>
                </c:pt>
                <c:pt idx="20">
                  <c:v>20.399999999999999</c:v>
                </c:pt>
                <c:pt idx="21">
                  <c:v>20.420000000000002</c:v>
                </c:pt>
                <c:pt idx="22">
                  <c:v>20.440000000000001</c:v>
                </c:pt>
                <c:pt idx="23">
                  <c:v>20.46</c:v>
                </c:pt>
                <c:pt idx="24">
                  <c:v>20.48</c:v>
                </c:pt>
                <c:pt idx="25">
                  <c:v>20.5</c:v>
                </c:pt>
                <c:pt idx="26">
                  <c:v>20.52</c:v>
                </c:pt>
                <c:pt idx="27">
                  <c:v>20.54</c:v>
                </c:pt>
                <c:pt idx="28">
                  <c:v>20.56</c:v>
                </c:pt>
                <c:pt idx="29">
                  <c:v>20.58</c:v>
                </c:pt>
                <c:pt idx="30">
                  <c:v>20.6</c:v>
                </c:pt>
                <c:pt idx="31">
                  <c:v>20.62</c:v>
                </c:pt>
                <c:pt idx="32">
                  <c:v>20.64</c:v>
                </c:pt>
                <c:pt idx="33">
                  <c:v>20.66</c:v>
                </c:pt>
                <c:pt idx="34">
                  <c:v>20.68</c:v>
                </c:pt>
                <c:pt idx="35">
                  <c:v>20.7</c:v>
                </c:pt>
                <c:pt idx="36">
                  <c:v>20.72</c:v>
                </c:pt>
                <c:pt idx="37">
                  <c:v>20.74</c:v>
                </c:pt>
                <c:pt idx="38">
                  <c:v>20.76</c:v>
                </c:pt>
                <c:pt idx="39">
                  <c:v>20.78</c:v>
                </c:pt>
                <c:pt idx="40">
                  <c:v>20.8</c:v>
                </c:pt>
                <c:pt idx="41">
                  <c:v>20.82</c:v>
                </c:pt>
                <c:pt idx="42">
                  <c:v>20.84</c:v>
                </c:pt>
                <c:pt idx="43">
                  <c:v>20.86</c:v>
                </c:pt>
                <c:pt idx="44">
                  <c:v>20.88</c:v>
                </c:pt>
                <c:pt idx="45">
                  <c:v>20.9</c:v>
                </c:pt>
                <c:pt idx="46">
                  <c:v>20.92</c:v>
                </c:pt>
                <c:pt idx="47">
                  <c:v>20.94</c:v>
                </c:pt>
                <c:pt idx="48">
                  <c:v>20.96</c:v>
                </c:pt>
                <c:pt idx="49">
                  <c:v>20.98</c:v>
                </c:pt>
                <c:pt idx="50">
                  <c:v>21</c:v>
                </c:pt>
                <c:pt idx="51">
                  <c:v>21.02</c:v>
                </c:pt>
                <c:pt idx="52">
                  <c:v>21.04</c:v>
                </c:pt>
                <c:pt idx="53">
                  <c:v>21.06</c:v>
                </c:pt>
                <c:pt idx="54">
                  <c:v>21.08</c:v>
                </c:pt>
                <c:pt idx="55">
                  <c:v>21.1</c:v>
                </c:pt>
                <c:pt idx="56">
                  <c:v>21.12</c:v>
                </c:pt>
                <c:pt idx="57">
                  <c:v>21.14</c:v>
                </c:pt>
                <c:pt idx="58">
                  <c:v>21.16</c:v>
                </c:pt>
                <c:pt idx="59">
                  <c:v>21.18</c:v>
                </c:pt>
                <c:pt idx="60">
                  <c:v>21.2</c:v>
                </c:pt>
                <c:pt idx="61">
                  <c:v>21.22</c:v>
                </c:pt>
                <c:pt idx="62">
                  <c:v>21.24</c:v>
                </c:pt>
                <c:pt idx="63">
                  <c:v>21.26</c:v>
                </c:pt>
                <c:pt idx="64">
                  <c:v>21.28</c:v>
                </c:pt>
                <c:pt idx="65">
                  <c:v>21.3</c:v>
                </c:pt>
                <c:pt idx="66">
                  <c:v>21.32</c:v>
                </c:pt>
                <c:pt idx="67">
                  <c:v>21.34</c:v>
                </c:pt>
                <c:pt idx="68">
                  <c:v>21.36</c:v>
                </c:pt>
                <c:pt idx="69">
                  <c:v>21.38</c:v>
                </c:pt>
                <c:pt idx="70">
                  <c:v>21.4</c:v>
                </c:pt>
                <c:pt idx="71">
                  <c:v>21.42</c:v>
                </c:pt>
                <c:pt idx="72">
                  <c:v>21.44</c:v>
                </c:pt>
                <c:pt idx="73">
                  <c:v>21.46</c:v>
                </c:pt>
                <c:pt idx="74">
                  <c:v>21.48</c:v>
                </c:pt>
                <c:pt idx="75">
                  <c:v>21.5</c:v>
                </c:pt>
                <c:pt idx="76">
                  <c:v>21.52</c:v>
                </c:pt>
                <c:pt idx="77">
                  <c:v>21.54</c:v>
                </c:pt>
                <c:pt idx="78">
                  <c:v>21.56</c:v>
                </c:pt>
                <c:pt idx="79">
                  <c:v>21.58</c:v>
                </c:pt>
                <c:pt idx="80">
                  <c:v>21.6</c:v>
                </c:pt>
                <c:pt idx="81">
                  <c:v>21.62</c:v>
                </c:pt>
                <c:pt idx="82">
                  <c:v>21.64</c:v>
                </c:pt>
                <c:pt idx="83">
                  <c:v>21.66</c:v>
                </c:pt>
                <c:pt idx="84">
                  <c:v>21.68</c:v>
                </c:pt>
                <c:pt idx="85">
                  <c:v>21.7</c:v>
                </c:pt>
                <c:pt idx="86">
                  <c:v>21.72</c:v>
                </c:pt>
                <c:pt idx="87">
                  <c:v>21.74</c:v>
                </c:pt>
                <c:pt idx="88">
                  <c:v>21.76</c:v>
                </c:pt>
                <c:pt idx="89">
                  <c:v>21.78</c:v>
                </c:pt>
                <c:pt idx="90">
                  <c:v>21.8</c:v>
                </c:pt>
                <c:pt idx="91">
                  <c:v>21.82</c:v>
                </c:pt>
                <c:pt idx="92">
                  <c:v>21.84</c:v>
                </c:pt>
                <c:pt idx="93">
                  <c:v>21.86</c:v>
                </c:pt>
                <c:pt idx="94">
                  <c:v>21.88</c:v>
                </c:pt>
                <c:pt idx="95">
                  <c:v>21.9</c:v>
                </c:pt>
                <c:pt idx="96">
                  <c:v>21.92</c:v>
                </c:pt>
                <c:pt idx="97">
                  <c:v>21.94</c:v>
                </c:pt>
                <c:pt idx="98">
                  <c:v>21.96</c:v>
                </c:pt>
                <c:pt idx="99">
                  <c:v>21.98</c:v>
                </c:pt>
                <c:pt idx="100">
                  <c:v>22</c:v>
                </c:pt>
                <c:pt idx="101">
                  <c:v>22.02</c:v>
                </c:pt>
                <c:pt idx="102">
                  <c:v>22.04</c:v>
                </c:pt>
                <c:pt idx="103">
                  <c:v>22.06</c:v>
                </c:pt>
                <c:pt idx="104">
                  <c:v>22.08</c:v>
                </c:pt>
                <c:pt idx="105">
                  <c:v>22.1</c:v>
                </c:pt>
                <c:pt idx="106">
                  <c:v>22.12</c:v>
                </c:pt>
                <c:pt idx="107">
                  <c:v>22.14</c:v>
                </c:pt>
                <c:pt idx="108">
                  <c:v>22.16</c:v>
                </c:pt>
                <c:pt idx="109">
                  <c:v>22.18</c:v>
                </c:pt>
                <c:pt idx="110">
                  <c:v>22.2</c:v>
                </c:pt>
                <c:pt idx="111">
                  <c:v>22.22</c:v>
                </c:pt>
                <c:pt idx="112">
                  <c:v>22.24</c:v>
                </c:pt>
                <c:pt idx="113">
                  <c:v>22.26</c:v>
                </c:pt>
                <c:pt idx="114">
                  <c:v>22.28</c:v>
                </c:pt>
                <c:pt idx="115">
                  <c:v>22.3</c:v>
                </c:pt>
                <c:pt idx="116">
                  <c:v>22.32</c:v>
                </c:pt>
                <c:pt idx="117">
                  <c:v>22.34</c:v>
                </c:pt>
                <c:pt idx="118">
                  <c:v>22.36</c:v>
                </c:pt>
                <c:pt idx="119">
                  <c:v>22.38</c:v>
                </c:pt>
                <c:pt idx="120">
                  <c:v>22.4</c:v>
                </c:pt>
                <c:pt idx="121">
                  <c:v>22.42</c:v>
                </c:pt>
                <c:pt idx="122">
                  <c:v>22.44</c:v>
                </c:pt>
                <c:pt idx="123">
                  <c:v>22.46</c:v>
                </c:pt>
                <c:pt idx="124">
                  <c:v>22.48</c:v>
                </c:pt>
                <c:pt idx="125">
                  <c:v>22.5</c:v>
                </c:pt>
                <c:pt idx="126">
                  <c:v>22.52</c:v>
                </c:pt>
                <c:pt idx="127">
                  <c:v>22.54</c:v>
                </c:pt>
                <c:pt idx="128">
                  <c:v>22.56</c:v>
                </c:pt>
                <c:pt idx="129">
                  <c:v>22.58</c:v>
                </c:pt>
                <c:pt idx="130">
                  <c:v>22.6</c:v>
                </c:pt>
                <c:pt idx="131">
                  <c:v>22.62</c:v>
                </c:pt>
                <c:pt idx="132">
                  <c:v>22.64</c:v>
                </c:pt>
                <c:pt idx="133">
                  <c:v>22.66</c:v>
                </c:pt>
                <c:pt idx="134">
                  <c:v>22.68</c:v>
                </c:pt>
                <c:pt idx="135">
                  <c:v>22.7</c:v>
                </c:pt>
                <c:pt idx="136">
                  <c:v>22.72</c:v>
                </c:pt>
                <c:pt idx="137">
                  <c:v>22.74</c:v>
                </c:pt>
                <c:pt idx="138">
                  <c:v>22.76</c:v>
                </c:pt>
                <c:pt idx="139">
                  <c:v>22.78</c:v>
                </c:pt>
                <c:pt idx="140">
                  <c:v>22.8</c:v>
                </c:pt>
                <c:pt idx="141">
                  <c:v>22.82</c:v>
                </c:pt>
                <c:pt idx="142">
                  <c:v>22.84</c:v>
                </c:pt>
                <c:pt idx="143">
                  <c:v>22.86</c:v>
                </c:pt>
                <c:pt idx="144">
                  <c:v>22.88</c:v>
                </c:pt>
                <c:pt idx="145">
                  <c:v>22.9</c:v>
                </c:pt>
                <c:pt idx="146">
                  <c:v>22.92</c:v>
                </c:pt>
                <c:pt idx="147">
                  <c:v>22.94</c:v>
                </c:pt>
                <c:pt idx="148">
                  <c:v>22.96</c:v>
                </c:pt>
                <c:pt idx="149">
                  <c:v>22.98</c:v>
                </c:pt>
                <c:pt idx="150">
                  <c:v>23</c:v>
                </c:pt>
                <c:pt idx="151">
                  <c:v>23.02</c:v>
                </c:pt>
                <c:pt idx="152">
                  <c:v>23.04</c:v>
                </c:pt>
                <c:pt idx="153">
                  <c:v>23.06</c:v>
                </c:pt>
                <c:pt idx="154">
                  <c:v>23.08</c:v>
                </c:pt>
                <c:pt idx="155">
                  <c:v>23.1</c:v>
                </c:pt>
                <c:pt idx="156">
                  <c:v>23.12</c:v>
                </c:pt>
                <c:pt idx="157">
                  <c:v>23.14</c:v>
                </c:pt>
                <c:pt idx="158">
                  <c:v>23.16</c:v>
                </c:pt>
                <c:pt idx="159">
                  <c:v>23.18</c:v>
                </c:pt>
                <c:pt idx="160">
                  <c:v>23.2</c:v>
                </c:pt>
                <c:pt idx="161">
                  <c:v>23.22</c:v>
                </c:pt>
                <c:pt idx="162">
                  <c:v>23.24</c:v>
                </c:pt>
                <c:pt idx="163">
                  <c:v>23.26</c:v>
                </c:pt>
                <c:pt idx="164">
                  <c:v>23.28</c:v>
                </c:pt>
                <c:pt idx="165">
                  <c:v>23.3</c:v>
                </c:pt>
                <c:pt idx="166">
                  <c:v>23.32</c:v>
                </c:pt>
                <c:pt idx="167">
                  <c:v>23.34</c:v>
                </c:pt>
                <c:pt idx="168">
                  <c:v>23.36</c:v>
                </c:pt>
                <c:pt idx="169">
                  <c:v>23.38</c:v>
                </c:pt>
                <c:pt idx="170">
                  <c:v>23.4</c:v>
                </c:pt>
                <c:pt idx="171">
                  <c:v>23.42</c:v>
                </c:pt>
                <c:pt idx="172">
                  <c:v>23.44</c:v>
                </c:pt>
                <c:pt idx="173">
                  <c:v>23.46</c:v>
                </c:pt>
                <c:pt idx="174">
                  <c:v>23.48</c:v>
                </c:pt>
                <c:pt idx="175">
                  <c:v>23.5</c:v>
                </c:pt>
                <c:pt idx="176">
                  <c:v>23.52</c:v>
                </c:pt>
                <c:pt idx="177">
                  <c:v>23.54</c:v>
                </c:pt>
                <c:pt idx="178">
                  <c:v>23.56</c:v>
                </c:pt>
                <c:pt idx="179">
                  <c:v>23.58</c:v>
                </c:pt>
                <c:pt idx="180">
                  <c:v>23.6</c:v>
                </c:pt>
                <c:pt idx="181">
                  <c:v>23.62</c:v>
                </c:pt>
                <c:pt idx="182">
                  <c:v>23.64</c:v>
                </c:pt>
                <c:pt idx="183">
                  <c:v>23.66</c:v>
                </c:pt>
                <c:pt idx="184">
                  <c:v>23.68</c:v>
                </c:pt>
                <c:pt idx="185">
                  <c:v>23.7</c:v>
                </c:pt>
                <c:pt idx="186">
                  <c:v>23.72</c:v>
                </c:pt>
                <c:pt idx="187">
                  <c:v>23.74</c:v>
                </c:pt>
                <c:pt idx="188">
                  <c:v>23.76</c:v>
                </c:pt>
                <c:pt idx="189">
                  <c:v>23.78</c:v>
                </c:pt>
                <c:pt idx="190">
                  <c:v>23.8</c:v>
                </c:pt>
                <c:pt idx="191">
                  <c:v>23.82</c:v>
                </c:pt>
                <c:pt idx="192">
                  <c:v>23.84</c:v>
                </c:pt>
                <c:pt idx="193">
                  <c:v>23.86</c:v>
                </c:pt>
                <c:pt idx="194">
                  <c:v>23.88</c:v>
                </c:pt>
                <c:pt idx="195">
                  <c:v>23.9</c:v>
                </c:pt>
                <c:pt idx="196">
                  <c:v>23.92</c:v>
                </c:pt>
                <c:pt idx="197">
                  <c:v>23.94</c:v>
                </c:pt>
                <c:pt idx="198">
                  <c:v>23.96</c:v>
                </c:pt>
                <c:pt idx="199">
                  <c:v>23.98</c:v>
                </c:pt>
                <c:pt idx="200">
                  <c:v>24</c:v>
                </c:pt>
                <c:pt idx="201">
                  <c:v>24.02</c:v>
                </c:pt>
                <c:pt idx="202">
                  <c:v>24.04</c:v>
                </c:pt>
                <c:pt idx="203">
                  <c:v>24.06</c:v>
                </c:pt>
                <c:pt idx="204">
                  <c:v>24.08</c:v>
                </c:pt>
                <c:pt idx="205">
                  <c:v>24.1</c:v>
                </c:pt>
                <c:pt idx="206">
                  <c:v>24.12</c:v>
                </c:pt>
                <c:pt idx="207">
                  <c:v>24.14</c:v>
                </c:pt>
                <c:pt idx="208">
                  <c:v>24.16</c:v>
                </c:pt>
                <c:pt idx="209">
                  <c:v>24.18</c:v>
                </c:pt>
                <c:pt idx="210">
                  <c:v>24.2</c:v>
                </c:pt>
                <c:pt idx="211">
                  <c:v>24.22</c:v>
                </c:pt>
                <c:pt idx="212">
                  <c:v>24.24</c:v>
                </c:pt>
                <c:pt idx="213">
                  <c:v>24.26</c:v>
                </c:pt>
                <c:pt idx="214">
                  <c:v>24.28</c:v>
                </c:pt>
                <c:pt idx="215">
                  <c:v>24.3</c:v>
                </c:pt>
                <c:pt idx="216">
                  <c:v>24.32</c:v>
                </c:pt>
                <c:pt idx="217">
                  <c:v>24.34</c:v>
                </c:pt>
                <c:pt idx="218">
                  <c:v>24.36</c:v>
                </c:pt>
                <c:pt idx="219">
                  <c:v>24.38</c:v>
                </c:pt>
                <c:pt idx="220">
                  <c:v>24.4</c:v>
                </c:pt>
                <c:pt idx="221">
                  <c:v>24.42</c:v>
                </c:pt>
                <c:pt idx="222">
                  <c:v>24.44</c:v>
                </c:pt>
                <c:pt idx="223">
                  <c:v>24.46</c:v>
                </c:pt>
                <c:pt idx="224">
                  <c:v>24.48</c:v>
                </c:pt>
                <c:pt idx="225">
                  <c:v>24.5</c:v>
                </c:pt>
                <c:pt idx="226">
                  <c:v>24.52</c:v>
                </c:pt>
                <c:pt idx="227">
                  <c:v>24.54</c:v>
                </c:pt>
                <c:pt idx="228">
                  <c:v>24.56</c:v>
                </c:pt>
                <c:pt idx="229">
                  <c:v>24.58</c:v>
                </c:pt>
                <c:pt idx="230">
                  <c:v>24.6</c:v>
                </c:pt>
                <c:pt idx="231">
                  <c:v>24.62</c:v>
                </c:pt>
                <c:pt idx="232">
                  <c:v>24.64</c:v>
                </c:pt>
                <c:pt idx="233">
                  <c:v>24.66</c:v>
                </c:pt>
                <c:pt idx="234">
                  <c:v>24.68</c:v>
                </c:pt>
                <c:pt idx="235">
                  <c:v>24.7</c:v>
                </c:pt>
                <c:pt idx="236">
                  <c:v>24.72</c:v>
                </c:pt>
                <c:pt idx="237">
                  <c:v>24.74</c:v>
                </c:pt>
                <c:pt idx="238">
                  <c:v>24.76</c:v>
                </c:pt>
                <c:pt idx="239">
                  <c:v>24.78</c:v>
                </c:pt>
                <c:pt idx="240">
                  <c:v>24.8</c:v>
                </c:pt>
                <c:pt idx="241">
                  <c:v>24.82</c:v>
                </c:pt>
                <c:pt idx="242">
                  <c:v>24.84</c:v>
                </c:pt>
                <c:pt idx="243">
                  <c:v>24.86</c:v>
                </c:pt>
                <c:pt idx="244">
                  <c:v>24.88</c:v>
                </c:pt>
                <c:pt idx="245">
                  <c:v>24.9</c:v>
                </c:pt>
                <c:pt idx="246">
                  <c:v>24.92</c:v>
                </c:pt>
                <c:pt idx="247">
                  <c:v>24.94</c:v>
                </c:pt>
                <c:pt idx="248">
                  <c:v>24.96</c:v>
                </c:pt>
                <c:pt idx="249">
                  <c:v>24.98</c:v>
                </c:pt>
                <c:pt idx="250">
                  <c:v>25</c:v>
                </c:pt>
                <c:pt idx="251">
                  <c:v>25.02</c:v>
                </c:pt>
                <c:pt idx="252">
                  <c:v>25.04</c:v>
                </c:pt>
                <c:pt idx="253">
                  <c:v>25.06</c:v>
                </c:pt>
                <c:pt idx="254">
                  <c:v>25.08</c:v>
                </c:pt>
                <c:pt idx="255">
                  <c:v>25.1</c:v>
                </c:pt>
                <c:pt idx="256">
                  <c:v>25.12</c:v>
                </c:pt>
                <c:pt idx="257">
                  <c:v>25.14</c:v>
                </c:pt>
                <c:pt idx="258">
                  <c:v>25.16</c:v>
                </c:pt>
                <c:pt idx="259">
                  <c:v>25.18</c:v>
                </c:pt>
                <c:pt idx="260">
                  <c:v>25.2</c:v>
                </c:pt>
                <c:pt idx="261">
                  <c:v>25.22</c:v>
                </c:pt>
                <c:pt idx="262">
                  <c:v>25.24</c:v>
                </c:pt>
                <c:pt idx="263">
                  <c:v>25.26</c:v>
                </c:pt>
                <c:pt idx="264">
                  <c:v>25.28</c:v>
                </c:pt>
                <c:pt idx="265">
                  <c:v>25.3</c:v>
                </c:pt>
                <c:pt idx="266">
                  <c:v>25.32</c:v>
                </c:pt>
                <c:pt idx="267">
                  <c:v>25.34</c:v>
                </c:pt>
                <c:pt idx="268">
                  <c:v>25.36</c:v>
                </c:pt>
                <c:pt idx="269">
                  <c:v>25.38</c:v>
                </c:pt>
                <c:pt idx="270">
                  <c:v>25.4</c:v>
                </c:pt>
                <c:pt idx="271">
                  <c:v>25.42</c:v>
                </c:pt>
                <c:pt idx="272">
                  <c:v>25.44</c:v>
                </c:pt>
                <c:pt idx="273">
                  <c:v>25.46</c:v>
                </c:pt>
                <c:pt idx="274">
                  <c:v>25.48</c:v>
                </c:pt>
                <c:pt idx="275">
                  <c:v>25.5</c:v>
                </c:pt>
                <c:pt idx="276">
                  <c:v>25.52</c:v>
                </c:pt>
                <c:pt idx="277">
                  <c:v>25.54</c:v>
                </c:pt>
                <c:pt idx="278">
                  <c:v>25.56</c:v>
                </c:pt>
                <c:pt idx="279">
                  <c:v>25.58</c:v>
                </c:pt>
                <c:pt idx="280">
                  <c:v>25.6</c:v>
                </c:pt>
                <c:pt idx="281">
                  <c:v>25.62</c:v>
                </c:pt>
                <c:pt idx="282">
                  <c:v>25.64</c:v>
                </c:pt>
                <c:pt idx="283">
                  <c:v>25.66</c:v>
                </c:pt>
                <c:pt idx="284">
                  <c:v>25.68</c:v>
                </c:pt>
                <c:pt idx="285">
                  <c:v>25.7</c:v>
                </c:pt>
                <c:pt idx="286">
                  <c:v>25.72</c:v>
                </c:pt>
                <c:pt idx="287">
                  <c:v>25.74</c:v>
                </c:pt>
                <c:pt idx="288">
                  <c:v>25.76</c:v>
                </c:pt>
                <c:pt idx="289">
                  <c:v>25.78</c:v>
                </c:pt>
                <c:pt idx="290">
                  <c:v>25.8</c:v>
                </c:pt>
                <c:pt idx="291">
                  <c:v>25.82</c:v>
                </c:pt>
                <c:pt idx="292">
                  <c:v>25.84</c:v>
                </c:pt>
                <c:pt idx="293">
                  <c:v>25.86</c:v>
                </c:pt>
                <c:pt idx="294">
                  <c:v>25.88</c:v>
                </c:pt>
                <c:pt idx="295">
                  <c:v>25.9</c:v>
                </c:pt>
                <c:pt idx="296">
                  <c:v>25.92</c:v>
                </c:pt>
                <c:pt idx="297">
                  <c:v>25.94</c:v>
                </c:pt>
                <c:pt idx="298">
                  <c:v>25.96</c:v>
                </c:pt>
                <c:pt idx="299">
                  <c:v>25.98</c:v>
                </c:pt>
                <c:pt idx="300">
                  <c:v>26</c:v>
                </c:pt>
                <c:pt idx="301">
                  <c:v>26.02</c:v>
                </c:pt>
                <c:pt idx="302">
                  <c:v>26.04</c:v>
                </c:pt>
                <c:pt idx="303">
                  <c:v>26.06</c:v>
                </c:pt>
                <c:pt idx="304">
                  <c:v>26.08</c:v>
                </c:pt>
                <c:pt idx="305">
                  <c:v>26.1</c:v>
                </c:pt>
                <c:pt idx="306">
                  <c:v>26.12</c:v>
                </c:pt>
                <c:pt idx="307">
                  <c:v>26.14</c:v>
                </c:pt>
                <c:pt idx="308">
                  <c:v>26.16</c:v>
                </c:pt>
                <c:pt idx="309">
                  <c:v>26.18</c:v>
                </c:pt>
                <c:pt idx="310">
                  <c:v>26.2</c:v>
                </c:pt>
                <c:pt idx="311">
                  <c:v>26.22</c:v>
                </c:pt>
                <c:pt idx="312">
                  <c:v>26.24</c:v>
                </c:pt>
                <c:pt idx="313">
                  <c:v>26.26</c:v>
                </c:pt>
                <c:pt idx="314">
                  <c:v>26.28</c:v>
                </c:pt>
                <c:pt idx="315">
                  <c:v>26.3</c:v>
                </c:pt>
                <c:pt idx="316">
                  <c:v>26.32</c:v>
                </c:pt>
                <c:pt idx="317">
                  <c:v>26.34</c:v>
                </c:pt>
                <c:pt idx="318">
                  <c:v>26.36</c:v>
                </c:pt>
                <c:pt idx="319">
                  <c:v>26.38</c:v>
                </c:pt>
                <c:pt idx="320">
                  <c:v>26.4</c:v>
                </c:pt>
                <c:pt idx="321">
                  <c:v>26.42</c:v>
                </c:pt>
                <c:pt idx="322">
                  <c:v>26.44</c:v>
                </c:pt>
                <c:pt idx="323">
                  <c:v>26.46</c:v>
                </c:pt>
                <c:pt idx="324">
                  <c:v>26.48</c:v>
                </c:pt>
                <c:pt idx="325">
                  <c:v>26.5</c:v>
                </c:pt>
                <c:pt idx="326">
                  <c:v>26.52</c:v>
                </c:pt>
                <c:pt idx="327">
                  <c:v>26.54</c:v>
                </c:pt>
                <c:pt idx="328">
                  <c:v>26.56</c:v>
                </c:pt>
                <c:pt idx="329">
                  <c:v>26.58</c:v>
                </c:pt>
                <c:pt idx="330">
                  <c:v>26.6</c:v>
                </c:pt>
                <c:pt idx="331">
                  <c:v>26.62</c:v>
                </c:pt>
                <c:pt idx="332">
                  <c:v>26.64</c:v>
                </c:pt>
                <c:pt idx="333">
                  <c:v>26.66</c:v>
                </c:pt>
                <c:pt idx="334">
                  <c:v>26.68</c:v>
                </c:pt>
                <c:pt idx="335">
                  <c:v>26.7</c:v>
                </c:pt>
                <c:pt idx="336">
                  <c:v>26.72</c:v>
                </c:pt>
                <c:pt idx="337">
                  <c:v>26.74</c:v>
                </c:pt>
                <c:pt idx="338">
                  <c:v>26.76</c:v>
                </c:pt>
                <c:pt idx="339">
                  <c:v>26.78</c:v>
                </c:pt>
                <c:pt idx="340">
                  <c:v>26.8</c:v>
                </c:pt>
                <c:pt idx="341">
                  <c:v>26.82</c:v>
                </c:pt>
                <c:pt idx="342">
                  <c:v>26.84</c:v>
                </c:pt>
                <c:pt idx="343">
                  <c:v>26.86</c:v>
                </c:pt>
                <c:pt idx="344">
                  <c:v>26.88</c:v>
                </c:pt>
                <c:pt idx="345">
                  <c:v>26.9</c:v>
                </c:pt>
                <c:pt idx="346">
                  <c:v>26.92</c:v>
                </c:pt>
                <c:pt idx="347">
                  <c:v>26.94</c:v>
                </c:pt>
                <c:pt idx="348">
                  <c:v>26.96</c:v>
                </c:pt>
                <c:pt idx="349">
                  <c:v>26.98</c:v>
                </c:pt>
                <c:pt idx="350">
                  <c:v>27</c:v>
                </c:pt>
                <c:pt idx="351">
                  <c:v>27.02</c:v>
                </c:pt>
                <c:pt idx="352">
                  <c:v>27.04</c:v>
                </c:pt>
                <c:pt idx="353">
                  <c:v>27.06</c:v>
                </c:pt>
                <c:pt idx="354">
                  <c:v>27.08</c:v>
                </c:pt>
                <c:pt idx="355">
                  <c:v>27.1</c:v>
                </c:pt>
                <c:pt idx="356">
                  <c:v>27.12</c:v>
                </c:pt>
                <c:pt idx="357">
                  <c:v>27.14</c:v>
                </c:pt>
                <c:pt idx="358">
                  <c:v>27.16</c:v>
                </c:pt>
                <c:pt idx="359">
                  <c:v>27.18</c:v>
                </c:pt>
                <c:pt idx="360">
                  <c:v>27.2</c:v>
                </c:pt>
                <c:pt idx="361">
                  <c:v>27.22</c:v>
                </c:pt>
                <c:pt idx="362">
                  <c:v>27.24</c:v>
                </c:pt>
                <c:pt idx="363">
                  <c:v>27.26</c:v>
                </c:pt>
                <c:pt idx="364">
                  <c:v>27.28</c:v>
                </c:pt>
                <c:pt idx="365">
                  <c:v>27.3</c:v>
                </c:pt>
                <c:pt idx="366">
                  <c:v>27.32</c:v>
                </c:pt>
                <c:pt idx="367">
                  <c:v>27.34</c:v>
                </c:pt>
                <c:pt idx="368">
                  <c:v>27.36</c:v>
                </c:pt>
                <c:pt idx="369">
                  <c:v>27.38</c:v>
                </c:pt>
                <c:pt idx="370">
                  <c:v>27.4</c:v>
                </c:pt>
                <c:pt idx="371">
                  <c:v>27.42</c:v>
                </c:pt>
                <c:pt idx="372">
                  <c:v>27.44</c:v>
                </c:pt>
                <c:pt idx="373">
                  <c:v>27.46</c:v>
                </c:pt>
                <c:pt idx="374">
                  <c:v>27.48</c:v>
                </c:pt>
                <c:pt idx="375">
                  <c:v>27.5</c:v>
                </c:pt>
                <c:pt idx="376">
                  <c:v>27.52</c:v>
                </c:pt>
                <c:pt idx="377">
                  <c:v>27.54</c:v>
                </c:pt>
                <c:pt idx="378">
                  <c:v>27.56</c:v>
                </c:pt>
                <c:pt idx="379">
                  <c:v>27.58</c:v>
                </c:pt>
                <c:pt idx="380">
                  <c:v>27.6</c:v>
                </c:pt>
                <c:pt idx="381">
                  <c:v>27.62</c:v>
                </c:pt>
                <c:pt idx="382">
                  <c:v>27.64</c:v>
                </c:pt>
                <c:pt idx="383">
                  <c:v>27.66</c:v>
                </c:pt>
                <c:pt idx="384">
                  <c:v>27.68</c:v>
                </c:pt>
                <c:pt idx="385">
                  <c:v>27.7</c:v>
                </c:pt>
                <c:pt idx="386">
                  <c:v>27.72</c:v>
                </c:pt>
                <c:pt idx="387">
                  <c:v>27.74</c:v>
                </c:pt>
                <c:pt idx="388">
                  <c:v>27.76</c:v>
                </c:pt>
                <c:pt idx="389">
                  <c:v>27.78</c:v>
                </c:pt>
                <c:pt idx="390">
                  <c:v>27.8</c:v>
                </c:pt>
                <c:pt idx="391">
                  <c:v>27.82</c:v>
                </c:pt>
                <c:pt idx="392">
                  <c:v>27.84</c:v>
                </c:pt>
                <c:pt idx="393">
                  <c:v>27.86</c:v>
                </c:pt>
                <c:pt idx="394">
                  <c:v>27.88</c:v>
                </c:pt>
                <c:pt idx="395">
                  <c:v>27.9</c:v>
                </c:pt>
                <c:pt idx="396">
                  <c:v>27.92</c:v>
                </c:pt>
                <c:pt idx="397">
                  <c:v>27.94</c:v>
                </c:pt>
                <c:pt idx="398">
                  <c:v>27.96</c:v>
                </c:pt>
                <c:pt idx="399">
                  <c:v>27.98</c:v>
                </c:pt>
                <c:pt idx="400">
                  <c:v>28</c:v>
                </c:pt>
                <c:pt idx="401">
                  <c:v>28.02</c:v>
                </c:pt>
                <c:pt idx="402">
                  <c:v>28.04</c:v>
                </c:pt>
                <c:pt idx="403">
                  <c:v>28.06</c:v>
                </c:pt>
                <c:pt idx="404">
                  <c:v>28.08</c:v>
                </c:pt>
                <c:pt idx="405">
                  <c:v>28.1</c:v>
                </c:pt>
                <c:pt idx="406">
                  <c:v>28.12</c:v>
                </c:pt>
                <c:pt idx="407">
                  <c:v>28.14</c:v>
                </c:pt>
                <c:pt idx="408">
                  <c:v>28.16</c:v>
                </c:pt>
                <c:pt idx="409">
                  <c:v>28.18</c:v>
                </c:pt>
                <c:pt idx="410">
                  <c:v>28.2</c:v>
                </c:pt>
                <c:pt idx="411">
                  <c:v>28.22</c:v>
                </c:pt>
                <c:pt idx="412">
                  <c:v>28.24</c:v>
                </c:pt>
                <c:pt idx="413">
                  <c:v>28.26</c:v>
                </c:pt>
                <c:pt idx="414">
                  <c:v>28.28</c:v>
                </c:pt>
                <c:pt idx="415">
                  <c:v>28.3</c:v>
                </c:pt>
                <c:pt idx="416">
                  <c:v>28.32</c:v>
                </c:pt>
                <c:pt idx="417">
                  <c:v>28.34</c:v>
                </c:pt>
                <c:pt idx="418">
                  <c:v>28.36</c:v>
                </c:pt>
                <c:pt idx="419">
                  <c:v>28.38</c:v>
                </c:pt>
                <c:pt idx="420">
                  <c:v>28.4</c:v>
                </c:pt>
                <c:pt idx="421">
                  <c:v>28.42</c:v>
                </c:pt>
                <c:pt idx="422">
                  <c:v>28.44</c:v>
                </c:pt>
                <c:pt idx="423">
                  <c:v>28.46</c:v>
                </c:pt>
                <c:pt idx="424">
                  <c:v>28.48</c:v>
                </c:pt>
                <c:pt idx="425">
                  <c:v>28.5</c:v>
                </c:pt>
                <c:pt idx="426">
                  <c:v>28.52</c:v>
                </c:pt>
                <c:pt idx="427">
                  <c:v>28.54</c:v>
                </c:pt>
                <c:pt idx="428">
                  <c:v>28.56</c:v>
                </c:pt>
                <c:pt idx="429">
                  <c:v>28.58</c:v>
                </c:pt>
                <c:pt idx="430">
                  <c:v>28.6</c:v>
                </c:pt>
                <c:pt idx="431">
                  <c:v>28.62</c:v>
                </c:pt>
                <c:pt idx="432">
                  <c:v>28.64</c:v>
                </c:pt>
                <c:pt idx="433">
                  <c:v>28.66</c:v>
                </c:pt>
                <c:pt idx="434">
                  <c:v>28.68</c:v>
                </c:pt>
                <c:pt idx="435">
                  <c:v>28.7</c:v>
                </c:pt>
                <c:pt idx="436">
                  <c:v>28.72</c:v>
                </c:pt>
                <c:pt idx="437">
                  <c:v>28.74</c:v>
                </c:pt>
                <c:pt idx="438">
                  <c:v>28.76</c:v>
                </c:pt>
                <c:pt idx="439">
                  <c:v>28.78</c:v>
                </c:pt>
                <c:pt idx="440">
                  <c:v>28.8</c:v>
                </c:pt>
                <c:pt idx="441">
                  <c:v>28.82</c:v>
                </c:pt>
                <c:pt idx="442">
                  <c:v>28.84</c:v>
                </c:pt>
                <c:pt idx="443">
                  <c:v>28.86</c:v>
                </c:pt>
                <c:pt idx="444">
                  <c:v>28.88</c:v>
                </c:pt>
                <c:pt idx="445">
                  <c:v>28.9</c:v>
                </c:pt>
                <c:pt idx="446">
                  <c:v>28.92</c:v>
                </c:pt>
                <c:pt idx="447">
                  <c:v>28.94</c:v>
                </c:pt>
                <c:pt idx="448">
                  <c:v>28.96</c:v>
                </c:pt>
                <c:pt idx="449">
                  <c:v>28.98</c:v>
                </c:pt>
                <c:pt idx="450">
                  <c:v>29</c:v>
                </c:pt>
                <c:pt idx="451">
                  <c:v>29.02</c:v>
                </c:pt>
                <c:pt idx="452">
                  <c:v>29.04</c:v>
                </c:pt>
                <c:pt idx="453">
                  <c:v>29.06</c:v>
                </c:pt>
                <c:pt idx="454">
                  <c:v>29.08</c:v>
                </c:pt>
                <c:pt idx="455">
                  <c:v>29.1</c:v>
                </c:pt>
                <c:pt idx="456">
                  <c:v>29.12</c:v>
                </c:pt>
                <c:pt idx="457">
                  <c:v>29.14</c:v>
                </c:pt>
                <c:pt idx="458">
                  <c:v>29.16</c:v>
                </c:pt>
                <c:pt idx="459">
                  <c:v>29.18</c:v>
                </c:pt>
                <c:pt idx="460">
                  <c:v>29.2</c:v>
                </c:pt>
                <c:pt idx="461">
                  <c:v>29.22</c:v>
                </c:pt>
                <c:pt idx="462">
                  <c:v>29.24</c:v>
                </c:pt>
                <c:pt idx="463">
                  <c:v>29.26</c:v>
                </c:pt>
                <c:pt idx="464">
                  <c:v>29.28</c:v>
                </c:pt>
                <c:pt idx="465">
                  <c:v>29.3</c:v>
                </c:pt>
                <c:pt idx="466">
                  <c:v>29.32</c:v>
                </c:pt>
                <c:pt idx="467">
                  <c:v>29.34</c:v>
                </c:pt>
                <c:pt idx="468">
                  <c:v>29.36</c:v>
                </c:pt>
                <c:pt idx="469">
                  <c:v>29.38</c:v>
                </c:pt>
                <c:pt idx="470">
                  <c:v>29.4</c:v>
                </c:pt>
                <c:pt idx="471">
                  <c:v>29.42</c:v>
                </c:pt>
                <c:pt idx="472">
                  <c:v>29.44</c:v>
                </c:pt>
                <c:pt idx="473">
                  <c:v>29.46</c:v>
                </c:pt>
                <c:pt idx="474">
                  <c:v>29.48</c:v>
                </c:pt>
                <c:pt idx="475">
                  <c:v>29.5</c:v>
                </c:pt>
                <c:pt idx="476">
                  <c:v>29.52</c:v>
                </c:pt>
                <c:pt idx="477">
                  <c:v>29.54</c:v>
                </c:pt>
                <c:pt idx="478">
                  <c:v>29.56</c:v>
                </c:pt>
                <c:pt idx="479">
                  <c:v>29.58</c:v>
                </c:pt>
                <c:pt idx="480">
                  <c:v>29.6</c:v>
                </c:pt>
                <c:pt idx="481">
                  <c:v>29.62</c:v>
                </c:pt>
                <c:pt idx="482">
                  <c:v>29.64</c:v>
                </c:pt>
                <c:pt idx="483">
                  <c:v>29.66</c:v>
                </c:pt>
                <c:pt idx="484">
                  <c:v>29.68</c:v>
                </c:pt>
                <c:pt idx="485">
                  <c:v>29.7</c:v>
                </c:pt>
                <c:pt idx="486">
                  <c:v>29.72</c:v>
                </c:pt>
                <c:pt idx="487">
                  <c:v>29.74</c:v>
                </c:pt>
                <c:pt idx="488">
                  <c:v>29.76</c:v>
                </c:pt>
                <c:pt idx="489">
                  <c:v>29.78</c:v>
                </c:pt>
                <c:pt idx="490">
                  <c:v>29.8</c:v>
                </c:pt>
                <c:pt idx="491">
                  <c:v>29.82</c:v>
                </c:pt>
                <c:pt idx="492">
                  <c:v>29.84</c:v>
                </c:pt>
                <c:pt idx="493">
                  <c:v>29.86</c:v>
                </c:pt>
                <c:pt idx="494">
                  <c:v>29.88</c:v>
                </c:pt>
                <c:pt idx="495">
                  <c:v>29.9</c:v>
                </c:pt>
                <c:pt idx="496">
                  <c:v>29.92</c:v>
                </c:pt>
                <c:pt idx="497">
                  <c:v>29.94</c:v>
                </c:pt>
                <c:pt idx="498">
                  <c:v>29.96</c:v>
                </c:pt>
                <c:pt idx="499">
                  <c:v>29.98</c:v>
                </c:pt>
                <c:pt idx="500">
                  <c:v>30</c:v>
                </c:pt>
                <c:pt idx="501">
                  <c:v>30.02</c:v>
                </c:pt>
                <c:pt idx="502">
                  <c:v>30.04</c:v>
                </c:pt>
                <c:pt idx="503">
                  <c:v>30.06</c:v>
                </c:pt>
                <c:pt idx="504">
                  <c:v>30.08</c:v>
                </c:pt>
                <c:pt idx="505">
                  <c:v>30.1</c:v>
                </c:pt>
                <c:pt idx="506">
                  <c:v>30.12</c:v>
                </c:pt>
                <c:pt idx="507">
                  <c:v>30.14</c:v>
                </c:pt>
                <c:pt idx="508">
                  <c:v>30.16</c:v>
                </c:pt>
                <c:pt idx="509">
                  <c:v>30.18</c:v>
                </c:pt>
                <c:pt idx="510">
                  <c:v>30.2</c:v>
                </c:pt>
                <c:pt idx="511">
                  <c:v>30.22</c:v>
                </c:pt>
                <c:pt idx="512">
                  <c:v>30.24</c:v>
                </c:pt>
                <c:pt idx="513">
                  <c:v>30.26</c:v>
                </c:pt>
                <c:pt idx="514">
                  <c:v>30.28</c:v>
                </c:pt>
                <c:pt idx="515">
                  <c:v>30.3</c:v>
                </c:pt>
                <c:pt idx="516">
                  <c:v>30.32</c:v>
                </c:pt>
                <c:pt idx="517">
                  <c:v>30.34</c:v>
                </c:pt>
                <c:pt idx="518">
                  <c:v>30.36</c:v>
                </c:pt>
                <c:pt idx="519">
                  <c:v>30.38</c:v>
                </c:pt>
                <c:pt idx="520">
                  <c:v>30.4</c:v>
                </c:pt>
                <c:pt idx="521">
                  <c:v>30.42</c:v>
                </c:pt>
                <c:pt idx="522">
                  <c:v>30.44</c:v>
                </c:pt>
                <c:pt idx="523">
                  <c:v>30.46</c:v>
                </c:pt>
                <c:pt idx="524">
                  <c:v>30.48</c:v>
                </c:pt>
                <c:pt idx="525">
                  <c:v>30.5</c:v>
                </c:pt>
                <c:pt idx="526">
                  <c:v>30.52</c:v>
                </c:pt>
                <c:pt idx="527">
                  <c:v>30.54</c:v>
                </c:pt>
                <c:pt idx="528">
                  <c:v>30.56</c:v>
                </c:pt>
                <c:pt idx="529">
                  <c:v>30.58</c:v>
                </c:pt>
                <c:pt idx="530">
                  <c:v>30.6</c:v>
                </c:pt>
                <c:pt idx="531">
                  <c:v>30.62</c:v>
                </c:pt>
                <c:pt idx="532">
                  <c:v>30.64</c:v>
                </c:pt>
                <c:pt idx="533">
                  <c:v>30.66</c:v>
                </c:pt>
                <c:pt idx="534">
                  <c:v>30.68</c:v>
                </c:pt>
                <c:pt idx="535">
                  <c:v>30.7</c:v>
                </c:pt>
                <c:pt idx="536">
                  <c:v>30.72</c:v>
                </c:pt>
                <c:pt idx="537">
                  <c:v>30.74</c:v>
                </c:pt>
                <c:pt idx="538">
                  <c:v>30.76</c:v>
                </c:pt>
                <c:pt idx="539">
                  <c:v>30.78</c:v>
                </c:pt>
                <c:pt idx="540">
                  <c:v>30.8</c:v>
                </c:pt>
                <c:pt idx="541">
                  <c:v>30.82</c:v>
                </c:pt>
                <c:pt idx="542">
                  <c:v>30.84</c:v>
                </c:pt>
                <c:pt idx="543">
                  <c:v>30.86</c:v>
                </c:pt>
                <c:pt idx="544">
                  <c:v>30.88</c:v>
                </c:pt>
                <c:pt idx="545">
                  <c:v>30.9</c:v>
                </c:pt>
                <c:pt idx="546">
                  <c:v>30.92</c:v>
                </c:pt>
                <c:pt idx="547">
                  <c:v>30.94</c:v>
                </c:pt>
                <c:pt idx="548">
                  <c:v>30.96</c:v>
                </c:pt>
                <c:pt idx="549">
                  <c:v>30.98</c:v>
                </c:pt>
                <c:pt idx="550">
                  <c:v>31</c:v>
                </c:pt>
                <c:pt idx="551">
                  <c:v>31.02</c:v>
                </c:pt>
                <c:pt idx="552">
                  <c:v>31.04</c:v>
                </c:pt>
                <c:pt idx="553">
                  <c:v>31.06</c:v>
                </c:pt>
                <c:pt idx="554">
                  <c:v>31.08</c:v>
                </c:pt>
                <c:pt idx="555">
                  <c:v>31.1</c:v>
                </c:pt>
                <c:pt idx="556">
                  <c:v>31.12</c:v>
                </c:pt>
                <c:pt idx="557">
                  <c:v>31.14</c:v>
                </c:pt>
                <c:pt idx="558">
                  <c:v>31.16</c:v>
                </c:pt>
                <c:pt idx="559">
                  <c:v>31.18</c:v>
                </c:pt>
                <c:pt idx="560">
                  <c:v>31.2</c:v>
                </c:pt>
                <c:pt idx="561">
                  <c:v>31.22</c:v>
                </c:pt>
                <c:pt idx="562">
                  <c:v>31.24</c:v>
                </c:pt>
                <c:pt idx="563">
                  <c:v>31.26</c:v>
                </c:pt>
                <c:pt idx="564">
                  <c:v>31.28</c:v>
                </c:pt>
                <c:pt idx="565">
                  <c:v>31.3</c:v>
                </c:pt>
                <c:pt idx="566">
                  <c:v>31.32</c:v>
                </c:pt>
                <c:pt idx="567">
                  <c:v>31.34</c:v>
                </c:pt>
                <c:pt idx="568">
                  <c:v>31.36</c:v>
                </c:pt>
                <c:pt idx="569">
                  <c:v>31.38</c:v>
                </c:pt>
                <c:pt idx="570">
                  <c:v>31.4</c:v>
                </c:pt>
                <c:pt idx="571">
                  <c:v>31.42</c:v>
                </c:pt>
                <c:pt idx="572">
                  <c:v>31.44</c:v>
                </c:pt>
                <c:pt idx="573">
                  <c:v>31.46</c:v>
                </c:pt>
                <c:pt idx="574">
                  <c:v>31.48</c:v>
                </c:pt>
                <c:pt idx="575">
                  <c:v>31.5</c:v>
                </c:pt>
                <c:pt idx="576">
                  <c:v>31.52</c:v>
                </c:pt>
                <c:pt idx="577">
                  <c:v>31.54</c:v>
                </c:pt>
                <c:pt idx="578">
                  <c:v>31.56</c:v>
                </c:pt>
                <c:pt idx="579">
                  <c:v>31.58</c:v>
                </c:pt>
                <c:pt idx="580">
                  <c:v>31.6</c:v>
                </c:pt>
                <c:pt idx="581">
                  <c:v>31.62</c:v>
                </c:pt>
                <c:pt idx="582">
                  <c:v>31.64</c:v>
                </c:pt>
                <c:pt idx="583">
                  <c:v>31.66</c:v>
                </c:pt>
                <c:pt idx="584">
                  <c:v>31.68</c:v>
                </c:pt>
                <c:pt idx="585">
                  <c:v>31.7</c:v>
                </c:pt>
                <c:pt idx="586">
                  <c:v>31.72</c:v>
                </c:pt>
                <c:pt idx="587">
                  <c:v>31.74</c:v>
                </c:pt>
                <c:pt idx="588">
                  <c:v>31.76</c:v>
                </c:pt>
                <c:pt idx="589">
                  <c:v>31.78</c:v>
                </c:pt>
                <c:pt idx="590">
                  <c:v>31.8</c:v>
                </c:pt>
                <c:pt idx="591">
                  <c:v>31.82</c:v>
                </c:pt>
                <c:pt idx="592">
                  <c:v>31.84</c:v>
                </c:pt>
                <c:pt idx="593">
                  <c:v>31.86</c:v>
                </c:pt>
                <c:pt idx="594">
                  <c:v>31.88</c:v>
                </c:pt>
                <c:pt idx="595">
                  <c:v>31.9</c:v>
                </c:pt>
                <c:pt idx="596">
                  <c:v>31.92</c:v>
                </c:pt>
                <c:pt idx="597">
                  <c:v>31.94</c:v>
                </c:pt>
                <c:pt idx="598">
                  <c:v>31.96</c:v>
                </c:pt>
                <c:pt idx="599">
                  <c:v>31.98</c:v>
                </c:pt>
                <c:pt idx="600">
                  <c:v>32</c:v>
                </c:pt>
                <c:pt idx="601">
                  <c:v>32.020000000000003</c:v>
                </c:pt>
                <c:pt idx="602">
                  <c:v>32.04</c:v>
                </c:pt>
                <c:pt idx="603">
                  <c:v>32.06</c:v>
                </c:pt>
                <c:pt idx="604">
                  <c:v>32.08</c:v>
                </c:pt>
                <c:pt idx="605">
                  <c:v>32.1</c:v>
                </c:pt>
                <c:pt idx="606">
                  <c:v>32.119999999999997</c:v>
                </c:pt>
                <c:pt idx="607">
                  <c:v>32.14</c:v>
                </c:pt>
                <c:pt idx="608">
                  <c:v>32.159999999999997</c:v>
                </c:pt>
                <c:pt idx="609">
                  <c:v>32.18</c:v>
                </c:pt>
                <c:pt idx="610">
                  <c:v>32.200000000000003</c:v>
                </c:pt>
                <c:pt idx="611">
                  <c:v>32.22</c:v>
                </c:pt>
                <c:pt idx="612">
                  <c:v>32.24</c:v>
                </c:pt>
                <c:pt idx="613">
                  <c:v>32.26</c:v>
                </c:pt>
                <c:pt idx="614">
                  <c:v>32.28</c:v>
                </c:pt>
                <c:pt idx="615">
                  <c:v>32.299999999999997</c:v>
                </c:pt>
                <c:pt idx="616">
                  <c:v>32.32</c:v>
                </c:pt>
                <c:pt idx="617">
                  <c:v>32.340000000000003</c:v>
                </c:pt>
                <c:pt idx="618">
                  <c:v>32.36</c:v>
                </c:pt>
                <c:pt idx="619">
                  <c:v>32.380000000000003</c:v>
                </c:pt>
                <c:pt idx="620">
                  <c:v>32.4</c:v>
                </c:pt>
                <c:pt idx="621">
                  <c:v>32.42</c:v>
                </c:pt>
                <c:pt idx="622">
                  <c:v>32.44</c:v>
                </c:pt>
                <c:pt idx="623">
                  <c:v>32.46</c:v>
                </c:pt>
                <c:pt idx="624">
                  <c:v>32.479999999999997</c:v>
                </c:pt>
                <c:pt idx="625">
                  <c:v>32.5</c:v>
                </c:pt>
                <c:pt idx="626">
                  <c:v>32.520000000000003</c:v>
                </c:pt>
                <c:pt idx="627">
                  <c:v>32.54</c:v>
                </c:pt>
                <c:pt idx="628">
                  <c:v>32.56</c:v>
                </c:pt>
                <c:pt idx="629">
                  <c:v>32.58</c:v>
                </c:pt>
                <c:pt idx="630">
                  <c:v>32.6</c:v>
                </c:pt>
                <c:pt idx="631">
                  <c:v>32.619999999999997</c:v>
                </c:pt>
                <c:pt idx="632">
                  <c:v>32.64</c:v>
                </c:pt>
                <c:pt idx="633">
                  <c:v>32.659999999999997</c:v>
                </c:pt>
                <c:pt idx="634">
                  <c:v>32.68</c:v>
                </c:pt>
                <c:pt idx="635">
                  <c:v>32.700000000000003</c:v>
                </c:pt>
                <c:pt idx="636">
                  <c:v>32.72</c:v>
                </c:pt>
                <c:pt idx="637">
                  <c:v>32.74</c:v>
                </c:pt>
                <c:pt idx="638">
                  <c:v>32.76</c:v>
                </c:pt>
                <c:pt idx="639">
                  <c:v>32.78</c:v>
                </c:pt>
                <c:pt idx="640">
                  <c:v>32.799999999999997</c:v>
                </c:pt>
                <c:pt idx="641">
                  <c:v>32.82</c:v>
                </c:pt>
                <c:pt idx="642">
                  <c:v>32.840000000000003</c:v>
                </c:pt>
                <c:pt idx="643">
                  <c:v>32.86</c:v>
                </c:pt>
                <c:pt idx="644">
                  <c:v>32.880000000000003</c:v>
                </c:pt>
                <c:pt idx="645">
                  <c:v>32.9</c:v>
                </c:pt>
                <c:pt idx="646">
                  <c:v>32.92</c:v>
                </c:pt>
                <c:pt idx="647">
                  <c:v>32.94</c:v>
                </c:pt>
                <c:pt idx="648">
                  <c:v>32.96</c:v>
                </c:pt>
                <c:pt idx="649">
                  <c:v>32.979999999999997</c:v>
                </c:pt>
                <c:pt idx="650">
                  <c:v>33</c:v>
                </c:pt>
                <c:pt idx="651">
                  <c:v>33.020000000000003</c:v>
                </c:pt>
                <c:pt idx="652">
                  <c:v>33.04</c:v>
                </c:pt>
                <c:pt idx="653">
                  <c:v>33.06</c:v>
                </c:pt>
                <c:pt idx="654">
                  <c:v>33.08</c:v>
                </c:pt>
                <c:pt idx="655">
                  <c:v>33.1</c:v>
                </c:pt>
                <c:pt idx="656">
                  <c:v>33.119999999999997</c:v>
                </c:pt>
                <c:pt idx="657">
                  <c:v>33.14</c:v>
                </c:pt>
                <c:pt idx="658">
                  <c:v>33.159999999999997</c:v>
                </c:pt>
                <c:pt idx="659">
                  <c:v>33.18</c:v>
                </c:pt>
                <c:pt idx="660">
                  <c:v>33.200000000000003</c:v>
                </c:pt>
                <c:pt idx="661">
                  <c:v>33.22</c:v>
                </c:pt>
                <c:pt idx="662">
                  <c:v>33.24</c:v>
                </c:pt>
                <c:pt idx="663">
                  <c:v>33.26</c:v>
                </c:pt>
                <c:pt idx="664">
                  <c:v>33.28</c:v>
                </c:pt>
                <c:pt idx="665">
                  <c:v>33.299999999999997</c:v>
                </c:pt>
                <c:pt idx="666">
                  <c:v>33.32</c:v>
                </c:pt>
                <c:pt idx="667">
                  <c:v>33.340000000000003</c:v>
                </c:pt>
                <c:pt idx="668">
                  <c:v>33.36</c:v>
                </c:pt>
                <c:pt idx="669">
                  <c:v>33.380000000000003</c:v>
                </c:pt>
                <c:pt idx="670">
                  <c:v>33.4</c:v>
                </c:pt>
                <c:pt idx="671">
                  <c:v>33.42</c:v>
                </c:pt>
                <c:pt idx="672">
                  <c:v>33.44</c:v>
                </c:pt>
                <c:pt idx="673">
                  <c:v>33.46</c:v>
                </c:pt>
                <c:pt idx="674">
                  <c:v>33.479999999999997</c:v>
                </c:pt>
                <c:pt idx="675">
                  <c:v>33.5</c:v>
                </c:pt>
                <c:pt idx="676">
                  <c:v>33.520000000000003</c:v>
                </c:pt>
                <c:pt idx="677">
                  <c:v>33.54</c:v>
                </c:pt>
                <c:pt idx="678">
                  <c:v>33.56</c:v>
                </c:pt>
                <c:pt idx="679">
                  <c:v>33.58</c:v>
                </c:pt>
                <c:pt idx="680">
                  <c:v>33.6</c:v>
                </c:pt>
                <c:pt idx="681">
                  <c:v>33.619999999999997</c:v>
                </c:pt>
                <c:pt idx="682">
                  <c:v>33.64</c:v>
                </c:pt>
                <c:pt idx="683">
                  <c:v>33.659999999999997</c:v>
                </c:pt>
                <c:pt idx="684">
                  <c:v>33.68</c:v>
                </c:pt>
                <c:pt idx="685">
                  <c:v>33.700000000000003</c:v>
                </c:pt>
                <c:pt idx="686">
                  <c:v>33.72</c:v>
                </c:pt>
                <c:pt idx="687">
                  <c:v>33.74</c:v>
                </c:pt>
                <c:pt idx="688">
                  <c:v>33.76</c:v>
                </c:pt>
                <c:pt idx="689">
                  <c:v>33.78</c:v>
                </c:pt>
                <c:pt idx="690">
                  <c:v>33.799999999999997</c:v>
                </c:pt>
                <c:pt idx="691">
                  <c:v>33.82</c:v>
                </c:pt>
                <c:pt idx="692">
                  <c:v>33.840000000000003</c:v>
                </c:pt>
                <c:pt idx="693">
                  <c:v>33.86</c:v>
                </c:pt>
                <c:pt idx="694">
                  <c:v>33.880000000000003</c:v>
                </c:pt>
                <c:pt idx="695">
                  <c:v>33.9</c:v>
                </c:pt>
                <c:pt idx="696">
                  <c:v>33.92</c:v>
                </c:pt>
                <c:pt idx="697">
                  <c:v>33.94</c:v>
                </c:pt>
                <c:pt idx="698">
                  <c:v>33.96</c:v>
                </c:pt>
                <c:pt idx="699">
                  <c:v>33.979999999999997</c:v>
                </c:pt>
                <c:pt idx="700">
                  <c:v>34</c:v>
                </c:pt>
                <c:pt idx="701">
                  <c:v>34.020000000000003</c:v>
                </c:pt>
                <c:pt idx="702">
                  <c:v>34.04</c:v>
                </c:pt>
                <c:pt idx="703">
                  <c:v>34.06</c:v>
                </c:pt>
                <c:pt idx="704">
                  <c:v>34.08</c:v>
                </c:pt>
                <c:pt idx="705">
                  <c:v>34.1</c:v>
                </c:pt>
                <c:pt idx="706">
                  <c:v>34.119999999999997</c:v>
                </c:pt>
                <c:pt idx="707">
                  <c:v>34.14</c:v>
                </c:pt>
                <c:pt idx="708">
                  <c:v>34.159999999999997</c:v>
                </c:pt>
                <c:pt idx="709">
                  <c:v>34.18</c:v>
                </c:pt>
                <c:pt idx="710">
                  <c:v>34.200000000000003</c:v>
                </c:pt>
                <c:pt idx="711">
                  <c:v>34.22</c:v>
                </c:pt>
                <c:pt idx="712">
                  <c:v>34.24</c:v>
                </c:pt>
                <c:pt idx="713">
                  <c:v>34.26</c:v>
                </c:pt>
                <c:pt idx="714">
                  <c:v>34.28</c:v>
                </c:pt>
                <c:pt idx="715">
                  <c:v>34.299999999999997</c:v>
                </c:pt>
                <c:pt idx="716">
                  <c:v>34.32</c:v>
                </c:pt>
                <c:pt idx="717">
                  <c:v>34.340000000000003</c:v>
                </c:pt>
                <c:pt idx="718">
                  <c:v>34.36</c:v>
                </c:pt>
                <c:pt idx="719">
                  <c:v>34.380000000000003</c:v>
                </c:pt>
                <c:pt idx="720">
                  <c:v>34.4</c:v>
                </c:pt>
                <c:pt idx="721">
                  <c:v>34.42</c:v>
                </c:pt>
                <c:pt idx="722">
                  <c:v>34.44</c:v>
                </c:pt>
                <c:pt idx="723">
                  <c:v>34.46</c:v>
                </c:pt>
                <c:pt idx="724">
                  <c:v>34.479999999999997</c:v>
                </c:pt>
                <c:pt idx="725">
                  <c:v>34.5</c:v>
                </c:pt>
                <c:pt idx="726">
                  <c:v>34.520000000000003</c:v>
                </c:pt>
                <c:pt idx="727">
                  <c:v>34.54</c:v>
                </c:pt>
                <c:pt idx="728">
                  <c:v>34.56</c:v>
                </c:pt>
                <c:pt idx="729">
                  <c:v>34.58</c:v>
                </c:pt>
                <c:pt idx="730">
                  <c:v>34.6</c:v>
                </c:pt>
                <c:pt idx="731">
                  <c:v>34.619999999999997</c:v>
                </c:pt>
                <c:pt idx="732">
                  <c:v>34.64</c:v>
                </c:pt>
                <c:pt idx="733">
                  <c:v>34.659999999999997</c:v>
                </c:pt>
                <c:pt idx="734">
                  <c:v>34.68</c:v>
                </c:pt>
                <c:pt idx="735">
                  <c:v>34.700000000000003</c:v>
                </c:pt>
                <c:pt idx="736">
                  <c:v>34.72</c:v>
                </c:pt>
                <c:pt idx="737">
                  <c:v>34.74</c:v>
                </c:pt>
                <c:pt idx="738">
                  <c:v>34.76</c:v>
                </c:pt>
                <c:pt idx="739">
                  <c:v>34.78</c:v>
                </c:pt>
                <c:pt idx="740">
                  <c:v>34.799999999999997</c:v>
                </c:pt>
                <c:pt idx="741">
                  <c:v>34.82</c:v>
                </c:pt>
                <c:pt idx="742">
                  <c:v>34.840000000000003</c:v>
                </c:pt>
                <c:pt idx="743">
                  <c:v>34.86</c:v>
                </c:pt>
                <c:pt idx="744">
                  <c:v>34.880000000000003</c:v>
                </c:pt>
                <c:pt idx="745">
                  <c:v>34.9</c:v>
                </c:pt>
                <c:pt idx="746">
                  <c:v>34.92</c:v>
                </c:pt>
                <c:pt idx="747">
                  <c:v>34.94</c:v>
                </c:pt>
                <c:pt idx="748">
                  <c:v>34.96</c:v>
                </c:pt>
                <c:pt idx="749">
                  <c:v>34.979999999999997</c:v>
                </c:pt>
                <c:pt idx="750">
                  <c:v>35</c:v>
                </c:pt>
                <c:pt idx="751">
                  <c:v>35.020000000000003</c:v>
                </c:pt>
                <c:pt idx="752">
                  <c:v>35.04</c:v>
                </c:pt>
                <c:pt idx="753">
                  <c:v>35.06</c:v>
                </c:pt>
                <c:pt idx="754">
                  <c:v>35.08</c:v>
                </c:pt>
                <c:pt idx="755">
                  <c:v>35.1</c:v>
                </c:pt>
                <c:pt idx="756">
                  <c:v>35.119999999999997</c:v>
                </c:pt>
                <c:pt idx="757">
                  <c:v>35.14</c:v>
                </c:pt>
                <c:pt idx="758">
                  <c:v>35.159999999999997</c:v>
                </c:pt>
                <c:pt idx="759">
                  <c:v>35.18</c:v>
                </c:pt>
                <c:pt idx="760">
                  <c:v>35.200000000000003</c:v>
                </c:pt>
                <c:pt idx="761">
                  <c:v>35.22</c:v>
                </c:pt>
                <c:pt idx="762">
                  <c:v>35.24</c:v>
                </c:pt>
                <c:pt idx="763">
                  <c:v>35.26</c:v>
                </c:pt>
                <c:pt idx="764">
                  <c:v>35.28</c:v>
                </c:pt>
                <c:pt idx="765">
                  <c:v>35.299999999999997</c:v>
                </c:pt>
                <c:pt idx="766">
                  <c:v>35.32</c:v>
                </c:pt>
                <c:pt idx="767">
                  <c:v>35.340000000000003</c:v>
                </c:pt>
                <c:pt idx="768">
                  <c:v>35.36</c:v>
                </c:pt>
                <c:pt idx="769">
                  <c:v>35.380000000000003</c:v>
                </c:pt>
                <c:pt idx="770">
                  <c:v>35.4</c:v>
                </c:pt>
                <c:pt idx="771">
                  <c:v>35.42</c:v>
                </c:pt>
                <c:pt idx="772">
                  <c:v>35.44</c:v>
                </c:pt>
                <c:pt idx="773">
                  <c:v>35.46</c:v>
                </c:pt>
                <c:pt idx="774">
                  <c:v>35.479999999999997</c:v>
                </c:pt>
                <c:pt idx="775">
                  <c:v>35.5</c:v>
                </c:pt>
                <c:pt idx="776">
                  <c:v>35.520000000000003</c:v>
                </c:pt>
                <c:pt idx="777">
                  <c:v>35.54</c:v>
                </c:pt>
                <c:pt idx="778">
                  <c:v>35.56</c:v>
                </c:pt>
                <c:pt idx="779">
                  <c:v>35.58</c:v>
                </c:pt>
                <c:pt idx="780">
                  <c:v>35.6</c:v>
                </c:pt>
                <c:pt idx="781">
                  <c:v>35.619999999999997</c:v>
                </c:pt>
                <c:pt idx="782">
                  <c:v>35.64</c:v>
                </c:pt>
                <c:pt idx="783">
                  <c:v>35.659999999999997</c:v>
                </c:pt>
                <c:pt idx="784">
                  <c:v>35.68</c:v>
                </c:pt>
                <c:pt idx="785">
                  <c:v>35.700000000000003</c:v>
                </c:pt>
                <c:pt idx="786">
                  <c:v>35.72</c:v>
                </c:pt>
                <c:pt idx="787">
                  <c:v>35.74</c:v>
                </c:pt>
                <c:pt idx="788">
                  <c:v>35.76</c:v>
                </c:pt>
                <c:pt idx="789">
                  <c:v>35.78</c:v>
                </c:pt>
                <c:pt idx="790">
                  <c:v>35.799999999999997</c:v>
                </c:pt>
                <c:pt idx="791">
                  <c:v>35.82</c:v>
                </c:pt>
                <c:pt idx="792">
                  <c:v>35.840000000000003</c:v>
                </c:pt>
                <c:pt idx="793">
                  <c:v>35.86</c:v>
                </c:pt>
                <c:pt idx="794">
                  <c:v>35.880000000000003</c:v>
                </c:pt>
                <c:pt idx="795">
                  <c:v>35.9</c:v>
                </c:pt>
                <c:pt idx="796">
                  <c:v>35.92</c:v>
                </c:pt>
                <c:pt idx="797">
                  <c:v>35.94</c:v>
                </c:pt>
                <c:pt idx="798">
                  <c:v>35.96</c:v>
                </c:pt>
                <c:pt idx="799">
                  <c:v>35.979999999999997</c:v>
                </c:pt>
                <c:pt idx="800">
                  <c:v>36</c:v>
                </c:pt>
                <c:pt idx="801">
                  <c:v>36.020000000000003</c:v>
                </c:pt>
                <c:pt idx="802">
                  <c:v>36.04</c:v>
                </c:pt>
                <c:pt idx="803">
                  <c:v>36.06</c:v>
                </c:pt>
                <c:pt idx="804">
                  <c:v>36.08</c:v>
                </c:pt>
                <c:pt idx="805">
                  <c:v>36.1</c:v>
                </c:pt>
                <c:pt idx="806">
                  <c:v>36.119999999999997</c:v>
                </c:pt>
                <c:pt idx="807">
                  <c:v>36.14</c:v>
                </c:pt>
                <c:pt idx="808">
                  <c:v>36.159999999999997</c:v>
                </c:pt>
                <c:pt idx="809">
                  <c:v>36.18</c:v>
                </c:pt>
                <c:pt idx="810">
                  <c:v>36.200000000000003</c:v>
                </c:pt>
                <c:pt idx="811">
                  <c:v>36.22</c:v>
                </c:pt>
                <c:pt idx="812">
                  <c:v>36.24</c:v>
                </c:pt>
                <c:pt idx="813">
                  <c:v>36.26</c:v>
                </c:pt>
                <c:pt idx="814">
                  <c:v>36.28</c:v>
                </c:pt>
                <c:pt idx="815">
                  <c:v>36.299999999999997</c:v>
                </c:pt>
                <c:pt idx="816">
                  <c:v>36.32</c:v>
                </c:pt>
                <c:pt idx="817">
                  <c:v>36.340000000000003</c:v>
                </c:pt>
                <c:pt idx="818">
                  <c:v>36.36</c:v>
                </c:pt>
                <c:pt idx="819">
                  <c:v>36.380000000000003</c:v>
                </c:pt>
                <c:pt idx="820">
                  <c:v>36.4</c:v>
                </c:pt>
                <c:pt idx="821">
                  <c:v>36.42</c:v>
                </c:pt>
                <c:pt idx="822">
                  <c:v>36.44</c:v>
                </c:pt>
                <c:pt idx="823">
                  <c:v>36.46</c:v>
                </c:pt>
                <c:pt idx="824">
                  <c:v>36.479999999999997</c:v>
                </c:pt>
                <c:pt idx="825">
                  <c:v>36.5</c:v>
                </c:pt>
                <c:pt idx="826">
                  <c:v>36.520000000000003</c:v>
                </c:pt>
                <c:pt idx="827">
                  <c:v>36.54</c:v>
                </c:pt>
                <c:pt idx="828">
                  <c:v>36.56</c:v>
                </c:pt>
                <c:pt idx="829">
                  <c:v>36.58</c:v>
                </c:pt>
                <c:pt idx="830">
                  <c:v>36.6</c:v>
                </c:pt>
                <c:pt idx="831">
                  <c:v>36.619999999999997</c:v>
                </c:pt>
                <c:pt idx="832">
                  <c:v>36.64</c:v>
                </c:pt>
                <c:pt idx="833">
                  <c:v>36.659999999999997</c:v>
                </c:pt>
                <c:pt idx="834">
                  <c:v>36.68</c:v>
                </c:pt>
                <c:pt idx="835">
                  <c:v>36.700000000000003</c:v>
                </c:pt>
                <c:pt idx="836">
                  <c:v>36.72</c:v>
                </c:pt>
                <c:pt idx="837">
                  <c:v>36.74</c:v>
                </c:pt>
                <c:pt idx="838">
                  <c:v>36.76</c:v>
                </c:pt>
                <c:pt idx="839">
                  <c:v>36.78</c:v>
                </c:pt>
                <c:pt idx="840">
                  <c:v>36.799999999999997</c:v>
                </c:pt>
                <c:pt idx="841">
                  <c:v>36.82</c:v>
                </c:pt>
                <c:pt idx="842">
                  <c:v>36.840000000000003</c:v>
                </c:pt>
                <c:pt idx="843">
                  <c:v>36.86</c:v>
                </c:pt>
                <c:pt idx="844">
                  <c:v>36.880000000000003</c:v>
                </c:pt>
                <c:pt idx="845">
                  <c:v>36.9</c:v>
                </c:pt>
                <c:pt idx="846">
                  <c:v>36.92</c:v>
                </c:pt>
                <c:pt idx="847">
                  <c:v>36.94</c:v>
                </c:pt>
                <c:pt idx="848">
                  <c:v>36.96</c:v>
                </c:pt>
                <c:pt idx="849">
                  <c:v>36.979999999999997</c:v>
                </c:pt>
                <c:pt idx="850">
                  <c:v>37</c:v>
                </c:pt>
                <c:pt idx="851">
                  <c:v>37.020000000000003</c:v>
                </c:pt>
                <c:pt idx="852">
                  <c:v>37.04</c:v>
                </c:pt>
                <c:pt idx="853">
                  <c:v>37.06</c:v>
                </c:pt>
                <c:pt idx="854">
                  <c:v>37.08</c:v>
                </c:pt>
                <c:pt idx="855">
                  <c:v>37.1</c:v>
                </c:pt>
                <c:pt idx="856">
                  <c:v>37.119999999999997</c:v>
                </c:pt>
                <c:pt idx="857">
                  <c:v>37.14</c:v>
                </c:pt>
                <c:pt idx="858">
                  <c:v>37.159999999999997</c:v>
                </c:pt>
                <c:pt idx="859">
                  <c:v>37.18</c:v>
                </c:pt>
                <c:pt idx="860">
                  <c:v>37.200000000000003</c:v>
                </c:pt>
                <c:pt idx="861">
                  <c:v>37.22</c:v>
                </c:pt>
                <c:pt idx="862">
                  <c:v>37.24</c:v>
                </c:pt>
                <c:pt idx="863">
                  <c:v>37.26</c:v>
                </c:pt>
                <c:pt idx="864">
                  <c:v>37.28</c:v>
                </c:pt>
                <c:pt idx="865">
                  <c:v>37.299999999999997</c:v>
                </c:pt>
                <c:pt idx="866">
                  <c:v>37.32</c:v>
                </c:pt>
                <c:pt idx="867">
                  <c:v>37.340000000000003</c:v>
                </c:pt>
                <c:pt idx="868">
                  <c:v>37.36</c:v>
                </c:pt>
                <c:pt idx="869">
                  <c:v>37.380000000000003</c:v>
                </c:pt>
                <c:pt idx="870">
                  <c:v>37.4</c:v>
                </c:pt>
                <c:pt idx="871">
                  <c:v>37.42</c:v>
                </c:pt>
                <c:pt idx="872">
                  <c:v>37.44</c:v>
                </c:pt>
                <c:pt idx="873">
                  <c:v>37.46</c:v>
                </c:pt>
                <c:pt idx="874">
                  <c:v>37.479999999999997</c:v>
                </c:pt>
                <c:pt idx="875">
                  <c:v>37.5</c:v>
                </c:pt>
                <c:pt idx="876">
                  <c:v>37.520000000000003</c:v>
                </c:pt>
                <c:pt idx="877">
                  <c:v>37.54</c:v>
                </c:pt>
                <c:pt idx="878">
                  <c:v>37.56</c:v>
                </c:pt>
                <c:pt idx="879">
                  <c:v>37.58</c:v>
                </c:pt>
                <c:pt idx="880">
                  <c:v>37.6</c:v>
                </c:pt>
                <c:pt idx="881">
                  <c:v>37.619999999999997</c:v>
                </c:pt>
                <c:pt idx="882">
                  <c:v>37.64</c:v>
                </c:pt>
                <c:pt idx="883">
                  <c:v>37.659999999999997</c:v>
                </c:pt>
                <c:pt idx="884">
                  <c:v>37.68</c:v>
                </c:pt>
                <c:pt idx="885">
                  <c:v>37.700000000000003</c:v>
                </c:pt>
                <c:pt idx="886">
                  <c:v>37.72</c:v>
                </c:pt>
                <c:pt idx="887">
                  <c:v>37.74</c:v>
                </c:pt>
                <c:pt idx="888">
                  <c:v>37.76</c:v>
                </c:pt>
                <c:pt idx="889">
                  <c:v>37.78</c:v>
                </c:pt>
                <c:pt idx="890">
                  <c:v>37.799999999999997</c:v>
                </c:pt>
                <c:pt idx="891">
                  <c:v>37.82</c:v>
                </c:pt>
                <c:pt idx="892">
                  <c:v>37.840000000000003</c:v>
                </c:pt>
                <c:pt idx="893">
                  <c:v>37.86</c:v>
                </c:pt>
                <c:pt idx="894">
                  <c:v>37.880000000000003</c:v>
                </c:pt>
                <c:pt idx="895">
                  <c:v>37.9</c:v>
                </c:pt>
                <c:pt idx="896">
                  <c:v>37.92</c:v>
                </c:pt>
                <c:pt idx="897">
                  <c:v>37.94</c:v>
                </c:pt>
                <c:pt idx="898">
                  <c:v>37.96</c:v>
                </c:pt>
                <c:pt idx="899">
                  <c:v>37.979999999999997</c:v>
                </c:pt>
                <c:pt idx="900">
                  <c:v>38</c:v>
                </c:pt>
                <c:pt idx="901">
                  <c:v>38.020000000000003</c:v>
                </c:pt>
                <c:pt idx="902">
                  <c:v>38.04</c:v>
                </c:pt>
                <c:pt idx="903">
                  <c:v>38.06</c:v>
                </c:pt>
                <c:pt idx="904">
                  <c:v>38.08</c:v>
                </c:pt>
                <c:pt idx="905">
                  <c:v>38.1</c:v>
                </c:pt>
                <c:pt idx="906">
                  <c:v>38.119999999999997</c:v>
                </c:pt>
                <c:pt idx="907">
                  <c:v>38.14</c:v>
                </c:pt>
                <c:pt idx="908">
                  <c:v>38.159999999999997</c:v>
                </c:pt>
                <c:pt idx="909">
                  <c:v>38.18</c:v>
                </c:pt>
                <c:pt idx="910">
                  <c:v>38.200000000000003</c:v>
                </c:pt>
                <c:pt idx="911">
                  <c:v>38.22</c:v>
                </c:pt>
                <c:pt idx="912">
                  <c:v>38.24</c:v>
                </c:pt>
                <c:pt idx="913">
                  <c:v>38.26</c:v>
                </c:pt>
                <c:pt idx="914">
                  <c:v>38.28</c:v>
                </c:pt>
                <c:pt idx="915">
                  <c:v>38.299999999999997</c:v>
                </c:pt>
                <c:pt idx="916">
                  <c:v>38.32</c:v>
                </c:pt>
                <c:pt idx="917">
                  <c:v>38.340000000000003</c:v>
                </c:pt>
                <c:pt idx="918">
                  <c:v>38.36</c:v>
                </c:pt>
                <c:pt idx="919">
                  <c:v>38.380000000000003</c:v>
                </c:pt>
                <c:pt idx="920">
                  <c:v>38.4</c:v>
                </c:pt>
                <c:pt idx="921">
                  <c:v>38.42</c:v>
                </c:pt>
                <c:pt idx="922">
                  <c:v>38.44</c:v>
                </c:pt>
                <c:pt idx="923">
                  <c:v>38.46</c:v>
                </c:pt>
                <c:pt idx="924">
                  <c:v>38.479999999999997</c:v>
                </c:pt>
                <c:pt idx="925">
                  <c:v>38.5</c:v>
                </c:pt>
                <c:pt idx="926">
                  <c:v>38.520000000000003</c:v>
                </c:pt>
                <c:pt idx="927">
                  <c:v>38.54</c:v>
                </c:pt>
                <c:pt idx="928">
                  <c:v>38.56</c:v>
                </c:pt>
                <c:pt idx="929">
                  <c:v>38.58</c:v>
                </c:pt>
                <c:pt idx="930">
                  <c:v>38.6</c:v>
                </c:pt>
                <c:pt idx="931">
                  <c:v>38.619999999999997</c:v>
                </c:pt>
                <c:pt idx="932">
                  <c:v>38.64</c:v>
                </c:pt>
                <c:pt idx="933">
                  <c:v>38.659999999999997</c:v>
                </c:pt>
                <c:pt idx="934">
                  <c:v>38.68</c:v>
                </c:pt>
                <c:pt idx="935">
                  <c:v>38.700000000000003</c:v>
                </c:pt>
                <c:pt idx="936">
                  <c:v>38.72</c:v>
                </c:pt>
                <c:pt idx="937">
                  <c:v>38.74</c:v>
                </c:pt>
                <c:pt idx="938">
                  <c:v>38.76</c:v>
                </c:pt>
                <c:pt idx="939">
                  <c:v>38.78</c:v>
                </c:pt>
                <c:pt idx="940">
                  <c:v>38.799999999999997</c:v>
                </c:pt>
                <c:pt idx="941">
                  <c:v>38.82</c:v>
                </c:pt>
                <c:pt idx="942">
                  <c:v>38.840000000000003</c:v>
                </c:pt>
                <c:pt idx="943">
                  <c:v>38.86</c:v>
                </c:pt>
                <c:pt idx="944">
                  <c:v>38.880000000000003</c:v>
                </c:pt>
                <c:pt idx="945">
                  <c:v>38.9</c:v>
                </c:pt>
                <c:pt idx="946">
                  <c:v>38.92</c:v>
                </c:pt>
                <c:pt idx="947">
                  <c:v>38.94</c:v>
                </c:pt>
                <c:pt idx="948">
                  <c:v>38.96</c:v>
                </c:pt>
                <c:pt idx="949">
                  <c:v>38.979999999999997</c:v>
                </c:pt>
                <c:pt idx="950">
                  <c:v>39</c:v>
                </c:pt>
                <c:pt idx="951">
                  <c:v>39.020000000000003</c:v>
                </c:pt>
                <c:pt idx="952">
                  <c:v>39.04</c:v>
                </c:pt>
                <c:pt idx="953">
                  <c:v>39.06</c:v>
                </c:pt>
                <c:pt idx="954">
                  <c:v>39.08</c:v>
                </c:pt>
                <c:pt idx="955">
                  <c:v>39.1</c:v>
                </c:pt>
                <c:pt idx="956">
                  <c:v>39.119999999999997</c:v>
                </c:pt>
                <c:pt idx="957">
                  <c:v>39.14</c:v>
                </c:pt>
                <c:pt idx="958">
                  <c:v>39.159999999999997</c:v>
                </c:pt>
                <c:pt idx="959">
                  <c:v>39.18</c:v>
                </c:pt>
                <c:pt idx="960">
                  <c:v>39.200000000000003</c:v>
                </c:pt>
                <c:pt idx="961">
                  <c:v>39.22</c:v>
                </c:pt>
                <c:pt idx="962">
                  <c:v>39.24</c:v>
                </c:pt>
                <c:pt idx="963">
                  <c:v>39.26</c:v>
                </c:pt>
                <c:pt idx="964">
                  <c:v>39.28</c:v>
                </c:pt>
                <c:pt idx="965">
                  <c:v>39.299999999999997</c:v>
                </c:pt>
                <c:pt idx="966">
                  <c:v>39.32</c:v>
                </c:pt>
                <c:pt idx="967">
                  <c:v>39.340000000000003</c:v>
                </c:pt>
                <c:pt idx="968">
                  <c:v>39.36</c:v>
                </c:pt>
                <c:pt idx="969">
                  <c:v>39.380000000000003</c:v>
                </c:pt>
                <c:pt idx="970">
                  <c:v>39.4</c:v>
                </c:pt>
                <c:pt idx="971">
                  <c:v>39.42</c:v>
                </c:pt>
                <c:pt idx="972">
                  <c:v>39.44</c:v>
                </c:pt>
                <c:pt idx="973">
                  <c:v>39.46</c:v>
                </c:pt>
                <c:pt idx="974">
                  <c:v>39.479999999999997</c:v>
                </c:pt>
                <c:pt idx="975">
                  <c:v>39.5</c:v>
                </c:pt>
                <c:pt idx="976">
                  <c:v>39.520000000000003</c:v>
                </c:pt>
                <c:pt idx="977">
                  <c:v>39.54</c:v>
                </c:pt>
                <c:pt idx="978">
                  <c:v>39.56</c:v>
                </c:pt>
                <c:pt idx="979">
                  <c:v>39.58</c:v>
                </c:pt>
                <c:pt idx="980">
                  <c:v>39.6</c:v>
                </c:pt>
                <c:pt idx="981">
                  <c:v>39.619999999999997</c:v>
                </c:pt>
                <c:pt idx="982">
                  <c:v>39.64</c:v>
                </c:pt>
                <c:pt idx="983">
                  <c:v>39.659999999999997</c:v>
                </c:pt>
                <c:pt idx="984">
                  <c:v>39.68</c:v>
                </c:pt>
                <c:pt idx="985">
                  <c:v>39.700000000000003</c:v>
                </c:pt>
                <c:pt idx="986">
                  <c:v>39.72</c:v>
                </c:pt>
                <c:pt idx="987">
                  <c:v>39.74</c:v>
                </c:pt>
                <c:pt idx="988">
                  <c:v>39.76</c:v>
                </c:pt>
                <c:pt idx="989">
                  <c:v>39.78</c:v>
                </c:pt>
                <c:pt idx="990">
                  <c:v>39.799999999999997</c:v>
                </c:pt>
                <c:pt idx="991">
                  <c:v>39.82</c:v>
                </c:pt>
                <c:pt idx="992">
                  <c:v>39.840000000000003</c:v>
                </c:pt>
                <c:pt idx="993">
                  <c:v>39.86</c:v>
                </c:pt>
                <c:pt idx="994">
                  <c:v>39.880000000000003</c:v>
                </c:pt>
                <c:pt idx="995">
                  <c:v>39.9</c:v>
                </c:pt>
                <c:pt idx="996">
                  <c:v>39.92</c:v>
                </c:pt>
                <c:pt idx="997">
                  <c:v>39.94</c:v>
                </c:pt>
                <c:pt idx="998">
                  <c:v>39.96</c:v>
                </c:pt>
                <c:pt idx="999">
                  <c:v>39.979999999999997</c:v>
                </c:pt>
                <c:pt idx="1000">
                  <c:v>40</c:v>
                </c:pt>
                <c:pt idx="1001">
                  <c:v>40.020000000000003</c:v>
                </c:pt>
                <c:pt idx="1002">
                  <c:v>40.04</c:v>
                </c:pt>
                <c:pt idx="1003">
                  <c:v>40.06</c:v>
                </c:pt>
                <c:pt idx="1004">
                  <c:v>40.08</c:v>
                </c:pt>
                <c:pt idx="1005">
                  <c:v>40.1</c:v>
                </c:pt>
                <c:pt idx="1006">
                  <c:v>40.119999999999997</c:v>
                </c:pt>
                <c:pt idx="1007">
                  <c:v>40.14</c:v>
                </c:pt>
                <c:pt idx="1008">
                  <c:v>40.159999999999997</c:v>
                </c:pt>
                <c:pt idx="1009">
                  <c:v>40.18</c:v>
                </c:pt>
                <c:pt idx="1010">
                  <c:v>40.200000000000003</c:v>
                </c:pt>
                <c:pt idx="1011">
                  <c:v>40.22</c:v>
                </c:pt>
                <c:pt idx="1012">
                  <c:v>40.24</c:v>
                </c:pt>
                <c:pt idx="1013">
                  <c:v>40.26</c:v>
                </c:pt>
                <c:pt idx="1014">
                  <c:v>40.28</c:v>
                </c:pt>
                <c:pt idx="1015">
                  <c:v>40.299999999999997</c:v>
                </c:pt>
                <c:pt idx="1016">
                  <c:v>40.32</c:v>
                </c:pt>
                <c:pt idx="1017">
                  <c:v>40.340000000000003</c:v>
                </c:pt>
                <c:pt idx="1018">
                  <c:v>40.36</c:v>
                </c:pt>
                <c:pt idx="1019">
                  <c:v>40.380000000000003</c:v>
                </c:pt>
                <c:pt idx="1020">
                  <c:v>40.4</c:v>
                </c:pt>
                <c:pt idx="1021">
                  <c:v>40.42</c:v>
                </c:pt>
                <c:pt idx="1022">
                  <c:v>40.44</c:v>
                </c:pt>
                <c:pt idx="1023">
                  <c:v>40.46</c:v>
                </c:pt>
                <c:pt idx="1024">
                  <c:v>40.479999999999997</c:v>
                </c:pt>
                <c:pt idx="1025">
                  <c:v>40.5</c:v>
                </c:pt>
                <c:pt idx="1026">
                  <c:v>40.520000000000003</c:v>
                </c:pt>
                <c:pt idx="1027">
                  <c:v>40.54</c:v>
                </c:pt>
                <c:pt idx="1028">
                  <c:v>40.56</c:v>
                </c:pt>
                <c:pt idx="1029">
                  <c:v>40.58</c:v>
                </c:pt>
                <c:pt idx="1030">
                  <c:v>40.6</c:v>
                </c:pt>
                <c:pt idx="1031">
                  <c:v>40.619999999999997</c:v>
                </c:pt>
                <c:pt idx="1032">
                  <c:v>40.64</c:v>
                </c:pt>
                <c:pt idx="1033">
                  <c:v>40.659999999999997</c:v>
                </c:pt>
                <c:pt idx="1034">
                  <c:v>40.68</c:v>
                </c:pt>
                <c:pt idx="1035">
                  <c:v>40.700000000000003</c:v>
                </c:pt>
                <c:pt idx="1036">
                  <c:v>40.72</c:v>
                </c:pt>
                <c:pt idx="1037">
                  <c:v>40.74</c:v>
                </c:pt>
                <c:pt idx="1038">
                  <c:v>40.76</c:v>
                </c:pt>
                <c:pt idx="1039">
                  <c:v>40.78</c:v>
                </c:pt>
                <c:pt idx="1040">
                  <c:v>40.799999999999997</c:v>
                </c:pt>
                <c:pt idx="1041">
                  <c:v>40.82</c:v>
                </c:pt>
                <c:pt idx="1042">
                  <c:v>40.840000000000003</c:v>
                </c:pt>
                <c:pt idx="1043">
                  <c:v>40.86</c:v>
                </c:pt>
                <c:pt idx="1044">
                  <c:v>40.880000000000003</c:v>
                </c:pt>
                <c:pt idx="1045">
                  <c:v>40.9</c:v>
                </c:pt>
                <c:pt idx="1046">
                  <c:v>40.92</c:v>
                </c:pt>
                <c:pt idx="1047">
                  <c:v>40.94</c:v>
                </c:pt>
                <c:pt idx="1048">
                  <c:v>40.96</c:v>
                </c:pt>
                <c:pt idx="1049">
                  <c:v>40.98</c:v>
                </c:pt>
                <c:pt idx="1050">
                  <c:v>41</c:v>
                </c:pt>
                <c:pt idx="1051">
                  <c:v>41.02</c:v>
                </c:pt>
                <c:pt idx="1052">
                  <c:v>41.04</c:v>
                </c:pt>
                <c:pt idx="1053">
                  <c:v>41.06</c:v>
                </c:pt>
                <c:pt idx="1054">
                  <c:v>41.08</c:v>
                </c:pt>
                <c:pt idx="1055">
                  <c:v>41.1</c:v>
                </c:pt>
                <c:pt idx="1056">
                  <c:v>41.12</c:v>
                </c:pt>
                <c:pt idx="1057">
                  <c:v>41.14</c:v>
                </c:pt>
                <c:pt idx="1058">
                  <c:v>41.16</c:v>
                </c:pt>
                <c:pt idx="1059">
                  <c:v>41.18</c:v>
                </c:pt>
                <c:pt idx="1060">
                  <c:v>41.2</c:v>
                </c:pt>
                <c:pt idx="1061">
                  <c:v>41.22</c:v>
                </c:pt>
                <c:pt idx="1062">
                  <c:v>41.24</c:v>
                </c:pt>
                <c:pt idx="1063">
                  <c:v>41.26</c:v>
                </c:pt>
                <c:pt idx="1064">
                  <c:v>41.28</c:v>
                </c:pt>
                <c:pt idx="1065">
                  <c:v>41.3</c:v>
                </c:pt>
                <c:pt idx="1066">
                  <c:v>41.32</c:v>
                </c:pt>
                <c:pt idx="1067">
                  <c:v>41.34</c:v>
                </c:pt>
                <c:pt idx="1068">
                  <c:v>41.36</c:v>
                </c:pt>
                <c:pt idx="1069">
                  <c:v>41.38</c:v>
                </c:pt>
                <c:pt idx="1070">
                  <c:v>41.4</c:v>
                </c:pt>
                <c:pt idx="1071">
                  <c:v>41.42</c:v>
                </c:pt>
                <c:pt idx="1072">
                  <c:v>41.44</c:v>
                </c:pt>
                <c:pt idx="1073">
                  <c:v>41.46</c:v>
                </c:pt>
                <c:pt idx="1074">
                  <c:v>41.48</c:v>
                </c:pt>
                <c:pt idx="1075">
                  <c:v>41.5</c:v>
                </c:pt>
                <c:pt idx="1076">
                  <c:v>41.52</c:v>
                </c:pt>
                <c:pt idx="1077">
                  <c:v>41.54</c:v>
                </c:pt>
                <c:pt idx="1078">
                  <c:v>41.56</c:v>
                </c:pt>
                <c:pt idx="1079">
                  <c:v>41.58</c:v>
                </c:pt>
                <c:pt idx="1080">
                  <c:v>41.6</c:v>
                </c:pt>
                <c:pt idx="1081">
                  <c:v>41.62</c:v>
                </c:pt>
                <c:pt idx="1082">
                  <c:v>41.64</c:v>
                </c:pt>
                <c:pt idx="1083">
                  <c:v>41.66</c:v>
                </c:pt>
                <c:pt idx="1084">
                  <c:v>41.68</c:v>
                </c:pt>
                <c:pt idx="1085">
                  <c:v>41.7</c:v>
                </c:pt>
                <c:pt idx="1086">
                  <c:v>41.72</c:v>
                </c:pt>
                <c:pt idx="1087">
                  <c:v>41.74</c:v>
                </c:pt>
                <c:pt idx="1088">
                  <c:v>41.76</c:v>
                </c:pt>
                <c:pt idx="1089">
                  <c:v>41.78</c:v>
                </c:pt>
                <c:pt idx="1090">
                  <c:v>41.8</c:v>
                </c:pt>
                <c:pt idx="1091">
                  <c:v>41.82</c:v>
                </c:pt>
                <c:pt idx="1092">
                  <c:v>41.84</c:v>
                </c:pt>
                <c:pt idx="1093">
                  <c:v>41.86</c:v>
                </c:pt>
                <c:pt idx="1094">
                  <c:v>41.88</c:v>
                </c:pt>
                <c:pt idx="1095">
                  <c:v>41.9</c:v>
                </c:pt>
                <c:pt idx="1096">
                  <c:v>41.92</c:v>
                </c:pt>
                <c:pt idx="1097">
                  <c:v>41.94</c:v>
                </c:pt>
                <c:pt idx="1098">
                  <c:v>41.96</c:v>
                </c:pt>
                <c:pt idx="1099">
                  <c:v>41.98</c:v>
                </c:pt>
                <c:pt idx="1100">
                  <c:v>42</c:v>
                </c:pt>
                <c:pt idx="1101">
                  <c:v>42.02</c:v>
                </c:pt>
                <c:pt idx="1102">
                  <c:v>42.04</c:v>
                </c:pt>
                <c:pt idx="1103">
                  <c:v>42.06</c:v>
                </c:pt>
                <c:pt idx="1104">
                  <c:v>42.08</c:v>
                </c:pt>
                <c:pt idx="1105">
                  <c:v>42.1</c:v>
                </c:pt>
                <c:pt idx="1106">
                  <c:v>42.12</c:v>
                </c:pt>
                <c:pt idx="1107">
                  <c:v>42.14</c:v>
                </c:pt>
                <c:pt idx="1108">
                  <c:v>42.16</c:v>
                </c:pt>
                <c:pt idx="1109">
                  <c:v>42.18</c:v>
                </c:pt>
                <c:pt idx="1110">
                  <c:v>42.2</c:v>
                </c:pt>
                <c:pt idx="1111">
                  <c:v>42.22</c:v>
                </c:pt>
                <c:pt idx="1112">
                  <c:v>42.24</c:v>
                </c:pt>
                <c:pt idx="1113">
                  <c:v>42.26</c:v>
                </c:pt>
                <c:pt idx="1114">
                  <c:v>42.28</c:v>
                </c:pt>
                <c:pt idx="1115">
                  <c:v>42.3</c:v>
                </c:pt>
                <c:pt idx="1116">
                  <c:v>42.32</c:v>
                </c:pt>
                <c:pt idx="1117">
                  <c:v>42.34</c:v>
                </c:pt>
                <c:pt idx="1118">
                  <c:v>42.36</c:v>
                </c:pt>
                <c:pt idx="1119">
                  <c:v>42.38</c:v>
                </c:pt>
                <c:pt idx="1120">
                  <c:v>42.4</c:v>
                </c:pt>
                <c:pt idx="1121">
                  <c:v>42.42</c:v>
                </c:pt>
                <c:pt idx="1122">
                  <c:v>42.44</c:v>
                </c:pt>
                <c:pt idx="1123">
                  <c:v>42.46</c:v>
                </c:pt>
                <c:pt idx="1124">
                  <c:v>42.48</c:v>
                </c:pt>
                <c:pt idx="1125">
                  <c:v>42.5</c:v>
                </c:pt>
                <c:pt idx="1126">
                  <c:v>42.52</c:v>
                </c:pt>
                <c:pt idx="1127">
                  <c:v>42.54</c:v>
                </c:pt>
                <c:pt idx="1128">
                  <c:v>42.56</c:v>
                </c:pt>
                <c:pt idx="1129">
                  <c:v>42.58</c:v>
                </c:pt>
                <c:pt idx="1130">
                  <c:v>42.6</c:v>
                </c:pt>
                <c:pt idx="1131">
                  <c:v>42.62</c:v>
                </c:pt>
                <c:pt idx="1132">
                  <c:v>42.64</c:v>
                </c:pt>
                <c:pt idx="1133">
                  <c:v>42.66</c:v>
                </c:pt>
                <c:pt idx="1134">
                  <c:v>42.68</c:v>
                </c:pt>
                <c:pt idx="1135">
                  <c:v>42.7</c:v>
                </c:pt>
                <c:pt idx="1136">
                  <c:v>42.72</c:v>
                </c:pt>
                <c:pt idx="1137">
                  <c:v>42.74</c:v>
                </c:pt>
                <c:pt idx="1138">
                  <c:v>42.76</c:v>
                </c:pt>
                <c:pt idx="1139">
                  <c:v>42.78</c:v>
                </c:pt>
                <c:pt idx="1140">
                  <c:v>42.8</c:v>
                </c:pt>
                <c:pt idx="1141">
                  <c:v>42.82</c:v>
                </c:pt>
                <c:pt idx="1142">
                  <c:v>42.84</c:v>
                </c:pt>
                <c:pt idx="1143">
                  <c:v>42.86</c:v>
                </c:pt>
                <c:pt idx="1144">
                  <c:v>42.88</c:v>
                </c:pt>
                <c:pt idx="1145">
                  <c:v>42.9</c:v>
                </c:pt>
                <c:pt idx="1146">
                  <c:v>42.92</c:v>
                </c:pt>
                <c:pt idx="1147">
                  <c:v>42.94</c:v>
                </c:pt>
                <c:pt idx="1148">
                  <c:v>42.96</c:v>
                </c:pt>
                <c:pt idx="1149">
                  <c:v>42.98</c:v>
                </c:pt>
                <c:pt idx="1150">
                  <c:v>43</c:v>
                </c:pt>
                <c:pt idx="1151">
                  <c:v>43.02</c:v>
                </c:pt>
                <c:pt idx="1152">
                  <c:v>43.04</c:v>
                </c:pt>
                <c:pt idx="1153">
                  <c:v>43.06</c:v>
                </c:pt>
                <c:pt idx="1154">
                  <c:v>43.08</c:v>
                </c:pt>
                <c:pt idx="1155">
                  <c:v>43.1</c:v>
                </c:pt>
                <c:pt idx="1156">
                  <c:v>43.12</c:v>
                </c:pt>
                <c:pt idx="1157">
                  <c:v>43.14</c:v>
                </c:pt>
                <c:pt idx="1158">
                  <c:v>43.16</c:v>
                </c:pt>
                <c:pt idx="1159">
                  <c:v>43.18</c:v>
                </c:pt>
                <c:pt idx="1160">
                  <c:v>43.2</c:v>
                </c:pt>
                <c:pt idx="1161">
                  <c:v>43.22</c:v>
                </c:pt>
                <c:pt idx="1162">
                  <c:v>43.24</c:v>
                </c:pt>
                <c:pt idx="1163">
                  <c:v>43.26</c:v>
                </c:pt>
                <c:pt idx="1164">
                  <c:v>43.28</c:v>
                </c:pt>
                <c:pt idx="1165">
                  <c:v>43.3</c:v>
                </c:pt>
                <c:pt idx="1166">
                  <c:v>43.32</c:v>
                </c:pt>
                <c:pt idx="1167">
                  <c:v>43.34</c:v>
                </c:pt>
                <c:pt idx="1168">
                  <c:v>43.36</c:v>
                </c:pt>
                <c:pt idx="1169">
                  <c:v>43.38</c:v>
                </c:pt>
                <c:pt idx="1170">
                  <c:v>43.4</c:v>
                </c:pt>
                <c:pt idx="1171">
                  <c:v>43.42</c:v>
                </c:pt>
                <c:pt idx="1172">
                  <c:v>43.44</c:v>
                </c:pt>
                <c:pt idx="1173">
                  <c:v>43.46</c:v>
                </c:pt>
                <c:pt idx="1174">
                  <c:v>43.48</c:v>
                </c:pt>
                <c:pt idx="1175">
                  <c:v>43.5</c:v>
                </c:pt>
                <c:pt idx="1176">
                  <c:v>43.52</c:v>
                </c:pt>
                <c:pt idx="1177">
                  <c:v>43.54</c:v>
                </c:pt>
                <c:pt idx="1178">
                  <c:v>43.56</c:v>
                </c:pt>
                <c:pt idx="1179">
                  <c:v>43.58</c:v>
                </c:pt>
                <c:pt idx="1180">
                  <c:v>43.6</c:v>
                </c:pt>
                <c:pt idx="1181">
                  <c:v>43.62</c:v>
                </c:pt>
                <c:pt idx="1182">
                  <c:v>43.64</c:v>
                </c:pt>
                <c:pt idx="1183">
                  <c:v>43.66</c:v>
                </c:pt>
                <c:pt idx="1184">
                  <c:v>43.68</c:v>
                </c:pt>
                <c:pt idx="1185">
                  <c:v>43.7</c:v>
                </c:pt>
                <c:pt idx="1186">
                  <c:v>43.72</c:v>
                </c:pt>
                <c:pt idx="1187">
                  <c:v>43.74</c:v>
                </c:pt>
                <c:pt idx="1188">
                  <c:v>43.76</c:v>
                </c:pt>
                <c:pt idx="1189">
                  <c:v>43.78</c:v>
                </c:pt>
                <c:pt idx="1190">
                  <c:v>43.8</c:v>
                </c:pt>
                <c:pt idx="1191">
                  <c:v>43.82</c:v>
                </c:pt>
                <c:pt idx="1192">
                  <c:v>43.84</c:v>
                </c:pt>
                <c:pt idx="1193">
                  <c:v>43.86</c:v>
                </c:pt>
                <c:pt idx="1194">
                  <c:v>43.88</c:v>
                </c:pt>
                <c:pt idx="1195">
                  <c:v>43.9</c:v>
                </c:pt>
                <c:pt idx="1196">
                  <c:v>43.92</c:v>
                </c:pt>
                <c:pt idx="1197">
                  <c:v>43.94</c:v>
                </c:pt>
                <c:pt idx="1198">
                  <c:v>43.96</c:v>
                </c:pt>
                <c:pt idx="1199">
                  <c:v>43.98</c:v>
                </c:pt>
                <c:pt idx="1200">
                  <c:v>44</c:v>
                </c:pt>
                <c:pt idx="1201">
                  <c:v>44.02</c:v>
                </c:pt>
                <c:pt idx="1202">
                  <c:v>44.04</c:v>
                </c:pt>
                <c:pt idx="1203">
                  <c:v>44.06</c:v>
                </c:pt>
                <c:pt idx="1204">
                  <c:v>44.08</c:v>
                </c:pt>
                <c:pt idx="1205">
                  <c:v>44.1</c:v>
                </c:pt>
                <c:pt idx="1206">
                  <c:v>44.12</c:v>
                </c:pt>
                <c:pt idx="1207">
                  <c:v>44.14</c:v>
                </c:pt>
                <c:pt idx="1208">
                  <c:v>44.16</c:v>
                </c:pt>
                <c:pt idx="1209">
                  <c:v>44.18</c:v>
                </c:pt>
                <c:pt idx="1210">
                  <c:v>44.2</c:v>
                </c:pt>
                <c:pt idx="1211">
                  <c:v>44.22</c:v>
                </c:pt>
                <c:pt idx="1212">
                  <c:v>44.24</c:v>
                </c:pt>
                <c:pt idx="1213">
                  <c:v>44.26</c:v>
                </c:pt>
                <c:pt idx="1214">
                  <c:v>44.28</c:v>
                </c:pt>
                <c:pt idx="1215">
                  <c:v>44.3</c:v>
                </c:pt>
                <c:pt idx="1216">
                  <c:v>44.32</c:v>
                </c:pt>
                <c:pt idx="1217">
                  <c:v>44.34</c:v>
                </c:pt>
                <c:pt idx="1218">
                  <c:v>44.36</c:v>
                </c:pt>
                <c:pt idx="1219">
                  <c:v>44.38</c:v>
                </c:pt>
                <c:pt idx="1220">
                  <c:v>44.4</c:v>
                </c:pt>
                <c:pt idx="1221">
                  <c:v>44.42</c:v>
                </c:pt>
                <c:pt idx="1222">
                  <c:v>44.44</c:v>
                </c:pt>
                <c:pt idx="1223">
                  <c:v>44.46</c:v>
                </c:pt>
                <c:pt idx="1224">
                  <c:v>44.48</c:v>
                </c:pt>
                <c:pt idx="1225">
                  <c:v>44.5</c:v>
                </c:pt>
                <c:pt idx="1226">
                  <c:v>44.52</c:v>
                </c:pt>
                <c:pt idx="1227">
                  <c:v>44.54</c:v>
                </c:pt>
                <c:pt idx="1228">
                  <c:v>44.56</c:v>
                </c:pt>
                <c:pt idx="1229">
                  <c:v>44.58</c:v>
                </c:pt>
                <c:pt idx="1230">
                  <c:v>44.6</c:v>
                </c:pt>
                <c:pt idx="1231">
                  <c:v>44.62</c:v>
                </c:pt>
                <c:pt idx="1232">
                  <c:v>44.64</c:v>
                </c:pt>
                <c:pt idx="1233">
                  <c:v>44.66</c:v>
                </c:pt>
                <c:pt idx="1234">
                  <c:v>44.68</c:v>
                </c:pt>
                <c:pt idx="1235">
                  <c:v>44.7</c:v>
                </c:pt>
                <c:pt idx="1236">
                  <c:v>44.72</c:v>
                </c:pt>
                <c:pt idx="1237">
                  <c:v>44.74</c:v>
                </c:pt>
                <c:pt idx="1238">
                  <c:v>44.76</c:v>
                </c:pt>
                <c:pt idx="1239">
                  <c:v>44.78</c:v>
                </c:pt>
                <c:pt idx="1240">
                  <c:v>44.8</c:v>
                </c:pt>
                <c:pt idx="1241">
                  <c:v>44.82</c:v>
                </c:pt>
                <c:pt idx="1242">
                  <c:v>44.84</c:v>
                </c:pt>
                <c:pt idx="1243">
                  <c:v>44.86</c:v>
                </c:pt>
                <c:pt idx="1244">
                  <c:v>44.88</c:v>
                </c:pt>
                <c:pt idx="1245">
                  <c:v>44.9</c:v>
                </c:pt>
                <c:pt idx="1246">
                  <c:v>44.92</c:v>
                </c:pt>
                <c:pt idx="1247">
                  <c:v>44.94</c:v>
                </c:pt>
                <c:pt idx="1248">
                  <c:v>44.96</c:v>
                </c:pt>
                <c:pt idx="1249">
                  <c:v>44.98</c:v>
                </c:pt>
                <c:pt idx="1250">
                  <c:v>45</c:v>
                </c:pt>
                <c:pt idx="1251">
                  <c:v>45.02</c:v>
                </c:pt>
                <c:pt idx="1252">
                  <c:v>45.04</c:v>
                </c:pt>
                <c:pt idx="1253">
                  <c:v>45.06</c:v>
                </c:pt>
                <c:pt idx="1254">
                  <c:v>45.08</c:v>
                </c:pt>
                <c:pt idx="1255">
                  <c:v>45.1</c:v>
                </c:pt>
                <c:pt idx="1256">
                  <c:v>45.12</c:v>
                </c:pt>
                <c:pt idx="1257">
                  <c:v>45.14</c:v>
                </c:pt>
                <c:pt idx="1258">
                  <c:v>45.16</c:v>
                </c:pt>
                <c:pt idx="1259">
                  <c:v>45.18</c:v>
                </c:pt>
                <c:pt idx="1260">
                  <c:v>45.2</c:v>
                </c:pt>
                <c:pt idx="1261">
                  <c:v>45.22</c:v>
                </c:pt>
                <c:pt idx="1262">
                  <c:v>45.24</c:v>
                </c:pt>
                <c:pt idx="1263">
                  <c:v>45.26</c:v>
                </c:pt>
                <c:pt idx="1264">
                  <c:v>45.28</c:v>
                </c:pt>
                <c:pt idx="1265">
                  <c:v>45.3</c:v>
                </c:pt>
                <c:pt idx="1266">
                  <c:v>45.32</c:v>
                </c:pt>
                <c:pt idx="1267">
                  <c:v>45.34</c:v>
                </c:pt>
                <c:pt idx="1268">
                  <c:v>45.36</c:v>
                </c:pt>
                <c:pt idx="1269">
                  <c:v>45.38</c:v>
                </c:pt>
                <c:pt idx="1270">
                  <c:v>45.4</c:v>
                </c:pt>
                <c:pt idx="1271">
                  <c:v>45.42</c:v>
                </c:pt>
                <c:pt idx="1272">
                  <c:v>45.44</c:v>
                </c:pt>
                <c:pt idx="1273">
                  <c:v>45.46</c:v>
                </c:pt>
                <c:pt idx="1274">
                  <c:v>45.48</c:v>
                </c:pt>
                <c:pt idx="1275">
                  <c:v>45.5</c:v>
                </c:pt>
                <c:pt idx="1276">
                  <c:v>45.52</c:v>
                </c:pt>
                <c:pt idx="1277">
                  <c:v>45.54</c:v>
                </c:pt>
                <c:pt idx="1278">
                  <c:v>45.56</c:v>
                </c:pt>
                <c:pt idx="1279">
                  <c:v>45.58</c:v>
                </c:pt>
                <c:pt idx="1280">
                  <c:v>45.6</c:v>
                </c:pt>
                <c:pt idx="1281">
                  <c:v>45.62</c:v>
                </c:pt>
                <c:pt idx="1282">
                  <c:v>45.64</c:v>
                </c:pt>
                <c:pt idx="1283">
                  <c:v>45.66</c:v>
                </c:pt>
                <c:pt idx="1284">
                  <c:v>45.68</c:v>
                </c:pt>
                <c:pt idx="1285">
                  <c:v>45.7</c:v>
                </c:pt>
                <c:pt idx="1286">
                  <c:v>45.72</c:v>
                </c:pt>
                <c:pt idx="1287">
                  <c:v>45.74</c:v>
                </c:pt>
                <c:pt idx="1288">
                  <c:v>45.76</c:v>
                </c:pt>
                <c:pt idx="1289">
                  <c:v>45.78</c:v>
                </c:pt>
                <c:pt idx="1290">
                  <c:v>45.8</c:v>
                </c:pt>
                <c:pt idx="1291">
                  <c:v>45.82</c:v>
                </c:pt>
                <c:pt idx="1292">
                  <c:v>45.84</c:v>
                </c:pt>
                <c:pt idx="1293">
                  <c:v>45.86</c:v>
                </c:pt>
                <c:pt idx="1294">
                  <c:v>45.88</c:v>
                </c:pt>
                <c:pt idx="1295">
                  <c:v>45.9</c:v>
                </c:pt>
                <c:pt idx="1296">
                  <c:v>45.92</c:v>
                </c:pt>
                <c:pt idx="1297">
                  <c:v>45.94</c:v>
                </c:pt>
                <c:pt idx="1298">
                  <c:v>45.96</c:v>
                </c:pt>
                <c:pt idx="1299">
                  <c:v>45.98</c:v>
                </c:pt>
                <c:pt idx="1300">
                  <c:v>46</c:v>
                </c:pt>
                <c:pt idx="1301">
                  <c:v>46.02</c:v>
                </c:pt>
                <c:pt idx="1302">
                  <c:v>46.04</c:v>
                </c:pt>
                <c:pt idx="1303">
                  <c:v>46.06</c:v>
                </c:pt>
                <c:pt idx="1304">
                  <c:v>46.08</c:v>
                </c:pt>
                <c:pt idx="1305">
                  <c:v>46.1</c:v>
                </c:pt>
                <c:pt idx="1306">
                  <c:v>46.12</c:v>
                </c:pt>
                <c:pt idx="1307">
                  <c:v>46.14</c:v>
                </c:pt>
                <c:pt idx="1308">
                  <c:v>46.16</c:v>
                </c:pt>
                <c:pt idx="1309">
                  <c:v>46.18</c:v>
                </c:pt>
                <c:pt idx="1310">
                  <c:v>46.2</c:v>
                </c:pt>
                <c:pt idx="1311">
                  <c:v>46.22</c:v>
                </c:pt>
                <c:pt idx="1312">
                  <c:v>46.24</c:v>
                </c:pt>
                <c:pt idx="1313">
                  <c:v>46.26</c:v>
                </c:pt>
                <c:pt idx="1314">
                  <c:v>46.28</c:v>
                </c:pt>
                <c:pt idx="1315">
                  <c:v>46.3</c:v>
                </c:pt>
                <c:pt idx="1316">
                  <c:v>46.32</c:v>
                </c:pt>
                <c:pt idx="1317">
                  <c:v>46.34</c:v>
                </c:pt>
                <c:pt idx="1318">
                  <c:v>46.36</c:v>
                </c:pt>
                <c:pt idx="1319">
                  <c:v>46.38</c:v>
                </c:pt>
                <c:pt idx="1320">
                  <c:v>46.4</c:v>
                </c:pt>
                <c:pt idx="1321">
                  <c:v>46.42</c:v>
                </c:pt>
                <c:pt idx="1322">
                  <c:v>46.44</c:v>
                </c:pt>
                <c:pt idx="1323">
                  <c:v>46.46</c:v>
                </c:pt>
                <c:pt idx="1324">
                  <c:v>46.48</c:v>
                </c:pt>
                <c:pt idx="1325">
                  <c:v>46.5</c:v>
                </c:pt>
                <c:pt idx="1326">
                  <c:v>46.52</c:v>
                </c:pt>
                <c:pt idx="1327">
                  <c:v>46.54</c:v>
                </c:pt>
                <c:pt idx="1328">
                  <c:v>46.56</c:v>
                </c:pt>
                <c:pt idx="1329">
                  <c:v>46.58</c:v>
                </c:pt>
                <c:pt idx="1330">
                  <c:v>46.6</c:v>
                </c:pt>
                <c:pt idx="1331">
                  <c:v>46.62</c:v>
                </c:pt>
                <c:pt idx="1332">
                  <c:v>46.64</c:v>
                </c:pt>
                <c:pt idx="1333">
                  <c:v>46.66</c:v>
                </c:pt>
                <c:pt idx="1334">
                  <c:v>46.68</c:v>
                </c:pt>
                <c:pt idx="1335">
                  <c:v>46.7</c:v>
                </c:pt>
                <c:pt idx="1336">
                  <c:v>46.72</c:v>
                </c:pt>
                <c:pt idx="1337">
                  <c:v>46.74</c:v>
                </c:pt>
                <c:pt idx="1338">
                  <c:v>46.76</c:v>
                </c:pt>
                <c:pt idx="1339">
                  <c:v>46.78</c:v>
                </c:pt>
                <c:pt idx="1340">
                  <c:v>46.8</c:v>
                </c:pt>
                <c:pt idx="1341">
                  <c:v>46.82</c:v>
                </c:pt>
                <c:pt idx="1342">
                  <c:v>46.84</c:v>
                </c:pt>
                <c:pt idx="1343">
                  <c:v>46.86</c:v>
                </c:pt>
                <c:pt idx="1344">
                  <c:v>46.88</c:v>
                </c:pt>
                <c:pt idx="1345">
                  <c:v>46.9</c:v>
                </c:pt>
                <c:pt idx="1346">
                  <c:v>46.92</c:v>
                </c:pt>
                <c:pt idx="1347">
                  <c:v>46.94</c:v>
                </c:pt>
                <c:pt idx="1348">
                  <c:v>46.96</c:v>
                </c:pt>
                <c:pt idx="1349">
                  <c:v>46.98</c:v>
                </c:pt>
                <c:pt idx="1350">
                  <c:v>47</c:v>
                </c:pt>
                <c:pt idx="1351">
                  <c:v>47.02</c:v>
                </c:pt>
                <c:pt idx="1352">
                  <c:v>47.04</c:v>
                </c:pt>
                <c:pt idx="1353">
                  <c:v>47.06</c:v>
                </c:pt>
                <c:pt idx="1354">
                  <c:v>47.08</c:v>
                </c:pt>
                <c:pt idx="1355">
                  <c:v>47.1</c:v>
                </c:pt>
                <c:pt idx="1356">
                  <c:v>47.12</c:v>
                </c:pt>
                <c:pt idx="1357">
                  <c:v>47.14</c:v>
                </c:pt>
                <c:pt idx="1358">
                  <c:v>47.16</c:v>
                </c:pt>
                <c:pt idx="1359">
                  <c:v>47.18</c:v>
                </c:pt>
                <c:pt idx="1360">
                  <c:v>47.2</c:v>
                </c:pt>
                <c:pt idx="1361">
                  <c:v>47.22</c:v>
                </c:pt>
                <c:pt idx="1362">
                  <c:v>47.24</c:v>
                </c:pt>
                <c:pt idx="1363">
                  <c:v>47.26</c:v>
                </c:pt>
                <c:pt idx="1364">
                  <c:v>47.28</c:v>
                </c:pt>
                <c:pt idx="1365">
                  <c:v>47.3</c:v>
                </c:pt>
                <c:pt idx="1366">
                  <c:v>47.32</c:v>
                </c:pt>
                <c:pt idx="1367">
                  <c:v>47.34</c:v>
                </c:pt>
                <c:pt idx="1368">
                  <c:v>47.36</c:v>
                </c:pt>
                <c:pt idx="1369">
                  <c:v>47.38</c:v>
                </c:pt>
                <c:pt idx="1370">
                  <c:v>47.4</c:v>
                </c:pt>
                <c:pt idx="1371">
                  <c:v>47.42</c:v>
                </c:pt>
                <c:pt idx="1372">
                  <c:v>47.44</c:v>
                </c:pt>
                <c:pt idx="1373">
                  <c:v>47.46</c:v>
                </c:pt>
                <c:pt idx="1374">
                  <c:v>47.48</c:v>
                </c:pt>
                <c:pt idx="1375">
                  <c:v>47.5</c:v>
                </c:pt>
                <c:pt idx="1376">
                  <c:v>47.52</c:v>
                </c:pt>
                <c:pt idx="1377">
                  <c:v>47.54</c:v>
                </c:pt>
                <c:pt idx="1378">
                  <c:v>47.56</c:v>
                </c:pt>
                <c:pt idx="1379">
                  <c:v>47.58</c:v>
                </c:pt>
                <c:pt idx="1380">
                  <c:v>47.6</c:v>
                </c:pt>
                <c:pt idx="1381">
                  <c:v>47.62</c:v>
                </c:pt>
                <c:pt idx="1382">
                  <c:v>47.64</c:v>
                </c:pt>
                <c:pt idx="1383">
                  <c:v>47.66</c:v>
                </c:pt>
                <c:pt idx="1384">
                  <c:v>47.68</c:v>
                </c:pt>
                <c:pt idx="1385">
                  <c:v>47.7</c:v>
                </c:pt>
                <c:pt idx="1386">
                  <c:v>47.72</c:v>
                </c:pt>
                <c:pt idx="1387">
                  <c:v>47.74</c:v>
                </c:pt>
                <c:pt idx="1388">
                  <c:v>47.76</c:v>
                </c:pt>
                <c:pt idx="1389">
                  <c:v>47.78</c:v>
                </c:pt>
                <c:pt idx="1390">
                  <c:v>47.8</c:v>
                </c:pt>
                <c:pt idx="1391">
                  <c:v>47.82</c:v>
                </c:pt>
                <c:pt idx="1392">
                  <c:v>47.84</c:v>
                </c:pt>
                <c:pt idx="1393">
                  <c:v>47.86</c:v>
                </c:pt>
                <c:pt idx="1394">
                  <c:v>47.88</c:v>
                </c:pt>
                <c:pt idx="1395">
                  <c:v>47.9</c:v>
                </c:pt>
                <c:pt idx="1396">
                  <c:v>47.92</c:v>
                </c:pt>
                <c:pt idx="1397">
                  <c:v>47.94</c:v>
                </c:pt>
                <c:pt idx="1398">
                  <c:v>47.96</c:v>
                </c:pt>
                <c:pt idx="1399">
                  <c:v>47.98</c:v>
                </c:pt>
                <c:pt idx="1400">
                  <c:v>48</c:v>
                </c:pt>
                <c:pt idx="1401">
                  <c:v>48.02</c:v>
                </c:pt>
                <c:pt idx="1402">
                  <c:v>48.04</c:v>
                </c:pt>
                <c:pt idx="1403">
                  <c:v>48.06</c:v>
                </c:pt>
                <c:pt idx="1404">
                  <c:v>48.08</c:v>
                </c:pt>
                <c:pt idx="1405">
                  <c:v>48.1</c:v>
                </c:pt>
                <c:pt idx="1406">
                  <c:v>48.12</c:v>
                </c:pt>
                <c:pt idx="1407">
                  <c:v>48.14</c:v>
                </c:pt>
                <c:pt idx="1408">
                  <c:v>48.16</c:v>
                </c:pt>
                <c:pt idx="1409">
                  <c:v>48.18</c:v>
                </c:pt>
                <c:pt idx="1410">
                  <c:v>48.2</c:v>
                </c:pt>
                <c:pt idx="1411">
                  <c:v>48.22</c:v>
                </c:pt>
                <c:pt idx="1412">
                  <c:v>48.24</c:v>
                </c:pt>
                <c:pt idx="1413">
                  <c:v>48.26</c:v>
                </c:pt>
                <c:pt idx="1414">
                  <c:v>48.28</c:v>
                </c:pt>
                <c:pt idx="1415">
                  <c:v>48.3</c:v>
                </c:pt>
                <c:pt idx="1416">
                  <c:v>48.32</c:v>
                </c:pt>
                <c:pt idx="1417">
                  <c:v>48.34</c:v>
                </c:pt>
                <c:pt idx="1418">
                  <c:v>48.36</c:v>
                </c:pt>
                <c:pt idx="1419">
                  <c:v>48.38</c:v>
                </c:pt>
                <c:pt idx="1420">
                  <c:v>48.4</c:v>
                </c:pt>
                <c:pt idx="1421">
                  <c:v>48.42</c:v>
                </c:pt>
                <c:pt idx="1422">
                  <c:v>48.44</c:v>
                </c:pt>
                <c:pt idx="1423">
                  <c:v>48.46</c:v>
                </c:pt>
                <c:pt idx="1424">
                  <c:v>48.48</c:v>
                </c:pt>
                <c:pt idx="1425">
                  <c:v>48.5</c:v>
                </c:pt>
                <c:pt idx="1426">
                  <c:v>48.52</c:v>
                </c:pt>
                <c:pt idx="1427">
                  <c:v>48.54</c:v>
                </c:pt>
                <c:pt idx="1428">
                  <c:v>48.56</c:v>
                </c:pt>
                <c:pt idx="1429">
                  <c:v>48.58</c:v>
                </c:pt>
                <c:pt idx="1430">
                  <c:v>48.6</c:v>
                </c:pt>
                <c:pt idx="1431">
                  <c:v>48.62</c:v>
                </c:pt>
                <c:pt idx="1432">
                  <c:v>48.64</c:v>
                </c:pt>
                <c:pt idx="1433">
                  <c:v>48.66</c:v>
                </c:pt>
                <c:pt idx="1434">
                  <c:v>48.68</c:v>
                </c:pt>
                <c:pt idx="1435">
                  <c:v>48.7</c:v>
                </c:pt>
                <c:pt idx="1436">
                  <c:v>48.72</c:v>
                </c:pt>
                <c:pt idx="1437">
                  <c:v>48.74</c:v>
                </c:pt>
                <c:pt idx="1438">
                  <c:v>48.76</c:v>
                </c:pt>
                <c:pt idx="1439">
                  <c:v>48.78</c:v>
                </c:pt>
                <c:pt idx="1440">
                  <c:v>48.8</c:v>
                </c:pt>
                <c:pt idx="1441">
                  <c:v>48.82</c:v>
                </c:pt>
                <c:pt idx="1442">
                  <c:v>48.84</c:v>
                </c:pt>
                <c:pt idx="1443">
                  <c:v>48.86</c:v>
                </c:pt>
                <c:pt idx="1444">
                  <c:v>48.88</c:v>
                </c:pt>
                <c:pt idx="1445">
                  <c:v>48.9</c:v>
                </c:pt>
                <c:pt idx="1446">
                  <c:v>48.92</c:v>
                </c:pt>
                <c:pt idx="1447">
                  <c:v>48.94</c:v>
                </c:pt>
                <c:pt idx="1448">
                  <c:v>48.96</c:v>
                </c:pt>
                <c:pt idx="1449">
                  <c:v>48.98</c:v>
                </c:pt>
                <c:pt idx="1450">
                  <c:v>49</c:v>
                </c:pt>
                <c:pt idx="1451">
                  <c:v>49.02</c:v>
                </c:pt>
                <c:pt idx="1452">
                  <c:v>49.04</c:v>
                </c:pt>
                <c:pt idx="1453">
                  <c:v>49.06</c:v>
                </c:pt>
                <c:pt idx="1454">
                  <c:v>49.08</c:v>
                </c:pt>
                <c:pt idx="1455">
                  <c:v>49.1</c:v>
                </c:pt>
                <c:pt idx="1456">
                  <c:v>49.12</c:v>
                </c:pt>
                <c:pt idx="1457">
                  <c:v>49.14</c:v>
                </c:pt>
                <c:pt idx="1458">
                  <c:v>49.16</c:v>
                </c:pt>
                <c:pt idx="1459">
                  <c:v>49.18</c:v>
                </c:pt>
                <c:pt idx="1460">
                  <c:v>49.2</c:v>
                </c:pt>
                <c:pt idx="1461">
                  <c:v>49.22</c:v>
                </c:pt>
                <c:pt idx="1462">
                  <c:v>49.24</c:v>
                </c:pt>
                <c:pt idx="1463">
                  <c:v>49.26</c:v>
                </c:pt>
                <c:pt idx="1464">
                  <c:v>49.28</c:v>
                </c:pt>
                <c:pt idx="1465">
                  <c:v>49.3</c:v>
                </c:pt>
                <c:pt idx="1466">
                  <c:v>49.32</c:v>
                </c:pt>
                <c:pt idx="1467">
                  <c:v>49.34</c:v>
                </c:pt>
                <c:pt idx="1468">
                  <c:v>49.36</c:v>
                </c:pt>
                <c:pt idx="1469">
                  <c:v>49.38</c:v>
                </c:pt>
                <c:pt idx="1470">
                  <c:v>49.4</c:v>
                </c:pt>
                <c:pt idx="1471">
                  <c:v>49.42</c:v>
                </c:pt>
                <c:pt idx="1472">
                  <c:v>49.44</c:v>
                </c:pt>
                <c:pt idx="1473">
                  <c:v>49.46</c:v>
                </c:pt>
                <c:pt idx="1474">
                  <c:v>49.48</c:v>
                </c:pt>
                <c:pt idx="1475">
                  <c:v>49.5</c:v>
                </c:pt>
                <c:pt idx="1476">
                  <c:v>49.52</c:v>
                </c:pt>
                <c:pt idx="1477">
                  <c:v>49.54</c:v>
                </c:pt>
                <c:pt idx="1478">
                  <c:v>49.56</c:v>
                </c:pt>
                <c:pt idx="1479">
                  <c:v>49.58</c:v>
                </c:pt>
                <c:pt idx="1480">
                  <c:v>49.6</c:v>
                </c:pt>
                <c:pt idx="1481">
                  <c:v>49.62</c:v>
                </c:pt>
                <c:pt idx="1482">
                  <c:v>49.64</c:v>
                </c:pt>
                <c:pt idx="1483">
                  <c:v>49.66</c:v>
                </c:pt>
                <c:pt idx="1484">
                  <c:v>49.68</c:v>
                </c:pt>
                <c:pt idx="1485">
                  <c:v>49.7</c:v>
                </c:pt>
                <c:pt idx="1486">
                  <c:v>49.72</c:v>
                </c:pt>
                <c:pt idx="1487">
                  <c:v>49.74</c:v>
                </c:pt>
                <c:pt idx="1488">
                  <c:v>49.76</c:v>
                </c:pt>
                <c:pt idx="1489">
                  <c:v>49.78</c:v>
                </c:pt>
                <c:pt idx="1490">
                  <c:v>49.8</c:v>
                </c:pt>
                <c:pt idx="1491">
                  <c:v>49.82</c:v>
                </c:pt>
                <c:pt idx="1492">
                  <c:v>49.84</c:v>
                </c:pt>
                <c:pt idx="1493">
                  <c:v>49.86</c:v>
                </c:pt>
                <c:pt idx="1494">
                  <c:v>49.88</c:v>
                </c:pt>
                <c:pt idx="1495">
                  <c:v>49.9</c:v>
                </c:pt>
                <c:pt idx="1496">
                  <c:v>49.92</c:v>
                </c:pt>
                <c:pt idx="1497">
                  <c:v>49.94</c:v>
                </c:pt>
                <c:pt idx="1498">
                  <c:v>49.96</c:v>
                </c:pt>
                <c:pt idx="1499">
                  <c:v>49.98</c:v>
                </c:pt>
                <c:pt idx="1500">
                  <c:v>50</c:v>
                </c:pt>
                <c:pt idx="1501">
                  <c:v>50.02</c:v>
                </c:pt>
                <c:pt idx="1502">
                  <c:v>50.04</c:v>
                </c:pt>
                <c:pt idx="1503">
                  <c:v>50.06</c:v>
                </c:pt>
                <c:pt idx="1504">
                  <c:v>50.08</c:v>
                </c:pt>
                <c:pt idx="1505">
                  <c:v>50.1</c:v>
                </c:pt>
                <c:pt idx="1506">
                  <c:v>50.12</c:v>
                </c:pt>
                <c:pt idx="1507">
                  <c:v>50.14</c:v>
                </c:pt>
                <c:pt idx="1508">
                  <c:v>50.16</c:v>
                </c:pt>
                <c:pt idx="1509">
                  <c:v>50.18</c:v>
                </c:pt>
                <c:pt idx="1510">
                  <c:v>50.2</c:v>
                </c:pt>
                <c:pt idx="1511">
                  <c:v>50.22</c:v>
                </c:pt>
                <c:pt idx="1512">
                  <c:v>50.24</c:v>
                </c:pt>
                <c:pt idx="1513">
                  <c:v>50.26</c:v>
                </c:pt>
                <c:pt idx="1514">
                  <c:v>50.28</c:v>
                </c:pt>
                <c:pt idx="1515">
                  <c:v>50.3</c:v>
                </c:pt>
                <c:pt idx="1516">
                  <c:v>50.32</c:v>
                </c:pt>
                <c:pt idx="1517">
                  <c:v>50.34</c:v>
                </c:pt>
                <c:pt idx="1518">
                  <c:v>50.36</c:v>
                </c:pt>
                <c:pt idx="1519">
                  <c:v>50.38</c:v>
                </c:pt>
                <c:pt idx="1520">
                  <c:v>50.4</c:v>
                </c:pt>
                <c:pt idx="1521">
                  <c:v>50.42</c:v>
                </c:pt>
                <c:pt idx="1522">
                  <c:v>50.44</c:v>
                </c:pt>
                <c:pt idx="1523">
                  <c:v>50.46</c:v>
                </c:pt>
                <c:pt idx="1524">
                  <c:v>50.48</c:v>
                </c:pt>
                <c:pt idx="1525">
                  <c:v>50.5</c:v>
                </c:pt>
                <c:pt idx="1526">
                  <c:v>50.52</c:v>
                </c:pt>
                <c:pt idx="1527">
                  <c:v>50.54</c:v>
                </c:pt>
                <c:pt idx="1528">
                  <c:v>50.56</c:v>
                </c:pt>
                <c:pt idx="1529">
                  <c:v>50.58</c:v>
                </c:pt>
                <c:pt idx="1530">
                  <c:v>50.6</c:v>
                </c:pt>
                <c:pt idx="1531">
                  <c:v>50.62</c:v>
                </c:pt>
                <c:pt idx="1532">
                  <c:v>50.64</c:v>
                </c:pt>
                <c:pt idx="1533">
                  <c:v>50.66</c:v>
                </c:pt>
                <c:pt idx="1534">
                  <c:v>50.68</c:v>
                </c:pt>
                <c:pt idx="1535">
                  <c:v>50.7</c:v>
                </c:pt>
                <c:pt idx="1536">
                  <c:v>50.72</c:v>
                </c:pt>
                <c:pt idx="1537">
                  <c:v>50.74</c:v>
                </c:pt>
                <c:pt idx="1538">
                  <c:v>50.76</c:v>
                </c:pt>
                <c:pt idx="1539">
                  <c:v>50.78</c:v>
                </c:pt>
                <c:pt idx="1540">
                  <c:v>50.8</c:v>
                </c:pt>
                <c:pt idx="1541">
                  <c:v>50.82</c:v>
                </c:pt>
                <c:pt idx="1542">
                  <c:v>50.84</c:v>
                </c:pt>
                <c:pt idx="1543">
                  <c:v>50.86</c:v>
                </c:pt>
                <c:pt idx="1544">
                  <c:v>50.88</c:v>
                </c:pt>
                <c:pt idx="1545">
                  <c:v>50.9</c:v>
                </c:pt>
                <c:pt idx="1546">
                  <c:v>50.92</c:v>
                </c:pt>
                <c:pt idx="1547">
                  <c:v>50.94</c:v>
                </c:pt>
                <c:pt idx="1548">
                  <c:v>50.96</c:v>
                </c:pt>
                <c:pt idx="1549">
                  <c:v>50.98</c:v>
                </c:pt>
                <c:pt idx="1550">
                  <c:v>51</c:v>
                </c:pt>
                <c:pt idx="1551">
                  <c:v>51.02</c:v>
                </c:pt>
                <c:pt idx="1552">
                  <c:v>51.04</c:v>
                </c:pt>
                <c:pt idx="1553">
                  <c:v>51.06</c:v>
                </c:pt>
                <c:pt idx="1554">
                  <c:v>51.08</c:v>
                </c:pt>
                <c:pt idx="1555">
                  <c:v>51.1</c:v>
                </c:pt>
                <c:pt idx="1556">
                  <c:v>51.12</c:v>
                </c:pt>
                <c:pt idx="1557">
                  <c:v>51.14</c:v>
                </c:pt>
                <c:pt idx="1558">
                  <c:v>51.16</c:v>
                </c:pt>
                <c:pt idx="1559">
                  <c:v>51.18</c:v>
                </c:pt>
                <c:pt idx="1560">
                  <c:v>51.2</c:v>
                </c:pt>
                <c:pt idx="1561">
                  <c:v>51.22</c:v>
                </c:pt>
                <c:pt idx="1562">
                  <c:v>51.24</c:v>
                </c:pt>
                <c:pt idx="1563">
                  <c:v>51.26</c:v>
                </c:pt>
                <c:pt idx="1564">
                  <c:v>51.28</c:v>
                </c:pt>
                <c:pt idx="1565">
                  <c:v>51.3</c:v>
                </c:pt>
                <c:pt idx="1566">
                  <c:v>51.32</c:v>
                </c:pt>
                <c:pt idx="1567">
                  <c:v>51.34</c:v>
                </c:pt>
                <c:pt idx="1568">
                  <c:v>51.36</c:v>
                </c:pt>
                <c:pt idx="1569">
                  <c:v>51.38</c:v>
                </c:pt>
                <c:pt idx="1570">
                  <c:v>51.4</c:v>
                </c:pt>
                <c:pt idx="1571">
                  <c:v>51.42</c:v>
                </c:pt>
                <c:pt idx="1572">
                  <c:v>51.44</c:v>
                </c:pt>
                <c:pt idx="1573">
                  <c:v>51.46</c:v>
                </c:pt>
                <c:pt idx="1574">
                  <c:v>51.48</c:v>
                </c:pt>
                <c:pt idx="1575">
                  <c:v>51.5</c:v>
                </c:pt>
                <c:pt idx="1576">
                  <c:v>51.52</c:v>
                </c:pt>
                <c:pt idx="1577">
                  <c:v>51.54</c:v>
                </c:pt>
                <c:pt idx="1578">
                  <c:v>51.56</c:v>
                </c:pt>
                <c:pt idx="1579">
                  <c:v>51.58</c:v>
                </c:pt>
                <c:pt idx="1580">
                  <c:v>51.6</c:v>
                </c:pt>
                <c:pt idx="1581">
                  <c:v>51.62</c:v>
                </c:pt>
                <c:pt idx="1582">
                  <c:v>51.64</c:v>
                </c:pt>
                <c:pt idx="1583">
                  <c:v>51.66</c:v>
                </c:pt>
                <c:pt idx="1584">
                  <c:v>51.68</c:v>
                </c:pt>
                <c:pt idx="1585">
                  <c:v>51.7</c:v>
                </c:pt>
                <c:pt idx="1586">
                  <c:v>51.72</c:v>
                </c:pt>
                <c:pt idx="1587">
                  <c:v>51.74</c:v>
                </c:pt>
                <c:pt idx="1588">
                  <c:v>51.76</c:v>
                </c:pt>
                <c:pt idx="1589">
                  <c:v>51.78</c:v>
                </c:pt>
                <c:pt idx="1590">
                  <c:v>51.8</c:v>
                </c:pt>
                <c:pt idx="1591">
                  <c:v>51.82</c:v>
                </c:pt>
                <c:pt idx="1592">
                  <c:v>51.84</c:v>
                </c:pt>
                <c:pt idx="1593">
                  <c:v>51.86</c:v>
                </c:pt>
                <c:pt idx="1594">
                  <c:v>51.88</c:v>
                </c:pt>
                <c:pt idx="1595">
                  <c:v>51.9</c:v>
                </c:pt>
                <c:pt idx="1596">
                  <c:v>51.92</c:v>
                </c:pt>
                <c:pt idx="1597">
                  <c:v>51.94</c:v>
                </c:pt>
                <c:pt idx="1598">
                  <c:v>51.96</c:v>
                </c:pt>
                <c:pt idx="1599">
                  <c:v>51.98</c:v>
                </c:pt>
                <c:pt idx="1600">
                  <c:v>52</c:v>
                </c:pt>
                <c:pt idx="1601">
                  <c:v>52.02</c:v>
                </c:pt>
                <c:pt idx="1602">
                  <c:v>52.04</c:v>
                </c:pt>
                <c:pt idx="1603">
                  <c:v>52.06</c:v>
                </c:pt>
                <c:pt idx="1604">
                  <c:v>52.08</c:v>
                </c:pt>
                <c:pt idx="1605">
                  <c:v>52.1</c:v>
                </c:pt>
                <c:pt idx="1606">
                  <c:v>52.12</c:v>
                </c:pt>
                <c:pt idx="1607">
                  <c:v>52.14</c:v>
                </c:pt>
                <c:pt idx="1608">
                  <c:v>52.16</c:v>
                </c:pt>
                <c:pt idx="1609">
                  <c:v>52.18</c:v>
                </c:pt>
                <c:pt idx="1610">
                  <c:v>52.2</c:v>
                </c:pt>
                <c:pt idx="1611">
                  <c:v>52.22</c:v>
                </c:pt>
                <c:pt idx="1612">
                  <c:v>52.24</c:v>
                </c:pt>
                <c:pt idx="1613">
                  <c:v>52.26</c:v>
                </c:pt>
                <c:pt idx="1614">
                  <c:v>52.28</c:v>
                </c:pt>
                <c:pt idx="1615">
                  <c:v>52.3</c:v>
                </c:pt>
                <c:pt idx="1616">
                  <c:v>52.32</c:v>
                </c:pt>
                <c:pt idx="1617">
                  <c:v>52.34</c:v>
                </c:pt>
                <c:pt idx="1618">
                  <c:v>52.36</c:v>
                </c:pt>
                <c:pt idx="1619">
                  <c:v>52.38</c:v>
                </c:pt>
                <c:pt idx="1620">
                  <c:v>52.4</c:v>
                </c:pt>
                <c:pt idx="1621">
                  <c:v>52.42</c:v>
                </c:pt>
                <c:pt idx="1622">
                  <c:v>52.44</c:v>
                </c:pt>
                <c:pt idx="1623">
                  <c:v>52.46</c:v>
                </c:pt>
                <c:pt idx="1624">
                  <c:v>52.48</c:v>
                </c:pt>
                <c:pt idx="1625">
                  <c:v>52.5</c:v>
                </c:pt>
                <c:pt idx="1626">
                  <c:v>52.52</c:v>
                </c:pt>
                <c:pt idx="1627">
                  <c:v>52.54</c:v>
                </c:pt>
                <c:pt idx="1628">
                  <c:v>52.56</c:v>
                </c:pt>
                <c:pt idx="1629">
                  <c:v>52.58</c:v>
                </c:pt>
                <c:pt idx="1630">
                  <c:v>52.6</c:v>
                </c:pt>
                <c:pt idx="1631">
                  <c:v>52.62</c:v>
                </c:pt>
                <c:pt idx="1632">
                  <c:v>52.64</c:v>
                </c:pt>
                <c:pt idx="1633">
                  <c:v>52.66</c:v>
                </c:pt>
                <c:pt idx="1634">
                  <c:v>52.68</c:v>
                </c:pt>
                <c:pt idx="1635">
                  <c:v>52.7</c:v>
                </c:pt>
                <c:pt idx="1636">
                  <c:v>52.72</c:v>
                </c:pt>
                <c:pt idx="1637">
                  <c:v>52.74</c:v>
                </c:pt>
                <c:pt idx="1638">
                  <c:v>52.76</c:v>
                </c:pt>
                <c:pt idx="1639">
                  <c:v>52.78</c:v>
                </c:pt>
                <c:pt idx="1640">
                  <c:v>52.8</c:v>
                </c:pt>
                <c:pt idx="1641">
                  <c:v>52.82</c:v>
                </c:pt>
                <c:pt idx="1642">
                  <c:v>52.84</c:v>
                </c:pt>
                <c:pt idx="1643">
                  <c:v>52.86</c:v>
                </c:pt>
                <c:pt idx="1644">
                  <c:v>52.88</c:v>
                </c:pt>
                <c:pt idx="1645">
                  <c:v>52.9</c:v>
                </c:pt>
                <c:pt idx="1646">
                  <c:v>52.92</c:v>
                </c:pt>
                <c:pt idx="1647">
                  <c:v>52.94</c:v>
                </c:pt>
                <c:pt idx="1648">
                  <c:v>52.96</c:v>
                </c:pt>
                <c:pt idx="1649">
                  <c:v>52.98</c:v>
                </c:pt>
                <c:pt idx="1650">
                  <c:v>53</c:v>
                </c:pt>
                <c:pt idx="1651">
                  <c:v>53.02</c:v>
                </c:pt>
                <c:pt idx="1652">
                  <c:v>53.04</c:v>
                </c:pt>
                <c:pt idx="1653">
                  <c:v>53.06</c:v>
                </c:pt>
                <c:pt idx="1654">
                  <c:v>53.08</c:v>
                </c:pt>
                <c:pt idx="1655">
                  <c:v>53.1</c:v>
                </c:pt>
                <c:pt idx="1656">
                  <c:v>53.12</c:v>
                </c:pt>
                <c:pt idx="1657">
                  <c:v>53.14</c:v>
                </c:pt>
                <c:pt idx="1658">
                  <c:v>53.16</c:v>
                </c:pt>
                <c:pt idx="1659">
                  <c:v>53.18</c:v>
                </c:pt>
                <c:pt idx="1660">
                  <c:v>53.2</c:v>
                </c:pt>
                <c:pt idx="1661">
                  <c:v>53.22</c:v>
                </c:pt>
                <c:pt idx="1662">
                  <c:v>53.24</c:v>
                </c:pt>
                <c:pt idx="1663">
                  <c:v>53.26</c:v>
                </c:pt>
                <c:pt idx="1664">
                  <c:v>53.28</c:v>
                </c:pt>
                <c:pt idx="1665">
                  <c:v>53.3</c:v>
                </c:pt>
                <c:pt idx="1666">
                  <c:v>53.32</c:v>
                </c:pt>
                <c:pt idx="1667">
                  <c:v>53.34</c:v>
                </c:pt>
                <c:pt idx="1668">
                  <c:v>53.36</c:v>
                </c:pt>
                <c:pt idx="1669">
                  <c:v>53.38</c:v>
                </c:pt>
                <c:pt idx="1670">
                  <c:v>53.4</c:v>
                </c:pt>
                <c:pt idx="1671">
                  <c:v>53.42</c:v>
                </c:pt>
                <c:pt idx="1672">
                  <c:v>53.44</c:v>
                </c:pt>
                <c:pt idx="1673">
                  <c:v>53.46</c:v>
                </c:pt>
                <c:pt idx="1674">
                  <c:v>53.48</c:v>
                </c:pt>
                <c:pt idx="1675">
                  <c:v>53.5</c:v>
                </c:pt>
                <c:pt idx="1676">
                  <c:v>53.52</c:v>
                </c:pt>
                <c:pt idx="1677">
                  <c:v>53.54</c:v>
                </c:pt>
                <c:pt idx="1678">
                  <c:v>53.56</c:v>
                </c:pt>
                <c:pt idx="1679">
                  <c:v>53.58</c:v>
                </c:pt>
                <c:pt idx="1680">
                  <c:v>53.6</c:v>
                </c:pt>
                <c:pt idx="1681">
                  <c:v>53.62</c:v>
                </c:pt>
                <c:pt idx="1682">
                  <c:v>53.64</c:v>
                </c:pt>
                <c:pt idx="1683">
                  <c:v>53.66</c:v>
                </c:pt>
                <c:pt idx="1684">
                  <c:v>53.68</c:v>
                </c:pt>
                <c:pt idx="1685">
                  <c:v>53.7</c:v>
                </c:pt>
                <c:pt idx="1686">
                  <c:v>53.72</c:v>
                </c:pt>
                <c:pt idx="1687">
                  <c:v>53.74</c:v>
                </c:pt>
                <c:pt idx="1688">
                  <c:v>53.76</c:v>
                </c:pt>
                <c:pt idx="1689">
                  <c:v>53.78</c:v>
                </c:pt>
                <c:pt idx="1690">
                  <c:v>53.8</c:v>
                </c:pt>
                <c:pt idx="1691">
                  <c:v>53.82</c:v>
                </c:pt>
                <c:pt idx="1692">
                  <c:v>53.84</c:v>
                </c:pt>
                <c:pt idx="1693">
                  <c:v>53.86</c:v>
                </c:pt>
                <c:pt idx="1694">
                  <c:v>53.88</c:v>
                </c:pt>
                <c:pt idx="1695">
                  <c:v>53.9</c:v>
                </c:pt>
                <c:pt idx="1696">
                  <c:v>53.92</c:v>
                </c:pt>
                <c:pt idx="1697">
                  <c:v>53.94</c:v>
                </c:pt>
                <c:pt idx="1698">
                  <c:v>53.96</c:v>
                </c:pt>
                <c:pt idx="1699">
                  <c:v>53.98</c:v>
                </c:pt>
                <c:pt idx="1700">
                  <c:v>54</c:v>
                </c:pt>
                <c:pt idx="1701">
                  <c:v>54.02</c:v>
                </c:pt>
                <c:pt idx="1702">
                  <c:v>54.04</c:v>
                </c:pt>
                <c:pt idx="1703">
                  <c:v>54.06</c:v>
                </c:pt>
                <c:pt idx="1704">
                  <c:v>54.08</c:v>
                </c:pt>
                <c:pt idx="1705">
                  <c:v>54.1</c:v>
                </c:pt>
                <c:pt idx="1706">
                  <c:v>54.12</c:v>
                </c:pt>
                <c:pt idx="1707">
                  <c:v>54.14</c:v>
                </c:pt>
                <c:pt idx="1708">
                  <c:v>54.16</c:v>
                </c:pt>
                <c:pt idx="1709">
                  <c:v>54.18</c:v>
                </c:pt>
                <c:pt idx="1710">
                  <c:v>54.2</c:v>
                </c:pt>
                <c:pt idx="1711">
                  <c:v>54.22</c:v>
                </c:pt>
                <c:pt idx="1712">
                  <c:v>54.24</c:v>
                </c:pt>
                <c:pt idx="1713">
                  <c:v>54.26</c:v>
                </c:pt>
                <c:pt idx="1714">
                  <c:v>54.28</c:v>
                </c:pt>
                <c:pt idx="1715">
                  <c:v>54.3</c:v>
                </c:pt>
                <c:pt idx="1716">
                  <c:v>54.32</c:v>
                </c:pt>
                <c:pt idx="1717">
                  <c:v>54.34</c:v>
                </c:pt>
                <c:pt idx="1718">
                  <c:v>54.36</c:v>
                </c:pt>
                <c:pt idx="1719">
                  <c:v>54.38</c:v>
                </c:pt>
                <c:pt idx="1720">
                  <c:v>54.4</c:v>
                </c:pt>
                <c:pt idx="1721">
                  <c:v>54.42</c:v>
                </c:pt>
                <c:pt idx="1722">
                  <c:v>54.44</c:v>
                </c:pt>
                <c:pt idx="1723">
                  <c:v>54.46</c:v>
                </c:pt>
                <c:pt idx="1724">
                  <c:v>54.48</c:v>
                </c:pt>
                <c:pt idx="1725">
                  <c:v>54.5</c:v>
                </c:pt>
                <c:pt idx="1726">
                  <c:v>54.52</c:v>
                </c:pt>
                <c:pt idx="1727">
                  <c:v>54.54</c:v>
                </c:pt>
                <c:pt idx="1728">
                  <c:v>54.56</c:v>
                </c:pt>
                <c:pt idx="1729">
                  <c:v>54.58</c:v>
                </c:pt>
                <c:pt idx="1730">
                  <c:v>54.6</c:v>
                </c:pt>
                <c:pt idx="1731">
                  <c:v>54.62</c:v>
                </c:pt>
                <c:pt idx="1732">
                  <c:v>54.64</c:v>
                </c:pt>
                <c:pt idx="1733">
                  <c:v>54.66</c:v>
                </c:pt>
                <c:pt idx="1734">
                  <c:v>54.68</c:v>
                </c:pt>
                <c:pt idx="1735">
                  <c:v>54.7</c:v>
                </c:pt>
                <c:pt idx="1736">
                  <c:v>54.72</c:v>
                </c:pt>
                <c:pt idx="1737">
                  <c:v>54.74</c:v>
                </c:pt>
                <c:pt idx="1738">
                  <c:v>54.76</c:v>
                </c:pt>
                <c:pt idx="1739">
                  <c:v>54.78</c:v>
                </c:pt>
                <c:pt idx="1740">
                  <c:v>54.8</c:v>
                </c:pt>
                <c:pt idx="1741">
                  <c:v>54.82</c:v>
                </c:pt>
                <c:pt idx="1742">
                  <c:v>54.84</c:v>
                </c:pt>
                <c:pt idx="1743">
                  <c:v>54.86</c:v>
                </c:pt>
                <c:pt idx="1744">
                  <c:v>54.88</c:v>
                </c:pt>
                <c:pt idx="1745">
                  <c:v>54.9</c:v>
                </c:pt>
                <c:pt idx="1746">
                  <c:v>54.92</c:v>
                </c:pt>
                <c:pt idx="1747">
                  <c:v>54.94</c:v>
                </c:pt>
                <c:pt idx="1748">
                  <c:v>54.96</c:v>
                </c:pt>
                <c:pt idx="1749">
                  <c:v>54.98</c:v>
                </c:pt>
                <c:pt idx="1750">
                  <c:v>55</c:v>
                </c:pt>
                <c:pt idx="1751">
                  <c:v>55.02</c:v>
                </c:pt>
                <c:pt idx="1752">
                  <c:v>55.04</c:v>
                </c:pt>
                <c:pt idx="1753">
                  <c:v>55.06</c:v>
                </c:pt>
                <c:pt idx="1754">
                  <c:v>55.08</c:v>
                </c:pt>
                <c:pt idx="1755">
                  <c:v>55.1</c:v>
                </c:pt>
                <c:pt idx="1756">
                  <c:v>55.12</c:v>
                </c:pt>
                <c:pt idx="1757">
                  <c:v>55.14</c:v>
                </c:pt>
                <c:pt idx="1758">
                  <c:v>55.16</c:v>
                </c:pt>
                <c:pt idx="1759">
                  <c:v>55.18</c:v>
                </c:pt>
                <c:pt idx="1760">
                  <c:v>55.2</c:v>
                </c:pt>
                <c:pt idx="1761">
                  <c:v>55.22</c:v>
                </c:pt>
                <c:pt idx="1762">
                  <c:v>55.24</c:v>
                </c:pt>
                <c:pt idx="1763">
                  <c:v>55.26</c:v>
                </c:pt>
                <c:pt idx="1764">
                  <c:v>55.28</c:v>
                </c:pt>
                <c:pt idx="1765">
                  <c:v>55.3</c:v>
                </c:pt>
                <c:pt idx="1766">
                  <c:v>55.32</c:v>
                </c:pt>
                <c:pt idx="1767">
                  <c:v>55.34</c:v>
                </c:pt>
                <c:pt idx="1768">
                  <c:v>55.36</c:v>
                </c:pt>
                <c:pt idx="1769">
                  <c:v>55.38</c:v>
                </c:pt>
                <c:pt idx="1770">
                  <c:v>55.4</c:v>
                </c:pt>
                <c:pt idx="1771">
                  <c:v>55.42</c:v>
                </c:pt>
                <c:pt idx="1772">
                  <c:v>55.44</c:v>
                </c:pt>
                <c:pt idx="1773">
                  <c:v>55.46</c:v>
                </c:pt>
                <c:pt idx="1774">
                  <c:v>55.48</c:v>
                </c:pt>
                <c:pt idx="1775">
                  <c:v>55.5</c:v>
                </c:pt>
                <c:pt idx="1776">
                  <c:v>55.52</c:v>
                </c:pt>
                <c:pt idx="1777">
                  <c:v>55.54</c:v>
                </c:pt>
                <c:pt idx="1778">
                  <c:v>55.56</c:v>
                </c:pt>
                <c:pt idx="1779">
                  <c:v>55.58</c:v>
                </c:pt>
                <c:pt idx="1780">
                  <c:v>55.6</c:v>
                </c:pt>
                <c:pt idx="1781">
                  <c:v>55.62</c:v>
                </c:pt>
                <c:pt idx="1782">
                  <c:v>55.64</c:v>
                </c:pt>
                <c:pt idx="1783">
                  <c:v>55.66</c:v>
                </c:pt>
                <c:pt idx="1784">
                  <c:v>55.68</c:v>
                </c:pt>
                <c:pt idx="1785">
                  <c:v>55.7</c:v>
                </c:pt>
                <c:pt idx="1786">
                  <c:v>55.72</c:v>
                </c:pt>
                <c:pt idx="1787">
                  <c:v>55.74</c:v>
                </c:pt>
                <c:pt idx="1788">
                  <c:v>55.76</c:v>
                </c:pt>
                <c:pt idx="1789">
                  <c:v>55.78</c:v>
                </c:pt>
                <c:pt idx="1790">
                  <c:v>55.8</c:v>
                </c:pt>
                <c:pt idx="1791">
                  <c:v>55.82</c:v>
                </c:pt>
                <c:pt idx="1792">
                  <c:v>55.84</c:v>
                </c:pt>
                <c:pt idx="1793">
                  <c:v>55.86</c:v>
                </c:pt>
                <c:pt idx="1794">
                  <c:v>55.88</c:v>
                </c:pt>
                <c:pt idx="1795">
                  <c:v>55.9</c:v>
                </c:pt>
                <c:pt idx="1796">
                  <c:v>55.92</c:v>
                </c:pt>
                <c:pt idx="1797">
                  <c:v>55.94</c:v>
                </c:pt>
                <c:pt idx="1798">
                  <c:v>55.96</c:v>
                </c:pt>
                <c:pt idx="1799">
                  <c:v>55.98</c:v>
                </c:pt>
                <c:pt idx="1800">
                  <c:v>56</c:v>
                </c:pt>
                <c:pt idx="1801">
                  <c:v>56.02</c:v>
                </c:pt>
                <c:pt idx="1802">
                  <c:v>56.04</c:v>
                </c:pt>
                <c:pt idx="1803">
                  <c:v>56.06</c:v>
                </c:pt>
                <c:pt idx="1804">
                  <c:v>56.08</c:v>
                </c:pt>
                <c:pt idx="1805">
                  <c:v>56.1</c:v>
                </c:pt>
                <c:pt idx="1806">
                  <c:v>56.12</c:v>
                </c:pt>
                <c:pt idx="1807">
                  <c:v>56.14</c:v>
                </c:pt>
                <c:pt idx="1808">
                  <c:v>56.16</c:v>
                </c:pt>
                <c:pt idx="1809">
                  <c:v>56.18</c:v>
                </c:pt>
                <c:pt idx="1810">
                  <c:v>56.2</c:v>
                </c:pt>
                <c:pt idx="1811">
                  <c:v>56.22</c:v>
                </c:pt>
                <c:pt idx="1812">
                  <c:v>56.24</c:v>
                </c:pt>
                <c:pt idx="1813">
                  <c:v>56.26</c:v>
                </c:pt>
                <c:pt idx="1814">
                  <c:v>56.28</c:v>
                </c:pt>
                <c:pt idx="1815">
                  <c:v>56.3</c:v>
                </c:pt>
                <c:pt idx="1816">
                  <c:v>56.32</c:v>
                </c:pt>
                <c:pt idx="1817">
                  <c:v>56.34</c:v>
                </c:pt>
                <c:pt idx="1818">
                  <c:v>56.36</c:v>
                </c:pt>
                <c:pt idx="1819">
                  <c:v>56.38</c:v>
                </c:pt>
                <c:pt idx="1820">
                  <c:v>56.4</c:v>
                </c:pt>
                <c:pt idx="1821">
                  <c:v>56.42</c:v>
                </c:pt>
                <c:pt idx="1822">
                  <c:v>56.44</c:v>
                </c:pt>
                <c:pt idx="1823">
                  <c:v>56.46</c:v>
                </c:pt>
                <c:pt idx="1824">
                  <c:v>56.48</c:v>
                </c:pt>
                <c:pt idx="1825">
                  <c:v>56.5</c:v>
                </c:pt>
                <c:pt idx="1826">
                  <c:v>56.52</c:v>
                </c:pt>
                <c:pt idx="1827">
                  <c:v>56.54</c:v>
                </c:pt>
                <c:pt idx="1828">
                  <c:v>56.56</c:v>
                </c:pt>
                <c:pt idx="1829">
                  <c:v>56.58</c:v>
                </c:pt>
                <c:pt idx="1830">
                  <c:v>56.6</c:v>
                </c:pt>
                <c:pt idx="1831">
                  <c:v>56.62</c:v>
                </c:pt>
                <c:pt idx="1832">
                  <c:v>56.64</c:v>
                </c:pt>
                <c:pt idx="1833">
                  <c:v>56.66</c:v>
                </c:pt>
                <c:pt idx="1834">
                  <c:v>56.68</c:v>
                </c:pt>
                <c:pt idx="1835">
                  <c:v>56.7</c:v>
                </c:pt>
                <c:pt idx="1836">
                  <c:v>56.72</c:v>
                </c:pt>
                <c:pt idx="1837">
                  <c:v>56.74</c:v>
                </c:pt>
                <c:pt idx="1838">
                  <c:v>56.76</c:v>
                </c:pt>
                <c:pt idx="1839">
                  <c:v>56.78</c:v>
                </c:pt>
                <c:pt idx="1840">
                  <c:v>56.8</c:v>
                </c:pt>
                <c:pt idx="1841">
                  <c:v>56.82</c:v>
                </c:pt>
                <c:pt idx="1842">
                  <c:v>56.84</c:v>
                </c:pt>
                <c:pt idx="1843">
                  <c:v>56.86</c:v>
                </c:pt>
                <c:pt idx="1844">
                  <c:v>56.88</c:v>
                </c:pt>
                <c:pt idx="1845">
                  <c:v>56.9</c:v>
                </c:pt>
                <c:pt idx="1846">
                  <c:v>56.92</c:v>
                </c:pt>
                <c:pt idx="1847">
                  <c:v>56.94</c:v>
                </c:pt>
                <c:pt idx="1848">
                  <c:v>56.96</c:v>
                </c:pt>
                <c:pt idx="1849">
                  <c:v>56.98</c:v>
                </c:pt>
                <c:pt idx="1850">
                  <c:v>57</c:v>
                </c:pt>
                <c:pt idx="1851">
                  <c:v>57.02</c:v>
                </c:pt>
                <c:pt idx="1852">
                  <c:v>57.04</c:v>
                </c:pt>
                <c:pt idx="1853">
                  <c:v>57.06</c:v>
                </c:pt>
                <c:pt idx="1854">
                  <c:v>57.08</c:v>
                </c:pt>
                <c:pt idx="1855">
                  <c:v>57.1</c:v>
                </c:pt>
                <c:pt idx="1856">
                  <c:v>57.12</c:v>
                </c:pt>
                <c:pt idx="1857">
                  <c:v>57.14</c:v>
                </c:pt>
                <c:pt idx="1858">
                  <c:v>57.16</c:v>
                </c:pt>
                <c:pt idx="1859">
                  <c:v>57.18</c:v>
                </c:pt>
                <c:pt idx="1860">
                  <c:v>57.2</c:v>
                </c:pt>
                <c:pt idx="1861">
                  <c:v>57.22</c:v>
                </c:pt>
                <c:pt idx="1862">
                  <c:v>57.24</c:v>
                </c:pt>
                <c:pt idx="1863">
                  <c:v>57.26</c:v>
                </c:pt>
                <c:pt idx="1864">
                  <c:v>57.28</c:v>
                </c:pt>
                <c:pt idx="1865">
                  <c:v>57.3</c:v>
                </c:pt>
                <c:pt idx="1866">
                  <c:v>57.32</c:v>
                </c:pt>
                <c:pt idx="1867">
                  <c:v>57.34</c:v>
                </c:pt>
                <c:pt idx="1868">
                  <c:v>57.36</c:v>
                </c:pt>
                <c:pt idx="1869">
                  <c:v>57.38</c:v>
                </c:pt>
                <c:pt idx="1870">
                  <c:v>57.4</c:v>
                </c:pt>
                <c:pt idx="1871">
                  <c:v>57.42</c:v>
                </c:pt>
                <c:pt idx="1872">
                  <c:v>57.44</c:v>
                </c:pt>
                <c:pt idx="1873">
                  <c:v>57.46</c:v>
                </c:pt>
                <c:pt idx="1874">
                  <c:v>57.48</c:v>
                </c:pt>
                <c:pt idx="1875">
                  <c:v>57.5</c:v>
                </c:pt>
                <c:pt idx="1876">
                  <c:v>57.52</c:v>
                </c:pt>
                <c:pt idx="1877">
                  <c:v>57.54</c:v>
                </c:pt>
                <c:pt idx="1878">
                  <c:v>57.56</c:v>
                </c:pt>
                <c:pt idx="1879">
                  <c:v>57.58</c:v>
                </c:pt>
                <c:pt idx="1880">
                  <c:v>57.6</c:v>
                </c:pt>
                <c:pt idx="1881">
                  <c:v>57.62</c:v>
                </c:pt>
                <c:pt idx="1882">
                  <c:v>57.64</c:v>
                </c:pt>
                <c:pt idx="1883">
                  <c:v>57.66</c:v>
                </c:pt>
                <c:pt idx="1884">
                  <c:v>57.68</c:v>
                </c:pt>
                <c:pt idx="1885">
                  <c:v>57.7</c:v>
                </c:pt>
                <c:pt idx="1886">
                  <c:v>57.72</c:v>
                </c:pt>
                <c:pt idx="1887">
                  <c:v>57.74</c:v>
                </c:pt>
                <c:pt idx="1888">
                  <c:v>57.76</c:v>
                </c:pt>
                <c:pt idx="1889">
                  <c:v>57.78</c:v>
                </c:pt>
                <c:pt idx="1890">
                  <c:v>57.8</c:v>
                </c:pt>
                <c:pt idx="1891">
                  <c:v>57.82</c:v>
                </c:pt>
                <c:pt idx="1892">
                  <c:v>57.84</c:v>
                </c:pt>
                <c:pt idx="1893">
                  <c:v>57.86</c:v>
                </c:pt>
                <c:pt idx="1894">
                  <c:v>57.88</c:v>
                </c:pt>
                <c:pt idx="1895">
                  <c:v>57.9</c:v>
                </c:pt>
                <c:pt idx="1896">
                  <c:v>57.92</c:v>
                </c:pt>
                <c:pt idx="1897">
                  <c:v>57.94</c:v>
                </c:pt>
                <c:pt idx="1898">
                  <c:v>57.96</c:v>
                </c:pt>
                <c:pt idx="1899">
                  <c:v>57.98</c:v>
                </c:pt>
                <c:pt idx="1900">
                  <c:v>58</c:v>
                </c:pt>
                <c:pt idx="1901">
                  <c:v>58.02</c:v>
                </c:pt>
                <c:pt idx="1902">
                  <c:v>58.04</c:v>
                </c:pt>
                <c:pt idx="1903">
                  <c:v>58.06</c:v>
                </c:pt>
                <c:pt idx="1904">
                  <c:v>58.08</c:v>
                </c:pt>
                <c:pt idx="1905">
                  <c:v>58.1</c:v>
                </c:pt>
                <c:pt idx="1906">
                  <c:v>58.12</c:v>
                </c:pt>
                <c:pt idx="1907">
                  <c:v>58.14</c:v>
                </c:pt>
                <c:pt idx="1908">
                  <c:v>58.16</c:v>
                </c:pt>
                <c:pt idx="1909">
                  <c:v>58.18</c:v>
                </c:pt>
                <c:pt idx="1910">
                  <c:v>58.2</c:v>
                </c:pt>
                <c:pt idx="1911">
                  <c:v>58.22</c:v>
                </c:pt>
                <c:pt idx="1912">
                  <c:v>58.24</c:v>
                </c:pt>
                <c:pt idx="1913">
                  <c:v>58.26</c:v>
                </c:pt>
                <c:pt idx="1914">
                  <c:v>58.28</c:v>
                </c:pt>
                <c:pt idx="1915">
                  <c:v>58.3</c:v>
                </c:pt>
                <c:pt idx="1916">
                  <c:v>58.32</c:v>
                </c:pt>
                <c:pt idx="1917">
                  <c:v>58.34</c:v>
                </c:pt>
                <c:pt idx="1918">
                  <c:v>58.36</c:v>
                </c:pt>
                <c:pt idx="1919">
                  <c:v>58.38</c:v>
                </c:pt>
                <c:pt idx="1920">
                  <c:v>58.4</c:v>
                </c:pt>
                <c:pt idx="1921">
                  <c:v>58.42</c:v>
                </c:pt>
                <c:pt idx="1922">
                  <c:v>58.44</c:v>
                </c:pt>
                <c:pt idx="1923">
                  <c:v>58.46</c:v>
                </c:pt>
                <c:pt idx="1924">
                  <c:v>58.48</c:v>
                </c:pt>
                <c:pt idx="1925">
                  <c:v>58.5</c:v>
                </c:pt>
                <c:pt idx="1926">
                  <c:v>58.52</c:v>
                </c:pt>
                <c:pt idx="1927">
                  <c:v>58.54</c:v>
                </c:pt>
                <c:pt idx="1928">
                  <c:v>58.56</c:v>
                </c:pt>
                <c:pt idx="1929">
                  <c:v>58.58</c:v>
                </c:pt>
                <c:pt idx="1930">
                  <c:v>58.6</c:v>
                </c:pt>
                <c:pt idx="1931">
                  <c:v>58.62</c:v>
                </c:pt>
                <c:pt idx="1932">
                  <c:v>58.64</c:v>
                </c:pt>
                <c:pt idx="1933">
                  <c:v>58.66</c:v>
                </c:pt>
                <c:pt idx="1934">
                  <c:v>58.68</c:v>
                </c:pt>
                <c:pt idx="1935">
                  <c:v>58.7</c:v>
                </c:pt>
                <c:pt idx="1936">
                  <c:v>58.72</c:v>
                </c:pt>
                <c:pt idx="1937">
                  <c:v>58.74</c:v>
                </c:pt>
                <c:pt idx="1938">
                  <c:v>58.76</c:v>
                </c:pt>
                <c:pt idx="1939">
                  <c:v>58.78</c:v>
                </c:pt>
                <c:pt idx="1940">
                  <c:v>58.8</c:v>
                </c:pt>
                <c:pt idx="1941">
                  <c:v>58.82</c:v>
                </c:pt>
                <c:pt idx="1942">
                  <c:v>58.84</c:v>
                </c:pt>
                <c:pt idx="1943">
                  <c:v>58.86</c:v>
                </c:pt>
                <c:pt idx="1944">
                  <c:v>58.88</c:v>
                </c:pt>
                <c:pt idx="1945">
                  <c:v>58.9</c:v>
                </c:pt>
                <c:pt idx="1946">
                  <c:v>58.92</c:v>
                </c:pt>
                <c:pt idx="1947">
                  <c:v>58.94</c:v>
                </c:pt>
                <c:pt idx="1948">
                  <c:v>58.96</c:v>
                </c:pt>
                <c:pt idx="1949">
                  <c:v>58.98</c:v>
                </c:pt>
                <c:pt idx="1950">
                  <c:v>59</c:v>
                </c:pt>
                <c:pt idx="1951">
                  <c:v>59.02</c:v>
                </c:pt>
                <c:pt idx="1952">
                  <c:v>59.04</c:v>
                </c:pt>
                <c:pt idx="1953">
                  <c:v>59.06</c:v>
                </c:pt>
                <c:pt idx="1954">
                  <c:v>59.08</c:v>
                </c:pt>
                <c:pt idx="1955">
                  <c:v>59.1</c:v>
                </c:pt>
                <c:pt idx="1956">
                  <c:v>59.12</c:v>
                </c:pt>
                <c:pt idx="1957">
                  <c:v>59.14</c:v>
                </c:pt>
                <c:pt idx="1958">
                  <c:v>59.16</c:v>
                </c:pt>
                <c:pt idx="1959">
                  <c:v>59.18</c:v>
                </c:pt>
                <c:pt idx="1960">
                  <c:v>59.2</c:v>
                </c:pt>
                <c:pt idx="1961">
                  <c:v>59.22</c:v>
                </c:pt>
                <c:pt idx="1962">
                  <c:v>59.24</c:v>
                </c:pt>
                <c:pt idx="1963">
                  <c:v>59.26</c:v>
                </c:pt>
                <c:pt idx="1964">
                  <c:v>59.28</c:v>
                </c:pt>
                <c:pt idx="1965">
                  <c:v>59.3</c:v>
                </c:pt>
                <c:pt idx="1966">
                  <c:v>59.32</c:v>
                </c:pt>
                <c:pt idx="1967">
                  <c:v>59.34</c:v>
                </c:pt>
                <c:pt idx="1968">
                  <c:v>59.36</c:v>
                </c:pt>
                <c:pt idx="1969">
                  <c:v>59.38</c:v>
                </c:pt>
                <c:pt idx="1970">
                  <c:v>59.4</c:v>
                </c:pt>
                <c:pt idx="1971">
                  <c:v>59.42</c:v>
                </c:pt>
                <c:pt idx="1972">
                  <c:v>59.44</c:v>
                </c:pt>
                <c:pt idx="1973">
                  <c:v>59.46</c:v>
                </c:pt>
                <c:pt idx="1974">
                  <c:v>59.48</c:v>
                </c:pt>
                <c:pt idx="1975">
                  <c:v>59.5</c:v>
                </c:pt>
                <c:pt idx="1976">
                  <c:v>59.52</c:v>
                </c:pt>
                <c:pt idx="1977">
                  <c:v>59.54</c:v>
                </c:pt>
                <c:pt idx="1978">
                  <c:v>59.56</c:v>
                </c:pt>
                <c:pt idx="1979">
                  <c:v>59.58</c:v>
                </c:pt>
                <c:pt idx="1980">
                  <c:v>59.6</c:v>
                </c:pt>
                <c:pt idx="1981">
                  <c:v>59.62</c:v>
                </c:pt>
                <c:pt idx="1982">
                  <c:v>59.64</c:v>
                </c:pt>
                <c:pt idx="1983">
                  <c:v>59.66</c:v>
                </c:pt>
                <c:pt idx="1984">
                  <c:v>59.68</c:v>
                </c:pt>
                <c:pt idx="1985">
                  <c:v>59.7</c:v>
                </c:pt>
                <c:pt idx="1986">
                  <c:v>59.72</c:v>
                </c:pt>
                <c:pt idx="1987">
                  <c:v>59.74</c:v>
                </c:pt>
                <c:pt idx="1988">
                  <c:v>59.76</c:v>
                </c:pt>
                <c:pt idx="1989">
                  <c:v>59.78</c:v>
                </c:pt>
                <c:pt idx="1990">
                  <c:v>59.8</c:v>
                </c:pt>
                <c:pt idx="1991">
                  <c:v>59.82</c:v>
                </c:pt>
                <c:pt idx="1992">
                  <c:v>59.84</c:v>
                </c:pt>
                <c:pt idx="1993">
                  <c:v>59.86</c:v>
                </c:pt>
                <c:pt idx="1994">
                  <c:v>59.88</c:v>
                </c:pt>
                <c:pt idx="1995">
                  <c:v>59.9</c:v>
                </c:pt>
                <c:pt idx="1996">
                  <c:v>59.92</c:v>
                </c:pt>
                <c:pt idx="1997">
                  <c:v>59.94</c:v>
                </c:pt>
                <c:pt idx="1998">
                  <c:v>59.96</c:v>
                </c:pt>
                <c:pt idx="1999">
                  <c:v>59.98</c:v>
                </c:pt>
                <c:pt idx="2000">
                  <c:v>60</c:v>
                </c:pt>
                <c:pt idx="2001">
                  <c:v>60.02</c:v>
                </c:pt>
                <c:pt idx="2002">
                  <c:v>60.04</c:v>
                </c:pt>
                <c:pt idx="2003">
                  <c:v>60.06</c:v>
                </c:pt>
                <c:pt idx="2004">
                  <c:v>60.08</c:v>
                </c:pt>
                <c:pt idx="2005">
                  <c:v>60.1</c:v>
                </c:pt>
                <c:pt idx="2006">
                  <c:v>60.12</c:v>
                </c:pt>
                <c:pt idx="2007">
                  <c:v>60.14</c:v>
                </c:pt>
                <c:pt idx="2008">
                  <c:v>60.16</c:v>
                </c:pt>
                <c:pt idx="2009">
                  <c:v>60.18</c:v>
                </c:pt>
                <c:pt idx="2010">
                  <c:v>60.2</c:v>
                </c:pt>
                <c:pt idx="2011">
                  <c:v>60.22</c:v>
                </c:pt>
                <c:pt idx="2012">
                  <c:v>60.24</c:v>
                </c:pt>
                <c:pt idx="2013">
                  <c:v>60.26</c:v>
                </c:pt>
                <c:pt idx="2014">
                  <c:v>60.28</c:v>
                </c:pt>
                <c:pt idx="2015">
                  <c:v>60.3</c:v>
                </c:pt>
                <c:pt idx="2016">
                  <c:v>60.32</c:v>
                </c:pt>
                <c:pt idx="2017">
                  <c:v>60.34</c:v>
                </c:pt>
                <c:pt idx="2018">
                  <c:v>60.36</c:v>
                </c:pt>
                <c:pt idx="2019">
                  <c:v>60.38</c:v>
                </c:pt>
                <c:pt idx="2020">
                  <c:v>60.4</c:v>
                </c:pt>
                <c:pt idx="2021">
                  <c:v>60.42</c:v>
                </c:pt>
                <c:pt idx="2022">
                  <c:v>60.44</c:v>
                </c:pt>
                <c:pt idx="2023">
                  <c:v>60.46</c:v>
                </c:pt>
                <c:pt idx="2024">
                  <c:v>60.48</c:v>
                </c:pt>
                <c:pt idx="2025">
                  <c:v>60.5</c:v>
                </c:pt>
                <c:pt idx="2026">
                  <c:v>60.52</c:v>
                </c:pt>
                <c:pt idx="2027">
                  <c:v>60.54</c:v>
                </c:pt>
                <c:pt idx="2028">
                  <c:v>60.56</c:v>
                </c:pt>
                <c:pt idx="2029">
                  <c:v>60.58</c:v>
                </c:pt>
                <c:pt idx="2030">
                  <c:v>60.6</c:v>
                </c:pt>
                <c:pt idx="2031">
                  <c:v>60.62</c:v>
                </c:pt>
                <c:pt idx="2032">
                  <c:v>60.64</c:v>
                </c:pt>
                <c:pt idx="2033">
                  <c:v>60.66</c:v>
                </c:pt>
                <c:pt idx="2034">
                  <c:v>60.68</c:v>
                </c:pt>
                <c:pt idx="2035">
                  <c:v>60.7</c:v>
                </c:pt>
                <c:pt idx="2036">
                  <c:v>60.72</c:v>
                </c:pt>
                <c:pt idx="2037">
                  <c:v>60.74</c:v>
                </c:pt>
                <c:pt idx="2038">
                  <c:v>60.76</c:v>
                </c:pt>
                <c:pt idx="2039">
                  <c:v>60.78</c:v>
                </c:pt>
                <c:pt idx="2040">
                  <c:v>60.8</c:v>
                </c:pt>
                <c:pt idx="2041">
                  <c:v>60.82</c:v>
                </c:pt>
                <c:pt idx="2042">
                  <c:v>60.84</c:v>
                </c:pt>
                <c:pt idx="2043">
                  <c:v>60.86</c:v>
                </c:pt>
                <c:pt idx="2044">
                  <c:v>60.88</c:v>
                </c:pt>
                <c:pt idx="2045">
                  <c:v>60.9</c:v>
                </c:pt>
                <c:pt idx="2046">
                  <c:v>60.92</c:v>
                </c:pt>
                <c:pt idx="2047">
                  <c:v>60.94</c:v>
                </c:pt>
                <c:pt idx="2048">
                  <c:v>60.96</c:v>
                </c:pt>
                <c:pt idx="2049">
                  <c:v>60.98</c:v>
                </c:pt>
                <c:pt idx="2050">
                  <c:v>61</c:v>
                </c:pt>
                <c:pt idx="2051">
                  <c:v>61.02</c:v>
                </c:pt>
                <c:pt idx="2052">
                  <c:v>61.04</c:v>
                </c:pt>
                <c:pt idx="2053">
                  <c:v>61.06</c:v>
                </c:pt>
                <c:pt idx="2054">
                  <c:v>61.08</c:v>
                </c:pt>
                <c:pt idx="2055">
                  <c:v>61.1</c:v>
                </c:pt>
                <c:pt idx="2056">
                  <c:v>61.12</c:v>
                </c:pt>
                <c:pt idx="2057">
                  <c:v>61.14</c:v>
                </c:pt>
                <c:pt idx="2058">
                  <c:v>61.16</c:v>
                </c:pt>
                <c:pt idx="2059">
                  <c:v>61.18</c:v>
                </c:pt>
                <c:pt idx="2060">
                  <c:v>61.2</c:v>
                </c:pt>
                <c:pt idx="2061">
                  <c:v>61.22</c:v>
                </c:pt>
                <c:pt idx="2062">
                  <c:v>61.24</c:v>
                </c:pt>
                <c:pt idx="2063">
                  <c:v>61.26</c:v>
                </c:pt>
                <c:pt idx="2064">
                  <c:v>61.28</c:v>
                </c:pt>
                <c:pt idx="2065">
                  <c:v>61.3</c:v>
                </c:pt>
                <c:pt idx="2066">
                  <c:v>61.32</c:v>
                </c:pt>
                <c:pt idx="2067">
                  <c:v>61.34</c:v>
                </c:pt>
                <c:pt idx="2068">
                  <c:v>61.36</c:v>
                </c:pt>
                <c:pt idx="2069">
                  <c:v>61.38</c:v>
                </c:pt>
                <c:pt idx="2070">
                  <c:v>61.4</c:v>
                </c:pt>
                <c:pt idx="2071">
                  <c:v>61.42</c:v>
                </c:pt>
                <c:pt idx="2072">
                  <c:v>61.44</c:v>
                </c:pt>
                <c:pt idx="2073">
                  <c:v>61.46</c:v>
                </c:pt>
                <c:pt idx="2074">
                  <c:v>61.48</c:v>
                </c:pt>
                <c:pt idx="2075">
                  <c:v>61.5</c:v>
                </c:pt>
                <c:pt idx="2076">
                  <c:v>61.52</c:v>
                </c:pt>
                <c:pt idx="2077">
                  <c:v>61.54</c:v>
                </c:pt>
                <c:pt idx="2078">
                  <c:v>61.56</c:v>
                </c:pt>
                <c:pt idx="2079">
                  <c:v>61.58</c:v>
                </c:pt>
                <c:pt idx="2080">
                  <c:v>61.6</c:v>
                </c:pt>
                <c:pt idx="2081">
                  <c:v>61.62</c:v>
                </c:pt>
                <c:pt idx="2082">
                  <c:v>61.64</c:v>
                </c:pt>
                <c:pt idx="2083">
                  <c:v>61.66</c:v>
                </c:pt>
                <c:pt idx="2084">
                  <c:v>61.68</c:v>
                </c:pt>
                <c:pt idx="2085">
                  <c:v>61.7</c:v>
                </c:pt>
                <c:pt idx="2086">
                  <c:v>61.72</c:v>
                </c:pt>
                <c:pt idx="2087">
                  <c:v>61.74</c:v>
                </c:pt>
                <c:pt idx="2088">
                  <c:v>61.76</c:v>
                </c:pt>
                <c:pt idx="2089">
                  <c:v>61.78</c:v>
                </c:pt>
                <c:pt idx="2090">
                  <c:v>61.8</c:v>
                </c:pt>
                <c:pt idx="2091">
                  <c:v>61.82</c:v>
                </c:pt>
                <c:pt idx="2092">
                  <c:v>61.84</c:v>
                </c:pt>
                <c:pt idx="2093">
                  <c:v>61.86</c:v>
                </c:pt>
                <c:pt idx="2094">
                  <c:v>61.88</c:v>
                </c:pt>
                <c:pt idx="2095">
                  <c:v>61.9</c:v>
                </c:pt>
                <c:pt idx="2096">
                  <c:v>61.92</c:v>
                </c:pt>
                <c:pt idx="2097">
                  <c:v>61.94</c:v>
                </c:pt>
                <c:pt idx="2098">
                  <c:v>61.96</c:v>
                </c:pt>
                <c:pt idx="2099">
                  <c:v>61.98</c:v>
                </c:pt>
                <c:pt idx="2100">
                  <c:v>62</c:v>
                </c:pt>
                <c:pt idx="2101">
                  <c:v>62.02</c:v>
                </c:pt>
                <c:pt idx="2102">
                  <c:v>62.04</c:v>
                </c:pt>
                <c:pt idx="2103">
                  <c:v>62.06</c:v>
                </c:pt>
                <c:pt idx="2104">
                  <c:v>62.08</c:v>
                </c:pt>
                <c:pt idx="2105">
                  <c:v>62.1</c:v>
                </c:pt>
                <c:pt idx="2106">
                  <c:v>62.12</c:v>
                </c:pt>
                <c:pt idx="2107">
                  <c:v>62.14</c:v>
                </c:pt>
                <c:pt idx="2108">
                  <c:v>62.16</c:v>
                </c:pt>
                <c:pt idx="2109">
                  <c:v>62.18</c:v>
                </c:pt>
                <c:pt idx="2110">
                  <c:v>62.2</c:v>
                </c:pt>
                <c:pt idx="2111">
                  <c:v>62.22</c:v>
                </c:pt>
                <c:pt idx="2112">
                  <c:v>62.24</c:v>
                </c:pt>
                <c:pt idx="2113">
                  <c:v>62.26</c:v>
                </c:pt>
                <c:pt idx="2114">
                  <c:v>62.28</c:v>
                </c:pt>
                <c:pt idx="2115">
                  <c:v>62.3</c:v>
                </c:pt>
                <c:pt idx="2116">
                  <c:v>62.32</c:v>
                </c:pt>
                <c:pt idx="2117">
                  <c:v>62.34</c:v>
                </c:pt>
                <c:pt idx="2118">
                  <c:v>62.36</c:v>
                </c:pt>
                <c:pt idx="2119">
                  <c:v>62.38</c:v>
                </c:pt>
                <c:pt idx="2120">
                  <c:v>62.4</c:v>
                </c:pt>
                <c:pt idx="2121">
                  <c:v>62.42</c:v>
                </c:pt>
                <c:pt idx="2122">
                  <c:v>62.44</c:v>
                </c:pt>
                <c:pt idx="2123">
                  <c:v>62.46</c:v>
                </c:pt>
                <c:pt idx="2124">
                  <c:v>62.48</c:v>
                </c:pt>
                <c:pt idx="2125">
                  <c:v>62.5</c:v>
                </c:pt>
                <c:pt idx="2126">
                  <c:v>62.52</c:v>
                </c:pt>
                <c:pt idx="2127">
                  <c:v>62.54</c:v>
                </c:pt>
                <c:pt idx="2128">
                  <c:v>62.56</c:v>
                </c:pt>
                <c:pt idx="2129">
                  <c:v>62.58</c:v>
                </c:pt>
                <c:pt idx="2130">
                  <c:v>62.6</c:v>
                </c:pt>
                <c:pt idx="2131">
                  <c:v>62.62</c:v>
                </c:pt>
                <c:pt idx="2132">
                  <c:v>62.64</c:v>
                </c:pt>
                <c:pt idx="2133">
                  <c:v>62.66</c:v>
                </c:pt>
                <c:pt idx="2134">
                  <c:v>62.68</c:v>
                </c:pt>
                <c:pt idx="2135">
                  <c:v>62.7</c:v>
                </c:pt>
                <c:pt idx="2136">
                  <c:v>62.72</c:v>
                </c:pt>
                <c:pt idx="2137">
                  <c:v>62.74</c:v>
                </c:pt>
                <c:pt idx="2138">
                  <c:v>62.76</c:v>
                </c:pt>
                <c:pt idx="2139">
                  <c:v>62.78</c:v>
                </c:pt>
                <c:pt idx="2140">
                  <c:v>62.8</c:v>
                </c:pt>
                <c:pt idx="2141">
                  <c:v>62.82</c:v>
                </c:pt>
                <c:pt idx="2142">
                  <c:v>62.84</c:v>
                </c:pt>
                <c:pt idx="2143">
                  <c:v>62.86</c:v>
                </c:pt>
                <c:pt idx="2144">
                  <c:v>62.88</c:v>
                </c:pt>
                <c:pt idx="2145">
                  <c:v>62.9</c:v>
                </c:pt>
                <c:pt idx="2146">
                  <c:v>62.92</c:v>
                </c:pt>
                <c:pt idx="2147">
                  <c:v>62.94</c:v>
                </c:pt>
                <c:pt idx="2148">
                  <c:v>62.96</c:v>
                </c:pt>
                <c:pt idx="2149">
                  <c:v>62.98</c:v>
                </c:pt>
                <c:pt idx="2150">
                  <c:v>63</c:v>
                </c:pt>
                <c:pt idx="2151">
                  <c:v>63.02</c:v>
                </c:pt>
                <c:pt idx="2152">
                  <c:v>63.04</c:v>
                </c:pt>
                <c:pt idx="2153">
                  <c:v>63.06</c:v>
                </c:pt>
                <c:pt idx="2154">
                  <c:v>63.08</c:v>
                </c:pt>
                <c:pt idx="2155">
                  <c:v>63.1</c:v>
                </c:pt>
                <c:pt idx="2156">
                  <c:v>63.12</c:v>
                </c:pt>
                <c:pt idx="2157">
                  <c:v>63.14</c:v>
                </c:pt>
                <c:pt idx="2158">
                  <c:v>63.16</c:v>
                </c:pt>
                <c:pt idx="2159">
                  <c:v>63.18</c:v>
                </c:pt>
                <c:pt idx="2160">
                  <c:v>63.2</c:v>
                </c:pt>
                <c:pt idx="2161">
                  <c:v>63.22</c:v>
                </c:pt>
                <c:pt idx="2162">
                  <c:v>63.24</c:v>
                </c:pt>
                <c:pt idx="2163">
                  <c:v>63.26</c:v>
                </c:pt>
                <c:pt idx="2164">
                  <c:v>63.28</c:v>
                </c:pt>
                <c:pt idx="2165">
                  <c:v>63.3</c:v>
                </c:pt>
                <c:pt idx="2166">
                  <c:v>63.32</c:v>
                </c:pt>
                <c:pt idx="2167">
                  <c:v>63.34</c:v>
                </c:pt>
                <c:pt idx="2168">
                  <c:v>63.36</c:v>
                </c:pt>
                <c:pt idx="2169">
                  <c:v>63.38</c:v>
                </c:pt>
                <c:pt idx="2170">
                  <c:v>63.4</c:v>
                </c:pt>
                <c:pt idx="2171">
                  <c:v>63.42</c:v>
                </c:pt>
                <c:pt idx="2172">
                  <c:v>63.44</c:v>
                </c:pt>
                <c:pt idx="2173">
                  <c:v>63.46</c:v>
                </c:pt>
                <c:pt idx="2174">
                  <c:v>63.48</c:v>
                </c:pt>
                <c:pt idx="2175">
                  <c:v>63.5</c:v>
                </c:pt>
                <c:pt idx="2176">
                  <c:v>63.52</c:v>
                </c:pt>
                <c:pt idx="2177">
                  <c:v>63.54</c:v>
                </c:pt>
                <c:pt idx="2178">
                  <c:v>63.56</c:v>
                </c:pt>
                <c:pt idx="2179">
                  <c:v>63.58</c:v>
                </c:pt>
                <c:pt idx="2180">
                  <c:v>63.6</c:v>
                </c:pt>
                <c:pt idx="2181">
                  <c:v>63.62</c:v>
                </c:pt>
                <c:pt idx="2182">
                  <c:v>63.64</c:v>
                </c:pt>
                <c:pt idx="2183">
                  <c:v>63.66</c:v>
                </c:pt>
                <c:pt idx="2184">
                  <c:v>63.68</c:v>
                </c:pt>
                <c:pt idx="2185">
                  <c:v>63.7</c:v>
                </c:pt>
                <c:pt idx="2186">
                  <c:v>63.72</c:v>
                </c:pt>
                <c:pt idx="2187">
                  <c:v>63.74</c:v>
                </c:pt>
                <c:pt idx="2188">
                  <c:v>63.76</c:v>
                </c:pt>
                <c:pt idx="2189">
                  <c:v>63.78</c:v>
                </c:pt>
                <c:pt idx="2190">
                  <c:v>63.8</c:v>
                </c:pt>
                <c:pt idx="2191">
                  <c:v>63.82</c:v>
                </c:pt>
                <c:pt idx="2192">
                  <c:v>63.84</c:v>
                </c:pt>
                <c:pt idx="2193">
                  <c:v>63.86</c:v>
                </c:pt>
                <c:pt idx="2194">
                  <c:v>63.88</c:v>
                </c:pt>
                <c:pt idx="2195">
                  <c:v>63.9</c:v>
                </c:pt>
                <c:pt idx="2196">
                  <c:v>63.92</c:v>
                </c:pt>
                <c:pt idx="2197">
                  <c:v>63.94</c:v>
                </c:pt>
                <c:pt idx="2198">
                  <c:v>63.96</c:v>
                </c:pt>
                <c:pt idx="2199">
                  <c:v>63.98</c:v>
                </c:pt>
                <c:pt idx="2200">
                  <c:v>64</c:v>
                </c:pt>
                <c:pt idx="2201">
                  <c:v>64.02</c:v>
                </c:pt>
                <c:pt idx="2202">
                  <c:v>64.040000000000006</c:v>
                </c:pt>
                <c:pt idx="2203">
                  <c:v>64.06</c:v>
                </c:pt>
                <c:pt idx="2204">
                  <c:v>64.08</c:v>
                </c:pt>
                <c:pt idx="2205">
                  <c:v>64.099999999999994</c:v>
                </c:pt>
                <c:pt idx="2206">
                  <c:v>64.12</c:v>
                </c:pt>
                <c:pt idx="2207">
                  <c:v>64.14</c:v>
                </c:pt>
                <c:pt idx="2208">
                  <c:v>64.16</c:v>
                </c:pt>
                <c:pt idx="2209">
                  <c:v>64.180000000000007</c:v>
                </c:pt>
                <c:pt idx="2210">
                  <c:v>64.2</c:v>
                </c:pt>
                <c:pt idx="2211">
                  <c:v>64.22</c:v>
                </c:pt>
                <c:pt idx="2212">
                  <c:v>64.239999999999995</c:v>
                </c:pt>
                <c:pt idx="2213">
                  <c:v>64.260000000000005</c:v>
                </c:pt>
                <c:pt idx="2214">
                  <c:v>64.28</c:v>
                </c:pt>
                <c:pt idx="2215">
                  <c:v>64.3</c:v>
                </c:pt>
                <c:pt idx="2216">
                  <c:v>64.319999999999993</c:v>
                </c:pt>
                <c:pt idx="2217">
                  <c:v>64.34</c:v>
                </c:pt>
                <c:pt idx="2218">
                  <c:v>64.36</c:v>
                </c:pt>
                <c:pt idx="2219">
                  <c:v>64.38</c:v>
                </c:pt>
                <c:pt idx="2220">
                  <c:v>64.400000000000006</c:v>
                </c:pt>
                <c:pt idx="2221">
                  <c:v>64.42</c:v>
                </c:pt>
                <c:pt idx="2222">
                  <c:v>64.44</c:v>
                </c:pt>
                <c:pt idx="2223">
                  <c:v>64.459999999999994</c:v>
                </c:pt>
                <c:pt idx="2224">
                  <c:v>64.48</c:v>
                </c:pt>
                <c:pt idx="2225">
                  <c:v>64.5</c:v>
                </c:pt>
                <c:pt idx="2226">
                  <c:v>64.52</c:v>
                </c:pt>
                <c:pt idx="2227">
                  <c:v>64.540000000000006</c:v>
                </c:pt>
                <c:pt idx="2228">
                  <c:v>64.56</c:v>
                </c:pt>
                <c:pt idx="2229">
                  <c:v>64.58</c:v>
                </c:pt>
                <c:pt idx="2230">
                  <c:v>64.599999999999994</c:v>
                </c:pt>
                <c:pt idx="2231">
                  <c:v>64.62</c:v>
                </c:pt>
                <c:pt idx="2232">
                  <c:v>64.64</c:v>
                </c:pt>
                <c:pt idx="2233">
                  <c:v>64.66</c:v>
                </c:pt>
                <c:pt idx="2234">
                  <c:v>64.680000000000007</c:v>
                </c:pt>
                <c:pt idx="2235">
                  <c:v>64.7</c:v>
                </c:pt>
                <c:pt idx="2236">
                  <c:v>64.72</c:v>
                </c:pt>
                <c:pt idx="2237">
                  <c:v>64.739999999999995</c:v>
                </c:pt>
                <c:pt idx="2238">
                  <c:v>64.760000000000005</c:v>
                </c:pt>
                <c:pt idx="2239">
                  <c:v>64.78</c:v>
                </c:pt>
                <c:pt idx="2240">
                  <c:v>64.8</c:v>
                </c:pt>
                <c:pt idx="2241">
                  <c:v>64.819999999999993</c:v>
                </c:pt>
                <c:pt idx="2242">
                  <c:v>64.84</c:v>
                </c:pt>
                <c:pt idx="2243">
                  <c:v>64.86</c:v>
                </c:pt>
                <c:pt idx="2244">
                  <c:v>64.88</c:v>
                </c:pt>
                <c:pt idx="2245">
                  <c:v>64.900000000000006</c:v>
                </c:pt>
                <c:pt idx="2246">
                  <c:v>64.92</c:v>
                </c:pt>
                <c:pt idx="2247">
                  <c:v>64.94</c:v>
                </c:pt>
                <c:pt idx="2248">
                  <c:v>64.959999999999994</c:v>
                </c:pt>
                <c:pt idx="2249">
                  <c:v>64.98</c:v>
                </c:pt>
                <c:pt idx="2250">
                  <c:v>65</c:v>
                </c:pt>
                <c:pt idx="2251">
                  <c:v>65.02</c:v>
                </c:pt>
                <c:pt idx="2252">
                  <c:v>65.040000000000006</c:v>
                </c:pt>
                <c:pt idx="2253">
                  <c:v>65.06</c:v>
                </c:pt>
                <c:pt idx="2254">
                  <c:v>65.08</c:v>
                </c:pt>
                <c:pt idx="2255">
                  <c:v>65.099999999999994</c:v>
                </c:pt>
                <c:pt idx="2256">
                  <c:v>65.12</c:v>
                </c:pt>
                <c:pt idx="2257">
                  <c:v>65.14</c:v>
                </c:pt>
                <c:pt idx="2258">
                  <c:v>65.16</c:v>
                </c:pt>
                <c:pt idx="2259">
                  <c:v>65.180000000000007</c:v>
                </c:pt>
                <c:pt idx="2260">
                  <c:v>65.2</c:v>
                </c:pt>
                <c:pt idx="2261">
                  <c:v>65.22</c:v>
                </c:pt>
                <c:pt idx="2262">
                  <c:v>65.239999999999995</c:v>
                </c:pt>
                <c:pt idx="2263">
                  <c:v>65.260000000000005</c:v>
                </c:pt>
                <c:pt idx="2264">
                  <c:v>65.28</c:v>
                </c:pt>
                <c:pt idx="2265">
                  <c:v>65.3</c:v>
                </c:pt>
                <c:pt idx="2266">
                  <c:v>65.319999999999993</c:v>
                </c:pt>
                <c:pt idx="2267">
                  <c:v>65.34</c:v>
                </c:pt>
                <c:pt idx="2268">
                  <c:v>65.36</c:v>
                </c:pt>
                <c:pt idx="2269">
                  <c:v>65.38</c:v>
                </c:pt>
                <c:pt idx="2270">
                  <c:v>65.400000000000006</c:v>
                </c:pt>
                <c:pt idx="2271">
                  <c:v>65.42</c:v>
                </c:pt>
                <c:pt idx="2272">
                  <c:v>65.44</c:v>
                </c:pt>
                <c:pt idx="2273">
                  <c:v>65.459999999999994</c:v>
                </c:pt>
                <c:pt idx="2274">
                  <c:v>65.48</c:v>
                </c:pt>
                <c:pt idx="2275">
                  <c:v>65.5</c:v>
                </c:pt>
                <c:pt idx="2276">
                  <c:v>65.52</c:v>
                </c:pt>
                <c:pt idx="2277">
                  <c:v>65.540000000000006</c:v>
                </c:pt>
                <c:pt idx="2278">
                  <c:v>65.56</c:v>
                </c:pt>
                <c:pt idx="2279">
                  <c:v>65.58</c:v>
                </c:pt>
                <c:pt idx="2280">
                  <c:v>65.599999999999994</c:v>
                </c:pt>
                <c:pt idx="2281">
                  <c:v>65.62</c:v>
                </c:pt>
                <c:pt idx="2282">
                  <c:v>65.64</c:v>
                </c:pt>
                <c:pt idx="2283">
                  <c:v>65.66</c:v>
                </c:pt>
                <c:pt idx="2284">
                  <c:v>65.680000000000007</c:v>
                </c:pt>
                <c:pt idx="2285">
                  <c:v>65.7</c:v>
                </c:pt>
                <c:pt idx="2286">
                  <c:v>65.72</c:v>
                </c:pt>
                <c:pt idx="2287">
                  <c:v>65.739999999999995</c:v>
                </c:pt>
                <c:pt idx="2288">
                  <c:v>65.760000000000005</c:v>
                </c:pt>
                <c:pt idx="2289">
                  <c:v>65.78</c:v>
                </c:pt>
                <c:pt idx="2290">
                  <c:v>65.8</c:v>
                </c:pt>
                <c:pt idx="2291">
                  <c:v>65.819999999999993</c:v>
                </c:pt>
                <c:pt idx="2292">
                  <c:v>65.84</c:v>
                </c:pt>
                <c:pt idx="2293">
                  <c:v>65.86</c:v>
                </c:pt>
                <c:pt idx="2294">
                  <c:v>65.88</c:v>
                </c:pt>
                <c:pt idx="2295">
                  <c:v>65.900000000000006</c:v>
                </c:pt>
                <c:pt idx="2296">
                  <c:v>65.92</c:v>
                </c:pt>
                <c:pt idx="2297">
                  <c:v>65.94</c:v>
                </c:pt>
                <c:pt idx="2298">
                  <c:v>65.959999999999994</c:v>
                </c:pt>
                <c:pt idx="2299">
                  <c:v>65.98</c:v>
                </c:pt>
                <c:pt idx="2300">
                  <c:v>66</c:v>
                </c:pt>
                <c:pt idx="2301">
                  <c:v>66.02</c:v>
                </c:pt>
                <c:pt idx="2302">
                  <c:v>66.040000000000006</c:v>
                </c:pt>
                <c:pt idx="2303">
                  <c:v>66.06</c:v>
                </c:pt>
                <c:pt idx="2304">
                  <c:v>66.08</c:v>
                </c:pt>
                <c:pt idx="2305">
                  <c:v>66.099999999999994</c:v>
                </c:pt>
                <c:pt idx="2306">
                  <c:v>66.12</c:v>
                </c:pt>
                <c:pt idx="2307">
                  <c:v>66.14</c:v>
                </c:pt>
                <c:pt idx="2308">
                  <c:v>66.16</c:v>
                </c:pt>
                <c:pt idx="2309">
                  <c:v>66.180000000000007</c:v>
                </c:pt>
                <c:pt idx="2310">
                  <c:v>66.2</c:v>
                </c:pt>
                <c:pt idx="2311">
                  <c:v>66.22</c:v>
                </c:pt>
                <c:pt idx="2312">
                  <c:v>66.239999999999995</c:v>
                </c:pt>
                <c:pt idx="2313">
                  <c:v>66.260000000000005</c:v>
                </c:pt>
                <c:pt idx="2314">
                  <c:v>66.28</c:v>
                </c:pt>
                <c:pt idx="2315">
                  <c:v>66.3</c:v>
                </c:pt>
                <c:pt idx="2316">
                  <c:v>66.319999999999993</c:v>
                </c:pt>
                <c:pt idx="2317">
                  <c:v>66.34</c:v>
                </c:pt>
                <c:pt idx="2318">
                  <c:v>66.36</c:v>
                </c:pt>
                <c:pt idx="2319">
                  <c:v>66.38</c:v>
                </c:pt>
                <c:pt idx="2320">
                  <c:v>66.400000000000006</c:v>
                </c:pt>
                <c:pt idx="2321">
                  <c:v>66.42</c:v>
                </c:pt>
                <c:pt idx="2322">
                  <c:v>66.44</c:v>
                </c:pt>
                <c:pt idx="2323">
                  <c:v>66.459999999999994</c:v>
                </c:pt>
                <c:pt idx="2324">
                  <c:v>66.48</c:v>
                </c:pt>
                <c:pt idx="2325">
                  <c:v>66.5</c:v>
                </c:pt>
                <c:pt idx="2326">
                  <c:v>66.52</c:v>
                </c:pt>
                <c:pt idx="2327">
                  <c:v>66.540000000000006</c:v>
                </c:pt>
                <c:pt idx="2328">
                  <c:v>66.56</c:v>
                </c:pt>
                <c:pt idx="2329">
                  <c:v>66.58</c:v>
                </c:pt>
                <c:pt idx="2330">
                  <c:v>66.599999999999994</c:v>
                </c:pt>
                <c:pt idx="2331">
                  <c:v>66.62</c:v>
                </c:pt>
                <c:pt idx="2332">
                  <c:v>66.64</c:v>
                </c:pt>
                <c:pt idx="2333">
                  <c:v>66.66</c:v>
                </c:pt>
                <c:pt idx="2334">
                  <c:v>66.680000000000007</c:v>
                </c:pt>
                <c:pt idx="2335">
                  <c:v>66.7</c:v>
                </c:pt>
                <c:pt idx="2336">
                  <c:v>66.72</c:v>
                </c:pt>
                <c:pt idx="2337">
                  <c:v>66.739999999999995</c:v>
                </c:pt>
                <c:pt idx="2338">
                  <c:v>66.760000000000005</c:v>
                </c:pt>
                <c:pt idx="2339">
                  <c:v>66.78</c:v>
                </c:pt>
                <c:pt idx="2340">
                  <c:v>66.8</c:v>
                </c:pt>
                <c:pt idx="2341">
                  <c:v>66.819999999999993</c:v>
                </c:pt>
                <c:pt idx="2342">
                  <c:v>66.84</c:v>
                </c:pt>
                <c:pt idx="2343">
                  <c:v>66.86</c:v>
                </c:pt>
                <c:pt idx="2344">
                  <c:v>66.88</c:v>
                </c:pt>
                <c:pt idx="2345">
                  <c:v>66.900000000000006</c:v>
                </c:pt>
                <c:pt idx="2346">
                  <c:v>66.92</c:v>
                </c:pt>
                <c:pt idx="2347">
                  <c:v>66.94</c:v>
                </c:pt>
                <c:pt idx="2348">
                  <c:v>66.959999999999994</c:v>
                </c:pt>
                <c:pt idx="2349">
                  <c:v>66.98</c:v>
                </c:pt>
                <c:pt idx="2350">
                  <c:v>67</c:v>
                </c:pt>
                <c:pt idx="2351">
                  <c:v>67.02</c:v>
                </c:pt>
                <c:pt idx="2352">
                  <c:v>67.040000000000006</c:v>
                </c:pt>
                <c:pt idx="2353">
                  <c:v>67.06</c:v>
                </c:pt>
                <c:pt idx="2354">
                  <c:v>67.08</c:v>
                </c:pt>
                <c:pt idx="2355">
                  <c:v>67.099999999999994</c:v>
                </c:pt>
                <c:pt idx="2356">
                  <c:v>67.12</c:v>
                </c:pt>
                <c:pt idx="2357">
                  <c:v>67.14</c:v>
                </c:pt>
                <c:pt idx="2358">
                  <c:v>67.16</c:v>
                </c:pt>
                <c:pt idx="2359">
                  <c:v>67.180000000000007</c:v>
                </c:pt>
                <c:pt idx="2360">
                  <c:v>67.2</c:v>
                </c:pt>
                <c:pt idx="2361">
                  <c:v>67.22</c:v>
                </c:pt>
                <c:pt idx="2362">
                  <c:v>67.239999999999995</c:v>
                </c:pt>
                <c:pt idx="2363">
                  <c:v>67.260000000000005</c:v>
                </c:pt>
                <c:pt idx="2364">
                  <c:v>67.28</c:v>
                </c:pt>
                <c:pt idx="2365">
                  <c:v>67.3</c:v>
                </c:pt>
                <c:pt idx="2366">
                  <c:v>67.319999999999993</c:v>
                </c:pt>
                <c:pt idx="2367">
                  <c:v>67.34</c:v>
                </c:pt>
                <c:pt idx="2368">
                  <c:v>67.36</c:v>
                </c:pt>
                <c:pt idx="2369">
                  <c:v>67.38</c:v>
                </c:pt>
                <c:pt idx="2370">
                  <c:v>67.400000000000006</c:v>
                </c:pt>
                <c:pt idx="2371">
                  <c:v>67.42</c:v>
                </c:pt>
                <c:pt idx="2372">
                  <c:v>67.44</c:v>
                </c:pt>
                <c:pt idx="2373">
                  <c:v>67.459999999999994</c:v>
                </c:pt>
                <c:pt idx="2374">
                  <c:v>67.48</c:v>
                </c:pt>
                <c:pt idx="2375">
                  <c:v>67.5</c:v>
                </c:pt>
                <c:pt idx="2376">
                  <c:v>67.52</c:v>
                </c:pt>
                <c:pt idx="2377">
                  <c:v>67.540000000000006</c:v>
                </c:pt>
                <c:pt idx="2378">
                  <c:v>67.56</c:v>
                </c:pt>
                <c:pt idx="2379">
                  <c:v>67.58</c:v>
                </c:pt>
                <c:pt idx="2380">
                  <c:v>67.599999999999994</c:v>
                </c:pt>
                <c:pt idx="2381">
                  <c:v>67.62</c:v>
                </c:pt>
                <c:pt idx="2382">
                  <c:v>67.64</c:v>
                </c:pt>
                <c:pt idx="2383">
                  <c:v>67.66</c:v>
                </c:pt>
                <c:pt idx="2384">
                  <c:v>67.680000000000007</c:v>
                </c:pt>
                <c:pt idx="2385">
                  <c:v>67.7</c:v>
                </c:pt>
                <c:pt idx="2386">
                  <c:v>67.72</c:v>
                </c:pt>
                <c:pt idx="2387">
                  <c:v>67.739999999999995</c:v>
                </c:pt>
                <c:pt idx="2388">
                  <c:v>67.760000000000005</c:v>
                </c:pt>
                <c:pt idx="2389">
                  <c:v>67.78</c:v>
                </c:pt>
                <c:pt idx="2390">
                  <c:v>67.8</c:v>
                </c:pt>
                <c:pt idx="2391">
                  <c:v>67.819999999999993</c:v>
                </c:pt>
                <c:pt idx="2392">
                  <c:v>67.84</c:v>
                </c:pt>
                <c:pt idx="2393">
                  <c:v>67.86</c:v>
                </c:pt>
                <c:pt idx="2394">
                  <c:v>67.88</c:v>
                </c:pt>
                <c:pt idx="2395">
                  <c:v>67.900000000000006</c:v>
                </c:pt>
                <c:pt idx="2396">
                  <c:v>67.92</c:v>
                </c:pt>
                <c:pt idx="2397">
                  <c:v>67.94</c:v>
                </c:pt>
                <c:pt idx="2398">
                  <c:v>67.959999999999994</c:v>
                </c:pt>
                <c:pt idx="2399">
                  <c:v>67.98</c:v>
                </c:pt>
                <c:pt idx="2400">
                  <c:v>68</c:v>
                </c:pt>
                <c:pt idx="2401">
                  <c:v>68.02</c:v>
                </c:pt>
                <c:pt idx="2402">
                  <c:v>68.040000000000006</c:v>
                </c:pt>
                <c:pt idx="2403">
                  <c:v>68.06</c:v>
                </c:pt>
                <c:pt idx="2404">
                  <c:v>68.08</c:v>
                </c:pt>
                <c:pt idx="2405">
                  <c:v>68.099999999999994</c:v>
                </c:pt>
                <c:pt idx="2406">
                  <c:v>68.12</c:v>
                </c:pt>
                <c:pt idx="2407">
                  <c:v>68.14</c:v>
                </c:pt>
                <c:pt idx="2408">
                  <c:v>68.16</c:v>
                </c:pt>
                <c:pt idx="2409">
                  <c:v>68.180000000000007</c:v>
                </c:pt>
                <c:pt idx="2410">
                  <c:v>68.2</c:v>
                </c:pt>
                <c:pt idx="2411">
                  <c:v>68.22</c:v>
                </c:pt>
                <c:pt idx="2412">
                  <c:v>68.239999999999995</c:v>
                </c:pt>
                <c:pt idx="2413">
                  <c:v>68.260000000000005</c:v>
                </c:pt>
                <c:pt idx="2414">
                  <c:v>68.28</c:v>
                </c:pt>
                <c:pt idx="2415">
                  <c:v>68.3</c:v>
                </c:pt>
                <c:pt idx="2416">
                  <c:v>68.319999999999993</c:v>
                </c:pt>
                <c:pt idx="2417">
                  <c:v>68.34</c:v>
                </c:pt>
                <c:pt idx="2418">
                  <c:v>68.36</c:v>
                </c:pt>
                <c:pt idx="2419">
                  <c:v>68.38</c:v>
                </c:pt>
                <c:pt idx="2420">
                  <c:v>68.400000000000006</c:v>
                </c:pt>
                <c:pt idx="2421">
                  <c:v>68.42</c:v>
                </c:pt>
                <c:pt idx="2422">
                  <c:v>68.44</c:v>
                </c:pt>
                <c:pt idx="2423">
                  <c:v>68.459999999999994</c:v>
                </c:pt>
                <c:pt idx="2424">
                  <c:v>68.48</c:v>
                </c:pt>
                <c:pt idx="2425">
                  <c:v>68.5</c:v>
                </c:pt>
                <c:pt idx="2426">
                  <c:v>68.52</c:v>
                </c:pt>
                <c:pt idx="2427">
                  <c:v>68.540000000000006</c:v>
                </c:pt>
                <c:pt idx="2428">
                  <c:v>68.56</c:v>
                </c:pt>
                <c:pt idx="2429">
                  <c:v>68.58</c:v>
                </c:pt>
                <c:pt idx="2430">
                  <c:v>68.599999999999994</c:v>
                </c:pt>
                <c:pt idx="2431">
                  <c:v>68.62</c:v>
                </c:pt>
                <c:pt idx="2432">
                  <c:v>68.64</c:v>
                </c:pt>
                <c:pt idx="2433">
                  <c:v>68.66</c:v>
                </c:pt>
                <c:pt idx="2434">
                  <c:v>68.680000000000007</c:v>
                </c:pt>
                <c:pt idx="2435">
                  <c:v>68.7</c:v>
                </c:pt>
                <c:pt idx="2436">
                  <c:v>68.72</c:v>
                </c:pt>
                <c:pt idx="2437">
                  <c:v>68.739999999999995</c:v>
                </c:pt>
                <c:pt idx="2438">
                  <c:v>68.760000000000005</c:v>
                </c:pt>
                <c:pt idx="2439">
                  <c:v>68.78</c:v>
                </c:pt>
                <c:pt idx="2440">
                  <c:v>68.8</c:v>
                </c:pt>
                <c:pt idx="2441">
                  <c:v>68.819999999999993</c:v>
                </c:pt>
                <c:pt idx="2442">
                  <c:v>68.84</c:v>
                </c:pt>
                <c:pt idx="2443">
                  <c:v>68.86</c:v>
                </c:pt>
                <c:pt idx="2444">
                  <c:v>68.88</c:v>
                </c:pt>
                <c:pt idx="2445">
                  <c:v>68.900000000000006</c:v>
                </c:pt>
                <c:pt idx="2446">
                  <c:v>68.92</c:v>
                </c:pt>
                <c:pt idx="2447">
                  <c:v>68.94</c:v>
                </c:pt>
                <c:pt idx="2448">
                  <c:v>68.959999999999994</c:v>
                </c:pt>
                <c:pt idx="2449">
                  <c:v>68.98</c:v>
                </c:pt>
                <c:pt idx="2450">
                  <c:v>69</c:v>
                </c:pt>
                <c:pt idx="2451">
                  <c:v>69.02</c:v>
                </c:pt>
                <c:pt idx="2452">
                  <c:v>69.040000000000006</c:v>
                </c:pt>
                <c:pt idx="2453">
                  <c:v>69.06</c:v>
                </c:pt>
                <c:pt idx="2454">
                  <c:v>69.08</c:v>
                </c:pt>
                <c:pt idx="2455">
                  <c:v>69.099999999999994</c:v>
                </c:pt>
                <c:pt idx="2456">
                  <c:v>69.12</c:v>
                </c:pt>
                <c:pt idx="2457">
                  <c:v>69.14</c:v>
                </c:pt>
                <c:pt idx="2458">
                  <c:v>69.16</c:v>
                </c:pt>
                <c:pt idx="2459">
                  <c:v>69.180000000000007</c:v>
                </c:pt>
                <c:pt idx="2460">
                  <c:v>69.2</c:v>
                </c:pt>
                <c:pt idx="2461">
                  <c:v>69.22</c:v>
                </c:pt>
                <c:pt idx="2462">
                  <c:v>69.239999999999995</c:v>
                </c:pt>
                <c:pt idx="2463">
                  <c:v>69.260000000000005</c:v>
                </c:pt>
                <c:pt idx="2464">
                  <c:v>69.28</c:v>
                </c:pt>
                <c:pt idx="2465">
                  <c:v>69.3</c:v>
                </c:pt>
                <c:pt idx="2466">
                  <c:v>69.319999999999993</c:v>
                </c:pt>
                <c:pt idx="2467">
                  <c:v>69.34</c:v>
                </c:pt>
                <c:pt idx="2468">
                  <c:v>69.36</c:v>
                </c:pt>
                <c:pt idx="2469">
                  <c:v>69.38</c:v>
                </c:pt>
                <c:pt idx="2470">
                  <c:v>69.400000000000006</c:v>
                </c:pt>
                <c:pt idx="2471">
                  <c:v>69.42</c:v>
                </c:pt>
                <c:pt idx="2472">
                  <c:v>69.44</c:v>
                </c:pt>
                <c:pt idx="2473">
                  <c:v>69.459999999999994</c:v>
                </c:pt>
                <c:pt idx="2474">
                  <c:v>69.48</c:v>
                </c:pt>
                <c:pt idx="2475">
                  <c:v>69.5</c:v>
                </c:pt>
                <c:pt idx="2476">
                  <c:v>69.52</c:v>
                </c:pt>
                <c:pt idx="2477">
                  <c:v>69.540000000000006</c:v>
                </c:pt>
                <c:pt idx="2478">
                  <c:v>69.56</c:v>
                </c:pt>
                <c:pt idx="2479">
                  <c:v>69.58</c:v>
                </c:pt>
                <c:pt idx="2480">
                  <c:v>69.599999999999994</c:v>
                </c:pt>
                <c:pt idx="2481">
                  <c:v>69.62</c:v>
                </c:pt>
                <c:pt idx="2482">
                  <c:v>69.64</c:v>
                </c:pt>
                <c:pt idx="2483">
                  <c:v>69.66</c:v>
                </c:pt>
                <c:pt idx="2484">
                  <c:v>69.680000000000007</c:v>
                </c:pt>
                <c:pt idx="2485">
                  <c:v>69.7</c:v>
                </c:pt>
                <c:pt idx="2486">
                  <c:v>69.72</c:v>
                </c:pt>
                <c:pt idx="2487">
                  <c:v>69.739999999999995</c:v>
                </c:pt>
                <c:pt idx="2488">
                  <c:v>69.760000000000005</c:v>
                </c:pt>
                <c:pt idx="2489">
                  <c:v>69.78</c:v>
                </c:pt>
                <c:pt idx="2490">
                  <c:v>69.8</c:v>
                </c:pt>
                <c:pt idx="2491">
                  <c:v>69.819999999999993</c:v>
                </c:pt>
                <c:pt idx="2492">
                  <c:v>69.84</c:v>
                </c:pt>
                <c:pt idx="2493">
                  <c:v>69.86</c:v>
                </c:pt>
                <c:pt idx="2494">
                  <c:v>69.88</c:v>
                </c:pt>
                <c:pt idx="2495">
                  <c:v>69.900000000000006</c:v>
                </c:pt>
                <c:pt idx="2496">
                  <c:v>69.92</c:v>
                </c:pt>
                <c:pt idx="2497">
                  <c:v>69.94</c:v>
                </c:pt>
                <c:pt idx="2498">
                  <c:v>69.959999999999994</c:v>
                </c:pt>
                <c:pt idx="2499">
                  <c:v>69.98</c:v>
                </c:pt>
                <c:pt idx="2500">
                  <c:v>70</c:v>
                </c:pt>
                <c:pt idx="2501">
                  <c:v>70.02</c:v>
                </c:pt>
                <c:pt idx="2502">
                  <c:v>70.040000000000006</c:v>
                </c:pt>
                <c:pt idx="2503">
                  <c:v>70.06</c:v>
                </c:pt>
                <c:pt idx="2504">
                  <c:v>70.08</c:v>
                </c:pt>
                <c:pt idx="2505">
                  <c:v>70.099999999999994</c:v>
                </c:pt>
                <c:pt idx="2506">
                  <c:v>70.12</c:v>
                </c:pt>
                <c:pt idx="2507">
                  <c:v>70.14</c:v>
                </c:pt>
                <c:pt idx="2508">
                  <c:v>70.16</c:v>
                </c:pt>
                <c:pt idx="2509">
                  <c:v>70.180000000000007</c:v>
                </c:pt>
                <c:pt idx="2510">
                  <c:v>70.2</c:v>
                </c:pt>
                <c:pt idx="2511">
                  <c:v>70.22</c:v>
                </c:pt>
                <c:pt idx="2512">
                  <c:v>70.239999999999995</c:v>
                </c:pt>
                <c:pt idx="2513">
                  <c:v>70.260000000000005</c:v>
                </c:pt>
                <c:pt idx="2514">
                  <c:v>70.28</c:v>
                </c:pt>
                <c:pt idx="2515">
                  <c:v>70.3</c:v>
                </c:pt>
                <c:pt idx="2516">
                  <c:v>70.319999999999993</c:v>
                </c:pt>
                <c:pt idx="2517">
                  <c:v>70.34</c:v>
                </c:pt>
                <c:pt idx="2518">
                  <c:v>70.36</c:v>
                </c:pt>
                <c:pt idx="2519">
                  <c:v>70.38</c:v>
                </c:pt>
                <c:pt idx="2520">
                  <c:v>70.400000000000006</c:v>
                </c:pt>
                <c:pt idx="2521">
                  <c:v>70.42</c:v>
                </c:pt>
                <c:pt idx="2522">
                  <c:v>70.44</c:v>
                </c:pt>
                <c:pt idx="2523">
                  <c:v>70.459999999999994</c:v>
                </c:pt>
                <c:pt idx="2524">
                  <c:v>70.48</c:v>
                </c:pt>
                <c:pt idx="2525">
                  <c:v>70.5</c:v>
                </c:pt>
                <c:pt idx="2526">
                  <c:v>70.52</c:v>
                </c:pt>
                <c:pt idx="2527">
                  <c:v>70.540000000000006</c:v>
                </c:pt>
                <c:pt idx="2528">
                  <c:v>70.56</c:v>
                </c:pt>
                <c:pt idx="2529">
                  <c:v>70.58</c:v>
                </c:pt>
                <c:pt idx="2530">
                  <c:v>70.599999999999994</c:v>
                </c:pt>
                <c:pt idx="2531">
                  <c:v>70.62</c:v>
                </c:pt>
                <c:pt idx="2532">
                  <c:v>70.64</c:v>
                </c:pt>
                <c:pt idx="2533">
                  <c:v>70.66</c:v>
                </c:pt>
                <c:pt idx="2534">
                  <c:v>70.680000000000007</c:v>
                </c:pt>
                <c:pt idx="2535">
                  <c:v>70.7</c:v>
                </c:pt>
                <c:pt idx="2536">
                  <c:v>70.72</c:v>
                </c:pt>
                <c:pt idx="2537">
                  <c:v>70.739999999999995</c:v>
                </c:pt>
                <c:pt idx="2538">
                  <c:v>70.760000000000005</c:v>
                </c:pt>
                <c:pt idx="2539">
                  <c:v>70.78</c:v>
                </c:pt>
                <c:pt idx="2540">
                  <c:v>70.8</c:v>
                </c:pt>
                <c:pt idx="2541">
                  <c:v>70.819999999999993</c:v>
                </c:pt>
                <c:pt idx="2542">
                  <c:v>70.84</c:v>
                </c:pt>
                <c:pt idx="2543">
                  <c:v>70.86</c:v>
                </c:pt>
                <c:pt idx="2544">
                  <c:v>70.88</c:v>
                </c:pt>
                <c:pt idx="2545">
                  <c:v>70.900000000000006</c:v>
                </c:pt>
                <c:pt idx="2546">
                  <c:v>70.92</c:v>
                </c:pt>
                <c:pt idx="2547">
                  <c:v>70.94</c:v>
                </c:pt>
                <c:pt idx="2548">
                  <c:v>70.959999999999994</c:v>
                </c:pt>
                <c:pt idx="2549">
                  <c:v>70.98</c:v>
                </c:pt>
                <c:pt idx="2550">
                  <c:v>71</c:v>
                </c:pt>
                <c:pt idx="2551">
                  <c:v>71.02</c:v>
                </c:pt>
                <c:pt idx="2552">
                  <c:v>71.040000000000006</c:v>
                </c:pt>
                <c:pt idx="2553">
                  <c:v>71.06</c:v>
                </c:pt>
                <c:pt idx="2554">
                  <c:v>71.08</c:v>
                </c:pt>
                <c:pt idx="2555">
                  <c:v>71.099999999999994</c:v>
                </c:pt>
                <c:pt idx="2556">
                  <c:v>71.12</c:v>
                </c:pt>
                <c:pt idx="2557">
                  <c:v>71.14</c:v>
                </c:pt>
                <c:pt idx="2558">
                  <c:v>71.16</c:v>
                </c:pt>
                <c:pt idx="2559">
                  <c:v>71.180000000000007</c:v>
                </c:pt>
                <c:pt idx="2560">
                  <c:v>71.2</c:v>
                </c:pt>
                <c:pt idx="2561">
                  <c:v>71.22</c:v>
                </c:pt>
                <c:pt idx="2562">
                  <c:v>71.239999999999995</c:v>
                </c:pt>
                <c:pt idx="2563">
                  <c:v>71.260000000000005</c:v>
                </c:pt>
                <c:pt idx="2564">
                  <c:v>71.28</c:v>
                </c:pt>
                <c:pt idx="2565">
                  <c:v>71.3</c:v>
                </c:pt>
                <c:pt idx="2566">
                  <c:v>71.319999999999993</c:v>
                </c:pt>
                <c:pt idx="2567">
                  <c:v>71.34</c:v>
                </c:pt>
                <c:pt idx="2568">
                  <c:v>71.36</c:v>
                </c:pt>
                <c:pt idx="2569">
                  <c:v>71.38</c:v>
                </c:pt>
                <c:pt idx="2570">
                  <c:v>71.400000000000006</c:v>
                </c:pt>
                <c:pt idx="2571">
                  <c:v>71.42</c:v>
                </c:pt>
                <c:pt idx="2572">
                  <c:v>71.44</c:v>
                </c:pt>
                <c:pt idx="2573">
                  <c:v>71.459999999999994</c:v>
                </c:pt>
                <c:pt idx="2574">
                  <c:v>71.48</c:v>
                </c:pt>
                <c:pt idx="2575">
                  <c:v>71.5</c:v>
                </c:pt>
                <c:pt idx="2576">
                  <c:v>71.52</c:v>
                </c:pt>
                <c:pt idx="2577">
                  <c:v>71.540000000000006</c:v>
                </c:pt>
                <c:pt idx="2578">
                  <c:v>71.56</c:v>
                </c:pt>
                <c:pt idx="2579">
                  <c:v>71.58</c:v>
                </c:pt>
                <c:pt idx="2580">
                  <c:v>71.599999999999994</c:v>
                </c:pt>
                <c:pt idx="2581">
                  <c:v>71.62</c:v>
                </c:pt>
                <c:pt idx="2582">
                  <c:v>71.64</c:v>
                </c:pt>
                <c:pt idx="2583">
                  <c:v>71.66</c:v>
                </c:pt>
                <c:pt idx="2584">
                  <c:v>71.680000000000007</c:v>
                </c:pt>
                <c:pt idx="2585">
                  <c:v>71.7</c:v>
                </c:pt>
                <c:pt idx="2586">
                  <c:v>71.72</c:v>
                </c:pt>
                <c:pt idx="2587">
                  <c:v>71.739999999999995</c:v>
                </c:pt>
                <c:pt idx="2588">
                  <c:v>71.760000000000005</c:v>
                </c:pt>
                <c:pt idx="2589">
                  <c:v>71.78</c:v>
                </c:pt>
                <c:pt idx="2590">
                  <c:v>71.8</c:v>
                </c:pt>
                <c:pt idx="2591">
                  <c:v>71.819999999999993</c:v>
                </c:pt>
                <c:pt idx="2592">
                  <c:v>71.84</c:v>
                </c:pt>
                <c:pt idx="2593">
                  <c:v>71.86</c:v>
                </c:pt>
                <c:pt idx="2594">
                  <c:v>71.88</c:v>
                </c:pt>
                <c:pt idx="2595">
                  <c:v>71.900000000000006</c:v>
                </c:pt>
                <c:pt idx="2596">
                  <c:v>71.92</c:v>
                </c:pt>
                <c:pt idx="2597">
                  <c:v>71.94</c:v>
                </c:pt>
                <c:pt idx="2598">
                  <c:v>71.959999999999994</c:v>
                </c:pt>
                <c:pt idx="2599">
                  <c:v>71.98</c:v>
                </c:pt>
                <c:pt idx="2600">
                  <c:v>72</c:v>
                </c:pt>
                <c:pt idx="2601">
                  <c:v>72.02</c:v>
                </c:pt>
                <c:pt idx="2602">
                  <c:v>72.040000000000006</c:v>
                </c:pt>
                <c:pt idx="2603">
                  <c:v>72.06</c:v>
                </c:pt>
                <c:pt idx="2604">
                  <c:v>72.08</c:v>
                </c:pt>
                <c:pt idx="2605">
                  <c:v>72.099999999999994</c:v>
                </c:pt>
                <c:pt idx="2606">
                  <c:v>72.12</c:v>
                </c:pt>
                <c:pt idx="2607">
                  <c:v>72.14</c:v>
                </c:pt>
                <c:pt idx="2608">
                  <c:v>72.16</c:v>
                </c:pt>
                <c:pt idx="2609">
                  <c:v>72.180000000000007</c:v>
                </c:pt>
                <c:pt idx="2610">
                  <c:v>72.2</c:v>
                </c:pt>
                <c:pt idx="2611">
                  <c:v>72.22</c:v>
                </c:pt>
                <c:pt idx="2612">
                  <c:v>72.239999999999995</c:v>
                </c:pt>
                <c:pt idx="2613">
                  <c:v>72.260000000000005</c:v>
                </c:pt>
                <c:pt idx="2614">
                  <c:v>72.28</c:v>
                </c:pt>
                <c:pt idx="2615">
                  <c:v>72.3</c:v>
                </c:pt>
                <c:pt idx="2616">
                  <c:v>72.319999999999993</c:v>
                </c:pt>
                <c:pt idx="2617">
                  <c:v>72.34</c:v>
                </c:pt>
                <c:pt idx="2618">
                  <c:v>72.36</c:v>
                </c:pt>
                <c:pt idx="2619">
                  <c:v>72.38</c:v>
                </c:pt>
                <c:pt idx="2620">
                  <c:v>72.400000000000006</c:v>
                </c:pt>
                <c:pt idx="2621">
                  <c:v>72.42</c:v>
                </c:pt>
                <c:pt idx="2622">
                  <c:v>72.44</c:v>
                </c:pt>
                <c:pt idx="2623">
                  <c:v>72.459999999999994</c:v>
                </c:pt>
                <c:pt idx="2624">
                  <c:v>72.48</c:v>
                </c:pt>
                <c:pt idx="2625">
                  <c:v>72.5</c:v>
                </c:pt>
                <c:pt idx="2626">
                  <c:v>72.52</c:v>
                </c:pt>
                <c:pt idx="2627">
                  <c:v>72.540000000000006</c:v>
                </c:pt>
                <c:pt idx="2628">
                  <c:v>72.56</c:v>
                </c:pt>
                <c:pt idx="2629">
                  <c:v>72.58</c:v>
                </c:pt>
                <c:pt idx="2630">
                  <c:v>72.599999999999994</c:v>
                </c:pt>
                <c:pt idx="2631">
                  <c:v>72.62</c:v>
                </c:pt>
                <c:pt idx="2632">
                  <c:v>72.64</c:v>
                </c:pt>
                <c:pt idx="2633">
                  <c:v>72.66</c:v>
                </c:pt>
                <c:pt idx="2634">
                  <c:v>72.680000000000007</c:v>
                </c:pt>
                <c:pt idx="2635">
                  <c:v>72.7</c:v>
                </c:pt>
                <c:pt idx="2636">
                  <c:v>72.72</c:v>
                </c:pt>
                <c:pt idx="2637">
                  <c:v>72.739999999999995</c:v>
                </c:pt>
                <c:pt idx="2638">
                  <c:v>72.760000000000005</c:v>
                </c:pt>
                <c:pt idx="2639">
                  <c:v>72.78</c:v>
                </c:pt>
                <c:pt idx="2640">
                  <c:v>72.8</c:v>
                </c:pt>
                <c:pt idx="2641">
                  <c:v>72.819999999999993</c:v>
                </c:pt>
                <c:pt idx="2642">
                  <c:v>72.84</c:v>
                </c:pt>
                <c:pt idx="2643">
                  <c:v>72.86</c:v>
                </c:pt>
                <c:pt idx="2644">
                  <c:v>72.88</c:v>
                </c:pt>
                <c:pt idx="2645">
                  <c:v>72.900000000000006</c:v>
                </c:pt>
                <c:pt idx="2646">
                  <c:v>72.92</c:v>
                </c:pt>
                <c:pt idx="2647">
                  <c:v>72.94</c:v>
                </c:pt>
                <c:pt idx="2648">
                  <c:v>72.959999999999994</c:v>
                </c:pt>
                <c:pt idx="2649">
                  <c:v>72.98</c:v>
                </c:pt>
                <c:pt idx="2650">
                  <c:v>73</c:v>
                </c:pt>
                <c:pt idx="2651">
                  <c:v>73.02</c:v>
                </c:pt>
                <c:pt idx="2652">
                  <c:v>73.040000000000006</c:v>
                </c:pt>
                <c:pt idx="2653">
                  <c:v>73.06</c:v>
                </c:pt>
                <c:pt idx="2654">
                  <c:v>73.08</c:v>
                </c:pt>
                <c:pt idx="2655">
                  <c:v>73.099999999999994</c:v>
                </c:pt>
                <c:pt idx="2656">
                  <c:v>73.12</c:v>
                </c:pt>
                <c:pt idx="2657">
                  <c:v>73.14</c:v>
                </c:pt>
                <c:pt idx="2658">
                  <c:v>73.16</c:v>
                </c:pt>
                <c:pt idx="2659">
                  <c:v>73.180000000000007</c:v>
                </c:pt>
                <c:pt idx="2660">
                  <c:v>73.2</c:v>
                </c:pt>
                <c:pt idx="2661">
                  <c:v>73.22</c:v>
                </c:pt>
                <c:pt idx="2662">
                  <c:v>73.239999999999995</c:v>
                </c:pt>
                <c:pt idx="2663">
                  <c:v>73.260000000000005</c:v>
                </c:pt>
                <c:pt idx="2664">
                  <c:v>73.28</c:v>
                </c:pt>
                <c:pt idx="2665">
                  <c:v>73.3</c:v>
                </c:pt>
                <c:pt idx="2666">
                  <c:v>73.319999999999993</c:v>
                </c:pt>
                <c:pt idx="2667">
                  <c:v>73.34</c:v>
                </c:pt>
                <c:pt idx="2668">
                  <c:v>73.36</c:v>
                </c:pt>
                <c:pt idx="2669">
                  <c:v>73.38</c:v>
                </c:pt>
                <c:pt idx="2670">
                  <c:v>73.400000000000006</c:v>
                </c:pt>
                <c:pt idx="2671">
                  <c:v>73.42</c:v>
                </c:pt>
                <c:pt idx="2672">
                  <c:v>73.44</c:v>
                </c:pt>
                <c:pt idx="2673">
                  <c:v>73.459999999999994</c:v>
                </c:pt>
                <c:pt idx="2674">
                  <c:v>73.48</c:v>
                </c:pt>
                <c:pt idx="2675">
                  <c:v>73.5</c:v>
                </c:pt>
                <c:pt idx="2676">
                  <c:v>73.52</c:v>
                </c:pt>
                <c:pt idx="2677">
                  <c:v>73.540000000000006</c:v>
                </c:pt>
                <c:pt idx="2678">
                  <c:v>73.56</c:v>
                </c:pt>
                <c:pt idx="2679">
                  <c:v>73.58</c:v>
                </c:pt>
                <c:pt idx="2680">
                  <c:v>73.599999999999994</c:v>
                </c:pt>
                <c:pt idx="2681">
                  <c:v>73.62</c:v>
                </c:pt>
                <c:pt idx="2682">
                  <c:v>73.64</c:v>
                </c:pt>
                <c:pt idx="2683">
                  <c:v>73.66</c:v>
                </c:pt>
                <c:pt idx="2684">
                  <c:v>73.680000000000007</c:v>
                </c:pt>
                <c:pt idx="2685">
                  <c:v>73.7</c:v>
                </c:pt>
                <c:pt idx="2686">
                  <c:v>73.72</c:v>
                </c:pt>
                <c:pt idx="2687">
                  <c:v>73.739999999999995</c:v>
                </c:pt>
                <c:pt idx="2688">
                  <c:v>73.760000000000005</c:v>
                </c:pt>
                <c:pt idx="2689">
                  <c:v>73.78</c:v>
                </c:pt>
                <c:pt idx="2690">
                  <c:v>73.8</c:v>
                </c:pt>
                <c:pt idx="2691">
                  <c:v>73.819999999999993</c:v>
                </c:pt>
                <c:pt idx="2692">
                  <c:v>73.84</c:v>
                </c:pt>
                <c:pt idx="2693">
                  <c:v>73.86</c:v>
                </c:pt>
                <c:pt idx="2694">
                  <c:v>73.88</c:v>
                </c:pt>
                <c:pt idx="2695">
                  <c:v>73.900000000000006</c:v>
                </c:pt>
                <c:pt idx="2696">
                  <c:v>73.92</c:v>
                </c:pt>
                <c:pt idx="2697">
                  <c:v>73.94</c:v>
                </c:pt>
                <c:pt idx="2698">
                  <c:v>73.959999999999994</c:v>
                </c:pt>
                <c:pt idx="2699">
                  <c:v>73.98</c:v>
                </c:pt>
                <c:pt idx="2700">
                  <c:v>74</c:v>
                </c:pt>
                <c:pt idx="2701">
                  <c:v>74.02</c:v>
                </c:pt>
                <c:pt idx="2702">
                  <c:v>74.040000000000006</c:v>
                </c:pt>
                <c:pt idx="2703">
                  <c:v>74.06</c:v>
                </c:pt>
                <c:pt idx="2704">
                  <c:v>74.08</c:v>
                </c:pt>
                <c:pt idx="2705">
                  <c:v>74.099999999999994</c:v>
                </c:pt>
                <c:pt idx="2706">
                  <c:v>74.12</c:v>
                </c:pt>
                <c:pt idx="2707">
                  <c:v>74.14</c:v>
                </c:pt>
                <c:pt idx="2708">
                  <c:v>74.16</c:v>
                </c:pt>
                <c:pt idx="2709">
                  <c:v>74.180000000000007</c:v>
                </c:pt>
                <c:pt idx="2710">
                  <c:v>74.2</c:v>
                </c:pt>
                <c:pt idx="2711">
                  <c:v>74.22</c:v>
                </c:pt>
                <c:pt idx="2712">
                  <c:v>74.239999999999995</c:v>
                </c:pt>
                <c:pt idx="2713">
                  <c:v>74.260000000000005</c:v>
                </c:pt>
                <c:pt idx="2714">
                  <c:v>74.28</c:v>
                </c:pt>
                <c:pt idx="2715">
                  <c:v>74.3</c:v>
                </c:pt>
                <c:pt idx="2716">
                  <c:v>74.319999999999993</c:v>
                </c:pt>
                <c:pt idx="2717">
                  <c:v>74.34</c:v>
                </c:pt>
                <c:pt idx="2718">
                  <c:v>74.36</c:v>
                </c:pt>
                <c:pt idx="2719">
                  <c:v>74.38</c:v>
                </c:pt>
                <c:pt idx="2720">
                  <c:v>74.400000000000006</c:v>
                </c:pt>
                <c:pt idx="2721">
                  <c:v>74.42</c:v>
                </c:pt>
                <c:pt idx="2722">
                  <c:v>74.44</c:v>
                </c:pt>
                <c:pt idx="2723">
                  <c:v>74.459999999999994</c:v>
                </c:pt>
                <c:pt idx="2724">
                  <c:v>74.48</c:v>
                </c:pt>
                <c:pt idx="2725">
                  <c:v>74.5</c:v>
                </c:pt>
                <c:pt idx="2726">
                  <c:v>74.52</c:v>
                </c:pt>
                <c:pt idx="2727">
                  <c:v>74.540000000000006</c:v>
                </c:pt>
                <c:pt idx="2728">
                  <c:v>74.56</c:v>
                </c:pt>
                <c:pt idx="2729">
                  <c:v>74.58</c:v>
                </c:pt>
                <c:pt idx="2730">
                  <c:v>74.599999999999994</c:v>
                </c:pt>
                <c:pt idx="2731">
                  <c:v>74.62</c:v>
                </c:pt>
                <c:pt idx="2732">
                  <c:v>74.64</c:v>
                </c:pt>
                <c:pt idx="2733">
                  <c:v>74.66</c:v>
                </c:pt>
                <c:pt idx="2734">
                  <c:v>74.680000000000007</c:v>
                </c:pt>
                <c:pt idx="2735">
                  <c:v>74.7</c:v>
                </c:pt>
                <c:pt idx="2736">
                  <c:v>74.72</c:v>
                </c:pt>
                <c:pt idx="2737">
                  <c:v>74.739999999999995</c:v>
                </c:pt>
                <c:pt idx="2738">
                  <c:v>74.760000000000005</c:v>
                </c:pt>
                <c:pt idx="2739">
                  <c:v>74.78</c:v>
                </c:pt>
                <c:pt idx="2740">
                  <c:v>74.8</c:v>
                </c:pt>
                <c:pt idx="2741">
                  <c:v>74.819999999999993</c:v>
                </c:pt>
                <c:pt idx="2742">
                  <c:v>74.84</c:v>
                </c:pt>
                <c:pt idx="2743">
                  <c:v>74.86</c:v>
                </c:pt>
                <c:pt idx="2744">
                  <c:v>74.88</c:v>
                </c:pt>
                <c:pt idx="2745">
                  <c:v>74.900000000000006</c:v>
                </c:pt>
                <c:pt idx="2746">
                  <c:v>74.92</c:v>
                </c:pt>
                <c:pt idx="2747">
                  <c:v>74.94</c:v>
                </c:pt>
                <c:pt idx="2748">
                  <c:v>74.959999999999994</c:v>
                </c:pt>
                <c:pt idx="2749">
                  <c:v>74.98</c:v>
                </c:pt>
                <c:pt idx="2750">
                  <c:v>75</c:v>
                </c:pt>
                <c:pt idx="2751">
                  <c:v>75.02</c:v>
                </c:pt>
                <c:pt idx="2752">
                  <c:v>75.040000000000006</c:v>
                </c:pt>
                <c:pt idx="2753">
                  <c:v>75.06</c:v>
                </c:pt>
                <c:pt idx="2754">
                  <c:v>75.08</c:v>
                </c:pt>
                <c:pt idx="2755">
                  <c:v>75.099999999999994</c:v>
                </c:pt>
                <c:pt idx="2756">
                  <c:v>75.12</c:v>
                </c:pt>
                <c:pt idx="2757">
                  <c:v>75.14</c:v>
                </c:pt>
                <c:pt idx="2758">
                  <c:v>75.16</c:v>
                </c:pt>
                <c:pt idx="2759">
                  <c:v>75.180000000000007</c:v>
                </c:pt>
                <c:pt idx="2760">
                  <c:v>75.2</c:v>
                </c:pt>
                <c:pt idx="2761">
                  <c:v>75.22</c:v>
                </c:pt>
                <c:pt idx="2762">
                  <c:v>75.239999999999995</c:v>
                </c:pt>
                <c:pt idx="2763">
                  <c:v>75.260000000000005</c:v>
                </c:pt>
                <c:pt idx="2764">
                  <c:v>75.28</c:v>
                </c:pt>
                <c:pt idx="2765">
                  <c:v>75.3</c:v>
                </c:pt>
                <c:pt idx="2766">
                  <c:v>75.319999999999993</c:v>
                </c:pt>
                <c:pt idx="2767">
                  <c:v>75.34</c:v>
                </c:pt>
                <c:pt idx="2768">
                  <c:v>75.36</c:v>
                </c:pt>
                <c:pt idx="2769">
                  <c:v>75.38</c:v>
                </c:pt>
                <c:pt idx="2770">
                  <c:v>75.400000000000006</c:v>
                </c:pt>
                <c:pt idx="2771">
                  <c:v>75.42</c:v>
                </c:pt>
                <c:pt idx="2772">
                  <c:v>75.44</c:v>
                </c:pt>
                <c:pt idx="2773">
                  <c:v>75.459999999999994</c:v>
                </c:pt>
                <c:pt idx="2774">
                  <c:v>75.48</c:v>
                </c:pt>
                <c:pt idx="2775">
                  <c:v>75.5</c:v>
                </c:pt>
                <c:pt idx="2776">
                  <c:v>75.52</c:v>
                </c:pt>
                <c:pt idx="2777">
                  <c:v>75.540000000000006</c:v>
                </c:pt>
                <c:pt idx="2778">
                  <c:v>75.56</c:v>
                </c:pt>
                <c:pt idx="2779">
                  <c:v>75.58</c:v>
                </c:pt>
                <c:pt idx="2780">
                  <c:v>75.599999999999994</c:v>
                </c:pt>
                <c:pt idx="2781">
                  <c:v>75.62</c:v>
                </c:pt>
                <c:pt idx="2782">
                  <c:v>75.64</c:v>
                </c:pt>
                <c:pt idx="2783">
                  <c:v>75.66</c:v>
                </c:pt>
                <c:pt idx="2784">
                  <c:v>75.680000000000007</c:v>
                </c:pt>
                <c:pt idx="2785">
                  <c:v>75.7</c:v>
                </c:pt>
                <c:pt idx="2786">
                  <c:v>75.72</c:v>
                </c:pt>
                <c:pt idx="2787">
                  <c:v>75.739999999999995</c:v>
                </c:pt>
                <c:pt idx="2788">
                  <c:v>75.760000000000005</c:v>
                </c:pt>
                <c:pt idx="2789">
                  <c:v>75.78</c:v>
                </c:pt>
                <c:pt idx="2790">
                  <c:v>75.8</c:v>
                </c:pt>
                <c:pt idx="2791">
                  <c:v>75.819999999999993</c:v>
                </c:pt>
                <c:pt idx="2792">
                  <c:v>75.84</c:v>
                </c:pt>
                <c:pt idx="2793">
                  <c:v>75.86</c:v>
                </c:pt>
                <c:pt idx="2794">
                  <c:v>75.88</c:v>
                </c:pt>
                <c:pt idx="2795">
                  <c:v>75.900000000000006</c:v>
                </c:pt>
                <c:pt idx="2796">
                  <c:v>75.92</c:v>
                </c:pt>
                <c:pt idx="2797">
                  <c:v>75.94</c:v>
                </c:pt>
                <c:pt idx="2798">
                  <c:v>75.959999999999994</c:v>
                </c:pt>
                <c:pt idx="2799">
                  <c:v>75.98</c:v>
                </c:pt>
                <c:pt idx="2800">
                  <c:v>76</c:v>
                </c:pt>
                <c:pt idx="2801">
                  <c:v>76.02</c:v>
                </c:pt>
                <c:pt idx="2802">
                  <c:v>76.040000000000006</c:v>
                </c:pt>
                <c:pt idx="2803">
                  <c:v>76.06</c:v>
                </c:pt>
                <c:pt idx="2804">
                  <c:v>76.08</c:v>
                </c:pt>
                <c:pt idx="2805">
                  <c:v>76.099999999999994</c:v>
                </c:pt>
                <c:pt idx="2806">
                  <c:v>76.12</c:v>
                </c:pt>
                <c:pt idx="2807">
                  <c:v>76.14</c:v>
                </c:pt>
                <c:pt idx="2808">
                  <c:v>76.16</c:v>
                </c:pt>
                <c:pt idx="2809">
                  <c:v>76.180000000000007</c:v>
                </c:pt>
                <c:pt idx="2810">
                  <c:v>76.2</c:v>
                </c:pt>
                <c:pt idx="2811">
                  <c:v>76.22</c:v>
                </c:pt>
                <c:pt idx="2812">
                  <c:v>76.239999999999995</c:v>
                </c:pt>
                <c:pt idx="2813">
                  <c:v>76.260000000000005</c:v>
                </c:pt>
                <c:pt idx="2814">
                  <c:v>76.28</c:v>
                </c:pt>
                <c:pt idx="2815">
                  <c:v>76.3</c:v>
                </c:pt>
                <c:pt idx="2816">
                  <c:v>76.319999999999993</c:v>
                </c:pt>
                <c:pt idx="2817">
                  <c:v>76.34</c:v>
                </c:pt>
                <c:pt idx="2818">
                  <c:v>76.36</c:v>
                </c:pt>
                <c:pt idx="2819">
                  <c:v>76.38</c:v>
                </c:pt>
                <c:pt idx="2820">
                  <c:v>76.400000000000006</c:v>
                </c:pt>
                <c:pt idx="2821">
                  <c:v>76.42</c:v>
                </c:pt>
                <c:pt idx="2822">
                  <c:v>76.44</c:v>
                </c:pt>
                <c:pt idx="2823">
                  <c:v>76.459999999999994</c:v>
                </c:pt>
                <c:pt idx="2824">
                  <c:v>76.48</c:v>
                </c:pt>
                <c:pt idx="2825">
                  <c:v>76.5</c:v>
                </c:pt>
                <c:pt idx="2826">
                  <c:v>76.52</c:v>
                </c:pt>
                <c:pt idx="2827">
                  <c:v>76.540000000000006</c:v>
                </c:pt>
                <c:pt idx="2828">
                  <c:v>76.56</c:v>
                </c:pt>
                <c:pt idx="2829">
                  <c:v>76.58</c:v>
                </c:pt>
                <c:pt idx="2830">
                  <c:v>76.599999999999994</c:v>
                </c:pt>
                <c:pt idx="2831">
                  <c:v>76.62</c:v>
                </c:pt>
                <c:pt idx="2832">
                  <c:v>76.64</c:v>
                </c:pt>
                <c:pt idx="2833">
                  <c:v>76.66</c:v>
                </c:pt>
                <c:pt idx="2834">
                  <c:v>76.680000000000007</c:v>
                </c:pt>
                <c:pt idx="2835">
                  <c:v>76.7</c:v>
                </c:pt>
                <c:pt idx="2836">
                  <c:v>76.72</c:v>
                </c:pt>
                <c:pt idx="2837">
                  <c:v>76.739999999999995</c:v>
                </c:pt>
                <c:pt idx="2838">
                  <c:v>76.760000000000005</c:v>
                </c:pt>
                <c:pt idx="2839">
                  <c:v>76.78</c:v>
                </c:pt>
                <c:pt idx="2840">
                  <c:v>76.8</c:v>
                </c:pt>
                <c:pt idx="2841">
                  <c:v>76.819999999999993</c:v>
                </c:pt>
                <c:pt idx="2842">
                  <c:v>76.84</c:v>
                </c:pt>
                <c:pt idx="2843">
                  <c:v>76.86</c:v>
                </c:pt>
                <c:pt idx="2844">
                  <c:v>76.88</c:v>
                </c:pt>
                <c:pt idx="2845">
                  <c:v>76.900000000000006</c:v>
                </c:pt>
                <c:pt idx="2846">
                  <c:v>76.92</c:v>
                </c:pt>
                <c:pt idx="2847">
                  <c:v>76.94</c:v>
                </c:pt>
                <c:pt idx="2848">
                  <c:v>76.959999999999994</c:v>
                </c:pt>
                <c:pt idx="2849">
                  <c:v>76.98</c:v>
                </c:pt>
                <c:pt idx="2850">
                  <c:v>77</c:v>
                </c:pt>
                <c:pt idx="2851">
                  <c:v>77.02</c:v>
                </c:pt>
                <c:pt idx="2852">
                  <c:v>77.040000000000006</c:v>
                </c:pt>
                <c:pt idx="2853">
                  <c:v>77.06</c:v>
                </c:pt>
                <c:pt idx="2854">
                  <c:v>77.08</c:v>
                </c:pt>
                <c:pt idx="2855">
                  <c:v>77.099999999999994</c:v>
                </c:pt>
                <c:pt idx="2856">
                  <c:v>77.12</c:v>
                </c:pt>
                <c:pt idx="2857">
                  <c:v>77.14</c:v>
                </c:pt>
                <c:pt idx="2858">
                  <c:v>77.16</c:v>
                </c:pt>
                <c:pt idx="2859">
                  <c:v>77.180000000000007</c:v>
                </c:pt>
                <c:pt idx="2860">
                  <c:v>77.2</c:v>
                </c:pt>
                <c:pt idx="2861">
                  <c:v>77.22</c:v>
                </c:pt>
                <c:pt idx="2862">
                  <c:v>77.239999999999995</c:v>
                </c:pt>
                <c:pt idx="2863">
                  <c:v>77.260000000000005</c:v>
                </c:pt>
                <c:pt idx="2864">
                  <c:v>77.28</c:v>
                </c:pt>
                <c:pt idx="2865">
                  <c:v>77.3</c:v>
                </c:pt>
                <c:pt idx="2866">
                  <c:v>77.319999999999993</c:v>
                </c:pt>
                <c:pt idx="2867">
                  <c:v>77.34</c:v>
                </c:pt>
                <c:pt idx="2868">
                  <c:v>77.36</c:v>
                </c:pt>
                <c:pt idx="2869">
                  <c:v>77.38</c:v>
                </c:pt>
                <c:pt idx="2870">
                  <c:v>77.400000000000006</c:v>
                </c:pt>
                <c:pt idx="2871">
                  <c:v>77.42</c:v>
                </c:pt>
                <c:pt idx="2872">
                  <c:v>77.44</c:v>
                </c:pt>
                <c:pt idx="2873">
                  <c:v>77.459999999999994</c:v>
                </c:pt>
                <c:pt idx="2874">
                  <c:v>77.48</c:v>
                </c:pt>
                <c:pt idx="2875">
                  <c:v>77.5</c:v>
                </c:pt>
                <c:pt idx="2876">
                  <c:v>77.52</c:v>
                </c:pt>
                <c:pt idx="2877">
                  <c:v>77.540000000000006</c:v>
                </c:pt>
                <c:pt idx="2878">
                  <c:v>77.56</c:v>
                </c:pt>
                <c:pt idx="2879">
                  <c:v>77.58</c:v>
                </c:pt>
                <c:pt idx="2880">
                  <c:v>77.599999999999994</c:v>
                </c:pt>
                <c:pt idx="2881">
                  <c:v>77.62</c:v>
                </c:pt>
                <c:pt idx="2882">
                  <c:v>77.64</c:v>
                </c:pt>
                <c:pt idx="2883">
                  <c:v>77.66</c:v>
                </c:pt>
                <c:pt idx="2884">
                  <c:v>77.680000000000007</c:v>
                </c:pt>
                <c:pt idx="2885">
                  <c:v>77.7</c:v>
                </c:pt>
                <c:pt idx="2886">
                  <c:v>77.72</c:v>
                </c:pt>
                <c:pt idx="2887">
                  <c:v>77.739999999999995</c:v>
                </c:pt>
                <c:pt idx="2888">
                  <c:v>77.760000000000005</c:v>
                </c:pt>
                <c:pt idx="2889">
                  <c:v>77.78</c:v>
                </c:pt>
                <c:pt idx="2890">
                  <c:v>77.8</c:v>
                </c:pt>
                <c:pt idx="2891">
                  <c:v>77.819999999999993</c:v>
                </c:pt>
                <c:pt idx="2892">
                  <c:v>77.84</c:v>
                </c:pt>
                <c:pt idx="2893">
                  <c:v>77.86</c:v>
                </c:pt>
                <c:pt idx="2894">
                  <c:v>77.88</c:v>
                </c:pt>
                <c:pt idx="2895">
                  <c:v>77.900000000000006</c:v>
                </c:pt>
                <c:pt idx="2896">
                  <c:v>77.92</c:v>
                </c:pt>
                <c:pt idx="2897">
                  <c:v>77.94</c:v>
                </c:pt>
                <c:pt idx="2898">
                  <c:v>77.959999999999994</c:v>
                </c:pt>
                <c:pt idx="2899">
                  <c:v>77.98</c:v>
                </c:pt>
                <c:pt idx="2900">
                  <c:v>78</c:v>
                </c:pt>
                <c:pt idx="2901">
                  <c:v>78.02</c:v>
                </c:pt>
                <c:pt idx="2902">
                  <c:v>78.040000000000006</c:v>
                </c:pt>
                <c:pt idx="2903">
                  <c:v>78.06</c:v>
                </c:pt>
                <c:pt idx="2904">
                  <c:v>78.08</c:v>
                </c:pt>
                <c:pt idx="2905">
                  <c:v>78.099999999999994</c:v>
                </c:pt>
                <c:pt idx="2906">
                  <c:v>78.12</c:v>
                </c:pt>
                <c:pt idx="2907">
                  <c:v>78.14</c:v>
                </c:pt>
                <c:pt idx="2908">
                  <c:v>78.16</c:v>
                </c:pt>
                <c:pt idx="2909">
                  <c:v>78.180000000000007</c:v>
                </c:pt>
                <c:pt idx="2910">
                  <c:v>78.2</c:v>
                </c:pt>
                <c:pt idx="2911">
                  <c:v>78.22</c:v>
                </c:pt>
                <c:pt idx="2912">
                  <c:v>78.239999999999995</c:v>
                </c:pt>
                <c:pt idx="2913">
                  <c:v>78.260000000000005</c:v>
                </c:pt>
                <c:pt idx="2914">
                  <c:v>78.28</c:v>
                </c:pt>
                <c:pt idx="2915">
                  <c:v>78.3</c:v>
                </c:pt>
                <c:pt idx="2916">
                  <c:v>78.319999999999993</c:v>
                </c:pt>
                <c:pt idx="2917">
                  <c:v>78.34</c:v>
                </c:pt>
                <c:pt idx="2918">
                  <c:v>78.36</c:v>
                </c:pt>
                <c:pt idx="2919">
                  <c:v>78.38</c:v>
                </c:pt>
                <c:pt idx="2920">
                  <c:v>78.400000000000006</c:v>
                </c:pt>
                <c:pt idx="2921">
                  <c:v>78.42</c:v>
                </c:pt>
                <c:pt idx="2922">
                  <c:v>78.44</c:v>
                </c:pt>
                <c:pt idx="2923">
                  <c:v>78.459999999999994</c:v>
                </c:pt>
                <c:pt idx="2924">
                  <c:v>78.48</c:v>
                </c:pt>
                <c:pt idx="2925">
                  <c:v>78.5</c:v>
                </c:pt>
                <c:pt idx="2926">
                  <c:v>78.52</c:v>
                </c:pt>
                <c:pt idx="2927">
                  <c:v>78.540000000000006</c:v>
                </c:pt>
                <c:pt idx="2928">
                  <c:v>78.56</c:v>
                </c:pt>
                <c:pt idx="2929">
                  <c:v>78.58</c:v>
                </c:pt>
                <c:pt idx="2930">
                  <c:v>78.599999999999994</c:v>
                </c:pt>
                <c:pt idx="2931">
                  <c:v>78.62</c:v>
                </c:pt>
                <c:pt idx="2932">
                  <c:v>78.64</c:v>
                </c:pt>
                <c:pt idx="2933">
                  <c:v>78.66</c:v>
                </c:pt>
                <c:pt idx="2934">
                  <c:v>78.680000000000007</c:v>
                </c:pt>
                <c:pt idx="2935">
                  <c:v>78.7</c:v>
                </c:pt>
                <c:pt idx="2936">
                  <c:v>78.72</c:v>
                </c:pt>
                <c:pt idx="2937">
                  <c:v>78.739999999999995</c:v>
                </c:pt>
                <c:pt idx="2938">
                  <c:v>78.760000000000005</c:v>
                </c:pt>
                <c:pt idx="2939">
                  <c:v>78.78</c:v>
                </c:pt>
                <c:pt idx="2940">
                  <c:v>78.8</c:v>
                </c:pt>
                <c:pt idx="2941">
                  <c:v>78.819999999999993</c:v>
                </c:pt>
                <c:pt idx="2942">
                  <c:v>78.84</c:v>
                </c:pt>
                <c:pt idx="2943">
                  <c:v>78.86</c:v>
                </c:pt>
                <c:pt idx="2944">
                  <c:v>78.88</c:v>
                </c:pt>
                <c:pt idx="2945">
                  <c:v>78.900000000000006</c:v>
                </c:pt>
                <c:pt idx="2946">
                  <c:v>78.92</c:v>
                </c:pt>
                <c:pt idx="2947">
                  <c:v>78.94</c:v>
                </c:pt>
                <c:pt idx="2948">
                  <c:v>78.959999999999994</c:v>
                </c:pt>
                <c:pt idx="2949">
                  <c:v>78.98</c:v>
                </c:pt>
                <c:pt idx="2950">
                  <c:v>79</c:v>
                </c:pt>
                <c:pt idx="2951">
                  <c:v>79.02</c:v>
                </c:pt>
                <c:pt idx="2952">
                  <c:v>79.040000000000006</c:v>
                </c:pt>
                <c:pt idx="2953">
                  <c:v>79.06</c:v>
                </c:pt>
                <c:pt idx="2954">
                  <c:v>79.08</c:v>
                </c:pt>
                <c:pt idx="2955">
                  <c:v>79.099999999999994</c:v>
                </c:pt>
                <c:pt idx="2956">
                  <c:v>79.12</c:v>
                </c:pt>
                <c:pt idx="2957">
                  <c:v>79.14</c:v>
                </c:pt>
                <c:pt idx="2958">
                  <c:v>79.16</c:v>
                </c:pt>
                <c:pt idx="2959">
                  <c:v>79.180000000000007</c:v>
                </c:pt>
                <c:pt idx="2960">
                  <c:v>79.2</c:v>
                </c:pt>
                <c:pt idx="2961">
                  <c:v>79.22</c:v>
                </c:pt>
                <c:pt idx="2962">
                  <c:v>79.239999999999995</c:v>
                </c:pt>
                <c:pt idx="2963">
                  <c:v>79.260000000000005</c:v>
                </c:pt>
                <c:pt idx="2964">
                  <c:v>79.28</c:v>
                </c:pt>
                <c:pt idx="2965">
                  <c:v>79.3</c:v>
                </c:pt>
                <c:pt idx="2966">
                  <c:v>79.319999999999993</c:v>
                </c:pt>
                <c:pt idx="2967">
                  <c:v>79.34</c:v>
                </c:pt>
                <c:pt idx="2968">
                  <c:v>79.36</c:v>
                </c:pt>
                <c:pt idx="2969">
                  <c:v>79.38</c:v>
                </c:pt>
                <c:pt idx="2970">
                  <c:v>79.400000000000006</c:v>
                </c:pt>
                <c:pt idx="2971">
                  <c:v>79.42</c:v>
                </c:pt>
                <c:pt idx="2972">
                  <c:v>79.44</c:v>
                </c:pt>
                <c:pt idx="2973">
                  <c:v>79.459999999999994</c:v>
                </c:pt>
                <c:pt idx="2974">
                  <c:v>79.48</c:v>
                </c:pt>
                <c:pt idx="2975">
                  <c:v>79.5</c:v>
                </c:pt>
                <c:pt idx="2976">
                  <c:v>79.52</c:v>
                </c:pt>
                <c:pt idx="2977">
                  <c:v>79.540000000000006</c:v>
                </c:pt>
                <c:pt idx="2978">
                  <c:v>79.56</c:v>
                </c:pt>
                <c:pt idx="2979">
                  <c:v>79.58</c:v>
                </c:pt>
                <c:pt idx="2980">
                  <c:v>79.599999999999994</c:v>
                </c:pt>
                <c:pt idx="2981">
                  <c:v>79.62</c:v>
                </c:pt>
                <c:pt idx="2982">
                  <c:v>79.64</c:v>
                </c:pt>
                <c:pt idx="2983">
                  <c:v>79.66</c:v>
                </c:pt>
                <c:pt idx="2984">
                  <c:v>79.680000000000007</c:v>
                </c:pt>
                <c:pt idx="2985">
                  <c:v>79.7</c:v>
                </c:pt>
                <c:pt idx="2986">
                  <c:v>79.72</c:v>
                </c:pt>
                <c:pt idx="2987">
                  <c:v>79.739999999999995</c:v>
                </c:pt>
                <c:pt idx="2988">
                  <c:v>79.760000000000005</c:v>
                </c:pt>
                <c:pt idx="2989">
                  <c:v>79.78</c:v>
                </c:pt>
                <c:pt idx="2990">
                  <c:v>79.8</c:v>
                </c:pt>
                <c:pt idx="2991">
                  <c:v>79.819999999999993</c:v>
                </c:pt>
                <c:pt idx="2992">
                  <c:v>79.84</c:v>
                </c:pt>
                <c:pt idx="2993">
                  <c:v>79.86</c:v>
                </c:pt>
                <c:pt idx="2994">
                  <c:v>79.88</c:v>
                </c:pt>
                <c:pt idx="2995">
                  <c:v>79.900000000000006</c:v>
                </c:pt>
                <c:pt idx="2996">
                  <c:v>79.92</c:v>
                </c:pt>
                <c:pt idx="2997">
                  <c:v>79.94</c:v>
                </c:pt>
                <c:pt idx="2998">
                  <c:v>79.959999999999994</c:v>
                </c:pt>
                <c:pt idx="2999">
                  <c:v>79.98</c:v>
                </c:pt>
                <c:pt idx="3000">
                  <c:v>80</c:v>
                </c:pt>
              </c:numCache>
            </c:numRef>
          </c:cat>
          <c:val>
            <c:numRef>
              <c:f>Sheet4!$E$2:$E$3002</c:f>
              <c:numCache>
                <c:formatCode>General</c:formatCode>
                <c:ptCount val="3001"/>
                <c:pt idx="0">
                  <c:v>55</c:v>
                </c:pt>
                <c:pt idx="1">
                  <c:v>45</c:v>
                </c:pt>
                <c:pt idx="2">
                  <c:v>60</c:v>
                </c:pt>
                <c:pt idx="3">
                  <c:v>58</c:v>
                </c:pt>
                <c:pt idx="4">
                  <c:v>38</c:v>
                </c:pt>
                <c:pt idx="5">
                  <c:v>56</c:v>
                </c:pt>
                <c:pt idx="6">
                  <c:v>68</c:v>
                </c:pt>
                <c:pt idx="7">
                  <c:v>50</c:v>
                </c:pt>
                <c:pt idx="8">
                  <c:v>59</c:v>
                </c:pt>
                <c:pt idx="9">
                  <c:v>58</c:v>
                </c:pt>
                <c:pt idx="10">
                  <c:v>60</c:v>
                </c:pt>
                <c:pt idx="11">
                  <c:v>53</c:v>
                </c:pt>
                <c:pt idx="12">
                  <c:v>60</c:v>
                </c:pt>
                <c:pt idx="13">
                  <c:v>56</c:v>
                </c:pt>
                <c:pt idx="14">
                  <c:v>62</c:v>
                </c:pt>
                <c:pt idx="15">
                  <c:v>58</c:v>
                </c:pt>
                <c:pt idx="16">
                  <c:v>58</c:v>
                </c:pt>
                <c:pt idx="17">
                  <c:v>55</c:v>
                </c:pt>
                <c:pt idx="18">
                  <c:v>65</c:v>
                </c:pt>
                <c:pt idx="19">
                  <c:v>46</c:v>
                </c:pt>
                <c:pt idx="20">
                  <c:v>53</c:v>
                </c:pt>
                <c:pt idx="21">
                  <c:v>52</c:v>
                </c:pt>
                <c:pt idx="22">
                  <c:v>53</c:v>
                </c:pt>
                <c:pt idx="23">
                  <c:v>47</c:v>
                </c:pt>
                <c:pt idx="24">
                  <c:v>50</c:v>
                </c:pt>
                <c:pt idx="25">
                  <c:v>67</c:v>
                </c:pt>
                <c:pt idx="26">
                  <c:v>54</c:v>
                </c:pt>
                <c:pt idx="27">
                  <c:v>49</c:v>
                </c:pt>
                <c:pt idx="28">
                  <c:v>71</c:v>
                </c:pt>
                <c:pt idx="29">
                  <c:v>50</c:v>
                </c:pt>
                <c:pt idx="30">
                  <c:v>58</c:v>
                </c:pt>
                <c:pt idx="31">
                  <c:v>55</c:v>
                </c:pt>
                <c:pt idx="32">
                  <c:v>56</c:v>
                </c:pt>
                <c:pt idx="33">
                  <c:v>47</c:v>
                </c:pt>
                <c:pt idx="34">
                  <c:v>73</c:v>
                </c:pt>
                <c:pt idx="35">
                  <c:v>46</c:v>
                </c:pt>
                <c:pt idx="36">
                  <c:v>52</c:v>
                </c:pt>
                <c:pt idx="37">
                  <c:v>61</c:v>
                </c:pt>
                <c:pt idx="38">
                  <c:v>56</c:v>
                </c:pt>
                <c:pt idx="39">
                  <c:v>58</c:v>
                </c:pt>
                <c:pt idx="40">
                  <c:v>57</c:v>
                </c:pt>
                <c:pt idx="41">
                  <c:v>54</c:v>
                </c:pt>
                <c:pt idx="42">
                  <c:v>55</c:v>
                </c:pt>
                <c:pt idx="43">
                  <c:v>40</c:v>
                </c:pt>
                <c:pt idx="44">
                  <c:v>63</c:v>
                </c:pt>
                <c:pt idx="45">
                  <c:v>56</c:v>
                </c:pt>
                <c:pt idx="46">
                  <c:v>61</c:v>
                </c:pt>
                <c:pt idx="47">
                  <c:v>65</c:v>
                </c:pt>
                <c:pt idx="48">
                  <c:v>58</c:v>
                </c:pt>
                <c:pt idx="49">
                  <c:v>51</c:v>
                </c:pt>
                <c:pt idx="50">
                  <c:v>59</c:v>
                </c:pt>
                <c:pt idx="51">
                  <c:v>54</c:v>
                </c:pt>
                <c:pt idx="52">
                  <c:v>68</c:v>
                </c:pt>
                <c:pt idx="53">
                  <c:v>42</c:v>
                </c:pt>
                <c:pt idx="54">
                  <c:v>60</c:v>
                </c:pt>
                <c:pt idx="55">
                  <c:v>41</c:v>
                </c:pt>
                <c:pt idx="56">
                  <c:v>45</c:v>
                </c:pt>
                <c:pt idx="57">
                  <c:v>66</c:v>
                </c:pt>
                <c:pt idx="58">
                  <c:v>58</c:v>
                </c:pt>
                <c:pt idx="59">
                  <c:v>65</c:v>
                </c:pt>
                <c:pt idx="60">
                  <c:v>61</c:v>
                </c:pt>
                <c:pt idx="61">
                  <c:v>55</c:v>
                </c:pt>
                <c:pt idx="62">
                  <c:v>53</c:v>
                </c:pt>
                <c:pt idx="63">
                  <c:v>63</c:v>
                </c:pt>
                <c:pt idx="64">
                  <c:v>48</c:v>
                </c:pt>
                <c:pt idx="65">
                  <c:v>63</c:v>
                </c:pt>
                <c:pt idx="66">
                  <c:v>69</c:v>
                </c:pt>
                <c:pt idx="67">
                  <c:v>59</c:v>
                </c:pt>
                <c:pt idx="68">
                  <c:v>62</c:v>
                </c:pt>
                <c:pt idx="69">
                  <c:v>54</c:v>
                </c:pt>
                <c:pt idx="70">
                  <c:v>49</c:v>
                </c:pt>
                <c:pt idx="71">
                  <c:v>59</c:v>
                </c:pt>
                <c:pt idx="72">
                  <c:v>63</c:v>
                </c:pt>
                <c:pt idx="73">
                  <c:v>62</c:v>
                </c:pt>
                <c:pt idx="74">
                  <c:v>52</c:v>
                </c:pt>
                <c:pt idx="75">
                  <c:v>55</c:v>
                </c:pt>
                <c:pt idx="76">
                  <c:v>49</c:v>
                </c:pt>
                <c:pt idx="77">
                  <c:v>52</c:v>
                </c:pt>
                <c:pt idx="78">
                  <c:v>60</c:v>
                </c:pt>
                <c:pt idx="79">
                  <c:v>64</c:v>
                </c:pt>
                <c:pt idx="80">
                  <c:v>72</c:v>
                </c:pt>
                <c:pt idx="81">
                  <c:v>53</c:v>
                </c:pt>
                <c:pt idx="82">
                  <c:v>60</c:v>
                </c:pt>
                <c:pt idx="83">
                  <c:v>55</c:v>
                </c:pt>
                <c:pt idx="84">
                  <c:v>72</c:v>
                </c:pt>
                <c:pt idx="85">
                  <c:v>74</c:v>
                </c:pt>
                <c:pt idx="86">
                  <c:v>62</c:v>
                </c:pt>
                <c:pt idx="87">
                  <c:v>71</c:v>
                </c:pt>
                <c:pt idx="88">
                  <c:v>62</c:v>
                </c:pt>
                <c:pt idx="89">
                  <c:v>53</c:v>
                </c:pt>
                <c:pt idx="90">
                  <c:v>67</c:v>
                </c:pt>
                <c:pt idx="91">
                  <c:v>57</c:v>
                </c:pt>
                <c:pt idx="92">
                  <c:v>70</c:v>
                </c:pt>
                <c:pt idx="93">
                  <c:v>65</c:v>
                </c:pt>
                <c:pt idx="94">
                  <c:v>67</c:v>
                </c:pt>
                <c:pt idx="95">
                  <c:v>69</c:v>
                </c:pt>
                <c:pt idx="96">
                  <c:v>74</c:v>
                </c:pt>
                <c:pt idx="97">
                  <c:v>63</c:v>
                </c:pt>
                <c:pt idx="98">
                  <c:v>55</c:v>
                </c:pt>
                <c:pt idx="99">
                  <c:v>66</c:v>
                </c:pt>
                <c:pt idx="100">
                  <c:v>63</c:v>
                </c:pt>
                <c:pt idx="101">
                  <c:v>76</c:v>
                </c:pt>
                <c:pt idx="102">
                  <c:v>63</c:v>
                </c:pt>
                <c:pt idx="103">
                  <c:v>57</c:v>
                </c:pt>
                <c:pt idx="104">
                  <c:v>81</c:v>
                </c:pt>
                <c:pt idx="105">
                  <c:v>79</c:v>
                </c:pt>
                <c:pt idx="106">
                  <c:v>79</c:v>
                </c:pt>
                <c:pt idx="107">
                  <c:v>62</c:v>
                </c:pt>
                <c:pt idx="108">
                  <c:v>72</c:v>
                </c:pt>
                <c:pt idx="109">
                  <c:v>57</c:v>
                </c:pt>
                <c:pt idx="110">
                  <c:v>68</c:v>
                </c:pt>
                <c:pt idx="111">
                  <c:v>55</c:v>
                </c:pt>
                <c:pt idx="112">
                  <c:v>67</c:v>
                </c:pt>
                <c:pt idx="113">
                  <c:v>56</c:v>
                </c:pt>
                <c:pt idx="114">
                  <c:v>70</c:v>
                </c:pt>
                <c:pt idx="115">
                  <c:v>54</c:v>
                </c:pt>
                <c:pt idx="116">
                  <c:v>54</c:v>
                </c:pt>
                <c:pt idx="117">
                  <c:v>60</c:v>
                </c:pt>
                <c:pt idx="118">
                  <c:v>68</c:v>
                </c:pt>
                <c:pt idx="119">
                  <c:v>60</c:v>
                </c:pt>
                <c:pt idx="120">
                  <c:v>58</c:v>
                </c:pt>
                <c:pt idx="121">
                  <c:v>68</c:v>
                </c:pt>
                <c:pt idx="122">
                  <c:v>79</c:v>
                </c:pt>
                <c:pt idx="123">
                  <c:v>74</c:v>
                </c:pt>
                <c:pt idx="124">
                  <c:v>63</c:v>
                </c:pt>
                <c:pt idx="125">
                  <c:v>65</c:v>
                </c:pt>
                <c:pt idx="126">
                  <c:v>78</c:v>
                </c:pt>
                <c:pt idx="127">
                  <c:v>63</c:v>
                </c:pt>
                <c:pt idx="128">
                  <c:v>62</c:v>
                </c:pt>
                <c:pt idx="129">
                  <c:v>65</c:v>
                </c:pt>
                <c:pt idx="130">
                  <c:v>60</c:v>
                </c:pt>
                <c:pt idx="131">
                  <c:v>62</c:v>
                </c:pt>
                <c:pt idx="132">
                  <c:v>68</c:v>
                </c:pt>
                <c:pt idx="133">
                  <c:v>65</c:v>
                </c:pt>
                <c:pt idx="134">
                  <c:v>85</c:v>
                </c:pt>
                <c:pt idx="135">
                  <c:v>58</c:v>
                </c:pt>
                <c:pt idx="136">
                  <c:v>66</c:v>
                </c:pt>
                <c:pt idx="137">
                  <c:v>70</c:v>
                </c:pt>
                <c:pt idx="138">
                  <c:v>70</c:v>
                </c:pt>
                <c:pt idx="139">
                  <c:v>64</c:v>
                </c:pt>
                <c:pt idx="140">
                  <c:v>79</c:v>
                </c:pt>
                <c:pt idx="141">
                  <c:v>74</c:v>
                </c:pt>
                <c:pt idx="142">
                  <c:v>86</c:v>
                </c:pt>
                <c:pt idx="143">
                  <c:v>74</c:v>
                </c:pt>
                <c:pt idx="144">
                  <c:v>75</c:v>
                </c:pt>
                <c:pt idx="145">
                  <c:v>86</c:v>
                </c:pt>
                <c:pt idx="146">
                  <c:v>74</c:v>
                </c:pt>
                <c:pt idx="147">
                  <c:v>82</c:v>
                </c:pt>
                <c:pt idx="148">
                  <c:v>68</c:v>
                </c:pt>
                <c:pt idx="149">
                  <c:v>98</c:v>
                </c:pt>
                <c:pt idx="150">
                  <c:v>81</c:v>
                </c:pt>
                <c:pt idx="151">
                  <c:v>74</c:v>
                </c:pt>
                <c:pt idx="152">
                  <c:v>66</c:v>
                </c:pt>
                <c:pt idx="153">
                  <c:v>82</c:v>
                </c:pt>
                <c:pt idx="154">
                  <c:v>74</c:v>
                </c:pt>
                <c:pt idx="155">
                  <c:v>76</c:v>
                </c:pt>
                <c:pt idx="156">
                  <c:v>72</c:v>
                </c:pt>
                <c:pt idx="157">
                  <c:v>64</c:v>
                </c:pt>
                <c:pt idx="158">
                  <c:v>89</c:v>
                </c:pt>
                <c:pt idx="159">
                  <c:v>79</c:v>
                </c:pt>
                <c:pt idx="160">
                  <c:v>75</c:v>
                </c:pt>
                <c:pt idx="161">
                  <c:v>89</c:v>
                </c:pt>
                <c:pt idx="162">
                  <c:v>77</c:v>
                </c:pt>
                <c:pt idx="163">
                  <c:v>82</c:v>
                </c:pt>
                <c:pt idx="164">
                  <c:v>75</c:v>
                </c:pt>
                <c:pt idx="165">
                  <c:v>97</c:v>
                </c:pt>
                <c:pt idx="166">
                  <c:v>93</c:v>
                </c:pt>
                <c:pt idx="167">
                  <c:v>72</c:v>
                </c:pt>
                <c:pt idx="168">
                  <c:v>91</c:v>
                </c:pt>
                <c:pt idx="169">
                  <c:v>76</c:v>
                </c:pt>
                <c:pt idx="170">
                  <c:v>93</c:v>
                </c:pt>
                <c:pt idx="171">
                  <c:v>86</c:v>
                </c:pt>
                <c:pt idx="172">
                  <c:v>76</c:v>
                </c:pt>
                <c:pt idx="173">
                  <c:v>80</c:v>
                </c:pt>
                <c:pt idx="174">
                  <c:v>77</c:v>
                </c:pt>
                <c:pt idx="175">
                  <c:v>86</c:v>
                </c:pt>
                <c:pt idx="176">
                  <c:v>103</c:v>
                </c:pt>
                <c:pt idx="177">
                  <c:v>100</c:v>
                </c:pt>
                <c:pt idx="178">
                  <c:v>81</c:v>
                </c:pt>
                <c:pt idx="179">
                  <c:v>96</c:v>
                </c:pt>
                <c:pt idx="180">
                  <c:v>88</c:v>
                </c:pt>
                <c:pt idx="181">
                  <c:v>83</c:v>
                </c:pt>
                <c:pt idx="182">
                  <c:v>77</c:v>
                </c:pt>
                <c:pt idx="183">
                  <c:v>85</c:v>
                </c:pt>
                <c:pt idx="184">
                  <c:v>98</c:v>
                </c:pt>
                <c:pt idx="185">
                  <c:v>102</c:v>
                </c:pt>
                <c:pt idx="186">
                  <c:v>89</c:v>
                </c:pt>
                <c:pt idx="187">
                  <c:v>88</c:v>
                </c:pt>
                <c:pt idx="188">
                  <c:v>84</c:v>
                </c:pt>
                <c:pt idx="189">
                  <c:v>81</c:v>
                </c:pt>
                <c:pt idx="190">
                  <c:v>95</c:v>
                </c:pt>
                <c:pt idx="191">
                  <c:v>85</c:v>
                </c:pt>
                <c:pt idx="192">
                  <c:v>93</c:v>
                </c:pt>
                <c:pt idx="193">
                  <c:v>91</c:v>
                </c:pt>
                <c:pt idx="194">
                  <c:v>93</c:v>
                </c:pt>
                <c:pt idx="195">
                  <c:v>89</c:v>
                </c:pt>
                <c:pt idx="196">
                  <c:v>110</c:v>
                </c:pt>
                <c:pt idx="197">
                  <c:v>95</c:v>
                </c:pt>
                <c:pt idx="198">
                  <c:v>91</c:v>
                </c:pt>
                <c:pt idx="199">
                  <c:v>106</c:v>
                </c:pt>
                <c:pt idx="200">
                  <c:v>101</c:v>
                </c:pt>
                <c:pt idx="201">
                  <c:v>102</c:v>
                </c:pt>
                <c:pt idx="202">
                  <c:v>100</c:v>
                </c:pt>
                <c:pt idx="203">
                  <c:v>113</c:v>
                </c:pt>
                <c:pt idx="204">
                  <c:v>110</c:v>
                </c:pt>
                <c:pt idx="205">
                  <c:v>100</c:v>
                </c:pt>
                <c:pt idx="206">
                  <c:v>95</c:v>
                </c:pt>
                <c:pt idx="207">
                  <c:v>96</c:v>
                </c:pt>
                <c:pt idx="208">
                  <c:v>90</c:v>
                </c:pt>
                <c:pt idx="209">
                  <c:v>104</c:v>
                </c:pt>
                <c:pt idx="210">
                  <c:v>103</c:v>
                </c:pt>
                <c:pt idx="211">
                  <c:v>107</c:v>
                </c:pt>
                <c:pt idx="212">
                  <c:v>99</c:v>
                </c:pt>
                <c:pt idx="213">
                  <c:v>109</c:v>
                </c:pt>
                <c:pt idx="214">
                  <c:v>105</c:v>
                </c:pt>
                <c:pt idx="215">
                  <c:v>98</c:v>
                </c:pt>
                <c:pt idx="216">
                  <c:v>140</c:v>
                </c:pt>
                <c:pt idx="217">
                  <c:v>115</c:v>
                </c:pt>
                <c:pt idx="218">
                  <c:v>117</c:v>
                </c:pt>
                <c:pt idx="219">
                  <c:v>123</c:v>
                </c:pt>
                <c:pt idx="220">
                  <c:v>107</c:v>
                </c:pt>
                <c:pt idx="221">
                  <c:v>107</c:v>
                </c:pt>
                <c:pt idx="222">
                  <c:v>107</c:v>
                </c:pt>
                <c:pt idx="223">
                  <c:v>119</c:v>
                </c:pt>
                <c:pt idx="224">
                  <c:v>123</c:v>
                </c:pt>
                <c:pt idx="225">
                  <c:v>118</c:v>
                </c:pt>
                <c:pt idx="226">
                  <c:v>133</c:v>
                </c:pt>
                <c:pt idx="227">
                  <c:v>132</c:v>
                </c:pt>
                <c:pt idx="228">
                  <c:v>116</c:v>
                </c:pt>
                <c:pt idx="229">
                  <c:v>152</c:v>
                </c:pt>
                <c:pt idx="230">
                  <c:v>129</c:v>
                </c:pt>
                <c:pt idx="231">
                  <c:v>127</c:v>
                </c:pt>
                <c:pt idx="232">
                  <c:v>140</c:v>
                </c:pt>
                <c:pt idx="233">
                  <c:v>125</c:v>
                </c:pt>
                <c:pt idx="234">
                  <c:v>133</c:v>
                </c:pt>
                <c:pt idx="235">
                  <c:v>135</c:v>
                </c:pt>
                <c:pt idx="236">
                  <c:v>132</c:v>
                </c:pt>
                <c:pt idx="237">
                  <c:v>126</c:v>
                </c:pt>
                <c:pt idx="238">
                  <c:v>155</c:v>
                </c:pt>
                <c:pt idx="239">
                  <c:v>114</c:v>
                </c:pt>
                <c:pt idx="240">
                  <c:v>144</c:v>
                </c:pt>
                <c:pt idx="241">
                  <c:v>123</c:v>
                </c:pt>
                <c:pt idx="242">
                  <c:v>136</c:v>
                </c:pt>
                <c:pt idx="243">
                  <c:v>130</c:v>
                </c:pt>
                <c:pt idx="244">
                  <c:v>128</c:v>
                </c:pt>
                <c:pt idx="245">
                  <c:v>142</c:v>
                </c:pt>
                <c:pt idx="246">
                  <c:v>144</c:v>
                </c:pt>
                <c:pt idx="247">
                  <c:v>145</c:v>
                </c:pt>
                <c:pt idx="248">
                  <c:v>140</c:v>
                </c:pt>
                <c:pt idx="249">
                  <c:v>151</c:v>
                </c:pt>
                <c:pt idx="250">
                  <c:v>161</c:v>
                </c:pt>
                <c:pt idx="251">
                  <c:v>152</c:v>
                </c:pt>
                <c:pt idx="252">
                  <c:v>150</c:v>
                </c:pt>
                <c:pt idx="253">
                  <c:v>151</c:v>
                </c:pt>
                <c:pt idx="254">
                  <c:v>148</c:v>
                </c:pt>
                <c:pt idx="255">
                  <c:v>171</c:v>
                </c:pt>
                <c:pt idx="256">
                  <c:v>160</c:v>
                </c:pt>
                <c:pt idx="257">
                  <c:v>165</c:v>
                </c:pt>
                <c:pt idx="258">
                  <c:v>151</c:v>
                </c:pt>
                <c:pt idx="259">
                  <c:v>168</c:v>
                </c:pt>
                <c:pt idx="260">
                  <c:v>198</c:v>
                </c:pt>
                <c:pt idx="261">
                  <c:v>155</c:v>
                </c:pt>
                <c:pt idx="262">
                  <c:v>171</c:v>
                </c:pt>
                <c:pt idx="263">
                  <c:v>186</c:v>
                </c:pt>
                <c:pt idx="264">
                  <c:v>172</c:v>
                </c:pt>
                <c:pt idx="265">
                  <c:v>166</c:v>
                </c:pt>
                <c:pt idx="266">
                  <c:v>177</c:v>
                </c:pt>
                <c:pt idx="267">
                  <c:v>188</c:v>
                </c:pt>
                <c:pt idx="268">
                  <c:v>193</c:v>
                </c:pt>
                <c:pt idx="269">
                  <c:v>179</c:v>
                </c:pt>
                <c:pt idx="270">
                  <c:v>181</c:v>
                </c:pt>
                <c:pt idx="271">
                  <c:v>175</c:v>
                </c:pt>
                <c:pt idx="272">
                  <c:v>189</c:v>
                </c:pt>
                <c:pt idx="273">
                  <c:v>176</c:v>
                </c:pt>
                <c:pt idx="274">
                  <c:v>213</c:v>
                </c:pt>
                <c:pt idx="275">
                  <c:v>199</c:v>
                </c:pt>
                <c:pt idx="276">
                  <c:v>212</c:v>
                </c:pt>
                <c:pt idx="277">
                  <c:v>194</c:v>
                </c:pt>
                <c:pt idx="278">
                  <c:v>210</c:v>
                </c:pt>
                <c:pt idx="279">
                  <c:v>227</c:v>
                </c:pt>
                <c:pt idx="280">
                  <c:v>208</c:v>
                </c:pt>
                <c:pt idx="281">
                  <c:v>231</c:v>
                </c:pt>
                <c:pt idx="282">
                  <c:v>226</c:v>
                </c:pt>
                <c:pt idx="283">
                  <c:v>231</c:v>
                </c:pt>
                <c:pt idx="284">
                  <c:v>209</c:v>
                </c:pt>
                <c:pt idx="285">
                  <c:v>228</c:v>
                </c:pt>
                <c:pt idx="286">
                  <c:v>228</c:v>
                </c:pt>
                <c:pt idx="287">
                  <c:v>257</c:v>
                </c:pt>
                <c:pt idx="288">
                  <c:v>229</c:v>
                </c:pt>
                <c:pt idx="289">
                  <c:v>207</c:v>
                </c:pt>
                <c:pt idx="290">
                  <c:v>228</c:v>
                </c:pt>
                <c:pt idx="291">
                  <c:v>250</c:v>
                </c:pt>
                <c:pt idx="292">
                  <c:v>247</c:v>
                </c:pt>
                <c:pt idx="293">
                  <c:v>238</c:v>
                </c:pt>
                <c:pt idx="294">
                  <c:v>249</c:v>
                </c:pt>
                <c:pt idx="295">
                  <c:v>250</c:v>
                </c:pt>
                <c:pt idx="296">
                  <c:v>271</c:v>
                </c:pt>
                <c:pt idx="297">
                  <c:v>248</c:v>
                </c:pt>
                <c:pt idx="298">
                  <c:v>241</c:v>
                </c:pt>
                <c:pt idx="299">
                  <c:v>267</c:v>
                </c:pt>
                <c:pt idx="300">
                  <c:v>291</c:v>
                </c:pt>
                <c:pt idx="301">
                  <c:v>295</c:v>
                </c:pt>
                <c:pt idx="302">
                  <c:v>285</c:v>
                </c:pt>
                <c:pt idx="303">
                  <c:v>265</c:v>
                </c:pt>
                <c:pt idx="304">
                  <c:v>295</c:v>
                </c:pt>
                <c:pt idx="305">
                  <c:v>267</c:v>
                </c:pt>
                <c:pt idx="306">
                  <c:v>278</c:v>
                </c:pt>
                <c:pt idx="307">
                  <c:v>268</c:v>
                </c:pt>
                <c:pt idx="308">
                  <c:v>271</c:v>
                </c:pt>
                <c:pt idx="309">
                  <c:v>282</c:v>
                </c:pt>
                <c:pt idx="310">
                  <c:v>330</c:v>
                </c:pt>
                <c:pt idx="311">
                  <c:v>276</c:v>
                </c:pt>
                <c:pt idx="312">
                  <c:v>336</c:v>
                </c:pt>
                <c:pt idx="313">
                  <c:v>301</c:v>
                </c:pt>
                <c:pt idx="314">
                  <c:v>314</c:v>
                </c:pt>
                <c:pt idx="315">
                  <c:v>310</c:v>
                </c:pt>
                <c:pt idx="316">
                  <c:v>308</c:v>
                </c:pt>
                <c:pt idx="317">
                  <c:v>282</c:v>
                </c:pt>
                <c:pt idx="318">
                  <c:v>292</c:v>
                </c:pt>
                <c:pt idx="319">
                  <c:v>274</c:v>
                </c:pt>
                <c:pt idx="320">
                  <c:v>301</c:v>
                </c:pt>
                <c:pt idx="321">
                  <c:v>289</c:v>
                </c:pt>
                <c:pt idx="322">
                  <c:v>283</c:v>
                </c:pt>
                <c:pt idx="323">
                  <c:v>293</c:v>
                </c:pt>
                <c:pt idx="324">
                  <c:v>320</c:v>
                </c:pt>
                <c:pt idx="325">
                  <c:v>312</c:v>
                </c:pt>
                <c:pt idx="326">
                  <c:v>312</c:v>
                </c:pt>
                <c:pt idx="327">
                  <c:v>292</c:v>
                </c:pt>
                <c:pt idx="328">
                  <c:v>272</c:v>
                </c:pt>
                <c:pt idx="329">
                  <c:v>271</c:v>
                </c:pt>
                <c:pt idx="330">
                  <c:v>277</c:v>
                </c:pt>
                <c:pt idx="331">
                  <c:v>304</c:v>
                </c:pt>
                <c:pt idx="332">
                  <c:v>314</c:v>
                </c:pt>
                <c:pt idx="333">
                  <c:v>284</c:v>
                </c:pt>
                <c:pt idx="334">
                  <c:v>312</c:v>
                </c:pt>
                <c:pt idx="335">
                  <c:v>289</c:v>
                </c:pt>
                <c:pt idx="336">
                  <c:v>301</c:v>
                </c:pt>
                <c:pt idx="337">
                  <c:v>273</c:v>
                </c:pt>
                <c:pt idx="338">
                  <c:v>282</c:v>
                </c:pt>
                <c:pt idx="339">
                  <c:v>275</c:v>
                </c:pt>
                <c:pt idx="340">
                  <c:v>267</c:v>
                </c:pt>
                <c:pt idx="341">
                  <c:v>282</c:v>
                </c:pt>
                <c:pt idx="342">
                  <c:v>267</c:v>
                </c:pt>
                <c:pt idx="343">
                  <c:v>265</c:v>
                </c:pt>
                <c:pt idx="344">
                  <c:v>294</c:v>
                </c:pt>
                <c:pt idx="345">
                  <c:v>285</c:v>
                </c:pt>
                <c:pt idx="346">
                  <c:v>276</c:v>
                </c:pt>
                <c:pt idx="347">
                  <c:v>263</c:v>
                </c:pt>
                <c:pt idx="348">
                  <c:v>239</c:v>
                </c:pt>
                <c:pt idx="349">
                  <c:v>243</c:v>
                </c:pt>
                <c:pt idx="350">
                  <c:v>234</c:v>
                </c:pt>
                <c:pt idx="351">
                  <c:v>258</c:v>
                </c:pt>
                <c:pt idx="352">
                  <c:v>230</c:v>
                </c:pt>
                <c:pt idx="353">
                  <c:v>262</c:v>
                </c:pt>
                <c:pt idx="354">
                  <c:v>257</c:v>
                </c:pt>
                <c:pt idx="355">
                  <c:v>234</c:v>
                </c:pt>
                <c:pt idx="356">
                  <c:v>205</c:v>
                </c:pt>
                <c:pt idx="357">
                  <c:v>214</c:v>
                </c:pt>
                <c:pt idx="358">
                  <c:v>220</c:v>
                </c:pt>
                <c:pt idx="359">
                  <c:v>221</c:v>
                </c:pt>
                <c:pt idx="360">
                  <c:v>214</c:v>
                </c:pt>
                <c:pt idx="361">
                  <c:v>198</c:v>
                </c:pt>
                <c:pt idx="362">
                  <c:v>215</c:v>
                </c:pt>
                <c:pt idx="363">
                  <c:v>211</c:v>
                </c:pt>
                <c:pt idx="364">
                  <c:v>210</c:v>
                </c:pt>
                <c:pt idx="365">
                  <c:v>223</c:v>
                </c:pt>
                <c:pt idx="366">
                  <c:v>222</c:v>
                </c:pt>
                <c:pt idx="367">
                  <c:v>208</c:v>
                </c:pt>
                <c:pt idx="368">
                  <c:v>217</c:v>
                </c:pt>
                <c:pt idx="369">
                  <c:v>216</c:v>
                </c:pt>
                <c:pt idx="370">
                  <c:v>174</c:v>
                </c:pt>
                <c:pt idx="371">
                  <c:v>220</c:v>
                </c:pt>
                <c:pt idx="372">
                  <c:v>200</c:v>
                </c:pt>
                <c:pt idx="373">
                  <c:v>186</c:v>
                </c:pt>
                <c:pt idx="374">
                  <c:v>212</c:v>
                </c:pt>
                <c:pt idx="375">
                  <c:v>204</c:v>
                </c:pt>
                <c:pt idx="376">
                  <c:v>160</c:v>
                </c:pt>
                <c:pt idx="377">
                  <c:v>195</c:v>
                </c:pt>
                <c:pt idx="378">
                  <c:v>180</c:v>
                </c:pt>
                <c:pt idx="379">
                  <c:v>173</c:v>
                </c:pt>
                <c:pt idx="380">
                  <c:v>180</c:v>
                </c:pt>
                <c:pt idx="381">
                  <c:v>163</c:v>
                </c:pt>
                <c:pt idx="382">
                  <c:v>162</c:v>
                </c:pt>
                <c:pt idx="383">
                  <c:v>183</c:v>
                </c:pt>
                <c:pt idx="384">
                  <c:v>166</c:v>
                </c:pt>
                <c:pt idx="385">
                  <c:v>169</c:v>
                </c:pt>
                <c:pt idx="386">
                  <c:v>145</c:v>
                </c:pt>
                <c:pt idx="387">
                  <c:v>169</c:v>
                </c:pt>
                <c:pt idx="388">
                  <c:v>163</c:v>
                </c:pt>
                <c:pt idx="389">
                  <c:v>157</c:v>
                </c:pt>
                <c:pt idx="390">
                  <c:v>168</c:v>
                </c:pt>
                <c:pt idx="391">
                  <c:v>147</c:v>
                </c:pt>
                <c:pt idx="392">
                  <c:v>158</c:v>
                </c:pt>
                <c:pt idx="393">
                  <c:v>173</c:v>
                </c:pt>
                <c:pt idx="394">
                  <c:v>160</c:v>
                </c:pt>
                <c:pt idx="395">
                  <c:v>152</c:v>
                </c:pt>
                <c:pt idx="396">
                  <c:v>158</c:v>
                </c:pt>
                <c:pt idx="397">
                  <c:v>150</c:v>
                </c:pt>
                <c:pt idx="398">
                  <c:v>126</c:v>
                </c:pt>
                <c:pt idx="399">
                  <c:v>138</c:v>
                </c:pt>
                <c:pt idx="400">
                  <c:v>153</c:v>
                </c:pt>
                <c:pt idx="401">
                  <c:v>132</c:v>
                </c:pt>
                <c:pt idx="402">
                  <c:v>159</c:v>
                </c:pt>
                <c:pt idx="403">
                  <c:v>120</c:v>
                </c:pt>
                <c:pt idx="404">
                  <c:v>150</c:v>
                </c:pt>
                <c:pt idx="405">
                  <c:v>164</c:v>
                </c:pt>
                <c:pt idx="406">
                  <c:v>144</c:v>
                </c:pt>
                <c:pt idx="407">
                  <c:v>138</c:v>
                </c:pt>
                <c:pt idx="408">
                  <c:v>131</c:v>
                </c:pt>
                <c:pt idx="409">
                  <c:v>138</c:v>
                </c:pt>
                <c:pt idx="410">
                  <c:v>138</c:v>
                </c:pt>
                <c:pt idx="411">
                  <c:v>142</c:v>
                </c:pt>
                <c:pt idx="412">
                  <c:v>147</c:v>
                </c:pt>
                <c:pt idx="413">
                  <c:v>132</c:v>
                </c:pt>
                <c:pt idx="414">
                  <c:v>125</c:v>
                </c:pt>
                <c:pt idx="415">
                  <c:v>127</c:v>
                </c:pt>
                <c:pt idx="416">
                  <c:v>112</c:v>
                </c:pt>
                <c:pt idx="417">
                  <c:v>128</c:v>
                </c:pt>
                <c:pt idx="418">
                  <c:v>147</c:v>
                </c:pt>
                <c:pt idx="419">
                  <c:v>118</c:v>
                </c:pt>
                <c:pt idx="420">
                  <c:v>123</c:v>
                </c:pt>
                <c:pt idx="421">
                  <c:v>125</c:v>
                </c:pt>
                <c:pt idx="422">
                  <c:v>141</c:v>
                </c:pt>
                <c:pt idx="423">
                  <c:v>126</c:v>
                </c:pt>
                <c:pt idx="424">
                  <c:v>128</c:v>
                </c:pt>
                <c:pt idx="425">
                  <c:v>123</c:v>
                </c:pt>
                <c:pt idx="426">
                  <c:v>128</c:v>
                </c:pt>
                <c:pt idx="427">
                  <c:v>109</c:v>
                </c:pt>
                <c:pt idx="428">
                  <c:v>117</c:v>
                </c:pt>
                <c:pt idx="429">
                  <c:v>100</c:v>
                </c:pt>
                <c:pt idx="430">
                  <c:v>136</c:v>
                </c:pt>
                <c:pt idx="431">
                  <c:v>138</c:v>
                </c:pt>
                <c:pt idx="432">
                  <c:v>133</c:v>
                </c:pt>
                <c:pt idx="433">
                  <c:v>100</c:v>
                </c:pt>
                <c:pt idx="434">
                  <c:v>115</c:v>
                </c:pt>
                <c:pt idx="435">
                  <c:v>114</c:v>
                </c:pt>
                <c:pt idx="436">
                  <c:v>125</c:v>
                </c:pt>
                <c:pt idx="437">
                  <c:v>98</c:v>
                </c:pt>
                <c:pt idx="438">
                  <c:v>117</c:v>
                </c:pt>
                <c:pt idx="439">
                  <c:v>103</c:v>
                </c:pt>
                <c:pt idx="440">
                  <c:v>110</c:v>
                </c:pt>
                <c:pt idx="441">
                  <c:v>130</c:v>
                </c:pt>
                <c:pt idx="442">
                  <c:v>111</c:v>
                </c:pt>
                <c:pt idx="443">
                  <c:v>127</c:v>
                </c:pt>
                <c:pt idx="444">
                  <c:v>94</c:v>
                </c:pt>
                <c:pt idx="445">
                  <c:v>112</c:v>
                </c:pt>
                <c:pt idx="446">
                  <c:v>108</c:v>
                </c:pt>
                <c:pt idx="447">
                  <c:v>96</c:v>
                </c:pt>
                <c:pt idx="448">
                  <c:v>124</c:v>
                </c:pt>
                <c:pt idx="449">
                  <c:v>119</c:v>
                </c:pt>
                <c:pt idx="450">
                  <c:v>119</c:v>
                </c:pt>
                <c:pt idx="451">
                  <c:v>105</c:v>
                </c:pt>
                <c:pt idx="452">
                  <c:v>102</c:v>
                </c:pt>
                <c:pt idx="453">
                  <c:v>116</c:v>
                </c:pt>
                <c:pt idx="454">
                  <c:v>107</c:v>
                </c:pt>
                <c:pt idx="455">
                  <c:v>121</c:v>
                </c:pt>
                <c:pt idx="456">
                  <c:v>99</c:v>
                </c:pt>
                <c:pt idx="457">
                  <c:v>103</c:v>
                </c:pt>
                <c:pt idx="458">
                  <c:v>111</c:v>
                </c:pt>
                <c:pt idx="459">
                  <c:v>140</c:v>
                </c:pt>
                <c:pt idx="460">
                  <c:v>110</c:v>
                </c:pt>
                <c:pt idx="461">
                  <c:v>113</c:v>
                </c:pt>
                <c:pt idx="462">
                  <c:v>115</c:v>
                </c:pt>
                <c:pt idx="463">
                  <c:v>106</c:v>
                </c:pt>
                <c:pt idx="464">
                  <c:v>113</c:v>
                </c:pt>
                <c:pt idx="465">
                  <c:v>110</c:v>
                </c:pt>
                <c:pt idx="466">
                  <c:v>119</c:v>
                </c:pt>
                <c:pt idx="467">
                  <c:v>103</c:v>
                </c:pt>
                <c:pt idx="468">
                  <c:v>106</c:v>
                </c:pt>
                <c:pt idx="469">
                  <c:v>101</c:v>
                </c:pt>
                <c:pt idx="470">
                  <c:v>104</c:v>
                </c:pt>
                <c:pt idx="471">
                  <c:v>113</c:v>
                </c:pt>
                <c:pt idx="472">
                  <c:v>108</c:v>
                </c:pt>
                <c:pt idx="473">
                  <c:v>109</c:v>
                </c:pt>
                <c:pt idx="474">
                  <c:v>95</c:v>
                </c:pt>
                <c:pt idx="475">
                  <c:v>89</c:v>
                </c:pt>
                <c:pt idx="476">
                  <c:v>117</c:v>
                </c:pt>
                <c:pt idx="477">
                  <c:v>101</c:v>
                </c:pt>
                <c:pt idx="478">
                  <c:v>104</c:v>
                </c:pt>
                <c:pt idx="479">
                  <c:v>102</c:v>
                </c:pt>
                <c:pt idx="480">
                  <c:v>104</c:v>
                </c:pt>
                <c:pt idx="481">
                  <c:v>98</c:v>
                </c:pt>
                <c:pt idx="482">
                  <c:v>112</c:v>
                </c:pt>
                <c:pt idx="483">
                  <c:v>99</c:v>
                </c:pt>
                <c:pt idx="484">
                  <c:v>98</c:v>
                </c:pt>
                <c:pt idx="485">
                  <c:v>91</c:v>
                </c:pt>
                <c:pt idx="486">
                  <c:v>105</c:v>
                </c:pt>
                <c:pt idx="487">
                  <c:v>106</c:v>
                </c:pt>
                <c:pt idx="488">
                  <c:v>119</c:v>
                </c:pt>
                <c:pt idx="489">
                  <c:v>111</c:v>
                </c:pt>
                <c:pt idx="490">
                  <c:v>98</c:v>
                </c:pt>
                <c:pt idx="491">
                  <c:v>97</c:v>
                </c:pt>
                <c:pt idx="492">
                  <c:v>98</c:v>
                </c:pt>
                <c:pt idx="493">
                  <c:v>106</c:v>
                </c:pt>
                <c:pt idx="494">
                  <c:v>99</c:v>
                </c:pt>
                <c:pt idx="495">
                  <c:v>80</c:v>
                </c:pt>
                <c:pt idx="496">
                  <c:v>81</c:v>
                </c:pt>
                <c:pt idx="497">
                  <c:v>110</c:v>
                </c:pt>
                <c:pt idx="498">
                  <c:v>91</c:v>
                </c:pt>
                <c:pt idx="499">
                  <c:v>96</c:v>
                </c:pt>
                <c:pt idx="500">
                  <c:v>91</c:v>
                </c:pt>
                <c:pt idx="501">
                  <c:v>99</c:v>
                </c:pt>
                <c:pt idx="502">
                  <c:v>93</c:v>
                </c:pt>
                <c:pt idx="503">
                  <c:v>93</c:v>
                </c:pt>
                <c:pt idx="504">
                  <c:v>115</c:v>
                </c:pt>
                <c:pt idx="505">
                  <c:v>101</c:v>
                </c:pt>
                <c:pt idx="506">
                  <c:v>117</c:v>
                </c:pt>
                <c:pt idx="507">
                  <c:v>92</c:v>
                </c:pt>
                <c:pt idx="508">
                  <c:v>106</c:v>
                </c:pt>
                <c:pt idx="509">
                  <c:v>114</c:v>
                </c:pt>
                <c:pt idx="510">
                  <c:v>88</c:v>
                </c:pt>
                <c:pt idx="511">
                  <c:v>87</c:v>
                </c:pt>
                <c:pt idx="512">
                  <c:v>99</c:v>
                </c:pt>
                <c:pt idx="513">
                  <c:v>105</c:v>
                </c:pt>
                <c:pt idx="514">
                  <c:v>112</c:v>
                </c:pt>
                <c:pt idx="515">
                  <c:v>90</c:v>
                </c:pt>
                <c:pt idx="516">
                  <c:v>98</c:v>
                </c:pt>
                <c:pt idx="517">
                  <c:v>91</c:v>
                </c:pt>
                <c:pt idx="518">
                  <c:v>110</c:v>
                </c:pt>
                <c:pt idx="519">
                  <c:v>97</c:v>
                </c:pt>
                <c:pt idx="520">
                  <c:v>85</c:v>
                </c:pt>
                <c:pt idx="521">
                  <c:v>97</c:v>
                </c:pt>
                <c:pt idx="522">
                  <c:v>106</c:v>
                </c:pt>
                <c:pt idx="523">
                  <c:v>86</c:v>
                </c:pt>
                <c:pt idx="524">
                  <c:v>104</c:v>
                </c:pt>
                <c:pt idx="525">
                  <c:v>113</c:v>
                </c:pt>
                <c:pt idx="526">
                  <c:v>112</c:v>
                </c:pt>
                <c:pt idx="527">
                  <c:v>105</c:v>
                </c:pt>
                <c:pt idx="528">
                  <c:v>117</c:v>
                </c:pt>
                <c:pt idx="529">
                  <c:v>79</c:v>
                </c:pt>
                <c:pt idx="530">
                  <c:v>87</c:v>
                </c:pt>
                <c:pt idx="531">
                  <c:v>100</c:v>
                </c:pt>
                <c:pt idx="532">
                  <c:v>95</c:v>
                </c:pt>
                <c:pt idx="533">
                  <c:v>118</c:v>
                </c:pt>
                <c:pt idx="534">
                  <c:v>93</c:v>
                </c:pt>
                <c:pt idx="535">
                  <c:v>91</c:v>
                </c:pt>
                <c:pt idx="536">
                  <c:v>107</c:v>
                </c:pt>
                <c:pt idx="537">
                  <c:v>90</c:v>
                </c:pt>
                <c:pt idx="538">
                  <c:v>128</c:v>
                </c:pt>
                <c:pt idx="539">
                  <c:v>107</c:v>
                </c:pt>
                <c:pt idx="540">
                  <c:v>115</c:v>
                </c:pt>
                <c:pt idx="541">
                  <c:v>116</c:v>
                </c:pt>
                <c:pt idx="542">
                  <c:v>100</c:v>
                </c:pt>
                <c:pt idx="543">
                  <c:v>97</c:v>
                </c:pt>
                <c:pt idx="544">
                  <c:v>98</c:v>
                </c:pt>
                <c:pt idx="545">
                  <c:v>104</c:v>
                </c:pt>
                <c:pt idx="546">
                  <c:v>97</c:v>
                </c:pt>
                <c:pt idx="547">
                  <c:v>101</c:v>
                </c:pt>
                <c:pt idx="548">
                  <c:v>115</c:v>
                </c:pt>
                <c:pt idx="549">
                  <c:v>118</c:v>
                </c:pt>
                <c:pt idx="550">
                  <c:v>90</c:v>
                </c:pt>
                <c:pt idx="551">
                  <c:v>120</c:v>
                </c:pt>
                <c:pt idx="552">
                  <c:v>105</c:v>
                </c:pt>
                <c:pt idx="553">
                  <c:v>124</c:v>
                </c:pt>
                <c:pt idx="554">
                  <c:v>93</c:v>
                </c:pt>
                <c:pt idx="555">
                  <c:v>109</c:v>
                </c:pt>
                <c:pt idx="556">
                  <c:v>105</c:v>
                </c:pt>
                <c:pt idx="557">
                  <c:v>123</c:v>
                </c:pt>
                <c:pt idx="558">
                  <c:v>95</c:v>
                </c:pt>
                <c:pt idx="559">
                  <c:v>93</c:v>
                </c:pt>
                <c:pt idx="560">
                  <c:v>94</c:v>
                </c:pt>
                <c:pt idx="561">
                  <c:v>88</c:v>
                </c:pt>
                <c:pt idx="562">
                  <c:v>124</c:v>
                </c:pt>
                <c:pt idx="563">
                  <c:v>109</c:v>
                </c:pt>
                <c:pt idx="564">
                  <c:v>105</c:v>
                </c:pt>
                <c:pt idx="565">
                  <c:v>85</c:v>
                </c:pt>
                <c:pt idx="566">
                  <c:v>114</c:v>
                </c:pt>
                <c:pt idx="567">
                  <c:v>117</c:v>
                </c:pt>
                <c:pt idx="568">
                  <c:v>109</c:v>
                </c:pt>
                <c:pt idx="569">
                  <c:v>91</c:v>
                </c:pt>
                <c:pt idx="570">
                  <c:v>113</c:v>
                </c:pt>
                <c:pt idx="571">
                  <c:v>112</c:v>
                </c:pt>
                <c:pt idx="572">
                  <c:v>106</c:v>
                </c:pt>
                <c:pt idx="573">
                  <c:v>79</c:v>
                </c:pt>
                <c:pt idx="574">
                  <c:v>115</c:v>
                </c:pt>
                <c:pt idx="575">
                  <c:v>106</c:v>
                </c:pt>
                <c:pt idx="576">
                  <c:v>119</c:v>
                </c:pt>
                <c:pt idx="577">
                  <c:v>120</c:v>
                </c:pt>
                <c:pt idx="578">
                  <c:v>88</c:v>
                </c:pt>
                <c:pt idx="579">
                  <c:v>115</c:v>
                </c:pt>
                <c:pt idx="580">
                  <c:v>117</c:v>
                </c:pt>
                <c:pt idx="581">
                  <c:v>102</c:v>
                </c:pt>
                <c:pt idx="582">
                  <c:v>109</c:v>
                </c:pt>
                <c:pt idx="583">
                  <c:v>114</c:v>
                </c:pt>
                <c:pt idx="584">
                  <c:v>111</c:v>
                </c:pt>
                <c:pt idx="585">
                  <c:v>116</c:v>
                </c:pt>
                <c:pt idx="586">
                  <c:v>113</c:v>
                </c:pt>
                <c:pt idx="587">
                  <c:v>104</c:v>
                </c:pt>
                <c:pt idx="588">
                  <c:v>99</c:v>
                </c:pt>
                <c:pt idx="589">
                  <c:v>113</c:v>
                </c:pt>
                <c:pt idx="590">
                  <c:v>113</c:v>
                </c:pt>
                <c:pt idx="591">
                  <c:v>139</c:v>
                </c:pt>
                <c:pt idx="592">
                  <c:v>128</c:v>
                </c:pt>
                <c:pt idx="593">
                  <c:v>142</c:v>
                </c:pt>
                <c:pt idx="594">
                  <c:v>99</c:v>
                </c:pt>
                <c:pt idx="595">
                  <c:v>114</c:v>
                </c:pt>
                <c:pt idx="596">
                  <c:v>130</c:v>
                </c:pt>
                <c:pt idx="597">
                  <c:v>122</c:v>
                </c:pt>
                <c:pt idx="598">
                  <c:v>132</c:v>
                </c:pt>
                <c:pt idx="599">
                  <c:v>123</c:v>
                </c:pt>
                <c:pt idx="600">
                  <c:v>139</c:v>
                </c:pt>
                <c:pt idx="601">
                  <c:v>134</c:v>
                </c:pt>
                <c:pt idx="602">
                  <c:v>118</c:v>
                </c:pt>
                <c:pt idx="603">
                  <c:v>123</c:v>
                </c:pt>
                <c:pt idx="604">
                  <c:v>128</c:v>
                </c:pt>
                <c:pt idx="605">
                  <c:v>132</c:v>
                </c:pt>
                <c:pt idx="606">
                  <c:v>140</c:v>
                </c:pt>
                <c:pt idx="607">
                  <c:v>121</c:v>
                </c:pt>
                <c:pt idx="608">
                  <c:v>134</c:v>
                </c:pt>
                <c:pt idx="609">
                  <c:v>109</c:v>
                </c:pt>
                <c:pt idx="610">
                  <c:v>134</c:v>
                </c:pt>
                <c:pt idx="611">
                  <c:v>138</c:v>
                </c:pt>
                <c:pt idx="612">
                  <c:v>142</c:v>
                </c:pt>
                <c:pt idx="613">
                  <c:v>133</c:v>
                </c:pt>
                <c:pt idx="614">
                  <c:v>149</c:v>
                </c:pt>
                <c:pt idx="615">
                  <c:v>150</c:v>
                </c:pt>
                <c:pt idx="616">
                  <c:v>141</c:v>
                </c:pt>
                <c:pt idx="617">
                  <c:v>168</c:v>
                </c:pt>
                <c:pt idx="618">
                  <c:v>128</c:v>
                </c:pt>
                <c:pt idx="619">
                  <c:v>136</c:v>
                </c:pt>
                <c:pt idx="620">
                  <c:v>144</c:v>
                </c:pt>
                <c:pt idx="621">
                  <c:v>134</c:v>
                </c:pt>
                <c:pt idx="622">
                  <c:v>139</c:v>
                </c:pt>
                <c:pt idx="623">
                  <c:v>152</c:v>
                </c:pt>
                <c:pt idx="624">
                  <c:v>152</c:v>
                </c:pt>
                <c:pt idx="625">
                  <c:v>137</c:v>
                </c:pt>
                <c:pt idx="626">
                  <c:v>142</c:v>
                </c:pt>
                <c:pt idx="627">
                  <c:v>148</c:v>
                </c:pt>
                <c:pt idx="628">
                  <c:v>135</c:v>
                </c:pt>
                <c:pt idx="629">
                  <c:v>150</c:v>
                </c:pt>
                <c:pt idx="630">
                  <c:v>155</c:v>
                </c:pt>
                <c:pt idx="631">
                  <c:v>155</c:v>
                </c:pt>
                <c:pt idx="632">
                  <c:v>138</c:v>
                </c:pt>
                <c:pt idx="633">
                  <c:v>153</c:v>
                </c:pt>
                <c:pt idx="634">
                  <c:v>170</c:v>
                </c:pt>
                <c:pt idx="635">
                  <c:v>166</c:v>
                </c:pt>
                <c:pt idx="636">
                  <c:v>165</c:v>
                </c:pt>
                <c:pt idx="637">
                  <c:v>166</c:v>
                </c:pt>
                <c:pt idx="638">
                  <c:v>175</c:v>
                </c:pt>
                <c:pt idx="639">
                  <c:v>162</c:v>
                </c:pt>
                <c:pt idx="640">
                  <c:v>148</c:v>
                </c:pt>
                <c:pt idx="641">
                  <c:v>142</c:v>
                </c:pt>
                <c:pt idx="642">
                  <c:v>174</c:v>
                </c:pt>
                <c:pt idx="643">
                  <c:v>171</c:v>
                </c:pt>
                <c:pt idx="644">
                  <c:v>198</c:v>
                </c:pt>
                <c:pt idx="645">
                  <c:v>186</c:v>
                </c:pt>
                <c:pt idx="646">
                  <c:v>210</c:v>
                </c:pt>
                <c:pt idx="647">
                  <c:v>174</c:v>
                </c:pt>
                <c:pt idx="648">
                  <c:v>163</c:v>
                </c:pt>
                <c:pt idx="649">
                  <c:v>151</c:v>
                </c:pt>
                <c:pt idx="650">
                  <c:v>162</c:v>
                </c:pt>
                <c:pt idx="651">
                  <c:v>196</c:v>
                </c:pt>
                <c:pt idx="652">
                  <c:v>189</c:v>
                </c:pt>
                <c:pt idx="653">
                  <c:v>199</c:v>
                </c:pt>
                <c:pt idx="654">
                  <c:v>200</c:v>
                </c:pt>
                <c:pt idx="655">
                  <c:v>170</c:v>
                </c:pt>
                <c:pt idx="656">
                  <c:v>178</c:v>
                </c:pt>
                <c:pt idx="657">
                  <c:v>182</c:v>
                </c:pt>
                <c:pt idx="658">
                  <c:v>211</c:v>
                </c:pt>
                <c:pt idx="659">
                  <c:v>188</c:v>
                </c:pt>
                <c:pt idx="660">
                  <c:v>205</c:v>
                </c:pt>
                <c:pt idx="661">
                  <c:v>209</c:v>
                </c:pt>
                <c:pt idx="662">
                  <c:v>223</c:v>
                </c:pt>
                <c:pt idx="663">
                  <c:v>216</c:v>
                </c:pt>
                <c:pt idx="664">
                  <c:v>200</c:v>
                </c:pt>
                <c:pt idx="665">
                  <c:v>231</c:v>
                </c:pt>
                <c:pt idx="666">
                  <c:v>227</c:v>
                </c:pt>
                <c:pt idx="667">
                  <c:v>242</c:v>
                </c:pt>
                <c:pt idx="668">
                  <c:v>206</c:v>
                </c:pt>
                <c:pt idx="669">
                  <c:v>204</c:v>
                </c:pt>
                <c:pt idx="670">
                  <c:v>221</c:v>
                </c:pt>
                <c:pt idx="671">
                  <c:v>215</c:v>
                </c:pt>
                <c:pt idx="672">
                  <c:v>234</c:v>
                </c:pt>
                <c:pt idx="673">
                  <c:v>225</c:v>
                </c:pt>
                <c:pt idx="674">
                  <c:v>257</c:v>
                </c:pt>
                <c:pt idx="675">
                  <c:v>233</c:v>
                </c:pt>
                <c:pt idx="676">
                  <c:v>219</c:v>
                </c:pt>
                <c:pt idx="677">
                  <c:v>218</c:v>
                </c:pt>
                <c:pt idx="678">
                  <c:v>224</c:v>
                </c:pt>
                <c:pt idx="679">
                  <c:v>206</c:v>
                </c:pt>
                <c:pt idx="680">
                  <c:v>258</c:v>
                </c:pt>
                <c:pt idx="681">
                  <c:v>244</c:v>
                </c:pt>
                <c:pt idx="682">
                  <c:v>239</c:v>
                </c:pt>
                <c:pt idx="683">
                  <c:v>239</c:v>
                </c:pt>
                <c:pt idx="684">
                  <c:v>266</c:v>
                </c:pt>
                <c:pt idx="685">
                  <c:v>228</c:v>
                </c:pt>
                <c:pt idx="686">
                  <c:v>223</c:v>
                </c:pt>
                <c:pt idx="687">
                  <c:v>241</c:v>
                </c:pt>
                <c:pt idx="688">
                  <c:v>259</c:v>
                </c:pt>
                <c:pt idx="689">
                  <c:v>254</c:v>
                </c:pt>
                <c:pt idx="690">
                  <c:v>240</c:v>
                </c:pt>
                <c:pt idx="691">
                  <c:v>258</c:v>
                </c:pt>
                <c:pt idx="692">
                  <c:v>279</c:v>
                </c:pt>
                <c:pt idx="693">
                  <c:v>248</c:v>
                </c:pt>
                <c:pt idx="694">
                  <c:v>249</c:v>
                </c:pt>
                <c:pt idx="695">
                  <c:v>245</c:v>
                </c:pt>
                <c:pt idx="696">
                  <c:v>234</c:v>
                </c:pt>
                <c:pt idx="697">
                  <c:v>236</c:v>
                </c:pt>
                <c:pt idx="698">
                  <c:v>257</c:v>
                </c:pt>
                <c:pt idx="699">
                  <c:v>256</c:v>
                </c:pt>
                <c:pt idx="700">
                  <c:v>231</c:v>
                </c:pt>
                <c:pt idx="701">
                  <c:v>219</c:v>
                </c:pt>
                <c:pt idx="702">
                  <c:v>266</c:v>
                </c:pt>
                <c:pt idx="703">
                  <c:v>262</c:v>
                </c:pt>
                <c:pt idx="704">
                  <c:v>256</c:v>
                </c:pt>
                <c:pt idx="705">
                  <c:v>218</c:v>
                </c:pt>
                <c:pt idx="706">
                  <c:v>218</c:v>
                </c:pt>
                <c:pt idx="707">
                  <c:v>259</c:v>
                </c:pt>
                <c:pt idx="708">
                  <c:v>243</c:v>
                </c:pt>
                <c:pt idx="709">
                  <c:v>210</c:v>
                </c:pt>
                <c:pt idx="710">
                  <c:v>211</c:v>
                </c:pt>
                <c:pt idx="711">
                  <c:v>234</c:v>
                </c:pt>
                <c:pt idx="712">
                  <c:v>252</c:v>
                </c:pt>
                <c:pt idx="713">
                  <c:v>215</c:v>
                </c:pt>
                <c:pt idx="714">
                  <c:v>228</c:v>
                </c:pt>
                <c:pt idx="715">
                  <c:v>205</c:v>
                </c:pt>
                <c:pt idx="716">
                  <c:v>221</c:v>
                </c:pt>
                <c:pt idx="717">
                  <c:v>203</c:v>
                </c:pt>
                <c:pt idx="718">
                  <c:v>189</c:v>
                </c:pt>
                <c:pt idx="719">
                  <c:v>215</c:v>
                </c:pt>
                <c:pt idx="720">
                  <c:v>198</c:v>
                </c:pt>
                <c:pt idx="721">
                  <c:v>188</c:v>
                </c:pt>
                <c:pt idx="722">
                  <c:v>237</c:v>
                </c:pt>
                <c:pt idx="723">
                  <c:v>196</c:v>
                </c:pt>
                <c:pt idx="724">
                  <c:v>211</c:v>
                </c:pt>
                <c:pt idx="725">
                  <c:v>175</c:v>
                </c:pt>
                <c:pt idx="726">
                  <c:v>198</c:v>
                </c:pt>
                <c:pt idx="727">
                  <c:v>169</c:v>
                </c:pt>
                <c:pt idx="728">
                  <c:v>192</c:v>
                </c:pt>
                <c:pt idx="729">
                  <c:v>193</c:v>
                </c:pt>
                <c:pt idx="730">
                  <c:v>174</c:v>
                </c:pt>
                <c:pt idx="731">
                  <c:v>200</c:v>
                </c:pt>
                <c:pt idx="732">
                  <c:v>146</c:v>
                </c:pt>
                <c:pt idx="733">
                  <c:v>173</c:v>
                </c:pt>
                <c:pt idx="734">
                  <c:v>176</c:v>
                </c:pt>
                <c:pt idx="735">
                  <c:v>157</c:v>
                </c:pt>
                <c:pt idx="736">
                  <c:v>178</c:v>
                </c:pt>
                <c:pt idx="737">
                  <c:v>162</c:v>
                </c:pt>
                <c:pt idx="738">
                  <c:v>135</c:v>
                </c:pt>
                <c:pt idx="739">
                  <c:v>145</c:v>
                </c:pt>
                <c:pt idx="740">
                  <c:v>144</c:v>
                </c:pt>
                <c:pt idx="741">
                  <c:v>136</c:v>
                </c:pt>
                <c:pt idx="742">
                  <c:v>168</c:v>
                </c:pt>
                <c:pt idx="743">
                  <c:v>139</c:v>
                </c:pt>
                <c:pt idx="744">
                  <c:v>172</c:v>
                </c:pt>
                <c:pt idx="745">
                  <c:v>140</c:v>
                </c:pt>
                <c:pt idx="746">
                  <c:v>145</c:v>
                </c:pt>
                <c:pt idx="747">
                  <c:v>148</c:v>
                </c:pt>
                <c:pt idx="748">
                  <c:v>153</c:v>
                </c:pt>
                <c:pt idx="749">
                  <c:v>160</c:v>
                </c:pt>
                <c:pt idx="750">
                  <c:v>135</c:v>
                </c:pt>
                <c:pt idx="751">
                  <c:v>153</c:v>
                </c:pt>
                <c:pt idx="752">
                  <c:v>147</c:v>
                </c:pt>
                <c:pt idx="753">
                  <c:v>136</c:v>
                </c:pt>
                <c:pt idx="754">
                  <c:v>130</c:v>
                </c:pt>
                <c:pt idx="755">
                  <c:v>146</c:v>
                </c:pt>
                <c:pt idx="756">
                  <c:v>129</c:v>
                </c:pt>
                <c:pt idx="757">
                  <c:v>128</c:v>
                </c:pt>
                <c:pt idx="758">
                  <c:v>133</c:v>
                </c:pt>
                <c:pt idx="759">
                  <c:v>128</c:v>
                </c:pt>
                <c:pt idx="760">
                  <c:v>139</c:v>
                </c:pt>
                <c:pt idx="761">
                  <c:v>135</c:v>
                </c:pt>
                <c:pt idx="762">
                  <c:v>143</c:v>
                </c:pt>
                <c:pt idx="763">
                  <c:v>132</c:v>
                </c:pt>
                <c:pt idx="764">
                  <c:v>119</c:v>
                </c:pt>
                <c:pt idx="765">
                  <c:v>134</c:v>
                </c:pt>
                <c:pt idx="766">
                  <c:v>124</c:v>
                </c:pt>
                <c:pt idx="767">
                  <c:v>126</c:v>
                </c:pt>
                <c:pt idx="768">
                  <c:v>110</c:v>
                </c:pt>
                <c:pt idx="769">
                  <c:v>124</c:v>
                </c:pt>
                <c:pt idx="770">
                  <c:v>132</c:v>
                </c:pt>
                <c:pt idx="771">
                  <c:v>114</c:v>
                </c:pt>
                <c:pt idx="772">
                  <c:v>122</c:v>
                </c:pt>
                <c:pt idx="773">
                  <c:v>125</c:v>
                </c:pt>
                <c:pt idx="774">
                  <c:v>112</c:v>
                </c:pt>
                <c:pt idx="775">
                  <c:v>95</c:v>
                </c:pt>
                <c:pt idx="776">
                  <c:v>115</c:v>
                </c:pt>
                <c:pt idx="777">
                  <c:v>104</c:v>
                </c:pt>
                <c:pt idx="778">
                  <c:v>103</c:v>
                </c:pt>
                <c:pt idx="779">
                  <c:v>121</c:v>
                </c:pt>
                <c:pt idx="780">
                  <c:v>121</c:v>
                </c:pt>
                <c:pt idx="781">
                  <c:v>115</c:v>
                </c:pt>
                <c:pt idx="782">
                  <c:v>108</c:v>
                </c:pt>
                <c:pt idx="783">
                  <c:v>93</c:v>
                </c:pt>
                <c:pt idx="784">
                  <c:v>110</c:v>
                </c:pt>
                <c:pt idx="785">
                  <c:v>107</c:v>
                </c:pt>
                <c:pt idx="786">
                  <c:v>109</c:v>
                </c:pt>
                <c:pt idx="787">
                  <c:v>109</c:v>
                </c:pt>
                <c:pt idx="788">
                  <c:v>84</c:v>
                </c:pt>
                <c:pt idx="789">
                  <c:v>101</c:v>
                </c:pt>
                <c:pt idx="790">
                  <c:v>101</c:v>
                </c:pt>
                <c:pt idx="791">
                  <c:v>100</c:v>
                </c:pt>
                <c:pt idx="792">
                  <c:v>114</c:v>
                </c:pt>
                <c:pt idx="793">
                  <c:v>117</c:v>
                </c:pt>
                <c:pt idx="794">
                  <c:v>98</c:v>
                </c:pt>
                <c:pt idx="795">
                  <c:v>127</c:v>
                </c:pt>
                <c:pt idx="796">
                  <c:v>89</c:v>
                </c:pt>
                <c:pt idx="797">
                  <c:v>110</c:v>
                </c:pt>
                <c:pt idx="798">
                  <c:v>88</c:v>
                </c:pt>
                <c:pt idx="799">
                  <c:v>81</c:v>
                </c:pt>
                <c:pt idx="800">
                  <c:v>89</c:v>
                </c:pt>
                <c:pt idx="801">
                  <c:v>94</c:v>
                </c:pt>
                <c:pt idx="802">
                  <c:v>85</c:v>
                </c:pt>
                <c:pt idx="803">
                  <c:v>96</c:v>
                </c:pt>
                <c:pt idx="804">
                  <c:v>96</c:v>
                </c:pt>
                <c:pt idx="805">
                  <c:v>93</c:v>
                </c:pt>
                <c:pt idx="806">
                  <c:v>111</c:v>
                </c:pt>
                <c:pt idx="807">
                  <c:v>97</c:v>
                </c:pt>
                <c:pt idx="808">
                  <c:v>69</c:v>
                </c:pt>
                <c:pt idx="809">
                  <c:v>113</c:v>
                </c:pt>
                <c:pt idx="810">
                  <c:v>93</c:v>
                </c:pt>
                <c:pt idx="811">
                  <c:v>102</c:v>
                </c:pt>
                <c:pt idx="812">
                  <c:v>86</c:v>
                </c:pt>
                <c:pt idx="813">
                  <c:v>98</c:v>
                </c:pt>
                <c:pt idx="814">
                  <c:v>95</c:v>
                </c:pt>
                <c:pt idx="815">
                  <c:v>87</c:v>
                </c:pt>
                <c:pt idx="816">
                  <c:v>102</c:v>
                </c:pt>
                <c:pt idx="817">
                  <c:v>91</c:v>
                </c:pt>
                <c:pt idx="818">
                  <c:v>86</c:v>
                </c:pt>
                <c:pt idx="819">
                  <c:v>71</c:v>
                </c:pt>
                <c:pt idx="820">
                  <c:v>99</c:v>
                </c:pt>
                <c:pt idx="821">
                  <c:v>70</c:v>
                </c:pt>
                <c:pt idx="822">
                  <c:v>102</c:v>
                </c:pt>
                <c:pt idx="823">
                  <c:v>101</c:v>
                </c:pt>
                <c:pt idx="824">
                  <c:v>91</c:v>
                </c:pt>
                <c:pt idx="825">
                  <c:v>99</c:v>
                </c:pt>
                <c:pt idx="826">
                  <c:v>72</c:v>
                </c:pt>
                <c:pt idx="827">
                  <c:v>92</c:v>
                </c:pt>
                <c:pt idx="828">
                  <c:v>88</c:v>
                </c:pt>
                <c:pt idx="829">
                  <c:v>103</c:v>
                </c:pt>
                <c:pt idx="830">
                  <c:v>79</c:v>
                </c:pt>
                <c:pt idx="831">
                  <c:v>90</c:v>
                </c:pt>
                <c:pt idx="832">
                  <c:v>82</c:v>
                </c:pt>
                <c:pt idx="833">
                  <c:v>99</c:v>
                </c:pt>
                <c:pt idx="834">
                  <c:v>102</c:v>
                </c:pt>
                <c:pt idx="835">
                  <c:v>80</c:v>
                </c:pt>
                <c:pt idx="836">
                  <c:v>92</c:v>
                </c:pt>
                <c:pt idx="837">
                  <c:v>108</c:v>
                </c:pt>
                <c:pt idx="838">
                  <c:v>80</c:v>
                </c:pt>
                <c:pt idx="839">
                  <c:v>98</c:v>
                </c:pt>
                <c:pt idx="840">
                  <c:v>92</c:v>
                </c:pt>
                <c:pt idx="841">
                  <c:v>87</c:v>
                </c:pt>
                <c:pt idx="842">
                  <c:v>85</c:v>
                </c:pt>
                <c:pt idx="843">
                  <c:v>95</c:v>
                </c:pt>
                <c:pt idx="844">
                  <c:v>97</c:v>
                </c:pt>
                <c:pt idx="845">
                  <c:v>84</c:v>
                </c:pt>
                <c:pt idx="846">
                  <c:v>93</c:v>
                </c:pt>
                <c:pt idx="847">
                  <c:v>101</c:v>
                </c:pt>
                <c:pt idx="848">
                  <c:v>102</c:v>
                </c:pt>
                <c:pt idx="849">
                  <c:v>97</c:v>
                </c:pt>
                <c:pt idx="850">
                  <c:v>76</c:v>
                </c:pt>
                <c:pt idx="851">
                  <c:v>87</c:v>
                </c:pt>
                <c:pt idx="852">
                  <c:v>105</c:v>
                </c:pt>
                <c:pt idx="853">
                  <c:v>101</c:v>
                </c:pt>
                <c:pt idx="854">
                  <c:v>86</c:v>
                </c:pt>
                <c:pt idx="855">
                  <c:v>103</c:v>
                </c:pt>
                <c:pt idx="856">
                  <c:v>99</c:v>
                </c:pt>
                <c:pt idx="857">
                  <c:v>94</c:v>
                </c:pt>
                <c:pt idx="858">
                  <c:v>88</c:v>
                </c:pt>
                <c:pt idx="859">
                  <c:v>95</c:v>
                </c:pt>
                <c:pt idx="860">
                  <c:v>108</c:v>
                </c:pt>
                <c:pt idx="861">
                  <c:v>86</c:v>
                </c:pt>
                <c:pt idx="862">
                  <c:v>90</c:v>
                </c:pt>
                <c:pt idx="863">
                  <c:v>95</c:v>
                </c:pt>
                <c:pt idx="864">
                  <c:v>97</c:v>
                </c:pt>
                <c:pt idx="865">
                  <c:v>103</c:v>
                </c:pt>
                <c:pt idx="866">
                  <c:v>70</c:v>
                </c:pt>
                <c:pt idx="867">
                  <c:v>106</c:v>
                </c:pt>
                <c:pt idx="868">
                  <c:v>106</c:v>
                </c:pt>
                <c:pt idx="869">
                  <c:v>115</c:v>
                </c:pt>
                <c:pt idx="870">
                  <c:v>96</c:v>
                </c:pt>
                <c:pt idx="871">
                  <c:v>94</c:v>
                </c:pt>
                <c:pt idx="872">
                  <c:v>108</c:v>
                </c:pt>
                <c:pt idx="873">
                  <c:v>116</c:v>
                </c:pt>
                <c:pt idx="874">
                  <c:v>114</c:v>
                </c:pt>
                <c:pt idx="875">
                  <c:v>114</c:v>
                </c:pt>
                <c:pt idx="876">
                  <c:v>103</c:v>
                </c:pt>
                <c:pt idx="877">
                  <c:v>93</c:v>
                </c:pt>
                <c:pt idx="878">
                  <c:v>105</c:v>
                </c:pt>
                <c:pt idx="879">
                  <c:v>107</c:v>
                </c:pt>
                <c:pt idx="880">
                  <c:v>102</c:v>
                </c:pt>
                <c:pt idx="881">
                  <c:v>118</c:v>
                </c:pt>
                <c:pt idx="882">
                  <c:v>112</c:v>
                </c:pt>
                <c:pt idx="883">
                  <c:v>112</c:v>
                </c:pt>
                <c:pt idx="884">
                  <c:v>99</c:v>
                </c:pt>
                <c:pt idx="885">
                  <c:v>112</c:v>
                </c:pt>
                <c:pt idx="886">
                  <c:v>117</c:v>
                </c:pt>
                <c:pt idx="887">
                  <c:v>131</c:v>
                </c:pt>
                <c:pt idx="888">
                  <c:v>105</c:v>
                </c:pt>
                <c:pt idx="889">
                  <c:v>100</c:v>
                </c:pt>
                <c:pt idx="890">
                  <c:v>91</c:v>
                </c:pt>
                <c:pt idx="891">
                  <c:v>106</c:v>
                </c:pt>
                <c:pt idx="892">
                  <c:v>129</c:v>
                </c:pt>
                <c:pt idx="893">
                  <c:v>103</c:v>
                </c:pt>
                <c:pt idx="894">
                  <c:v>107</c:v>
                </c:pt>
                <c:pt idx="895">
                  <c:v>114</c:v>
                </c:pt>
                <c:pt idx="896">
                  <c:v>94</c:v>
                </c:pt>
                <c:pt idx="897">
                  <c:v>95</c:v>
                </c:pt>
                <c:pt idx="898">
                  <c:v>110</c:v>
                </c:pt>
                <c:pt idx="899">
                  <c:v>113</c:v>
                </c:pt>
                <c:pt idx="900">
                  <c:v>95</c:v>
                </c:pt>
                <c:pt idx="901">
                  <c:v>83</c:v>
                </c:pt>
                <c:pt idx="902">
                  <c:v>106</c:v>
                </c:pt>
                <c:pt idx="903">
                  <c:v>122</c:v>
                </c:pt>
                <c:pt idx="904">
                  <c:v>94</c:v>
                </c:pt>
                <c:pt idx="905">
                  <c:v>86</c:v>
                </c:pt>
                <c:pt idx="906">
                  <c:v>80</c:v>
                </c:pt>
                <c:pt idx="907">
                  <c:v>89</c:v>
                </c:pt>
                <c:pt idx="908">
                  <c:v>86</c:v>
                </c:pt>
                <c:pt idx="909">
                  <c:v>96</c:v>
                </c:pt>
                <c:pt idx="910">
                  <c:v>100</c:v>
                </c:pt>
                <c:pt idx="911">
                  <c:v>94</c:v>
                </c:pt>
                <c:pt idx="912">
                  <c:v>95</c:v>
                </c:pt>
                <c:pt idx="913">
                  <c:v>106</c:v>
                </c:pt>
                <c:pt idx="914">
                  <c:v>87</c:v>
                </c:pt>
                <c:pt idx="915">
                  <c:v>99</c:v>
                </c:pt>
                <c:pt idx="916">
                  <c:v>87</c:v>
                </c:pt>
                <c:pt idx="917">
                  <c:v>98</c:v>
                </c:pt>
                <c:pt idx="918">
                  <c:v>104</c:v>
                </c:pt>
                <c:pt idx="919">
                  <c:v>78</c:v>
                </c:pt>
                <c:pt idx="920">
                  <c:v>87</c:v>
                </c:pt>
                <c:pt idx="921">
                  <c:v>97</c:v>
                </c:pt>
                <c:pt idx="922">
                  <c:v>91</c:v>
                </c:pt>
                <c:pt idx="923">
                  <c:v>96</c:v>
                </c:pt>
                <c:pt idx="924">
                  <c:v>93</c:v>
                </c:pt>
                <c:pt idx="925">
                  <c:v>96</c:v>
                </c:pt>
                <c:pt idx="926">
                  <c:v>77</c:v>
                </c:pt>
                <c:pt idx="927">
                  <c:v>96</c:v>
                </c:pt>
                <c:pt idx="928">
                  <c:v>78</c:v>
                </c:pt>
                <c:pt idx="929">
                  <c:v>93</c:v>
                </c:pt>
                <c:pt idx="930">
                  <c:v>80</c:v>
                </c:pt>
                <c:pt idx="931">
                  <c:v>68</c:v>
                </c:pt>
                <c:pt idx="932">
                  <c:v>82</c:v>
                </c:pt>
                <c:pt idx="933">
                  <c:v>79</c:v>
                </c:pt>
                <c:pt idx="934">
                  <c:v>84</c:v>
                </c:pt>
                <c:pt idx="935">
                  <c:v>75</c:v>
                </c:pt>
                <c:pt idx="936">
                  <c:v>94</c:v>
                </c:pt>
                <c:pt idx="937">
                  <c:v>62</c:v>
                </c:pt>
                <c:pt idx="938">
                  <c:v>65</c:v>
                </c:pt>
                <c:pt idx="939">
                  <c:v>73</c:v>
                </c:pt>
                <c:pt idx="940">
                  <c:v>77</c:v>
                </c:pt>
                <c:pt idx="941">
                  <c:v>65</c:v>
                </c:pt>
                <c:pt idx="942">
                  <c:v>71</c:v>
                </c:pt>
                <c:pt idx="943">
                  <c:v>65</c:v>
                </c:pt>
                <c:pt idx="944">
                  <c:v>72</c:v>
                </c:pt>
                <c:pt idx="945">
                  <c:v>75</c:v>
                </c:pt>
                <c:pt idx="946">
                  <c:v>89</c:v>
                </c:pt>
                <c:pt idx="947">
                  <c:v>76</c:v>
                </c:pt>
                <c:pt idx="948">
                  <c:v>52</c:v>
                </c:pt>
                <c:pt idx="949">
                  <c:v>65</c:v>
                </c:pt>
                <c:pt idx="950">
                  <c:v>89</c:v>
                </c:pt>
                <c:pt idx="951">
                  <c:v>73</c:v>
                </c:pt>
                <c:pt idx="952">
                  <c:v>76</c:v>
                </c:pt>
                <c:pt idx="953">
                  <c:v>70</c:v>
                </c:pt>
                <c:pt idx="954">
                  <c:v>72</c:v>
                </c:pt>
                <c:pt idx="955">
                  <c:v>72</c:v>
                </c:pt>
                <c:pt idx="956">
                  <c:v>61</c:v>
                </c:pt>
                <c:pt idx="957">
                  <c:v>75</c:v>
                </c:pt>
                <c:pt idx="958">
                  <c:v>62</c:v>
                </c:pt>
                <c:pt idx="959">
                  <c:v>60</c:v>
                </c:pt>
                <c:pt idx="960">
                  <c:v>63</c:v>
                </c:pt>
                <c:pt idx="961">
                  <c:v>75</c:v>
                </c:pt>
                <c:pt idx="962">
                  <c:v>64</c:v>
                </c:pt>
                <c:pt idx="963">
                  <c:v>64</c:v>
                </c:pt>
                <c:pt idx="964">
                  <c:v>70</c:v>
                </c:pt>
                <c:pt idx="965">
                  <c:v>73</c:v>
                </c:pt>
                <c:pt idx="966">
                  <c:v>69</c:v>
                </c:pt>
                <c:pt idx="967">
                  <c:v>55</c:v>
                </c:pt>
                <c:pt idx="968">
                  <c:v>67</c:v>
                </c:pt>
                <c:pt idx="969">
                  <c:v>61</c:v>
                </c:pt>
                <c:pt idx="970">
                  <c:v>64</c:v>
                </c:pt>
                <c:pt idx="971">
                  <c:v>63</c:v>
                </c:pt>
                <c:pt idx="972">
                  <c:v>49</c:v>
                </c:pt>
                <c:pt idx="973">
                  <c:v>75</c:v>
                </c:pt>
                <c:pt idx="974">
                  <c:v>60</c:v>
                </c:pt>
                <c:pt idx="975">
                  <c:v>58</c:v>
                </c:pt>
                <c:pt idx="976">
                  <c:v>58</c:v>
                </c:pt>
                <c:pt idx="977">
                  <c:v>65</c:v>
                </c:pt>
                <c:pt idx="978">
                  <c:v>42</c:v>
                </c:pt>
                <c:pt idx="979">
                  <c:v>54</c:v>
                </c:pt>
                <c:pt idx="980">
                  <c:v>46</c:v>
                </c:pt>
                <c:pt idx="981">
                  <c:v>51</c:v>
                </c:pt>
                <c:pt idx="982">
                  <c:v>43</c:v>
                </c:pt>
                <c:pt idx="983">
                  <c:v>66</c:v>
                </c:pt>
                <c:pt idx="984">
                  <c:v>49</c:v>
                </c:pt>
                <c:pt idx="985">
                  <c:v>56</c:v>
                </c:pt>
                <c:pt idx="986">
                  <c:v>48</c:v>
                </c:pt>
                <c:pt idx="987">
                  <c:v>76</c:v>
                </c:pt>
                <c:pt idx="988">
                  <c:v>45</c:v>
                </c:pt>
                <c:pt idx="989">
                  <c:v>45</c:v>
                </c:pt>
                <c:pt idx="990">
                  <c:v>53</c:v>
                </c:pt>
                <c:pt idx="991">
                  <c:v>54</c:v>
                </c:pt>
                <c:pt idx="992">
                  <c:v>51</c:v>
                </c:pt>
                <c:pt idx="993">
                  <c:v>59</c:v>
                </c:pt>
                <c:pt idx="994">
                  <c:v>51</c:v>
                </c:pt>
                <c:pt idx="995">
                  <c:v>54</c:v>
                </c:pt>
                <c:pt idx="996">
                  <c:v>51</c:v>
                </c:pt>
                <c:pt idx="997">
                  <c:v>47</c:v>
                </c:pt>
                <c:pt idx="998">
                  <c:v>64</c:v>
                </c:pt>
                <c:pt idx="999">
                  <c:v>65</c:v>
                </c:pt>
                <c:pt idx="1000">
                  <c:v>37</c:v>
                </c:pt>
                <c:pt idx="1001">
                  <c:v>52</c:v>
                </c:pt>
                <c:pt idx="1002">
                  <c:v>63</c:v>
                </c:pt>
                <c:pt idx="1003">
                  <c:v>43</c:v>
                </c:pt>
                <c:pt idx="1004">
                  <c:v>48</c:v>
                </c:pt>
                <c:pt idx="1005">
                  <c:v>52</c:v>
                </c:pt>
                <c:pt idx="1006">
                  <c:v>40</c:v>
                </c:pt>
                <c:pt idx="1007">
                  <c:v>55</c:v>
                </c:pt>
                <c:pt idx="1008">
                  <c:v>43</c:v>
                </c:pt>
                <c:pt idx="1009">
                  <c:v>41</c:v>
                </c:pt>
                <c:pt idx="1010">
                  <c:v>44</c:v>
                </c:pt>
                <c:pt idx="1011">
                  <c:v>57</c:v>
                </c:pt>
                <c:pt idx="1012">
                  <c:v>50</c:v>
                </c:pt>
                <c:pt idx="1013">
                  <c:v>59</c:v>
                </c:pt>
                <c:pt idx="1014">
                  <c:v>51</c:v>
                </c:pt>
                <c:pt idx="1015">
                  <c:v>43</c:v>
                </c:pt>
                <c:pt idx="1016">
                  <c:v>51</c:v>
                </c:pt>
                <c:pt idx="1017">
                  <c:v>47</c:v>
                </c:pt>
                <c:pt idx="1018">
                  <c:v>45</c:v>
                </c:pt>
                <c:pt idx="1019">
                  <c:v>49</c:v>
                </c:pt>
                <c:pt idx="1020">
                  <c:v>38</c:v>
                </c:pt>
                <c:pt idx="1021">
                  <c:v>47</c:v>
                </c:pt>
                <c:pt idx="1022">
                  <c:v>57</c:v>
                </c:pt>
                <c:pt idx="1023">
                  <c:v>40</c:v>
                </c:pt>
                <c:pt idx="1024">
                  <c:v>41</c:v>
                </c:pt>
                <c:pt idx="1025">
                  <c:v>48</c:v>
                </c:pt>
                <c:pt idx="1026">
                  <c:v>46</c:v>
                </c:pt>
                <c:pt idx="1027">
                  <c:v>46</c:v>
                </c:pt>
                <c:pt idx="1028">
                  <c:v>48</c:v>
                </c:pt>
                <c:pt idx="1029">
                  <c:v>31</c:v>
                </c:pt>
                <c:pt idx="1030">
                  <c:v>43</c:v>
                </c:pt>
                <c:pt idx="1031">
                  <c:v>32</c:v>
                </c:pt>
                <c:pt idx="1032">
                  <c:v>51</c:v>
                </c:pt>
                <c:pt idx="1033">
                  <c:v>32</c:v>
                </c:pt>
                <c:pt idx="1034">
                  <c:v>34</c:v>
                </c:pt>
                <c:pt idx="1035">
                  <c:v>38</c:v>
                </c:pt>
                <c:pt idx="1036">
                  <c:v>49</c:v>
                </c:pt>
                <c:pt idx="1037">
                  <c:v>38</c:v>
                </c:pt>
                <c:pt idx="1038">
                  <c:v>58</c:v>
                </c:pt>
                <c:pt idx="1039">
                  <c:v>49</c:v>
                </c:pt>
                <c:pt idx="1040">
                  <c:v>37</c:v>
                </c:pt>
                <c:pt idx="1041">
                  <c:v>40</c:v>
                </c:pt>
                <c:pt idx="1042">
                  <c:v>43</c:v>
                </c:pt>
                <c:pt idx="1043">
                  <c:v>39</c:v>
                </c:pt>
                <c:pt idx="1044">
                  <c:v>35</c:v>
                </c:pt>
                <c:pt idx="1045">
                  <c:v>47</c:v>
                </c:pt>
                <c:pt idx="1046">
                  <c:v>46</c:v>
                </c:pt>
                <c:pt idx="1047">
                  <c:v>47</c:v>
                </c:pt>
                <c:pt idx="1048">
                  <c:v>28</c:v>
                </c:pt>
                <c:pt idx="1049">
                  <c:v>42</c:v>
                </c:pt>
                <c:pt idx="1050">
                  <c:v>46</c:v>
                </c:pt>
                <c:pt idx="1051">
                  <c:v>40</c:v>
                </c:pt>
                <c:pt idx="1052">
                  <c:v>34</c:v>
                </c:pt>
                <c:pt idx="1053">
                  <c:v>32</c:v>
                </c:pt>
                <c:pt idx="1054">
                  <c:v>36</c:v>
                </c:pt>
                <c:pt idx="1055">
                  <c:v>41</c:v>
                </c:pt>
                <c:pt idx="1056">
                  <c:v>39</c:v>
                </c:pt>
                <c:pt idx="1057">
                  <c:v>43</c:v>
                </c:pt>
                <c:pt idx="1058">
                  <c:v>37</c:v>
                </c:pt>
                <c:pt idx="1059">
                  <c:v>41</c:v>
                </c:pt>
                <c:pt idx="1060">
                  <c:v>44</c:v>
                </c:pt>
                <c:pt idx="1061">
                  <c:v>35</c:v>
                </c:pt>
                <c:pt idx="1062">
                  <c:v>37</c:v>
                </c:pt>
                <c:pt idx="1063">
                  <c:v>36</c:v>
                </c:pt>
                <c:pt idx="1064">
                  <c:v>31</c:v>
                </c:pt>
                <c:pt idx="1065">
                  <c:v>46</c:v>
                </c:pt>
                <c:pt idx="1066">
                  <c:v>46</c:v>
                </c:pt>
                <c:pt idx="1067">
                  <c:v>26</c:v>
                </c:pt>
                <c:pt idx="1068">
                  <c:v>39</c:v>
                </c:pt>
                <c:pt idx="1069">
                  <c:v>35</c:v>
                </c:pt>
                <c:pt idx="1070">
                  <c:v>35</c:v>
                </c:pt>
                <c:pt idx="1071">
                  <c:v>40</c:v>
                </c:pt>
                <c:pt idx="1072">
                  <c:v>45</c:v>
                </c:pt>
                <c:pt idx="1073">
                  <c:v>50</c:v>
                </c:pt>
                <c:pt idx="1074">
                  <c:v>25</c:v>
                </c:pt>
                <c:pt idx="1075">
                  <c:v>47</c:v>
                </c:pt>
                <c:pt idx="1076">
                  <c:v>34</c:v>
                </c:pt>
                <c:pt idx="1077">
                  <c:v>30</c:v>
                </c:pt>
                <c:pt idx="1078">
                  <c:v>49</c:v>
                </c:pt>
                <c:pt idx="1079">
                  <c:v>48</c:v>
                </c:pt>
                <c:pt idx="1080">
                  <c:v>57</c:v>
                </c:pt>
                <c:pt idx="1081">
                  <c:v>34</c:v>
                </c:pt>
                <c:pt idx="1082">
                  <c:v>22</c:v>
                </c:pt>
                <c:pt idx="1083">
                  <c:v>40</c:v>
                </c:pt>
                <c:pt idx="1084">
                  <c:v>40</c:v>
                </c:pt>
                <c:pt idx="1085">
                  <c:v>35</c:v>
                </c:pt>
                <c:pt idx="1086">
                  <c:v>34</c:v>
                </c:pt>
                <c:pt idx="1087">
                  <c:v>32</c:v>
                </c:pt>
                <c:pt idx="1088">
                  <c:v>31</c:v>
                </c:pt>
                <c:pt idx="1089">
                  <c:v>40</c:v>
                </c:pt>
                <c:pt idx="1090">
                  <c:v>40</c:v>
                </c:pt>
                <c:pt idx="1091">
                  <c:v>41</c:v>
                </c:pt>
                <c:pt idx="1092">
                  <c:v>30</c:v>
                </c:pt>
                <c:pt idx="1093">
                  <c:v>37</c:v>
                </c:pt>
                <c:pt idx="1094">
                  <c:v>34</c:v>
                </c:pt>
                <c:pt idx="1095">
                  <c:v>25</c:v>
                </c:pt>
                <c:pt idx="1096">
                  <c:v>39</c:v>
                </c:pt>
                <c:pt idx="1097">
                  <c:v>49</c:v>
                </c:pt>
                <c:pt idx="1098">
                  <c:v>41</c:v>
                </c:pt>
                <c:pt idx="1099">
                  <c:v>48</c:v>
                </c:pt>
                <c:pt idx="1100">
                  <c:v>32</c:v>
                </c:pt>
                <c:pt idx="1101">
                  <c:v>43</c:v>
                </c:pt>
                <c:pt idx="1102">
                  <c:v>36</c:v>
                </c:pt>
                <c:pt idx="1103">
                  <c:v>35</c:v>
                </c:pt>
                <c:pt idx="1104">
                  <c:v>39</c:v>
                </c:pt>
                <c:pt idx="1105">
                  <c:v>33</c:v>
                </c:pt>
                <c:pt idx="1106">
                  <c:v>29</c:v>
                </c:pt>
                <c:pt idx="1107">
                  <c:v>40</c:v>
                </c:pt>
                <c:pt idx="1108">
                  <c:v>33</c:v>
                </c:pt>
                <c:pt idx="1109">
                  <c:v>35</c:v>
                </c:pt>
                <c:pt idx="1110">
                  <c:v>32</c:v>
                </c:pt>
                <c:pt idx="1111">
                  <c:v>35</c:v>
                </c:pt>
                <c:pt idx="1112">
                  <c:v>39</c:v>
                </c:pt>
                <c:pt idx="1113">
                  <c:v>43</c:v>
                </c:pt>
                <c:pt idx="1114">
                  <c:v>41</c:v>
                </c:pt>
                <c:pt idx="1115">
                  <c:v>31</c:v>
                </c:pt>
                <c:pt idx="1116">
                  <c:v>37</c:v>
                </c:pt>
                <c:pt idx="1117">
                  <c:v>42</c:v>
                </c:pt>
                <c:pt idx="1118">
                  <c:v>30</c:v>
                </c:pt>
                <c:pt idx="1119">
                  <c:v>31</c:v>
                </c:pt>
                <c:pt idx="1120">
                  <c:v>38</c:v>
                </c:pt>
                <c:pt idx="1121">
                  <c:v>41</c:v>
                </c:pt>
                <c:pt idx="1122">
                  <c:v>31</c:v>
                </c:pt>
                <c:pt idx="1123">
                  <c:v>30</c:v>
                </c:pt>
                <c:pt idx="1124">
                  <c:v>46</c:v>
                </c:pt>
                <c:pt idx="1125">
                  <c:v>34</c:v>
                </c:pt>
                <c:pt idx="1126">
                  <c:v>40</c:v>
                </c:pt>
                <c:pt idx="1127">
                  <c:v>33</c:v>
                </c:pt>
                <c:pt idx="1128">
                  <c:v>35</c:v>
                </c:pt>
                <c:pt idx="1129">
                  <c:v>38</c:v>
                </c:pt>
                <c:pt idx="1130">
                  <c:v>36</c:v>
                </c:pt>
                <c:pt idx="1131">
                  <c:v>42</c:v>
                </c:pt>
                <c:pt idx="1132">
                  <c:v>26</c:v>
                </c:pt>
                <c:pt idx="1133">
                  <c:v>38</c:v>
                </c:pt>
                <c:pt idx="1134">
                  <c:v>39</c:v>
                </c:pt>
                <c:pt idx="1135">
                  <c:v>42</c:v>
                </c:pt>
                <c:pt idx="1136">
                  <c:v>41</c:v>
                </c:pt>
                <c:pt idx="1137">
                  <c:v>30</c:v>
                </c:pt>
                <c:pt idx="1138">
                  <c:v>34</c:v>
                </c:pt>
                <c:pt idx="1139">
                  <c:v>46</c:v>
                </c:pt>
                <c:pt idx="1140">
                  <c:v>25</c:v>
                </c:pt>
                <c:pt idx="1141">
                  <c:v>27</c:v>
                </c:pt>
                <c:pt idx="1142">
                  <c:v>35</c:v>
                </c:pt>
                <c:pt idx="1143">
                  <c:v>49</c:v>
                </c:pt>
                <c:pt idx="1144">
                  <c:v>20</c:v>
                </c:pt>
                <c:pt idx="1145">
                  <c:v>29</c:v>
                </c:pt>
                <c:pt idx="1146">
                  <c:v>37</c:v>
                </c:pt>
                <c:pt idx="1147">
                  <c:v>33</c:v>
                </c:pt>
                <c:pt idx="1148">
                  <c:v>33</c:v>
                </c:pt>
                <c:pt idx="1149">
                  <c:v>37</c:v>
                </c:pt>
                <c:pt idx="1150">
                  <c:v>32</c:v>
                </c:pt>
                <c:pt idx="1151">
                  <c:v>33</c:v>
                </c:pt>
                <c:pt idx="1152">
                  <c:v>30</c:v>
                </c:pt>
                <c:pt idx="1153">
                  <c:v>34</c:v>
                </c:pt>
                <c:pt idx="1154">
                  <c:v>31</c:v>
                </c:pt>
                <c:pt idx="1155">
                  <c:v>44</c:v>
                </c:pt>
                <c:pt idx="1156">
                  <c:v>38</c:v>
                </c:pt>
                <c:pt idx="1157">
                  <c:v>33</c:v>
                </c:pt>
                <c:pt idx="1158">
                  <c:v>26</c:v>
                </c:pt>
                <c:pt idx="1159">
                  <c:v>30</c:v>
                </c:pt>
                <c:pt idx="1160">
                  <c:v>30</c:v>
                </c:pt>
                <c:pt idx="1161">
                  <c:v>29</c:v>
                </c:pt>
                <c:pt idx="1162">
                  <c:v>34</c:v>
                </c:pt>
                <c:pt idx="1163">
                  <c:v>23</c:v>
                </c:pt>
                <c:pt idx="1164">
                  <c:v>35</c:v>
                </c:pt>
                <c:pt idx="1165">
                  <c:v>28</c:v>
                </c:pt>
                <c:pt idx="1166">
                  <c:v>29</c:v>
                </c:pt>
                <c:pt idx="1167">
                  <c:v>32</c:v>
                </c:pt>
                <c:pt idx="1168">
                  <c:v>43</c:v>
                </c:pt>
                <c:pt idx="1169">
                  <c:v>36</c:v>
                </c:pt>
                <c:pt idx="1170">
                  <c:v>29</c:v>
                </c:pt>
                <c:pt idx="1171">
                  <c:v>23</c:v>
                </c:pt>
                <c:pt idx="1172">
                  <c:v>29</c:v>
                </c:pt>
                <c:pt idx="1173">
                  <c:v>28</c:v>
                </c:pt>
                <c:pt idx="1174">
                  <c:v>34</c:v>
                </c:pt>
                <c:pt idx="1175">
                  <c:v>29</c:v>
                </c:pt>
                <c:pt idx="1176">
                  <c:v>33</c:v>
                </c:pt>
                <c:pt idx="1177">
                  <c:v>37</c:v>
                </c:pt>
                <c:pt idx="1178">
                  <c:v>25</c:v>
                </c:pt>
                <c:pt idx="1179">
                  <c:v>37</c:v>
                </c:pt>
                <c:pt idx="1180">
                  <c:v>36</c:v>
                </c:pt>
                <c:pt idx="1181">
                  <c:v>38</c:v>
                </c:pt>
                <c:pt idx="1182">
                  <c:v>29</c:v>
                </c:pt>
                <c:pt idx="1183">
                  <c:v>32</c:v>
                </c:pt>
                <c:pt idx="1184">
                  <c:v>24</c:v>
                </c:pt>
                <c:pt idx="1185">
                  <c:v>23</c:v>
                </c:pt>
                <c:pt idx="1186">
                  <c:v>46</c:v>
                </c:pt>
                <c:pt idx="1187">
                  <c:v>36</c:v>
                </c:pt>
                <c:pt idx="1188">
                  <c:v>37</c:v>
                </c:pt>
                <c:pt idx="1189">
                  <c:v>31</c:v>
                </c:pt>
                <c:pt idx="1190">
                  <c:v>22</c:v>
                </c:pt>
                <c:pt idx="1191">
                  <c:v>35</c:v>
                </c:pt>
                <c:pt idx="1192">
                  <c:v>23</c:v>
                </c:pt>
                <c:pt idx="1193">
                  <c:v>30</c:v>
                </c:pt>
                <c:pt idx="1194">
                  <c:v>34</c:v>
                </c:pt>
                <c:pt idx="1195">
                  <c:v>22</c:v>
                </c:pt>
                <c:pt idx="1196">
                  <c:v>32</c:v>
                </c:pt>
                <c:pt idx="1197">
                  <c:v>29</c:v>
                </c:pt>
                <c:pt idx="1198">
                  <c:v>39</c:v>
                </c:pt>
                <c:pt idx="1199">
                  <c:v>18</c:v>
                </c:pt>
                <c:pt idx="1200">
                  <c:v>28</c:v>
                </c:pt>
                <c:pt idx="1201">
                  <c:v>21</c:v>
                </c:pt>
                <c:pt idx="1202">
                  <c:v>23</c:v>
                </c:pt>
                <c:pt idx="1203">
                  <c:v>27</c:v>
                </c:pt>
                <c:pt idx="1204">
                  <c:v>29</c:v>
                </c:pt>
                <c:pt idx="1205">
                  <c:v>29</c:v>
                </c:pt>
                <c:pt idx="1206">
                  <c:v>32</c:v>
                </c:pt>
                <c:pt idx="1207">
                  <c:v>21</c:v>
                </c:pt>
                <c:pt idx="1208">
                  <c:v>26</c:v>
                </c:pt>
                <c:pt idx="1209">
                  <c:v>20</c:v>
                </c:pt>
                <c:pt idx="1210">
                  <c:v>32</c:v>
                </c:pt>
                <c:pt idx="1211">
                  <c:v>26</c:v>
                </c:pt>
                <c:pt idx="1212">
                  <c:v>36</c:v>
                </c:pt>
                <c:pt idx="1213">
                  <c:v>18</c:v>
                </c:pt>
                <c:pt idx="1214">
                  <c:v>34</c:v>
                </c:pt>
                <c:pt idx="1215">
                  <c:v>36</c:v>
                </c:pt>
                <c:pt idx="1216">
                  <c:v>21</c:v>
                </c:pt>
                <c:pt idx="1217">
                  <c:v>28</c:v>
                </c:pt>
                <c:pt idx="1218">
                  <c:v>33</c:v>
                </c:pt>
                <c:pt idx="1219">
                  <c:v>34</c:v>
                </c:pt>
                <c:pt idx="1220">
                  <c:v>27</c:v>
                </c:pt>
                <c:pt idx="1221">
                  <c:v>37</c:v>
                </c:pt>
                <c:pt idx="1222">
                  <c:v>32</c:v>
                </c:pt>
                <c:pt idx="1223">
                  <c:v>23</c:v>
                </c:pt>
                <c:pt idx="1224">
                  <c:v>39</c:v>
                </c:pt>
                <c:pt idx="1225">
                  <c:v>27</c:v>
                </c:pt>
                <c:pt idx="1226">
                  <c:v>31</c:v>
                </c:pt>
                <c:pt idx="1227">
                  <c:v>26</c:v>
                </c:pt>
                <c:pt idx="1228">
                  <c:v>27</c:v>
                </c:pt>
                <c:pt idx="1229">
                  <c:v>38</c:v>
                </c:pt>
                <c:pt idx="1230">
                  <c:v>30</c:v>
                </c:pt>
                <c:pt idx="1231">
                  <c:v>30</c:v>
                </c:pt>
                <c:pt idx="1232">
                  <c:v>38</c:v>
                </c:pt>
                <c:pt idx="1233">
                  <c:v>30</c:v>
                </c:pt>
                <c:pt idx="1234">
                  <c:v>38</c:v>
                </c:pt>
                <c:pt idx="1235">
                  <c:v>38</c:v>
                </c:pt>
                <c:pt idx="1236">
                  <c:v>37</c:v>
                </c:pt>
                <c:pt idx="1237">
                  <c:v>33</c:v>
                </c:pt>
                <c:pt idx="1238">
                  <c:v>36</c:v>
                </c:pt>
                <c:pt idx="1239">
                  <c:v>27</c:v>
                </c:pt>
                <c:pt idx="1240">
                  <c:v>25</c:v>
                </c:pt>
                <c:pt idx="1241">
                  <c:v>32</c:v>
                </c:pt>
                <c:pt idx="1242">
                  <c:v>25</c:v>
                </c:pt>
                <c:pt idx="1243">
                  <c:v>39</c:v>
                </c:pt>
                <c:pt idx="1244">
                  <c:v>39</c:v>
                </c:pt>
                <c:pt idx="1245">
                  <c:v>34</c:v>
                </c:pt>
                <c:pt idx="1246">
                  <c:v>30</c:v>
                </c:pt>
                <c:pt idx="1247">
                  <c:v>27</c:v>
                </c:pt>
                <c:pt idx="1248">
                  <c:v>24</c:v>
                </c:pt>
                <c:pt idx="1249">
                  <c:v>41</c:v>
                </c:pt>
                <c:pt idx="1250">
                  <c:v>27</c:v>
                </c:pt>
                <c:pt idx="1251">
                  <c:v>29</c:v>
                </c:pt>
                <c:pt idx="1252">
                  <c:v>38</c:v>
                </c:pt>
                <c:pt idx="1253">
                  <c:v>35</c:v>
                </c:pt>
                <c:pt idx="1254">
                  <c:v>34</c:v>
                </c:pt>
                <c:pt idx="1255">
                  <c:v>31</c:v>
                </c:pt>
                <c:pt idx="1256">
                  <c:v>29</c:v>
                </c:pt>
                <c:pt idx="1257">
                  <c:v>34</c:v>
                </c:pt>
                <c:pt idx="1258">
                  <c:v>24</c:v>
                </c:pt>
                <c:pt idx="1259">
                  <c:v>23</c:v>
                </c:pt>
                <c:pt idx="1260">
                  <c:v>34</c:v>
                </c:pt>
                <c:pt idx="1261">
                  <c:v>28</c:v>
                </c:pt>
                <c:pt idx="1262">
                  <c:v>31</c:v>
                </c:pt>
                <c:pt idx="1263">
                  <c:v>25</c:v>
                </c:pt>
                <c:pt idx="1264">
                  <c:v>41</c:v>
                </c:pt>
                <c:pt idx="1265">
                  <c:v>30</c:v>
                </c:pt>
                <c:pt idx="1266">
                  <c:v>22</c:v>
                </c:pt>
                <c:pt idx="1267">
                  <c:v>37</c:v>
                </c:pt>
                <c:pt idx="1268">
                  <c:v>35</c:v>
                </c:pt>
                <c:pt idx="1269">
                  <c:v>33</c:v>
                </c:pt>
                <c:pt idx="1270">
                  <c:v>30</c:v>
                </c:pt>
                <c:pt idx="1271">
                  <c:v>36</c:v>
                </c:pt>
                <c:pt idx="1272">
                  <c:v>35</c:v>
                </c:pt>
                <c:pt idx="1273">
                  <c:v>38</c:v>
                </c:pt>
                <c:pt idx="1274">
                  <c:v>30</c:v>
                </c:pt>
                <c:pt idx="1275">
                  <c:v>27</c:v>
                </c:pt>
                <c:pt idx="1276">
                  <c:v>31</c:v>
                </c:pt>
                <c:pt idx="1277">
                  <c:v>37</c:v>
                </c:pt>
                <c:pt idx="1278">
                  <c:v>24</c:v>
                </c:pt>
                <c:pt idx="1279">
                  <c:v>22</c:v>
                </c:pt>
                <c:pt idx="1280">
                  <c:v>30</c:v>
                </c:pt>
                <c:pt idx="1281">
                  <c:v>27</c:v>
                </c:pt>
                <c:pt idx="1282">
                  <c:v>42</c:v>
                </c:pt>
                <c:pt idx="1283">
                  <c:v>32</c:v>
                </c:pt>
                <c:pt idx="1284">
                  <c:v>30</c:v>
                </c:pt>
                <c:pt idx="1285">
                  <c:v>29</c:v>
                </c:pt>
                <c:pt idx="1286">
                  <c:v>27</c:v>
                </c:pt>
                <c:pt idx="1287">
                  <c:v>32</c:v>
                </c:pt>
                <c:pt idx="1288">
                  <c:v>39</c:v>
                </c:pt>
                <c:pt idx="1289">
                  <c:v>29</c:v>
                </c:pt>
                <c:pt idx="1290">
                  <c:v>35</c:v>
                </c:pt>
                <c:pt idx="1291">
                  <c:v>29</c:v>
                </c:pt>
                <c:pt idx="1292">
                  <c:v>31</c:v>
                </c:pt>
                <c:pt idx="1293">
                  <c:v>30</c:v>
                </c:pt>
                <c:pt idx="1294">
                  <c:v>35</c:v>
                </c:pt>
                <c:pt idx="1295">
                  <c:v>30</c:v>
                </c:pt>
                <c:pt idx="1296">
                  <c:v>33</c:v>
                </c:pt>
                <c:pt idx="1297">
                  <c:v>35</c:v>
                </c:pt>
                <c:pt idx="1298">
                  <c:v>35</c:v>
                </c:pt>
                <c:pt idx="1299">
                  <c:v>30</c:v>
                </c:pt>
                <c:pt idx="1300">
                  <c:v>41</c:v>
                </c:pt>
                <c:pt idx="1301">
                  <c:v>41</c:v>
                </c:pt>
                <c:pt idx="1302">
                  <c:v>36</c:v>
                </c:pt>
                <c:pt idx="1303">
                  <c:v>40</c:v>
                </c:pt>
                <c:pt idx="1304">
                  <c:v>34</c:v>
                </c:pt>
                <c:pt idx="1305">
                  <c:v>36</c:v>
                </c:pt>
                <c:pt idx="1306">
                  <c:v>41</c:v>
                </c:pt>
                <c:pt idx="1307">
                  <c:v>31</c:v>
                </c:pt>
                <c:pt idx="1308">
                  <c:v>30</c:v>
                </c:pt>
                <c:pt idx="1309">
                  <c:v>34</c:v>
                </c:pt>
                <c:pt idx="1310">
                  <c:v>37</c:v>
                </c:pt>
                <c:pt idx="1311">
                  <c:v>29</c:v>
                </c:pt>
                <c:pt idx="1312">
                  <c:v>29</c:v>
                </c:pt>
                <c:pt idx="1313">
                  <c:v>25</c:v>
                </c:pt>
                <c:pt idx="1314">
                  <c:v>24</c:v>
                </c:pt>
                <c:pt idx="1315">
                  <c:v>34</c:v>
                </c:pt>
                <c:pt idx="1316">
                  <c:v>30</c:v>
                </c:pt>
                <c:pt idx="1317">
                  <c:v>34</c:v>
                </c:pt>
                <c:pt idx="1318">
                  <c:v>34</c:v>
                </c:pt>
                <c:pt idx="1319">
                  <c:v>24</c:v>
                </c:pt>
                <c:pt idx="1320">
                  <c:v>32</c:v>
                </c:pt>
                <c:pt idx="1321">
                  <c:v>32</c:v>
                </c:pt>
                <c:pt idx="1322">
                  <c:v>34</c:v>
                </c:pt>
                <c:pt idx="1323">
                  <c:v>33</c:v>
                </c:pt>
                <c:pt idx="1324">
                  <c:v>41</c:v>
                </c:pt>
                <c:pt idx="1325">
                  <c:v>42</c:v>
                </c:pt>
                <c:pt idx="1326">
                  <c:v>37</c:v>
                </c:pt>
                <c:pt idx="1327">
                  <c:v>28</c:v>
                </c:pt>
                <c:pt idx="1328">
                  <c:v>22</c:v>
                </c:pt>
                <c:pt idx="1329">
                  <c:v>37</c:v>
                </c:pt>
                <c:pt idx="1330">
                  <c:v>28</c:v>
                </c:pt>
                <c:pt idx="1331">
                  <c:v>20</c:v>
                </c:pt>
                <c:pt idx="1332">
                  <c:v>34</c:v>
                </c:pt>
                <c:pt idx="1333">
                  <c:v>33</c:v>
                </c:pt>
                <c:pt idx="1334">
                  <c:v>29</c:v>
                </c:pt>
                <c:pt idx="1335">
                  <c:v>39</c:v>
                </c:pt>
                <c:pt idx="1336">
                  <c:v>29</c:v>
                </c:pt>
                <c:pt idx="1337">
                  <c:v>36</c:v>
                </c:pt>
                <c:pt idx="1338">
                  <c:v>28</c:v>
                </c:pt>
                <c:pt idx="1339">
                  <c:v>38</c:v>
                </c:pt>
                <c:pt idx="1340">
                  <c:v>40</c:v>
                </c:pt>
                <c:pt idx="1341">
                  <c:v>38</c:v>
                </c:pt>
                <c:pt idx="1342">
                  <c:v>35</c:v>
                </c:pt>
                <c:pt idx="1343">
                  <c:v>30</c:v>
                </c:pt>
                <c:pt idx="1344">
                  <c:v>31</c:v>
                </c:pt>
                <c:pt idx="1345">
                  <c:v>32</c:v>
                </c:pt>
                <c:pt idx="1346">
                  <c:v>31</c:v>
                </c:pt>
                <c:pt idx="1347">
                  <c:v>40</c:v>
                </c:pt>
                <c:pt idx="1348">
                  <c:v>35</c:v>
                </c:pt>
                <c:pt idx="1349">
                  <c:v>41</c:v>
                </c:pt>
                <c:pt idx="1350">
                  <c:v>40</c:v>
                </c:pt>
                <c:pt idx="1351">
                  <c:v>34</c:v>
                </c:pt>
                <c:pt idx="1352">
                  <c:v>41</c:v>
                </c:pt>
                <c:pt idx="1353">
                  <c:v>29</c:v>
                </c:pt>
                <c:pt idx="1354">
                  <c:v>29</c:v>
                </c:pt>
                <c:pt idx="1355">
                  <c:v>31</c:v>
                </c:pt>
                <c:pt idx="1356">
                  <c:v>38</c:v>
                </c:pt>
                <c:pt idx="1357">
                  <c:v>37</c:v>
                </c:pt>
                <c:pt idx="1358">
                  <c:v>36</c:v>
                </c:pt>
                <c:pt idx="1359">
                  <c:v>29</c:v>
                </c:pt>
                <c:pt idx="1360">
                  <c:v>40</c:v>
                </c:pt>
                <c:pt idx="1361">
                  <c:v>46</c:v>
                </c:pt>
                <c:pt idx="1362">
                  <c:v>39</c:v>
                </c:pt>
                <c:pt idx="1363">
                  <c:v>29</c:v>
                </c:pt>
                <c:pt idx="1364">
                  <c:v>37</c:v>
                </c:pt>
                <c:pt idx="1365">
                  <c:v>33</c:v>
                </c:pt>
                <c:pt idx="1366">
                  <c:v>51</c:v>
                </c:pt>
                <c:pt idx="1367">
                  <c:v>39</c:v>
                </c:pt>
                <c:pt idx="1368">
                  <c:v>44</c:v>
                </c:pt>
                <c:pt idx="1369">
                  <c:v>57</c:v>
                </c:pt>
                <c:pt idx="1370">
                  <c:v>36</c:v>
                </c:pt>
                <c:pt idx="1371">
                  <c:v>36</c:v>
                </c:pt>
                <c:pt idx="1372">
                  <c:v>42</c:v>
                </c:pt>
                <c:pt idx="1373">
                  <c:v>45</c:v>
                </c:pt>
                <c:pt idx="1374">
                  <c:v>49</c:v>
                </c:pt>
                <c:pt idx="1375">
                  <c:v>44</c:v>
                </c:pt>
                <c:pt idx="1376">
                  <c:v>36</c:v>
                </c:pt>
                <c:pt idx="1377">
                  <c:v>36</c:v>
                </c:pt>
                <c:pt idx="1378">
                  <c:v>42</c:v>
                </c:pt>
                <c:pt idx="1379">
                  <c:v>56</c:v>
                </c:pt>
                <c:pt idx="1380">
                  <c:v>33</c:v>
                </c:pt>
                <c:pt idx="1381">
                  <c:v>41</c:v>
                </c:pt>
                <c:pt idx="1382">
                  <c:v>37</c:v>
                </c:pt>
                <c:pt idx="1383">
                  <c:v>44</c:v>
                </c:pt>
                <c:pt idx="1384">
                  <c:v>44</c:v>
                </c:pt>
                <c:pt idx="1385">
                  <c:v>49</c:v>
                </c:pt>
                <c:pt idx="1386">
                  <c:v>35</c:v>
                </c:pt>
                <c:pt idx="1387">
                  <c:v>44</c:v>
                </c:pt>
                <c:pt idx="1388">
                  <c:v>48</c:v>
                </c:pt>
                <c:pt idx="1389">
                  <c:v>36</c:v>
                </c:pt>
                <c:pt idx="1390">
                  <c:v>39</c:v>
                </c:pt>
                <c:pt idx="1391">
                  <c:v>35</c:v>
                </c:pt>
                <c:pt idx="1392">
                  <c:v>35</c:v>
                </c:pt>
                <c:pt idx="1393">
                  <c:v>44</c:v>
                </c:pt>
                <c:pt idx="1394">
                  <c:v>45</c:v>
                </c:pt>
                <c:pt idx="1395">
                  <c:v>41</c:v>
                </c:pt>
                <c:pt idx="1396">
                  <c:v>32</c:v>
                </c:pt>
                <c:pt idx="1397">
                  <c:v>43</c:v>
                </c:pt>
                <c:pt idx="1398">
                  <c:v>43</c:v>
                </c:pt>
                <c:pt idx="1399">
                  <c:v>41</c:v>
                </c:pt>
                <c:pt idx="1400">
                  <c:v>46</c:v>
                </c:pt>
                <c:pt idx="1401">
                  <c:v>33</c:v>
                </c:pt>
                <c:pt idx="1402">
                  <c:v>47</c:v>
                </c:pt>
                <c:pt idx="1403">
                  <c:v>47</c:v>
                </c:pt>
                <c:pt idx="1404">
                  <c:v>35</c:v>
                </c:pt>
                <c:pt idx="1405">
                  <c:v>61</c:v>
                </c:pt>
                <c:pt idx="1406">
                  <c:v>48</c:v>
                </c:pt>
                <c:pt idx="1407">
                  <c:v>42</c:v>
                </c:pt>
                <c:pt idx="1408">
                  <c:v>47</c:v>
                </c:pt>
                <c:pt idx="1409">
                  <c:v>49</c:v>
                </c:pt>
                <c:pt idx="1410">
                  <c:v>57</c:v>
                </c:pt>
                <c:pt idx="1411">
                  <c:v>38</c:v>
                </c:pt>
                <c:pt idx="1412">
                  <c:v>43</c:v>
                </c:pt>
                <c:pt idx="1413">
                  <c:v>42</c:v>
                </c:pt>
                <c:pt idx="1414">
                  <c:v>51</c:v>
                </c:pt>
                <c:pt idx="1415">
                  <c:v>55</c:v>
                </c:pt>
                <c:pt idx="1416">
                  <c:v>49</c:v>
                </c:pt>
                <c:pt idx="1417">
                  <c:v>46</c:v>
                </c:pt>
                <c:pt idx="1418">
                  <c:v>52</c:v>
                </c:pt>
                <c:pt idx="1419">
                  <c:v>56</c:v>
                </c:pt>
                <c:pt idx="1420">
                  <c:v>45</c:v>
                </c:pt>
                <c:pt idx="1421">
                  <c:v>55</c:v>
                </c:pt>
                <c:pt idx="1422">
                  <c:v>58</c:v>
                </c:pt>
                <c:pt idx="1423">
                  <c:v>47</c:v>
                </c:pt>
                <c:pt idx="1424">
                  <c:v>67</c:v>
                </c:pt>
                <c:pt idx="1425">
                  <c:v>40</c:v>
                </c:pt>
                <c:pt idx="1426">
                  <c:v>63</c:v>
                </c:pt>
                <c:pt idx="1427">
                  <c:v>56</c:v>
                </c:pt>
                <c:pt idx="1428">
                  <c:v>61</c:v>
                </c:pt>
                <c:pt idx="1429">
                  <c:v>59</c:v>
                </c:pt>
                <c:pt idx="1430">
                  <c:v>52</c:v>
                </c:pt>
                <c:pt idx="1431">
                  <c:v>53</c:v>
                </c:pt>
                <c:pt idx="1432">
                  <c:v>53</c:v>
                </c:pt>
                <c:pt idx="1433">
                  <c:v>50</c:v>
                </c:pt>
                <c:pt idx="1434">
                  <c:v>52</c:v>
                </c:pt>
                <c:pt idx="1435">
                  <c:v>61</c:v>
                </c:pt>
                <c:pt idx="1436">
                  <c:v>53</c:v>
                </c:pt>
                <c:pt idx="1437">
                  <c:v>75</c:v>
                </c:pt>
                <c:pt idx="1438">
                  <c:v>45</c:v>
                </c:pt>
                <c:pt idx="1439">
                  <c:v>61</c:v>
                </c:pt>
                <c:pt idx="1440">
                  <c:v>49</c:v>
                </c:pt>
                <c:pt idx="1441">
                  <c:v>51</c:v>
                </c:pt>
                <c:pt idx="1442">
                  <c:v>56</c:v>
                </c:pt>
                <c:pt idx="1443">
                  <c:v>58</c:v>
                </c:pt>
                <c:pt idx="1444">
                  <c:v>64</c:v>
                </c:pt>
                <c:pt idx="1445">
                  <c:v>63</c:v>
                </c:pt>
                <c:pt idx="1446">
                  <c:v>61</c:v>
                </c:pt>
                <c:pt idx="1447">
                  <c:v>61</c:v>
                </c:pt>
                <c:pt idx="1448">
                  <c:v>59</c:v>
                </c:pt>
                <c:pt idx="1449">
                  <c:v>64</c:v>
                </c:pt>
                <c:pt idx="1450">
                  <c:v>60</c:v>
                </c:pt>
                <c:pt idx="1451">
                  <c:v>66</c:v>
                </c:pt>
                <c:pt idx="1452">
                  <c:v>77</c:v>
                </c:pt>
                <c:pt idx="1453">
                  <c:v>65</c:v>
                </c:pt>
                <c:pt idx="1454">
                  <c:v>65</c:v>
                </c:pt>
                <c:pt idx="1455">
                  <c:v>53</c:v>
                </c:pt>
                <c:pt idx="1456">
                  <c:v>60</c:v>
                </c:pt>
                <c:pt idx="1457">
                  <c:v>58</c:v>
                </c:pt>
                <c:pt idx="1458">
                  <c:v>71</c:v>
                </c:pt>
                <c:pt idx="1459">
                  <c:v>66</c:v>
                </c:pt>
                <c:pt idx="1460">
                  <c:v>56</c:v>
                </c:pt>
                <c:pt idx="1461">
                  <c:v>67</c:v>
                </c:pt>
                <c:pt idx="1462">
                  <c:v>60</c:v>
                </c:pt>
                <c:pt idx="1463">
                  <c:v>80</c:v>
                </c:pt>
                <c:pt idx="1464">
                  <c:v>70</c:v>
                </c:pt>
                <c:pt idx="1465">
                  <c:v>65</c:v>
                </c:pt>
                <c:pt idx="1466">
                  <c:v>61</c:v>
                </c:pt>
                <c:pt idx="1467">
                  <c:v>65</c:v>
                </c:pt>
                <c:pt idx="1468">
                  <c:v>68</c:v>
                </c:pt>
                <c:pt idx="1469">
                  <c:v>74</c:v>
                </c:pt>
                <c:pt idx="1470">
                  <c:v>69</c:v>
                </c:pt>
                <c:pt idx="1471">
                  <c:v>66</c:v>
                </c:pt>
                <c:pt idx="1472">
                  <c:v>72</c:v>
                </c:pt>
                <c:pt idx="1473">
                  <c:v>72</c:v>
                </c:pt>
                <c:pt idx="1474">
                  <c:v>74</c:v>
                </c:pt>
                <c:pt idx="1475">
                  <c:v>71</c:v>
                </c:pt>
                <c:pt idx="1476">
                  <c:v>70</c:v>
                </c:pt>
                <c:pt idx="1477">
                  <c:v>73</c:v>
                </c:pt>
                <c:pt idx="1478">
                  <c:v>69</c:v>
                </c:pt>
                <c:pt idx="1479">
                  <c:v>80</c:v>
                </c:pt>
                <c:pt idx="1480">
                  <c:v>71</c:v>
                </c:pt>
                <c:pt idx="1481">
                  <c:v>75</c:v>
                </c:pt>
                <c:pt idx="1482">
                  <c:v>79</c:v>
                </c:pt>
                <c:pt idx="1483">
                  <c:v>75</c:v>
                </c:pt>
                <c:pt idx="1484">
                  <c:v>81</c:v>
                </c:pt>
                <c:pt idx="1485">
                  <c:v>69</c:v>
                </c:pt>
                <c:pt idx="1486">
                  <c:v>86</c:v>
                </c:pt>
                <c:pt idx="1487">
                  <c:v>88</c:v>
                </c:pt>
                <c:pt idx="1488">
                  <c:v>70</c:v>
                </c:pt>
                <c:pt idx="1489">
                  <c:v>86</c:v>
                </c:pt>
                <c:pt idx="1490">
                  <c:v>67</c:v>
                </c:pt>
                <c:pt idx="1491">
                  <c:v>91</c:v>
                </c:pt>
                <c:pt idx="1492">
                  <c:v>88</c:v>
                </c:pt>
                <c:pt idx="1493">
                  <c:v>86</c:v>
                </c:pt>
                <c:pt idx="1494">
                  <c:v>88</c:v>
                </c:pt>
                <c:pt idx="1495">
                  <c:v>84</c:v>
                </c:pt>
                <c:pt idx="1496">
                  <c:v>102</c:v>
                </c:pt>
                <c:pt idx="1497">
                  <c:v>106</c:v>
                </c:pt>
                <c:pt idx="1498">
                  <c:v>86</c:v>
                </c:pt>
                <c:pt idx="1499">
                  <c:v>86</c:v>
                </c:pt>
                <c:pt idx="1500">
                  <c:v>88</c:v>
                </c:pt>
                <c:pt idx="1501">
                  <c:v>83</c:v>
                </c:pt>
                <c:pt idx="1502">
                  <c:v>93</c:v>
                </c:pt>
                <c:pt idx="1503">
                  <c:v>119</c:v>
                </c:pt>
                <c:pt idx="1504">
                  <c:v>106</c:v>
                </c:pt>
                <c:pt idx="1505">
                  <c:v>89</c:v>
                </c:pt>
                <c:pt idx="1506">
                  <c:v>97</c:v>
                </c:pt>
                <c:pt idx="1507">
                  <c:v>95</c:v>
                </c:pt>
                <c:pt idx="1508">
                  <c:v>107</c:v>
                </c:pt>
                <c:pt idx="1509">
                  <c:v>107</c:v>
                </c:pt>
                <c:pt idx="1510">
                  <c:v>92</c:v>
                </c:pt>
                <c:pt idx="1511">
                  <c:v>115</c:v>
                </c:pt>
                <c:pt idx="1512">
                  <c:v>131</c:v>
                </c:pt>
                <c:pt idx="1513">
                  <c:v>104</c:v>
                </c:pt>
                <c:pt idx="1514">
                  <c:v>79</c:v>
                </c:pt>
                <c:pt idx="1515">
                  <c:v>119</c:v>
                </c:pt>
                <c:pt idx="1516">
                  <c:v>84</c:v>
                </c:pt>
                <c:pt idx="1517">
                  <c:v>94</c:v>
                </c:pt>
                <c:pt idx="1518">
                  <c:v>106</c:v>
                </c:pt>
                <c:pt idx="1519">
                  <c:v>92</c:v>
                </c:pt>
                <c:pt idx="1520">
                  <c:v>123</c:v>
                </c:pt>
                <c:pt idx="1521">
                  <c:v>128</c:v>
                </c:pt>
                <c:pt idx="1522">
                  <c:v>124</c:v>
                </c:pt>
                <c:pt idx="1523">
                  <c:v>127</c:v>
                </c:pt>
                <c:pt idx="1524">
                  <c:v>118</c:v>
                </c:pt>
                <c:pt idx="1525">
                  <c:v>126</c:v>
                </c:pt>
                <c:pt idx="1526">
                  <c:v>121</c:v>
                </c:pt>
                <c:pt idx="1527">
                  <c:v>99</c:v>
                </c:pt>
                <c:pt idx="1528">
                  <c:v>134</c:v>
                </c:pt>
                <c:pt idx="1529">
                  <c:v>133</c:v>
                </c:pt>
                <c:pt idx="1530">
                  <c:v>143</c:v>
                </c:pt>
                <c:pt idx="1531">
                  <c:v>130</c:v>
                </c:pt>
                <c:pt idx="1532">
                  <c:v>128</c:v>
                </c:pt>
                <c:pt idx="1533">
                  <c:v>129</c:v>
                </c:pt>
                <c:pt idx="1534">
                  <c:v>129</c:v>
                </c:pt>
                <c:pt idx="1535">
                  <c:v>132</c:v>
                </c:pt>
                <c:pt idx="1536">
                  <c:v>140</c:v>
                </c:pt>
                <c:pt idx="1537">
                  <c:v>151</c:v>
                </c:pt>
                <c:pt idx="1538">
                  <c:v>134</c:v>
                </c:pt>
                <c:pt idx="1539">
                  <c:v>134</c:v>
                </c:pt>
                <c:pt idx="1540">
                  <c:v>146</c:v>
                </c:pt>
                <c:pt idx="1541">
                  <c:v>159</c:v>
                </c:pt>
                <c:pt idx="1542">
                  <c:v>118</c:v>
                </c:pt>
                <c:pt idx="1543">
                  <c:v>170</c:v>
                </c:pt>
                <c:pt idx="1544">
                  <c:v>153</c:v>
                </c:pt>
                <c:pt idx="1545">
                  <c:v>145</c:v>
                </c:pt>
                <c:pt idx="1546">
                  <c:v>177</c:v>
                </c:pt>
                <c:pt idx="1547">
                  <c:v>133</c:v>
                </c:pt>
                <c:pt idx="1548">
                  <c:v>134</c:v>
                </c:pt>
                <c:pt idx="1549">
                  <c:v>161</c:v>
                </c:pt>
                <c:pt idx="1550">
                  <c:v>170</c:v>
                </c:pt>
                <c:pt idx="1551">
                  <c:v>159</c:v>
                </c:pt>
                <c:pt idx="1552">
                  <c:v>169</c:v>
                </c:pt>
                <c:pt idx="1553">
                  <c:v>160</c:v>
                </c:pt>
                <c:pt idx="1554">
                  <c:v>191</c:v>
                </c:pt>
                <c:pt idx="1555">
                  <c:v>178</c:v>
                </c:pt>
                <c:pt idx="1556">
                  <c:v>187</c:v>
                </c:pt>
                <c:pt idx="1557">
                  <c:v>168</c:v>
                </c:pt>
                <c:pt idx="1558">
                  <c:v>179</c:v>
                </c:pt>
                <c:pt idx="1559">
                  <c:v>201</c:v>
                </c:pt>
                <c:pt idx="1560">
                  <c:v>197</c:v>
                </c:pt>
                <c:pt idx="1561">
                  <c:v>206</c:v>
                </c:pt>
                <c:pt idx="1562">
                  <c:v>188</c:v>
                </c:pt>
                <c:pt idx="1563">
                  <c:v>206</c:v>
                </c:pt>
                <c:pt idx="1564">
                  <c:v>196</c:v>
                </c:pt>
                <c:pt idx="1565">
                  <c:v>170</c:v>
                </c:pt>
                <c:pt idx="1566">
                  <c:v>183</c:v>
                </c:pt>
                <c:pt idx="1567">
                  <c:v>190</c:v>
                </c:pt>
                <c:pt idx="1568">
                  <c:v>192</c:v>
                </c:pt>
                <c:pt idx="1569">
                  <c:v>194</c:v>
                </c:pt>
                <c:pt idx="1570">
                  <c:v>200</c:v>
                </c:pt>
                <c:pt idx="1571">
                  <c:v>183</c:v>
                </c:pt>
                <c:pt idx="1572">
                  <c:v>209</c:v>
                </c:pt>
                <c:pt idx="1573">
                  <c:v>210</c:v>
                </c:pt>
                <c:pt idx="1574">
                  <c:v>180</c:v>
                </c:pt>
                <c:pt idx="1575">
                  <c:v>192</c:v>
                </c:pt>
                <c:pt idx="1576">
                  <c:v>194</c:v>
                </c:pt>
                <c:pt idx="1577">
                  <c:v>202</c:v>
                </c:pt>
                <c:pt idx="1578">
                  <c:v>217</c:v>
                </c:pt>
                <c:pt idx="1579">
                  <c:v>226</c:v>
                </c:pt>
                <c:pt idx="1580">
                  <c:v>208</c:v>
                </c:pt>
                <c:pt idx="1581">
                  <c:v>233</c:v>
                </c:pt>
                <c:pt idx="1582">
                  <c:v>207</c:v>
                </c:pt>
                <c:pt idx="1583">
                  <c:v>222</c:v>
                </c:pt>
                <c:pt idx="1584">
                  <c:v>208</c:v>
                </c:pt>
                <c:pt idx="1585">
                  <c:v>207</c:v>
                </c:pt>
                <c:pt idx="1586">
                  <c:v>238</c:v>
                </c:pt>
                <c:pt idx="1587">
                  <c:v>228</c:v>
                </c:pt>
                <c:pt idx="1588">
                  <c:v>216</c:v>
                </c:pt>
                <c:pt idx="1589">
                  <c:v>233</c:v>
                </c:pt>
                <c:pt idx="1590">
                  <c:v>210</c:v>
                </c:pt>
                <c:pt idx="1591">
                  <c:v>233</c:v>
                </c:pt>
                <c:pt idx="1592">
                  <c:v>249</c:v>
                </c:pt>
                <c:pt idx="1593">
                  <c:v>227</c:v>
                </c:pt>
                <c:pt idx="1594">
                  <c:v>203</c:v>
                </c:pt>
                <c:pt idx="1595">
                  <c:v>238</c:v>
                </c:pt>
                <c:pt idx="1596">
                  <c:v>208</c:v>
                </c:pt>
                <c:pt idx="1597">
                  <c:v>210</c:v>
                </c:pt>
                <c:pt idx="1598">
                  <c:v>207</c:v>
                </c:pt>
                <c:pt idx="1599">
                  <c:v>238</c:v>
                </c:pt>
                <c:pt idx="1600">
                  <c:v>218</c:v>
                </c:pt>
                <c:pt idx="1601">
                  <c:v>194</c:v>
                </c:pt>
                <c:pt idx="1602">
                  <c:v>216</c:v>
                </c:pt>
                <c:pt idx="1603">
                  <c:v>196</c:v>
                </c:pt>
                <c:pt idx="1604">
                  <c:v>210</c:v>
                </c:pt>
                <c:pt idx="1605">
                  <c:v>203</c:v>
                </c:pt>
                <c:pt idx="1606">
                  <c:v>220</c:v>
                </c:pt>
                <c:pt idx="1607">
                  <c:v>199</c:v>
                </c:pt>
                <c:pt idx="1608">
                  <c:v>183</c:v>
                </c:pt>
                <c:pt idx="1609">
                  <c:v>201</c:v>
                </c:pt>
                <c:pt idx="1610">
                  <c:v>187</c:v>
                </c:pt>
                <c:pt idx="1611">
                  <c:v>221</c:v>
                </c:pt>
                <c:pt idx="1612">
                  <c:v>193</c:v>
                </c:pt>
                <c:pt idx="1613">
                  <c:v>205</c:v>
                </c:pt>
                <c:pt idx="1614">
                  <c:v>195</c:v>
                </c:pt>
                <c:pt idx="1615">
                  <c:v>182</c:v>
                </c:pt>
                <c:pt idx="1616">
                  <c:v>218</c:v>
                </c:pt>
                <c:pt idx="1617">
                  <c:v>215</c:v>
                </c:pt>
                <c:pt idx="1618">
                  <c:v>187</c:v>
                </c:pt>
                <c:pt idx="1619">
                  <c:v>193</c:v>
                </c:pt>
                <c:pt idx="1620">
                  <c:v>165</c:v>
                </c:pt>
                <c:pt idx="1621">
                  <c:v>175</c:v>
                </c:pt>
                <c:pt idx="1622">
                  <c:v>185</c:v>
                </c:pt>
                <c:pt idx="1623">
                  <c:v>164</c:v>
                </c:pt>
                <c:pt idx="1624">
                  <c:v>167</c:v>
                </c:pt>
                <c:pt idx="1625">
                  <c:v>181</c:v>
                </c:pt>
                <c:pt idx="1626">
                  <c:v>173</c:v>
                </c:pt>
                <c:pt idx="1627">
                  <c:v>151</c:v>
                </c:pt>
                <c:pt idx="1628">
                  <c:v>179</c:v>
                </c:pt>
                <c:pt idx="1629">
                  <c:v>149</c:v>
                </c:pt>
                <c:pt idx="1630">
                  <c:v>170</c:v>
                </c:pt>
                <c:pt idx="1631">
                  <c:v>158</c:v>
                </c:pt>
                <c:pt idx="1632">
                  <c:v>164</c:v>
                </c:pt>
                <c:pt idx="1633">
                  <c:v>143</c:v>
                </c:pt>
                <c:pt idx="1634">
                  <c:v>158</c:v>
                </c:pt>
                <c:pt idx="1635">
                  <c:v>149</c:v>
                </c:pt>
                <c:pt idx="1636">
                  <c:v>138</c:v>
                </c:pt>
                <c:pt idx="1637">
                  <c:v>133</c:v>
                </c:pt>
                <c:pt idx="1638">
                  <c:v>145</c:v>
                </c:pt>
                <c:pt idx="1639">
                  <c:v>148</c:v>
                </c:pt>
                <c:pt idx="1640">
                  <c:v>172</c:v>
                </c:pt>
                <c:pt idx="1641">
                  <c:v>140</c:v>
                </c:pt>
                <c:pt idx="1642">
                  <c:v>146</c:v>
                </c:pt>
                <c:pt idx="1643">
                  <c:v>140</c:v>
                </c:pt>
                <c:pt idx="1644">
                  <c:v>141</c:v>
                </c:pt>
                <c:pt idx="1645">
                  <c:v>143</c:v>
                </c:pt>
                <c:pt idx="1646">
                  <c:v>150</c:v>
                </c:pt>
                <c:pt idx="1647">
                  <c:v>142</c:v>
                </c:pt>
                <c:pt idx="1648">
                  <c:v>144</c:v>
                </c:pt>
                <c:pt idx="1649">
                  <c:v>124</c:v>
                </c:pt>
                <c:pt idx="1650">
                  <c:v>150</c:v>
                </c:pt>
                <c:pt idx="1651">
                  <c:v>161</c:v>
                </c:pt>
                <c:pt idx="1652">
                  <c:v>152</c:v>
                </c:pt>
                <c:pt idx="1653">
                  <c:v>133</c:v>
                </c:pt>
                <c:pt idx="1654">
                  <c:v>123</c:v>
                </c:pt>
                <c:pt idx="1655">
                  <c:v>120</c:v>
                </c:pt>
                <c:pt idx="1656">
                  <c:v>155</c:v>
                </c:pt>
                <c:pt idx="1657">
                  <c:v>112</c:v>
                </c:pt>
                <c:pt idx="1658">
                  <c:v>137</c:v>
                </c:pt>
                <c:pt idx="1659">
                  <c:v>143</c:v>
                </c:pt>
                <c:pt idx="1660">
                  <c:v>128</c:v>
                </c:pt>
                <c:pt idx="1661">
                  <c:v>136</c:v>
                </c:pt>
                <c:pt idx="1662">
                  <c:v>119</c:v>
                </c:pt>
                <c:pt idx="1663">
                  <c:v>121</c:v>
                </c:pt>
                <c:pt idx="1664">
                  <c:v>112</c:v>
                </c:pt>
                <c:pt idx="1665">
                  <c:v>113</c:v>
                </c:pt>
                <c:pt idx="1666">
                  <c:v>108</c:v>
                </c:pt>
                <c:pt idx="1667">
                  <c:v>121</c:v>
                </c:pt>
                <c:pt idx="1668">
                  <c:v>122</c:v>
                </c:pt>
                <c:pt idx="1669">
                  <c:v>117</c:v>
                </c:pt>
                <c:pt idx="1670">
                  <c:v>115</c:v>
                </c:pt>
                <c:pt idx="1671">
                  <c:v>106</c:v>
                </c:pt>
                <c:pt idx="1672">
                  <c:v>113</c:v>
                </c:pt>
                <c:pt idx="1673">
                  <c:v>113</c:v>
                </c:pt>
                <c:pt idx="1674">
                  <c:v>110</c:v>
                </c:pt>
                <c:pt idx="1675">
                  <c:v>127</c:v>
                </c:pt>
                <c:pt idx="1676">
                  <c:v>122</c:v>
                </c:pt>
                <c:pt idx="1677">
                  <c:v>115</c:v>
                </c:pt>
                <c:pt idx="1678">
                  <c:v>112</c:v>
                </c:pt>
                <c:pt idx="1679">
                  <c:v>126</c:v>
                </c:pt>
                <c:pt idx="1680">
                  <c:v>110</c:v>
                </c:pt>
                <c:pt idx="1681">
                  <c:v>109</c:v>
                </c:pt>
                <c:pt idx="1682">
                  <c:v>111</c:v>
                </c:pt>
                <c:pt idx="1683">
                  <c:v>95</c:v>
                </c:pt>
                <c:pt idx="1684">
                  <c:v>124</c:v>
                </c:pt>
                <c:pt idx="1685">
                  <c:v>125</c:v>
                </c:pt>
                <c:pt idx="1686">
                  <c:v>112</c:v>
                </c:pt>
                <c:pt idx="1687">
                  <c:v>113</c:v>
                </c:pt>
                <c:pt idx="1688">
                  <c:v>132</c:v>
                </c:pt>
                <c:pt idx="1689">
                  <c:v>107</c:v>
                </c:pt>
                <c:pt idx="1690">
                  <c:v>108</c:v>
                </c:pt>
                <c:pt idx="1691">
                  <c:v>119</c:v>
                </c:pt>
                <c:pt idx="1692">
                  <c:v>125</c:v>
                </c:pt>
                <c:pt idx="1693">
                  <c:v>115</c:v>
                </c:pt>
                <c:pt idx="1694">
                  <c:v>100</c:v>
                </c:pt>
                <c:pt idx="1695">
                  <c:v>103</c:v>
                </c:pt>
                <c:pt idx="1696">
                  <c:v>106</c:v>
                </c:pt>
                <c:pt idx="1697">
                  <c:v>112</c:v>
                </c:pt>
                <c:pt idx="1698">
                  <c:v>97</c:v>
                </c:pt>
                <c:pt idx="1699">
                  <c:v>109</c:v>
                </c:pt>
                <c:pt idx="1700">
                  <c:v>106</c:v>
                </c:pt>
                <c:pt idx="1701">
                  <c:v>109</c:v>
                </c:pt>
                <c:pt idx="1702">
                  <c:v>121</c:v>
                </c:pt>
                <c:pt idx="1703">
                  <c:v>112</c:v>
                </c:pt>
                <c:pt idx="1704">
                  <c:v>122</c:v>
                </c:pt>
                <c:pt idx="1705">
                  <c:v>103</c:v>
                </c:pt>
                <c:pt idx="1706">
                  <c:v>115</c:v>
                </c:pt>
                <c:pt idx="1707">
                  <c:v>121</c:v>
                </c:pt>
                <c:pt idx="1708">
                  <c:v>104</c:v>
                </c:pt>
                <c:pt idx="1709">
                  <c:v>104</c:v>
                </c:pt>
                <c:pt idx="1710">
                  <c:v>112</c:v>
                </c:pt>
                <c:pt idx="1711">
                  <c:v>105</c:v>
                </c:pt>
                <c:pt idx="1712">
                  <c:v>101</c:v>
                </c:pt>
                <c:pt idx="1713">
                  <c:v>105</c:v>
                </c:pt>
                <c:pt idx="1714">
                  <c:v>115</c:v>
                </c:pt>
                <c:pt idx="1715">
                  <c:v>128</c:v>
                </c:pt>
                <c:pt idx="1716">
                  <c:v>111</c:v>
                </c:pt>
                <c:pt idx="1717">
                  <c:v>98</c:v>
                </c:pt>
                <c:pt idx="1718">
                  <c:v>105</c:v>
                </c:pt>
                <c:pt idx="1719">
                  <c:v>93</c:v>
                </c:pt>
                <c:pt idx="1720">
                  <c:v>100</c:v>
                </c:pt>
                <c:pt idx="1721">
                  <c:v>115</c:v>
                </c:pt>
                <c:pt idx="1722">
                  <c:v>105</c:v>
                </c:pt>
                <c:pt idx="1723">
                  <c:v>91</c:v>
                </c:pt>
                <c:pt idx="1724">
                  <c:v>108</c:v>
                </c:pt>
                <c:pt idx="1725">
                  <c:v>96</c:v>
                </c:pt>
                <c:pt idx="1726">
                  <c:v>113</c:v>
                </c:pt>
                <c:pt idx="1727">
                  <c:v>110</c:v>
                </c:pt>
                <c:pt idx="1728">
                  <c:v>96</c:v>
                </c:pt>
                <c:pt idx="1729">
                  <c:v>138</c:v>
                </c:pt>
                <c:pt idx="1730">
                  <c:v>121</c:v>
                </c:pt>
                <c:pt idx="1731">
                  <c:v>127</c:v>
                </c:pt>
                <c:pt idx="1732">
                  <c:v>95</c:v>
                </c:pt>
                <c:pt idx="1733">
                  <c:v>101</c:v>
                </c:pt>
                <c:pt idx="1734">
                  <c:v>91</c:v>
                </c:pt>
                <c:pt idx="1735">
                  <c:v>77</c:v>
                </c:pt>
                <c:pt idx="1736">
                  <c:v>83</c:v>
                </c:pt>
                <c:pt idx="1737">
                  <c:v>89</c:v>
                </c:pt>
                <c:pt idx="1738">
                  <c:v>114</c:v>
                </c:pt>
                <c:pt idx="1739">
                  <c:v>101</c:v>
                </c:pt>
                <c:pt idx="1740">
                  <c:v>100</c:v>
                </c:pt>
                <c:pt idx="1741">
                  <c:v>85</c:v>
                </c:pt>
                <c:pt idx="1742">
                  <c:v>81</c:v>
                </c:pt>
                <c:pt idx="1743">
                  <c:v>107</c:v>
                </c:pt>
                <c:pt idx="1744">
                  <c:v>96</c:v>
                </c:pt>
                <c:pt idx="1745">
                  <c:v>80</c:v>
                </c:pt>
                <c:pt idx="1746">
                  <c:v>97</c:v>
                </c:pt>
                <c:pt idx="1747">
                  <c:v>84</c:v>
                </c:pt>
                <c:pt idx="1748">
                  <c:v>89</c:v>
                </c:pt>
                <c:pt idx="1749">
                  <c:v>87</c:v>
                </c:pt>
                <c:pt idx="1750">
                  <c:v>84</c:v>
                </c:pt>
                <c:pt idx="1751">
                  <c:v>95</c:v>
                </c:pt>
                <c:pt idx="1752">
                  <c:v>91</c:v>
                </c:pt>
                <c:pt idx="1753">
                  <c:v>87</c:v>
                </c:pt>
                <c:pt idx="1754">
                  <c:v>62</c:v>
                </c:pt>
                <c:pt idx="1755">
                  <c:v>90</c:v>
                </c:pt>
                <c:pt idx="1756">
                  <c:v>77</c:v>
                </c:pt>
                <c:pt idx="1757">
                  <c:v>68</c:v>
                </c:pt>
                <c:pt idx="1758">
                  <c:v>81</c:v>
                </c:pt>
                <c:pt idx="1759">
                  <c:v>74</c:v>
                </c:pt>
                <c:pt idx="1760">
                  <c:v>86</c:v>
                </c:pt>
                <c:pt idx="1761">
                  <c:v>75</c:v>
                </c:pt>
                <c:pt idx="1762">
                  <c:v>103</c:v>
                </c:pt>
                <c:pt idx="1763">
                  <c:v>72</c:v>
                </c:pt>
                <c:pt idx="1764">
                  <c:v>93</c:v>
                </c:pt>
                <c:pt idx="1765">
                  <c:v>91</c:v>
                </c:pt>
                <c:pt idx="1766">
                  <c:v>71</c:v>
                </c:pt>
                <c:pt idx="1767">
                  <c:v>70</c:v>
                </c:pt>
                <c:pt idx="1768">
                  <c:v>59</c:v>
                </c:pt>
                <c:pt idx="1769">
                  <c:v>75</c:v>
                </c:pt>
                <c:pt idx="1770">
                  <c:v>71</c:v>
                </c:pt>
                <c:pt idx="1771">
                  <c:v>84</c:v>
                </c:pt>
                <c:pt idx="1772">
                  <c:v>82</c:v>
                </c:pt>
                <c:pt idx="1773">
                  <c:v>71</c:v>
                </c:pt>
                <c:pt idx="1774">
                  <c:v>65</c:v>
                </c:pt>
                <c:pt idx="1775">
                  <c:v>60</c:v>
                </c:pt>
                <c:pt idx="1776">
                  <c:v>74</c:v>
                </c:pt>
                <c:pt idx="1777">
                  <c:v>76</c:v>
                </c:pt>
                <c:pt idx="1778">
                  <c:v>54</c:v>
                </c:pt>
                <c:pt idx="1779">
                  <c:v>64</c:v>
                </c:pt>
                <c:pt idx="1780">
                  <c:v>65</c:v>
                </c:pt>
                <c:pt idx="1781">
                  <c:v>79</c:v>
                </c:pt>
                <c:pt idx="1782">
                  <c:v>77</c:v>
                </c:pt>
                <c:pt idx="1783">
                  <c:v>77</c:v>
                </c:pt>
                <c:pt idx="1784">
                  <c:v>68</c:v>
                </c:pt>
                <c:pt idx="1785">
                  <c:v>74</c:v>
                </c:pt>
                <c:pt idx="1786">
                  <c:v>76</c:v>
                </c:pt>
                <c:pt idx="1787">
                  <c:v>65</c:v>
                </c:pt>
                <c:pt idx="1788">
                  <c:v>55</c:v>
                </c:pt>
                <c:pt idx="1789">
                  <c:v>71</c:v>
                </c:pt>
                <c:pt idx="1790">
                  <c:v>54</c:v>
                </c:pt>
                <c:pt idx="1791">
                  <c:v>63</c:v>
                </c:pt>
                <c:pt idx="1792">
                  <c:v>73</c:v>
                </c:pt>
                <c:pt idx="1793">
                  <c:v>60</c:v>
                </c:pt>
                <c:pt idx="1794">
                  <c:v>58</c:v>
                </c:pt>
                <c:pt idx="1795">
                  <c:v>54</c:v>
                </c:pt>
                <c:pt idx="1796">
                  <c:v>73</c:v>
                </c:pt>
                <c:pt idx="1797">
                  <c:v>55</c:v>
                </c:pt>
                <c:pt idx="1798">
                  <c:v>78</c:v>
                </c:pt>
                <c:pt idx="1799">
                  <c:v>45</c:v>
                </c:pt>
                <c:pt idx="1800">
                  <c:v>55</c:v>
                </c:pt>
                <c:pt idx="1801">
                  <c:v>62</c:v>
                </c:pt>
                <c:pt idx="1802">
                  <c:v>65</c:v>
                </c:pt>
                <c:pt idx="1803">
                  <c:v>52</c:v>
                </c:pt>
                <c:pt idx="1804">
                  <c:v>70</c:v>
                </c:pt>
                <c:pt idx="1805">
                  <c:v>52</c:v>
                </c:pt>
                <c:pt idx="1806">
                  <c:v>67</c:v>
                </c:pt>
                <c:pt idx="1807">
                  <c:v>71</c:v>
                </c:pt>
                <c:pt idx="1808">
                  <c:v>50</c:v>
                </c:pt>
                <c:pt idx="1809">
                  <c:v>58</c:v>
                </c:pt>
                <c:pt idx="1810">
                  <c:v>62</c:v>
                </c:pt>
                <c:pt idx="1811">
                  <c:v>65</c:v>
                </c:pt>
                <c:pt idx="1812">
                  <c:v>46</c:v>
                </c:pt>
                <c:pt idx="1813">
                  <c:v>54</c:v>
                </c:pt>
                <c:pt idx="1814">
                  <c:v>67</c:v>
                </c:pt>
                <c:pt idx="1815">
                  <c:v>66</c:v>
                </c:pt>
                <c:pt idx="1816">
                  <c:v>68</c:v>
                </c:pt>
                <c:pt idx="1817">
                  <c:v>49</c:v>
                </c:pt>
                <c:pt idx="1818">
                  <c:v>48</c:v>
                </c:pt>
                <c:pt idx="1819">
                  <c:v>62</c:v>
                </c:pt>
                <c:pt idx="1820">
                  <c:v>59</c:v>
                </c:pt>
                <c:pt idx="1821">
                  <c:v>54</c:v>
                </c:pt>
                <c:pt idx="1822">
                  <c:v>54</c:v>
                </c:pt>
                <c:pt idx="1823">
                  <c:v>48</c:v>
                </c:pt>
                <c:pt idx="1824">
                  <c:v>55</c:v>
                </c:pt>
                <c:pt idx="1825">
                  <c:v>62</c:v>
                </c:pt>
                <c:pt idx="1826">
                  <c:v>67</c:v>
                </c:pt>
                <c:pt idx="1827">
                  <c:v>55</c:v>
                </c:pt>
                <c:pt idx="1828">
                  <c:v>56</c:v>
                </c:pt>
                <c:pt idx="1829">
                  <c:v>49</c:v>
                </c:pt>
                <c:pt idx="1830">
                  <c:v>43</c:v>
                </c:pt>
                <c:pt idx="1831">
                  <c:v>58</c:v>
                </c:pt>
                <c:pt idx="1832">
                  <c:v>56</c:v>
                </c:pt>
                <c:pt idx="1833">
                  <c:v>48</c:v>
                </c:pt>
                <c:pt idx="1834">
                  <c:v>56</c:v>
                </c:pt>
                <c:pt idx="1835">
                  <c:v>58</c:v>
                </c:pt>
                <c:pt idx="1836">
                  <c:v>45</c:v>
                </c:pt>
                <c:pt idx="1837">
                  <c:v>55</c:v>
                </c:pt>
                <c:pt idx="1838">
                  <c:v>59</c:v>
                </c:pt>
                <c:pt idx="1839">
                  <c:v>50</c:v>
                </c:pt>
                <c:pt idx="1840">
                  <c:v>54</c:v>
                </c:pt>
                <c:pt idx="1841">
                  <c:v>47</c:v>
                </c:pt>
                <c:pt idx="1842">
                  <c:v>44</c:v>
                </c:pt>
                <c:pt idx="1843">
                  <c:v>58</c:v>
                </c:pt>
                <c:pt idx="1844">
                  <c:v>50</c:v>
                </c:pt>
                <c:pt idx="1845">
                  <c:v>45</c:v>
                </c:pt>
                <c:pt idx="1846">
                  <c:v>51</c:v>
                </c:pt>
                <c:pt idx="1847">
                  <c:v>59</c:v>
                </c:pt>
                <c:pt idx="1848">
                  <c:v>67</c:v>
                </c:pt>
                <c:pt idx="1849">
                  <c:v>54</c:v>
                </c:pt>
                <c:pt idx="1850">
                  <c:v>52</c:v>
                </c:pt>
                <c:pt idx="1851">
                  <c:v>54</c:v>
                </c:pt>
                <c:pt idx="1852">
                  <c:v>55</c:v>
                </c:pt>
                <c:pt idx="1853">
                  <c:v>56</c:v>
                </c:pt>
                <c:pt idx="1854">
                  <c:v>57</c:v>
                </c:pt>
                <c:pt idx="1855">
                  <c:v>59</c:v>
                </c:pt>
                <c:pt idx="1856">
                  <c:v>48</c:v>
                </c:pt>
                <c:pt idx="1857">
                  <c:v>53</c:v>
                </c:pt>
                <c:pt idx="1858">
                  <c:v>56</c:v>
                </c:pt>
                <c:pt idx="1859">
                  <c:v>54</c:v>
                </c:pt>
                <c:pt idx="1860">
                  <c:v>70</c:v>
                </c:pt>
                <c:pt idx="1861">
                  <c:v>50</c:v>
                </c:pt>
                <c:pt idx="1862">
                  <c:v>55</c:v>
                </c:pt>
                <c:pt idx="1863">
                  <c:v>51</c:v>
                </c:pt>
                <c:pt idx="1864">
                  <c:v>54</c:v>
                </c:pt>
                <c:pt idx="1865">
                  <c:v>59</c:v>
                </c:pt>
                <c:pt idx="1866">
                  <c:v>59</c:v>
                </c:pt>
                <c:pt idx="1867">
                  <c:v>47</c:v>
                </c:pt>
                <c:pt idx="1868">
                  <c:v>59</c:v>
                </c:pt>
                <c:pt idx="1869">
                  <c:v>49</c:v>
                </c:pt>
                <c:pt idx="1870">
                  <c:v>44</c:v>
                </c:pt>
                <c:pt idx="1871">
                  <c:v>50</c:v>
                </c:pt>
                <c:pt idx="1872">
                  <c:v>46</c:v>
                </c:pt>
                <c:pt idx="1873">
                  <c:v>66</c:v>
                </c:pt>
                <c:pt idx="1874">
                  <c:v>64</c:v>
                </c:pt>
                <c:pt idx="1875">
                  <c:v>57</c:v>
                </c:pt>
                <c:pt idx="1876">
                  <c:v>55</c:v>
                </c:pt>
                <c:pt idx="1877">
                  <c:v>49</c:v>
                </c:pt>
                <c:pt idx="1878">
                  <c:v>50</c:v>
                </c:pt>
                <c:pt idx="1879">
                  <c:v>59</c:v>
                </c:pt>
                <c:pt idx="1880">
                  <c:v>61</c:v>
                </c:pt>
                <c:pt idx="1881">
                  <c:v>53</c:v>
                </c:pt>
                <c:pt idx="1882">
                  <c:v>65</c:v>
                </c:pt>
                <c:pt idx="1883">
                  <c:v>48</c:v>
                </c:pt>
                <c:pt idx="1884">
                  <c:v>71</c:v>
                </c:pt>
                <c:pt idx="1885">
                  <c:v>67</c:v>
                </c:pt>
                <c:pt idx="1886">
                  <c:v>65</c:v>
                </c:pt>
                <c:pt idx="1887">
                  <c:v>48</c:v>
                </c:pt>
                <c:pt idx="1888">
                  <c:v>68</c:v>
                </c:pt>
                <c:pt idx="1889">
                  <c:v>46</c:v>
                </c:pt>
                <c:pt idx="1890">
                  <c:v>50</c:v>
                </c:pt>
                <c:pt idx="1891">
                  <c:v>48</c:v>
                </c:pt>
                <c:pt idx="1892">
                  <c:v>59</c:v>
                </c:pt>
                <c:pt idx="1893">
                  <c:v>55</c:v>
                </c:pt>
                <c:pt idx="1894">
                  <c:v>56</c:v>
                </c:pt>
                <c:pt idx="1895">
                  <c:v>48</c:v>
                </c:pt>
                <c:pt idx="1896">
                  <c:v>62</c:v>
                </c:pt>
                <c:pt idx="1897">
                  <c:v>40</c:v>
                </c:pt>
                <c:pt idx="1898">
                  <c:v>39</c:v>
                </c:pt>
                <c:pt idx="1899">
                  <c:v>73</c:v>
                </c:pt>
                <c:pt idx="1900">
                  <c:v>59</c:v>
                </c:pt>
                <c:pt idx="1901">
                  <c:v>51</c:v>
                </c:pt>
                <c:pt idx="1902">
                  <c:v>51</c:v>
                </c:pt>
                <c:pt idx="1903">
                  <c:v>64</c:v>
                </c:pt>
                <c:pt idx="1904">
                  <c:v>38</c:v>
                </c:pt>
                <c:pt idx="1905">
                  <c:v>50</c:v>
                </c:pt>
                <c:pt idx="1906">
                  <c:v>58</c:v>
                </c:pt>
                <c:pt idx="1907">
                  <c:v>49</c:v>
                </c:pt>
                <c:pt idx="1908">
                  <c:v>62</c:v>
                </c:pt>
                <c:pt idx="1909">
                  <c:v>57</c:v>
                </c:pt>
                <c:pt idx="1910">
                  <c:v>69</c:v>
                </c:pt>
                <c:pt idx="1911">
                  <c:v>46</c:v>
                </c:pt>
                <c:pt idx="1912">
                  <c:v>63</c:v>
                </c:pt>
                <c:pt idx="1913">
                  <c:v>42</c:v>
                </c:pt>
                <c:pt idx="1914">
                  <c:v>71</c:v>
                </c:pt>
                <c:pt idx="1915">
                  <c:v>51</c:v>
                </c:pt>
                <c:pt idx="1916">
                  <c:v>80</c:v>
                </c:pt>
                <c:pt idx="1917">
                  <c:v>62</c:v>
                </c:pt>
                <c:pt idx="1918">
                  <c:v>58</c:v>
                </c:pt>
                <c:pt idx="1919">
                  <c:v>66</c:v>
                </c:pt>
                <c:pt idx="1920">
                  <c:v>56</c:v>
                </c:pt>
                <c:pt idx="1921">
                  <c:v>63</c:v>
                </c:pt>
                <c:pt idx="1922">
                  <c:v>59</c:v>
                </c:pt>
                <c:pt idx="1923">
                  <c:v>45</c:v>
                </c:pt>
                <c:pt idx="1924">
                  <c:v>45</c:v>
                </c:pt>
                <c:pt idx="1925">
                  <c:v>46</c:v>
                </c:pt>
                <c:pt idx="1926">
                  <c:v>58</c:v>
                </c:pt>
                <c:pt idx="1927">
                  <c:v>51</c:v>
                </c:pt>
                <c:pt idx="1928">
                  <c:v>44</c:v>
                </c:pt>
                <c:pt idx="1929">
                  <c:v>43</c:v>
                </c:pt>
                <c:pt idx="1930">
                  <c:v>64</c:v>
                </c:pt>
                <c:pt idx="1931">
                  <c:v>56</c:v>
                </c:pt>
                <c:pt idx="1932">
                  <c:v>38</c:v>
                </c:pt>
                <c:pt idx="1933">
                  <c:v>58</c:v>
                </c:pt>
                <c:pt idx="1934">
                  <c:v>61</c:v>
                </c:pt>
                <c:pt idx="1935">
                  <c:v>47</c:v>
                </c:pt>
                <c:pt idx="1936">
                  <c:v>53</c:v>
                </c:pt>
                <c:pt idx="1937">
                  <c:v>46</c:v>
                </c:pt>
                <c:pt idx="1938">
                  <c:v>61</c:v>
                </c:pt>
                <c:pt idx="1939">
                  <c:v>43</c:v>
                </c:pt>
                <c:pt idx="1940">
                  <c:v>52</c:v>
                </c:pt>
                <c:pt idx="1941">
                  <c:v>44</c:v>
                </c:pt>
                <c:pt idx="1942">
                  <c:v>59</c:v>
                </c:pt>
                <c:pt idx="1943">
                  <c:v>45</c:v>
                </c:pt>
                <c:pt idx="1944">
                  <c:v>60</c:v>
                </c:pt>
                <c:pt idx="1945">
                  <c:v>68</c:v>
                </c:pt>
                <c:pt idx="1946">
                  <c:v>57</c:v>
                </c:pt>
                <c:pt idx="1947">
                  <c:v>51</c:v>
                </c:pt>
                <c:pt idx="1948">
                  <c:v>50</c:v>
                </c:pt>
                <c:pt idx="1949">
                  <c:v>52</c:v>
                </c:pt>
                <c:pt idx="1950">
                  <c:v>51</c:v>
                </c:pt>
                <c:pt idx="1951">
                  <c:v>59</c:v>
                </c:pt>
                <c:pt idx="1952">
                  <c:v>46</c:v>
                </c:pt>
                <c:pt idx="1953">
                  <c:v>49</c:v>
                </c:pt>
                <c:pt idx="1954">
                  <c:v>70</c:v>
                </c:pt>
                <c:pt idx="1955">
                  <c:v>52</c:v>
                </c:pt>
                <c:pt idx="1956">
                  <c:v>50</c:v>
                </c:pt>
                <c:pt idx="1957">
                  <c:v>56</c:v>
                </c:pt>
                <c:pt idx="1958">
                  <c:v>50</c:v>
                </c:pt>
                <c:pt idx="1959">
                  <c:v>55</c:v>
                </c:pt>
                <c:pt idx="1960">
                  <c:v>46</c:v>
                </c:pt>
                <c:pt idx="1961">
                  <c:v>51</c:v>
                </c:pt>
                <c:pt idx="1962">
                  <c:v>52</c:v>
                </c:pt>
                <c:pt idx="1963">
                  <c:v>34</c:v>
                </c:pt>
                <c:pt idx="1964">
                  <c:v>43</c:v>
                </c:pt>
                <c:pt idx="1965">
                  <c:v>51</c:v>
                </c:pt>
                <c:pt idx="1966">
                  <c:v>50</c:v>
                </c:pt>
                <c:pt idx="1967">
                  <c:v>42</c:v>
                </c:pt>
                <c:pt idx="1968">
                  <c:v>49</c:v>
                </c:pt>
                <c:pt idx="1969">
                  <c:v>49</c:v>
                </c:pt>
                <c:pt idx="1970">
                  <c:v>66</c:v>
                </c:pt>
                <c:pt idx="1971">
                  <c:v>46</c:v>
                </c:pt>
                <c:pt idx="1972">
                  <c:v>63</c:v>
                </c:pt>
                <c:pt idx="1973">
                  <c:v>49</c:v>
                </c:pt>
                <c:pt idx="1974">
                  <c:v>57</c:v>
                </c:pt>
                <c:pt idx="1975">
                  <c:v>49</c:v>
                </c:pt>
                <c:pt idx="1976">
                  <c:v>51</c:v>
                </c:pt>
                <c:pt idx="1977">
                  <c:v>60</c:v>
                </c:pt>
                <c:pt idx="1978">
                  <c:v>48</c:v>
                </c:pt>
                <c:pt idx="1979">
                  <c:v>49</c:v>
                </c:pt>
                <c:pt idx="1980">
                  <c:v>51</c:v>
                </c:pt>
                <c:pt idx="1981">
                  <c:v>51</c:v>
                </c:pt>
                <c:pt idx="1982">
                  <c:v>48</c:v>
                </c:pt>
                <c:pt idx="1983">
                  <c:v>50</c:v>
                </c:pt>
                <c:pt idx="1984">
                  <c:v>51</c:v>
                </c:pt>
                <c:pt idx="1985">
                  <c:v>58</c:v>
                </c:pt>
                <c:pt idx="1986">
                  <c:v>64</c:v>
                </c:pt>
                <c:pt idx="1987">
                  <c:v>68</c:v>
                </c:pt>
                <c:pt idx="1988">
                  <c:v>43</c:v>
                </c:pt>
                <c:pt idx="1989">
                  <c:v>51</c:v>
                </c:pt>
                <c:pt idx="1990">
                  <c:v>57</c:v>
                </c:pt>
                <c:pt idx="1991">
                  <c:v>46</c:v>
                </c:pt>
                <c:pt idx="1992">
                  <c:v>57</c:v>
                </c:pt>
                <c:pt idx="1993">
                  <c:v>64</c:v>
                </c:pt>
                <c:pt idx="1994">
                  <c:v>47</c:v>
                </c:pt>
                <c:pt idx="1995">
                  <c:v>51</c:v>
                </c:pt>
                <c:pt idx="1996">
                  <c:v>53</c:v>
                </c:pt>
                <c:pt idx="1997">
                  <c:v>54</c:v>
                </c:pt>
                <c:pt idx="1998">
                  <c:v>60</c:v>
                </c:pt>
                <c:pt idx="1999">
                  <c:v>55</c:v>
                </c:pt>
                <c:pt idx="2000">
                  <c:v>58</c:v>
                </c:pt>
                <c:pt idx="2001">
                  <c:v>40</c:v>
                </c:pt>
                <c:pt idx="2002">
                  <c:v>46</c:v>
                </c:pt>
                <c:pt idx="2003">
                  <c:v>51</c:v>
                </c:pt>
                <c:pt idx="2004">
                  <c:v>54</c:v>
                </c:pt>
                <c:pt idx="2005">
                  <c:v>54</c:v>
                </c:pt>
                <c:pt idx="2006">
                  <c:v>44</c:v>
                </c:pt>
                <c:pt idx="2007">
                  <c:v>51</c:v>
                </c:pt>
                <c:pt idx="2008">
                  <c:v>53</c:v>
                </c:pt>
                <c:pt idx="2009">
                  <c:v>54</c:v>
                </c:pt>
                <c:pt idx="2010">
                  <c:v>61</c:v>
                </c:pt>
                <c:pt idx="2011">
                  <c:v>41</c:v>
                </c:pt>
                <c:pt idx="2012">
                  <c:v>65</c:v>
                </c:pt>
                <c:pt idx="2013">
                  <c:v>56</c:v>
                </c:pt>
                <c:pt idx="2014">
                  <c:v>61</c:v>
                </c:pt>
                <c:pt idx="2015">
                  <c:v>61</c:v>
                </c:pt>
                <c:pt idx="2016">
                  <c:v>61</c:v>
                </c:pt>
                <c:pt idx="2017">
                  <c:v>48</c:v>
                </c:pt>
                <c:pt idx="2018">
                  <c:v>57</c:v>
                </c:pt>
                <c:pt idx="2019">
                  <c:v>62</c:v>
                </c:pt>
                <c:pt idx="2020">
                  <c:v>49</c:v>
                </c:pt>
                <c:pt idx="2021">
                  <c:v>56</c:v>
                </c:pt>
                <c:pt idx="2022">
                  <c:v>58</c:v>
                </c:pt>
                <c:pt idx="2023">
                  <c:v>62</c:v>
                </c:pt>
                <c:pt idx="2024">
                  <c:v>61</c:v>
                </c:pt>
                <c:pt idx="2025">
                  <c:v>60</c:v>
                </c:pt>
                <c:pt idx="2026">
                  <c:v>61</c:v>
                </c:pt>
                <c:pt idx="2027">
                  <c:v>57</c:v>
                </c:pt>
                <c:pt idx="2028">
                  <c:v>61</c:v>
                </c:pt>
                <c:pt idx="2029">
                  <c:v>54</c:v>
                </c:pt>
                <c:pt idx="2030">
                  <c:v>63</c:v>
                </c:pt>
                <c:pt idx="2031">
                  <c:v>65</c:v>
                </c:pt>
                <c:pt idx="2032">
                  <c:v>63</c:v>
                </c:pt>
                <c:pt idx="2033">
                  <c:v>67</c:v>
                </c:pt>
                <c:pt idx="2034">
                  <c:v>62</c:v>
                </c:pt>
                <c:pt idx="2035">
                  <c:v>63</c:v>
                </c:pt>
                <c:pt idx="2036">
                  <c:v>81</c:v>
                </c:pt>
                <c:pt idx="2037">
                  <c:v>53</c:v>
                </c:pt>
                <c:pt idx="2038">
                  <c:v>58</c:v>
                </c:pt>
                <c:pt idx="2039">
                  <c:v>60</c:v>
                </c:pt>
                <c:pt idx="2040">
                  <c:v>61</c:v>
                </c:pt>
                <c:pt idx="2041">
                  <c:v>76</c:v>
                </c:pt>
                <c:pt idx="2042">
                  <c:v>76</c:v>
                </c:pt>
                <c:pt idx="2043">
                  <c:v>73</c:v>
                </c:pt>
                <c:pt idx="2044">
                  <c:v>72</c:v>
                </c:pt>
                <c:pt idx="2045">
                  <c:v>66</c:v>
                </c:pt>
                <c:pt idx="2046">
                  <c:v>64</c:v>
                </c:pt>
                <c:pt idx="2047">
                  <c:v>70</c:v>
                </c:pt>
                <c:pt idx="2048">
                  <c:v>70</c:v>
                </c:pt>
                <c:pt idx="2049">
                  <c:v>60</c:v>
                </c:pt>
                <c:pt idx="2050">
                  <c:v>62</c:v>
                </c:pt>
                <c:pt idx="2051">
                  <c:v>74</c:v>
                </c:pt>
                <c:pt idx="2052">
                  <c:v>80</c:v>
                </c:pt>
                <c:pt idx="2053">
                  <c:v>88</c:v>
                </c:pt>
                <c:pt idx="2054">
                  <c:v>64</c:v>
                </c:pt>
                <c:pt idx="2055">
                  <c:v>76</c:v>
                </c:pt>
                <c:pt idx="2056">
                  <c:v>69</c:v>
                </c:pt>
                <c:pt idx="2057">
                  <c:v>64</c:v>
                </c:pt>
                <c:pt idx="2058">
                  <c:v>82</c:v>
                </c:pt>
                <c:pt idx="2059">
                  <c:v>73</c:v>
                </c:pt>
                <c:pt idx="2060">
                  <c:v>73</c:v>
                </c:pt>
                <c:pt idx="2061">
                  <c:v>65</c:v>
                </c:pt>
                <c:pt idx="2062">
                  <c:v>80</c:v>
                </c:pt>
                <c:pt idx="2063">
                  <c:v>74</c:v>
                </c:pt>
                <c:pt idx="2064">
                  <c:v>76</c:v>
                </c:pt>
                <c:pt idx="2065">
                  <c:v>58</c:v>
                </c:pt>
                <c:pt idx="2066">
                  <c:v>76</c:v>
                </c:pt>
                <c:pt idx="2067">
                  <c:v>72</c:v>
                </c:pt>
                <c:pt idx="2068">
                  <c:v>85</c:v>
                </c:pt>
                <c:pt idx="2069">
                  <c:v>76</c:v>
                </c:pt>
                <c:pt idx="2070">
                  <c:v>71</c:v>
                </c:pt>
                <c:pt idx="2071">
                  <c:v>75</c:v>
                </c:pt>
                <c:pt idx="2072">
                  <c:v>80</c:v>
                </c:pt>
                <c:pt idx="2073">
                  <c:v>86</c:v>
                </c:pt>
                <c:pt idx="2074">
                  <c:v>89</c:v>
                </c:pt>
                <c:pt idx="2075">
                  <c:v>77</c:v>
                </c:pt>
                <c:pt idx="2076">
                  <c:v>76</c:v>
                </c:pt>
                <c:pt idx="2077">
                  <c:v>92</c:v>
                </c:pt>
                <c:pt idx="2078">
                  <c:v>77</c:v>
                </c:pt>
                <c:pt idx="2079">
                  <c:v>63</c:v>
                </c:pt>
                <c:pt idx="2080">
                  <c:v>88</c:v>
                </c:pt>
                <c:pt idx="2081">
                  <c:v>89</c:v>
                </c:pt>
                <c:pt idx="2082">
                  <c:v>65</c:v>
                </c:pt>
                <c:pt idx="2083">
                  <c:v>82</c:v>
                </c:pt>
                <c:pt idx="2084">
                  <c:v>78</c:v>
                </c:pt>
                <c:pt idx="2085">
                  <c:v>87</c:v>
                </c:pt>
                <c:pt idx="2086">
                  <c:v>94</c:v>
                </c:pt>
                <c:pt idx="2087">
                  <c:v>87</c:v>
                </c:pt>
                <c:pt idx="2088">
                  <c:v>80</c:v>
                </c:pt>
                <c:pt idx="2089">
                  <c:v>86</c:v>
                </c:pt>
                <c:pt idx="2090">
                  <c:v>86</c:v>
                </c:pt>
                <c:pt idx="2091">
                  <c:v>72</c:v>
                </c:pt>
                <c:pt idx="2092">
                  <c:v>93</c:v>
                </c:pt>
                <c:pt idx="2093">
                  <c:v>83</c:v>
                </c:pt>
                <c:pt idx="2094">
                  <c:v>79</c:v>
                </c:pt>
                <c:pt idx="2095">
                  <c:v>69</c:v>
                </c:pt>
                <c:pt idx="2096">
                  <c:v>77</c:v>
                </c:pt>
                <c:pt idx="2097">
                  <c:v>79</c:v>
                </c:pt>
                <c:pt idx="2098">
                  <c:v>91</c:v>
                </c:pt>
                <c:pt idx="2099">
                  <c:v>85</c:v>
                </c:pt>
                <c:pt idx="2100">
                  <c:v>90</c:v>
                </c:pt>
                <c:pt idx="2101">
                  <c:v>87</c:v>
                </c:pt>
                <c:pt idx="2102">
                  <c:v>70</c:v>
                </c:pt>
                <c:pt idx="2103">
                  <c:v>102</c:v>
                </c:pt>
                <c:pt idx="2104">
                  <c:v>70</c:v>
                </c:pt>
                <c:pt idx="2105">
                  <c:v>84</c:v>
                </c:pt>
                <c:pt idx="2106">
                  <c:v>80</c:v>
                </c:pt>
                <c:pt idx="2107">
                  <c:v>89</c:v>
                </c:pt>
                <c:pt idx="2108">
                  <c:v>101</c:v>
                </c:pt>
                <c:pt idx="2109">
                  <c:v>66</c:v>
                </c:pt>
                <c:pt idx="2110">
                  <c:v>86</c:v>
                </c:pt>
                <c:pt idx="2111">
                  <c:v>77</c:v>
                </c:pt>
                <c:pt idx="2112">
                  <c:v>87</c:v>
                </c:pt>
                <c:pt idx="2113">
                  <c:v>66</c:v>
                </c:pt>
                <c:pt idx="2114">
                  <c:v>88</c:v>
                </c:pt>
                <c:pt idx="2115">
                  <c:v>87</c:v>
                </c:pt>
                <c:pt idx="2116">
                  <c:v>79</c:v>
                </c:pt>
                <c:pt idx="2117">
                  <c:v>72</c:v>
                </c:pt>
                <c:pt idx="2118">
                  <c:v>70</c:v>
                </c:pt>
                <c:pt idx="2119">
                  <c:v>76</c:v>
                </c:pt>
                <c:pt idx="2120">
                  <c:v>83</c:v>
                </c:pt>
                <c:pt idx="2121">
                  <c:v>72</c:v>
                </c:pt>
                <c:pt idx="2122">
                  <c:v>85</c:v>
                </c:pt>
                <c:pt idx="2123">
                  <c:v>86</c:v>
                </c:pt>
                <c:pt idx="2124">
                  <c:v>81</c:v>
                </c:pt>
                <c:pt idx="2125">
                  <c:v>63</c:v>
                </c:pt>
                <c:pt idx="2126">
                  <c:v>67</c:v>
                </c:pt>
                <c:pt idx="2127">
                  <c:v>89</c:v>
                </c:pt>
                <c:pt idx="2128">
                  <c:v>103</c:v>
                </c:pt>
                <c:pt idx="2129">
                  <c:v>82</c:v>
                </c:pt>
                <c:pt idx="2130">
                  <c:v>87</c:v>
                </c:pt>
                <c:pt idx="2131">
                  <c:v>89</c:v>
                </c:pt>
                <c:pt idx="2132">
                  <c:v>80</c:v>
                </c:pt>
                <c:pt idx="2133">
                  <c:v>77</c:v>
                </c:pt>
                <c:pt idx="2134">
                  <c:v>80</c:v>
                </c:pt>
                <c:pt idx="2135">
                  <c:v>73</c:v>
                </c:pt>
                <c:pt idx="2136">
                  <c:v>67</c:v>
                </c:pt>
                <c:pt idx="2137">
                  <c:v>74</c:v>
                </c:pt>
                <c:pt idx="2138">
                  <c:v>88</c:v>
                </c:pt>
                <c:pt idx="2139">
                  <c:v>104</c:v>
                </c:pt>
                <c:pt idx="2140">
                  <c:v>78</c:v>
                </c:pt>
                <c:pt idx="2141">
                  <c:v>82</c:v>
                </c:pt>
                <c:pt idx="2142">
                  <c:v>73</c:v>
                </c:pt>
                <c:pt idx="2143">
                  <c:v>59</c:v>
                </c:pt>
                <c:pt idx="2144">
                  <c:v>69</c:v>
                </c:pt>
                <c:pt idx="2145">
                  <c:v>80</c:v>
                </c:pt>
                <c:pt idx="2146">
                  <c:v>69</c:v>
                </c:pt>
                <c:pt idx="2147">
                  <c:v>83</c:v>
                </c:pt>
                <c:pt idx="2148">
                  <c:v>67</c:v>
                </c:pt>
                <c:pt idx="2149">
                  <c:v>78</c:v>
                </c:pt>
                <c:pt idx="2150">
                  <c:v>68</c:v>
                </c:pt>
                <c:pt idx="2151">
                  <c:v>80</c:v>
                </c:pt>
                <c:pt idx="2152">
                  <c:v>68</c:v>
                </c:pt>
                <c:pt idx="2153">
                  <c:v>79</c:v>
                </c:pt>
                <c:pt idx="2154">
                  <c:v>71</c:v>
                </c:pt>
                <c:pt idx="2155">
                  <c:v>76</c:v>
                </c:pt>
                <c:pt idx="2156">
                  <c:v>69</c:v>
                </c:pt>
                <c:pt idx="2157">
                  <c:v>71</c:v>
                </c:pt>
                <c:pt idx="2158">
                  <c:v>81</c:v>
                </c:pt>
                <c:pt idx="2159">
                  <c:v>80</c:v>
                </c:pt>
                <c:pt idx="2160">
                  <c:v>69</c:v>
                </c:pt>
                <c:pt idx="2161">
                  <c:v>72</c:v>
                </c:pt>
                <c:pt idx="2162">
                  <c:v>73</c:v>
                </c:pt>
                <c:pt idx="2163">
                  <c:v>80</c:v>
                </c:pt>
                <c:pt idx="2164">
                  <c:v>75</c:v>
                </c:pt>
                <c:pt idx="2165">
                  <c:v>84</c:v>
                </c:pt>
                <c:pt idx="2166">
                  <c:v>71</c:v>
                </c:pt>
                <c:pt idx="2167">
                  <c:v>89</c:v>
                </c:pt>
                <c:pt idx="2168">
                  <c:v>80</c:v>
                </c:pt>
                <c:pt idx="2169">
                  <c:v>73</c:v>
                </c:pt>
                <c:pt idx="2170">
                  <c:v>83</c:v>
                </c:pt>
                <c:pt idx="2171">
                  <c:v>67</c:v>
                </c:pt>
                <c:pt idx="2172">
                  <c:v>81</c:v>
                </c:pt>
                <c:pt idx="2173">
                  <c:v>90</c:v>
                </c:pt>
                <c:pt idx="2174">
                  <c:v>84</c:v>
                </c:pt>
                <c:pt idx="2175">
                  <c:v>75</c:v>
                </c:pt>
                <c:pt idx="2176">
                  <c:v>87</c:v>
                </c:pt>
                <c:pt idx="2177">
                  <c:v>79</c:v>
                </c:pt>
                <c:pt idx="2178">
                  <c:v>84</c:v>
                </c:pt>
                <c:pt idx="2179">
                  <c:v>68</c:v>
                </c:pt>
                <c:pt idx="2180">
                  <c:v>64</c:v>
                </c:pt>
                <c:pt idx="2181">
                  <c:v>70</c:v>
                </c:pt>
                <c:pt idx="2182">
                  <c:v>84</c:v>
                </c:pt>
                <c:pt idx="2183">
                  <c:v>87</c:v>
                </c:pt>
                <c:pt idx="2184">
                  <c:v>66</c:v>
                </c:pt>
                <c:pt idx="2185">
                  <c:v>55</c:v>
                </c:pt>
                <c:pt idx="2186">
                  <c:v>77</c:v>
                </c:pt>
                <c:pt idx="2187">
                  <c:v>86</c:v>
                </c:pt>
                <c:pt idx="2188">
                  <c:v>76</c:v>
                </c:pt>
                <c:pt idx="2189">
                  <c:v>74</c:v>
                </c:pt>
                <c:pt idx="2190">
                  <c:v>84</c:v>
                </c:pt>
                <c:pt idx="2191">
                  <c:v>90</c:v>
                </c:pt>
                <c:pt idx="2192">
                  <c:v>81</c:v>
                </c:pt>
                <c:pt idx="2193">
                  <c:v>79</c:v>
                </c:pt>
                <c:pt idx="2194">
                  <c:v>86</c:v>
                </c:pt>
                <c:pt idx="2195">
                  <c:v>93</c:v>
                </c:pt>
                <c:pt idx="2196">
                  <c:v>66</c:v>
                </c:pt>
                <c:pt idx="2197">
                  <c:v>90</c:v>
                </c:pt>
                <c:pt idx="2198">
                  <c:v>79</c:v>
                </c:pt>
                <c:pt idx="2199">
                  <c:v>69</c:v>
                </c:pt>
                <c:pt idx="2200">
                  <c:v>79</c:v>
                </c:pt>
                <c:pt idx="2201">
                  <c:v>81</c:v>
                </c:pt>
                <c:pt idx="2202">
                  <c:v>62</c:v>
                </c:pt>
                <c:pt idx="2203">
                  <c:v>95</c:v>
                </c:pt>
                <c:pt idx="2204">
                  <c:v>86</c:v>
                </c:pt>
                <c:pt idx="2205">
                  <c:v>76</c:v>
                </c:pt>
                <c:pt idx="2206">
                  <c:v>81</c:v>
                </c:pt>
                <c:pt idx="2207">
                  <c:v>98</c:v>
                </c:pt>
                <c:pt idx="2208">
                  <c:v>85</c:v>
                </c:pt>
                <c:pt idx="2209">
                  <c:v>84</c:v>
                </c:pt>
                <c:pt idx="2210">
                  <c:v>84</c:v>
                </c:pt>
                <c:pt idx="2211">
                  <c:v>79</c:v>
                </c:pt>
                <c:pt idx="2212">
                  <c:v>98</c:v>
                </c:pt>
                <c:pt idx="2213">
                  <c:v>77</c:v>
                </c:pt>
                <c:pt idx="2214">
                  <c:v>83</c:v>
                </c:pt>
                <c:pt idx="2215">
                  <c:v>94</c:v>
                </c:pt>
                <c:pt idx="2216">
                  <c:v>85</c:v>
                </c:pt>
                <c:pt idx="2217">
                  <c:v>77</c:v>
                </c:pt>
                <c:pt idx="2218">
                  <c:v>98</c:v>
                </c:pt>
                <c:pt idx="2219">
                  <c:v>75</c:v>
                </c:pt>
                <c:pt idx="2220">
                  <c:v>76</c:v>
                </c:pt>
                <c:pt idx="2221">
                  <c:v>99</c:v>
                </c:pt>
                <c:pt idx="2222">
                  <c:v>71</c:v>
                </c:pt>
                <c:pt idx="2223">
                  <c:v>76</c:v>
                </c:pt>
                <c:pt idx="2224">
                  <c:v>83</c:v>
                </c:pt>
                <c:pt idx="2225">
                  <c:v>94</c:v>
                </c:pt>
                <c:pt idx="2226">
                  <c:v>92</c:v>
                </c:pt>
                <c:pt idx="2227">
                  <c:v>86</c:v>
                </c:pt>
                <c:pt idx="2228">
                  <c:v>83</c:v>
                </c:pt>
                <c:pt idx="2229">
                  <c:v>83</c:v>
                </c:pt>
                <c:pt idx="2230">
                  <c:v>95</c:v>
                </c:pt>
                <c:pt idx="2231">
                  <c:v>88</c:v>
                </c:pt>
                <c:pt idx="2232">
                  <c:v>88</c:v>
                </c:pt>
                <c:pt idx="2233">
                  <c:v>83</c:v>
                </c:pt>
                <c:pt idx="2234">
                  <c:v>85</c:v>
                </c:pt>
                <c:pt idx="2235">
                  <c:v>81</c:v>
                </c:pt>
                <c:pt idx="2236">
                  <c:v>100</c:v>
                </c:pt>
                <c:pt idx="2237">
                  <c:v>110</c:v>
                </c:pt>
                <c:pt idx="2238">
                  <c:v>86</c:v>
                </c:pt>
                <c:pt idx="2239">
                  <c:v>98</c:v>
                </c:pt>
                <c:pt idx="2240">
                  <c:v>101</c:v>
                </c:pt>
                <c:pt idx="2241">
                  <c:v>81</c:v>
                </c:pt>
                <c:pt idx="2242">
                  <c:v>103</c:v>
                </c:pt>
                <c:pt idx="2243">
                  <c:v>86</c:v>
                </c:pt>
                <c:pt idx="2244">
                  <c:v>107</c:v>
                </c:pt>
                <c:pt idx="2245">
                  <c:v>112</c:v>
                </c:pt>
                <c:pt idx="2246">
                  <c:v>94</c:v>
                </c:pt>
                <c:pt idx="2247">
                  <c:v>100</c:v>
                </c:pt>
                <c:pt idx="2248">
                  <c:v>76</c:v>
                </c:pt>
                <c:pt idx="2249">
                  <c:v>87</c:v>
                </c:pt>
                <c:pt idx="2250">
                  <c:v>89</c:v>
                </c:pt>
                <c:pt idx="2251">
                  <c:v>83</c:v>
                </c:pt>
                <c:pt idx="2252">
                  <c:v>93</c:v>
                </c:pt>
                <c:pt idx="2253">
                  <c:v>94</c:v>
                </c:pt>
                <c:pt idx="2254">
                  <c:v>94</c:v>
                </c:pt>
                <c:pt idx="2255">
                  <c:v>89</c:v>
                </c:pt>
                <c:pt idx="2256">
                  <c:v>99</c:v>
                </c:pt>
                <c:pt idx="2257">
                  <c:v>108</c:v>
                </c:pt>
                <c:pt idx="2258">
                  <c:v>100</c:v>
                </c:pt>
                <c:pt idx="2259">
                  <c:v>89</c:v>
                </c:pt>
                <c:pt idx="2260">
                  <c:v>78</c:v>
                </c:pt>
                <c:pt idx="2261">
                  <c:v>111</c:v>
                </c:pt>
                <c:pt idx="2262">
                  <c:v>103</c:v>
                </c:pt>
                <c:pt idx="2263">
                  <c:v>88</c:v>
                </c:pt>
                <c:pt idx="2264">
                  <c:v>93</c:v>
                </c:pt>
                <c:pt idx="2265">
                  <c:v>103</c:v>
                </c:pt>
                <c:pt idx="2266">
                  <c:v>91</c:v>
                </c:pt>
                <c:pt idx="2267">
                  <c:v>99</c:v>
                </c:pt>
                <c:pt idx="2268">
                  <c:v>102</c:v>
                </c:pt>
                <c:pt idx="2269">
                  <c:v>100</c:v>
                </c:pt>
                <c:pt idx="2270">
                  <c:v>106</c:v>
                </c:pt>
                <c:pt idx="2271">
                  <c:v>88</c:v>
                </c:pt>
                <c:pt idx="2272">
                  <c:v>83</c:v>
                </c:pt>
                <c:pt idx="2273">
                  <c:v>79</c:v>
                </c:pt>
                <c:pt idx="2274">
                  <c:v>79</c:v>
                </c:pt>
                <c:pt idx="2275">
                  <c:v>84</c:v>
                </c:pt>
                <c:pt idx="2276">
                  <c:v>83</c:v>
                </c:pt>
                <c:pt idx="2277">
                  <c:v>113</c:v>
                </c:pt>
                <c:pt idx="2278">
                  <c:v>91</c:v>
                </c:pt>
                <c:pt idx="2279">
                  <c:v>101</c:v>
                </c:pt>
                <c:pt idx="2280">
                  <c:v>104</c:v>
                </c:pt>
                <c:pt idx="2281">
                  <c:v>94</c:v>
                </c:pt>
                <c:pt idx="2282">
                  <c:v>99</c:v>
                </c:pt>
                <c:pt idx="2283">
                  <c:v>103</c:v>
                </c:pt>
                <c:pt idx="2284">
                  <c:v>105</c:v>
                </c:pt>
                <c:pt idx="2285">
                  <c:v>84</c:v>
                </c:pt>
                <c:pt idx="2286">
                  <c:v>94</c:v>
                </c:pt>
                <c:pt idx="2287">
                  <c:v>101</c:v>
                </c:pt>
                <c:pt idx="2288">
                  <c:v>83</c:v>
                </c:pt>
                <c:pt idx="2289">
                  <c:v>101</c:v>
                </c:pt>
                <c:pt idx="2290">
                  <c:v>105</c:v>
                </c:pt>
                <c:pt idx="2291">
                  <c:v>84</c:v>
                </c:pt>
                <c:pt idx="2292">
                  <c:v>101</c:v>
                </c:pt>
                <c:pt idx="2293">
                  <c:v>82</c:v>
                </c:pt>
                <c:pt idx="2294">
                  <c:v>76</c:v>
                </c:pt>
                <c:pt idx="2295">
                  <c:v>74</c:v>
                </c:pt>
                <c:pt idx="2296">
                  <c:v>90</c:v>
                </c:pt>
                <c:pt idx="2297">
                  <c:v>73</c:v>
                </c:pt>
                <c:pt idx="2298">
                  <c:v>74</c:v>
                </c:pt>
                <c:pt idx="2299">
                  <c:v>78</c:v>
                </c:pt>
                <c:pt idx="2300">
                  <c:v>79</c:v>
                </c:pt>
                <c:pt idx="2301">
                  <c:v>82</c:v>
                </c:pt>
                <c:pt idx="2302">
                  <c:v>82</c:v>
                </c:pt>
                <c:pt idx="2303">
                  <c:v>93</c:v>
                </c:pt>
                <c:pt idx="2304">
                  <c:v>81</c:v>
                </c:pt>
                <c:pt idx="2305">
                  <c:v>69</c:v>
                </c:pt>
                <c:pt idx="2306">
                  <c:v>66</c:v>
                </c:pt>
                <c:pt idx="2307">
                  <c:v>83</c:v>
                </c:pt>
                <c:pt idx="2308">
                  <c:v>80</c:v>
                </c:pt>
                <c:pt idx="2309">
                  <c:v>63</c:v>
                </c:pt>
                <c:pt idx="2310">
                  <c:v>66</c:v>
                </c:pt>
                <c:pt idx="2311">
                  <c:v>74</c:v>
                </c:pt>
                <c:pt idx="2312">
                  <c:v>92</c:v>
                </c:pt>
                <c:pt idx="2313">
                  <c:v>88</c:v>
                </c:pt>
                <c:pt idx="2314">
                  <c:v>91</c:v>
                </c:pt>
                <c:pt idx="2315">
                  <c:v>79</c:v>
                </c:pt>
                <c:pt idx="2316">
                  <c:v>80</c:v>
                </c:pt>
                <c:pt idx="2317">
                  <c:v>65</c:v>
                </c:pt>
                <c:pt idx="2318">
                  <c:v>74</c:v>
                </c:pt>
                <c:pt idx="2319">
                  <c:v>58</c:v>
                </c:pt>
                <c:pt idx="2320">
                  <c:v>78</c:v>
                </c:pt>
                <c:pt idx="2321">
                  <c:v>68</c:v>
                </c:pt>
                <c:pt idx="2322">
                  <c:v>78</c:v>
                </c:pt>
                <c:pt idx="2323">
                  <c:v>70</c:v>
                </c:pt>
                <c:pt idx="2324">
                  <c:v>68</c:v>
                </c:pt>
                <c:pt idx="2325">
                  <c:v>67</c:v>
                </c:pt>
                <c:pt idx="2326">
                  <c:v>66</c:v>
                </c:pt>
                <c:pt idx="2327">
                  <c:v>70</c:v>
                </c:pt>
                <c:pt idx="2328">
                  <c:v>71</c:v>
                </c:pt>
                <c:pt idx="2329">
                  <c:v>64</c:v>
                </c:pt>
                <c:pt idx="2330">
                  <c:v>76</c:v>
                </c:pt>
                <c:pt idx="2331">
                  <c:v>72</c:v>
                </c:pt>
                <c:pt idx="2332">
                  <c:v>73</c:v>
                </c:pt>
                <c:pt idx="2333">
                  <c:v>58</c:v>
                </c:pt>
                <c:pt idx="2334">
                  <c:v>56</c:v>
                </c:pt>
                <c:pt idx="2335">
                  <c:v>70</c:v>
                </c:pt>
                <c:pt idx="2336">
                  <c:v>65</c:v>
                </c:pt>
                <c:pt idx="2337">
                  <c:v>54</c:v>
                </c:pt>
                <c:pt idx="2338">
                  <c:v>52</c:v>
                </c:pt>
                <c:pt idx="2339">
                  <c:v>73</c:v>
                </c:pt>
                <c:pt idx="2340">
                  <c:v>56</c:v>
                </c:pt>
                <c:pt idx="2341">
                  <c:v>61</c:v>
                </c:pt>
                <c:pt idx="2342">
                  <c:v>57</c:v>
                </c:pt>
                <c:pt idx="2343">
                  <c:v>52</c:v>
                </c:pt>
                <c:pt idx="2344">
                  <c:v>52</c:v>
                </c:pt>
                <c:pt idx="2345">
                  <c:v>62</c:v>
                </c:pt>
                <c:pt idx="2346">
                  <c:v>47</c:v>
                </c:pt>
                <c:pt idx="2347">
                  <c:v>57</c:v>
                </c:pt>
                <c:pt idx="2348">
                  <c:v>60</c:v>
                </c:pt>
                <c:pt idx="2349">
                  <c:v>49</c:v>
                </c:pt>
                <c:pt idx="2350">
                  <c:v>56</c:v>
                </c:pt>
                <c:pt idx="2351">
                  <c:v>51</c:v>
                </c:pt>
                <c:pt idx="2352">
                  <c:v>58</c:v>
                </c:pt>
                <c:pt idx="2353">
                  <c:v>56</c:v>
                </c:pt>
                <c:pt idx="2354">
                  <c:v>58</c:v>
                </c:pt>
                <c:pt idx="2355">
                  <c:v>56</c:v>
                </c:pt>
                <c:pt idx="2356">
                  <c:v>51</c:v>
                </c:pt>
                <c:pt idx="2357">
                  <c:v>48</c:v>
                </c:pt>
                <c:pt idx="2358">
                  <c:v>45</c:v>
                </c:pt>
                <c:pt idx="2359">
                  <c:v>61</c:v>
                </c:pt>
                <c:pt idx="2360">
                  <c:v>51</c:v>
                </c:pt>
                <c:pt idx="2361">
                  <c:v>46</c:v>
                </c:pt>
                <c:pt idx="2362">
                  <c:v>41</c:v>
                </c:pt>
                <c:pt idx="2363">
                  <c:v>42</c:v>
                </c:pt>
                <c:pt idx="2364">
                  <c:v>56</c:v>
                </c:pt>
                <c:pt idx="2365">
                  <c:v>50</c:v>
                </c:pt>
                <c:pt idx="2366">
                  <c:v>44</c:v>
                </c:pt>
                <c:pt idx="2367">
                  <c:v>56</c:v>
                </c:pt>
                <c:pt idx="2368">
                  <c:v>46</c:v>
                </c:pt>
                <c:pt idx="2369">
                  <c:v>32</c:v>
                </c:pt>
                <c:pt idx="2370">
                  <c:v>32</c:v>
                </c:pt>
                <c:pt idx="2371">
                  <c:v>40</c:v>
                </c:pt>
                <c:pt idx="2372">
                  <c:v>39</c:v>
                </c:pt>
                <c:pt idx="2373">
                  <c:v>54</c:v>
                </c:pt>
                <c:pt idx="2374">
                  <c:v>39</c:v>
                </c:pt>
                <c:pt idx="2375">
                  <c:v>34</c:v>
                </c:pt>
                <c:pt idx="2376">
                  <c:v>37</c:v>
                </c:pt>
                <c:pt idx="2377">
                  <c:v>37</c:v>
                </c:pt>
                <c:pt idx="2378">
                  <c:v>38</c:v>
                </c:pt>
                <c:pt idx="2379">
                  <c:v>51</c:v>
                </c:pt>
                <c:pt idx="2380">
                  <c:v>51</c:v>
                </c:pt>
                <c:pt idx="2381">
                  <c:v>51</c:v>
                </c:pt>
                <c:pt idx="2382">
                  <c:v>52</c:v>
                </c:pt>
                <c:pt idx="2383">
                  <c:v>34</c:v>
                </c:pt>
                <c:pt idx="2384">
                  <c:v>30</c:v>
                </c:pt>
                <c:pt idx="2385">
                  <c:v>48</c:v>
                </c:pt>
                <c:pt idx="2386">
                  <c:v>42</c:v>
                </c:pt>
                <c:pt idx="2387">
                  <c:v>41</c:v>
                </c:pt>
                <c:pt idx="2388">
                  <c:v>28</c:v>
                </c:pt>
                <c:pt idx="2389">
                  <c:v>37</c:v>
                </c:pt>
                <c:pt idx="2390">
                  <c:v>43</c:v>
                </c:pt>
                <c:pt idx="2391">
                  <c:v>47</c:v>
                </c:pt>
                <c:pt idx="2392">
                  <c:v>48</c:v>
                </c:pt>
                <c:pt idx="2393">
                  <c:v>37</c:v>
                </c:pt>
                <c:pt idx="2394">
                  <c:v>37</c:v>
                </c:pt>
                <c:pt idx="2395">
                  <c:v>42</c:v>
                </c:pt>
                <c:pt idx="2396">
                  <c:v>43</c:v>
                </c:pt>
                <c:pt idx="2397">
                  <c:v>45</c:v>
                </c:pt>
                <c:pt idx="2398">
                  <c:v>35</c:v>
                </c:pt>
                <c:pt idx="2399">
                  <c:v>37</c:v>
                </c:pt>
                <c:pt idx="2400">
                  <c:v>35</c:v>
                </c:pt>
                <c:pt idx="2401">
                  <c:v>31</c:v>
                </c:pt>
                <c:pt idx="2402">
                  <c:v>37</c:v>
                </c:pt>
                <c:pt idx="2403">
                  <c:v>36</c:v>
                </c:pt>
                <c:pt idx="2404">
                  <c:v>39</c:v>
                </c:pt>
                <c:pt idx="2405">
                  <c:v>33</c:v>
                </c:pt>
                <c:pt idx="2406">
                  <c:v>37</c:v>
                </c:pt>
                <c:pt idx="2407">
                  <c:v>46</c:v>
                </c:pt>
                <c:pt idx="2408">
                  <c:v>32</c:v>
                </c:pt>
                <c:pt idx="2409">
                  <c:v>37</c:v>
                </c:pt>
                <c:pt idx="2410">
                  <c:v>35</c:v>
                </c:pt>
                <c:pt idx="2411">
                  <c:v>41</c:v>
                </c:pt>
                <c:pt idx="2412">
                  <c:v>29</c:v>
                </c:pt>
                <c:pt idx="2413">
                  <c:v>39</c:v>
                </c:pt>
                <c:pt idx="2414">
                  <c:v>30</c:v>
                </c:pt>
                <c:pt idx="2415">
                  <c:v>36</c:v>
                </c:pt>
                <c:pt idx="2416">
                  <c:v>41</c:v>
                </c:pt>
                <c:pt idx="2417">
                  <c:v>24</c:v>
                </c:pt>
                <c:pt idx="2418">
                  <c:v>39</c:v>
                </c:pt>
                <c:pt idx="2419">
                  <c:v>35</c:v>
                </c:pt>
                <c:pt idx="2420">
                  <c:v>41</c:v>
                </c:pt>
                <c:pt idx="2421">
                  <c:v>26</c:v>
                </c:pt>
                <c:pt idx="2422">
                  <c:v>48</c:v>
                </c:pt>
                <c:pt idx="2423">
                  <c:v>32</c:v>
                </c:pt>
                <c:pt idx="2424">
                  <c:v>43</c:v>
                </c:pt>
                <c:pt idx="2425">
                  <c:v>30</c:v>
                </c:pt>
                <c:pt idx="2426">
                  <c:v>30</c:v>
                </c:pt>
                <c:pt idx="2427">
                  <c:v>21</c:v>
                </c:pt>
                <c:pt idx="2428">
                  <c:v>37</c:v>
                </c:pt>
                <c:pt idx="2429">
                  <c:v>35</c:v>
                </c:pt>
                <c:pt idx="2430">
                  <c:v>41</c:v>
                </c:pt>
                <c:pt idx="2431">
                  <c:v>38</c:v>
                </c:pt>
                <c:pt idx="2432">
                  <c:v>35</c:v>
                </c:pt>
                <c:pt idx="2433">
                  <c:v>31</c:v>
                </c:pt>
                <c:pt idx="2434">
                  <c:v>43</c:v>
                </c:pt>
                <c:pt idx="2435">
                  <c:v>27</c:v>
                </c:pt>
                <c:pt idx="2436">
                  <c:v>30</c:v>
                </c:pt>
                <c:pt idx="2437">
                  <c:v>36</c:v>
                </c:pt>
                <c:pt idx="2438">
                  <c:v>31</c:v>
                </c:pt>
                <c:pt idx="2439">
                  <c:v>31</c:v>
                </c:pt>
                <c:pt idx="2440">
                  <c:v>33</c:v>
                </c:pt>
                <c:pt idx="2441">
                  <c:v>35</c:v>
                </c:pt>
                <c:pt idx="2442">
                  <c:v>32</c:v>
                </c:pt>
                <c:pt idx="2443">
                  <c:v>18</c:v>
                </c:pt>
                <c:pt idx="2444">
                  <c:v>43</c:v>
                </c:pt>
                <c:pt idx="2445">
                  <c:v>30</c:v>
                </c:pt>
                <c:pt idx="2446">
                  <c:v>34</c:v>
                </c:pt>
                <c:pt idx="2447">
                  <c:v>38</c:v>
                </c:pt>
                <c:pt idx="2448">
                  <c:v>44</c:v>
                </c:pt>
                <c:pt idx="2449">
                  <c:v>30</c:v>
                </c:pt>
                <c:pt idx="2450">
                  <c:v>26</c:v>
                </c:pt>
                <c:pt idx="2451">
                  <c:v>37</c:v>
                </c:pt>
                <c:pt idx="2452">
                  <c:v>36</c:v>
                </c:pt>
                <c:pt idx="2453">
                  <c:v>32</c:v>
                </c:pt>
                <c:pt idx="2454">
                  <c:v>36</c:v>
                </c:pt>
                <c:pt idx="2455">
                  <c:v>32</c:v>
                </c:pt>
                <c:pt idx="2456">
                  <c:v>29</c:v>
                </c:pt>
                <c:pt idx="2457">
                  <c:v>29</c:v>
                </c:pt>
                <c:pt idx="2458">
                  <c:v>20</c:v>
                </c:pt>
                <c:pt idx="2459">
                  <c:v>29</c:v>
                </c:pt>
                <c:pt idx="2460">
                  <c:v>30</c:v>
                </c:pt>
                <c:pt idx="2461">
                  <c:v>24</c:v>
                </c:pt>
                <c:pt idx="2462">
                  <c:v>23</c:v>
                </c:pt>
                <c:pt idx="2463">
                  <c:v>33</c:v>
                </c:pt>
                <c:pt idx="2464">
                  <c:v>23</c:v>
                </c:pt>
                <c:pt idx="2465">
                  <c:v>29</c:v>
                </c:pt>
                <c:pt idx="2466">
                  <c:v>30</c:v>
                </c:pt>
                <c:pt idx="2467">
                  <c:v>29</c:v>
                </c:pt>
                <c:pt idx="2468">
                  <c:v>29</c:v>
                </c:pt>
                <c:pt idx="2469">
                  <c:v>33</c:v>
                </c:pt>
                <c:pt idx="2470">
                  <c:v>34</c:v>
                </c:pt>
                <c:pt idx="2471">
                  <c:v>32</c:v>
                </c:pt>
                <c:pt idx="2472">
                  <c:v>28</c:v>
                </c:pt>
                <c:pt idx="2473">
                  <c:v>46</c:v>
                </c:pt>
                <c:pt idx="2474">
                  <c:v>23</c:v>
                </c:pt>
                <c:pt idx="2475">
                  <c:v>32</c:v>
                </c:pt>
                <c:pt idx="2476">
                  <c:v>33</c:v>
                </c:pt>
                <c:pt idx="2477">
                  <c:v>40</c:v>
                </c:pt>
                <c:pt idx="2478">
                  <c:v>30</c:v>
                </c:pt>
                <c:pt idx="2479">
                  <c:v>30</c:v>
                </c:pt>
                <c:pt idx="2480">
                  <c:v>36</c:v>
                </c:pt>
                <c:pt idx="2481">
                  <c:v>38</c:v>
                </c:pt>
                <c:pt idx="2482">
                  <c:v>27</c:v>
                </c:pt>
                <c:pt idx="2483">
                  <c:v>37</c:v>
                </c:pt>
                <c:pt idx="2484">
                  <c:v>25</c:v>
                </c:pt>
                <c:pt idx="2485">
                  <c:v>38</c:v>
                </c:pt>
                <c:pt idx="2486">
                  <c:v>36</c:v>
                </c:pt>
                <c:pt idx="2487">
                  <c:v>33</c:v>
                </c:pt>
                <c:pt idx="2488">
                  <c:v>38</c:v>
                </c:pt>
                <c:pt idx="2489">
                  <c:v>37</c:v>
                </c:pt>
                <c:pt idx="2490">
                  <c:v>29</c:v>
                </c:pt>
                <c:pt idx="2491">
                  <c:v>33</c:v>
                </c:pt>
                <c:pt idx="2492">
                  <c:v>22</c:v>
                </c:pt>
                <c:pt idx="2493">
                  <c:v>31</c:v>
                </c:pt>
                <c:pt idx="2494">
                  <c:v>20</c:v>
                </c:pt>
                <c:pt idx="2495">
                  <c:v>27</c:v>
                </c:pt>
                <c:pt idx="2496">
                  <c:v>18</c:v>
                </c:pt>
                <c:pt idx="2497">
                  <c:v>22</c:v>
                </c:pt>
                <c:pt idx="2498">
                  <c:v>33</c:v>
                </c:pt>
                <c:pt idx="2499">
                  <c:v>35</c:v>
                </c:pt>
                <c:pt idx="2500">
                  <c:v>27</c:v>
                </c:pt>
                <c:pt idx="2501">
                  <c:v>32</c:v>
                </c:pt>
                <c:pt idx="2502">
                  <c:v>26</c:v>
                </c:pt>
                <c:pt idx="2503">
                  <c:v>33</c:v>
                </c:pt>
                <c:pt idx="2504">
                  <c:v>30</c:v>
                </c:pt>
                <c:pt idx="2505">
                  <c:v>31</c:v>
                </c:pt>
                <c:pt idx="2506">
                  <c:v>44</c:v>
                </c:pt>
                <c:pt idx="2507">
                  <c:v>40</c:v>
                </c:pt>
                <c:pt idx="2508">
                  <c:v>28</c:v>
                </c:pt>
                <c:pt idx="2509">
                  <c:v>39</c:v>
                </c:pt>
                <c:pt idx="2510">
                  <c:v>29</c:v>
                </c:pt>
                <c:pt idx="2511">
                  <c:v>35</c:v>
                </c:pt>
                <c:pt idx="2512">
                  <c:v>38</c:v>
                </c:pt>
                <c:pt idx="2513">
                  <c:v>29</c:v>
                </c:pt>
                <c:pt idx="2514">
                  <c:v>33</c:v>
                </c:pt>
                <c:pt idx="2515">
                  <c:v>28</c:v>
                </c:pt>
                <c:pt idx="2516">
                  <c:v>36</c:v>
                </c:pt>
                <c:pt idx="2517">
                  <c:v>42</c:v>
                </c:pt>
                <c:pt idx="2518">
                  <c:v>36</c:v>
                </c:pt>
                <c:pt idx="2519">
                  <c:v>33</c:v>
                </c:pt>
                <c:pt idx="2520">
                  <c:v>27</c:v>
                </c:pt>
                <c:pt idx="2521">
                  <c:v>29</c:v>
                </c:pt>
                <c:pt idx="2522">
                  <c:v>35</c:v>
                </c:pt>
                <c:pt idx="2523">
                  <c:v>32</c:v>
                </c:pt>
                <c:pt idx="2524">
                  <c:v>39</c:v>
                </c:pt>
                <c:pt idx="2525">
                  <c:v>45</c:v>
                </c:pt>
                <c:pt idx="2526">
                  <c:v>33</c:v>
                </c:pt>
                <c:pt idx="2527">
                  <c:v>48</c:v>
                </c:pt>
                <c:pt idx="2528">
                  <c:v>44</c:v>
                </c:pt>
                <c:pt idx="2529">
                  <c:v>43</c:v>
                </c:pt>
                <c:pt idx="2530">
                  <c:v>34</c:v>
                </c:pt>
                <c:pt idx="2531">
                  <c:v>44</c:v>
                </c:pt>
                <c:pt idx="2532">
                  <c:v>38</c:v>
                </c:pt>
                <c:pt idx="2533">
                  <c:v>34</c:v>
                </c:pt>
                <c:pt idx="2534">
                  <c:v>42</c:v>
                </c:pt>
                <c:pt idx="2535">
                  <c:v>40</c:v>
                </c:pt>
                <c:pt idx="2536">
                  <c:v>30</c:v>
                </c:pt>
                <c:pt idx="2537">
                  <c:v>32</c:v>
                </c:pt>
                <c:pt idx="2538">
                  <c:v>40</c:v>
                </c:pt>
                <c:pt idx="2539">
                  <c:v>46</c:v>
                </c:pt>
                <c:pt idx="2540">
                  <c:v>30</c:v>
                </c:pt>
                <c:pt idx="2541">
                  <c:v>33</c:v>
                </c:pt>
                <c:pt idx="2542">
                  <c:v>34</c:v>
                </c:pt>
                <c:pt idx="2543">
                  <c:v>34</c:v>
                </c:pt>
                <c:pt idx="2544">
                  <c:v>34</c:v>
                </c:pt>
                <c:pt idx="2545">
                  <c:v>31</c:v>
                </c:pt>
                <c:pt idx="2546">
                  <c:v>29</c:v>
                </c:pt>
                <c:pt idx="2547">
                  <c:v>38</c:v>
                </c:pt>
                <c:pt idx="2548">
                  <c:v>36</c:v>
                </c:pt>
                <c:pt idx="2549">
                  <c:v>20</c:v>
                </c:pt>
                <c:pt idx="2550">
                  <c:v>34</c:v>
                </c:pt>
                <c:pt idx="2551">
                  <c:v>55</c:v>
                </c:pt>
                <c:pt idx="2552">
                  <c:v>32</c:v>
                </c:pt>
                <c:pt idx="2553">
                  <c:v>51</c:v>
                </c:pt>
                <c:pt idx="2554">
                  <c:v>39</c:v>
                </c:pt>
                <c:pt idx="2555">
                  <c:v>30</c:v>
                </c:pt>
                <c:pt idx="2556">
                  <c:v>37</c:v>
                </c:pt>
                <c:pt idx="2557">
                  <c:v>48</c:v>
                </c:pt>
                <c:pt idx="2558">
                  <c:v>35</c:v>
                </c:pt>
                <c:pt idx="2559">
                  <c:v>38</c:v>
                </c:pt>
                <c:pt idx="2560">
                  <c:v>33</c:v>
                </c:pt>
                <c:pt idx="2561">
                  <c:v>41</c:v>
                </c:pt>
                <c:pt idx="2562">
                  <c:v>39</c:v>
                </c:pt>
                <c:pt idx="2563">
                  <c:v>35</c:v>
                </c:pt>
                <c:pt idx="2564">
                  <c:v>43</c:v>
                </c:pt>
                <c:pt idx="2565">
                  <c:v>31</c:v>
                </c:pt>
                <c:pt idx="2566">
                  <c:v>34</c:v>
                </c:pt>
                <c:pt idx="2567">
                  <c:v>32</c:v>
                </c:pt>
                <c:pt idx="2568">
                  <c:v>52</c:v>
                </c:pt>
                <c:pt idx="2569">
                  <c:v>50</c:v>
                </c:pt>
                <c:pt idx="2570">
                  <c:v>34</c:v>
                </c:pt>
                <c:pt idx="2571">
                  <c:v>42</c:v>
                </c:pt>
                <c:pt idx="2572">
                  <c:v>33</c:v>
                </c:pt>
                <c:pt idx="2573">
                  <c:v>34</c:v>
                </c:pt>
                <c:pt idx="2574">
                  <c:v>47</c:v>
                </c:pt>
                <c:pt idx="2575">
                  <c:v>24</c:v>
                </c:pt>
                <c:pt idx="2576">
                  <c:v>38</c:v>
                </c:pt>
                <c:pt idx="2577">
                  <c:v>33</c:v>
                </c:pt>
                <c:pt idx="2578">
                  <c:v>38</c:v>
                </c:pt>
                <c:pt idx="2579">
                  <c:v>44</c:v>
                </c:pt>
                <c:pt idx="2580">
                  <c:v>37</c:v>
                </c:pt>
                <c:pt idx="2581">
                  <c:v>39</c:v>
                </c:pt>
                <c:pt idx="2582">
                  <c:v>38</c:v>
                </c:pt>
                <c:pt idx="2583">
                  <c:v>41</c:v>
                </c:pt>
                <c:pt idx="2584">
                  <c:v>29</c:v>
                </c:pt>
                <c:pt idx="2585">
                  <c:v>39</c:v>
                </c:pt>
                <c:pt idx="2586">
                  <c:v>34</c:v>
                </c:pt>
                <c:pt idx="2587">
                  <c:v>29</c:v>
                </c:pt>
                <c:pt idx="2588">
                  <c:v>25</c:v>
                </c:pt>
                <c:pt idx="2589">
                  <c:v>37</c:v>
                </c:pt>
                <c:pt idx="2590">
                  <c:v>44</c:v>
                </c:pt>
                <c:pt idx="2591">
                  <c:v>37</c:v>
                </c:pt>
                <c:pt idx="2592">
                  <c:v>24</c:v>
                </c:pt>
                <c:pt idx="2593">
                  <c:v>30</c:v>
                </c:pt>
                <c:pt idx="2594">
                  <c:v>35</c:v>
                </c:pt>
                <c:pt idx="2595">
                  <c:v>30</c:v>
                </c:pt>
                <c:pt idx="2596">
                  <c:v>42</c:v>
                </c:pt>
                <c:pt idx="2597">
                  <c:v>32</c:v>
                </c:pt>
                <c:pt idx="2598">
                  <c:v>34</c:v>
                </c:pt>
                <c:pt idx="2599">
                  <c:v>36</c:v>
                </c:pt>
                <c:pt idx="2600">
                  <c:v>41</c:v>
                </c:pt>
                <c:pt idx="2601">
                  <c:v>18</c:v>
                </c:pt>
                <c:pt idx="2602">
                  <c:v>28</c:v>
                </c:pt>
                <c:pt idx="2603">
                  <c:v>29</c:v>
                </c:pt>
                <c:pt idx="2604">
                  <c:v>43</c:v>
                </c:pt>
                <c:pt idx="2605">
                  <c:v>32</c:v>
                </c:pt>
                <c:pt idx="2606">
                  <c:v>33</c:v>
                </c:pt>
                <c:pt idx="2607">
                  <c:v>31</c:v>
                </c:pt>
                <c:pt idx="2608">
                  <c:v>38</c:v>
                </c:pt>
                <c:pt idx="2609">
                  <c:v>27</c:v>
                </c:pt>
                <c:pt idx="2610">
                  <c:v>27</c:v>
                </c:pt>
                <c:pt idx="2611">
                  <c:v>28</c:v>
                </c:pt>
                <c:pt idx="2612">
                  <c:v>25</c:v>
                </c:pt>
                <c:pt idx="2613">
                  <c:v>33</c:v>
                </c:pt>
                <c:pt idx="2614">
                  <c:v>35</c:v>
                </c:pt>
                <c:pt idx="2615">
                  <c:v>32</c:v>
                </c:pt>
                <c:pt idx="2616">
                  <c:v>28</c:v>
                </c:pt>
                <c:pt idx="2617">
                  <c:v>29</c:v>
                </c:pt>
                <c:pt idx="2618">
                  <c:v>28</c:v>
                </c:pt>
                <c:pt idx="2619">
                  <c:v>26</c:v>
                </c:pt>
                <c:pt idx="2620">
                  <c:v>26</c:v>
                </c:pt>
                <c:pt idx="2621">
                  <c:v>32</c:v>
                </c:pt>
                <c:pt idx="2622">
                  <c:v>22</c:v>
                </c:pt>
                <c:pt idx="2623">
                  <c:v>26</c:v>
                </c:pt>
                <c:pt idx="2624">
                  <c:v>39</c:v>
                </c:pt>
                <c:pt idx="2625">
                  <c:v>33</c:v>
                </c:pt>
                <c:pt idx="2626">
                  <c:v>33</c:v>
                </c:pt>
                <c:pt idx="2627">
                  <c:v>21</c:v>
                </c:pt>
                <c:pt idx="2628">
                  <c:v>21</c:v>
                </c:pt>
                <c:pt idx="2629">
                  <c:v>21</c:v>
                </c:pt>
                <c:pt idx="2630">
                  <c:v>32</c:v>
                </c:pt>
                <c:pt idx="2631">
                  <c:v>29</c:v>
                </c:pt>
                <c:pt idx="2632">
                  <c:v>24</c:v>
                </c:pt>
                <c:pt idx="2633">
                  <c:v>34</c:v>
                </c:pt>
                <c:pt idx="2634">
                  <c:v>31</c:v>
                </c:pt>
                <c:pt idx="2635">
                  <c:v>22</c:v>
                </c:pt>
                <c:pt idx="2636">
                  <c:v>24</c:v>
                </c:pt>
                <c:pt idx="2637">
                  <c:v>20</c:v>
                </c:pt>
                <c:pt idx="2638">
                  <c:v>26</c:v>
                </c:pt>
                <c:pt idx="2639">
                  <c:v>30</c:v>
                </c:pt>
                <c:pt idx="2640">
                  <c:v>35</c:v>
                </c:pt>
                <c:pt idx="2641">
                  <c:v>24</c:v>
                </c:pt>
                <c:pt idx="2642">
                  <c:v>26</c:v>
                </c:pt>
                <c:pt idx="2643">
                  <c:v>35</c:v>
                </c:pt>
                <c:pt idx="2644">
                  <c:v>25</c:v>
                </c:pt>
                <c:pt idx="2645">
                  <c:v>29</c:v>
                </c:pt>
                <c:pt idx="2646">
                  <c:v>27</c:v>
                </c:pt>
                <c:pt idx="2647">
                  <c:v>25</c:v>
                </c:pt>
                <c:pt idx="2648">
                  <c:v>18</c:v>
                </c:pt>
                <c:pt idx="2649">
                  <c:v>22</c:v>
                </c:pt>
                <c:pt idx="2650">
                  <c:v>27</c:v>
                </c:pt>
                <c:pt idx="2651">
                  <c:v>22</c:v>
                </c:pt>
                <c:pt idx="2652">
                  <c:v>31</c:v>
                </c:pt>
                <c:pt idx="2653">
                  <c:v>26</c:v>
                </c:pt>
                <c:pt idx="2654">
                  <c:v>33</c:v>
                </c:pt>
                <c:pt idx="2655">
                  <c:v>36</c:v>
                </c:pt>
                <c:pt idx="2656">
                  <c:v>24</c:v>
                </c:pt>
                <c:pt idx="2657">
                  <c:v>22</c:v>
                </c:pt>
                <c:pt idx="2658">
                  <c:v>24</c:v>
                </c:pt>
                <c:pt idx="2659">
                  <c:v>38</c:v>
                </c:pt>
                <c:pt idx="2660">
                  <c:v>38</c:v>
                </c:pt>
                <c:pt idx="2661">
                  <c:v>28</c:v>
                </c:pt>
                <c:pt idx="2662">
                  <c:v>22</c:v>
                </c:pt>
                <c:pt idx="2663">
                  <c:v>23</c:v>
                </c:pt>
                <c:pt idx="2664">
                  <c:v>16</c:v>
                </c:pt>
                <c:pt idx="2665">
                  <c:v>25</c:v>
                </c:pt>
                <c:pt idx="2666">
                  <c:v>32</c:v>
                </c:pt>
                <c:pt idx="2667">
                  <c:v>24</c:v>
                </c:pt>
                <c:pt idx="2668">
                  <c:v>20</c:v>
                </c:pt>
                <c:pt idx="2669">
                  <c:v>28</c:v>
                </c:pt>
                <c:pt idx="2670">
                  <c:v>35</c:v>
                </c:pt>
                <c:pt idx="2671">
                  <c:v>24</c:v>
                </c:pt>
                <c:pt idx="2672">
                  <c:v>17</c:v>
                </c:pt>
                <c:pt idx="2673">
                  <c:v>26</c:v>
                </c:pt>
                <c:pt idx="2674">
                  <c:v>21</c:v>
                </c:pt>
                <c:pt idx="2675">
                  <c:v>22</c:v>
                </c:pt>
                <c:pt idx="2676">
                  <c:v>34</c:v>
                </c:pt>
                <c:pt idx="2677">
                  <c:v>27</c:v>
                </c:pt>
                <c:pt idx="2678">
                  <c:v>25</c:v>
                </c:pt>
                <c:pt idx="2679">
                  <c:v>26</c:v>
                </c:pt>
                <c:pt idx="2680">
                  <c:v>34</c:v>
                </c:pt>
                <c:pt idx="2681">
                  <c:v>26</c:v>
                </c:pt>
                <c:pt idx="2682">
                  <c:v>28</c:v>
                </c:pt>
                <c:pt idx="2683">
                  <c:v>22</c:v>
                </c:pt>
                <c:pt idx="2684">
                  <c:v>34</c:v>
                </c:pt>
                <c:pt idx="2685">
                  <c:v>27</c:v>
                </c:pt>
                <c:pt idx="2686">
                  <c:v>22</c:v>
                </c:pt>
                <c:pt idx="2687">
                  <c:v>14</c:v>
                </c:pt>
                <c:pt idx="2688">
                  <c:v>28</c:v>
                </c:pt>
                <c:pt idx="2689">
                  <c:v>28</c:v>
                </c:pt>
                <c:pt idx="2690">
                  <c:v>26</c:v>
                </c:pt>
                <c:pt idx="2691">
                  <c:v>23</c:v>
                </c:pt>
                <c:pt idx="2692">
                  <c:v>23</c:v>
                </c:pt>
                <c:pt idx="2693">
                  <c:v>28</c:v>
                </c:pt>
                <c:pt idx="2694">
                  <c:v>25</c:v>
                </c:pt>
                <c:pt idx="2695">
                  <c:v>27</c:v>
                </c:pt>
                <c:pt idx="2696">
                  <c:v>15</c:v>
                </c:pt>
                <c:pt idx="2697">
                  <c:v>22</c:v>
                </c:pt>
                <c:pt idx="2698">
                  <c:v>19</c:v>
                </c:pt>
                <c:pt idx="2699">
                  <c:v>28</c:v>
                </c:pt>
                <c:pt idx="2700">
                  <c:v>22</c:v>
                </c:pt>
                <c:pt idx="2701">
                  <c:v>21</c:v>
                </c:pt>
                <c:pt idx="2702">
                  <c:v>22</c:v>
                </c:pt>
                <c:pt idx="2703">
                  <c:v>23</c:v>
                </c:pt>
                <c:pt idx="2704">
                  <c:v>20</c:v>
                </c:pt>
                <c:pt idx="2705">
                  <c:v>15</c:v>
                </c:pt>
                <c:pt idx="2706">
                  <c:v>22</c:v>
                </c:pt>
                <c:pt idx="2707">
                  <c:v>25</c:v>
                </c:pt>
                <c:pt idx="2708">
                  <c:v>23</c:v>
                </c:pt>
                <c:pt idx="2709">
                  <c:v>21</c:v>
                </c:pt>
                <c:pt idx="2710">
                  <c:v>19</c:v>
                </c:pt>
                <c:pt idx="2711">
                  <c:v>25</c:v>
                </c:pt>
                <c:pt idx="2712">
                  <c:v>23</c:v>
                </c:pt>
                <c:pt idx="2713">
                  <c:v>25</c:v>
                </c:pt>
                <c:pt idx="2714">
                  <c:v>21</c:v>
                </c:pt>
                <c:pt idx="2715">
                  <c:v>26</c:v>
                </c:pt>
                <c:pt idx="2716">
                  <c:v>25</c:v>
                </c:pt>
                <c:pt idx="2717">
                  <c:v>32</c:v>
                </c:pt>
                <c:pt idx="2718">
                  <c:v>27</c:v>
                </c:pt>
                <c:pt idx="2719">
                  <c:v>20</c:v>
                </c:pt>
                <c:pt idx="2720">
                  <c:v>23</c:v>
                </c:pt>
                <c:pt idx="2721">
                  <c:v>19</c:v>
                </c:pt>
                <c:pt idx="2722">
                  <c:v>19</c:v>
                </c:pt>
                <c:pt idx="2723">
                  <c:v>33</c:v>
                </c:pt>
                <c:pt idx="2724">
                  <c:v>21</c:v>
                </c:pt>
                <c:pt idx="2725">
                  <c:v>27</c:v>
                </c:pt>
                <c:pt idx="2726">
                  <c:v>29</c:v>
                </c:pt>
                <c:pt idx="2727">
                  <c:v>33</c:v>
                </c:pt>
                <c:pt idx="2728">
                  <c:v>15</c:v>
                </c:pt>
                <c:pt idx="2729">
                  <c:v>16</c:v>
                </c:pt>
                <c:pt idx="2730">
                  <c:v>25</c:v>
                </c:pt>
                <c:pt idx="2731">
                  <c:v>19</c:v>
                </c:pt>
                <c:pt idx="2732">
                  <c:v>24</c:v>
                </c:pt>
                <c:pt idx="2733">
                  <c:v>24</c:v>
                </c:pt>
                <c:pt idx="2734">
                  <c:v>28</c:v>
                </c:pt>
                <c:pt idx="2735">
                  <c:v>25</c:v>
                </c:pt>
                <c:pt idx="2736">
                  <c:v>23</c:v>
                </c:pt>
                <c:pt idx="2737">
                  <c:v>26</c:v>
                </c:pt>
                <c:pt idx="2738">
                  <c:v>29</c:v>
                </c:pt>
                <c:pt idx="2739">
                  <c:v>25</c:v>
                </c:pt>
                <c:pt idx="2740">
                  <c:v>28</c:v>
                </c:pt>
                <c:pt idx="2741">
                  <c:v>28</c:v>
                </c:pt>
                <c:pt idx="2742">
                  <c:v>21</c:v>
                </c:pt>
                <c:pt idx="2743">
                  <c:v>24</c:v>
                </c:pt>
                <c:pt idx="2744">
                  <c:v>23</c:v>
                </c:pt>
                <c:pt idx="2745">
                  <c:v>21</c:v>
                </c:pt>
                <c:pt idx="2746">
                  <c:v>25</c:v>
                </c:pt>
                <c:pt idx="2747">
                  <c:v>19</c:v>
                </c:pt>
                <c:pt idx="2748">
                  <c:v>23</c:v>
                </c:pt>
                <c:pt idx="2749">
                  <c:v>28</c:v>
                </c:pt>
                <c:pt idx="2750">
                  <c:v>20</c:v>
                </c:pt>
                <c:pt idx="2751">
                  <c:v>28</c:v>
                </c:pt>
                <c:pt idx="2752">
                  <c:v>26</c:v>
                </c:pt>
                <c:pt idx="2753">
                  <c:v>28</c:v>
                </c:pt>
                <c:pt idx="2754">
                  <c:v>31</c:v>
                </c:pt>
                <c:pt idx="2755">
                  <c:v>32</c:v>
                </c:pt>
                <c:pt idx="2756">
                  <c:v>21</c:v>
                </c:pt>
                <c:pt idx="2757">
                  <c:v>20</c:v>
                </c:pt>
                <c:pt idx="2758">
                  <c:v>18</c:v>
                </c:pt>
                <c:pt idx="2759">
                  <c:v>10</c:v>
                </c:pt>
                <c:pt idx="2760">
                  <c:v>20</c:v>
                </c:pt>
                <c:pt idx="2761">
                  <c:v>28</c:v>
                </c:pt>
                <c:pt idx="2762">
                  <c:v>23</c:v>
                </c:pt>
                <c:pt idx="2763">
                  <c:v>22</c:v>
                </c:pt>
                <c:pt idx="2764">
                  <c:v>37</c:v>
                </c:pt>
                <c:pt idx="2765">
                  <c:v>26</c:v>
                </c:pt>
                <c:pt idx="2766">
                  <c:v>19</c:v>
                </c:pt>
                <c:pt idx="2767">
                  <c:v>26</c:v>
                </c:pt>
                <c:pt idx="2768">
                  <c:v>28</c:v>
                </c:pt>
                <c:pt idx="2769">
                  <c:v>31</c:v>
                </c:pt>
                <c:pt idx="2770">
                  <c:v>30</c:v>
                </c:pt>
                <c:pt idx="2771">
                  <c:v>24</c:v>
                </c:pt>
                <c:pt idx="2772">
                  <c:v>33</c:v>
                </c:pt>
                <c:pt idx="2773">
                  <c:v>13</c:v>
                </c:pt>
                <c:pt idx="2774">
                  <c:v>17</c:v>
                </c:pt>
                <c:pt idx="2775">
                  <c:v>29</c:v>
                </c:pt>
                <c:pt idx="2776">
                  <c:v>31</c:v>
                </c:pt>
                <c:pt idx="2777">
                  <c:v>18</c:v>
                </c:pt>
                <c:pt idx="2778">
                  <c:v>20</c:v>
                </c:pt>
                <c:pt idx="2779">
                  <c:v>34</c:v>
                </c:pt>
                <c:pt idx="2780">
                  <c:v>24</c:v>
                </c:pt>
                <c:pt idx="2781">
                  <c:v>26</c:v>
                </c:pt>
                <c:pt idx="2782">
                  <c:v>19</c:v>
                </c:pt>
                <c:pt idx="2783">
                  <c:v>18</c:v>
                </c:pt>
                <c:pt idx="2784">
                  <c:v>25</c:v>
                </c:pt>
                <c:pt idx="2785">
                  <c:v>11</c:v>
                </c:pt>
                <c:pt idx="2786">
                  <c:v>28</c:v>
                </c:pt>
                <c:pt idx="2787">
                  <c:v>31</c:v>
                </c:pt>
                <c:pt idx="2788">
                  <c:v>30</c:v>
                </c:pt>
                <c:pt idx="2789">
                  <c:v>35</c:v>
                </c:pt>
                <c:pt idx="2790">
                  <c:v>17</c:v>
                </c:pt>
                <c:pt idx="2791">
                  <c:v>30</c:v>
                </c:pt>
                <c:pt idx="2792">
                  <c:v>27</c:v>
                </c:pt>
                <c:pt idx="2793">
                  <c:v>37</c:v>
                </c:pt>
                <c:pt idx="2794">
                  <c:v>29</c:v>
                </c:pt>
                <c:pt idx="2795">
                  <c:v>18</c:v>
                </c:pt>
                <c:pt idx="2796">
                  <c:v>39</c:v>
                </c:pt>
                <c:pt idx="2797">
                  <c:v>25</c:v>
                </c:pt>
                <c:pt idx="2798">
                  <c:v>26</c:v>
                </c:pt>
                <c:pt idx="2799">
                  <c:v>28</c:v>
                </c:pt>
                <c:pt idx="2800">
                  <c:v>46</c:v>
                </c:pt>
                <c:pt idx="2801">
                  <c:v>25</c:v>
                </c:pt>
                <c:pt idx="2802">
                  <c:v>32</c:v>
                </c:pt>
                <c:pt idx="2803">
                  <c:v>25</c:v>
                </c:pt>
                <c:pt idx="2804">
                  <c:v>29</c:v>
                </c:pt>
                <c:pt idx="2805">
                  <c:v>24</c:v>
                </c:pt>
                <c:pt idx="2806">
                  <c:v>21</c:v>
                </c:pt>
                <c:pt idx="2807">
                  <c:v>29</c:v>
                </c:pt>
                <c:pt idx="2808">
                  <c:v>24</c:v>
                </c:pt>
                <c:pt idx="2809">
                  <c:v>38</c:v>
                </c:pt>
                <c:pt idx="2810">
                  <c:v>29</c:v>
                </c:pt>
                <c:pt idx="2811">
                  <c:v>25</c:v>
                </c:pt>
                <c:pt idx="2812">
                  <c:v>25</c:v>
                </c:pt>
                <c:pt idx="2813">
                  <c:v>25</c:v>
                </c:pt>
                <c:pt idx="2814">
                  <c:v>26</c:v>
                </c:pt>
                <c:pt idx="2815">
                  <c:v>24</c:v>
                </c:pt>
                <c:pt idx="2816">
                  <c:v>36</c:v>
                </c:pt>
                <c:pt idx="2817">
                  <c:v>28</c:v>
                </c:pt>
                <c:pt idx="2818">
                  <c:v>27</c:v>
                </c:pt>
                <c:pt idx="2819">
                  <c:v>26</c:v>
                </c:pt>
                <c:pt idx="2820">
                  <c:v>31</c:v>
                </c:pt>
                <c:pt idx="2821">
                  <c:v>35</c:v>
                </c:pt>
                <c:pt idx="2822">
                  <c:v>37</c:v>
                </c:pt>
                <c:pt idx="2823">
                  <c:v>27</c:v>
                </c:pt>
                <c:pt idx="2824">
                  <c:v>23</c:v>
                </c:pt>
                <c:pt idx="2825">
                  <c:v>25</c:v>
                </c:pt>
                <c:pt idx="2826">
                  <c:v>28</c:v>
                </c:pt>
                <c:pt idx="2827">
                  <c:v>34</c:v>
                </c:pt>
                <c:pt idx="2828">
                  <c:v>29</c:v>
                </c:pt>
                <c:pt idx="2829">
                  <c:v>20</c:v>
                </c:pt>
                <c:pt idx="2830">
                  <c:v>28</c:v>
                </c:pt>
                <c:pt idx="2831">
                  <c:v>20</c:v>
                </c:pt>
                <c:pt idx="2832">
                  <c:v>36</c:v>
                </c:pt>
                <c:pt idx="2833">
                  <c:v>32</c:v>
                </c:pt>
                <c:pt idx="2834">
                  <c:v>31</c:v>
                </c:pt>
                <c:pt idx="2835">
                  <c:v>41</c:v>
                </c:pt>
                <c:pt idx="2836">
                  <c:v>30</c:v>
                </c:pt>
                <c:pt idx="2837">
                  <c:v>28</c:v>
                </c:pt>
                <c:pt idx="2838">
                  <c:v>30</c:v>
                </c:pt>
                <c:pt idx="2839">
                  <c:v>27</c:v>
                </c:pt>
                <c:pt idx="2840">
                  <c:v>41</c:v>
                </c:pt>
                <c:pt idx="2841">
                  <c:v>32</c:v>
                </c:pt>
                <c:pt idx="2842">
                  <c:v>34</c:v>
                </c:pt>
                <c:pt idx="2843">
                  <c:v>35</c:v>
                </c:pt>
                <c:pt idx="2844">
                  <c:v>42</c:v>
                </c:pt>
                <c:pt idx="2845">
                  <c:v>34</c:v>
                </c:pt>
                <c:pt idx="2846">
                  <c:v>42</c:v>
                </c:pt>
                <c:pt idx="2847">
                  <c:v>26</c:v>
                </c:pt>
                <c:pt idx="2848">
                  <c:v>27</c:v>
                </c:pt>
                <c:pt idx="2849">
                  <c:v>28</c:v>
                </c:pt>
                <c:pt idx="2850">
                  <c:v>27</c:v>
                </c:pt>
                <c:pt idx="2851">
                  <c:v>27</c:v>
                </c:pt>
                <c:pt idx="2852">
                  <c:v>34</c:v>
                </c:pt>
                <c:pt idx="2853">
                  <c:v>28</c:v>
                </c:pt>
                <c:pt idx="2854">
                  <c:v>33</c:v>
                </c:pt>
                <c:pt idx="2855">
                  <c:v>39</c:v>
                </c:pt>
                <c:pt idx="2856">
                  <c:v>43</c:v>
                </c:pt>
                <c:pt idx="2857">
                  <c:v>36</c:v>
                </c:pt>
                <c:pt idx="2858">
                  <c:v>32</c:v>
                </c:pt>
                <c:pt idx="2859">
                  <c:v>46</c:v>
                </c:pt>
                <c:pt idx="2860">
                  <c:v>33</c:v>
                </c:pt>
                <c:pt idx="2861">
                  <c:v>42</c:v>
                </c:pt>
                <c:pt idx="2862">
                  <c:v>31</c:v>
                </c:pt>
                <c:pt idx="2863">
                  <c:v>29</c:v>
                </c:pt>
                <c:pt idx="2864">
                  <c:v>22</c:v>
                </c:pt>
                <c:pt idx="2865">
                  <c:v>39</c:v>
                </c:pt>
                <c:pt idx="2866">
                  <c:v>27</c:v>
                </c:pt>
                <c:pt idx="2867">
                  <c:v>35</c:v>
                </c:pt>
                <c:pt idx="2868">
                  <c:v>33</c:v>
                </c:pt>
                <c:pt idx="2869">
                  <c:v>33</c:v>
                </c:pt>
                <c:pt idx="2870">
                  <c:v>32</c:v>
                </c:pt>
                <c:pt idx="2871">
                  <c:v>26</c:v>
                </c:pt>
                <c:pt idx="2872">
                  <c:v>31</c:v>
                </c:pt>
                <c:pt idx="2873">
                  <c:v>48</c:v>
                </c:pt>
                <c:pt idx="2874">
                  <c:v>35</c:v>
                </c:pt>
                <c:pt idx="2875">
                  <c:v>40</c:v>
                </c:pt>
                <c:pt idx="2876">
                  <c:v>36</c:v>
                </c:pt>
                <c:pt idx="2877">
                  <c:v>41</c:v>
                </c:pt>
                <c:pt idx="2878">
                  <c:v>38</c:v>
                </c:pt>
                <c:pt idx="2879">
                  <c:v>43</c:v>
                </c:pt>
                <c:pt idx="2880">
                  <c:v>39</c:v>
                </c:pt>
                <c:pt idx="2881">
                  <c:v>40</c:v>
                </c:pt>
                <c:pt idx="2882">
                  <c:v>30</c:v>
                </c:pt>
                <c:pt idx="2883">
                  <c:v>33</c:v>
                </c:pt>
                <c:pt idx="2884">
                  <c:v>40</c:v>
                </c:pt>
                <c:pt idx="2885">
                  <c:v>42</c:v>
                </c:pt>
                <c:pt idx="2886">
                  <c:v>44</c:v>
                </c:pt>
                <c:pt idx="2887">
                  <c:v>38</c:v>
                </c:pt>
                <c:pt idx="2888">
                  <c:v>34</c:v>
                </c:pt>
                <c:pt idx="2889">
                  <c:v>35</c:v>
                </c:pt>
                <c:pt idx="2890">
                  <c:v>45</c:v>
                </c:pt>
                <c:pt idx="2891">
                  <c:v>41</c:v>
                </c:pt>
                <c:pt idx="2892">
                  <c:v>49</c:v>
                </c:pt>
                <c:pt idx="2893">
                  <c:v>51</c:v>
                </c:pt>
                <c:pt idx="2894">
                  <c:v>43</c:v>
                </c:pt>
                <c:pt idx="2895">
                  <c:v>40</c:v>
                </c:pt>
                <c:pt idx="2896">
                  <c:v>38</c:v>
                </c:pt>
                <c:pt idx="2897">
                  <c:v>39</c:v>
                </c:pt>
                <c:pt idx="2898">
                  <c:v>48</c:v>
                </c:pt>
                <c:pt idx="2899">
                  <c:v>39</c:v>
                </c:pt>
                <c:pt idx="2900">
                  <c:v>51</c:v>
                </c:pt>
                <c:pt idx="2901">
                  <c:v>40</c:v>
                </c:pt>
                <c:pt idx="2902">
                  <c:v>31</c:v>
                </c:pt>
                <c:pt idx="2903">
                  <c:v>48</c:v>
                </c:pt>
                <c:pt idx="2904">
                  <c:v>45</c:v>
                </c:pt>
                <c:pt idx="2905">
                  <c:v>49</c:v>
                </c:pt>
                <c:pt idx="2906">
                  <c:v>47</c:v>
                </c:pt>
                <c:pt idx="2907">
                  <c:v>44</c:v>
                </c:pt>
                <c:pt idx="2908">
                  <c:v>49</c:v>
                </c:pt>
                <c:pt idx="2909">
                  <c:v>46</c:v>
                </c:pt>
                <c:pt idx="2910">
                  <c:v>49</c:v>
                </c:pt>
                <c:pt idx="2911">
                  <c:v>41</c:v>
                </c:pt>
                <c:pt idx="2912">
                  <c:v>42</c:v>
                </c:pt>
                <c:pt idx="2913">
                  <c:v>35</c:v>
                </c:pt>
                <c:pt idx="2914">
                  <c:v>41</c:v>
                </c:pt>
                <c:pt idx="2915">
                  <c:v>38</c:v>
                </c:pt>
                <c:pt idx="2916">
                  <c:v>56</c:v>
                </c:pt>
                <c:pt idx="2917">
                  <c:v>52</c:v>
                </c:pt>
                <c:pt idx="2918">
                  <c:v>46</c:v>
                </c:pt>
                <c:pt idx="2919">
                  <c:v>49</c:v>
                </c:pt>
                <c:pt idx="2920">
                  <c:v>45</c:v>
                </c:pt>
                <c:pt idx="2921">
                  <c:v>49</c:v>
                </c:pt>
                <c:pt idx="2922">
                  <c:v>47</c:v>
                </c:pt>
                <c:pt idx="2923">
                  <c:v>45</c:v>
                </c:pt>
                <c:pt idx="2924">
                  <c:v>37</c:v>
                </c:pt>
                <c:pt idx="2925">
                  <c:v>36</c:v>
                </c:pt>
                <c:pt idx="2926">
                  <c:v>54</c:v>
                </c:pt>
                <c:pt idx="2927">
                  <c:v>50</c:v>
                </c:pt>
                <c:pt idx="2928">
                  <c:v>43</c:v>
                </c:pt>
                <c:pt idx="2929">
                  <c:v>43</c:v>
                </c:pt>
                <c:pt idx="2930">
                  <c:v>46</c:v>
                </c:pt>
                <c:pt idx="2931">
                  <c:v>63</c:v>
                </c:pt>
                <c:pt idx="2932">
                  <c:v>57</c:v>
                </c:pt>
                <c:pt idx="2933">
                  <c:v>47</c:v>
                </c:pt>
                <c:pt idx="2934">
                  <c:v>58</c:v>
                </c:pt>
                <c:pt idx="2935">
                  <c:v>45</c:v>
                </c:pt>
                <c:pt idx="2936">
                  <c:v>46</c:v>
                </c:pt>
                <c:pt idx="2937">
                  <c:v>44</c:v>
                </c:pt>
                <c:pt idx="2938">
                  <c:v>40</c:v>
                </c:pt>
                <c:pt idx="2939">
                  <c:v>43</c:v>
                </c:pt>
                <c:pt idx="2940">
                  <c:v>56</c:v>
                </c:pt>
                <c:pt idx="2941">
                  <c:v>44</c:v>
                </c:pt>
                <c:pt idx="2942">
                  <c:v>46</c:v>
                </c:pt>
                <c:pt idx="2943">
                  <c:v>51</c:v>
                </c:pt>
                <c:pt idx="2944">
                  <c:v>55</c:v>
                </c:pt>
                <c:pt idx="2945">
                  <c:v>48</c:v>
                </c:pt>
                <c:pt idx="2946">
                  <c:v>40</c:v>
                </c:pt>
                <c:pt idx="2947">
                  <c:v>43</c:v>
                </c:pt>
                <c:pt idx="2948">
                  <c:v>34</c:v>
                </c:pt>
                <c:pt idx="2949">
                  <c:v>38</c:v>
                </c:pt>
                <c:pt idx="2950">
                  <c:v>37</c:v>
                </c:pt>
                <c:pt idx="2951">
                  <c:v>64</c:v>
                </c:pt>
                <c:pt idx="2952">
                  <c:v>52</c:v>
                </c:pt>
                <c:pt idx="2953">
                  <c:v>44</c:v>
                </c:pt>
                <c:pt idx="2954">
                  <c:v>53</c:v>
                </c:pt>
                <c:pt idx="2955">
                  <c:v>51</c:v>
                </c:pt>
                <c:pt idx="2956">
                  <c:v>46</c:v>
                </c:pt>
                <c:pt idx="2957">
                  <c:v>41</c:v>
                </c:pt>
                <c:pt idx="2958">
                  <c:v>49</c:v>
                </c:pt>
                <c:pt idx="2959">
                  <c:v>36</c:v>
                </c:pt>
                <c:pt idx="2960">
                  <c:v>44</c:v>
                </c:pt>
                <c:pt idx="2961">
                  <c:v>41</c:v>
                </c:pt>
                <c:pt idx="2962">
                  <c:v>38</c:v>
                </c:pt>
                <c:pt idx="2963">
                  <c:v>49</c:v>
                </c:pt>
                <c:pt idx="2964">
                  <c:v>56</c:v>
                </c:pt>
                <c:pt idx="2965">
                  <c:v>54</c:v>
                </c:pt>
                <c:pt idx="2966">
                  <c:v>44</c:v>
                </c:pt>
                <c:pt idx="2967">
                  <c:v>35</c:v>
                </c:pt>
                <c:pt idx="2968">
                  <c:v>48</c:v>
                </c:pt>
                <c:pt idx="2969">
                  <c:v>43</c:v>
                </c:pt>
                <c:pt idx="2970">
                  <c:v>37</c:v>
                </c:pt>
                <c:pt idx="2971">
                  <c:v>40</c:v>
                </c:pt>
                <c:pt idx="2972">
                  <c:v>49</c:v>
                </c:pt>
                <c:pt idx="2973">
                  <c:v>37</c:v>
                </c:pt>
                <c:pt idx="2974">
                  <c:v>38</c:v>
                </c:pt>
                <c:pt idx="2975">
                  <c:v>38</c:v>
                </c:pt>
                <c:pt idx="2976">
                  <c:v>47</c:v>
                </c:pt>
                <c:pt idx="2977">
                  <c:v>47</c:v>
                </c:pt>
                <c:pt idx="2978">
                  <c:v>51</c:v>
                </c:pt>
                <c:pt idx="2979">
                  <c:v>42</c:v>
                </c:pt>
                <c:pt idx="2980">
                  <c:v>29</c:v>
                </c:pt>
                <c:pt idx="2981">
                  <c:v>52</c:v>
                </c:pt>
                <c:pt idx="2982">
                  <c:v>38</c:v>
                </c:pt>
                <c:pt idx="2983">
                  <c:v>52</c:v>
                </c:pt>
                <c:pt idx="2984">
                  <c:v>42</c:v>
                </c:pt>
                <c:pt idx="2985">
                  <c:v>34</c:v>
                </c:pt>
                <c:pt idx="2986">
                  <c:v>41</c:v>
                </c:pt>
                <c:pt idx="2987">
                  <c:v>39</c:v>
                </c:pt>
                <c:pt idx="2988">
                  <c:v>41</c:v>
                </c:pt>
                <c:pt idx="2989">
                  <c:v>39</c:v>
                </c:pt>
                <c:pt idx="2990">
                  <c:v>39</c:v>
                </c:pt>
                <c:pt idx="2991">
                  <c:v>33</c:v>
                </c:pt>
                <c:pt idx="2992">
                  <c:v>53</c:v>
                </c:pt>
                <c:pt idx="2993">
                  <c:v>32</c:v>
                </c:pt>
                <c:pt idx="2994">
                  <c:v>37</c:v>
                </c:pt>
                <c:pt idx="2995">
                  <c:v>37</c:v>
                </c:pt>
                <c:pt idx="2996">
                  <c:v>43</c:v>
                </c:pt>
                <c:pt idx="2997">
                  <c:v>46</c:v>
                </c:pt>
                <c:pt idx="2998">
                  <c:v>33</c:v>
                </c:pt>
                <c:pt idx="2999">
                  <c:v>44</c:v>
                </c:pt>
                <c:pt idx="3000">
                  <c:v>44</c:v>
                </c:pt>
              </c:numCache>
            </c:numRef>
          </c:val>
          <c:smooth val="0"/>
          <c:extLst>
            <c:ext xmlns:c16="http://schemas.microsoft.com/office/drawing/2014/chart" uri="{C3380CC4-5D6E-409C-BE32-E72D297353CC}">
              <c16:uniqueId val="{00000003-0DA7-4444-BBC4-47348CEC67F6}"/>
            </c:ext>
          </c:extLst>
        </c:ser>
        <c:dLbls>
          <c:showLegendKey val="0"/>
          <c:showVal val="0"/>
          <c:showCatName val="0"/>
          <c:showSerName val="0"/>
          <c:showPercent val="0"/>
          <c:showBubbleSize val="0"/>
        </c:dLbls>
        <c:smooth val="0"/>
        <c:axId val="403669760"/>
        <c:axId val="403671296"/>
      </c:lineChart>
      <c:catAx>
        <c:axId val="403669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3671296"/>
        <c:crosses val="autoZero"/>
        <c:auto val="1"/>
        <c:lblAlgn val="ctr"/>
        <c:lblOffset val="100"/>
        <c:noMultiLvlLbl val="0"/>
      </c:catAx>
      <c:valAx>
        <c:axId val="403671296"/>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36697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10947580150612"/>
          <c:y val="6.4892926670992862E-2"/>
          <c:w val="0.84607035101920669"/>
          <c:h val="0.58255453305196037"/>
        </c:manualLayout>
      </c:layout>
      <c:lineChart>
        <c:grouping val="standard"/>
        <c:varyColors val="0"/>
        <c:ser>
          <c:idx val="0"/>
          <c:order val="0"/>
          <c:tx>
            <c:v>pva 4g</c:v>
          </c:tx>
          <c:spPr>
            <a:ln w="28575" cap="rnd">
              <a:solidFill>
                <a:schemeClr val="accent1"/>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B$2:$B$3487</c:f>
              <c:numCache>
                <c:formatCode>General</c:formatCode>
                <c:ptCount val="3486"/>
                <c:pt idx="0">
                  <c:v>96.036057</c:v>
                </c:pt>
                <c:pt idx="1">
                  <c:v>96.015777</c:v>
                </c:pt>
                <c:pt idx="2">
                  <c:v>95.998480000000001</c:v>
                </c:pt>
                <c:pt idx="3">
                  <c:v>95.997842000000006</c:v>
                </c:pt>
                <c:pt idx="4">
                  <c:v>96.011994000000001</c:v>
                </c:pt>
                <c:pt idx="5">
                  <c:v>96.028700999999998</c:v>
                </c:pt>
                <c:pt idx="6">
                  <c:v>96.038180999999994</c:v>
                </c:pt>
                <c:pt idx="7">
                  <c:v>96.039261999999994</c:v>
                </c:pt>
                <c:pt idx="8">
                  <c:v>96.035996999999995</c:v>
                </c:pt>
                <c:pt idx="9">
                  <c:v>96.032577000000003</c:v>
                </c:pt>
                <c:pt idx="10">
                  <c:v>96.030732</c:v>
                </c:pt>
                <c:pt idx="11">
                  <c:v>96.028356000000002</c:v>
                </c:pt>
                <c:pt idx="12">
                  <c:v>96.020797000000002</c:v>
                </c:pt>
                <c:pt idx="13">
                  <c:v>96.006039999999999</c:v>
                </c:pt>
                <c:pt idx="14">
                  <c:v>95.988750999999993</c:v>
                </c:pt>
                <c:pt idx="15">
                  <c:v>95.977514999999997</c:v>
                </c:pt>
                <c:pt idx="16">
                  <c:v>95.977536999999998</c:v>
                </c:pt>
                <c:pt idx="17">
                  <c:v>95.987367000000006</c:v>
                </c:pt>
                <c:pt idx="18">
                  <c:v>96.002387999999996</c:v>
                </c:pt>
                <c:pt idx="19">
                  <c:v>96.018478999999999</c:v>
                </c:pt>
                <c:pt idx="20">
                  <c:v>96.031227999999999</c:v>
                </c:pt>
                <c:pt idx="21">
                  <c:v>96.034650999999997</c:v>
                </c:pt>
                <c:pt idx="22">
                  <c:v>96.023774000000003</c:v>
                </c:pt>
                <c:pt idx="23">
                  <c:v>95.999654000000007</c:v>
                </c:pt>
                <c:pt idx="24">
                  <c:v>95.971507000000003</c:v>
                </c:pt>
                <c:pt idx="25">
                  <c:v>95.952440999999993</c:v>
                </c:pt>
                <c:pt idx="26">
                  <c:v>95.950515999999993</c:v>
                </c:pt>
                <c:pt idx="27">
                  <c:v>95.962930999999998</c:v>
                </c:pt>
                <c:pt idx="28">
                  <c:v>95.979776000000001</c:v>
                </c:pt>
                <c:pt idx="29">
                  <c:v>95.992493999999994</c:v>
                </c:pt>
                <c:pt idx="30">
                  <c:v>95.997679000000005</c:v>
                </c:pt>
                <c:pt idx="31">
                  <c:v>95.993471999999997</c:v>
                </c:pt>
                <c:pt idx="32">
                  <c:v>95.976495</c:v>
                </c:pt>
                <c:pt idx="33">
                  <c:v>95.946010000000001</c:v>
                </c:pt>
                <c:pt idx="34">
                  <c:v>95.909486000000001</c:v>
                </c:pt>
                <c:pt idx="35">
                  <c:v>95.879852</c:v>
                </c:pt>
                <c:pt idx="36">
                  <c:v>95.866141999999996</c:v>
                </c:pt>
                <c:pt idx="37">
                  <c:v>95.868307999999999</c:v>
                </c:pt>
                <c:pt idx="38">
                  <c:v>95.881630000000001</c:v>
                </c:pt>
                <c:pt idx="39">
                  <c:v>95.903194999999997</c:v>
                </c:pt>
                <c:pt idx="40">
                  <c:v>95.931888999999998</c:v>
                </c:pt>
                <c:pt idx="41">
                  <c:v>95.963587000000004</c:v>
                </c:pt>
                <c:pt idx="42">
                  <c:v>95.989490000000004</c:v>
                </c:pt>
                <c:pt idx="43">
                  <c:v>95.999671000000006</c:v>
                </c:pt>
                <c:pt idx="44">
                  <c:v>95.987904</c:v>
                </c:pt>
                <c:pt idx="45">
                  <c:v>95.954631000000006</c:v>
                </c:pt>
                <c:pt idx="46">
                  <c:v>95.906893999999994</c:v>
                </c:pt>
                <c:pt idx="47">
                  <c:v>95.856232000000006</c:v>
                </c:pt>
                <c:pt idx="48">
                  <c:v>95.814567999999994</c:v>
                </c:pt>
                <c:pt idx="49">
                  <c:v>95.788314</c:v>
                </c:pt>
                <c:pt idx="50">
                  <c:v>95.774538000000007</c:v>
                </c:pt>
                <c:pt idx="51">
                  <c:v>95.763790999999998</c:v>
                </c:pt>
                <c:pt idx="52">
                  <c:v>95.748727000000002</c:v>
                </c:pt>
                <c:pt idx="53">
                  <c:v>95.731573999999995</c:v>
                </c:pt>
                <c:pt idx="54">
                  <c:v>95.723703</c:v>
                </c:pt>
                <c:pt idx="55">
                  <c:v>95.736491999999998</c:v>
                </c:pt>
                <c:pt idx="56">
                  <c:v>95.771958999999995</c:v>
                </c:pt>
                <c:pt idx="57">
                  <c:v>95.823364999999995</c:v>
                </c:pt>
                <c:pt idx="58">
                  <c:v>95.880885000000006</c:v>
                </c:pt>
                <c:pt idx="59">
                  <c:v>95.933085000000005</c:v>
                </c:pt>
                <c:pt idx="60">
                  <c:v>95.968441999999996</c:v>
                </c:pt>
                <c:pt idx="61">
                  <c:v>95.978864999999999</c:v>
                </c:pt>
                <c:pt idx="62">
                  <c:v>95.963693000000006</c:v>
                </c:pt>
                <c:pt idx="63">
                  <c:v>95.930531000000002</c:v>
                </c:pt>
                <c:pt idx="64">
                  <c:v>95.889914000000005</c:v>
                </c:pt>
                <c:pt idx="65">
                  <c:v>95.849784</c:v>
                </c:pt>
                <c:pt idx="66">
                  <c:v>95.815475000000006</c:v>
                </c:pt>
                <c:pt idx="67">
                  <c:v>95.794017999999994</c:v>
                </c:pt>
                <c:pt idx="68">
                  <c:v>95.792477000000005</c:v>
                </c:pt>
                <c:pt idx="69">
                  <c:v>95.806192999999993</c:v>
                </c:pt>
                <c:pt idx="70">
                  <c:v>95.819812999999996</c:v>
                </c:pt>
                <c:pt idx="71">
                  <c:v>95.827089000000001</c:v>
                </c:pt>
                <c:pt idx="72">
                  <c:v>95.839258999999998</c:v>
                </c:pt>
                <c:pt idx="73">
                  <c:v>95.868955</c:v>
                </c:pt>
                <c:pt idx="74">
                  <c:v>95.910870000000003</c:v>
                </c:pt>
                <c:pt idx="75">
                  <c:v>95.944856999999999</c:v>
                </c:pt>
                <c:pt idx="76">
                  <c:v>95.959909999999994</c:v>
                </c:pt>
                <c:pt idx="77">
                  <c:v>95.966994999999997</c:v>
                </c:pt>
                <c:pt idx="78">
                  <c:v>95.983949999999993</c:v>
                </c:pt>
                <c:pt idx="79">
                  <c:v>96.015022999999999</c:v>
                </c:pt>
                <c:pt idx="80">
                  <c:v>96.044391000000005</c:v>
                </c:pt>
                <c:pt idx="81">
                  <c:v>96.044824000000006</c:v>
                </c:pt>
                <c:pt idx="82">
                  <c:v>96.000414000000006</c:v>
                </c:pt>
                <c:pt idx="83">
                  <c:v>95.925220999999993</c:v>
                </c:pt>
                <c:pt idx="84">
                  <c:v>95.851547999999994</c:v>
                </c:pt>
                <c:pt idx="85">
                  <c:v>95.802915999999996</c:v>
                </c:pt>
                <c:pt idx="86">
                  <c:v>95.785884999999993</c:v>
                </c:pt>
                <c:pt idx="87">
                  <c:v>95.794464000000005</c:v>
                </c:pt>
                <c:pt idx="88">
                  <c:v>95.814476999999997</c:v>
                </c:pt>
                <c:pt idx="89">
                  <c:v>95.827214999999995</c:v>
                </c:pt>
                <c:pt idx="90">
                  <c:v>95.818471000000002</c:v>
                </c:pt>
                <c:pt idx="91">
                  <c:v>95.789991000000001</c:v>
                </c:pt>
                <c:pt idx="92">
                  <c:v>95.760934000000006</c:v>
                </c:pt>
                <c:pt idx="93">
                  <c:v>95.755322000000007</c:v>
                </c:pt>
                <c:pt idx="94">
                  <c:v>95.781412000000003</c:v>
                </c:pt>
                <c:pt idx="95">
                  <c:v>95.823474000000004</c:v>
                </c:pt>
                <c:pt idx="96">
                  <c:v>95.861092999999997</c:v>
                </c:pt>
                <c:pt idx="97">
                  <c:v>95.889821999999995</c:v>
                </c:pt>
                <c:pt idx="98">
                  <c:v>95.910482000000002</c:v>
                </c:pt>
                <c:pt idx="99">
                  <c:v>95.912935000000004</c:v>
                </c:pt>
                <c:pt idx="100">
                  <c:v>95.890099000000006</c:v>
                </c:pt>
                <c:pt idx="101">
                  <c:v>95.856485000000006</c:v>
                </c:pt>
                <c:pt idx="102">
                  <c:v>95.831800000000001</c:v>
                </c:pt>
                <c:pt idx="103">
                  <c:v>95.817914999999999</c:v>
                </c:pt>
                <c:pt idx="104">
                  <c:v>95.809030000000007</c:v>
                </c:pt>
                <c:pt idx="105">
                  <c:v>95.808179999999993</c:v>
                </c:pt>
                <c:pt idx="106">
                  <c:v>95.821629000000001</c:v>
                </c:pt>
                <c:pt idx="107">
                  <c:v>95.837858999999995</c:v>
                </c:pt>
                <c:pt idx="108">
                  <c:v>95.832353999999995</c:v>
                </c:pt>
                <c:pt idx="109">
                  <c:v>95.799312</c:v>
                </c:pt>
                <c:pt idx="110">
                  <c:v>95.760919000000001</c:v>
                </c:pt>
                <c:pt idx="111">
                  <c:v>95.750681999999998</c:v>
                </c:pt>
                <c:pt idx="112">
                  <c:v>95.787116999999995</c:v>
                </c:pt>
                <c:pt idx="113">
                  <c:v>95.845202</c:v>
                </c:pt>
                <c:pt idx="114">
                  <c:v>95.870919999999998</c:v>
                </c:pt>
                <c:pt idx="115">
                  <c:v>95.846286000000006</c:v>
                </c:pt>
                <c:pt idx="116">
                  <c:v>95.813332000000003</c:v>
                </c:pt>
                <c:pt idx="117">
                  <c:v>95.816044000000005</c:v>
                </c:pt>
                <c:pt idx="118">
                  <c:v>95.847042999999999</c:v>
                </c:pt>
                <c:pt idx="119">
                  <c:v>95.862178999999998</c:v>
                </c:pt>
                <c:pt idx="120">
                  <c:v>95.844023000000007</c:v>
                </c:pt>
                <c:pt idx="121">
                  <c:v>95.816989000000007</c:v>
                </c:pt>
                <c:pt idx="122">
                  <c:v>95.803915000000003</c:v>
                </c:pt>
                <c:pt idx="123">
                  <c:v>95.804624000000004</c:v>
                </c:pt>
                <c:pt idx="124">
                  <c:v>95.796790999999999</c:v>
                </c:pt>
                <c:pt idx="125">
                  <c:v>95.755422999999993</c:v>
                </c:pt>
                <c:pt idx="126">
                  <c:v>95.692661999999999</c:v>
                </c:pt>
                <c:pt idx="127">
                  <c:v>95.658642</c:v>
                </c:pt>
                <c:pt idx="128">
                  <c:v>95.682287000000002</c:v>
                </c:pt>
                <c:pt idx="129">
                  <c:v>95.732938000000004</c:v>
                </c:pt>
                <c:pt idx="130">
                  <c:v>95.765636999999998</c:v>
                </c:pt>
                <c:pt idx="131">
                  <c:v>95.777771000000001</c:v>
                </c:pt>
                <c:pt idx="132">
                  <c:v>95.792888000000005</c:v>
                </c:pt>
                <c:pt idx="133">
                  <c:v>95.821434999999994</c:v>
                </c:pt>
                <c:pt idx="134">
                  <c:v>95.844513000000006</c:v>
                </c:pt>
                <c:pt idx="135">
                  <c:v>95.832030000000003</c:v>
                </c:pt>
                <c:pt idx="136">
                  <c:v>95.792775000000006</c:v>
                </c:pt>
                <c:pt idx="137">
                  <c:v>95.770366999999993</c:v>
                </c:pt>
                <c:pt idx="138">
                  <c:v>95.773351000000005</c:v>
                </c:pt>
                <c:pt idx="139">
                  <c:v>95.764409999999998</c:v>
                </c:pt>
                <c:pt idx="140">
                  <c:v>95.708726999999996</c:v>
                </c:pt>
                <c:pt idx="141">
                  <c:v>95.605771000000004</c:v>
                </c:pt>
                <c:pt idx="142">
                  <c:v>95.495213000000007</c:v>
                </c:pt>
                <c:pt idx="143">
                  <c:v>95.446141999999995</c:v>
                </c:pt>
                <c:pt idx="144">
                  <c:v>95.519130000000004</c:v>
                </c:pt>
                <c:pt idx="145">
                  <c:v>95.684721999999994</c:v>
                </c:pt>
                <c:pt idx="146">
                  <c:v>95.805001000000004</c:v>
                </c:pt>
                <c:pt idx="147">
                  <c:v>95.806545</c:v>
                </c:pt>
                <c:pt idx="148">
                  <c:v>95.777023</c:v>
                </c:pt>
                <c:pt idx="149">
                  <c:v>95.781643000000003</c:v>
                </c:pt>
                <c:pt idx="150">
                  <c:v>95.815017999999995</c:v>
                </c:pt>
                <c:pt idx="151">
                  <c:v>95.857712000000006</c:v>
                </c:pt>
                <c:pt idx="152">
                  <c:v>95.895161999999999</c:v>
                </c:pt>
                <c:pt idx="153">
                  <c:v>95.917832000000004</c:v>
                </c:pt>
                <c:pt idx="154">
                  <c:v>95.918143999999998</c:v>
                </c:pt>
                <c:pt idx="155">
                  <c:v>95.890131999999994</c:v>
                </c:pt>
                <c:pt idx="156">
                  <c:v>95.836214999999996</c:v>
                </c:pt>
                <c:pt idx="157">
                  <c:v>95.771519999999995</c:v>
                </c:pt>
                <c:pt idx="158">
                  <c:v>95.716134999999994</c:v>
                </c:pt>
                <c:pt idx="159">
                  <c:v>95.676756999999995</c:v>
                </c:pt>
                <c:pt idx="160">
                  <c:v>95.637055000000004</c:v>
                </c:pt>
                <c:pt idx="161">
                  <c:v>95.581689999999995</c:v>
                </c:pt>
                <c:pt idx="162">
                  <c:v>95.530597</c:v>
                </c:pt>
                <c:pt idx="163">
                  <c:v>95.517944999999997</c:v>
                </c:pt>
                <c:pt idx="164">
                  <c:v>95.552153000000004</c:v>
                </c:pt>
                <c:pt idx="165">
                  <c:v>95.622551999999999</c:v>
                </c:pt>
                <c:pt idx="166">
                  <c:v>95.710057000000006</c:v>
                </c:pt>
                <c:pt idx="167">
                  <c:v>95.784488999999994</c:v>
                </c:pt>
                <c:pt idx="168">
                  <c:v>95.818145000000001</c:v>
                </c:pt>
                <c:pt idx="169">
                  <c:v>95.811333000000005</c:v>
                </c:pt>
                <c:pt idx="170">
                  <c:v>95.791225999999995</c:v>
                </c:pt>
                <c:pt idx="171">
                  <c:v>95.780028999999999</c:v>
                </c:pt>
                <c:pt idx="172">
                  <c:v>95.771231999999998</c:v>
                </c:pt>
                <c:pt idx="173">
                  <c:v>95.740907000000007</c:v>
                </c:pt>
                <c:pt idx="174">
                  <c:v>95.683407000000003</c:v>
                </c:pt>
                <c:pt idx="175">
                  <c:v>95.625380000000007</c:v>
                </c:pt>
                <c:pt idx="176">
                  <c:v>95.600513000000007</c:v>
                </c:pt>
                <c:pt idx="177">
                  <c:v>95.605474999999998</c:v>
                </c:pt>
                <c:pt idx="178">
                  <c:v>95.595571000000007</c:v>
                </c:pt>
                <c:pt idx="179">
                  <c:v>95.564142000000004</c:v>
                </c:pt>
                <c:pt idx="180">
                  <c:v>95.558425</c:v>
                </c:pt>
                <c:pt idx="181">
                  <c:v>95.598498000000006</c:v>
                </c:pt>
                <c:pt idx="182">
                  <c:v>95.663854000000001</c:v>
                </c:pt>
                <c:pt idx="183">
                  <c:v>95.718647000000004</c:v>
                </c:pt>
                <c:pt idx="184">
                  <c:v>95.755449999999996</c:v>
                </c:pt>
                <c:pt idx="185">
                  <c:v>95.799340999999998</c:v>
                </c:pt>
                <c:pt idx="186">
                  <c:v>95.852237000000002</c:v>
                </c:pt>
                <c:pt idx="187">
                  <c:v>95.889094999999998</c:v>
                </c:pt>
                <c:pt idx="188">
                  <c:v>95.892223999999999</c:v>
                </c:pt>
                <c:pt idx="189">
                  <c:v>95.868500999999995</c:v>
                </c:pt>
                <c:pt idx="190">
                  <c:v>95.840001999999998</c:v>
                </c:pt>
                <c:pt idx="191">
                  <c:v>95.812813000000006</c:v>
                </c:pt>
                <c:pt idx="192">
                  <c:v>95.765984000000003</c:v>
                </c:pt>
                <c:pt idx="193">
                  <c:v>95.694027000000006</c:v>
                </c:pt>
                <c:pt idx="194">
                  <c:v>95.632306999999997</c:v>
                </c:pt>
                <c:pt idx="195">
                  <c:v>95.620345999999998</c:v>
                </c:pt>
                <c:pt idx="196">
                  <c:v>95.669893999999999</c:v>
                </c:pt>
                <c:pt idx="197">
                  <c:v>95.742537999999996</c:v>
                </c:pt>
                <c:pt idx="198">
                  <c:v>95.776892000000004</c:v>
                </c:pt>
                <c:pt idx="199">
                  <c:v>95.774305999999996</c:v>
                </c:pt>
                <c:pt idx="200">
                  <c:v>95.784827000000007</c:v>
                </c:pt>
                <c:pt idx="201">
                  <c:v>95.828813999999994</c:v>
                </c:pt>
                <c:pt idx="202">
                  <c:v>95.892351000000005</c:v>
                </c:pt>
                <c:pt idx="203">
                  <c:v>95.949956999999998</c:v>
                </c:pt>
                <c:pt idx="204">
                  <c:v>95.984335999999999</c:v>
                </c:pt>
                <c:pt idx="205">
                  <c:v>95.995941000000002</c:v>
                </c:pt>
                <c:pt idx="206">
                  <c:v>95.994895</c:v>
                </c:pt>
                <c:pt idx="207">
                  <c:v>95.98751</c:v>
                </c:pt>
                <c:pt idx="208">
                  <c:v>95.969410999999994</c:v>
                </c:pt>
                <c:pt idx="209">
                  <c:v>95.928787999999997</c:v>
                </c:pt>
                <c:pt idx="210">
                  <c:v>95.858423999999999</c:v>
                </c:pt>
                <c:pt idx="211">
                  <c:v>95.768208000000001</c:v>
                </c:pt>
                <c:pt idx="212">
                  <c:v>95.685657000000006</c:v>
                </c:pt>
                <c:pt idx="213">
                  <c:v>95.642217000000002</c:v>
                </c:pt>
                <c:pt idx="214">
                  <c:v>95.654380000000003</c:v>
                </c:pt>
                <c:pt idx="215">
                  <c:v>95.708326</c:v>
                </c:pt>
                <c:pt idx="216">
                  <c:v>95.765921000000006</c:v>
                </c:pt>
                <c:pt idx="217">
                  <c:v>95.794684000000004</c:v>
                </c:pt>
                <c:pt idx="218">
                  <c:v>95.785967999999997</c:v>
                </c:pt>
                <c:pt idx="219">
                  <c:v>95.746561</c:v>
                </c:pt>
                <c:pt idx="220">
                  <c:v>95.696475000000007</c:v>
                </c:pt>
                <c:pt idx="221">
                  <c:v>95.671665000000004</c:v>
                </c:pt>
                <c:pt idx="222">
                  <c:v>95.697299999999998</c:v>
                </c:pt>
                <c:pt idx="223">
                  <c:v>95.765731000000002</c:v>
                </c:pt>
                <c:pt idx="224">
                  <c:v>95.849365000000006</c:v>
                </c:pt>
                <c:pt idx="225">
                  <c:v>95.916813000000005</c:v>
                </c:pt>
                <c:pt idx="226">
                  <c:v>95.943200000000004</c:v>
                </c:pt>
                <c:pt idx="227">
                  <c:v>95.918531999999999</c:v>
                </c:pt>
                <c:pt idx="228">
                  <c:v>95.847174999999993</c:v>
                </c:pt>
                <c:pt idx="229">
                  <c:v>95.747343000000001</c:v>
                </c:pt>
                <c:pt idx="230">
                  <c:v>95.656127999999995</c:v>
                </c:pt>
                <c:pt idx="231">
                  <c:v>95.610569999999996</c:v>
                </c:pt>
                <c:pt idx="232">
                  <c:v>95.622247999999999</c:v>
                </c:pt>
                <c:pt idx="233">
                  <c:v>95.678753999999998</c:v>
                </c:pt>
                <c:pt idx="234">
                  <c:v>95.748600999999994</c:v>
                </c:pt>
                <c:pt idx="235">
                  <c:v>95.791157999999996</c:v>
                </c:pt>
                <c:pt idx="236">
                  <c:v>95.784805000000006</c:v>
                </c:pt>
                <c:pt idx="237">
                  <c:v>95.742418000000001</c:v>
                </c:pt>
                <c:pt idx="238">
                  <c:v>95.694040999999999</c:v>
                </c:pt>
                <c:pt idx="239">
                  <c:v>95.660338999999993</c:v>
                </c:pt>
                <c:pt idx="240">
                  <c:v>95.647626000000002</c:v>
                </c:pt>
                <c:pt idx="241">
                  <c:v>95.659191000000007</c:v>
                </c:pt>
                <c:pt idx="242">
                  <c:v>95.690595000000002</c:v>
                </c:pt>
                <c:pt idx="243">
                  <c:v>95.721208000000004</c:v>
                </c:pt>
                <c:pt idx="244">
                  <c:v>95.730575999999999</c:v>
                </c:pt>
                <c:pt idx="245">
                  <c:v>95.719455999999994</c:v>
                </c:pt>
                <c:pt idx="246">
                  <c:v>95.709601000000006</c:v>
                </c:pt>
                <c:pt idx="247">
                  <c:v>95.716395000000006</c:v>
                </c:pt>
                <c:pt idx="248">
                  <c:v>95.712909999999994</c:v>
                </c:pt>
                <c:pt idx="249">
                  <c:v>95.651878999999994</c:v>
                </c:pt>
                <c:pt idx="250">
                  <c:v>95.545737000000003</c:v>
                </c:pt>
                <c:pt idx="251">
                  <c:v>95.452786000000003</c:v>
                </c:pt>
                <c:pt idx="252">
                  <c:v>95.411130999999997</c:v>
                </c:pt>
                <c:pt idx="253">
                  <c:v>95.424017000000006</c:v>
                </c:pt>
                <c:pt idx="254">
                  <c:v>95.428989000000001</c:v>
                </c:pt>
                <c:pt idx="255">
                  <c:v>95.368114000000006</c:v>
                </c:pt>
                <c:pt idx="256">
                  <c:v>95.325201000000007</c:v>
                </c:pt>
                <c:pt idx="257">
                  <c:v>95.394750999999999</c:v>
                </c:pt>
                <c:pt idx="258">
                  <c:v>95.538353999999998</c:v>
                </c:pt>
                <c:pt idx="259">
                  <c:v>95.672897000000006</c:v>
                </c:pt>
                <c:pt idx="260">
                  <c:v>95.749841000000004</c:v>
                </c:pt>
                <c:pt idx="261">
                  <c:v>95.768033000000003</c:v>
                </c:pt>
                <c:pt idx="262">
                  <c:v>95.747112999999999</c:v>
                </c:pt>
                <c:pt idx="263">
                  <c:v>95.687996999999996</c:v>
                </c:pt>
                <c:pt idx="264">
                  <c:v>95.593582999999995</c:v>
                </c:pt>
                <c:pt idx="265">
                  <c:v>95.532151999999996</c:v>
                </c:pt>
                <c:pt idx="266">
                  <c:v>95.570622999999998</c:v>
                </c:pt>
                <c:pt idx="267">
                  <c:v>95.671987000000001</c:v>
                </c:pt>
                <c:pt idx="268">
                  <c:v>95.757881999999995</c:v>
                </c:pt>
                <c:pt idx="269">
                  <c:v>95.798169999999999</c:v>
                </c:pt>
                <c:pt idx="270">
                  <c:v>95.814850000000007</c:v>
                </c:pt>
                <c:pt idx="271">
                  <c:v>95.839603999999994</c:v>
                </c:pt>
                <c:pt idx="272">
                  <c:v>95.875187999999994</c:v>
                </c:pt>
                <c:pt idx="273">
                  <c:v>95.892723000000004</c:v>
                </c:pt>
                <c:pt idx="274">
                  <c:v>95.870992999999999</c:v>
                </c:pt>
                <c:pt idx="275">
                  <c:v>95.828643</c:v>
                </c:pt>
                <c:pt idx="276">
                  <c:v>95.797805999999994</c:v>
                </c:pt>
                <c:pt idx="277">
                  <c:v>95.785435000000007</c:v>
                </c:pt>
                <c:pt idx="278">
                  <c:v>95.780466000000004</c:v>
                </c:pt>
                <c:pt idx="279">
                  <c:v>95.777040999999997</c:v>
                </c:pt>
                <c:pt idx="280">
                  <c:v>95.774595000000005</c:v>
                </c:pt>
                <c:pt idx="281">
                  <c:v>95.766158000000004</c:v>
                </c:pt>
                <c:pt idx="282">
                  <c:v>95.741704999999996</c:v>
                </c:pt>
                <c:pt idx="283">
                  <c:v>95.704032999999995</c:v>
                </c:pt>
                <c:pt idx="284">
                  <c:v>95.674385000000001</c:v>
                </c:pt>
                <c:pt idx="285">
                  <c:v>95.679277999999996</c:v>
                </c:pt>
                <c:pt idx="286">
                  <c:v>95.728267000000002</c:v>
                </c:pt>
                <c:pt idx="287">
                  <c:v>95.794745000000006</c:v>
                </c:pt>
                <c:pt idx="288">
                  <c:v>95.835843999999994</c:v>
                </c:pt>
                <c:pt idx="289">
                  <c:v>95.848455000000001</c:v>
                </c:pt>
                <c:pt idx="290">
                  <c:v>95.858984000000007</c:v>
                </c:pt>
                <c:pt idx="291">
                  <c:v>95.867726000000005</c:v>
                </c:pt>
                <c:pt idx="292">
                  <c:v>95.859954000000002</c:v>
                </c:pt>
                <c:pt idx="293">
                  <c:v>95.835407000000004</c:v>
                </c:pt>
                <c:pt idx="294">
                  <c:v>95.810111000000006</c:v>
                </c:pt>
                <c:pt idx="295">
                  <c:v>95.805715000000006</c:v>
                </c:pt>
                <c:pt idx="296">
                  <c:v>95.832417000000007</c:v>
                </c:pt>
                <c:pt idx="297">
                  <c:v>95.876096000000004</c:v>
                </c:pt>
                <c:pt idx="298">
                  <c:v>95.909085000000005</c:v>
                </c:pt>
                <c:pt idx="299">
                  <c:v>95.919236999999995</c:v>
                </c:pt>
                <c:pt idx="300">
                  <c:v>95.915595999999994</c:v>
                </c:pt>
                <c:pt idx="301">
                  <c:v>95.906983999999994</c:v>
                </c:pt>
                <c:pt idx="302">
                  <c:v>95.887907999999996</c:v>
                </c:pt>
                <c:pt idx="303">
                  <c:v>95.845825000000005</c:v>
                </c:pt>
                <c:pt idx="304">
                  <c:v>95.779447000000005</c:v>
                </c:pt>
                <c:pt idx="305">
                  <c:v>95.704616999999999</c:v>
                </c:pt>
                <c:pt idx="306">
                  <c:v>95.646593999999993</c:v>
                </c:pt>
                <c:pt idx="307">
                  <c:v>95.632947000000001</c:v>
                </c:pt>
                <c:pt idx="308">
                  <c:v>95.684119999999993</c:v>
                </c:pt>
                <c:pt idx="309">
                  <c:v>95.781234999999995</c:v>
                </c:pt>
                <c:pt idx="310">
                  <c:v>95.845151000000001</c:v>
                </c:pt>
                <c:pt idx="311">
                  <c:v>95.817131000000003</c:v>
                </c:pt>
                <c:pt idx="312">
                  <c:v>95.738551000000001</c:v>
                </c:pt>
                <c:pt idx="313">
                  <c:v>95.676936999999995</c:v>
                </c:pt>
                <c:pt idx="314">
                  <c:v>95.654814999999999</c:v>
                </c:pt>
                <c:pt idx="315">
                  <c:v>95.660627000000005</c:v>
                </c:pt>
                <c:pt idx="316">
                  <c:v>95.671075000000002</c:v>
                </c:pt>
                <c:pt idx="317">
                  <c:v>95.670100000000005</c:v>
                </c:pt>
                <c:pt idx="318">
                  <c:v>95.656903999999997</c:v>
                </c:pt>
                <c:pt idx="319">
                  <c:v>95.639807000000005</c:v>
                </c:pt>
                <c:pt idx="320">
                  <c:v>95.629507000000004</c:v>
                </c:pt>
                <c:pt idx="321">
                  <c:v>95.636814999999999</c:v>
                </c:pt>
                <c:pt idx="322">
                  <c:v>95.660331999999997</c:v>
                </c:pt>
                <c:pt idx="323">
                  <c:v>95.647643000000002</c:v>
                </c:pt>
                <c:pt idx="324">
                  <c:v>95.555400000000006</c:v>
                </c:pt>
                <c:pt idx="325">
                  <c:v>95.459095000000005</c:v>
                </c:pt>
                <c:pt idx="326">
                  <c:v>95.433818000000002</c:v>
                </c:pt>
                <c:pt idx="327">
                  <c:v>95.468560999999994</c:v>
                </c:pt>
                <c:pt idx="328">
                  <c:v>95.528103000000002</c:v>
                </c:pt>
                <c:pt idx="329">
                  <c:v>95.556531000000007</c:v>
                </c:pt>
                <c:pt idx="330">
                  <c:v>95.535786999999999</c:v>
                </c:pt>
                <c:pt idx="331">
                  <c:v>95.530007999999995</c:v>
                </c:pt>
                <c:pt idx="332">
                  <c:v>95.572057000000001</c:v>
                </c:pt>
                <c:pt idx="333">
                  <c:v>95.628964999999994</c:v>
                </c:pt>
                <c:pt idx="334">
                  <c:v>95.666459000000003</c:v>
                </c:pt>
                <c:pt idx="335">
                  <c:v>95.672860999999997</c:v>
                </c:pt>
                <c:pt idx="336">
                  <c:v>95.657319999999999</c:v>
                </c:pt>
                <c:pt idx="337">
                  <c:v>95.636297999999996</c:v>
                </c:pt>
                <c:pt idx="338">
                  <c:v>95.614752999999993</c:v>
                </c:pt>
                <c:pt idx="339">
                  <c:v>95.584023999999999</c:v>
                </c:pt>
                <c:pt idx="340">
                  <c:v>95.538624999999996</c:v>
                </c:pt>
                <c:pt idx="341">
                  <c:v>95.487554000000003</c:v>
                </c:pt>
                <c:pt idx="342">
                  <c:v>95.440617000000003</c:v>
                </c:pt>
                <c:pt idx="343">
                  <c:v>95.39931</c:v>
                </c:pt>
                <c:pt idx="344">
                  <c:v>95.364953999999997</c:v>
                </c:pt>
                <c:pt idx="345">
                  <c:v>95.333667000000005</c:v>
                </c:pt>
                <c:pt idx="346">
                  <c:v>95.299603000000005</c:v>
                </c:pt>
                <c:pt idx="347">
                  <c:v>95.271017000000001</c:v>
                </c:pt>
                <c:pt idx="348">
                  <c:v>95.262011999999999</c:v>
                </c:pt>
                <c:pt idx="349">
                  <c:v>95.261283000000006</c:v>
                </c:pt>
                <c:pt idx="350">
                  <c:v>95.246419000000003</c:v>
                </c:pt>
                <c:pt idx="351">
                  <c:v>95.241556000000003</c:v>
                </c:pt>
                <c:pt idx="352">
                  <c:v>95.266189999999995</c:v>
                </c:pt>
                <c:pt idx="353">
                  <c:v>95.290300999999999</c:v>
                </c:pt>
                <c:pt idx="354">
                  <c:v>95.302358999999996</c:v>
                </c:pt>
                <c:pt idx="355">
                  <c:v>95.316512000000003</c:v>
                </c:pt>
                <c:pt idx="356">
                  <c:v>95.341498999999999</c:v>
                </c:pt>
                <c:pt idx="357">
                  <c:v>95.372011000000001</c:v>
                </c:pt>
                <c:pt idx="358">
                  <c:v>95.393849000000003</c:v>
                </c:pt>
                <c:pt idx="359">
                  <c:v>95.394063000000003</c:v>
                </c:pt>
                <c:pt idx="360">
                  <c:v>95.363996999999998</c:v>
                </c:pt>
                <c:pt idx="361">
                  <c:v>95.304044000000005</c:v>
                </c:pt>
                <c:pt idx="362">
                  <c:v>95.230412000000001</c:v>
                </c:pt>
                <c:pt idx="363">
                  <c:v>95.169770999999997</c:v>
                </c:pt>
                <c:pt idx="364">
                  <c:v>95.136899999999997</c:v>
                </c:pt>
                <c:pt idx="365">
                  <c:v>95.118843999999996</c:v>
                </c:pt>
                <c:pt idx="366">
                  <c:v>95.088442000000001</c:v>
                </c:pt>
                <c:pt idx="367">
                  <c:v>95.036778999999996</c:v>
                </c:pt>
                <c:pt idx="368">
                  <c:v>94.987719999999996</c:v>
                </c:pt>
                <c:pt idx="369">
                  <c:v>94.965333000000001</c:v>
                </c:pt>
                <c:pt idx="370">
                  <c:v>94.947333</c:v>
                </c:pt>
                <c:pt idx="371">
                  <c:v>94.924467000000007</c:v>
                </c:pt>
                <c:pt idx="372">
                  <c:v>94.934822999999994</c:v>
                </c:pt>
                <c:pt idx="373">
                  <c:v>94.967693999999995</c:v>
                </c:pt>
                <c:pt idx="374">
                  <c:v>94.982482000000005</c:v>
                </c:pt>
                <c:pt idx="375">
                  <c:v>94.970907999999994</c:v>
                </c:pt>
                <c:pt idx="376">
                  <c:v>94.949698999999995</c:v>
                </c:pt>
                <c:pt idx="377">
                  <c:v>94.943928</c:v>
                </c:pt>
                <c:pt idx="378">
                  <c:v>94.966977999999997</c:v>
                </c:pt>
                <c:pt idx="379">
                  <c:v>94.996859000000001</c:v>
                </c:pt>
                <c:pt idx="380">
                  <c:v>94.978875000000002</c:v>
                </c:pt>
                <c:pt idx="381">
                  <c:v>94.892411999999993</c:v>
                </c:pt>
                <c:pt idx="382">
                  <c:v>94.784841999999998</c:v>
                </c:pt>
                <c:pt idx="383">
                  <c:v>94.704937000000001</c:v>
                </c:pt>
                <c:pt idx="384">
                  <c:v>94.660876999999999</c:v>
                </c:pt>
                <c:pt idx="385">
                  <c:v>94.634591999999998</c:v>
                </c:pt>
                <c:pt idx="386">
                  <c:v>94.604676999999995</c:v>
                </c:pt>
                <c:pt idx="387">
                  <c:v>94.569339999999997</c:v>
                </c:pt>
                <c:pt idx="388">
                  <c:v>94.545181999999997</c:v>
                </c:pt>
                <c:pt idx="389">
                  <c:v>94.545440999999997</c:v>
                </c:pt>
                <c:pt idx="390">
                  <c:v>94.567702999999995</c:v>
                </c:pt>
                <c:pt idx="391">
                  <c:v>94.597385000000003</c:v>
                </c:pt>
                <c:pt idx="392">
                  <c:v>94.620876999999993</c:v>
                </c:pt>
                <c:pt idx="393">
                  <c:v>94.632017000000005</c:v>
                </c:pt>
                <c:pt idx="394">
                  <c:v>94.629576</c:v>
                </c:pt>
                <c:pt idx="395">
                  <c:v>94.620711</c:v>
                </c:pt>
                <c:pt idx="396">
                  <c:v>94.619466000000003</c:v>
                </c:pt>
                <c:pt idx="397">
                  <c:v>94.632412000000002</c:v>
                </c:pt>
                <c:pt idx="398">
                  <c:v>94.644197000000005</c:v>
                </c:pt>
                <c:pt idx="399">
                  <c:v>94.626559999999998</c:v>
                </c:pt>
                <c:pt idx="400">
                  <c:v>94.570936000000003</c:v>
                </c:pt>
                <c:pt idx="401">
                  <c:v>94.503218000000004</c:v>
                </c:pt>
                <c:pt idx="402">
                  <c:v>94.458207999999999</c:v>
                </c:pt>
                <c:pt idx="403">
                  <c:v>94.448819</c:v>
                </c:pt>
                <c:pt idx="404">
                  <c:v>94.459765000000004</c:v>
                </c:pt>
                <c:pt idx="405">
                  <c:v>94.463836000000001</c:v>
                </c:pt>
                <c:pt idx="406">
                  <c:v>94.445367000000005</c:v>
                </c:pt>
                <c:pt idx="407">
                  <c:v>94.405826000000005</c:v>
                </c:pt>
                <c:pt idx="408">
                  <c:v>94.357932000000005</c:v>
                </c:pt>
                <c:pt idx="409">
                  <c:v>94.325546000000003</c:v>
                </c:pt>
                <c:pt idx="410">
                  <c:v>94.333556000000002</c:v>
                </c:pt>
                <c:pt idx="411">
                  <c:v>94.374521000000001</c:v>
                </c:pt>
                <c:pt idx="412">
                  <c:v>94.396062999999998</c:v>
                </c:pt>
                <c:pt idx="413">
                  <c:v>94.360011</c:v>
                </c:pt>
                <c:pt idx="414">
                  <c:v>94.288649000000007</c:v>
                </c:pt>
                <c:pt idx="415">
                  <c:v>94.223461</c:v>
                </c:pt>
                <c:pt idx="416">
                  <c:v>94.185708000000005</c:v>
                </c:pt>
                <c:pt idx="417">
                  <c:v>94.174791999999997</c:v>
                </c:pt>
                <c:pt idx="418">
                  <c:v>94.172769000000002</c:v>
                </c:pt>
                <c:pt idx="419">
                  <c:v>94.157848999999999</c:v>
                </c:pt>
                <c:pt idx="420">
                  <c:v>94.123795999999999</c:v>
                </c:pt>
                <c:pt idx="421">
                  <c:v>94.083455999999998</c:v>
                </c:pt>
                <c:pt idx="422">
                  <c:v>94.050898000000004</c:v>
                </c:pt>
                <c:pt idx="423">
                  <c:v>94.026123999999996</c:v>
                </c:pt>
                <c:pt idx="424">
                  <c:v>94.001576999999997</c:v>
                </c:pt>
                <c:pt idx="425">
                  <c:v>93.975393999999994</c:v>
                </c:pt>
                <c:pt idx="426">
                  <c:v>93.949000999999996</c:v>
                </c:pt>
                <c:pt idx="427">
                  <c:v>93.914388000000002</c:v>
                </c:pt>
                <c:pt idx="428">
                  <c:v>93.856959000000003</c:v>
                </c:pt>
                <c:pt idx="429">
                  <c:v>93.776266000000007</c:v>
                </c:pt>
                <c:pt idx="430">
                  <c:v>93.696741000000003</c:v>
                </c:pt>
                <c:pt idx="431">
                  <c:v>93.647531999999998</c:v>
                </c:pt>
                <c:pt idx="432">
                  <c:v>93.636304999999993</c:v>
                </c:pt>
                <c:pt idx="433">
                  <c:v>93.658126999999993</c:v>
                </c:pt>
                <c:pt idx="434">
                  <c:v>93.709757999999994</c:v>
                </c:pt>
                <c:pt idx="435">
                  <c:v>93.780120999999994</c:v>
                </c:pt>
                <c:pt idx="436">
                  <c:v>93.850429000000005</c:v>
                </c:pt>
                <c:pt idx="437">
                  <c:v>93.900339000000002</c:v>
                </c:pt>
                <c:pt idx="438">
                  <c:v>93.911794999999998</c:v>
                </c:pt>
                <c:pt idx="439">
                  <c:v>93.881898000000007</c:v>
                </c:pt>
                <c:pt idx="440">
                  <c:v>93.830101999999997</c:v>
                </c:pt>
                <c:pt idx="441">
                  <c:v>93.781751</c:v>
                </c:pt>
                <c:pt idx="442">
                  <c:v>93.745881999999995</c:v>
                </c:pt>
                <c:pt idx="443">
                  <c:v>93.716121000000001</c:v>
                </c:pt>
                <c:pt idx="444">
                  <c:v>93.686694000000003</c:v>
                </c:pt>
                <c:pt idx="445">
                  <c:v>93.657584999999997</c:v>
                </c:pt>
                <c:pt idx="446">
                  <c:v>93.625049000000004</c:v>
                </c:pt>
                <c:pt idx="447">
                  <c:v>93.579624999999993</c:v>
                </c:pt>
                <c:pt idx="448">
                  <c:v>93.521861999999999</c:v>
                </c:pt>
                <c:pt idx="449">
                  <c:v>93.469249000000005</c:v>
                </c:pt>
                <c:pt idx="450">
                  <c:v>93.439487</c:v>
                </c:pt>
                <c:pt idx="451">
                  <c:v>93.432018999999997</c:v>
                </c:pt>
                <c:pt idx="452">
                  <c:v>93.425314999999998</c:v>
                </c:pt>
                <c:pt idx="453">
                  <c:v>93.397077999999993</c:v>
                </c:pt>
                <c:pt idx="454">
                  <c:v>93.357892000000007</c:v>
                </c:pt>
                <c:pt idx="455">
                  <c:v>93.346112000000005</c:v>
                </c:pt>
                <c:pt idx="456">
                  <c:v>93.376018000000002</c:v>
                </c:pt>
                <c:pt idx="457">
                  <c:v>93.420147</c:v>
                </c:pt>
                <c:pt idx="458">
                  <c:v>93.445173999999994</c:v>
                </c:pt>
                <c:pt idx="459">
                  <c:v>93.441681000000003</c:v>
                </c:pt>
                <c:pt idx="460">
                  <c:v>93.419584</c:v>
                </c:pt>
                <c:pt idx="461">
                  <c:v>93.387929999999997</c:v>
                </c:pt>
                <c:pt idx="462">
                  <c:v>93.345896999999994</c:v>
                </c:pt>
                <c:pt idx="463">
                  <c:v>93.294920000000005</c:v>
                </c:pt>
                <c:pt idx="464">
                  <c:v>93.250343000000001</c:v>
                </c:pt>
                <c:pt idx="465">
                  <c:v>93.227592000000001</c:v>
                </c:pt>
                <c:pt idx="466">
                  <c:v>93.221740999999994</c:v>
                </c:pt>
                <c:pt idx="467">
                  <c:v>93.213295000000002</c:v>
                </c:pt>
                <c:pt idx="468">
                  <c:v>93.190911</c:v>
                </c:pt>
                <c:pt idx="469">
                  <c:v>93.162059999999997</c:v>
                </c:pt>
                <c:pt idx="470">
                  <c:v>93.142758000000001</c:v>
                </c:pt>
                <c:pt idx="471">
                  <c:v>93.140077000000005</c:v>
                </c:pt>
                <c:pt idx="472">
                  <c:v>93.148529999999994</c:v>
                </c:pt>
                <c:pt idx="473">
                  <c:v>93.159975000000003</c:v>
                </c:pt>
                <c:pt idx="474">
                  <c:v>93.166645000000003</c:v>
                </c:pt>
                <c:pt idx="475">
                  <c:v>93.154348999999996</c:v>
                </c:pt>
                <c:pt idx="476">
                  <c:v>93.107083000000003</c:v>
                </c:pt>
                <c:pt idx="477">
                  <c:v>93.029551999999995</c:v>
                </c:pt>
                <c:pt idx="478">
                  <c:v>92.954770999999994</c:v>
                </c:pt>
                <c:pt idx="479">
                  <c:v>92.917231000000001</c:v>
                </c:pt>
                <c:pt idx="480">
                  <c:v>92.924031999999997</c:v>
                </c:pt>
                <c:pt idx="481">
                  <c:v>92.953871000000007</c:v>
                </c:pt>
                <c:pt idx="482">
                  <c:v>92.978256000000002</c:v>
                </c:pt>
                <c:pt idx="483">
                  <c:v>92.984258999999994</c:v>
                </c:pt>
                <c:pt idx="484">
                  <c:v>92.977517000000006</c:v>
                </c:pt>
                <c:pt idx="485">
                  <c:v>92.965671</c:v>
                </c:pt>
                <c:pt idx="486">
                  <c:v>92.946318000000005</c:v>
                </c:pt>
                <c:pt idx="487">
                  <c:v>92.912591000000006</c:v>
                </c:pt>
                <c:pt idx="488">
                  <c:v>92.865016999999995</c:v>
                </c:pt>
                <c:pt idx="489">
                  <c:v>92.814787999999993</c:v>
                </c:pt>
                <c:pt idx="490">
                  <c:v>92.777664000000001</c:v>
                </c:pt>
                <c:pt idx="491">
                  <c:v>92.763439000000005</c:v>
                </c:pt>
                <c:pt idx="492">
                  <c:v>92.767759999999996</c:v>
                </c:pt>
                <c:pt idx="493">
                  <c:v>92.774332000000001</c:v>
                </c:pt>
                <c:pt idx="494">
                  <c:v>92.765765000000002</c:v>
                </c:pt>
                <c:pt idx="495">
                  <c:v>92.735196999999999</c:v>
                </c:pt>
                <c:pt idx="496">
                  <c:v>92.695937999999998</c:v>
                </c:pt>
                <c:pt idx="497">
                  <c:v>92.676034000000001</c:v>
                </c:pt>
                <c:pt idx="498">
                  <c:v>92.688734999999994</c:v>
                </c:pt>
                <c:pt idx="499">
                  <c:v>92.717569999999995</c:v>
                </c:pt>
                <c:pt idx="500">
                  <c:v>92.738850999999997</c:v>
                </c:pt>
                <c:pt idx="501">
                  <c:v>92.742885999999999</c:v>
                </c:pt>
                <c:pt idx="502">
                  <c:v>92.729933000000003</c:v>
                </c:pt>
                <c:pt idx="503">
                  <c:v>92.698549999999997</c:v>
                </c:pt>
                <c:pt idx="504">
                  <c:v>92.645362000000006</c:v>
                </c:pt>
                <c:pt idx="505">
                  <c:v>92.574057999999994</c:v>
                </c:pt>
                <c:pt idx="506">
                  <c:v>92.498739</c:v>
                </c:pt>
                <c:pt idx="507">
                  <c:v>92.438008999999994</c:v>
                </c:pt>
                <c:pt idx="508">
                  <c:v>92.407433999999995</c:v>
                </c:pt>
                <c:pt idx="509">
                  <c:v>92.413481000000004</c:v>
                </c:pt>
                <c:pt idx="510">
                  <c:v>92.448689999999999</c:v>
                </c:pt>
                <c:pt idx="511">
                  <c:v>92.492737000000005</c:v>
                </c:pt>
                <c:pt idx="512">
                  <c:v>92.524113</c:v>
                </c:pt>
                <c:pt idx="513">
                  <c:v>92.533918</c:v>
                </c:pt>
                <c:pt idx="514">
                  <c:v>92.527214000000001</c:v>
                </c:pt>
                <c:pt idx="515">
                  <c:v>92.513566999999995</c:v>
                </c:pt>
                <c:pt idx="516">
                  <c:v>92.500594000000007</c:v>
                </c:pt>
                <c:pt idx="517">
                  <c:v>92.493892000000002</c:v>
                </c:pt>
                <c:pt idx="518">
                  <c:v>92.495897999999997</c:v>
                </c:pt>
                <c:pt idx="519">
                  <c:v>92.501311000000001</c:v>
                </c:pt>
                <c:pt idx="520">
                  <c:v>92.497427000000002</c:v>
                </c:pt>
                <c:pt idx="521">
                  <c:v>92.472481999999999</c:v>
                </c:pt>
                <c:pt idx="522">
                  <c:v>92.422822999999994</c:v>
                </c:pt>
                <c:pt idx="523">
                  <c:v>92.354253</c:v>
                </c:pt>
                <c:pt idx="524">
                  <c:v>92.281549999999996</c:v>
                </c:pt>
                <c:pt idx="525">
                  <c:v>92.225899999999996</c:v>
                </c:pt>
                <c:pt idx="526">
                  <c:v>92.205270999999996</c:v>
                </c:pt>
                <c:pt idx="527">
                  <c:v>92.222409999999996</c:v>
                </c:pt>
                <c:pt idx="528">
                  <c:v>92.262559999999993</c:v>
                </c:pt>
                <c:pt idx="529">
                  <c:v>92.302103000000002</c:v>
                </c:pt>
                <c:pt idx="530">
                  <c:v>92.319895000000002</c:v>
                </c:pt>
                <c:pt idx="531">
                  <c:v>92.305752999999996</c:v>
                </c:pt>
                <c:pt idx="532">
                  <c:v>92.264618999999996</c:v>
                </c:pt>
                <c:pt idx="533">
                  <c:v>92.214403000000004</c:v>
                </c:pt>
                <c:pt idx="534">
                  <c:v>92.175117</c:v>
                </c:pt>
                <c:pt idx="535">
                  <c:v>92.156549999999996</c:v>
                </c:pt>
                <c:pt idx="536">
                  <c:v>92.156360000000006</c:v>
                </c:pt>
                <c:pt idx="537">
                  <c:v>92.167010000000005</c:v>
                </c:pt>
                <c:pt idx="538">
                  <c:v>92.179738</c:v>
                </c:pt>
                <c:pt idx="539">
                  <c:v>92.182343000000003</c:v>
                </c:pt>
                <c:pt idx="540">
                  <c:v>92.161412999999996</c:v>
                </c:pt>
                <c:pt idx="541">
                  <c:v>92.114733000000001</c:v>
                </c:pt>
                <c:pt idx="542">
                  <c:v>92.060468</c:v>
                </c:pt>
                <c:pt idx="543">
                  <c:v>92.027614</c:v>
                </c:pt>
                <c:pt idx="544">
                  <c:v>92.032118999999994</c:v>
                </c:pt>
                <c:pt idx="545">
                  <c:v>92.061850000000007</c:v>
                </c:pt>
                <c:pt idx="546">
                  <c:v>92.086205000000007</c:v>
                </c:pt>
                <c:pt idx="547">
                  <c:v>92.081052999999997</c:v>
                </c:pt>
                <c:pt idx="548">
                  <c:v>92.045823999999996</c:v>
                </c:pt>
                <c:pt idx="549">
                  <c:v>91.999527999999998</c:v>
                </c:pt>
                <c:pt idx="550">
                  <c:v>91.963217999999998</c:v>
                </c:pt>
                <c:pt idx="551">
                  <c:v>91.944771000000003</c:v>
                </c:pt>
                <c:pt idx="552">
                  <c:v>91.936699000000004</c:v>
                </c:pt>
                <c:pt idx="553">
                  <c:v>91.927402999999998</c:v>
                </c:pt>
                <c:pt idx="554">
                  <c:v>91.913899999999998</c:v>
                </c:pt>
                <c:pt idx="555">
                  <c:v>91.902393000000004</c:v>
                </c:pt>
                <c:pt idx="556">
                  <c:v>91.899084000000002</c:v>
                </c:pt>
                <c:pt idx="557">
                  <c:v>91.903491000000002</c:v>
                </c:pt>
                <c:pt idx="558">
                  <c:v>91.909567999999993</c:v>
                </c:pt>
                <c:pt idx="559">
                  <c:v>91.912011000000007</c:v>
                </c:pt>
                <c:pt idx="560">
                  <c:v>91.911295999999993</c:v>
                </c:pt>
                <c:pt idx="561">
                  <c:v>91.912628999999995</c:v>
                </c:pt>
                <c:pt idx="562">
                  <c:v>91.920108999999997</c:v>
                </c:pt>
                <c:pt idx="563">
                  <c:v>91.9315</c:v>
                </c:pt>
                <c:pt idx="564">
                  <c:v>91.938103999999996</c:v>
                </c:pt>
                <c:pt idx="565">
                  <c:v>91.930616999999998</c:v>
                </c:pt>
                <c:pt idx="566">
                  <c:v>91.906571</c:v>
                </c:pt>
                <c:pt idx="567">
                  <c:v>91.872933000000003</c:v>
                </c:pt>
                <c:pt idx="568">
                  <c:v>91.841279</c:v>
                </c:pt>
                <c:pt idx="569">
                  <c:v>91.819113000000002</c:v>
                </c:pt>
                <c:pt idx="570">
                  <c:v>91.805453999999997</c:v>
                </c:pt>
                <c:pt idx="571">
                  <c:v>91.794656000000003</c:v>
                </c:pt>
                <c:pt idx="572">
                  <c:v>91.782404999999997</c:v>
                </c:pt>
                <c:pt idx="573">
                  <c:v>91.766345999999999</c:v>
                </c:pt>
                <c:pt idx="574">
                  <c:v>91.743216000000004</c:v>
                </c:pt>
                <c:pt idx="575">
                  <c:v>91.710920999999999</c:v>
                </c:pt>
                <c:pt idx="576">
                  <c:v>91.675336000000001</c:v>
                </c:pt>
                <c:pt idx="577">
                  <c:v>91.650621000000001</c:v>
                </c:pt>
                <c:pt idx="578">
                  <c:v>91.646879999999996</c:v>
                </c:pt>
                <c:pt idx="579">
                  <c:v>91.656567999999993</c:v>
                </c:pt>
                <c:pt idx="580">
                  <c:v>91.659045000000006</c:v>
                </c:pt>
                <c:pt idx="581">
                  <c:v>91.641626000000002</c:v>
                </c:pt>
                <c:pt idx="582">
                  <c:v>91.611768999999995</c:v>
                </c:pt>
                <c:pt idx="583">
                  <c:v>91.587947</c:v>
                </c:pt>
                <c:pt idx="584">
                  <c:v>91.582998000000003</c:v>
                </c:pt>
                <c:pt idx="585">
                  <c:v>91.595653999999996</c:v>
                </c:pt>
                <c:pt idx="586">
                  <c:v>91.613361999999995</c:v>
                </c:pt>
                <c:pt idx="587">
                  <c:v>91.621596999999994</c:v>
                </c:pt>
                <c:pt idx="588">
                  <c:v>91.613797000000005</c:v>
                </c:pt>
                <c:pt idx="589">
                  <c:v>91.595738999999995</c:v>
                </c:pt>
                <c:pt idx="590">
                  <c:v>91.580055999999999</c:v>
                </c:pt>
                <c:pt idx="591">
                  <c:v>91.574301000000006</c:v>
                </c:pt>
                <c:pt idx="592">
                  <c:v>91.573868000000004</c:v>
                </c:pt>
                <c:pt idx="593">
                  <c:v>91.568298999999996</c:v>
                </c:pt>
                <c:pt idx="594">
                  <c:v>91.555064999999999</c:v>
                </c:pt>
                <c:pt idx="595">
                  <c:v>91.545243999999997</c:v>
                </c:pt>
                <c:pt idx="596">
                  <c:v>91.553132000000005</c:v>
                </c:pt>
                <c:pt idx="597">
                  <c:v>91.579611999999997</c:v>
                </c:pt>
                <c:pt idx="598">
                  <c:v>91.606988000000001</c:v>
                </c:pt>
                <c:pt idx="599">
                  <c:v>91.611994999999993</c:v>
                </c:pt>
                <c:pt idx="600">
                  <c:v>91.584585000000004</c:v>
                </c:pt>
                <c:pt idx="601">
                  <c:v>91.534644999999998</c:v>
                </c:pt>
                <c:pt idx="602">
                  <c:v>91.482924999999994</c:v>
                </c:pt>
                <c:pt idx="603">
                  <c:v>91.445924000000005</c:v>
                </c:pt>
                <c:pt idx="604">
                  <c:v>91.427153000000004</c:v>
                </c:pt>
                <c:pt idx="605">
                  <c:v>91.420418999999995</c:v>
                </c:pt>
                <c:pt idx="606">
                  <c:v>91.419734000000005</c:v>
                </c:pt>
                <c:pt idx="607">
                  <c:v>91.426051000000001</c:v>
                </c:pt>
                <c:pt idx="608">
                  <c:v>91.444415000000006</c:v>
                </c:pt>
                <c:pt idx="609">
                  <c:v>91.473419000000007</c:v>
                </c:pt>
                <c:pt idx="610">
                  <c:v>91.498718999999994</c:v>
                </c:pt>
                <c:pt idx="611">
                  <c:v>91.500765999999999</c:v>
                </c:pt>
                <c:pt idx="612">
                  <c:v>91.471659000000002</c:v>
                </c:pt>
                <c:pt idx="613">
                  <c:v>91.424312999999998</c:v>
                </c:pt>
                <c:pt idx="614">
                  <c:v>91.382705000000001</c:v>
                </c:pt>
                <c:pt idx="615">
                  <c:v>91.361389000000003</c:v>
                </c:pt>
                <c:pt idx="616">
                  <c:v>91.355500000000006</c:v>
                </c:pt>
                <c:pt idx="617">
                  <c:v>91.350616000000002</c:v>
                </c:pt>
                <c:pt idx="618">
                  <c:v>91.338672000000003</c:v>
                </c:pt>
                <c:pt idx="619">
                  <c:v>91.322890999999998</c:v>
                </c:pt>
                <c:pt idx="620">
                  <c:v>91.311706999999998</c:v>
                </c:pt>
                <c:pt idx="621">
                  <c:v>91.311706999999998</c:v>
                </c:pt>
                <c:pt idx="622">
                  <c:v>91.324224999999998</c:v>
                </c:pt>
                <c:pt idx="623">
                  <c:v>91.344156999999996</c:v>
                </c:pt>
                <c:pt idx="624">
                  <c:v>91.360414000000006</c:v>
                </c:pt>
                <c:pt idx="625">
                  <c:v>91.360254999999995</c:v>
                </c:pt>
                <c:pt idx="626">
                  <c:v>91.337305000000001</c:v>
                </c:pt>
                <c:pt idx="627">
                  <c:v>91.297655000000006</c:v>
                </c:pt>
                <c:pt idx="628">
                  <c:v>91.257435000000001</c:v>
                </c:pt>
                <c:pt idx="629">
                  <c:v>91.231199000000004</c:v>
                </c:pt>
                <c:pt idx="630">
                  <c:v>91.219915</c:v>
                </c:pt>
                <c:pt idx="631">
                  <c:v>91.210459999999998</c:v>
                </c:pt>
                <c:pt idx="632">
                  <c:v>91.189588000000001</c:v>
                </c:pt>
                <c:pt idx="633">
                  <c:v>91.159167999999994</c:v>
                </c:pt>
                <c:pt idx="634">
                  <c:v>91.135479000000004</c:v>
                </c:pt>
                <c:pt idx="635">
                  <c:v>91.132660999999999</c:v>
                </c:pt>
                <c:pt idx="636">
                  <c:v>91.149235000000004</c:v>
                </c:pt>
                <c:pt idx="637">
                  <c:v>91.171503000000001</c:v>
                </c:pt>
                <c:pt idx="638">
                  <c:v>91.186170000000004</c:v>
                </c:pt>
                <c:pt idx="639">
                  <c:v>91.187830000000005</c:v>
                </c:pt>
                <c:pt idx="640">
                  <c:v>91.178201000000001</c:v>
                </c:pt>
                <c:pt idx="641">
                  <c:v>91.163049000000001</c:v>
                </c:pt>
                <c:pt idx="642">
                  <c:v>91.149567000000005</c:v>
                </c:pt>
                <c:pt idx="643">
                  <c:v>91.142773000000005</c:v>
                </c:pt>
                <c:pt idx="644">
                  <c:v>91.142787999999996</c:v>
                </c:pt>
                <c:pt idx="645">
                  <c:v>91.146896999999996</c:v>
                </c:pt>
                <c:pt idx="646">
                  <c:v>91.154256000000004</c:v>
                </c:pt>
                <c:pt idx="647">
                  <c:v>91.166066000000001</c:v>
                </c:pt>
                <c:pt idx="648">
                  <c:v>91.180617999999996</c:v>
                </c:pt>
                <c:pt idx="649">
                  <c:v>91.191014999999993</c:v>
                </c:pt>
                <c:pt idx="650">
                  <c:v>91.189732000000006</c:v>
                </c:pt>
                <c:pt idx="651">
                  <c:v>91.174715000000006</c:v>
                </c:pt>
                <c:pt idx="652">
                  <c:v>91.150167999999994</c:v>
                </c:pt>
                <c:pt idx="653">
                  <c:v>91.122354999999999</c:v>
                </c:pt>
                <c:pt idx="654">
                  <c:v>91.095411999999996</c:v>
                </c:pt>
                <c:pt idx="655">
                  <c:v>91.070455999999993</c:v>
                </c:pt>
                <c:pt idx="656">
                  <c:v>91.048126999999994</c:v>
                </c:pt>
                <c:pt idx="657">
                  <c:v>91.031823000000003</c:v>
                </c:pt>
                <c:pt idx="658">
                  <c:v>91.026504000000003</c:v>
                </c:pt>
                <c:pt idx="659">
                  <c:v>91.031706999999997</c:v>
                </c:pt>
                <c:pt idx="660">
                  <c:v>91.036824999999993</c:v>
                </c:pt>
                <c:pt idx="661">
                  <c:v>91.028094999999993</c:v>
                </c:pt>
                <c:pt idx="662">
                  <c:v>91.002919000000006</c:v>
                </c:pt>
                <c:pt idx="663">
                  <c:v>90.974701999999994</c:v>
                </c:pt>
                <c:pt idx="664">
                  <c:v>90.960171000000003</c:v>
                </c:pt>
                <c:pt idx="665">
                  <c:v>90.962980000000002</c:v>
                </c:pt>
                <c:pt idx="666">
                  <c:v>90.972841000000003</c:v>
                </c:pt>
                <c:pt idx="667">
                  <c:v>90.978654000000006</c:v>
                </c:pt>
                <c:pt idx="668">
                  <c:v>90.978483999999995</c:v>
                </c:pt>
                <c:pt idx="669">
                  <c:v>90.978413000000003</c:v>
                </c:pt>
                <c:pt idx="670">
                  <c:v>90.985562999999999</c:v>
                </c:pt>
                <c:pt idx="671">
                  <c:v>91.001420999999993</c:v>
                </c:pt>
                <c:pt idx="672">
                  <c:v>91.017876000000001</c:v>
                </c:pt>
                <c:pt idx="673">
                  <c:v>91.019958000000003</c:v>
                </c:pt>
                <c:pt idx="674">
                  <c:v>90.997722999999993</c:v>
                </c:pt>
                <c:pt idx="675">
                  <c:v>90.958043000000004</c:v>
                </c:pt>
                <c:pt idx="676">
                  <c:v>90.921802999999997</c:v>
                </c:pt>
                <c:pt idx="677">
                  <c:v>90.906880999999998</c:v>
                </c:pt>
                <c:pt idx="678">
                  <c:v>90.914606000000006</c:v>
                </c:pt>
                <c:pt idx="679">
                  <c:v>90.932495000000003</c:v>
                </c:pt>
                <c:pt idx="680">
                  <c:v>90.946535999999995</c:v>
                </c:pt>
                <c:pt idx="681">
                  <c:v>90.949363000000005</c:v>
                </c:pt>
                <c:pt idx="682">
                  <c:v>90.940494000000001</c:v>
                </c:pt>
                <c:pt idx="683">
                  <c:v>90.924138999999997</c:v>
                </c:pt>
                <c:pt idx="684">
                  <c:v>90.908090999999999</c:v>
                </c:pt>
                <c:pt idx="685">
                  <c:v>90.901480000000006</c:v>
                </c:pt>
                <c:pt idx="686">
                  <c:v>90.909139999999994</c:v>
                </c:pt>
                <c:pt idx="687">
                  <c:v>90.925123999999997</c:v>
                </c:pt>
                <c:pt idx="688">
                  <c:v>90.932991000000001</c:v>
                </c:pt>
                <c:pt idx="689">
                  <c:v>90.917682999999997</c:v>
                </c:pt>
                <c:pt idx="690">
                  <c:v>90.881507999999997</c:v>
                </c:pt>
                <c:pt idx="691">
                  <c:v>90.846620000000001</c:v>
                </c:pt>
                <c:pt idx="692">
                  <c:v>90.835746999999998</c:v>
                </c:pt>
                <c:pt idx="693">
                  <c:v>90.849973000000006</c:v>
                </c:pt>
                <c:pt idx="694">
                  <c:v>90.870064999999997</c:v>
                </c:pt>
                <c:pt idx="695">
                  <c:v>90.878370000000004</c:v>
                </c:pt>
                <c:pt idx="696">
                  <c:v>90.872788</c:v>
                </c:pt>
                <c:pt idx="697">
                  <c:v>90.859790000000004</c:v>
                </c:pt>
                <c:pt idx="698">
                  <c:v>90.843346999999994</c:v>
                </c:pt>
                <c:pt idx="699">
                  <c:v>90.826665000000006</c:v>
                </c:pt>
                <c:pt idx="700">
                  <c:v>90.817957000000007</c:v>
                </c:pt>
                <c:pt idx="701">
                  <c:v>90.823820999999995</c:v>
                </c:pt>
                <c:pt idx="702">
                  <c:v>90.837136000000001</c:v>
                </c:pt>
                <c:pt idx="703">
                  <c:v>90.839904000000004</c:v>
                </c:pt>
                <c:pt idx="704">
                  <c:v>90.821231999999995</c:v>
                </c:pt>
                <c:pt idx="705">
                  <c:v>90.788469000000006</c:v>
                </c:pt>
                <c:pt idx="706">
                  <c:v>90.759692000000001</c:v>
                </c:pt>
                <c:pt idx="707">
                  <c:v>90.748632999999998</c:v>
                </c:pt>
                <c:pt idx="708">
                  <c:v>90.755290000000002</c:v>
                </c:pt>
                <c:pt idx="709">
                  <c:v>90.766048999999995</c:v>
                </c:pt>
                <c:pt idx="710">
                  <c:v>90.763493999999994</c:v>
                </c:pt>
                <c:pt idx="711">
                  <c:v>90.741349999999997</c:v>
                </c:pt>
                <c:pt idx="712">
                  <c:v>90.710819999999998</c:v>
                </c:pt>
                <c:pt idx="713">
                  <c:v>90.688239999999993</c:v>
                </c:pt>
                <c:pt idx="714">
                  <c:v>90.676394000000002</c:v>
                </c:pt>
                <c:pt idx="715">
                  <c:v>90.66337</c:v>
                </c:pt>
                <c:pt idx="716">
                  <c:v>90.640525999999994</c:v>
                </c:pt>
                <c:pt idx="717">
                  <c:v>90.614151000000007</c:v>
                </c:pt>
                <c:pt idx="718">
                  <c:v>90.595860000000002</c:v>
                </c:pt>
                <c:pt idx="719">
                  <c:v>90.589170999999993</c:v>
                </c:pt>
                <c:pt idx="720">
                  <c:v>90.592584000000002</c:v>
                </c:pt>
                <c:pt idx="721">
                  <c:v>90.609700000000004</c:v>
                </c:pt>
                <c:pt idx="722">
                  <c:v>90.645089999999996</c:v>
                </c:pt>
                <c:pt idx="723">
                  <c:v>90.689924000000005</c:v>
                </c:pt>
                <c:pt idx="724">
                  <c:v>90.721587</c:v>
                </c:pt>
                <c:pt idx="725">
                  <c:v>90.724177999999995</c:v>
                </c:pt>
                <c:pt idx="726">
                  <c:v>90.705793999999997</c:v>
                </c:pt>
                <c:pt idx="727">
                  <c:v>90.689066999999994</c:v>
                </c:pt>
                <c:pt idx="728">
                  <c:v>90.685415000000006</c:v>
                </c:pt>
                <c:pt idx="729">
                  <c:v>90.684269999999998</c:v>
                </c:pt>
                <c:pt idx="730">
                  <c:v>90.668998000000002</c:v>
                </c:pt>
                <c:pt idx="731">
                  <c:v>90.638942</c:v>
                </c:pt>
                <c:pt idx="732">
                  <c:v>90.610555000000005</c:v>
                </c:pt>
                <c:pt idx="733">
                  <c:v>90.596410000000006</c:v>
                </c:pt>
                <c:pt idx="734">
                  <c:v>90.589274000000003</c:v>
                </c:pt>
                <c:pt idx="735">
                  <c:v>90.572742000000005</c:v>
                </c:pt>
                <c:pt idx="736">
                  <c:v>90.544554000000005</c:v>
                </c:pt>
                <c:pt idx="737">
                  <c:v>90.520267000000004</c:v>
                </c:pt>
                <c:pt idx="738">
                  <c:v>90.512327999999997</c:v>
                </c:pt>
                <c:pt idx="739">
                  <c:v>90.514587000000006</c:v>
                </c:pt>
                <c:pt idx="740">
                  <c:v>90.512071000000006</c:v>
                </c:pt>
                <c:pt idx="741">
                  <c:v>90.49897</c:v>
                </c:pt>
                <c:pt idx="742">
                  <c:v>90.480406000000002</c:v>
                </c:pt>
                <c:pt idx="743">
                  <c:v>90.462350999999998</c:v>
                </c:pt>
                <c:pt idx="744">
                  <c:v>90.449550000000002</c:v>
                </c:pt>
                <c:pt idx="745">
                  <c:v>90.450235000000006</c:v>
                </c:pt>
                <c:pt idx="746">
                  <c:v>90.470657000000003</c:v>
                </c:pt>
                <c:pt idx="747">
                  <c:v>90.502647999999994</c:v>
                </c:pt>
                <c:pt idx="748">
                  <c:v>90.526944</c:v>
                </c:pt>
                <c:pt idx="749">
                  <c:v>90.533792000000005</c:v>
                </c:pt>
                <c:pt idx="750">
                  <c:v>90.533586</c:v>
                </c:pt>
                <c:pt idx="751">
                  <c:v>90.542066000000005</c:v>
                </c:pt>
                <c:pt idx="752">
                  <c:v>90.559809999999999</c:v>
                </c:pt>
                <c:pt idx="753">
                  <c:v>90.572421000000006</c:v>
                </c:pt>
                <c:pt idx="754">
                  <c:v>90.568501999999995</c:v>
                </c:pt>
                <c:pt idx="755">
                  <c:v>90.550376999999997</c:v>
                </c:pt>
                <c:pt idx="756">
                  <c:v>90.525825999999995</c:v>
                </c:pt>
                <c:pt idx="757">
                  <c:v>90.496521999999999</c:v>
                </c:pt>
                <c:pt idx="758">
                  <c:v>90.461005999999998</c:v>
                </c:pt>
                <c:pt idx="759">
                  <c:v>90.425731999999996</c:v>
                </c:pt>
                <c:pt idx="760">
                  <c:v>90.405394000000001</c:v>
                </c:pt>
                <c:pt idx="761">
                  <c:v>90.408951999999999</c:v>
                </c:pt>
                <c:pt idx="762">
                  <c:v>90.427818000000002</c:v>
                </c:pt>
                <c:pt idx="763">
                  <c:v>90.441982999999993</c:v>
                </c:pt>
                <c:pt idx="764">
                  <c:v>90.438256999999993</c:v>
                </c:pt>
                <c:pt idx="765">
                  <c:v>90.420168000000004</c:v>
                </c:pt>
                <c:pt idx="766">
                  <c:v>90.399910000000006</c:v>
                </c:pt>
                <c:pt idx="767">
                  <c:v>90.384095000000002</c:v>
                </c:pt>
                <c:pt idx="768">
                  <c:v>90.369033999999999</c:v>
                </c:pt>
                <c:pt idx="769">
                  <c:v>90.346762999999996</c:v>
                </c:pt>
                <c:pt idx="770">
                  <c:v>90.313232999999997</c:v>
                </c:pt>
                <c:pt idx="771">
                  <c:v>90.273968999999994</c:v>
                </c:pt>
                <c:pt idx="772">
                  <c:v>90.245527999999993</c:v>
                </c:pt>
                <c:pt idx="773">
                  <c:v>90.247653999999997</c:v>
                </c:pt>
                <c:pt idx="774">
                  <c:v>90.286634000000006</c:v>
                </c:pt>
                <c:pt idx="775">
                  <c:v>90.345979999999997</c:v>
                </c:pt>
                <c:pt idx="776">
                  <c:v>90.398747999999998</c:v>
                </c:pt>
                <c:pt idx="777">
                  <c:v>90.429948999999993</c:v>
                </c:pt>
                <c:pt idx="778">
                  <c:v>90.442860999999994</c:v>
                </c:pt>
                <c:pt idx="779">
                  <c:v>90.443932000000004</c:v>
                </c:pt>
                <c:pt idx="780">
                  <c:v>90.430531999999999</c:v>
                </c:pt>
                <c:pt idx="781">
                  <c:v>90.400022000000007</c:v>
                </c:pt>
                <c:pt idx="782">
                  <c:v>90.363480999999993</c:v>
                </c:pt>
                <c:pt idx="783">
                  <c:v>90.338837999999996</c:v>
                </c:pt>
                <c:pt idx="784">
                  <c:v>90.330911999999998</c:v>
                </c:pt>
                <c:pt idx="785">
                  <c:v>90.326346999999998</c:v>
                </c:pt>
                <c:pt idx="786">
                  <c:v>90.310406999999998</c:v>
                </c:pt>
                <c:pt idx="787">
                  <c:v>90.283278999999993</c:v>
                </c:pt>
                <c:pt idx="788">
                  <c:v>90.256569999999996</c:v>
                </c:pt>
                <c:pt idx="789">
                  <c:v>90.239917000000005</c:v>
                </c:pt>
                <c:pt idx="790">
                  <c:v>90.236772999999999</c:v>
                </c:pt>
                <c:pt idx="791">
                  <c:v>90.248422000000005</c:v>
                </c:pt>
                <c:pt idx="792">
                  <c:v>90.273617000000002</c:v>
                </c:pt>
                <c:pt idx="793">
                  <c:v>90.303138000000004</c:v>
                </c:pt>
                <c:pt idx="794">
                  <c:v>90.320913000000004</c:v>
                </c:pt>
                <c:pt idx="795">
                  <c:v>90.315354999999997</c:v>
                </c:pt>
                <c:pt idx="796">
                  <c:v>90.288916999999998</c:v>
                </c:pt>
                <c:pt idx="797">
                  <c:v>90.254141000000004</c:v>
                </c:pt>
                <c:pt idx="798">
                  <c:v>90.220794999999995</c:v>
                </c:pt>
                <c:pt idx="799">
                  <c:v>90.189498</c:v>
                </c:pt>
                <c:pt idx="800">
                  <c:v>90.157805999999994</c:v>
                </c:pt>
                <c:pt idx="801">
                  <c:v>90.128985999999998</c:v>
                </c:pt>
                <c:pt idx="802">
                  <c:v>90.112039999999993</c:v>
                </c:pt>
                <c:pt idx="803">
                  <c:v>90.113602</c:v>
                </c:pt>
                <c:pt idx="804">
                  <c:v>90.131586999999996</c:v>
                </c:pt>
                <c:pt idx="805">
                  <c:v>90.156774999999996</c:v>
                </c:pt>
                <c:pt idx="806">
                  <c:v>90.178937000000005</c:v>
                </c:pt>
                <c:pt idx="807">
                  <c:v>90.192179999999993</c:v>
                </c:pt>
                <c:pt idx="808">
                  <c:v>90.197626999999997</c:v>
                </c:pt>
                <c:pt idx="809">
                  <c:v>90.201125000000005</c:v>
                </c:pt>
                <c:pt idx="810">
                  <c:v>90.205368000000007</c:v>
                </c:pt>
                <c:pt idx="811">
                  <c:v>90.20393</c:v>
                </c:pt>
                <c:pt idx="812">
                  <c:v>90.187314000000001</c:v>
                </c:pt>
                <c:pt idx="813">
                  <c:v>90.157824000000005</c:v>
                </c:pt>
                <c:pt idx="814">
                  <c:v>90.134692999999999</c:v>
                </c:pt>
                <c:pt idx="815">
                  <c:v>90.137798000000004</c:v>
                </c:pt>
                <c:pt idx="816">
                  <c:v>90.164983000000007</c:v>
                </c:pt>
                <c:pt idx="817">
                  <c:v>90.190437000000003</c:v>
                </c:pt>
                <c:pt idx="818">
                  <c:v>90.187511999999998</c:v>
                </c:pt>
                <c:pt idx="819">
                  <c:v>90.150424000000001</c:v>
                </c:pt>
                <c:pt idx="820">
                  <c:v>90.095423999999994</c:v>
                </c:pt>
                <c:pt idx="821">
                  <c:v>90.047871999999998</c:v>
                </c:pt>
                <c:pt idx="822">
                  <c:v>90.029458000000005</c:v>
                </c:pt>
                <c:pt idx="823">
                  <c:v>90.048962000000003</c:v>
                </c:pt>
                <c:pt idx="824">
                  <c:v>90.095684000000006</c:v>
                </c:pt>
                <c:pt idx="825">
                  <c:v>90.142188000000004</c:v>
                </c:pt>
                <c:pt idx="826">
                  <c:v>90.161710999999997</c:v>
                </c:pt>
                <c:pt idx="827">
                  <c:v>90.148604000000006</c:v>
                </c:pt>
                <c:pt idx="828">
                  <c:v>90.120498999999995</c:v>
                </c:pt>
                <c:pt idx="829">
                  <c:v>90.098277999999993</c:v>
                </c:pt>
                <c:pt idx="830">
                  <c:v>90.086906999999997</c:v>
                </c:pt>
                <c:pt idx="831">
                  <c:v>90.077967999999998</c:v>
                </c:pt>
                <c:pt idx="832">
                  <c:v>90.065332999999995</c:v>
                </c:pt>
                <c:pt idx="833">
                  <c:v>90.051901999999998</c:v>
                </c:pt>
                <c:pt idx="834">
                  <c:v>90.043544999999995</c:v>
                </c:pt>
                <c:pt idx="835">
                  <c:v>90.043951000000007</c:v>
                </c:pt>
                <c:pt idx="836">
                  <c:v>90.055271000000005</c:v>
                </c:pt>
                <c:pt idx="837">
                  <c:v>90.075936999999996</c:v>
                </c:pt>
                <c:pt idx="838">
                  <c:v>90.094965999999999</c:v>
                </c:pt>
                <c:pt idx="839">
                  <c:v>90.095871000000002</c:v>
                </c:pt>
                <c:pt idx="840">
                  <c:v>90.073560000000001</c:v>
                </c:pt>
                <c:pt idx="841">
                  <c:v>90.044387</c:v>
                </c:pt>
                <c:pt idx="842">
                  <c:v>90.031993999999997</c:v>
                </c:pt>
                <c:pt idx="843">
                  <c:v>90.042411999999999</c:v>
                </c:pt>
                <c:pt idx="844">
                  <c:v>90.057619000000003</c:v>
                </c:pt>
                <c:pt idx="845">
                  <c:v>90.054534000000004</c:v>
                </c:pt>
                <c:pt idx="846">
                  <c:v>90.026910000000001</c:v>
                </c:pt>
                <c:pt idx="847">
                  <c:v>89.988606000000004</c:v>
                </c:pt>
                <c:pt idx="848">
                  <c:v>89.961022999999997</c:v>
                </c:pt>
                <c:pt idx="849">
                  <c:v>89.959857999999997</c:v>
                </c:pt>
                <c:pt idx="850">
                  <c:v>89.988248999999996</c:v>
                </c:pt>
                <c:pt idx="851">
                  <c:v>90.035015000000001</c:v>
                </c:pt>
                <c:pt idx="852">
                  <c:v>90.078671</c:v>
                </c:pt>
                <c:pt idx="853">
                  <c:v>90.098887000000005</c:v>
                </c:pt>
                <c:pt idx="854">
                  <c:v>90.089415000000002</c:v>
                </c:pt>
                <c:pt idx="855">
                  <c:v>90.061713999999995</c:v>
                </c:pt>
                <c:pt idx="856">
                  <c:v>90.035949000000002</c:v>
                </c:pt>
                <c:pt idx="857">
                  <c:v>90.026944</c:v>
                </c:pt>
                <c:pt idx="858">
                  <c:v>90.035207999999997</c:v>
                </c:pt>
                <c:pt idx="859">
                  <c:v>90.048036999999994</c:v>
                </c:pt>
                <c:pt idx="860">
                  <c:v>90.049323999999999</c:v>
                </c:pt>
                <c:pt idx="861">
                  <c:v>90.031278999999998</c:v>
                </c:pt>
                <c:pt idx="862">
                  <c:v>89.998686000000006</c:v>
                </c:pt>
                <c:pt idx="863">
                  <c:v>89.962063000000001</c:v>
                </c:pt>
                <c:pt idx="864">
                  <c:v>89.927762000000001</c:v>
                </c:pt>
                <c:pt idx="865">
                  <c:v>89.896127000000007</c:v>
                </c:pt>
                <c:pt idx="866">
                  <c:v>89.867656999999994</c:v>
                </c:pt>
                <c:pt idx="867">
                  <c:v>89.846487999999994</c:v>
                </c:pt>
                <c:pt idx="868">
                  <c:v>89.835668999999996</c:v>
                </c:pt>
                <c:pt idx="869">
                  <c:v>89.832643000000004</c:v>
                </c:pt>
                <c:pt idx="870">
                  <c:v>89.833296000000004</c:v>
                </c:pt>
                <c:pt idx="871">
                  <c:v>89.837950000000006</c:v>
                </c:pt>
                <c:pt idx="872">
                  <c:v>89.849163000000004</c:v>
                </c:pt>
                <c:pt idx="873">
                  <c:v>89.865037999999998</c:v>
                </c:pt>
                <c:pt idx="874">
                  <c:v>89.879874000000001</c:v>
                </c:pt>
                <c:pt idx="875">
                  <c:v>89.892362000000006</c:v>
                </c:pt>
                <c:pt idx="876">
                  <c:v>89.907833999999994</c:v>
                </c:pt>
                <c:pt idx="877">
                  <c:v>89.929409000000007</c:v>
                </c:pt>
                <c:pt idx="878">
                  <c:v>89.951068000000006</c:v>
                </c:pt>
                <c:pt idx="879">
                  <c:v>89.963717000000003</c:v>
                </c:pt>
                <c:pt idx="880">
                  <c:v>89.964978000000002</c:v>
                </c:pt>
                <c:pt idx="881">
                  <c:v>89.957969000000006</c:v>
                </c:pt>
                <c:pt idx="882">
                  <c:v>89.943089000000001</c:v>
                </c:pt>
                <c:pt idx="883">
                  <c:v>89.918035000000003</c:v>
                </c:pt>
                <c:pt idx="884">
                  <c:v>89.886392000000001</c:v>
                </c:pt>
                <c:pt idx="885">
                  <c:v>89.859217000000001</c:v>
                </c:pt>
                <c:pt idx="886">
                  <c:v>89.844374999999999</c:v>
                </c:pt>
                <c:pt idx="887">
                  <c:v>89.838515999999998</c:v>
                </c:pt>
                <c:pt idx="888">
                  <c:v>89.832988</c:v>
                </c:pt>
                <c:pt idx="889">
                  <c:v>89.824528000000001</c:v>
                </c:pt>
                <c:pt idx="890">
                  <c:v>89.816732999999999</c:v>
                </c:pt>
                <c:pt idx="891">
                  <c:v>89.813265000000001</c:v>
                </c:pt>
                <c:pt idx="892">
                  <c:v>89.813598999999996</c:v>
                </c:pt>
                <c:pt idx="893">
                  <c:v>89.814656999999997</c:v>
                </c:pt>
                <c:pt idx="894">
                  <c:v>89.813070999999994</c:v>
                </c:pt>
                <c:pt idx="895">
                  <c:v>89.806201999999999</c:v>
                </c:pt>
                <c:pt idx="896">
                  <c:v>89.794414000000003</c:v>
                </c:pt>
                <c:pt idx="897">
                  <c:v>89.783096999999998</c:v>
                </c:pt>
                <c:pt idx="898">
                  <c:v>89.780049000000005</c:v>
                </c:pt>
                <c:pt idx="899">
                  <c:v>89.789713000000006</c:v>
                </c:pt>
                <c:pt idx="900">
                  <c:v>89.810525999999996</c:v>
                </c:pt>
                <c:pt idx="901">
                  <c:v>89.836386000000005</c:v>
                </c:pt>
                <c:pt idx="902">
                  <c:v>89.857855000000001</c:v>
                </c:pt>
                <c:pt idx="903">
                  <c:v>89.863738999999995</c:v>
                </c:pt>
                <c:pt idx="904">
                  <c:v>89.847949</c:v>
                </c:pt>
                <c:pt idx="905">
                  <c:v>89.817819999999998</c:v>
                </c:pt>
                <c:pt idx="906">
                  <c:v>89.791703999999996</c:v>
                </c:pt>
                <c:pt idx="907">
                  <c:v>89.784816000000006</c:v>
                </c:pt>
                <c:pt idx="908">
                  <c:v>89.797708999999998</c:v>
                </c:pt>
                <c:pt idx="909">
                  <c:v>89.817618999999993</c:v>
                </c:pt>
                <c:pt idx="910">
                  <c:v>89.828468999999998</c:v>
                </c:pt>
                <c:pt idx="911">
                  <c:v>89.820429000000004</c:v>
                </c:pt>
                <c:pt idx="912">
                  <c:v>89.794804999999997</c:v>
                </c:pt>
                <c:pt idx="913">
                  <c:v>89.763357999999997</c:v>
                </c:pt>
                <c:pt idx="914">
                  <c:v>89.741336000000004</c:v>
                </c:pt>
                <c:pt idx="915">
                  <c:v>89.737468000000007</c:v>
                </c:pt>
                <c:pt idx="916">
                  <c:v>89.748971999999995</c:v>
                </c:pt>
                <c:pt idx="917">
                  <c:v>89.765573000000003</c:v>
                </c:pt>
                <c:pt idx="918">
                  <c:v>89.777502999999996</c:v>
                </c:pt>
                <c:pt idx="919">
                  <c:v>89.780321000000001</c:v>
                </c:pt>
                <c:pt idx="920">
                  <c:v>89.774809000000005</c:v>
                </c:pt>
                <c:pt idx="921">
                  <c:v>89.764228000000003</c:v>
                </c:pt>
                <c:pt idx="922">
                  <c:v>89.750889000000001</c:v>
                </c:pt>
                <c:pt idx="923">
                  <c:v>89.734416999999993</c:v>
                </c:pt>
                <c:pt idx="924">
                  <c:v>89.714376999999999</c:v>
                </c:pt>
                <c:pt idx="925">
                  <c:v>89.695166999999998</c:v>
                </c:pt>
                <c:pt idx="926">
                  <c:v>89.686190999999994</c:v>
                </c:pt>
                <c:pt idx="927">
                  <c:v>89.694339999999997</c:v>
                </c:pt>
                <c:pt idx="928">
                  <c:v>89.715980000000002</c:v>
                </c:pt>
                <c:pt idx="929">
                  <c:v>89.737707999999998</c:v>
                </c:pt>
                <c:pt idx="930">
                  <c:v>89.745461000000006</c:v>
                </c:pt>
                <c:pt idx="931">
                  <c:v>89.733341999999993</c:v>
                </c:pt>
                <c:pt idx="932">
                  <c:v>89.706086999999997</c:v>
                </c:pt>
                <c:pt idx="933">
                  <c:v>89.676012999999998</c:v>
                </c:pt>
                <c:pt idx="934">
                  <c:v>89.657210000000006</c:v>
                </c:pt>
                <c:pt idx="935">
                  <c:v>89.658303000000004</c:v>
                </c:pt>
                <c:pt idx="936">
                  <c:v>89.676513999999997</c:v>
                </c:pt>
                <c:pt idx="937">
                  <c:v>89.697958</c:v>
                </c:pt>
                <c:pt idx="938">
                  <c:v>89.706366000000003</c:v>
                </c:pt>
                <c:pt idx="939">
                  <c:v>89.695497000000003</c:v>
                </c:pt>
                <c:pt idx="940">
                  <c:v>89.674925000000002</c:v>
                </c:pt>
                <c:pt idx="941">
                  <c:v>89.661952999999997</c:v>
                </c:pt>
                <c:pt idx="942">
                  <c:v>89.665678</c:v>
                </c:pt>
                <c:pt idx="943">
                  <c:v>89.679230000000004</c:v>
                </c:pt>
                <c:pt idx="944">
                  <c:v>89.688759000000005</c:v>
                </c:pt>
                <c:pt idx="945">
                  <c:v>89.687064000000007</c:v>
                </c:pt>
                <c:pt idx="946">
                  <c:v>89.674124000000006</c:v>
                </c:pt>
                <c:pt idx="947">
                  <c:v>89.648104000000004</c:v>
                </c:pt>
                <c:pt idx="948">
                  <c:v>89.605953</c:v>
                </c:pt>
                <c:pt idx="949">
                  <c:v>89.556269999999998</c:v>
                </c:pt>
                <c:pt idx="950">
                  <c:v>89.523557999999994</c:v>
                </c:pt>
                <c:pt idx="951">
                  <c:v>89.529213999999996</c:v>
                </c:pt>
                <c:pt idx="952">
                  <c:v>89.567115000000001</c:v>
                </c:pt>
                <c:pt idx="953">
                  <c:v>89.605187000000001</c:v>
                </c:pt>
                <c:pt idx="954">
                  <c:v>89.614572999999993</c:v>
                </c:pt>
                <c:pt idx="955">
                  <c:v>89.594898999999998</c:v>
                </c:pt>
                <c:pt idx="956">
                  <c:v>89.569976999999994</c:v>
                </c:pt>
                <c:pt idx="957">
                  <c:v>89.561854999999994</c:v>
                </c:pt>
                <c:pt idx="958">
                  <c:v>89.571218999999999</c:v>
                </c:pt>
                <c:pt idx="959">
                  <c:v>89.581900000000005</c:v>
                </c:pt>
                <c:pt idx="960">
                  <c:v>89.581352999999993</c:v>
                </c:pt>
                <c:pt idx="961">
                  <c:v>89.574415000000002</c:v>
                </c:pt>
                <c:pt idx="962">
                  <c:v>89.577545999999998</c:v>
                </c:pt>
                <c:pt idx="963">
                  <c:v>89.601241000000002</c:v>
                </c:pt>
                <c:pt idx="964">
                  <c:v>89.638470999999996</c:v>
                </c:pt>
                <c:pt idx="965">
                  <c:v>89.668974000000006</c:v>
                </c:pt>
                <c:pt idx="966">
                  <c:v>89.675039999999996</c:v>
                </c:pt>
                <c:pt idx="967">
                  <c:v>89.655834999999996</c:v>
                </c:pt>
                <c:pt idx="968">
                  <c:v>89.628934999999998</c:v>
                </c:pt>
                <c:pt idx="969">
                  <c:v>89.616754</c:v>
                </c:pt>
                <c:pt idx="970">
                  <c:v>89.627818000000005</c:v>
                </c:pt>
                <c:pt idx="971">
                  <c:v>89.650733000000002</c:v>
                </c:pt>
                <c:pt idx="972">
                  <c:v>89.666726999999995</c:v>
                </c:pt>
                <c:pt idx="973">
                  <c:v>89.665947000000003</c:v>
                </c:pt>
                <c:pt idx="974">
                  <c:v>89.651210000000006</c:v>
                </c:pt>
                <c:pt idx="975">
                  <c:v>89.630448000000001</c:v>
                </c:pt>
                <c:pt idx="976">
                  <c:v>89.610814000000005</c:v>
                </c:pt>
                <c:pt idx="977">
                  <c:v>89.599275000000006</c:v>
                </c:pt>
                <c:pt idx="978">
                  <c:v>89.601141999999996</c:v>
                </c:pt>
                <c:pt idx="979">
                  <c:v>89.613489000000001</c:v>
                </c:pt>
                <c:pt idx="980">
                  <c:v>89.624459000000002</c:v>
                </c:pt>
                <c:pt idx="981">
                  <c:v>89.624014000000003</c:v>
                </c:pt>
                <c:pt idx="982">
                  <c:v>89.613569999999996</c:v>
                </c:pt>
                <c:pt idx="983">
                  <c:v>89.602445000000003</c:v>
                </c:pt>
                <c:pt idx="984">
                  <c:v>89.597814</c:v>
                </c:pt>
                <c:pt idx="985">
                  <c:v>89.601293999999996</c:v>
                </c:pt>
                <c:pt idx="986">
                  <c:v>89.611238</c:v>
                </c:pt>
                <c:pt idx="987">
                  <c:v>89.623103</c:v>
                </c:pt>
                <c:pt idx="988">
                  <c:v>89.629968000000005</c:v>
                </c:pt>
                <c:pt idx="989">
                  <c:v>89.628248999999997</c:v>
                </c:pt>
                <c:pt idx="990">
                  <c:v>89.621701000000002</c:v>
                </c:pt>
                <c:pt idx="991">
                  <c:v>89.615583999999998</c:v>
                </c:pt>
                <c:pt idx="992">
                  <c:v>89.609549999999999</c:v>
                </c:pt>
                <c:pt idx="993">
                  <c:v>89.601382999999998</c:v>
                </c:pt>
                <c:pt idx="994">
                  <c:v>89.595027999999999</c:v>
                </c:pt>
                <c:pt idx="995">
                  <c:v>89.597511999999995</c:v>
                </c:pt>
                <c:pt idx="996">
                  <c:v>89.607364000000004</c:v>
                </c:pt>
                <c:pt idx="997">
                  <c:v>89.613236000000001</c:v>
                </c:pt>
                <c:pt idx="998">
                  <c:v>89.606414000000001</c:v>
                </c:pt>
                <c:pt idx="999">
                  <c:v>89.589731</c:v>
                </c:pt>
                <c:pt idx="1000">
                  <c:v>89.572826000000006</c:v>
                </c:pt>
                <c:pt idx="1001">
                  <c:v>89.564195999999995</c:v>
                </c:pt>
                <c:pt idx="1002">
                  <c:v>89.569186999999999</c:v>
                </c:pt>
                <c:pt idx="1003">
                  <c:v>89.588802000000001</c:v>
                </c:pt>
                <c:pt idx="1004">
                  <c:v>89.615879000000007</c:v>
                </c:pt>
                <c:pt idx="1005">
                  <c:v>89.63682</c:v>
                </c:pt>
                <c:pt idx="1006">
                  <c:v>89.641593999999998</c:v>
                </c:pt>
                <c:pt idx="1007">
                  <c:v>89.628923999999998</c:v>
                </c:pt>
                <c:pt idx="1008">
                  <c:v>89.598909000000006</c:v>
                </c:pt>
                <c:pt idx="1009">
                  <c:v>89.547312000000005</c:v>
                </c:pt>
                <c:pt idx="1010">
                  <c:v>89.474587999999997</c:v>
                </c:pt>
                <c:pt idx="1011">
                  <c:v>89.396997999999996</c:v>
                </c:pt>
                <c:pt idx="1012">
                  <c:v>89.338665000000006</c:v>
                </c:pt>
                <c:pt idx="1013">
                  <c:v>89.309454000000002</c:v>
                </c:pt>
                <c:pt idx="1014">
                  <c:v>89.295597000000001</c:v>
                </c:pt>
                <c:pt idx="1015">
                  <c:v>89.273803999999998</c:v>
                </c:pt>
                <c:pt idx="1016">
                  <c:v>89.230428000000003</c:v>
                </c:pt>
                <c:pt idx="1017">
                  <c:v>89.165856000000005</c:v>
                </c:pt>
                <c:pt idx="1018">
                  <c:v>89.086555000000004</c:v>
                </c:pt>
                <c:pt idx="1019">
                  <c:v>88.997934000000001</c:v>
                </c:pt>
                <c:pt idx="1020">
                  <c:v>88.902551000000003</c:v>
                </c:pt>
                <c:pt idx="1021">
                  <c:v>88.799878000000007</c:v>
                </c:pt>
                <c:pt idx="1022">
                  <c:v>88.686115000000001</c:v>
                </c:pt>
                <c:pt idx="1023">
                  <c:v>88.556667000000004</c:v>
                </c:pt>
                <c:pt idx="1024">
                  <c:v>88.410787999999997</c:v>
                </c:pt>
                <c:pt idx="1025">
                  <c:v>88.253123000000002</c:v>
                </c:pt>
                <c:pt idx="1026">
                  <c:v>88.088487000000001</c:v>
                </c:pt>
                <c:pt idx="1027">
                  <c:v>87.914373999999995</c:v>
                </c:pt>
                <c:pt idx="1028">
                  <c:v>87.720819000000006</c:v>
                </c:pt>
                <c:pt idx="1029">
                  <c:v>87.500536999999994</c:v>
                </c:pt>
                <c:pt idx="1030">
                  <c:v>87.259646000000004</c:v>
                </c:pt>
                <c:pt idx="1031">
                  <c:v>87.015938000000006</c:v>
                </c:pt>
                <c:pt idx="1032">
                  <c:v>86.785027999999997</c:v>
                </c:pt>
                <c:pt idx="1033">
                  <c:v>86.568589000000003</c:v>
                </c:pt>
                <c:pt idx="1034">
                  <c:v>86.357026000000005</c:v>
                </c:pt>
                <c:pt idx="1035">
                  <c:v>86.143401999999995</c:v>
                </c:pt>
                <c:pt idx="1036">
                  <c:v>85.934849</c:v>
                </c:pt>
                <c:pt idx="1037">
                  <c:v>85.751732000000004</c:v>
                </c:pt>
                <c:pt idx="1038">
                  <c:v>85.615127999999999</c:v>
                </c:pt>
                <c:pt idx="1039">
                  <c:v>85.532043000000002</c:v>
                </c:pt>
                <c:pt idx="1040">
                  <c:v>85.490939999999995</c:v>
                </c:pt>
                <c:pt idx="1041">
                  <c:v>85.472741999999997</c:v>
                </c:pt>
                <c:pt idx="1042">
                  <c:v>85.467256000000006</c:v>
                </c:pt>
                <c:pt idx="1043">
                  <c:v>85.478702999999996</c:v>
                </c:pt>
                <c:pt idx="1044">
                  <c:v>85.516204999999999</c:v>
                </c:pt>
                <c:pt idx="1045">
                  <c:v>85.582296999999997</c:v>
                </c:pt>
                <c:pt idx="1046">
                  <c:v>85.671544999999995</c:v>
                </c:pt>
                <c:pt idx="1047">
                  <c:v>85.776505999999998</c:v>
                </c:pt>
                <c:pt idx="1048">
                  <c:v>85.891101000000006</c:v>
                </c:pt>
                <c:pt idx="1049">
                  <c:v>86.008561999999998</c:v>
                </c:pt>
                <c:pt idx="1050">
                  <c:v>86.118469000000005</c:v>
                </c:pt>
                <c:pt idx="1051">
                  <c:v>86.206852999999995</c:v>
                </c:pt>
                <c:pt idx="1052">
                  <c:v>86.260430999999997</c:v>
                </c:pt>
                <c:pt idx="1053">
                  <c:v>86.273323000000005</c:v>
                </c:pt>
                <c:pt idx="1054">
                  <c:v>86.250029999999995</c:v>
                </c:pt>
                <c:pt idx="1055">
                  <c:v>86.199577000000005</c:v>
                </c:pt>
                <c:pt idx="1056">
                  <c:v>86.127037000000001</c:v>
                </c:pt>
                <c:pt idx="1057">
                  <c:v>86.034547000000003</c:v>
                </c:pt>
                <c:pt idx="1058">
                  <c:v>85.929743999999999</c:v>
                </c:pt>
                <c:pt idx="1059">
                  <c:v>85.825186000000002</c:v>
                </c:pt>
                <c:pt idx="1060">
                  <c:v>85.725438999999994</c:v>
                </c:pt>
                <c:pt idx="1061">
                  <c:v>85.622793999999999</c:v>
                </c:pt>
                <c:pt idx="1062">
                  <c:v>85.514415999999997</c:v>
                </c:pt>
                <c:pt idx="1063">
                  <c:v>85.417839000000001</c:v>
                </c:pt>
                <c:pt idx="1064">
                  <c:v>85.356801000000004</c:v>
                </c:pt>
                <c:pt idx="1065">
                  <c:v>85.331531999999996</c:v>
                </c:pt>
                <c:pt idx="1066">
                  <c:v>85.315596999999997</c:v>
                </c:pt>
                <c:pt idx="1067">
                  <c:v>85.286602000000002</c:v>
                </c:pt>
                <c:pt idx="1068">
                  <c:v>85.250217000000006</c:v>
                </c:pt>
                <c:pt idx="1069">
                  <c:v>85.227834000000001</c:v>
                </c:pt>
                <c:pt idx="1070">
                  <c:v>85.229320999999999</c:v>
                </c:pt>
                <c:pt idx="1071">
                  <c:v>85.247917000000001</c:v>
                </c:pt>
                <c:pt idx="1072">
                  <c:v>85.276528999999996</c:v>
                </c:pt>
                <c:pt idx="1073">
                  <c:v>85.316727</c:v>
                </c:pt>
                <c:pt idx="1074">
                  <c:v>85.369945000000001</c:v>
                </c:pt>
                <c:pt idx="1075">
                  <c:v>85.428901999999994</c:v>
                </c:pt>
                <c:pt idx="1076">
                  <c:v>85.482619</c:v>
                </c:pt>
                <c:pt idx="1077">
                  <c:v>85.526448000000002</c:v>
                </c:pt>
                <c:pt idx="1078">
                  <c:v>85.565100999999999</c:v>
                </c:pt>
                <c:pt idx="1079">
                  <c:v>85.609637000000006</c:v>
                </c:pt>
                <c:pt idx="1080">
                  <c:v>85.672933999999998</c:v>
                </c:pt>
                <c:pt idx="1081">
                  <c:v>85.762220999999997</c:v>
                </c:pt>
                <c:pt idx="1082">
                  <c:v>85.870130000000003</c:v>
                </c:pt>
                <c:pt idx="1083">
                  <c:v>85.974976999999996</c:v>
                </c:pt>
                <c:pt idx="1084">
                  <c:v>86.055696999999995</c:v>
                </c:pt>
                <c:pt idx="1085">
                  <c:v>86.108293000000003</c:v>
                </c:pt>
                <c:pt idx="1086">
                  <c:v>86.144897999999998</c:v>
                </c:pt>
                <c:pt idx="1087">
                  <c:v>86.176891999999995</c:v>
                </c:pt>
                <c:pt idx="1088">
                  <c:v>86.203704999999999</c:v>
                </c:pt>
                <c:pt idx="1089">
                  <c:v>86.220517999999998</c:v>
                </c:pt>
                <c:pt idx="1090">
                  <c:v>86.232787000000002</c:v>
                </c:pt>
                <c:pt idx="1091">
                  <c:v>86.256949000000006</c:v>
                </c:pt>
                <c:pt idx="1092">
                  <c:v>86.305961999999994</c:v>
                </c:pt>
                <c:pt idx="1093">
                  <c:v>86.378411</c:v>
                </c:pt>
                <c:pt idx="1094">
                  <c:v>86.463228999999998</c:v>
                </c:pt>
                <c:pt idx="1095">
                  <c:v>86.551109999999994</c:v>
                </c:pt>
                <c:pt idx="1096">
                  <c:v>86.637165999999993</c:v>
                </c:pt>
                <c:pt idx="1097">
                  <c:v>86.714847000000006</c:v>
                </c:pt>
                <c:pt idx="1098">
                  <c:v>86.774752000000007</c:v>
                </c:pt>
                <c:pt idx="1099">
                  <c:v>86.811674999999994</c:v>
                </c:pt>
                <c:pt idx="1100">
                  <c:v>86.831760000000003</c:v>
                </c:pt>
                <c:pt idx="1101">
                  <c:v>86.849468999999999</c:v>
                </c:pt>
                <c:pt idx="1102">
                  <c:v>86.877771999999993</c:v>
                </c:pt>
                <c:pt idx="1103">
                  <c:v>86.921619000000007</c:v>
                </c:pt>
                <c:pt idx="1104">
                  <c:v>86.978269999999995</c:v>
                </c:pt>
                <c:pt idx="1105">
                  <c:v>87.040604000000002</c:v>
                </c:pt>
                <c:pt idx="1106">
                  <c:v>87.099393000000006</c:v>
                </c:pt>
                <c:pt idx="1107">
                  <c:v>87.145083999999997</c:v>
                </c:pt>
                <c:pt idx="1108">
                  <c:v>87.171030000000002</c:v>
                </c:pt>
                <c:pt idx="1109">
                  <c:v>87.177440000000004</c:v>
                </c:pt>
                <c:pt idx="1110">
                  <c:v>87.172408000000004</c:v>
                </c:pt>
                <c:pt idx="1111">
                  <c:v>87.167036999999993</c:v>
                </c:pt>
                <c:pt idx="1112">
                  <c:v>87.166797000000003</c:v>
                </c:pt>
                <c:pt idx="1113">
                  <c:v>87.166247999999996</c:v>
                </c:pt>
                <c:pt idx="1114">
                  <c:v>87.153447999999997</c:v>
                </c:pt>
                <c:pt idx="1115">
                  <c:v>87.121193000000005</c:v>
                </c:pt>
                <c:pt idx="1116">
                  <c:v>87.073896000000005</c:v>
                </c:pt>
                <c:pt idx="1117">
                  <c:v>87.021788000000001</c:v>
                </c:pt>
                <c:pt idx="1118">
                  <c:v>86.967885999999993</c:v>
                </c:pt>
                <c:pt idx="1119">
                  <c:v>86.902717999999993</c:v>
                </c:pt>
                <c:pt idx="1120">
                  <c:v>86.814460999999994</c:v>
                </c:pt>
                <c:pt idx="1121">
                  <c:v>86.704065</c:v>
                </c:pt>
                <c:pt idx="1122">
                  <c:v>86.587652000000006</c:v>
                </c:pt>
                <c:pt idx="1123">
                  <c:v>86.483468999999999</c:v>
                </c:pt>
                <c:pt idx="1124">
                  <c:v>86.399299999999997</c:v>
                </c:pt>
                <c:pt idx="1125">
                  <c:v>86.334601000000006</c:v>
                </c:pt>
                <c:pt idx="1126">
                  <c:v>86.290423000000004</c:v>
                </c:pt>
                <c:pt idx="1127">
                  <c:v>86.270715999999993</c:v>
                </c:pt>
                <c:pt idx="1128">
                  <c:v>86.273977000000002</c:v>
                </c:pt>
                <c:pt idx="1129">
                  <c:v>86.290322000000003</c:v>
                </c:pt>
                <c:pt idx="1130">
                  <c:v>86.309864000000005</c:v>
                </c:pt>
                <c:pt idx="1131">
                  <c:v>86.328757999999993</c:v>
                </c:pt>
                <c:pt idx="1132">
                  <c:v>86.343557000000004</c:v>
                </c:pt>
                <c:pt idx="1133">
                  <c:v>86.344598000000005</c:v>
                </c:pt>
                <c:pt idx="1134">
                  <c:v>86.321445999999995</c:v>
                </c:pt>
                <c:pt idx="1135">
                  <c:v>86.272741999999994</c:v>
                </c:pt>
                <c:pt idx="1136">
                  <c:v>86.205562</c:v>
                </c:pt>
                <c:pt idx="1137">
                  <c:v>86.128220999999996</c:v>
                </c:pt>
                <c:pt idx="1138">
                  <c:v>86.051783</c:v>
                </c:pt>
                <c:pt idx="1139">
                  <c:v>85.997134000000003</c:v>
                </c:pt>
                <c:pt idx="1140">
                  <c:v>85.988435999999993</c:v>
                </c:pt>
                <c:pt idx="1141">
                  <c:v>86.032708999999997</c:v>
                </c:pt>
                <c:pt idx="1142">
                  <c:v>86.110653999999997</c:v>
                </c:pt>
                <c:pt idx="1143">
                  <c:v>86.193397000000004</c:v>
                </c:pt>
                <c:pt idx="1144">
                  <c:v>86.266435000000001</c:v>
                </c:pt>
                <c:pt idx="1145">
                  <c:v>86.336230999999998</c:v>
                </c:pt>
                <c:pt idx="1146">
                  <c:v>86.417547999999996</c:v>
                </c:pt>
                <c:pt idx="1147">
                  <c:v>86.518051999999997</c:v>
                </c:pt>
                <c:pt idx="1148">
                  <c:v>86.632272</c:v>
                </c:pt>
                <c:pt idx="1149">
                  <c:v>86.745921999999993</c:v>
                </c:pt>
                <c:pt idx="1150">
                  <c:v>86.846846999999997</c:v>
                </c:pt>
                <c:pt idx="1151">
                  <c:v>86.933920000000001</c:v>
                </c:pt>
                <c:pt idx="1152">
                  <c:v>87.015011999999999</c:v>
                </c:pt>
                <c:pt idx="1153">
                  <c:v>87.095868999999993</c:v>
                </c:pt>
                <c:pt idx="1154">
                  <c:v>87.173908999999995</c:v>
                </c:pt>
                <c:pt idx="1155">
                  <c:v>87.243975000000006</c:v>
                </c:pt>
                <c:pt idx="1156">
                  <c:v>87.305819999999997</c:v>
                </c:pt>
                <c:pt idx="1157">
                  <c:v>87.362964000000005</c:v>
                </c:pt>
                <c:pt idx="1158">
                  <c:v>87.417627999999993</c:v>
                </c:pt>
                <c:pt idx="1159">
                  <c:v>87.470752000000005</c:v>
                </c:pt>
                <c:pt idx="1160">
                  <c:v>87.524373999999995</c:v>
                </c:pt>
                <c:pt idx="1161">
                  <c:v>87.579509000000002</c:v>
                </c:pt>
                <c:pt idx="1162">
                  <c:v>87.633307000000002</c:v>
                </c:pt>
                <c:pt idx="1163">
                  <c:v>87.682320000000004</c:v>
                </c:pt>
                <c:pt idx="1164">
                  <c:v>87.726899000000003</c:v>
                </c:pt>
                <c:pt idx="1165">
                  <c:v>87.767735000000002</c:v>
                </c:pt>
                <c:pt idx="1166">
                  <c:v>87.799650999999997</c:v>
                </c:pt>
                <c:pt idx="1167">
                  <c:v>87.814902000000004</c:v>
                </c:pt>
                <c:pt idx="1168">
                  <c:v>87.813668000000007</c:v>
                </c:pt>
                <c:pt idx="1169">
                  <c:v>87.806884999999994</c:v>
                </c:pt>
                <c:pt idx="1170">
                  <c:v>87.807716999999997</c:v>
                </c:pt>
                <c:pt idx="1171">
                  <c:v>87.823059999999998</c:v>
                </c:pt>
                <c:pt idx="1172">
                  <c:v>87.852643999999998</c:v>
                </c:pt>
                <c:pt idx="1173">
                  <c:v>87.890863999999993</c:v>
                </c:pt>
                <c:pt idx="1174">
                  <c:v>87.928191999999996</c:v>
                </c:pt>
                <c:pt idx="1175">
                  <c:v>87.955425000000005</c:v>
                </c:pt>
                <c:pt idx="1176">
                  <c:v>87.969246999999996</c:v>
                </c:pt>
                <c:pt idx="1177">
                  <c:v>87.971693000000002</c:v>
                </c:pt>
                <c:pt idx="1178">
                  <c:v>87.965014999999994</c:v>
                </c:pt>
                <c:pt idx="1179">
                  <c:v>87.952456999999995</c:v>
                </c:pt>
                <c:pt idx="1180">
                  <c:v>87.944181999999998</c:v>
                </c:pt>
                <c:pt idx="1181">
                  <c:v>87.954508000000004</c:v>
                </c:pt>
                <c:pt idx="1182">
                  <c:v>87.988315</c:v>
                </c:pt>
                <c:pt idx="1183">
                  <c:v>88.034229999999994</c:v>
                </c:pt>
                <c:pt idx="1184">
                  <c:v>88.075554999999994</c:v>
                </c:pt>
                <c:pt idx="1185">
                  <c:v>88.104409000000004</c:v>
                </c:pt>
                <c:pt idx="1186">
                  <c:v>88.122212000000005</c:v>
                </c:pt>
                <c:pt idx="1187">
                  <c:v>88.131741000000005</c:v>
                </c:pt>
                <c:pt idx="1188">
                  <c:v>88.135587000000001</c:v>
                </c:pt>
                <c:pt idx="1189">
                  <c:v>88.139572999999999</c:v>
                </c:pt>
                <c:pt idx="1190">
                  <c:v>88.150067000000007</c:v>
                </c:pt>
                <c:pt idx="1191">
                  <c:v>88.166955999999999</c:v>
                </c:pt>
                <c:pt idx="1192">
                  <c:v>88.183418000000003</c:v>
                </c:pt>
                <c:pt idx="1193">
                  <c:v>88.192631000000006</c:v>
                </c:pt>
                <c:pt idx="1194">
                  <c:v>88.192211999999998</c:v>
                </c:pt>
                <c:pt idx="1195">
                  <c:v>88.184759</c:v>
                </c:pt>
                <c:pt idx="1196">
                  <c:v>88.179102</c:v>
                </c:pt>
                <c:pt idx="1197">
                  <c:v>88.188153</c:v>
                </c:pt>
                <c:pt idx="1198">
                  <c:v>88.217832999999999</c:v>
                </c:pt>
                <c:pt idx="1199">
                  <c:v>88.257131999999999</c:v>
                </c:pt>
                <c:pt idx="1200">
                  <c:v>88.285646</c:v>
                </c:pt>
                <c:pt idx="1201">
                  <c:v>88.292935</c:v>
                </c:pt>
                <c:pt idx="1202">
                  <c:v>88.285892000000004</c:v>
                </c:pt>
                <c:pt idx="1203">
                  <c:v>88.276636999999994</c:v>
                </c:pt>
                <c:pt idx="1204">
                  <c:v>88.270937000000004</c:v>
                </c:pt>
                <c:pt idx="1205">
                  <c:v>88.271681000000001</c:v>
                </c:pt>
                <c:pt idx="1206">
                  <c:v>88.285342999999997</c:v>
                </c:pt>
                <c:pt idx="1207">
                  <c:v>88.315830000000005</c:v>
                </c:pt>
                <c:pt idx="1208">
                  <c:v>88.353686999999994</c:v>
                </c:pt>
                <c:pt idx="1209">
                  <c:v>88.379192000000003</c:v>
                </c:pt>
                <c:pt idx="1210">
                  <c:v>88.378883999999999</c:v>
                </c:pt>
                <c:pt idx="1211">
                  <c:v>88.357315</c:v>
                </c:pt>
                <c:pt idx="1212">
                  <c:v>88.332618999999994</c:v>
                </c:pt>
                <c:pt idx="1213">
                  <c:v>88.322284999999994</c:v>
                </c:pt>
                <c:pt idx="1214">
                  <c:v>88.331068000000002</c:v>
                </c:pt>
                <c:pt idx="1215">
                  <c:v>88.348309999999998</c:v>
                </c:pt>
                <c:pt idx="1216">
                  <c:v>88.355815000000007</c:v>
                </c:pt>
                <c:pt idx="1217">
                  <c:v>88.341657999999995</c:v>
                </c:pt>
                <c:pt idx="1218">
                  <c:v>88.309385000000006</c:v>
                </c:pt>
                <c:pt idx="1219">
                  <c:v>88.275226000000004</c:v>
                </c:pt>
                <c:pt idx="1220">
                  <c:v>88.256522000000004</c:v>
                </c:pt>
                <c:pt idx="1221">
                  <c:v>88.261593000000005</c:v>
                </c:pt>
                <c:pt idx="1222">
                  <c:v>88.286945000000003</c:v>
                </c:pt>
                <c:pt idx="1223">
                  <c:v>88.321566000000004</c:v>
                </c:pt>
                <c:pt idx="1224">
                  <c:v>88.354262000000006</c:v>
                </c:pt>
                <c:pt idx="1225">
                  <c:v>88.378635000000003</c:v>
                </c:pt>
                <c:pt idx="1226">
                  <c:v>88.392200000000003</c:v>
                </c:pt>
                <c:pt idx="1227">
                  <c:v>88.393252000000004</c:v>
                </c:pt>
                <c:pt idx="1228">
                  <c:v>88.383058000000005</c:v>
                </c:pt>
                <c:pt idx="1229">
                  <c:v>88.371257999999997</c:v>
                </c:pt>
                <c:pt idx="1230">
                  <c:v>88.372810000000001</c:v>
                </c:pt>
                <c:pt idx="1231">
                  <c:v>88.394132999999997</c:v>
                </c:pt>
                <c:pt idx="1232">
                  <c:v>88.424069000000003</c:v>
                </c:pt>
                <c:pt idx="1233">
                  <c:v>88.443445999999994</c:v>
                </c:pt>
                <c:pt idx="1234">
                  <c:v>88.443021000000002</c:v>
                </c:pt>
                <c:pt idx="1235">
                  <c:v>88.429066000000006</c:v>
                </c:pt>
                <c:pt idx="1236">
                  <c:v>88.413548000000006</c:v>
                </c:pt>
                <c:pt idx="1237">
                  <c:v>88.405596000000003</c:v>
                </c:pt>
                <c:pt idx="1238">
                  <c:v>88.412870999999996</c:v>
                </c:pt>
                <c:pt idx="1239">
                  <c:v>88.442640999999995</c:v>
                </c:pt>
                <c:pt idx="1240">
                  <c:v>88.493791999999999</c:v>
                </c:pt>
                <c:pt idx="1241">
                  <c:v>88.549094999999994</c:v>
                </c:pt>
                <c:pt idx="1242">
                  <c:v>88.582288000000005</c:v>
                </c:pt>
                <c:pt idx="1243">
                  <c:v>88.577442000000005</c:v>
                </c:pt>
                <c:pt idx="1244">
                  <c:v>88.542075999999994</c:v>
                </c:pt>
                <c:pt idx="1245">
                  <c:v>88.501255999999998</c:v>
                </c:pt>
                <c:pt idx="1246">
                  <c:v>88.479045999999997</c:v>
                </c:pt>
                <c:pt idx="1247">
                  <c:v>88.484032999999997</c:v>
                </c:pt>
                <c:pt idx="1248">
                  <c:v>88.508266000000006</c:v>
                </c:pt>
                <c:pt idx="1249">
                  <c:v>88.535998000000006</c:v>
                </c:pt>
                <c:pt idx="1250">
                  <c:v>88.553511</c:v>
                </c:pt>
                <c:pt idx="1251">
                  <c:v>88.555218999999994</c:v>
                </c:pt>
                <c:pt idx="1252">
                  <c:v>88.545400999999998</c:v>
                </c:pt>
                <c:pt idx="1253">
                  <c:v>88.534960999999996</c:v>
                </c:pt>
                <c:pt idx="1254">
                  <c:v>88.53349</c:v>
                </c:pt>
                <c:pt idx="1255">
                  <c:v>88.542597999999998</c:v>
                </c:pt>
                <c:pt idx="1256">
                  <c:v>88.556505999999999</c:v>
                </c:pt>
                <c:pt idx="1257">
                  <c:v>88.567531000000002</c:v>
                </c:pt>
                <c:pt idx="1258">
                  <c:v>88.568944000000002</c:v>
                </c:pt>
                <c:pt idx="1259">
                  <c:v>88.555297999999993</c:v>
                </c:pt>
                <c:pt idx="1260">
                  <c:v>88.526972000000001</c:v>
                </c:pt>
                <c:pt idx="1261">
                  <c:v>88.496353999999997</c:v>
                </c:pt>
                <c:pt idx="1262">
                  <c:v>88.482764000000003</c:v>
                </c:pt>
                <c:pt idx="1263">
                  <c:v>88.494849000000002</c:v>
                </c:pt>
                <c:pt idx="1264">
                  <c:v>88.520222000000004</c:v>
                </c:pt>
                <c:pt idx="1265">
                  <c:v>88.537848999999994</c:v>
                </c:pt>
                <c:pt idx="1266">
                  <c:v>88.539546999999999</c:v>
                </c:pt>
                <c:pt idx="1267">
                  <c:v>88.534818999999999</c:v>
                </c:pt>
                <c:pt idx="1268">
                  <c:v>88.536824999999993</c:v>
                </c:pt>
                <c:pt idx="1269">
                  <c:v>88.549919000000003</c:v>
                </c:pt>
                <c:pt idx="1270">
                  <c:v>88.571332999999996</c:v>
                </c:pt>
                <c:pt idx="1271">
                  <c:v>88.597793999999993</c:v>
                </c:pt>
                <c:pt idx="1272">
                  <c:v>88.626322000000002</c:v>
                </c:pt>
                <c:pt idx="1273">
                  <c:v>88.651714999999996</c:v>
                </c:pt>
                <c:pt idx="1274">
                  <c:v>88.667378999999997</c:v>
                </c:pt>
                <c:pt idx="1275">
                  <c:v>88.669049000000001</c:v>
                </c:pt>
                <c:pt idx="1276">
                  <c:v>88.657757000000004</c:v>
                </c:pt>
                <c:pt idx="1277">
                  <c:v>88.640552999999997</c:v>
                </c:pt>
                <c:pt idx="1278">
                  <c:v>88.627522999999997</c:v>
                </c:pt>
                <c:pt idx="1279">
                  <c:v>88.624652999999995</c:v>
                </c:pt>
                <c:pt idx="1280">
                  <c:v>88.628865000000005</c:v>
                </c:pt>
                <c:pt idx="1281">
                  <c:v>88.632453999999996</c:v>
                </c:pt>
                <c:pt idx="1282">
                  <c:v>88.632429000000002</c:v>
                </c:pt>
                <c:pt idx="1283">
                  <c:v>88.631894000000003</c:v>
                </c:pt>
                <c:pt idx="1284">
                  <c:v>88.632253000000006</c:v>
                </c:pt>
                <c:pt idx="1285">
                  <c:v>88.629305000000002</c:v>
                </c:pt>
                <c:pt idx="1286">
                  <c:v>88.619956000000002</c:v>
                </c:pt>
                <c:pt idx="1287">
                  <c:v>88.609164000000007</c:v>
                </c:pt>
                <c:pt idx="1288">
                  <c:v>88.606132000000002</c:v>
                </c:pt>
                <c:pt idx="1289">
                  <c:v>88.614880999999997</c:v>
                </c:pt>
                <c:pt idx="1290">
                  <c:v>88.631153999999995</c:v>
                </c:pt>
                <c:pt idx="1291">
                  <c:v>88.647824999999997</c:v>
                </c:pt>
                <c:pt idx="1292">
                  <c:v>88.661240000000006</c:v>
                </c:pt>
                <c:pt idx="1293">
                  <c:v>88.672321999999994</c:v>
                </c:pt>
                <c:pt idx="1294">
                  <c:v>88.682653999999999</c:v>
                </c:pt>
                <c:pt idx="1295">
                  <c:v>88.690376000000001</c:v>
                </c:pt>
                <c:pt idx="1296">
                  <c:v>88.691539000000006</c:v>
                </c:pt>
                <c:pt idx="1297">
                  <c:v>88.686514000000003</c:v>
                </c:pt>
                <c:pt idx="1298">
                  <c:v>88.682193999999996</c:v>
                </c:pt>
                <c:pt idx="1299">
                  <c:v>88.683886000000001</c:v>
                </c:pt>
                <c:pt idx="1300">
                  <c:v>88.686831999999995</c:v>
                </c:pt>
                <c:pt idx="1301">
                  <c:v>88.68159</c:v>
                </c:pt>
                <c:pt idx="1302">
                  <c:v>88.668111999999994</c:v>
                </c:pt>
                <c:pt idx="1303">
                  <c:v>88.657604000000006</c:v>
                </c:pt>
                <c:pt idx="1304">
                  <c:v>88.658253999999999</c:v>
                </c:pt>
                <c:pt idx="1305">
                  <c:v>88.665976999999998</c:v>
                </c:pt>
                <c:pt idx="1306">
                  <c:v>88.673837000000006</c:v>
                </c:pt>
                <c:pt idx="1307">
                  <c:v>88.684219999999996</c:v>
                </c:pt>
                <c:pt idx="1308">
                  <c:v>88.703680000000006</c:v>
                </c:pt>
                <c:pt idx="1309">
                  <c:v>88.728630999999993</c:v>
                </c:pt>
                <c:pt idx="1310">
                  <c:v>88.744686999999999</c:v>
                </c:pt>
                <c:pt idx="1311">
                  <c:v>88.741997999999995</c:v>
                </c:pt>
                <c:pt idx="1312">
                  <c:v>88.726130999999995</c:v>
                </c:pt>
                <c:pt idx="1313">
                  <c:v>88.711748</c:v>
                </c:pt>
                <c:pt idx="1314">
                  <c:v>88.708303999999998</c:v>
                </c:pt>
                <c:pt idx="1315">
                  <c:v>88.713507000000007</c:v>
                </c:pt>
                <c:pt idx="1316">
                  <c:v>88.718547000000001</c:v>
                </c:pt>
                <c:pt idx="1317">
                  <c:v>88.718129000000005</c:v>
                </c:pt>
                <c:pt idx="1318">
                  <c:v>88.715584000000007</c:v>
                </c:pt>
                <c:pt idx="1319">
                  <c:v>88.718664000000004</c:v>
                </c:pt>
                <c:pt idx="1320">
                  <c:v>88.731258999999994</c:v>
                </c:pt>
                <c:pt idx="1321">
                  <c:v>88.750578000000004</c:v>
                </c:pt>
                <c:pt idx="1322">
                  <c:v>88.770948000000004</c:v>
                </c:pt>
                <c:pt idx="1323">
                  <c:v>88.786265</c:v>
                </c:pt>
                <c:pt idx="1324">
                  <c:v>88.789150000000006</c:v>
                </c:pt>
                <c:pt idx="1325">
                  <c:v>88.774880999999993</c:v>
                </c:pt>
                <c:pt idx="1326">
                  <c:v>88.750405000000001</c:v>
                </c:pt>
                <c:pt idx="1327">
                  <c:v>88.733687000000003</c:v>
                </c:pt>
                <c:pt idx="1328">
                  <c:v>88.736844000000005</c:v>
                </c:pt>
                <c:pt idx="1329">
                  <c:v>88.752044999999995</c:v>
                </c:pt>
                <c:pt idx="1330">
                  <c:v>88.759472000000002</c:v>
                </c:pt>
                <c:pt idx="1331">
                  <c:v>88.747513999999995</c:v>
                </c:pt>
                <c:pt idx="1332">
                  <c:v>88.720292000000001</c:v>
                </c:pt>
                <c:pt idx="1333">
                  <c:v>88.689328000000003</c:v>
                </c:pt>
                <c:pt idx="1334">
                  <c:v>88.666106999999997</c:v>
                </c:pt>
                <c:pt idx="1335">
                  <c:v>88.660944000000001</c:v>
                </c:pt>
                <c:pt idx="1336">
                  <c:v>88.677943999999997</c:v>
                </c:pt>
                <c:pt idx="1337">
                  <c:v>88.707340000000002</c:v>
                </c:pt>
                <c:pt idx="1338">
                  <c:v>88.730819999999994</c:v>
                </c:pt>
                <c:pt idx="1339">
                  <c:v>88.739666999999997</c:v>
                </c:pt>
                <c:pt idx="1340">
                  <c:v>88.742469</c:v>
                </c:pt>
                <c:pt idx="1341">
                  <c:v>88.750878</c:v>
                </c:pt>
                <c:pt idx="1342">
                  <c:v>88.763490000000004</c:v>
                </c:pt>
                <c:pt idx="1343">
                  <c:v>88.770026000000001</c:v>
                </c:pt>
                <c:pt idx="1344">
                  <c:v>88.766840000000002</c:v>
                </c:pt>
                <c:pt idx="1345">
                  <c:v>88.760420999999994</c:v>
                </c:pt>
                <c:pt idx="1346">
                  <c:v>88.756792000000004</c:v>
                </c:pt>
                <c:pt idx="1347">
                  <c:v>88.755049</c:v>
                </c:pt>
                <c:pt idx="1348">
                  <c:v>88.752992000000006</c:v>
                </c:pt>
                <c:pt idx="1349">
                  <c:v>88.753448000000006</c:v>
                </c:pt>
                <c:pt idx="1350">
                  <c:v>88.761094999999997</c:v>
                </c:pt>
                <c:pt idx="1351">
                  <c:v>88.774794</c:v>
                </c:pt>
                <c:pt idx="1352">
                  <c:v>88.785764</c:v>
                </c:pt>
                <c:pt idx="1353">
                  <c:v>88.783845999999997</c:v>
                </c:pt>
                <c:pt idx="1354">
                  <c:v>88.765939000000003</c:v>
                </c:pt>
                <c:pt idx="1355">
                  <c:v>88.739276000000004</c:v>
                </c:pt>
                <c:pt idx="1356">
                  <c:v>88.716507000000007</c:v>
                </c:pt>
                <c:pt idx="1357">
                  <c:v>88.706771000000003</c:v>
                </c:pt>
                <c:pt idx="1358">
                  <c:v>88.711113999999995</c:v>
                </c:pt>
                <c:pt idx="1359">
                  <c:v>88.725244000000004</c:v>
                </c:pt>
                <c:pt idx="1360">
                  <c:v>88.743436000000003</c:v>
                </c:pt>
                <c:pt idx="1361">
                  <c:v>88.758352000000002</c:v>
                </c:pt>
                <c:pt idx="1362">
                  <c:v>88.761037999999999</c:v>
                </c:pt>
                <c:pt idx="1363">
                  <c:v>88.746981000000005</c:v>
                </c:pt>
                <c:pt idx="1364">
                  <c:v>88.722864999999999</c:v>
                </c:pt>
                <c:pt idx="1365">
                  <c:v>88.702667000000005</c:v>
                </c:pt>
                <c:pt idx="1366">
                  <c:v>88.693968999999996</c:v>
                </c:pt>
                <c:pt idx="1367">
                  <c:v>88.690084999999996</c:v>
                </c:pt>
                <c:pt idx="1368">
                  <c:v>88.678759999999997</c:v>
                </c:pt>
                <c:pt idx="1369">
                  <c:v>88.657797000000002</c:v>
                </c:pt>
                <c:pt idx="1370">
                  <c:v>88.638525000000001</c:v>
                </c:pt>
                <c:pt idx="1371">
                  <c:v>88.632361000000003</c:v>
                </c:pt>
                <c:pt idx="1372">
                  <c:v>88.636482999999998</c:v>
                </c:pt>
                <c:pt idx="1373">
                  <c:v>88.636514000000005</c:v>
                </c:pt>
                <c:pt idx="1374">
                  <c:v>88.623754000000005</c:v>
                </c:pt>
                <c:pt idx="1375">
                  <c:v>88.606453999999999</c:v>
                </c:pt>
                <c:pt idx="1376">
                  <c:v>88.601344999999995</c:v>
                </c:pt>
                <c:pt idx="1377">
                  <c:v>88.614913999999999</c:v>
                </c:pt>
                <c:pt idx="1378">
                  <c:v>88.635688000000002</c:v>
                </c:pt>
                <c:pt idx="1379">
                  <c:v>88.645132000000004</c:v>
                </c:pt>
                <c:pt idx="1380">
                  <c:v>88.634095000000002</c:v>
                </c:pt>
                <c:pt idx="1381">
                  <c:v>88.608466000000007</c:v>
                </c:pt>
                <c:pt idx="1382">
                  <c:v>88.581787000000006</c:v>
                </c:pt>
                <c:pt idx="1383">
                  <c:v>88.565185999999997</c:v>
                </c:pt>
                <c:pt idx="1384">
                  <c:v>88.562815000000001</c:v>
                </c:pt>
                <c:pt idx="1385">
                  <c:v>88.572024999999996</c:v>
                </c:pt>
                <c:pt idx="1386">
                  <c:v>88.584844000000004</c:v>
                </c:pt>
                <c:pt idx="1387">
                  <c:v>88.591376999999994</c:v>
                </c:pt>
                <c:pt idx="1388">
                  <c:v>88.586526000000006</c:v>
                </c:pt>
                <c:pt idx="1389">
                  <c:v>88.575166999999993</c:v>
                </c:pt>
                <c:pt idx="1390">
                  <c:v>88.568240000000003</c:v>
                </c:pt>
                <c:pt idx="1391">
                  <c:v>88.571769000000003</c:v>
                </c:pt>
                <c:pt idx="1392">
                  <c:v>88.581604999999996</c:v>
                </c:pt>
                <c:pt idx="1393">
                  <c:v>88.590704000000002</c:v>
                </c:pt>
                <c:pt idx="1394">
                  <c:v>88.598084999999998</c:v>
                </c:pt>
                <c:pt idx="1395">
                  <c:v>88.605710000000002</c:v>
                </c:pt>
                <c:pt idx="1396">
                  <c:v>88.608835999999997</c:v>
                </c:pt>
                <c:pt idx="1397">
                  <c:v>88.597840000000005</c:v>
                </c:pt>
                <c:pt idx="1398">
                  <c:v>88.572736000000006</c:v>
                </c:pt>
                <c:pt idx="1399">
                  <c:v>88.549452000000002</c:v>
                </c:pt>
                <c:pt idx="1400">
                  <c:v>88.544981000000007</c:v>
                </c:pt>
                <c:pt idx="1401">
                  <c:v>88.558079000000006</c:v>
                </c:pt>
                <c:pt idx="1402">
                  <c:v>88.570080000000004</c:v>
                </c:pt>
                <c:pt idx="1403">
                  <c:v>88.564859999999996</c:v>
                </c:pt>
                <c:pt idx="1404">
                  <c:v>88.544085999999993</c:v>
                </c:pt>
                <c:pt idx="1405">
                  <c:v>88.522088999999994</c:v>
                </c:pt>
                <c:pt idx="1406">
                  <c:v>88.509409000000005</c:v>
                </c:pt>
                <c:pt idx="1407">
                  <c:v>88.504667999999995</c:v>
                </c:pt>
                <c:pt idx="1408">
                  <c:v>88.502651999999998</c:v>
                </c:pt>
                <c:pt idx="1409">
                  <c:v>88.507409999999993</c:v>
                </c:pt>
                <c:pt idx="1410">
                  <c:v>88.531989999999993</c:v>
                </c:pt>
                <c:pt idx="1411">
                  <c:v>88.580994000000004</c:v>
                </c:pt>
                <c:pt idx="1412">
                  <c:v>88.635971999999995</c:v>
                </c:pt>
                <c:pt idx="1413">
                  <c:v>88.666207999999997</c:v>
                </c:pt>
                <c:pt idx="1414">
                  <c:v>88.657955999999999</c:v>
                </c:pt>
                <c:pt idx="1415">
                  <c:v>88.628883000000002</c:v>
                </c:pt>
                <c:pt idx="1416">
                  <c:v>88.609573999999995</c:v>
                </c:pt>
                <c:pt idx="1417">
                  <c:v>88.612938</c:v>
                </c:pt>
                <c:pt idx="1418">
                  <c:v>88.624666000000005</c:v>
                </c:pt>
                <c:pt idx="1419">
                  <c:v>88.621225999999993</c:v>
                </c:pt>
                <c:pt idx="1420">
                  <c:v>88.594256000000001</c:v>
                </c:pt>
                <c:pt idx="1421">
                  <c:v>88.559589000000003</c:v>
                </c:pt>
                <c:pt idx="1422">
                  <c:v>88.545165999999995</c:v>
                </c:pt>
                <c:pt idx="1423">
                  <c:v>88.567274999999995</c:v>
                </c:pt>
                <c:pt idx="1424">
                  <c:v>88.614457999999999</c:v>
                </c:pt>
                <c:pt idx="1425">
                  <c:v>88.656014999999996</c:v>
                </c:pt>
                <c:pt idx="1426">
                  <c:v>88.668953000000002</c:v>
                </c:pt>
                <c:pt idx="1427">
                  <c:v>88.655276999999998</c:v>
                </c:pt>
                <c:pt idx="1428">
                  <c:v>88.632889000000006</c:v>
                </c:pt>
                <c:pt idx="1429">
                  <c:v>88.615341000000001</c:v>
                </c:pt>
                <c:pt idx="1430">
                  <c:v>88.604123999999999</c:v>
                </c:pt>
                <c:pt idx="1431">
                  <c:v>88.594465</c:v>
                </c:pt>
                <c:pt idx="1432">
                  <c:v>88.580934999999997</c:v>
                </c:pt>
                <c:pt idx="1433">
                  <c:v>88.560203999999999</c:v>
                </c:pt>
                <c:pt idx="1434">
                  <c:v>88.536368999999993</c:v>
                </c:pt>
                <c:pt idx="1435">
                  <c:v>88.523550999999998</c:v>
                </c:pt>
                <c:pt idx="1436">
                  <c:v>88.536001999999996</c:v>
                </c:pt>
                <c:pt idx="1437">
                  <c:v>88.572269000000006</c:v>
                </c:pt>
                <c:pt idx="1438">
                  <c:v>88.610904000000005</c:v>
                </c:pt>
                <c:pt idx="1439">
                  <c:v>88.622895</c:v>
                </c:pt>
                <c:pt idx="1440">
                  <c:v>88.590072000000006</c:v>
                </c:pt>
                <c:pt idx="1441">
                  <c:v>88.516846000000001</c:v>
                </c:pt>
                <c:pt idx="1442">
                  <c:v>88.427914999999999</c:v>
                </c:pt>
                <c:pt idx="1443">
                  <c:v>88.351748999999998</c:v>
                </c:pt>
                <c:pt idx="1444">
                  <c:v>88.302657999999994</c:v>
                </c:pt>
                <c:pt idx="1445">
                  <c:v>88.280531999999994</c:v>
                </c:pt>
                <c:pt idx="1446">
                  <c:v>88.286596000000003</c:v>
                </c:pt>
                <c:pt idx="1447">
                  <c:v>88.327783999999994</c:v>
                </c:pt>
                <c:pt idx="1448">
                  <c:v>88.398086000000006</c:v>
                </c:pt>
                <c:pt idx="1449">
                  <c:v>88.465873000000002</c:v>
                </c:pt>
                <c:pt idx="1450">
                  <c:v>88.494613999999999</c:v>
                </c:pt>
                <c:pt idx="1451">
                  <c:v>88.475913000000006</c:v>
                </c:pt>
                <c:pt idx="1452">
                  <c:v>88.433197000000007</c:v>
                </c:pt>
                <c:pt idx="1453">
                  <c:v>88.394666999999998</c:v>
                </c:pt>
                <c:pt idx="1454">
                  <c:v>88.372174000000001</c:v>
                </c:pt>
                <c:pt idx="1455">
                  <c:v>88.364140000000006</c:v>
                </c:pt>
                <c:pt idx="1456">
                  <c:v>88.364973000000006</c:v>
                </c:pt>
                <c:pt idx="1457">
                  <c:v>88.366952999999995</c:v>
                </c:pt>
                <c:pt idx="1458">
                  <c:v>88.362386000000001</c:v>
                </c:pt>
                <c:pt idx="1459">
                  <c:v>88.350593000000003</c:v>
                </c:pt>
                <c:pt idx="1460">
                  <c:v>88.340306999999996</c:v>
                </c:pt>
                <c:pt idx="1461">
                  <c:v>88.343836999999994</c:v>
                </c:pt>
                <c:pt idx="1462">
                  <c:v>88.370997000000003</c:v>
                </c:pt>
                <c:pt idx="1463">
                  <c:v>88.424436</c:v>
                </c:pt>
                <c:pt idx="1464">
                  <c:v>88.493595999999997</c:v>
                </c:pt>
                <c:pt idx="1465">
                  <c:v>88.556946999999994</c:v>
                </c:pt>
                <c:pt idx="1466">
                  <c:v>88.600459999999998</c:v>
                </c:pt>
                <c:pt idx="1467">
                  <c:v>88.632315000000006</c:v>
                </c:pt>
                <c:pt idx="1468">
                  <c:v>88.668093999999996</c:v>
                </c:pt>
                <c:pt idx="1469">
                  <c:v>88.701848999999996</c:v>
                </c:pt>
                <c:pt idx="1470">
                  <c:v>88.705274000000003</c:v>
                </c:pt>
                <c:pt idx="1471">
                  <c:v>88.658743000000001</c:v>
                </c:pt>
                <c:pt idx="1472">
                  <c:v>88.571675999999997</c:v>
                </c:pt>
                <c:pt idx="1473">
                  <c:v>88.469565000000003</c:v>
                </c:pt>
                <c:pt idx="1474">
                  <c:v>88.376026999999993</c:v>
                </c:pt>
                <c:pt idx="1475">
                  <c:v>88.314387999999994</c:v>
                </c:pt>
                <c:pt idx="1476">
                  <c:v>88.309027999999998</c:v>
                </c:pt>
                <c:pt idx="1477">
                  <c:v>88.366557</c:v>
                </c:pt>
                <c:pt idx="1478">
                  <c:v>88.45993</c:v>
                </c:pt>
                <c:pt idx="1479">
                  <c:v>88.545055000000005</c:v>
                </c:pt>
                <c:pt idx="1480">
                  <c:v>88.594665000000006</c:v>
                </c:pt>
                <c:pt idx="1481">
                  <c:v>88.610292000000001</c:v>
                </c:pt>
                <c:pt idx="1482">
                  <c:v>88.605350000000001</c:v>
                </c:pt>
                <c:pt idx="1483">
                  <c:v>88.587783000000002</c:v>
                </c:pt>
                <c:pt idx="1484">
                  <c:v>88.560257000000007</c:v>
                </c:pt>
                <c:pt idx="1485">
                  <c:v>88.527647999999999</c:v>
                </c:pt>
                <c:pt idx="1486">
                  <c:v>88.498307999999994</c:v>
                </c:pt>
                <c:pt idx="1487">
                  <c:v>88.479602</c:v>
                </c:pt>
                <c:pt idx="1488">
                  <c:v>88.473581999999993</c:v>
                </c:pt>
                <c:pt idx="1489">
                  <c:v>88.474740999999995</c:v>
                </c:pt>
                <c:pt idx="1490">
                  <c:v>88.469250000000002</c:v>
                </c:pt>
                <c:pt idx="1491">
                  <c:v>88.437905999999998</c:v>
                </c:pt>
                <c:pt idx="1492">
                  <c:v>88.367148</c:v>
                </c:pt>
                <c:pt idx="1493">
                  <c:v>88.265991</c:v>
                </c:pt>
                <c:pt idx="1494">
                  <c:v>88.174173999999994</c:v>
                </c:pt>
                <c:pt idx="1495">
                  <c:v>88.144144999999995</c:v>
                </c:pt>
                <c:pt idx="1496">
                  <c:v>88.201231000000007</c:v>
                </c:pt>
                <c:pt idx="1497">
                  <c:v>88.315270999999996</c:v>
                </c:pt>
                <c:pt idx="1498">
                  <c:v>88.415362000000002</c:v>
                </c:pt>
                <c:pt idx="1499">
                  <c:v>88.440302000000003</c:v>
                </c:pt>
                <c:pt idx="1500">
                  <c:v>88.381280000000004</c:v>
                </c:pt>
                <c:pt idx="1501">
                  <c:v>88.281745999999998</c:v>
                </c:pt>
                <c:pt idx="1502">
                  <c:v>88.201093999999998</c:v>
                </c:pt>
                <c:pt idx="1503">
                  <c:v>88.175252999999998</c:v>
                </c:pt>
                <c:pt idx="1504">
                  <c:v>88.201093</c:v>
                </c:pt>
                <c:pt idx="1505">
                  <c:v>88.251551000000006</c:v>
                </c:pt>
                <c:pt idx="1506">
                  <c:v>88.304103999999995</c:v>
                </c:pt>
                <c:pt idx="1507">
                  <c:v>88.352436999999995</c:v>
                </c:pt>
                <c:pt idx="1508">
                  <c:v>88.392796000000004</c:v>
                </c:pt>
                <c:pt idx="1509">
                  <c:v>88.411980999999997</c:v>
                </c:pt>
                <c:pt idx="1510">
                  <c:v>88.400092999999998</c:v>
                </c:pt>
                <c:pt idx="1511">
                  <c:v>88.366951</c:v>
                </c:pt>
                <c:pt idx="1512">
                  <c:v>88.329228000000001</c:v>
                </c:pt>
                <c:pt idx="1513">
                  <c:v>88.283924999999996</c:v>
                </c:pt>
                <c:pt idx="1514">
                  <c:v>88.213772000000006</c:v>
                </c:pt>
                <c:pt idx="1515">
                  <c:v>88.123020999999994</c:v>
                </c:pt>
                <c:pt idx="1516">
                  <c:v>88.049484000000007</c:v>
                </c:pt>
                <c:pt idx="1517">
                  <c:v>88.030507</c:v>
                </c:pt>
                <c:pt idx="1518">
                  <c:v>88.067037999999997</c:v>
                </c:pt>
                <c:pt idx="1519">
                  <c:v>88.127511999999996</c:v>
                </c:pt>
                <c:pt idx="1520">
                  <c:v>88.176917000000003</c:v>
                </c:pt>
                <c:pt idx="1521">
                  <c:v>88.197445000000002</c:v>
                </c:pt>
                <c:pt idx="1522">
                  <c:v>88.195561999999995</c:v>
                </c:pt>
                <c:pt idx="1523">
                  <c:v>88.200438000000005</c:v>
                </c:pt>
                <c:pt idx="1524">
                  <c:v>88.244033999999999</c:v>
                </c:pt>
                <c:pt idx="1525">
                  <c:v>88.328273999999993</c:v>
                </c:pt>
                <c:pt idx="1526">
                  <c:v>88.417114999999995</c:v>
                </c:pt>
                <c:pt idx="1527">
                  <c:v>88.470798000000002</c:v>
                </c:pt>
                <c:pt idx="1528">
                  <c:v>88.480179000000007</c:v>
                </c:pt>
                <c:pt idx="1529">
                  <c:v>88.457612999999995</c:v>
                </c:pt>
                <c:pt idx="1530">
                  <c:v>88.407348999999996</c:v>
                </c:pt>
                <c:pt idx="1531">
                  <c:v>88.325417999999999</c:v>
                </c:pt>
                <c:pt idx="1532">
                  <c:v>88.224073000000004</c:v>
                </c:pt>
                <c:pt idx="1533">
                  <c:v>88.134313000000006</c:v>
                </c:pt>
                <c:pt idx="1534">
                  <c:v>88.078667999999993</c:v>
                </c:pt>
                <c:pt idx="1535">
                  <c:v>88.054382000000004</c:v>
                </c:pt>
                <c:pt idx="1536">
                  <c:v>88.047190000000001</c:v>
                </c:pt>
                <c:pt idx="1537">
                  <c:v>88.049693000000005</c:v>
                </c:pt>
                <c:pt idx="1538">
                  <c:v>88.059791000000004</c:v>
                </c:pt>
                <c:pt idx="1539">
                  <c:v>88.069601000000006</c:v>
                </c:pt>
                <c:pt idx="1540">
                  <c:v>88.064746</c:v>
                </c:pt>
                <c:pt idx="1541">
                  <c:v>88.034769999999995</c:v>
                </c:pt>
                <c:pt idx="1542">
                  <c:v>87.984126000000003</c:v>
                </c:pt>
                <c:pt idx="1543">
                  <c:v>87.934426000000002</c:v>
                </c:pt>
                <c:pt idx="1544">
                  <c:v>87.911122000000006</c:v>
                </c:pt>
                <c:pt idx="1545">
                  <c:v>87.920546999999999</c:v>
                </c:pt>
                <c:pt idx="1546">
                  <c:v>87.942815999999993</c:v>
                </c:pt>
                <c:pt idx="1547">
                  <c:v>87.955680000000001</c:v>
                </c:pt>
                <c:pt idx="1548">
                  <c:v>87.963515000000001</c:v>
                </c:pt>
                <c:pt idx="1549">
                  <c:v>87.990938</c:v>
                </c:pt>
                <c:pt idx="1550">
                  <c:v>88.045553999999996</c:v>
                </c:pt>
                <c:pt idx="1551">
                  <c:v>88.098656000000005</c:v>
                </c:pt>
                <c:pt idx="1552">
                  <c:v>88.110084999999998</c:v>
                </c:pt>
                <c:pt idx="1553">
                  <c:v>88.066619000000003</c:v>
                </c:pt>
                <c:pt idx="1554">
                  <c:v>87.992143999999996</c:v>
                </c:pt>
                <c:pt idx="1555">
                  <c:v>87.927002999999999</c:v>
                </c:pt>
                <c:pt idx="1556">
                  <c:v>87.902225000000001</c:v>
                </c:pt>
                <c:pt idx="1557">
                  <c:v>87.926164999999997</c:v>
                </c:pt>
                <c:pt idx="1558">
                  <c:v>87.983832000000007</c:v>
                </c:pt>
                <c:pt idx="1559">
                  <c:v>88.044921000000002</c:v>
                </c:pt>
                <c:pt idx="1560">
                  <c:v>88.077303000000001</c:v>
                </c:pt>
                <c:pt idx="1561">
                  <c:v>88.060944000000006</c:v>
                </c:pt>
                <c:pt idx="1562">
                  <c:v>87.996127000000001</c:v>
                </c:pt>
                <c:pt idx="1563">
                  <c:v>87.903034000000005</c:v>
                </c:pt>
                <c:pt idx="1564">
                  <c:v>87.811704000000006</c:v>
                </c:pt>
                <c:pt idx="1565">
                  <c:v>87.746717000000004</c:v>
                </c:pt>
                <c:pt idx="1566">
                  <c:v>87.718344999999999</c:v>
                </c:pt>
                <c:pt idx="1567">
                  <c:v>87.725266000000005</c:v>
                </c:pt>
                <c:pt idx="1568">
                  <c:v>87.759621999999993</c:v>
                </c:pt>
                <c:pt idx="1569">
                  <c:v>87.806482000000003</c:v>
                </c:pt>
                <c:pt idx="1570">
                  <c:v>87.845692999999997</c:v>
                </c:pt>
                <c:pt idx="1571">
                  <c:v>87.863878</c:v>
                </c:pt>
                <c:pt idx="1572">
                  <c:v>87.863856999999996</c:v>
                </c:pt>
                <c:pt idx="1573">
                  <c:v>87.855920999999995</c:v>
                </c:pt>
                <c:pt idx="1574">
                  <c:v>87.843300999999997</c:v>
                </c:pt>
                <c:pt idx="1575">
                  <c:v>87.825902999999997</c:v>
                </c:pt>
                <c:pt idx="1576">
                  <c:v>87.814791999999997</c:v>
                </c:pt>
                <c:pt idx="1577">
                  <c:v>87.826556999999994</c:v>
                </c:pt>
                <c:pt idx="1578">
                  <c:v>87.858276000000004</c:v>
                </c:pt>
                <c:pt idx="1579">
                  <c:v>87.882295999999997</c:v>
                </c:pt>
                <c:pt idx="1580">
                  <c:v>87.876180000000005</c:v>
                </c:pt>
                <c:pt idx="1581">
                  <c:v>87.848214999999996</c:v>
                </c:pt>
                <c:pt idx="1582">
                  <c:v>87.821956</c:v>
                </c:pt>
                <c:pt idx="1583">
                  <c:v>87.804862</c:v>
                </c:pt>
                <c:pt idx="1584">
                  <c:v>87.787919000000002</c:v>
                </c:pt>
                <c:pt idx="1585">
                  <c:v>87.771610999999993</c:v>
                </c:pt>
                <c:pt idx="1586">
                  <c:v>87.772323999999998</c:v>
                </c:pt>
                <c:pt idx="1587">
                  <c:v>87.797861999999995</c:v>
                </c:pt>
                <c:pt idx="1588">
                  <c:v>87.832420999999997</c:v>
                </c:pt>
                <c:pt idx="1589">
                  <c:v>87.856008000000003</c:v>
                </c:pt>
                <c:pt idx="1590">
                  <c:v>87.868285999999998</c:v>
                </c:pt>
                <c:pt idx="1591">
                  <c:v>87.881249999999994</c:v>
                </c:pt>
                <c:pt idx="1592">
                  <c:v>87.895132000000004</c:v>
                </c:pt>
                <c:pt idx="1593">
                  <c:v>87.895690999999999</c:v>
                </c:pt>
                <c:pt idx="1594">
                  <c:v>87.874751000000003</c:v>
                </c:pt>
                <c:pt idx="1595">
                  <c:v>87.841686999999993</c:v>
                </c:pt>
                <c:pt idx="1596">
                  <c:v>87.812646000000001</c:v>
                </c:pt>
                <c:pt idx="1597">
                  <c:v>87.797918999999993</c:v>
                </c:pt>
                <c:pt idx="1598">
                  <c:v>87.801816000000002</c:v>
                </c:pt>
                <c:pt idx="1599">
                  <c:v>87.823314999999994</c:v>
                </c:pt>
                <c:pt idx="1600">
                  <c:v>87.850451000000007</c:v>
                </c:pt>
                <c:pt idx="1601">
                  <c:v>87.863620999999995</c:v>
                </c:pt>
                <c:pt idx="1602">
                  <c:v>87.854686000000001</c:v>
                </c:pt>
                <c:pt idx="1603">
                  <c:v>87.838520000000003</c:v>
                </c:pt>
                <c:pt idx="1604">
                  <c:v>87.836327999999995</c:v>
                </c:pt>
                <c:pt idx="1605">
                  <c:v>87.849036999999996</c:v>
                </c:pt>
                <c:pt idx="1606">
                  <c:v>87.855397999999994</c:v>
                </c:pt>
                <c:pt idx="1607">
                  <c:v>87.836577000000005</c:v>
                </c:pt>
                <c:pt idx="1608">
                  <c:v>87.796012000000005</c:v>
                </c:pt>
                <c:pt idx="1609">
                  <c:v>87.755128999999997</c:v>
                </c:pt>
                <c:pt idx="1610">
                  <c:v>87.736107000000004</c:v>
                </c:pt>
                <c:pt idx="1611">
                  <c:v>87.748874000000001</c:v>
                </c:pt>
                <c:pt idx="1612">
                  <c:v>87.786860000000004</c:v>
                </c:pt>
                <c:pt idx="1613">
                  <c:v>87.831084000000004</c:v>
                </c:pt>
                <c:pt idx="1614">
                  <c:v>87.862188000000003</c:v>
                </c:pt>
                <c:pt idx="1615">
                  <c:v>87.871780000000001</c:v>
                </c:pt>
                <c:pt idx="1616">
                  <c:v>87.861508000000001</c:v>
                </c:pt>
                <c:pt idx="1617">
                  <c:v>87.833280999999999</c:v>
                </c:pt>
                <c:pt idx="1618">
                  <c:v>87.786143999999993</c:v>
                </c:pt>
                <c:pt idx="1619">
                  <c:v>87.722497000000004</c:v>
                </c:pt>
                <c:pt idx="1620">
                  <c:v>87.649218000000005</c:v>
                </c:pt>
                <c:pt idx="1621">
                  <c:v>87.569773999999995</c:v>
                </c:pt>
                <c:pt idx="1622">
                  <c:v>87.486941000000002</c:v>
                </c:pt>
                <c:pt idx="1623">
                  <c:v>87.422803999999999</c:v>
                </c:pt>
                <c:pt idx="1624">
                  <c:v>87.421473000000006</c:v>
                </c:pt>
                <c:pt idx="1625">
                  <c:v>87.507881999999995</c:v>
                </c:pt>
                <c:pt idx="1626">
                  <c:v>87.641273999999996</c:v>
                </c:pt>
                <c:pt idx="1627">
                  <c:v>87.735741000000004</c:v>
                </c:pt>
                <c:pt idx="1628">
                  <c:v>87.746831999999998</c:v>
                </c:pt>
                <c:pt idx="1629">
                  <c:v>87.726365999999999</c:v>
                </c:pt>
                <c:pt idx="1630">
                  <c:v>87.766683999999998</c:v>
                </c:pt>
                <c:pt idx="1631">
                  <c:v>87.890190000000004</c:v>
                </c:pt>
                <c:pt idx="1632">
                  <c:v>88.012082000000007</c:v>
                </c:pt>
                <c:pt idx="1633">
                  <c:v>88.024732</c:v>
                </c:pt>
                <c:pt idx="1634">
                  <c:v>87.912644</c:v>
                </c:pt>
                <c:pt idx="1635">
                  <c:v>87.772763999999995</c:v>
                </c:pt>
                <c:pt idx="1636">
                  <c:v>87.707288000000005</c:v>
                </c:pt>
                <c:pt idx="1637">
                  <c:v>87.713177999999999</c:v>
                </c:pt>
                <c:pt idx="1638">
                  <c:v>87.711957999999996</c:v>
                </c:pt>
                <c:pt idx="1639">
                  <c:v>87.664715999999999</c:v>
                </c:pt>
                <c:pt idx="1640">
                  <c:v>87.618954000000002</c:v>
                </c:pt>
                <c:pt idx="1641">
                  <c:v>87.624618999999996</c:v>
                </c:pt>
                <c:pt idx="1642">
                  <c:v>87.648264999999995</c:v>
                </c:pt>
                <c:pt idx="1643">
                  <c:v>87.632458999999997</c:v>
                </c:pt>
                <c:pt idx="1644">
                  <c:v>87.584671999999998</c:v>
                </c:pt>
                <c:pt idx="1645">
                  <c:v>87.564708999999993</c:v>
                </c:pt>
                <c:pt idx="1646">
                  <c:v>87.595144000000005</c:v>
                </c:pt>
                <c:pt idx="1647">
                  <c:v>87.641986000000003</c:v>
                </c:pt>
                <c:pt idx="1648">
                  <c:v>87.679828000000001</c:v>
                </c:pt>
                <c:pt idx="1649">
                  <c:v>87.713188000000002</c:v>
                </c:pt>
                <c:pt idx="1650">
                  <c:v>87.758525000000006</c:v>
                </c:pt>
                <c:pt idx="1651">
                  <c:v>87.816021000000006</c:v>
                </c:pt>
                <c:pt idx="1652">
                  <c:v>87.861661999999995</c:v>
                </c:pt>
                <c:pt idx="1653">
                  <c:v>87.864007000000001</c:v>
                </c:pt>
                <c:pt idx="1654">
                  <c:v>87.798815000000005</c:v>
                </c:pt>
                <c:pt idx="1655">
                  <c:v>87.698907000000005</c:v>
                </c:pt>
                <c:pt idx="1656">
                  <c:v>87.634136999999996</c:v>
                </c:pt>
                <c:pt idx="1657">
                  <c:v>87.636088999999998</c:v>
                </c:pt>
                <c:pt idx="1658">
                  <c:v>87.654685999999998</c:v>
                </c:pt>
                <c:pt idx="1659">
                  <c:v>87.616681</c:v>
                </c:pt>
                <c:pt idx="1660">
                  <c:v>87.522341999999995</c:v>
                </c:pt>
                <c:pt idx="1661">
                  <c:v>87.444338999999999</c:v>
                </c:pt>
                <c:pt idx="1662">
                  <c:v>87.451581000000004</c:v>
                </c:pt>
                <c:pt idx="1663">
                  <c:v>87.535869000000005</c:v>
                </c:pt>
                <c:pt idx="1664">
                  <c:v>87.630752999999999</c:v>
                </c:pt>
                <c:pt idx="1665">
                  <c:v>87.671415999999994</c:v>
                </c:pt>
                <c:pt idx="1666">
                  <c:v>87.647594999999995</c:v>
                </c:pt>
                <c:pt idx="1667">
                  <c:v>87.584266</c:v>
                </c:pt>
                <c:pt idx="1668">
                  <c:v>87.520242999999994</c:v>
                </c:pt>
                <c:pt idx="1669">
                  <c:v>87.461883</c:v>
                </c:pt>
                <c:pt idx="1670">
                  <c:v>87.407383999999993</c:v>
                </c:pt>
                <c:pt idx="1671">
                  <c:v>87.367009999999993</c:v>
                </c:pt>
                <c:pt idx="1672">
                  <c:v>87.369679000000005</c:v>
                </c:pt>
                <c:pt idx="1673">
                  <c:v>87.433618999999993</c:v>
                </c:pt>
                <c:pt idx="1674">
                  <c:v>87.539095000000003</c:v>
                </c:pt>
                <c:pt idx="1675">
                  <c:v>87.650797999999995</c:v>
                </c:pt>
                <c:pt idx="1676">
                  <c:v>87.734330999999997</c:v>
                </c:pt>
                <c:pt idx="1677">
                  <c:v>87.768435999999994</c:v>
                </c:pt>
                <c:pt idx="1678">
                  <c:v>87.745316000000003</c:v>
                </c:pt>
                <c:pt idx="1679">
                  <c:v>87.678314</c:v>
                </c:pt>
                <c:pt idx="1680">
                  <c:v>87.611620000000002</c:v>
                </c:pt>
                <c:pt idx="1681">
                  <c:v>87.585415999999995</c:v>
                </c:pt>
                <c:pt idx="1682">
                  <c:v>87.612600999999998</c:v>
                </c:pt>
                <c:pt idx="1683">
                  <c:v>87.670669000000004</c:v>
                </c:pt>
                <c:pt idx="1684">
                  <c:v>87.740545999999995</c:v>
                </c:pt>
                <c:pt idx="1685">
                  <c:v>87.811139999999995</c:v>
                </c:pt>
                <c:pt idx="1686">
                  <c:v>87.873998999999998</c:v>
                </c:pt>
                <c:pt idx="1687">
                  <c:v>87.904098000000005</c:v>
                </c:pt>
                <c:pt idx="1688">
                  <c:v>87.884979000000001</c:v>
                </c:pt>
                <c:pt idx="1689">
                  <c:v>87.827556000000001</c:v>
                </c:pt>
                <c:pt idx="1690">
                  <c:v>87.769090000000006</c:v>
                </c:pt>
                <c:pt idx="1691">
                  <c:v>87.736385999999996</c:v>
                </c:pt>
                <c:pt idx="1692">
                  <c:v>87.728847999999999</c:v>
                </c:pt>
                <c:pt idx="1693">
                  <c:v>87.728260000000006</c:v>
                </c:pt>
                <c:pt idx="1694">
                  <c:v>87.726493000000005</c:v>
                </c:pt>
                <c:pt idx="1695">
                  <c:v>87.728842</c:v>
                </c:pt>
                <c:pt idx="1696">
                  <c:v>87.740731999999994</c:v>
                </c:pt>
                <c:pt idx="1697">
                  <c:v>87.751638</c:v>
                </c:pt>
                <c:pt idx="1698">
                  <c:v>87.747810999999999</c:v>
                </c:pt>
                <c:pt idx="1699">
                  <c:v>87.728883999999994</c:v>
                </c:pt>
                <c:pt idx="1700">
                  <c:v>87.714080999999993</c:v>
                </c:pt>
                <c:pt idx="1701">
                  <c:v>87.720145000000002</c:v>
                </c:pt>
                <c:pt idx="1702">
                  <c:v>87.745377000000005</c:v>
                </c:pt>
                <c:pt idx="1703">
                  <c:v>87.771722999999994</c:v>
                </c:pt>
                <c:pt idx="1704">
                  <c:v>87.784203000000005</c:v>
                </c:pt>
                <c:pt idx="1705">
                  <c:v>87.781831999999994</c:v>
                </c:pt>
                <c:pt idx="1706">
                  <c:v>87.773291</c:v>
                </c:pt>
                <c:pt idx="1707">
                  <c:v>87.764825999999999</c:v>
                </c:pt>
                <c:pt idx="1708">
                  <c:v>87.750591</c:v>
                </c:pt>
                <c:pt idx="1709">
                  <c:v>87.716784000000004</c:v>
                </c:pt>
                <c:pt idx="1710">
                  <c:v>87.658822000000001</c:v>
                </c:pt>
                <c:pt idx="1711">
                  <c:v>87.598845999999995</c:v>
                </c:pt>
                <c:pt idx="1712">
                  <c:v>87.575683999999995</c:v>
                </c:pt>
                <c:pt idx="1713">
                  <c:v>87.610992999999993</c:v>
                </c:pt>
                <c:pt idx="1714">
                  <c:v>87.686671000000004</c:v>
                </c:pt>
                <c:pt idx="1715">
                  <c:v>87.763025999999996</c:v>
                </c:pt>
                <c:pt idx="1716">
                  <c:v>87.814644999999999</c:v>
                </c:pt>
                <c:pt idx="1717">
                  <c:v>87.842045999999996</c:v>
                </c:pt>
                <c:pt idx="1718">
                  <c:v>87.852750999999998</c:v>
                </c:pt>
                <c:pt idx="1719">
                  <c:v>87.846091999999999</c:v>
                </c:pt>
                <c:pt idx="1720">
                  <c:v>87.819378</c:v>
                </c:pt>
                <c:pt idx="1721">
                  <c:v>87.776518999999993</c:v>
                </c:pt>
                <c:pt idx="1722">
                  <c:v>87.725434000000007</c:v>
                </c:pt>
                <c:pt idx="1723">
                  <c:v>87.675005999999996</c:v>
                </c:pt>
                <c:pt idx="1724">
                  <c:v>87.640146999999999</c:v>
                </c:pt>
                <c:pt idx="1725">
                  <c:v>87.637611000000007</c:v>
                </c:pt>
                <c:pt idx="1726">
                  <c:v>87.667817999999997</c:v>
                </c:pt>
                <c:pt idx="1727">
                  <c:v>87.705752000000004</c:v>
                </c:pt>
                <c:pt idx="1728">
                  <c:v>87.718571999999995</c:v>
                </c:pt>
                <c:pt idx="1729">
                  <c:v>87.690359999999998</c:v>
                </c:pt>
                <c:pt idx="1730">
                  <c:v>87.627095999999995</c:v>
                </c:pt>
                <c:pt idx="1731">
                  <c:v>87.548334999999994</c:v>
                </c:pt>
                <c:pt idx="1732">
                  <c:v>87.482881000000006</c:v>
                </c:pt>
                <c:pt idx="1733">
                  <c:v>87.460537000000002</c:v>
                </c:pt>
                <c:pt idx="1734">
                  <c:v>87.490021999999996</c:v>
                </c:pt>
                <c:pt idx="1735">
                  <c:v>87.543937999999997</c:v>
                </c:pt>
                <c:pt idx="1736">
                  <c:v>87.579595999999995</c:v>
                </c:pt>
                <c:pt idx="1737">
                  <c:v>87.579106999999993</c:v>
                </c:pt>
                <c:pt idx="1738">
                  <c:v>87.558494999999994</c:v>
                </c:pt>
                <c:pt idx="1739">
                  <c:v>87.539231999999998</c:v>
                </c:pt>
                <c:pt idx="1740">
                  <c:v>87.524122000000006</c:v>
                </c:pt>
                <c:pt idx="1741">
                  <c:v>87.505362000000005</c:v>
                </c:pt>
                <c:pt idx="1742">
                  <c:v>87.481508000000005</c:v>
                </c:pt>
                <c:pt idx="1743">
                  <c:v>87.456063999999998</c:v>
                </c:pt>
                <c:pt idx="1744">
                  <c:v>87.430251999999996</c:v>
                </c:pt>
                <c:pt idx="1745">
                  <c:v>87.409987999999998</c:v>
                </c:pt>
                <c:pt idx="1746">
                  <c:v>87.414401999999995</c:v>
                </c:pt>
                <c:pt idx="1747">
                  <c:v>87.459632999999997</c:v>
                </c:pt>
                <c:pt idx="1748">
                  <c:v>87.532312000000005</c:v>
                </c:pt>
                <c:pt idx="1749">
                  <c:v>87.591615000000004</c:v>
                </c:pt>
                <c:pt idx="1750">
                  <c:v>87.604207000000002</c:v>
                </c:pt>
                <c:pt idx="1751">
                  <c:v>87.570729999999998</c:v>
                </c:pt>
                <c:pt idx="1752">
                  <c:v>87.514797999999999</c:v>
                </c:pt>
                <c:pt idx="1753">
                  <c:v>87.454650999999998</c:v>
                </c:pt>
                <c:pt idx="1754">
                  <c:v>87.396538000000007</c:v>
                </c:pt>
                <c:pt idx="1755">
                  <c:v>87.352988999999994</c:v>
                </c:pt>
                <c:pt idx="1756">
                  <c:v>87.351622000000006</c:v>
                </c:pt>
                <c:pt idx="1757">
                  <c:v>87.412582999999998</c:v>
                </c:pt>
                <c:pt idx="1758">
                  <c:v>87.516135000000006</c:v>
                </c:pt>
                <c:pt idx="1759">
                  <c:v>87.603299000000007</c:v>
                </c:pt>
                <c:pt idx="1760">
                  <c:v>87.622951999999998</c:v>
                </c:pt>
                <c:pt idx="1761">
                  <c:v>87.581695999999994</c:v>
                </c:pt>
                <c:pt idx="1762">
                  <c:v>87.536418999999995</c:v>
                </c:pt>
                <c:pt idx="1763">
                  <c:v>87.531583999999995</c:v>
                </c:pt>
                <c:pt idx="1764">
                  <c:v>87.552333000000004</c:v>
                </c:pt>
                <c:pt idx="1765">
                  <c:v>87.550075000000007</c:v>
                </c:pt>
                <c:pt idx="1766">
                  <c:v>87.507673999999994</c:v>
                </c:pt>
                <c:pt idx="1767">
                  <c:v>87.461285000000004</c:v>
                </c:pt>
                <c:pt idx="1768">
                  <c:v>87.454459</c:v>
                </c:pt>
                <c:pt idx="1769">
                  <c:v>87.486986000000002</c:v>
                </c:pt>
                <c:pt idx="1770">
                  <c:v>87.519403999999994</c:v>
                </c:pt>
                <c:pt idx="1771">
                  <c:v>87.516687000000005</c:v>
                </c:pt>
                <c:pt idx="1772">
                  <c:v>87.476777999999996</c:v>
                </c:pt>
                <c:pt idx="1773">
                  <c:v>87.423951000000002</c:v>
                </c:pt>
                <c:pt idx="1774">
                  <c:v>87.386977000000002</c:v>
                </c:pt>
                <c:pt idx="1775">
                  <c:v>87.38073</c:v>
                </c:pt>
                <c:pt idx="1776">
                  <c:v>87.397704000000004</c:v>
                </c:pt>
                <c:pt idx="1777">
                  <c:v>87.418931000000001</c:v>
                </c:pt>
                <c:pt idx="1778">
                  <c:v>87.439552000000006</c:v>
                </c:pt>
                <c:pt idx="1779">
                  <c:v>87.476005000000001</c:v>
                </c:pt>
                <c:pt idx="1780">
                  <c:v>87.536434</c:v>
                </c:pt>
                <c:pt idx="1781">
                  <c:v>87.592268000000004</c:v>
                </c:pt>
                <c:pt idx="1782">
                  <c:v>87.598102999999995</c:v>
                </c:pt>
                <c:pt idx="1783">
                  <c:v>87.540076999999997</c:v>
                </c:pt>
                <c:pt idx="1784">
                  <c:v>87.447445000000002</c:v>
                </c:pt>
                <c:pt idx="1785">
                  <c:v>87.353665000000007</c:v>
                </c:pt>
                <c:pt idx="1786">
                  <c:v>87.266953000000001</c:v>
                </c:pt>
                <c:pt idx="1787">
                  <c:v>87.187496999999993</c:v>
                </c:pt>
                <c:pt idx="1788">
                  <c:v>87.131490999999997</c:v>
                </c:pt>
                <c:pt idx="1789">
                  <c:v>87.118378000000007</c:v>
                </c:pt>
                <c:pt idx="1790">
                  <c:v>87.143438000000003</c:v>
                </c:pt>
                <c:pt idx="1791">
                  <c:v>87.179685000000006</c:v>
                </c:pt>
                <c:pt idx="1792">
                  <c:v>87.204500999999993</c:v>
                </c:pt>
                <c:pt idx="1793">
                  <c:v>87.212536</c:v>
                </c:pt>
                <c:pt idx="1794">
                  <c:v>87.206022000000004</c:v>
                </c:pt>
                <c:pt idx="1795">
                  <c:v>87.189712999999998</c:v>
                </c:pt>
                <c:pt idx="1796">
                  <c:v>87.177918000000005</c:v>
                </c:pt>
                <c:pt idx="1797">
                  <c:v>87.189787999999993</c:v>
                </c:pt>
                <c:pt idx="1798">
                  <c:v>87.229207000000002</c:v>
                </c:pt>
                <c:pt idx="1799">
                  <c:v>87.279905999999997</c:v>
                </c:pt>
                <c:pt idx="1800">
                  <c:v>87.328570999999997</c:v>
                </c:pt>
                <c:pt idx="1801">
                  <c:v>87.381608</c:v>
                </c:pt>
                <c:pt idx="1802">
                  <c:v>87.444316999999998</c:v>
                </c:pt>
                <c:pt idx="1803">
                  <c:v>87.490550999999996</c:v>
                </c:pt>
                <c:pt idx="1804">
                  <c:v>87.475917999999993</c:v>
                </c:pt>
                <c:pt idx="1805">
                  <c:v>87.388597000000004</c:v>
                </c:pt>
                <c:pt idx="1806">
                  <c:v>87.272422000000006</c:v>
                </c:pt>
                <c:pt idx="1807">
                  <c:v>87.188557000000003</c:v>
                </c:pt>
                <c:pt idx="1808">
                  <c:v>87.160174999999995</c:v>
                </c:pt>
                <c:pt idx="1809">
                  <c:v>87.164546999999999</c:v>
                </c:pt>
                <c:pt idx="1810">
                  <c:v>87.172820999999999</c:v>
                </c:pt>
                <c:pt idx="1811">
                  <c:v>87.180475000000001</c:v>
                </c:pt>
                <c:pt idx="1812">
                  <c:v>87.196535999999995</c:v>
                </c:pt>
                <c:pt idx="1813">
                  <c:v>87.217252000000002</c:v>
                </c:pt>
                <c:pt idx="1814">
                  <c:v>87.222357000000002</c:v>
                </c:pt>
                <c:pt idx="1815">
                  <c:v>87.197080999999997</c:v>
                </c:pt>
                <c:pt idx="1816">
                  <c:v>87.151506999999995</c:v>
                </c:pt>
                <c:pt idx="1817">
                  <c:v>87.112347999999997</c:v>
                </c:pt>
                <c:pt idx="1818">
                  <c:v>87.093963000000002</c:v>
                </c:pt>
                <c:pt idx="1819">
                  <c:v>87.082846000000004</c:v>
                </c:pt>
                <c:pt idx="1820">
                  <c:v>87.059501999999995</c:v>
                </c:pt>
                <c:pt idx="1821">
                  <c:v>87.032190999999997</c:v>
                </c:pt>
                <c:pt idx="1822">
                  <c:v>87.031948999999997</c:v>
                </c:pt>
                <c:pt idx="1823">
                  <c:v>87.070521999999997</c:v>
                </c:pt>
                <c:pt idx="1824">
                  <c:v>87.123706999999996</c:v>
                </c:pt>
                <c:pt idx="1825">
                  <c:v>87.169565000000006</c:v>
                </c:pt>
                <c:pt idx="1826">
                  <c:v>87.218689999999995</c:v>
                </c:pt>
                <c:pt idx="1827">
                  <c:v>87.279658999999995</c:v>
                </c:pt>
                <c:pt idx="1828">
                  <c:v>87.318263999999999</c:v>
                </c:pt>
                <c:pt idx="1829">
                  <c:v>87.293257999999994</c:v>
                </c:pt>
                <c:pt idx="1830">
                  <c:v>87.223196000000002</c:v>
                </c:pt>
                <c:pt idx="1831">
                  <c:v>87.173029999999997</c:v>
                </c:pt>
                <c:pt idx="1832">
                  <c:v>87.168859999999995</c:v>
                </c:pt>
                <c:pt idx="1833">
                  <c:v>87.169588000000005</c:v>
                </c:pt>
                <c:pt idx="1834">
                  <c:v>87.140192999999996</c:v>
                </c:pt>
                <c:pt idx="1835">
                  <c:v>87.109307000000001</c:v>
                </c:pt>
                <c:pt idx="1836">
                  <c:v>87.123018999999999</c:v>
                </c:pt>
                <c:pt idx="1837">
                  <c:v>87.179032000000007</c:v>
                </c:pt>
                <c:pt idx="1838">
                  <c:v>87.243305000000007</c:v>
                </c:pt>
                <c:pt idx="1839">
                  <c:v>87.294709999999995</c:v>
                </c:pt>
                <c:pt idx="1840">
                  <c:v>87.310301999999993</c:v>
                </c:pt>
                <c:pt idx="1841">
                  <c:v>87.247981999999993</c:v>
                </c:pt>
                <c:pt idx="1842">
                  <c:v>87.111159999999998</c:v>
                </c:pt>
                <c:pt idx="1843">
                  <c:v>86.994387000000003</c:v>
                </c:pt>
                <c:pt idx="1844">
                  <c:v>86.989536999999999</c:v>
                </c:pt>
                <c:pt idx="1845">
                  <c:v>87.082537000000002</c:v>
                </c:pt>
                <c:pt idx="1846">
                  <c:v>87.195463000000004</c:v>
                </c:pt>
                <c:pt idx="1847">
                  <c:v>87.288612999999998</c:v>
                </c:pt>
                <c:pt idx="1848">
                  <c:v>87.368933999999996</c:v>
                </c:pt>
                <c:pt idx="1849">
                  <c:v>87.422246000000001</c:v>
                </c:pt>
                <c:pt idx="1850">
                  <c:v>87.406681000000006</c:v>
                </c:pt>
                <c:pt idx="1851">
                  <c:v>87.324605000000005</c:v>
                </c:pt>
                <c:pt idx="1852">
                  <c:v>87.241620999999995</c:v>
                </c:pt>
                <c:pt idx="1853">
                  <c:v>87.207419999999999</c:v>
                </c:pt>
                <c:pt idx="1854">
                  <c:v>87.201096000000007</c:v>
                </c:pt>
                <c:pt idx="1855">
                  <c:v>87.181031000000004</c:v>
                </c:pt>
                <c:pt idx="1856">
                  <c:v>87.152141</c:v>
                </c:pt>
                <c:pt idx="1857">
                  <c:v>87.151331999999996</c:v>
                </c:pt>
                <c:pt idx="1858">
                  <c:v>87.191051000000002</c:v>
                </c:pt>
                <c:pt idx="1859">
                  <c:v>87.249801000000005</c:v>
                </c:pt>
                <c:pt idx="1860">
                  <c:v>87.305743000000007</c:v>
                </c:pt>
                <c:pt idx="1861">
                  <c:v>87.352974000000003</c:v>
                </c:pt>
                <c:pt idx="1862">
                  <c:v>87.388514000000001</c:v>
                </c:pt>
                <c:pt idx="1863">
                  <c:v>87.404861999999994</c:v>
                </c:pt>
                <c:pt idx="1864">
                  <c:v>87.398026999999999</c:v>
                </c:pt>
                <c:pt idx="1865">
                  <c:v>87.370928000000006</c:v>
                </c:pt>
                <c:pt idx="1866">
                  <c:v>87.329480000000004</c:v>
                </c:pt>
                <c:pt idx="1867">
                  <c:v>87.283641000000003</c:v>
                </c:pt>
                <c:pt idx="1868">
                  <c:v>87.248056000000005</c:v>
                </c:pt>
                <c:pt idx="1869">
                  <c:v>87.233048999999994</c:v>
                </c:pt>
                <c:pt idx="1870">
                  <c:v>87.237954999999999</c:v>
                </c:pt>
                <c:pt idx="1871">
                  <c:v>87.257970999999998</c:v>
                </c:pt>
                <c:pt idx="1872">
                  <c:v>87.292537999999993</c:v>
                </c:pt>
                <c:pt idx="1873">
                  <c:v>87.341313</c:v>
                </c:pt>
                <c:pt idx="1874">
                  <c:v>87.396215999999995</c:v>
                </c:pt>
                <c:pt idx="1875">
                  <c:v>87.445803999999995</c:v>
                </c:pt>
                <c:pt idx="1876">
                  <c:v>87.488011999999998</c:v>
                </c:pt>
                <c:pt idx="1877">
                  <c:v>87.531722000000002</c:v>
                </c:pt>
                <c:pt idx="1878">
                  <c:v>87.581663000000006</c:v>
                </c:pt>
                <c:pt idx="1879">
                  <c:v>87.624638000000004</c:v>
                </c:pt>
                <c:pt idx="1880">
                  <c:v>87.636092000000005</c:v>
                </c:pt>
                <c:pt idx="1881">
                  <c:v>87.603167999999997</c:v>
                </c:pt>
                <c:pt idx="1882">
                  <c:v>87.539655999999994</c:v>
                </c:pt>
                <c:pt idx="1883">
                  <c:v>87.475201999999996</c:v>
                </c:pt>
                <c:pt idx="1884">
                  <c:v>87.430566999999996</c:v>
                </c:pt>
                <c:pt idx="1885">
                  <c:v>87.408106000000004</c:v>
                </c:pt>
                <c:pt idx="1886">
                  <c:v>87.405060000000006</c:v>
                </c:pt>
                <c:pt idx="1887">
                  <c:v>87.423439000000002</c:v>
                </c:pt>
                <c:pt idx="1888">
                  <c:v>87.458865000000003</c:v>
                </c:pt>
                <c:pt idx="1889">
                  <c:v>87.490772000000007</c:v>
                </c:pt>
                <c:pt idx="1890">
                  <c:v>87.498158000000004</c:v>
                </c:pt>
                <c:pt idx="1891">
                  <c:v>87.482539000000003</c:v>
                </c:pt>
                <c:pt idx="1892">
                  <c:v>87.464292</c:v>
                </c:pt>
                <c:pt idx="1893">
                  <c:v>87.457984999999994</c:v>
                </c:pt>
                <c:pt idx="1894">
                  <c:v>87.460325999999995</c:v>
                </c:pt>
                <c:pt idx="1895">
                  <c:v>87.458631999999994</c:v>
                </c:pt>
                <c:pt idx="1896">
                  <c:v>87.440861999999996</c:v>
                </c:pt>
                <c:pt idx="1897">
                  <c:v>87.401854</c:v>
                </c:pt>
                <c:pt idx="1898">
                  <c:v>87.353463000000005</c:v>
                </c:pt>
                <c:pt idx="1899">
                  <c:v>87.325531999999995</c:v>
                </c:pt>
                <c:pt idx="1900">
                  <c:v>87.342089000000001</c:v>
                </c:pt>
                <c:pt idx="1901">
                  <c:v>87.396271999999996</c:v>
                </c:pt>
                <c:pt idx="1902">
                  <c:v>87.459993999999995</c:v>
                </c:pt>
                <c:pt idx="1903">
                  <c:v>87.514968999999994</c:v>
                </c:pt>
                <c:pt idx="1904">
                  <c:v>87.559133000000003</c:v>
                </c:pt>
                <c:pt idx="1905">
                  <c:v>87.586960000000005</c:v>
                </c:pt>
                <c:pt idx="1906">
                  <c:v>87.585189999999997</c:v>
                </c:pt>
                <c:pt idx="1907">
                  <c:v>87.551376000000005</c:v>
                </c:pt>
                <c:pt idx="1908">
                  <c:v>87.499103000000005</c:v>
                </c:pt>
                <c:pt idx="1909">
                  <c:v>87.442348999999993</c:v>
                </c:pt>
                <c:pt idx="1910">
                  <c:v>87.390548999999993</c:v>
                </c:pt>
                <c:pt idx="1911">
                  <c:v>87.356926999999999</c:v>
                </c:pt>
                <c:pt idx="1912">
                  <c:v>87.348642999999996</c:v>
                </c:pt>
                <c:pt idx="1913">
                  <c:v>87.345411999999996</c:v>
                </c:pt>
                <c:pt idx="1914">
                  <c:v>87.312347000000003</c:v>
                </c:pt>
                <c:pt idx="1915">
                  <c:v>87.246594000000002</c:v>
                </c:pt>
                <c:pt idx="1916">
                  <c:v>87.193307000000004</c:v>
                </c:pt>
                <c:pt idx="1917">
                  <c:v>87.199185999999997</c:v>
                </c:pt>
                <c:pt idx="1918">
                  <c:v>87.261319999999998</c:v>
                </c:pt>
                <c:pt idx="1919">
                  <c:v>87.332393999999994</c:v>
                </c:pt>
                <c:pt idx="1920">
                  <c:v>87.367797999999993</c:v>
                </c:pt>
                <c:pt idx="1921">
                  <c:v>87.359033999999994</c:v>
                </c:pt>
                <c:pt idx="1922">
                  <c:v>87.330763000000005</c:v>
                </c:pt>
                <c:pt idx="1923">
                  <c:v>87.318657999999999</c:v>
                </c:pt>
                <c:pt idx="1924">
                  <c:v>87.342108999999994</c:v>
                </c:pt>
                <c:pt idx="1925">
                  <c:v>87.389156999999997</c:v>
                </c:pt>
                <c:pt idx="1926">
                  <c:v>87.430036999999999</c:v>
                </c:pt>
                <c:pt idx="1927">
                  <c:v>87.444890000000001</c:v>
                </c:pt>
                <c:pt idx="1928">
                  <c:v>87.431331</c:v>
                </c:pt>
                <c:pt idx="1929">
                  <c:v>87.388705000000002</c:v>
                </c:pt>
                <c:pt idx="1930">
                  <c:v>87.318860999999998</c:v>
                </c:pt>
                <c:pt idx="1931">
                  <c:v>87.249517999999995</c:v>
                </c:pt>
                <c:pt idx="1932">
                  <c:v>87.228880000000004</c:v>
                </c:pt>
                <c:pt idx="1933">
                  <c:v>87.278666999999999</c:v>
                </c:pt>
                <c:pt idx="1934">
                  <c:v>87.367260000000002</c:v>
                </c:pt>
                <c:pt idx="1935">
                  <c:v>87.446163999999996</c:v>
                </c:pt>
                <c:pt idx="1936">
                  <c:v>87.502791000000002</c:v>
                </c:pt>
                <c:pt idx="1937">
                  <c:v>87.552423000000005</c:v>
                </c:pt>
                <c:pt idx="1938">
                  <c:v>87.588821999999993</c:v>
                </c:pt>
                <c:pt idx="1939">
                  <c:v>87.576644000000002</c:v>
                </c:pt>
                <c:pt idx="1940">
                  <c:v>87.494594000000006</c:v>
                </c:pt>
                <c:pt idx="1941">
                  <c:v>87.365871999999996</c:v>
                </c:pt>
                <c:pt idx="1942">
                  <c:v>87.239233999999996</c:v>
                </c:pt>
                <c:pt idx="1943">
                  <c:v>87.150098</c:v>
                </c:pt>
                <c:pt idx="1944">
                  <c:v>87.100342999999995</c:v>
                </c:pt>
                <c:pt idx="1945">
                  <c:v>87.067059</c:v>
                </c:pt>
                <c:pt idx="1946">
                  <c:v>87.031183999999996</c:v>
                </c:pt>
                <c:pt idx="1947">
                  <c:v>87.001717999999997</c:v>
                </c:pt>
                <c:pt idx="1948">
                  <c:v>87.009038000000004</c:v>
                </c:pt>
                <c:pt idx="1949">
                  <c:v>87.071952999999993</c:v>
                </c:pt>
                <c:pt idx="1950">
                  <c:v>87.175449</c:v>
                </c:pt>
                <c:pt idx="1951">
                  <c:v>87.281564000000003</c:v>
                </c:pt>
                <c:pt idx="1952">
                  <c:v>87.357811999999996</c:v>
                </c:pt>
                <c:pt idx="1953">
                  <c:v>87.390243999999996</c:v>
                </c:pt>
                <c:pt idx="1954">
                  <c:v>87.375782000000001</c:v>
                </c:pt>
                <c:pt idx="1955">
                  <c:v>87.317648000000005</c:v>
                </c:pt>
                <c:pt idx="1956">
                  <c:v>87.228583999999998</c:v>
                </c:pt>
                <c:pt idx="1957">
                  <c:v>87.128822999999997</c:v>
                </c:pt>
                <c:pt idx="1958">
                  <c:v>87.041431000000003</c:v>
                </c:pt>
                <c:pt idx="1959">
                  <c:v>86.986941000000002</c:v>
                </c:pt>
                <c:pt idx="1960">
                  <c:v>86.969318999999999</c:v>
                </c:pt>
                <c:pt idx="1961">
                  <c:v>86.970078000000001</c:v>
                </c:pt>
                <c:pt idx="1962">
                  <c:v>86.970225999999997</c:v>
                </c:pt>
                <c:pt idx="1963">
                  <c:v>86.973157999999998</c:v>
                </c:pt>
                <c:pt idx="1964">
                  <c:v>86.992200999999994</c:v>
                </c:pt>
                <c:pt idx="1965">
                  <c:v>87.024343000000002</c:v>
                </c:pt>
                <c:pt idx="1966">
                  <c:v>87.061644000000001</c:v>
                </c:pt>
                <c:pt idx="1967">
                  <c:v>87.122257000000005</c:v>
                </c:pt>
                <c:pt idx="1968">
                  <c:v>87.228969000000006</c:v>
                </c:pt>
                <c:pt idx="1969">
                  <c:v>87.353768000000002</c:v>
                </c:pt>
                <c:pt idx="1970">
                  <c:v>87.425807000000006</c:v>
                </c:pt>
                <c:pt idx="1971">
                  <c:v>87.412128999999993</c:v>
                </c:pt>
                <c:pt idx="1972">
                  <c:v>87.354112999999998</c:v>
                </c:pt>
                <c:pt idx="1973">
                  <c:v>87.300388999999996</c:v>
                </c:pt>
                <c:pt idx="1974">
                  <c:v>87.243269999999995</c:v>
                </c:pt>
                <c:pt idx="1975">
                  <c:v>87.155798000000004</c:v>
                </c:pt>
                <c:pt idx="1976">
                  <c:v>87.060916000000006</c:v>
                </c:pt>
                <c:pt idx="1977">
                  <c:v>87.016471999999993</c:v>
                </c:pt>
                <c:pt idx="1978">
                  <c:v>87.041150999999999</c:v>
                </c:pt>
                <c:pt idx="1979">
                  <c:v>87.088510999999997</c:v>
                </c:pt>
                <c:pt idx="1980">
                  <c:v>87.093957000000003</c:v>
                </c:pt>
                <c:pt idx="1981">
                  <c:v>87.032602999999995</c:v>
                </c:pt>
                <c:pt idx="1982">
                  <c:v>86.938907999999998</c:v>
                </c:pt>
                <c:pt idx="1983">
                  <c:v>86.881079999999997</c:v>
                </c:pt>
                <c:pt idx="1984">
                  <c:v>86.896120999999994</c:v>
                </c:pt>
                <c:pt idx="1985">
                  <c:v>86.949843999999999</c:v>
                </c:pt>
                <c:pt idx="1986">
                  <c:v>86.981026999999997</c:v>
                </c:pt>
                <c:pt idx="1987">
                  <c:v>86.970123000000001</c:v>
                </c:pt>
                <c:pt idx="1988">
                  <c:v>86.946578000000002</c:v>
                </c:pt>
                <c:pt idx="1989">
                  <c:v>86.938999999999993</c:v>
                </c:pt>
                <c:pt idx="1990">
                  <c:v>86.944795999999997</c:v>
                </c:pt>
                <c:pt idx="1991">
                  <c:v>86.955184000000003</c:v>
                </c:pt>
                <c:pt idx="1992">
                  <c:v>86.975088</c:v>
                </c:pt>
                <c:pt idx="1993">
                  <c:v>87.000091999999995</c:v>
                </c:pt>
                <c:pt idx="1994">
                  <c:v>87.006951999999998</c:v>
                </c:pt>
                <c:pt idx="1995">
                  <c:v>86.991459000000006</c:v>
                </c:pt>
                <c:pt idx="1996">
                  <c:v>86.992058999999998</c:v>
                </c:pt>
                <c:pt idx="1997">
                  <c:v>87.045948999999993</c:v>
                </c:pt>
                <c:pt idx="1998">
                  <c:v>87.138897</c:v>
                </c:pt>
                <c:pt idx="1999">
                  <c:v>87.212637000000001</c:v>
                </c:pt>
                <c:pt idx="2000">
                  <c:v>87.212743000000003</c:v>
                </c:pt>
                <c:pt idx="2001">
                  <c:v>87.133692999999994</c:v>
                </c:pt>
                <c:pt idx="2002">
                  <c:v>87.028913000000003</c:v>
                </c:pt>
                <c:pt idx="2003">
                  <c:v>86.979896999999994</c:v>
                </c:pt>
                <c:pt idx="2004">
                  <c:v>87.030450999999999</c:v>
                </c:pt>
                <c:pt idx="2005">
                  <c:v>87.141487999999995</c:v>
                </c:pt>
                <c:pt idx="2006">
                  <c:v>87.223116000000005</c:v>
                </c:pt>
                <c:pt idx="2007">
                  <c:v>87.217393999999999</c:v>
                </c:pt>
                <c:pt idx="2008">
                  <c:v>87.153949999999995</c:v>
                </c:pt>
                <c:pt idx="2009">
                  <c:v>87.103297999999995</c:v>
                </c:pt>
                <c:pt idx="2010">
                  <c:v>87.092678000000006</c:v>
                </c:pt>
                <c:pt idx="2011">
                  <c:v>87.112544999999997</c:v>
                </c:pt>
                <c:pt idx="2012">
                  <c:v>87.159599999999998</c:v>
                </c:pt>
                <c:pt idx="2013">
                  <c:v>87.224345999999997</c:v>
                </c:pt>
                <c:pt idx="2014">
                  <c:v>87.270414000000002</c:v>
                </c:pt>
                <c:pt idx="2015">
                  <c:v>87.263448999999994</c:v>
                </c:pt>
                <c:pt idx="2016">
                  <c:v>87.208838999999998</c:v>
                </c:pt>
                <c:pt idx="2017">
                  <c:v>87.137827000000001</c:v>
                </c:pt>
                <c:pt idx="2018">
                  <c:v>87.076840000000004</c:v>
                </c:pt>
                <c:pt idx="2019">
                  <c:v>87.049301999999997</c:v>
                </c:pt>
                <c:pt idx="2020">
                  <c:v>87.078203999999999</c:v>
                </c:pt>
                <c:pt idx="2021">
                  <c:v>87.152563000000001</c:v>
                </c:pt>
                <c:pt idx="2022">
                  <c:v>87.206754000000004</c:v>
                </c:pt>
                <c:pt idx="2023">
                  <c:v>87.183507000000006</c:v>
                </c:pt>
                <c:pt idx="2024">
                  <c:v>87.107831000000004</c:v>
                </c:pt>
                <c:pt idx="2025">
                  <c:v>87.047775999999999</c:v>
                </c:pt>
                <c:pt idx="2026">
                  <c:v>87.023167999999998</c:v>
                </c:pt>
                <c:pt idx="2027">
                  <c:v>87.006451999999996</c:v>
                </c:pt>
                <c:pt idx="2028">
                  <c:v>86.989665000000002</c:v>
                </c:pt>
                <c:pt idx="2029">
                  <c:v>86.992075</c:v>
                </c:pt>
                <c:pt idx="2030">
                  <c:v>87.011364999999998</c:v>
                </c:pt>
                <c:pt idx="2031">
                  <c:v>87.019952000000004</c:v>
                </c:pt>
                <c:pt idx="2032">
                  <c:v>87.015555000000006</c:v>
                </c:pt>
                <c:pt idx="2033">
                  <c:v>87.034828000000005</c:v>
                </c:pt>
                <c:pt idx="2034">
                  <c:v>87.095726999999997</c:v>
                </c:pt>
                <c:pt idx="2035">
                  <c:v>87.165784000000002</c:v>
                </c:pt>
                <c:pt idx="2036">
                  <c:v>87.205032000000003</c:v>
                </c:pt>
                <c:pt idx="2037">
                  <c:v>87.197080999999997</c:v>
                </c:pt>
                <c:pt idx="2038">
                  <c:v>87.140119999999996</c:v>
                </c:pt>
                <c:pt idx="2039">
                  <c:v>87.049254000000005</c:v>
                </c:pt>
                <c:pt idx="2040">
                  <c:v>86.968036999999995</c:v>
                </c:pt>
                <c:pt idx="2041">
                  <c:v>86.943066999999999</c:v>
                </c:pt>
                <c:pt idx="2042">
                  <c:v>86.977767</c:v>
                </c:pt>
                <c:pt idx="2043">
                  <c:v>87.033418999999995</c:v>
                </c:pt>
                <c:pt idx="2044">
                  <c:v>87.073454999999996</c:v>
                </c:pt>
                <c:pt idx="2045">
                  <c:v>87.088589999999996</c:v>
                </c:pt>
                <c:pt idx="2046">
                  <c:v>87.083185999999998</c:v>
                </c:pt>
                <c:pt idx="2047">
                  <c:v>87.065577000000005</c:v>
                </c:pt>
                <c:pt idx="2048">
                  <c:v>87.055977999999996</c:v>
                </c:pt>
                <c:pt idx="2049">
                  <c:v>87.071297999999999</c:v>
                </c:pt>
                <c:pt idx="2050">
                  <c:v>87.098062999999996</c:v>
                </c:pt>
                <c:pt idx="2051">
                  <c:v>87.102879000000001</c:v>
                </c:pt>
                <c:pt idx="2052">
                  <c:v>87.075357999999994</c:v>
                </c:pt>
                <c:pt idx="2053">
                  <c:v>87.044501999999994</c:v>
                </c:pt>
                <c:pt idx="2054">
                  <c:v>87.041618</c:v>
                </c:pt>
                <c:pt idx="2055">
                  <c:v>87.062584999999999</c:v>
                </c:pt>
                <c:pt idx="2056">
                  <c:v>87.077280000000002</c:v>
                </c:pt>
                <c:pt idx="2057">
                  <c:v>87.065251000000004</c:v>
                </c:pt>
                <c:pt idx="2058">
                  <c:v>87.036602000000002</c:v>
                </c:pt>
                <c:pt idx="2059">
                  <c:v>87.012962000000002</c:v>
                </c:pt>
                <c:pt idx="2060">
                  <c:v>87.001277999999999</c:v>
                </c:pt>
                <c:pt idx="2061">
                  <c:v>87.000844000000001</c:v>
                </c:pt>
                <c:pt idx="2062">
                  <c:v>87.013199</c:v>
                </c:pt>
                <c:pt idx="2063">
                  <c:v>87.038726999999994</c:v>
                </c:pt>
                <c:pt idx="2064">
                  <c:v>87.071855999999997</c:v>
                </c:pt>
                <c:pt idx="2065">
                  <c:v>87.099277000000001</c:v>
                </c:pt>
                <c:pt idx="2066">
                  <c:v>87.103155000000001</c:v>
                </c:pt>
                <c:pt idx="2067">
                  <c:v>87.075954999999993</c:v>
                </c:pt>
                <c:pt idx="2068">
                  <c:v>87.035256000000004</c:v>
                </c:pt>
                <c:pt idx="2069">
                  <c:v>87.007374999999996</c:v>
                </c:pt>
                <c:pt idx="2070">
                  <c:v>87.007561999999993</c:v>
                </c:pt>
                <c:pt idx="2071">
                  <c:v>87.031985000000006</c:v>
                </c:pt>
                <c:pt idx="2072">
                  <c:v>87.064071999999996</c:v>
                </c:pt>
                <c:pt idx="2073">
                  <c:v>87.087674000000007</c:v>
                </c:pt>
                <c:pt idx="2074">
                  <c:v>87.092332999999996</c:v>
                </c:pt>
                <c:pt idx="2075">
                  <c:v>87.082710000000006</c:v>
                </c:pt>
                <c:pt idx="2076">
                  <c:v>87.071295000000006</c:v>
                </c:pt>
                <c:pt idx="2077">
                  <c:v>87.064246999999995</c:v>
                </c:pt>
                <c:pt idx="2078">
                  <c:v>87.064417000000006</c:v>
                </c:pt>
                <c:pt idx="2079">
                  <c:v>87.074877999999998</c:v>
                </c:pt>
                <c:pt idx="2080">
                  <c:v>87.098837000000003</c:v>
                </c:pt>
                <c:pt idx="2081">
                  <c:v>87.127390000000005</c:v>
                </c:pt>
                <c:pt idx="2082">
                  <c:v>87.136217000000002</c:v>
                </c:pt>
                <c:pt idx="2083">
                  <c:v>87.125647999999998</c:v>
                </c:pt>
                <c:pt idx="2084">
                  <c:v>87.123078000000007</c:v>
                </c:pt>
                <c:pt idx="2085">
                  <c:v>87.139798999999996</c:v>
                </c:pt>
                <c:pt idx="2086">
                  <c:v>87.160737999999995</c:v>
                </c:pt>
                <c:pt idx="2087">
                  <c:v>87.166576000000006</c:v>
                </c:pt>
                <c:pt idx="2088">
                  <c:v>87.157661000000004</c:v>
                </c:pt>
                <c:pt idx="2089">
                  <c:v>87.146469999999994</c:v>
                </c:pt>
                <c:pt idx="2090">
                  <c:v>87.139353</c:v>
                </c:pt>
                <c:pt idx="2091">
                  <c:v>87.135878000000005</c:v>
                </c:pt>
                <c:pt idx="2092">
                  <c:v>87.138531999999998</c:v>
                </c:pt>
                <c:pt idx="2093">
                  <c:v>87.145356000000007</c:v>
                </c:pt>
                <c:pt idx="2094">
                  <c:v>87.137383999999997</c:v>
                </c:pt>
                <c:pt idx="2095">
                  <c:v>87.102463</c:v>
                </c:pt>
                <c:pt idx="2096">
                  <c:v>87.054379999999995</c:v>
                </c:pt>
                <c:pt idx="2097">
                  <c:v>87.017122000000001</c:v>
                </c:pt>
                <c:pt idx="2098">
                  <c:v>87.002931000000004</c:v>
                </c:pt>
                <c:pt idx="2099">
                  <c:v>87.005086000000006</c:v>
                </c:pt>
                <c:pt idx="2100">
                  <c:v>87.008510999999999</c:v>
                </c:pt>
                <c:pt idx="2101">
                  <c:v>87.001470999999995</c:v>
                </c:pt>
                <c:pt idx="2102">
                  <c:v>86.979152999999997</c:v>
                </c:pt>
                <c:pt idx="2103">
                  <c:v>86.954933999999994</c:v>
                </c:pt>
                <c:pt idx="2104">
                  <c:v>86.957808</c:v>
                </c:pt>
                <c:pt idx="2105">
                  <c:v>87.001388000000006</c:v>
                </c:pt>
                <c:pt idx="2106">
                  <c:v>87.063479000000001</c:v>
                </c:pt>
                <c:pt idx="2107">
                  <c:v>87.111976999999996</c:v>
                </c:pt>
                <c:pt idx="2108">
                  <c:v>87.140738999999996</c:v>
                </c:pt>
                <c:pt idx="2109">
                  <c:v>87.161519999999996</c:v>
                </c:pt>
                <c:pt idx="2110">
                  <c:v>87.173606000000007</c:v>
                </c:pt>
                <c:pt idx="2111">
                  <c:v>87.168953999999999</c:v>
                </c:pt>
                <c:pt idx="2112">
                  <c:v>87.150266999999999</c:v>
                </c:pt>
                <c:pt idx="2113">
                  <c:v>87.120194999999995</c:v>
                </c:pt>
                <c:pt idx="2114">
                  <c:v>87.073715000000007</c:v>
                </c:pt>
                <c:pt idx="2115">
                  <c:v>87.014718999999999</c:v>
                </c:pt>
                <c:pt idx="2116">
                  <c:v>86.970915000000005</c:v>
                </c:pt>
                <c:pt idx="2117">
                  <c:v>86.972352000000001</c:v>
                </c:pt>
                <c:pt idx="2118">
                  <c:v>87.017987000000005</c:v>
                </c:pt>
                <c:pt idx="2119">
                  <c:v>87.075145000000006</c:v>
                </c:pt>
                <c:pt idx="2120">
                  <c:v>87.111052999999998</c:v>
                </c:pt>
                <c:pt idx="2121">
                  <c:v>87.120457999999999</c:v>
                </c:pt>
                <c:pt idx="2122">
                  <c:v>87.114687000000004</c:v>
                </c:pt>
                <c:pt idx="2123">
                  <c:v>87.102053999999995</c:v>
                </c:pt>
                <c:pt idx="2124">
                  <c:v>87.088305000000005</c:v>
                </c:pt>
                <c:pt idx="2125">
                  <c:v>87.077005</c:v>
                </c:pt>
                <c:pt idx="2126">
                  <c:v>87.066428999999999</c:v>
                </c:pt>
                <c:pt idx="2127">
                  <c:v>87.057321999999999</c:v>
                </c:pt>
                <c:pt idx="2128">
                  <c:v>87.061852999999999</c:v>
                </c:pt>
                <c:pt idx="2129">
                  <c:v>87.095671999999993</c:v>
                </c:pt>
                <c:pt idx="2130">
                  <c:v>87.148178000000001</c:v>
                </c:pt>
                <c:pt idx="2131">
                  <c:v>87.172529999999995</c:v>
                </c:pt>
                <c:pt idx="2132">
                  <c:v>87.150144999999995</c:v>
                </c:pt>
                <c:pt idx="2133">
                  <c:v>87.116780000000006</c:v>
                </c:pt>
                <c:pt idx="2134">
                  <c:v>87.098572000000004</c:v>
                </c:pt>
                <c:pt idx="2135">
                  <c:v>87.092787000000001</c:v>
                </c:pt>
                <c:pt idx="2136">
                  <c:v>87.090238999999997</c:v>
                </c:pt>
                <c:pt idx="2137">
                  <c:v>87.086303999999998</c:v>
                </c:pt>
                <c:pt idx="2138">
                  <c:v>87.083220999999995</c:v>
                </c:pt>
                <c:pt idx="2139">
                  <c:v>87.084316000000001</c:v>
                </c:pt>
                <c:pt idx="2140">
                  <c:v>87.090292000000005</c:v>
                </c:pt>
                <c:pt idx="2141">
                  <c:v>87.099936</c:v>
                </c:pt>
                <c:pt idx="2142">
                  <c:v>87.113127000000006</c:v>
                </c:pt>
                <c:pt idx="2143">
                  <c:v>87.128057999999996</c:v>
                </c:pt>
                <c:pt idx="2144">
                  <c:v>87.139082999999999</c:v>
                </c:pt>
                <c:pt idx="2145">
                  <c:v>87.136381999999998</c:v>
                </c:pt>
                <c:pt idx="2146">
                  <c:v>87.118830000000003</c:v>
                </c:pt>
                <c:pt idx="2147">
                  <c:v>87.101383999999996</c:v>
                </c:pt>
                <c:pt idx="2148">
                  <c:v>87.098753000000002</c:v>
                </c:pt>
                <c:pt idx="2149">
                  <c:v>87.117962000000006</c:v>
                </c:pt>
                <c:pt idx="2150">
                  <c:v>87.150120999999999</c:v>
                </c:pt>
                <c:pt idx="2151">
                  <c:v>87.172929999999994</c:v>
                </c:pt>
                <c:pt idx="2152">
                  <c:v>87.171113000000005</c:v>
                </c:pt>
                <c:pt idx="2153">
                  <c:v>87.152241000000004</c:v>
                </c:pt>
                <c:pt idx="2154">
                  <c:v>87.138637000000003</c:v>
                </c:pt>
                <c:pt idx="2155">
                  <c:v>87.135041000000001</c:v>
                </c:pt>
                <c:pt idx="2156">
                  <c:v>87.133104000000003</c:v>
                </c:pt>
                <c:pt idx="2157">
                  <c:v>87.135403999999994</c:v>
                </c:pt>
                <c:pt idx="2158">
                  <c:v>87.138058999999998</c:v>
                </c:pt>
                <c:pt idx="2159">
                  <c:v>87.135355000000004</c:v>
                </c:pt>
                <c:pt idx="2160">
                  <c:v>87.137974</c:v>
                </c:pt>
                <c:pt idx="2161">
                  <c:v>87.153845000000004</c:v>
                </c:pt>
                <c:pt idx="2162">
                  <c:v>87.176610999999994</c:v>
                </c:pt>
                <c:pt idx="2163">
                  <c:v>87.200688</c:v>
                </c:pt>
                <c:pt idx="2164">
                  <c:v>87.222921999999997</c:v>
                </c:pt>
                <c:pt idx="2165">
                  <c:v>87.230287000000004</c:v>
                </c:pt>
                <c:pt idx="2166">
                  <c:v>87.207639999999998</c:v>
                </c:pt>
                <c:pt idx="2167">
                  <c:v>87.153458999999998</c:v>
                </c:pt>
                <c:pt idx="2168">
                  <c:v>87.089212000000003</c:v>
                </c:pt>
                <c:pt idx="2169">
                  <c:v>87.049706999999998</c:v>
                </c:pt>
                <c:pt idx="2170">
                  <c:v>87.049591000000007</c:v>
                </c:pt>
                <c:pt idx="2171">
                  <c:v>87.077189000000004</c:v>
                </c:pt>
                <c:pt idx="2172">
                  <c:v>87.108953</c:v>
                </c:pt>
                <c:pt idx="2173">
                  <c:v>87.137992999999994</c:v>
                </c:pt>
                <c:pt idx="2174">
                  <c:v>87.169998000000007</c:v>
                </c:pt>
                <c:pt idx="2175">
                  <c:v>87.190562999999997</c:v>
                </c:pt>
                <c:pt idx="2176">
                  <c:v>87.191405000000003</c:v>
                </c:pt>
                <c:pt idx="2177">
                  <c:v>87.186993999999999</c:v>
                </c:pt>
                <c:pt idx="2178">
                  <c:v>87.188058999999996</c:v>
                </c:pt>
                <c:pt idx="2179">
                  <c:v>87.191274000000007</c:v>
                </c:pt>
                <c:pt idx="2180">
                  <c:v>87.193759999999997</c:v>
                </c:pt>
                <c:pt idx="2181">
                  <c:v>87.202414000000005</c:v>
                </c:pt>
                <c:pt idx="2182">
                  <c:v>87.217887000000005</c:v>
                </c:pt>
                <c:pt idx="2183">
                  <c:v>87.233151000000007</c:v>
                </c:pt>
                <c:pt idx="2184">
                  <c:v>87.245240999999993</c:v>
                </c:pt>
                <c:pt idx="2185">
                  <c:v>87.260405000000006</c:v>
                </c:pt>
                <c:pt idx="2186">
                  <c:v>87.283326000000002</c:v>
                </c:pt>
                <c:pt idx="2187">
                  <c:v>87.302344000000005</c:v>
                </c:pt>
                <c:pt idx="2188">
                  <c:v>87.302665000000005</c:v>
                </c:pt>
                <c:pt idx="2189">
                  <c:v>87.280902999999995</c:v>
                </c:pt>
                <c:pt idx="2190">
                  <c:v>87.249320999999995</c:v>
                </c:pt>
                <c:pt idx="2191">
                  <c:v>87.228987000000004</c:v>
                </c:pt>
                <c:pt idx="2192">
                  <c:v>87.232928999999999</c:v>
                </c:pt>
                <c:pt idx="2193">
                  <c:v>87.259332000000001</c:v>
                </c:pt>
                <c:pt idx="2194">
                  <c:v>87.292809000000005</c:v>
                </c:pt>
                <c:pt idx="2195">
                  <c:v>87.316643999999997</c:v>
                </c:pt>
                <c:pt idx="2196">
                  <c:v>87.319406999999998</c:v>
                </c:pt>
                <c:pt idx="2197">
                  <c:v>87.299870999999996</c:v>
                </c:pt>
                <c:pt idx="2198">
                  <c:v>87.271580999999998</c:v>
                </c:pt>
                <c:pt idx="2199">
                  <c:v>87.254271000000003</c:v>
                </c:pt>
                <c:pt idx="2200">
                  <c:v>87.262561000000005</c:v>
                </c:pt>
                <c:pt idx="2201">
                  <c:v>87.280844000000002</c:v>
                </c:pt>
                <c:pt idx="2202">
                  <c:v>87.279262000000003</c:v>
                </c:pt>
                <c:pt idx="2203">
                  <c:v>87.252328000000006</c:v>
                </c:pt>
                <c:pt idx="2204">
                  <c:v>87.219942000000003</c:v>
                </c:pt>
                <c:pt idx="2205">
                  <c:v>87.207496000000006</c:v>
                </c:pt>
                <c:pt idx="2206">
                  <c:v>87.226495</c:v>
                </c:pt>
                <c:pt idx="2207">
                  <c:v>87.256321</c:v>
                </c:pt>
                <c:pt idx="2208">
                  <c:v>87.277710999999996</c:v>
                </c:pt>
                <c:pt idx="2209">
                  <c:v>87.298913999999996</c:v>
                </c:pt>
                <c:pt idx="2210">
                  <c:v>87.314094999999995</c:v>
                </c:pt>
                <c:pt idx="2211">
                  <c:v>87.309713000000002</c:v>
                </c:pt>
                <c:pt idx="2212">
                  <c:v>87.295006999999998</c:v>
                </c:pt>
                <c:pt idx="2213">
                  <c:v>87.286911000000003</c:v>
                </c:pt>
                <c:pt idx="2214">
                  <c:v>87.288982000000004</c:v>
                </c:pt>
                <c:pt idx="2215">
                  <c:v>87.294786000000002</c:v>
                </c:pt>
                <c:pt idx="2216">
                  <c:v>87.294781999999998</c:v>
                </c:pt>
                <c:pt idx="2217">
                  <c:v>87.287970999999999</c:v>
                </c:pt>
                <c:pt idx="2218">
                  <c:v>87.290347999999994</c:v>
                </c:pt>
                <c:pt idx="2219">
                  <c:v>87.304435999999995</c:v>
                </c:pt>
                <c:pt idx="2220">
                  <c:v>87.323915</c:v>
                </c:pt>
                <c:pt idx="2221">
                  <c:v>87.344341999999997</c:v>
                </c:pt>
                <c:pt idx="2222">
                  <c:v>87.361123000000006</c:v>
                </c:pt>
                <c:pt idx="2223">
                  <c:v>87.364018999999999</c:v>
                </c:pt>
                <c:pt idx="2224">
                  <c:v>87.341902000000005</c:v>
                </c:pt>
                <c:pt idx="2225">
                  <c:v>87.312111999999999</c:v>
                </c:pt>
                <c:pt idx="2226">
                  <c:v>87.318393999999998</c:v>
                </c:pt>
                <c:pt idx="2227">
                  <c:v>87.353802000000002</c:v>
                </c:pt>
                <c:pt idx="2228">
                  <c:v>87.368728000000004</c:v>
                </c:pt>
                <c:pt idx="2229">
                  <c:v>87.366226999999995</c:v>
                </c:pt>
                <c:pt idx="2230">
                  <c:v>87.357933000000003</c:v>
                </c:pt>
                <c:pt idx="2231">
                  <c:v>87.343227999999996</c:v>
                </c:pt>
                <c:pt idx="2232">
                  <c:v>87.328446</c:v>
                </c:pt>
                <c:pt idx="2233">
                  <c:v>87.312087000000005</c:v>
                </c:pt>
                <c:pt idx="2234">
                  <c:v>87.290464999999998</c:v>
                </c:pt>
                <c:pt idx="2235">
                  <c:v>87.265377000000001</c:v>
                </c:pt>
                <c:pt idx="2236">
                  <c:v>87.254918000000004</c:v>
                </c:pt>
                <c:pt idx="2237">
                  <c:v>87.273236999999995</c:v>
                </c:pt>
                <c:pt idx="2238">
                  <c:v>87.303860999999998</c:v>
                </c:pt>
                <c:pt idx="2239">
                  <c:v>87.318980999999994</c:v>
                </c:pt>
                <c:pt idx="2240">
                  <c:v>87.312696000000003</c:v>
                </c:pt>
                <c:pt idx="2241">
                  <c:v>87.295062000000001</c:v>
                </c:pt>
                <c:pt idx="2242">
                  <c:v>87.288002000000006</c:v>
                </c:pt>
                <c:pt idx="2243">
                  <c:v>87.290153000000004</c:v>
                </c:pt>
                <c:pt idx="2244">
                  <c:v>87.280439999999999</c:v>
                </c:pt>
                <c:pt idx="2245">
                  <c:v>87.257527999999994</c:v>
                </c:pt>
                <c:pt idx="2246">
                  <c:v>87.238778999999994</c:v>
                </c:pt>
                <c:pt idx="2247">
                  <c:v>87.246440000000007</c:v>
                </c:pt>
                <c:pt idx="2248">
                  <c:v>87.272672999999998</c:v>
                </c:pt>
                <c:pt idx="2249">
                  <c:v>87.275621999999998</c:v>
                </c:pt>
                <c:pt idx="2250">
                  <c:v>87.230594999999994</c:v>
                </c:pt>
                <c:pt idx="2251">
                  <c:v>87.153271000000004</c:v>
                </c:pt>
                <c:pt idx="2252">
                  <c:v>87.06953</c:v>
                </c:pt>
                <c:pt idx="2253">
                  <c:v>87.008758999999998</c:v>
                </c:pt>
                <c:pt idx="2254">
                  <c:v>86.984092000000004</c:v>
                </c:pt>
                <c:pt idx="2255">
                  <c:v>86.978836000000001</c:v>
                </c:pt>
                <c:pt idx="2256">
                  <c:v>86.974805000000003</c:v>
                </c:pt>
                <c:pt idx="2257">
                  <c:v>86.963873000000007</c:v>
                </c:pt>
                <c:pt idx="2258">
                  <c:v>86.943692999999996</c:v>
                </c:pt>
                <c:pt idx="2259">
                  <c:v>86.916559000000007</c:v>
                </c:pt>
                <c:pt idx="2260">
                  <c:v>86.888963000000004</c:v>
                </c:pt>
                <c:pt idx="2261">
                  <c:v>86.859666000000004</c:v>
                </c:pt>
                <c:pt idx="2262">
                  <c:v>86.819023000000001</c:v>
                </c:pt>
                <c:pt idx="2263">
                  <c:v>86.757514999999998</c:v>
                </c:pt>
                <c:pt idx="2264">
                  <c:v>86.723134000000002</c:v>
                </c:pt>
                <c:pt idx="2265">
                  <c:v>86.735714999999999</c:v>
                </c:pt>
                <c:pt idx="2266">
                  <c:v>86.716176000000004</c:v>
                </c:pt>
                <c:pt idx="2267">
                  <c:v>86.673537999999994</c:v>
                </c:pt>
                <c:pt idx="2268">
                  <c:v>86.649370000000005</c:v>
                </c:pt>
                <c:pt idx="2269">
                  <c:v>86.631197</c:v>
                </c:pt>
                <c:pt idx="2270">
                  <c:v>86.622230999999999</c:v>
                </c:pt>
                <c:pt idx="2271">
                  <c:v>86.614103999999998</c:v>
                </c:pt>
                <c:pt idx="2272">
                  <c:v>86.587500000000006</c:v>
                </c:pt>
                <c:pt idx="2273">
                  <c:v>86.542760999999999</c:v>
                </c:pt>
                <c:pt idx="2274">
                  <c:v>86.487690000000001</c:v>
                </c:pt>
                <c:pt idx="2275">
                  <c:v>86.416697999999997</c:v>
                </c:pt>
                <c:pt idx="2276">
                  <c:v>86.337042999999994</c:v>
                </c:pt>
                <c:pt idx="2277">
                  <c:v>86.268376000000004</c:v>
                </c:pt>
                <c:pt idx="2278">
                  <c:v>86.210244000000003</c:v>
                </c:pt>
                <c:pt idx="2279">
                  <c:v>86.142816999999994</c:v>
                </c:pt>
                <c:pt idx="2280">
                  <c:v>86.064464000000001</c:v>
                </c:pt>
                <c:pt idx="2281">
                  <c:v>85.984423000000007</c:v>
                </c:pt>
                <c:pt idx="2282">
                  <c:v>85.826459999999997</c:v>
                </c:pt>
                <c:pt idx="2283">
                  <c:v>85.539113999999998</c:v>
                </c:pt>
                <c:pt idx="2284">
                  <c:v>85.223775000000003</c:v>
                </c:pt>
                <c:pt idx="2285">
                  <c:v>84.939081000000002</c:v>
                </c:pt>
                <c:pt idx="2286">
                  <c:v>84.675757000000004</c:v>
                </c:pt>
                <c:pt idx="2287">
                  <c:v>84.428967</c:v>
                </c:pt>
                <c:pt idx="2288">
                  <c:v>84.179918000000001</c:v>
                </c:pt>
                <c:pt idx="2289">
                  <c:v>83.913512999999995</c:v>
                </c:pt>
                <c:pt idx="2290">
                  <c:v>83.649551000000002</c:v>
                </c:pt>
                <c:pt idx="2291">
                  <c:v>83.431689000000006</c:v>
                </c:pt>
                <c:pt idx="2292">
                  <c:v>83.281865999999994</c:v>
                </c:pt>
                <c:pt idx="2293">
                  <c:v>83.194745999999995</c:v>
                </c:pt>
                <c:pt idx="2294">
                  <c:v>83.150396000000001</c:v>
                </c:pt>
                <c:pt idx="2295">
                  <c:v>83.138127999999995</c:v>
                </c:pt>
                <c:pt idx="2296">
                  <c:v>83.141597000000004</c:v>
                </c:pt>
                <c:pt idx="2297">
                  <c:v>83.145056999999994</c:v>
                </c:pt>
                <c:pt idx="2298">
                  <c:v>83.216649000000004</c:v>
                </c:pt>
                <c:pt idx="2299">
                  <c:v>83.404036000000005</c:v>
                </c:pt>
                <c:pt idx="2300">
                  <c:v>83.602181999999999</c:v>
                </c:pt>
                <c:pt idx="2301">
                  <c:v>83.704856000000007</c:v>
                </c:pt>
                <c:pt idx="2302">
                  <c:v>83.726969999999994</c:v>
                </c:pt>
                <c:pt idx="2303">
                  <c:v>83.775653000000005</c:v>
                </c:pt>
                <c:pt idx="2304">
                  <c:v>83.907540999999995</c:v>
                </c:pt>
                <c:pt idx="2305">
                  <c:v>84.059111999999999</c:v>
                </c:pt>
                <c:pt idx="2306">
                  <c:v>84.159013999999999</c:v>
                </c:pt>
                <c:pt idx="2307">
                  <c:v>84.201138999999998</c:v>
                </c:pt>
                <c:pt idx="2308">
                  <c:v>84.230226999999999</c:v>
                </c:pt>
                <c:pt idx="2309">
                  <c:v>84.272343000000006</c:v>
                </c:pt>
                <c:pt idx="2310">
                  <c:v>84.312821</c:v>
                </c:pt>
                <c:pt idx="2311">
                  <c:v>84.323417000000006</c:v>
                </c:pt>
                <c:pt idx="2312">
                  <c:v>84.296856000000005</c:v>
                </c:pt>
                <c:pt idx="2313">
                  <c:v>84.255619999999993</c:v>
                </c:pt>
                <c:pt idx="2314">
                  <c:v>84.249702999999997</c:v>
                </c:pt>
                <c:pt idx="2315">
                  <c:v>84.240491000000006</c:v>
                </c:pt>
                <c:pt idx="2316">
                  <c:v>84.167259999999999</c:v>
                </c:pt>
                <c:pt idx="2317">
                  <c:v>84.157741000000001</c:v>
                </c:pt>
                <c:pt idx="2318">
                  <c:v>84.204663999999994</c:v>
                </c:pt>
                <c:pt idx="2319">
                  <c:v>84.243544</c:v>
                </c:pt>
                <c:pt idx="2320">
                  <c:v>84.286202000000003</c:v>
                </c:pt>
                <c:pt idx="2321">
                  <c:v>84.322880999999995</c:v>
                </c:pt>
                <c:pt idx="2322">
                  <c:v>84.344267000000002</c:v>
                </c:pt>
                <c:pt idx="2323">
                  <c:v>84.357149000000007</c:v>
                </c:pt>
                <c:pt idx="2324">
                  <c:v>84.354124999999996</c:v>
                </c:pt>
                <c:pt idx="2325">
                  <c:v>84.318517</c:v>
                </c:pt>
                <c:pt idx="2326">
                  <c:v>84.283741000000006</c:v>
                </c:pt>
                <c:pt idx="2327">
                  <c:v>84.260738000000003</c:v>
                </c:pt>
                <c:pt idx="2328">
                  <c:v>84.239571999999995</c:v>
                </c:pt>
                <c:pt idx="2329">
                  <c:v>84.209630000000004</c:v>
                </c:pt>
                <c:pt idx="2330">
                  <c:v>84.146086999999994</c:v>
                </c:pt>
                <c:pt idx="2331">
                  <c:v>84.073048</c:v>
                </c:pt>
                <c:pt idx="2332">
                  <c:v>84.032773000000006</c:v>
                </c:pt>
                <c:pt idx="2333">
                  <c:v>84.014139</c:v>
                </c:pt>
                <c:pt idx="2334">
                  <c:v>83.996938</c:v>
                </c:pt>
                <c:pt idx="2335">
                  <c:v>83.980196000000007</c:v>
                </c:pt>
                <c:pt idx="2336">
                  <c:v>83.959475999999995</c:v>
                </c:pt>
                <c:pt idx="2337">
                  <c:v>83.911563000000001</c:v>
                </c:pt>
                <c:pt idx="2338">
                  <c:v>83.854737</c:v>
                </c:pt>
                <c:pt idx="2339">
                  <c:v>83.820899999999995</c:v>
                </c:pt>
                <c:pt idx="2340">
                  <c:v>83.800030000000007</c:v>
                </c:pt>
                <c:pt idx="2341">
                  <c:v>83.791813000000005</c:v>
                </c:pt>
                <c:pt idx="2342">
                  <c:v>83.787143999999998</c:v>
                </c:pt>
                <c:pt idx="2343">
                  <c:v>83.763099999999994</c:v>
                </c:pt>
                <c:pt idx="2344">
                  <c:v>83.702918999999994</c:v>
                </c:pt>
                <c:pt idx="2345">
                  <c:v>83.694291000000007</c:v>
                </c:pt>
                <c:pt idx="2346">
                  <c:v>83.720263000000003</c:v>
                </c:pt>
                <c:pt idx="2347">
                  <c:v>83.612922999999995</c:v>
                </c:pt>
                <c:pt idx="2348">
                  <c:v>83.549499999999995</c:v>
                </c:pt>
                <c:pt idx="2349">
                  <c:v>83.543970999999999</c:v>
                </c:pt>
                <c:pt idx="2350">
                  <c:v>83.486044000000007</c:v>
                </c:pt>
                <c:pt idx="2351">
                  <c:v>83.409811000000005</c:v>
                </c:pt>
                <c:pt idx="2352">
                  <c:v>83.337706999999995</c:v>
                </c:pt>
                <c:pt idx="2353">
                  <c:v>83.262477000000004</c:v>
                </c:pt>
                <c:pt idx="2354">
                  <c:v>83.234154000000004</c:v>
                </c:pt>
                <c:pt idx="2355">
                  <c:v>83.254470999999995</c:v>
                </c:pt>
                <c:pt idx="2356">
                  <c:v>83.251535000000004</c:v>
                </c:pt>
                <c:pt idx="2357">
                  <c:v>83.209451999999999</c:v>
                </c:pt>
                <c:pt idx="2358">
                  <c:v>83.161287000000002</c:v>
                </c:pt>
                <c:pt idx="2359">
                  <c:v>83.127759999999995</c:v>
                </c:pt>
                <c:pt idx="2360">
                  <c:v>83.100700000000003</c:v>
                </c:pt>
                <c:pt idx="2361">
                  <c:v>83.068329000000006</c:v>
                </c:pt>
                <c:pt idx="2362">
                  <c:v>83.044481000000005</c:v>
                </c:pt>
                <c:pt idx="2363">
                  <c:v>83.031383000000005</c:v>
                </c:pt>
                <c:pt idx="2364">
                  <c:v>82.961786000000004</c:v>
                </c:pt>
                <c:pt idx="2365">
                  <c:v>82.871324999999999</c:v>
                </c:pt>
                <c:pt idx="2366">
                  <c:v>82.831605999999994</c:v>
                </c:pt>
                <c:pt idx="2367">
                  <c:v>82.808351999999999</c:v>
                </c:pt>
                <c:pt idx="2368">
                  <c:v>82.785186999999993</c:v>
                </c:pt>
                <c:pt idx="2369">
                  <c:v>82.769810000000007</c:v>
                </c:pt>
                <c:pt idx="2370">
                  <c:v>82.758521000000002</c:v>
                </c:pt>
                <c:pt idx="2371">
                  <c:v>82.741246000000004</c:v>
                </c:pt>
                <c:pt idx="2372">
                  <c:v>82.713220000000007</c:v>
                </c:pt>
                <c:pt idx="2373">
                  <c:v>82.682711999999995</c:v>
                </c:pt>
                <c:pt idx="2374">
                  <c:v>82.654471999999998</c:v>
                </c:pt>
                <c:pt idx="2375">
                  <c:v>82.617963000000003</c:v>
                </c:pt>
                <c:pt idx="2376">
                  <c:v>82.561622999999997</c:v>
                </c:pt>
                <c:pt idx="2377">
                  <c:v>82.506922000000003</c:v>
                </c:pt>
                <c:pt idx="2378">
                  <c:v>82.502272000000005</c:v>
                </c:pt>
                <c:pt idx="2379">
                  <c:v>82.524238999999994</c:v>
                </c:pt>
                <c:pt idx="2380">
                  <c:v>82.518471000000005</c:v>
                </c:pt>
                <c:pt idx="2381">
                  <c:v>82.490858000000003</c:v>
                </c:pt>
                <c:pt idx="2382">
                  <c:v>82.472962999999993</c:v>
                </c:pt>
                <c:pt idx="2383">
                  <c:v>82.453356999999997</c:v>
                </c:pt>
                <c:pt idx="2384">
                  <c:v>82.421880000000002</c:v>
                </c:pt>
                <c:pt idx="2385">
                  <c:v>82.403228999999996</c:v>
                </c:pt>
                <c:pt idx="2386">
                  <c:v>82.396107000000001</c:v>
                </c:pt>
                <c:pt idx="2387">
                  <c:v>82.402102999999997</c:v>
                </c:pt>
                <c:pt idx="2388">
                  <c:v>82.424122999999994</c:v>
                </c:pt>
                <c:pt idx="2389">
                  <c:v>82.443066999999999</c:v>
                </c:pt>
                <c:pt idx="2390">
                  <c:v>82.447714000000005</c:v>
                </c:pt>
                <c:pt idx="2391">
                  <c:v>82.445884000000007</c:v>
                </c:pt>
                <c:pt idx="2392">
                  <c:v>82.442075000000003</c:v>
                </c:pt>
                <c:pt idx="2393">
                  <c:v>82.429584000000006</c:v>
                </c:pt>
                <c:pt idx="2394">
                  <c:v>82.411927000000006</c:v>
                </c:pt>
                <c:pt idx="2395">
                  <c:v>82.392325999999997</c:v>
                </c:pt>
                <c:pt idx="2396">
                  <c:v>82.370787000000007</c:v>
                </c:pt>
                <c:pt idx="2397">
                  <c:v>82.360625999999996</c:v>
                </c:pt>
                <c:pt idx="2398">
                  <c:v>82.377967999999996</c:v>
                </c:pt>
                <c:pt idx="2399">
                  <c:v>82.415301999999997</c:v>
                </c:pt>
                <c:pt idx="2400">
                  <c:v>82.445999999999998</c:v>
                </c:pt>
                <c:pt idx="2401">
                  <c:v>82.458890999999994</c:v>
                </c:pt>
                <c:pt idx="2402">
                  <c:v>82.463475000000003</c:v>
                </c:pt>
                <c:pt idx="2403">
                  <c:v>82.464686</c:v>
                </c:pt>
                <c:pt idx="2404">
                  <c:v>82.455406999999994</c:v>
                </c:pt>
                <c:pt idx="2405">
                  <c:v>82.437516000000002</c:v>
                </c:pt>
                <c:pt idx="2406">
                  <c:v>82.433920999999998</c:v>
                </c:pt>
                <c:pt idx="2407">
                  <c:v>82.458696000000003</c:v>
                </c:pt>
                <c:pt idx="2408">
                  <c:v>82.496351000000004</c:v>
                </c:pt>
                <c:pt idx="2409">
                  <c:v>82.524995000000004</c:v>
                </c:pt>
                <c:pt idx="2410">
                  <c:v>82.542708000000005</c:v>
                </c:pt>
                <c:pt idx="2411">
                  <c:v>82.560451999999998</c:v>
                </c:pt>
                <c:pt idx="2412">
                  <c:v>82.584052</c:v>
                </c:pt>
                <c:pt idx="2413">
                  <c:v>82.613146</c:v>
                </c:pt>
                <c:pt idx="2414">
                  <c:v>82.650328999999999</c:v>
                </c:pt>
                <c:pt idx="2415">
                  <c:v>82.695571000000001</c:v>
                </c:pt>
                <c:pt idx="2416">
                  <c:v>82.729810000000001</c:v>
                </c:pt>
                <c:pt idx="2417">
                  <c:v>82.748251999999994</c:v>
                </c:pt>
                <c:pt idx="2418">
                  <c:v>82.773529999999994</c:v>
                </c:pt>
                <c:pt idx="2419">
                  <c:v>82.813184000000007</c:v>
                </c:pt>
                <c:pt idx="2420">
                  <c:v>82.835026999999997</c:v>
                </c:pt>
                <c:pt idx="2421">
                  <c:v>82.818298999999996</c:v>
                </c:pt>
                <c:pt idx="2422">
                  <c:v>82.793357</c:v>
                </c:pt>
                <c:pt idx="2423">
                  <c:v>82.795841999999993</c:v>
                </c:pt>
                <c:pt idx="2424">
                  <c:v>82.828119000000001</c:v>
                </c:pt>
                <c:pt idx="2425">
                  <c:v>82.887753000000004</c:v>
                </c:pt>
                <c:pt idx="2426">
                  <c:v>82.941272999999995</c:v>
                </c:pt>
                <c:pt idx="2427">
                  <c:v>82.961055000000002</c:v>
                </c:pt>
                <c:pt idx="2428">
                  <c:v>82.969644000000002</c:v>
                </c:pt>
                <c:pt idx="2429">
                  <c:v>82.990457000000006</c:v>
                </c:pt>
                <c:pt idx="2430">
                  <c:v>83.023681999999994</c:v>
                </c:pt>
                <c:pt idx="2431">
                  <c:v>83.080997999999994</c:v>
                </c:pt>
                <c:pt idx="2432">
                  <c:v>83.143580999999998</c:v>
                </c:pt>
                <c:pt idx="2433">
                  <c:v>83.174773000000002</c:v>
                </c:pt>
                <c:pt idx="2434">
                  <c:v>83.177695999999997</c:v>
                </c:pt>
                <c:pt idx="2435">
                  <c:v>83.178240000000002</c:v>
                </c:pt>
                <c:pt idx="2436">
                  <c:v>83.174055999999993</c:v>
                </c:pt>
                <c:pt idx="2437">
                  <c:v>83.162861000000007</c:v>
                </c:pt>
                <c:pt idx="2438">
                  <c:v>83.161145000000005</c:v>
                </c:pt>
                <c:pt idx="2439">
                  <c:v>83.237454999999997</c:v>
                </c:pt>
                <c:pt idx="2440">
                  <c:v>83.370264000000006</c:v>
                </c:pt>
                <c:pt idx="2441">
                  <c:v>83.292176999999995</c:v>
                </c:pt>
                <c:pt idx="2442">
                  <c:v>83.165504999999996</c:v>
                </c:pt>
                <c:pt idx="2443">
                  <c:v>83.164253000000002</c:v>
                </c:pt>
                <c:pt idx="2444">
                  <c:v>83.144475</c:v>
                </c:pt>
                <c:pt idx="2445">
                  <c:v>83.128151000000003</c:v>
                </c:pt>
                <c:pt idx="2446">
                  <c:v>83.160174999999995</c:v>
                </c:pt>
                <c:pt idx="2447">
                  <c:v>83.209502999999998</c:v>
                </c:pt>
                <c:pt idx="2448">
                  <c:v>83.238529999999997</c:v>
                </c:pt>
                <c:pt idx="2449">
                  <c:v>83.251704000000004</c:v>
                </c:pt>
                <c:pt idx="2450">
                  <c:v>83.266613000000007</c:v>
                </c:pt>
                <c:pt idx="2451">
                  <c:v>83.290509</c:v>
                </c:pt>
                <c:pt idx="2452">
                  <c:v>83.312524999999994</c:v>
                </c:pt>
                <c:pt idx="2453">
                  <c:v>83.323035000000004</c:v>
                </c:pt>
                <c:pt idx="2454">
                  <c:v>83.326286999999994</c:v>
                </c:pt>
                <c:pt idx="2455">
                  <c:v>83.320048</c:v>
                </c:pt>
                <c:pt idx="2456">
                  <c:v>83.318996999999996</c:v>
                </c:pt>
                <c:pt idx="2457">
                  <c:v>83.362560000000002</c:v>
                </c:pt>
                <c:pt idx="2458">
                  <c:v>83.445432999999994</c:v>
                </c:pt>
                <c:pt idx="2459">
                  <c:v>83.463513000000006</c:v>
                </c:pt>
                <c:pt idx="2460">
                  <c:v>83.363101</c:v>
                </c:pt>
                <c:pt idx="2461">
                  <c:v>83.365689000000003</c:v>
                </c:pt>
                <c:pt idx="2462">
                  <c:v>83.467151000000001</c:v>
                </c:pt>
                <c:pt idx="2463">
                  <c:v>83.534105999999994</c:v>
                </c:pt>
                <c:pt idx="2464">
                  <c:v>83.549396000000002</c:v>
                </c:pt>
                <c:pt idx="2465">
                  <c:v>83.545925999999994</c:v>
                </c:pt>
                <c:pt idx="2466">
                  <c:v>83.542531999999994</c:v>
                </c:pt>
                <c:pt idx="2467">
                  <c:v>83.552441999999999</c:v>
                </c:pt>
                <c:pt idx="2468">
                  <c:v>83.598676999999995</c:v>
                </c:pt>
                <c:pt idx="2469">
                  <c:v>83.656047000000001</c:v>
                </c:pt>
                <c:pt idx="2470">
                  <c:v>83.705275999999998</c:v>
                </c:pt>
                <c:pt idx="2471">
                  <c:v>83.747444000000002</c:v>
                </c:pt>
                <c:pt idx="2472">
                  <c:v>83.785956999999996</c:v>
                </c:pt>
                <c:pt idx="2473">
                  <c:v>83.830456999999996</c:v>
                </c:pt>
                <c:pt idx="2474">
                  <c:v>83.890748000000002</c:v>
                </c:pt>
                <c:pt idx="2475">
                  <c:v>83.950907000000001</c:v>
                </c:pt>
                <c:pt idx="2476">
                  <c:v>83.986749000000003</c:v>
                </c:pt>
                <c:pt idx="2477">
                  <c:v>84.004239999999996</c:v>
                </c:pt>
                <c:pt idx="2478">
                  <c:v>84.003729000000007</c:v>
                </c:pt>
                <c:pt idx="2479">
                  <c:v>83.997801999999993</c:v>
                </c:pt>
                <c:pt idx="2480">
                  <c:v>84.020962999999995</c:v>
                </c:pt>
                <c:pt idx="2481">
                  <c:v>84.038525000000007</c:v>
                </c:pt>
                <c:pt idx="2482">
                  <c:v>84.038488000000001</c:v>
                </c:pt>
                <c:pt idx="2483">
                  <c:v>84.040581000000003</c:v>
                </c:pt>
                <c:pt idx="2484">
                  <c:v>84.065162999999998</c:v>
                </c:pt>
                <c:pt idx="2485">
                  <c:v>84.116821000000002</c:v>
                </c:pt>
                <c:pt idx="2486">
                  <c:v>84.186982999999998</c:v>
                </c:pt>
                <c:pt idx="2487">
                  <c:v>84.274565999999993</c:v>
                </c:pt>
                <c:pt idx="2488">
                  <c:v>84.365148000000005</c:v>
                </c:pt>
                <c:pt idx="2489">
                  <c:v>84.422021000000001</c:v>
                </c:pt>
                <c:pt idx="2490">
                  <c:v>84.429222999999993</c:v>
                </c:pt>
                <c:pt idx="2491">
                  <c:v>84.421648000000005</c:v>
                </c:pt>
                <c:pt idx="2492">
                  <c:v>84.452380000000005</c:v>
                </c:pt>
                <c:pt idx="2493">
                  <c:v>84.500977000000006</c:v>
                </c:pt>
                <c:pt idx="2494">
                  <c:v>84.592793999999998</c:v>
                </c:pt>
                <c:pt idx="2495">
                  <c:v>84.684849</c:v>
                </c:pt>
                <c:pt idx="2496">
                  <c:v>84.722932</c:v>
                </c:pt>
                <c:pt idx="2497">
                  <c:v>84.736301999999995</c:v>
                </c:pt>
                <c:pt idx="2498">
                  <c:v>84.763555999999994</c:v>
                </c:pt>
                <c:pt idx="2499">
                  <c:v>84.808653000000007</c:v>
                </c:pt>
                <c:pt idx="2500">
                  <c:v>84.836799999999997</c:v>
                </c:pt>
                <c:pt idx="2501">
                  <c:v>84.815336000000002</c:v>
                </c:pt>
                <c:pt idx="2502">
                  <c:v>84.726406999999995</c:v>
                </c:pt>
                <c:pt idx="2503">
                  <c:v>84.568647999999996</c:v>
                </c:pt>
                <c:pt idx="2504">
                  <c:v>84.410116000000002</c:v>
                </c:pt>
                <c:pt idx="2505">
                  <c:v>84.319883000000004</c:v>
                </c:pt>
                <c:pt idx="2506">
                  <c:v>84.281211999999996</c:v>
                </c:pt>
                <c:pt idx="2507">
                  <c:v>84.260074000000003</c:v>
                </c:pt>
                <c:pt idx="2508">
                  <c:v>84.250264000000001</c:v>
                </c:pt>
                <c:pt idx="2509">
                  <c:v>84.247451999999996</c:v>
                </c:pt>
                <c:pt idx="2510">
                  <c:v>84.254728999999998</c:v>
                </c:pt>
                <c:pt idx="2511">
                  <c:v>84.307604999999995</c:v>
                </c:pt>
                <c:pt idx="2512">
                  <c:v>84.415111999999993</c:v>
                </c:pt>
                <c:pt idx="2513">
                  <c:v>84.541922</c:v>
                </c:pt>
                <c:pt idx="2514">
                  <c:v>84.666521000000003</c:v>
                </c:pt>
                <c:pt idx="2515">
                  <c:v>84.789043000000007</c:v>
                </c:pt>
                <c:pt idx="2516">
                  <c:v>84.903041999999999</c:v>
                </c:pt>
                <c:pt idx="2517">
                  <c:v>85.012608999999998</c:v>
                </c:pt>
                <c:pt idx="2518">
                  <c:v>85.122567000000004</c:v>
                </c:pt>
                <c:pt idx="2519">
                  <c:v>85.228786999999997</c:v>
                </c:pt>
                <c:pt idx="2520">
                  <c:v>85.322875999999994</c:v>
                </c:pt>
                <c:pt idx="2521">
                  <c:v>85.400082999999995</c:v>
                </c:pt>
                <c:pt idx="2522">
                  <c:v>85.454516999999996</c:v>
                </c:pt>
                <c:pt idx="2523">
                  <c:v>85.473491999999993</c:v>
                </c:pt>
                <c:pt idx="2524">
                  <c:v>85.459084000000004</c:v>
                </c:pt>
                <c:pt idx="2525">
                  <c:v>85.422393</c:v>
                </c:pt>
                <c:pt idx="2526">
                  <c:v>85.332053999999999</c:v>
                </c:pt>
                <c:pt idx="2527">
                  <c:v>85.088863000000003</c:v>
                </c:pt>
                <c:pt idx="2528">
                  <c:v>84.739682000000002</c:v>
                </c:pt>
                <c:pt idx="2529">
                  <c:v>84.446465000000003</c:v>
                </c:pt>
                <c:pt idx="2530">
                  <c:v>84.198603000000006</c:v>
                </c:pt>
                <c:pt idx="2531">
                  <c:v>83.948476999999997</c:v>
                </c:pt>
                <c:pt idx="2532">
                  <c:v>83.705157</c:v>
                </c:pt>
                <c:pt idx="2533">
                  <c:v>83.482026000000005</c:v>
                </c:pt>
                <c:pt idx="2534">
                  <c:v>83.262589000000006</c:v>
                </c:pt>
                <c:pt idx="2535">
                  <c:v>83.022566999999995</c:v>
                </c:pt>
                <c:pt idx="2536">
                  <c:v>82.805710000000005</c:v>
                </c:pt>
                <c:pt idx="2537">
                  <c:v>82.667471000000006</c:v>
                </c:pt>
                <c:pt idx="2538">
                  <c:v>82.582492000000002</c:v>
                </c:pt>
                <c:pt idx="2539">
                  <c:v>82.514094</c:v>
                </c:pt>
                <c:pt idx="2540">
                  <c:v>82.453259000000003</c:v>
                </c:pt>
                <c:pt idx="2541">
                  <c:v>82.419004000000001</c:v>
                </c:pt>
                <c:pt idx="2542">
                  <c:v>82.404404999999997</c:v>
                </c:pt>
                <c:pt idx="2543">
                  <c:v>82.397064999999998</c:v>
                </c:pt>
                <c:pt idx="2544">
                  <c:v>82.485755999999995</c:v>
                </c:pt>
                <c:pt idx="2545">
                  <c:v>82.625794999999997</c:v>
                </c:pt>
                <c:pt idx="2546">
                  <c:v>82.750506999999999</c:v>
                </c:pt>
                <c:pt idx="2547">
                  <c:v>82.869155000000006</c:v>
                </c:pt>
                <c:pt idx="2548">
                  <c:v>82.991373999999993</c:v>
                </c:pt>
                <c:pt idx="2549">
                  <c:v>83.100595999999996</c:v>
                </c:pt>
                <c:pt idx="2550">
                  <c:v>83.186166</c:v>
                </c:pt>
                <c:pt idx="2551">
                  <c:v>83.264961999999997</c:v>
                </c:pt>
                <c:pt idx="2552">
                  <c:v>83.358922000000007</c:v>
                </c:pt>
                <c:pt idx="2553">
                  <c:v>83.454802999999998</c:v>
                </c:pt>
                <c:pt idx="2554">
                  <c:v>83.535297</c:v>
                </c:pt>
                <c:pt idx="2555">
                  <c:v>83.597837999999996</c:v>
                </c:pt>
                <c:pt idx="2556">
                  <c:v>83.655609999999996</c:v>
                </c:pt>
                <c:pt idx="2557">
                  <c:v>83.724779999999996</c:v>
                </c:pt>
                <c:pt idx="2558">
                  <c:v>83.806250000000006</c:v>
                </c:pt>
                <c:pt idx="2559">
                  <c:v>83.888324999999995</c:v>
                </c:pt>
                <c:pt idx="2560">
                  <c:v>83.961116000000004</c:v>
                </c:pt>
                <c:pt idx="2561">
                  <c:v>84.034447999999998</c:v>
                </c:pt>
                <c:pt idx="2562">
                  <c:v>84.109177000000003</c:v>
                </c:pt>
                <c:pt idx="2563">
                  <c:v>84.150137999999998</c:v>
                </c:pt>
                <c:pt idx="2564">
                  <c:v>84.148262000000003</c:v>
                </c:pt>
                <c:pt idx="2565">
                  <c:v>84.155997999999997</c:v>
                </c:pt>
                <c:pt idx="2566">
                  <c:v>84.187678000000005</c:v>
                </c:pt>
                <c:pt idx="2567">
                  <c:v>84.236266000000001</c:v>
                </c:pt>
                <c:pt idx="2568">
                  <c:v>84.289720000000003</c:v>
                </c:pt>
                <c:pt idx="2569">
                  <c:v>84.321189000000004</c:v>
                </c:pt>
                <c:pt idx="2570">
                  <c:v>84.310123000000004</c:v>
                </c:pt>
                <c:pt idx="2571">
                  <c:v>84.270439999999994</c:v>
                </c:pt>
                <c:pt idx="2572">
                  <c:v>84.234579999999994</c:v>
                </c:pt>
                <c:pt idx="2573">
                  <c:v>84.210042999999999</c:v>
                </c:pt>
                <c:pt idx="2574">
                  <c:v>84.194629000000006</c:v>
                </c:pt>
                <c:pt idx="2575">
                  <c:v>84.177387999999993</c:v>
                </c:pt>
                <c:pt idx="2576">
                  <c:v>84.144183999999996</c:v>
                </c:pt>
                <c:pt idx="2577">
                  <c:v>84.106240999999997</c:v>
                </c:pt>
                <c:pt idx="2578">
                  <c:v>84.078616999999994</c:v>
                </c:pt>
                <c:pt idx="2579">
                  <c:v>84.057931999999994</c:v>
                </c:pt>
                <c:pt idx="2580">
                  <c:v>84.010560999999996</c:v>
                </c:pt>
                <c:pt idx="2581">
                  <c:v>83.903661</c:v>
                </c:pt>
                <c:pt idx="2582">
                  <c:v>83.792075999999994</c:v>
                </c:pt>
                <c:pt idx="2583">
                  <c:v>83.728102000000007</c:v>
                </c:pt>
                <c:pt idx="2584">
                  <c:v>83.698024000000004</c:v>
                </c:pt>
                <c:pt idx="2585">
                  <c:v>83.693816999999996</c:v>
                </c:pt>
                <c:pt idx="2586">
                  <c:v>83.709282999999999</c:v>
                </c:pt>
                <c:pt idx="2587">
                  <c:v>83.725972999999996</c:v>
                </c:pt>
                <c:pt idx="2588">
                  <c:v>83.732220999999996</c:v>
                </c:pt>
                <c:pt idx="2589">
                  <c:v>83.735337000000001</c:v>
                </c:pt>
                <c:pt idx="2590">
                  <c:v>83.741482000000005</c:v>
                </c:pt>
                <c:pt idx="2591">
                  <c:v>83.743184999999997</c:v>
                </c:pt>
                <c:pt idx="2592">
                  <c:v>83.737461999999994</c:v>
                </c:pt>
                <c:pt idx="2593">
                  <c:v>83.725430000000003</c:v>
                </c:pt>
                <c:pt idx="2594">
                  <c:v>83.706044000000006</c:v>
                </c:pt>
                <c:pt idx="2595">
                  <c:v>83.666222000000005</c:v>
                </c:pt>
                <c:pt idx="2596">
                  <c:v>83.604804000000001</c:v>
                </c:pt>
                <c:pt idx="2597">
                  <c:v>83.547610000000006</c:v>
                </c:pt>
                <c:pt idx="2598">
                  <c:v>83.507267999999996</c:v>
                </c:pt>
                <c:pt idx="2599">
                  <c:v>83.471315000000004</c:v>
                </c:pt>
                <c:pt idx="2600">
                  <c:v>83.413820999999999</c:v>
                </c:pt>
                <c:pt idx="2601">
                  <c:v>83.327343999999997</c:v>
                </c:pt>
                <c:pt idx="2602">
                  <c:v>83.239176999999998</c:v>
                </c:pt>
                <c:pt idx="2603">
                  <c:v>83.159869</c:v>
                </c:pt>
                <c:pt idx="2604">
                  <c:v>83.070542000000003</c:v>
                </c:pt>
                <c:pt idx="2605">
                  <c:v>82.964979</c:v>
                </c:pt>
                <c:pt idx="2606">
                  <c:v>82.872592999999995</c:v>
                </c:pt>
                <c:pt idx="2607">
                  <c:v>82.805511999999993</c:v>
                </c:pt>
                <c:pt idx="2608">
                  <c:v>82.747909000000007</c:v>
                </c:pt>
                <c:pt idx="2609">
                  <c:v>82.692837999999995</c:v>
                </c:pt>
                <c:pt idx="2610">
                  <c:v>82.639560000000003</c:v>
                </c:pt>
                <c:pt idx="2611">
                  <c:v>82.575787000000005</c:v>
                </c:pt>
                <c:pt idx="2612">
                  <c:v>82.484752999999998</c:v>
                </c:pt>
                <c:pt idx="2613">
                  <c:v>82.377020999999999</c:v>
                </c:pt>
                <c:pt idx="2614">
                  <c:v>82.288756000000006</c:v>
                </c:pt>
                <c:pt idx="2615">
                  <c:v>82.224159999999998</c:v>
                </c:pt>
                <c:pt idx="2616">
                  <c:v>82.163719999999998</c:v>
                </c:pt>
                <c:pt idx="2617">
                  <c:v>82.100352999999998</c:v>
                </c:pt>
                <c:pt idx="2618">
                  <c:v>82.034002999999998</c:v>
                </c:pt>
                <c:pt idx="2619">
                  <c:v>81.968898999999993</c:v>
                </c:pt>
                <c:pt idx="2620">
                  <c:v>81.916494</c:v>
                </c:pt>
                <c:pt idx="2621">
                  <c:v>81.891655</c:v>
                </c:pt>
                <c:pt idx="2622">
                  <c:v>81.899788000000001</c:v>
                </c:pt>
                <c:pt idx="2623">
                  <c:v>81.934078999999997</c:v>
                </c:pt>
                <c:pt idx="2624">
                  <c:v>81.991380000000007</c:v>
                </c:pt>
                <c:pt idx="2625">
                  <c:v>82.079297999999994</c:v>
                </c:pt>
                <c:pt idx="2626">
                  <c:v>82.200160999999994</c:v>
                </c:pt>
                <c:pt idx="2627">
                  <c:v>82.331515999999993</c:v>
                </c:pt>
                <c:pt idx="2628">
                  <c:v>82.445195999999996</c:v>
                </c:pt>
                <c:pt idx="2629">
                  <c:v>82.527754000000002</c:v>
                </c:pt>
                <c:pt idx="2630">
                  <c:v>82.578091000000001</c:v>
                </c:pt>
                <c:pt idx="2631">
                  <c:v>82.598659999999995</c:v>
                </c:pt>
                <c:pt idx="2632">
                  <c:v>82.601663000000002</c:v>
                </c:pt>
                <c:pt idx="2633">
                  <c:v>82.603189999999998</c:v>
                </c:pt>
                <c:pt idx="2634">
                  <c:v>82.603847999999999</c:v>
                </c:pt>
                <c:pt idx="2635">
                  <c:v>82.595072000000002</c:v>
                </c:pt>
                <c:pt idx="2636">
                  <c:v>82.576659000000006</c:v>
                </c:pt>
                <c:pt idx="2637">
                  <c:v>82.560840999999996</c:v>
                </c:pt>
                <c:pt idx="2638">
                  <c:v>82.559368000000006</c:v>
                </c:pt>
                <c:pt idx="2639">
                  <c:v>82.566886999999994</c:v>
                </c:pt>
                <c:pt idx="2640">
                  <c:v>82.573554000000001</c:v>
                </c:pt>
                <c:pt idx="2641">
                  <c:v>82.583287999999996</c:v>
                </c:pt>
                <c:pt idx="2642">
                  <c:v>82.605787000000007</c:v>
                </c:pt>
                <c:pt idx="2643">
                  <c:v>82.642703999999995</c:v>
                </c:pt>
                <c:pt idx="2644">
                  <c:v>82.684535999999994</c:v>
                </c:pt>
                <c:pt idx="2645">
                  <c:v>82.714797000000004</c:v>
                </c:pt>
                <c:pt idx="2646">
                  <c:v>82.719967999999994</c:v>
                </c:pt>
                <c:pt idx="2647">
                  <c:v>82.702951999999996</c:v>
                </c:pt>
                <c:pt idx="2648">
                  <c:v>82.686783000000005</c:v>
                </c:pt>
                <c:pt idx="2649">
                  <c:v>82.690979999999996</c:v>
                </c:pt>
                <c:pt idx="2650">
                  <c:v>82.717684000000006</c:v>
                </c:pt>
                <c:pt idx="2651">
                  <c:v>82.749922999999995</c:v>
                </c:pt>
                <c:pt idx="2652">
                  <c:v>82.768749</c:v>
                </c:pt>
                <c:pt idx="2653">
                  <c:v>82.769182999999998</c:v>
                </c:pt>
                <c:pt idx="2654">
                  <c:v>82.760487999999995</c:v>
                </c:pt>
                <c:pt idx="2655">
                  <c:v>82.757842999999994</c:v>
                </c:pt>
                <c:pt idx="2656">
                  <c:v>82.771665999999996</c:v>
                </c:pt>
                <c:pt idx="2657">
                  <c:v>82.798327999999998</c:v>
                </c:pt>
                <c:pt idx="2658">
                  <c:v>82.820357999999999</c:v>
                </c:pt>
                <c:pt idx="2659">
                  <c:v>82.816417999999999</c:v>
                </c:pt>
                <c:pt idx="2660">
                  <c:v>82.778623999999994</c:v>
                </c:pt>
                <c:pt idx="2661">
                  <c:v>82.730384000000001</c:v>
                </c:pt>
                <c:pt idx="2662">
                  <c:v>82.705673000000004</c:v>
                </c:pt>
                <c:pt idx="2663">
                  <c:v>82.710893999999996</c:v>
                </c:pt>
                <c:pt idx="2664">
                  <c:v>82.732094000000004</c:v>
                </c:pt>
                <c:pt idx="2665">
                  <c:v>82.753338999999997</c:v>
                </c:pt>
                <c:pt idx="2666">
                  <c:v>82.762551999999999</c:v>
                </c:pt>
                <c:pt idx="2667">
                  <c:v>82.757475999999997</c:v>
                </c:pt>
                <c:pt idx="2668">
                  <c:v>82.747428999999997</c:v>
                </c:pt>
                <c:pt idx="2669">
                  <c:v>82.742255999999998</c:v>
                </c:pt>
                <c:pt idx="2670">
                  <c:v>82.741299999999995</c:v>
                </c:pt>
                <c:pt idx="2671">
                  <c:v>82.737020000000001</c:v>
                </c:pt>
                <c:pt idx="2672">
                  <c:v>82.728022999999993</c:v>
                </c:pt>
                <c:pt idx="2673">
                  <c:v>82.719943999999998</c:v>
                </c:pt>
                <c:pt idx="2674">
                  <c:v>82.718196000000006</c:v>
                </c:pt>
                <c:pt idx="2675">
                  <c:v>82.72287</c:v>
                </c:pt>
                <c:pt idx="2676">
                  <c:v>82.731589999999997</c:v>
                </c:pt>
                <c:pt idx="2677">
                  <c:v>82.741333999999995</c:v>
                </c:pt>
                <c:pt idx="2678">
                  <c:v>82.745706999999996</c:v>
                </c:pt>
                <c:pt idx="2679">
                  <c:v>82.736020999999994</c:v>
                </c:pt>
                <c:pt idx="2680">
                  <c:v>82.707567999999995</c:v>
                </c:pt>
                <c:pt idx="2681">
                  <c:v>82.664270000000002</c:v>
                </c:pt>
                <c:pt idx="2682">
                  <c:v>82.615864000000002</c:v>
                </c:pt>
                <c:pt idx="2683">
                  <c:v>82.570279999999997</c:v>
                </c:pt>
                <c:pt idx="2684">
                  <c:v>82.528219000000007</c:v>
                </c:pt>
                <c:pt idx="2685">
                  <c:v>82.483577999999994</c:v>
                </c:pt>
                <c:pt idx="2686">
                  <c:v>82.428822999999994</c:v>
                </c:pt>
                <c:pt idx="2687">
                  <c:v>82.364652000000007</c:v>
                </c:pt>
                <c:pt idx="2688">
                  <c:v>82.302341999999996</c:v>
                </c:pt>
                <c:pt idx="2689">
                  <c:v>82.249728000000005</c:v>
                </c:pt>
                <c:pt idx="2690">
                  <c:v>82.201511999999994</c:v>
                </c:pt>
                <c:pt idx="2691">
                  <c:v>82.149224000000004</c:v>
                </c:pt>
                <c:pt idx="2692">
                  <c:v>82.094549999999998</c:v>
                </c:pt>
                <c:pt idx="2693">
                  <c:v>82.043626000000003</c:v>
                </c:pt>
                <c:pt idx="2694">
                  <c:v>81.995416000000006</c:v>
                </c:pt>
                <c:pt idx="2695">
                  <c:v>81.944102000000001</c:v>
                </c:pt>
                <c:pt idx="2696">
                  <c:v>81.891254000000004</c:v>
                </c:pt>
                <c:pt idx="2697">
                  <c:v>81.843675000000005</c:v>
                </c:pt>
                <c:pt idx="2698">
                  <c:v>81.800387999999998</c:v>
                </c:pt>
                <c:pt idx="2699">
                  <c:v>81.753095999999999</c:v>
                </c:pt>
                <c:pt idx="2700">
                  <c:v>81.699309999999997</c:v>
                </c:pt>
                <c:pt idx="2701">
                  <c:v>81.644796999999997</c:v>
                </c:pt>
                <c:pt idx="2702">
                  <c:v>81.593563000000003</c:v>
                </c:pt>
                <c:pt idx="2703">
                  <c:v>81.546848999999995</c:v>
                </c:pt>
                <c:pt idx="2704">
                  <c:v>81.509651000000005</c:v>
                </c:pt>
                <c:pt idx="2705">
                  <c:v>81.484933999999996</c:v>
                </c:pt>
                <c:pt idx="2706">
                  <c:v>81.460830000000001</c:v>
                </c:pt>
                <c:pt idx="2707">
                  <c:v>81.417056000000002</c:v>
                </c:pt>
                <c:pt idx="2708">
                  <c:v>81.346007999999998</c:v>
                </c:pt>
                <c:pt idx="2709">
                  <c:v>81.257228999999995</c:v>
                </c:pt>
                <c:pt idx="2710">
                  <c:v>81.161818999999994</c:v>
                </c:pt>
                <c:pt idx="2711">
                  <c:v>81.065839999999994</c:v>
                </c:pt>
                <c:pt idx="2712">
                  <c:v>80.980052000000001</c:v>
                </c:pt>
                <c:pt idx="2713">
                  <c:v>80.918280999999993</c:v>
                </c:pt>
                <c:pt idx="2714">
                  <c:v>80.879233999999997</c:v>
                </c:pt>
                <c:pt idx="2715">
                  <c:v>80.845500000000001</c:v>
                </c:pt>
                <c:pt idx="2716">
                  <c:v>80.806146999999996</c:v>
                </c:pt>
                <c:pt idx="2717">
                  <c:v>80.767090999999994</c:v>
                </c:pt>
                <c:pt idx="2718">
                  <c:v>80.735991999999996</c:v>
                </c:pt>
                <c:pt idx="2719">
                  <c:v>80.710691999999995</c:v>
                </c:pt>
                <c:pt idx="2720">
                  <c:v>80.686730999999995</c:v>
                </c:pt>
                <c:pt idx="2721">
                  <c:v>80.663514000000006</c:v>
                </c:pt>
                <c:pt idx="2722">
                  <c:v>80.636054999999999</c:v>
                </c:pt>
                <c:pt idx="2723">
                  <c:v>80.593633999999994</c:v>
                </c:pt>
                <c:pt idx="2724">
                  <c:v>80.534008999999998</c:v>
                </c:pt>
                <c:pt idx="2725">
                  <c:v>80.468692000000004</c:v>
                </c:pt>
                <c:pt idx="2726">
                  <c:v>80.407353999999998</c:v>
                </c:pt>
                <c:pt idx="2727">
                  <c:v>80.346446999999998</c:v>
                </c:pt>
                <c:pt idx="2728">
                  <c:v>80.280089000000004</c:v>
                </c:pt>
                <c:pt idx="2729">
                  <c:v>80.212766000000002</c:v>
                </c:pt>
                <c:pt idx="2730">
                  <c:v>80.153358999999995</c:v>
                </c:pt>
                <c:pt idx="2731">
                  <c:v>80.105512000000004</c:v>
                </c:pt>
                <c:pt idx="2732">
                  <c:v>80.071213</c:v>
                </c:pt>
                <c:pt idx="2733">
                  <c:v>80.053533000000002</c:v>
                </c:pt>
                <c:pt idx="2734">
                  <c:v>80.047008000000005</c:v>
                </c:pt>
                <c:pt idx="2735">
                  <c:v>80.034936000000002</c:v>
                </c:pt>
                <c:pt idx="2736">
                  <c:v>80.004778999999999</c:v>
                </c:pt>
                <c:pt idx="2737">
                  <c:v>79.959367</c:v>
                </c:pt>
                <c:pt idx="2738">
                  <c:v>79.907974999999993</c:v>
                </c:pt>
                <c:pt idx="2739">
                  <c:v>79.855348000000006</c:v>
                </c:pt>
                <c:pt idx="2740">
                  <c:v>79.804520999999994</c:v>
                </c:pt>
                <c:pt idx="2741">
                  <c:v>79.762590000000003</c:v>
                </c:pt>
                <c:pt idx="2742">
                  <c:v>79.735923999999997</c:v>
                </c:pt>
                <c:pt idx="2743">
                  <c:v>79.725703999999993</c:v>
                </c:pt>
                <c:pt idx="2744">
                  <c:v>79.731786</c:v>
                </c:pt>
                <c:pt idx="2745">
                  <c:v>79.753707000000006</c:v>
                </c:pt>
                <c:pt idx="2746">
                  <c:v>79.786248000000001</c:v>
                </c:pt>
                <c:pt idx="2747">
                  <c:v>79.822230000000005</c:v>
                </c:pt>
                <c:pt idx="2748">
                  <c:v>79.859593000000004</c:v>
                </c:pt>
                <c:pt idx="2749">
                  <c:v>79.896281000000002</c:v>
                </c:pt>
                <c:pt idx="2750">
                  <c:v>79.919936000000007</c:v>
                </c:pt>
                <c:pt idx="2751">
                  <c:v>79.916593000000006</c:v>
                </c:pt>
                <c:pt idx="2752">
                  <c:v>79.890759000000003</c:v>
                </c:pt>
                <c:pt idx="2753">
                  <c:v>79.862983999999997</c:v>
                </c:pt>
                <c:pt idx="2754">
                  <c:v>79.843163000000004</c:v>
                </c:pt>
                <c:pt idx="2755">
                  <c:v>79.819647000000003</c:v>
                </c:pt>
                <c:pt idx="2756">
                  <c:v>79.779954000000004</c:v>
                </c:pt>
                <c:pt idx="2757">
                  <c:v>79.727722</c:v>
                </c:pt>
                <c:pt idx="2758">
                  <c:v>79.672402000000005</c:v>
                </c:pt>
                <c:pt idx="2759">
                  <c:v>79.617502000000002</c:v>
                </c:pt>
                <c:pt idx="2760">
                  <c:v>79.568370000000002</c:v>
                </c:pt>
                <c:pt idx="2761">
                  <c:v>79.535717000000005</c:v>
                </c:pt>
                <c:pt idx="2762">
                  <c:v>79.518298999999999</c:v>
                </c:pt>
                <c:pt idx="2763">
                  <c:v>79.494607000000002</c:v>
                </c:pt>
                <c:pt idx="2764">
                  <c:v>79.445789000000005</c:v>
                </c:pt>
                <c:pt idx="2765">
                  <c:v>79.378563999999997</c:v>
                </c:pt>
                <c:pt idx="2766">
                  <c:v>79.314914999999999</c:v>
                </c:pt>
                <c:pt idx="2767">
                  <c:v>79.267301000000003</c:v>
                </c:pt>
                <c:pt idx="2768">
                  <c:v>79.234652999999994</c:v>
                </c:pt>
                <c:pt idx="2769">
                  <c:v>79.213627000000002</c:v>
                </c:pt>
                <c:pt idx="2770">
                  <c:v>79.200901999999999</c:v>
                </c:pt>
                <c:pt idx="2771">
                  <c:v>79.190702999999999</c:v>
                </c:pt>
                <c:pt idx="2772">
                  <c:v>79.181602999999996</c:v>
                </c:pt>
                <c:pt idx="2773">
                  <c:v>79.181832</c:v>
                </c:pt>
                <c:pt idx="2774">
                  <c:v>79.199290000000005</c:v>
                </c:pt>
                <c:pt idx="2775">
                  <c:v>79.229994000000005</c:v>
                </c:pt>
                <c:pt idx="2776">
                  <c:v>79.263401999999999</c:v>
                </c:pt>
                <c:pt idx="2777">
                  <c:v>79.295188999999993</c:v>
                </c:pt>
                <c:pt idx="2778">
                  <c:v>79.329239000000001</c:v>
                </c:pt>
                <c:pt idx="2779">
                  <c:v>79.371465000000001</c:v>
                </c:pt>
                <c:pt idx="2780">
                  <c:v>79.426085999999998</c:v>
                </c:pt>
                <c:pt idx="2781">
                  <c:v>79.493606999999997</c:v>
                </c:pt>
                <c:pt idx="2782">
                  <c:v>79.569106000000005</c:v>
                </c:pt>
                <c:pt idx="2783">
                  <c:v>79.646882000000005</c:v>
                </c:pt>
                <c:pt idx="2784">
                  <c:v>79.728069000000005</c:v>
                </c:pt>
                <c:pt idx="2785">
                  <c:v>79.817926</c:v>
                </c:pt>
                <c:pt idx="2786">
                  <c:v>79.914597999999998</c:v>
                </c:pt>
                <c:pt idx="2787">
                  <c:v>80.006074999999996</c:v>
                </c:pt>
                <c:pt idx="2788">
                  <c:v>80.078924000000001</c:v>
                </c:pt>
                <c:pt idx="2789">
                  <c:v>80.124645999999998</c:v>
                </c:pt>
                <c:pt idx="2790">
                  <c:v>80.139268000000001</c:v>
                </c:pt>
                <c:pt idx="2791">
                  <c:v>80.125034999999997</c:v>
                </c:pt>
                <c:pt idx="2792">
                  <c:v>80.093269000000006</c:v>
                </c:pt>
                <c:pt idx="2793">
                  <c:v>80.057844000000003</c:v>
                </c:pt>
                <c:pt idx="2794">
                  <c:v>80.023752000000002</c:v>
                </c:pt>
                <c:pt idx="2795">
                  <c:v>79.989087999999995</c:v>
                </c:pt>
                <c:pt idx="2796">
                  <c:v>79.958203999999995</c:v>
                </c:pt>
                <c:pt idx="2797">
                  <c:v>79.941799000000003</c:v>
                </c:pt>
                <c:pt idx="2798">
                  <c:v>79.941514999999995</c:v>
                </c:pt>
                <c:pt idx="2799">
                  <c:v>79.947029000000001</c:v>
                </c:pt>
                <c:pt idx="2800">
                  <c:v>79.954267999999999</c:v>
                </c:pt>
                <c:pt idx="2801">
                  <c:v>79.975368000000003</c:v>
                </c:pt>
                <c:pt idx="2802">
                  <c:v>80.022046000000003</c:v>
                </c:pt>
                <c:pt idx="2803">
                  <c:v>80.086540999999997</c:v>
                </c:pt>
                <c:pt idx="2804">
                  <c:v>80.147880000000001</c:v>
                </c:pt>
                <c:pt idx="2805">
                  <c:v>80.193746000000004</c:v>
                </c:pt>
                <c:pt idx="2806">
                  <c:v>80.231566000000001</c:v>
                </c:pt>
                <c:pt idx="2807">
                  <c:v>80.279668000000001</c:v>
                </c:pt>
                <c:pt idx="2808">
                  <c:v>80.349379999999996</c:v>
                </c:pt>
                <c:pt idx="2809">
                  <c:v>80.434303999999997</c:v>
                </c:pt>
                <c:pt idx="2810">
                  <c:v>80.517121000000003</c:v>
                </c:pt>
                <c:pt idx="2811">
                  <c:v>80.587807999999995</c:v>
                </c:pt>
                <c:pt idx="2812">
                  <c:v>80.650881999999996</c:v>
                </c:pt>
                <c:pt idx="2813">
                  <c:v>80.712793000000005</c:v>
                </c:pt>
                <c:pt idx="2814">
                  <c:v>80.770351000000005</c:v>
                </c:pt>
                <c:pt idx="2815">
                  <c:v>80.818951999999996</c:v>
                </c:pt>
                <c:pt idx="2816">
                  <c:v>80.864395000000002</c:v>
                </c:pt>
                <c:pt idx="2817">
                  <c:v>80.915226000000004</c:v>
                </c:pt>
                <c:pt idx="2818">
                  <c:v>80.968575999999999</c:v>
                </c:pt>
                <c:pt idx="2819">
                  <c:v>81.015946999999997</c:v>
                </c:pt>
                <c:pt idx="2820">
                  <c:v>81.059531000000007</c:v>
                </c:pt>
                <c:pt idx="2821">
                  <c:v>81.108812999999998</c:v>
                </c:pt>
                <c:pt idx="2822">
                  <c:v>81.161760000000001</c:v>
                </c:pt>
                <c:pt idx="2823">
                  <c:v>81.203770000000006</c:v>
                </c:pt>
                <c:pt idx="2824">
                  <c:v>81.227664000000004</c:v>
                </c:pt>
                <c:pt idx="2825">
                  <c:v>81.242112000000006</c:v>
                </c:pt>
                <c:pt idx="2826">
                  <c:v>81.257074000000003</c:v>
                </c:pt>
                <c:pt idx="2827">
                  <c:v>81.272424999999998</c:v>
                </c:pt>
                <c:pt idx="2828">
                  <c:v>81.286313000000007</c:v>
                </c:pt>
                <c:pt idx="2829">
                  <c:v>81.304597999999999</c:v>
                </c:pt>
                <c:pt idx="2830">
                  <c:v>81.335728000000003</c:v>
                </c:pt>
                <c:pt idx="2831">
                  <c:v>81.383488999999997</c:v>
                </c:pt>
                <c:pt idx="2832">
                  <c:v>81.448418000000004</c:v>
                </c:pt>
                <c:pt idx="2833">
                  <c:v>81.527578000000005</c:v>
                </c:pt>
                <c:pt idx="2834">
                  <c:v>81.608119000000002</c:v>
                </c:pt>
                <c:pt idx="2835">
                  <c:v>81.669931000000005</c:v>
                </c:pt>
                <c:pt idx="2836">
                  <c:v>81.702141999999995</c:v>
                </c:pt>
                <c:pt idx="2837">
                  <c:v>81.713403</c:v>
                </c:pt>
                <c:pt idx="2838">
                  <c:v>81.722204000000005</c:v>
                </c:pt>
                <c:pt idx="2839">
                  <c:v>81.740089999999995</c:v>
                </c:pt>
                <c:pt idx="2840">
                  <c:v>81.765445</c:v>
                </c:pt>
                <c:pt idx="2841">
                  <c:v>81.788027</c:v>
                </c:pt>
                <c:pt idx="2842">
                  <c:v>81.797687999999994</c:v>
                </c:pt>
                <c:pt idx="2843">
                  <c:v>81.794250000000005</c:v>
                </c:pt>
                <c:pt idx="2844">
                  <c:v>81.789860000000004</c:v>
                </c:pt>
                <c:pt idx="2845">
                  <c:v>81.795736000000005</c:v>
                </c:pt>
                <c:pt idx="2846">
                  <c:v>81.806676999999993</c:v>
                </c:pt>
                <c:pt idx="2847">
                  <c:v>81.807303000000005</c:v>
                </c:pt>
                <c:pt idx="2848">
                  <c:v>81.795025999999993</c:v>
                </c:pt>
                <c:pt idx="2849">
                  <c:v>81.786441999999994</c:v>
                </c:pt>
                <c:pt idx="2850">
                  <c:v>81.796441000000002</c:v>
                </c:pt>
                <c:pt idx="2851">
                  <c:v>81.820415999999994</c:v>
                </c:pt>
                <c:pt idx="2852">
                  <c:v>81.843699000000001</c:v>
                </c:pt>
                <c:pt idx="2853">
                  <c:v>81.860422999999997</c:v>
                </c:pt>
                <c:pt idx="2854">
                  <c:v>81.875506999999999</c:v>
                </c:pt>
                <c:pt idx="2855">
                  <c:v>81.894357999999997</c:v>
                </c:pt>
                <c:pt idx="2856">
                  <c:v>81.919404</c:v>
                </c:pt>
                <c:pt idx="2857">
                  <c:v>81.953941999999998</c:v>
                </c:pt>
                <c:pt idx="2858">
                  <c:v>82.001283999999998</c:v>
                </c:pt>
                <c:pt idx="2859">
                  <c:v>82.059617000000003</c:v>
                </c:pt>
                <c:pt idx="2860">
                  <c:v>82.121996999999993</c:v>
                </c:pt>
                <c:pt idx="2861">
                  <c:v>82.181309999999996</c:v>
                </c:pt>
                <c:pt idx="2862">
                  <c:v>82.232701000000006</c:v>
                </c:pt>
                <c:pt idx="2863">
                  <c:v>82.272148999999999</c:v>
                </c:pt>
                <c:pt idx="2864">
                  <c:v>82.296340000000001</c:v>
                </c:pt>
                <c:pt idx="2865">
                  <c:v>82.306482000000003</c:v>
                </c:pt>
                <c:pt idx="2866">
                  <c:v>82.311509999999998</c:v>
                </c:pt>
                <c:pt idx="2867">
                  <c:v>82.324135999999996</c:v>
                </c:pt>
                <c:pt idx="2868">
                  <c:v>82.350482</c:v>
                </c:pt>
                <c:pt idx="2869">
                  <c:v>82.383022999999994</c:v>
                </c:pt>
                <c:pt idx="2870">
                  <c:v>82.405834999999996</c:v>
                </c:pt>
                <c:pt idx="2871">
                  <c:v>82.40719</c:v>
                </c:pt>
                <c:pt idx="2872">
                  <c:v>82.384670999999997</c:v>
                </c:pt>
                <c:pt idx="2873">
                  <c:v>82.340917000000005</c:v>
                </c:pt>
                <c:pt idx="2874">
                  <c:v>82.282425000000003</c:v>
                </c:pt>
                <c:pt idx="2875">
                  <c:v>82.223482000000004</c:v>
                </c:pt>
                <c:pt idx="2876">
                  <c:v>82.18141</c:v>
                </c:pt>
                <c:pt idx="2877">
                  <c:v>82.161103999999995</c:v>
                </c:pt>
                <c:pt idx="2878">
                  <c:v>82.150243000000003</c:v>
                </c:pt>
                <c:pt idx="2879">
                  <c:v>82.136630999999994</c:v>
                </c:pt>
                <c:pt idx="2880">
                  <c:v>82.123124000000004</c:v>
                </c:pt>
                <c:pt idx="2881">
                  <c:v>82.116964999999993</c:v>
                </c:pt>
                <c:pt idx="2882">
                  <c:v>82.113517000000002</c:v>
                </c:pt>
                <c:pt idx="2883">
                  <c:v>82.104297000000003</c:v>
                </c:pt>
                <c:pt idx="2884">
                  <c:v>82.095119999999994</c:v>
                </c:pt>
                <c:pt idx="2885">
                  <c:v>82.099928000000006</c:v>
                </c:pt>
                <c:pt idx="2886">
                  <c:v>82.117756999999997</c:v>
                </c:pt>
                <c:pt idx="2887">
                  <c:v>82.131069999999994</c:v>
                </c:pt>
                <c:pt idx="2888">
                  <c:v>82.129389000000003</c:v>
                </c:pt>
                <c:pt idx="2889">
                  <c:v>82.122566000000006</c:v>
                </c:pt>
                <c:pt idx="2890">
                  <c:v>82.128287999999998</c:v>
                </c:pt>
                <c:pt idx="2891">
                  <c:v>82.153716000000003</c:v>
                </c:pt>
                <c:pt idx="2892">
                  <c:v>82.189266000000003</c:v>
                </c:pt>
                <c:pt idx="2893">
                  <c:v>82.211995000000002</c:v>
                </c:pt>
                <c:pt idx="2894">
                  <c:v>82.198616000000001</c:v>
                </c:pt>
                <c:pt idx="2895">
                  <c:v>82.146789999999996</c:v>
                </c:pt>
                <c:pt idx="2896">
                  <c:v>82.081720000000004</c:v>
                </c:pt>
                <c:pt idx="2897">
                  <c:v>82.032931000000005</c:v>
                </c:pt>
                <c:pt idx="2898">
                  <c:v>82.007591000000005</c:v>
                </c:pt>
                <c:pt idx="2899">
                  <c:v>81.995430999999996</c:v>
                </c:pt>
                <c:pt idx="2900">
                  <c:v>81.992211999999995</c:v>
                </c:pt>
                <c:pt idx="2901">
                  <c:v>81.999669999999995</c:v>
                </c:pt>
                <c:pt idx="2902">
                  <c:v>82.007092999999998</c:v>
                </c:pt>
                <c:pt idx="2903">
                  <c:v>81.996431000000001</c:v>
                </c:pt>
                <c:pt idx="2904">
                  <c:v>81.968256999999994</c:v>
                </c:pt>
                <c:pt idx="2905">
                  <c:v>81.94359</c:v>
                </c:pt>
                <c:pt idx="2906">
                  <c:v>81.937281999999996</c:v>
                </c:pt>
                <c:pt idx="2907">
                  <c:v>81.946296000000004</c:v>
                </c:pt>
                <c:pt idx="2908">
                  <c:v>81.964295000000007</c:v>
                </c:pt>
                <c:pt idx="2909">
                  <c:v>81.989380999999995</c:v>
                </c:pt>
                <c:pt idx="2910">
                  <c:v>82.018681000000001</c:v>
                </c:pt>
                <c:pt idx="2911">
                  <c:v>82.052852999999999</c:v>
                </c:pt>
                <c:pt idx="2912">
                  <c:v>82.102005000000005</c:v>
                </c:pt>
                <c:pt idx="2913">
                  <c:v>82.170108999999997</c:v>
                </c:pt>
                <c:pt idx="2914">
                  <c:v>82.238454000000004</c:v>
                </c:pt>
                <c:pt idx="2915">
                  <c:v>82.281684999999996</c:v>
                </c:pt>
                <c:pt idx="2916">
                  <c:v>82.297315999999995</c:v>
                </c:pt>
                <c:pt idx="2917">
                  <c:v>82.305120000000002</c:v>
                </c:pt>
                <c:pt idx="2918">
                  <c:v>82.320447999999999</c:v>
                </c:pt>
                <c:pt idx="2919">
                  <c:v>82.343158000000003</c:v>
                </c:pt>
                <c:pt idx="2920">
                  <c:v>82.371505999999997</c:v>
                </c:pt>
                <c:pt idx="2921">
                  <c:v>82.408991999999998</c:v>
                </c:pt>
                <c:pt idx="2922">
                  <c:v>82.454075000000003</c:v>
                </c:pt>
                <c:pt idx="2923">
                  <c:v>82.497630000000001</c:v>
                </c:pt>
                <c:pt idx="2924">
                  <c:v>82.532835000000006</c:v>
                </c:pt>
                <c:pt idx="2925">
                  <c:v>82.555586000000005</c:v>
                </c:pt>
                <c:pt idx="2926">
                  <c:v>82.558064999999999</c:v>
                </c:pt>
                <c:pt idx="2927">
                  <c:v>82.53886</c:v>
                </c:pt>
                <c:pt idx="2928">
                  <c:v>82.518344999999997</c:v>
                </c:pt>
                <c:pt idx="2929">
                  <c:v>82.523921999999999</c:v>
                </c:pt>
                <c:pt idx="2930">
                  <c:v>82.556100000000001</c:v>
                </c:pt>
                <c:pt idx="2931">
                  <c:v>82.588168999999994</c:v>
                </c:pt>
                <c:pt idx="2932">
                  <c:v>82.604258000000002</c:v>
                </c:pt>
                <c:pt idx="2933">
                  <c:v>82.617841999999996</c:v>
                </c:pt>
                <c:pt idx="2934">
                  <c:v>82.644920999999997</c:v>
                </c:pt>
                <c:pt idx="2935">
                  <c:v>82.678252999999998</c:v>
                </c:pt>
                <c:pt idx="2936">
                  <c:v>82.700745999999995</c:v>
                </c:pt>
                <c:pt idx="2937">
                  <c:v>82.709232</c:v>
                </c:pt>
                <c:pt idx="2938">
                  <c:v>82.711523999999997</c:v>
                </c:pt>
                <c:pt idx="2939">
                  <c:v>82.711940999999996</c:v>
                </c:pt>
                <c:pt idx="2940">
                  <c:v>82.714729000000005</c:v>
                </c:pt>
                <c:pt idx="2941">
                  <c:v>82.733131999999998</c:v>
                </c:pt>
                <c:pt idx="2942">
                  <c:v>82.778396000000001</c:v>
                </c:pt>
                <c:pt idx="2943">
                  <c:v>82.841920000000002</c:v>
                </c:pt>
                <c:pt idx="2944">
                  <c:v>82.900727000000003</c:v>
                </c:pt>
                <c:pt idx="2945">
                  <c:v>82.941762999999995</c:v>
                </c:pt>
                <c:pt idx="2946">
                  <c:v>82.974089000000006</c:v>
                </c:pt>
                <c:pt idx="2947">
                  <c:v>83.014634000000001</c:v>
                </c:pt>
                <c:pt idx="2948">
                  <c:v>83.064702999999994</c:v>
                </c:pt>
                <c:pt idx="2949">
                  <c:v>83.104629000000003</c:v>
                </c:pt>
                <c:pt idx="2950">
                  <c:v>83.115696</c:v>
                </c:pt>
                <c:pt idx="2951">
                  <c:v>83.106026</c:v>
                </c:pt>
                <c:pt idx="2952">
                  <c:v>83.106172000000001</c:v>
                </c:pt>
                <c:pt idx="2953">
                  <c:v>83.136460999999997</c:v>
                </c:pt>
                <c:pt idx="2954">
                  <c:v>83.186108000000004</c:v>
                </c:pt>
                <c:pt idx="2955">
                  <c:v>83.227698000000004</c:v>
                </c:pt>
                <c:pt idx="2956">
                  <c:v>83.243956999999995</c:v>
                </c:pt>
                <c:pt idx="2957">
                  <c:v>83.236535000000003</c:v>
                </c:pt>
                <c:pt idx="2958">
                  <c:v>83.219741999999997</c:v>
                </c:pt>
                <c:pt idx="2959">
                  <c:v>83.214967000000001</c:v>
                </c:pt>
                <c:pt idx="2960">
                  <c:v>83.242247000000006</c:v>
                </c:pt>
                <c:pt idx="2961">
                  <c:v>83.301197999999999</c:v>
                </c:pt>
                <c:pt idx="2962">
                  <c:v>83.361648000000002</c:v>
                </c:pt>
                <c:pt idx="2963">
                  <c:v>83.388668999999993</c:v>
                </c:pt>
                <c:pt idx="2964">
                  <c:v>83.378229000000005</c:v>
                </c:pt>
                <c:pt idx="2965">
                  <c:v>83.355456000000004</c:v>
                </c:pt>
                <c:pt idx="2966">
                  <c:v>83.338729000000001</c:v>
                </c:pt>
                <c:pt idx="2967">
                  <c:v>83.321973</c:v>
                </c:pt>
                <c:pt idx="2968">
                  <c:v>83.296203000000006</c:v>
                </c:pt>
                <c:pt idx="2969">
                  <c:v>83.271277999999995</c:v>
                </c:pt>
                <c:pt idx="2970">
                  <c:v>83.265707000000006</c:v>
                </c:pt>
                <c:pt idx="2971">
                  <c:v>83.284841999999998</c:v>
                </c:pt>
                <c:pt idx="2972">
                  <c:v>83.317485000000005</c:v>
                </c:pt>
                <c:pt idx="2973">
                  <c:v>83.346459999999993</c:v>
                </c:pt>
                <c:pt idx="2974">
                  <c:v>83.357467</c:v>
                </c:pt>
                <c:pt idx="2975">
                  <c:v>83.347272000000004</c:v>
                </c:pt>
                <c:pt idx="2976">
                  <c:v>83.330281999999997</c:v>
                </c:pt>
                <c:pt idx="2977">
                  <c:v>83.329576000000003</c:v>
                </c:pt>
                <c:pt idx="2978">
                  <c:v>83.354212000000004</c:v>
                </c:pt>
                <c:pt idx="2979">
                  <c:v>83.390715999999998</c:v>
                </c:pt>
                <c:pt idx="2980">
                  <c:v>83.420907</c:v>
                </c:pt>
                <c:pt idx="2981">
                  <c:v>83.440061</c:v>
                </c:pt>
                <c:pt idx="2982">
                  <c:v>83.453400999999999</c:v>
                </c:pt>
                <c:pt idx="2983">
                  <c:v>83.464513999999994</c:v>
                </c:pt>
                <c:pt idx="2984">
                  <c:v>83.475184999999996</c:v>
                </c:pt>
                <c:pt idx="2985">
                  <c:v>83.489053999999996</c:v>
                </c:pt>
                <c:pt idx="2986">
                  <c:v>83.506040999999996</c:v>
                </c:pt>
                <c:pt idx="2987">
                  <c:v>83.517629999999997</c:v>
                </c:pt>
                <c:pt idx="2988">
                  <c:v>83.515733999999995</c:v>
                </c:pt>
                <c:pt idx="2989">
                  <c:v>83.503788999999998</c:v>
                </c:pt>
                <c:pt idx="2990">
                  <c:v>83.493969000000007</c:v>
                </c:pt>
                <c:pt idx="2991">
                  <c:v>83.496579999999994</c:v>
                </c:pt>
                <c:pt idx="2992">
                  <c:v>83.515889000000001</c:v>
                </c:pt>
                <c:pt idx="2993">
                  <c:v>83.550269</c:v>
                </c:pt>
                <c:pt idx="2994">
                  <c:v>83.589854000000003</c:v>
                </c:pt>
                <c:pt idx="2995">
                  <c:v>83.619102999999996</c:v>
                </c:pt>
                <c:pt idx="2996">
                  <c:v>83.629369999999994</c:v>
                </c:pt>
                <c:pt idx="2997">
                  <c:v>83.626895000000005</c:v>
                </c:pt>
                <c:pt idx="2998">
                  <c:v>83.623033000000007</c:v>
                </c:pt>
                <c:pt idx="2999">
                  <c:v>83.618913000000006</c:v>
                </c:pt>
                <c:pt idx="3000">
                  <c:v>83.605836999999994</c:v>
                </c:pt>
                <c:pt idx="3001">
                  <c:v>83.579645999999997</c:v>
                </c:pt>
                <c:pt idx="3002">
                  <c:v>83.547922999999997</c:v>
                </c:pt>
                <c:pt idx="3003">
                  <c:v>83.520899</c:v>
                </c:pt>
                <c:pt idx="3004">
                  <c:v>83.499452000000005</c:v>
                </c:pt>
                <c:pt idx="3005">
                  <c:v>83.475346999999999</c:v>
                </c:pt>
                <c:pt idx="3006">
                  <c:v>83.442920999999998</c:v>
                </c:pt>
                <c:pt idx="3007">
                  <c:v>83.408717999999993</c:v>
                </c:pt>
                <c:pt idx="3008">
                  <c:v>83.386954000000003</c:v>
                </c:pt>
                <c:pt idx="3009">
                  <c:v>83.384107</c:v>
                </c:pt>
                <c:pt idx="3010">
                  <c:v>83.391053999999997</c:v>
                </c:pt>
                <c:pt idx="3011">
                  <c:v>83.394593</c:v>
                </c:pt>
                <c:pt idx="3012">
                  <c:v>83.393548999999993</c:v>
                </c:pt>
                <c:pt idx="3013">
                  <c:v>83.396161000000006</c:v>
                </c:pt>
                <c:pt idx="3014">
                  <c:v>83.402714000000003</c:v>
                </c:pt>
                <c:pt idx="3015">
                  <c:v>83.400184999999993</c:v>
                </c:pt>
                <c:pt idx="3016">
                  <c:v>83.377016999999995</c:v>
                </c:pt>
                <c:pt idx="3017">
                  <c:v>83.335803999999996</c:v>
                </c:pt>
                <c:pt idx="3018">
                  <c:v>83.287920999999997</c:v>
                </c:pt>
                <c:pt idx="3019">
                  <c:v>83.242784</c:v>
                </c:pt>
                <c:pt idx="3020">
                  <c:v>83.207600999999997</c:v>
                </c:pt>
                <c:pt idx="3021">
                  <c:v>83.190400999999994</c:v>
                </c:pt>
                <c:pt idx="3022">
                  <c:v>83.193816999999996</c:v>
                </c:pt>
                <c:pt idx="3023">
                  <c:v>83.207661999999999</c:v>
                </c:pt>
                <c:pt idx="3024">
                  <c:v>83.214887000000004</c:v>
                </c:pt>
                <c:pt idx="3025">
                  <c:v>83.205674000000002</c:v>
                </c:pt>
                <c:pt idx="3026">
                  <c:v>83.182855000000004</c:v>
                </c:pt>
                <c:pt idx="3027">
                  <c:v>83.155068</c:v>
                </c:pt>
                <c:pt idx="3028">
                  <c:v>83.129199999999997</c:v>
                </c:pt>
                <c:pt idx="3029">
                  <c:v>83.109809999999996</c:v>
                </c:pt>
                <c:pt idx="3030">
                  <c:v>83.100672000000003</c:v>
                </c:pt>
                <c:pt idx="3031">
                  <c:v>83.102096000000003</c:v>
                </c:pt>
                <c:pt idx="3032">
                  <c:v>83.106245000000001</c:v>
                </c:pt>
                <c:pt idx="3033">
                  <c:v>83.099215999999998</c:v>
                </c:pt>
                <c:pt idx="3034">
                  <c:v>83.073852000000002</c:v>
                </c:pt>
                <c:pt idx="3035">
                  <c:v>83.041545999999997</c:v>
                </c:pt>
                <c:pt idx="3036">
                  <c:v>83.024855000000002</c:v>
                </c:pt>
                <c:pt idx="3037">
                  <c:v>83.032961999999998</c:v>
                </c:pt>
                <c:pt idx="3038">
                  <c:v>83.048038000000005</c:v>
                </c:pt>
                <c:pt idx="3039">
                  <c:v>83.042664000000002</c:v>
                </c:pt>
                <c:pt idx="3040">
                  <c:v>83.009247000000002</c:v>
                </c:pt>
                <c:pt idx="3041">
                  <c:v>82.966735999999997</c:v>
                </c:pt>
                <c:pt idx="3042">
                  <c:v>82.940635</c:v>
                </c:pt>
                <c:pt idx="3043">
                  <c:v>82.942483999999993</c:v>
                </c:pt>
                <c:pt idx="3044">
                  <c:v>82.965885999999998</c:v>
                </c:pt>
                <c:pt idx="3045">
                  <c:v>82.992418999999998</c:v>
                </c:pt>
                <c:pt idx="3046">
                  <c:v>83.000889999999998</c:v>
                </c:pt>
                <c:pt idx="3047">
                  <c:v>82.981145999999995</c:v>
                </c:pt>
                <c:pt idx="3048">
                  <c:v>82.943819000000005</c:v>
                </c:pt>
                <c:pt idx="3049">
                  <c:v>82.912226000000004</c:v>
                </c:pt>
                <c:pt idx="3050">
                  <c:v>82.901580999999993</c:v>
                </c:pt>
                <c:pt idx="3051">
                  <c:v>82.907617999999999</c:v>
                </c:pt>
                <c:pt idx="3052">
                  <c:v>82.913770999999997</c:v>
                </c:pt>
                <c:pt idx="3053">
                  <c:v>82.905128000000005</c:v>
                </c:pt>
                <c:pt idx="3054">
                  <c:v>82.879310000000004</c:v>
                </c:pt>
                <c:pt idx="3055">
                  <c:v>82.851879999999994</c:v>
                </c:pt>
                <c:pt idx="3056">
                  <c:v>82.848772999999994</c:v>
                </c:pt>
                <c:pt idx="3057">
                  <c:v>82.882812999999999</c:v>
                </c:pt>
                <c:pt idx="3058">
                  <c:v>82.936096000000006</c:v>
                </c:pt>
                <c:pt idx="3059">
                  <c:v>82.974414999999993</c:v>
                </c:pt>
                <c:pt idx="3060">
                  <c:v>82.979893000000004</c:v>
                </c:pt>
                <c:pt idx="3061">
                  <c:v>82.960915999999997</c:v>
                </c:pt>
                <c:pt idx="3062">
                  <c:v>82.931999000000005</c:v>
                </c:pt>
                <c:pt idx="3063">
                  <c:v>82.898537000000005</c:v>
                </c:pt>
                <c:pt idx="3064">
                  <c:v>82.866454000000004</c:v>
                </c:pt>
                <c:pt idx="3065">
                  <c:v>82.852833000000004</c:v>
                </c:pt>
                <c:pt idx="3066">
                  <c:v>82.873570000000001</c:v>
                </c:pt>
                <c:pt idx="3067">
                  <c:v>82.924385000000001</c:v>
                </c:pt>
                <c:pt idx="3068">
                  <c:v>82.982910000000004</c:v>
                </c:pt>
                <c:pt idx="3069">
                  <c:v>83.028272999999999</c:v>
                </c:pt>
                <c:pt idx="3070">
                  <c:v>83.054569999999998</c:v>
                </c:pt>
                <c:pt idx="3071">
                  <c:v>83.068449000000001</c:v>
                </c:pt>
                <c:pt idx="3072">
                  <c:v>83.079415999999995</c:v>
                </c:pt>
                <c:pt idx="3073">
                  <c:v>83.093256999999994</c:v>
                </c:pt>
                <c:pt idx="3074">
                  <c:v>83.111530999999999</c:v>
                </c:pt>
                <c:pt idx="3075">
                  <c:v>83.134265999999997</c:v>
                </c:pt>
                <c:pt idx="3076">
                  <c:v>83.160487000000003</c:v>
                </c:pt>
                <c:pt idx="3077">
                  <c:v>83.185616999999993</c:v>
                </c:pt>
                <c:pt idx="3078">
                  <c:v>83.202827999999997</c:v>
                </c:pt>
                <c:pt idx="3079">
                  <c:v>83.210452000000004</c:v>
                </c:pt>
                <c:pt idx="3080">
                  <c:v>83.214027000000002</c:v>
                </c:pt>
                <c:pt idx="3081">
                  <c:v>83.217389999999995</c:v>
                </c:pt>
                <c:pt idx="3082">
                  <c:v>83.217888000000002</c:v>
                </c:pt>
                <c:pt idx="3083">
                  <c:v>83.217149000000006</c:v>
                </c:pt>
                <c:pt idx="3084">
                  <c:v>83.229902999999993</c:v>
                </c:pt>
                <c:pt idx="3085">
                  <c:v>83.270555999999999</c:v>
                </c:pt>
                <c:pt idx="3086">
                  <c:v>83.333044000000001</c:v>
                </c:pt>
                <c:pt idx="3087">
                  <c:v>83.395178999999999</c:v>
                </c:pt>
                <c:pt idx="3088">
                  <c:v>83.443343999999996</c:v>
                </c:pt>
                <c:pt idx="3089">
                  <c:v>83.484459000000001</c:v>
                </c:pt>
                <c:pt idx="3090">
                  <c:v>83.534993999999998</c:v>
                </c:pt>
                <c:pt idx="3091">
                  <c:v>83.606132000000002</c:v>
                </c:pt>
                <c:pt idx="3092">
                  <c:v>83.696093000000005</c:v>
                </c:pt>
                <c:pt idx="3093">
                  <c:v>83.785995999999997</c:v>
                </c:pt>
                <c:pt idx="3094">
                  <c:v>83.846862999999999</c:v>
                </c:pt>
                <c:pt idx="3095">
                  <c:v>83.864734999999996</c:v>
                </c:pt>
                <c:pt idx="3096">
                  <c:v>83.858271999999999</c:v>
                </c:pt>
                <c:pt idx="3097">
                  <c:v>83.859803999999997</c:v>
                </c:pt>
                <c:pt idx="3098">
                  <c:v>83.880300000000005</c:v>
                </c:pt>
                <c:pt idx="3099">
                  <c:v>83.905535</c:v>
                </c:pt>
                <c:pt idx="3100">
                  <c:v>83.924127999999996</c:v>
                </c:pt>
                <c:pt idx="3101">
                  <c:v>83.941288</c:v>
                </c:pt>
                <c:pt idx="3102">
                  <c:v>83.962823</c:v>
                </c:pt>
                <c:pt idx="3103">
                  <c:v>83.983716000000001</c:v>
                </c:pt>
                <c:pt idx="3104">
                  <c:v>83.998986000000002</c:v>
                </c:pt>
                <c:pt idx="3105">
                  <c:v>84.011334000000005</c:v>
                </c:pt>
                <c:pt idx="3106">
                  <c:v>84.022176000000002</c:v>
                </c:pt>
                <c:pt idx="3107">
                  <c:v>84.029383999999993</c:v>
                </c:pt>
                <c:pt idx="3108">
                  <c:v>84.039418999999995</c:v>
                </c:pt>
                <c:pt idx="3109">
                  <c:v>84.065207000000001</c:v>
                </c:pt>
                <c:pt idx="3110">
                  <c:v>84.102759000000006</c:v>
                </c:pt>
                <c:pt idx="3111">
                  <c:v>84.125804000000002</c:v>
                </c:pt>
                <c:pt idx="3112">
                  <c:v>84.117075</c:v>
                </c:pt>
                <c:pt idx="3113">
                  <c:v>84.093536</c:v>
                </c:pt>
                <c:pt idx="3114">
                  <c:v>84.086933000000002</c:v>
                </c:pt>
                <c:pt idx="3115">
                  <c:v>84.108070999999995</c:v>
                </c:pt>
                <c:pt idx="3116">
                  <c:v>84.143697000000003</c:v>
                </c:pt>
                <c:pt idx="3117">
                  <c:v>84.180036000000001</c:v>
                </c:pt>
                <c:pt idx="3118">
                  <c:v>84.212676999999999</c:v>
                </c:pt>
                <c:pt idx="3119">
                  <c:v>84.236806000000001</c:v>
                </c:pt>
                <c:pt idx="3120">
                  <c:v>84.244916000000003</c:v>
                </c:pt>
                <c:pt idx="3121">
                  <c:v>84.239069999999998</c:v>
                </c:pt>
                <c:pt idx="3122">
                  <c:v>84.236742000000007</c:v>
                </c:pt>
                <c:pt idx="3123">
                  <c:v>84.260424999999998</c:v>
                </c:pt>
                <c:pt idx="3124">
                  <c:v>84.323700000000002</c:v>
                </c:pt>
                <c:pt idx="3125">
                  <c:v>84.423050000000003</c:v>
                </c:pt>
                <c:pt idx="3126">
                  <c:v>84.535802000000004</c:v>
                </c:pt>
                <c:pt idx="3127">
                  <c:v>84.629919999999998</c:v>
                </c:pt>
                <c:pt idx="3128">
                  <c:v>84.685873999999998</c:v>
                </c:pt>
                <c:pt idx="3129">
                  <c:v>84.712394000000003</c:v>
                </c:pt>
                <c:pt idx="3130">
                  <c:v>84.738471000000004</c:v>
                </c:pt>
                <c:pt idx="3131">
                  <c:v>84.787262999999996</c:v>
                </c:pt>
                <c:pt idx="3132">
                  <c:v>84.855959999999996</c:v>
                </c:pt>
                <c:pt idx="3133">
                  <c:v>84.919490999999994</c:v>
                </c:pt>
                <c:pt idx="3134">
                  <c:v>84.956316999999999</c:v>
                </c:pt>
                <c:pt idx="3135">
                  <c:v>84.973904000000005</c:v>
                </c:pt>
                <c:pt idx="3136">
                  <c:v>85.004463999999999</c:v>
                </c:pt>
                <c:pt idx="3137">
                  <c:v>85.069857999999996</c:v>
                </c:pt>
                <c:pt idx="3138">
                  <c:v>85.155906000000002</c:v>
                </c:pt>
                <c:pt idx="3139">
                  <c:v>85.231120000000004</c:v>
                </c:pt>
                <c:pt idx="3140">
                  <c:v>85.285304999999994</c:v>
                </c:pt>
                <c:pt idx="3141">
                  <c:v>85.33323</c:v>
                </c:pt>
                <c:pt idx="3142">
                  <c:v>85.381454000000005</c:v>
                </c:pt>
                <c:pt idx="3143">
                  <c:v>85.413801000000007</c:v>
                </c:pt>
                <c:pt idx="3144">
                  <c:v>85.420124000000001</c:v>
                </c:pt>
                <c:pt idx="3145">
                  <c:v>85.421661999999998</c:v>
                </c:pt>
                <c:pt idx="3146">
                  <c:v>85.448864999999998</c:v>
                </c:pt>
                <c:pt idx="3147">
                  <c:v>85.501093999999995</c:v>
                </c:pt>
                <c:pt idx="3148">
                  <c:v>85.546636000000007</c:v>
                </c:pt>
                <c:pt idx="3149">
                  <c:v>85.562979999999996</c:v>
                </c:pt>
                <c:pt idx="3150">
                  <c:v>85.564031999999997</c:v>
                </c:pt>
                <c:pt idx="3151">
                  <c:v>85.583792000000003</c:v>
                </c:pt>
                <c:pt idx="3152">
                  <c:v>85.640602000000001</c:v>
                </c:pt>
                <c:pt idx="3153">
                  <c:v>85.720218000000003</c:v>
                </c:pt>
                <c:pt idx="3154">
                  <c:v>85.789109999999994</c:v>
                </c:pt>
                <c:pt idx="3155">
                  <c:v>85.822720000000004</c:v>
                </c:pt>
                <c:pt idx="3156">
                  <c:v>85.823032999999995</c:v>
                </c:pt>
                <c:pt idx="3157">
                  <c:v>85.811171000000002</c:v>
                </c:pt>
                <c:pt idx="3158">
                  <c:v>85.805930000000004</c:v>
                </c:pt>
                <c:pt idx="3159">
                  <c:v>85.812399999999997</c:v>
                </c:pt>
                <c:pt idx="3160">
                  <c:v>85.829295000000002</c:v>
                </c:pt>
                <c:pt idx="3161">
                  <c:v>85.859257999999997</c:v>
                </c:pt>
                <c:pt idx="3162">
                  <c:v>85.907002000000006</c:v>
                </c:pt>
                <c:pt idx="3163">
                  <c:v>85.97099</c:v>
                </c:pt>
                <c:pt idx="3164">
                  <c:v>86.041555000000002</c:v>
                </c:pt>
                <c:pt idx="3165">
                  <c:v>86.106223</c:v>
                </c:pt>
                <c:pt idx="3166">
                  <c:v>86.155775000000006</c:v>
                </c:pt>
                <c:pt idx="3167">
                  <c:v>86.187282999999994</c:v>
                </c:pt>
                <c:pt idx="3168">
                  <c:v>86.202703</c:v>
                </c:pt>
                <c:pt idx="3169">
                  <c:v>86.204682000000005</c:v>
                </c:pt>
                <c:pt idx="3170">
                  <c:v>86.196000999999995</c:v>
                </c:pt>
                <c:pt idx="3171">
                  <c:v>86.185193999999996</c:v>
                </c:pt>
                <c:pt idx="3172">
                  <c:v>86.187197999999995</c:v>
                </c:pt>
                <c:pt idx="3173">
                  <c:v>86.209080999999998</c:v>
                </c:pt>
                <c:pt idx="3174">
                  <c:v>86.236378000000002</c:v>
                </c:pt>
                <c:pt idx="3175">
                  <c:v>86.245855000000006</c:v>
                </c:pt>
                <c:pt idx="3176">
                  <c:v>86.235916000000003</c:v>
                </c:pt>
                <c:pt idx="3177">
                  <c:v>86.235099000000005</c:v>
                </c:pt>
                <c:pt idx="3178">
                  <c:v>86.276392000000001</c:v>
                </c:pt>
                <c:pt idx="3179">
                  <c:v>86.367917000000006</c:v>
                </c:pt>
                <c:pt idx="3180">
                  <c:v>86.485028999999997</c:v>
                </c:pt>
                <c:pt idx="3181">
                  <c:v>86.581913</c:v>
                </c:pt>
                <c:pt idx="3182">
                  <c:v>86.617840999999999</c:v>
                </c:pt>
                <c:pt idx="3183">
                  <c:v>86.586510000000004</c:v>
                </c:pt>
                <c:pt idx="3184">
                  <c:v>86.518651000000006</c:v>
                </c:pt>
                <c:pt idx="3185">
                  <c:v>86.447248000000002</c:v>
                </c:pt>
                <c:pt idx="3186">
                  <c:v>86.374035000000006</c:v>
                </c:pt>
                <c:pt idx="3187">
                  <c:v>86.280952999999997</c:v>
                </c:pt>
                <c:pt idx="3188">
                  <c:v>86.167564999999996</c:v>
                </c:pt>
                <c:pt idx="3189">
                  <c:v>86.055948999999998</c:v>
                </c:pt>
                <c:pt idx="3190">
                  <c:v>85.957170000000005</c:v>
                </c:pt>
                <c:pt idx="3191">
                  <c:v>85.855068000000003</c:v>
                </c:pt>
                <c:pt idx="3192">
                  <c:v>85.732938000000004</c:v>
                </c:pt>
                <c:pt idx="3193">
                  <c:v>85.598737999999997</c:v>
                </c:pt>
                <c:pt idx="3194">
                  <c:v>85.471943999999993</c:v>
                </c:pt>
                <c:pt idx="3195">
                  <c:v>85.360979999999998</c:v>
                </c:pt>
                <c:pt idx="3196">
                  <c:v>85.268566000000007</c:v>
                </c:pt>
                <c:pt idx="3197">
                  <c:v>85.207463000000004</c:v>
                </c:pt>
                <c:pt idx="3198">
                  <c:v>85.192260000000005</c:v>
                </c:pt>
                <c:pt idx="3199">
                  <c:v>85.218947</c:v>
                </c:pt>
                <c:pt idx="3200">
                  <c:v>85.264999000000003</c:v>
                </c:pt>
                <c:pt idx="3201">
                  <c:v>85.307946999999999</c:v>
                </c:pt>
                <c:pt idx="3202">
                  <c:v>85.339399</c:v>
                </c:pt>
                <c:pt idx="3203">
                  <c:v>85.367092</c:v>
                </c:pt>
                <c:pt idx="3204">
                  <c:v>85.408500000000004</c:v>
                </c:pt>
                <c:pt idx="3205">
                  <c:v>85.475756000000004</c:v>
                </c:pt>
                <c:pt idx="3206">
                  <c:v>85.559794999999994</c:v>
                </c:pt>
                <c:pt idx="3207">
                  <c:v>85.633887999999999</c:v>
                </c:pt>
                <c:pt idx="3208">
                  <c:v>85.677565000000001</c:v>
                </c:pt>
                <c:pt idx="3209">
                  <c:v>85.69332</c:v>
                </c:pt>
                <c:pt idx="3210">
                  <c:v>85.698598000000004</c:v>
                </c:pt>
                <c:pt idx="3211">
                  <c:v>85.708129</c:v>
                </c:pt>
                <c:pt idx="3212">
                  <c:v>85.726456999999996</c:v>
                </c:pt>
                <c:pt idx="3213">
                  <c:v>85.749297999999996</c:v>
                </c:pt>
                <c:pt idx="3214">
                  <c:v>85.766318999999996</c:v>
                </c:pt>
                <c:pt idx="3215">
                  <c:v>85.767807000000005</c:v>
                </c:pt>
                <c:pt idx="3216">
                  <c:v>85.753477000000004</c:v>
                </c:pt>
                <c:pt idx="3217">
                  <c:v>85.732365999999999</c:v>
                </c:pt>
                <c:pt idx="3218">
                  <c:v>85.712682000000001</c:v>
                </c:pt>
                <c:pt idx="3219">
                  <c:v>85.694067000000004</c:v>
                </c:pt>
                <c:pt idx="3220">
                  <c:v>85.668222999999998</c:v>
                </c:pt>
                <c:pt idx="3221">
                  <c:v>85.623581999999999</c:v>
                </c:pt>
                <c:pt idx="3222">
                  <c:v>85.555431999999996</c:v>
                </c:pt>
                <c:pt idx="3223">
                  <c:v>85.479984999999999</c:v>
                </c:pt>
                <c:pt idx="3224">
                  <c:v>85.431206000000003</c:v>
                </c:pt>
                <c:pt idx="3225">
                  <c:v>85.429053999999994</c:v>
                </c:pt>
                <c:pt idx="3226">
                  <c:v>85.453767999999997</c:v>
                </c:pt>
                <c:pt idx="3227">
                  <c:v>85.467495</c:v>
                </c:pt>
                <c:pt idx="3228">
                  <c:v>85.459406999999999</c:v>
                </c:pt>
                <c:pt idx="3229">
                  <c:v>85.450667999999993</c:v>
                </c:pt>
                <c:pt idx="3230">
                  <c:v>85.455054000000004</c:v>
                </c:pt>
                <c:pt idx="3231">
                  <c:v>85.457319999999996</c:v>
                </c:pt>
                <c:pt idx="3232">
                  <c:v>85.437487000000004</c:v>
                </c:pt>
                <c:pt idx="3233">
                  <c:v>85.396905000000004</c:v>
                </c:pt>
                <c:pt idx="3234">
                  <c:v>85.349592000000001</c:v>
                </c:pt>
                <c:pt idx="3235">
                  <c:v>85.302259000000006</c:v>
                </c:pt>
                <c:pt idx="3236">
                  <c:v>85.253270999999998</c:v>
                </c:pt>
                <c:pt idx="3237">
                  <c:v>85.199430000000007</c:v>
                </c:pt>
                <c:pt idx="3238">
                  <c:v>85.134844999999999</c:v>
                </c:pt>
                <c:pt idx="3239">
                  <c:v>85.054427000000004</c:v>
                </c:pt>
                <c:pt idx="3240">
                  <c:v>84.966189</c:v>
                </c:pt>
                <c:pt idx="3241">
                  <c:v>84.888209000000003</c:v>
                </c:pt>
                <c:pt idx="3242">
                  <c:v>84.824513999999994</c:v>
                </c:pt>
                <c:pt idx="3243">
                  <c:v>84.755516999999998</c:v>
                </c:pt>
                <c:pt idx="3244">
                  <c:v>84.663383999999994</c:v>
                </c:pt>
                <c:pt idx="3245">
                  <c:v>84.559697999999997</c:v>
                </c:pt>
                <c:pt idx="3246">
                  <c:v>84.478960999999998</c:v>
                </c:pt>
                <c:pt idx="3247">
                  <c:v>84.445823000000004</c:v>
                </c:pt>
                <c:pt idx="3248">
                  <c:v>84.448586000000006</c:v>
                </c:pt>
                <c:pt idx="3249">
                  <c:v>84.440353000000002</c:v>
                </c:pt>
                <c:pt idx="3250">
                  <c:v>84.372501999999997</c:v>
                </c:pt>
                <c:pt idx="3251">
                  <c:v>84.240216000000004</c:v>
                </c:pt>
                <c:pt idx="3252">
                  <c:v>84.091127</c:v>
                </c:pt>
                <c:pt idx="3253">
                  <c:v>83.976479999999995</c:v>
                </c:pt>
                <c:pt idx="3254">
                  <c:v>83.899827999999999</c:v>
                </c:pt>
                <c:pt idx="3255">
                  <c:v>83.827010000000001</c:v>
                </c:pt>
                <c:pt idx="3256">
                  <c:v>83.733492999999996</c:v>
                </c:pt>
                <c:pt idx="3257">
                  <c:v>83.615959000000004</c:v>
                </c:pt>
                <c:pt idx="3258">
                  <c:v>83.468149999999994</c:v>
                </c:pt>
                <c:pt idx="3259">
                  <c:v>83.284578999999994</c:v>
                </c:pt>
                <c:pt idx="3260">
                  <c:v>83.091014999999999</c:v>
                </c:pt>
                <c:pt idx="3261">
                  <c:v>82.932682999999997</c:v>
                </c:pt>
                <c:pt idx="3262">
                  <c:v>82.819202000000004</c:v>
                </c:pt>
                <c:pt idx="3263">
                  <c:v>82.710082999999997</c:v>
                </c:pt>
                <c:pt idx="3264">
                  <c:v>82.565584999999999</c:v>
                </c:pt>
                <c:pt idx="3265">
                  <c:v>82.386258999999995</c:v>
                </c:pt>
                <c:pt idx="3266">
                  <c:v>82.193678000000006</c:v>
                </c:pt>
                <c:pt idx="3267">
                  <c:v>82.000112000000001</c:v>
                </c:pt>
                <c:pt idx="3268">
                  <c:v>81.809558999999993</c:v>
                </c:pt>
                <c:pt idx="3269">
                  <c:v>81.622735000000006</c:v>
                </c:pt>
                <c:pt idx="3270">
                  <c:v>81.428216000000006</c:v>
                </c:pt>
                <c:pt idx="3271">
                  <c:v>81.213353999999995</c:v>
                </c:pt>
                <c:pt idx="3272">
                  <c:v>80.995067000000006</c:v>
                </c:pt>
                <c:pt idx="3273">
                  <c:v>80.813096000000002</c:v>
                </c:pt>
                <c:pt idx="3274">
                  <c:v>80.681533000000002</c:v>
                </c:pt>
                <c:pt idx="3275">
                  <c:v>80.573533999999995</c:v>
                </c:pt>
                <c:pt idx="3276">
                  <c:v>80.461791000000005</c:v>
                </c:pt>
                <c:pt idx="3277">
                  <c:v>80.341942000000003</c:v>
                </c:pt>
                <c:pt idx="3278">
                  <c:v>80.206040000000002</c:v>
                </c:pt>
                <c:pt idx="3279">
                  <c:v>80.031396000000001</c:v>
                </c:pt>
                <c:pt idx="3280">
                  <c:v>79.820796000000001</c:v>
                </c:pt>
                <c:pt idx="3281">
                  <c:v>79.619665999999995</c:v>
                </c:pt>
                <c:pt idx="3282">
                  <c:v>79.461478</c:v>
                </c:pt>
                <c:pt idx="3283">
                  <c:v>79.328543999999994</c:v>
                </c:pt>
                <c:pt idx="3284">
                  <c:v>79.189183999999997</c:v>
                </c:pt>
                <c:pt idx="3285">
                  <c:v>79.038580999999994</c:v>
                </c:pt>
                <c:pt idx="3286">
                  <c:v>78.881606000000005</c:v>
                </c:pt>
                <c:pt idx="3287">
                  <c:v>78.705017999999995</c:v>
                </c:pt>
                <c:pt idx="3288">
                  <c:v>78.496435000000005</c:v>
                </c:pt>
                <c:pt idx="3289">
                  <c:v>78.271265</c:v>
                </c:pt>
                <c:pt idx="3290">
                  <c:v>78.053318000000004</c:v>
                </c:pt>
                <c:pt idx="3291">
                  <c:v>77.844525000000004</c:v>
                </c:pt>
                <c:pt idx="3292">
                  <c:v>77.634904000000006</c:v>
                </c:pt>
                <c:pt idx="3293">
                  <c:v>77.425194000000005</c:v>
                </c:pt>
                <c:pt idx="3294">
                  <c:v>77.219860999999995</c:v>
                </c:pt>
                <c:pt idx="3295">
                  <c:v>77.015456</c:v>
                </c:pt>
                <c:pt idx="3296">
                  <c:v>76.814235999999994</c:v>
                </c:pt>
                <c:pt idx="3297">
                  <c:v>76.629902000000001</c:v>
                </c:pt>
                <c:pt idx="3298">
                  <c:v>76.461408000000006</c:v>
                </c:pt>
                <c:pt idx="3299">
                  <c:v>76.280170999999996</c:v>
                </c:pt>
                <c:pt idx="3300">
                  <c:v>76.060182999999995</c:v>
                </c:pt>
                <c:pt idx="3301">
                  <c:v>75.803791000000004</c:v>
                </c:pt>
                <c:pt idx="3302">
                  <c:v>75.526822999999993</c:v>
                </c:pt>
                <c:pt idx="3303">
                  <c:v>75.240313</c:v>
                </c:pt>
                <c:pt idx="3304">
                  <c:v>74.957886999999999</c:v>
                </c:pt>
                <c:pt idx="3305">
                  <c:v>74.695041000000003</c:v>
                </c:pt>
                <c:pt idx="3306">
                  <c:v>74.446821</c:v>
                </c:pt>
                <c:pt idx="3307">
                  <c:v>74.191614000000001</c:v>
                </c:pt>
                <c:pt idx="3308">
                  <c:v>73.930170000000004</c:v>
                </c:pt>
                <c:pt idx="3309">
                  <c:v>73.692550999999995</c:v>
                </c:pt>
                <c:pt idx="3310">
                  <c:v>73.493340000000003</c:v>
                </c:pt>
                <c:pt idx="3311">
                  <c:v>73.308515999999997</c:v>
                </c:pt>
                <c:pt idx="3312">
                  <c:v>73.111169000000004</c:v>
                </c:pt>
                <c:pt idx="3313">
                  <c:v>72.898678000000004</c:v>
                </c:pt>
                <c:pt idx="3314">
                  <c:v>72.668921999999995</c:v>
                </c:pt>
                <c:pt idx="3315">
                  <c:v>72.412548999999999</c:v>
                </c:pt>
                <c:pt idx="3316">
                  <c:v>72.144537999999997</c:v>
                </c:pt>
                <c:pt idx="3317">
                  <c:v>71.897372000000004</c:v>
                </c:pt>
                <c:pt idx="3318">
                  <c:v>71.670879999999997</c:v>
                </c:pt>
                <c:pt idx="3319">
                  <c:v>71.432237999999998</c:v>
                </c:pt>
                <c:pt idx="3320">
                  <c:v>71.175596999999996</c:v>
                </c:pt>
                <c:pt idx="3321">
                  <c:v>70.935561000000007</c:v>
                </c:pt>
                <c:pt idx="3322">
                  <c:v>70.728494999999995</c:v>
                </c:pt>
                <c:pt idx="3323">
                  <c:v>70.529117999999997</c:v>
                </c:pt>
                <c:pt idx="3324">
                  <c:v>70.310910000000007</c:v>
                </c:pt>
                <c:pt idx="3325">
                  <c:v>70.067871999999994</c:v>
                </c:pt>
                <c:pt idx="3326">
                  <c:v>69.799976999999998</c:v>
                </c:pt>
                <c:pt idx="3327">
                  <c:v>69.504789000000002</c:v>
                </c:pt>
                <c:pt idx="3328">
                  <c:v>69.201423000000005</c:v>
                </c:pt>
                <c:pt idx="3329">
                  <c:v>68.882586000000003</c:v>
                </c:pt>
                <c:pt idx="3330">
                  <c:v>68.511581000000007</c:v>
                </c:pt>
                <c:pt idx="3331">
                  <c:v>67.998599999999996</c:v>
                </c:pt>
                <c:pt idx="3332">
                  <c:v>67.456408999999994</c:v>
                </c:pt>
                <c:pt idx="3333">
                  <c:v>67.26379</c:v>
                </c:pt>
                <c:pt idx="3334">
                  <c:v>67.371610000000004</c:v>
                </c:pt>
                <c:pt idx="3335">
                  <c:v>67.435543999999993</c:v>
                </c:pt>
                <c:pt idx="3336">
                  <c:v>67.337228999999994</c:v>
                </c:pt>
                <c:pt idx="3337">
                  <c:v>67.134337000000002</c:v>
                </c:pt>
                <c:pt idx="3338">
                  <c:v>66.934220999999994</c:v>
                </c:pt>
                <c:pt idx="3339">
                  <c:v>66.764953000000006</c:v>
                </c:pt>
                <c:pt idx="3340">
                  <c:v>66.599846999999997</c:v>
                </c:pt>
                <c:pt idx="3341">
                  <c:v>66.429171999999994</c:v>
                </c:pt>
                <c:pt idx="3342">
                  <c:v>66.254696999999993</c:v>
                </c:pt>
                <c:pt idx="3343">
                  <c:v>66.066935000000001</c:v>
                </c:pt>
                <c:pt idx="3344">
                  <c:v>65.871279999999999</c:v>
                </c:pt>
                <c:pt idx="3345">
                  <c:v>65.700862999999998</c:v>
                </c:pt>
                <c:pt idx="3346">
                  <c:v>65.568184000000002</c:v>
                </c:pt>
                <c:pt idx="3347">
                  <c:v>65.441188999999994</c:v>
                </c:pt>
                <c:pt idx="3348">
                  <c:v>65.294227000000006</c:v>
                </c:pt>
                <c:pt idx="3349">
                  <c:v>65.135873000000004</c:v>
                </c:pt>
                <c:pt idx="3350">
                  <c:v>64.963513000000006</c:v>
                </c:pt>
                <c:pt idx="3351">
                  <c:v>64.747851999999995</c:v>
                </c:pt>
                <c:pt idx="3352">
                  <c:v>64.494832000000002</c:v>
                </c:pt>
                <c:pt idx="3353">
                  <c:v>64.266005000000007</c:v>
                </c:pt>
                <c:pt idx="3354">
                  <c:v>64.102535000000003</c:v>
                </c:pt>
                <c:pt idx="3355">
                  <c:v>63.983587999999997</c:v>
                </c:pt>
                <c:pt idx="3356">
                  <c:v>63.882696000000003</c:v>
                </c:pt>
                <c:pt idx="3357">
                  <c:v>63.799678999999998</c:v>
                </c:pt>
                <c:pt idx="3358">
                  <c:v>63.712912000000003</c:v>
                </c:pt>
                <c:pt idx="3359">
                  <c:v>63.569819000000003</c:v>
                </c:pt>
                <c:pt idx="3360">
                  <c:v>63.362051000000001</c:v>
                </c:pt>
                <c:pt idx="3361">
                  <c:v>63.154373999999997</c:v>
                </c:pt>
                <c:pt idx="3362">
                  <c:v>63.000476999999997</c:v>
                </c:pt>
                <c:pt idx="3363">
                  <c:v>62.881203999999997</c:v>
                </c:pt>
                <c:pt idx="3364">
                  <c:v>62.759833999999998</c:v>
                </c:pt>
                <c:pt idx="3365">
                  <c:v>62.640366999999998</c:v>
                </c:pt>
                <c:pt idx="3366">
                  <c:v>62.533771000000002</c:v>
                </c:pt>
                <c:pt idx="3367">
                  <c:v>62.423307000000001</c:v>
                </c:pt>
                <c:pt idx="3368">
                  <c:v>62.301267000000003</c:v>
                </c:pt>
                <c:pt idx="3369">
                  <c:v>62.185012</c:v>
                </c:pt>
                <c:pt idx="3370">
                  <c:v>62.065693000000003</c:v>
                </c:pt>
                <c:pt idx="3371">
                  <c:v>61.900207999999999</c:v>
                </c:pt>
                <c:pt idx="3372">
                  <c:v>61.684154999999997</c:v>
                </c:pt>
                <c:pt idx="3373">
                  <c:v>61.478862999999997</c:v>
                </c:pt>
                <c:pt idx="3374">
                  <c:v>61.332760999999998</c:v>
                </c:pt>
                <c:pt idx="3375">
                  <c:v>61.223058999999999</c:v>
                </c:pt>
                <c:pt idx="3376">
                  <c:v>61.111331999999997</c:v>
                </c:pt>
                <c:pt idx="3377">
                  <c:v>60.999796000000003</c:v>
                </c:pt>
                <c:pt idx="3378">
                  <c:v>60.891973999999998</c:v>
                </c:pt>
                <c:pt idx="3379">
                  <c:v>60.759495000000001</c:v>
                </c:pt>
                <c:pt idx="3380">
                  <c:v>60.588031999999998</c:v>
                </c:pt>
                <c:pt idx="3381">
                  <c:v>60.407834999999999</c:v>
                </c:pt>
                <c:pt idx="3382">
                  <c:v>60.248589000000003</c:v>
                </c:pt>
                <c:pt idx="3383">
                  <c:v>60.109473999999999</c:v>
                </c:pt>
                <c:pt idx="3384">
                  <c:v>59.995913999999999</c:v>
                </c:pt>
                <c:pt idx="3385">
                  <c:v>59.918677000000002</c:v>
                </c:pt>
                <c:pt idx="3386">
                  <c:v>59.833233</c:v>
                </c:pt>
                <c:pt idx="3387">
                  <c:v>59.670085</c:v>
                </c:pt>
                <c:pt idx="3388">
                  <c:v>59.451639</c:v>
                </c:pt>
                <c:pt idx="3389">
                  <c:v>59.281219999999998</c:v>
                </c:pt>
                <c:pt idx="3390">
                  <c:v>59.186556000000003</c:v>
                </c:pt>
                <c:pt idx="3391">
                  <c:v>59.077798000000001</c:v>
                </c:pt>
                <c:pt idx="3392">
                  <c:v>58.898124000000003</c:v>
                </c:pt>
                <c:pt idx="3393">
                  <c:v>58.708607999999998</c:v>
                </c:pt>
                <c:pt idx="3394">
                  <c:v>58.574402999999997</c:v>
                </c:pt>
                <c:pt idx="3395">
                  <c:v>58.470652000000001</c:v>
                </c:pt>
                <c:pt idx="3396">
                  <c:v>58.35924</c:v>
                </c:pt>
                <c:pt idx="3397">
                  <c:v>58.255960000000002</c:v>
                </c:pt>
                <c:pt idx="3398">
                  <c:v>58.159700999999998</c:v>
                </c:pt>
                <c:pt idx="3399">
                  <c:v>58.012256000000001</c:v>
                </c:pt>
                <c:pt idx="3400">
                  <c:v>57.796286000000002</c:v>
                </c:pt>
                <c:pt idx="3401">
                  <c:v>57.589472999999998</c:v>
                </c:pt>
                <c:pt idx="3402">
                  <c:v>57.452129999999997</c:v>
                </c:pt>
                <c:pt idx="3403">
                  <c:v>57.346449999999997</c:v>
                </c:pt>
                <c:pt idx="3404">
                  <c:v>57.223923999999997</c:v>
                </c:pt>
                <c:pt idx="3405">
                  <c:v>57.098391999999997</c:v>
                </c:pt>
                <c:pt idx="3406">
                  <c:v>56.982028999999997</c:v>
                </c:pt>
                <c:pt idx="3407">
                  <c:v>56.834972999999998</c:v>
                </c:pt>
                <c:pt idx="3408">
                  <c:v>56.647854000000002</c:v>
                </c:pt>
                <c:pt idx="3409">
                  <c:v>56.499941999999997</c:v>
                </c:pt>
                <c:pt idx="3410">
                  <c:v>56.446894</c:v>
                </c:pt>
                <c:pt idx="3411">
                  <c:v>56.432192999999998</c:v>
                </c:pt>
                <c:pt idx="3412">
                  <c:v>56.372183999999997</c:v>
                </c:pt>
                <c:pt idx="3413">
                  <c:v>56.239198999999999</c:v>
                </c:pt>
                <c:pt idx="3414">
                  <c:v>56.038088000000002</c:v>
                </c:pt>
                <c:pt idx="3415">
                  <c:v>55.786867999999998</c:v>
                </c:pt>
                <c:pt idx="3416">
                  <c:v>55.550179999999997</c:v>
                </c:pt>
                <c:pt idx="3417">
                  <c:v>55.407158000000003</c:v>
                </c:pt>
                <c:pt idx="3418">
                  <c:v>55.340643</c:v>
                </c:pt>
                <c:pt idx="3419">
                  <c:v>55.243492000000003</c:v>
                </c:pt>
                <c:pt idx="3420">
                  <c:v>55.083516000000003</c:v>
                </c:pt>
                <c:pt idx="3421">
                  <c:v>54.957354000000002</c:v>
                </c:pt>
                <c:pt idx="3422">
                  <c:v>54.924695</c:v>
                </c:pt>
                <c:pt idx="3423">
                  <c:v>54.909235000000002</c:v>
                </c:pt>
                <c:pt idx="3424">
                  <c:v>54.822809999999997</c:v>
                </c:pt>
                <c:pt idx="3425">
                  <c:v>54.688868999999997</c:v>
                </c:pt>
                <c:pt idx="3426">
                  <c:v>54.565758000000002</c:v>
                </c:pt>
                <c:pt idx="3427">
                  <c:v>54.440640000000002</c:v>
                </c:pt>
                <c:pt idx="3428">
                  <c:v>54.28839</c:v>
                </c:pt>
                <c:pt idx="3429">
                  <c:v>54.140419999999999</c:v>
                </c:pt>
                <c:pt idx="3430">
                  <c:v>54.019100999999999</c:v>
                </c:pt>
                <c:pt idx="3431">
                  <c:v>53.877861000000003</c:v>
                </c:pt>
                <c:pt idx="3432">
                  <c:v>53.683610999999999</c:v>
                </c:pt>
                <c:pt idx="3433">
                  <c:v>53.486747999999999</c:v>
                </c:pt>
                <c:pt idx="3434">
                  <c:v>53.331180000000003</c:v>
                </c:pt>
                <c:pt idx="3435">
                  <c:v>53.185761999999997</c:v>
                </c:pt>
                <c:pt idx="3436">
                  <c:v>53.030920000000002</c:v>
                </c:pt>
                <c:pt idx="3437">
                  <c:v>52.918846000000002</c:v>
                </c:pt>
                <c:pt idx="3438">
                  <c:v>52.882091000000003</c:v>
                </c:pt>
                <c:pt idx="3439">
                  <c:v>52.864646</c:v>
                </c:pt>
                <c:pt idx="3440">
                  <c:v>52.808028999999998</c:v>
                </c:pt>
                <c:pt idx="3441">
                  <c:v>52.726092999999999</c:v>
                </c:pt>
                <c:pt idx="3442">
                  <c:v>52.641894999999998</c:v>
                </c:pt>
                <c:pt idx="3443">
                  <c:v>52.534799</c:v>
                </c:pt>
                <c:pt idx="3444">
                  <c:v>52.404454999999999</c:v>
                </c:pt>
                <c:pt idx="3445">
                  <c:v>52.303837999999999</c:v>
                </c:pt>
                <c:pt idx="3446">
                  <c:v>52.247439</c:v>
                </c:pt>
                <c:pt idx="3447">
                  <c:v>52.168841999999998</c:v>
                </c:pt>
                <c:pt idx="3448">
                  <c:v>52.022604999999999</c:v>
                </c:pt>
                <c:pt idx="3449">
                  <c:v>51.845658999999998</c:v>
                </c:pt>
                <c:pt idx="3450">
                  <c:v>51.675908</c:v>
                </c:pt>
                <c:pt idx="3451">
                  <c:v>51.495418000000001</c:v>
                </c:pt>
                <c:pt idx="3452">
                  <c:v>51.302708000000003</c:v>
                </c:pt>
                <c:pt idx="3453">
                  <c:v>51.151096000000003</c:v>
                </c:pt>
                <c:pt idx="3454">
                  <c:v>51.056654999999999</c:v>
                </c:pt>
                <c:pt idx="3455">
                  <c:v>50.963107999999998</c:v>
                </c:pt>
                <c:pt idx="3456">
                  <c:v>50.853378999999997</c:v>
                </c:pt>
                <c:pt idx="3457">
                  <c:v>50.787756000000002</c:v>
                </c:pt>
                <c:pt idx="3458">
                  <c:v>50.782226000000001</c:v>
                </c:pt>
                <c:pt idx="3459">
                  <c:v>50.756614999999996</c:v>
                </c:pt>
                <c:pt idx="3460">
                  <c:v>50.654322999999998</c:v>
                </c:pt>
                <c:pt idx="3461">
                  <c:v>50.51979</c:v>
                </c:pt>
                <c:pt idx="3462">
                  <c:v>50.403165999999999</c:v>
                </c:pt>
                <c:pt idx="3463">
                  <c:v>50.285178999999999</c:v>
                </c:pt>
                <c:pt idx="3464">
                  <c:v>50.157705999999997</c:v>
                </c:pt>
                <c:pt idx="3465">
                  <c:v>50.077314000000001</c:v>
                </c:pt>
                <c:pt idx="3466">
                  <c:v>50.065674999999999</c:v>
                </c:pt>
                <c:pt idx="3467">
                  <c:v>50.053598000000001</c:v>
                </c:pt>
                <c:pt idx="3468">
                  <c:v>49.989673000000003</c:v>
                </c:pt>
                <c:pt idx="3469">
                  <c:v>49.911889000000002</c:v>
                </c:pt>
                <c:pt idx="3470">
                  <c:v>49.862135000000002</c:v>
                </c:pt>
                <c:pt idx="3471">
                  <c:v>49.828651999999998</c:v>
                </c:pt>
                <c:pt idx="3472">
                  <c:v>49.819310000000002</c:v>
                </c:pt>
                <c:pt idx="3473">
                  <c:v>49.885531</c:v>
                </c:pt>
                <c:pt idx="3474">
                  <c:v>49.994</c:v>
                </c:pt>
                <c:pt idx="3475">
                  <c:v>50.003312000000001</c:v>
                </c:pt>
                <c:pt idx="3476">
                  <c:v>49.884976000000002</c:v>
                </c:pt>
                <c:pt idx="3477">
                  <c:v>49.778305000000003</c:v>
                </c:pt>
                <c:pt idx="3478">
                  <c:v>49.771177999999999</c:v>
                </c:pt>
                <c:pt idx="3479">
                  <c:v>49.79569</c:v>
                </c:pt>
                <c:pt idx="3480">
                  <c:v>49.782546000000004</c:v>
                </c:pt>
                <c:pt idx="3481">
                  <c:v>49.780909000000001</c:v>
                </c:pt>
                <c:pt idx="3482">
                  <c:v>49.830170000000003</c:v>
                </c:pt>
                <c:pt idx="3483">
                  <c:v>49.809809000000001</c:v>
                </c:pt>
                <c:pt idx="3484">
                  <c:v>49.634478999999999</c:v>
                </c:pt>
                <c:pt idx="3485">
                  <c:v>49.408127</c:v>
                </c:pt>
              </c:numCache>
            </c:numRef>
          </c:val>
          <c:smooth val="0"/>
          <c:extLst>
            <c:ext xmlns:c16="http://schemas.microsoft.com/office/drawing/2014/chart" uri="{C3380CC4-5D6E-409C-BE32-E72D297353CC}">
              <c16:uniqueId val="{00000000-FB7A-4DD4-8BAF-B40CCA625126}"/>
            </c:ext>
          </c:extLst>
        </c:ser>
        <c:ser>
          <c:idx val="1"/>
          <c:order val="1"/>
          <c:tx>
            <c:v>pva 6g</c:v>
          </c:tx>
          <c:spPr>
            <a:ln w="28575" cap="rnd">
              <a:solidFill>
                <a:schemeClr val="accent2"/>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C$2:$C$3487</c:f>
              <c:numCache>
                <c:formatCode>General</c:formatCode>
                <c:ptCount val="3486"/>
                <c:pt idx="0">
                  <c:v>92.159909999999996</c:v>
                </c:pt>
                <c:pt idx="1">
                  <c:v>92.173509999999993</c:v>
                </c:pt>
                <c:pt idx="2">
                  <c:v>92.187150000000003</c:v>
                </c:pt>
                <c:pt idx="3">
                  <c:v>92.189964000000003</c:v>
                </c:pt>
                <c:pt idx="4">
                  <c:v>92.176219000000003</c:v>
                </c:pt>
                <c:pt idx="5">
                  <c:v>92.150632000000002</c:v>
                </c:pt>
                <c:pt idx="6">
                  <c:v>92.143073000000001</c:v>
                </c:pt>
                <c:pt idx="7">
                  <c:v>92.138765000000006</c:v>
                </c:pt>
                <c:pt idx="8">
                  <c:v>92.147329999999997</c:v>
                </c:pt>
                <c:pt idx="9">
                  <c:v>92.160043999999999</c:v>
                </c:pt>
                <c:pt idx="10">
                  <c:v>92.172105000000002</c:v>
                </c:pt>
                <c:pt idx="11">
                  <c:v>92.185773999999995</c:v>
                </c:pt>
                <c:pt idx="12">
                  <c:v>92.202991999999995</c:v>
                </c:pt>
                <c:pt idx="13">
                  <c:v>92.221006000000003</c:v>
                </c:pt>
                <c:pt idx="14">
                  <c:v>92.235793000000001</c:v>
                </c:pt>
                <c:pt idx="15">
                  <c:v>92.245469</c:v>
                </c:pt>
                <c:pt idx="16">
                  <c:v>92.248682000000002</c:v>
                </c:pt>
                <c:pt idx="17">
                  <c:v>92.243674999999996</c:v>
                </c:pt>
                <c:pt idx="18">
                  <c:v>92.232595000000003</c:v>
                </c:pt>
                <c:pt idx="19">
                  <c:v>92.223675999999998</c:v>
                </c:pt>
                <c:pt idx="20">
                  <c:v>92.223600000000005</c:v>
                </c:pt>
                <c:pt idx="21">
                  <c:v>92.227450000000005</c:v>
                </c:pt>
                <c:pt idx="22">
                  <c:v>92.220292999999998</c:v>
                </c:pt>
                <c:pt idx="23">
                  <c:v>92.192584999999994</c:v>
                </c:pt>
                <c:pt idx="24">
                  <c:v>92.154534999999996</c:v>
                </c:pt>
                <c:pt idx="25">
                  <c:v>92.131230000000002</c:v>
                </c:pt>
                <c:pt idx="26">
                  <c:v>92.138672</c:v>
                </c:pt>
                <c:pt idx="27">
                  <c:v>92.166290000000004</c:v>
                </c:pt>
                <c:pt idx="28">
                  <c:v>92.188812999999996</c:v>
                </c:pt>
                <c:pt idx="29">
                  <c:v>92.193554000000006</c:v>
                </c:pt>
                <c:pt idx="30">
                  <c:v>92.190192999999994</c:v>
                </c:pt>
                <c:pt idx="31">
                  <c:v>92.192419999999998</c:v>
                </c:pt>
                <c:pt idx="32">
                  <c:v>92.196741000000003</c:v>
                </c:pt>
                <c:pt idx="33">
                  <c:v>92.186553000000004</c:v>
                </c:pt>
                <c:pt idx="34">
                  <c:v>92.154426000000001</c:v>
                </c:pt>
                <c:pt idx="35">
                  <c:v>92.112988999999999</c:v>
                </c:pt>
                <c:pt idx="36">
                  <c:v>92.083799999999997</c:v>
                </c:pt>
                <c:pt idx="37">
                  <c:v>92.079286999999994</c:v>
                </c:pt>
                <c:pt idx="38">
                  <c:v>92.095415000000003</c:v>
                </c:pt>
                <c:pt idx="39">
                  <c:v>92.117909999999995</c:v>
                </c:pt>
                <c:pt idx="40">
                  <c:v>92.133082999999999</c:v>
                </c:pt>
                <c:pt idx="41">
                  <c:v>92.135491000000002</c:v>
                </c:pt>
                <c:pt idx="42">
                  <c:v>92.128215999999995</c:v>
                </c:pt>
                <c:pt idx="43">
                  <c:v>92.117608000000004</c:v>
                </c:pt>
                <c:pt idx="44">
                  <c:v>92.106864999999999</c:v>
                </c:pt>
                <c:pt idx="45">
                  <c:v>92.095106999999999</c:v>
                </c:pt>
                <c:pt idx="46">
                  <c:v>92.082508000000004</c:v>
                </c:pt>
                <c:pt idx="47">
                  <c:v>92.074031000000005</c:v>
                </c:pt>
                <c:pt idx="48">
                  <c:v>92.075629000000006</c:v>
                </c:pt>
                <c:pt idx="49">
                  <c:v>92.085226000000006</c:v>
                </c:pt>
                <c:pt idx="50">
                  <c:v>92.091739000000004</c:v>
                </c:pt>
                <c:pt idx="51">
                  <c:v>92.087838000000005</c:v>
                </c:pt>
                <c:pt idx="52">
                  <c:v>92.080499000000003</c:v>
                </c:pt>
                <c:pt idx="53">
                  <c:v>92.081591000000003</c:v>
                </c:pt>
                <c:pt idx="54">
                  <c:v>92.093903999999995</c:v>
                </c:pt>
                <c:pt idx="55">
                  <c:v>92.111611999999994</c:v>
                </c:pt>
                <c:pt idx="56">
                  <c:v>92.129535000000004</c:v>
                </c:pt>
                <c:pt idx="57">
                  <c:v>92.151292999999995</c:v>
                </c:pt>
                <c:pt idx="58">
                  <c:v>92.184618999999998</c:v>
                </c:pt>
                <c:pt idx="59">
                  <c:v>92.222765999999993</c:v>
                </c:pt>
                <c:pt idx="60">
                  <c:v>92.245238000000001</c:v>
                </c:pt>
                <c:pt idx="61">
                  <c:v>92.238720000000001</c:v>
                </c:pt>
                <c:pt idx="62">
                  <c:v>92.207224999999994</c:v>
                </c:pt>
                <c:pt idx="63">
                  <c:v>92.167697000000004</c:v>
                </c:pt>
                <c:pt idx="64">
                  <c:v>92.139881000000003</c:v>
                </c:pt>
                <c:pt idx="65">
                  <c:v>92.138446000000002</c:v>
                </c:pt>
                <c:pt idx="66">
                  <c:v>92.168105999999995</c:v>
                </c:pt>
                <c:pt idx="67">
                  <c:v>92.217389999999995</c:v>
                </c:pt>
                <c:pt idx="68">
                  <c:v>92.258503000000005</c:v>
                </c:pt>
                <c:pt idx="69">
                  <c:v>92.261233000000004</c:v>
                </c:pt>
                <c:pt idx="70">
                  <c:v>92.216963000000007</c:v>
                </c:pt>
                <c:pt idx="71">
                  <c:v>92.147660999999999</c:v>
                </c:pt>
                <c:pt idx="72">
                  <c:v>92.088789000000006</c:v>
                </c:pt>
                <c:pt idx="73">
                  <c:v>92.066883000000004</c:v>
                </c:pt>
                <c:pt idx="74">
                  <c:v>92.085119000000006</c:v>
                </c:pt>
                <c:pt idx="75">
                  <c:v>92.122186999999997</c:v>
                </c:pt>
                <c:pt idx="76">
                  <c:v>92.150993999999997</c:v>
                </c:pt>
                <c:pt idx="77">
                  <c:v>92.165034000000006</c:v>
                </c:pt>
                <c:pt idx="78">
                  <c:v>92.182277999999997</c:v>
                </c:pt>
                <c:pt idx="79">
                  <c:v>92.220453000000006</c:v>
                </c:pt>
                <c:pt idx="80">
                  <c:v>92.270055999999997</c:v>
                </c:pt>
                <c:pt idx="81">
                  <c:v>92.298373999999995</c:v>
                </c:pt>
                <c:pt idx="82">
                  <c:v>92.284198000000004</c:v>
                </c:pt>
                <c:pt idx="83">
                  <c:v>92.240764999999996</c:v>
                </c:pt>
                <c:pt idx="84">
                  <c:v>92.194400999999999</c:v>
                </c:pt>
                <c:pt idx="85">
                  <c:v>92.156324999999995</c:v>
                </c:pt>
                <c:pt idx="86">
                  <c:v>92.127460999999997</c:v>
                </c:pt>
                <c:pt idx="87">
                  <c:v>92.111009999999993</c:v>
                </c:pt>
                <c:pt idx="88">
                  <c:v>92.107139000000004</c:v>
                </c:pt>
                <c:pt idx="89">
                  <c:v>92.109932999999998</c:v>
                </c:pt>
                <c:pt idx="90">
                  <c:v>92.112909000000002</c:v>
                </c:pt>
                <c:pt idx="91">
                  <c:v>92.115871999999996</c:v>
                </c:pt>
                <c:pt idx="92">
                  <c:v>92.121391000000003</c:v>
                </c:pt>
                <c:pt idx="93">
                  <c:v>92.130581000000006</c:v>
                </c:pt>
                <c:pt idx="94">
                  <c:v>92.144891000000001</c:v>
                </c:pt>
                <c:pt idx="95">
                  <c:v>92.173218000000006</c:v>
                </c:pt>
                <c:pt idx="96">
                  <c:v>92.231123999999994</c:v>
                </c:pt>
                <c:pt idx="97">
                  <c:v>92.315629000000001</c:v>
                </c:pt>
                <c:pt idx="98">
                  <c:v>92.395838999999995</c:v>
                </c:pt>
                <c:pt idx="99">
                  <c:v>92.442375999999996</c:v>
                </c:pt>
                <c:pt idx="100">
                  <c:v>92.444790999999995</c:v>
                </c:pt>
                <c:pt idx="101">
                  <c:v>92.402546999999998</c:v>
                </c:pt>
                <c:pt idx="102">
                  <c:v>92.320040000000006</c:v>
                </c:pt>
                <c:pt idx="103">
                  <c:v>92.214404000000002</c:v>
                </c:pt>
                <c:pt idx="104">
                  <c:v>92.118116000000001</c:v>
                </c:pt>
                <c:pt idx="105">
                  <c:v>92.063648000000001</c:v>
                </c:pt>
                <c:pt idx="106">
                  <c:v>92.063834999999997</c:v>
                </c:pt>
                <c:pt idx="107">
                  <c:v>92.105014999999995</c:v>
                </c:pt>
                <c:pt idx="108">
                  <c:v>92.147829000000002</c:v>
                </c:pt>
                <c:pt idx="109">
                  <c:v>92.157019000000005</c:v>
                </c:pt>
                <c:pt idx="110">
                  <c:v>92.126249000000001</c:v>
                </c:pt>
                <c:pt idx="111">
                  <c:v>92.081669000000005</c:v>
                </c:pt>
                <c:pt idx="112">
                  <c:v>92.074867999999995</c:v>
                </c:pt>
                <c:pt idx="113">
                  <c:v>92.140423999999996</c:v>
                </c:pt>
                <c:pt idx="114">
                  <c:v>92.249543000000003</c:v>
                </c:pt>
                <c:pt idx="115">
                  <c:v>92.328031999999993</c:v>
                </c:pt>
                <c:pt idx="116">
                  <c:v>92.327511000000001</c:v>
                </c:pt>
                <c:pt idx="117">
                  <c:v>92.268420000000006</c:v>
                </c:pt>
                <c:pt idx="118">
                  <c:v>92.207660000000004</c:v>
                </c:pt>
                <c:pt idx="119">
                  <c:v>92.178141999999994</c:v>
                </c:pt>
                <c:pt idx="120">
                  <c:v>92.173306999999994</c:v>
                </c:pt>
                <c:pt idx="121">
                  <c:v>92.161422999999999</c:v>
                </c:pt>
                <c:pt idx="122">
                  <c:v>92.119894000000002</c:v>
                </c:pt>
                <c:pt idx="123">
                  <c:v>92.068700000000007</c:v>
                </c:pt>
                <c:pt idx="124">
                  <c:v>92.042755</c:v>
                </c:pt>
                <c:pt idx="125">
                  <c:v>92.052824999999999</c:v>
                </c:pt>
                <c:pt idx="126">
                  <c:v>92.083905000000001</c:v>
                </c:pt>
                <c:pt idx="127">
                  <c:v>92.112187000000006</c:v>
                </c:pt>
                <c:pt idx="128">
                  <c:v>92.131191000000001</c:v>
                </c:pt>
                <c:pt idx="129">
                  <c:v>92.158135999999999</c:v>
                </c:pt>
                <c:pt idx="130">
                  <c:v>92.199961000000002</c:v>
                </c:pt>
                <c:pt idx="131">
                  <c:v>92.226772999999994</c:v>
                </c:pt>
                <c:pt idx="132">
                  <c:v>92.199922999999998</c:v>
                </c:pt>
                <c:pt idx="133">
                  <c:v>92.138165999999998</c:v>
                </c:pt>
                <c:pt idx="134">
                  <c:v>92.099622999999994</c:v>
                </c:pt>
                <c:pt idx="135">
                  <c:v>92.104566000000005</c:v>
                </c:pt>
                <c:pt idx="136">
                  <c:v>92.128022000000001</c:v>
                </c:pt>
                <c:pt idx="137">
                  <c:v>92.143540999999999</c:v>
                </c:pt>
                <c:pt idx="138">
                  <c:v>92.141062000000005</c:v>
                </c:pt>
                <c:pt idx="139">
                  <c:v>92.125598999999994</c:v>
                </c:pt>
                <c:pt idx="140">
                  <c:v>92.104766999999995</c:v>
                </c:pt>
                <c:pt idx="141">
                  <c:v>92.090723999999994</c:v>
                </c:pt>
                <c:pt idx="142">
                  <c:v>92.100240999999997</c:v>
                </c:pt>
                <c:pt idx="143">
                  <c:v>92.147077999999993</c:v>
                </c:pt>
                <c:pt idx="144">
                  <c:v>92.229408000000006</c:v>
                </c:pt>
                <c:pt idx="145">
                  <c:v>92.317083999999994</c:v>
                </c:pt>
                <c:pt idx="146">
                  <c:v>92.360533000000004</c:v>
                </c:pt>
                <c:pt idx="147">
                  <c:v>92.350851000000006</c:v>
                </c:pt>
                <c:pt idx="148">
                  <c:v>92.290806000000003</c:v>
                </c:pt>
                <c:pt idx="149">
                  <c:v>92.175062999999994</c:v>
                </c:pt>
                <c:pt idx="150">
                  <c:v>92.066497999999996</c:v>
                </c:pt>
                <c:pt idx="151">
                  <c:v>92.022294000000002</c:v>
                </c:pt>
                <c:pt idx="152">
                  <c:v>92.038476000000003</c:v>
                </c:pt>
                <c:pt idx="153">
                  <c:v>92.083010999999999</c:v>
                </c:pt>
                <c:pt idx="154">
                  <c:v>92.126457000000002</c:v>
                </c:pt>
                <c:pt idx="155">
                  <c:v>92.149904000000006</c:v>
                </c:pt>
                <c:pt idx="156">
                  <c:v>92.147481999999997</c:v>
                </c:pt>
                <c:pt idx="157">
                  <c:v>92.132611999999995</c:v>
                </c:pt>
                <c:pt idx="158">
                  <c:v>92.126142000000002</c:v>
                </c:pt>
                <c:pt idx="159">
                  <c:v>92.138446000000002</c:v>
                </c:pt>
                <c:pt idx="160">
                  <c:v>92.153460999999993</c:v>
                </c:pt>
                <c:pt idx="161">
                  <c:v>92.131611000000007</c:v>
                </c:pt>
                <c:pt idx="162">
                  <c:v>92.053325000000001</c:v>
                </c:pt>
                <c:pt idx="163">
                  <c:v>91.951835000000003</c:v>
                </c:pt>
                <c:pt idx="164">
                  <c:v>91.872018999999995</c:v>
                </c:pt>
                <c:pt idx="165">
                  <c:v>91.838885000000005</c:v>
                </c:pt>
                <c:pt idx="166">
                  <c:v>91.854930999999993</c:v>
                </c:pt>
                <c:pt idx="167">
                  <c:v>91.899574000000001</c:v>
                </c:pt>
                <c:pt idx="168">
                  <c:v>91.942203000000006</c:v>
                </c:pt>
                <c:pt idx="169">
                  <c:v>91.965864999999994</c:v>
                </c:pt>
                <c:pt idx="170">
                  <c:v>91.975836000000001</c:v>
                </c:pt>
                <c:pt idx="171">
                  <c:v>91.988144000000005</c:v>
                </c:pt>
                <c:pt idx="172">
                  <c:v>92.009732</c:v>
                </c:pt>
                <c:pt idx="173">
                  <c:v>92.031497000000002</c:v>
                </c:pt>
                <c:pt idx="174">
                  <c:v>92.039415000000005</c:v>
                </c:pt>
                <c:pt idx="175">
                  <c:v>92.029411999999994</c:v>
                </c:pt>
                <c:pt idx="176">
                  <c:v>92.012073999999998</c:v>
                </c:pt>
                <c:pt idx="177">
                  <c:v>92.002474000000007</c:v>
                </c:pt>
                <c:pt idx="178">
                  <c:v>91.995963000000003</c:v>
                </c:pt>
                <c:pt idx="179">
                  <c:v>91.990460999999996</c:v>
                </c:pt>
                <c:pt idx="180">
                  <c:v>91.992527999999993</c:v>
                </c:pt>
                <c:pt idx="181">
                  <c:v>91.982235000000003</c:v>
                </c:pt>
                <c:pt idx="182">
                  <c:v>91.968224000000006</c:v>
                </c:pt>
                <c:pt idx="183">
                  <c:v>91.980300999999997</c:v>
                </c:pt>
                <c:pt idx="184">
                  <c:v>92.023047000000005</c:v>
                </c:pt>
                <c:pt idx="185">
                  <c:v>92.070130000000006</c:v>
                </c:pt>
                <c:pt idx="186">
                  <c:v>92.084958</c:v>
                </c:pt>
                <c:pt idx="187">
                  <c:v>92.075747000000007</c:v>
                </c:pt>
                <c:pt idx="188">
                  <c:v>92.079651999999996</c:v>
                </c:pt>
                <c:pt idx="189">
                  <c:v>92.098541999999995</c:v>
                </c:pt>
                <c:pt idx="190">
                  <c:v>92.100587000000004</c:v>
                </c:pt>
                <c:pt idx="191">
                  <c:v>92.061892999999998</c:v>
                </c:pt>
                <c:pt idx="192">
                  <c:v>91.992761000000002</c:v>
                </c:pt>
                <c:pt idx="193">
                  <c:v>91.934229000000002</c:v>
                </c:pt>
                <c:pt idx="194">
                  <c:v>91.907516000000001</c:v>
                </c:pt>
                <c:pt idx="195">
                  <c:v>91.884996999999998</c:v>
                </c:pt>
                <c:pt idx="196">
                  <c:v>91.848748999999998</c:v>
                </c:pt>
                <c:pt idx="197">
                  <c:v>91.813586000000001</c:v>
                </c:pt>
                <c:pt idx="198">
                  <c:v>91.804687999999999</c:v>
                </c:pt>
                <c:pt idx="199">
                  <c:v>91.845298</c:v>
                </c:pt>
                <c:pt idx="200">
                  <c:v>91.894403999999994</c:v>
                </c:pt>
                <c:pt idx="201">
                  <c:v>91.900165999999999</c:v>
                </c:pt>
                <c:pt idx="202">
                  <c:v>91.886142000000007</c:v>
                </c:pt>
                <c:pt idx="203">
                  <c:v>91.887446999999995</c:v>
                </c:pt>
                <c:pt idx="204">
                  <c:v>91.902443000000005</c:v>
                </c:pt>
                <c:pt idx="205">
                  <c:v>91.907831000000002</c:v>
                </c:pt>
                <c:pt idx="206">
                  <c:v>91.894007000000002</c:v>
                </c:pt>
                <c:pt idx="207">
                  <c:v>91.877758999999998</c:v>
                </c:pt>
                <c:pt idx="208">
                  <c:v>91.874105</c:v>
                </c:pt>
                <c:pt idx="209">
                  <c:v>91.875325000000004</c:v>
                </c:pt>
                <c:pt idx="210">
                  <c:v>91.867039000000005</c:v>
                </c:pt>
                <c:pt idx="211">
                  <c:v>91.848907999999994</c:v>
                </c:pt>
                <c:pt idx="212">
                  <c:v>91.835280999999995</c:v>
                </c:pt>
                <c:pt idx="213">
                  <c:v>91.843097999999998</c:v>
                </c:pt>
                <c:pt idx="214">
                  <c:v>91.880194000000003</c:v>
                </c:pt>
                <c:pt idx="215">
                  <c:v>91.934577000000004</c:v>
                </c:pt>
                <c:pt idx="216">
                  <c:v>91.974446</c:v>
                </c:pt>
                <c:pt idx="217">
                  <c:v>91.970044000000001</c:v>
                </c:pt>
                <c:pt idx="218">
                  <c:v>91.917511000000005</c:v>
                </c:pt>
                <c:pt idx="219">
                  <c:v>91.841931000000002</c:v>
                </c:pt>
                <c:pt idx="220">
                  <c:v>91.783524999999997</c:v>
                </c:pt>
                <c:pt idx="221">
                  <c:v>91.776364000000001</c:v>
                </c:pt>
                <c:pt idx="222">
                  <c:v>91.816158000000001</c:v>
                </c:pt>
                <c:pt idx="223">
                  <c:v>91.869418999999994</c:v>
                </c:pt>
                <c:pt idx="224">
                  <c:v>91.912606999999994</c:v>
                </c:pt>
                <c:pt idx="225">
                  <c:v>91.934173999999999</c:v>
                </c:pt>
                <c:pt idx="226">
                  <c:v>91.919940999999994</c:v>
                </c:pt>
                <c:pt idx="227">
                  <c:v>91.863125999999994</c:v>
                </c:pt>
                <c:pt idx="228">
                  <c:v>91.780649999999994</c:v>
                </c:pt>
                <c:pt idx="229">
                  <c:v>91.706614000000002</c:v>
                </c:pt>
                <c:pt idx="230">
                  <c:v>91.665342999999993</c:v>
                </c:pt>
                <c:pt idx="231">
                  <c:v>91.654442000000003</c:v>
                </c:pt>
                <c:pt idx="232">
                  <c:v>91.662983999999994</c:v>
                </c:pt>
                <c:pt idx="233">
                  <c:v>91.69896</c:v>
                </c:pt>
                <c:pt idx="234">
                  <c:v>91.769281000000007</c:v>
                </c:pt>
                <c:pt idx="235">
                  <c:v>91.846474999999998</c:v>
                </c:pt>
                <c:pt idx="236">
                  <c:v>91.885627999999997</c:v>
                </c:pt>
                <c:pt idx="237">
                  <c:v>91.869058999999993</c:v>
                </c:pt>
                <c:pt idx="238">
                  <c:v>91.816096999999999</c:v>
                </c:pt>
                <c:pt idx="239">
                  <c:v>91.749689000000004</c:v>
                </c:pt>
                <c:pt idx="240">
                  <c:v>91.680476999999996</c:v>
                </c:pt>
                <c:pt idx="241">
                  <c:v>91.638413999999997</c:v>
                </c:pt>
                <c:pt idx="242">
                  <c:v>91.661693999999997</c:v>
                </c:pt>
                <c:pt idx="243">
                  <c:v>91.744765999999998</c:v>
                </c:pt>
                <c:pt idx="244">
                  <c:v>91.845130999999995</c:v>
                </c:pt>
                <c:pt idx="245">
                  <c:v>91.929002999999994</c:v>
                </c:pt>
                <c:pt idx="246">
                  <c:v>91.985747000000003</c:v>
                </c:pt>
                <c:pt idx="247">
                  <c:v>91.999959000000004</c:v>
                </c:pt>
                <c:pt idx="248">
                  <c:v>91.941529000000003</c:v>
                </c:pt>
                <c:pt idx="249">
                  <c:v>91.844376999999994</c:v>
                </c:pt>
                <c:pt idx="250">
                  <c:v>91.828209999999999</c:v>
                </c:pt>
                <c:pt idx="251">
                  <c:v>91.918828000000005</c:v>
                </c:pt>
                <c:pt idx="252">
                  <c:v>92.031982999999997</c:v>
                </c:pt>
                <c:pt idx="253">
                  <c:v>92.087524000000002</c:v>
                </c:pt>
                <c:pt idx="254">
                  <c:v>92.033516000000006</c:v>
                </c:pt>
                <c:pt idx="255">
                  <c:v>91.888120999999998</c:v>
                </c:pt>
                <c:pt idx="256">
                  <c:v>91.787499999999994</c:v>
                </c:pt>
                <c:pt idx="257">
                  <c:v>91.788951999999995</c:v>
                </c:pt>
                <c:pt idx="258">
                  <c:v>91.827624</c:v>
                </c:pt>
                <c:pt idx="259">
                  <c:v>91.892977999999999</c:v>
                </c:pt>
                <c:pt idx="260">
                  <c:v>91.985810000000001</c:v>
                </c:pt>
                <c:pt idx="261">
                  <c:v>92.061629999999994</c:v>
                </c:pt>
                <c:pt idx="262">
                  <c:v>92.069239999999994</c:v>
                </c:pt>
                <c:pt idx="263">
                  <c:v>91.992711999999997</c:v>
                </c:pt>
                <c:pt idx="264">
                  <c:v>91.878974999999997</c:v>
                </c:pt>
                <c:pt idx="265">
                  <c:v>91.826201999999995</c:v>
                </c:pt>
                <c:pt idx="266">
                  <c:v>91.865925000000004</c:v>
                </c:pt>
                <c:pt idx="267">
                  <c:v>91.929737000000003</c:v>
                </c:pt>
                <c:pt idx="268">
                  <c:v>91.966678999999999</c:v>
                </c:pt>
                <c:pt idx="269">
                  <c:v>91.973628000000005</c:v>
                </c:pt>
                <c:pt idx="270">
                  <c:v>91.967264999999998</c:v>
                </c:pt>
                <c:pt idx="271">
                  <c:v>91.972166000000001</c:v>
                </c:pt>
                <c:pt idx="272">
                  <c:v>92.004362</c:v>
                </c:pt>
                <c:pt idx="273">
                  <c:v>92.051620999999997</c:v>
                </c:pt>
                <c:pt idx="274">
                  <c:v>92.085728000000003</c:v>
                </c:pt>
                <c:pt idx="275">
                  <c:v>92.096222999999995</c:v>
                </c:pt>
                <c:pt idx="276">
                  <c:v>92.100533999999996</c:v>
                </c:pt>
                <c:pt idx="277">
                  <c:v>92.113765000000001</c:v>
                </c:pt>
                <c:pt idx="278">
                  <c:v>92.121277000000006</c:v>
                </c:pt>
                <c:pt idx="279">
                  <c:v>92.094052000000005</c:v>
                </c:pt>
                <c:pt idx="280">
                  <c:v>92.022289999999998</c:v>
                </c:pt>
                <c:pt idx="281">
                  <c:v>91.926649999999995</c:v>
                </c:pt>
                <c:pt idx="282">
                  <c:v>91.840333000000001</c:v>
                </c:pt>
                <c:pt idx="283">
                  <c:v>91.788751000000005</c:v>
                </c:pt>
                <c:pt idx="284">
                  <c:v>91.784974000000005</c:v>
                </c:pt>
                <c:pt idx="285">
                  <c:v>91.842985999999996</c:v>
                </c:pt>
                <c:pt idx="286">
                  <c:v>91.973039</c:v>
                </c:pt>
                <c:pt idx="287">
                  <c:v>92.144149999999996</c:v>
                </c:pt>
                <c:pt idx="288">
                  <c:v>92.266036999999997</c:v>
                </c:pt>
                <c:pt idx="289">
                  <c:v>92.267820999999998</c:v>
                </c:pt>
                <c:pt idx="290">
                  <c:v>92.186836</c:v>
                </c:pt>
                <c:pt idx="291">
                  <c:v>92.095220999999995</c:v>
                </c:pt>
                <c:pt idx="292">
                  <c:v>92.02225</c:v>
                </c:pt>
                <c:pt idx="293">
                  <c:v>91.963746999999998</c:v>
                </c:pt>
                <c:pt idx="294">
                  <c:v>91.909965</c:v>
                </c:pt>
                <c:pt idx="295">
                  <c:v>91.864710000000002</c:v>
                </c:pt>
                <c:pt idx="296">
                  <c:v>91.845147999999995</c:v>
                </c:pt>
                <c:pt idx="297">
                  <c:v>91.863086999999993</c:v>
                </c:pt>
                <c:pt idx="298">
                  <c:v>91.904196999999996</c:v>
                </c:pt>
                <c:pt idx="299">
                  <c:v>91.935821000000004</c:v>
                </c:pt>
                <c:pt idx="300">
                  <c:v>91.934589000000003</c:v>
                </c:pt>
                <c:pt idx="301">
                  <c:v>91.903178999999994</c:v>
                </c:pt>
                <c:pt idx="302">
                  <c:v>91.861092999999997</c:v>
                </c:pt>
                <c:pt idx="303">
                  <c:v>91.825953999999996</c:v>
                </c:pt>
                <c:pt idx="304">
                  <c:v>91.805381999999994</c:v>
                </c:pt>
                <c:pt idx="305">
                  <c:v>91.804891999999995</c:v>
                </c:pt>
                <c:pt idx="306">
                  <c:v>91.83493</c:v>
                </c:pt>
                <c:pt idx="307">
                  <c:v>91.902964999999995</c:v>
                </c:pt>
                <c:pt idx="308">
                  <c:v>91.998487999999995</c:v>
                </c:pt>
                <c:pt idx="309">
                  <c:v>92.083968999999996</c:v>
                </c:pt>
                <c:pt idx="310">
                  <c:v>92.100110999999998</c:v>
                </c:pt>
                <c:pt idx="311">
                  <c:v>92.018921000000006</c:v>
                </c:pt>
                <c:pt idx="312">
                  <c:v>91.888037999999995</c:v>
                </c:pt>
                <c:pt idx="313">
                  <c:v>91.764543000000003</c:v>
                </c:pt>
                <c:pt idx="314">
                  <c:v>91.677267000000001</c:v>
                </c:pt>
                <c:pt idx="315">
                  <c:v>91.636730999999997</c:v>
                </c:pt>
                <c:pt idx="316">
                  <c:v>91.628180999999998</c:v>
                </c:pt>
                <c:pt idx="317">
                  <c:v>91.622180999999998</c:v>
                </c:pt>
                <c:pt idx="318">
                  <c:v>91.609504000000001</c:v>
                </c:pt>
                <c:pt idx="319">
                  <c:v>91.614636000000004</c:v>
                </c:pt>
                <c:pt idx="320">
                  <c:v>91.660601</c:v>
                </c:pt>
                <c:pt idx="321">
                  <c:v>91.725921999999997</c:v>
                </c:pt>
                <c:pt idx="322">
                  <c:v>91.757621</c:v>
                </c:pt>
                <c:pt idx="323">
                  <c:v>91.720239000000007</c:v>
                </c:pt>
                <c:pt idx="324">
                  <c:v>91.650429000000003</c:v>
                </c:pt>
                <c:pt idx="325">
                  <c:v>91.641889000000006</c:v>
                </c:pt>
                <c:pt idx="326">
                  <c:v>91.677255000000002</c:v>
                </c:pt>
                <c:pt idx="327">
                  <c:v>91.684753000000001</c:v>
                </c:pt>
                <c:pt idx="328">
                  <c:v>91.664416000000003</c:v>
                </c:pt>
                <c:pt idx="329">
                  <c:v>91.603926999999999</c:v>
                </c:pt>
                <c:pt idx="330">
                  <c:v>91.493534999999994</c:v>
                </c:pt>
                <c:pt idx="331">
                  <c:v>91.404267000000004</c:v>
                </c:pt>
                <c:pt idx="332">
                  <c:v>91.371745000000004</c:v>
                </c:pt>
                <c:pt idx="333">
                  <c:v>91.377251999999999</c:v>
                </c:pt>
                <c:pt idx="334">
                  <c:v>91.409559999999999</c:v>
                </c:pt>
                <c:pt idx="335">
                  <c:v>91.45241</c:v>
                </c:pt>
                <c:pt idx="336">
                  <c:v>91.488061000000002</c:v>
                </c:pt>
                <c:pt idx="337">
                  <c:v>91.510120999999998</c:v>
                </c:pt>
                <c:pt idx="338">
                  <c:v>91.516214000000005</c:v>
                </c:pt>
                <c:pt idx="339">
                  <c:v>91.495620000000002</c:v>
                </c:pt>
                <c:pt idx="340">
                  <c:v>91.43562</c:v>
                </c:pt>
                <c:pt idx="341">
                  <c:v>91.340399000000005</c:v>
                </c:pt>
                <c:pt idx="342">
                  <c:v>91.244279000000006</c:v>
                </c:pt>
                <c:pt idx="343">
                  <c:v>91.199714999999998</c:v>
                </c:pt>
                <c:pt idx="344">
                  <c:v>91.233323999999996</c:v>
                </c:pt>
                <c:pt idx="345">
                  <c:v>91.304768999999993</c:v>
                </c:pt>
                <c:pt idx="346">
                  <c:v>91.359543000000002</c:v>
                </c:pt>
                <c:pt idx="347">
                  <c:v>91.390620999999996</c:v>
                </c:pt>
                <c:pt idx="348">
                  <c:v>91.403651999999994</c:v>
                </c:pt>
                <c:pt idx="349">
                  <c:v>91.366257000000004</c:v>
                </c:pt>
                <c:pt idx="350">
                  <c:v>91.267257999999998</c:v>
                </c:pt>
                <c:pt idx="351">
                  <c:v>91.219555</c:v>
                </c:pt>
                <c:pt idx="352">
                  <c:v>91.276848000000001</c:v>
                </c:pt>
                <c:pt idx="353">
                  <c:v>91.326825999999997</c:v>
                </c:pt>
                <c:pt idx="354">
                  <c:v>91.302762999999999</c:v>
                </c:pt>
                <c:pt idx="355">
                  <c:v>91.225562999999994</c:v>
                </c:pt>
                <c:pt idx="356">
                  <c:v>91.139439999999993</c:v>
                </c:pt>
                <c:pt idx="357">
                  <c:v>91.077038999999999</c:v>
                </c:pt>
                <c:pt idx="358">
                  <c:v>91.044843</c:v>
                </c:pt>
                <c:pt idx="359">
                  <c:v>91.024922000000004</c:v>
                </c:pt>
                <c:pt idx="360">
                  <c:v>90.993512999999993</c:v>
                </c:pt>
                <c:pt idx="361">
                  <c:v>90.945485000000005</c:v>
                </c:pt>
                <c:pt idx="362">
                  <c:v>90.897576000000001</c:v>
                </c:pt>
                <c:pt idx="363">
                  <c:v>90.870092</c:v>
                </c:pt>
                <c:pt idx="364">
                  <c:v>90.872950000000003</c:v>
                </c:pt>
                <c:pt idx="365">
                  <c:v>90.900437999999994</c:v>
                </c:pt>
                <c:pt idx="366">
                  <c:v>90.931089999999998</c:v>
                </c:pt>
                <c:pt idx="367">
                  <c:v>90.938408999999993</c:v>
                </c:pt>
                <c:pt idx="368">
                  <c:v>90.912598000000003</c:v>
                </c:pt>
                <c:pt idx="369">
                  <c:v>90.867351999999997</c:v>
                </c:pt>
                <c:pt idx="370">
                  <c:v>90.820887999999997</c:v>
                </c:pt>
                <c:pt idx="371">
                  <c:v>90.798308000000006</c:v>
                </c:pt>
                <c:pt idx="372">
                  <c:v>90.807490999999999</c:v>
                </c:pt>
                <c:pt idx="373">
                  <c:v>90.788974999999994</c:v>
                </c:pt>
                <c:pt idx="374">
                  <c:v>90.727115999999995</c:v>
                </c:pt>
                <c:pt idx="375">
                  <c:v>90.673992999999996</c:v>
                </c:pt>
                <c:pt idx="376">
                  <c:v>90.655223000000007</c:v>
                </c:pt>
                <c:pt idx="377">
                  <c:v>90.655108999999996</c:v>
                </c:pt>
                <c:pt idx="378">
                  <c:v>90.648777999999993</c:v>
                </c:pt>
                <c:pt idx="379">
                  <c:v>90.620966999999993</c:v>
                </c:pt>
                <c:pt idx="380">
                  <c:v>90.575348000000005</c:v>
                </c:pt>
                <c:pt idx="381">
                  <c:v>90.541467999999995</c:v>
                </c:pt>
                <c:pt idx="382">
                  <c:v>90.535753</c:v>
                </c:pt>
                <c:pt idx="383">
                  <c:v>90.527392000000006</c:v>
                </c:pt>
                <c:pt idx="384">
                  <c:v>90.482758000000004</c:v>
                </c:pt>
                <c:pt idx="385">
                  <c:v>90.395574999999994</c:v>
                </c:pt>
                <c:pt idx="386">
                  <c:v>90.287495000000007</c:v>
                </c:pt>
                <c:pt idx="387">
                  <c:v>90.198543000000001</c:v>
                </c:pt>
                <c:pt idx="388">
                  <c:v>90.146258000000003</c:v>
                </c:pt>
                <c:pt idx="389">
                  <c:v>90.110843000000003</c:v>
                </c:pt>
                <c:pt idx="390">
                  <c:v>90.073076999999998</c:v>
                </c:pt>
                <c:pt idx="391">
                  <c:v>90.039114999999995</c:v>
                </c:pt>
                <c:pt idx="392">
                  <c:v>90.028953999999999</c:v>
                </c:pt>
                <c:pt idx="393">
                  <c:v>90.041144000000003</c:v>
                </c:pt>
                <c:pt idx="394">
                  <c:v>90.050413000000006</c:v>
                </c:pt>
                <c:pt idx="395">
                  <c:v>90.049621999999999</c:v>
                </c:pt>
                <c:pt idx="396">
                  <c:v>90.056837999999999</c:v>
                </c:pt>
                <c:pt idx="397">
                  <c:v>90.084153000000001</c:v>
                </c:pt>
                <c:pt idx="398">
                  <c:v>90.115021999999996</c:v>
                </c:pt>
                <c:pt idx="399">
                  <c:v>90.111985000000004</c:v>
                </c:pt>
                <c:pt idx="400">
                  <c:v>90.053318000000004</c:v>
                </c:pt>
                <c:pt idx="401">
                  <c:v>89.960116999999997</c:v>
                </c:pt>
                <c:pt idx="402">
                  <c:v>89.877944999999997</c:v>
                </c:pt>
                <c:pt idx="403">
                  <c:v>89.832644999999999</c:v>
                </c:pt>
                <c:pt idx="404">
                  <c:v>89.810447999999994</c:v>
                </c:pt>
                <c:pt idx="405">
                  <c:v>89.775660999999999</c:v>
                </c:pt>
                <c:pt idx="406">
                  <c:v>89.711247999999998</c:v>
                </c:pt>
                <c:pt idx="407">
                  <c:v>89.632138999999995</c:v>
                </c:pt>
                <c:pt idx="408">
                  <c:v>89.566740999999993</c:v>
                </c:pt>
                <c:pt idx="409">
                  <c:v>89.537395000000004</c:v>
                </c:pt>
                <c:pt idx="410">
                  <c:v>89.552104999999997</c:v>
                </c:pt>
                <c:pt idx="411">
                  <c:v>89.595217000000005</c:v>
                </c:pt>
                <c:pt idx="412">
                  <c:v>89.628971000000007</c:v>
                </c:pt>
                <c:pt idx="413">
                  <c:v>89.617915999999994</c:v>
                </c:pt>
                <c:pt idx="414">
                  <c:v>89.546244000000002</c:v>
                </c:pt>
                <c:pt idx="415">
                  <c:v>89.423738999999998</c:v>
                </c:pt>
                <c:pt idx="416">
                  <c:v>89.288351000000006</c:v>
                </c:pt>
                <c:pt idx="417">
                  <c:v>89.177279999999996</c:v>
                </c:pt>
                <c:pt idx="418">
                  <c:v>89.100177000000002</c:v>
                </c:pt>
                <c:pt idx="419">
                  <c:v>89.043300000000002</c:v>
                </c:pt>
                <c:pt idx="420">
                  <c:v>88.989817000000002</c:v>
                </c:pt>
                <c:pt idx="421">
                  <c:v>88.934499000000002</c:v>
                </c:pt>
                <c:pt idx="422">
                  <c:v>88.882084000000006</c:v>
                </c:pt>
                <c:pt idx="423">
                  <c:v>88.837524999999999</c:v>
                </c:pt>
                <c:pt idx="424">
                  <c:v>88.804221999999996</c:v>
                </c:pt>
                <c:pt idx="425">
                  <c:v>88.788419000000005</c:v>
                </c:pt>
                <c:pt idx="426">
                  <c:v>88.795659999999998</c:v>
                </c:pt>
                <c:pt idx="427">
                  <c:v>88.819770000000005</c:v>
                </c:pt>
                <c:pt idx="428">
                  <c:v>88.842917999999997</c:v>
                </c:pt>
                <c:pt idx="429">
                  <c:v>88.84948</c:v>
                </c:pt>
                <c:pt idx="430">
                  <c:v>88.837705999999997</c:v>
                </c:pt>
                <c:pt idx="431">
                  <c:v>88.816443000000007</c:v>
                </c:pt>
                <c:pt idx="432">
                  <c:v>88.796728999999999</c:v>
                </c:pt>
                <c:pt idx="433">
                  <c:v>88.789507</c:v>
                </c:pt>
                <c:pt idx="434">
                  <c:v>88.790204000000003</c:v>
                </c:pt>
                <c:pt idx="435">
                  <c:v>88.771716999999995</c:v>
                </c:pt>
                <c:pt idx="436">
                  <c:v>88.723483999999999</c:v>
                </c:pt>
                <c:pt idx="437">
                  <c:v>88.657769999999999</c:v>
                </c:pt>
                <c:pt idx="438">
                  <c:v>88.586237999999994</c:v>
                </c:pt>
                <c:pt idx="439">
                  <c:v>88.519075000000001</c:v>
                </c:pt>
                <c:pt idx="440">
                  <c:v>88.469324</c:v>
                </c:pt>
                <c:pt idx="441">
                  <c:v>88.440275999999997</c:v>
                </c:pt>
                <c:pt idx="442">
                  <c:v>88.417141000000001</c:v>
                </c:pt>
                <c:pt idx="443">
                  <c:v>88.381788999999998</c:v>
                </c:pt>
                <c:pt idx="444">
                  <c:v>88.331365000000005</c:v>
                </c:pt>
                <c:pt idx="445">
                  <c:v>88.279510000000002</c:v>
                </c:pt>
                <c:pt idx="446">
                  <c:v>88.24194</c:v>
                </c:pt>
                <c:pt idx="447">
                  <c:v>88.221632</c:v>
                </c:pt>
                <c:pt idx="448">
                  <c:v>88.207637000000005</c:v>
                </c:pt>
                <c:pt idx="449">
                  <c:v>88.188012000000001</c:v>
                </c:pt>
                <c:pt idx="450">
                  <c:v>88.161350999999996</c:v>
                </c:pt>
                <c:pt idx="451">
                  <c:v>88.133754999999994</c:v>
                </c:pt>
                <c:pt idx="452">
                  <c:v>88.107848000000004</c:v>
                </c:pt>
                <c:pt idx="453">
                  <c:v>88.082323000000002</c:v>
                </c:pt>
                <c:pt idx="454">
                  <c:v>88.061048</c:v>
                </c:pt>
                <c:pt idx="455">
                  <c:v>88.047438999999997</c:v>
                </c:pt>
                <c:pt idx="456">
                  <c:v>88.031136000000004</c:v>
                </c:pt>
                <c:pt idx="457">
                  <c:v>87.999713999999997</c:v>
                </c:pt>
                <c:pt idx="458">
                  <c:v>87.955179999999999</c:v>
                </c:pt>
                <c:pt idx="459">
                  <c:v>87.907893000000001</c:v>
                </c:pt>
                <c:pt idx="460">
                  <c:v>87.860367999999994</c:v>
                </c:pt>
                <c:pt idx="461">
                  <c:v>87.805565000000001</c:v>
                </c:pt>
                <c:pt idx="462">
                  <c:v>87.742549999999994</c:v>
                </c:pt>
                <c:pt idx="463">
                  <c:v>87.688111000000006</c:v>
                </c:pt>
                <c:pt idx="464">
                  <c:v>87.661911000000003</c:v>
                </c:pt>
                <c:pt idx="465">
                  <c:v>87.658322999999996</c:v>
                </c:pt>
                <c:pt idx="466">
                  <c:v>87.650003999999996</c:v>
                </c:pt>
                <c:pt idx="467">
                  <c:v>87.619337999999999</c:v>
                </c:pt>
                <c:pt idx="468">
                  <c:v>87.576119000000006</c:v>
                </c:pt>
                <c:pt idx="469">
                  <c:v>87.544549000000004</c:v>
                </c:pt>
                <c:pt idx="470">
                  <c:v>87.539400999999998</c:v>
                </c:pt>
                <c:pt idx="471">
                  <c:v>87.552465999999995</c:v>
                </c:pt>
                <c:pt idx="472">
                  <c:v>87.561133999999996</c:v>
                </c:pt>
                <c:pt idx="473">
                  <c:v>87.547639000000004</c:v>
                </c:pt>
                <c:pt idx="474">
                  <c:v>87.507835999999998</c:v>
                </c:pt>
                <c:pt idx="475">
                  <c:v>87.445995999999994</c:v>
                </c:pt>
                <c:pt idx="476">
                  <c:v>87.369246000000004</c:v>
                </c:pt>
                <c:pt idx="477">
                  <c:v>87.288177000000005</c:v>
                </c:pt>
                <c:pt idx="478">
                  <c:v>87.216059000000001</c:v>
                </c:pt>
                <c:pt idx="479">
                  <c:v>87.163718000000003</c:v>
                </c:pt>
                <c:pt idx="480">
                  <c:v>87.135219000000006</c:v>
                </c:pt>
                <c:pt idx="481">
                  <c:v>87.125838999999999</c:v>
                </c:pt>
                <c:pt idx="482">
                  <c:v>87.124770999999996</c:v>
                </c:pt>
                <c:pt idx="483">
                  <c:v>87.123425999999995</c:v>
                </c:pt>
                <c:pt idx="484">
                  <c:v>87.119900999999999</c:v>
                </c:pt>
                <c:pt idx="485">
                  <c:v>87.112537000000003</c:v>
                </c:pt>
                <c:pt idx="486">
                  <c:v>87.094099</c:v>
                </c:pt>
                <c:pt idx="487">
                  <c:v>87.056839999999994</c:v>
                </c:pt>
                <c:pt idx="488">
                  <c:v>87.001338000000004</c:v>
                </c:pt>
                <c:pt idx="489">
                  <c:v>86.934867999999994</c:v>
                </c:pt>
                <c:pt idx="490">
                  <c:v>86.864503999999997</c:v>
                </c:pt>
                <c:pt idx="491">
                  <c:v>86.798497999999995</c:v>
                </c:pt>
                <c:pt idx="492">
                  <c:v>86.750853000000006</c:v>
                </c:pt>
                <c:pt idx="493">
                  <c:v>86.734752999999998</c:v>
                </c:pt>
                <c:pt idx="494">
                  <c:v>86.748739999999998</c:v>
                </c:pt>
                <c:pt idx="495">
                  <c:v>86.770100999999997</c:v>
                </c:pt>
                <c:pt idx="496">
                  <c:v>86.769593</c:v>
                </c:pt>
                <c:pt idx="497">
                  <c:v>86.742902000000001</c:v>
                </c:pt>
                <c:pt idx="498">
                  <c:v>86.715275000000005</c:v>
                </c:pt>
                <c:pt idx="499">
                  <c:v>86.706976999999995</c:v>
                </c:pt>
                <c:pt idx="500">
                  <c:v>86.713256999999999</c:v>
                </c:pt>
                <c:pt idx="501">
                  <c:v>86.716286999999994</c:v>
                </c:pt>
                <c:pt idx="502">
                  <c:v>86.700276000000002</c:v>
                </c:pt>
                <c:pt idx="503">
                  <c:v>86.656620000000004</c:v>
                </c:pt>
                <c:pt idx="504">
                  <c:v>86.584444000000005</c:v>
                </c:pt>
                <c:pt idx="505">
                  <c:v>86.490054000000001</c:v>
                </c:pt>
                <c:pt idx="506">
                  <c:v>86.386705000000006</c:v>
                </c:pt>
                <c:pt idx="507">
                  <c:v>86.294807000000006</c:v>
                </c:pt>
                <c:pt idx="508">
                  <c:v>86.238394</c:v>
                </c:pt>
                <c:pt idx="509">
                  <c:v>86.233310000000003</c:v>
                </c:pt>
                <c:pt idx="510">
                  <c:v>86.273043999999999</c:v>
                </c:pt>
                <c:pt idx="511">
                  <c:v>86.326301000000001</c:v>
                </c:pt>
                <c:pt idx="512">
                  <c:v>86.355283999999997</c:v>
                </c:pt>
                <c:pt idx="513">
                  <c:v>86.341718</c:v>
                </c:pt>
                <c:pt idx="514">
                  <c:v>86.295781000000005</c:v>
                </c:pt>
                <c:pt idx="515">
                  <c:v>86.243027999999995</c:v>
                </c:pt>
                <c:pt idx="516">
                  <c:v>86.207307999999998</c:v>
                </c:pt>
                <c:pt idx="517">
                  <c:v>86.200387000000006</c:v>
                </c:pt>
                <c:pt idx="518">
                  <c:v>86.215959999999995</c:v>
                </c:pt>
                <c:pt idx="519">
                  <c:v>86.231832999999995</c:v>
                </c:pt>
                <c:pt idx="520">
                  <c:v>86.225476999999998</c:v>
                </c:pt>
                <c:pt idx="521">
                  <c:v>86.188896999999997</c:v>
                </c:pt>
                <c:pt idx="522">
                  <c:v>86.127604000000005</c:v>
                </c:pt>
                <c:pt idx="523">
                  <c:v>86.051613000000003</c:v>
                </c:pt>
                <c:pt idx="524">
                  <c:v>85.973073999999997</c:v>
                </c:pt>
                <c:pt idx="525">
                  <c:v>85.908726000000001</c:v>
                </c:pt>
                <c:pt idx="526">
                  <c:v>85.874443999999997</c:v>
                </c:pt>
                <c:pt idx="527">
                  <c:v>85.872725000000003</c:v>
                </c:pt>
                <c:pt idx="528">
                  <c:v>85.888782000000006</c:v>
                </c:pt>
                <c:pt idx="529">
                  <c:v>85.900267999999997</c:v>
                </c:pt>
                <c:pt idx="530">
                  <c:v>85.890440999999996</c:v>
                </c:pt>
                <c:pt idx="531">
                  <c:v>85.856567999999996</c:v>
                </c:pt>
                <c:pt idx="532">
                  <c:v>85.810975999999997</c:v>
                </c:pt>
                <c:pt idx="533">
                  <c:v>85.772964999999999</c:v>
                </c:pt>
                <c:pt idx="534">
                  <c:v>85.753444000000002</c:v>
                </c:pt>
                <c:pt idx="535">
                  <c:v>85.746429000000006</c:v>
                </c:pt>
                <c:pt idx="536">
                  <c:v>85.738602999999998</c:v>
                </c:pt>
                <c:pt idx="537">
                  <c:v>85.724766000000002</c:v>
                </c:pt>
                <c:pt idx="538">
                  <c:v>85.708355999999995</c:v>
                </c:pt>
                <c:pt idx="539">
                  <c:v>85.687443999999999</c:v>
                </c:pt>
                <c:pt idx="540">
                  <c:v>85.650835999999998</c:v>
                </c:pt>
                <c:pt idx="541">
                  <c:v>85.593953999999997</c:v>
                </c:pt>
                <c:pt idx="542">
                  <c:v>85.530779999999993</c:v>
                </c:pt>
                <c:pt idx="543">
                  <c:v>85.482467999999997</c:v>
                </c:pt>
                <c:pt idx="544">
                  <c:v>85.457550999999995</c:v>
                </c:pt>
                <c:pt idx="545">
                  <c:v>85.449358000000004</c:v>
                </c:pt>
                <c:pt idx="546">
                  <c:v>85.449910000000003</c:v>
                </c:pt>
                <c:pt idx="547">
                  <c:v>85.457359999999994</c:v>
                </c:pt>
                <c:pt idx="548">
                  <c:v>85.469738000000007</c:v>
                </c:pt>
                <c:pt idx="549">
                  <c:v>85.480462000000003</c:v>
                </c:pt>
                <c:pt idx="550">
                  <c:v>85.483834999999999</c:v>
                </c:pt>
                <c:pt idx="551">
                  <c:v>85.478099</c:v>
                </c:pt>
                <c:pt idx="552">
                  <c:v>85.459232999999998</c:v>
                </c:pt>
                <c:pt idx="553">
                  <c:v>85.419527000000002</c:v>
                </c:pt>
                <c:pt idx="554">
                  <c:v>85.359521000000001</c:v>
                </c:pt>
                <c:pt idx="555">
                  <c:v>85.295878999999999</c:v>
                </c:pt>
                <c:pt idx="556">
                  <c:v>85.250642999999997</c:v>
                </c:pt>
                <c:pt idx="557">
                  <c:v>85.233919</c:v>
                </c:pt>
                <c:pt idx="558">
                  <c:v>85.238028999999997</c:v>
                </c:pt>
                <c:pt idx="559">
                  <c:v>85.247450000000001</c:v>
                </c:pt>
                <c:pt idx="560">
                  <c:v>85.252827999999994</c:v>
                </c:pt>
                <c:pt idx="561">
                  <c:v>85.255125000000007</c:v>
                </c:pt>
                <c:pt idx="562">
                  <c:v>85.259955000000005</c:v>
                </c:pt>
                <c:pt idx="563">
                  <c:v>85.270309999999995</c:v>
                </c:pt>
                <c:pt idx="564">
                  <c:v>85.28313</c:v>
                </c:pt>
                <c:pt idx="565">
                  <c:v>85.291234000000003</c:v>
                </c:pt>
                <c:pt idx="566">
                  <c:v>85.289593999999994</c:v>
                </c:pt>
                <c:pt idx="567">
                  <c:v>85.279230999999996</c:v>
                </c:pt>
                <c:pt idx="568">
                  <c:v>85.264252999999997</c:v>
                </c:pt>
                <c:pt idx="569">
                  <c:v>85.246413000000004</c:v>
                </c:pt>
                <c:pt idx="570">
                  <c:v>85.225100999999995</c:v>
                </c:pt>
                <c:pt idx="571">
                  <c:v>85.200610999999995</c:v>
                </c:pt>
                <c:pt idx="572">
                  <c:v>85.173191000000003</c:v>
                </c:pt>
                <c:pt idx="573">
                  <c:v>85.139497000000006</c:v>
                </c:pt>
                <c:pt idx="574">
                  <c:v>85.094988999999998</c:v>
                </c:pt>
                <c:pt idx="575">
                  <c:v>85.042479999999998</c:v>
                </c:pt>
                <c:pt idx="576">
                  <c:v>84.995531</c:v>
                </c:pt>
                <c:pt idx="577">
                  <c:v>84.969919000000004</c:v>
                </c:pt>
                <c:pt idx="578">
                  <c:v>84.969237000000007</c:v>
                </c:pt>
                <c:pt idx="579">
                  <c:v>84.978628</c:v>
                </c:pt>
                <c:pt idx="580">
                  <c:v>84.976482000000004</c:v>
                </c:pt>
                <c:pt idx="581">
                  <c:v>84.954168999999993</c:v>
                </c:pt>
                <c:pt idx="582">
                  <c:v>84.922053000000005</c:v>
                </c:pt>
                <c:pt idx="583">
                  <c:v>84.896727999999996</c:v>
                </c:pt>
                <c:pt idx="584">
                  <c:v>84.886277000000007</c:v>
                </c:pt>
                <c:pt idx="585">
                  <c:v>84.888780999999994</c:v>
                </c:pt>
                <c:pt idx="586">
                  <c:v>84.900407999999999</c:v>
                </c:pt>
                <c:pt idx="587">
                  <c:v>84.917603</c:v>
                </c:pt>
                <c:pt idx="588">
                  <c:v>84.930586000000005</c:v>
                </c:pt>
                <c:pt idx="589">
                  <c:v>84.924316000000005</c:v>
                </c:pt>
                <c:pt idx="590">
                  <c:v>84.895205000000004</c:v>
                </c:pt>
                <c:pt idx="591">
                  <c:v>84.863155000000006</c:v>
                </c:pt>
                <c:pt idx="592">
                  <c:v>84.856502000000006</c:v>
                </c:pt>
                <c:pt idx="593">
                  <c:v>84.882248000000004</c:v>
                </c:pt>
                <c:pt idx="594">
                  <c:v>84.917587999999995</c:v>
                </c:pt>
                <c:pt idx="595">
                  <c:v>84.934449000000001</c:v>
                </c:pt>
                <c:pt idx="596">
                  <c:v>84.927469000000002</c:v>
                </c:pt>
                <c:pt idx="597">
                  <c:v>84.913148000000007</c:v>
                </c:pt>
                <c:pt idx="598">
                  <c:v>84.905225999999999</c:v>
                </c:pt>
                <c:pt idx="599">
                  <c:v>84.898394999999994</c:v>
                </c:pt>
                <c:pt idx="600">
                  <c:v>84.877740000000003</c:v>
                </c:pt>
                <c:pt idx="601">
                  <c:v>84.837917000000004</c:v>
                </c:pt>
                <c:pt idx="602">
                  <c:v>84.788616000000005</c:v>
                </c:pt>
                <c:pt idx="603">
                  <c:v>84.743605000000002</c:v>
                </c:pt>
                <c:pt idx="604">
                  <c:v>84.709391999999994</c:v>
                </c:pt>
                <c:pt idx="605">
                  <c:v>84.686610000000002</c:v>
                </c:pt>
                <c:pt idx="606">
                  <c:v>84.678308999999999</c:v>
                </c:pt>
                <c:pt idx="607">
                  <c:v>84.690237999999994</c:v>
                </c:pt>
                <c:pt idx="608">
                  <c:v>84.720247999999998</c:v>
                </c:pt>
                <c:pt idx="609">
                  <c:v>84.750759000000002</c:v>
                </c:pt>
                <c:pt idx="610">
                  <c:v>84.756800999999996</c:v>
                </c:pt>
                <c:pt idx="611">
                  <c:v>84.723253</c:v>
                </c:pt>
                <c:pt idx="612">
                  <c:v>84.656081999999998</c:v>
                </c:pt>
                <c:pt idx="613">
                  <c:v>84.579763</c:v>
                </c:pt>
                <c:pt idx="614">
                  <c:v>84.523302999999999</c:v>
                </c:pt>
                <c:pt idx="615">
                  <c:v>84.503057999999996</c:v>
                </c:pt>
                <c:pt idx="616">
                  <c:v>84.513930000000002</c:v>
                </c:pt>
                <c:pt idx="617">
                  <c:v>84.535415999999998</c:v>
                </c:pt>
                <c:pt idx="618">
                  <c:v>84.547223000000002</c:v>
                </c:pt>
                <c:pt idx="619">
                  <c:v>84.542049000000006</c:v>
                </c:pt>
                <c:pt idx="620">
                  <c:v>84.527353000000005</c:v>
                </c:pt>
                <c:pt idx="621">
                  <c:v>84.516962000000007</c:v>
                </c:pt>
                <c:pt idx="622">
                  <c:v>84.519037999999995</c:v>
                </c:pt>
                <c:pt idx="623">
                  <c:v>84.529771999999994</c:v>
                </c:pt>
                <c:pt idx="624">
                  <c:v>84.538281999999995</c:v>
                </c:pt>
                <c:pt idx="625">
                  <c:v>84.537617999999995</c:v>
                </c:pt>
                <c:pt idx="626">
                  <c:v>84.529270999999994</c:v>
                </c:pt>
                <c:pt idx="627">
                  <c:v>84.515861000000001</c:v>
                </c:pt>
                <c:pt idx="628">
                  <c:v>84.492165999999997</c:v>
                </c:pt>
                <c:pt idx="629">
                  <c:v>84.448486000000003</c:v>
                </c:pt>
                <c:pt idx="630">
                  <c:v>84.384870000000006</c:v>
                </c:pt>
                <c:pt idx="631">
                  <c:v>84.319377000000003</c:v>
                </c:pt>
                <c:pt idx="632">
                  <c:v>84.278318999999996</c:v>
                </c:pt>
                <c:pt idx="633">
                  <c:v>84.276535999999993</c:v>
                </c:pt>
                <c:pt idx="634">
                  <c:v>84.306689000000006</c:v>
                </c:pt>
                <c:pt idx="635">
                  <c:v>84.346520999999996</c:v>
                </c:pt>
                <c:pt idx="636">
                  <c:v>84.375229000000004</c:v>
                </c:pt>
                <c:pt idx="637">
                  <c:v>84.383555999999999</c:v>
                </c:pt>
                <c:pt idx="638">
                  <c:v>84.371953000000005</c:v>
                </c:pt>
                <c:pt idx="639">
                  <c:v>84.342751000000007</c:v>
                </c:pt>
                <c:pt idx="640">
                  <c:v>84.296408</c:v>
                </c:pt>
                <c:pt idx="641">
                  <c:v>84.236266999999998</c:v>
                </c:pt>
                <c:pt idx="642">
                  <c:v>84.175066000000001</c:v>
                </c:pt>
                <c:pt idx="643">
                  <c:v>84.132186000000004</c:v>
                </c:pt>
                <c:pt idx="644">
                  <c:v>84.121161999999998</c:v>
                </c:pt>
                <c:pt idx="645">
                  <c:v>84.140145000000004</c:v>
                </c:pt>
                <c:pt idx="646">
                  <c:v>84.175039999999996</c:v>
                </c:pt>
                <c:pt idx="647">
                  <c:v>84.209080999999998</c:v>
                </c:pt>
                <c:pt idx="648">
                  <c:v>84.227588999999995</c:v>
                </c:pt>
                <c:pt idx="649">
                  <c:v>84.219857000000005</c:v>
                </c:pt>
                <c:pt idx="650">
                  <c:v>84.185288</c:v>
                </c:pt>
                <c:pt idx="651">
                  <c:v>84.138553999999999</c:v>
                </c:pt>
                <c:pt idx="652">
                  <c:v>84.102463</c:v>
                </c:pt>
                <c:pt idx="653">
                  <c:v>84.091054</c:v>
                </c:pt>
                <c:pt idx="654">
                  <c:v>84.099879000000001</c:v>
                </c:pt>
                <c:pt idx="655">
                  <c:v>84.113710999999995</c:v>
                </c:pt>
                <c:pt idx="656">
                  <c:v>84.122510000000005</c:v>
                </c:pt>
                <c:pt idx="657">
                  <c:v>84.129019</c:v>
                </c:pt>
                <c:pt idx="658">
                  <c:v>84.141332000000006</c:v>
                </c:pt>
                <c:pt idx="659">
                  <c:v>84.159008999999998</c:v>
                </c:pt>
                <c:pt idx="660">
                  <c:v>84.168330999999995</c:v>
                </c:pt>
                <c:pt idx="661">
                  <c:v>84.153587999999999</c:v>
                </c:pt>
                <c:pt idx="662">
                  <c:v>84.113645000000005</c:v>
                </c:pt>
                <c:pt idx="663">
                  <c:v>84.064819999999997</c:v>
                </c:pt>
                <c:pt idx="664">
                  <c:v>84.025491000000002</c:v>
                </c:pt>
                <c:pt idx="665">
                  <c:v>84.000377999999998</c:v>
                </c:pt>
                <c:pt idx="666">
                  <c:v>83.982619999999997</c:v>
                </c:pt>
                <c:pt idx="667">
                  <c:v>83.96651</c:v>
                </c:pt>
                <c:pt idx="668">
                  <c:v>83.952727999999993</c:v>
                </c:pt>
                <c:pt idx="669">
                  <c:v>83.944556000000006</c:v>
                </c:pt>
                <c:pt idx="670">
                  <c:v>83.945105999999996</c:v>
                </c:pt>
                <c:pt idx="671">
                  <c:v>83.956304000000003</c:v>
                </c:pt>
                <c:pt idx="672">
                  <c:v>83.973990999999998</c:v>
                </c:pt>
                <c:pt idx="673">
                  <c:v>83.984854999999996</c:v>
                </c:pt>
                <c:pt idx="674">
                  <c:v>83.975983999999997</c:v>
                </c:pt>
                <c:pt idx="675">
                  <c:v>83.949190000000002</c:v>
                </c:pt>
                <c:pt idx="676">
                  <c:v>83.920152000000002</c:v>
                </c:pt>
                <c:pt idx="677">
                  <c:v>83.902484000000001</c:v>
                </c:pt>
                <c:pt idx="678">
                  <c:v>83.898366999999993</c:v>
                </c:pt>
                <c:pt idx="679">
                  <c:v>83.904024000000007</c:v>
                </c:pt>
                <c:pt idx="680">
                  <c:v>83.914518000000001</c:v>
                </c:pt>
                <c:pt idx="681">
                  <c:v>83.919387</c:v>
                </c:pt>
                <c:pt idx="682">
                  <c:v>83.903304000000006</c:v>
                </c:pt>
                <c:pt idx="683">
                  <c:v>83.861564000000001</c:v>
                </c:pt>
                <c:pt idx="684">
                  <c:v>83.812599000000006</c:v>
                </c:pt>
                <c:pt idx="685">
                  <c:v>83.786642000000001</c:v>
                </c:pt>
                <c:pt idx="686">
                  <c:v>83.799042</c:v>
                </c:pt>
                <c:pt idx="687">
                  <c:v>83.836297999999999</c:v>
                </c:pt>
                <c:pt idx="688">
                  <c:v>83.868471999999997</c:v>
                </c:pt>
                <c:pt idx="689">
                  <c:v>83.874511999999996</c:v>
                </c:pt>
                <c:pt idx="690">
                  <c:v>83.858024999999998</c:v>
                </c:pt>
                <c:pt idx="691">
                  <c:v>83.841279999999998</c:v>
                </c:pt>
                <c:pt idx="692">
                  <c:v>83.842376000000002</c:v>
                </c:pt>
                <c:pt idx="693">
                  <c:v>83.856813000000002</c:v>
                </c:pt>
                <c:pt idx="694">
                  <c:v>83.863183000000006</c:v>
                </c:pt>
                <c:pt idx="695">
                  <c:v>83.846177999999995</c:v>
                </c:pt>
                <c:pt idx="696">
                  <c:v>83.809890999999993</c:v>
                </c:pt>
                <c:pt idx="697">
                  <c:v>83.769217999999995</c:v>
                </c:pt>
                <c:pt idx="698">
                  <c:v>83.735427000000001</c:v>
                </c:pt>
                <c:pt idx="699">
                  <c:v>83.714197999999996</c:v>
                </c:pt>
                <c:pt idx="700">
                  <c:v>83.710905999999994</c:v>
                </c:pt>
                <c:pt idx="701">
                  <c:v>83.727624000000006</c:v>
                </c:pt>
                <c:pt idx="702">
                  <c:v>83.755225999999993</c:v>
                </c:pt>
                <c:pt idx="703">
                  <c:v>83.776795000000007</c:v>
                </c:pt>
                <c:pt idx="704">
                  <c:v>83.782178999999999</c:v>
                </c:pt>
                <c:pt idx="705">
                  <c:v>83.775019999999998</c:v>
                </c:pt>
                <c:pt idx="706">
                  <c:v>83.763467000000006</c:v>
                </c:pt>
                <c:pt idx="707">
                  <c:v>83.747502999999995</c:v>
                </c:pt>
                <c:pt idx="708">
                  <c:v>83.717814000000004</c:v>
                </c:pt>
                <c:pt idx="709">
                  <c:v>83.666707000000002</c:v>
                </c:pt>
                <c:pt idx="710">
                  <c:v>83.599873000000002</c:v>
                </c:pt>
                <c:pt idx="711">
                  <c:v>83.537257999999994</c:v>
                </c:pt>
                <c:pt idx="712">
                  <c:v>83.500225</c:v>
                </c:pt>
                <c:pt idx="713">
                  <c:v>83.494939000000002</c:v>
                </c:pt>
                <c:pt idx="714">
                  <c:v>83.507893999999993</c:v>
                </c:pt>
                <c:pt idx="715">
                  <c:v>83.518063999999995</c:v>
                </c:pt>
                <c:pt idx="716">
                  <c:v>83.511960999999999</c:v>
                </c:pt>
                <c:pt idx="717">
                  <c:v>83.487840000000006</c:v>
                </c:pt>
                <c:pt idx="718">
                  <c:v>83.451713999999996</c:v>
                </c:pt>
                <c:pt idx="719">
                  <c:v>83.414654999999996</c:v>
                </c:pt>
                <c:pt idx="720">
                  <c:v>83.390462999999997</c:v>
                </c:pt>
                <c:pt idx="721">
                  <c:v>83.387683999999993</c:v>
                </c:pt>
                <c:pt idx="722">
                  <c:v>83.402150000000006</c:v>
                </c:pt>
                <c:pt idx="723">
                  <c:v>83.421790000000001</c:v>
                </c:pt>
                <c:pt idx="724">
                  <c:v>83.439690999999996</c:v>
                </c:pt>
                <c:pt idx="725">
                  <c:v>83.458188000000007</c:v>
                </c:pt>
                <c:pt idx="726">
                  <c:v>83.478853000000001</c:v>
                </c:pt>
                <c:pt idx="727">
                  <c:v>83.493889999999993</c:v>
                </c:pt>
                <c:pt idx="728">
                  <c:v>83.491645000000005</c:v>
                </c:pt>
                <c:pt idx="729">
                  <c:v>83.468531999999996</c:v>
                </c:pt>
                <c:pt idx="730">
                  <c:v>83.432629000000006</c:v>
                </c:pt>
                <c:pt idx="731">
                  <c:v>83.395634999999999</c:v>
                </c:pt>
                <c:pt idx="732">
                  <c:v>83.361714000000006</c:v>
                </c:pt>
                <c:pt idx="733">
                  <c:v>83.324309</c:v>
                </c:pt>
                <c:pt idx="734">
                  <c:v>83.275747999999993</c:v>
                </c:pt>
                <c:pt idx="735">
                  <c:v>83.220740000000006</c:v>
                </c:pt>
                <c:pt idx="736">
                  <c:v>83.176626999999996</c:v>
                </c:pt>
                <c:pt idx="737">
                  <c:v>83.156745999999998</c:v>
                </c:pt>
                <c:pt idx="738">
                  <c:v>83.156627</c:v>
                </c:pt>
                <c:pt idx="739">
                  <c:v>83.161997</c:v>
                </c:pt>
                <c:pt idx="740">
                  <c:v>83.167511000000005</c:v>
                </c:pt>
                <c:pt idx="741">
                  <c:v>83.179051000000001</c:v>
                </c:pt>
                <c:pt idx="742">
                  <c:v>83.196769000000003</c:v>
                </c:pt>
                <c:pt idx="743">
                  <c:v>83.206058999999996</c:v>
                </c:pt>
                <c:pt idx="744">
                  <c:v>83.192508000000004</c:v>
                </c:pt>
                <c:pt idx="745">
                  <c:v>83.160690000000002</c:v>
                </c:pt>
                <c:pt idx="746">
                  <c:v>83.130290000000002</c:v>
                </c:pt>
                <c:pt idx="747">
                  <c:v>83.115309999999994</c:v>
                </c:pt>
                <c:pt idx="748">
                  <c:v>83.114812000000001</c:v>
                </c:pt>
                <c:pt idx="749">
                  <c:v>83.123400000000004</c:v>
                </c:pt>
                <c:pt idx="750">
                  <c:v>83.141009999999994</c:v>
                </c:pt>
                <c:pt idx="751">
                  <c:v>83.167451</c:v>
                </c:pt>
                <c:pt idx="752">
                  <c:v>83.192582999999999</c:v>
                </c:pt>
                <c:pt idx="753">
                  <c:v>83.199009000000004</c:v>
                </c:pt>
                <c:pt idx="754">
                  <c:v>83.175871999999998</c:v>
                </c:pt>
                <c:pt idx="755">
                  <c:v>83.127414999999999</c:v>
                </c:pt>
                <c:pt idx="756">
                  <c:v>83.067581000000004</c:v>
                </c:pt>
                <c:pt idx="757">
                  <c:v>83.009808000000007</c:v>
                </c:pt>
                <c:pt idx="758">
                  <c:v>82.964015000000003</c:v>
                </c:pt>
                <c:pt idx="759">
                  <c:v>82.937738999999993</c:v>
                </c:pt>
                <c:pt idx="760">
                  <c:v>82.932505000000006</c:v>
                </c:pt>
                <c:pt idx="761">
                  <c:v>82.939487999999997</c:v>
                </c:pt>
                <c:pt idx="762">
                  <c:v>82.945274999999995</c:v>
                </c:pt>
                <c:pt idx="763">
                  <c:v>82.944376000000005</c:v>
                </c:pt>
                <c:pt idx="764">
                  <c:v>82.941969</c:v>
                </c:pt>
                <c:pt idx="765">
                  <c:v>82.942485000000005</c:v>
                </c:pt>
                <c:pt idx="766">
                  <c:v>82.940754999999996</c:v>
                </c:pt>
                <c:pt idx="767">
                  <c:v>82.928376</c:v>
                </c:pt>
                <c:pt idx="768">
                  <c:v>82.904730000000001</c:v>
                </c:pt>
                <c:pt idx="769">
                  <c:v>82.876334</c:v>
                </c:pt>
                <c:pt idx="770">
                  <c:v>82.847515999999999</c:v>
                </c:pt>
                <c:pt idx="771">
                  <c:v>82.817638000000002</c:v>
                </c:pt>
                <c:pt idx="772">
                  <c:v>82.787111999999993</c:v>
                </c:pt>
                <c:pt idx="773">
                  <c:v>82.760634999999994</c:v>
                </c:pt>
                <c:pt idx="774">
                  <c:v>82.743495999999993</c:v>
                </c:pt>
                <c:pt idx="775">
                  <c:v>82.738833</c:v>
                </c:pt>
                <c:pt idx="776">
                  <c:v>82.748585000000006</c:v>
                </c:pt>
                <c:pt idx="777">
                  <c:v>82.771767999999994</c:v>
                </c:pt>
                <c:pt idx="778">
                  <c:v>82.799340999999998</c:v>
                </c:pt>
                <c:pt idx="779">
                  <c:v>82.815240000000003</c:v>
                </c:pt>
                <c:pt idx="780">
                  <c:v>82.808544999999995</c:v>
                </c:pt>
                <c:pt idx="781">
                  <c:v>82.785619999999994</c:v>
                </c:pt>
                <c:pt idx="782">
                  <c:v>82.766796999999997</c:v>
                </c:pt>
                <c:pt idx="783">
                  <c:v>82.768668000000005</c:v>
                </c:pt>
                <c:pt idx="784">
                  <c:v>82.788208999999995</c:v>
                </c:pt>
                <c:pt idx="785">
                  <c:v>82.802221000000003</c:v>
                </c:pt>
                <c:pt idx="786">
                  <c:v>82.784447</c:v>
                </c:pt>
                <c:pt idx="787">
                  <c:v>82.728381999999996</c:v>
                </c:pt>
                <c:pt idx="788">
                  <c:v>82.654578000000001</c:v>
                </c:pt>
                <c:pt idx="789">
                  <c:v>82.595400999999995</c:v>
                </c:pt>
                <c:pt idx="790">
                  <c:v>82.572695999999993</c:v>
                </c:pt>
                <c:pt idx="791">
                  <c:v>82.586624999999998</c:v>
                </c:pt>
                <c:pt idx="792">
                  <c:v>82.620311999999998</c:v>
                </c:pt>
                <c:pt idx="793">
                  <c:v>82.65164</c:v>
                </c:pt>
                <c:pt idx="794">
                  <c:v>82.663117999999997</c:v>
                </c:pt>
                <c:pt idx="795">
                  <c:v>82.648600999999999</c:v>
                </c:pt>
                <c:pt idx="796">
                  <c:v>82.616105000000005</c:v>
                </c:pt>
                <c:pt idx="797">
                  <c:v>82.582372000000007</c:v>
                </c:pt>
                <c:pt idx="798">
                  <c:v>82.560024999999996</c:v>
                </c:pt>
                <c:pt idx="799">
                  <c:v>82.547533000000001</c:v>
                </c:pt>
                <c:pt idx="800">
                  <c:v>82.530986999999996</c:v>
                </c:pt>
                <c:pt idx="801">
                  <c:v>82.496831</c:v>
                </c:pt>
                <c:pt idx="802">
                  <c:v>82.446764000000002</c:v>
                </c:pt>
                <c:pt idx="803">
                  <c:v>82.402034999999998</c:v>
                </c:pt>
                <c:pt idx="804">
                  <c:v>82.388259000000005</c:v>
                </c:pt>
                <c:pt idx="805">
                  <c:v>82.410606000000001</c:v>
                </c:pt>
                <c:pt idx="806">
                  <c:v>82.444346999999993</c:v>
                </c:pt>
                <c:pt idx="807">
                  <c:v>82.453836999999993</c:v>
                </c:pt>
                <c:pt idx="808">
                  <c:v>82.423917000000003</c:v>
                </c:pt>
                <c:pt idx="809">
                  <c:v>82.372651000000005</c:v>
                </c:pt>
                <c:pt idx="810">
                  <c:v>82.332701999999998</c:v>
                </c:pt>
                <c:pt idx="811">
                  <c:v>82.322080999999997</c:v>
                </c:pt>
                <c:pt idx="812">
                  <c:v>82.333426000000003</c:v>
                </c:pt>
                <c:pt idx="813">
                  <c:v>82.347289000000004</c:v>
                </c:pt>
                <c:pt idx="814">
                  <c:v>82.351260999999994</c:v>
                </c:pt>
                <c:pt idx="815">
                  <c:v>82.346374999999995</c:v>
                </c:pt>
                <c:pt idx="816">
                  <c:v>82.338632000000004</c:v>
                </c:pt>
                <c:pt idx="817">
                  <c:v>82.328432000000006</c:v>
                </c:pt>
                <c:pt idx="818">
                  <c:v>82.310114999999996</c:v>
                </c:pt>
                <c:pt idx="819">
                  <c:v>82.279849999999996</c:v>
                </c:pt>
                <c:pt idx="820">
                  <c:v>82.241189000000006</c:v>
                </c:pt>
                <c:pt idx="821">
                  <c:v>82.204301999999998</c:v>
                </c:pt>
                <c:pt idx="822">
                  <c:v>82.182933000000006</c:v>
                </c:pt>
                <c:pt idx="823">
                  <c:v>82.189333000000005</c:v>
                </c:pt>
                <c:pt idx="824">
                  <c:v>82.223521000000005</c:v>
                </c:pt>
                <c:pt idx="825">
                  <c:v>82.264464000000004</c:v>
                </c:pt>
                <c:pt idx="826">
                  <c:v>82.280057999999997</c:v>
                </c:pt>
                <c:pt idx="827">
                  <c:v>82.255105</c:v>
                </c:pt>
                <c:pt idx="828">
                  <c:v>82.208049000000003</c:v>
                </c:pt>
                <c:pt idx="829">
                  <c:v>82.172657000000001</c:v>
                </c:pt>
                <c:pt idx="830">
                  <c:v>82.164750999999995</c:v>
                </c:pt>
                <c:pt idx="831">
                  <c:v>82.174432999999993</c:v>
                </c:pt>
                <c:pt idx="832">
                  <c:v>82.187329000000005</c:v>
                </c:pt>
                <c:pt idx="833">
                  <c:v>82.199904000000004</c:v>
                </c:pt>
                <c:pt idx="834">
                  <c:v>82.210779000000002</c:v>
                </c:pt>
                <c:pt idx="835">
                  <c:v>82.210493</c:v>
                </c:pt>
                <c:pt idx="836">
                  <c:v>82.190029999999993</c:v>
                </c:pt>
                <c:pt idx="837">
                  <c:v>82.152987999999993</c:v>
                </c:pt>
                <c:pt idx="838">
                  <c:v>82.109943000000001</c:v>
                </c:pt>
                <c:pt idx="839">
                  <c:v>82.064580000000007</c:v>
                </c:pt>
                <c:pt idx="840">
                  <c:v>82.014983999999998</c:v>
                </c:pt>
                <c:pt idx="841">
                  <c:v>81.967618000000002</c:v>
                </c:pt>
                <c:pt idx="842">
                  <c:v>81.940326999999996</c:v>
                </c:pt>
                <c:pt idx="843">
                  <c:v>81.947327000000001</c:v>
                </c:pt>
                <c:pt idx="844">
                  <c:v>81.984857000000005</c:v>
                </c:pt>
                <c:pt idx="845">
                  <c:v>82.033565999999993</c:v>
                </c:pt>
                <c:pt idx="846">
                  <c:v>82.072019999999995</c:v>
                </c:pt>
                <c:pt idx="847">
                  <c:v>82.087155999999993</c:v>
                </c:pt>
                <c:pt idx="848">
                  <c:v>82.077537000000007</c:v>
                </c:pt>
                <c:pt idx="849">
                  <c:v>82.052763999999996</c:v>
                </c:pt>
                <c:pt idx="850">
                  <c:v>82.029313000000002</c:v>
                </c:pt>
                <c:pt idx="851">
                  <c:v>82.020968999999994</c:v>
                </c:pt>
                <c:pt idx="852">
                  <c:v>82.027795999999995</c:v>
                </c:pt>
                <c:pt idx="853">
                  <c:v>82.033764000000005</c:v>
                </c:pt>
                <c:pt idx="854">
                  <c:v>82.019216</c:v>
                </c:pt>
                <c:pt idx="855">
                  <c:v>81.980040000000002</c:v>
                </c:pt>
                <c:pt idx="856">
                  <c:v>81.934768000000005</c:v>
                </c:pt>
                <c:pt idx="857">
                  <c:v>81.909317999999999</c:v>
                </c:pt>
                <c:pt idx="858">
                  <c:v>81.912484000000006</c:v>
                </c:pt>
                <c:pt idx="859">
                  <c:v>81.927965999999998</c:v>
                </c:pt>
                <c:pt idx="860">
                  <c:v>81.932209</c:v>
                </c:pt>
                <c:pt idx="861">
                  <c:v>81.918263999999994</c:v>
                </c:pt>
                <c:pt idx="862">
                  <c:v>81.898948000000004</c:v>
                </c:pt>
                <c:pt idx="863">
                  <c:v>81.887440999999995</c:v>
                </c:pt>
                <c:pt idx="864">
                  <c:v>81.879883000000007</c:v>
                </c:pt>
                <c:pt idx="865">
                  <c:v>81.860181999999995</c:v>
                </c:pt>
                <c:pt idx="866">
                  <c:v>81.820454999999995</c:v>
                </c:pt>
                <c:pt idx="867">
                  <c:v>81.773121000000003</c:v>
                </c:pt>
                <c:pt idx="868">
                  <c:v>81.739986999999999</c:v>
                </c:pt>
                <c:pt idx="869">
                  <c:v>81.730878000000004</c:v>
                </c:pt>
                <c:pt idx="870">
                  <c:v>81.737083999999996</c:v>
                </c:pt>
                <c:pt idx="871">
                  <c:v>81.744004000000004</c:v>
                </c:pt>
                <c:pt idx="872">
                  <c:v>81.744253</c:v>
                </c:pt>
                <c:pt idx="873">
                  <c:v>81.737836000000001</c:v>
                </c:pt>
                <c:pt idx="874">
                  <c:v>81.726410999999999</c:v>
                </c:pt>
                <c:pt idx="875">
                  <c:v>81.714110000000005</c:v>
                </c:pt>
                <c:pt idx="876">
                  <c:v>81.711763000000005</c:v>
                </c:pt>
                <c:pt idx="877">
                  <c:v>81.730939000000006</c:v>
                </c:pt>
                <c:pt idx="878">
                  <c:v>81.768808000000007</c:v>
                </c:pt>
                <c:pt idx="879">
                  <c:v>81.802989999999994</c:v>
                </c:pt>
                <c:pt idx="880">
                  <c:v>81.807231999999999</c:v>
                </c:pt>
                <c:pt idx="881">
                  <c:v>81.773319000000001</c:v>
                </c:pt>
                <c:pt idx="882">
                  <c:v>81.717433999999997</c:v>
                </c:pt>
                <c:pt idx="883">
                  <c:v>81.666875000000005</c:v>
                </c:pt>
                <c:pt idx="884">
                  <c:v>81.640827000000002</c:v>
                </c:pt>
                <c:pt idx="885">
                  <c:v>81.641080000000002</c:v>
                </c:pt>
                <c:pt idx="886">
                  <c:v>81.657143000000005</c:v>
                </c:pt>
                <c:pt idx="887">
                  <c:v>81.676900000000003</c:v>
                </c:pt>
                <c:pt idx="888">
                  <c:v>81.691214000000002</c:v>
                </c:pt>
                <c:pt idx="889">
                  <c:v>81.690968999999996</c:v>
                </c:pt>
                <c:pt idx="890">
                  <c:v>81.666060999999999</c:v>
                </c:pt>
                <c:pt idx="891">
                  <c:v>81.613150000000005</c:v>
                </c:pt>
                <c:pt idx="892">
                  <c:v>81.544655000000006</c:v>
                </c:pt>
                <c:pt idx="893">
                  <c:v>81.484887999999998</c:v>
                </c:pt>
                <c:pt idx="894">
                  <c:v>81.453653000000003</c:v>
                </c:pt>
                <c:pt idx="895">
                  <c:v>81.454227000000003</c:v>
                </c:pt>
                <c:pt idx="896">
                  <c:v>81.476817999999994</c:v>
                </c:pt>
                <c:pt idx="897">
                  <c:v>81.509624000000002</c:v>
                </c:pt>
                <c:pt idx="898">
                  <c:v>81.543295000000001</c:v>
                </c:pt>
                <c:pt idx="899">
                  <c:v>81.567204000000004</c:v>
                </c:pt>
                <c:pt idx="900">
                  <c:v>81.569119999999998</c:v>
                </c:pt>
                <c:pt idx="901">
                  <c:v>81.543826999999993</c:v>
                </c:pt>
                <c:pt idx="902">
                  <c:v>81.500484</c:v>
                </c:pt>
                <c:pt idx="903">
                  <c:v>81.457733000000005</c:v>
                </c:pt>
                <c:pt idx="904">
                  <c:v>81.430161999999996</c:v>
                </c:pt>
                <c:pt idx="905">
                  <c:v>81.420575999999997</c:v>
                </c:pt>
                <c:pt idx="906">
                  <c:v>81.425707000000003</c:v>
                </c:pt>
                <c:pt idx="907">
                  <c:v>81.444992999999997</c:v>
                </c:pt>
                <c:pt idx="908">
                  <c:v>81.477857999999998</c:v>
                </c:pt>
                <c:pt idx="909">
                  <c:v>81.513171</c:v>
                </c:pt>
                <c:pt idx="910">
                  <c:v>81.529242999999994</c:v>
                </c:pt>
                <c:pt idx="911">
                  <c:v>81.510373000000001</c:v>
                </c:pt>
                <c:pt idx="912">
                  <c:v>81.462615</c:v>
                </c:pt>
                <c:pt idx="913">
                  <c:v>81.409668999999994</c:v>
                </c:pt>
                <c:pt idx="914">
                  <c:v>81.372838000000002</c:v>
                </c:pt>
                <c:pt idx="915">
                  <c:v>81.356825999999998</c:v>
                </c:pt>
                <c:pt idx="916">
                  <c:v>81.353584999999995</c:v>
                </c:pt>
                <c:pt idx="917">
                  <c:v>81.355233999999996</c:v>
                </c:pt>
                <c:pt idx="918">
                  <c:v>81.360624000000001</c:v>
                </c:pt>
                <c:pt idx="919">
                  <c:v>81.370689999999996</c:v>
                </c:pt>
                <c:pt idx="920">
                  <c:v>81.380582000000004</c:v>
                </c:pt>
                <c:pt idx="921">
                  <c:v>81.379552000000004</c:v>
                </c:pt>
                <c:pt idx="922">
                  <c:v>81.360408000000007</c:v>
                </c:pt>
                <c:pt idx="923">
                  <c:v>81.327984000000001</c:v>
                </c:pt>
                <c:pt idx="924">
                  <c:v>81.295400999999998</c:v>
                </c:pt>
                <c:pt idx="925">
                  <c:v>81.271631999999997</c:v>
                </c:pt>
                <c:pt idx="926">
                  <c:v>81.255492000000004</c:v>
                </c:pt>
                <c:pt idx="927">
                  <c:v>81.242649999999998</c:v>
                </c:pt>
                <c:pt idx="928">
                  <c:v>81.234442000000001</c:v>
                </c:pt>
                <c:pt idx="929">
                  <c:v>81.235476000000006</c:v>
                </c:pt>
                <c:pt idx="930">
                  <c:v>81.244187999999994</c:v>
                </c:pt>
                <c:pt idx="931">
                  <c:v>81.250414000000006</c:v>
                </c:pt>
                <c:pt idx="932">
                  <c:v>81.243758</c:v>
                </c:pt>
                <c:pt idx="933">
                  <c:v>81.223044999999999</c:v>
                </c:pt>
                <c:pt idx="934">
                  <c:v>81.197793000000004</c:v>
                </c:pt>
                <c:pt idx="935">
                  <c:v>81.181505999999999</c:v>
                </c:pt>
                <c:pt idx="936">
                  <c:v>81.181489999999997</c:v>
                </c:pt>
                <c:pt idx="937">
                  <c:v>81.192089999999993</c:v>
                </c:pt>
                <c:pt idx="938">
                  <c:v>81.198296999999997</c:v>
                </c:pt>
                <c:pt idx="939">
                  <c:v>81.189145999999994</c:v>
                </c:pt>
                <c:pt idx="940">
                  <c:v>81.168409999999994</c:v>
                </c:pt>
                <c:pt idx="941">
                  <c:v>81.150132999999997</c:v>
                </c:pt>
                <c:pt idx="942">
                  <c:v>81.143930999999995</c:v>
                </c:pt>
                <c:pt idx="943">
                  <c:v>81.147357</c:v>
                </c:pt>
                <c:pt idx="944">
                  <c:v>81.152431000000007</c:v>
                </c:pt>
                <c:pt idx="945">
                  <c:v>81.154067999999995</c:v>
                </c:pt>
                <c:pt idx="946">
                  <c:v>81.148644000000004</c:v>
                </c:pt>
                <c:pt idx="947">
                  <c:v>81.129424999999998</c:v>
                </c:pt>
                <c:pt idx="948">
                  <c:v>81.090896000000001</c:v>
                </c:pt>
                <c:pt idx="949">
                  <c:v>81.039178000000007</c:v>
                </c:pt>
                <c:pt idx="950">
                  <c:v>80.994485999999995</c:v>
                </c:pt>
                <c:pt idx="951">
                  <c:v>80.978314999999995</c:v>
                </c:pt>
                <c:pt idx="952">
                  <c:v>80.994769000000005</c:v>
                </c:pt>
                <c:pt idx="953">
                  <c:v>81.023803000000001</c:v>
                </c:pt>
                <c:pt idx="954">
                  <c:v>81.034592000000004</c:v>
                </c:pt>
                <c:pt idx="955">
                  <c:v>81.009820000000005</c:v>
                </c:pt>
                <c:pt idx="956">
                  <c:v>80.960503000000003</c:v>
                </c:pt>
                <c:pt idx="957">
                  <c:v>80.917188999999993</c:v>
                </c:pt>
                <c:pt idx="958">
                  <c:v>80.904227000000006</c:v>
                </c:pt>
                <c:pt idx="959">
                  <c:v>80.921148000000002</c:v>
                </c:pt>
                <c:pt idx="960">
                  <c:v>80.948200999999997</c:v>
                </c:pt>
                <c:pt idx="961">
                  <c:v>80.966746000000001</c:v>
                </c:pt>
                <c:pt idx="962">
                  <c:v>80.971937999999994</c:v>
                </c:pt>
                <c:pt idx="963">
                  <c:v>80.967905000000002</c:v>
                </c:pt>
                <c:pt idx="964">
                  <c:v>80.956405000000004</c:v>
                </c:pt>
                <c:pt idx="965">
                  <c:v>80.934608999999995</c:v>
                </c:pt>
                <c:pt idx="966">
                  <c:v>80.903929000000005</c:v>
                </c:pt>
                <c:pt idx="967">
                  <c:v>80.877043999999998</c:v>
                </c:pt>
                <c:pt idx="968">
                  <c:v>80.870772000000002</c:v>
                </c:pt>
                <c:pt idx="969">
                  <c:v>80.888664000000006</c:v>
                </c:pt>
                <c:pt idx="970">
                  <c:v>80.913488999999998</c:v>
                </c:pt>
                <c:pt idx="971">
                  <c:v>80.921868000000003</c:v>
                </c:pt>
                <c:pt idx="972">
                  <c:v>80.905486999999994</c:v>
                </c:pt>
                <c:pt idx="973">
                  <c:v>80.875412999999995</c:v>
                </c:pt>
                <c:pt idx="974">
                  <c:v>80.848226999999994</c:v>
                </c:pt>
                <c:pt idx="975">
                  <c:v>80.832858999999999</c:v>
                </c:pt>
                <c:pt idx="976">
                  <c:v>80.830572000000004</c:v>
                </c:pt>
                <c:pt idx="977">
                  <c:v>80.840445000000003</c:v>
                </c:pt>
                <c:pt idx="978">
                  <c:v>80.858493999999993</c:v>
                </c:pt>
                <c:pt idx="979">
                  <c:v>80.875281999999999</c:v>
                </c:pt>
                <c:pt idx="980">
                  <c:v>80.882906000000006</c:v>
                </c:pt>
                <c:pt idx="981">
                  <c:v>80.884969999999996</c:v>
                </c:pt>
                <c:pt idx="982">
                  <c:v>80.893187999999995</c:v>
                </c:pt>
                <c:pt idx="983">
                  <c:v>80.911857999999995</c:v>
                </c:pt>
                <c:pt idx="984">
                  <c:v>80.931246000000002</c:v>
                </c:pt>
                <c:pt idx="985">
                  <c:v>80.939473000000007</c:v>
                </c:pt>
                <c:pt idx="986">
                  <c:v>80.935450000000003</c:v>
                </c:pt>
                <c:pt idx="987">
                  <c:v>80.925014000000004</c:v>
                </c:pt>
                <c:pt idx="988">
                  <c:v>80.908972000000006</c:v>
                </c:pt>
                <c:pt idx="989">
                  <c:v>80.882771000000005</c:v>
                </c:pt>
                <c:pt idx="990">
                  <c:v>80.846959999999996</c:v>
                </c:pt>
                <c:pt idx="991">
                  <c:v>80.810214000000002</c:v>
                </c:pt>
                <c:pt idx="992">
                  <c:v>80.780478000000002</c:v>
                </c:pt>
                <c:pt idx="993">
                  <c:v>80.759055000000004</c:v>
                </c:pt>
                <c:pt idx="994">
                  <c:v>80.745773999999997</c:v>
                </c:pt>
                <c:pt idx="995">
                  <c:v>80.744468999999995</c:v>
                </c:pt>
                <c:pt idx="996">
                  <c:v>80.758264999999994</c:v>
                </c:pt>
                <c:pt idx="997">
                  <c:v>80.782390000000007</c:v>
                </c:pt>
                <c:pt idx="998">
                  <c:v>80.807175000000001</c:v>
                </c:pt>
                <c:pt idx="999">
                  <c:v>80.827164999999994</c:v>
                </c:pt>
                <c:pt idx="1000">
                  <c:v>80.842426000000003</c:v>
                </c:pt>
                <c:pt idx="1001">
                  <c:v>80.851474999999994</c:v>
                </c:pt>
                <c:pt idx="1002">
                  <c:v>80.848692999999997</c:v>
                </c:pt>
                <c:pt idx="1003">
                  <c:v>80.831649999999996</c:v>
                </c:pt>
                <c:pt idx="1004">
                  <c:v>80.807997</c:v>
                </c:pt>
                <c:pt idx="1005">
                  <c:v>80.790788000000006</c:v>
                </c:pt>
                <c:pt idx="1006">
                  <c:v>80.784920999999997</c:v>
                </c:pt>
                <c:pt idx="1007">
                  <c:v>80.778603000000004</c:v>
                </c:pt>
                <c:pt idx="1008">
                  <c:v>80.750653</c:v>
                </c:pt>
                <c:pt idx="1009">
                  <c:v>80.689599000000001</c:v>
                </c:pt>
                <c:pt idx="1010">
                  <c:v>80.606773000000004</c:v>
                </c:pt>
                <c:pt idx="1011">
                  <c:v>80.527174000000002</c:v>
                </c:pt>
                <c:pt idx="1012">
                  <c:v>80.463414999999998</c:v>
                </c:pt>
                <c:pt idx="1013">
                  <c:v>80.400493999999995</c:v>
                </c:pt>
                <c:pt idx="1014">
                  <c:v>80.311684999999997</c:v>
                </c:pt>
                <c:pt idx="1015">
                  <c:v>80.188772</c:v>
                </c:pt>
                <c:pt idx="1016">
                  <c:v>80.050707000000003</c:v>
                </c:pt>
                <c:pt idx="1017">
                  <c:v>79.921024000000003</c:v>
                </c:pt>
                <c:pt idx="1018">
                  <c:v>79.802188999999998</c:v>
                </c:pt>
                <c:pt idx="1019">
                  <c:v>79.674194999999997</c:v>
                </c:pt>
                <c:pt idx="1020">
                  <c:v>79.513492999999997</c:v>
                </c:pt>
                <c:pt idx="1021">
                  <c:v>79.309049999999999</c:v>
                </c:pt>
                <c:pt idx="1022">
                  <c:v>79.063508999999996</c:v>
                </c:pt>
                <c:pt idx="1023">
                  <c:v>78.785190999999998</c:v>
                </c:pt>
                <c:pt idx="1024">
                  <c:v>78.480338000000003</c:v>
                </c:pt>
                <c:pt idx="1025">
                  <c:v>78.149873999999997</c:v>
                </c:pt>
                <c:pt idx="1026">
                  <c:v>77.791300000000007</c:v>
                </c:pt>
                <c:pt idx="1027">
                  <c:v>77.402811999999997</c:v>
                </c:pt>
                <c:pt idx="1028">
                  <c:v>76.984854999999996</c:v>
                </c:pt>
                <c:pt idx="1029">
                  <c:v>76.539384999999996</c:v>
                </c:pt>
                <c:pt idx="1030">
                  <c:v>76.071996999999996</c:v>
                </c:pt>
                <c:pt idx="1031">
                  <c:v>75.596680000000006</c:v>
                </c:pt>
                <c:pt idx="1032">
                  <c:v>75.134978000000004</c:v>
                </c:pt>
                <c:pt idx="1033">
                  <c:v>74.705945</c:v>
                </c:pt>
                <c:pt idx="1034">
                  <c:v>74.315583000000004</c:v>
                </c:pt>
                <c:pt idx="1035">
                  <c:v>73.955815999999999</c:v>
                </c:pt>
                <c:pt idx="1036">
                  <c:v>73.613241000000002</c:v>
                </c:pt>
                <c:pt idx="1037">
                  <c:v>73.281163000000006</c:v>
                </c:pt>
                <c:pt idx="1038">
                  <c:v>72.969027999999994</c:v>
                </c:pt>
                <c:pt idx="1039">
                  <c:v>72.702534</c:v>
                </c:pt>
                <c:pt idx="1040">
                  <c:v>72.5107</c:v>
                </c:pt>
                <c:pt idx="1041">
                  <c:v>72.408760999999998</c:v>
                </c:pt>
                <c:pt idx="1042">
                  <c:v>72.393001999999996</c:v>
                </c:pt>
                <c:pt idx="1043">
                  <c:v>72.450294999999997</c:v>
                </c:pt>
                <c:pt idx="1044">
                  <c:v>72.567083999999994</c:v>
                </c:pt>
                <c:pt idx="1045">
                  <c:v>72.728232000000006</c:v>
                </c:pt>
                <c:pt idx="1046">
                  <c:v>72.915633</c:v>
                </c:pt>
                <c:pt idx="1047">
                  <c:v>73.115384000000006</c:v>
                </c:pt>
                <c:pt idx="1048">
                  <c:v>73.322686000000004</c:v>
                </c:pt>
                <c:pt idx="1049">
                  <c:v>73.531961999999993</c:v>
                </c:pt>
                <c:pt idx="1050">
                  <c:v>73.724134000000006</c:v>
                </c:pt>
                <c:pt idx="1051">
                  <c:v>73.872024999999994</c:v>
                </c:pt>
                <c:pt idx="1052">
                  <c:v>73.959232999999998</c:v>
                </c:pt>
                <c:pt idx="1053">
                  <c:v>73.987705000000005</c:v>
                </c:pt>
                <c:pt idx="1054">
                  <c:v>73.965552000000002</c:v>
                </c:pt>
                <c:pt idx="1055">
                  <c:v>73.894164000000004</c:v>
                </c:pt>
                <c:pt idx="1056">
                  <c:v>73.771353000000005</c:v>
                </c:pt>
                <c:pt idx="1057">
                  <c:v>73.602698000000004</c:v>
                </c:pt>
                <c:pt idx="1058">
                  <c:v>73.404747</c:v>
                </c:pt>
                <c:pt idx="1059">
                  <c:v>73.196937000000005</c:v>
                </c:pt>
                <c:pt idx="1060">
                  <c:v>72.991535999999996</c:v>
                </c:pt>
                <c:pt idx="1061">
                  <c:v>72.790902000000003</c:v>
                </c:pt>
                <c:pt idx="1062">
                  <c:v>72.594151999999994</c:v>
                </c:pt>
                <c:pt idx="1063">
                  <c:v>72.406502000000003</c:v>
                </c:pt>
                <c:pt idx="1064">
                  <c:v>72.240454999999997</c:v>
                </c:pt>
                <c:pt idx="1065">
                  <c:v>72.106746000000001</c:v>
                </c:pt>
                <c:pt idx="1066">
                  <c:v>72.006851999999995</c:v>
                </c:pt>
                <c:pt idx="1067">
                  <c:v>71.936667999999997</c:v>
                </c:pt>
                <c:pt idx="1068">
                  <c:v>71.893957999999998</c:v>
                </c:pt>
                <c:pt idx="1069">
                  <c:v>71.878272999999993</c:v>
                </c:pt>
                <c:pt idx="1070">
                  <c:v>71.887443000000005</c:v>
                </c:pt>
                <c:pt idx="1071">
                  <c:v>71.921199999999999</c:v>
                </c:pt>
                <c:pt idx="1072">
                  <c:v>71.986264000000006</c:v>
                </c:pt>
                <c:pt idx="1073">
                  <c:v>72.088566</c:v>
                </c:pt>
                <c:pt idx="1074">
                  <c:v>72.218354000000005</c:v>
                </c:pt>
                <c:pt idx="1075">
                  <c:v>72.350774000000001</c:v>
                </c:pt>
                <c:pt idx="1076">
                  <c:v>72.466483999999994</c:v>
                </c:pt>
                <c:pt idx="1077">
                  <c:v>72.568259999999995</c:v>
                </c:pt>
                <c:pt idx="1078">
                  <c:v>72.674937999999997</c:v>
                </c:pt>
                <c:pt idx="1079">
                  <c:v>72.803605000000005</c:v>
                </c:pt>
                <c:pt idx="1080">
                  <c:v>72.960037</c:v>
                </c:pt>
                <c:pt idx="1081">
                  <c:v>73.139218</c:v>
                </c:pt>
                <c:pt idx="1082">
                  <c:v>73.327259999999995</c:v>
                </c:pt>
                <c:pt idx="1083">
                  <c:v>73.504699000000002</c:v>
                </c:pt>
                <c:pt idx="1084">
                  <c:v>73.655555000000007</c:v>
                </c:pt>
                <c:pt idx="1085">
                  <c:v>73.777163000000002</c:v>
                </c:pt>
                <c:pt idx="1086">
                  <c:v>73.879658000000006</c:v>
                </c:pt>
                <c:pt idx="1087">
                  <c:v>73.974551000000005</c:v>
                </c:pt>
                <c:pt idx="1088">
                  <c:v>74.064490000000006</c:v>
                </c:pt>
                <c:pt idx="1089">
                  <c:v>74.144695999999996</c:v>
                </c:pt>
                <c:pt idx="1090">
                  <c:v>74.213652999999994</c:v>
                </c:pt>
                <c:pt idx="1091">
                  <c:v>74.280165999999994</c:v>
                </c:pt>
                <c:pt idx="1092">
                  <c:v>74.357792000000003</c:v>
                </c:pt>
                <c:pt idx="1093">
                  <c:v>74.452624999999998</c:v>
                </c:pt>
                <c:pt idx="1094">
                  <c:v>74.559201000000002</c:v>
                </c:pt>
                <c:pt idx="1095">
                  <c:v>74.668924000000004</c:v>
                </c:pt>
                <c:pt idx="1096">
                  <c:v>74.778452000000001</c:v>
                </c:pt>
                <c:pt idx="1097">
                  <c:v>74.887095000000002</c:v>
                </c:pt>
                <c:pt idx="1098">
                  <c:v>74.990661000000003</c:v>
                </c:pt>
                <c:pt idx="1099">
                  <c:v>75.084621999999996</c:v>
                </c:pt>
                <c:pt idx="1100">
                  <c:v>75.171771000000007</c:v>
                </c:pt>
                <c:pt idx="1101">
                  <c:v>75.260138999999995</c:v>
                </c:pt>
                <c:pt idx="1102">
                  <c:v>75.353606999999997</c:v>
                </c:pt>
                <c:pt idx="1103">
                  <c:v>75.447958999999997</c:v>
                </c:pt>
                <c:pt idx="1104">
                  <c:v>75.536315999999999</c:v>
                </c:pt>
                <c:pt idx="1105">
                  <c:v>75.613522000000003</c:v>
                </c:pt>
                <c:pt idx="1106">
                  <c:v>75.676635000000005</c:v>
                </c:pt>
                <c:pt idx="1107">
                  <c:v>75.727999999999994</c:v>
                </c:pt>
                <c:pt idx="1108">
                  <c:v>75.777884999999998</c:v>
                </c:pt>
                <c:pt idx="1109">
                  <c:v>75.835710000000006</c:v>
                </c:pt>
                <c:pt idx="1110">
                  <c:v>75.895909000000003</c:v>
                </c:pt>
                <c:pt idx="1111">
                  <c:v>75.939756000000003</c:v>
                </c:pt>
                <c:pt idx="1112">
                  <c:v>75.954894999999993</c:v>
                </c:pt>
                <c:pt idx="1113">
                  <c:v>75.946709999999996</c:v>
                </c:pt>
                <c:pt idx="1114">
                  <c:v>75.926146000000003</c:v>
                </c:pt>
                <c:pt idx="1115">
                  <c:v>75.893137999999993</c:v>
                </c:pt>
                <c:pt idx="1116">
                  <c:v>75.837419999999995</c:v>
                </c:pt>
                <c:pt idx="1117">
                  <c:v>75.749128999999996</c:v>
                </c:pt>
                <c:pt idx="1118">
                  <c:v>75.621713</c:v>
                </c:pt>
                <c:pt idx="1119">
                  <c:v>75.450704999999999</c:v>
                </c:pt>
                <c:pt idx="1120">
                  <c:v>75.240193000000005</c:v>
                </c:pt>
                <c:pt idx="1121">
                  <c:v>75.008851000000007</c:v>
                </c:pt>
                <c:pt idx="1122">
                  <c:v>74.780547999999996</c:v>
                </c:pt>
                <c:pt idx="1123">
                  <c:v>74.569100000000006</c:v>
                </c:pt>
                <c:pt idx="1124">
                  <c:v>74.378924999999995</c:v>
                </c:pt>
                <c:pt idx="1125">
                  <c:v>74.219243000000006</c:v>
                </c:pt>
                <c:pt idx="1126">
                  <c:v>74.106979999999993</c:v>
                </c:pt>
                <c:pt idx="1127">
                  <c:v>74.051688999999996</c:v>
                </c:pt>
                <c:pt idx="1128">
                  <c:v>74.043970999999999</c:v>
                </c:pt>
                <c:pt idx="1129">
                  <c:v>74.062132000000005</c:v>
                </c:pt>
                <c:pt idx="1130">
                  <c:v>74.085014999999999</c:v>
                </c:pt>
                <c:pt idx="1131">
                  <c:v>74.096125999999998</c:v>
                </c:pt>
                <c:pt idx="1132">
                  <c:v>74.084665999999999</c:v>
                </c:pt>
                <c:pt idx="1133">
                  <c:v>74.050454999999999</c:v>
                </c:pt>
                <c:pt idx="1134">
                  <c:v>74.004005000000006</c:v>
                </c:pt>
                <c:pt idx="1135">
                  <c:v>73.953947999999997</c:v>
                </c:pt>
                <c:pt idx="1136">
                  <c:v>73.896484000000001</c:v>
                </c:pt>
                <c:pt idx="1137">
                  <c:v>73.824681999999996</c:v>
                </c:pt>
                <c:pt idx="1138">
                  <c:v>73.747124999999997</c:v>
                </c:pt>
                <c:pt idx="1139">
                  <c:v>73.688827000000003</c:v>
                </c:pt>
                <c:pt idx="1140">
                  <c:v>73.671058000000002</c:v>
                </c:pt>
                <c:pt idx="1141">
                  <c:v>73.695914999999999</c:v>
                </c:pt>
                <c:pt idx="1142">
                  <c:v>73.752770999999996</c:v>
                </c:pt>
                <c:pt idx="1143">
                  <c:v>73.834112000000005</c:v>
                </c:pt>
                <c:pt idx="1144">
                  <c:v>73.941141000000002</c:v>
                </c:pt>
                <c:pt idx="1145">
                  <c:v>74.078787000000005</c:v>
                </c:pt>
                <c:pt idx="1146">
                  <c:v>74.250495000000001</c:v>
                </c:pt>
                <c:pt idx="1147">
                  <c:v>74.455678000000006</c:v>
                </c:pt>
                <c:pt idx="1148">
                  <c:v>74.686745000000002</c:v>
                </c:pt>
                <c:pt idx="1149">
                  <c:v>74.927464000000001</c:v>
                </c:pt>
                <c:pt idx="1150">
                  <c:v>75.157571000000004</c:v>
                </c:pt>
                <c:pt idx="1151">
                  <c:v>75.361384999999999</c:v>
                </c:pt>
                <c:pt idx="1152">
                  <c:v>75.533311999999995</c:v>
                </c:pt>
                <c:pt idx="1153">
                  <c:v>75.676897999999994</c:v>
                </c:pt>
                <c:pt idx="1154">
                  <c:v>75.801108999999997</c:v>
                </c:pt>
                <c:pt idx="1155">
                  <c:v>75.917090999999999</c:v>
                </c:pt>
                <c:pt idx="1156">
                  <c:v>76.035217000000003</c:v>
                </c:pt>
                <c:pt idx="1157">
                  <c:v>76.161845999999997</c:v>
                </c:pt>
                <c:pt idx="1158">
                  <c:v>76.296367000000004</c:v>
                </c:pt>
                <c:pt idx="1159">
                  <c:v>76.429038000000006</c:v>
                </c:pt>
                <c:pt idx="1160">
                  <c:v>76.542332999999999</c:v>
                </c:pt>
                <c:pt idx="1161">
                  <c:v>76.620065999999994</c:v>
                </c:pt>
                <c:pt idx="1162">
                  <c:v>76.661135000000002</c:v>
                </c:pt>
                <c:pt idx="1163">
                  <c:v>76.683752999999996</c:v>
                </c:pt>
                <c:pt idx="1164">
                  <c:v>76.710749000000007</c:v>
                </c:pt>
                <c:pt idx="1165">
                  <c:v>76.749752999999998</c:v>
                </c:pt>
                <c:pt idx="1166">
                  <c:v>76.791325999999998</c:v>
                </c:pt>
                <c:pt idx="1167">
                  <c:v>76.826605999999998</c:v>
                </c:pt>
                <c:pt idx="1168">
                  <c:v>76.860116000000005</c:v>
                </c:pt>
                <c:pt idx="1169">
                  <c:v>76.901705000000007</c:v>
                </c:pt>
                <c:pt idx="1170">
                  <c:v>76.952301000000006</c:v>
                </c:pt>
                <c:pt idx="1171">
                  <c:v>77.004497999999998</c:v>
                </c:pt>
                <c:pt idx="1172">
                  <c:v>77.054029</c:v>
                </c:pt>
                <c:pt idx="1173">
                  <c:v>77.102631000000002</c:v>
                </c:pt>
                <c:pt idx="1174">
                  <c:v>77.149562000000003</c:v>
                </c:pt>
                <c:pt idx="1175">
                  <c:v>77.187956999999997</c:v>
                </c:pt>
                <c:pt idx="1176">
                  <c:v>77.212845000000002</c:v>
                </c:pt>
                <c:pt idx="1177">
                  <c:v>77.227997000000002</c:v>
                </c:pt>
                <c:pt idx="1178">
                  <c:v>77.241361999999995</c:v>
                </c:pt>
                <c:pt idx="1179">
                  <c:v>77.257064</c:v>
                </c:pt>
                <c:pt idx="1180">
                  <c:v>77.275260000000003</c:v>
                </c:pt>
                <c:pt idx="1181">
                  <c:v>77.297371999999996</c:v>
                </c:pt>
                <c:pt idx="1182">
                  <c:v>77.327144000000004</c:v>
                </c:pt>
                <c:pt idx="1183">
                  <c:v>77.366361999999995</c:v>
                </c:pt>
                <c:pt idx="1184">
                  <c:v>77.412009999999995</c:v>
                </c:pt>
                <c:pt idx="1185">
                  <c:v>77.458419000000006</c:v>
                </c:pt>
                <c:pt idx="1186">
                  <c:v>77.501340999999996</c:v>
                </c:pt>
                <c:pt idx="1187">
                  <c:v>77.539406</c:v>
                </c:pt>
                <c:pt idx="1188">
                  <c:v>77.572023999999999</c:v>
                </c:pt>
                <c:pt idx="1189">
                  <c:v>77.596801999999997</c:v>
                </c:pt>
                <c:pt idx="1190">
                  <c:v>77.611041</c:v>
                </c:pt>
                <c:pt idx="1191">
                  <c:v>77.617052000000001</c:v>
                </c:pt>
                <c:pt idx="1192">
                  <c:v>77.623633999999996</c:v>
                </c:pt>
                <c:pt idx="1193">
                  <c:v>77.638345999999999</c:v>
                </c:pt>
                <c:pt idx="1194">
                  <c:v>77.658457999999996</c:v>
                </c:pt>
                <c:pt idx="1195">
                  <c:v>77.674452000000002</c:v>
                </c:pt>
                <c:pt idx="1196">
                  <c:v>77.684540999999996</c:v>
                </c:pt>
                <c:pt idx="1197">
                  <c:v>77.700818999999996</c:v>
                </c:pt>
                <c:pt idx="1198">
                  <c:v>77.735207000000003</c:v>
                </c:pt>
                <c:pt idx="1199">
                  <c:v>77.780687</c:v>
                </c:pt>
                <c:pt idx="1200">
                  <c:v>77.813154999999995</c:v>
                </c:pt>
                <c:pt idx="1201">
                  <c:v>77.815085999999994</c:v>
                </c:pt>
                <c:pt idx="1202">
                  <c:v>77.794411999999994</c:v>
                </c:pt>
                <c:pt idx="1203">
                  <c:v>77.776792</c:v>
                </c:pt>
                <c:pt idx="1204">
                  <c:v>77.781588999999997</c:v>
                </c:pt>
                <c:pt idx="1205">
                  <c:v>77.808959000000002</c:v>
                </c:pt>
                <c:pt idx="1206">
                  <c:v>77.847947000000005</c:v>
                </c:pt>
                <c:pt idx="1207">
                  <c:v>77.888654000000002</c:v>
                </c:pt>
                <c:pt idx="1208">
                  <c:v>77.922574999999995</c:v>
                </c:pt>
                <c:pt idx="1209">
                  <c:v>77.938198</c:v>
                </c:pt>
                <c:pt idx="1210">
                  <c:v>77.927477999999994</c:v>
                </c:pt>
                <c:pt idx="1211">
                  <c:v>77.898966999999999</c:v>
                </c:pt>
                <c:pt idx="1212">
                  <c:v>77.876732000000004</c:v>
                </c:pt>
                <c:pt idx="1213">
                  <c:v>77.880374000000003</c:v>
                </c:pt>
                <c:pt idx="1214">
                  <c:v>77.908085999999997</c:v>
                </c:pt>
                <c:pt idx="1215">
                  <c:v>77.941899000000006</c:v>
                </c:pt>
                <c:pt idx="1216">
                  <c:v>77.96566</c:v>
                </c:pt>
                <c:pt idx="1217">
                  <c:v>77.974118000000004</c:v>
                </c:pt>
                <c:pt idx="1218">
                  <c:v>77.969258999999994</c:v>
                </c:pt>
                <c:pt idx="1219">
                  <c:v>77.956733</c:v>
                </c:pt>
                <c:pt idx="1220">
                  <c:v>77.947175999999999</c:v>
                </c:pt>
                <c:pt idx="1221">
                  <c:v>77.953942999999995</c:v>
                </c:pt>
                <c:pt idx="1222">
                  <c:v>77.984139999999996</c:v>
                </c:pt>
                <c:pt idx="1223">
                  <c:v>78.032414000000003</c:v>
                </c:pt>
                <c:pt idx="1224">
                  <c:v>78.083931000000007</c:v>
                </c:pt>
                <c:pt idx="1225">
                  <c:v>78.121251000000001</c:v>
                </c:pt>
                <c:pt idx="1226">
                  <c:v>78.129723999999996</c:v>
                </c:pt>
                <c:pt idx="1227">
                  <c:v>78.103917999999993</c:v>
                </c:pt>
                <c:pt idx="1228">
                  <c:v>78.055648000000005</c:v>
                </c:pt>
                <c:pt idx="1229">
                  <c:v>78.013054999999994</c:v>
                </c:pt>
                <c:pt idx="1230">
                  <c:v>78.003300999999993</c:v>
                </c:pt>
                <c:pt idx="1231">
                  <c:v>78.030783999999997</c:v>
                </c:pt>
                <c:pt idx="1232">
                  <c:v>78.073340999999999</c:v>
                </c:pt>
                <c:pt idx="1233">
                  <c:v>78.102934000000005</c:v>
                </c:pt>
                <c:pt idx="1234">
                  <c:v>78.110162000000003</c:v>
                </c:pt>
                <c:pt idx="1235">
                  <c:v>78.107354000000001</c:v>
                </c:pt>
                <c:pt idx="1236">
                  <c:v>78.109371999999993</c:v>
                </c:pt>
                <c:pt idx="1237">
                  <c:v>78.117334999999997</c:v>
                </c:pt>
                <c:pt idx="1238">
                  <c:v>78.124391000000003</c:v>
                </c:pt>
                <c:pt idx="1239">
                  <c:v>78.132226000000003</c:v>
                </c:pt>
                <c:pt idx="1240">
                  <c:v>78.152424999999994</c:v>
                </c:pt>
                <c:pt idx="1241">
                  <c:v>78.189158000000006</c:v>
                </c:pt>
                <c:pt idx="1242">
                  <c:v>78.228097000000005</c:v>
                </c:pt>
                <c:pt idx="1243">
                  <c:v>78.249356000000006</c:v>
                </c:pt>
                <c:pt idx="1244">
                  <c:v>78.248628999999994</c:v>
                </c:pt>
                <c:pt idx="1245">
                  <c:v>78.239192000000003</c:v>
                </c:pt>
                <c:pt idx="1246">
                  <c:v>78.234289000000004</c:v>
                </c:pt>
                <c:pt idx="1247">
                  <c:v>78.234362000000004</c:v>
                </c:pt>
                <c:pt idx="1248">
                  <c:v>78.232731000000001</c:v>
                </c:pt>
                <c:pt idx="1249">
                  <c:v>78.227016000000006</c:v>
                </c:pt>
                <c:pt idx="1250">
                  <c:v>78.220297000000002</c:v>
                </c:pt>
                <c:pt idx="1251">
                  <c:v>78.214641</c:v>
                </c:pt>
                <c:pt idx="1252">
                  <c:v>78.209387000000007</c:v>
                </c:pt>
                <c:pt idx="1253">
                  <c:v>78.206057000000001</c:v>
                </c:pt>
                <c:pt idx="1254">
                  <c:v>78.210053000000002</c:v>
                </c:pt>
                <c:pt idx="1255">
                  <c:v>78.223934</c:v>
                </c:pt>
                <c:pt idx="1256">
                  <c:v>78.240123999999994</c:v>
                </c:pt>
                <c:pt idx="1257">
                  <c:v>78.244718000000006</c:v>
                </c:pt>
                <c:pt idx="1258">
                  <c:v>78.231762000000003</c:v>
                </c:pt>
                <c:pt idx="1259">
                  <c:v>78.212407999999996</c:v>
                </c:pt>
                <c:pt idx="1260">
                  <c:v>78.205624999999998</c:v>
                </c:pt>
                <c:pt idx="1261">
                  <c:v>78.218222999999995</c:v>
                </c:pt>
                <c:pt idx="1262">
                  <c:v>78.237691999999996</c:v>
                </c:pt>
                <c:pt idx="1263">
                  <c:v>78.247163</c:v>
                </c:pt>
                <c:pt idx="1264">
                  <c:v>78.244485999999995</c:v>
                </c:pt>
                <c:pt idx="1265">
                  <c:v>78.242384000000001</c:v>
                </c:pt>
                <c:pt idx="1266">
                  <c:v>78.251678999999996</c:v>
                </c:pt>
                <c:pt idx="1267">
                  <c:v>78.270168999999996</c:v>
                </c:pt>
                <c:pt idx="1268">
                  <c:v>78.288966000000002</c:v>
                </c:pt>
                <c:pt idx="1269">
                  <c:v>78.305150999999995</c:v>
                </c:pt>
                <c:pt idx="1270">
                  <c:v>78.324082000000004</c:v>
                </c:pt>
                <c:pt idx="1271">
                  <c:v>78.350032999999996</c:v>
                </c:pt>
                <c:pt idx="1272">
                  <c:v>78.377384000000006</c:v>
                </c:pt>
                <c:pt idx="1273">
                  <c:v>78.392923999999994</c:v>
                </c:pt>
                <c:pt idx="1274">
                  <c:v>78.387703000000002</c:v>
                </c:pt>
                <c:pt idx="1275">
                  <c:v>78.366196000000002</c:v>
                </c:pt>
                <c:pt idx="1276">
                  <c:v>78.342896999999994</c:v>
                </c:pt>
                <c:pt idx="1277">
                  <c:v>78.330027999999999</c:v>
                </c:pt>
                <c:pt idx="1278">
                  <c:v>78.329836</c:v>
                </c:pt>
                <c:pt idx="1279">
                  <c:v>78.337492999999995</c:v>
                </c:pt>
                <c:pt idx="1280">
                  <c:v>78.347199000000003</c:v>
                </c:pt>
                <c:pt idx="1281">
                  <c:v>78.354228000000006</c:v>
                </c:pt>
                <c:pt idx="1282">
                  <c:v>78.355491999999998</c:v>
                </c:pt>
                <c:pt idx="1283">
                  <c:v>78.351995000000002</c:v>
                </c:pt>
                <c:pt idx="1284">
                  <c:v>78.348876000000004</c:v>
                </c:pt>
                <c:pt idx="1285">
                  <c:v>78.350452000000004</c:v>
                </c:pt>
                <c:pt idx="1286">
                  <c:v>78.357062999999997</c:v>
                </c:pt>
                <c:pt idx="1287">
                  <c:v>78.368054000000001</c:v>
                </c:pt>
                <c:pt idx="1288">
                  <c:v>78.383510000000001</c:v>
                </c:pt>
                <c:pt idx="1289">
                  <c:v>78.399927000000005</c:v>
                </c:pt>
                <c:pt idx="1290">
                  <c:v>78.409368999999998</c:v>
                </c:pt>
                <c:pt idx="1291">
                  <c:v>78.408659</c:v>
                </c:pt>
                <c:pt idx="1292">
                  <c:v>78.405319000000006</c:v>
                </c:pt>
                <c:pt idx="1293">
                  <c:v>78.407258999999996</c:v>
                </c:pt>
                <c:pt idx="1294">
                  <c:v>78.409951000000007</c:v>
                </c:pt>
                <c:pt idx="1295">
                  <c:v>78.403115999999997</c:v>
                </c:pt>
                <c:pt idx="1296">
                  <c:v>78.389578</c:v>
                </c:pt>
                <c:pt idx="1297">
                  <c:v>78.387034</c:v>
                </c:pt>
                <c:pt idx="1298">
                  <c:v>78.407584999999997</c:v>
                </c:pt>
                <c:pt idx="1299">
                  <c:v>78.442959000000002</c:v>
                </c:pt>
                <c:pt idx="1300">
                  <c:v>78.473996</c:v>
                </c:pt>
                <c:pt idx="1301">
                  <c:v>78.488821999999999</c:v>
                </c:pt>
                <c:pt idx="1302">
                  <c:v>78.487450999999993</c:v>
                </c:pt>
                <c:pt idx="1303">
                  <c:v>78.474519000000001</c:v>
                </c:pt>
                <c:pt idx="1304">
                  <c:v>78.454766000000006</c:v>
                </c:pt>
                <c:pt idx="1305">
                  <c:v>78.433840000000004</c:v>
                </c:pt>
                <c:pt idx="1306">
                  <c:v>78.417580000000001</c:v>
                </c:pt>
                <c:pt idx="1307">
                  <c:v>78.408991</c:v>
                </c:pt>
                <c:pt idx="1308">
                  <c:v>78.407183000000003</c:v>
                </c:pt>
                <c:pt idx="1309">
                  <c:v>78.408690000000007</c:v>
                </c:pt>
                <c:pt idx="1310">
                  <c:v>78.409512000000007</c:v>
                </c:pt>
                <c:pt idx="1311">
                  <c:v>78.408387000000005</c:v>
                </c:pt>
                <c:pt idx="1312">
                  <c:v>78.409177999999997</c:v>
                </c:pt>
                <c:pt idx="1313">
                  <c:v>78.417085999999998</c:v>
                </c:pt>
                <c:pt idx="1314">
                  <c:v>78.430627999999999</c:v>
                </c:pt>
                <c:pt idx="1315">
                  <c:v>78.440392000000003</c:v>
                </c:pt>
                <c:pt idx="1316">
                  <c:v>78.438547</c:v>
                </c:pt>
                <c:pt idx="1317">
                  <c:v>78.427819999999997</c:v>
                </c:pt>
                <c:pt idx="1318">
                  <c:v>78.418481</c:v>
                </c:pt>
                <c:pt idx="1319">
                  <c:v>78.417828999999998</c:v>
                </c:pt>
                <c:pt idx="1320">
                  <c:v>78.424693000000005</c:v>
                </c:pt>
                <c:pt idx="1321">
                  <c:v>78.432699999999997</c:v>
                </c:pt>
                <c:pt idx="1322">
                  <c:v>78.435912000000002</c:v>
                </c:pt>
                <c:pt idx="1323">
                  <c:v>78.431426999999999</c:v>
                </c:pt>
                <c:pt idx="1324">
                  <c:v>78.419241999999997</c:v>
                </c:pt>
                <c:pt idx="1325">
                  <c:v>78.401735000000002</c:v>
                </c:pt>
                <c:pt idx="1326">
                  <c:v>78.383762000000004</c:v>
                </c:pt>
                <c:pt idx="1327">
                  <c:v>78.371838999999994</c:v>
                </c:pt>
                <c:pt idx="1328">
                  <c:v>78.370223999999993</c:v>
                </c:pt>
                <c:pt idx="1329">
                  <c:v>78.375896999999995</c:v>
                </c:pt>
                <c:pt idx="1330">
                  <c:v>78.379233999999997</c:v>
                </c:pt>
                <c:pt idx="1331">
                  <c:v>78.372508999999994</c:v>
                </c:pt>
                <c:pt idx="1332">
                  <c:v>78.357213999999999</c:v>
                </c:pt>
                <c:pt idx="1333">
                  <c:v>78.340890999999999</c:v>
                </c:pt>
                <c:pt idx="1334">
                  <c:v>78.328203000000002</c:v>
                </c:pt>
                <c:pt idx="1335">
                  <c:v>78.318507999999994</c:v>
                </c:pt>
                <c:pt idx="1336">
                  <c:v>78.311412000000004</c:v>
                </c:pt>
                <c:pt idx="1337">
                  <c:v>78.310496000000001</c:v>
                </c:pt>
                <c:pt idx="1338">
                  <c:v>78.320414999999997</c:v>
                </c:pt>
                <c:pt idx="1339">
                  <c:v>78.342106999999999</c:v>
                </c:pt>
                <c:pt idx="1340">
                  <c:v>78.370293000000004</c:v>
                </c:pt>
                <c:pt idx="1341">
                  <c:v>78.393828999999997</c:v>
                </c:pt>
                <c:pt idx="1342">
                  <c:v>78.401489999999995</c:v>
                </c:pt>
                <c:pt idx="1343">
                  <c:v>78.392443</c:v>
                </c:pt>
                <c:pt idx="1344">
                  <c:v>78.379369999999994</c:v>
                </c:pt>
                <c:pt idx="1345">
                  <c:v>78.374955999999997</c:v>
                </c:pt>
                <c:pt idx="1346">
                  <c:v>78.375764000000004</c:v>
                </c:pt>
                <c:pt idx="1347">
                  <c:v>78.366595000000004</c:v>
                </c:pt>
                <c:pt idx="1348">
                  <c:v>78.341425000000001</c:v>
                </c:pt>
                <c:pt idx="1349">
                  <c:v>78.312275</c:v>
                </c:pt>
                <c:pt idx="1350">
                  <c:v>78.294713999999999</c:v>
                </c:pt>
                <c:pt idx="1351">
                  <c:v>78.291948000000005</c:v>
                </c:pt>
                <c:pt idx="1352">
                  <c:v>78.296616999999998</c:v>
                </c:pt>
                <c:pt idx="1353">
                  <c:v>78.300563999999994</c:v>
                </c:pt>
                <c:pt idx="1354">
                  <c:v>78.297692999999995</c:v>
                </c:pt>
                <c:pt idx="1355">
                  <c:v>78.284555999999995</c:v>
                </c:pt>
                <c:pt idx="1356">
                  <c:v>78.265946999999997</c:v>
                </c:pt>
                <c:pt idx="1357">
                  <c:v>78.255374000000003</c:v>
                </c:pt>
                <c:pt idx="1358">
                  <c:v>78.262467000000001</c:v>
                </c:pt>
                <c:pt idx="1359">
                  <c:v>78.282466999999997</c:v>
                </c:pt>
                <c:pt idx="1360">
                  <c:v>78.303312000000005</c:v>
                </c:pt>
                <c:pt idx="1361">
                  <c:v>78.318532000000005</c:v>
                </c:pt>
                <c:pt idx="1362">
                  <c:v>78.326554000000002</c:v>
                </c:pt>
                <c:pt idx="1363">
                  <c:v>78.322951000000003</c:v>
                </c:pt>
                <c:pt idx="1364">
                  <c:v>78.304132999999993</c:v>
                </c:pt>
                <c:pt idx="1365">
                  <c:v>78.276691</c:v>
                </c:pt>
                <c:pt idx="1366">
                  <c:v>78.252063000000007</c:v>
                </c:pt>
                <c:pt idx="1367">
                  <c:v>78.230951000000005</c:v>
                </c:pt>
                <c:pt idx="1368">
                  <c:v>78.203051000000002</c:v>
                </c:pt>
                <c:pt idx="1369">
                  <c:v>78.165232000000003</c:v>
                </c:pt>
                <c:pt idx="1370">
                  <c:v>78.131084999999999</c:v>
                </c:pt>
                <c:pt idx="1371">
                  <c:v>78.117012000000003</c:v>
                </c:pt>
                <c:pt idx="1372">
                  <c:v>78.124159000000006</c:v>
                </c:pt>
                <c:pt idx="1373">
                  <c:v>78.138874000000001</c:v>
                </c:pt>
                <c:pt idx="1374">
                  <c:v>78.146726999999998</c:v>
                </c:pt>
                <c:pt idx="1375">
                  <c:v>78.141741999999994</c:v>
                </c:pt>
                <c:pt idx="1376">
                  <c:v>78.126005000000006</c:v>
                </c:pt>
                <c:pt idx="1377">
                  <c:v>78.105669000000006</c:v>
                </c:pt>
                <c:pt idx="1378">
                  <c:v>78.086017999999996</c:v>
                </c:pt>
                <c:pt idx="1379">
                  <c:v>78.067010999999994</c:v>
                </c:pt>
                <c:pt idx="1380">
                  <c:v>78.045070999999993</c:v>
                </c:pt>
                <c:pt idx="1381">
                  <c:v>78.021321999999998</c:v>
                </c:pt>
                <c:pt idx="1382">
                  <c:v>78.004504999999995</c:v>
                </c:pt>
                <c:pt idx="1383">
                  <c:v>78.001427000000007</c:v>
                </c:pt>
                <c:pt idx="1384">
                  <c:v>78.007197000000005</c:v>
                </c:pt>
                <c:pt idx="1385">
                  <c:v>78.010619000000005</c:v>
                </c:pt>
                <c:pt idx="1386">
                  <c:v>78.008645999999999</c:v>
                </c:pt>
                <c:pt idx="1387">
                  <c:v>78.009681</c:v>
                </c:pt>
                <c:pt idx="1388">
                  <c:v>78.020844999999994</c:v>
                </c:pt>
                <c:pt idx="1389">
                  <c:v>78.036676</c:v>
                </c:pt>
                <c:pt idx="1390">
                  <c:v>78.043822000000006</c:v>
                </c:pt>
                <c:pt idx="1391">
                  <c:v>78.034497000000002</c:v>
                </c:pt>
                <c:pt idx="1392">
                  <c:v>78.012690000000006</c:v>
                </c:pt>
                <c:pt idx="1393">
                  <c:v>77.989362999999997</c:v>
                </c:pt>
                <c:pt idx="1394">
                  <c:v>77.975003000000001</c:v>
                </c:pt>
                <c:pt idx="1395">
                  <c:v>77.975258999999994</c:v>
                </c:pt>
                <c:pt idx="1396">
                  <c:v>77.988320999999999</c:v>
                </c:pt>
                <c:pt idx="1397">
                  <c:v>78.004424999999998</c:v>
                </c:pt>
                <c:pt idx="1398">
                  <c:v>78.011240999999998</c:v>
                </c:pt>
                <c:pt idx="1399">
                  <c:v>78.003234000000006</c:v>
                </c:pt>
                <c:pt idx="1400">
                  <c:v>77.985557</c:v>
                </c:pt>
                <c:pt idx="1401">
                  <c:v>77.967422999999997</c:v>
                </c:pt>
                <c:pt idx="1402">
                  <c:v>77.952455</c:v>
                </c:pt>
                <c:pt idx="1403">
                  <c:v>77.936892999999998</c:v>
                </c:pt>
                <c:pt idx="1404">
                  <c:v>77.916365999999996</c:v>
                </c:pt>
                <c:pt idx="1405">
                  <c:v>77.892801000000006</c:v>
                </c:pt>
                <c:pt idx="1406">
                  <c:v>77.874791999999999</c:v>
                </c:pt>
                <c:pt idx="1407">
                  <c:v>77.871701000000002</c:v>
                </c:pt>
                <c:pt idx="1408">
                  <c:v>77.886024000000006</c:v>
                </c:pt>
                <c:pt idx="1409">
                  <c:v>77.909598000000003</c:v>
                </c:pt>
                <c:pt idx="1410">
                  <c:v>77.927413999999999</c:v>
                </c:pt>
                <c:pt idx="1411">
                  <c:v>77.926956000000004</c:v>
                </c:pt>
                <c:pt idx="1412">
                  <c:v>77.906163000000006</c:v>
                </c:pt>
                <c:pt idx="1413">
                  <c:v>77.875229000000004</c:v>
                </c:pt>
                <c:pt idx="1414">
                  <c:v>77.852393000000006</c:v>
                </c:pt>
                <c:pt idx="1415">
                  <c:v>77.854204999999993</c:v>
                </c:pt>
                <c:pt idx="1416">
                  <c:v>77.882112000000006</c:v>
                </c:pt>
                <c:pt idx="1417">
                  <c:v>77.916278000000005</c:v>
                </c:pt>
                <c:pt idx="1418">
                  <c:v>77.929261999999994</c:v>
                </c:pt>
                <c:pt idx="1419">
                  <c:v>77.911744999999996</c:v>
                </c:pt>
                <c:pt idx="1420">
                  <c:v>77.881924999999995</c:v>
                </c:pt>
                <c:pt idx="1421">
                  <c:v>77.864951000000005</c:v>
                </c:pt>
                <c:pt idx="1422">
                  <c:v>77.866587999999993</c:v>
                </c:pt>
                <c:pt idx="1423">
                  <c:v>77.872299999999996</c:v>
                </c:pt>
                <c:pt idx="1424">
                  <c:v>77.868250000000003</c:v>
                </c:pt>
                <c:pt idx="1425">
                  <c:v>77.855070999999995</c:v>
                </c:pt>
                <c:pt idx="1426">
                  <c:v>77.842133000000004</c:v>
                </c:pt>
                <c:pt idx="1427">
                  <c:v>77.836547999999993</c:v>
                </c:pt>
                <c:pt idx="1428">
                  <c:v>77.838990999999993</c:v>
                </c:pt>
                <c:pt idx="1429">
                  <c:v>77.843519999999998</c:v>
                </c:pt>
                <c:pt idx="1430">
                  <c:v>77.839950000000002</c:v>
                </c:pt>
                <c:pt idx="1431">
                  <c:v>77.822839000000002</c:v>
                </c:pt>
                <c:pt idx="1432">
                  <c:v>77.800239000000005</c:v>
                </c:pt>
                <c:pt idx="1433">
                  <c:v>77.787729999999996</c:v>
                </c:pt>
                <c:pt idx="1434">
                  <c:v>77.791520000000006</c:v>
                </c:pt>
                <c:pt idx="1435">
                  <c:v>77.802366000000006</c:v>
                </c:pt>
                <c:pt idx="1436">
                  <c:v>77.807373999999996</c:v>
                </c:pt>
                <c:pt idx="1437">
                  <c:v>77.801511000000005</c:v>
                </c:pt>
                <c:pt idx="1438">
                  <c:v>77.785498000000004</c:v>
                </c:pt>
                <c:pt idx="1439">
                  <c:v>77.760130000000004</c:v>
                </c:pt>
                <c:pt idx="1440">
                  <c:v>77.728418000000005</c:v>
                </c:pt>
                <c:pt idx="1441">
                  <c:v>77.698593000000002</c:v>
                </c:pt>
                <c:pt idx="1442">
                  <c:v>77.678685000000002</c:v>
                </c:pt>
                <c:pt idx="1443">
                  <c:v>77.668982999999997</c:v>
                </c:pt>
                <c:pt idx="1444">
                  <c:v>77.662156999999993</c:v>
                </c:pt>
                <c:pt idx="1445">
                  <c:v>77.649136999999996</c:v>
                </c:pt>
                <c:pt idx="1446">
                  <c:v>77.625193999999993</c:v>
                </c:pt>
                <c:pt idx="1447">
                  <c:v>77.596005000000005</c:v>
                </c:pt>
                <c:pt idx="1448">
                  <c:v>77.579470999999998</c:v>
                </c:pt>
                <c:pt idx="1449">
                  <c:v>77.594166999999999</c:v>
                </c:pt>
                <c:pt idx="1450">
                  <c:v>77.640382000000002</c:v>
                </c:pt>
                <c:pt idx="1451">
                  <c:v>77.69623</c:v>
                </c:pt>
                <c:pt idx="1452">
                  <c:v>77.735498000000007</c:v>
                </c:pt>
                <c:pt idx="1453">
                  <c:v>77.743921999999998</c:v>
                </c:pt>
                <c:pt idx="1454">
                  <c:v>77.716610000000003</c:v>
                </c:pt>
                <c:pt idx="1455">
                  <c:v>77.653471999999994</c:v>
                </c:pt>
                <c:pt idx="1456">
                  <c:v>77.570046000000005</c:v>
                </c:pt>
                <c:pt idx="1457">
                  <c:v>77.503686000000002</c:v>
                </c:pt>
                <c:pt idx="1458">
                  <c:v>77.488958999999994</c:v>
                </c:pt>
                <c:pt idx="1459">
                  <c:v>77.521968000000001</c:v>
                </c:pt>
                <c:pt idx="1460">
                  <c:v>77.560658000000004</c:v>
                </c:pt>
                <c:pt idx="1461">
                  <c:v>77.567229999999995</c:v>
                </c:pt>
                <c:pt idx="1462">
                  <c:v>77.543626000000003</c:v>
                </c:pt>
                <c:pt idx="1463">
                  <c:v>77.520897000000005</c:v>
                </c:pt>
                <c:pt idx="1464">
                  <c:v>77.521311999999995</c:v>
                </c:pt>
                <c:pt idx="1465">
                  <c:v>77.538433999999995</c:v>
                </c:pt>
                <c:pt idx="1466">
                  <c:v>77.550786000000002</c:v>
                </c:pt>
                <c:pt idx="1467">
                  <c:v>77.546619000000007</c:v>
                </c:pt>
                <c:pt idx="1468">
                  <c:v>77.532347000000001</c:v>
                </c:pt>
                <c:pt idx="1469">
                  <c:v>77.519720000000007</c:v>
                </c:pt>
                <c:pt idx="1470">
                  <c:v>77.509962000000002</c:v>
                </c:pt>
                <c:pt idx="1471">
                  <c:v>77.495168000000007</c:v>
                </c:pt>
                <c:pt idx="1472">
                  <c:v>77.474744000000001</c:v>
                </c:pt>
                <c:pt idx="1473">
                  <c:v>77.462368999999995</c:v>
                </c:pt>
                <c:pt idx="1474">
                  <c:v>77.470584000000002</c:v>
                </c:pt>
                <c:pt idx="1475">
                  <c:v>77.494829999999993</c:v>
                </c:pt>
                <c:pt idx="1476">
                  <c:v>77.522724999999994</c:v>
                </c:pt>
                <c:pt idx="1477">
                  <c:v>77.554817</c:v>
                </c:pt>
                <c:pt idx="1478">
                  <c:v>77.601060000000004</c:v>
                </c:pt>
                <c:pt idx="1479">
                  <c:v>77.654421999999997</c:v>
                </c:pt>
                <c:pt idx="1480">
                  <c:v>77.683966999999996</c:v>
                </c:pt>
                <c:pt idx="1481">
                  <c:v>77.664586</c:v>
                </c:pt>
                <c:pt idx="1482">
                  <c:v>77.605076999999994</c:v>
                </c:pt>
                <c:pt idx="1483">
                  <c:v>77.538089999999997</c:v>
                </c:pt>
                <c:pt idx="1484">
                  <c:v>77.489108999999999</c:v>
                </c:pt>
                <c:pt idx="1485">
                  <c:v>77.461665999999994</c:v>
                </c:pt>
                <c:pt idx="1486">
                  <c:v>77.441818999999995</c:v>
                </c:pt>
                <c:pt idx="1487">
                  <c:v>77.405353000000005</c:v>
                </c:pt>
                <c:pt idx="1488">
                  <c:v>77.332435000000004</c:v>
                </c:pt>
                <c:pt idx="1489">
                  <c:v>77.234483999999995</c:v>
                </c:pt>
                <c:pt idx="1490">
                  <c:v>77.160015000000001</c:v>
                </c:pt>
                <c:pt idx="1491">
                  <c:v>77.150989999999993</c:v>
                </c:pt>
                <c:pt idx="1492">
                  <c:v>77.192421999999993</c:v>
                </c:pt>
                <c:pt idx="1493">
                  <c:v>77.227208000000005</c:v>
                </c:pt>
                <c:pt idx="1494">
                  <c:v>77.226642999999996</c:v>
                </c:pt>
                <c:pt idx="1495">
                  <c:v>77.223022</c:v>
                </c:pt>
                <c:pt idx="1496">
                  <c:v>77.260137</c:v>
                </c:pt>
                <c:pt idx="1497">
                  <c:v>77.334185000000005</c:v>
                </c:pt>
                <c:pt idx="1498">
                  <c:v>77.403555999999995</c:v>
                </c:pt>
                <c:pt idx="1499">
                  <c:v>77.440893000000003</c:v>
                </c:pt>
                <c:pt idx="1500">
                  <c:v>77.449195000000003</c:v>
                </c:pt>
                <c:pt idx="1501">
                  <c:v>77.432595000000006</c:v>
                </c:pt>
                <c:pt idx="1502">
                  <c:v>77.381780000000006</c:v>
                </c:pt>
                <c:pt idx="1503">
                  <c:v>77.297638000000006</c:v>
                </c:pt>
                <c:pt idx="1504">
                  <c:v>77.208376000000001</c:v>
                </c:pt>
                <c:pt idx="1505">
                  <c:v>77.147081999999997</c:v>
                </c:pt>
                <c:pt idx="1506">
                  <c:v>77.119325000000003</c:v>
                </c:pt>
                <c:pt idx="1507">
                  <c:v>77.103223999999997</c:v>
                </c:pt>
                <c:pt idx="1508">
                  <c:v>77.079224999999994</c:v>
                </c:pt>
                <c:pt idx="1509">
                  <c:v>77.054023000000001</c:v>
                </c:pt>
                <c:pt idx="1510">
                  <c:v>77.053201000000001</c:v>
                </c:pt>
                <c:pt idx="1511">
                  <c:v>77.087455000000006</c:v>
                </c:pt>
                <c:pt idx="1512">
                  <c:v>77.124663999999996</c:v>
                </c:pt>
                <c:pt idx="1513">
                  <c:v>77.105198000000001</c:v>
                </c:pt>
                <c:pt idx="1514">
                  <c:v>76.99915</c:v>
                </c:pt>
                <c:pt idx="1515">
                  <c:v>76.846924000000001</c:v>
                </c:pt>
                <c:pt idx="1516">
                  <c:v>76.728727000000006</c:v>
                </c:pt>
                <c:pt idx="1517">
                  <c:v>76.691821000000004</c:v>
                </c:pt>
                <c:pt idx="1518">
                  <c:v>76.719220000000007</c:v>
                </c:pt>
                <c:pt idx="1519">
                  <c:v>76.768496999999996</c:v>
                </c:pt>
                <c:pt idx="1520">
                  <c:v>76.821472999999997</c:v>
                </c:pt>
                <c:pt idx="1521">
                  <c:v>76.885756999999998</c:v>
                </c:pt>
                <c:pt idx="1522">
                  <c:v>76.963511999999994</c:v>
                </c:pt>
                <c:pt idx="1523">
                  <c:v>77.038302000000002</c:v>
                </c:pt>
                <c:pt idx="1524">
                  <c:v>77.090377000000004</c:v>
                </c:pt>
                <c:pt idx="1525">
                  <c:v>77.111552000000003</c:v>
                </c:pt>
                <c:pt idx="1526">
                  <c:v>77.105017000000004</c:v>
                </c:pt>
                <c:pt idx="1527">
                  <c:v>77.081142</c:v>
                </c:pt>
                <c:pt idx="1528">
                  <c:v>77.055007000000003</c:v>
                </c:pt>
                <c:pt idx="1529">
                  <c:v>77.038562999999996</c:v>
                </c:pt>
                <c:pt idx="1530">
                  <c:v>77.029482000000002</c:v>
                </c:pt>
                <c:pt idx="1531">
                  <c:v>77.010813999999996</c:v>
                </c:pt>
                <c:pt idx="1532">
                  <c:v>76.966228000000001</c:v>
                </c:pt>
                <c:pt idx="1533">
                  <c:v>76.897566999999995</c:v>
                </c:pt>
                <c:pt idx="1534">
                  <c:v>76.827388999999997</c:v>
                </c:pt>
                <c:pt idx="1535">
                  <c:v>76.782214999999994</c:v>
                </c:pt>
                <c:pt idx="1536">
                  <c:v>76.771150000000006</c:v>
                </c:pt>
                <c:pt idx="1537">
                  <c:v>76.781802999999996</c:v>
                </c:pt>
                <c:pt idx="1538">
                  <c:v>76.797101999999995</c:v>
                </c:pt>
                <c:pt idx="1539">
                  <c:v>76.809909000000005</c:v>
                </c:pt>
                <c:pt idx="1540">
                  <c:v>76.817424000000003</c:v>
                </c:pt>
                <c:pt idx="1541">
                  <c:v>76.811060999999995</c:v>
                </c:pt>
                <c:pt idx="1542">
                  <c:v>76.784750000000003</c:v>
                </c:pt>
                <c:pt idx="1543">
                  <c:v>76.748940000000005</c:v>
                </c:pt>
                <c:pt idx="1544">
                  <c:v>76.720549000000005</c:v>
                </c:pt>
                <c:pt idx="1545">
                  <c:v>76.698695999999998</c:v>
                </c:pt>
                <c:pt idx="1546">
                  <c:v>76.666650000000004</c:v>
                </c:pt>
                <c:pt idx="1547">
                  <c:v>76.621003999999999</c:v>
                </c:pt>
                <c:pt idx="1548">
                  <c:v>76.581230000000005</c:v>
                </c:pt>
                <c:pt idx="1549">
                  <c:v>76.562216000000006</c:v>
                </c:pt>
                <c:pt idx="1550">
                  <c:v>76.554499000000007</c:v>
                </c:pt>
                <c:pt idx="1551">
                  <c:v>76.544008000000005</c:v>
                </c:pt>
                <c:pt idx="1552">
                  <c:v>76.536136999999997</c:v>
                </c:pt>
                <c:pt idx="1553">
                  <c:v>76.544027999999997</c:v>
                </c:pt>
                <c:pt idx="1554">
                  <c:v>76.564577999999997</c:v>
                </c:pt>
                <c:pt idx="1555">
                  <c:v>76.584732000000002</c:v>
                </c:pt>
                <c:pt idx="1556">
                  <c:v>76.604648999999995</c:v>
                </c:pt>
                <c:pt idx="1557">
                  <c:v>76.634962999999999</c:v>
                </c:pt>
                <c:pt idx="1558">
                  <c:v>76.672977000000003</c:v>
                </c:pt>
                <c:pt idx="1559">
                  <c:v>76.699786000000003</c:v>
                </c:pt>
                <c:pt idx="1560">
                  <c:v>76.702993000000006</c:v>
                </c:pt>
                <c:pt idx="1561">
                  <c:v>76.687130999999994</c:v>
                </c:pt>
                <c:pt idx="1562">
                  <c:v>76.658229000000006</c:v>
                </c:pt>
                <c:pt idx="1563">
                  <c:v>76.612727000000007</c:v>
                </c:pt>
                <c:pt idx="1564">
                  <c:v>76.549193000000002</c:v>
                </c:pt>
                <c:pt idx="1565">
                  <c:v>76.481986000000006</c:v>
                </c:pt>
                <c:pt idx="1566">
                  <c:v>76.435063</c:v>
                </c:pt>
                <c:pt idx="1567">
                  <c:v>76.423287000000002</c:v>
                </c:pt>
                <c:pt idx="1568">
                  <c:v>76.440723000000006</c:v>
                </c:pt>
                <c:pt idx="1569">
                  <c:v>76.465422000000004</c:v>
                </c:pt>
                <c:pt idx="1570">
                  <c:v>76.477728999999997</c:v>
                </c:pt>
                <c:pt idx="1571">
                  <c:v>76.477080999999998</c:v>
                </c:pt>
                <c:pt idx="1572">
                  <c:v>76.477923000000004</c:v>
                </c:pt>
                <c:pt idx="1573">
                  <c:v>76.487252999999995</c:v>
                </c:pt>
                <c:pt idx="1574">
                  <c:v>76.494776999999999</c:v>
                </c:pt>
                <c:pt idx="1575">
                  <c:v>76.491546999999997</c:v>
                </c:pt>
                <c:pt idx="1576">
                  <c:v>76.486732000000003</c:v>
                </c:pt>
                <c:pt idx="1577">
                  <c:v>76.491448000000005</c:v>
                </c:pt>
                <c:pt idx="1578">
                  <c:v>76.494282999999996</c:v>
                </c:pt>
                <c:pt idx="1579">
                  <c:v>76.473589000000004</c:v>
                </c:pt>
                <c:pt idx="1580">
                  <c:v>76.433394000000007</c:v>
                </c:pt>
                <c:pt idx="1581">
                  <c:v>76.405226999999996</c:v>
                </c:pt>
                <c:pt idx="1582">
                  <c:v>76.406496000000004</c:v>
                </c:pt>
                <c:pt idx="1583">
                  <c:v>76.414805000000001</c:v>
                </c:pt>
                <c:pt idx="1584">
                  <c:v>76.396494000000004</c:v>
                </c:pt>
                <c:pt idx="1585">
                  <c:v>76.349947</c:v>
                </c:pt>
                <c:pt idx="1586">
                  <c:v>76.306873999999993</c:v>
                </c:pt>
                <c:pt idx="1587">
                  <c:v>76.295773999999994</c:v>
                </c:pt>
                <c:pt idx="1588">
                  <c:v>76.315835000000007</c:v>
                </c:pt>
                <c:pt idx="1589">
                  <c:v>76.344686999999993</c:v>
                </c:pt>
                <c:pt idx="1590">
                  <c:v>76.361358999999993</c:v>
                </c:pt>
                <c:pt idx="1591">
                  <c:v>76.359436000000002</c:v>
                </c:pt>
                <c:pt idx="1592">
                  <c:v>76.345123999999998</c:v>
                </c:pt>
                <c:pt idx="1593">
                  <c:v>76.327782999999997</c:v>
                </c:pt>
                <c:pt idx="1594">
                  <c:v>76.312034999999995</c:v>
                </c:pt>
                <c:pt idx="1595">
                  <c:v>76.297337999999996</c:v>
                </c:pt>
                <c:pt idx="1596">
                  <c:v>76.283064999999993</c:v>
                </c:pt>
                <c:pt idx="1597">
                  <c:v>76.271412999999995</c:v>
                </c:pt>
                <c:pt idx="1598">
                  <c:v>76.265174999999999</c:v>
                </c:pt>
                <c:pt idx="1599">
                  <c:v>76.265264000000002</c:v>
                </c:pt>
                <c:pt idx="1600">
                  <c:v>76.271476000000007</c:v>
                </c:pt>
                <c:pt idx="1601">
                  <c:v>76.283698000000001</c:v>
                </c:pt>
                <c:pt idx="1602">
                  <c:v>76.300897000000006</c:v>
                </c:pt>
                <c:pt idx="1603">
                  <c:v>76.319878000000003</c:v>
                </c:pt>
                <c:pt idx="1604">
                  <c:v>76.336149000000006</c:v>
                </c:pt>
                <c:pt idx="1605">
                  <c:v>76.346646000000007</c:v>
                </c:pt>
                <c:pt idx="1606">
                  <c:v>76.352435</c:v>
                </c:pt>
                <c:pt idx="1607">
                  <c:v>76.357989000000003</c:v>
                </c:pt>
                <c:pt idx="1608">
                  <c:v>76.365660000000005</c:v>
                </c:pt>
                <c:pt idx="1609">
                  <c:v>76.371380000000002</c:v>
                </c:pt>
                <c:pt idx="1610">
                  <c:v>76.369984000000002</c:v>
                </c:pt>
                <c:pt idx="1611">
                  <c:v>76.365334000000004</c:v>
                </c:pt>
                <c:pt idx="1612">
                  <c:v>76.368718000000001</c:v>
                </c:pt>
                <c:pt idx="1613">
                  <c:v>76.384107999999998</c:v>
                </c:pt>
                <c:pt idx="1614">
                  <c:v>76.401650000000004</c:v>
                </c:pt>
                <c:pt idx="1615">
                  <c:v>76.411603999999997</c:v>
                </c:pt>
                <c:pt idx="1616">
                  <c:v>76.418858999999998</c:v>
                </c:pt>
                <c:pt idx="1617">
                  <c:v>76.434790000000007</c:v>
                </c:pt>
                <c:pt idx="1618">
                  <c:v>76.457645999999997</c:v>
                </c:pt>
                <c:pt idx="1619">
                  <c:v>76.472041000000004</c:v>
                </c:pt>
                <c:pt idx="1620">
                  <c:v>76.469876999999997</c:v>
                </c:pt>
                <c:pt idx="1621">
                  <c:v>76.461245000000005</c:v>
                </c:pt>
                <c:pt idx="1622">
                  <c:v>76.460724999999996</c:v>
                </c:pt>
                <c:pt idx="1623">
                  <c:v>76.472643000000005</c:v>
                </c:pt>
                <c:pt idx="1624">
                  <c:v>76.495592000000002</c:v>
                </c:pt>
                <c:pt idx="1625">
                  <c:v>76.530116000000007</c:v>
                </c:pt>
                <c:pt idx="1626">
                  <c:v>76.566135000000003</c:v>
                </c:pt>
                <c:pt idx="1627">
                  <c:v>76.575670000000002</c:v>
                </c:pt>
                <c:pt idx="1628">
                  <c:v>76.543102000000005</c:v>
                </c:pt>
                <c:pt idx="1629">
                  <c:v>76.504818</c:v>
                </c:pt>
                <c:pt idx="1630">
                  <c:v>76.534479000000005</c:v>
                </c:pt>
                <c:pt idx="1631">
                  <c:v>76.665137000000001</c:v>
                </c:pt>
                <c:pt idx="1632">
                  <c:v>76.828068999999999</c:v>
                </c:pt>
                <c:pt idx="1633">
                  <c:v>76.893906999999999</c:v>
                </c:pt>
                <c:pt idx="1634">
                  <c:v>76.795574000000002</c:v>
                </c:pt>
                <c:pt idx="1635">
                  <c:v>76.602232999999998</c:v>
                </c:pt>
                <c:pt idx="1636">
                  <c:v>76.452179999999998</c:v>
                </c:pt>
                <c:pt idx="1637">
                  <c:v>76.431197999999995</c:v>
                </c:pt>
                <c:pt idx="1638">
                  <c:v>76.526781</c:v>
                </c:pt>
                <c:pt idx="1639">
                  <c:v>76.665081999999998</c:v>
                </c:pt>
                <c:pt idx="1640">
                  <c:v>76.783502999999996</c:v>
                </c:pt>
                <c:pt idx="1641">
                  <c:v>76.833950999999999</c:v>
                </c:pt>
                <c:pt idx="1642">
                  <c:v>76.766844000000006</c:v>
                </c:pt>
                <c:pt idx="1643">
                  <c:v>76.592220999999995</c:v>
                </c:pt>
                <c:pt idx="1644">
                  <c:v>76.395188000000005</c:v>
                </c:pt>
                <c:pt idx="1645">
                  <c:v>76.287131000000002</c:v>
                </c:pt>
                <c:pt idx="1646">
                  <c:v>76.313309000000004</c:v>
                </c:pt>
                <c:pt idx="1647">
                  <c:v>76.421295000000001</c:v>
                </c:pt>
                <c:pt idx="1648">
                  <c:v>76.521062000000001</c:v>
                </c:pt>
                <c:pt idx="1649">
                  <c:v>76.545642000000001</c:v>
                </c:pt>
                <c:pt idx="1650">
                  <c:v>76.526478999999995</c:v>
                </c:pt>
                <c:pt idx="1651">
                  <c:v>76.545613000000003</c:v>
                </c:pt>
                <c:pt idx="1652">
                  <c:v>76.653621999999999</c:v>
                </c:pt>
                <c:pt idx="1653">
                  <c:v>76.828408999999994</c:v>
                </c:pt>
                <c:pt idx="1654">
                  <c:v>76.961579</c:v>
                </c:pt>
                <c:pt idx="1655">
                  <c:v>76.977773999999997</c:v>
                </c:pt>
                <c:pt idx="1656">
                  <c:v>76.902129000000002</c:v>
                </c:pt>
                <c:pt idx="1657">
                  <c:v>76.828207000000006</c:v>
                </c:pt>
                <c:pt idx="1658">
                  <c:v>76.786832000000004</c:v>
                </c:pt>
                <c:pt idx="1659">
                  <c:v>76.717928999999998</c:v>
                </c:pt>
                <c:pt idx="1660">
                  <c:v>76.607917</c:v>
                </c:pt>
                <c:pt idx="1661">
                  <c:v>76.50112</c:v>
                </c:pt>
                <c:pt idx="1662">
                  <c:v>76.453896</c:v>
                </c:pt>
                <c:pt idx="1663">
                  <c:v>76.467482000000004</c:v>
                </c:pt>
                <c:pt idx="1664">
                  <c:v>76.511376999999996</c:v>
                </c:pt>
                <c:pt idx="1665">
                  <c:v>76.559377999999995</c:v>
                </c:pt>
                <c:pt idx="1666">
                  <c:v>76.602598999999998</c:v>
                </c:pt>
                <c:pt idx="1667">
                  <c:v>76.625552999999996</c:v>
                </c:pt>
                <c:pt idx="1668">
                  <c:v>76.603395000000006</c:v>
                </c:pt>
                <c:pt idx="1669">
                  <c:v>76.509896999999995</c:v>
                </c:pt>
                <c:pt idx="1670">
                  <c:v>76.373440000000002</c:v>
                </c:pt>
                <c:pt idx="1671">
                  <c:v>76.263272000000001</c:v>
                </c:pt>
                <c:pt idx="1672">
                  <c:v>76.226319000000004</c:v>
                </c:pt>
                <c:pt idx="1673">
                  <c:v>76.263751999999997</c:v>
                </c:pt>
                <c:pt idx="1674">
                  <c:v>76.312203999999994</c:v>
                </c:pt>
                <c:pt idx="1675">
                  <c:v>76.341766000000007</c:v>
                </c:pt>
                <c:pt idx="1676">
                  <c:v>76.344809999999995</c:v>
                </c:pt>
                <c:pt idx="1677">
                  <c:v>76.342335000000006</c:v>
                </c:pt>
                <c:pt idx="1678">
                  <c:v>76.333549000000005</c:v>
                </c:pt>
                <c:pt idx="1679">
                  <c:v>76.304530999999997</c:v>
                </c:pt>
                <c:pt idx="1680">
                  <c:v>76.269009999999994</c:v>
                </c:pt>
                <c:pt idx="1681">
                  <c:v>76.241874999999993</c:v>
                </c:pt>
                <c:pt idx="1682">
                  <c:v>76.227968000000004</c:v>
                </c:pt>
                <c:pt idx="1683">
                  <c:v>76.213560000000001</c:v>
                </c:pt>
                <c:pt idx="1684">
                  <c:v>76.214160000000007</c:v>
                </c:pt>
                <c:pt idx="1685">
                  <c:v>76.257576999999998</c:v>
                </c:pt>
                <c:pt idx="1686">
                  <c:v>76.341678000000002</c:v>
                </c:pt>
                <c:pt idx="1687">
                  <c:v>76.418422000000007</c:v>
                </c:pt>
                <c:pt idx="1688">
                  <c:v>76.439811000000006</c:v>
                </c:pt>
                <c:pt idx="1689">
                  <c:v>76.413043000000002</c:v>
                </c:pt>
                <c:pt idx="1690">
                  <c:v>76.372054000000006</c:v>
                </c:pt>
                <c:pt idx="1691">
                  <c:v>76.337262999999993</c:v>
                </c:pt>
                <c:pt idx="1692">
                  <c:v>76.293604999999999</c:v>
                </c:pt>
                <c:pt idx="1693">
                  <c:v>76.236248000000003</c:v>
                </c:pt>
                <c:pt idx="1694">
                  <c:v>76.178520000000006</c:v>
                </c:pt>
                <c:pt idx="1695">
                  <c:v>76.145048000000003</c:v>
                </c:pt>
                <c:pt idx="1696">
                  <c:v>76.137591999999998</c:v>
                </c:pt>
                <c:pt idx="1697">
                  <c:v>76.140541999999996</c:v>
                </c:pt>
                <c:pt idx="1698">
                  <c:v>76.134061000000003</c:v>
                </c:pt>
                <c:pt idx="1699">
                  <c:v>76.115375</c:v>
                </c:pt>
                <c:pt idx="1700">
                  <c:v>76.099056000000004</c:v>
                </c:pt>
                <c:pt idx="1701">
                  <c:v>76.106538999999998</c:v>
                </c:pt>
                <c:pt idx="1702">
                  <c:v>76.140145000000004</c:v>
                </c:pt>
                <c:pt idx="1703">
                  <c:v>76.177566999999996</c:v>
                </c:pt>
                <c:pt idx="1704">
                  <c:v>76.182985000000002</c:v>
                </c:pt>
                <c:pt idx="1705">
                  <c:v>76.143405000000001</c:v>
                </c:pt>
                <c:pt idx="1706">
                  <c:v>76.077400999999995</c:v>
                </c:pt>
                <c:pt idx="1707">
                  <c:v>76.023815999999997</c:v>
                </c:pt>
                <c:pt idx="1708">
                  <c:v>76.000130999999996</c:v>
                </c:pt>
                <c:pt idx="1709">
                  <c:v>75.991945999999999</c:v>
                </c:pt>
                <c:pt idx="1710">
                  <c:v>75.970264</c:v>
                </c:pt>
                <c:pt idx="1711">
                  <c:v>75.931352000000004</c:v>
                </c:pt>
                <c:pt idx="1712">
                  <c:v>75.901267000000004</c:v>
                </c:pt>
                <c:pt idx="1713">
                  <c:v>75.906901000000005</c:v>
                </c:pt>
                <c:pt idx="1714">
                  <c:v>75.943394999999995</c:v>
                </c:pt>
                <c:pt idx="1715">
                  <c:v>75.979378999999994</c:v>
                </c:pt>
                <c:pt idx="1716">
                  <c:v>75.987908000000004</c:v>
                </c:pt>
                <c:pt idx="1717">
                  <c:v>75.966185999999993</c:v>
                </c:pt>
                <c:pt idx="1718">
                  <c:v>75.929625999999999</c:v>
                </c:pt>
                <c:pt idx="1719">
                  <c:v>75.894819999999996</c:v>
                </c:pt>
                <c:pt idx="1720">
                  <c:v>75.869529</c:v>
                </c:pt>
                <c:pt idx="1721">
                  <c:v>75.848640000000003</c:v>
                </c:pt>
                <c:pt idx="1722">
                  <c:v>75.822637999999998</c:v>
                </c:pt>
                <c:pt idx="1723">
                  <c:v>75.792105000000006</c:v>
                </c:pt>
                <c:pt idx="1724">
                  <c:v>75.773820000000001</c:v>
                </c:pt>
                <c:pt idx="1725">
                  <c:v>75.781930000000003</c:v>
                </c:pt>
                <c:pt idx="1726">
                  <c:v>75.809258</c:v>
                </c:pt>
                <c:pt idx="1727">
                  <c:v>75.833202999999997</c:v>
                </c:pt>
                <c:pt idx="1728">
                  <c:v>75.834937999999994</c:v>
                </c:pt>
                <c:pt idx="1729">
                  <c:v>75.805636000000007</c:v>
                </c:pt>
                <c:pt idx="1730">
                  <c:v>75.743679</c:v>
                </c:pt>
                <c:pt idx="1731">
                  <c:v>75.666543000000004</c:v>
                </c:pt>
                <c:pt idx="1732">
                  <c:v>75.616936999999993</c:v>
                </c:pt>
                <c:pt idx="1733">
                  <c:v>75.63064</c:v>
                </c:pt>
                <c:pt idx="1734">
                  <c:v>75.692532999999997</c:v>
                </c:pt>
                <c:pt idx="1735">
                  <c:v>75.744198999999995</c:v>
                </c:pt>
                <c:pt idx="1736">
                  <c:v>75.742799000000005</c:v>
                </c:pt>
                <c:pt idx="1737">
                  <c:v>75.695262</c:v>
                </c:pt>
                <c:pt idx="1738">
                  <c:v>75.628731000000002</c:v>
                </c:pt>
                <c:pt idx="1739">
                  <c:v>75.557185000000004</c:v>
                </c:pt>
                <c:pt idx="1740">
                  <c:v>75.490245999999999</c:v>
                </c:pt>
                <c:pt idx="1741">
                  <c:v>75.449836000000005</c:v>
                </c:pt>
                <c:pt idx="1742">
                  <c:v>75.447755999999998</c:v>
                </c:pt>
                <c:pt idx="1743">
                  <c:v>75.457074000000006</c:v>
                </c:pt>
                <c:pt idx="1744">
                  <c:v>75.438490999999999</c:v>
                </c:pt>
                <c:pt idx="1745">
                  <c:v>75.396270999999999</c:v>
                </c:pt>
                <c:pt idx="1746">
                  <c:v>75.383949999999999</c:v>
                </c:pt>
                <c:pt idx="1747">
                  <c:v>75.440217000000004</c:v>
                </c:pt>
                <c:pt idx="1748">
                  <c:v>75.536716999999996</c:v>
                </c:pt>
                <c:pt idx="1749">
                  <c:v>75.603371999999993</c:v>
                </c:pt>
                <c:pt idx="1750">
                  <c:v>75.598754999999997</c:v>
                </c:pt>
                <c:pt idx="1751">
                  <c:v>75.543025</c:v>
                </c:pt>
                <c:pt idx="1752">
                  <c:v>75.482231999999996</c:v>
                </c:pt>
                <c:pt idx="1753">
                  <c:v>75.434663</c:v>
                </c:pt>
                <c:pt idx="1754">
                  <c:v>75.384401999999994</c:v>
                </c:pt>
                <c:pt idx="1755">
                  <c:v>75.324312000000006</c:v>
                </c:pt>
                <c:pt idx="1756">
                  <c:v>75.283055000000004</c:v>
                </c:pt>
                <c:pt idx="1757">
                  <c:v>75.293580000000006</c:v>
                </c:pt>
                <c:pt idx="1758">
                  <c:v>75.341904999999997</c:v>
                </c:pt>
                <c:pt idx="1759">
                  <c:v>75.369331000000003</c:v>
                </c:pt>
                <c:pt idx="1760">
                  <c:v>75.333759999999998</c:v>
                </c:pt>
                <c:pt idx="1761">
                  <c:v>75.257396999999997</c:v>
                </c:pt>
                <c:pt idx="1762">
                  <c:v>75.203280000000007</c:v>
                </c:pt>
                <c:pt idx="1763">
                  <c:v>75.211084999999997</c:v>
                </c:pt>
                <c:pt idx="1764">
                  <c:v>75.262169999999998</c:v>
                </c:pt>
                <c:pt idx="1765">
                  <c:v>75.302178999999995</c:v>
                </c:pt>
                <c:pt idx="1766">
                  <c:v>75.291944000000001</c:v>
                </c:pt>
                <c:pt idx="1767">
                  <c:v>75.240201999999996</c:v>
                </c:pt>
                <c:pt idx="1768">
                  <c:v>75.191715000000002</c:v>
                </c:pt>
                <c:pt idx="1769">
                  <c:v>75.180081000000001</c:v>
                </c:pt>
                <c:pt idx="1770">
                  <c:v>75.191657000000006</c:v>
                </c:pt>
                <c:pt idx="1771">
                  <c:v>75.181780000000003</c:v>
                </c:pt>
                <c:pt idx="1772">
                  <c:v>75.128343999999998</c:v>
                </c:pt>
                <c:pt idx="1773">
                  <c:v>75.060184000000007</c:v>
                </c:pt>
                <c:pt idx="1774">
                  <c:v>75.027959999999993</c:v>
                </c:pt>
                <c:pt idx="1775">
                  <c:v>75.056145000000001</c:v>
                </c:pt>
                <c:pt idx="1776">
                  <c:v>75.128394999999998</c:v>
                </c:pt>
                <c:pt idx="1777">
                  <c:v>75.209721999999999</c:v>
                </c:pt>
                <c:pt idx="1778">
                  <c:v>75.271010000000004</c:v>
                </c:pt>
                <c:pt idx="1779">
                  <c:v>75.296384000000003</c:v>
                </c:pt>
                <c:pt idx="1780">
                  <c:v>75.281856000000005</c:v>
                </c:pt>
                <c:pt idx="1781">
                  <c:v>75.233974000000003</c:v>
                </c:pt>
                <c:pt idx="1782">
                  <c:v>75.167872000000003</c:v>
                </c:pt>
                <c:pt idx="1783">
                  <c:v>75.102835999999996</c:v>
                </c:pt>
                <c:pt idx="1784">
                  <c:v>75.052926999999997</c:v>
                </c:pt>
                <c:pt idx="1785">
                  <c:v>75.016034000000005</c:v>
                </c:pt>
                <c:pt idx="1786">
                  <c:v>74.975285999999997</c:v>
                </c:pt>
                <c:pt idx="1787">
                  <c:v>74.919436000000005</c:v>
                </c:pt>
                <c:pt idx="1788">
                  <c:v>74.861435</c:v>
                </c:pt>
                <c:pt idx="1789">
                  <c:v>74.828654999999998</c:v>
                </c:pt>
                <c:pt idx="1790">
                  <c:v>74.835052000000005</c:v>
                </c:pt>
                <c:pt idx="1791">
                  <c:v>74.870429000000001</c:v>
                </c:pt>
                <c:pt idx="1792">
                  <c:v>74.913735000000003</c:v>
                </c:pt>
                <c:pt idx="1793">
                  <c:v>74.944328999999996</c:v>
                </c:pt>
                <c:pt idx="1794">
                  <c:v>74.941726000000003</c:v>
                </c:pt>
                <c:pt idx="1795">
                  <c:v>74.896451999999996</c:v>
                </c:pt>
                <c:pt idx="1796">
                  <c:v>74.833315999999996</c:v>
                </c:pt>
                <c:pt idx="1797">
                  <c:v>74.807181999999997</c:v>
                </c:pt>
                <c:pt idx="1798">
                  <c:v>74.858289999999997</c:v>
                </c:pt>
                <c:pt idx="1799">
                  <c:v>74.975702999999996</c:v>
                </c:pt>
                <c:pt idx="1800">
                  <c:v>75.112190999999996</c:v>
                </c:pt>
                <c:pt idx="1801">
                  <c:v>75.224681000000004</c:v>
                </c:pt>
                <c:pt idx="1802">
                  <c:v>75.286944000000005</c:v>
                </c:pt>
                <c:pt idx="1803">
                  <c:v>75.277939000000003</c:v>
                </c:pt>
                <c:pt idx="1804">
                  <c:v>75.187381000000002</c:v>
                </c:pt>
                <c:pt idx="1805">
                  <c:v>75.036371000000003</c:v>
                </c:pt>
                <c:pt idx="1806">
                  <c:v>74.874115000000003</c:v>
                </c:pt>
                <c:pt idx="1807">
                  <c:v>74.744736000000003</c:v>
                </c:pt>
                <c:pt idx="1808">
                  <c:v>74.662400000000005</c:v>
                </c:pt>
                <c:pt idx="1809">
                  <c:v>74.621791999999999</c:v>
                </c:pt>
                <c:pt idx="1810">
                  <c:v>74.621610000000004</c:v>
                </c:pt>
                <c:pt idx="1811">
                  <c:v>74.665199000000001</c:v>
                </c:pt>
                <c:pt idx="1812">
                  <c:v>74.741876000000005</c:v>
                </c:pt>
                <c:pt idx="1813">
                  <c:v>74.821076000000005</c:v>
                </c:pt>
                <c:pt idx="1814">
                  <c:v>74.871144000000001</c:v>
                </c:pt>
                <c:pt idx="1815">
                  <c:v>74.882028000000005</c:v>
                </c:pt>
                <c:pt idx="1816">
                  <c:v>74.866832000000002</c:v>
                </c:pt>
                <c:pt idx="1817">
                  <c:v>74.840909999999994</c:v>
                </c:pt>
                <c:pt idx="1818">
                  <c:v>74.804714000000004</c:v>
                </c:pt>
                <c:pt idx="1819">
                  <c:v>74.752649000000005</c:v>
                </c:pt>
                <c:pt idx="1820">
                  <c:v>74.693516000000002</c:v>
                </c:pt>
                <c:pt idx="1821">
                  <c:v>74.649196000000003</c:v>
                </c:pt>
                <c:pt idx="1822">
                  <c:v>74.630746000000002</c:v>
                </c:pt>
                <c:pt idx="1823">
                  <c:v>74.627658999999994</c:v>
                </c:pt>
                <c:pt idx="1824">
                  <c:v>74.629722999999998</c:v>
                </c:pt>
                <c:pt idx="1825">
                  <c:v>74.650683000000001</c:v>
                </c:pt>
                <c:pt idx="1826">
                  <c:v>74.710983999999996</c:v>
                </c:pt>
                <c:pt idx="1827">
                  <c:v>74.794517999999997</c:v>
                </c:pt>
                <c:pt idx="1828">
                  <c:v>74.843902999999997</c:v>
                </c:pt>
                <c:pt idx="1829">
                  <c:v>74.814160999999999</c:v>
                </c:pt>
                <c:pt idx="1830">
                  <c:v>74.720613</c:v>
                </c:pt>
                <c:pt idx="1831">
                  <c:v>74.620093999999995</c:v>
                </c:pt>
                <c:pt idx="1832">
                  <c:v>74.552004999999994</c:v>
                </c:pt>
                <c:pt idx="1833">
                  <c:v>74.517026000000001</c:v>
                </c:pt>
                <c:pt idx="1834">
                  <c:v>74.512069999999994</c:v>
                </c:pt>
                <c:pt idx="1835">
                  <c:v>74.552259000000006</c:v>
                </c:pt>
                <c:pt idx="1836">
                  <c:v>74.636572999999999</c:v>
                </c:pt>
                <c:pt idx="1837">
                  <c:v>74.718660999999997</c:v>
                </c:pt>
                <c:pt idx="1838">
                  <c:v>74.746652999999995</c:v>
                </c:pt>
                <c:pt idx="1839">
                  <c:v>74.720844</c:v>
                </c:pt>
                <c:pt idx="1840">
                  <c:v>74.676938000000007</c:v>
                </c:pt>
                <c:pt idx="1841">
                  <c:v>74.618083999999996</c:v>
                </c:pt>
                <c:pt idx="1842">
                  <c:v>74.518664000000001</c:v>
                </c:pt>
                <c:pt idx="1843">
                  <c:v>74.403554</c:v>
                </c:pt>
                <c:pt idx="1844">
                  <c:v>74.353447000000003</c:v>
                </c:pt>
                <c:pt idx="1845">
                  <c:v>74.413623999999999</c:v>
                </c:pt>
                <c:pt idx="1846">
                  <c:v>74.548423999999997</c:v>
                </c:pt>
                <c:pt idx="1847">
                  <c:v>74.690963999999994</c:v>
                </c:pt>
                <c:pt idx="1848">
                  <c:v>74.796515999999997</c:v>
                </c:pt>
                <c:pt idx="1849">
                  <c:v>74.834726000000003</c:v>
                </c:pt>
                <c:pt idx="1850">
                  <c:v>74.776504000000003</c:v>
                </c:pt>
                <c:pt idx="1851">
                  <c:v>74.637090000000001</c:v>
                </c:pt>
                <c:pt idx="1852">
                  <c:v>74.507039000000006</c:v>
                </c:pt>
                <c:pt idx="1853">
                  <c:v>74.485173000000003</c:v>
                </c:pt>
                <c:pt idx="1854">
                  <c:v>74.578879999999998</c:v>
                </c:pt>
                <c:pt idx="1855">
                  <c:v>74.700815000000006</c:v>
                </c:pt>
                <c:pt idx="1856">
                  <c:v>74.763655999999997</c:v>
                </c:pt>
                <c:pt idx="1857">
                  <c:v>74.750518</c:v>
                </c:pt>
                <c:pt idx="1858">
                  <c:v>74.694913</c:v>
                </c:pt>
                <c:pt idx="1859">
                  <c:v>74.633123999999995</c:v>
                </c:pt>
                <c:pt idx="1860">
                  <c:v>74.590130000000002</c:v>
                </c:pt>
                <c:pt idx="1861">
                  <c:v>74.582464000000002</c:v>
                </c:pt>
                <c:pt idx="1862">
                  <c:v>74.611699999999999</c:v>
                </c:pt>
                <c:pt idx="1863">
                  <c:v>74.660696999999999</c:v>
                </c:pt>
                <c:pt idx="1864">
                  <c:v>74.706900000000005</c:v>
                </c:pt>
                <c:pt idx="1865">
                  <c:v>74.737830000000002</c:v>
                </c:pt>
                <c:pt idx="1866">
                  <c:v>74.754108000000002</c:v>
                </c:pt>
                <c:pt idx="1867">
                  <c:v>74.767070000000004</c:v>
                </c:pt>
                <c:pt idx="1868">
                  <c:v>74.793074000000004</c:v>
                </c:pt>
                <c:pt idx="1869">
                  <c:v>74.838149999999999</c:v>
                </c:pt>
                <c:pt idx="1870">
                  <c:v>74.887120999999993</c:v>
                </c:pt>
                <c:pt idx="1871">
                  <c:v>74.917921000000007</c:v>
                </c:pt>
                <c:pt idx="1872">
                  <c:v>74.927103000000002</c:v>
                </c:pt>
                <c:pt idx="1873">
                  <c:v>74.930582999999999</c:v>
                </c:pt>
                <c:pt idx="1874">
                  <c:v>74.939976999999999</c:v>
                </c:pt>
                <c:pt idx="1875">
                  <c:v>74.952095</c:v>
                </c:pt>
                <c:pt idx="1876">
                  <c:v>74.963070999999999</c:v>
                </c:pt>
                <c:pt idx="1877">
                  <c:v>74.977844000000005</c:v>
                </c:pt>
                <c:pt idx="1878">
                  <c:v>75.000934999999998</c:v>
                </c:pt>
                <c:pt idx="1879">
                  <c:v>75.030186999999998</c:v>
                </c:pt>
                <c:pt idx="1880">
                  <c:v>75.063259000000002</c:v>
                </c:pt>
                <c:pt idx="1881">
                  <c:v>75.096843000000007</c:v>
                </c:pt>
                <c:pt idx="1882">
                  <c:v>75.114934000000005</c:v>
                </c:pt>
                <c:pt idx="1883">
                  <c:v>75.094627000000003</c:v>
                </c:pt>
                <c:pt idx="1884">
                  <c:v>75.035561000000001</c:v>
                </c:pt>
                <c:pt idx="1885">
                  <c:v>74.971181999999999</c:v>
                </c:pt>
                <c:pt idx="1886">
                  <c:v>74.935905000000005</c:v>
                </c:pt>
                <c:pt idx="1887">
                  <c:v>74.928483</c:v>
                </c:pt>
                <c:pt idx="1888">
                  <c:v>74.920903999999993</c:v>
                </c:pt>
                <c:pt idx="1889">
                  <c:v>74.896001999999996</c:v>
                </c:pt>
                <c:pt idx="1890">
                  <c:v>74.861152000000004</c:v>
                </c:pt>
                <c:pt idx="1891">
                  <c:v>74.830865000000003</c:v>
                </c:pt>
                <c:pt idx="1892">
                  <c:v>74.814460999999994</c:v>
                </c:pt>
                <c:pt idx="1893">
                  <c:v>74.820503000000002</c:v>
                </c:pt>
                <c:pt idx="1894">
                  <c:v>74.852659000000003</c:v>
                </c:pt>
                <c:pt idx="1895">
                  <c:v>74.891484000000005</c:v>
                </c:pt>
                <c:pt idx="1896">
                  <c:v>74.896912999999998</c:v>
                </c:pt>
                <c:pt idx="1897">
                  <c:v>74.846436999999995</c:v>
                </c:pt>
                <c:pt idx="1898">
                  <c:v>74.765826000000004</c:v>
                </c:pt>
                <c:pt idx="1899">
                  <c:v>74.707401000000004</c:v>
                </c:pt>
                <c:pt idx="1900">
                  <c:v>74.696927000000002</c:v>
                </c:pt>
                <c:pt idx="1901">
                  <c:v>74.714163999999997</c:v>
                </c:pt>
                <c:pt idx="1902">
                  <c:v>74.727934000000005</c:v>
                </c:pt>
                <c:pt idx="1903">
                  <c:v>74.735487000000006</c:v>
                </c:pt>
                <c:pt idx="1904">
                  <c:v>74.755741</c:v>
                </c:pt>
                <c:pt idx="1905">
                  <c:v>74.791694000000007</c:v>
                </c:pt>
                <c:pt idx="1906">
                  <c:v>74.817175000000006</c:v>
                </c:pt>
                <c:pt idx="1907">
                  <c:v>74.804202000000004</c:v>
                </c:pt>
                <c:pt idx="1908">
                  <c:v>74.751897999999997</c:v>
                </c:pt>
                <c:pt idx="1909">
                  <c:v>74.684798999999998</c:v>
                </c:pt>
                <c:pt idx="1910">
                  <c:v>74.632669000000007</c:v>
                </c:pt>
                <c:pt idx="1911">
                  <c:v>74.614245999999994</c:v>
                </c:pt>
                <c:pt idx="1912">
                  <c:v>74.629037999999994</c:v>
                </c:pt>
                <c:pt idx="1913">
                  <c:v>74.656699000000003</c:v>
                </c:pt>
                <c:pt idx="1914">
                  <c:v>74.669150000000002</c:v>
                </c:pt>
                <c:pt idx="1915">
                  <c:v>74.653823000000003</c:v>
                </c:pt>
                <c:pt idx="1916">
                  <c:v>74.627374000000003</c:v>
                </c:pt>
                <c:pt idx="1917">
                  <c:v>74.621315999999993</c:v>
                </c:pt>
                <c:pt idx="1918">
                  <c:v>74.653756000000001</c:v>
                </c:pt>
                <c:pt idx="1919">
                  <c:v>74.716201999999996</c:v>
                </c:pt>
                <c:pt idx="1920">
                  <c:v>74.783969999999997</c:v>
                </c:pt>
                <c:pt idx="1921">
                  <c:v>74.835166000000001</c:v>
                </c:pt>
                <c:pt idx="1922">
                  <c:v>74.859905999999995</c:v>
                </c:pt>
                <c:pt idx="1923">
                  <c:v>74.856787999999995</c:v>
                </c:pt>
                <c:pt idx="1924">
                  <c:v>74.825142</c:v>
                </c:pt>
                <c:pt idx="1925">
                  <c:v>74.764021999999997</c:v>
                </c:pt>
                <c:pt idx="1926">
                  <c:v>74.683705000000003</c:v>
                </c:pt>
                <c:pt idx="1927">
                  <c:v>74.612172999999999</c:v>
                </c:pt>
                <c:pt idx="1928">
                  <c:v>74.575295999999994</c:v>
                </c:pt>
                <c:pt idx="1929">
                  <c:v>74.570598000000004</c:v>
                </c:pt>
                <c:pt idx="1930">
                  <c:v>74.575141000000002</c:v>
                </c:pt>
                <c:pt idx="1931">
                  <c:v>74.581987999999996</c:v>
                </c:pt>
                <c:pt idx="1932">
                  <c:v>74.611348000000007</c:v>
                </c:pt>
                <c:pt idx="1933">
                  <c:v>74.676772999999997</c:v>
                </c:pt>
                <c:pt idx="1934">
                  <c:v>74.755426</c:v>
                </c:pt>
                <c:pt idx="1935">
                  <c:v>74.807473999999999</c:v>
                </c:pt>
                <c:pt idx="1936">
                  <c:v>74.816811999999999</c:v>
                </c:pt>
                <c:pt idx="1937">
                  <c:v>74.791579999999996</c:v>
                </c:pt>
                <c:pt idx="1938">
                  <c:v>74.734870999999998</c:v>
                </c:pt>
                <c:pt idx="1939">
                  <c:v>74.645573999999996</c:v>
                </c:pt>
                <c:pt idx="1940">
                  <c:v>74.544213999999997</c:v>
                </c:pt>
                <c:pt idx="1941">
                  <c:v>74.469020999999998</c:v>
                </c:pt>
                <c:pt idx="1942">
                  <c:v>74.438561000000007</c:v>
                </c:pt>
                <c:pt idx="1943">
                  <c:v>74.432829999999996</c:v>
                </c:pt>
                <c:pt idx="1944">
                  <c:v>74.415420999999995</c:v>
                </c:pt>
                <c:pt idx="1945">
                  <c:v>74.365882999999997</c:v>
                </c:pt>
                <c:pt idx="1946">
                  <c:v>74.293780999999996</c:v>
                </c:pt>
                <c:pt idx="1947">
                  <c:v>74.233283999999998</c:v>
                </c:pt>
                <c:pt idx="1948">
                  <c:v>74.221242000000004</c:v>
                </c:pt>
                <c:pt idx="1949">
                  <c:v>74.266921999999994</c:v>
                </c:pt>
                <c:pt idx="1950">
                  <c:v>74.338864000000001</c:v>
                </c:pt>
                <c:pt idx="1951">
                  <c:v>74.389955999999998</c:v>
                </c:pt>
                <c:pt idx="1952">
                  <c:v>74.401743999999994</c:v>
                </c:pt>
                <c:pt idx="1953">
                  <c:v>74.391829999999999</c:v>
                </c:pt>
                <c:pt idx="1954">
                  <c:v>74.375895</c:v>
                </c:pt>
                <c:pt idx="1955">
                  <c:v>74.347154000000003</c:v>
                </c:pt>
                <c:pt idx="1956">
                  <c:v>74.297638000000006</c:v>
                </c:pt>
                <c:pt idx="1957">
                  <c:v>74.234472999999994</c:v>
                </c:pt>
                <c:pt idx="1958">
                  <c:v>74.165362000000002</c:v>
                </c:pt>
                <c:pt idx="1959">
                  <c:v>74.087873000000002</c:v>
                </c:pt>
                <c:pt idx="1960">
                  <c:v>74.007011000000006</c:v>
                </c:pt>
                <c:pt idx="1961">
                  <c:v>73.949332999999996</c:v>
                </c:pt>
                <c:pt idx="1962">
                  <c:v>73.945475000000002</c:v>
                </c:pt>
                <c:pt idx="1963">
                  <c:v>74.001525999999998</c:v>
                </c:pt>
                <c:pt idx="1964">
                  <c:v>74.091766000000007</c:v>
                </c:pt>
                <c:pt idx="1965">
                  <c:v>74.178737999999996</c:v>
                </c:pt>
                <c:pt idx="1966">
                  <c:v>74.236936999999998</c:v>
                </c:pt>
                <c:pt idx="1967">
                  <c:v>74.259085999999996</c:v>
                </c:pt>
                <c:pt idx="1968">
                  <c:v>74.248909999999995</c:v>
                </c:pt>
                <c:pt idx="1969">
                  <c:v>74.214653999999996</c:v>
                </c:pt>
                <c:pt idx="1970">
                  <c:v>74.171762999999999</c:v>
                </c:pt>
                <c:pt idx="1971">
                  <c:v>74.142453000000003</c:v>
                </c:pt>
                <c:pt idx="1972">
                  <c:v>74.134431000000006</c:v>
                </c:pt>
                <c:pt idx="1973">
                  <c:v>74.117979000000005</c:v>
                </c:pt>
                <c:pt idx="1974">
                  <c:v>74.047329000000005</c:v>
                </c:pt>
                <c:pt idx="1975">
                  <c:v>73.920884999999998</c:v>
                </c:pt>
                <c:pt idx="1976">
                  <c:v>73.802965</c:v>
                </c:pt>
                <c:pt idx="1977">
                  <c:v>73.763227000000001</c:v>
                </c:pt>
                <c:pt idx="1978">
                  <c:v>73.803512999999995</c:v>
                </c:pt>
                <c:pt idx="1979">
                  <c:v>73.863433999999998</c:v>
                </c:pt>
                <c:pt idx="1980">
                  <c:v>73.890868999999995</c:v>
                </c:pt>
                <c:pt idx="1981">
                  <c:v>73.886218</c:v>
                </c:pt>
                <c:pt idx="1982">
                  <c:v>73.877418000000006</c:v>
                </c:pt>
                <c:pt idx="1983">
                  <c:v>73.873740999999995</c:v>
                </c:pt>
                <c:pt idx="1984">
                  <c:v>73.859627000000003</c:v>
                </c:pt>
                <c:pt idx="1985">
                  <c:v>73.827635000000001</c:v>
                </c:pt>
                <c:pt idx="1986">
                  <c:v>73.798492999999993</c:v>
                </c:pt>
                <c:pt idx="1987">
                  <c:v>73.801793000000004</c:v>
                </c:pt>
                <c:pt idx="1988">
                  <c:v>73.842212000000004</c:v>
                </c:pt>
                <c:pt idx="1989">
                  <c:v>73.893129999999999</c:v>
                </c:pt>
                <c:pt idx="1990">
                  <c:v>73.929027000000005</c:v>
                </c:pt>
                <c:pt idx="1991">
                  <c:v>73.952558999999994</c:v>
                </c:pt>
                <c:pt idx="1992">
                  <c:v>73.975069000000005</c:v>
                </c:pt>
                <c:pt idx="1993">
                  <c:v>73.981997000000007</c:v>
                </c:pt>
                <c:pt idx="1994">
                  <c:v>73.950135000000003</c:v>
                </c:pt>
                <c:pt idx="1995">
                  <c:v>73.898994000000002</c:v>
                </c:pt>
                <c:pt idx="1996">
                  <c:v>73.882885000000002</c:v>
                </c:pt>
                <c:pt idx="1997">
                  <c:v>73.920295999999993</c:v>
                </c:pt>
                <c:pt idx="1998">
                  <c:v>73.965528000000006</c:v>
                </c:pt>
                <c:pt idx="1999">
                  <c:v>73.969019000000003</c:v>
                </c:pt>
                <c:pt idx="2000">
                  <c:v>73.938252000000006</c:v>
                </c:pt>
                <c:pt idx="2001">
                  <c:v>73.915898999999996</c:v>
                </c:pt>
                <c:pt idx="2002">
                  <c:v>73.921351000000001</c:v>
                </c:pt>
                <c:pt idx="2003">
                  <c:v>73.943483000000001</c:v>
                </c:pt>
                <c:pt idx="2004">
                  <c:v>73.974577999999994</c:v>
                </c:pt>
                <c:pt idx="2005">
                  <c:v>74.014173</c:v>
                </c:pt>
                <c:pt idx="2006">
                  <c:v>74.041381000000001</c:v>
                </c:pt>
                <c:pt idx="2007">
                  <c:v>74.014365999999995</c:v>
                </c:pt>
                <c:pt idx="2008">
                  <c:v>73.919542000000007</c:v>
                </c:pt>
                <c:pt idx="2009">
                  <c:v>73.801145000000005</c:v>
                </c:pt>
                <c:pt idx="2010">
                  <c:v>73.718739999999997</c:v>
                </c:pt>
                <c:pt idx="2011">
                  <c:v>73.703311999999997</c:v>
                </c:pt>
                <c:pt idx="2012">
                  <c:v>73.752707000000001</c:v>
                </c:pt>
                <c:pt idx="2013">
                  <c:v>73.830368000000007</c:v>
                </c:pt>
                <c:pt idx="2014">
                  <c:v>73.876147000000003</c:v>
                </c:pt>
                <c:pt idx="2015">
                  <c:v>73.849435</c:v>
                </c:pt>
                <c:pt idx="2016">
                  <c:v>73.764619999999994</c:v>
                </c:pt>
                <c:pt idx="2017">
                  <c:v>73.673283999999995</c:v>
                </c:pt>
                <c:pt idx="2018">
                  <c:v>73.616247999999999</c:v>
                </c:pt>
                <c:pt idx="2019">
                  <c:v>73.607945999999998</c:v>
                </c:pt>
                <c:pt idx="2020">
                  <c:v>73.651189000000002</c:v>
                </c:pt>
                <c:pt idx="2021">
                  <c:v>73.731016999999994</c:v>
                </c:pt>
                <c:pt idx="2022">
                  <c:v>73.794712000000004</c:v>
                </c:pt>
                <c:pt idx="2023">
                  <c:v>73.781322000000003</c:v>
                </c:pt>
                <c:pt idx="2024">
                  <c:v>73.692182000000003</c:v>
                </c:pt>
                <c:pt idx="2025">
                  <c:v>73.596969999999999</c:v>
                </c:pt>
                <c:pt idx="2026">
                  <c:v>73.559422999999995</c:v>
                </c:pt>
                <c:pt idx="2027">
                  <c:v>73.588113000000007</c:v>
                </c:pt>
                <c:pt idx="2028">
                  <c:v>73.656395000000003</c:v>
                </c:pt>
                <c:pt idx="2029">
                  <c:v>73.731316000000007</c:v>
                </c:pt>
                <c:pt idx="2030">
                  <c:v>73.775637000000003</c:v>
                </c:pt>
                <c:pt idx="2031">
                  <c:v>73.757756999999998</c:v>
                </c:pt>
                <c:pt idx="2032">
                  <c:v>73.690106999999998</c:v>
                </c:pt>
                <c:pt idx="2033">
                  <c:v>73.643125999999995</c:v>
                </c:pt>
                <c:pt idx="2034">
                  <c:v>73.678619999999995</c:v>
                </c:pt>
                <c:pt idx="2035">
                  <c:v>73.780721999999997</c:v>
                </c:pt>
                <c:pt idx="2036">
                  <c:v>73.884106000000003</c:v>
                </c:pt>
                <c:pt idx="2037">
                  <c:v>73.936977999999996</c:v>
                </c:pt>
                <c:pt idx="2038">
                  <c:v>73.924367000000004</c:v>
                </c:pt>
                <c:pt idx="2039">
                  <c:v>73.866482000000005</c:v>
                </c:pt>
                <c:pt idx="2040">
                  <c:v>73.803240000000002</c:v>
                </c:pt>
                <c:pt idx="2041">
                  <c:v>73.764137000000005</c:v>
                </c:pt>
                <c:pt idx="2042">
                  <c:v>73.748001000000002</c:v>
                </c:pt>
                <c:pt idx="2043">
                  <c:v>73.739102000000003</c:v>
                </c:pt>
                <c:pt idx="2044">
                  <c:v>73.737910999999997</c:v>
                </c:pt>
                <c:pt idx="2045">
                  <c:v>73.759392000000005</c:v>
                </c:pt>
                <c:pt idx="2046">
                  <c:v>73.802509000000001</c:v>
                </c:pt>
                <c:pt idx="2047">
                  <c:v>73.840806999999998</c:v>
                </c:pt>
                <c:pt idx="2048">
                  <c:v>73.850198000000006</c:v>
                </c:pt>
                <c:pt idx="2049">
                  <c:v>73.828970999999996</c:v>
                </c:pt>
                <c:pt idx="2050">
                  <c:v>73.787205</c:v>
                </c:pt>
                <c:pt idx="2051">
                  <c:v>73.738984000000002</c:v>
                </c:pt>
                <c:pt idx="2052">
                  <c:v>73.708963999999995</c:v>
                </c:pt>
                <c:pt idx="2053">
                  <c:v>73.725283000000005</c:v>
                </c:pt>
                <c:pt idx="2054">
                  <c:v>73.791289000000006</c:v>
                </c:pt>
                <c:pt idx="2055">
                  <c:v>73.876337000000007</c:v>
                </c:pt>
                <c:pt idx="2056">
                  <c:v>73.944665000000001</c:v>
                </c:pt>
                <c:pt idx="2057">
                  <c:v>73.982999000000007</c:v>
                </c:pt>
                <c:pt idx="2058">
                  <c:v>73.995079000000004</c:v>
                </c:pt>
                <c:pt idx="2059">
                  <c:v>73.979202000000001</c:v>
                </c:pt>
                <c:pt idx="2060">
                  <c:v>73.930207999999993</c:v>
                </c:pt>
                <c:pt idx="2061">
                  <c:v>73.861311999999998</c:v>
                </c:pt>
                <c:pt idx="2062">
                  <c:v>73.804849000000004</c:v>
                </c:pt>
                <c:pt idx="2063">
                  <c:v>73.786972000000006</c:v>
                </c:pt>
                <c:pt idx="2064">
                  <c:v>73.801477000000006</c:v>
                </c:pt>
                <c:pt idx="2065">
                  <c:v>73.813361</c:v>
                </c:pt>
                <c:pt idx="2066">
                  <c:v>73.793080000000003</c:v>
                </c:pt>
                <c:pt idx="2067">
                  <c:v>73.744361999999995</c:v>
                </c:pt>
                <c:pt idx="2068">
                  <c:v>73.699527000000003</c:v>
                </c:pt>
                <c:pt idx="2069">
                  <c:v>73.687596999999997</c:v>
                </c:pt>
                <c:pt idx="2070">
                  <c:v>73.711500999999998</c:v>
                </c:pt>
                <c:pt idx="2071">
                  <c:v>73.758995999999996</c:v>
                </c:pt>
                <c:pt idx="2072">
                  <c:v>73.816336000000007</c:v>
                </c:pt>
                <c:pt idx="2073">
                  <c:v>73.869343999999998</c:v>
                </c:pt>
                <c:pt idx="2074">
                  <c:v>73.901517999999996</c:v>
                </c:pt>
                <c:pt idx="2075">
                  <c:v>73.903443999999993</c:v>
                </c:pt>
                <c:pt idx="2076">
                  <c:v>73.885186000000004</c:v>
                </c:pt>
                <c:pt idx="2077">
                  <c:v>73.867059999999995</c:v>
                </c:pt>
                <c:pt idx="2078">
                  <c:v>73.856521999999998</c:v>
                </c:pt>
                <c:pt idx="2079">
                  <c:v>73.842309</c:v>
                </c:pt>
                <c:pt idx="2080">
                  <c:v>73.817008999999999</c:v>
                </c:pt>
                <c:pt idx="2081">
                  <c:v>73.786496</c:v>
                </c:pt>
                <c:pt idx="2082">
                  <c:v>73.757617999999994</c:v>
                </c:pt>
                <c:pt idx="2083">
                  <c:v>73.733761000000001</c:v>
                </c:pt>
                <c:pt idx="2084">
                  <c:v>73.714095999999998</c:v>
                </c:pt>
                <c:pt idx="2085">
                  <c:v>73.696119999999993</c:v>
                </c:pt>
                <c:pt idx="2086">
                  <c:v>73.682927000000007</c:v>
                </c:pt>
                <c:pt idx="2087">
                  <c:v>73.682084000000003</c:v>
                </c:pt>
                <c:pt idx="2088">
                  <c:v>73.699196999999998</c:v>
                </c:pt>
                <c:pt idx="2089">
                  <c:v>73.728448999999998</c:v>
                </c:pt>
                <c:pt idx="2090">
                  <c:v>73.751076999999995</c:v>
                </c:pt>
                <c:pt idx="2091">
                  <c:v>73.755842999999999</c:v>
                </c:pt>
                <c:pt idx="2092">
                  <c:v>73.749459000000002</c:v>
                </c:pt>
                <c:pt idx="2093">
                  <c:v>73.738973999999999</c:v>
                </c:pt>
                <c:pt idx="2094">
                  <c:v>73.716981000000004</c:v>
                </c:pt>
                <c:pt idx="2095">
                  <c:v>73.678873999999993</c:v>
                </c:pt>
                <c:pt idx="2096">
                  <c:v>73.644828000000004</c:v>
                </c:pt>
                <c:pt idx="2097">
                  <c:v>73.639976000000004</c:v>
                </c:pt>
                <c:pt idx="2098">
                  <c:v>73.660201000000001</c:v>
                </c:pt>
                <c:pt idx="2099">
                  <c:v>73.675781999999998</c:v>
                </c:pt>
                <c:pt idx="2100">
                  <c:v>73.666377999999995</c:v>
                </c:pt>
                <c:pt idx="2101">
                  <c:v>73.640918999999997</c:v>
                </c:pt>
                <c:pt idx="2102">
                  <c:v>73.619663000000003</c:v>
                </c:pt>
                <c:pt idx="2103">
                  <c:v>73.612178</c:v>
                </c:pt>
                <c:pt idx="2104">
                  <c:v>73.619240000000005</c:v>
                </c:pt>
                <c:pt idx="2105">
                  <c:v>73.639160000000004</c:v>
                </c:pt>
                <c:pt idx="2106">
                  <c:v>73.665858999999998</c:v>
                </c:pt>
                <c:pt idx="2107">
                  <c:v>73.690034999999995</c:v>
                </c:pt>
                <c:pt idx="2108">
                  <c:v>73.708584999999999</c:v>
                </c:pt>
                <c:pt idx="2109">
                  <c:v>73.724185000000006</c:v>
                </c:pt>
                <c:pt idx="2110">
                  <c:v>73.733856000000003</c:v>
                </c:pt>
                <c:pt idx="2111">
                  <c:v>73.732028</c:v>
                </c:pt>
                <c:pt idx="2112">
                  <c:v>73.720119999999994</c:v>
                </c:pt>
                <c:pt idx="2113">
                  <c:v>73.702183000000005</c:v>
                </c:pt>
                <c:pt idx="2114">
                  <c:v>73.679513</c:v>
                </c:pt>
                <c:pt idx="2115">
                  <c:v>73.652561000000006</c:v>
                </c:pt>
                <c:pt idx="2116">
                  <c:v>73.627854999999997</c:v>
                </c:pt>
                <c:pt idx="2117">
                  <c:v>73.616539000000003</c:v>
                </c:pt>
                <c:pt idx="2118">
                  <c:v>73.625156000000004</c:v>
                </c:pt>
                <c:pt idx="2119">
                  <c:v>73.654161000000002</c:v>
                </c:pt>
                <c:pt idx="2120">
                  <c:v>73.696290000000005</c:v>
                </c:pt>
                <c:pt idx="2121">
                  <c:v>73.734281999999993</c:v>
                </c:pt>
                <c:pt idx="2122">
                  <c:v>73.746356000000006</c:v>
                </c:pt>
                <c:pt idx="2123">
                  <c:v>73.722511999999995</c:v>
                </c:pt>
                <c:pt idx="2124">
                  <c:v>73.680381999999994</c:v>
                </c:pt>
                <c:pt idx="2125">
                  <c:v>73.653074000000004</c:v>
                </c:pt>
                <c:pt idx="2126">
                  <c:v>73.656175000000005</c:v>
                </c:pt>
                <c:pt idx="2127">
                  <c:v>73.677357000000001</c:v>
                </c:pt>
                <c:pt idx="2128">
                  <c:v>73.696026000000003</c:v>
                </c:pt>
                <c:pt idx="2129">
                  <c:v>73.702702000000002</c:v>
                </c:pt>
                <c:pt idx="2130">
                  <c:v>73.693844999999996</c:v>
                </c:pt>
                <c:pt idx="2131">
                  <c:v>73.669577000000004</c:v>
                </c:pt>
                <c:pt idx="2132">
                  <c:v>73.649152999999998</c:v>
                </c:pt>
                <c:pt idx="2133">
                  <c:v>73.645135999999994</c:v>
                </c:pt>
                <c:pt idx="2134">
                  <c:v>73.642329000000004</c:v>
                </c:pt>
                <c:pt idx="2135">
                  <c:v>73.630343999999994</c:v>
                </c:pt>
                <c:pt idx="2136">
                  <c:v>73.617907000000002</c:v>
                </c:pt>
                <c:pt idx="2137">
                  <c:v>73.619310999999996</c:v>
                </c:pt>
                <c:pt idx="2138">
                  <c:v>73.637996000000001</c:v>
                </c:pt>
                <c:pt idx="2139">
                  <c:v>73.660948000000005</c:v>
                </c:pt>
                <c:pt idx="2140">
                  <c:v>73.672844999999995</c:v>
                </c:pt>
                <c:pt idx="2141">
                  <c:v>73.671473000000006</c:v>
                </c:pt>
                <c:pt idx="2142">
                  <c:v>73.666490999999994</c:v>
                </c:pt>
                <c:pt idx="2143">
                  <c:v>73.665102000000005</c:v>
                </c:pt>
                <c:pt idx="2144">
                  <c:v>73.661947999999995</c:v>
                </c:pt>
                <c:pt idx="2145">
                  <c:v>73.646283999999994</c:v>
                </c:pt>
                <c:pt idx="2146">
                  <c:v>73.618105</c:v>
                </c:pt>
                <c:pt idx="2147">
                  <c:v>73.597837999999996</c:v>
                </c:pt>
                <c:pt idx="2148">
                  <c:v>73.605067000000005</c:v>
                </c:pt>
                <c:pt idx="2149">
                  <c:v>73.633801000000005</c:v>
                </c:pt>
                <c:pt idx="2150">
                  <c:v>73.660929999999993</c:v>
                </c:pt>
                <c:pt idx="2151">
                  <c:v>73.668732000000006</c:v>
                </c:pt>
                <c:pt idx="2152">
                  <c:v>73.661976999999993</c:v>
                </c:pt>
                <c:pt idx="2153">
                  <c:v>73.656460999999993</c:v>
                </c:pt>
                <c:pt idx="2154">
                  <c:v>73.658603999999997</c:v>
                </c:pt>
                <c:pt idx="2155">
                  <c:v>73.656841</c:v>
                </c:pt>
                <c:pt idx="2156">
                  <c:v>73.646105000000006</c:v>
                </c:pt>
                <c:pt idx="2157">
                  <c:v>73.643662000000006</c:v>
                </c:pt>
                <c:pt idx="2158">
                  <c:v>73.651482000000001</c:v>
                </c:pt>
                <c:pt idx="2159">
                  <c:v>73.657593000000006</c:v>
                </c:pt>
                <c:pt idx="2160">
                  <c:v>73.662065999999996</c:v>
                </c:pt>
                <c:pt idx="2161">
                  <c:v>73.671678</c:v>
                </c:pt>
                <c:pt idx="2162">
                  <c:v>73.686825999999996</c:v>
                </c:pt>
                <c:pt idx="2163">
                  <c:v>73.698473000000007</c:v>
                </c:pt>
                <c:pt idx="2164">
                  <c:v>73.699793</c:v>
                </c:pt>
                <c:pt idx="2165">
                  <c:v>73.690256000000005</c:v>
                </c:pt>
                <c:pt idx="2166">
                  <c:v>73.671921999999995</c:v>
                </c:pt>
                <c:pt idx="2167">
                  <c:v>73.649500000000003</c:v>
                </c:pt>
                <c:pt idx="2168">
                  <c:v>73.631867999999997</c:v>
                </c:pt>
                <c:pt idx="2169">
                  <c:v>73.627035000000006</c:v>
                </c:pt>
                <c:pt idx="2170">
                  <c:v>73.633973999999995</c:v>
                </c:pt>
                <c:pt idx="2171">
                  <c:v>73.646562000000003</c:v>
                </c:pt>
                <c:pt idx="2172">
                  <c:v>73.659881999999996</c:v>
                </c:pt>
                <c:pt idx="2173">
                  <c:v>73.678489999999996</c:v>
                </c:pt>
                <c:pt idx="2174">
                  <c:v>73.711550000000003</c:v>
                </c:pt>
                <c:pt idx="2175">
                  <c:v>73.747765000000001</c:v>
                </c:pt>
                <c:pt idx="2176">
                  <c:v>73.766352999999995</c:v>
                </c:pt>
                <c:pt idx="2177">
                  <c:v>73.762291000000005</c:v>
                </c:pt>
                <c:pt idx="2178">
                  <c:v>73.743011999999993</c:v>
                </c:pt>
                <c:pt idx="2179">
                  <c:v>73.720344999999995</c:v>
                </c:pt>
                <c:pt idx="2180">
                  <c:v>73.707042000000001</c:v>
                </c:pt>
                <c:pt idx="2181">
                  <c:v>73.712430999999995</c:v>
                </c:pt>
                <c:pt idx="2182">
                  <c:v>73.731173999999996</c:v>
                </c:pt>
                <c:pt idx="2183">
                  <c:v>73.747890999999996</c:v>
                </c:pt>
                <c:pt idx="2184">
                  <c:v>73.759384999999995</c:v>
                </c:pt>
                <c:pt idx="2185">
                  <c:v>73.773167999999998</c:v>
                </c:pt>
                <c:pt idx="2186">
                  <c:v>73.793189999999996</c:v>
                </c:pt>
                <c:pt idx="2187">
                  <c:v>73.815049999999999</c:v>
                </c:pt>
                <c:pt idx="2188">
                  <c:v>73.834733999999997</c:v>
                </c:pt>
                <c:pt idx="2189">
                  <c:v>73.854124999999996</c:v>
                </c:pt>
                <c:pt idx="2190">
                  <c:v>73.866370000000003</c:v>
                </c:pt>
                <c:pt idx="2191">
                  <c:v>73.860608999999997</c:v>
                </c:pt>
                <c:pt idx="2192">
                  <c:v>73.843890999999999</c:v>
                </c:pt>
                <c:pt idx="2193">
                  <c:v>73.833640000000003</c:v>
                </c:pt>
                <c:pt idx="2194">
                  <c:v>73.833877999999999</c:v>
                </c:pt>
                <c:pt idx="2195">
                  <c:v>73.831700999999995</c:v>
                </c:pt>
                <c:pt idx="2196">
                  <c:v>73.817120000000003</c:v>
                </c:pt>
                <c:pt idx="2197">
                  <c:v>73.794105999999999</c:v>
                </c:pt>
                <c:pt idx="2198">
                  <c:v>73.777180999999999</c:v>
                </c:pt>
                <c:pt idx="2199">
                  <c:v>73.777683999999994</c:v>
                </c:pt>
                <c:pt idx="2200">
                  <c:v>73.793488999999994</c:v>
                </c:pt>
                <c:pt idx="2201">
                  <c:v>73.810337000000004</c:v>
                </c:pt>
                <c:pt idx="2202">
                  <c:v>73.811514000000003</c:v>
                </c:pt>
                <c:pt idx="2203">
                  <c:v>73.793565999999998</c:v>
                </c:pt>
                <c:pt idx="2204">
                  <c:v>73.768137999999993</c:v>
                </c:pt>
                <c:pt idx="2205">
                  <c:v>73.748424</c:v>
                </c:pt>
                <c:pt idx="2206">
                  <c:v>73.742615000000001</c:v>
                </c:pt>
                <c:pt idx="2207">
                  <c:v>73.749526000000003</c:v>
                </c:pt>
                <c:pt idx="2208">
                  <c:v>73.769075000000001</c:v>
                </c:pt>
                <c:pt idx="2209">
                  <c:v>73.800828999999993</c:v>
                </c:pt>
                <c:pt idx="2210">
                  <c:v>73.822331000000005</c:v>
                </c:pt>
                <c:pt idx="2211">
                  <c:v>73.817018000000004</c:v>
                </c:pt>
                <c:pt idx="2212">
                  <c:v>73.794852000000006</c:v>
                </c:pt>
                <c:pt idx="2213">
                  <c:v>73.772970000000001</c:v>
                </c:pt>
                <c:pt idx="2214">
                  <c:v>73.762111000000004</c:v>
                </c:pt>
                <c:pt idx="2215">
                  <c:v>73.762846999999994</c:v>
                </c:pt>
                <c:pt idx="2216">
                  <c:v>73.772390000000001</c:v>
                </c:pt>
                <c:pt idx="2217">
                  <c:v>73.784368999999998</c:v>
                </c:pt>
                <c:pt idx="2218">
                  <c:v>73.795489000000003</c:v>
                </c:pt>
                <c:pt idx="2219">
                  <c:v>73.80395</c:v>
                </c:pt>
                <c:pt idx="2220">
                  <c:v>73.808604000000003</c:v>
                </c:pt>
                <c:pt idx="2221">
                  <c:v>73.813585000000003</c:v>
                </c:pt>
                <c:pt idx="2222">
                  <c:v>73.818070000000006</c:v>
                </c:pt>
                <c:pt idx="2223">
                  <c:v>73.819526999999994</c:v>
                </c:pt>
                <c:pt idx="2224">
                  <c:v>73.817082999999997</c:v>
                </c:pt>
                <c:pt idx="2225">
                  <c:v>73.813933000000006</c:v>
                </c:pt>
                <c:pt idx="2226">
                  <c:v>73.822439000000003</c:v>
                </c:pt>
                <c:pt idx="2227">
                  <c:v>73.835070999999999</c:v>
                </c:pt>
                <c:pt idx="2228">
                  <c:v>73.829458000000002</c:v>
                </c:pt>
                <c:pt idx="2229">
                  <c:v>73.808049999999994</c:v>
                </c:pt>
                <c:pt idx="2230">
                  <c:v>73.770381</c:v>
                </c:pt>
                <c:pt idx="2231">
                  <c:v>73.711082000000005</c:v>
                </c:pt>
                <c:pt idx="2232">
                  <c:v>73.645778000000007</c:v>
                </c:pt>
                <c:pt idx="2233">
                  <c:v>73.594584999999995</c:v>
                </c:pt>
                <c:pt idx="2234">
                  <c:v>73.559346000000005</c:v>
                </c:pt>
                <c:pt idx="2235">
                  <c:v>73.523542000000006</c:v>
                </c:pt>
                <c:pt idx="2236">
                  <c:v>73.484550999999996</c:v>
                </c:pt>
                <c:pt idx="2237">
                  <c:v>73.457555999999997</c:v>
                </c:pt>
                <c:pt idx="2238">
                  <c:v>73.453678999999994</c:v>
                </c:pt>
                <c:pt idx="2239">
                  <c:v>73.460733000000005</c:v>
                </c:pt>
                <c:pt idx="2240">
                  <c:v>73.456765000000004</c:v>
                </c:pt>
                <c:pt idx="2241">
                  <c:v>73.436380999999997</c:v>
                </c:pt>
                <c:pt idx="2242">
                  <c:v>73.400333000000003</c:v>
                </c:pt>
                <c:pt idx="2243">
                  <c:v>73.346874999999997</c:v>
                </c:pt>
                <c:pt idx="2244">
                  <c:v>73.284128999999993</c:v>
                </c:pt>
                <c:pt idx="2245">
                  <c:v>73.226487000000006</c:v>
                </c:pt>
                <c:pt idx="2246">
                  <c:v>73.173069999999996</c:v>
                </c:pt>
                <c:pt idx="2247">
                  <c:v>73.117660999999998</c:v>
                </c:pt>
                <c:pt idx="2248">
                  <c:v>73.060162000000005</c:v>
                </c:pt>
                <c:pt idx="2249">
                  <c:v>73.014122</c:v>
                </c:pt>
                <c:pt idx="2250">
                  <c:v>72.980898999999994</c:v>
                </c:pt>
                <c:pt idx="2251">
                  <c:v>72.921543</c:v>
                </c:pt>
                <c:pt idx="2252">
                  <c:v>72.820128999999994</c:v>
                </c:pt>
                <c:pt idx="2253">
                  <c:v>72.712245999999993</c:v>
                </c:pt>
                <c:pt idx="2254">
                  <c:v>72.623018999999999</c:v>
                </c:pt>
                <c:pt idx="2255">
                  <c:v>72.535849999999996</c:v>
                </c:pt>
                <c:pt idx="2256">
                  <c:v>72.434668000000002</c:v>
                </c:pt>
                <c:pt idx="2257">
                  <c:v>72.334694999999996</c:v>
                </c:pt>
                <c:pt idx="2258">
                  <c:v>72.248913999999999</c:v>
                </c:pt>
                <c:pt idx="2259">
                  <c:v>72.159660000000002</c:v>
                </c:pt>
                <c:pt idx="2260">
                  <c:v>72.062616000000006</c:v>
                </c:pt>
                <c:pt idx="2261">
                  <c:v>71.996556999999996</c:v>
                </c:pt>
                <c:pt idx="2262">
                  <c:v>71.975672000000003</c:v>
                </c:pt>
                <c:pt idx="2263">
                  <c:v>71.959857</c:v>
                </c:pt>
                <c:pt idx="2264">
                  <c:v>71.938547</c:v>
                </c:pt>
                <c:pt idx="2265">
                  <c:v>71.935618000000005</c:v>
                </c:pt>
                <c:pt idx="2266">
                  <c:v>71.979418999999993</c:v>
                </c:pt>
                <c:pt idx="2267">
                  <c:v>72.062453000000005</c:v>
                </c:pt>
                <c:pt idx="2268">
                  <c:v>72.118602999999993</c:v>
                </c:pt>
                <c:pt idx="2269">
                  <c:v>72.122698</c:v>
                </c:pt>
                <c:pt idx="2270">
                  <c:v>72.098016000000001</c:v>
                </c:pt>
                <c:pt idx="2271">
                  <c:v>72.061555999999996</c:v>
                </c:pt>
                <c:pt idx="2272">
                  <c:v>72.020713000000001</c:v>
                </c:pt>
                <c:pt idx="2273">
                  <c:v>71.974112000000005</c:v>
                </c:pt>
                <c:pt idx="2274">
                  <c:v>71.919082000000003</c:v>
                </c:pt>
                <c:pt idx="2275">
                  <c:v>71.844797</c:v>
                </c:pt>
                <c:pt idx="2276">
                  <c:v>71.746612999999996</c:v>
                </c:pt>
                <c:pt idx="2277">
                  <c:v>71.642663999999996</c:v>
                </c:pt>
                <c:pt idx="2278">
                  <c:v>71.546090000000007</c:v>
                </c:pt>
                <c:pt idx="2279">
                  <c:v>71.453168000000005</c:v>
                </c:pt>
                <c:pt idx="2280">
                  <c:v>71.352151000000006</c:v>
                </c:pt>
                <c:pt idx="2281">
                  <c:v>71.221844000000004</c:v>
                </c:pt>
                <c:pt idx="2282">
                  <c:v>70.977638999999996</c:v>
                </c:pt>
                <c:pt idx="2283">
                  <c:v>70.568416999999997</c:v>
                </c:pt>
                <c:pt idx="2284">
                  <c:v>70.078462999999999</c:v>
                </c:pt>
                <c:pt idx="2285">
                  <c:v>69.561952000000005</c:v>
                </c:pt>
                <c:pt idx="2286">
                  <c:v>69.033719000000005</c:v>
                </c:pt>
                <c:pt idx="2287">
                  <c:v>68.519925000000001</c:v>
                </c:pt>
                <c:pt idx="2288">
                  <c:v>68.004971999999995</c:v>
                </c:pt>
                <c:pt idx="2289">
                  <c:v>67.457474000000005</c:v>
                </c:pt>
                <c:pt idx="2290">
                  <c:v>66.899716999999995</c:v>
                </c:pt>
                <c:pt idx="2291">
                  <c:v>66.417394999999999</c:v>
                </c:pt>
                <c:pt idx="2292">
                  <c:v>66.063067000000004</c:v>
                </c:pt>
                <c:pt idx="2293">
                  <c:v>65.808117999999993</c:v>
                </c:pt>
                <c:pt idx="2294">
                  <c:v>65.625934000000001</c:v>
                </c:pt>
                <c:pt idx="2295">
                  <c:v>65.560715999999999</c:v>
                </c:pt>
                <c:pt idx="2296">
                  <c:v>65.597911999999994</c:v>
                </c:pt>
                <c:pt idx="2297">
                  <c:v>65.651470000000003</c:v>
                </c:pt>
                <c:pt idx="2298">
                  <c:v>65.723804999999999</c:v>
                </c:pt>
                <c:pt idx="2299">
                  <c:v>65.952260999999993</c:v>
                </c:pt>
                <c:pt idx="2300">
                  <c:v>66.397355000000005</c:v>
                </c:pt>
                <c:pt idx="2301">
                  <c:v>66.831073000000004</c:v>
                </c:pt>
                <c:pt idx="2302">
                  <c:v>67.09778</c:v>
                </c:pt>
                <c:pt idx="2303">
                  <c:v>67.302842999999996</c:v>
                </c:pt>
                <c:pt idx="2304">
                  <c:v>67.541895999999994</c:v>
                </c:pt>
                <c:pt idx="2305">
                  <c:v>67.788388999999995</c:v>
                </c:pt>
                <c:pt idx="2306">
                  <c:v>67.980643999999998</c:v>
                </c:pt>
                <c:pt idx="2307">
                  <c:v>68.120410000000007</c:v>
                </c:pt>
                <c:pt idx="2308">
                  <c:v>68.238258999999999</c:v>
                </c:pt>
                <c:pt idx="2309">
                  <c:v>68.345395999999994</c:v>
                </c:pt>
                <c:pt idx="2310">
                  <c:v>68.437646999999998</c:v>
                </c:pt>
                <c:pt idx="2311">
                  <c:v>68.511081000000004</c:v>
                </c:pt>
                <c:pt idx="2312">
                  <c:v>68.564066999999994</c:v>
                </c:pt>
                <c:pt idx="2313">
                  <c:v>68.587902</c:v>
                </c:pt>
                <c:pt idx="2314">
                  <c:v>68.595230000000001</c:v>
                </c:pt>
                <c:pt idx="2315">
                  <c:v>68.583843999999999</c:v>
                </c:pt>
                <c:pt idx="2316">
                  <c:v>68.610393000000002</c:v>
                </c:pt>
                <c:pt idx="2317">
                  <c:v>68.722544999999997</c:v>
                </c:pt>
                <c:pt idx="2318">
                  <c:v>68.819014999999993</c:v>
                </c:pt>
                <c:pt idx="2319">
                  <c:v>68.866273000000007</c:v>
                </c:pt>
                <c:pt idx="2320">
                  <c:v>68.893906999999999</c:v>
                </c:pt>
                <c:pt idx="2321">
                  <c:v>68.908134000000004</c:v>
                </c:pt>
                <c:pt idx="2322">
                  <c:v>68.917550000000006</c:v>
                </c:pt>
                <c:pt idx="2323">
                  <c:v>68.921716000000004</c:v>
                </c:pt>
                <c:pt idx="2324">
                  <c:v>68.918971999999997</c:v>
                </c:pt>
                <c:pt idx="2325">
                  <c:v>68.912317999999999</c:v>
                </c:pt>
                <c:pt idx="2326">
                  <c:v>68.925099000000003</c:v>
                </c:pt>
                <c:pt idx="2327">
                  <c:v>68.952410999999998</c:v>
                </c:pt>
                <c:pt idx="2328">
                  <c:v>68.973112999999998</c:v>
                </c:pt>
                <c:pt idx="2329">
                  <c:v>68.975435000000004</c:v>
                </c:pt>
                <c:pt idx="2330">
                  <c:v>68.942432999999994</c:v>
                </c:pt>
                <c:pt idx="2331">
                  <c:v>68.888285999999994</c:v>
                </c:pt>
                <c:pt idx="2332">
                  <c:v>68.841960999999998</c:v>
                </c:pt>
                <c:pt idx="2333">
                  <c:v>68.807536999999996</c:v>
                </c:pt>
                <c:pt idx="2334">
                  <c:v>68.782520000000005</c:v>
                </c:pt>
                <c:pt idx="2335">
                  <c:v>68.760459999999995</c:v>
                </c:pt>
                <c:pt idx="2336">
                  <c:v>68.728711000000004</c:v>
                </c:pt>
                <c:pt idx="2337">
                  <c:v>68.679366000000002</c:v>
                </c:pt>
                <c:pt idx="2338">
                  <c:v>68.632675000000006</c:v>
                </c:pt>
                <c:pt idx="2339">
                  <c:v>68.606067999999993</c:v>
                </c:pt>
                <c:pt idx="2340">
                  <c:v>68.577353000000002</c:v>
                </c:pt>
                <c:pt idx="2341">
                  <c:v>68.547004999999999</c:v>
                </c:pt>
                <c:pt idx="2342">
                  <c:v>68.519917000000007</c:v>
                </c:pt>
                <c:pt idx="2343">
                  <c:v>68.517865999999998</c:v>
                </c:pt>
                <c:pt idx="2344">
                  <c:v>68.522114000000002</c:v>
                </c:pt>
                <c:pt idx="2345">
                  <c:v>68.564089999999993</c:v>
                </c:pt>
                <c:pt idx="2346">
                  <c:v>68.544833999999994</c:v>
                </c:pt>
                <c:pt idx="2347">
                  <c:v>68.349633999999995</c:v>
                </c:pt>
                <c:pt idx="2348">
                  <c:v>68.222757999999999</c:v>
                </c:pt>
                <c:pt idx="2349">
                  <c:v>68.211912999999996</c:v>
                </c:pt>
                <c:pt idx="2350">
                  <c:v>68.213627000000002</c:v>
                </c:pt>
                <c:pt idx="2351">
                  <c:v>68.226181999999994</c:v>
                </c:pt>
                <c:pt idx="2352">
                  <c:v>68.195947000000004</c:v>
                </c:pt>
                <c:pt idx="2353">
                  <c:v>68.078119000000001</c:v>
                </c:pt>
                <c:pt idx="2354">
                  <c:v>67.948346000000001</c:v>
                </c:pt>
                <c:pt idx="2355">
                  <c:v>67.880354999999994</c:v>
                </c:pt>
                <c:pt idx="2356">
                  <c:v>67.829948999999999</c:v>
                </c:pt>
                <c:pt idx="2357">
                  <c:v>67.765632999999994</c:v>
                </c:pt>
                <c:pt idx="2358">
                  <c:v>67.687258999999997</c:v>
                </c:pt>
                <c:pt idx="2359">
                  <c:v>67.614609999999999</c:v>
                </c:pt>
                <c:pt idx="2360">
                  <c:v>67.574465000000004</c:v>
                </c:pt>
                <c:pt idx="2361">
                  <c:v>67.569371000000004</c:v>
                </c:pt>
                <c:pt idx="2362">
                  <c:v>67.584524000000002</c:v>
                </c:pt>
                <c:pt idx="2363">
                  <c:v>67.561653000000007</c:v>
                </c:pt>
                <c:pt idx="2364">
                  <c:v>67.429377000000002</c:v>
                </c:pt>
                <c:pt idx="2365">
                  <c:v>67.276173999999997</c:v>
                </c:pt>
                <c:pt idx="2366">
                  <c:v>67.202095999999997</c:v>
                </c:pt>
                <c:pt idx="2367">
                  <c:v>67.161570999999995</c:v>
                </c:pt>
                <c:pt idx="2368">
                  <c:v>67.123292000000006</c:v>
                </c:pt>
                <c:pt idx="2369">
                  <c:v>67.085528999999994</c:v>
                </c:pt>
                <c:pt idx="2370">
                  <c:v>67.049745999999999</c:v>
                </c:pt>
                <c:pt idx="2371">
                  <c:v>67.016129000000006</c:v>
                </c:pt>
                <c:pt idx="2372">
                  <c:v>66.978793999999994</c:v>
                </c:pt>
                <c:pt idx="2373">
                  <c:v>66.942074000000005</c:v>
                </c:pt>
                <c:pt idx="2374">
                  <c:v>66.905950000000004</c:v>
                </c:pt>
                <c:pt idx="2375">
                  <c:v>66.859565000000003</c:v>
                </c:pt>
                <c:pt idx="2376">
                  <c:v>66.784880000000001</c:v>
                </c:pt>
                <c:pt idx="2377">
                  <c:v>66.701372000000006</c:v>
                </c:pt>
                <c:pt idx="2378">
                  <c:v>66.660340000000005</c:v>
                </c:pt>
                <c:pt idx="2379">
                  <c:v>66.656221000000002</c:v>
                </c:pt>
                <c:pt idx="2380">
                  <c:v>66.645971000000003</c:v>
                </c:pt>
                <c:pt idx="2381">
                  <c:v>66.617766000000003</c:v>
                </c:pt>
                <c:pt idx="2382">
                  <c:v>66.572924</c:v>
                </c:pt>
                <c:pt idx="2383">
                  <c:v>66.506857999999994</c:v>
                </c:pt>
                <c:pt idx="2384">
                  <c:v>66.437631999999994</c:v>
                </c:pt>
                <c:pt idx="2385">
                  <c:v>66.389606999999998</c:v>
                </c:pt>
                <c:pt idx="2386">
                  <c:v>66.358721000000003</c:v>
                </c:pt>
                <c:pt idx="2387">
                  <c:v>66.342140999999998</c:v>
                </c:pt>
                <c:pt idx="2388">
                  <c:v>66.339787000000001</c:v>
                </c:pt>
                <c:pt idx="2389">
                  <c:v>66.343012999999999</c:v>
                </c:pt>
                <c:pt idx="2390">
                  <c:v>66.345185000000001</c:v>
                </c:pt>
                <c:pt idx="2391">
                  <c:v>66.341821999999993</c:v>
                </c:pt>
                <c:pt idx="2392">
                  <c:v>66.330066000000002</c:v>
                </c:pt>
                <c:pt idx="2393">
                  <c:v>66.309213</c:v>
                </c:pt>
                <c:pt idx="2394">
                  <c:v>66.281923000000006</c:v>
                </c:pt>
                <c:pt idx="2395">
                  <c:v>66.245918000000003</c:v>
                </c:pt>
                <c:pt idx="2396">
                  <c:v>66.195786999999996</c:v>
                </c:pt>
                <c:pt idx="2397">
                  <c:v>66.143771000000001</c:v>
                </c:pt>
                <c:pt idx="2398">
                  <c:v>66.114521999999994</c:v>
                </c:pt>
                <c:pt idx="2399">
                  <c:v>66.112424000000004</c:v>
                </c:pt>
                <c:pt idx="2400">
                  <c:v>66.120017000000004</c:v>
                </c:pt>
                <c:pt idx="2401">
                  <c:v>66.129447999999996</c:v>
                </c:pt>
                <c:pt idx="2402">
                  <c:v>66.148401000000007</c:v>
                </c:pt>
                <c:pt idx="2403">
                  <c:v>66.175549000000004</c:v>
                </c:pt>
                <c:pt idx="2404">
                  <c:v>66.194398000000007</c:v>
                </c:pt>
                <c:pt idx="2405">
                  <c:v>66.195556999999994</c:v>
                </c:pt>
                <c:pt idx="2406">
                  <c:v>66.188811000000001</c:v>
                </c:pt>
                <c:pt idx="2407">
                  <c:v>66.183659000000006</c:v>
                </c:pt>
                <c:pt idx="2408">
                  <c:v>66.177901000000006</c:v>
                </c:pt>
                <c:pt idx="2409">
                  <c:v>66.174391</c:v>
                </c:pt>
                <c:pt idx="2410">
                  <c:v>66.187077000000002</c:v>
                </c:pt>
                <c:pt idx="2411">
                  <c:v>66.220772999999994</c:v>
                </c:pt>
                <c:pt idx="2412">
                  <c:v>66.261886000000004</c:v>
                </c:pt>
                <c:pt idx="2413">
                  <c:v>66.300033999999997</c:v>
                </c:pt>
                <c:pt idx="2414">
                  <c:v>66.338154000000003</c:v>
                </c:pt>
                <c:pt idx="2415">
                  <c:v>66.379084000000006</c:v>
                </c:pt>
                <c:pt idx="2416">
                  <c:v>66.412644999999998</c:v>
                </c:pt>
                <c:pt idx="2417">
                  <c:v>66.435547</c:v>
                </c:pt>
                <c:pt idx="2418">
                  <c:v>66.469031999999999</c:v>
                </c:pt>
                <c:pt idx="2419">
                  <c:v>66.528029000000004</c:v>
                </c:pt>
                <c:pt idx="2420">
                  <c:v>66.596778999999998</c:v>
                </c:pt>
                <c:pt idx="2421">
                  <c:v>66.651073999999994</c:v>
                </c:pt>
                <c:pt idx="2422">
                  <c:v>66.690983000000003</c:v>
                </c:pt>
                <c:pt idx="2423">
                  <c:v>66.714322999999993</c:v>
                </c:pt>
                <c:pt idx="2424">
                  <c:v>66.723590999999999</c:v>
                </c:pt>
                <c:pt idx="2425">
                  <c:v>66.747761999999994</c:v>
                </c:pt>
                <c:pt idx="2426">
                  <c:v>66.788742999999997</c:v>
                </c:pt>
                <c:pt idx="2427">
                  <c:v>66.830457999999993</c:v>
                </c:pt>
                <c:pt idx="2428">
                  <c:v>66.873823999999999</c:v>
                </c:pt>
                <c:pt idx="2429">
                  <c:v>66.920738999999998</c:v>
                </c:pt>
                <c:pt idx="2430">
                  <c:v>66.968007</c:v>
                </c:pt>
                <c:pt idx="2431">
                  <c:v>67.019632999999999</c:v>
                </c:pt>
                <c:pt idx="2432">
                  <c:v>67.062869000000006</c:v>
                </c:pt>
                <c:pt idx="2433">
                  <c:v>67.081074000000001</c:v>
                </c:pt>
                <c:pt idx="2434">
                  <c:v>67.078832000000006</c:v>
                </c:pt>
                <c:pt idx="2435">
                  <c:v>67.080896999999993</c:v>
                </c:pt>
                <c:pt idx="2436">
                  <c:v>67.086732999999995</c:v>
                </c:pt>
                <c:pt idx="2437">
                  <c:v>67.105610999999996</c:v>
                </c:pt>
                <c:pt idx="2438">
                  <c:v>67.123125999999999</c:v>
                </c:pt>
                <c:pt idx="2439">
                  <c:v>67.184618999999998</c:v>
                </c:pt>
                <c:pt idx="2440">
                  <c:v>67.2697</c:v>
                </c:pt>
                <c:pt idx="2441">
                  <c:v>67.231949999999998</c:v>
                </c:pt>
                <c:pt idx="2442">
                  <c:v>67.197507999999999</c:v>
                </c:pt>
                <c:pt idx="2443">
                  <c:v>67.260788000000005</c:v>
                </c:pt>
                <c:pt idx="2444">
                  <c:v>67.305952000000005</c:v>
                </c:pt>
                <c:pt idx="2445">
                  <c:v>67.322226999999998</c:v>
                </c:pt>
                <c:pt idx="2446">
                  <c:v>67.330309</c:v>
                </c:pt>
                <c:pt idx="2447">
                  <c:v>67.349745999999996</c:v>
                </c:pt>
                <c:pt idx="2448">
                  <c:v>67.381585000000001</c:v>
                </c:pt>
                <c:pt idx="2449">
                  <c:v>67.414491999999996</c:v>
                </c:pt>
                <c:pt idx="2450">
                  <c:v>67.450798000000006</c:v>
                </c:pt>
                <c:pt idx="2451">
                  <c:v>67.485333999999995</c:v>
                </c:pt>
                <c:pt idx="2452">
                  <c:v>67.511995999999996</c:v>
                </c:pt>
                <c:pt idx="2453">
                  <c:v>67.525065999999995</c:v>
                </c:pt>
                <c:pt idx="2454">
                  <c:v>67.533393000000004</c:v>
                </c:pt>
                <c:pt idx="2455">
                  <c:v>67.533867999999998</c:v>
                </c:pt>
                <c:pt idx="2456">
                  <c:v>67.529157999999995</c:v>
                </c:pt>
                <c:pt idx="2457">
                  <c:v>67.545159999999996</c:v>
                </c:pt>
                <c:pt idx="2458">
                  <c:v>67.630260000000007</c:v>
                </c:pt>
                <c:pt idx="2459">
                  <c:v>67.758061999999995</c:v>
                </c:pt>
                <c:pt idx="2460">
                  <c:v>67.830934999999997</c:v>
                </c:pt>
                <c:pt idx="2461">
                  <c:v>67.866352000000006</c:v>
                </c:pt>
                <c:pt idx="2462">
                  <c:v>67.905625999999998</c:v>
                </c:pt>
                <c:pt idx="2463">
                  <c:v>67.940190000000001</c:v>
                </c:pt>
                <c:pt idx="2464">
                  <c:v>67.974632999999997</c:v>
                </c:pt>
                <c:pt idx="2465">
                  <c:v>68.011741000000001</c:v>
                </c:pt>
                <c:pt idx="2466">
                  <c:v>68.053506999999996</c:v>
                </c:pt>
                <c:pt idx="2467">
                  <c:v>68.100652999999994</c:v>
                </c:pt>
                <c:pt idx="2468">
                  <c:v>68.150572999999994</c:v>
                </c:pt>
                <c:pt idx="2469">
                  <c:v>68.195415999999994</c:v>
                </c:pt>
                <c:pt idx="2470">
                  <c:v>68.239116999999993</c:v>
                </c:pt>
                <c:pt idx="2471">
                  <c:v>68.285640000000001</c:v>
                </c:pt>
                <c:pt idx="2472">
                  <c:v>68.328294999999997</c:v>
                </c:pt>
                <c:pt idx="2473">
                  <c:v>68.363941999999994</c:v>
                </c:pt>
                <c:pt idx="2474">
                  <c:v>68.404358000000002</c:v>
                </c:pt>
                <c:pt idx="2475">
                  <c:v>68.465311</c:v>
                </c:pt>
                <c:pt idx="2476">
                  <c:v>68.541518999999994</c:v>
                </c:pt>
                <c:pt idx="2477">
                  <c:v>68.617698000000004</c:v>
                </c:pt>
                <c:pt idx="2478">
                  <c:v>68.642210000000006</c:v>
                </c:pt>
                <c:pt idx="2479">
                  <c:v>68.597065000000001</c:v>
                </c:pt>
                <c:pt idx="2480">
                  <c:v>68.557586999999998</c:v>
                </c:pt>
                <c:pt idx="2481">
                  <c:v>68.559081000000006</c:v>
                </c:pt>
                <c:pt idx="2482">
                  <c:v>68.591087000000002</c:v>
                </c:pt>
                <c:pt idx="2483">
                  <c:v>68.635023000000004</c:v>
                </c:pt>
                <c:pt idx="2484">
                  <c:v>68.674537000000001</c:v>
                </c:pt>
                <c:pt idx="2485">
                  <c:v>68.711839999999995</c:v>
                </c:pt>
                <c:pt idx="2486">
                  <c:v>68.749921000000001</c:v>
                </c:pt>
                <c:pt idx="2487">
                  <c:v>68.797567000000001</c:v>
                </c:pt>
                <c:pt idx="2488">
                  <c:v>68.851347000000004</c:v>
                </c:pt>
                <c:pt idx="2489">
                  <c:v>68.918227999999999</c:v>
                </c:pt>
                <c:pt idx="2490">
                  <c:v>69.003649999999993</c:v>
                </c:pt>
                <c:pt idx="2491">
                  <c:v>69.136171000000004</c:v>
                </c:pt>
                <c:pt idx="2492">
                  <c:v>69.294441000000006</c:v>
                </c:pt>
                <c:pt idx="2493">
                  <c:v>69.359544999999997</c:v>
                </c:pt>
                <c:pt idx="2494">
                  <c:v>69.359171000000003</c:v>
                </c:pt>
                <c:pt idx="2495">
                  <c:v>69.382017000000005</c:v>
                </c:pt>
                <c:pt idx="2496">
                  <c:v>69.415496000000005</c:v>
                </c:pt>
                <c:pt idx="2497">
                  <c:v>69.450789999999998</c:v>
                </c:pt>
                <c:pt idx="2498">
                  <c:v>69.473933000000002</c:v>
                </c:pt>
                <c:pt idx="2499">
                  <c:v>69.468473000000003</c:v>
                </c:pt>
                <c:pt idx="2500">
                  <c:v>69.422156999999999</c:v>
                </c:pt>
                <c:pt idx="2501">
                  <c:v>69.336438000000001</c:v>
                </c:pt>
                <c:pt idx="2502">
                  <c:v>69.230885000000001</c:v>
                </c:pt>
                <c:pt idx="2503">
                  <c:v>69.105164000000002</c:v>
                </c:pt>
                <c:pt idx="2504">
                  <c:v>68.969971999999999</c:v>
                </c:pt>
                <c:pt idx="2505">
                  <c:v>68.858805000000004</c:v>
                </c:pt>
                <c:pt idx="2506">
                  <c:v>68.785791000000003</c:v>
                </c:pt>
                <c:pt idx="2507">
                  <c:v>68.745447999999996</c:v>
                </c:pt>
                <c:pt idx="2508">
                  <c:v>68.737909999999999</c:v>
                </c:pt>
                <c:pt idx="2509">
                  <c:v>68.768021000000005</c:v>
                </c:pt>
                <c:pt idx="2510">
                  <c:v>68.844791999999998</c:v>
                </c:pt>
                <c:pt idx="2511">
                  <c:v>68.972003999999998</c:v>
                </c:pt>
                <c:pt idx="2512">
                  <c:v>69.128585999999999</c:v>
                </c:pt>
                <c:pt idx="2513">
                  <c:v>69.289777999999998</c:v>
                </c:pt>
                <c:pt idx="2514">
                  <c:v>69.445671000000004</c:v>
                </c:pt>
                <c:pt idx="2515">
                  <c:v>69.597431999999998</c:v>
                </c:pt>
                <c:pt idx="2516">
                  <c:v>69.751365000000007</c:v>
                </c:pt>
                <c:pt idx="2517">
                  <c:v>69.920753000000005</c:v>
                </c:pt>
                <c:pt idx="2518">
                  <c:v>70.111873000000003</c:v>
                </c:pt>
                <c:pt idx="2519">
                  <c:v>70.299308999999994</c:v>
                </c:pt>
                <c:pt idx="2520">
                  <c:v>70.446211000000005</c:v>
                </c:pt>
                <c:pt idx="2521">
                  <c:v>70.546503999999999</c:v>
                </c:pt>
                <c:pt idx="2522">
                  <c:v>70.618798999999996</c:v>
                </c:pt>
                <c:pt idx="2523">
                  <c:v>70.677488999999994</c:v>
                </c:pt>
                <c:pt idx="2524">
                  <c:v>70.729320999999999</c:v>
                </c:pt>
                <c:pt idx="2525">
                  <c:v>70.760627999999997</c:v>
                </c:pt>
                <c:pt idx="2526">
                  <c:v>70.693410999999998</c:v>
                </c:pt>
                <c:pt idx="2527">
                  <c:v>70.372614999999996</c:v>
                </c:pt>
                <c:pt idx="2528">
                  <c:v>69.842912999999996</c:v>
                </c:pt>
                <c:pt idx="2529">
                  <c:v>69.338831999999996</c:v>
                </c:pt>
                <c:pt idx="2530">
                  <c:v>68.896027000000004</c:v>
                </c:pt>
                <c:pt idx="2531">
                  <c:v>68.454088999999996</c:v>
                </c:pt>
                <c:pt idx="2532">
                  <c:v>68.016418000000002</c:v>
                </c:pt>
                <c:pt idx="2533">
                  <c:v>67.603363999999999</c:v>
                </c:pt>
                <c:pt idx="2534">
                  <c:v>67.200933000000006</c:v>
                </c:pt>
                <c:pt idx="2535">
                  <c:v>66.781103999999999</c:v>
                </c:pt>
                <c:pt idx="2536">
                  <c:v>66.406326000000007</c:v>
                </c:pt>
                <c:pt idx="2537">
                  <c:v>66.147893999999994</c:v>
                </c:pt>
                <c:pt idx="2538">
                  <c:v>65.972064000000003</c:v>
                </c:pt>
                <c:pt idx="2539">
                  <c:v>65.830495999999997</c:v>
                </c:pt>
                <c:pt idx="2540">
                  <c:v>65.708438999999998</c:v>
                </c:pt>
                <c:pt idx="2541">
                  <c:v>65.619292000000002</c:v>
                </c:pt>
                <c:pt idx="2542">
                  <c:v>65.535281999999995</c:v>
                </c:pt>
                <c:pt idx="2543">
                  <c:v>65.472161</c:v>
                </c:pt>
                <c:pt idx="2544">
                  <c:v>65.555563000000006</c:v>
                </c:pt>
                <c:pt idx="2545">
                  <c:v>65.756883000000002</c:v>
                </c:pt>
                <c:pt idx="2546">
                  <c:v>65.980637999999999</c:v>
                </c:pt>
                <c:pt idx="2547">
                  <c:v>66.205290000000005</c:v>
                </c:pt>
                <c:pt idx="2548">
                  <c:v>66.421757999999997</c:v>
                </c:pt>
                <c:pt idx="2549">
                  <c:v>66.620209000000003</c:v>
                </c:pt>
                <c:pt idx="2550">
                  <c:v>66.791244000000006</c:v>
                </c:pt>
                <c:pt idx="2551">
                  <c:v>66.944901000000002</c:v>
                </c:pt>
                <c:pt idx="2552">
                  <c:v>67.097904999999997</c:v>
                </c:pt>
                <c:pt idx="2553">
                  <c:v>67.245446999999999</c:v>
                </c:pt>
                <c:pt idx="2554">
                  <c:v>67.373694999999998</c:v>
                </c:pt>
                <c:pt idx="2555">
                  <c:v>67.485462999999996</c:v>
                </c:pt>
                <c:pt idx="2556">
                  <c:v>67.594256000000001</c:v>
                </c:pt>
                <c:pt idx="2557">
                  <c:v>67.712610999999995</c:v>
                </c:pt>
                <c:pt idx="2558">
                  <c:v>67.840483000000006</c:v>
                </c:pt>
                <c:pt idx="2559">
                  <c:v>67.963890000000006</c:v>
                </c:pt>
                <c:pt idx="2560">
                  <c:v>68.065130999999994</c:v>
                </c:pt>
                <c:pt idx="2561">
                  <c:v>68.146510000000006</c:v>
                </c:pt>
                <c:pt idx="2562">
                  <c:v>68.235838000000001</c:v>
                </c:pt>
                <c:pt idx="2563">
                  <c:v>68.360431000000005</c:v>
                </c:pt>
                <c:pt idx="2564">
                  <c:v>68.507936999999998</c:v>
                </c:pt>
                <c:pt idx="2565">
                  <c:v>68.644589999999994</c:v>
                </c:pt>
                <c:pt idx="2566">
                  <c:v>68.759206000000006</c:v>
                </c:pt>
                <c:pt idx="2567">
                  <c:v>68.857525999999993</c:v>
                </c:pt>
                <c:pt idx="2568">
                  <c:v>68.939194000000001</c:v>
                </c:pt>
                <c:pt idx="2569">
                  <c:v>68.992373999999998</c:v>
                </c:pt>
                <c:pt idx="2570">
                  <c:v>69.005758</c:v>
                </c:pt>
                <c:pt idx="2571">
                  <c:v>68.984014000000002</c:v>
                </c:pt>
                <c:pt idx="2572">
                  <c:v>68.952208999999996</c:v>
                </c:pt>
                <c:pt idx="2573">
                  <c:v>68.931101999999996</c:v>
                </c:pt>
                <c:pt idx="2574">
                  <c:v>68.923878000000002</c:v>
                </c:pt>
                <c:pt idx="2575">
                  <c:v>68.913380000000004</c:v>
                </c:pt>
                <c:pt idx="2576">
                  <c:v>68.873276000000004</c:v>
                </c:pt>
                <c:pt idx="2577">
                  <c:v>68.811802999999998</c:v>
                </c:pt>
                <c:pt idx="2578">
                  <c:v>68.753335000000007</c:v>
                </c:pt>
                <c:pt idx="2579">
                  <c:v>68.698783000000006</c:v>
                </c:pt>
                <c:pt idx="2580">
                  <c:v>68.611016000000006</c:v>
                </c:pt>
                <c:pt idx="2581">
                  <c:v>68.453197000000003</c:v>
                </c:pt>
                <c:pt idx="2582">
                  <c:v>68.277450999999999</c:v>
                </c:pt>
                <c:pt idx="2583">
                  <c:v>68.149360999999999</c:v>
                </c:pt>
                <c:pt idx="2584">
                  <c:v>68.064044999999993</c:v>
                </c:pt>
                <c:pt idx="2585">
                  <c:v>68.014042000000003</c:v>
                </c:pt>
                <c:pt idx="2586">
                  <c:v>68.001492999999996</c:v>
                </c:pt>
                <c:pt idx="2587">
                  <c:v>68.012916000000004</c:v>
                </c:pt>
                <c:pt idx="2588">
                  <c:v>68.023249000000007</c:v>
                </c:pt>
                <c:pt idx="2589">
                  <c:v>68.018249999999995</c:v>
                </c:pt>
                <c:pt idx="2590">
                  <c:v>68.003918999999996</c:v>
                </c:pt>
                <c:pt idx="2591">
                  <c:v>67.986384999999999</c:v>
                </c:pt>
                <c:pt idx="2592">
                  <c:v>67.968759000000006</c:v>
                </c:pt>
                <c:pt idx="2593">
                  <c:v>67.952703999999997</c:v>
                </c:pt>
                <c:pt idx="2594">
                  <c:v>67.930599999999998</c:v>
                </c:pt>
                <c:pt idx="2595">
                  <c:v>67.880786000000001</c:v>
                </c:pt>
                <c:pt idx="2596">
                  <c:v>67.798558</c:v>
                </c:pt>
                <c:pt idx="2597">
                  <c:v>67.718840999999998</c:v>
                </c:pt>
                <c:pt idx="2598">
                  <c:v>67.665091000000004</c:v>
                </c:pt>
                <c:pt idx="2599">
                  <c:v>67.616630999999998</c:v>
                </c:pt>
                <c:pt idx="2600">
                  <c:v>67.526212000000001</c:v>
                </c:pt>
                <c:pt idx="2601">
                  <c:v>67.378579000000002</c:v>
                </c:pt>
                <c:pt idx="2602">
                  <c:v>67.220343999999997</c:v>
                </c:pt>
                <c:pt idx="2603">
                  <c:v>67.076521</c:v>
                </c:pt>
                <c:pt idx="2604">
                  <c:v>66.910568999999995</c:v>
                </c:pt>
                <c:pt idx="2605">
                  <c:v>66.705332999999996</c:v>
                </c:pt>
                <c:pt idx="2606">
                  <c:v>66.514088999999998</c:v>
                </c:pt>
                <c:pt idx="2607">
                  <c:v>66.377013000000005</c:v>
                </c:pt>
                <c:pt idx="2608">
                  <c:v>66.271615999999995</c:v>
                </c:pt>
                <c:pt idx="2609">
                  <c:v>66.167732000000001</c:v>
                </c:pt>
                <c:pt idx="2610">
                  <c:v>66.050853000000004</c:v>
                </c:pt>
                <c:pt idx="2611">
                  <c:v>65.910413000000005</c:v>
                </c:pt>
                <c:pt idx="2612">
                  <c:v>65.740882999999997</c:v>
                </c:pt>
                <c:pt idx="2613">
                  <c:v>65.567581000000004</c:v>
                </c:pt>
                <c:pt idx="2614">
                  <c:v>65.427672000000001</c:v>
                </c:pt>
                <c:pt idx="2615">
                  <c:v>65.311124000000007</c:v>
                </c:pt>
                <c:pt idx="2616">
                  <c:v>65.18168</c:v>
                </c:pt>
                <c:pt idx="2617">
                  <c:v>65.027721999999997</c:v>
                </c:pt>
                <c:pt idx="2618">
                  <c:v>64.863337000000001</c:v>
                </c:pt>
                <c:pt idx="2619">
                  <c:v>64.709344000000002</c:v>
                </c:pt>
                <c:pt idx="2620">
                  <c:v>64.585352</c:v>
                </c:pt>
                <c:pt idx="2621">
                  <c:v>64.513921999999994</c:v>
                </c:pt>
                <c:pt idx="2622">
                  <c:v>64.510311000000002</c:v>
                </c:pt>
                <c:pt idx="2623">
                  <c:v>64.570909</c:v>
                </c:pt>
                <c:pt idx="2624">
                  <c:v>64.688452999999996</c:v>
                </c:pt>
                <c:pt idx="2625">
                  <c:v>64.860054000000005</c:v>
                </c:pt>
                <c:pt idx="2626">
                  <c:v>65.059695000000005</c:v>
                </c:pt>
                <c:pt idx="2627">
                  <c:v>65.236953</c:v>
                </c:pt>
                <c:pt idx="2628">
                  <c:v>65.372456999999997</c:v>
                </c:pt>
                <c:pt idx="2629">
                  <c:v>65.481707</c:v>
                </c:pt>
                <c:pt idx="2630">
                  <c:v>65.570590999999993</c:v>
                </c:pt>
                <c:pt idx="2631">
                  <c:v>65.624859000000001</c:v>
                </c:pt>
                <c:pt idx="2632">
                  <c:v>65.637258000000003</c:v>
                </c:pt>
                <c:pt idx="2633">
                  <c:v>65.627133000000001</c:v>
                </c:pt>
                <c:pt idx="2634">
                  <c:v>65.619534999999999</c:v>
                </c:pt>
                <c:pt idx="2635">
                  <c:v>65.626163000000005</c:v>
                </c:pt>
                <c:pt idx="2636">
                  <c:v>65.648585999999995</c:v>
                </c:pt>
                <c:pt idx="2637">
                  <c:v>65.680115000000001</c:v>
                </c:pt>
                <c:pt idx="2638">
                  <c:v>65.709203000000002</c:v>
                </c:pt>
                <c:pt idx="2639">
                  <c:v>65.733440000000002</c:v>
                </c:pt>
                <c:pt idx="2640">
                  <c:v>65.763913000000002</c:v>
                </c:pt>
                <c:pt idx="2641">
                  <c:v>65.809674999999999</c:v>
                </c:pt>
                <c:pt idx="2642">
                  <c:v>65.865205000000003</c:v>
                </c:pt>
                <c:pt idx="2643">
                  <c:v>65.915504999999996</c:v>
                </c:pt>
                <c:pt idx="2644">
                  <c:v>65.949911</c:v>
                </c:pt>
                <c:pt idx="2645">
                  <c:v>65.967084</c:v>
                </c:pt>
                <c:pt idx="2646">
                  <c:v>65.970651000000004</c:v>
                </c:pt>
                <c:pt idx="2647">
                  <c:v>65.967601999999999</c:v>
                </c:pt>
                <c:pt idx="2648">
                  <c:v>65.972206</c:v>
                </c:pt>
                <c:pt idx="2649">
                  <c:v>65.997643999999994</c:v>
                </c:pt>
                <c:pt idx="2650">
                  <c:v>66.045517000000004</c:v>
                </c:pt>
                <c:pt idx="2651">
                  <c:v>66.105141000000003</c:v>
                </c:pt>
                <c:pt idx="2652">
                  <c:v>66.162655000000001</c:v>
                </c:pt>
                <c:pt idx="2653">
                  <c:v>66.210395000000005</c:v>
                </c:pt>
                <c:pt idx="2654">
                  <c:v>66.246638000000004</c:v>
                </c:pt>
                <c:pt idx="2655">
                  <c:v>66.274193999999994</c:v>
                </c:pt>
                <c:pt idx="2656">
                  <c:v>66.299678</c:v>
                </c:pt>
                <c:pt idx="2657">
                  <c:v>66.327623000000003</c:v>
                </c:pt>
                <c:pt idx="2658">
                  <c:v>66.354280000000003</c:v>
                </c:pt>
                <c:pt idx="2659">
                  <c:v>66.369384999999994</c:v>
                </c:pt>
                <c:pt idx="2660">
                  <c:v>66.367587</c:v>
                </c:pt>
                <c:pt idx="2661">
                  <c:v>66.359317000000004</c:v>
                </c:pt>
                <c:pt idx="2662">
                  <c:v>66.357236999999998</c:v>
                </c:pt>
                <c:pt idx="2663">
                  <c:v>66.359868000000006</c:v>
                </c:pt>
                <c:pt idx="2664">
                  <c:v>66.361746999999994</c:v>
                </c:pt>
                <c:pt idx="2665">
                  <c:v>66.362460999999996</c:v>
                </c:pt>
                <c:pt idx="2666">
                  <c:v>66.363769000000005</c:v>
                </c:pt>
                <c:pt idx="2667">
                  <c:v>66.367283</c:v>
                </c:pt>
                <c:pt idx="2668">
                  <c:v>66.374574999999993</c:v>
                </c:pt>
                <c:pt idx="2669">
                  <c:v>66.386771999999993</c:v>
                </c:pt>
                <c:pt idx="2670">
                  <c:v>66.404488000000001</c:v>
                </c:pt>
                <c:pt idx="2671">
                  <c:v>66.428214999999994</c:v>
                </c:pt>
                <c:pt idx="2672">
                  <c:v>66.456383000000002</c:v>
                </c:pt>
                <c:pt idx="2673">
                  <c:v>66.481838999999994</c:v>
                </c:pt>
                <c:pt idx="2674">
                  <c:v>66.496443999999997</c:v>
                </c:pt>
                <c:pt idx="2675">
                  <c:v>66.500521000000006</c:v>
                </c:pt>
                <c:pt idx="2676">
                  <c:v>66.502379000000005</c:v>
                </c:pt>
                <c:pt idx="2677">
                  <c:v>66.506592999999995</c:v>
                </c:pt>
                <c:pt idx="2678">
                  <c:v>66.506933000000004</c:v>
                </c:pt>
                <c:pt idx="2679">
                  <c:v>66.494401999999994</c:v>
                </c:pt>
                <c:pt idx="2680">
                  <c:v>66.466843999999995</c:v>
                </c:pt>
                <c:pt idx="2681">
                  <c:v>66.426075999999995</c:v>
                </c:pt>
                <c:pt idx="2682">
                  <c:v>66.370436999999995</c:v>
                </c:pt>
                <c:pt idx="2683">
                  <c:v>66.298547999999997</c:v>
                </c:pt>
                <c:pt idx="2684">
                  <c:v>66.216269999999994</c:v>
                </c:pt>
                <c:pt idx="2685">
                  <c:v>66.130488999999997</c:v>
                </c:pt>
                <c:pt idx="2686">
                  <c:v>66.039195000000007</c:v>
                </c:pt>
                <c:pt idx="2687">
                  <c:v>65.936897000000002</c:v>
                </c:pt>
                <c:pt idx="2688">
                  <c:v>65.829586000000006</c:v>
                </c:pt>
                <c:pt idx="2689">
                  <c:v>65.732877999999999</c:v>
                </c:pt>
                <c:pt idx="2690">
                  <c:v>65.653812000000002</c:v>
                </c:pt>
                <c:pt idx="2691">
                  <c:v>65.582812000000004</c:v>
                </c:pt>
                <c:pt idx="2692">
                  <c:v>65.504200999999995</c:v>
                </c:pt>
                <c:pt idx="2693">
                  <c:v>65.409481</c:v>
                </c:pt>
                <c:pt idx="2694">
                  <c:v>65.303021999999999</c:v>
                </c:pt>
                <c:pt idx="2695">
                  <c:v>65.198642000000007</c:v>
                </c:pt>
                <c:pt idx="2696">
                  <c:v>65.109460999999996</c:v>
                </c:pt>
                <c:pt idx="2697">
                  <c:v>65.035391000000004</c:v>
                </c:pt>
                <c:pt idx="2698">
                  <c:v>64.960603000000006</c:v>
                </c:pt>
                <c:pt idx="2699">
                  <c:v>64.870662999999993</c:v>
                </c:pt>
                <c:pt idx="2700">
                  <c:v>64.769981000000001</c:v>
                </c:pt>
                <c:pt idx="2701">
                  <c:v>64.674835000000002</c:v>
                </c:pt>
                <c:pt idx="2702">
                  <c:v>64.592712000000006</c:v>
                </c:pt>
                <c:pt idx="2703">
                  <c:v>64.518700999999993</c:v>
                </c:pt>
                <c:pt idx="2704">
                  <c:v>64.448184999999995</c:v>
                </c:pt>
                <c:pt idx="2705">
                  <c:v>64.378870000000006</c:v>
                </c:pt>
                <c:pt idx="2706">
                  <c:v>64.301058999999995</c:v>
                </c:pt>
                <c:pt idx="2707">
                  <c:v>64.200937999999994</c:v>
                </c:pt>
                <c:pt idx="2708">
                  <c:v>64.077038999999999</c:v>
                </c:pt>
                <c:pt idx="2709">
                  <c:v>63.942655000000002</c:v>
                </c:pt>
                <c:pt idx="2710">
                  <c:v>63.810009999999998</c:v>
                </c:pt>
                <c:pt idx="2711">
                  <c:v>63.683160000000001</c:v>
                </c:pt>
                <c:pt idx="2712">
                  <c:v>63.56765</c:v>
                </c:pt>
                <c:pt idx="2713">
                  <c:v>63.471877999999997</c:v>
                </c:pt>
                <c:pt idx="2714">
                  <c:v>63.394393999999998</c:v>
                </c:pt>
                <c:pt idx="2715">
                  <c:v>63.324654000000002</c:v>
                </c:pt>
                <c:pt idx="2716">
                  <c:v>63.259979999999999</c:v>
                </c:pt>
                <c:pt idx="2717">
                  <c:v>63.207483000000003</c:v>
                </c:pt>
                <c:pt idx="2718">
                  <c:v>63.165481</c:v>
                </c:pt>
                <c:pt idx="2719">
                  <c:v>63.117494999999998</c:v>
                </c:pt>
                <c:pt idx="2720">
                  <c:v>63.050949000000003</c:v>
                </c:pt>
                <c:pt idx="2721">
                  <c:v>62.970619999999997</c:v>
                </c:pt>
                <c:pt idx="2722">
                  <c:v>62.887269000000003</c:v>
                </c:pt>
                <c:pt idx="2723">
                  <c:v>62.803283</c:v>
                </c:pt>
                <c:pt idx="2724">
                  <c:v>62.715128</c:v>
                </c:pt>
                <c:pt idx="2725">
                  <c:v>62.619588999999998</c:v>
                </c:pt>
                <c:pt idx="2726">
                  <c:v>62.512157999999999</c:v>
                </c:pt>
                <c:pt idx="2727">
                  <c:v>62.389156999999997</c:v>
                </c:pt>
                <c:pt idx="2728">
                  <c:v>62.257935000000003</c:v>
                </c:pt>
                <c:pt idx="2729">
                  <c:v>62.136623</c:v>
                </c:pt>
                <c:pt idx="2730">
                  <c:v>62.037939999999999</c:v>
                </c:pt>
                <c:pt idx="2731">
                  <c:v>61.962294</c:v>
                </c:pt>
                <c:pt idx="2732">
                  <c:v>61.909016999999999</c:v>
                </c:pt>
                <c:pt idx="2733">
                  <c:v>61.880009000000001</c:v>
                </c:pt>
                <c:pt idx="2734">
                  <c:v>61.868175000000001</c:v>
                </c:pt>
                <c:pt idx="2735">
                  <c:v>61.857008999999998</c:v>
                </c:pt>
                <c:pt idx="2736">
                  <c:v>61.837437000000001</c:v>
                </c:pt>
                <c:pt idx="2737">
                  <c:v>61.812702000000002</c:v>
                </c:pt>
                <c:pt idx="2738">
                  <c:v>61.782294</c:v>
                </c:pt>
                <c:pt idx="2739">
                  <c:v>61.734876999999997</c:v>
                </c:pt>
                <c:pt idx="2740">
                  <c:v>61.664935999999997</c:v>
                </c:pt>
                <c:pt idx="2741">
                  <c:v>61.586750000000002</c:v>
                </c:pt>
                <c:pt idx="2742">
                  <c:v>61.523088000000001</c:v>
                </c:pt>
                <c:pt idx="2743">
                  <c:v>61.487591999999999</c:v>
                </c:pt>
                <c:pt idx="2744">
                  <c:v>61.482483999999999</c:v>
                </c:pt>
                <c:pt idx="2745">
                  <c:v>61.502248999999999</c:v>
                </c:pt>
                <c:pt idx="2746">
                  <c:v>61.535657999999998</c:v>
                </c:pt>
                <c:pt idx="2747">
                  <c:v>61.573841999999999</c:v>
                </c:pt>
                <c:pt idx="2748">
                  <c:v>61.617626000000001</c:v>
                </c:pt>
                <c:pt idx="2749">
                  <c:v>61.668308000000003</c:v>
                </c:pt>
                <c:pt idx="2750">
                  <c:v>61.713771000000001</c:v>
                </c:pt>
                <c:pt idx="2751">
                  <c:v>61.736221</c:v>
                </c:pt>
                <c:pt idx="2752">
                  <c:v>61.731949</c:v>
                </c:pt>
                <c:pt idx="2753">
                  <c:v>61.709994000000002</c:v>
                </c:pt>
                <c:pt idx="2754">
                  <c:v>61.672550999999999</c:v>
                </c:pt>
                <c:pt idx="2755">
                  <c:v>61.612856999999998</c:v>
                </c:pt>
                <c:pt idx="2756">
                  <c:v>61.534570000000002</c:v>
                </c:pt>
                <c:pt idx="2757">
                  <c:v>61.455463000000002</c:v>
                </c:pt>
                <c:pt idx="2758">
                  <c:v>61.384982999999998</c:v>
                </c:pt>
                <c:pt idx="2759">
                  <c:v>61.313318000000002</c:v>
                </c:pt>
                <c:pt idx="2760">
                  <c:v>61.229236</c:v>
                </c:pt>
                <c:pt idx="2761">
                  <c:v>61.133969</c:v>
                </c:pt>
                <c:pt idx="2762">
                  <c:v>61.031202</c:v>
                </c:pt>
                <c:pt idx="2763">
                  <c:v>60.917937000000002</c:v>
                </c:pt>
                <c:pt idx="2764">
                  <c:v>60.793312999999998</c:v>
                </c:pt>
                <c:pt idx="2765">
                  <c:v>60.663535000000003</c:v>
                </c:pt>
                <c:pt idx="2766">
                  <c:v>60.530507999999998</c:v>
                </c:pt>
                <c:pt idx="2767">
                  <c:v>60.389212000000001</c:v>
                </c:pt>
                <c:pt idx="2768">
                  <c:v>60.245294999999999</c:v>
                </c:pt>
                <c:pt idx="2769">
                  <c:v>60.122295000000001</c:v>
                </c:pt>
                <c:pt idx="2770">
                  <c:v>60.040311000000003</c:v>
                </c:pt>
                <c:pt idx="2771">
                  <c:v>59.996707000000001</c:v>
                </c:pt>
                <c:pt idx="2772">
                  <c:v>59.975715999999998</c:v>
                </c:pt>
                <c:pt idx="2773">
                  <c:v>59.967447</c:v>
                </c:pt>
                <c:pt idx="2774">
                  <c:v>59.973132</c:v>
                </c:pt>
                <c:pt idx="2775">
                  <c:v>60.002464000000003</c:v>
                </c:pt>
                <c:pt idx="2776">
                  <c:v>60.067635000000003</c:v>
                </c:pt>
                <c:pt idx="2777">
                  <c:v>60.166747000000001</c:v>
                </c:pt>
                <c:pt idx="2778">
                  <c:v>60.271760999999998</c:v>
                </c:pt>
                <c:pt idx="2779">
                  <c:v>60.348699000000003</c:v>
                </c:pt>
                <c:pt idx="2780">
                  <c:v>60.394348000000001</c:v>
                </c:pt>
                <c:pt idx="2781">
                  <c:v>60.442301999999998</c:v>
                </c:pt>
                <c:pt idx="2782">
                  <c:v>60.530258000000003</c:v>
                </c:pt>
                <c:pt idx="2783">
                  <c:v>60.671163999999997</c:v>
                </c:pt>
                <c:pt idx="2784">
                  <c:v>60.854869999999998</c:v>
                </c:pt>
                <c:pt idx="2785">
                  <c:v>61.059356999999999</c:v>
                </c:pt>
                <c:pt idx="2786">
                  <c:v>61.255750999999997</c:v>
                </c:pt>
                <c:pt idx="2787">
                  <c:v>61.418207000000002</c:v>
                </c:pt>
                <c:pt idx="2788">
                  <c:v>61.536332999999999</c:v>
                </c:pt>
                <c:pt idx="2789">
                  <c:v>61.61139</c:v>
                </c:pt>
                <c:pt idx="2790">
                  <c:v>61.641829000000001</c:v>
                </c:pt>
                <c:pt idx="2791">
                  <c:v>61.624191000000003</c:v>
                </c:pt>
                <c:pt idx="2792">
                  <c:v>61.568119000000003</c:v>
                </c:pt>
                <c:pt idx="2793">
                  <c:v>61.497562000000002</c:v>
                </c:pt>
                <c:pt idx="2794">
                  <c:v>61.433740999999998</c:v>
                </c:pt>
                <c:pt idx="2795">
                  <c:v>61.386752000000001</c:v>
                </c:pt>
                <c:pt idx="2796">
                  <c:v>61.363954999999997</c:v>
                </c:pt>
                <c:pt idx="2797">
                  <c:v>61.370990999999997</c:v>
                </c:pt>
                <c:pt idx="2798">
                  <c:v>61.400868000000003</c:v>
                </c:pt>
                <c:pt idx="2799">
                  <c:v>61.43797</c:v>
                </c:pt>
                <c:pt idx="2800">
                  <c:v>61.478318999999999</c:v>
                </c:pt>
                <c:pt idx="2801">
                  <c:v>61.532604999999997</c:v>
                </c:pt>
                <c:pt idx="2802">
                  <c:v>61.605339000000001</c:v>
                </c:pt>
                <c:pt idx="2803">
                  <c:v>61.685327000000001</c:v>
                </c:pt>
                <c:pt idx="2804">
                  <c:v>61.762365000000003</c:v>
                </c:pt>
                <c:pt idx="2805">
                  <c:v>61.840325</c:v>
                </c:pt>
                <c:pt idx="2806">
                  <c:v>61.927466000000003</c:v>
                </c:pt>
                <c:pt idx="2807">
                  <c:v>62.024014000000001</c:v>
                </c:pt>
                <c:pt idx="2808">
                  <c:v>62.124979000000003</c:v>
                </c:pt>
                <c:pt idx="2809">
                  <c:v>62.227504000000003</c:v>
                </c:pt>
                <c:pt idx="2810">
                  <c:v>62.331494999999997</c:v>
                </c:pt>
                <c:pt idx="2811">
                  <c:v>62.438766999999999</c:v>
                </c:pt>
                <c:pt idx="2812">
                  <c:v>62.552328000000003</c:v>
                </c:pt>
                <c:pt idx="2813">
                  <c:v>62.670197000000002</c:v>
                </c:pt>
                <c:pt idx="2814">
                  <c:v>62.781084</c:v>
                </c:pt>
                <c:pt idx="2815">
                  <c:v>62.874479999999998</c:v>
                </c:pt>
                <c:pt idx="2816">
                  <c:v>62.954272000000003</c:v>
                </c:pt>
                <c:pt idx="2817">
                  <c:v>63.035020000000003</c:v>
                </c:pt>
                <c:pt idx="2818">
                  <c:v>63.126553000000001</c:v>
                </c:pt>
                <c:pt idx="2819">
                  <c:v>63.228976000000003</c:v>
                </c:pt>
                <c:pt idx="2820">
                  <c:v>63.338788000000001</c:v>
                </c:pt>
                <c:pt idx="2821">
                  <c:v>63.449697</c:v>
                </c:pt>
                <c:pt idx="2822">
                  <c:v>63.549930000000003</c:v>
                </c:pt>
                <c:pt idx="2823">
                  <c:v>63.629736999999999</c:v>
                </c:pt>
                <c:pt idx="2824">
                  <c:v>63.690855999999997</c:v>
                </c:pt>
                <c:pt idx="2825">
                  <c:v>63.739952000000002</c:v>
                </c:pt>
                <c:pt idx="2826">
                  <c:v>63.775748</c:v>
                </c:pt>
                <c:pt idx="2827">
                  <c:v>63.793922000000002</c:v>
                </c:pt>
                <c:pt idx="2828">
                  <c:v>63.803804</c:v>
                </c:pt>
                <c:pt idx="2829">
                  <c:v>63.827826000000002</c:v>
                </c:pt>
                <c:pt idx="2830">
                  <c:v>63.881332</c:v>
                </c:pt>
                <c:pt idx="2831">
                  <c:v>63.961050999999998</c:v>
                </c:pt>
                <c:pt idx="2832">
                  <c:v>64.054468</c:v>
                </c:pt>
                <c:pt idx="2833">
                  <c:v>64.151071000000002</c:v>
                </c:pt>
                <c:pt idx="2834">
                  <c:v>64.242704000000003</c:v>
                </c:pt>
                <c:pt idx="2835">
                  <c:v>64.322950000000006</c:v>
                </c:pt>
                <c:pt idx="2836">
                  <c:v>64.391108000000003</c:v>
                </c:pt>
                <c:pt idx="2837">
                  <c:v>64.451881999999998</c:v>
                </c:pt>
                <c:pt idx="2838">
                  <c:v>64.508514000000005</c:v>
                </c:pt>
                <c:pt idx="2839">
                  <c:v>64.558644999999999</c:v>
                </c:pt>
                <c:pt idx="2840">
                  <c:v>64.595748</c:v>
                </c:pt>
                <c:pt idx="2841">
                  <c:v>64.611452999999997</c:v>
                </c:pt>
                <c:pt idx="2842">
                  <c:v>64.600626000000005</c:v>
                </c:pt>
                <c:pt idx="2843">
                  <c:v>64.570023000000006</c:v>
                </c:pt>
                <c:pt idx="2844">
                  <c:v>64.537762000000001</c:v>
                </c:pt>
                <c:pt idx="2845">
                  <c:v>64.516730999999993</c:v>
                </c:pt>
                <c:pt idx="2846">
                  <c:v>64.501648000000003</c:v>
                </c:pt>
                <c:pt idx="2847">
                  <c:v>64.480624000000006</c:v>
                </c:pt>
                <c:pt idx="2848">
                  <c:v>64.455404999999999</c:v>
                </c:pt>
                <c:pt idx="2849">
                  <c:v>64.439216000000002</c:v>
                </c:pt>
                <c:pt idx="2850">
                  <c:v>64.437610000000006</c:v>
                </c:pt>
                <c:pt idx="2851">
                  <c:v>64.444767999999996</c:v>
                </c:pt>
                <c:pt idx="2852">
                  <c:v>64.458679000000004</c:v>
                </c:pt>
                <c:pt idx="2853">
                  <c:v>64.486607000000006</c:v>
                </c:pt>
                <c:pt idx="2854">
                  <c:v>64.533293999999998</c:v>
                </c:pt>
                <c:pt idx="2855">
                  <c:v>64.595123000000001</c:v>
                </c:pt>
                <c:pt idx="2856">
                  <c:v>64.667562000000004</c:v>
                </c:pt>
                <c:pt idx="2857">
                  <c:v>64.746858000000003</c:v>
                </c:pt>
                <c:pt idx="2858">
                  <c:v>64.822855000000004</c:v>
                </c:pt>
                <c:pt idx="2859">
                  <c:v>64.883577000000002</c:v>
                </c:pt>
                <c:pt idx="2860">
                  <c:v>64.932481999999993</c:v>
                </c:pt>
                <c:pt idx="2861">
                  <c:v>64.991131999999993</c:v>
                </c:pt>
                <c:pt idx="2862">
                  <c:v>65.077538000000004</c:v>
                </c:pt>
                <c:pt idx="2863">
                  <c:v>65.186907000000005</c:v>
                </c:pt>
                <c:pt idx="2864">
                  <c:v>65.297645000000003</c:v>
                </c:pt>
                <c:pt idx="2865">
                  <c:v>65.391103999999999</c:v>
                </c:pt>
                <c:pt idx="2866">
                  <c:v>65.462909999999994</c:v>
                </c:pt>
                <c:pt idx="2867">
                  <c:v>65.519919999999999</c:v>
                </c:pt>
                <c:pt idx="2868">
                  <c:v>65.569659000000001</c:v>
                </c:pt>
                <c:pt idx="2869">
                  <c:v>65.611063999999999</c:v>
                </c:pt>
                <c:pt idx="2870">
                  <c:v>65.634449000000004</c:v>
                </c:pt>
                <c:pt idx="2871">
                  <c:v>65.632009999999994</c:v>
                </c:pt>
                <c:pt idx="2872">
                  <c:v>65.607398000000003</c:v>
                </c:pt>
                <c:pt idx="2873">
                  <c:v>65.572974000000002</c:v>
                </c:pt>
                <c:pt idx="2874">
                  <c:v>65.539088000000007</c:v>
                </c:pt>
                <c:pt idx="2875">
                  <c:v>65.508137000000005</c:v>
                </c:pt>
                <c:pt idx="2876">
                  <c:v>65.476359000000002</c:v>
                </c:pt>
                <c:pt idx="2877">
                  <c:v>65.437985999999995</c:v>
                </c:pt>
                <c:pt idx="2878">
                  <c:v>65.392221000000006</c:v>
                </c:pt>
                <c:pt idx="2879">
                  <c:v>65.351954000000006</c:v>
                </c:pt>
                <c:pt idx="2880">
                  <c:v>65.339641999999998</c:v>
                </c:pt>
                <c:pt idx="2881">
                  <c:v>65.363876000000005</c:v>
                </c:pt>
                <c:pt idx="2882">
                  <c:v>65.402755999999997</c:v>
                </c:pt>
                <c:pt idx="2883">
                  <c:v>65.423140000000004</c:v>
                </c:pt>
                <c:pt idx="2884">
                  <c:v>65.416421999999997</c:v>
                </c:pt>
                <c:pt idx="2885">
                  <c:v>65.404674</c:v>
                </c:pt>
                <c:pt idx="2886">
                  <c:v>65.411794</c:v>
                </c:pt>
                <c:pt idx="2887">
                  <c:v>65.440180999999995</c:v>
                </c:pt>
                <c:pt idx="2888">
                  <c:v>65.478294000000005</c:v>
                </c:pt>
                <c:pt idx="2889">
                  <c:v>65.517792999999998</c:v>
                </c:pt>
                <c:pt idx="2890">
                  <c:v>65.554849000000004</c:v>
                </c:pt>
                <c:pt idx="2891">
                  <c:v>65.580765</c:v>
                </c:pt>
                <c:pt idx="2892">
                  <c:v>65.580318000000005</c:v>
                </c:pt>
                <c:pt idx="2893">
                  <c:v>65.542766</c:v>
                </c:pt>
                <c:pt idx="2894">
                  <c:v>65.476101</c:v>
                </c:pt>
                <c:pt idx="2895">
                  <c:v>65.408861000000002</c:v>
                </c:pt>
                <c:pt idx="2896">
                  <c:v>65.370448999999994</c:v>
                </c:pt>
                <c:pt idx="2897">
                  <c:v>65.364081999999996</c:v>
                </c:pt>
                <c:pt idx="2898">
                  <c:v>65.362665000000007</c:v>
                </c:pt>
                <c:pt idx="2899">
                  <c:v>65.337214000000003</c:v>
                </c:pt>
                <c:pt idx="2900">
                  <c:v>65.285539999999997</c:v>
                </c:pt>
                <c:pt idx="2901">
                  <c:v>65.227743000000004</c:v>
                </c:pt>
                <c:pt idx="2902">
                  <c:v>65.184685000000002</c:v>
                </c:pt>
                <c:pt idx="2903">
                  <c:v>65.172265999999993</c:v>
                </c:pt>
                <c:pt idx="2904">
                  <c:v>65.205898000000005</c:v>
                </c:pt>
                <c:pt idx="2905">
                  <c:v>65.288850999999994</c:v>
                </c:pt>
                <c:pt idx="2906">
                  <c:v>65.397475999999997</c:v>
                </c:pt>
                <c:pt idx="2907">
                  <c:v>65.497297000000003</c:v>
                </c:pt>
                <c:pt idx="2908">
                  <c:v>65.574636999999996</c:v>
                </c:pt>
                <c:pt idx="2909">
                  <c:v>65.641441</c:v>
                </c:pt>
                <c:pt idx="2910">
                  <c:v>65.714376000000001</c:v>
                </c:pt>
                <c:pt idx="2911">
                  <c:v>65.799363999999997</c:v>
                </c:pt>
                <c:pt idx="2912">
                  <c:v>65.889439999999993</c:v>
                </c:pt>
                <c:pt idx="2913">
                  <c:v>65.967578000000003</c:v>
                </c:pt>
                <c:pt idx="2914">
                  <c:v>66.019340999999997</c:v>
                </c:pt>
                <c:pt idx="2915">
                  <c:v>66.051227999999995</c:v>
                </c:pt>
                <c:pt idx="2916">
                  <c:v>66.087997000000001</c:v>
                </c:pt>
                <c:pt idx="2917">
                  <c:v>66.143732</c:v>
                </c:pt>
                <c:pt idx="2918">
                  <c:v>66.204564000000005</c:v>
                </c:pt>
                <c:pt idx="2919">
                  <c:v>66.250134000000003</c:v>
                </c:pt>
                <c:pt idx="2920">
                  <c:v>66.281542999999999</c:v>
                </c:pt>
                <c:pt idx="2921">
                  <c:v>66.313782000000003</c:v>
                </c:pt>
                <c:pt idx="2922">
                  <c:v>66.350048000000001</c:v>
                </c:pt>
                <c:pt idx="2923">
                  <c:v>66.381842000000006</c:v>
                </c:pt>
                <c:pt idx="2924">
                  <c:v>66.409249000000003</c:v>
                </c:pt>
                <c:pt idx="2925">
                  <c:v>66.441637999999998</c:v>
                </c:pt>
                <c:pt idx="2926">
                  <c:v>66.479572000000005</c:v>
                </c:pt>
                <c:pt idx="2927">
                  <c:v>66.513906000000006</c:v>
                </c:pt>
                <c:pt idx="2928">
                  <c:v>66.543498999999997</c:v>
                </c:pt>
                <c:pt idx="2929">
                  <c:v>66.577399</c:v>
                </c:pt>
                <c:pt idx="2930">
                  <c:v>66.617581999999999</c:v>
                </c:pt>
                <c:pt idx="2931">
                  <c:v>66.655218000000005</c:v>
                </c:pt>
                <c:pt idx="2932">
                  <c:v>66.688137999999995</c:v>
                </c:pt>
                <c:pt idx="2933">
                  <c:v>66.728229999999996</c:v>
                </c:pt>
                <c:pt idx="2934">
                  <c:v>66.785169999999994</c:v>
                </c:pt>
                <c:pt idx="2935">
                  <c:v>66.852050000000006</c:v>
                </c:pt>
                <c:pt idx="2936">
                  <c:v>66.911631999999997</c:v>
                </c:pt>
                <c:pt idx="2937">
                  <c:v>66.950002999999995</c:v>
                </c:pt>
                <c:pt idx="2938">
                  <c:v>66.963014000000001</c:v>
                </c:pt>
                <c:pt idx="2939">
                  <c:v>66.957567999999995</c:v>
                </c:pt>
                <c:pt idx="2940">
                  <c:v>66.949363000000005</c:v>
                </c:pt>
                <c:pt idx="2941">
                  <c:v>66.953469999999996</c:v>
                </c:pt>
                <c:pt idx="2942">
                  <c:v>66.975228000000001</c:v>
                </c:pt>
                <c:pt idx="2943">
                  <c:v>67.014635999999996</c:v>
                </c:pt>
                <c:pt idx="2944">
                  <c:v>67.076007000000004</c:v>
                </c:pt>
                <c:pt idx="2945">
                  <c:v>67.162262999999996</c:v>
                </c:pt>
                <c:pt idx="2946">
                  <c:v>67.259276</c:v>
                </c:pt>
                <c:pt idx="2947">
                  <c:v>67.338255000000004</c:v>
                </c:pt>
                <c:pt idx="2948">
                  <c:v>67.380640999999997</c:v>
                </c:pt>
                <c:pt idx="2949">
                  <c:v>67.396086999999994</c:v>
                </c:pt>
                <c:pt idx="2950">
                  <c:v>67.411893000000006</c:v>
                </c:pt>
                <c:pt idx="2951">
                  <c:v>67.448159000000004</c:v>
                </c:pt>
                <c:pt idx="2952">
                  <c:v>67.504687000000004</c:v>
                </c:pt>
                <c:pt idx="2953">
                  <c:v>67.564819999999997</c:v>
                </c:pt>
                <c:pt idx="2954">
                  <c:v>67.609979999999993</c:v>
                </c:pt>
                <c:pt idx="2955">
                  <c:v>67.636930000000007</c:v>
                </c:pt>
                <c:pt idx="2956">
                  <c:v>67.661281000000002</c:v>
                </c:pt>
                <c:pt idx="2957">
                  <c:v>67.699777999999995</c:v>
                </c:pt>
                <c:pt idx="2958">
                  <c:v>67.751171999999997</c:v>
                </c:pt>
                <c:pt idx="2959">
                  <c:v>67.800917999999996</c:v>
                </c:pt>
                <c:pt idx="2960">
                  <c:v>67.841005999999993</c:v>
                </c:pt>
                <c:pt idx="2961">
                  <c:v>67.873671999999999</c:v>
                </c:pt>
                <c:pt idx="2962">
                  <c:v>67.896863999999994</c:v>
                </c:pt>
                <c:pt idx="2963">
                  <c:v>67.900486000000001</c:v>
                </c:pt>
                <c:pt idx="2964">
                  <c:v>67.882240999999993</c:v>
                </c:pt>
                <c:pt idx="2965">
                  <c:v>67.856252999999995</c:v>
                </c:pt>
                <c:pt idx="2966">
                  <c:v>67.838572999999997</c:v>
                </c:pt>
                <c:pt idx="2967">
                  <c:v>67.831988999999993</c:v>
                </c:pt>
                <c:pt idx="2968">
                  <c:v>67.832666000000003</c:v>
                </c:pt>
                <c:pt idx="2969">
                  <c:v>67.844506999999993</c:v>
                </c:pt>
                <c:pt idx="2970">
                  <c:v>67.876598000000001</c:v>
                </c:pt>
                <c:pt idx="2971">
                  <c:v>67.928179999999998</c:v>
                </c:pt>
                <c:pt idx="2972">
                  <c:v>67.983994999999993</c:v>
                </c:pt>
                <c:pt idx="2973">
                  <c:v>68.026588000000004</c:v>
                </c:pt>
                <c:pt idx="2974">
                  <c:v>68.051351999999994</c:v>
                </c:pt>
                <c:pt idx="2975">
                  <c:v>68.069032000000007</c:v>
                </c:pt>
                <c:pt idx="2976">
                  <c:v>68.093935999999999</c:v>
                </c:pt>
                <c:pt idx="2977">
                  <c:v>68.130106999999995</c:v>
                </c:pt>
                <c:pt idx="2978">
                  <c:v>68.170090999999999</c:v>
                </c:pt>
                <c:pt idx="2979">
                  <c:v>68.206622999999993</c:v>
                </c:pt>
                <c:pt idx="2980">
                  <c:v>68.239789000000002</c:v>
                </c:pt>
                <c:pt idx="2981">
                  <c:v>68.269034000000005</c:v>
                </c:pt>
                <c:pt idx="2982">
                  <c:v>68.285444999999996</c:v>
                </c:pt>
                <c:pt idx="2983">
                  <c:v>68.282205000000005</c:v>
                </c:pt>
                <c:pt idx="2984">
                  <c:v>68.270246999999998</c:v>
                </c:pt>
                <c:pt idx="2985">
                  <c:v>68.271907999999996</c:v>
                </c:pt>
                <c:pt idx="2986">
                  <c:v>68.296342999999993</c:v>
                </c:pt>
                <c:pt idx="2987">
                  <c:v>68.330423999999994</c:v>
                </c:pt>
                <c:pt idx="2988">
                  <c:v>68.357223000000005</c:v>
                </c:pt>
                <c:pt idx="2989">
                  <c:v>68.373688999999999</c:v>
                </c:pt>
                <c:pt idx="2990">
                  <c:v>68.385158000000004</c:v>
                </c:pt>
                <c:pt idx="2991">
                  <c:v>68.392486000000005</c:v>
                </c:pt>
                <c:pt idx="2992">
                  <c:v>68.394384000000002</c:v>
                </c:pt>
                <c:pt idx="2993">
                  <c:v>68.397841999999997</c:v>
                </c:pt>
                <c:pt idx="2994">
                  <c:v>68.416162</c:v>
                </c:pt>
                <c:pt idx="2995">
                  <c:v>68.455899000000002</c:v>
                </c:pt>
                <c:pt idx="2996">
                  <c:v>68.509867</c:v>
                </c:pt>
                <c:pt idx="2997">
                  <c:v>68.560580999999999</c:v>
                </c:pt>
                <c:pt idx="2998">
                  <c:v>68.587351999999996</c:v>
                </c:pt>
                <c:pt idx="2999">
                  <c:v>68.576025999999999</c:v>
                </c:pt>
                <c:pt idx="3000">
                  <c:v>68.530370000000005</c:v>
                </c:pt>
                <c:pt idx="3001">
                  <c:v>68.474063000000001</c:v>
                </c:pt>
                <c:pt idx="3002">
                  <c:v>68.434950000000001</c:v>
                </c:pt>
                <c:pt idx="3003">
                  <c:v>68.424679999999995</c:v>
                </c:pt>
                <c:pt idx="3004">
                  <c:v>68.435001999999997</c:v>
                </c:pt>
                <c:pt idx="3005">
                  <c:v>68.449549000000005</c:v>
                </c:pt>
                <c:pt idx="3006">
                  <c:v>68.453795</c:v>
                </c:pt>
                <c:pt idx="3007">
                  <c:v>68.438665999999998</c:v>
                </c:pt>
                <c:pt idx="3008">
                  <c:v>68.405389</c:v>
                </c:pt>
                <c:pt idx="3009">
                  <c:v>68.368688000000006</c:v>
                </c:pt>
                <c:pt idx="3010">
                  <c:v>68.346939000000006</c:v>
                </c:pt>
                <c:pt idx="3011">
                  <c:v>68.345197999999996</c:v>
                </c:pt>
                <c:pt idx="3012">
                  <c:v>68.352441999999996</c:v>
                </c:pt>
                <c:pt idx="3013">
                  <c:v>68.355971999999994</c:v>
                </c:pt>
                <c:pt idx="3014">
                  <c:v>68.351737999999997</c:v>
                </c:pt>
                <c:pt idx="3015">
                  <c:v>68.338797999999997</c:v>
                </c:pt>
                <c:pt idx="3016">
                  <c:v>68.312111999999999</c:v>
                </c:pt>
                <c:pt idx="3017">
                  <c:v>68.267268999999999</c:v>
                </c:pt>
                <c:pt idx="3018">
                  <c:v>68.207663999999994</c:v>
                </c:pt>
                <c:pt idx="3019">
                  <c:v>68.141658000000007</c:v>
                </c:pt>
                <c:pt idx="3020">
                  <c:v>68.077222000000006</c:v>
                </c:pt>
                <c:pt idx="3021">
                  <c:v>68.024191999999999</c:v>
                </c:pt>
                <c:pt idx="3022">
                  <c:v>67.994506999999999</c:v>
                </c:pt>
                <c:pt idx="3023">
                  <c:v>67.989990000000006</c:v>
                </c:pt>
                <c:pt idx="3024">
                  <c:v>67.992176999999998</c:v>
                </c:pt>
                <c:pt idx="3025">
                  <c:v>67.974830999999995</c:v>
                </c:pt>
                <c:pt idx="3026">
                  <c:v>67.929728999999995</c:v>
                </c:pt>
                <c:pt idx="3027">
                  <c:v>67.873694999999998</c:v>
                </c:pt>
                <c:pt idx="3028">
                  <c:v>67.828294999999997</c:v>
                </c:pt>
                <c:pt idx="3029">
                  <c:v>67.799756000000002</c:v>
                </c:pt>
                <c:pt idx="3030">
                  <c:v>67.781115</c:v>
                </c:pt>
                <c:pt idx="3031">
                  <c:v>67.765336000000005</c:v>
                </c:pt>
                <c:pt idx="3032">
                  <c:v>67.748361000000003</c:v>
                </c:pt>
                <c:pt idx="3033">
                  <c:v>67.724198999999999</c:v>
                </c:pt>
                <c:pt idx="3034">
                  <c:v>67.688039000000003</c:v>
                </c:pt>
                <c:pt idx="3035">
                  <c:v>67.645733000000007</c:v>
                </c:pt>
                <c:pt idx="3036">
                  <c:v>67.612341000000001</c:v>
                </c:pt>
                <c:pt idx="3037">
                  <c:v>67.597147000000007</c:v>
                </c:pt>
                <c:pt idx="3038">
                  <c:v>67.594116999999997</c:v>
                </c:pt>
                <c:pt idx="3039">
                  <c:v>67.590728999999996</c:v>
                </c:pt>
                <c:pt idx="3040">
                  <c:v>67.582909000000001</c:v>
                </c:pt>
                <c:pt idx="3041">
                  <c:v>67.576649000000003</c:v>
                </c:pt>
                <c:pt idx="3042">
                  <c:v>67.576204000000004</c:v>
                </c:pt>
                <c:pt idx="3043">
                  <c:v>67.575160999999994</c:v>
                </c:pt>
                <c:pt idx="3044">
                  <c:v>67.560665999999998</c:v>
                </c:pt>
                <c:pt idx="3045">
                  <c:v>67.525210000000001</c:v>
                </c:pt>
                <c:pt idx="3046">
                  <c:v>67.473995000000002</c:v>
                </c:pt>
                <c:pt idx="3047">
                  <c:v>67.421285999999995</c:v>
                </c:pt>
                <c:pt idx="3048">
                  <c:v>67.379874999999998</c:v>
                </c:pt>
                <c:pt idx="3049">
                  <c:v>67.353646999999995</c:v>
                </c:pt>
                <c:pt idx="3050">
                  <c:v>67.338324999999998</c:v>
                </c:pt>
                <c:pt idx="3051">
                  <c:v>67.326667999999998</c:v>
                </c:pt>
                <c:pt idx="3052">
                  <c:v>67.311949999999996</c:v>
                </c:pt>
                <c:pt idx="3053">
                  <c:v>67.289901999999998</c:v>
                </c:pt>
                <c:pt idx="3054">
                  <c:v>67.262440999999995</c:v>
                </c:pt>
                <c:pt idx="3055">
                  <c:v>67.239804000000007</c:v>
                </c:pt>
                <c:pt idx="3056">
                  <c:v>67.234624999999994</c:v>
                </c:pt>
                <c:pt idx="3057">
                  <c:v>67.251295999999996</c:v>
                </c:pt>
                <c:pt idx="3058">
                  <c:v>67.282319999999999</c:v>
                </c:pt>
                <c:pt idx="3059">
                  <c:v>67.315197999999995</c:v>
                </c:pt>
                <c:pt idx="3060">
                  <c:v>67.340355000000002</c:v>
                </c:pt>
                <c:pt idx="3061">
                  <c:v>67.353110000000001</c:v>
                </c:pt>
                <c:pt idx="3062">
                  <c:v>67.353620000000006</c:v>
                </c:pt>
                <c:pt idx="3063">
                  <c:v>67.347763999999998</c:v>
                </c:pt>
                <c:pt idx="3064">
                  <c:v>67.344880000000003</c:v>
                </c:pt>
                <c:pt idx="3065">
                  <c:v>67.352316999999999</c:v>
                </c:pt>
                <c:pt idx="3066">
                  <c:v>67.373682000000002</c:v>
                </c:pt>
                <c:pt idx="3067">
                  <c:v>67.412003999999996</c:v>
                </c:pt>
                <c:pt idx="3068">
                  <c:v>67.469662999999997</c:v>
                </c:pt>
                <c:pt idx="3069">
                  <c:v>67.542687000000001</c:v>
                </c:pt>
                <c:pt idx="3070">
                  <c:v>67.619319000000004</c:v>
                </c:pt>
                <c:pt idx="3071">
                  <c:v>67.688090000000003</c:v>
                </c:pt>
                <c:pt idx="3072">
                  <c:v>67.745495000000005</c:v>
                </c:pt>
                <c:pt idx="3073">
                  <c:v>67.794920000000005</c:v>
                </c:pt>
                <c:pt idx="3074">
                  <c:v>67.842054000000005</c:v>
                </c:pt>
                <c:pt idx="3075">
                  <c:v>67.892972</c:v>
                </c:pt>
                <c:pt idx="3076">
                  <c:v>67.952712000000005</c:v>
                </c:pt>
                <c:pt idx="3077">
                  <c:v>68.022221999999999</c:v>
                </c:pt>
                <c:pt idx="3078">
                  <c:v>68.097352000000001</c:v>
                </c:pt>
                <c:pt idx="3079">
                  <c:v>68.171075000000002</c:v>
                </c:pt>
                <c:pt idx="3080">
                  <c:v>68.235277999999994</c:v>
                </c:pt>
                <c:pt idx="3081">
                  <c:v>68.283120999999994</c:v>
                </c:pt>
                <c:pt idx="3082">
                  <c:v>68.315230999999997</c:v>
                </c:pt>
                <c:pt idx="3083">
                  <c:v>68.342785000000006</c:v>
                </c:pt>
                <c:pt idx="3084">
                  <c:v>68.379103000000001</c:v>
                </c:pt>
                <c:pt idx="3085">
                  <c:v>68.428342999999998</c:v>
                </c:pt>
                <c:pt idx="3086">
                  <c:v>68.486643999999998</c:v>
                </c:pt>
                <c:pt idx="3087">
                  <c:v>68.552334999999999</c:v>
                </c:pt>
                <c:pt idx="3088">
                  <c:v>68.628606000000005</c:v>
                </c:pt>
                <c:pt idx="3089">
                  <c:v>68.717850999999996</c:v>
                </c:pt>
                <c:pt idx="3090">
                  <c:v>68.820831999999996</c:v>
                </c:pt>
                <c:pt idx="3091">
                  <c:v>68.93871</c:v>
                </c:pt>
                <c:pt idx="3092">
                  <c:v>69.065100000000001</c:v>
                </c:pt>
                <c:pt idx="3093">
                  <c:v>69.177683000000002</c:v>
                </c:pt>
                <c:pt idx="3094">
                  <c:v>69.252420999999998</c:v>
                </c:pt>
                <c:pt idx="3095">
                  <c:v>69.290139999999994</c:v>
                </c:pt>
                <c:pt idx="3096">
                  <c:v>69.317890000000006</c:v>
                </c:pt>
                <c:pt idx="3097">
                  <c:v>69.360992999999993</c:v>
                </c:pt>
                <c:pt idx="3098">
                  <c:v>69.423112000000003</c:v>
                </c:pt>
                <c:pt idx="3099">
                  <c:v>69.493448000000001</c:v>
                </c:pt>
                <c:pt idx="3100">
                  <c:v>69.558909</c:v>
                </c:pt>
                <c:pt idx="3101">
                  <c:v>69.604975999999994</c:v>
                </c:pt>
                <c:pt idx="3102">
                  <c:v>69.620823999999999</c:v>
                </c:pt>
                <c:pt idx="3103">
                  <c:v>69.613797000000005</c:v>
                </c:pt>
                <c:pt idx="3104">
                  <c:v>69.608673999999993</c:v>
                </c:pt>
                <c:pt idx="3105">
                  <c:v>69.623587999999998</c:v>
                </c:pt>
                <c:pt idx="3106">
                  <c:v>69.653745999999998</c:v>
                </c:pt>
                <c:pt idx="3107">
                  <c:v>69.685277999999997</c:v>
                </c:pt>
                <c:pt idx="3108">
                  <c:v>69.715477000000007</c:v>
                </c:pt>
                <c:pt idx="3109">
                  <c:v>69.750527000000005</c:v>
                </c:pt>
                <c:pt idx="3110">
                  <c:v>69.792220999999998</c:v>
                </c:pt>
                <c:pt idx="3111">
                  <c:v>69.838104999999999</c:v>
                </c:pt>
                <c:pt idx="3112">
                  <c:v>69.889825000000002</c:v>
                </c:pt>
                <c:pt idx="3113">
                  <c:v>69.951168999999993</c:v>
                </c:pt>
                <c:pt idx="3114">
                  <c:v>70.019761000000003</c:v>
                </c:pt>
                <c:pt idx="3115">
                  <c:v>70.087706999999995</c:v>
                </c:pt>
                <c:pt idx="3116">
                  <c:v>70.148914000000005</c:v>
                </c:pt>
                <c:pt idx="3117">
                  <c:v>70.202558999999994</c:v>
                </c:pt>
                <c:pt idx="3118">
                  <c:v>70.253366999999997</c:v>
                </c:pt>
                <c:pt idx="3119">
                  <c:v>70.309886000000006</c:v>
                </c:pt>
                <c:pt idx="3120">
                  <c:v>70.375448000000006</c:v>
                </c:pt>
                <c:pt idx="3121">
                  <c:v>70.439655999999999</c:v>
                </c:pt>
                <c:pt idx="3122">
                  <c:v>70.490170000000006</c:v>
                </c:pt>
                <c:pt idx="3123">
                  <c:v>70.536404000000005</c:v>
                </c:pt>
                <c:pt idx="3124">
                  <c:v>70.607237999999995</c:v>
                </c:pt>
                <c:pt idx="3125">
                  <c:v>70.717487000000006</c:v>
                </c:pt>
                <c:pt idx="3126">
                  <c:v>70.848633000000007</c:v>
                </c:pt>
                <c:pt idx="3127">
                  <c:v>70.971402999999995</c:v>
                </c:pt>
                <c:pt idx="3128">
                  <c:v>71.076113000000007</c:v>
                </c:pt>
                <c:pt idx="3129">
                  <c:v>71.172842000000003</c:v>
                </c:pt>
                <c:pt idx="3130">
                  <c:v>71.274674000000005</c:v>
                </c:pt>
                <c:pt idx="3131">
                  <c:v>71.389396000000005</c:v>
                </c:pt>
                <c:pt idx="3132">
                  <c:v>71.514616000000004</c:v>
                </c:pt>
                <c:pt idx="3133">
                  <c:v>71.631474999999995</c:v>
                </c:pt>
                <c:pt idx="3134">
                  <c:v>71.716080000000005</c:v>
                </c:pt>
                <c:pt idx="3135">
                  <c:v>71.767698999999993</c:v>
                </c:pt>
                <c:pt idx="3136">
                  <c:v>71.813817</c:v>
                </c:pt>
                <c:pt idx="3137">
                  <c:v>71.878067999999999</c:v>
                </c:pt>
                <c:pt idx="3138">
                  <c:v>71.956715000000003</c:v>
                </c:pt>
                <c:pt idx="3139">
                  <c:v>72.038246000000001</c:v>
                </c:pt>
                <c:pt idx="3140">
                  <c:v>72.129495000000006</c:v>
                </c:pt>
                <c:pt idx="3141">
                  <c:v>72.241686999999999</c:v>
                </c:pt>
                <c:pt idx="3142">
                  <c:v>72.362093000000002</c:v>
                </c:pt>
                <c:pt idx="3143">
                  <c:v>72.464945999999998</c:v>
                </c:pt>
                <c:pt idx="3144">
                  <c:v>72.547300000000007</c:v>
                </c:pt>
                <c:pt idx="3145">
                  <c:v>72.630251000000001</c:v>
                </c:pt>
                <c:pt idx="3146">
                  <c:v>72.722334000000004</c:v>
                </c:pt>
                <c:pt idx="3147">
                  <c:v>72.805014999999997</c:v>
                </c:pt>
                <c:pt idx="3148">
                  <c:v>72.864564999999999</c:v>
                </c:pt>
                <c:pt idx="3149">
                  <c:v>72.920182999999994</c:v>
                </c:pt>
                <c:pt idx="3150">
                  <c:v>73.004187999999999</c:v>
                </c:pt>
                <c:pt idx="3151">
                  <c:v>73.121252999999996</c:v>
                </c:pt>
                <c:pt idx="3152">
                  <c:v>73.241151000000002</c:v>
                </c:pt>
                <c:pt idx="3153">
                  <c:v>73.331438000000006</c:v>
                </c:pt>
                <c:pt idx="3154">
                  <c:v>73.389235999999997</c:v>
                </c:pt>
                <c:pt idx="3155">
                  <c:v>73.438598999999996</c:v>
                </c:pt>
                <c:pt idx="3156">
                  <c:v>73.502179999999996</c:v>
                </c:pt>
                <c:pt idx="3157">
                  <c:v>73.581348000000006</c:v>
                </c:pt>
                <c:pt idx="3158">
                  <c:v>73.662814999999995</c:v>
                </c:pt>
                <c:pt idx="3159">
                  <c:v>73.737921</c:v>
                </c:pt>
                <c:pt idx="3160">
                  <c:v>73.809710999999993</c:v>
                </c:pt>
                <c:pt idx="3161">
                  <c:v>73.884478999999999</c:v>
                </c:pt>
                <c:pt idx="3162">
                  <c:v>73.965311999999997</c:v>
                </c:pt>
                <c:pt idx="3163">
                  <c:v>74.054889000000003</c:v>
                </c:pt>
                <c:pt idx="3164">
                  <c:v>74.155964999999995</c:v>
                </c:pt>
                <c:pt idx="3165">
                  <c:v>74.263800000000003</c:v>
                </c:pt>
                <c:pt idx="3166">
                  <c:v>74.363372999999996</c:v>
                </c:pt>
                <c:pt idx="3167">
                  <c:v>74.439070999999998</c:v>
                </c:pt>
                <c:pt idx="3168">
                  <c:v>74.484955999999997</c:v>
                </c:pt>
                <c:pt idx="3169">
                  <c:v>74.506403000000006</c:v>
                </c:pt>
                <c:pt idx="3170">
                  <c:v>74.519572999999994</c:v>
                </c:pt>
                <c:pt idx="3171">
                  <c:v>74.550227000000007</c:v>
                </c:pt>
                <c:pt idx="3172">
                  <c:v>74.620455000000007</c:v>
                </c:pt>
                <c:pt idx="3173">
                  <c:v>74.727181999999999</c:v>
                </c:pt>
                <c:pt idx="3174">
                  <c:v>74.841378000000006</c:v>
                </c:pt>
                <c:pt idx="3175">
                  <c:v>74.938377000000003</c:v>
                </c:pt>
                <c:pt idx="3176">
                  <c:v>75.021821000000003</c:v>
                </c:pt>
                <c:pt idx="3177">
                  <c:v>75.109953000000004</c:v>
                </c:pt>
                <c:pt idx="3178">
                  <c:v>75.210103000000004</c:v>
                </c:pt>
                <c:pt idx="3179">
                  <c:v>75.315858000000006</c:v>
                </c:pt>
                <c:pt idx="3180">
                  <c:v>75.415678999999997</c:v>
                </c:pt>
                <c:pt idx="3181">
                  <c:v>75.493048000000002</c:v>
                </c:pt>
                <c:pt idx="3182">
                  <c:v>75.529411999999994</c:v>
                </c:pt>
                <c:pt idx="3183">
                  <c:v>75.518028999999999</c:v>
                </c:pt>
                <c:pt idx="3184">
                  <c:v>75.468035999999998</c:v>
                </c:pt>
                <c:pt idx="3185">
                  <c:v>75.388576999999998</c:v>
                </c:pt>
                <c:pt idx="3186">
                  <c:v>75.278362999999999</c:v>
                </c:pt>
                <c:pt idx="3187">
                  <c:v>75.139757000000003</c:v>
                </c:pt>
                <c:pt idx="3188">
                  <c:v>74.992350999999999</c:v>
                </c:pt>
                <c:pt idx="3189">
                  <c:v>74.855234999999993</c:v>
                </c:pt>
                <c:pt idx="3190">
                  <c:v>74.718247000000005</c:v>
                </c:pt>
                <c:pt idx="3191">
                  <c:v>74.548828</c:v>
                </c:pt>
                <c:pt idx="3192">
                  <c:v>74.333588000000006</c:v>
                </c:pt>
                <c:pt idx="3193">
                  <c:v>74.102013999999997</c:v>
                </c:pt>
                <c:pt idx="3194">
                  <c:v>73.902413999999993</c:v>
                </c:pt>
                <c:pt idx="3195">
                  <c:v>73.761438999999996</c:v>
                </c:pt>
                <c:pt idx="3196">
                  <c:v>73.672285000000002</c:v>
                </c:pt>
                <c:pt idx="3197">
                  <c:v>73.616041999999993</c:v>
                </c:pt>
                <c:pt idx="3198">
                  <c:v>73.587669000000005</c:v>
                </c:pt>
                <c:pt idx="3199">
                  <c:v>73.600476</c:v>
                </c:pt>
                <c:pt idx="3200">
                  <c:v>73.665420999999995</c:v>
                </c:pt>
                <c:pt idx="3201">
                  <c:v>73.768299999999996</c:v>
                </c:pt>
                <c:pt idx="3202">
                  <c:v>73.877183000000002</c:v>
                </c:pt>
                <c:pt idx="3203">
                  <c:v>73.979020000000006</c:v>
                </c:pt>
                <c:pt idx="3204">
                  <c:v>74.096312999999995</c:v>
                </c:pt>
                <c:pt idx="3205">
                  <c:v>74.253094000000004</c:v>
                </c:pt>
                <c:pt idx="3206">
                  <c:v>74.433781999999994</c:v>
                </c:pt>
                <c:pt idx="3207">
                  <c:v>74.593520999999996</c:v>
                </c:pt>
                <c:pt idx="3208">
                  <c:v>74.703446</c:v>
                </c:pt>
                <c:pt idx="3209">
                  <c:v>74.767343999999994</c:v>
                </c:pt>
                <c:pt idx="3210">
                  <c:v>74.798604999999995</c:v>
                </c:pt>
                <c:pt idx="3211">
                  <c:v>74.804305999999997</c:v>
                </c:pt>
                <c:pt idx="3212">
                  <c:v>74.796469000000002</c:v>
                </c:pt>
                <c:pt idx="3213">
                  <c:v>74.797391000000005</c:v>
                </c:pt>
                <c:pt idx="3214">
                  <c:v>74.819957000000002</c:v>
                </c:pt>
                <c:pt idx="3215">
                  <c:v>74.853301000000002</c:v>
                </c:pt>
                <c:pt idx="3216">
                  <c:v>74.87912</c:v>
                </c:pt>
                <c:pt idx="3217">
                  <c:v>74.894600999999994</c:v>
                </c:pt>
                <c:pt idx="3218">
                  <c:v>74.909065999999996</c:v>
                </c:pt>
                <c:pt idx="3219">
                  <c:v>74.923405000000002</c:v>
                </c:pt>
                <c:pt idx="3220">
                  <c:v>74.924417000000005</c:v>
                </c:pt>
                <c:pt idx="3221">
                  <c:v>74.902099000000007</c:v>
                </c:pt>
                <c:pt idx="3222">
                  <c:v>74.868735000000001</c:v>
                </c:pt>
                <c:pt idx="3223">
                  <c:v>74.856379000000004</c:v>
                </c:pt>
                <c:pt idx="3224">
                  <c:v>74.889675999999994</c:v>
                </c:pt>
                <c:pt idx="3225">
                  <c:v>74.957752999999997</c:v>
                </c:pt>
                <c:pt idx="3226">
                  <c:v>75.018466000000004</c:v>
                </c:pt>
                <c:pt idx="3227">
                  <c:v>75.038816999999995</c:v>
                </c:pt>
                <c:pt idx="3228">
                  <c:v>75.028023000000005</c:v>
                </c:pt>
                <c:pt idx="3229">
                  <c:v>75.022542999999999</c:v>
                </c:pt>
                <c:pt idx="3230">
                  <c:v>75.043256999999997</c:v>
                </c:pt>
                <c:pt idx="3231">
                  <c:v>75.078149999999994</c:v>
                </c:pt>
                <c:pt idx="3232">
                  <c:v>75.10324</c:v>
                </c:pt>
                <c:pt idx="3233">
                  <c:v>75.106329000000002</c:v>
                </c:pt>
                <c:pt idx="3234">
                  <c:v>75.089411999999996</c:v>
                </c:pt>
                <c:pt idx="3235">
                  <c:v>75.060809000000006</c:v>
                </c:pt>
                <c:pt idx="3236">
                  <c:v>75.029683000000006</c:v>
                </c:pt>
                <c:pt idx="3237">
                  <c:v>75.000427000000002</c:v>
                </c:pt>
                <c:pt idx="3238">
                  <c:v>74.969731999999993</c:v>
                </c:pt>
                <c:pt idx="3239">
                  <c:v>74.934072999999998</c:v>
                </c:pt>
                <c:pt idx="3240">
                  <c:v>74.896958999999995</c:v>
                </c:pt>
                <c:pt idx="3241">
                  <c:v>74.860444999999999</c:v>
                </c:pt>
                <c:pt idx="3242">
                  <c:v>74.814272000000003</c:v>
                </c:pt>
                <c:pt idx="3243">
                  <c:v>74.746070000000003</c:v>
                </c:pt>
                <c:pt idx="3244">
                  <c:v>74.659375999999995</c:v>
                </c:pt>
                <c:pt idx="3245">
                  <c:v>74.568404999999998</c:v>
                </c:pt>
                <c:pt idx="3246">
                  <c:v>74.478746000000001</c:v>
                </c:pt>
                <c:pt idx="3247">
                  <c:v>74.388356999999999</c:v>
                </c:pt>
                <c:pt idx="3248">
                  <c:v>74.303583000000003</c:v>
                </c:pt>
                <c:pt idx="3249">
                  <c:v>74.235093000000006</c:v>
                </c:pt>
                <c:pt idx="3250">
                  <c:v>74.177538999999996</c:v>
                </c:pt>
                <c:pt idx="3251">
                  <c:v>74.111131999999998</c:v>
                </c:pt>
                <c:pt idx="3252">
                  <c:v>74.025194999999997</c:v>
                </c:pt>
                <c:pt idx="3253">
                  <c:v>73.924093999999997</c:v>
                </c:pt>
                <c:pt idx="3254">
                  <c:v>73.809944999999999</c:v>
                </c:pt>
                <c:pt idx="3255">
                  <c:v>73.676822999999999</c:v>
                </c:pt>
                <c:pt idx="3256">
                  <c:v>73.522499999999994</c:v>
                </c:pt>
                <c:pt idx="3257">
                  <c:v>73.348347000000004</c:v>
                </c:pt>
                <c:pt idx="3258">
                  <c:v>73.148152999999994</c:v>
                </c:pt>
                <c:pt idx="3259">
                  <c:v>72.916430000000005</c:v>
                </c:pt>
                <c:pt idx="3260">
                  <c:v>72.667109999999994</c:v>
                </c:pt>
                <c:pt idx="3261">
                  <c:v>72.422619999999995</c:v>
                </c:pt>
                <c:pt idx="3262">
                  <c:v>72.184304999999995</c:v>
                </c:pt>
                <c:pt idx="3263">
                  <c:v>71.934426000000002</c:v>
                </c:pt>
                <c:pt idx="3264">
                  <c:v>71.664679000000007</c:v>
                </c:pt>
                <c:pt idx="3265">
                  <c:v>71.378865000000005</c:v>
                </c:pt>
                <c:pt idx="3266">
                  <c:v>71.071444999999997</c:v>
                </c:pt>
                <c:pt idx="3267">
                  <c:v>70.734990999999994</c:v>
                </c:pt>
                <c:pt idx="3268">
                  <c:v>70.392222000000004</c:v>
                </c:pt>
                <c:pt idx="3269">
                  <c:v>70.088106999999994</c:v>
                </c:pt>
                <c:pt idx="3270">
                  <c:v>69.840097999999998</c:v>
                </c:pt>
                <c:pt idx="3271">
                  <c:v>69.621736999999996</c:v>
                </c:pt>
                <c:pt idx="3272">
                  <c:v>69.403066999999993</c:v>
                </c:pt>
                <c:pt idx="3273">
                  <c:v>69.180200999999997</c:v>
                </c:pt>
                <c:pt idx="3274">
                  <c:v>68.959614000000002</c:v>
                </c:pt>
                <c:pt idx="3275">
                  <c:v>68.746854999999996</c:v>
                </c:pt>
                <c:pt idx="3276">
                  <c:v>68.558125000000004</c:v>
                </c:pt>
                <c:pt idx="3277">
                  <c:v>68.407076000000004</c:v>
                </c:pt>
                <c:pt idx="3278">
                  <c:v>68.266340999999997</c:v>
                </c:pt>
                <c:pt idx="3279">
                  <c:v>68.074134999999998</c:v>
                </c:pt>
                <c:pt idx="3280">
                  <c:v>67.801969</c:v>
                </c:pt>
                <c:pt idx="3281">
                  <c:v>67.490230999999994</c:v>
                </c:pt>
                <c:pt idx="3282">
                  <c:v>67.193504000000004</c:v>
                </c:pt>
                <c:pt idx="3283">
                  <c:v>66.925336000000001</c:v>
                </c:pt>
                <c:pt idx="3284">
                  <c:v>66.674814999999995</c:v>
                </c:pt>
                <c:pt idx="3285">
                  <c:v>66.435606000000007</c:v>
                </c:pt>
                <c:pt idx="3286">
                  <c:v>66.197646000000006</c:v>
                </c:pt>
                <c:pt idx="3287">
                  <c:v>65.941903999999994</c:v>
                </c:pt>
                <c:pt idx="3288">
                  <c:v>65.664587999999995</c:v>
                </c:pt>
                <c:pt idx="3289">
                  <c:v>65.381382000000002</c:v>
                </c:pt>
                <c:pt idx="3290">
                  <c:v>65.094650000000001</c:v>
                </c:pt>
                <c:pt idx="3291">
                  <c:v>64.786614999999998</c:v>
                </c:pt>
                <c:pt idx="3292">
                  <c:v>64.457418000000004</c:v>
                </c:pt>
                <c:pt idx="3293">
                  <c:v>64.135986000000003</c:v>
                </c:pt>
                <c:pt idx="3294">
                  <c:v>63.834488999999998</c:v>
                </c:pt>
                <c:pt idx="3295">
                  <c:v>63.526456000000003</c:v>
                </c:pt>
                <c:pt idx="3296">
                  <c:v>63.192763999999997</c:v>
                </c:pt>
                <c:pt idx="3297">
                  <c:v>62.854916000000003</c:v>
                </c:pt>
                <c:pt idx="3298">
                  <c:v>62.538933</c:v>
                </c:pt>
                <c:pt idx="3299">
                  <c:v>62.237580999999999</c:v>
                </c:pt>
                <c:pt idx="3300">
                  <c:v>61.927875</c:v>
                </c:pt>
                <c:pt idx="3301">
                  <c:v>61.598399000000001</c:v>
                </c:pt>
                <c:pt idx="3302">
                  <c:v>61.242868999999999</c:v>
                </c:pt>
                <c:pt idx="3303">
                  <c:v>60.857272000000002</c:v>
                </c:pt>
                <c:pt idx="3304">
                  <c:v>60.459598</c:v>
                </c:pt>
                <c:pt idx="3305">
                  <c:v>60.079031000000001</c:v>
                </c:pt>
                <c:pt idx="3306">
                  <c:v>59.714869999999998</c:v>
                </c:pt>
                <c:pt idx="3307">
                  <c:v>59.341000999999999</c:v>
                </c:pt>
                <c:pt idx="3308">
                  <c:v>58.957374000000002</c:v>
                </c:pt>
                <c:pt idx="3309">
                  <c:v>58.594900000000003</c:v>
                </c:pt>
                <c:pt idx="3310">
                  <c:v>58.257229000000002</c:v>
                </c:pt>
                <c:pt idx="3311">
                  <c:v>57.908517000000003</c:v>
                </c:pt>
                <c:pt idx="3312">
                  <c:v>57.539811</c:v>
                </c:pt>
                <c:pt idx="3313">
                  <c:v>57.187995000000001</c:v>
                </c:pt>
                <c:pt idx="3314">
                  <c:v>56.862648</c:v>
                </c:pt>
                <c:pt idx="3315">
                  <c:v>56.522919000000002</c:v>
                </c:pt>
                <c:pt idx="3316">
                  <c:v>56.149042000000001</c:v>
                </c:pt>
                <c:pt idx="3317">
                  <c:v>55.769500999999998</c:v>
                </c:pt>
                <c:pt idx="3318">
                  <c:v>55.398592000000001</c:v>
                </c:pt>
                <c:pt idx="3319">
                  <c:v>55.012588999999998</c:v>
                </c:pt>
                <c:pt idx="3320">
                  <c:v>54.608280999999998</c:v>
                </c:pt>
                <c:pt idx="3321">
                  <c:v>54.222230000000003</c:v>
                </c:pt>
                <c:pt idx="3322">
                  <c:v>53.868630000000003</c:v>
                </c:pt>
                <c:pt idx="3323">
                  <c:v>53.519443000000003</c:v>
                </c:pt>
                <c:pt idx="3324">
                  <c:v>53.160907999999999</c:v>
                </c:pt>
                <c:pt idx="3325">
                  <c:v>52.810740000000003</c:v>
                </c:pt>
                <c:pt idx="3326">
                  <c:v>52.471978</c:v>
                </c:pt>
                <c:pt idx="3327">
                  <c:v>52.133589000000001</c:v>
                </c:pt>
                <c:pt idx="3328">
                  <c:v>51.814973999999999</c:v>
                </c:pt>
                <c:pt idx="3329">
                  <c:v>51.528750000000002</c:v>
                </c:pt>
                <c:pt idx="3330">
                  <c:v>51.213090000000001</c:v>
                </c:pt>
                <c:pt idx="3331">
                  <c:v>50.692490999999997</c:v>
                </c:pt>
                <c:pt idx="3332">
                  <c:v>49.914797</c:v>
                </c:pt>
                <c:pt idx="3333">
                  <c:v>49.303491000000001</c:v>
                </c:pt>
                <c:pt idx="3334">
                  <c:v>49.098661999999997</c:v>
                </c:pt>
                <c:pt idx="3335">
                  <c:v>49.047196999999997</c:v>
                </c:pt>
                <c:pt idx="3336">
                  <c:v>48.915149999999997</c:v>
                </c:pt>
                <c:pt idx="3337">
                  <c:v>48.671751999999998</c:v>
                </c:pt>
                <c:pt idx="3338">
                  <c:v>48.375377</c:v>
                </c:pt>
                <c:pt idx="3339">
                  <c:v>48.052405</c:v>
                </c:pt>
                <c:pt idx="3340">
                  <c:v>47.709673000000002</c:v>
                </c:pt>
                <c:pt idx="3341">
                  <c:v>47.387041000000004</c:v>
                </c:pt>
                <c:pt idx="3342">
                  <c:v>47.110937999999997</c:v>
                </c:pt>
                <c:pt idx="3343">
                  <c:v>46.849162999999997</c:v>
                </c:pt>
                <c:pt idx="3344">
                  <c:v>46.570301999999998</c:v>
                </c:pt>
                <c:pt idx="3345">
                  <c:v>46.290880999999999</c:v>
                </c:pt>
                <c:pt idx="3346">
                  <c:v>46.020532000000003</c:v>
                </c:pt>
                <c:pt idx="3347">
                  <c:v>45.730679000000002</c:v>
                </c:pt>
                <c:pt idx="3348">
                  <c:v>45.418166999999997</c:v>
                </c:pt>
                <c:pt idx="3349">
                  <c:v>45.128734999999999</c:v>
                </c:pt>
                <c:pt idx="3350">
                  <c:v>44.878185999999999</c:v>
                </c:pt>
                <c:pt idx="3351">
                  <c:v>44.622331000000003</c:v>
                </c:pt>
                <c:pt idx="3352">
                  <c:v>44.347465999999997</c:v>
                </c:pt>
                <c:pt idx="3353">
                  <c:v>44.106720000000003</c:v>
                </c:pt>
                <c:pt idx="3354">
                  <c:v>43.920119999999997</c:v>
                </c:pt>
                <c:pt idx="3355">
                  <c:v>43.725799000000002</c:v>
                </c:pt>
                <c:pt idx="3356">
                  <c:v>43.475614999999998</c:v>
                </c:pt>
                <c:pt idx="3357">
                  <c:v>43.201087000000001</c:v>
                </c:pt>
                <c:pt idx="3358">
                  <c:v>42.944642999999999</c:v>
                </c:pt>
                <c:pt idx="3359">
                  <c:v>42.697853000000002</c:v>
                </c:pt>
                <c:pt idx="3360">
                  <c:v>42.450972</c:v>
                </c:pt>
                <c:pt idx="3361">
                  <c:v>42.228448</c:v>
                </c:pt>
                <c:pt idx="3362">
                  <c:v>42.027875000000002</c:v>
                </c:pt>
                <c:pt idx="3363">
                  <c:v>41.797331</c:v>
                </c:pt>
                <c:pt idx="3364">
                  <c:v>41.520577000000003</c:v>
                </c:pt>
                <c:pt idx="3365">
                  <c:v>41.254227999999998</c:v>
                </c:pt>
                <c:pt idx="3366">
                  <c:v>41.033363999999999</c:v>
                </c:pt>
                <c:pt idx="3367">
                  <c:v>40.813622000000002</c:v>
                </c:pt>
                <c:pt idx="3368">
                  <c:v>40.558674000000003</c:v>
                </c:pt>
                <c:pt idx="3369">
                  <c:v>40.304566999999999</c:v>
                </c:pt>
                <c:pt idx="3370">
                  <c:v>40.091000999999999</c:v>
                </c:pt>
                <c:pt idx="3371">
                  <c:v>39.902507999999997</c:v>
                </c:pt>
                <c:pt idx="3372">
                  <c:v>39.719025000000002</c:v>
                </c:pt>
                <c:pt idx="3373">
                  <c:v>39.551625999999999</c:v>
                </c:pt>
                <c:pt idx="3374">
                  <c:v>39.385629000000002</c:v>
                </c:pt>
                <c:pt idx="3375">
                  <c:v>39.164608000000001</c:v>
                </c:pt>
                <c:pt idx="3376">
                  <c:v>38.880110999999999</c:v>
                </c:pt>
                <c:pt idx="3377">
                  <c:v>38.600189</c:v>
                </c:pt>
                <c:pt idx="3378">
                  <c:v>38.366588999999998</c:v>
                </c:pt>
                <c:pt idx="3379">
                  <c:v>38.144883999999998</c:v>
                </c:pt>
                <c:pt idx="3380">
                  <c:v>37.911161</c:v>
                </c:pt>
                <c:pt idx="3381">
                  <c:v>37.706032999999998</c:v>
                </c:pt>
                <c:pt idx="3382">
                  <c:v>37.559230999999997</c:v>
                </c:pt>
                <c:pt idx="3383">
                  <c:v>37.434137</c:v>
                </c:pt>
                <c:pt idx="3384">
                  <c:v>37.296030999999999</c:v>
                </c:pt>
                <c:pt idx="3385">
                  <c:v>37.153770000000002</c:v>
                </c:pt>
                <c:pt idx="3386">
                  <c:v>36.988067000000001</c:v>
                </c:pt>
                <c:pt idx="3387">
                  <c:v>36.746752999999998</c:v>
                </c:pt>
                <c:pt idx="3388">
                  <c:v>36.458613</c:v>
                </c:pt>
                <c:pt idx="3389">
                  <c:v>36.233339999999998</c:v>
                </c:pt>
                <c:pt idx="3390">
                  <c:v>36.098013000000002</c:v>
                </c:pt>
                <c:pt idx="3391">
                  <c:v>35.953766999999999</c:v>
                </c:pt>
                <c:pt idx="3392">
                  <c:v>35.744256999999998</c:v>
                </c:pt>
                <c:pt idx="3393">
                  <c:v>35.539670999999998</c:v>
                </c:pt>
                <c:pt idx="3394">
                  <c:v>35.393324999999997</c:v>
                </c:pt>
                <c:pt idx="3395">
                  <c:v>35.243215999999997</c:v>
                </c:pt>
                <c:pt idx="3396">
                  <c:v>35.03181</c:v>
                </c:pt>
                <c:pt idx="3397">
                  <c:v>34.805748999999999</c:v>
                </c:pt>
                <c:pt idx="3398">
                  <c:v>34.617797000000003</c:v>
                </c:pt>
                <c:pt idx="3399">
                  <c:v>34.438138000000002</c:v>
                </c:pt>
                <c:pt idx="3400">
                  <c:v>34.235323999999999</c:v>
                </c:pt>
                <c:pt idx="3401">
                  <c:v>34.046177</c:v>
                </c:pt>
                <c:pt idx="3402">
                  <c:v>33.895262000000002</c:v>
                </c:pt>
                <c:pt idx="3403">
                  <c:v>33.742027999999998</c:v>
                </c:pt>
                <c:pt idx="3404">
                  <c:v>33.563589999999998</c:v>
                </c:pt>
                <c:pt idx="3405">
                  <c:v>33.391737999999997</c:v>
                </c:pt>
                <c:pt idx="3406">
                  <c:v>33.224780000000003</c:v>
                </c:pt>
                <c:pt idx="3407">
                  <c:v>33.002766999999999</c:v>
                </c:pt>
                <c:pt idx="3408">
                  <c:v>32.727463</c:v>
                </c:pt>
                <c:pt idx="3409">
                  <c:v>32.499782000000003</c:v>
                </c:pt>
                <c:pt idx="3410">
                  <c:v>32.359749000000001</c:v>
                </c:pt>
                <c:pt idx="3411">
                  <c:v>32.220745999999998</c:v>
                </c:pt>
                <c:pt idx="3412">
                  <c:v>32.018714000000003</c:v>
                </c:pt>
                <c:pt idx="3413">
                  <c:v>31.790362999999999</c:v>
                </c:pt>
                <c:pt idx="3414">
                  <c:v>31.575068000000002</c:v>
                </c:pt>
                <c:pt idx="3415">
                  <c:v>31.355694</c:v>
                </c:pt>
                <c:pt idx="3416">
                  <c:v>31.145800000000001</c:v>
                </c:pt>
                <c:pt idx="3417">
                  <c:v>31.013445000000001</c:v>
                </c:pt>
                <c:pt idx="3418">
                  <c:v>30.954505999999999</c:v>
                </c:pt>
                <c:pt idx="3419">
                  <c:v>30.862954999999999</c:v>
                </c:pt>
                <c:pt idx="3420">
                  <c:v>30.692637000000001</c:v>
                </c:pt>
                <c:pt idx="3421">
                  <c:v>30.523257000000001</c:v>
                </c:pt>
                <c:pt idx="3422">
                  <c:v>30.400700000000001</c:v>
                </c:pt>
                <c:pt idx="3423">
                  <c:v>30.259257999999999</c:v>
                </c:pt>
                <c:pt idx="3424">
                  <c:v>30.061986000000001</c:v>
                </c:pt>
                <c:pt idx="3425">
                  <c:v>29.876647999999999</c:v>
                </c:pt>
                <c:pt idx="3426">
                  <c:v>29.733104000000001</c:v>
                </c:pt>
                <c:pt idx="3427">
                  <c:v>29.559895999999998</c:v>
                </c:pt>
                <c:pt idx="3428">
                  <c:v>29.338374999999999</c:v>
                </c:pt>
                <c:pt idx="3429">
                  <c:v>29.164463000000001</c:v>
                </c:pt>
                <c:pt idx="3430">
                  <c:v>29.081313000000002</c:v>
                </c:pt>
                <c:pt idx="3431">
                  <c:v>28.974837000000001</c:v>
                </c:pt>
                <c:pt idx="3432">
                  <c:v>28.748593</c:v>
                </c:pt>
                <c:pt idx="3433">
                  <c:v>28.4757</c:v>
                </c:pt>
                <c:pt idx="3434">
                  <c:v>28.258865</c:v>
                </c:pt>
                <c:pt idx="3435">
                  <c:v>28.078914999999999</c:v>
                </c:pt>
                <c:pt idx="3436">
                  <c:v>27.894054000000001</c:v>
                </c:pt>
                <c:pt idx="3437">
                  <c:v>27.749292000000001</c:v>
                </c:pt>
                <c:pt idx="3438">
                  <c:v>27.683126000000001</c:v>
                </c:pt>
                <c:pt idx="3439">
                  <c:v>27.633478</c:v>
                </c:pt>
                <c:pt idx="3440">
                  <c:v>27.532430999999999</c:v>
                </c:pt>
                <c:pt idx="3441">
                  <c:v>27.397000999999999</c:v>
                </c:pt>
                <c:pt idx="3442">
                  <c:v>27.25328</c:v>
                </c:pt>
                <c:pt idx="3443">
                  <c:v>27.069113000000002</c:v>
                </c:pt>
                <c:pt idx="3444">
                  <c:v>26.834817999999999</c:v>
                </c:pt>
                <c:pt idx="3445">
                  <c:v>26.615079000000001</c:v>
                </c:pt>
                <c:pt idx="3446">
                  <c:v>26.450434000000001</c:v>
                </c:pt>
                <c:pt idx="3447">
                  <c:v>26.300339999999998</c:v>
                </c:pt>
                <c:pt idx="3448">
                  <c:v>26.14049</c:v>
                </c:pt>
                <c:pt idx="3449">
                  <c:v>26.005714999999999</c:v>
                </c:pt>
                <c:pt idx="3450">
                  <c:v>25.891413</c:v>
                </c:pt>
                <c:pt idx="3451">
                  <c:v>25.735409000000001</c:v>
                </c:pt>
                <c:pt idx="3452">
                  <c:v>25.548185</c:v>
                </c:pt>
                <c:pt idx="3453">
                  <c:v>25.426295</c:v>
                </c:pt>
                <c:pt idx="3454">
                  <c:v>25.382653000000001</c:v>
                </c:pt>
                <c:pt idx="3455">
                  <c:v>25.306588000000001</c:v>
                </c:pt>
                <c:pt idx="3456">
                  <c:v>25.151802</c:v>
                </c:pt>
                <c:pt idx="3457">
                  <c:v>24.998107000000001</c:v>
                </c:pt>
                <c:pt idx="3458">
                  <c:v>24.879024999999999</c:v>
                </c:pt>
                <c:pt idx="3459">
                  <c:v>24.714835000000001</c:v>
                </c:pt>
                <c:pt idx="3460">
                  <c:v>24.476213000000001</c:v>
                </c:pt>
                <c:pt idx="3461">
                  <c:v>24.265699999999999</c:v>
                </c:pt>
                <c:pt idx="3462">
                  <c:v>24.157474000000001</c:v>
                </c:pt>
                <c:pt idx="3463">
                  <c:v>24.094498999999999</c:v>
                </c:pt>
                <c:pt idx="3464">
                  <c:v>24.021877</c:v>
                </c:pt>
                <c:pt idx="3465">
                  <c:v>23.972738</c:v>
                </c:pt>
                <c:pt idx="3466">
                  <c:v>23.942893000000002</c:v>
                </c:pt>
                <c:pt idx="3467">
                  <c:v>23.840548999999999</c:v>
                </c:pt>
                <c:pt idx="3468">
                  <c:v>23.648665999999999</c:v>
                </c:pt>
                <c:pt idx="3469">
                  <c:v>23.488375999999999</c:v>
                </c:pt>
                <c:pt idx="3470">
                  <c:v>23.434419999999999</c:v>
                </c:pt>
                <c:pt idx="3471">
                  <c:v>23.409654</c:v>
                </c:pt>
                <c:pt idx="3472">
                  <c:v>23.350677999999998</c:v>
                </c:pt>
                <c:pt idx="3473">
                  <c:v>23.324376000000001</c:v>
                </c:pt>
                <c:pt idx="3474">
                  <c:v>23.374655000000001</c:v>
                </c:pt>
                <c:pt idx="3475">
                  <c:v>23.401325</c:v>
                </c:pt>
                <c:pt idx="3476">
                  <c:v>23.358378999999999</c:v>
                </c:pt>
                <c:pt idx="3477">
                  <c:v>23.360503000000001</c:v>
                </c:pt>
                <c:pt idx="3478">
                  <c:v>23.458848</c:v>
                </c:pt>
                <c:pt idx="3479">
                  <c:v>23.521756</c:v>
                </c:pt>
                <c:pt idx="3480">
                  <c:v>23.429872</c:v>
                </c:pt>
                <c:pt idx="3481">
                  <c:v>23.276672000000001</c:v>
                </c:pt>
                <c:pt idx="3482">
                  <c:v>23.231165000000001</c:v>
                </c:pt>
                <c:pt idx="3483">
                  <c:v>23.279857</c:v>
                </c:pt>
                <c:pt idx="3484">
                  <c:v>23.311060999999999</c:v>
                </c:pt>
                <c:pt idx="3485">
                  <c:v>23.313423</c:v>
                </c:pt>
              </c:numCache>
            </c:numRef>
          </c:val>
          <c:smooth val="0"/>
          <c:extLst>
            <c:ext xmlns:c16="http://schemas.microsoft.com/office/drawing/2014/chart" uri="{C3380CC4-5D6E-409C-BE32-E72D297353CC}">
              <c16:uniqueId val="{00000001-FB7A-4DD4-8BAF-B40CCA625126}"/>
            </c:ext>
          </c:extLst>
        </c:ser>
        <c:ser>
          <c:idx val="2"/>
          <c:order val="2"/>
          <c:tx>
            <c:v>pva 8g</c:v>
          </c:tx>
          <c:spPr>
            <a:ln w="28575" cap="rnd">
              <a:solidFill>
                <a:schemeClr val="accent3"/>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D$2:$D$3487</c:f>
              <c:numCache>
                <c:formatCode>General</c:formatCode>
                <c:ptCount val="3486"/>
                <c:pt idx="0">
                  <c:v>93.473287999999997</c:v>
                </c:pt>
                <c:pt idx="1">
                  <c:v>93.493889999999993</c:v>
                </c:pt>
                <c:pt idx="2">
                  <c:v>93.514492000000004</c:v>
                </c:pt>
                <c:pt idx="3">
                  <c:v>93.535128999999998</c:v>
                </c:pt>
                <c:pt idx="4">
                  <c:v>93.543108000000004</c:v>
                </c:pt>
                <c:pt idx="5">
                  <c:v>93.533004000000005</c:v>
                </c:pt>
                <c:pt idx="6">
                  <c:v>93.529782999999995</c:v>
                </c:pt>
                <c:pt idx="7">
                  <c:v>93.525606999999994</c:v>
                </c:pt>
                <c:pt idx="8">
                  <c:v>93.541088999999999</c:v>
                </c:pt>
                <c:pt idx="9">
                  <c:v>93.572197000000003</c:v>
                </c:pt>
                <c:pt idx="10">
                  <c:v>93.604865000000004</c:v>
                </c:pt>
                <c:pt idx="11">
                  <c:v>93.627723000000003</c:v>
                </c:pt>
                <c:pt idx="12">
                  <c:v>93.639505999999997</c:v>
                </c:pt>
                <c:pt idx="13">
                  <c:v>93.645933999999997</c:v>
                </c:pt>
                <c:pt idx="14">
                  <c:v>93.651636999999994</c:v>
                </c:pt>
                <c:pt idx="15">
                  <c:v>93.656109999999998</c:v>
                </c:pt>
                <c:pt idx="16">
                  <c:v>93.657168999999996</c:v>
                </c:pt>
                <c:pt idx="17">
                  <c:v>93.657025000000004</c:v>
                </c:pt>
                <c:pt idx="18">
                  <c:v>93.662402999999998</c:v>
                </c:pt>
                <c:pt idx="19">
                  <c:v>93.676446999999996</c:v>
                </c:pt>
                <c:pt idx="20">
                  <c:v>93.692139999999995</c:v>
                </c:pt>
                <c:pt idx="21">
                  <c:v>93.697305999999998</c:v>
                </c:pt>
                <c:pt idx="22">
                  <c:v>93.686532999999997</c:v>
                </c:pt>
                <c:pt idx="23">
                  <c:v>93.666629999999998</c:v>
                </c:pt>
                <c:pt idx="24">
                  <c:v>93.649558999999996</c:v>
                </c:pt>
                <c:pt idx="25">
                  <c:v>93.640927000000005</c:v>
                </c:pt>
                <c:pt idx="26">
                  <c:v>93.636386999999999</c:v>
                </c:pt>
                <c:pt idx="27">
                  <c:v>93.629157000000006</c:v>
                </c:pt>
                <c:pt idx="28">
                  <c:v>93.618672000000004</c:v>
                </c:pt>
                <c:pt idx="29">
                  <c:v>93.610798000000003</c:v>
                </c:pt>
                <c:pt idx="30">
                  <c:v>93.610505000000003</c:v>
                </c:pt>
                <c:pt idx="31">
                  <c:v>93.615155000000001</c:v>
                </c:pt>
                <c:pt idx="32">
                  <c:v>93.615206000000001</c:v>
                </c:pt>
                <c:pt idx="33">
                  <c:v>93.601354999999998</c:v>
                </c:pt>
                <c:pt idx="34">
                  <c:v>93.572021000000007</c:v>
                </c:pt>
                <c:pt idx="35">
                  <c:v>93.535248999999993</c:v>
                </c:pt>
                <c:pt idx="36">
                  <c:v>93.504750999999999</c:v>
                </c:pt>
                <c:pt idx="37">
                  <c:v>93.493516999999997</c:v>
                </c:pt>
                <c:pt idx="38">
                  <c:v>93.507745</c:v>
                </c:pt>
                <c:pt idx="39">
                  <c:v>93.543458999999999</c:v>
                </c:pt>
                <c:pt idx="40">
                  <c:v>93.588257999999996</c:v>
                </c:pt>
                <c:pt idx="41">
                  <c:v>93.627978999999996</c:v>
                </c:pt>
                <c:pt idx="42">
                  <c:v>93.653374999999997</c:v>
                </c:pt>
                <c:pt idx="43">
                  <c:v>93.661962000000003</c:v>
                </c:pt>
                <c:pt idx="44">
                  <c:v>93.655035999999996</c:v>
                </c:pt>
                <c:pt idx="45">
                  <c:v>93.633799999999994</c:v>
                </c:pt>
                <c:pt idx="46">
                  <c:v>93.600120000000004</c:v>
                </c:pt>
                <c:pt idx="47">
                  <c:v>93.560941</c:v>
                </c:pt>
                <c:pt idx="48">
                  <c:v>93.529123999999996</c:v>
                </c:pt>
                <c:pt idx="49">
                  <c:v>93.516495000000006</c:v>
                </c:pt>
                <c:pt idx="50">
                  <c:v>93.524261999999993</c:v>
                </c:pt>
                <c:pt idx="51">
                  <c:v>93.542052999999996</c:v>
                </c:pt>
                <c:pt idx="52">
                  <c:v>93.558507000000006</c:v>
                </c:pt>
                <c:pt idx="53">
                  <c:v>93.570121999999998</c:v>
                </c:pt>
                <c:pt idx="54">
                  <c:v>93.580301000000006</c:v>
                </c:pt>
                <c:pt idx="55">
                  <c:v>93.594740000000002</c:v>
                </c:pt>
                <c:pt idx="56">
                  <c:v>93.617422000000005</c:v>
                </c:pt>
                <c:pt idx="57">
                  <c:v>93.648120000000006</c:v>
                </c:pt>
                <c:pt idx="58">
                  <c:v>93.681606000000002</c:v>
                </c:pt>
                <c:pt idx="59">
                  <c:v>93.705806999999993</c:v>
                </c:pt>
                <c:pt idx="60">
                  <c:v>93.706602000000004</c:v>
                </c:pt>
                <c:pt idx="61">
                  <c:v>93.681492000000006</c:v>
                </c:pt>
                <c:pt idx="62">
                  <c:v>93.644278999999997</c:v>
                </c:pt>
                <c:pt idx="63">
                  <c:v>93.613238999999993</c:v>
                </c:pt>
                <c:pt idx="64">
                  <c:v>93.596782000000005</c:v>
                </c:pt>
                <c:pt idx="65">
                  <c:v>93.590807999999996</c:v>
                </c:pt>
                <c:pt idx="66">
                  <c:v>93.589391000000006</c:v>
                </c:pt>
                <c:pt idx="67">
                  <c:v>93.595487000000006</c:v>
                </c:pt>
                <c:pt idx="68">
                  <c:v>93.616674000000003</c:v>
                </c:pt>
                <c:pt idx="69">
                  <c:v>93.64667</c:v>
                </c:pt>
                <c:pt idx="70">
                  <c:v>93.660522999999998</c:v>
                </c:pt>
                <c:pt idx="71">
                  <c:v>93.638312999999997</c:v>
                </c:pt>
                <c:pt idx="72">
                  <c:v>93.586569999999995</c:v>
                </c:pt>
                <c:pt idx="73">
                  <c:v>93.533889000000002</c:v>
                </c:pt>
                <c:pt idx="74">
                  <c:v>93.510914</c:v>
                </c:pt>
                <c:pt idx="75">
                  <c:v>93.530458999999993</c:v>
                </c:pt>
                <c:pt idx="76">
                  <c:v>93.581631999999999</c:v>
                </c:pt>
                <c:pt idx="77">
                  <c:v>93.641627999999997</c:v>
                </c:pt>
                <c:pt idx="78">
                  <c:v>93.691837000000007</c:v>
                </c:pt>
                <c:pt idx="79">
                  <c:v>93.724121999999994</c:v>
                </c:pt>
                <c:pt idx="80">
                  <c:v>93.735049000000004</c:v>
                </c:pt>
                <c:pt idx="81">
                  <c:v>93.719955999999996</c:v>
                </c:pt>
                <c:pt idx="82">
                  <c:v>93.679477000000006</c:v>
                </c:pt>
                <c:pt idx="83">
                  <c:v>93.627718000000002</c:v>
                </c:pt>
                <c:pt idx="84">
                  <c:v>93.583460000000002</c:v>
                </c:pt>
                <c:pt idx="85">
                  <c:v>93.555530000000005</c:v>
                </c:pt>
                <c:pt idx="86">
                  <c:v>93.543327000000005</c:v>
                </c:pt>
                <c:pt idx="87">
                  <c:v>93.543716000000003</c:v>
                </c:pt>
                <c:pt idx="88">
                  <c:v>93.551246000000006</c:v>
                </c:pt>
                <c:pt idx="89">
                  <c:v>93.557444000000004</c:v>
                </c:pt>
                <c:pt idx="90">
                  <c:v>93.557212000000007</c:v>
                </c:pt>
                <c:pt idx="91">
                  <c:v>93.556723000000005</c:v>
                </c:pt>
                <c:pt idx="92">
                  <c:v>93.571813000000006</c:v>
                </c:pt>
                <c:pt idx="93">
                  <c:v>93.615339000000006</c:v>
                </c:pt>
                <c:pt idx="94">
                  <c:v>93.680476999999996</c:v>
                </c:pt>
                <c:pt idx="95">
                  <c:v>93.736007000000001</c:v>
                </c:pt>
                <c:pt idx="96">
                  <c:v>93.755887000000001</c:v>
                </c:pt>
                <c:pt idx="97">
                  <c:v>93.754976999999997</c:v>
                </c:pt>
                <c:pt idx="98">
                  <c:v>93.765428</c:v>
                </c:pt>
                <c:pt idx="99">
                  <c:v>93.793077999999994</c:v>
                </c:pt>
                <c:pt idx="100">
                  <c:v>93.816630000000004</c:v>
                </c:pt>
                <c:pt idx="101">
                  <c:v>93.813036999999994</c:v>
                </c:pt>
                <c:pt idx="102">
                  <c:v>93.776798999999997</c:v>
                </c:pt>
                <c:pt idx="103">
                  <c:v>93.719226000000006</c:v>
                </c:pt>
                <c:pt idx="104">
                  <c:v>93.659268999999995</c:v>
                </c:pt>
                <c:pt idx="105">
                  <c:v>93.615870999999999</c:v>
                </c:pt>
                <c:pt idx="106">
                  <c:v>93.59778</c:v>
                </c:pt>
                <c:pt idx="107">
                  <c:v>93.595866000000001</c:v>
                </c:pt>
                <c:pt idx="108">
                  <c:v>93.592269000000002</c:v>
                </c:pt>
                <c:pt idx="109">
                  <c:v>93.584637999999998</c:v>
                </c:pt>
                <c:pt idx="110">
                  <c:v>93.584142</c:v>
                </c:pt>
                <c:pt idx="111">
                  <c:v>93.598243999999994</c:v>
                </c:pt>
                <c:pt idx="112">
                  <c:v>93.635199999999998</c:v>
                </c:pt>
                <c:pt idx="113">
                  <c:v>93.696859000000003</c:v>
                </c:pt>
                <c:pt idx="114">
                  <c:v>93.761356000000006</c:v>
                </c:pt>
                <c:pt idx="115">
                  <c:v>93.800552999999994</c:v>
                </c:pt>
                <c:pt idx="116">
                  <c:v>93.808212999999995</c:v>
                </c:pt>
                <c:pt idx="117">
                  <c:v>93.790769999999995</c:v>
                </c:pt>
                <c:pt idx="118">
                  <c:v>93.758430000000004</c:v>
                </c:pt>
                <c:pt idx="119">
                  <c:v>93.731437</c:v>
                </c:pt>
                <c:pt idx="120">
                  <c:v>93.729785000000007</c:v>
                </c:pt>
                <c:pt idx="121">
                  <c:v>93.748217999999994</c:v>
                </c:pt>
                <c:pt idx="122">
                  <c:v>93.758448000000001</c:v>
                </c:pt>
                <c:pt idx="123">
                  <c:v>93.741253</c:v>
                </c:pt>
                <c:pt idx="124">
                  <c:v>93.697068000000002</c:v>
                </c:pt>
                <c:pt idx="125">
                  <c:v>93.638846999999998</c:v>
                </c:pt>
                <c:pt idx="126">
                  <c:v>93.597616000000002</c:v>
                </c:pt>
                <c:pt idx="127">
                  <c:v>93.609692999999993</c:v>
                </c:pt>
                <c:pt idx="128">
                  <c:v>93.681432000000001</c:v>
                </c:pt>
                <c:pt idx="129">
                  <c:v>93.777631</c:v>
                </c:pt>
                <c:pt idx="130">
                  <c:v>93.845907999999994</c:v>
                </c:pt>
                <c:pt idx="131">
                  <c:v>93.860172000000006</c:v>
                </c:pt>
                <c:pt idx="132">
                  <c:v>93.829423000000006</c:v>
                </c:pt>
                <c:pt idx="133">
                  <c:v>93.776095999999995</c:v>
                </c:pt>
                <c:pt idx="134">
                  <c:v>93.727486999999996</c:v>
                </c:pt>
                <c:pt idx="135">
                  <c:v>93.703308000000007</c:v>
                </c:pt>
                <c:pt idx="136">
                  <c:v>93.704160999999999</c:v>
                </c:pt>
                <c:pt idx="137">
                  <c:v>93.715954999999994</c:v>
                </c:pt>
                <c:pt idx="138">
                  <c:v>93.719436999999999</c:v>
                </c:pt>
                <c:pt idx="139">
                  <c:v>93.703702000000007</c:v>
                </c:pt>
                <c:pt idx="140">
                  <c:v>93.677384000000004</c:v>
                </c:pt>
                <c:pt idx="141">
                  <c:v>93.660494</c:v>
                </c:pt>
                <c:pt idx="142">
                  <c:v>93.670340999999993</c:v>
                </c:pt>
                <c:pt idx="143">
                  <c:v>93.717656000000005</c:v>
                </c:pt>
                <c:pt idx="144">
                  <c:v>93.805193000000003</c:v>
                </c:pt>
                <c:pt idx="145">
                  <c:v>93.912988999999996</c:v>
                </c:pt>
                <c:pt idx="146">
                  <c:v>93.991893000000005</c:v>
                </c:pt>
                <c:pt idx="147">
                  <c:v>94.023409999999998</c:v>
                </c:pt>
                <c:pt idx="148">
                  <c:v>94.031368000000001</c:v>
                </c:pt>
                <c:pt idx="149">
                  <c:v>94.002630999999994</c:v>
                </c:pt>
                <c:pt idx="150">
                  <c:v>93.926242000000002</c:v>
                </c:pt>
                <c:pt idx="151">
                  <c:v>93.831919999999997</c:v>
                </c:pt>
                <c:pt idx="152">
                  <c:v>93.754529000000005</c:v>
                </c:pt>
                <c:pt idx="153">
                  <c:v>93.709058999999996</c:v>
                </c:pt>
                <c:pt idx="154">
                  <c:v>93.689458999999999</c:v>
                </c:pt>
                <c:pt idx="155">
                  <c:v>93.679025999999993</c:v>
                </c:pt>
                <c:pt idx="156">
                  <c:v>93.666072999999997</c:v>
                </c:pt>
                <c:pt idx="157">
                  <c:v>93.652154999999993</c:v>
                </c:pt>
                <c:pt idx="158">
                  <c:v>93.647644</c:v>
                </c:pt>
                <c:pt idx="159">
                  <c:v>93.659419999999997</c:v>
                </c:pt>
                <c:pt idx="160">
                  <c:v>93.679152000000002</c:v>
                </c:pt>
                <c:pt idx="161">
                  <c:v>93.684616000000005</c:v>
                </c:pt>
                <c:pt idx="162">
                  <c:v>93.667804000000004</c:v>
                </c:pt>
                <c:pt idx="163">
                  <c:v>93.646660999999995</c:v>
                </c:pt>
                <c:pt idx="164">
                  <c:v>93.632548</c:v>
                </c:pt>
                <c:pt idx="165">
                  <c:v>93.621324000000001</c:v>
                </c:pt>
                <c:pt idx="166">
                  <c:v>93.607819000000006</c:v>
                </c:pt>
                <c:pt idx="167">
                  <c:v>93.588607999999994</c:v>
                </c:pt>
                <c:pt idx="168">
                  <c:v>93.563300999999996</c:v>
                </c:pt>
                <c:pt idx="169">
                  <c:v>93.538919000000007</c:v>
                </c:pt>
                <c:pt idx="170">
                  <c:v>93.522642000000005</c:v>
                </c:pt>
                <c:pt idx="171">
                  <c:v>93.511525000000006</c:v>
                </c:pt>
                <c:pt idx="172">
                  <c:v>93.495538999999994</c:v>
                </c:pt>
                <c:pt idx="173">
                  <c:v>93.472555999999997</c:v>
                </c:pt>
                <c:pt idx="174">
                  <c:v>93.457361000000006</c:v>
                </c:pt>
                <c:pt idx="175">
                  <c:v>93.466756000000004</c:v>
                </c:pt>
                <c:pt idx="176">
                  <c:v>93.501035000000002</c:v>
                </c:pt>
                <c:pt idx="177">
                  <c:v>93.544353000000001</c:v>
                </c:pt>
                <c:pt idx="178">
                  <c:v>93.577832999999998</c:v>
                </c:pt>
                <c:pt idx="179">
                  <c:v>93.604571000000007</c:v>
                </c:pt>
                <c:pt idx="180">
                  <c:v>93.639117999999996</c:v>
                </c:pt>
                <c:pt idx="181">
                  <c:v>93.662227000000001</c:v>
                </c:pt>
                <c:pt idx="182">
                  <c:v>93.647859999999994</c:v>
                </c:pt>
                <c:pt idx="183">
                  <c:v>93.610629000000003</c:v>
                </c:pt>
                <c:pt idx="184">
                  <c:v>93.597318999999999</c:v>
                </c:pt>
                <c:pt idx="185">
                  <c:v>93.627330000000001</c:v>
                </c:pt>
                <c:pt idx="186">
                  <c:v>93.659870999999995</c:v>
                </c:pt>
                <c:pt idx="187">
                  <c:v>93.651235999999997</c:v>
                </c:pt>
                <c:pt idx="188">
                  <c:v>93.601581999999993</c:v>
                </c:pt>
                <c:pt idx="189">
                  <c:v>93.541321999999994</c:v>
                </c:pt>
                <c:pt idx="190">
                  <c:v>93.499409</c:v>
                </c:pt>
                <c:pt idx="191">
                  <c:v>93.484069000000005</c:v>
                </c:pt>
                <c:pt idx="192">
                  <c:v>93.488417999999996</c:v>
                </c:pt>
                <c:pt idx="193">
                  <c:v>93.511769999999999</c:v>
                </c:pt>
                <c:pt idx="194">
                  <c:v>93.557768999999993</c:v>
                </c:pt>
                <c:pt idx="195">
                  <c:v>93.610585999999998</c:v>
                </c:pt>
                <c:pt idx="196">
                  <c:v>93.638538999999994</c:v>
                </c:pt>
                <c:pt idx="197">
                  <c:v>93.613129999999998</c:v>
                </c:pt>
                <c:pt idx="198">
                  <c:v>93.542599999999993</c:v>
                </c:pt>
                <c:pt idx="199">
                  <c:v>93.499958000000007</c:v>
                </c:pt>
                <c:pt idx="200">
                  <c:v>93.528171</c:v>
                </c:pt>
                <c:pt idx="201">
                  <c:v>93.580753000000001</c:v>
                </c:pt>
                <c:pt idx="202">
                  <c:v>93.612976000000003</c:v>
                </c:pt>
                <c:pt idx="203">
                  <c:v>93.622292000000002</c:v>
                </c:pt>
                <c:pt idx="204">
                  <c:v>93.620310000000003</c:v>
                </c:pt>
                <c:pt idx="205">
                  <c:v>93.609403</c:v>
                </c:pt>
                <c:pt idx="206">
                  <c:v>93.582130000000006</c:v>
                </c:pt>
                <c:pt idx="207">
                  <c:v>93.535465000000002</c:v>
                </c:pt>
                <c:pt idx="208">
                  <c:v>93.478674999999996</c:v>
                </c:pt>
                <c:pt idx="209">
                  <c:v>93.429377000000002</c:v>
                </c:pt>
                <c:pt idx="210">
                  <c:v>93.403004999999993</c:v>
                </c:pt>
                <c:pt idx="211">
                  <c:v>93.402533000000005</c:v>
                </c:pt>
                <c:pt idx="212">
                  <c:v>93.418216000000001</c:v>
                </c:pt>
                <c:pt idx="213">
                  <c:v>93.435333</c:v>
                </c:pt>
                <c:pt idx="214">
                  <c:v>93.442143000000002</c:v>
                </c:pt>
                <c:pt idx="215">
                  <c:v>93.437775999999999</c:v>
                </c:pt>
                <c:pt idx="216">
                  <c:v>93.433090000000007</c:v>
                </c:pt>
                <c:pt idx="217">
                  <c:v>93.438224000000005</c:v>
                </c:pt>
                <c:pt idx="218">
                  <c:v>93.451847000000001</c:v>
                </c:pt>
                <c:pt idx="219">
                  <c:v>93.461338999999995</c:v>
                </c:pt>
                <c:pt idx="220">
                  <c:v>93.455162999999999</c:v>
                </c:pt>
                <c:pt idx="221">
                  <c:v>93.448295999999999</c:v>
                </c:pt>
                <c:pt idx="222">
                  <c:v>93.476657000000003</c:v>
                </c:pt>
                <c:pt idx="223">
                  <c:v>93.550218999999998</c:v>
                </c:pt>
                <c:pt idx="224">
                  <c:v>93.639701000000002</c:v>
                </c:pt>
                <c:pt idx="225">
                  <c:v>93.702619999999996</c:v>
                </c:pt>
                <c:pt idx="226">
                  <c:v>93.710029000000006</c:v>
                </c:pt>
                <c:pt idx="227">
                  <c:v>93.661976999999993</c:v>
                </c:pt>
                <c:pt idx="228">
                  <c:v>93.581900000000005</c:v>
                </c:pt>
                <c:pt idx="229">
                  <c:v>93.494418999999994</c:v>
                </c:pt>
                <c:pt idx="230">
                  <c:v>93.409066999999993</c:v>
                </c:pt>
                <c:pt idx="231">
                  <c:v>93.325286000000006</c:v>
                </c:pt>
                <c:pt idx="232">
                  <c:v>93.250286000000003</c:v>
                </c:pt>
                <c:pt idx="233">
                  <c:v>93.206885999999997</c:v>
                </c:pt>
                <c:pt idx="234">
                  <c:v>93.218492999999995</c:v>
                </c:pt>
                <c:pt idx="235">
                  <c:v>93.279970000000006</c:v>
                </c:pt>
                <c:pt idx="236">
                  <c:v>93.355089000000007</c:v>
                </c:pt>
                <c:pt idx="237">
                  <c:v>93.408708000000004</c:v>
                </c:pt>
                <c:pt idx="238">
                  <c:v>93.427019000000001</c:v>
                </c:pt>
                <c:pt idx="239">
                  <c:v>93.412218999999993</c:v>
                </c:pt>
                <c:pt idx="240">
                  <c:v>93.382810000000006</c:v>
                </c:pt>
                <c:pt idx="241">
                  <c:v>93.382261</c:v>
                </c:pt>
                <c:pt idx="242">
                  <c:v>93.446197999999995</c:v>
                </c:pt>
                <c:pt idx="243">
                  <c:v>93.555840000000003</c:v>
                </c:pt>
                <c:pt idx="244">
                  <c:v>93.661216999999994</c:v>
                </c:pt>
                <c:pt idx="245">
                  <c:v>93.731505999999996</c:v>
                </c:pt>
                <c:pt idx="246">
                  <c:v>93.767384000000007</c:v>
                </c:pt>
                <c:pt idx="247">
                  <c:v>93.782666000000006</c:v>
                </c:pt>
                <c:pt idx="248">
                  <c:v>93.785932000000003</c:v>
                </c:pt>
                <c:pt idx="249">
                  <c:v>93.792841999999993</c:v>
                </c:pt>
                <c:pt idx="250">
                  <c:v>93.832111999999995</c:v>
                </c:pt>
                <c:pt idx="251">
                  <c:v>93.898059000000003</c:v>
                </c:pt>
                <c:pt idx="252">
                  <c:v>93.960212999999996</c:v>
                </c:pt>
                <c:pt idx="253">
                  <c:v>93.997394</c:v>
                </c:pt>
                <c:pt idx="254">
                  <c:v>93.971926999999994</c:v>
                </c:pt>
                <c:pt idx="255">
                  <c:v>93.857927000000004</c:v>
                </c:pt>
                <c:pt idx="256">
                  <c:v>93.732684000000006</c:v>
                </c:pt>
                <c:pt idx="257">
                  <c:v>93.684583000000003</c:v>
                </c:pt>
                <c:pt idx="258">
                  <c:v>93.693330000000003</c:v>
                </c:pt>
                <c:pt idx="259">
                  <c:v>93.713519000000005</c:v>
                </c:pt>
                <c:pt idx="260">
                  <c:v>93.734701999999999</c:v>
                </c:pt>
                <c:pt idx="261">
                  <c:v>93.763914999999997</c:v>
                </c:pt>
                <c:pt idx="262">
                  <c:v>93.788552999999993</c:v>
                </c:pt>
                <c:pt idx="263">
                  <c:v>93.768469999999994</c:v>
                </c:pt>
                <c:pt idx="264">
                  <c:v>93.713631000000007</c:v>
                </c:pt>
                <c:pt idx="265">
                  <c:v>93.738701000000006</c:v>
                </c:pt>
                <c:pt idx="266">
                  <c:v>93.889205000000004</c:v>
                </c:pt>
                <c:pt idx="267">
                  <c:v>94.030366999999998</c:v>
                </c:pt>
                <c:pt idx="268">
                  <c:v>94.040739000000002</c:v>
                </c:pt>
                <c:pt idx="269">
                  <c:v>93.945151999999993</c:v>
                </c:pt>
                <c:pt idx="270">
                  <c:v>93.839601000000002</c:v>
                </c:pt>
                <c:pt idx="271">
                  <c:v>93.784858999999997</c:v>
                </c:pt>
                <c:pt idx="272">
                  <c:v>93.774231999999998</c:v>
                </c:pt>
                <c:pt idx="273">
                  <c:v>93.760598999999999</c:v>
                </c:pt>
                <c:pt idx="274">
                  <c:v>93.714457999999993</c:v>
                </c:pt>
                <c:pt idx="275">
                  <c:v>93.659622999999996</c:v>
                </c:pt>
                <c:pt idx="276">
                  <c:v>93.631917999999999</c:v>
                </c:pt>
                <c:pt idx="277">
                  <c:v>93.627337999999995</c:v>
                </c:pt>
                <c:pt idx="278">
                  <c:v>93.615977999999998</c:v>
                </c:pt>
                <c:pt idx="279">
                  <c:v>93.584513999999999</c:v>
                </c:pt>
                <c:pt idx="280">
                  <c:v>93.544214999999994</c:v>
                </c:pt>
                <c:pt idx="281">
                  <c:v>93.507998000000001</c:v>
                </c:pt>
                <c:pt idx="282">
                  <c:v>93.477249</c:v>
                </c:pt>
                <c:pt idx="283">
                  <c:v>93.451763</c:v>
                </c:pt>
                <c:pt idx="284">
                  <c:v>93.445214000000007</c:v>
                </c:pt>
                <c:pt idx="285">
                  <c:v>93.485962000000001</c:v>
                </c:pt>
                <c:pt idx="286">
                  <c:v>93.597830000000002</c:v>
                </c:pt>
                <c:pt idx="287">
                  <c:v>93.764868000000007</c:v>
                </c:pt>
                <c:pt idx="288">
                  <c:v>93.905296000000007</c:v>
                </c:pt>
                <c:pt idx="289">
                  <c:v>93.939944999999994</c:v>
                </c:pt>
                <c:pt idx="290">
                  <c:v>93.886080000000007</c:v>
                </c:pt>
                <c:pt idx="291">
                  <c:v>93.797936000000007</c:v>
                </c:pt>
                <c:pt idx="292">
                  <c:v>93.704085000000006</c:v>
                </c:pt>
                <c:pt idx="293">
                  <c:v>93.626403999999994</c:v>
                </c:pt>
                <c:pt idx="294">
                  <c:v>93.582733000000005</c:v>
                </c:pt>
                <c:pt idx="295">
                  <c:v>93.573447999999999</c:v>
                </c:pt>
                <c:pt idx="296">
                  <c:v>93.579604000000003</c:v>
                </c:pt>
                <c:pt idx="297">
                  <c:v>93.571096999999995</c:v>
                </c:pt>
                <c:pt idx="298">
                  <c:v>93.534610999999998</c:v>
                </c:pt>
                <c:pt idx="299">
                  <c:v>93.491687999999996</c:v>
                </c:pt>
                <c:pt idx="300">
                  <c:v>93.470663999999999</c:v>
                </c:pt>
                <c:pt idx="301">
                  <c:v>93.472176000000005</c:v>
                </c:pt>
                <c:pt idx="302">
                  <c:v>93.480400000000003</c:v>
                </c:pt>
                <c:pt idx="303">
                  <c:v>93.482257000000004</c:v>
                </c:pt>
                <c:pt idx="304">
                  <c:v>93.475834000000006</c:v>
                </c:pt>
                <c:pt idx="305">
                  <c:v>93.469440000000006</c:v>
                </c:pt>
                <c:pt idx="306">
                  <c:v>93.470682999999994</c:v>
                </c:pt>
                <c:pt idx="307">
                  <c:v>93.479218000000003</c:v>
                </c:pt>
                <c:pt idx="308">
                  <c:v>93.488258999999999</c:v>
                </c:pt>
                <c:pt idx="309">
                  <c:v>93.491721999999996</c:v>
                </c:pt>
                <c:pt idx="310">
                  <c:v>93.489890000000003</c:v>
                </c:pt>
                <c:pt idx="311">
                  <c:v>93.498063000000002</c:v>
                </c:pt>
                <c:pt idx="312">
                  <c:v>93.524668000000005</c:v>
                </c:pt>
                <c:pt idx="313">
                  <c:v>93.548903999999993</c:v>
                </c:pt>
                <c:pt idx="314">
                  <c:v>93.549122999999994</c:v>
                </c:pt>
                <c:pt idx="315">
                  <c:v>93.522696999999994</c:v>
                </c:pt>
                <c:pt idx="316">
                  <c:v>93.474805000000003</c:v>
                </c:pt>
                <c:pt idx="317">
                  <c:v>93.415570000000002</c:v>
                </c:pt>
                <c:pt idx="318">
                  <c:v>93.363459000000006</c:v>
                </c:pt>
                <c:pt idx="319">
                  <c:v>93.335825</c:v>
                </c:pt>
                <c:pt idx="320">
                  <c:v>93.338730999999996</c:v>
                </c:pt>
                <c:pt idx="321">
                  <c:v>93.357680000000002</c:v>
                </c:pt>
                <c:pt idx="322">
                  <c:v>93.362206</c:v>
                </c:pt>
                <c:pt idx="323">
                  <c:v>93.327241000000001</c:v>
                </c:pt>
                <c:pt idx="324">
                  <c:v>93.289769000000007</c:v>
                </c:pt>
                <c:pt idx="325">
                  <c:v>93.331000000000003</c:v>
                </c:pt>
                <c:pt idx="326">
                  <c:v>93.420265000000001</c:v>
                </c:pt>
                <c:pt idx="327">
                  <c:v>93.453498999999994</c:v>
                </c:pt>
                <c:pt idx="328">
                  <c:v>93.391478000000006</c:v>
                </c:pt>
                <c:pt idx="329">
                  <c:v>93.263976999999997</c:v>
                </c:pt>
                <c:pt idx="330">
                  <c:v>93.158614999999998</c:v>
                </c:pt>
                <c:pt idx="331">
                  <c:v>93.153430999999998</c:v>
                </c:pt>
                <c:pt idx="332">
                  <c:v>93.197665000000001</c:v>
                </c:pt>
                <c:pt idx="333">
                  <c:v>93.203907000000001</c:v>
                </c:pt>
                <c:pt idx="334">
                  <c:v>93.164192</c:v>
                </c:pt>
                <c:pt idx="335">
                  <c:v>93.121785000000003</c:v>
                </c:pt>
                <c:pt idx="336">
                  <c:v>93.111429999999999</c:v>
                </c:pt>
                <c:pt idx="337">
                  <c:v>93.134867999999997</c:v>
                </c:pt>
                <c:pt idx="338">
                  <c:v>93.164798000000005</c:v>
                </c:pt>
                <c:pt idx="339">
                  <c:v>93.168779000000001</c:v>
                </c:pt>
                <c:pt idx="340">
                  <c:v>93.134564999999995</c:v>
                </c:pt>
                <c:pt idx="341">
                  <c:v>93.073843999999994</c:v>
                </c:pt>
                <c:pt idx="342">
                  <c:v>93.007703000000006</c:v>
                </c:pt>
                <c:pt idx="343">
                  <c:v>92.955358000000004</c:v>
                </c:pt>
                <c:pt idx="344">
                  <c:v>92.932795999999996</c:v>
                </c:pt>
                <c:pt idx="345">
                  <c:v>92.947097999999997</c:v>
                </c:pt>
                <c:pt idx="346">
                  <c:v>92.995226000000002</c:v>
                </c:pt>
                <c:pt idx="347">
                  <c:v>93.079723000000001</c:v>
                </c:pt>
                <c:pt idx="348">
                  <c:v>93.205468999999994</c:v>
                </c:pt>
                <c:pt idx="349">
                  <c:v>93.340779999999995</c:v>
                </c:pt>
                <c:pt idx="350">
                  <c:v>93.388756000000001</c:v>
                </c:pt>
                <c:pt idx="351">
                  <c:v>93.311959000000002</c:v>
                </c:pt>
                <c:pt idx="352">
                  <c:v>93.226665999999994</c:v>
                </c:pt>
                <c:pt idx="353">
                  <c:v>93.180366000000006</c:v>
                </c:pt>
                <c:pt idx="354">
                  <c:v>93.121747999999997</c:v>
                </c:pt>
                <c:pt idx="355">
                  <c:v>93.032982000000004</c:v>
                </c:pt>
                <c:pt idx="356">
                  <c:v>92.933035000000004</c:v>
                </c:pt>
                <c:pt idx="357">
                  <c:v>92.842731999999998</c:v>
                </c:pt>
                <c:pt idx="358">
                  <c:v>92.773124999999993</c:v>
                </c:pt>
                <c:pt idx="359">
                  <c:v>92.725324000000001</c:v>
                </c:pt>
                <c:pt idx="360">
                  <c:v>92.691736000000006</c:v>
                </c:pt>
                <c:pt idx="361">
                  <c:v>92.665374999999997</c:v>
                </c:pt>
                <c:pt idx="362">
                  <c:v>92.650932999999995</c:v>
                </c:pt>
                <c:pt idx="363">
                  <c:v>92.658974999999998</c:v>
                </c:pt>
                <c:pt idx="364">
                  <c:v>92.688068000000001</c:v>
                </c:pt>
                <c:pt idx="365">
                  <c:v>92.719187000000005</c:v>
                </c:pt>
                <c:pt idx="366">
                  <c:v>92.734143000000003</c:v>
                </c:pt>
                <c:pt idx="367">
                  <c:v>92.738730000000004</c:v>
                </c:pt>
                <c:pt idx="368">
                  <c:v>92.759344999999996</c:v>
                </c:pt>
                <c:pt idx="369">
                  <c:v>92.815657999999999</c:v>
                </c:pt>
                <c:pt idx="370">
                  <c:v>92.887341000000006</c:v>
                </c:pt>
                <c:pt idx="371">
                  <c:v>92.914441999999994</c:v>
                </c:pt>
                <c:pt idx="372">
                  <c:v>92.877234999999999</c:v>
                </c:pt>
                <c:pt idx="373">
                  <c:v>92.799002999999999</c:v>
                </c:pt>
                <c:pt idx="374">
                  <c:v>92.689249000000004</c:v>
                </c:pt>
                <c:pt idx="375">
                  <c:v>92.577022999999997</c:v>
                </c:pt>
                <c:pt idx="376">
                  <c:v>92.503338999999997</c:v>
                </c:pt>
                <c:pt idx="377">
                  <c:v>92.481870000000001</c:v>
                </c:pt>
                <c:pt idx="378">
                  <c:v>92.488102999999995</c:v>
                </c:pt>
                <c:pt idx="379">
                  <c:v>92.470219</c:v>
                </c:pt>
                <c:pt idx="380">
                  <c:v>92.393608</c:v>
                </c:pt>
                <c:pt idx="381">
                  <c:v>92.298486999999994</c:v>
                </c:pt>
                <c:pt idx="382">
                  <c:v>92.256174000000001</c:v>
                </c:pt>
                <c:pt idx="383">
                  <c:v>92.266520999999997</c:v>
                </c:pt>
                <c:pt idx="384">
                  <c:v>92.283141999999998</c:v>
                </c:pt>
                <c:pt idx="385">
                  <c:v>92.280756999999994</c:v>
                </c:pt>
                <c:pt idx="386">
                  <c:v>92.262494000000004</c:v>
                </c:pt>
                <c:pt idx="387">
                  <c:v>92.242492999999996</c:v>
                </c:pt>
                <c:pt idx="388">
                  <c:v>92.225768000000002</c:v>
                </c:pt>
                <c:pt idx="389">
                  <c:v>92.203646000000006</c:v>
                </c:pt>
                <c:pt idx="390">
                  <c:v>92.171989999999994</c:v>
                </c:pt>
                <c:pt idx="391">
                  <c:v>92.143039999999999</c:v>
                </c:pt>
                <c:pt idx="392">
                  <c:v>92.131369000000007</c:v>
                </c:pt>
                <c:pt idx="393">
                  <c:v>92.132497999999998</c:v>
                </c:pt>
                <c:pt idx="394">
                  <c:v>92.125979999999998</c:v>
                </c:pt>
                <c:pt idx="395">
                  <c:v>92.102535000000003</c:v>
                </c:pt>
                <c:pt idx="396">
                  <c:v>92.074894</c:v>
                </c:pt>
                <c:pt idx="397">
                  <c:v>92.056214999999995</c:v>
                </c:pt>
                <c:pt idx="398">
                  <c:v>92.039229000000006</c:v>
                </c:pt>
                <c:pt idx="399">
                  <c:v>92.002567999999997</c:v>
                </c:pt>
                <c:pt idx="400">
                  <c:v>91.939739000000003</c:v>
                </c:pt>
                <c:pt idx="401">
                  <c:v>91.870149999999995</c:v>
                </c:pt>
                <c:pt idx="402">
                  <c:v>91.819353000000007</c:v>
                </c:pt>
                <c:pt idx="403">
                  <c:v>91.798499000000007</c:v>
                </c:pt>
                <c:pt idx="404">
                  <c:v>91.800848000000002</c:v>
                </c:pt>
                <c:pt idx="405">
                  <c:v>91.811948000000001</c:v>
                </c:pt>
                <c:pt idx="406">
                  <c:v>91.824122000000003</c:v>
                </c:pt>
                <c:pt idx="407">
                  <c:v>91.839664999999997</c:v>
                </c:pt>
                <c:pt idx="408">
                  <c:v>91.860460000000003</c:v>
                </c:pt>
                <c:pt idx="409">
                  <c:v>91.885311999999999</c:v>
                </c:pt>
                <c:pt idx="410">
                  <c:v>91.905471000000006</c:v>
                </c:pt>
                <c:pt idx="411">
                  <c:v>91.896234000000007</c:v>
                </c:pt>
                <c:pt idx="412">
                  <c:v>91.833828999999994</c:v>
                </c:pt>
                <c:pt idx="413">
                  <c:v>91.741918999999996</c:v>
                </c:pt>
                <c:pt idx="414">
                  <c:v>91.661354000000003</c:v>
                </c:pt>
                <c:pt idx="415">
                  <c:v>91.589692999999997</c:v>
                </c:pt>
                <c:pt idx="416">
                  <c:v>91.518378999999996</c:v>
                </c:pt>
                <c:pt idx="417">
                  <c:v>91.460857000000004</c:v>
                </c:pt>
                <c:pt idx="418">
                  <c:v>91.421744000000004</c:v>
                </c:pt>
                <c:pt idx="419">
                  <c:v>91.381912999999997</c:v>
                </c:pt>
                <c:pt idx="420">
                  <c:v>91.321123</c:v>
                </c:pt>
                <c:pt idx="421">
                  <c:v>91.240526000000003</c:v>
                </c:pt>
                <c:pt idx="422">
                  <c:v>91.157942000000006</c:v>
                </c:pt>
                <c:pt idx="423">
                  <c:v>91.089053000000007</c:v>
                </c:pt>
                <c:pt idx="424">
                  <c:v>91.039826000000005</c:v>
                </c:pt>
                <c:pt idx="425">
                  <c:v>91.014218999999997</c:v>
                </c:pt>
                <c:pt idx="426">
                  <c:v>91.015685000000005</c:v>
                </c:pt>
                <c:pt idx="427">
                  <c:v>91.038274000000001</c:v>
                </c:pt>
                <c:pt idx="428">
                  <c:v>91.061852999999999</c:v>
                </c:pt>
                <c:pt idx="429">
                  <c:v>91.062679000000003</c:v>
                </c:pt>
                <c:pt idx="430">
                  <c:v>91.026938999999999</c:v>
                </c:pt>
                <c:pt idx="431">
                  <c:v>90.959905000000006</c:v>
                </c:pt>
                <c:pt idx="432">
                  <c:v>90.896190000000004</c:v>
                </c:pt>
                <c:pt idx="433">
                  <c:v>90.893279000000007</c:v>
                </c:pt>
                <c:pt idx="434">
                  <c:v>90.962592999999998</c:v>
                </c:pt>
                <c:pt idx="435">
                  <c:v>91.036904000000007</c:v>
                </c:pt>
                <c:pt idx="436">
                  <c:v>91.055387999999994</c:v>
                </c:pt>
                <c:pt idx="437">
                  <c:v>91.018636000000001</c:v>
                </c:pt>
                <c:pt idx="438">
                  <c:v>90.957605000000001</c:v>
                </c:pt>
                <c:pt idx="439">
                  <c:v>90.898788999999994</c:v>
                </c:pt>
                <c:pt idx="440">
                  <c:v>90.854909000000006</c:v>
                </c:pt>
                <c:pt idx="441">
                  <c:v>90.823419000000001</c:v>
                </c:pt>
                <c:pt idx="442">
                  <c:v>90.788897000000006</c:v>
                </c:pt>
                <c:pt idx="443">
                  <c:v>90.736445000000003</c:v>
                </c:pt>
                <c:pt idx="444">
                  <c:v>90.665373000000002</c:v>
                </c:pt>
                <c:pt idx="445">
                  <c:v>90.589782999999997</c:v>
                </c:pt>
                <c:pt idx="446">
                  <c:v>90.527821000000003</c:v>
                </c:pt>
                <c:pt idx="447">
                  <c:v>90.491017999999997</c:v>
                </c:pt>
                <c:pt idx="448">
                  <c:v>90.480343000000005</c:v>
                </c:pt>
                <c:pt idx="449">
                  <c:v>90.487941000000006</c:v>
                </c:pt>
                <c:pt idx="450">
                  <c:v>90.502381</c:v>
                </c:pt>
                <c:pt idx="451">
                  <c:v>90.514004999999997</c:v>
                </c:pt>
                <c:pt idx="452">
                  <c:v>90.515739999999994</c:v>
                </c:pt>
                <c:pt idx="453">
                  <c:v>90.505988000000002</c:v>
                </c:pt>
                <c:pt idx="454">
                  <c:v>90.493654000000006</c:v>
                </c:pt>
                <c:pt idx="455">
                  <c:v>90.486288000000002</c:v>
                </c:pt>
                <c:pt idx="456">
                  <c:v>90.471902999999998</c:v>
                </c:pt>
                <c:pt idx="457">
                  <c:v>90.432379999999995</c:v>
                </c:pt>
                <c:pt idx="458">
                  <c:v>90.368983</c:v>
                </c:pt>
                <c:pt idx="459">
                  <c:v>90.299378000000004</c:v>
                </c:pt>
                <c:pt idx="460">
                  <c:v>90.235478000000001</c:v>
                </c:pt>
                <c:pt idx="461">
                  <c:v>90.174824000000001</c:v>
                </c:pt>
                <c:pt idx="462">
                  <c:v>90.115346000000002</c:v>
                </c:pt>
                <c:pt idx="463">
                  <c:v>90.070750000000004</c:v>
                </c:pt>
                <c:pt idx="464">
                  <c:v>90.059123</c:v>
                </c:pt>
                <c:pt idx="465">
                  <c:v>90.074602999999996</c:v>
                </c:pt>
                <c:pt idx="466">
                  <c:v>90.086292999999998</c:v>
                </c:pt>
                <c:pt idx="467">
                  <c:v>90.069013999999996</c:v>
                </c:pt>
                <c:pt idx="468">
                  <c:v>90.025092999999998</c:v>
                </c:pt>
                <c:pt idx="469">
                  <c:v>89.97775</c:v>
                </c:pt>
                <c:pt idx="470">
                  <c:v>89.949928999999997</c:v>
                </c:pt>
                <c:pt idx="471">
                  <c:v>89.948040000000006</c:v>
                </c:pt>
                <c:pt idx="472">
                  <c:v>89.959886999999995</c:v>
                </c:pt>
                <c:pt idx="473">
                  <c:v>89.964388999999997</c:v>
                </c:pt>
                <c:pt idx="474">
                  <c:v>89.943538000000004</c:v>
                </c:pt>
                <c:pt idx="475">
                  <c:v>89.891146000000006</c:v>
                </c:pt>
                <c:pt idx="476">
                  <c:v>89.818601999999998</c:v>
                </c:pt>
                <c:pt idx="477">
                  <c:v>89.753184000000005</c:v>
                </c:pt>
                <c:pt idx="478">
                  <c:v>89.720930999999993</c:v>
                </c:pt>
                <c:pt idx="479">
                  <c:v>89.727525999999997</c:v>
                </c:pt>
                <c:pt idx="480">
                  <c:v>89.757452999999998</c:v>
                </c:pt>
                <c:pt idx="481">
                  <c:v>89.786700999999994</c:v>
                </c:pt>
                <c:pt idx="482">
                  <c:v>89.796881999999997</c:v>
                </c:pt>
                <c:pt idx="483">
                  <c:v>89.784836999999996</c:v>
                </c:pt>
                <c:pt idx="484">
                  <c:v>89.760019</c:v>
                </c:pt>
                <c:pt idx="485">
                  <c:v>89.731953000000004</c:v>
                </c:pt>
                <c:pt idx="486">
                  <c:v>89.702766999999994</c:v>
                </c:pt>
                <c:pt idx="487">
                  <c:v>89.669291999999999</c:v>
                </c:pt>
                <c:pt idx="488">
                  <c:v>89.627774000000002</c:v>
                </c:pt>
                <c:pt idx="489">
                  <c:v>89.578795</c:v>
                </c:pt>
                <c:pt idx="490">
                  <c:v>89.533900000000003</c:v>
                </c:pt>
                <c:pt idx="491">
                  <c:v>89.513587000000001</c:v>
                </c:pt>
                <c:pt idx="492">
                  <c:v>89.527638999999994</c:v>
                </c:pt>
                <c:pt idx="493">
                  <c:v>89.559999000000005</c:v>
                </c:pt>
                <c:pt idx="494">
                  <c:v>89.580201000000002</c:v>
                </c:pt>
                <c:pt idx="495">
                  <c:v>89.568123</c:v>
                </c:pt>
                <c:pt idx="496">
                  <c:v>89.530794999999998</c:v>
                </c:pt>
                <c:pt idx="497">
                  <c:v>89.496157999999994</c:v>
                </c:pt>
                <c:pt idx="498">
                  <c:v>89.480928000000006</c:v>
                </c:pt>
                <c:pt idx="499">
                  <c:v>89.473911999999999</c:v>
                </c:pt>
                <c:pt idx="500">
                  <c:v>89.457802999999998</c:v>
                </c:pt>
                <c:pt idx="501">
                  <c:v>89.429886999999994</c:v>
                </c:pt>
                <c:pt idx="502">
                  <c:v>89.396216999999993</c:v>
                </c:pt>
                <c:pt idx="503">
                  <c:v>89.358247000000006</c:v>
                </c:pt>
                <c:pt idx="504">
                  <c:v>89.311438999999993</c:v>
                </c:pt>
                <c:pt idx="505">
                  <c:v>89.252600999999999</c:v>
                </c:pt>
                <c:pt idx="506">
                  <c:v>89.183819999999997</c:v>
                </c:pt>
                <c:pt idx="507">
                  <c:v>89.112317000000004</c:v>
                </c:pt>
                <c:pt idx="508">
                  <c:v>89.049767000000003</c:v>
                </c:pt>
                <c:pt idx="509">
                  <c:v>89.008863000000005</c:v>
                </c:pt>
                <c:pt idx="510">
                  <c:v>88.997354000000001</c:v>
                </c:pt>
                <c:pt idx="511">
                  <c:v>89.014655000000005</c:v>
                </c:pt>
                <c:pt idx="512">
                  <c:v>89.052453</c:v>
                </c:pt>
                <c:pt idx="513">
                  <c:v>89.095246000000003</c:v>
                </c:pt>
                <c:pt idx="514">
                  <c:v>89.121504000000002</c:v>
                </c:pt>
                <c:pt idx="515">
                  <c:v>89.112342999999996</c:v>
                </c:pt>
                <c:pt idx="516">
                  <c:v>89.066119</c:v>
                </c:pt>
                <c:pt idx="517">
                  <c:v>89.004661999999996</c:v>
                </c:pt>
                <c:pt idx="518">
                  <c:v>88.958635999999998</c:v>
                </c:pt>
                <c:pt idx="519">
                  <c:v>88.939171999999999</c:v>
                </c:pt>
                <c:pt idx="520">
                  <c:v>88.928375000000003</c:v>
                </c:pt>
                <c:pt idx="521">
                  <c:v>88.902569</c:v>
                </c:pt>
                <c:pt idx="522">
                  <c:v>88.856979999999993</c:v>
                </c:pt>
                <c:pt idx="523">
                  <c:v>88.805235999999994</c:v>
                </c:pt>
                <c:pt idx="524">
                  <c:v>88.762452999999994</c:v>
                </c:pt>
                <c:pt idx="525">
                  <c:v>88.733603000000002</c:v>
                </c:pt>
                <c:pt idx="526">
                  <c:v>88.716085000000007</c:v>
                </c:pt>
                <c:pt idx="527">
                  <c:v>88.708247</c:v>
                </c:pt>
                <c:pt idx="528">
                  <c:v>88.711034999999995</c:v>
                </c:pt>
                <c:pt idx="529">
                  <c:v>88.721348000000006</c:v>
                </c:pt>
                <c:pt idx="530">
                  <c:v>88.727592999999999</c:v>
                </c:pt>
                <c:pt idx="531">
                  <c:v>88.716374999999999</c:v>
                </c:pt>
                <c:pt idx="532">
                  <c:v>88.685004000000006</c:v>
                </c:pt>
                <c:pt idx="533">
                  <c:v>88.645228000000003</c:v>
                </c:pt>
                <c:pt idx="534">
                  <c:v>88.611940000000004</c:v>
                </c:pt>
                <c:pt idx="535">
                  <c:v>88.589270999999997</c:v>
                </c:pt>
                <c:pt idx="536">
                  <c:v>88.570768999999999</c:v>
                </c:pt>
                <c:pt idx="537">
                  <c:v>88.551050000000004</c:v>
                </c:pt>
                <c:pt idx="538">
                  <c:v>88.532180999999994</c:v>
                </c:pt>
                <c:pt idx="539">
                  <c:v>88.516878000000005</c:v>
                </c:pt>
                <c:pt idx="540">
                  <c:v>88.500659999999996</c:v>
                </c:pt>
                <c:pt idx="541">
                  <c:v>88.477357999999995</c:v>
                </c:pt>
                <c:pt idx="542">
                  <c:v>88.450788000000003</c:v>
                </c:pt>
                <c:pt idx="543">
                  <c:v>88.434276999999994</c:v>
                </c:pt>
                <c:pt idx="544">
                  <c:v>88.436375999999996</c:v>
                </c:pt>
                <c:pt idx="545">
                  <c:v>88.451194000000001</c:v>
                </c:pt>
                <c:pt idx="546">
                  <c:v>88.466072999999994</c:v>
                </c:pt>
                <c:pt idx="547">
                  <c:v>88.475168999999994</c:v>
                </c:pt>
                <c:pt idx="548">
                  <c:v>88.480350000000001</c:v>
                </c:pt>
                <c:pt idx="549">
                  <c:v>88.481887</c:v>
                </c:pt>
                <c:pt idx="550">
                  <c:v>88.475387999999995</c:v>
                </c:pt>
                <c:pt idx="551">
                  <c:v>88.459029000000001</c:v>
                </c:pt>
                <c:pt idx="552">
                  <c:v>88.437828999999994</c:v>
                </c:pt>
                <c:pt idx="553">
                  <c:v>88.416809000000001</c:v>
                </c:pt>
                <c:pt idx="554">
                  <c:v>88.393231999999998</c:v>
                </c:pt>
                <c:pt idx="555">
                  <c:v>88.361447999999996</c:v>
                </c:pt>
                <c:pt idx="556">
                  <c:v>88.322783999999999</c:v>
                </c:pt>
                <c:pt idx="557">
                  <c:v>88.284049999999993</c:v>
                </c:pt>
                <c:pt idx="558">
                  <c:v>88.249476000000001</c:v>
                </c:pt>
                <c:pt idx="559">
                  <c:v>88.221974000000003</c:v>
                </c:pt>
                <c:pt idx="560">
                  <c:v>88.211447000000007</c:v>
                </c:pt>
                <c:pt idx="561">
                  <c:v>88.232308000000003</c:v>
                </c:pt>
                <c:pt idx="562">
                  <c:v>88.287194999999997</c:v>
                </c:pt>
                <c:pt idx="563">
                  <c:v>88.355458999999996</c:v>
                </c:pt>
                <c:pt idx="564">
                  <c:v>88.403234999999995</c:v>
                </c:pt>
                <c:pt idx="565">
                  <c:v>88.408445999999998</c:v>
                </c:pt>
                <c:pt idx="566">
                  <c:v>88.377127999999999</c:v>
                </c:pt>
                <c:pt idx="567">
                  <c:v>88.337438000000006</c:v>
                </c:pt>
                <c:pt idx="568">
                  <c:v>88.316219000000004</c:v>
                </c:pt>
                <c:pt idx="569">
                  <c:v>88.317102000000006</c:v>
                </c:pt>
                <c:pt idx="570">
                  <c:v>88.320871999999994</c:v>
                </c:pt>
                <c:pt idx="571">
                  <c:v>88.309335000000004</c:v>
                </c:pt>
                <c:pt idx="572">
                  <c:v>88.286072000000004</c:v>
                </c:pt>
                <c:pt idx="573">
                  <c:v>88.269504999999995</c:v>
                </c:pt>
                <c:pt idx="574">
                  <c:v>88.267526000000004</c:v>
                </c:pt>
                <c:pt idx="575">
                  <c:v>88.266392999999994</c:v>
                </c:pt>
                <c:pt idx="576">
                  <c:v>88.246740000000003</c:v>
                </c:pt>
                <c:pt idx="577">
                  <c:v>88.204316000000006</c:v>
                </c:pt>
                <c:pt idx="578">
                  <c:v>88.151544000000001</c:v>
                </c:pt>
                <c:pt idx="579">
                  <c:v>88.102314000000007</c:v>
                </c:pt>
                <c:pt idx="580">
                  <c:v>88.061408999999998</c:v>
                </c:pt>
                <c:pt idx="581">
                  <c:v>88.029570000000007</c:v>
                </c:pt>
                <c:pt idx="582">
                  <c:v>88.011745000000005</c:v>
                </c:pt>
                <c:pt idx="583">
                  <c:v>88.015282999999997</c:v>
                </c:pt>
                <c:pt idx="584">
                  <c:v>88.041506999999996</c:v>
                </c:pt>
                <c:pt idx="585">
                  <c:v>88.081327000000002</c:v>
                </c:pt>
                <c:pt idx="586">
                  <c:v>88.118148000000005</c:v>
                </c:pt>
                <c:pt idx="587">
                  <c:v>88.134524999999996</c:v>
                </c:pt>
                <c:pt idx="588">
                  <c:v>88.119708000000003</c:v>
                </c:pt>
                <c:pt idx="589">
                  <c:v>88.076690999999997</c:v>
                </c:pt>
                <c:pt idx="590">
                  <c:v>88.023850999999993</c:v>
                </c:pt>
                <c:pt idx="591">
                  <c:v>87.984888999999995</c:v>
                </c:pt>
                <c:pt idx="592">
                  <c:v>87.972071999999997</c:v>
                </c:pt>
                <c:pt idx="593">
                  <c:v>87.979386000000005</c:v>
                </c:pt>
                <c:pt idx="594">
                  <c:v>87.99427</c:v>
                </c:pt>
                <c:pt idx="595">
                  <c:v>88.013367000000002</c:v>
                </c:pt>
                <c:pt idx="596">
                  <c:v>88.041258999999997</c:v>
                </c:pt>
                <c:pt idx="597">
                  <c:v>88.074591999999996</c:v>
                </c:pt>
                <c:pt idx="598">
                  <c:v>88.095678000000007</c:v>
                </c:pt>
                <c:pt idx="599">
                  <c:v>88.087107000000003</c:v>
                </c:pt>
                <c:pt idx="600">
                  <c:v>88.048569000000001</c:v>
                </c:pt>
                <c:pt idx="601">
                  <c:v>87.995258000000007</c:v>
                </c:pt>
                <c:pt idx="602">
                  <c:v>87.943872999999996</c:v>
                </c:pt>
                <c:pt idx="603">
                  <c:v>87.904255000000006</c:v>
                </c:pt>
                <c:pt idx="604">
                  <c:v>87.880358999999999</c:v>
                </c:pt>
                <c:pt idx="605">
                  <c:v>87.872088000000005</c:v>
                </c:pt>
                <c:pt idx="606">
                  <c:v>87.875626999999994</c:v>
                </c:pt>
                <c:pt idx="607">
                  <c:v>87.886172999999999</c:v>
                </c:pt>
                <c:pt idx="608">
                  <c:v>87.900058000000001</c:v>
                </c:pt>
                <c:pt idx="609">
                  <c:v>87.910223000000002</c:v>
                </c:pt>
                <c:pt idx="610">
                  <c:v>87.902209999999997</c:v>
                </c:pt>
                <c:pt idx="611">
                  <c:v>87.863877000000002</c:v>
                </c:pt>
                <c:pt idx="612">
                  <c:v>87.802282000000005</c:v>
                </c:pt>
                <c:pt idx="613">
                  <c:v>87.744349</c:v>
                </c:pt>
                <c:pt idx="614">
                  <c:v>87.714867999999996</c:v>
                </c:pt>
                <c:pt idx="615">
                  <c:v>87.714920000000006</c:v>
                </c:pt>
                <c:pt idx="616">
                  <c:v>87.725493</c:v>
                </c:pt>
                <c:pt idx="617">
                  <c:v>87.729028</c:v>
                </c:pt>
                <c:pt idx="618">
                  <c:v>87.721919999999997</c:v>
                </c:pt>
                <c:pt idx="619">
                  <c:v>87.709991000000002</c:v>
                </c:pt>
                <c:pt idx="620">
                  <c:v>87.700526999999994</c:v>
                </c:pt>
                <c:pt idx="621">
                  <c:v>87.698860999999994</c:v>
                </c:pt>
                <c:pt idx="622">
                  <c:v>87.705595000000002</c:v>
                </c:pt>
                <c:pt idx="623">
                  <c:v>87.714961000000002</c:v>
                </c:pt>
                <c:pt idx="624">
                  <c:v>87.719994</c:v>
                </c:pt>
                <c:pt idx="625">
                  <c:v>87.721267999999995</c:v>
                </c:pt>
                <c:pt idx="626">
                  <c:v>87.726580999999996</c:v>
                </c:pt>
                <c:pt idx="627">
                  <c:v>87.739284999999995</c:v>
                </c:pt>
                <c:pt idx="628">
                  <c:v>87.749812000000006</c:v>
                </c:pt>
                <c:pt idx="629">
                  <c:v>87.742571999999996</c:v>
                </c:pt>
                <c:pt idx="630">
                  <c:v>87.711436000000006</c:v>
                </c:pt>
                <c:pt idx="631">
                  <c:v>87.667180999999999</c:v>
                </c:pt>
                <c:pt idx="632">
                  <c:v>87.630026000000001</c:v>
                </c:pt>
                <c:pt idx="633">
                  <c:v>87.615226000000007</c:v>
                </c:pt>
                <c:pt idx="634">
                  <c:v>87.624180999999993</c:v>
                </c:pt>
                <c:pt idx="635">
                  <c:v>87.646215999999995</c:v>
                </c:pt>
                <c:pt idx="636">
                  <c:v>87.667152000000002</c:v>
                </c:pt>
                <c:pt idx="637">
                  <c:v>87.676833999999999</c:v>
                </c:pt>
                <c:pt idx="638">
                  <c:v>87.671192000000005</c:v>
                </c:pt>
                <c:pt idx="639">
                  <c:v>87.650335999999996</c:v>
                </c:pt>
                <c:pt idx="640">
                  <c:v>87.616529999999997</c:v>
                </c:pt>
                <c:pt idx="641">
                  <c:v>87.574646999999999</c:v>
                </c:pt>
                <c:pt idx="642">
                  <c:v>87.534177</c:v>
                </c:pt>
                <c:pt idx="643">
                  <c:v>87.508401000000006</c:v>
                </c:pt>
                <c:pt idx="644">
                  <c:v>87.507463000000001</c:v>
                </c:pt>
                <c:pt idx="645">
                  <c:v>87.529481000000004</c:v>
                </c:pt>
                <c:pt idx="646">
                  <c:v>87.559608999999995</c:v>
                </c:pt>
                <c:pt idx="647">
                  <c:v>87.580466000000001</c:v>
                </c:pt>
                <c:pt idx="648">
                  <c:v>87.583933999999999</c:v>
                </c:pt>
                <c:pt idx="649">
                  <c:v>87.572990000000004</c:v>
                </c:pt>
                <c:pt idx="650">
                  <c:v>87.554315000000003</c:v>
                </c:pt>
                <c:pt idx="651">
                  <c:v>87.531662999999995</c:v>
                </c:pt>
                <c:pt idx="652">
                  <c:v>87.506084999999999</c:v>
                </c:pt>
                <c:pt idx="653">
                  <c:v>87.479427000000001</c:v>
                </c:pt>
                <c:pt idx="654">
                  <c:v>87.455792000000002</c:v>
                </c:pt>
                <c:pt idx="655">
                  <c:v>87.440386000000004</c:v>
                </c:pt>
                <c:pt idx="656">
                  <c:v>87.437186999999994</c:v>
                </c:pt>
                <c:pt idx="657">
                  <c:v>87.445334000000003</c:v>
                </c:pt>
                <c:pt idx="658">
                  <c:v>87.456006000000002</c:v>
                </c:pt>
                <c:pt idx="659">
                  <c:v>87.455254999999994</c:v>
                </c:pt>
                <c:pt idx="660">
                  <c:v>87.434032999999999</c:v>
                </c:pt>
                <c:pt idx="661">
                  <c:v>87.397518000000005</c:v>
                </c:pt>
                <c:pt idx="662">
                  <c:v>87.363468999999995</c:v>
                </c:pt>
                <c:pt idx="663">
                  <c:v>87.348885999999993</c:v>
                </c:pt>
                <c:pt idx="664">
                  <c:v>87.355970999999997</c:v>
                </c:pt>
                <c:pt idx="665">
                  <c:v>87.370625000000004</c:v>
                </c:pt>
                <c:pt idx="666">
                  <c:v>87.375074999999995</c:v>
                </c:pt>
                <c:pt idx="667">
                  <c:v>87.361565999999996</c:v>
                </c:pt>
                <c:pt idx="668">
                  <c:v>87.335120000000003</c:v>
                </c:pt>
                <c:pt idx="669">
                  <c:v>87.306963999999994</c:v>
                </c:pt>
                <c:pt idx="670">
                  <c:v>87.288160000000005</c:v>
                </c:pt>
                <c:pt idx="671">
                  <c:v>87.287173999999993</c:v>
                </c:pt>
                <c:pt idx="672">
                  <c:v>87.306622000000004</c:v>
                </c:pt>
                <c:pt idx="673">
                  <c:v>87.338037</c:v>
                </c:pt>
                <c:pt idx="674">
                  <c:v>87.363271999999995</c:v>
                </c:pt>
                <c:pt idx="675">
                  <c:v>87.367265000000003</c:v>
                </c:pt>
                <c:pt idx="676">
                  <c:v>87.350363000000002</c:v>
                </c:pt>
                <c:pt idx="677">
                  <c:v>87.325834999999998</c:v>
                </c:pt>
                <c:pt idx="678">
                  <c:v>87.306815999999998</c:v>
                </c:pt>
                <c:pt idx="679">
                  <c:v>87.298893000000007</c:v>
                </c:pt>
                <c:pt idx="680">
                  <c:v>87.302443999999994</c:v>
                </c:pt>
                <c:pt idx="681">
                  <c:v>87.314712999999998</c:v>
                </c:pt>
                <c:pt idx="682">
                  <c:v>87.327630999999997</c:v>
                </c:pt>
                <c:pt idx="683">
                  <c:v>87.330278000000007</c:v>
                </c:pt>
                <c:pt idx="684">
                  <c:v>87.31926</c:v>
                </c:pt>
                <c:pt idx="685">
                  <c:v>87.304686000000004</c:v>
                </c:pt>
                <c:pt idx="686">
                  <c:v>87.301118000000002</c:v>
                </c:pt>
                <c:pt idx="687">
                  <c:v>87.311680999999993</c:v>
                </c:pt>
                <c:pt idx="688">
                  <c:v>87.323465999999996</c:v>
                </c:pt>
                <c:pt idx="689">
                  <c:v>87.319675000000004</c:v>
                </c:pt>
                <c:pt idx="690">
                  <c:v>87.296160999999998</c:v>
                </c:pt>
                <c:pt idx="691">
                  <c:v>87.266273999999996</c:v>
                </c:pt>
                <c:pt idx="692">
                  <c:v>87.248637000000002</c:v>
                </c:pt>
                <c:pt idx="693">
                  <c:v>87.249032</c:v>
                </c:pt>
                <c:pt idx="694">
                  <c:v>87.255241999999996</c:v>
                </c:pt>
                <c:pt idx="695">
                  <c:v>87.250675000000001</c:v>
                </c:pt>
                <c:pt idx="696">
                  <c:v>87.231166000000002</c:v>
                </c:pt>
                <c:pt idx="697">
                  <c:v>87.206508999999997</c:v>
                </c:pt>
                <c:pt idx="698">
                  <c:v>87.188007999999996</c:v>
                </c:pt>
                <c:pt idx="699">
                  <c:v>87.179535000000001</c:v>
                </c:pt>
                <c:pt idx="700">
                  <c:v>87.180412000000004</c:v>
                </c:pt>
                <c:pt idx="701">
                  <c:v>87.189532999999997</c:v>
                </c:pt>
                <c:pt idx="702">
                  <c:v>87.202780000000004</c:v>
                </c:pt>
                <c:pt idx="703">
                  <c:v>87.212198000000001</c:v>
                </c:pt>
                <c:pt idx="704">
                  <c:v>87.213595999999995</c:v>
                </c:pt>
                <c:pt idx="705">
                  <c:v>87.211633000000006</c:v>
                </c:pt>
                <c:pt idx="706">
                  <c:v>87.211671999999993</c:v>
                </c:pt>
                <c:pt idx="707">
                  <c:v>87.209063999999998</c:v>
                </c:pt>
                <c:pt idx="708">
                  <c:v>87.192907000000005</c:v>
                </c:pt>
                <c:pt idx="709">
                  <c:v>87.160737999999995</c:v>
                </c:pt>
                <c:pt idx="710">
                  <c:v>87.123906000000005</c:v>
                </c:pt>
                <c:pt idx="711">
                  <c:v>87.096394000000004</c:v>
                </c:pt>
                <c:pt idx="712">
                  <c:v>87.081478000000004</c:v>
                </c:pt>
                <c:pt idx="713">
                  <c:v>87.070037999999997</c:v>
                </c:pt>
                <c:pt idx="714">
                  <c:v>87.050008000000005</c:v>
                </c:pt>
                <c:pt idx="715">
                  <c:v>87.018313000000006</c:v>
                </c:pt>
                <c:pt idx="716">
                  <c:v>86.985799999999998</c:v>
                </c:pt>
                <c:pt idx="717">
                  <c:v>86.968525999999997</c:v>
                </c:pt>
                <c:pt idx="718">
                  <c:v>86.970490999999996</c:v>
                </c:pt>
                <c:pt idx="719">
                  <c:v>86.976800999999995</c:v>
                </c:pt>
                <c:pt idx="720">
                  <c:v>86.968847999999994</c:v>
                </c:pt>
                <c:pt idx="721">
                  <c:v>86.945475999999999</c:v>
                </c:pt>
                <c:pt idx="722">
                  <c:v>86.923823999999996</c:v>
                </c:pt>
                <c:pt idx="723">
                  <c:v>86.91901</c:v>
                </c:pt>
                <c:pt idx="724">
                  <c:v>86.929064999999994</c:v>
                </c:pt>
                <c:pt idx="725">
                  <c:v>86.942639999999997</c:v>
                </c:pt>
                <c:pt idx="726">
                  <c:v>86.954896000000005</c:v>
                </c:pt>
                <c:pt idx="727">
                  <c:v>86.967868999999993</c:v>
                </c:pt>
                <c:pt idx="728">
                  <c:v>86.977834999999999</c:v>
                </c:pt>
                <c:pt idx="729">
                  <c:v>86.972097000000005</c:v>
                </c:pt>
                <c:pt idx="730">
                  <c:v>86.942426999999995</c:v>
                </c:pt>
                <c:pt idx="731">
                  <c:v>86.897811000000004</c:v>
                </c:pt>
                <c:pt idx="732">
                  <c:v>86.859030000000004</c:v>
                </c:pt>
                <c:pt idx="733">
                  <c:v>86.839327999999995</c:v>
                </c:pt>
                <c:pt idx="734">
                  <c:v>86.831868</c:v>
                </c:pt>
                <c:pt idx="735">
                  <c:v>86.817867000000007</c:v>
                </c:pt>
                <c:pt idx="736">
                  <c:v>86.787017000000006</c:v>
                </c:pt>
                <c:pt idx="737">
                  <c:v>86.748289</c:v>
                </c:pt>
                <c:pt idx="738">
                  <c:v>86.720205000000007</c:v>
                </c:pt>
                <c:pt idx="739">
                  <c:v>86.712832000000006</c:v>
                </c:pt>
                <c:pt idx="740">
                  <c:v>86.720337999999998</c:v>
                </c:pt>
                <c:pt idx="741">
                  <c:v>86.728043999999997</c:v>
                </c:pt>
                <c:pt idx="742">
                  <c:v>86.723770999999999</c:v>
                </c:pt>
                <c:pt idx="743">
                  <c:v>86.704554999999999</c:v>
                </c:pt>
                <c:pt idx="744">
                  <c:v>86.677927999999994</c:v>
                </c:pt>
                <c:pt idx="745">
                  <c:v>86.657805999999994</c:v>
                </c:pt>
                <c:pt idx="746">
                  <c:v>86.654438999999996</c:v>
                </c:pt>
                <c:pt idx="747">
                  <c:v>86.666017999999994</c:v>
                </c:pt>
                <c:pt idx="748">
                  <c:v>86.683344000000005</c:v>
                </c:pt>
                <c:pt idx="749">
                  <c:v>86.703241000000006</c:v>
                </c:pt>
                <c:pt idx="750">
                  <c:v>86.731683000000004</c:v>
                </c:pt>
                <c:pt idx="751">
                  <c:v>86.770123999999996</c:v>
                </c:pt>
                <c:pt idx="752">
                  <c:v>86.803376</c:v>
                </c:pt>
                <c:pt idx="753">
                  <c:v>86.808792999999994</c:v>
                </c:pt>
                <c:pt idx="754">
                  <c:v>86.779574999999994</c:v>
                </c:pt>
                <c:pt idx="755">
                  <c:v>86.734990999999994</c:v>
                </c:pt>
                <c:pt idx="756">
                  <c:v>86.703828000000001</c:v>
                </c:pt>
                <c:pt idx="757">
                  <c:v>86.699647999999996</c:v>
                </c:pt>
                <c:pt idx="758">
                  <c:v>86.714415000000002</c:v>
                </c:pt>
                <c:pt idx="759">
                  <c:v>86.731199000000004</c:v>
                </c:pt>
                <c:pt idx="760">
                  <c:v>86.738043000000005</c:v>
                </c:pt>
                <c:pt idx="761">
                  <c:v>86.732555000000005</c:v>
                </c:pt>
                <c:pt idx="762">
                  <c:v>86.719077999999996</c:v>
                </c:pt>
                <c:pt idx="763">
                  <c:v>86.703969999999998</c:v>
                </c:pt>
                <c:pt idx="764">
                  <c:v>86.692103000000003</c:v>
                </c:pt>
                <c:pt idx="765">
                  <c:v>86.684968999999995</c:v>
                </c:pt>
                <c:pt idx="766">
                  <c:v>86.679996000000003</c:v>
                </c:pt>
                <c:pt idx="767">
                  <c:v>86.670721</c:v>
                </c:pt>
                <c:pt idx="768">
                  <c:v>86.648809999999997</c:v>
                </c:pt>
                <c:pt idx="769">
                  <c:v>86.608999999999995</c:v>
                </c:pt>
                <c:pt idx="770">
                  <c:v>86.554648999999998</c:v>
                </c:pt>
                <c:pt idx="771">
                  <c:v>86.498506000000006</c:v>
                </c:pt>
                <c:pt idx="772">
                  <c:v>86.455776</c:v>
                </c:pt>
                <c:pt idx="773">
                  <c:v>86.434259999999995</c:v>
                </c:pt>
                <c:pt idx="774">
                  <c:v>86.431006999999994</c:v>
                </c:pt>
                <c:pt idx="775">
                  <c:v>86.438816000000003</c:v>
                </c:pt>
                <c:pt idx="776">
                  <c:v>86.454667999999998</c:v>
                </c:pt>
                <c:pt idx="777">
                  <c:v>86.479512</c:v>
                </c:pt>
                <c:pt idx="778">
                  <c:v>86.509279000000006</c:v>
                </c:pt>
                <c:pt idx="779">
                  <c:v>86.529283000000007</c:v>
                </c:pt>
                <c:pt idx="780">
                  <c:v>86.523386000000002</c:v>
                </c:pt>
                <c:pt idx="781">
                  <c:v>86.492085000000003</c:v>
                </c:pt>
                <c:pt idx="782">
                  <c:v>86.457503000000003</c:v>
                </c:pt>
                <c:pt idx="783">
                  <c:v>86.444689999999994</c:v>
                </c:pt>
                <c:pt idx="784">
                  <c:v>86.457407000000003</c:v>
                </c:pt>
                <c:pt idx="785">
                  <c:v>86.473855</c:v>
                </c:pt>
                <c:pt idx="786">
                  <c:v>86.467226999999994</c:v>
                </c:pt>
                <c:pt idx="787">
                  <c:v>86.430425</c:v>
                </c:pt>
                <c:pt idx="788">
                  <c:v>86.380591999999993</c:v>
                </c:pt>
                <c:pt idx="789">
                  <c:v>86.343592999999998</c:v>
                </c:pt>
                <c:pt idx="790">
                  <c:v>86.336405999999997</c:v>
                </c:pt>
                <c:pt idx="791">
                  <c:v>86.358185000000006</c:v>
                </c:pt>
                <c:pt idx="792">
                  <c:v>86.391630000000006</c:v>
                </c:pt>
                <c:pt idx="793">
                  <c:v>86.414062000000001</c:v>
                </c:pt>
                <c:pt idx="794">
                  <c:v>86.412672999999998</c:v>
                </c:pt>
                <c:pt idx="795">
                  <c:v>86.392364999999998</c:v>
                </c:pt>
                <c:pt idx="796">
                  <c:v>86.368385000000004</c:v>
                </c:pt>
                <c:pt idx="797">
                  <c:v>86.351293999999996</c:v>
                </c:pt>
                <c:pt idx="798">
                  <c:v>86.340767</c:v>
                </c:pt>
                <c:pt idx="799">
                  <c:v>86.332205999999999</c:v>
                </c:pt>
                <c:pt idx="800">
                  <c:v>86.323548000000002</c:v>
                </c:pt>
                <c:pt idx="801">
                  <c:v>86.313545000000005</c:v>
                </c:pt>
                <c:pt idx="802">
                  <c:v>86.299060999999995</c:v>
                </c:pt>
                <c:pt idx="803">
                  <c:v>86.27955</c:v>
                </c:pt>
                <c:pt idx="804">
                  <c:v>86.261418000000006</c:v>
                </c:pt>
                <c:pt idx="805">
                  <c:v>86.252295000000004</c:v>
                </c:pt>
                <c:pt idx="806">
                  <c:v>86.251740999999996</c:v>
                </c:pt>
                <c:pt idx="807">
                  <c:v>86.251748000000006</c:v>
                </c:pt>
                <c:pt idx="808">
                  <c:v>86.246410999999995</c:v>
                </c:pt>
                <c:pt idx="809">
                  <c:v>86.237442999999999</c:v>
                </c:pt>
                <c:pt idx="810">
                  <c:v>86.229364000000004</c:v>
                </c:pt>
                <c:pt idx="811">
                  <c:v>86.223192999999995</c:v>
                </c:pt>
                <c:pt idx="812">
                  <c:v>86.217427999999998</c:v>
                </c:pt>
                <c:pt idx="813">
                  <c:v>86.212824999999995</c:v>
                </c:pt>
                <c:pt idx="814">
                  <c:v>86.212610999999995</c:v>
                </c:pt>
                <c:pt idx="815">
                  <c:v>86.217354999999998</c:v>
                </c:pt>
                <c:pt idx="816">
                  <c:v>86.221217999999993</c:v>
                </c:pt>
                <c:pt idx="817">
                  <c:v>86.214896999999993</c:v>
                </c:pt>
                <c:pt idx="818">
                  <c:v>86.193088000000003</c:v>
                </c:pt>
                <c:pt idx="819">
                  <c:v>86.159409999999994</c:v>
                </c:pt>
                <c:pt idx="820">
                  <c:v>86.124540999999994</c:v>
                </c:pt>
                <c:pt idx="821">
                  <c:v>86.099818999999997</c:v>
                </c:pt>
                <c:pt idx="822">
                  <c:v>86.092123000000001</c:v>
                </c:pt>
                <c:pt idx="823">
                  <c:v>86.102648000000002</c:v>
                </c:pt>
                <c:pt idx="824">
                  <c:v>86.126675000000006</c:v>
                </c:pt>
                <c:pt idx="825">
                  <c:v>86.153012000000004</c:v>
                </c:pt>
                <c:pt idx="826">
                  <c:v>86.167474999999996</c:v>
                </c:pt>
                <c:pt idx="827">
                  <c:v>86.161901</c:v>
                </c:pt>
                <c:pt idx="828">
                  <c:v>86.140244999999993</c:v>
                </c:pt>
                <c:pt idx="829">
                  <c:v>86.113026000000005</c:v>
                </c:pt>
                <c:pt idx="830">
                  <c:v>86.086575999999994</c:v>
                </c:pt>
                <c:pt idx="831">
                  <c:v>86.061115999999998</c:v>
                </c:pt>
                <c:pt idx="832">
                  <c:v>86.037979000000007</c:v>
                </c:pt>
                <c:pt idx="833">
                  <c:v>86.023235999999997</c:v>
                </c:pt>
                <c:pt idx="834">
                  <c:v>86.022605999999996</c:v>
                </c:pt>
                <c:pt idx="835">
                  <c:v>86.036653999999999</c:v>
                </c:pt>
                <c:pt idx="836">
                  <c:v>86.062224000000001</c:v>
                </c:pt>
                <c:pt idx="837">
                  <c:v>86.094099</c:v>
                </c:pt>
                <c:pt idx="838">
                  <c:v>86.122743999999997</c:v>
                </c:pt>
                <c:pt idx="839">
                  <c:v>86.134918999999996</c:v>
                </c:pt>
                <c:pt idx="840">
                  <c:v>86.122421000000003</c:v>
                </c:pt>
                <c:pt idx="841">
                  <c:v>86.090354000000005</c:v>
                </c:pt>
                <c:pt idx="842">
                  <c:v>86.053949000000003</c:v>
                </c:pt>
                <c:pt idx="843">
                  <c:v>86.027372999999997</c:v>
                </c:pt>
                <c:pt idx="844">
                  <c:v>86.016492999999997</c:v>
                </c:pt>
                <c:pt idx="845">
                  <c:v>86.019463999999999</c:v>
                </c:pt>
                <c:pt idx="846">
                  <c:v>86.029909000000004</c:v>
                </c:pt>
                <c:pt idx="847">
                  <c:v>86.039931999999993</c:v>
                </c:pt>
                <c:pt idx="848">
                  <c:v>86.044994000000003</c:v>
                </c:pt>
                <c:pt idx="849">
                  <c:v>86.048647000000003</c:v>
                </c:pt>
                <c:pt idx="850">
                  <c:v>86.060248000000001</c:v>
                </c:pt>
                <c:pt idx="851">
                  <c:v>86.084603000000001</c:v>
                </c:pt>
                <c:pt idx="852">
                  <c:v>86.112932999999998</c:v>
                </c:pt>
                <c:pt idx="853">
                  <c:v>86.125630999999998</c:v>
                </c:pt>
                <c:pt idx="854">
                  <c:v>86.106924000000006</c:v>
                </c:pt>
                <c:pt idx="855">
                  <c:v>86.059995000000001</c:v>
                </c:pt>
                <c:pt idx="856">
                  <c:v>86.008475000000004</c:v>
                </c:pt>
                <c:pt idx="857">
                  <c:v>85.979873999999995</c:v>
                </c:pt>
                <c:pt idx="858">
                  <c:v>85.982692999999998</c:v>
                </c:pt>
                <c:pt idx="859">
                  <c:v>85.998059999999995</c:v>
                </c:pt>
                <c:pt idx="860">
                  <c:v>85.996172999999999</c:v>
                </c:pt>
                <c:pt idx="861">
                  <c:v>85.963892999999999</c:v>
                </c:pt>
                <c:pt idx="862">
                  <c:v>85.916461999999996</c:v>
                </c:pt>
                <c:pt idx="863">
                  <c:v>85.880961999999997</c:v>
                </c:pt>
                <c:pt idx="864">
                  <c:v>85.86891</c:v>
                </c:pt>
                <c:pt idx="865">
                  <c:v>85.866777999999996</c:v>
                </c:pt>
                <c:pt idx="866">
                  <c:v>85.853342999999995</c:v>
                </c:pt>
                <c:pt idx="867">
                  <c:v>85.824022999999997</c:v>
                </c:pt>
                <c:pt idx="868">
                  <c:v>85.794476000000003</c:v>
                </c:pt>
                <c:pt idx="869">
                  <c:v>85.780231999999998</c:v>
                </c:pt>
                <c:pt idx="870">
                  <c:v>85.779426000000001</c:v>
                </c:pt>
                <c:pt idx="871">
                  <c:v>85.779159000000007</c:v>
                </c:pt>
                <c:pt idx="872">
                  <c:v>85.773651000000001</c:v>
                </c:pt>
                <c:pt idx="873">
                  <c:v>85.770663999999996</c:v>
                </c:pt>
                <c:pt idx="874">
                  <c:v>85.780928000000003</c:v>
                </c:pt>
                <c:pt idx="875">
                  <c:v>85.806822999999994</c:v>
                </c:pt>
                <c:pt idx="876">
                  <c:v>85.843163000000004</c:v>
                </c:pt>
                <c:pt idx="877">
                  <c:v>85.883413000000004</c:v>
                </c:pt>
                <c:pt idx="878">
                  <c:v>85.920681999999999</c:v>
                </c:pt>
                <c:pt idx="879">
                  <c:v>85.945284999999998</c:v>
                </c:pt>
                <c:pt idx="880">
                  <c:v>85.946511999999998</c:v>
                </c:pt>
                <c:pt idx="881">
                  <c:v>85.918954999999997</c:v>
                </c:pt>
                <c:pt idx="882">
                  <c:v>85.868246999999997</c:v>
                </c:pt>
                <c:pt idx="883">
                  <c:v>85.812264999999996</c:v>
                </c:pt>
                <c:pt idx="884">
                  <c:v>85.774618000000004</c:v>
                </c:pt>
                <c:pt idx="885">
                  <c:v>85.769872000000007</c:v>
                </c:pt>
                <c:pt idx="886">
                  <c:v>85.790228999999997</c:v>
                </c:pt>
                <c:pt idx="887">
                  <c:v>85.809102999999993</c:v>
                </c:pt>
                <c:pt idx="888">
                  <c:v>85.80283</c:v>
                </c:pt>
                <c:pt idx="889">
                  <c:v>85.769795999999999</c:v>
                </c:pt>
                <c:pt idx="890">
                  <c:v>85.727087999999995</c:v>
                </c:pt>
                <c:pt idx="891">
                  <c:v>85.690754999999996</c:v>
                </c:pt>
                <c:pt idx="892">
                  <c:v>85.664046999999997</c:v>
                </c:pt>
                <c:pt idx="893">
                  <c:v>85.644501000000005</c:v>
                </c:pt>
                <c:pt idx="894">
                  <c:v>85.634512000000001</c:v>
                </c:pt>
                <c:pt idx="895">
                  <c:v>85.638715000000005</c:v>
                </c:pt>
                <c:pt idx="896">
                  <c:v>85.653613000000007</c:v>
                </c:pt>
                <c:pt idx="897">
                  <c:v>85.665692000000007</c:v>
                </c:pt>
                <c:pt idx="898">
                  <c:v>85.661619999999999</c:v>
                </c:pt>
                <c:pt idx="899">
                  <c:v>85.638980000000004</c:v>
                </c:pt>
                <c:pt idx="900">
                  <c:v>85.606944999999996</c:v>
                </c:pt>
                <c:pt idx="901">
                  <c:v>85.578558000000001</c:v>
                </c:pt>
                <c:pt idx="902">
                  <c:v>85.562800999999993</c:v>
                </c:pt>
                <c:pt idx="903">
                  <c:v>85.560389000000001</c:v>
                </c:pt>
                <c:pt idx="904">
                  <c:v>85.564588999999998</c:v>
                </c:pt>
                <c:pt idx="905">
                  <c:v>85.568775000000002</c:v>
                </c:pt>
                <c:pt idx="906">
                  <c:v>85.575463999999997</c:v>
                </c:pt>
                <c:pt idx="907">
                  <c:v>85.594538</c:v>
                </c:pt>
                <c:pt idx="908">
                  <c:v>85.628713000000005</c:v>
                </c:pt>
                <c:pt idx="909">
                  <c:v>85.662732000000005</c:v>
                </c:pt>
                <c:pt idx="910">
                  <c:v>85.673000999999999</c:v>
                </c:pt>
                <c:pt idx="911">
                  <c:v>85.650547000000003</c:v>
                </c:pt>
                <c:pt idx="912">
                  <c:v>85.611371000000005</c:v>
                </c:pt>
                <c:pt idx="913">
                  <c:v>85.581441999999996</c:v>
                </c:pt>
                <c:pt idx="914">
                  <c:v>85.573673999999997</c:v>
                </c:pt>
                <c:pt idx="915">
                  <c:v>85.582227000000003</c:v>
                </c:pt>
                <c:pt idx="916">
                  <c:v>85.595613999999998</c:v>
                </c:pt>
                <c:pt idx="917">
                  <c:v>85.608902</c:v>
                </c:pt>
                <c:pt idx="918">
                  <c:v>85.622294999999994</c:v>
                </c:pt>
                <c:pt idx="919">
                  <c:v>85.633007000000006</c:v>
                </c:pt>
                <c:pt idx="920">
                  <c:v>85.633072999999996</c:v>
                </c:pt>
                <c:pt idx="921">
                  <c:v>85.61506</c:v>
                </c:pt>
                <c:pt idx="922">
                  <c:v>85.578632999999996</c:v>
                </c:pt>
                <c:pt idx="923">
                  <c:v>85.532442000000003</c:v>
                </c:pt>
                <c:pt idx="924">
                  <c:v>85.490781999999996</c:v>
                </c:pt>
                <c:pt idx="925">
                  <c:v>85.466459999999998</c:v>
                </c:pt>
                <c:pt idx="926">
                  <c:v>85.462992999999997</c:v>
                </c:pt>
                <c:pt idx="927">
                  <c:v>85.471885999999998</c:v>
                </c:pt>
                <c:pt idx="928">
                  <c:v>85.479153999999994</c:v>
                </c:pt>
                <c:pt idx="929">
                  <c:v>85.476620999999994</c:v>
                </c:pt>
                <c:pt idx="930">
                  <c:v>85.467169999999996</c:v>
                </c:pt>
                <c:pt idx="931">
                  <c:v>85.459057999999999</c:v>
                </c:pt>
                <c:pt idx="932">
                  <c:v>85.456478000000004</c:v>
                </c:pt>
                <c:pt idx="933">
                  <c:v>85.457091000000005</c:v>
                </c:pt>
                <c:pt idx="934">
                  <c:v>85.457244000000003</c:v>
                </c:pt>
                <c:pt idx="935">
                  <c:v>85.455521000000005</c:v>
                </c:pt>
                <c:pt idx="936">
                  <c:v>85.449592999999993</c:v>
                </c:pt>
                <c:pt idx="937">
                  <c:v>85.433948000000001</c:v>
                </c:pt>
                <c:pt idx="938">
                  <c:v>85.405731000000003</c:v>
                </c:pt>
                <c:pt idx="939">
                  <c:v>85.371741999999998</c:v>
                </c:pt>
                <c:pt idx="940">
                  <c:v>85.344933999999995</c:v>
                </c:pt>
                <c:pt idx="941">
                  <c:v>85.332874000000004</c:v>
                </c:pt>
                <c:pt idx="942">
                  <c:v>85.332763</c:v>
                </c:pt>
                <c:pt idx="943">
                  <c:v>85.338659000000007</c:v>
                </c:pt>
                <c:pt idx="944">
                  <c:v>85.349378000000002</c:v>
                </c:pt>
                <c:pt idx="945">
                  <c:v>85.365335999999999</c:v>
                </c:pt>
                <c:pt idx="946">
                  <c:v>85.380014000000003</c:v>
                </c:pt>
                <c:pt idx="947">
                  <c:v>85.379908999999998</c:v>
                </c:pt>
                <c:pt idx="948">
                  <c:v>85.355249999999998</c:v>
                </c:pt>
                <c:pt idx="949">
                  <c:v>85.311779000000001</c:v>
                </c:pt>
                <c:pt idx="950">
                  <c:v>85.273084999999995</c:v>
                </c:pt>
                <c:pt idx="951">
                  <c:v>85.267601999999997</c:v>
                </c:pt>
                <c:pt idx="952">
                  <c:v>85.305214000000007</c:v>
                </c:pt>
                <c:pt idx="953">
                  <c:v>85.363609999999994</c:v>
                </c:pt>
                <c:pt idx="954">
                  <c:v>85.402805999999998</c:v>
                </c:pt>
                <c:pt idx="955">
                  <c:v>85.398724000000001</c:v>
                </c:pt>
                <c:pt idx="956">
                  <c:v>85.362091000000007</c:v>
                </c:pt>
                <c:pt idx="957">
                  <c:v>85.322708000000006</c:v>
                </c:pt>
                <c:pt idx="958">
                  <c:v>85.298604999999995</c:v>
                </c:pt>
                <c:pt idx="959">
                  <c:v>85.285471000000001</c:v>
                </c:pt>
                <c:pt idx="960">
                  <c:v>85.272989999999993</c:v>
                </c:pt>
                <c:pt idx="961">
                  <c:v>85.261392000000001</c:v>
                </c:pt>
                <c:pt idx="962">
                  <c:v>85.258454999999998</c:v>
                </c:pt>
                <c:pt idx="963">
                  <c:v>85.266555999999994</c:v>
                </c:pt>
                <c:pt idx="964">
                  <c:v>85.278063000000003</c:v>
                </c:pt>
                <c:pt idx="965">
                  <c:v>85.281664000000006</c:v>
                </c:pt>
                <c:pt idx="966">
                  <c:v>85.271152000000001</c:v>
                </c:pt>
                <c:pt idx="967">
                  <c:v>85.249944999999997</c:v>
                </c:pt>
                <c:pt idx="968">
                  <c:v>85.228738000000007</c:v>
                </c:pt>
                <c:pt idx="969">
                  <c:v>85.217232999999993</c:v>
                </c:pt>
                <c:pt idx="970">
                  <c:v>85.217294999999993</c:v>
                </c:pt>
                <c:pt idx="971">
                  <c:v>85.225859</c:v>
                </c:pt>
                <c:pt idx="972">
                  <c:v>85.242099999999994</c:v>
                </c:pt>
                <c:pt idx="973">
                  <c:v>85.265855000000002</c:v>
                </c:pt>
                <c:pt idx="974">
                  <c:v>85.289016000000004</c:v>
                </c:pt>
                <c:pt idx="975">
                  <c:v>85.296002999999999</c:v>
                </c:pt>
                <c:pt idx="976">
                  <c:v>85.277951000000002</c:v>
                </c:pt>
                <c:pt idx="977">
                  <c:v>85.242862000000002</c:v>
                </c:pt>
                <c:pt idx="978">
                  <c:v>85.207870999999997</c:v>
                </c:pt>
                <c:pt idx="979">
                  <c:v>85.184550999999999</c:v>
                </c:pt>
                <c:pt idx="980">
                  <c:v>85.174694000000002</c:v>
                </c:pt>
                <c:pt idx="981">
                  <c:v>85.176044000000005</c:v>
                </c:pt>
                <c:pt idx="982">
                  <c:v>85.185817</c:v>
                </c:pt>
                <c:pt idx="983">
                  <c:v>85.199539000000001</c:v>
                </c:pt>
                <c:pt idx="984">
                  <c:v>85.212145000000007</c:v>
                </c:pt>
                <c:pt idx="985">
                  <c:v>85.221481999999995</c:v>
                </c:pt>
                <c:pt idx="986">
                  <c:v>85.227716999999998</c:v>
                </c:pt>
                <c:pt idx="987">
                  <c:v>85.229286999999999</c:v>
                </c:pt>
                <c:pt idx="988">
                  <c:v>85.222887</c:v>
                </c:pt>
                <c:pt idx="989">
                  <c:v>85.20787</c:v>
                </c:pt>
                <c:pt idx="990">
                  <c:v>85.187250000000006</c:v>
                </c:pt>
                <c:pt idx="991">
                  <c:v>85.163888999999998</c:v>
                </c:pt>
                <c:pt idx="992">
                  <c:v>85.139466999999996</c:v>
                </c:pt>
                <c:pt idx="993">
                  <c:v>85.118471999999997</c:v>
                </c:pt>
                <c:pt idx="994">
                  <c:v>85.108918000000003</c:v>
                </c:pt>
                <c:pt idx="995">
                  <c:v>85.114063999999999</c:v>
                </c:pt>
                <c:pt idx="996">
                  <c:v>85.124019000000004</c:v>
                </c:pt>
                <c:pt idx="997">
                  <c:v>85.121313000000001</c:v>
                </c:pt>
                <c:pt idx="998">
                  <c:v>85.098498000000006</c:v>
                </c:pt>
                <c:pt idx="999">
                  <c:v>85.067852999999999</c:v>
                </c:pt>
                <c:pt idx="1000">
                  <c:v>85.049397999999997</c:v>
                </c:pt>
                <c:pt idx="1001">
                  <c:v>85.049445000000006</c:v>
                </c:pt>
                <c:pt idx="1002">
                  <c:v>85.055356000000003</c:v>
                </c:pt>
                <c:pt idx="1003">
                  <c:v>85.053488000000002</c:v>
                </c:pt>
                <c:pt idx="1004">
                  <c:v>85.046871999999993</c:v>
                </c:pt>
                <c:pt idx="1005">
                  <c:v>85.048608999999999</c:v>
                </c:pt>
                <c:pt idx="1006">
                  <c:v>85.059603999999993</c:v>
                </c:pt>
                <c:pt idx="1007">
                  <c:v>85.061689000000001</c:v>
                </c:pt>
                <c:pt idx="1008">
                  <c:v>85.036368999999993</c:v>
                </c:pt>
                <c:pt idx="1009">
                  <c:v>84.984111999999996</c:v>
                </c:pt>
                <c:pt idx="1010">
                  <c:v>84.921040000000005</c:v>
                </c:pt>
                <c:pt idx="1011">
                  <c:v>84.861547999999999</c:v>
                </c:pt>
                <c:pt idx="1012">
                  <c:v>84.809673000000004</c:v>
                </c:pt>
                <c:pt idx="1013">
                  <c:v>84.763482999999994</c:v>
                </c:pt>
                <c:pt idx="1014">
                  <c:v>84.719420999999997</c:v>
                </c:pt>
                <c:pt idx="1015">
                  <c:v>84.670417</c:v>
                </c:pt>
                <c:pt idx="1016">
                  <c:v>84.605221999999998</c:v>
                </c:pt>
                <c:pt idx="1017">
                  <c:v>84.513805000000005</c:v>
                </c:pt>
                <c:pt idx="1018">
                  <c:v>84.392285999999999</c:v>
                </c:pt>
                <c:pt idx="1019">
                  <c:v>84.241511000000003</c:v>
                </c:pt>
                <c:pt idx="1020">
                  <c:v>84.062927999999999</c:v>
                </c:pt>
                <c:pt idx="1021">
                  <c:v>83.858514999999997</c:v>
                </c:pt>
                <c:pt idx="1022">
                  <c:v>83.634344999999996</c:v>
                </c:pt>
                <c:pt idx="1023">
                  <c:v>83.401052000000007</c:v>
                </c:pt>
                <c:pt idx="1024">
                  <c:v>83.167241000000004</c:v>
                </c:pt>
                <c:pt idx="1025">
                  <c:v>82.929850000000002</c:v>
                </c:pt>
                <c:pt idx="1026">
                  <c:v>82.671474000000003</c:v>
                </c:pt>
                <c:pt idx="1027">
                  <c:v>82.371555999999998</c:v>
                </c:pt>
                <c:pt idx="1028">
                  <c:v>82.024529000000001</c:v>
                </c:pt>
                <c:pt idx="1029">
                  <c:v>81.647597000000005</c:v>
                </c:pt>
                <c:pt idx="1030">
                  <c:v>81.269259000000005</c:v>
                </c:pt>
                <c:pt idx="1031">
                  <c:v>80.909395000000004</c:v>
                </c:pt>
                <c:pt idx="1032">
                  <c:v>80.569738000000001</c:v>
                </c:pt>
                <c:pt idx="1033">
                  <c:v>80.240944999999996</c:v>
                </c:pt>
                <c:pt idx="1034">
                  <c:v>79.916534999999996</c:v>
                </c:pt>
                <c:pt idx="1035">
                  <c:v>79.600933999999995</c:v>
                </c:pt>
                <c:pt idx="1036">
                  <c:v>79.307631999999998</c:v>
                </c:pt>
                <c:pt idx="1037">
                  <c:v>79.051464999999993</c:v>
                </c:pt>
                <c:pt idx="1038">
                  <c:v>78.840952000000001</c:v>
                </c:pt>
                <c:pt idx="1039">
                  <c:v>78.676132999999993</c:v>
                </c:pt>
                <c:pt idx="1040">
                  <c:v>78.553201999999999</c:v>
                </c:pt>
                <c:pt idx="1041">
                  <c:v>78.471168000000006</c:v>
                </c:pt>
                <c:pt idx="1042">
                  <c:v>78.434466</c:v>
                </c:pt>
                <c:pt idx="1043">
                  <c:v>78.450682999999998</c:v>
                </c:pt>
                <c:pt idx="1044">
                  <c:v>78.526251999999999</c:v>
                </c:pt>
                <c:pt idx="1045">
                  <c:v>78.661026000000007</c:v>
                </c:pt>
                <c:pt idx="1046">
                  <c:v>78.842527000000004</c:v>
                </c:pt>
                <c:pt idx="1047">
                  <c:v>79.045889000000003</c:v>
                </c:pt>
                <c:pt idx="1048">
                  <c:v>79.244118</c:v>
                </c:pt>
                <c:pt idx="1049">
                  <c:v>79.420368999999994</c:v>
                </c:pt>
                <c:pt idx="1050">
                  <c:v>79.568713000000002</c:v>
                </c:pt>
                <c:pt idx="1051">
                  <c:v>79.683893999999995</c:v>
                </c:pt>
                <c:pt idx="1052">
                  <c:v>79.755785000000003</c:v>
                </c:pt>
                <c:pt idx="1053">
                  <c:v>79.776959000000005</c:v>
                </c:pt>
                <c:pt idx="1054">
                  <c:v>79.751637000000002</c:v>
                </c:pt>
                <c:pt idx="1055">
                  <c:v>79.691211999999993</c:v>
                </c:pt>
                <c:pt idx="1056">
                  <c:v>79.601198999999994</c:v>
                </c:pt>
                <c:pt idx="1057">
                  <c:v>79.478151999999994</c:v>
                </c:pt>
                <c:pt idx="1058">
                  <c:v>79.321501999999995</c:v>
                </c:pt>
                <c:pt idx="1059">
                  <c:v>79.143386000000007</c:v>
                </c:pt>
                <c:pt idx="1060">
                  <c:v>78.961470000000006</c:v>
                </c:pt>
                <c:pt idx="1061">
                  <c:v>78.784239999999997</c:v>
                </c:pt>
                <c:pt idx="1062">
                  <c:v>78.609955999999997</c:v>
                </c:pt>
                <c:pt idx="1063">
                  <c:v>78.441360000000003</c:v>
                </c:pt>
                <c:pt idx="1064">
                  <c:v>78.294803999999999</c:v>
                </c:pt>
                <c:pt idx="1065">
                  <c:v>78.189285999999996</c:v>
                </c:pt>
                <c:pt idx="1066">
                  <c:v>78.129056000000006</c:v>
                </c:pt>
                <c:pt idx="1067">
                  <c:v>78.102458999999996</c:v>
                </c:pt>
                <c:pt idx="1068">
                  <c:v>78.097284999999999</c:v>
                </c:pt>
                <c:pt idx="1069">
                  <c:v>78.111856000000003</c:v>
                </c:pt>
                <c:pt idx="1070">
                  <c:v>78.149286000000004</c:v>
                </c:pt>
                <c:pt idx="1071">
                  <c:v>78.205416999999997</c:v>
                </c:pt>
                <c:pt idx="1072">
                  <c:v>78.266925000000001</c:v>
                </c:pt>
                <c:pt idx="1073">
                  <c:v>78.321927000000002</c:v>
                </c:pt>
                <c:pt idx="1074">
                  <c:v>78.371995999999996</c:v>
                </c:pt>
                <c:pt idx="1075">
                  <c:v>78.433594999999997</c:v>
                </c:pt>
                <c:pt idx="1076">
                  <c:v>78.525245999999996</c:v>
                </c:pt>
                <c:pt idx="1077">
                  <c:v>78.649581999999995</c:v>
                </c:pt>
                <c:pt idx="1078">
                  <c:v>78.788566000000003</c:v>
                </c:pt>
                <c:pt idx="1079">
                  <c:v>78.920259000000001</c:v>
                </c:pt>
                <c:pt idx="1080">
                  <c:v>79.040452999999999</c:v>
                </c:pt>
                <c:pt idx="1081">
                  <c:v>79.163785000000004</c:v>
                </c:pt>
                <c:pt idx="1082">
                  <c:v>79.302961999999994</c:v>
                </c:pt>
                <c:pt idx="1083">
                  <c:v>79.452016</c:v>
                </c:pt>
                <c:pt idx="1084">
                  <c:v>79.592930999999993</c:v>
                </c:pt>
                <c:pt idx="1085">
                  <c:v>79.714136999999994</c:v>
                </c:pt>
                <c:pt idx="1086">
                  <c:v>79.818042000000005</c:v>
                </c:pt>
                <c:pt idx="1087">
                  <c:v>79.913088999999999</c:v>
                </c:pt>
                <c:pt idx="1088">
                  <c:v>80.003210999999993</c:v>
                </c:pt>
                <c:pt idx="1089">
                  <c:v>80.084567000000007</c:v>
                </c:pt>
                <c:pt idx="1090">
                  <c:v>80.150030000000001</c:v>
                </c:pt>
                <c:pt idx="1091">
                  <c:v>80.197631999999999</c:v>
                </c:pt>
                <c:pt idx="1092">
                  <c:v>80.236503999999996</c:v>
                </c:pt>
                <c:pt idx="1093">
                  <c:v>80.282914000000005</c:v>
                </c:pt>
                <c:pt idx="1094">
                  <c:v>80.348456999999996</c:v>
                </c:pt>
                <c:pt idx="1095">
                  <c:v>80.433268999999996</c:v>
                </c:pt>
                <c:pt idx="1096">
                  <c:v>80.530674000000005</c:v>
                </c:pt>
                <c:pt idx="1097">
                  <c:v>80.633729000000002</c:v>
                </c:pt>
                <c:pt idx="1098">
                  <c:v>80.734977000000001</c:v>
                </c:pt>
                <c:pt idx="1099">
                  <c:v>80.82508</c:v>
                </c:pt>
                <c:pt idx="1100">
                  <c:v>80.899360000000001</c:v>
                </c:pt>
                <c:pt idx="1101">
                  <c:v>80.962737000000004</c:v>
                </c:pt>
                <c:pt idx="1102">
                  <c:v>81.023112999999995</c:v>
                </c:pt>
                <c:pt idx="1103">
                  <c:v>81.081907000000001</c:v>
                </c:pt>
                <c:pt idx="1104">
                  <c:v>81.135587999999998</c:v>
                </c:pt>
                <c:pt idx="1105">
                  <c:v>81.185689999999994</c:v>
                </c:pt>
                <c:pt idx="1106">
                  <c:v>81.239562000000006</c:v>
                </c:pt>
                <c:pt idx="1107">
                  <c:v>81.300713999999999</c:v>
                </c:pt>
                <c:pt idx="1108">
                  <c:v>81.364501000000004</c:v>
                </c:pt>
                <c:pt idx="1109">
                  <c:v>81.424611999999996</c:v>
                </c:pt>
                <c:pt idx="1110">
                  <c:v>81.477850000000004</c:v>
                </c:pt>
                <c:pt idx="1111">
                  <c:v>81.520049</c:v>
                </c:pt>
                <c:pt idx="1112">
                  <c:v>81.542708000000005</c:v>
                </c:pt>
                <c:pt idx="1113">
                  <c:v>81.537571</c:v>
                </c:pt>
                <c:pt idx="1114">
                  <c:v>81.501885000000001</c:v>
                </c:pt>
                <c:pt idx="1115">
                  <c:v>81.437717000000006</c:v>
                </c:pt>
                <c:pt idx="1116">
                  <c:v>81.349828000000002</c:v>
                </c:pt>
                <c:pt idx="1117">
                  <c:v>81.246056999999993</c:v>
                </c:pt>
                <c:pt idx="1118">
                  <c:v>81.134924999999996</c:v>
                </c:pt>
                <c:pt idx="1119">
                  <c:v>81.018704</c:v>
                </c:pt>
                <c:pt idx="1120">
                  <c:v>80.891510999999994</c:v>
                </c:pt>
                <c:pt idx="1121">
                  <c:v>80.747251000000006</c:v>
                </c:pt>
                <c:pt idx="1122">
                  <c:v>80.587333999999998</c:v>
                </c:pt>
                <c:pt idx="1123">
                  <c:v>80.419599000000005</c:v>
                </c:pt>
                <c:pt idx="1124">
                  <c:v>80.255526000000003</c:v>
                </c:pt>
                <c:pt idx="1125">
                  <c:v>80.113214999999997</c:v>
                </c:pt>
                <c:pt idx="1126">
                  <c:v>80.016277000000002</c:v>
                </c:pt>
                <c:pt idx="1127">
                  <c:v>79.978915999999998</c:v>
                </c:pt>
                <c:pt idx="1128">
                  <c:v>79.990894999999995</c:v>
                </c:pt>
                <c:pt idx="1129">
                  <c:v>80.024591000000001</c:v>
                </c:pt>
                <c:pt idx="1130">
                  <c:v>80.058835999999999</c:v>
                </c:pt>
                <c:pt idx="1131">
                  <c:v>80.089195000000004</c:v>
                </c:pt>
                <c:pt idx="1132">
                  <c:v>80.114073000000005</c:v>
                </c:pt>
                <c:pt idx="1133">
                  <c:v>80.120624000000007</c:v>
                </c:pt>
                <c:pt idx="1134">
                  <c:v>80.093079000000003</c:v>
                </c:pt>
                <c:pt idx="1135">
                  <c:v>80.031233</c:v>
                </c:pt>
                <c:pt idx="1136">
                  <c:v>79.951638000000003</c:v>
                </c:pt>
                <c:pt idx="1137">
                  <c:v>79.870580000000004</c:v>
                </c:pt>
                <c:pt idx="1138">
                  <c:v>79.793857000000003</c:v>
                </c:pt>
                <c:pt idx="1139">
                  <c:v>79.726066000000003</c:v>
                </c:pt>
                <c:pt idx="1140">
                  <c:v>79.682254999999998</c:v>
                </c:pt>
                <c:pt idx="1141">
                  <c:v>79.682423</c:v>
                </c:pt>
                <c:pt idx="1142">
                  <c:v>79.735011</c:v>
                </c:pt>
                <c:pt idx="1143">
                  <c:v>79.830173000000002</c:v>
                </c:pt>
                <c:pt idx="1144">
                  <c:v>79.950309000000004</c:v>
                </c:pt>
                <c:pt idx="1145">
                  <c:v>80.085815999999994</c:v>
                </c:pt>
                <c:pt idx="1146">
                  <c:v>80.240206999999998</c:v>
                </c:pt>
                <c:pt idx="1147">
                  <c:v>80.421334000000002</c:v>
                </c:pt>
                <c:pt idx="1148">
                  <c:v>80.627313999999998</c:v>
                </c:pt>
                <c:pt idx="1149">
                  <c:v>80.839961000000002</c:v>
                </c:pt>
                <c:pt idx="1150">
                  <c:v>81.032989000000001</c:v>
                </c:pt>
                <c:pt idx="1151">
                  <c:v>81.189031999999997</c:v>
                </c:pt>
                <c:pt idx="1152">
                  <c:v>81.310525999999996</c:v>
                </c:pt>
                <c:pt idx="1153">
                  <c:v>81.413687999999993</c:v>
                </c:pt>
                <c:pt idx="1154">
                  <c:v>81.513019</c:v>
                </c:pt>
                <c:pt idx="1155">
                  <c:v>81.612981000000005</c:v>
                </c:pt>
                <c:pt idx="1156">
                  <c:v>81.712112000000005</c:v>
                </c:pt>
                <c:pt idx="1157">
                  <c:v>81.809633000000005</c:v>
                </c:pt>
                <c:pt idx="1158">
                  <c:v>81.904954000000004</c:v>
                </c:pt>
                <c:pt idx="1159">
                  <c:v>81.993634</c:v>
                </c:pt>
                <c:pt idx="1160">
                  <c:v>82.068651000000003</c:v>
                </c:pt>
                <c:pt idx="1161">
                  <c:v>82.127139</c:v>
                </c:pt>
                <c:pt idx="1162">
                  <c:v>82.173807999999994</c:v>
                </c:pt>
                <c:pt idx="1163">
                  <c:v>82.216093999999998</c:v>
                </c:pt>
                <c:pt idx="1164">
                  <c:v>82.256621999999993</c:v>
                </c:pt>
                <c:pt idx="1165">
                  <c:v>82.292061000000004</c:v>
                </c:pt>
                <c:pt idx="1166">
                  <c:v>82.319452999999996</c:v>
                </c:pt>
                <c:pt idx="1167">
                  <c:v>82.341736999999995</c:v>
                </c:pt>
                <c:pt idx="1168">
                  <c:v>82.365208999999993</c:v>
                </c:pt>
                <c:pt idx="1169">
                  <c:v>82.392797000000002</c:v>
                </c:pt>
                <c:pt idx="1170">
                  <c:v>82.423518999999999</c:v>
                </c:pt>
                <c:pt idx="1171">
                  <c:v>82.459114999999997</c:v>
                </c:pt>
                <c:pt idx="1172">
                  <c:v>82.505989999999997</c:v>
                </c:pt>
                <c:pt idx="1173">
                  <c:v>82.565662000000003</c:v>
                </c:pt>
                <c:pt idx="1174">
                  <c:v>82.626011000000005</c:v>
                </c:pt>
                <c:pt idx="1175">
                  <c:v>82.668846000000002</c:v>
                </c:pt>
                <c:pt idx="1176">
                  <c:v>82.687717000000006</c:v>
                </c:pt>
                <c:pt idx="1177">
                  <c:v>82.693489</c:v>
                </c:pt>
                <c:pt idx="1178">
                  <c:v>82.701103000000003</c:v>
                </c:pt>
                <c:pt idx="1179">
                  <c:v>82.716097000000005</c:v>
                </c:pt>
                <c:pt idx="1180">
                  <c:v>82.736007999999998</c:v>
                </c:pt>
                <c:pt idx="1181">
                  <c:v>82.758729000000002</c:v>
                </c:pt>
                <c:pt idx="1182">
                  <c:v>82.784184999999994</c:v>
                </c:pt>
                <c:pt idx="1183">
                  <c:v>82.811639999999997</c:v>
                </c:pt>
                <c:pt idx="1184">
                  <c:v>82.841286999999994</c:v>
                </c:pt>
                <c:pt idx="1185">
                  <c:v>82.876247000000006</c:v>
                </c:pt>
                <c:pt idx="1186">
                  <c:v>82.916928999999996</c:v>
                </c:pt>
                <c:pt idx="1187">
                  <c:v>82.954182000000003</c:v>
                </c:pt>
                <c:pt idx="1188">
                  <c:v>82.974344000000002</c:v>
                </c:pt>
                <c:pt idx="1189">
                  <c:v>82.972948000000002</c:v>
                </c:pt>
                <c:pt idx="1190">
                  <c:v>82.959776000000005</c:v>
                </c:pt>
                <c:pt idx="1191">
                  <c:v>82.949286999999998</c:v>
                </c:pt>
                <c:pt idx="1192">
                  <c:v>82.949128999999999</c:v>
                </c:pt>
                <c:pt idx="1193">
                  <c:v>82.958276999999995</c:v>
                </c:pt>
                <c:pt idx="1194">
                  <c:v>82.972105999999997</c:v>
                </c:pt>
                <c:pt idx="1195">
                  <c:v>82.987238000000005</c:v>
                </c:pt>
                <c:pt idx="1196">
                  <c:v>83.004321000000004</c:v>
                </c:pt>
                <c:pt idx="1197">
                  <c:v>83.028228999999996</c:v>
                </c:pt>
                <c:pt idx="1198">
                  <c:v>83.063417999999999</c:v>
                </c:pt>
                <c:pt idx="1199">
                  <c:v>83.106852000000003</c:v>
                </c:pt>
                <c:pt idx="1200">
                  <c:v>83.146332999999998</c:v>
                </c:pt>
                <c:pt idx="1201">
                  <c:v>83.167542999999995</c:v>
                </c:pt>
                <c:pt idx="1202">
                  <c:v>83.163863000000006</c:v>
                </c:pt>
                <c:pt idx="1203">
                  <c:v>83.141655</c:v>
                </c:pt>
                <c:pt idx="1204">
                  <c:v>83.118713</c:v>
                </c:pt>
                <c:pt idx="1205">
                  <c:v>83.115970000000004</c:v>
                </c:pt>
                <c:pt idx="1206">
                  <c:v>83.144581000000002</c:v>
                </c:pt>
                <c:pt idx="1207">
                  <c:v>83.196393</c:v>
                </c:pt>
                <c:pt idx="1208">
                  <c:v>83.247781000000003</c:v>
                </c:pt>
                <c:pt idx="1209">
                  <c:v>83.275925999999998</c:v>
                </c:pt>
                <c:pt idx="1210">
                  <c:v>83.273915000000002</c:v>
                </c:pt>
                <c:pt idx="1211">
                  <c:v>83.252889999999994</c:v>
                </c:pt>
                <c:pt idx="1212">
                  <c:v>83.232648999999995</c:v>
                </c:pt>
                <c:pt idx="1213">
                  <c:v>83.229795999999993</c:v>
                </c:pt>
                <c:pt idx="1214">
                  <c:v>83.249726999999993</c:v>
                </c:pt>
                <c:pt idx="1215">
                  <c:v>83.284737000000007</c:v>
                </c:pt>
                <c:pt idx="1216">
                  <c:v>83.318712000000005</c:v>
                </c:pt>
                <c:pt idx="1217">
                  <c:v>83.336282999999995</c:v>
                </c:pt>
                <c:pt idx="1218">
                  <c:v>83.331352999999993</c:v>
                </c:pt>
                <c:pt idx="1219">
                  <c:v>83.310471000000007</c:v>
                </c:pt>
                <c:pt idx="1220">
                  <c:v>83.289170999999996</c:v>
                </c:pt>
                <c:pt idx="1221">
                  <c:v>83.281864999999996</c:v>
                </c:pt>
                <c:pt idx="1222">
                  <c:v>83.290935000000005</c:v>
                </c:pt>
                <c:pt idx="1223">
                  <c:v>83.305384000000004</c:v>
                </c:pt>
                <c:pt idx="1224">
                  <c:v>83.312620999999993</c:v>
                </c:pt>
                <c:pt idx="1225">
                  <c:v>83.311329999999998</c:v>
                </c:pt>
                <c:pt idx="1226">
                  <c:v>83.310108</c:v>
                </c:pt>
                <c:pt idx="1227">
                  <c:v>83.314943999999997</c:v>
                </c:pt>
                <c:pt idx="1228">
                  <c:v>83.323740000000001</c:v>
                </c:pt>
                <c:pt idx="1229">
                  <c:v>83.333731</c:v>
                </c:pt>
                <c:pt idx="1230">
                  <c:v>83.347200000000001</c:v>
                </c:pt>
                <c:pt idx="1231">
                  <c:v>83.365272000000004</c:v>
                </c:pt>
                <c:pt idx="1232">
                  <c:v>83.381450000000001</c:v>
                </c:pt>
                <c:pt idx="1233">
                  <c:v>83.388769999999994</c:v>
                </c:pt>
                <c:pt idx="1234">
                  <c:v>83.391542000000001</c:v>
                </c:pt>
                <c:pt idx="1235">
                  <c:v>83.402129000000002</c:v>
                </c:pt>
                <c:pt idx="1236">
                  <c:v>83.424358999999995</c:v>
                </c:pt>
                <c:pt idx="1237">
                  <c:v>83.446766999999994</c:v>
                </c:pt>
                <c:pt idx="1238">
                  <c:v>83.456800000000001</c:v>
                </c:pt>
                <c:pt idx="1239">
                  <c:v>83.457769999999996</c:v>
                </c:pt>
                <c:pt idx="1240">
                  <c:v>83.465577999999994</c:v>
                </c:pt>
                <c:pt idx="1241">
                  <c:v>83.488804000000002</c:v>
                </c:pt>
                <c:pt idx="1242">
                  <c:v>83.517080000000007</c:v>
                </c:pt>
                <c:pt idx="1243">
                  <c:v>83.531747999999993</c:v>
                </c:pt>
                <c:pt idx="1244">
                  <c:v>83.525176999999999</c:v>
                </c:pt>
                <c:pt idx="1245">
                  <c:v>83.506377000000001</c:v>
                </c:pt>
                <c:pt idx="1246">
                  <c:v>83.489322999999999</c:v>
                </c:pt>
                <c:pt idx="1247">
                  <c:v>83.480363999999994</c:v>
                </c:pt>
                <c:pt idx="1248">
                  <c:v>83.478177000000002</c:v>
                </c:pt>
                <c:pt idx="1249">
                  <c:v>83.481328000000005</c:v>
                </c:pt>
                <c:pt idx="1250">
                  <c:v>83.490832999999995</c:v>
                </c:pt>
                <c:pt idx="1251">
                  <c:v>83.505741</c:v>
                </c:pt>
                <c:pt idx="1252">
                  <c:v>83.520778000000007</c:v>
                </c:pt>
                <c:pt idx="1253">
                  <c:v>83.530997999999997</c:v>
                </c:pt>
                <c:pt idx="1254">
                  <c:v>83.53716</c:v>
                </c:pt>
                <c:pt idx="1255">
                  <c:v>83.544498000000004</c:v>
                </c:pt>
                <c:pt idx="1256">
                  <c:v>83.556404999999998</c:v>
                </c:pt>
                <c:pt idx="1257">
                  <c:v>83.570087000000001</c:v>
                </c:pt>
                <c:pt idx="1258">
                  <c:v>83.578276000000002</c:v>
                </c:pt>
                <c:pt idx="1259">
                  <c:v>83.575433000000004</c:v>
                </c:pt>
                <c:pt idx="1260">
                  <c:v>83.563508999999996</c:v>
                </c:pt>
                <c:pt idx="1261">
                  <c:v>83.551946000000001</c:v>
                </c:pt>
                <c:pt idx="1262">
                  <c:v>83.550501999999994</c:v>
                </c:pt>
                <c:pt idx="1263">
                  <c:v>83.560866000000004</c:v>
                </c:pt>
                <c:pt idx="1264">
                  <c:v>83.575850000000003</c:v>
                </c:pt>
                <c:pt idx="1265">
                  <c:v>83.587187</c:v>
                </c:pt>
                <c:pt idx="1266">
                  <c:v>83.592584000000002</c:v>
                </c:pt>
                <c:pt idx="1267">
                  <c:v>83.594303999999994</c:v>
                </c:pt>
                <c:pt idx="1268">
                  <c:v>83.593691000000007</c:v>
                </c:pt>
                <c:pt idx="1269">
                  <c:v>83.591165000000004</c:v>
                </c:pt>
                <c:pt idx="1270">
                  <c:v>83.591437999999997</c:v>
                </c:pt>
                <c:pt idx="1271">
                  <c:v>83.603425999999999</c:v>
                </c:pt>
                <c:pt idx="1272">
                  <c:v>83.630049999999997</c:v>
                </c:pt>
                <c:pt idx="1273">
                  <c:v>83.659052000000003</c:v>
                </c:pt>
                <c:pt idx="1274">
                  <c:v>83.669613999999996</c:v>
                </c:pt>
                <c:pt idx="1275">
                  <c:v>83.651829000000006</c:v>
                </c:pt>
                <c:pt idx="1276">
                  <c:v>83.617986000000002</c:v>
                </c:pt>
                <c:pt idx="1277">
                  <c:v>83.591070000000002</c:v>
                </c:pt>
                <c:pt idx="1278">
                  <c:v>83.582792999999995</c:v>
                </c:pt>
                <c:pt idx="1279">
                  <c:v>83.586359000000002</c:v>
                </c:pt>
                <c:pt idx="1280">
                  <c:v>83.589766999999995</c:v>
                </c:pt>
                <c:pt idx="1281">
                  <c:v>83.589782999999997</c:v>
                </c:pt>
                <c:pt idx="1282">
                  <c:v>83.589364000000003</c:v>
                </c:pt>
                <c:pt idx="1283">
                  <c:v>83.587599999999995</c:v>
                </c:pt>
                <c:pt idx="1284">
                  <c:v>83.580607999999998</c:v>
                </c:pt>
                <c:pt idx="1285">
                  <c:v>83.571672000000007</c:v>
                </c:pt>
                <c:pt idx="1286">
                  <c:v>83.572232999999997</c:v>
                </c:pt>
                <c:pt idx="1287">
                  <c:v>83.589310999999995</c:v>
                </c:pt>
                <c:pt idx="1288">
                  <c:v>83.616826000000003</c:v>
                </c:pt>
                <c:pt idx="1289">
                  <c:v>83.642949000000002</c:v>
                </c:pt>
                <c:pt idx="1290">
                  <c:v>83.662531999999999</c:v>
                </c:pt>
                <c:pt idx="1291">
                  <c:v>83.678338999999994</c:v>
                </c:pt>
                <c:pt idx="1292">
                  <c:v>83.692712</c:v>
                </c:pt>
                <c:pt idx="1293">
                  <c:v>83.702640000000002</c:v>
                </c:pt>
                <c:pt idx="1294">
                  <c:v>83.702648999999994</c:v>
                </c:pt>
                <c:pt idx="1295">
                  <c:v>83.690180999999995</c:v>
                </c:pt>
                <c:pt idx="1296">
                  <c:v>83.669588000000005</c:v>
                </c:pt>
                <c:pt idx="1297">
                  <c:v>83.652897999999993</c:v>
                </c:pt>
                <c:pt idx="1298">
                  <c:v>83.653080000000003</c:v>
                </c:pt>
                <c:pt idx="1299">
                  <c:v>83.671178999999995</c:v>
                </c:pt>
                <c:pt idx="1300">
                  <c:v>83.691209999999998</c:v>
                </c:pt>
                <c:pt idx="1301">
                  <c:v>83.693909000000005</c:v>
                </c:pt>
                <c:pt idx="1302">
                  <c:v>83.676868999999996</c:v>
                </c:pt>
                <c:pt idx="1303">
                  <c:v>83.656383000000005</c:v>
                </c:pt>
                <c:pt idx="1304">
                  <c:v>83.648725999999996</c:v>
                </c:pt>
                <c:pt idx="1305">
                  <c:v>83.655058999999994</c:v>
                </c:pt>
                <c:pt idx="1306">
                  <c:v>83.666590999999997</c:v>
                </c:pt>
                <c:pt idx="1307">
                  <c:v>83.677565999999999</c:v>
                </c:pt>
                <c:pt idx="1308">
                  <c:v>83.687239000000005</c:v>
                </c:pt>
                <c:pt idx="1309">
                  <c:v>83.693974999999995</c:v>
                </c:pt>
                <c:pt idx="1310">
                  <c:v>83.696572000000003</c:v>
                </c:pt>
                <c:pt idx="1311">
                  <c:v>83.701532999999998</c:v>
                </c:pt>
                <c:pt idx="1312">
                  <c:v>83.720326999999997</c:v>
                </c:pt>
                <c:pt idx="1313">
                  <c:v>83.754152000000005</c:v>
                </c:pt>
                <c:pt idx="1314">
                  <c:v>83.785555000000002</c:v>
                </c:pt>
                <c:pt idx="1315">
                  <c:v>83.791579999999996</c:v>
                </c:pt>
                <c:pt idx="1316">
                  <c:v>83.766465999999994</c:v>
                </c:pt>
                <c:pt idx="1317">
                  <c:v>83.728902000000005</c:v>
                </c:pt>
                <c:pt idx="1318">
                  <c:v>83.705608999999995</c:v>
                </c:pt>
                <c:pt idx="1319">
                  <c:v>83.708802000000006</c:v>
                </c:pt>
                <c:pt idx="1320">
                  <c:v>83.729699999999994</c:v>
                </c:pt>
                <c:pt idx="1321">
                  <c:v>83.751513000000003</c:v>
                </c:pt>
                <c:pt idx="1322">
                  <c:v>83.764768000000004</c:v>
                </c:pt>
                <c:pt idx="1323">
                  <c:v>83.768781000000004</c:v>
                </c:pt>
                <c:pt idx="1324">
                  <c:v>83.762935999999996</c:v>
                </c:pt>
                <c:pt idx="1325">
                  <c:v>83.744169999999997</c:v>
                </c:pt>
                <c:pt idx="1326">
                  <c:v>83.715508999999997</c:v>
                </c:pt>
                <c:pt idx="1327">
                  <c:v>83.690918999999994</c:v>
                </c:pt>
                <c:pt idx="1328">
                  <c:v>83.684663999999998</c:v>
                </c:pt>
                <c:pt idx="1329">
                  <c:v>83.696483000000001</c:v>
                </c:pt>
                <c:pt idx="1330">
                  <c:v>83.712055000000007</c:v>
                </c:pt>
                <c:pt idx="1331">
                  <c:v>83.718123000000006</c:v>
                </c:pt>
                <c:pt idx="1332">
                  <c:v>83.713134999999994</c:v>
                </c:pt>
                <c:pt idx="1333">
                  <c:v>83.703736000000006</c:v>
                </c:pt>
                <c:pt idx="1334">
                  <c:v>83.696779000000006</c:v>
                </c:pt>
                <c:pt idx="1335">
                  <c:v>83.696016</c:v>
                </c:pt>
                <c:pt idx="1336">
                  <c:v>83.700574000000003</c:v>
                </c:pt>
                <c:pt idx="1337">
                  <c:v>83.703614999999999</c:v>
                </c:pt>
                <c:pt idx="1338">
                  <c:v>83.697933000000006</c:v>
                </c:pt>
                <c:pt idx="1339">
                  <c:v>83.686667</c:v>
                </c:pt>
                <c:pt idx="1340">
                  <c:v>83.683047000000002</c:v>
                </c:pt>
                <c:pt idx="1341">
                  <c:v>83.694051999999999</c:v>
                </c:pt>
                <c:pt idx="1342">
                  <c:v>83.709273999999994</c:v>
                </c:pt>
                <c:pt idx="1343">
                  <c:v>83.713571000000002</c:v>
                </c:pt>
                <c:pt idx="1344">
                  <c:v>83.707367000000005</c:v>
                </c:pt>
                <c:pt idx="1345">
                  <c:v>83.705203999999995</c:v>
                </c:pt>
                <c:pt idx="1346">
                  <c:v>83.714691999999999</c:v>
                </c:pt>
                <c:pt idx="1347">
                  <c:v>83.72654</c:v>
                </c:pt>
                <c:pt idx="1348">
                  <c:v>83.727846999999997</c:v>
                </c:pt>
                <c:pt idx="1349">
                  <c:v>83.717224000000002</c:v>
                </c:pt>
                <c:pt idx="1350">
                  <c:v>83.702787999999998</c:v>
                </c:pt>
                <c:pt idx="1351">
                  <c:v>83.691862999999998</c:v>
                </c:pt>
                <c:pt idx="1352">
                  <c:v>83.687439999999995</c:v>
                </c:pt>
                <c:pt idx="1353">
                  <c:v>83.689081999999999</c:v>
                </c:pt>
                <c:pt idx="1354">
                  <c:v>83.691884999999999</c:v>
                </c:pt>
                <c:pt idx="1355">
                  <c:v>83.689183</c:v>
                </c:pt>
                <c:pt idx="1356">
                  <c:v>83.682215999999997</c:v>
                </c:pt>
                <c:pt idx="1357">
                  <c:v>83.683423000000005</c:v>
                </c:pt>
                <c:pt idx="1358">
                  <c:v>83.703256999999994</c:v>
                </c:pt>
                <c:pt idx="1359">
                  <c:v>83.735467</c:v>
                </c:pt>
                <c:pt idx="1360">
                  <c:v>83.761803</c:v>
                </c:pt>
                <c:pt idx="1361">
                  <c:v>83.770625999999993</c:v>
                </c:pt>
                <c:pt idx="1362">
                  <c:v>83.765152999999998</c:v>
                </c:pt>
                <c:pt idx="1363">
                  <c:v>83.753497999999993</c:v>
                </c:pt>
                <c:pt idx="1364">
                  <c:v>83.737246999999996</c:v>
                </c:pt>
                <c:pt idx="1365">
                  <c:v>83.712688</c:v>
                </c:pt>
                <c:pt idx="1366">
                  <c:v>83.679497999999995</c:v>
                </c:pt>
                <c:pt idx="1367">
                  <c:v>83.645302000000001</c:v>
                </c:pt>
                <c:pt idx="1368">
                  <c:v>83.622121000000007</c:v>
                </c:pt>
                <c:pt idx="1369">
                  <c:v>83.617742000000007</c:v>
                </c:pt>
                <c:pt idx="1370">
                  <c:v>83.628309999999999</c:v>
                </c:pt>
                <c:pt idx="1371">
                  <c:v>83.640195000000006</c:v>
                </c:pt>
                <c:pt idx="1372">
                  <c:v>83.642408000000003</c:v>
                </c:pt>
                <c:pt idx="1373">
                  <c:v>83.636831000000001</c:v>
                </c:pt>
                <c:pt idx="1374">
                  <c:v>83.632936999999998</c:v>
                </c:pt>
                <c:pt idx="1375">
                  <c:v>83.633643000000006</c:v>
                </c:pt>
                <c:pt idx="1376">
                  <c:v>83.631747000000004</c:v>
                </c:pt>
                <c:pt idx="1377">
                  <c:v>83.621104000000003</c:v>
                </c:pt>
                <c:pt idx="1378">
                  <c:v>83.605108000000001</c:v>
                </c:pt>
                <c:pt idx="1379">
                  <c:v>83.590523000000005</c:v>
                </c:pt>
                <c:pt idx="1380">
                  <c:v>83.577781000000002</c:v>
                </c:pt>
                <c:pt idx="1381">
                  <c:v>83.563077000000007</c:v>
                </c:pt>
                <c:pt idx="1382">
                  <c:v>83.548157000000003</c:v>
                </c:pt>
                <c:pt idx="1383">
                  <c:v>83.542071000000007</c:v>
                </c:pt>
                <c:pt idx="1384">
                  <c:v>83.552100999999993</c:v>
                </c:pt>
                <c:pt idx="1385">
                  <c:v>83.576485000000005</c:v>
                </c:pt>
                <c:pt idx="1386">
                  <c:v>83.606961999999996</c:v>
                </c:pt>
                <c:pt idx="1387">
                  <c:v>83.635140000000007</c:v>
                </c:pt>
                <c:pt idx="1388">
                  <c:v>83.654788999999994</c:v>
                </c:pt>
                <c:pt idx="1389">
                  <c:v>83.661310999999998</c:v>
                </c:pt>
                <c:pt idx="1390">
                  <c:v>83.653049999999993</c:v>
                </c:pt>
                <c:pt idx="1391">
                  <c:v>83.633173999999997</c:v>
                </c:pt>
                <c:pt idx="1392">
                  <c:v>83.608025999999995</c:v>
                </c:pt>
                <c:pt idx="1393">
                  <c:v>83.583303999999998</c:v>
                </c:pt>
                <c:pt idx="1394">
                  <c:v>83.562865000000002</c:v>
                </c:pt>
                <c:pt idx="1395">
                  <c:v>83.549375999999995</c:v>
                </c:pt>
                <c:pt idx="1396">
                  <c:v>83.542233999999993</c:v>
                </c:pt>
                <c:pt idx="1397">
                  <c:v>83.535274999999999</c:v>
                </c:pt>
                <c:pt idx="1398">
                  <c:v>83.521983000000006</c:v>
                </c:pt>
                <c:pt idx="1399">
                  <c:v>83.505493000000001</c:v>
                </c:pt>
                <c:pt idx="1400">
                  <c:v>83.498600999999994</c:v>
                </c:pt>
                <c:pt idx="1401">
                  <c:v>83.509060000000005</c:v>
                </c:pt>
                <c:pt idx="1402">
                  <c:v>83.527800999999997</c:v>
                </c:pt>
                <c:pt idx="1403">
                  <c:v>83.537212999999994</c:v>
                </c:pt>
                <c:pt idx="1404">
                  <c:v>83.529977000000002</c:v>
                </c:pt>
                <c:pt idx="1405">
                  <c:v>83.514882999999998</c:v>
                </c:pt>
                <c:pt idx="1406">
                  <c:v>83.505087000000003</c:v>
                </c:pt>
                <c:pt idx="1407">
                  <c:v>83.505914000000004</c:v>
                </c:pt>
                <c:pt idx="1408">
                  <c:v>83.513614000000004</c:v>
                </c:pt>
                <c:pt idx="1409">
                  <c:v>83.520010999999997</c:v>
                </c:pt>
                <c:pt idx="1410">
                  <c:v>83.517662999999999</c:v>
                </c:pt>
                <c:pt idx="1411">
                  <c:v>83.505944</c:v>
                </c:pt>
                <c:pt idx="1412">
                  <c:v>83.493459000000001</c:v>
                </c:pt>
                <c:pt idx="1413">
                  <c:v>83.490003999999999</c:v>
                </c:pt>
                <c:pt idx="1414">
                  <c:v>83.495722000000001</c:v>
                </c:pt>
                <c:pt idx="1415">
                  <c:v>83.502432999999996</c:v>
                </c:pt>
                <c:pt idx="1416">
                  <c:v>83.504091000000003</c:v>
                </c:pt>
                <c:pt idx="1417">
                  <c:v>83.499332999999993</c:v>
                </c:pt>
                <c:pt idx="1418">
                  <c:v>83.486098999999996</c:v>
                </c:pt>
                <c:pt idx="1419">
                  <c:v>83.465017000000003</c:v>
                </c:pt>
                <c:pt idx="1420">
                  <c:v>83.449239000000006</c:v>
                </c:pt>
                <c:pt idx="1421">
                  <c:v>83.457451000000006</c:v>
                </c:pt>
                <c:pt idx="1422">
                  <c:v>83.490026999999998</c:v>
                </c:pt>
                <c:pt idx="1423">
                  <c:v>83.522063000000003</c:v>
                </c:pt>
                <c:pt idx="1424">
                  <c:v>83.528496000000004</c:v>
                </c:pt>
                <c:pt idx="1425">
                  <c:v>83.508499999999998</c:v>
                </c:pt>
                <c:pt idx="1426">
                  <c:v>83.477913000000001</c:v>
                </c:pt>
                <c:pt idx="1427">
                  <c:v>83.447927000000007</c:v>
                </c:pt>
                <c:pt idx="1428">
                  <c:v>83.423291000000006</c:v>
                </c:pt>
                <c:pt idx="1429">
                  <c:v>83.414035999999996</c:v>
                </c:pt>
                <c:pt idx="1430">
                  <c:v>83.432886999999994</c:v>
                </c:pt>
                <c:pt idx="1431">
                  <c:v>83.479157000000001</c:v>
                </c:pt>
                <c:pt idx="1432">
                  <c:v>83.533781000000005</c:v>
                </c:pt>
                <c:pt idx="1433">
                  <c:v>83.571647999999996</c:v>
                </c:pt>
                <c:pt idx="1434">
                  <c:v>83.575496000000001</c:v>
                </c:pt>
                <c:pt idx="1435">
                  <c:v>83.543244999999999</c:v>
                </c:pt>
                <c:pt idx="1436">
                  <c:v>83.489423000000002</c:v>
                </c:pt>
                <c:pt idx="1437">
                  <c:v>83.434820999999999</c:v>
                </c:pt>
                <c:pt idx="1438">
                  <c:v>83.387134000000003</c:v>
                </c:pt>
                <c:pt idx="1439">
                  <c:v>83.337125</c:v>
                </c:pt>
                <c:pt idx="1440">
                  <c:v>83.28134</c:v>
                </c:pt>
                <c:pt idx="1441">
                  <c:v>83.239317</c:v>
                </c:pt>
                <c:pt idx="1442">
                  <c:v>83.234335999999999</c:v>
                </c:pt>
                <c:pt idx="1443">
                  <c:v>83.262752000000006</c:v>
                </c:pt>
                <c:pt idx="1444">
                  <c:v>83.298081999999994</c:v>
                </c:pt>
                <c:pt idx="1445">
                  <c:v>83.322933000000006</c:v>
                </c:pt>
                <c:pt idx="1446">
                  <c:v>83.340990000000005</c:v>
                </c:pt>
                <c:pt idx="1447">
                  <c:v>83.358945000000006</c:v>
                </c:pt>
                <c:pt idx="1448">
                  <c:v>83.375468999999995</c:v>
                </c:pt>
                <c:pt idx="1449">
                  <c:v>83.391396</c:v>
                </c:pt>
                <c:pt idx="1450">
                  <c:v>83.412311000000003</c:v>
                </c:pt>
                <c:pt idx="1451">
                  <c:v>83.431787999999997</c:v>
                </c:pt>
                <c:pt idx="1452">
                  <c:v>83.425415000000001</c:v>
                </c:pt>
                <c:pt idx="1453">
                  <c:v>83.373513000000003</c:v>
                </c:pt>
                <c:pt idx="1454">
                  <c:v>83.285785000000004</c:v>
                </c:pt>
                <c:pt idx="1455">
                  <c:v>83.199361999999994</c:v>
                </c:pt>
                <c:pt idx="1456">
                  <c:v>83.156188</c:v>
                </c:pt>
                <c:pt idx="1457">
                  <c:v>83.178804999999997</c:v>
                </c:pt>
                <c:pt idx="1458">
                  <c:v>83.254373000000001</c:v>
                </c:pt>
                <c:pt idx="1459">
                  <c:v>83.337625000000003</c:v>
                </c:pt>
                <c:pt idx="1460">
                  <c:v>83.380972</c:v>
                </c:pt>
                <c:pt idx="1461">
                  <c:v>83.370305999999999</c:v>
                </c:pt>
                <c:pt idx="1462">
                  <c:v>83.328868999999997</c:v>
                </c:pt>
                <c:pt idx="1463">
                  <c:v>83.288579999999996</c:v>
                </c:pt>
                <c:pt idx="1464">
                  <c:v>83.266107000000005</c:v>
                </c:pt>
                <c:pt idx="1465">
                  <c:v>83.261537000000004</c:v>
                </c:pt>
                <c:pt idx="1466">
                  <c:v>83.263454999999993</c:v>
                </c:pt>
                <c:pt idx="1467">
                  <c:v>83.254149999999996</c:v>
                </c:pt>
                <c:pt idx="1468">
                  <c:v>83.226292999999998</c:v>
                </c:pt>
                <c:pt idx="1469">
                  <c:v>83.197204999999997</c:v>
                </c:pt>
                <c:pt idx="1470">
                  <c:v>83.190392000000003</c:v>
                </c:pt>
                <c:pt idx="1471">
                  <c:v>83.200542999999996</c:v>
                </c:pt>
                <c:pt idx="1472">
                  <c:v>83.196985999999995</c:v>
                </c:pt>
                <c:pt idx="1473">
                  <c:v>83.168847</c:v>
                </c:pt>
                <c:pt idx="1474">
                  <c:v>83.145782999999994</c:v>
                </c:pt>
                <c:pt idx="1475">
                  <c:v>83.16095</c:v>
                </c:pt>
                <c:pt idx="1476">
                  <c:v>83.208117999999999</c:v>
                </c:pt>
                <c:pt idx="1477">
                  <c:v>83.247246000000004</c:v>
                </c:pt>
                <c:pt idx="1478">
                  <c:v>83.241994000000005</c:v>
                </c:pt>
                <c:pt idx="1479">
                  <c:v>83.187076000000005</c:v>
                </c:pt>
                <c:pt idx="1480">
                  <c:v>83.115166000000002</c:v>
                </c:pt>
                <c:pt idx="1481">
                  <c:v>83.081470999999993</c:v>
                </c:pt>
                <c:pt idx="1482">
                  <c:v>83.119397000000006</c:v>
                </c:pt>
                <c:pt idx="1483">
                  <c:v>83.201277000000005</c:v>
                </c:pt>
                <c:pt idx="1484">
                  <c:v>83.263632000000001</c:v>
                </c:pt>
                <c:pt idx="1485">
                  <c:v>83.279723000000004</c:v>
                </c:pt>
                <c:pt idx="1486">
                  <c:v>83.279544000000001</c:v>
                </c:pt>
                <c:pt idx="1487">
                  <c:v>83.287306999999998</c:v>
                </c:pt>
                <c:pt idx="1488">
                  <c:v>83.279623999999998</c:v>
                </c:pt>
                <c:pt idx="1489">
                  <c:v>83.235648999999995</c:v>
                </c:pt>
                <c:pt idx="1490">
                  <c:v>83.189616000000001</c:v>
                </c:pt>
                <c:pt idx="1491">
                  <c:v>83.183952000000005</c:v>
                </c:pt>
                <c:pt idx="1492">
                  <c:v>83.193293999999995</c:v>
                </c:pt>
                <c:pt idx="1493">
                  <c:v>83.151995999999997</c:v>
                </c:pt>
                <c:pt idx="1494">
                  <c:v>83.053882999999999</c:v>
                </c:pt>
                <c:pt idx="1495">
                  <c:v>82.971920999999995</c:v>
                </c:pt>
                <c:pt idx="1496">
                  <c:v>82.970248999999995</c:v>
                </c:pt>
                <c:pt idx="1497">
                  <c:v>83.040239999999997</c:v>
                </c:pt>
                <c:pt idx="1498">
                  <c:v>83.131832000000003</c:v>
                </c:pt>
                <c:pt idx="1499">
                  <c:v>83.204582000000002</c:v>
                </c:pt>
                <c:pt idx="1500">
                  <c:v>83.232149000000007</c:v>
                </c:pt>
                <c:pt idx="1501">
                  <c:v>83.197839000000002</c:v>
                </c:pt>
                <c:pt idx="1502">
                  <c:v>83.115433999999993</c:v>
                </c:pt>
                <c:pt idx="1503">
                  <c:v>83.031211999999996</c:v>
                </c:pt>
                <c:pt idx="1504">
                  <c:v>82.981374000000002</c:v>
                </c:pt>
                <c:pt idx="1505">
                  <c:v>82.961926000000005</c:v>
                </c:pt>
                <c:pt idx="1506">
                  <c:v>82.951851000000005</c:v>
                </c:pt>
                <c:pt idx="1507">
                  <c:v>82.942705000000004</c:v>
                </c:pt>
                <c:pt idx="1508">
                  <c:v>82.932309000000004</c:v>
                </c:pt>
                <c:pt idx="1509">
                  <c:v>82.917022000000003</c:v>
                </c:pt>
                <c:pt idx="1510">
                  <c:v>82.909056000000007</c:v>
                </c:pt>
                <c:pt idx="1511">
                  <c:v>82.932733999999996</c:v>
                </c:pt>
                <c:pt idx="1512">
                  <c:v>82.977635000000006</c:v>
                </c:pt>
                <c:pt idx="1513">
                  <c:v>82.981408999999999</c:v>
                </c:pt>
                <c:pt idx="1514">
                  <c:v>82.894664000000006</c:v>
                </c:pt>
                <c:pt idx="1515">
                  <c:v>82.750212000000005</c:v>
                </c:pt>
                <c:pt idx="1516">
                  <c:v>82.635323999999997</c:v>
                </c:pt>
                <c:pt idx="1517">
                  <c:v>82.601856999999995</c:v>
                </c:pt>
                <c:pt idx="1518">
                  <c:v>82.630429000000007</c:v>
                </c:pt>
                <c:pt idx="1519">
                  <c:v>82.675664999999995</c:v>
                </c:pt>
                <c:pt idx="1520">
                  <c:v>82.716093000000001</c:v>
                </c:pt>
                <c:pt idx="1521">
                  <c:v>82.756536999999994</c:v>
                </c:pt>
                <c:pt idx="1522">
                  <c:v>82.805259000000007</c:v>
                </c:pt>
                <c:pt idx="1523">
                  <c:v>82.858510999999993</c:v>
                </c:pt>
                <c:pt idx="1524">
                  <c:v>82.897834000000003</c:v>
                </c:pt>
                <c:pt idx="1525">
                  <c:v>82.901129999999995</c:v>
                </c:pt>
                <c:pt idx="1526">
                  <c:v>82.864222999999996</c:v>
                </c:pt>
                <c:pt idx="1527">
                  <c:v>82.807929000000001</c:v>
                </c:pt>
                <c:pt idx="1528">
                  <c:v>82.756424999999993</c:v>
                </c:pt>
                <c:pt idx="1529">
                  <c:v>82.717123000000001</c:v>
                </c:pt>
                <c:pt idx="1530">
                  <c:v>82.690145000000001</c:v>
                </c:pt>
                <c:pt idx="1531">
                  <c:v>82.681354999999996</c:v>
                </c:pt>
                <c:pt idx="1532">
                  <c:v>82.688086999999996</c:v>
                </c:pt>
                <c:pt idx="1533">
                  <c:v>82.686864999999997</c:v>
                </c:pt>
                <c:pt idx="1534">
                  <c:v>82.660927000000001</c:v>
                </c:pt>
                <c:pt idx="1535">
                  <c:v>82.632594999999995</c:v>
                </c:pt>
                <c:pt idx="1536">
                  <c:v>82.641670000000005</c:v>
                </c:pt>
                <c:pt idx="1537">
                  <c:v>82.692834000000005</c:v>
                </c:pt>
                <c:pt idx="1538">
                  <c:v>82.748045000000005</c:v>
                </c:pt>
                <c:pt idx="1539">
                  <c:v>82.771827000000002</c:v>
                </c:pt>
                <c:pt idx="1540">
                  <c:v>82.761931000000004</c:v>
                </c:pt>
                <c:pt idx="1541">
                  <c:v>82.734521999999998</c:v>
                </c:pt>
                <c:pt idx="1542">
                  <c:v>82.703671999999997</c:v>
                </c:pt>
                <c:pt idx="1543">
                  <c:v>82.681634000000003</c:v>
                </c:pt>
                <c:pt idx="1544">
                  <c:v>82.675994000000003</c:v>
                </c:pt>
                <c:pt idx="1545">
                  <c:v>82.675179</c:v>
                </c:pt>
                <c:pt idx="1546">
                  <c:v>82.653970000000001</c:v>
                </c:pt>
                <c:pt idx="1547">
                  <c:v>82.604095999999998</c:v>
                </c:pt>
                <c:pt idx="1548">
                  <c:v>82.546841000000001</c:v>
                </c:pt>
                <c:pt idx="1549">
                  <c:v>82.508216000000004</c:v>
                </c:pt>
                <c:pt idx="1550">
                  <c:v>82.495868999999999</c:v>
                </c:pt>
                <c:pt idx="1551">
                  <c:v>82.505954000000003</c:v>
                </c:pt>
                <c:pt idx="1552">
                  <c:v>82.534014999999997</c:v>
                </c:pt>
                <c:pt idx="1553">
                  <c:v>82.567840000000004</c:v>
                </c:pt>
                <c:pt idx="1554">
                  <c:v>82.586091999999994</c:v>
                </c:pt>
                <c:pt idx="1555">
                  <c:v>82.579924000000005</c:v>
                </c:pt>
                <c:pt idx="1556">
                  <c:v>82.566211999999993</c:v>
                </c:pt>
                <c:pt idx="1557">
                  <c:v>82.565956999999997</c:v>
                </c:pt>
                <c:pt idx="1558">
                  <c:v>82.577167000000003</c:v>
                </c:pt>
                <c:pt idx="1559">
                  <c:v>82.581091000000001</c:v>
                </c:pt>
                <c:pt idx="1560">
                  <c:v>82.568470000000005</c:v>
                </c:pt>
                <c:pt idx="1561">
                  <c:v>82.547559000000007</c:v>
                </c:pt>
                <c:pt idx="1562">
                  <c:v>82.530004000000005</c:v>
                </c:pt>
                <c:pt idx="1563">
                  <c:v>82.518955000000005</c:v>
                </c:pt>
                <c:pt idx="1564">
                  <c:v>82.508758</c:v>
                </c:pt>
                <c:pt idx="1565">
                  <c:v>82.489974000000004</c:v>
                </c:pt>
                <c:pt idx="1566">
                  <c:v>82.458481000000006</c:v>
                </c:pt>
                <c:pt idx="1567">
                  <c:v>82.424656999999996</c:v>
                </c:pt>
                <c:pt idx="1568">
                  <c:v>82.407387</c:v>
                </c:pt>
                <c:pt idx="1569">
                  <c:v>82.413070000000005</c:v>
                </c:pt>
                <c:pt idx="1570">
                  <c:v>82.427429000000004</c:v>
                </c:pt>
                <c:pt idx="1571">
                  <c:v>82.434888999999998</c:v>
                </c:pt>
                <c:pt idx="1572">
                  <c:v>82.438057999999998</c:v>
                </c:pt>
                <c:pt idx="1573">
                  <c:v>82.448830999999998</c:v>
                </c:pt>
                <c:pt idx="1574">
                  <c:v>82.467658999999998</c:v>
                </c:pt>
                <c:pt idx="1575">
                  <c:v>82.483943999999994</c:v>
                </c:pt>
                <c:pt idx="1576">
                  <c:v>82.492784</c:v>
                </c:pt>
                <c:pt idx="1577">
                  <c:v>82.497583000000006</c:v>
                </c:pt>
                <c:pt idx="1578">
                  <c:v>82.496061999999995</c:v>
                </c:pt>
                <c:pt idx="1579">
                  <c:v>82.476997999999995</c:v>
                </c:pt>
                <c:pt idx="1580">
                  <c:v>82.436177999999998</c:v>
                </c:pt>
                <c:pt idx="1581">
                  <c:v>82.387258000000003</c:v>
                </c:pt>
                <c:pt idx="1582">
                  <c:v>82.350796000000003</c:v>
                </c:pt>
                <c:pt idx="1583">
                  <c:v>82.336708999999999</c:v>
                </c:pt>
                <c:pt idx="1584">
                  <c:v>82.340720000000005</c:v>
                </c:pt>
                <c:pt idx="1585">
                  <c:v>82.353198000000006</c:v>
                </c:pt>
                <c:pt idx="1586">
                  <c:v>82.366045</c:v>
                </c:pt>
                <c:pt idx="1587">
                  <c:v>82.373661999999996</c:v>
                </c:pt>
                <c:pt idx="1588">
                  <c:v>82.374277000000006</c:v>
                </c:pt>
                <c:pt idx="1589">
                  <c:v>82.372270999999998</c:v>
                </c:pt>
                <c:pt idx="1590">
                  <c:v>82.374701000000002</c:v>
                </c:pt>
                <c:pt idx="1591">
                  <c:v>82.382283000000001</c:v>
                </c:pt>
                <c:pt idx="1592">
                  <c:v>82.38646</c:v>
                </c:pt>
                <c:pt idx="1593">
                  <c:v>82.379176999999999</c:v>
                </c:pt>
                <c:pt idx="1594">
                  <c:v>82.363849999999999</c:v>
                </c:pt>
                <c:pt idx="1595">
                  <c:v>82.352029999999999</c:v>
                </c:pt>
                <c:pt idx="1596">
                  <c:v>82.350266000000005</c:v>
                </c:pt>
                <c:pt idx="1597">
                  <c:v>82.356213999999994</c:v>
                </c:pt>
                <c:pt idx="1598">
                  <c:v>82.367898999999994</c:v>
                </c:pt>
                <c:pt idx="1599">
                  <c:v>82.389202999999995</c:v>
                </c:pt>
                <c:pt idx="1600">
                  <c:v>82.422878999999995</c:v>
                </c:pt>
                <c:pt idx="1601">
                  <c:v>82.464506</c:v>
                </c:pt>
                <c:pt idx="1602">
                  <c:v>82.507194999999996</c:v>
                </c:pt>
                <c:pt idx="1603">
                  <c:v>82.545574999999999</c:v>
                </c:pt>
                <c:pt idx="1604">
                  <c:v>82.570459</c:v>
                </c:pt>
                <c:pt idx="1605">
                  <c:v>82.567863000000003</c:v>
                </c:pt>
                <c:pt idx="1606">
                  <c:v>82.532928999999996</c:v>
                </c:pt>
                <c:pt idx="1607">
                  <c:v>82.481205000000003</c:v>
                </c:pt>
                <c:pt idx="1608">
                  <c:v>82.438074</c:v>
                </c:pt>
                <c:pt idx="1609">
                  <c:v>82.419627000000006</c:v>
                </c:pt>
                <c:pt idx="1610">
                  <c:v>82.428610000000006</c:v>
                </c:pt>
                <c:pt idx="1611">
                  <c:v>82.460970000000003</c:v>
                </c:pt>
                <c:pt idx="1612">
                  <c:v>82.505880000000005</c:v>
                </c:pt>
                <c:pt idx="1613">
                  <c:v>82.545731000000004</c:v>
                </c:pt>
                <c:pt idx="1614">
                  <c:v>82.570442</c:v>
                </c:pt>
                <c:pt idx="1615">
                  <c:v>82.591019000000003</c:v>
                </c:pt>
                <c:pt idx="1616">
                  <c:v>82.626932999999994</c:v>
                </c:pt>
                <c:pt idx="1617">
                  <c:v>82.680181000000005</c:v>
                </c:pt>
                <c:pt idx="1618">
                  <c:v>82.734030000000004</c:v>
                </c:pt>
                <c:pt idx="1619">
                  <c:v>82.77758</c:v>
                </c:pt>
                <c:pt idx="1620">
                  <c:v>82.815657999999999</c:v>
                </c:pt>
                <c:pt idx="1621">
                  <c:v>82.848500999999999</c:v>
                </c:pt>
                <c:pt idx="1622">
                  <c:v>82.860088000000005</c:v>
                </c:pt>
                <c:pt idx="1623">
                  <c:v>82.842409000000004</c:v>
                </c:pt>
                <c:pt idx="1624">
                  <c:v>82.815415999999999</c:v>
                </c:pt>
                <c:pt idx="1625">
                  <c:v>82.801185000000004</c:v>
                </c:pt>
                <c:pt idx="1626">
                  <c:v>82.792827000000003</c:v>
                </c:pt>
                <c:pt idx="1627">
                  <c:v>82.773336</c:v>
                </c:pt>
                <c:pt idx="1628">
                  <c:v>82.763975000000002</c:v>
                </c:pt>
                <c:pt idx="1629">
                  <c:v>82.819816000000003</c:v>
                </c:pt>
                <c:pt idx="1630">
                  <c:v>82.972463000000005</c:v>
                </c:pt>
                <c:pt idx="1631">
                  <c:v>83.190556000000001</c:v>
                </c:pt>
                <c:pt idx="1632">
                  <c:v>83.389208999999994</c:v>
                </c:pt>
                <c:pt idx="1633">
                  <c:v>83.462952000000001</c:v>
                </c:pt>
                <c:pt idx="1634">
                  <c:v>83.348817999999994</c:v>
                </c:pt>
                <c:pt idx="1635">
                  <c:v>83.104259999999996</c:v>
                </c:pt>
                <c:pt idx="1636">
                  <c:v>82.895894999999996</c:v>
                </c:pt>
                <c:pt idx="1637">
                  <c:v>82.846481999999995</c:v>
                </c:pt>
                <c:pt idx="1638">
                  <c:v>82.928959000000006</c:v>
                </c:pt>
                <c:pt idx="1639">
                  <c:v>83.031441000000001</c:v>
                </c:pt>
                <c:pt idx="1640">
                  <c:v>83.072646000000006</c:v>
                </c:pt>
                <c:pt idx="1641">
                  <c:v>83.044712000000004</c:v>
                </c:pt>
                <c:pt idx="1642">
                  <c:v>82.952354</c:v>
                </c:pt>
                <c:pt idx="1643">
                  <c:v>82.809379000000007</c:v>
                </c:pt>
                <c:pt idx="1644">
                  <c:v>82.684674000000001</c:v>
                </c:pt>
                <c:pt idx="1645">
                  <c:v>82.627775</c:v>
                </c:pt>
                <c:pt idx="1646">
                  <c:v>82.637207000000004</c:v>
                </c:pt>
                <c:pt idx="1647">
                  <c:v>82.679430999999994</c:v>
                </c:pt>
                <c:pt idx="1648">
                  <c:v>82.742419999999996</c:v>
                </c:pt>
                <c:pt idx="1649">
                  <c:v>82.812027999999998</c:v>
                </c:pt>
                <c:pt idx="1650">
                  <c:v>82.846852999999996</c:v>
                </c:pt>
                <c:pt idx="1651">
                  <c:v>82.860495</c:v>
                </c:pt>
                <c:pt idx="1652">
                  <c:v>82.902336000000005</c:v>
                </c:pt>
                <c:pt idx="1653">
                  <c:v>83.011741999999998</c:v>
                </c:pt>
                <c:pt idx="1654">
                  <c:v>83.171193000000002</c:v>
                </c:pt>
                <c:pt idx="1655">
                  <c:v>83.289704999999998</c:v>
                </c:pt>
                <c:pt idx="1656">
                  <c:v>83.315374000000006</c:v>
                </c:pt>
                <c:pt idx="1657">
                  <c:v>83.245233999999996</c:v>
                </c:pt>
                <c:pt idx="1658">
                  <c:v>83.138261999999997</c:v>
                </c:pt>
                <c:pt idx="1659">
                  <c:v>83.019711000000001</c:v>
                </c:pt>
                <c:pt idx="1660">
                  <c:v>82.900396999999998</c:v>
                </c:pt>
                <c:pt idx="1661">
                  <c:v>82.818725999999998</c:v>
                </c:pt>
                <c:pt idx="1662">
                  <c:v>82.784237000000005</c:v>
                </c:pt>
                <c:pt idx="1663">
                  <c:v>82.783400999999998</c:v>
                </c:pt>
                <c:pt idx="1664">
                  <c:v>82.781239999999997</c:v>
                </c:pt>
                <c:pt idx="1665">
                  <c:v>82.777573000000004</c:v>
                </c:pt>
                <c:pt idx="1666">
                  <c:v>82.767450999999994</c:v>
                </c:pt>
                <c:pt idx="1667">
                  <c:v>82.758133999999998</c:v>
                </c:pt>
                <c:pt idx="1668">
                  <c:v>82.729759000000001</c:v>
                </c:pt>
                <c:pt idx="1669">
                  <c:v>82.685506000000004</c:v>
                </c:pt>
                <c:pt idx="1670">
                  <c:v>82.601371999999998</c:v>
                </c:pt>
                <c:pt idx="1671">
                  <c:v>82.518272999999994</c:v>
                </c:pt>
                <c:pt idx="1672">
                  <c:v>82.464157999999998</c:v>
                </c:pt>
                <c:pt idx="1673">
                  <c:v>82.479194000000007</c:v>
                </c:pt>
                <c:pt idx="1674">
                  <c:v>82.553085999999993</c:v>
                </c:pt>
                <c:pt idx="1675">
                  <c:v>82.643518999999998</c:v>
                </c:pt>
                <c:pt idx="1676">
                  <c:v>82.713310000000007</c:v>
                </c:pt>
                <c:pt idx="1677">
                  <c:v>82.723832000000002</c:v>
                </c:pt>
                <c:pt idx="1678">
                  <c:v>82.672585999999995</c:v>
                </c:pt>
                <c:pt idx="1679">
                  <c:v>82.576677000000004</c:v>
                </c:pt>
                <c:pt idx="1680">
                  <c:v>82.472301000000002</c:v>
                </c:pt>
                <c:pt idx="1681">
                  <c:v>82.398677000000006</c:v>
                </c:pt>
                <c:pt idx="1682">
                  <c:v>82.358406000000002</c:v>
                </c:pt>
                <c:pt idx="1683">
                  <c:v>82.362395000000006</c:v>
                </c:pt>
                <c:pt idx="1684">
                  <c:v>82.405919999999995</c:v>
                </c:pt>
                <c:pt idx="1685">
                  <c:v>82.505944</c:v>
                </c:pt>
                <c:pt idx="1686">
                  <c:v>82.628524999999996</c:v>
                </c:pt>
                <c:pt idx="1687">
                  <c:v>82.739827000000005</c:v>
                </c:pt>
                <c:pt idx="1688">
                  <c:v>82.794891000000007</c:v>
                </c:pt>
                <c:pt idx="1689">
                  <c:v>82.807226999999997</c:v>
                </c:pt>
                <c:pt idx="1690">
                  <c:v>82.790188000000001</c:v>
                </c:pt>
                <c:pt idx="1691">
                  <c:v>82.765217000000007</c:v>
                </c:pt>
                <c:pt idx="1692">
                  <c:v>82.722791000000001</c:v>
                </c:pt>
                <c:pt idx="1693">
                  <c:v>82.664615999999995</c:v>
                </c:pt>
                <c:pt idx="1694">
                  <c:v>82.589653999999996</c:v>
                </c:pt>
                <c:pt idx="1695">
                  <c:v>82.518195000000006</c:v>
                </c:pt>
                <c:pt idx="1696">
                  <c:v>82.468089000000006</c:v>
                </c:pt>
                <c:pt idx="1697">
                  <c:v>82.460875000000001</c:v>
                </c:pt>
                <c:pt idx="1698">
                  <c:v>82.488990000000001</c:v>
                </c:pt>
                <c:pt idx="1699">
                  <c:v>82.533018999999996</c:v>
                </c:pt>
                <c:pt idx="1700">
                  <c:v>82.562104000000005</c:v>
                </c:pt>
                <c:pt idx="1701">
                  <c:v>82.574776</c:v>
                </c:pt>
                <c:pt idx="1702">
                  <c:v>82.580045999999996</c:v>
                </c:pt>
                <c:pt idx="1703">
                  <c:v>82.592392000000004</c:v>
                </c:pt>
                <c:pt idx="1704">
                  <c:v>82.600599000000003</c:v>
                </c:pt>
                <c:pt idx="1705">
                  <c:v>82.588040000000007</c:v>
                </c:pt>
                <c:pt idx="1706">
                  <c:v>82.546069000000003</c:v>
                </c:pt>
                <c:pt idx="1707">
                  <c:v>82.493182000000004</c:v>
                </c:pt>
                <c:pt idx="1708">
                  <c:v>82.454234999999997</c:v>
                </c:pt>
                <c:pt idx="1709">
                  <c:v>82.432631000000001</c:v>
                </c:pt>
                <c:pt idx="1710">
                  <c:v>82.405209999999997</c:v>
                </c:pt>
                <c:pt idx="1711">
                  <c:v>82.352239999999995</c:v>
                </c:pt>
                <c:pt idx="1712">
                  <c:v>82.289390999999995</c:v>
                </c:pt>
                <c:pt idx="1713">
                  <c:v>82.251896000000002</c:v>
                </c:pt>
                <c:pt idx="1714">
                  <c:v>82.255746000000002</c:v>
                </c:pt>
                <c:pt idx="1715">
                  <c:v>82.278649000000001</c:v>
                </c:pt>
                <c:pt idx="1716">
                  <c:v>82.290058999999999</c:v>
                </c:pt>
                <c:pt idx="1717">
                  <c:v>82.279760999999993</c:v>
                </c:pt>
                <c:pt idx="1718">
                  <c:v>82.256853000000007</c:v>
                </c:pt>
                <c:pt idx="1719">
                  <c:v>82.226787000000002</c:v>
                </c:pt>
                <c:pt idx="1720">
                  <c:v>82.188905000000005</c:v>
                </c:pt>
                <c:pt idx="1721">
                  <c:v>82.148966000000001</c:v>
                </c:pt>
                <c:pt idx="1722">
                  <c:v>82.121825999999999</c:v>
                </c:pt>
                <c:pt idx="1723">
                  <c:v>82.117665000000002</c:v>
                </c:pt>
                <c:pt idx="1724">
                  <c:v>82.132932999999994</c:v>
                </c:pt>
                <c:pt idx="1725">
                  <c:v>82.159858</c:v>
                </c:pt>
                <c:pt idx="1726">
                  <c:v>82.193821</c:v>
                </c:pt>
                <c:pt idx="1727">
                  <c:v>82.232116000000005</c:v>
                </c:pt>
                <c:pt idx="1728">
                  <c:v>82.265939000000003</c:v>
                </c:pt>
                <c:pt idx="1729">
                  <c:v>82.281841</c:v>
                </c:pt>
                <c:pt idx="1730">
                  <c:v>82.268638999999993</c:v>
                </c:pt>
                <c:pt idx="1731">
                  <c:v>82.225707</c:v>
                </c:pt>
                <c:pt idx="1732">
                  <c:v>82.166529999999995</c:v>
                </c:pt>
                <c:pt idx="1733">
                  <c:v>82.113665999999995</c:v>
                </c:pt>
                <c:pt idx="1734">
                  <c:v>82.085504999999998</c:v>
                </c:pt>
                <c:pt idx="1735">
                  <c:v>82.085708999999994</c:v>
                </c:pt>
                <c:pt idx="1736">
                  <c:v>82.103639999999999</c:v>
                </c:pt>
                <c:pt idx="1737">
                  <c:v>82.124886000000004</c:v>
                </c:pt>
                <c:pt idx="1738">
                  <c:v>82.138092</c:v>
                </c:pt>
                <c:pt idx="1739">
                  <c:v>82.133362000000005</c:v>
                </c:pt>
                <c:pt idx="1740">
                  <c:v>82.103519000000006</c:v>
                </c:pt>
                <c:pt idx="1741">
                  <c:v>82.04786</c:v>
                </c:pt>
                <c:pt idx="1742">
                  <c:v>81.975876</c:v>
                </c:pt>
                <c:pt idx="1743">
                  <c:v>81.900307999999995</c:v>
                </c:pt>
                <c:pt idx="1744">
                  <c:v>81.829713999999996</c:v>
                </c:pt>
                <c:pt idx="1745">
                  <c:v>81.770227000000006</c:v>
                </c:pt>
                <c:pt idx="1746">
                  <c:v>81.732408000000007</c:v>
                </c:pt>
                <c:pt idx="1747">
                  <c:v>81.730548999999996</c:v>
                </c:pt>
                <c:pt idx="1748">
                  <c:v>81.768648999999996</c:v>
                </c:pt>
                <c:pt idx="1749">
                  <c:v>81.834101000000004</c:v>
                </c:pt>
                <c:pt idx="1750">
                  <c:v>81.904922999999997</c:v>
                </c:pt>
                <c:pt idx="1751">
                  <c:v>81.963234999999997</c:v>
                </c:pt>
                <c:pt idx="1752">
                  <c:v>81.997202000000001</c:v>
                </c:pt>
                <c:pt idx="1753">
                  <c:v>81.998159999999999</c:v>
                </c:pt>
                <c:pt idx="1754">
                  <c:v>81.964799999999997</c:v>
                </c:pt>
                <c:pt idx="1755">
                  <c:v>81.913822999999994</c:v>
                </c:pt>
                <c:pt idx="1756">
                  <c:v>81.876419999999996</c:v>
                </c:pt>
                <c:pt idx="1757">
                  <c:v>81.874315999999993</c:v>
                </c:pt>
                <c:pt idx="1758">
                  <c:v>81.898244000000005</c:v>
                </c:pt>
                <c:pt idx="1759">
                  <c:v>81.913464000000005</c:v>
                </c:pt>
                <c:pt idx="1760">
                  <c:v>81.890026000000006</c:v>
                </c:pt>
                <c:pt idx="1761">
                  <c:v>81.829170000000005</c:v>
                </c:pt>
                <c:pt idx="1762">
                  <c:v>81.760706999999996</c:v>
                </c:pt>
                <c:pt idx="1763">
                  <c:v>81.715148999999997</c:v>
                </c:pt>
                <c:pt idx="1764">
                  <c:v>81.700283999999996</c:v>
                </c:pt>
                <c:pt idx="1765">
                  <c:v>81.706620999999998</c:v>
                </c:pt>
                <c:pt idx="1766">
                  <c:v>81.731712999999999</c:v>
                </c:pt>
                <c:pt idx="1767">
                  <c:v>81.785726999999994</c:v>
                </c:pt>
                <c:pt idx="1768">
                  <c:v>81.865139999999997</c:v>
                </c:pt>
                <c:pt idx="1769">
                  <c:v>81.930940000000007</c:v>
                </c:pt>
                <c:pt idx="1770">
                  <c:v>81.930452000000002</c:v>
                </c:pt>
                <c:pt idx="1771">
                  <c:v>81.847280999999995</c:v>
                </c:pt>
                <c:pt idx="1772">
                  <c:v>81.723922000000002</c:v>
                </c:pt>
                <c:pt idx="1773">
                  <c:v>81.630685</c:v>
                </c:pt>
                <c:pt idx="1774">
                  <c:v>81.613487000000006</c:v>
                </c:pt>
                <c:pt idx="1775">
                  <c:v>81.666089999999997</c:v>
                </c:pt>
                <c:pt idx="1776">
                  <c:v>81.741191999999998</c:v>
                </c:pt>
                <c:pt idx="1777">
                  <c:v>81.790571999999997</c:v>
                </c:pt>
                <c:pt idx="1778">
                  <c:v>81.804193999999995</c:v>
                </c:pt>
                <c:pt idx="1779">
                  <c:v>81.811040000000006</c:v>
                </c:pt>
                <c:pt idx="1780">
                  <c:v>81.835673</c:v>
                </c:pt>
                <c:pt idx="1781">
                  <c:v>81.862339000000006</c:v>
                </c:pt>
                <c:pt idx="1782">
                  <c:v>81.858548999999996</c:v>
                </c:pt>
                <c:pt idx="1783">
                  <c:v>81.826336999999995</c:v>
                </c:pt>
                <c:pt idx="1784">
                  <c:v>81.800601</c:v>
                </c:pt>
                <c:pt idx="1785">
                  <c:v>81.791343999999995</c:v>
                </c:pt>
                <c:pt idx="1786">
                  <c:v>81.761747</c:v>
                </c:pt>
                <c:pt idx="1787">
                  <c:v>81.685149999999993</c:v>
                </c:pt>
                <c:pt idx="1788">
                  <c:v>81.598364000000004</c:v>
                </c:pt>
                <c:pt idx="1789">
                  <c:v>81.565749999999994</c:v>
                </c:pt>
                <c:pt idx="1790">
                  <c:v>81.601429999999993</c:v>
                </c:pt>
                <c:pt idx="1791">
                  <c:v>81.656317000000001</c:v>
                </c:pt>
                <c:pt idx="1792">
                  <c:v>81.678366999999994</c:v>
                </c:pt>
                <c:pt idx="1793">
                  <c:v>81.658665999999997</c:v>
                </c:pt>
                <c:pt idx="1794">
                  <c:v>81.615840000000006</c:v>
                </c:pt>
                <c:pt idx="1795">
                  <c:v>81.565669</c:v>
                </c:pt>
                <c:pt idx="1796">
                  <c:v>81.521548999999993</c:v>
                </c:pt>
                <c:pt idx="1797">
                  <c:v>81.506266999999994</c:v>
                </c:pt>
                <c:pt idx="1798">
                  <c:v>81.542618000000004</c:v>
                </c:pt>
                <c:pt idx="1799">
                  <c:v>81.632192000000003</c:v>
                </c:pt>
                <c:pt idx="1800">
                  <c:v>81.749256000000003</c:v>
                </c:pt>
                <c:pt idx="1801">
                  <c:v>81.853859999999997</c:v>
                </c:pt>
                <c:pt idx="1802">
                  <c:v>81.910184000000001</c:v>
                </c:pt>
                <c:pt idx="1803">
                  <c:v>81.902005000000003</c:v>
                </c:pt>
                <c:pt idx="1804">
                  <c:v>81.838706999999999</c:v>
                </c:pt>
                <c:pt idx="1805">
                  <c:v>81.743567999999996</c:v>
                </c:pt>
                <c:pt idx="1806">
                  <c:v>81.636877999999996</c:v>
                </c:pt>
                <c:pt idx="1807">
                  <c:v>81.536134000000004</c:v>
                </c:pt>
                <c:pt idx="1808">
                  <c:v>81.465292000000005</c:v>
                </c:pt>
                <c:pt idx="1809">
                  <c:v>81.445481000000001</c:v>
                </c:pt>
                <c:pt idx="1810">
                  <c:v>81.469649000000004</c:v>
                </c:pt>
                <c:pt idx="1811">
                  <c:v>81.496975000000006</c:v>
                </c:pt>
                <c:pt idx="1812">
                  <c:v>81.485264999999998</c:v>
                </c:pt>
                <c:pt idx="1813">
                  <c:v>81.430829000000003</c:v>
                </c:pt>
                <c:pt idx="1814">
                  <c:v>81.373675000000006</c:v>
                </c:pt>
                <c:pt idx="1815">
                  <c:v>81.365774999999999</c:v>
                </c:pt>
                <c:pt idx="1816">
                  <c:v>81.430621000000002</c:v>
                </c:pt>
                <c:pt idx="1817">
                  <c:v>81.542148999999995</c:v>
                </c:pt>
                <c:pt idx="1818">
                  <c:v>81.638008999999997</c:v>
                </c:pt>
                <c:pt idx="1819">
                  <c:v>81.664174000000003</c:v>
                </c:pt>
                <c:pt idx="1820">
                  <c:v>81.619114999999994</c:v>
                </c:pt>
                <c:pt idx="1821">
                  <c:v>81.548884000000001</c:v>
                </c:pt>
                <c:pt idx="1822">
                  <c:v>81.494433000000001</c:v>
                </c:pt>
                <c:pt idx="1823">
                  <c:v>81.455309999999997</c:v>
                </c:pt>
                <c:pt idx="1824">
                  <c:v>81.412824999999998</c:v>
                </c:pt>
                <c:pt idx="1825">
                  <c:v>81.375885999999994</c:v>
                </c:pt>
                <c:pt idx="1826">
                  <c:v>81.379079000000004</c:v>
                </c:pt>
                <c:pt idx="1827">
                  <c:v>81.431672000000006</c:v>
                </c:pt>
                <c:pt idx="1828">
                  <c:v>81.493202999999994</c:v>
                </c:pt>
                <c:pt idx="1829">
                  <c:v>81.516992000000002</c:v>
                </c:pt>
                <c:pt idx="1830">
                  <c:v>81.502232000000006</c:v>
                </c:pt>
                <c:pt idx="1831">
                  <c:v>81.482955000000004</c:v>
                </c:pt>
                <c:pt idx="1832">
                  <c:v>81.474430999999996</c:v>
                </c:pt>
                <c:pt idx="1833">
                  <c:v>81.456345999999996</c:v>
                </c:pt>
                <c:pt idx="1834">
                  <c:v>81.414698000000001</c:v>
                </c:pt>
                <c:pt idx="1835">
                  <c:v>81.376801999999998</c:v>
                </c:pt>
                <c:pt idx="1836">
                  <c:v>81.387054000000006</c:v>
                </c:pt>
                <c:pt idx="1837">
                  <c:v>81.460564000000005</c:v>
                </c:pt>
                <c:pt idx="1838">
                  <c:v>81.574352000000005</c:v>
                </c:pt>
                <c:pt idx="1839">
                  <c:v>81.685905000000005</c:v>
                </c:pt>
                <c:pt idx="1840">
                  <c:v>81.743433999999993</c:v>
                </c:pt>
                <c:pt idx="1841">
                  <c:v>81.703191000000004</c:v>
                </c:pt>
                <c:pt idx="1842">
                  <c:v>81.574241000000001</c:v>
                </c:pt>
                <c:pt idx="1843">
                  <c:v>81.434397000000004</c:v>
                </c:pt>
                <c:pt idx="1844">
                  <c:v>81.365503000000004</c:v>
                </c:pt>
                <c:pt idx="1845">
                  <c:v>81.383725999999996</c:v>
                </c:pt>
                <c:pt idx="1846">
                  <c:v>81.450076999999993</c:v>
                </c:pt>
                <c:pt idx="1847">
                  <c:v>81.52373</c:v>
                </c:pt>
                <c:pt idx="1848">
                  <c:v>81.582823000000005</c:v>
                </c:pt>
                <c:pt idx="1849">
                  <c:v>81.608232999999998</c:v>
                </c:pt>
                <c:pt idx="1850">
                  <c:v>81.582892999999999</c:v>
                </c:pt>
                <c:pt idx="1851">
                  <c:v>81.518257000000006</c:v>
                </c:pt>
                <c:pt idx="1852">
                  <c:v>81.456314000000006</c:v>
                </c:pt>
                <c:pt idx="1853">
                  <c:v>81.428548000000006</c:v>
                </c:pt>
                <c:pt idx="1854">
                  <c:v>81.427854999999994</c:v>
                </c:pt>
                <c:pt idx="1855">
                  <c:v>81.430974000000006</c:v>
                </c:pt>
                <c:pt idx="1856">
                  <c:v>81.433212999999995</c:v>
                </c:pt>
                <c:pt idx="1857">
                  <c:v>81.446984</c:v>
                </c:pt>
                <c:pt idx="1858">
                  <c:v>81.476388999999998</c:v>
                </c:pt>
                <c:pt idx="1859">
                  <c:v>81.509642999999997</c:v>
                </c:pt>
                <c:pt idx="1860">
                  <c:v>81.536237</c:v>
                </c:pt>
                <c:pt idx="1861">
                  <c:v>81.562679000000003</c:v>
                </c:pt>
                <c:pt idx="1862">
                  <c:v>81.607950000000002</c:v>
                </c:pt>
                <c:pt idx="1863">
                  <c:v>81.681477000000001</c:v>
                </c:pt>
                <c:pt idx="1864">
                  <c:v>81.760762999999997</c:v>
                </c:pt>
                <c:pt idx="1865">
                  <c:v>81.796858</c:v>
                </c:pt>
                <c:pt idx="1866">
                  <c:v>81.759092999999993</c:v>
                </c:pt>
                <c:pt idx="1867">
                  <c:v>81.678205000000005</c:v>
                </c:pt>
                <c:pt idx="1868">
                  <c:v>81.628005000000002</c:v>
                </c:pt>
                <c:pt idx="1869">
                  <c:v>81.653994999999995</c:v>
                </c:pt>
                <c:pt idx="1870">
                  <c:v>81.730956000000006</c:v>
                </c:pt>
                <c:pt idx="1871">
                  <c:v>81.797185999999996</c:v>
                </c:pt>
                <c:pt idx="1872">
                  <c:v>81.819843000000006</c:v>
                </c:pt>
                <c:pt idx="1873">
                  <c:v>81.814763999999997</c:v>
                </c:pt>
                <c:pt idx="1874">
                  <c:v>81.809562</c:v>
                </c:pt>
                <c:pt idx="1875">
                  <c:v>81.808949999999996</c:v>
                </c:pt>
                <c:pt idx="1876">
                  <c:v>81.802666000000002</c:v>
                </c:pt>
                <c:pt idx="1877">
                  <c:v>81.791747999999998</c:v>
                </c:pt>
                <c:pt idx="1878">
                  <c:v>81.791252</c:v>
                </c:pt>
                <c:pt idx="1879">
                  <c:v>81.809388999999996</c:v>
                </c:pt>
                <c:pt idx="1880">
                  <c:v>81.835921999999997</c:v>
                </c:pt>
                <c:pt idx="1881">
                  <c:v>81.854786000000004</c:v>
                </c:pt>
                <c:pt idx="1882">
                  <c:v>81.859858000000003</c:v>
                </c:pt>
                <c:pt idx="1883">
                  <c:v>81.852006000000003</c:v>
                </c:pt>
                <c:pt idx="1884">
                  <c:v>81.828266999999997</c:v>
                </c:pt>
                <c:pt idx="1885">
                  <c:v>81.787087</c:v>
                </c:pt>
                <c:pt idx="1886">
                  <c:v>81.743697999999995</c:v>
                </c:pt>
                <c:pt idx="1887">
                  <c:v>81.724080999999998</c:v>
                </c:pt>
                <c:pt idx="1888">
                  <c:v>81.735004000000004</c:v>
                </c:pt>
                <c:pt idx="1889">
                  <c:v>81.752362000000005</c:v>
                </c:pt>
                <c:pt idx="1890">
                  <c:v>81.751261999999997</c:v>
                </c:pt>
                <c:pt idx="1891">
                  <c:v>81.738204999999994</c:v>
                </c:pt>
                <c:pt idx="1892">
                  <c:v>81.738336000000004</c:v>
                </c:pt>
                <c:pt idx="1893">
                  <c:v>81.757086000000001</c:v>
                </c:pt>
                <c:pt idx="1894">
                  <c:v>81.772891000000001</c:v>
                </c:pt>
                <c:pt idx="1895">
                  <c:v>81.766371000000007</c:v>
                </c:pt>
                <c:pt idx="1896">
                  <c:v>81.738425000000007</c:v>
                </c:pt>
                <c:pt idx="1897">
                  <c:v>81.697794000000002</c:v>
                </c:pt>
                <c:pt idx="1898">
                  <c:v>81.651274000000001</c:v>
                </c:pt>
                <c:pt idx="1899">
                  <c:v>81.614587999999998</c:v>
                </c:pt>
                <c:pt idx="1900">
                  <c:v>81.614637000000002</c:v>
                </c:pt>
                <c:pt idx="1901">
                  <c:v>81.666331</c:v>
                </c:pt>
                <c:pt idx="1902">
                  <c:v>81.753279000000006</c:v>
                </c:pt>
                <c:pt idx="1903">
                  <c:v>81.837743000000003</c:v>
                </c:pt>
                <c:pt idx="1904">
                  <c:v>81.884055000000004</c:v>
                </c:pt>
                <c:pt idx="1905">
                  <c:v>81.871718000000001</c:v>
                </c:pt>
                <c:pt idx="1906">
                  <c:v>81.802805000000006</c:v>
                </c:pt>
                <c:pt idx="1907">
                  <c:v>81.707956999999993</c:v>
                </c:pt>
                <c:pt idx="1908">
                  <c:v>81.634345999999994</c:v>
                </c:pt>
                <c:pt idx="1909">
                  <c:v>81.614575000000002</c:v>
                </c:pt>
                <c:pt idx="1910">
                  <c:v>81.645758000000001</c:v>
                </c:pt>
                <c:pt idx="1911">
                  <c:v>81.698188000000002</c:v>
                </c:pt>
                <c:pt idx="1912">
                  <c:v>81.738919999999993</c:v>
                </c:pt>
                <c:pt idx="1913">
                  <c:v>81.746071000000001</c:v>
                </c:pt>
                <c:pt idx="1914">
                  <c:v>81.714241000000001</c:v>
                </c:pt>
                <c:pt idx="1915">
                  <c:v>81.658874999999995</c:v>
                </c:pt>
                <c:pt idx="1916">
                  <c:v>81.607968</c:v>
                </c:pt>
                <c:pt idx="1917">
                  <c:v>81.579345000000004</c:v>
                </c:pt>
                <c:pt idx="1918">
                  <c:v>81.570420999999996</c:v>
                </c:pt>
                <c:pt idx="1919">
                  <c:v>81.573660000000004</c:v>
                </c:pt>
                <c:pt idx="1920">
                  <c:v>81.592718000000005</c:v>
                </c:pt>
                <c:pt idx="1921">
                  <c:v>81.634879999999995</c:v>
                </c:pt>
                <c:pt idx="1922">
                  <c:v>81.692654000000005</c:v>
                </c:pt>
                <c:pt idx="1923">
                  <c:v>81.741279000000006</c:v>
                </c:pt>
                <c:pt idx="1924">
                  <c:v>81.756373999999994</c:v>
                </c:pt>
                <c:pt idx="1925">
                  <c:v>81.734036000000003</c:v>
                </c:pt>
                <c:pt idx="1926">
                  <c:v>81.698083999999994</c:v>
                </c:pt>
                <c:pt idx="1927">
                  <c:v>81.682945000000004</c:v>
                </c:pt>
                <c:pt idx="1928">
                  <c:v>81.695986000000005</c:v>
                </c:pt>
                <c:pt idx="1929">
                  <c:v>81.702286000000001</c:v>
                </c:pt>
                <c:pt idx="1930">
                  <c:v>81.665023000000005</c:v>
                </c:pt>
                <c:pt idx="1931">
                  <c:v>81.600352999999998</c:v>
                </c:pt>
                <c:pt idx="1932">
                  <c:v>81.567207999999994</c:v>
                </c:pt>
                <c:pt idx="1933">
                  <c:v>81.596095000000005</c:v>
                </c:pt>
                <c:pt idx="1934">
                  <c:v>81.653216</c:v>
                </c:pt>
                <c:pt idx="1935">
                  <c:v>81.689594</c:v>
                </c:pt>
                <c:pt idx="1936">
                  <c:v>81.706038000000007</c:v>
                </c:pt>
                <c:pt idx="1937">
                  <c:v>81.738440999999995</c:v>
                </c:pt>
                <c:pt idx="1938">
                  <c:v>81.792141999999998</c:v>
                </c:pt>
                <c:pt idx="1939">
                  <c:v>81.823902000000004</c:v>
                </c:pt>
                <c:pt idx="1940">
                  <c:v>81.785135999999994</c:v>
                </c:pt>
                <c:pt idx="1941">
                  <c:v>81.668167999999994</c:v>
                </c:pt>
                <c:pt idx="1942">
                  <c:v>81.515240000000006</c:v>
                </c:pt>
                <c:pt idx="1943">
                  <c:v>81.394626000000002</c:v>
                </c:pt>
                <c:pt idx="1944">
                  <c:v>81.356613999999993</c:v>
                </c:pt>
                <c:pt idx="1945">
                  <c:v>81.391592000000003</c:v>
                </c:pt>
                <c:pt idx="1946">
                  <c:v>81.436300000000003</c:v>
                </c:pt>
                <c:pt idx="1947">
                  <c:v>81.438323999999994</c:v>
                </c:pt>
                <c:pt idx="1948">
                  <c:v>81.410843</c:v>
                </c:pt>
                <c:pt idx="1949">
                  <c:v>81.409822000000005</c:v>
                </c:pt>
                <c:pt idx="1950">
                  <c:v>81.465771000000004</c:v>
                </c:pt>
                <c:pt idx="1951">
                  <c:v>81.553244000000007</c:v>
                </c:pt>
                <c:pt idx="1952">
                  <c:v>81.626661999999996</c:v>
                </c:pt>
                <c:pt idx="1953">
                  <c:v>81.668426999999994</c:v>
                </c:pt>
                <c:pt idx="1954">
                  <c:v>81.687066999999999</c:v>
                </c:pt>
                <c:pt idx="1955">
                  <c:v>81.684655000000006</c:v>
                </c:pt>
                <c:pt idx="1956">
                  <c:v>81.646563</c:v>
                </c:pt>
                <c:pt idx="1957">
                  <c:v>81.562068999999994</c:v>
                </c:pt>
                <c:pt idx="1958">
                  <c:v>81.447149999999993</c:v>
                </c:pt>
                <c:pt idx="1959">
                  <c:v>81.341049999999996</c:v>
                </c:pt>
                <c:pt idx="1960">
                  <c:v>81.272295999999997</c:v>
                </c:pt>
                <c:pt idx="1961">
                  <c:v>81.234910999999997</c:v>
                </c:pt>
                <c:pt idx="1962">
                  <c:v>81.210093000000001</c:v>
                </c:pt>
                <c:pt idx="1963">
                  <c:v>81.197074000000001</c:v>
                </c:pt>
                <c:pt idx="1964">
                  <c:v>81.203755000000001</c:v>
                </c:pt>
                <c:pt idx="1965">
                  <c:v>81.219262000000001</c:v>
                </c:pt>
                <c:pt idx="1966">
                  <c:v>81.227593999999996</c:v>
                </c:pt>
                <c:pt idx="1967">
                  <c:v>81.244795999999994</c:v>
                </c:pt>
                <c:pt idx="1968">
                  <c:v>81.300895999999995</c:v>
                </c:pt>
                <c:pt idx="1969">
                  <c:v>81.379508000000001</c:v>
                </c:pt>
                <c:pt idx="1970">
                  <c:v>81.421847999999997</c:v>
                </c:pt>
                <c:pt idx="1971">
                  <c:v>81.405776000000003</c:v>
                </c:pt>
                <c:pt idx="1972">
                  <c:v>81.377138000000002</c:v>
                </c:pt>
                <c:pt idx="1973">
                  <c:v>81.37518</c:v>
                </c:pt>
                <c:pt idx="1974">
                  <c:v>81.372259999999997</c:v>
                </c:pt>
                <c:pt idx="1975">
                  <c:v>81.328846999999996</c:v>
                </c:pt>
                <c:pt idx="1976">
                  <c:v>81.270621000000006</c:v>
                </c:pt>
                <c:pt idx="1977">
                  <c:v>81.260236000000006</c:v>
                </c:pt>
                <c:pt idx="1978">
                  <c:v>81.309061999999997</c:v>
                </c:pt>
                <c:pt idx="1979">
                  <c:v>81.364002999999997</c:v>
                </c:pt>
                <c:pt idx="1980">
                  <c:v>81.372815000000003</c:v>
                </c:pt>
                <c:pt idx="1981">
                  <c:v>81.323869000000002</c:v>
                </c:pt>
                <c:pt idx="1982">
                  <c:v>81.228165000000004</c:v>
                </c:pt>
                <c:pt idx="1983">
                  <c:v>81.105778999999998</c:v>
                </c:pt>
                <c:pt idx="1984">
                  <c:v>80.992705999999998</c:v>
                </c:pt>
                <c:pt idx="1985">
                  <c:v>80.925618999999998</c:v>
                </c:pt>
                <c:pt idx="1986">
                  <c:v>80.915965</c:v>
                </c:pt>
                <c:pt idx="1987">
                  <c:v>80.949402000000006</c:v>
                </c:pt>
                <c:pt idx="1988">
                  <c:v>81.001582999999997</c:v>
                </c:pt>
                <c:pt idx="1989">
                  <c:v>81.051195000000007</c:v>
                </c:pt>
                <c:pt idx="1990">
                  <c:v>81.087366000000003</c:v>
                </c:pt>
                <c:pt idx="1991">
                  <c:v>81.111311999999998</c:v>
                </c:pt>
                <c:pt idx="1992">
                  <c:v>81.1233</c:v>
                </c:pt>
                <c:pt idx="1993">
                  <c:v>81.105760000000004</c:v>
                </c:pt>
                <c:pt idx="1994">
                  <c:v>81.040807999999998</c:v>
                </c:pt>
                <c:pt idx="1995">
                  <c:v>80.955337999999998</c:v>
                </c:pt>
                <c:pt idx="1996">
                  <c:v>80.920142999999996</c:v>
                </c:pt>
                <c:pt idx="1997">
                  <c:v>80.985118999999997</c:v>
                </c:pt>
                <c:pt idx="1998">
                  <c:v>81.128505000000004</c:v>
                </c:pt>
                <c:pt idx="1999">
                  <c:v>81.276208999999994</c:v>
                </c:pt>
                <c:pt idx="2000">
                  <c:v>81.356425999999999</c:v>
                </c:pt>
                <c:pt idx="2001">
                  <c:v>81.336236</c:v>
                </c:pt>
                <c:pt idx="2002">
                  <c:v>81.235641000000001</c:v>
                </c:pt>
                <c:pt idx="2003">
                  <c:v>81.121092000000004</c:v>
                </c:pt>
                <c:pt idx="2004">
                  <c:v>81.061025999999998</c:v>
                </c:pt>
                <c:pt idx="2005">
                  <c:v>81.062901999999994</c:v>
                </c:pt>
                <c:pt idx="2006">
                  <c:v>81.068489999999997</c:v>
                </c:pt>
                <c:pt idx="2007">
                  <c:v>81.024531999999994</c:v>
                </c:pt>
                <c:pt idx="2008">
                  <c:v>80.956790999999996</c:v>
                </c:pt>
                <c:pt idx="2009">
                  <c:v>80.939732000000006</c:v>
                </c:pt>
                <c:pt idx="2010">
                  <c:v>80.997</c:v>
                </c:pt>
                <c:pt idx="2011">
                  <c:v>81.090079000000003</c:v>
                </c:pt>
                <c:pt idx="2012">
                  <c:v>81.177451000000005</c:v>
                </c:pt>
                <c:pt idx="2013">
                  <c:v>81.238859000000005</c:v>
                </c:pt>
                <c:pt idx="2014">
                  <c:v>81.260637000000003</c:v>
                </c:pt>
                <c:pt idx="2015">
                  <c:v>81.233448999999993</c:v>
                </c:pt>
                <c:pt idx="2016">
                  <c:v>81.166870000000003</c:v>
                </c:pt>
                <c:pt idx="2017">
                  <c:v>81.086911999999998</c:v>
                </c:pt>
                <c:pt idx="2018">
                  <c:v>81.018184000000005</c:v>
                </c:pt>
                <c:pt idx="2019">
                  <c:v>80.981204000000005</c:v>
                </c:pt>
                <c:pt idx="2020">
                  <c:v>80.994063999999995</c:v>
                </c:pt>
                <c:pt idx="2021">
                  <c:v>81.050158999999994</c:v>
                </c:pt>
                <c:pt idx="2022">
                  <c:v>81.104659999999996</c:v>
                </c:pt>
                <c:pt idx="2023">
                  <c:v>81.112227000000004</c:v>
                </c:pt>
                <c:pt idx="2024">
                  <c:v>81.079085000000006</c:v>
                </c:pt>
                <c:pt idx="2025">
                  <c:v>81.043867000000006</c:v>
                </c:pt>
                <c:pt idx="2026">
                  <c:v>81.018867</c:v>
                </c:pt>
                <c:pt idx="2027">
                  <c:v>80.988422</c:v>
                </c:pt>
                <c:pt idx="2028">
                  <c:v>80.955901999999995</c:v>
                </c:pt>
                <c:pt idx="2029">
                  <c:v>80.951547000000005</c:v>
                </c:pt>
                <c:pt idx="2030">
                  <c:v>80.991170999999994</c:v>
                </c:pt>
                <c:pt idx="2031">
                  <c:v>81.055306000000002</c:v>
                </c:pt>
                <c:pt idx="2032">
                  <c:v>81.112176000000005</c:v>
                </c:pt>
                <c:pt idx="2033">
                  <c:v>81.145801000000006</c:v>
                </c:pt>
                <c:pt idx="2034">
                  <c:v>81.157824000000005</c:v>
                </c:pt>
                <c:pt idx="2035">
                  <c:v>81.152800999999997</c:v>
                </c:pt>
                <c:pt idx="2036">
                  <c:v>81.132030999999998</c:v>
                </c:pt>
                <c:pt idx="2037">
                  <c:v>81.093969999999999</c:v>
                </c:pt>
                <c:pt idx="2038">
                  <c:v>81.037194</c:v>
                </c:pt>
                <c:pt idx="2039">
                  <c:v>80.970690000000005</c:v>
                </c:pt>
                <c:pt idx="2040">
                  <c:v>80.913865999999999</c:v>
                </c:pt>
                <c:pt idx="2041">
                  <c:v>80.877961999999997</c:v>
                </c:pt>
                <c:pt idx="2042">
                  <c:v>80.859144999999998</c:v>
                </c:pt>
                <c:pt idx="2043">
                  <c:v>80.859889999999993</c:v>
                </c:pt>
                <c:pt idx="2044">
                  <c:v>80.901785000000004</c:v>
                </c:pt>
                <c:pt idx="2045">
                  <c:v>80.999122999999997</c:v>
                </c:pt>
                <c:pt idx="2046">
                  <c:v>81.129333000000003</c:v>
                </c:pt>
                <c:pt idx="2047">
                  <c:v>81.246253999999993</c:v>
                </c:pt>
                <c:pt idx="2048">
                  <c:v>81.313548999999995</c:v>
                </c:pt>
                <c:pt idx="2049">
                  <c:v>81.311349000000007</c:v>
                </c:pt>
                <c:pt idx="2050">
                  <c:v>81.229709</c:v>
                </c:pt>
                <c:pt idx="2051">
                  <c:v>81.089066000000003</c:v>
                </c:pt>
                <c:pt idx="2052">
                  <c:v>80.953085000000002</c:v>
                </c:pt>
                <c:pt idx="2053">
                  <c:v>80.888046000000003</c:v>
                </c:pt>
                <c:pt idx="2054">
                  <c:v>80.903256999999996</c:v>
                </c:pt>
                <c:pt idx="2055">
                  <c:v>80.950569999999999</c:v>
                </c:pt>
                <c:pt idx="2056">
                  <c:v>80.983846999999997</c:v>
                </c:pt>
                <c:pt idx="2057">
                  <c:v>80.998881999999995</c:v>
                </c:pt>
                <c:pt idx="2058">
                  <c:v>81.014753999999996</c:v>
                </c:pt>
                <c:pt idx="2059">
                  <c:v>81.033811999999998</c:v>
                </c:pt>
                <c:pt idx="2060">
                  <c:v>81.041702999999998</c:v>
                </c:pt>
                <c:pt idx="2061">
                  <c:v>81.035786000000002</c:v>
                </c:pt>
                <c:pt idx="2062">
                  <c:v>81.027219000000002</c:v>
                </c:pt>
                <c:pt idx="2063">
                  <c:v>81.024906999999999</c:v>
                </c:pt>
                <c:pt idx="2064">
                  <c:v>81.024811</c:v>
                </c:pt>
                <c:pt idx="2065">
                  <c:v>81.011425000000003</c:v>
                </c:pt>
                <c:pt idx="2066">
                  <c:v>80.972226000000006</c:v>
                </c:pt>
                <c:pt idx="2067">
                  <c:v>80.914621999999994</c:v>
                </c:pt>
                <c:pt idx="2068">
                  <c:v>80.866626999999994</c:v>
                </c:pt>
                <c:pt idx="2069">
                  <c:v>80.854460000000003</c:v>
                </c:pt>
                <c:pt idx="2070">
                  <c:v>80.880448999999999</c:v>
                </c:pt>
                <c:pt idx="2071">
                  <c:v>80.930923000000007</c:v>
                </c:pt>
                <c:pt idx="2072">
                  <c:v>80.987981000000005</c:v>
                </c:pt>
                <c:pt idx="2073">
                  <c:v>81.032430000000005</c:v>
                </c:pt>
                <c:pt idx="2074">
                  <c:v>81.049786999999995</c:v>
                </c:pt>
                <c:pt idx="2075">
                  <c:v>81.039574000000002</c:v>
                </c:pt>
                <c:pt idx="2076">
                  <c:v>81.020599000000004</c:v>
                </c:pt>
                <c:pt idx="2077">
                  <c:v>81.009524999999996</c:v>
                </c:pt>
                <c:pt idx="2078">
                  <c:v>81.007129000000006</c:v>
                </c:pt>
                <c:pt idx="2079">
                  <c:v>81.009523000000002</c:v>
                </c:pt>
                <c:pt idx="2080">
                  <c:v>81.022865999999993</c:v>
                </c:pt>
                <c:pt idx="2081">
                  <c:v>81.047128999999998</c:v>
                </c:pt>
                <c:pt idx="2082">
                  <c:v>81.058404999999993</c:v>
                </c:pt>
                <c:pt idx="2083">
                  <c:v>81.044257999999999</c:v>
                </c:pt>
                <c:pt idx="2084">
                  <c:v>81.028813999999997</c:v>
                </c:pt>
                <c:pt idx="2085">
                  <c:v>81.030376000000004</c:v>
                </c:pt>
                <c:pt idx="2086">
                  <c:v>81.036088000000007</c:v>
                </c:pt>
                <c:pt idx="2087">
                  <c:v>81.020296000000002</c:v>
                </c:pt>
                <c:pt idx="2088">
                  <c:v>80.978891000000004</c:v>
                </c:pt>
                <c:pt idx="2089">
                  <c:v>80.930356000000003</c:v>
                </c:pt>
                <c:pt idx="2090">
                  <c:v>80.888581000000002</c:v>
                </c:pt>
                <c:pt idx="2091">
                  <c:v>80.860662000000005</c:v>
                </c:pt>
                <c:pt idx="2092">
                  <c:v>80.858435</c:v>
                </c:pt>
                <c:pt idx="2093">
                  <c:v>80.887636000000001</c:v>
                </c:pt>
                <c:pt idx="2094">
                  <c:v>80.931459000000004</c:v>
                </c:pt>
                <c:pt idx="2095">
                  <c:v>80.961044000000001</c:v>
                </c:pt>
                <c:pt idx="2096">
                  <c:v>80.970695000000006</c:v>
                </c:pt>
                <c:pt idx="2097">
                  <c:v>80.975234999999998</c:v>
                </c:pt>
                <c:pt idx="2098">
                  <c:v>80.980444000000006</c:v>
                </c:pt>
                <c:pt idx="2099">
                  <c:v>80.975133</c:v>
                </c:pt>
                <c:pt idx="2100">
                  <c:v>80.950461000000004</c:v>
                </c:pt>
                <c:pt idx="2101">
                  <c:v>80.912233000000001</c:v>
                </c:pt>
                <c:pt idx="2102">
                  <c:v>80.873557000000005</c:v>
                </c:pt>
                <c:pt idx="2103">
                  <c:v>80.847577999999999</c:v>
                </c:pt>
                <c:pt idx="2104">
                  <c:v>80.852189999999993</c:v>
                </c:pt>
                <c:pt idx="2105">
                  <c:v>80.894565999999998</c:v>
                </c:pt>
                <c:pt idx="2106">
                  <c:v>80.950463999999997</c:v>
                </c:pt>
                <c:pt idx="2107">
                  <c:v>80.982405</c:v>
                </c:pt>
                <c:pt idx="2108">
                  <c:v>80.979356999999993</c:v>
                </c:pt>
                <c:pt idx="2109">
                  <c:v>80.958933999999999</c:v>
                </c:pt>
                <c:pt idx="2110">
                  <c:v>80.940839999999994</c:v>
                </c:pt>
                <c:pt idx="2111">
                  <c:v>80.933198000000004</c:v>
                </c:pt>
                <c:pt idx="2112">
                  <c:v>80.931664999999995</c:v>
                </c:pt>
                <c:pt idx="2113">
                  <c:v>80.925098000000006</c:v>
                </c:pt>
                <c:pt idx="2114">
                  <c:v>80.908803000000006</c:v>
                </c:pt>
                <c:pt idx="2115">
                  <c:v>80.889618999999996</c:v>
                </c:pt>
                <c:pt idx="2116">
                  <c:v>80.884061000000003</c:v>
                </c:pt>
                <c:pt idx="2117">
                  <c:v>80.903158000000005</c:v>
                </c:pt>
                <c:pt idx="2118">
                  <c:v>80.938100000000006</c:v>
                </c:pt>
                <c:pt idx="2119">
                  <c:v>80.971924000000001</c:v>
                </c:pt>
                <c:pt idx="2120">
                  <c:v>80.995486</c:v>
                </c:pt>
                <c:pt idx="2121">
                  <c:v>81.008554000000004</c:v>
                </c:pt>
                <c:pt idx="2122">
                  <c:v>81.012493000000006</c:v>
                </c:pt>
                <c:pt idx="2123">
                  <c:v>81.009572000000006</c:v>
                </c:pt>
                <c:pt idx="2124">
                  <c:v>81.010594999999995</c:v>
                </c:pt>
                <c:pt idx="2125">
                  <c:v>81.025931</c:v>
                </c:pt>
                <c:pt idx="2126">
                  <c:v>81.046467000000007</c:v>
                </c:pt>
                <c:pt idx="2127">
                  <c:v>81.052694000000002</c:v>
                </c:pt>
                <c:pt idx="2128">
                  <c:v>81.041993000000005</c:v>
                </c:pt>
                <c:pt idx="2129">
                  <c:v>81.029453000000004</c:v>
                </c:pt>
                <c:pt idx="2130">
                  <c:v>81.019904999999994</c:v>
                </c:pt>
                <c:pt idx="2131">
                  <c:v>81.004268999999994</c:v>
                </c:pt>
                <c:pt idx="2132">
                  <c:v>81.000425000000007</c:v>
                </c:pt>
                <c:pt idx="2133">
                  <c:v>81.028167999999994</c:v>
                </c:pt>
                <c:pt idx="2134">
                  <c:v>81.062230999999997</c:v>
                </c:pt>
                <c:pt idx="2135">
                  <c:v>81.074359000000001</c:v>
                </c:pt>
                <c:pt idx="2136">
                  <c:v>81.066518000000002</c:v>
                </c:pt>
                <c:pt idx="2137">
                  <c:v>81.057523000000003</c:v>
                </c:pt>
                <c:pt idx="2138">
                  <c:v>81.053629000000001</c:v>
                </c:pt>
                <c:pt idx="2139">
                  <c:v>81.041374000000005</c:v>
                </c:pt>
                <c:pt idx="2140">
                  <c:v>81.014392000000001</c:v>
                </c:pt>
                <c:pt idx="2141">
                  <c:v>80.992866000000006</c:v>
                </c:pt>
                <c:pt idx="2142">
                  <c:v>81.002488</c:v>
                </c:pt>
                <c:pt idx="2143">
                  <c:v>81.041762000000006</c:v>
                </c:pt>
                <c:pt idx="2144">
                  <c:v>81.081648000000001</c:v>
                </c:pt>
                <c:pt idx="2145">
                  <c:v>81.095375000000004</c:v>
                </c:pt>
                <c:pt idx="2146">
                  <c:v>81.081526999999994</c:v>
                </c:pt>
                <c:pt idx="2147">
                  <c:v>81.065256000000005</c:v>
                </c:pt>
                <c:pt idx="2148">
                  <c:v>81.073435000000003</c:v>
                </c:pt>
                <c:pt idx="2149">
                  <c:v>81.104844999999997</c:v>
                </c:pt>
                <c:pt idx="2150">
                  <c:v>81.134772999999996</c:v>
                </c:pt>
                <c:pt idx="2151">
                  <c:v>81.130937000000003</c:v>
                </c:pt>
                <c:pt idx="2152">
                  <c:v>81.084382000000005</c:v>
                </c:pt>
                <c:pt idx="2153">
                  <c:v>81.018979000000002</c:v>
                </c:pt>
                <c:pt idx="2154">
                  <c:v>80.968390999999997</c:v>
                </c:pt>
                <c:pt idx="2155">
                  <c:v>80.947078000000005</c:v>
                </c:pt>
                <c:pt idx="2156">
                  <c:v>80.952573000000001</c:v>
                </c:pt>
                <c:pt idx="2157">
                  <c:v>80.981892000000002</c:v>
                </c:pt>
                <c:pt idx="2158">
                  <c:v>81.018075999999994</c:v>
                </c:pt>
                <c:pt idx="2159">
                  <c:v>81.051169999999999</c:v>
                </c:pt>
                <c:pt idx="2160">
                  <c:v>81.087301999999994</c:v>
                </c:pt>
                <c:pt idx="2161">
                  <c:v>81.126811000000004</c:v>
                </c:pt>
                <c:pt idx="2162">
                  <c:v>81.157967999999997</c:v>
                </c:pt>
                <c:pt idx="2163">
                  <c:v>81.169270999999995</c:v>
                </c:pt>
                <c:pt idx="2164">
                  <c:v>81.165537999999998</c:v>
                </c:pt>
                <c:pt idx="2165">
                  <c:v>81.154290000000003</c:v>
                </c:pt>
                <c:pt idx="2166">
                  <c:v>81.132002999999997</c:v>
                </c:pt>
                <c:pt idx="2167">
                  <c:v>81.093253000000004</c:v>
                </c:pt>
                <c:pt idx="2168">
                  <c:v>81.045186000000001</c:v>
                </c:pt>
                <c:pt idx="2169">
                  <c:v>81.007216</c:v>
                </c:pt>
                <c:pt idx="2170">
                  <c:v>81.001442999999995</c:v>
                </c:pt>
                <c:pt idx="2171">
                  <c:v>81.029330999999999</c:v>
                </c:pt>
                <c:pt idx="2172">
                  <c:v>81.058565999999999</c:v>
                </c:pt>
                <c:pt idx="2173">
                  <c:v>81.070419999999999</c:v>
                </c:pt>
                <c:pt idx="2174">
                  <c:v>81.081252000000006</c:v>
                </c:pt>
                <c:pt idx="2175">
                  <c:v>81.103523999999993</c:v>
                </c:pt>
                <c:pt idx="2176">
                  <c:v>81.135333000000003</c:v>
                </c:pt>
                <c:pt idx="2177">
                  <c:v>81.164053999999993</c:v>
                </c:pt>
                <c:pt idx="2178">
                  <c:v>81.175820999999999</c:v>
                </c:pt>
                <c:pt idx="2179">
                  <c:v>81.168465999999995</c:v>
                </c:pt>
                <c:pt idx="2180">
                  <c:v>81.151346000000004</c:v>
                </c:pt>
                <c:pt idx="2181">
                  <c:v>81.141362000000001</c:v>
                </c:pt>
                <c:pt idx="2182">
                  <c:v>81.145748999999995</c:v>
                </c:pt>
                <c:pt idx="2183">
                  <c:v>81.156146000000007</c:v>
                </c:pt>
                <c:pt idx="2184">
                  <c:v>81.168270000000007</c:v>
                </c:pt>
                <c:pt idx="2185">
                  <c:v>81.183537999999999</c:v>
                </c:pt>
                <c:pt idx="2186">
                  <c:v>81.199413000000007</c:v>
                </c:pt>
                <c:pt idx="2187">
                  <c:v>81.207634999999996</c:v>
                </c:pt>
                <c:pt idx="2188">
                  <c:v>81.2042</c:v>
                </c:pt>
                <c:pt idx="2189">
                  <c:v>81.200987999999995</c:v>
                </c:pt>
                <c:pt idx="2190">
                  <c:v>81.203520999999995</c:v>
                </c:pt>
                <c:pt idx="2191">
                  <c:v>81.201956999999993</c:v>
                </c:pt>
                <c:pt idx="2192">
                  <c:v>81.192927999999995</c:v>
                </c:pt>
                <c:pt idx="2193">
                  <c:v>81.183898999999997</c:v>
                </c:pt>
                <c:pt idx="2194">
                  <c:v>81.178286999999997</c:v>
                </c:pt>
                <c:pt idx="2195">
                  <c:v>81.172743999999994</c:v>
                </c:pt>
                <c:pt idx="2196">
                  <c:v>81.168256</c:v>
                </c:pt>
                <c:pt idx="2197">
                  <c:v>81.169213999999997</c:v>
                </c:pt>
                <c:pt idx="2198">
                  <c:v>81.174363999999997</c:v>
                </c:pt>
                <c:pt idx="2199">
                  <c:v>81.178548000000006</c:v>
                </c:pt>
                <c:pt idx="2200">
                  <c:v>81.183076999999997</c:v>
                </c:pt>
                <c:pt idx="2201">
                  <c:v>81.192811000000006</c:v>
                </c:pt>
                <c:pt idx="2202">
                  <c:v>81.193132000000006</c:v>
                </c:pt>
                <c:pt idx="2203">
                  <c:v>81.168980000000005</c:v>
                </c:pt>
                <c:pt idx="2204">
                  <c:v>81.126768999999996</c:v>
                </c:pt>
                <c:pt idx="2205">
                  <c:v>81.090343000000004</c:v>
                </c:pt>
                <c:pt idx="2206">
                  <c:v>81.079116999999997</c:v>
                </c:pt>
                <c:pt idx="2207">
                  <c:v>81.088093999999998</c:v>
                </c:pt>
                <c:pt idx="2208">
                  <c:v>81.099812999999997</c:v>
                </c:pt>
                <c:pt idx="2209">
                  <c:v>81.116251000000005</c:v>
                </c:pt>
                <c:pt idx="2210">
                  <c:v>81.126909999999995</c:v>
                </c:pt>
                <c:pt idx="2211">
                  <c:v>81.11824</c:v>
                </c:pt>
                <c:pt idx="2212">
                  <c:v>81.097547000000006</c:v>
                </c:pt>
                <c:pt idx="2213">
                  <c:v>81.077620999999994</c:v>
                </c:pt>
                <c:pt idx="2214">
                  <c:v>81.061018000000004</c:v>
                </c:pt>
                <c:pt idx="2215">
                  <c:v>81.043226000000004</c:v>
                </c:pt>
                <c:pt idx="2216">
                  <c:v>81.026075000000006</c:v>
                </c:pt>
                <c:pt idx="2217">
                  <c:v>81.014784000000006</c:v>
                </c:pt>
                <c:pt idx="2218">
                  <c:v>81.014341000000002</c:v>
                </c:pt>
                <c:pt idx="2219">
                  <c:v>81.023420999999999</c:v>
                </c:pt>
                <c:pt idx="2220">
                  <c:v>81.026480000000006</c:v>
                </c:pt>
                <c:pt idx="2221">
                  <c:v>81.018242000000001</c:v>
                </c:pt>
                <c:pt idx="2222">
                  <c:v>80.998857999999998</c:v>
                </c:pt>
                <c:pt idx="2223">
                  <c:v>80.973180999999997</c:v>
                </c:pt>
                <c:pt idx="2224">
                  <c:v>80.942772000000005</c:v>
                </c:pt>
                <c:pt idx="2225">
                  <c:v>80.912738000000004</c:v>
                </c:pt>
                <c:pt idx="2226">
                  <c:v>80.901471000000001</c:v>
                </c:pt>
                <c:pt idx="2227">
                  <c:v>80.907533999999998</c:v>
                </c:pt>
                <c:pt idx="2228">
                  <c:v>80.898827999999995</c:v>
                </c:pt>
                <c:pt idx="2229">
                  <c:v>80.867776000000006</c:v>
                </c:pt>
                <c:pt idx="2230">
                  <c:v>80.813120999999995</c:v>
                </c:pt>
                <c:pt idx="2231">
                  <c:v>80.741400999999996</c:v>
                </c:pt>
                <c:pt idx="2232">
                  <c:v>80.679260999999997</c:v>
                </c:pt>
                <c:pt idx="2233">
                  <c:v>80.641401999999999</c:v>
                </c:pt>
                <c:pt idx="2234">
                  <c:v>80.611598999999998</c:v>
                </c:pt>
                <c:pt idx="2235">
                  <c:v>80.567625000000007</c:v>
                </c:pt>
                <c:pt idx="2236">
                  <c:v>80.514331999999996</c:v>
                </c:pt>
                <c:pt idx="2237">
                  <c:v>80.472317000000004</c:v>
                </c:pt>
                <c:pt idx="2238">
                  <c:v>80.447064999999995</c:v>
                </c:pt>
                <c:pt idx="2239">
                  <c:v>80.423755999999997</c:v>
                </c:pt>
                <c:pt idx="2240">
                  <c:v>80.384462999999997</c:v>
                </c:pt>
                <c:pt idx="2241">
                  <c:v>80.336901999999995</c:v>
                </c:pt>
                <c:pt idx="2242">
                  <c:v>80.297156999999999</c:v>
                </c:pt>
                <c:pt idx="2243">
                  <c:v>80.268321999999998</c:v>
                </c:pt>
                <c:pt idx="2244">
                  <c:v>80.237999000000002</c:v>
                </c:pt>
                <c:pt idx="2245">
                  <c:v>80.194907000000001</c:v>
                </c:pt>
                <c:pt idx="2246">
                  <c:v>80.136150999999998</c:v>
                </c:pt>
                <c:pt idx="2247">
                  <c:v>80.068957999999995</c:v>
                </c:pt>
                <c:pt idx="2248">
                  <c:v>79.999093000000002</c:v>
                </c:pt>
                <c:pt idx="2249">
                  <c:v>79.938727</c:v>
                </c:pt>
                <c:pt idx="2250">
                  <c:v>79.903378000000004</c:v>
                </c:pt>
                <c:pt idx="2251">
                  <c:v>79.869560000000007</c:v>
                </c:pt>
                <c:pt idx="2252">
                  <c:v>79.807608000000002</c:v>
                </c:pt>
                <c:pt idx="2253">
                  <c:v>79.723428999999996</c:v>
                </c:pt>
                <c:pt idx="2254">
                  <c:v>79.638839000000004</c:v>
                </c:pt>
                <c:pt idx="2255">
                  <c:v>79.559980999999993</c:v>
                </c:pt>
                <c:pt idx="2256">
                  <c:v>79.487307999999999</c:v>
                </c:pt>
                <c:pt idx="2257">
                  <c:v>79.433091000000005</c:v>
                </c:pt>
                <c:pt idx="2258">
                  <c:v>79.397531999999998</c:v>
                </c:pt>
                <c:pt idx="2259">
                  <c:v>79.359061999999994</c:v>
                </c:pt>
                <c:pt idx="2260">
                  <c:v>79.303984</c:v>
                </c:pt>
                <c:pt idx="2261">
                  <c:v>79.250439999999998</c:v>
                </c:pt>
                <c:pt idx="2262">
                  <c:v>79.207103000000004</c:v>
                </c:pt>
                <c:pt idx="2263">
                  <c:v>79.164362999999994</c:v>
                </c:pt>
                <c:pt idx="2264">
                  <c:v>79.147769999999994</c:v>
                </c:pt>
                <c:pt idx="2265">
                  <c:v>79.187447000000006</c:v>
                </c:pt>
                <c:pt idx="2266">
                  <c:v>79.244865000000004</c:v>
                </c:pt>
                <c:pt idx="2267">
                  <c:v>79.277421000000004</c:v>
                </c:pt>
                <c:pt idx="2268">
                  <c:v>79.268242999999998</c:v>
                </c:pt>
                <c:pt idx="2269">
                  <c:v>79.232630999999998</c:v>
                </c:pt>
                <c:pt idx="2270">
                  <c:v>79.196881000000005</c:v>
                </c:pt>
                <c:pt idx="2271">
                  <c:v>79.167869999999994</c:v>
                </c:pt>
                <c:pt idx="2272">
                  <c:v>79.145638000000005</c:v>
                </c:pt>
                <c:pt idx="2273">
                  <c:v>79.126343000000006</c:v>
                </c:pt>
                <c:pt idx="2274">
                  <c:v>79.101414000000005</c:v>
                </c:pt>
                <c:pt idx="2275">
                  <c:v>79.048686000000004</c:v>
                </c:pt>
                <c:pt idx="2276">
                  <c:v>78.956368999999995</c:v>
                </c:pt>
                <c:pt idx="2277">
                  <c:v>78.855031999999994</c:v>
                </c:pt>
                <c:pt idx="2278">
                  <c:v>78.774285000000006</c:v>
                </c:pt>
                <c:pt idx="2279">
                  <c:v>78.711393000000001</c:v>
                </c:pt>
                <c:pt idx="2280">
                  <c:v>78.650429000000003</c:v>
                </c:pt>
                <c:pt idx="2281">
                  <c:v>78.564775999999995</c:v>
                </c:pt>
                <c:pt idx="2282">
                  <c:v>78.374706000000003</c:v>
                </c:pt>
                <c:pt idx="2283">
                  <c:v>78.035974999999993</c:v>
                </c:pt>
                <c:pt idx="2284">
                  <c:v>77.642236999999994</c:v>
                </c:pt>
                <c:pt idx="2285">
                  <c:v>77.251672999999997</c:v>
                </c:pt>
                <c:pt idx="2286">
                  <c:v>76.881496999999996</c:v>
                </c:pt>
                <c:pt idx="2287">
                  <c:v>76.540471999999994</c:v>
                </c:pt>
                <c:pt idx="2288">
                  <c:v>76.204519000000005</c:v>
                </c:pt>
                <c:pt idx="2289">
                  <c:v>75.846682000000001</c:v>
                </c:pt>
                <c:pt idx="2290">
                  <c:v>75.490177000000003</c:v>
                </c:pt>
                <c:pt idx="2291">
                  <c:v>75.205246000000002</c:v>
                </c:pt>
                <c:pt idx="2292">
                  <c:v>75.031064000000001</c:v>
                </c:pt>
                <c:pt idx="2293">
                  <c:v>74.938948999999994</c:v>
                </c:pt>
                <c:pt idx="2294">
                  <c:v>74.885138999999995</c:v>
                </c:pt>
                <c:pt idx="2295">
                  <c:v>74.869888000000003</c:v>
                </c:pt>
                <c:pt idx="2296">
                  <c:v>74.890165999999994</c:v>
                </c:pt>
                <c:pt idx="2297">
                  <c:v>74.914203000000001</c:v>
                </c:pt>
                <c:pt idx="2298">
                  <c:v>74.991015000000004</c:v>
                </c:pt>
                <c:pt idx="2299">
                  <c:v>75.250838999999999</c:v>
                </c:pt>
                <c:pt idx="2300">
                  <c:v>75.693524999999994</c:v>
                </c:pt>
                <c:pt idx="2301">
                  <c:v>76.054541999999998</c:v>
                </c:pt>
                <c:pt idx="2302">
                  <c:v>76.194085999999999</c:v>
                </c:pt>
                <c:pt idx="2303">
                  <c:v>76.243224999999995</c:v>
                </c:pt>
                <c:pt idx="2304">
                  <c:v>76.340851999999998</c:v>
                </c:pt>
                <c:pt idx="2305">
                  <c:v>76.516802999999996</c:v>
                </c:pt>
                <c:pt idx="2306">
                  <c:v>76.680453</c:v>
                </c:pt>
                <c:pt idx="2307">
                  <c:v>76.782542000000007</c:v>
                </c:pt>
                <c:pt idx="2308">
                  <c:v>76.857055000000003</c:v>
                </c:pt>
                <c:pt idx="2309">
                  <c:v>76.928152999999995</c:v>
                </c:pt>
                <c:pt idx="2310">
                  <c:v>76.994658999999999</c:v>
                </c:pt>
                <c:pt idx="2311">
                  <c:v>77.051015000000007</c:v>
                </c:pt>
                <c:pt idx="2312">
                  <c:v>77.088817000000006</c:v>
                </c:pt>
                <c:pt idx="2313">
                  <c:v>77.103570000000005</c:v>
                </c:pt>
                <c:pt idx="2314">
                  <c:v>77.111434000000003</c:v>
                </c:pt>
                <c:pt idx="2315">
                  <c:v>77.083472</c:v>
                </c:pt>
                <c:pt idx="2316">
                  <c:v>77.016339000000002</c:v>
                </c:pt>
                <c:pt idx="2317">
                  <c:v>77.043869000000001</c:v>
                </c:pt>
                <c:pt idx="2318">
                  <c:v>77.106172000000001</c:v>
                </c:pt>
                <c:pt idx="2319">
                  <c:v>77.153705000000002</c:v>
                </c:pt>
                <c:pt idx="2320">
                  <c:v>77.206388000000004</c:v>
                </c:pt>
                <c:pt idx="2321">
                  <c:v>77.256305999999995</c:v>
                </c:pt>
                <c:pt idx="2322">
                  <c:v>77.287966999999995</c:v>
                </c:pt>
                <c:pt idx="2323">
                  <c:v>77.295834999999997</c:v>
                </c:pt>
                <c:pt idx="2324">
                  <c:v>77.273983000000001</c:v>
                </c:pt>
                <c:pt idx="2325">
                  <c:v>77.230733999999998</c:v>
                </c:pt>
                <c:pt idx="2326">
                  <c:v>77.207656</c:v>
                </c:pt>
                <c:pt idx="2327">
                  <c:v>77.209789999999998</c:v>
                </c:pt>
                <c:pt idx="2328">
                  <c:v>77.221065999999993</c:v>
                </c:pt>
                <c:pt idx="2329">
                  <c:v>77.225869000000003</c:v>
                </c:pt>
                <c:pt idx="2330">
                  <c:v>77.185858999999994</c:v>
                </c:pt>
                <c:pt idx="2331">
                  <c:v>77.118441000000004</c:v>
                </c:pt>
                <c:pt idx="2332">
                  <c:v>77.071755999999993</c:v>
                </c:pt>
                <c:pt idx="2333">
                  <c:v>77.041776999999996</c:v>
                </c:pt>
                <c:pt idx="2334">
                  <c:v>77.020781999999997</c:v>
                </c:pt>
                <c:pt idx="2335">
                  <c:v>77.009710999999996</c:v>
                </c:pt>
                <c:pt idx="2336">
                  <c:v>76.998312999999996</c:v>
                </c:pt>
                <c:pt idx="2337">
                  <c:v>76.964073999999997</c:v>
                </c:pt>
                <c:pt idx="2338">
                  <c:v>76.911347000000006</c:v>
                </c:pt>
                <c:pt idx="2339">
                  <c:v>76.866112000000001</c:v>
                </c:pt>
                <c:pt idx="2340">
                  <c:v>76.823350000000005</c:v>
                </c:pt>
                <c:pt idx="2341">
                  <c:v>76.784192000000004</c:v>
                </c:pt>
                <c:pt idx="2342">
                  <c:v>76.753962000000001</c:v>
                </c:pt>
                <c:pt idx="2343">
                  <c:v>76.732885999999993</c:v>
                </c:pt>
                <c:pt idx="2344">
                  <c:v>76.712745999999996</c:v>
                </c:pt>
                <c:pt idx="2345">
                  <c:v>76.717174</c:v>
                </c:pt>
                <c:pt idx="2346">
                  <c:v>76.667563999999999</c:v>
                </c:pt>
                <c:pt idx="2347">
                  <c:v>76.455323000000007</c:v>
                </c:pt>
                <c:pt idx="2348">
                  <c:v>76.373748000000006</c:v>
                </c:pt>
                <c:pt idx="2349">
                  <c:v>76.367481999999995</c:v>
                </c:pt>
                <c:pt idx="2350">
                  <c:v>76.354544000000004</c:v>
                </c:pt>
                <c:pt idx="2351">
                  <c:v>76.355811000000003</c:v>
                </c:pt>
                <c:pt idx="2352">
                  <c:v>76.316107000000002</c:v>
                </c:pt>
                <c:pt idx="2353">
                  <c:v>76.184343999999996</c:v>
                </c:pt>
                <c:pt idx="2354">
                  <c:v>76.076463000000004</c:v>
                </c:pt>
                <c:pt idx="2355">
                  <c:v>76.050990999999996</c:v>
                </c:pt>
                <c:pt idx="2356">
                  <c:v>76.034817000000004</c:v>
                </c:pt>
                <c:pt idx="2357">
                  <c:v>76.007782000000006</c:v>
                </c:pt>
                <c:pt idx="2358">
                  <c:v>75.975038999999995</c:v>
                </c:pt>
                <c:pt idx="2359">
                  <c:v>75.943151999999998</c:v>
                </c:pt>
                <c:pt idx="2360">
                  <c:v>75.914766</c:v>
                </c:pt>
                <c:pt idx="2361">
                  <c:v>75.890296000000006</c:v>
                </c:pt>
                <c:pt idx="2362">
                  <c:v>75.870227999999997</c:v>
                </c:pt>
                <c:pt idx="2363">
                  <c:v>75.823070000000001</c:v>
                </c:pt>
                <c:pt idx="2364">
                  <c:v>75.692476999999997</c:v>
                </c:pt>
                <c:pt idx="2365">
                  <c:v>75.556782999999996</c:v>
                </c:pt>
                <c:pt idx="2366">
                  <c:v>75.488592999999995</c:v>
                </c:pt>
                <c:pt idx="2367">
                  <c:v>75.42944</c:v>
                </c:pt>
                <c:pt idx="2368">
                  <c:v>75.374523999999994</c:v>
                </c:pt>
                <c:pt idx="2369">
                  <c:v>75.337260999999998</c:v>
                </c:pt>
                <c:pt idx="2370">
                  <c:v>75.312620999999993</c:v>
                </c:pt>
                <c:pt idx="2371">
                  <c:v>75.281790000000001</c:v>
                </c:pt>
                <c:pt idx="2372">
                  <c:v>75.233779999999996</c:v>
                </c:pt>
                <c:pt idx="2373">
                  <c:v>75.187862999999993</c:v>
                </c:pt>
                <c:pt idx="2374">
                  <c:v>75.163533000000001</c:v>
                </c:pt>
                <c:pt idx="2375">
                  <c:v>75.150452000000001</c:v>
                </c:pt>
                <c:pt idx="2376">
                  <c:v>75.106164000000007</c:v>
                </c:pt>
                <c:pt idx="2377">
                  <c:v>75.013025999999996</c:v>
                </c:pt>
                <c:pt idx="2378">
                  <c:v>74.927648000000005</c:v>
                </c:pt>
                <c:pt idx="2379">
                  <c:v>74.882509999999996</c:v>
                </c:pt>
                <c:pt idx="2380">
                  <c:v>74.855671999999998</c:v>
                </c:pt>
                <c:pt idx="2381">
                  <c:v>74.837559999999996</c:v>
                </c:pt>
                <c:pt idx="2382">
                  <c:v>74.818528000000001</c:v>
                </c:pt>
                <c:pt idx="2383">
                  <c:v>74.769221000000002</c:v>
                </c:pt>
                <c:pt idx="2384">
                  <c:v>74.704960999999997</c:v>
                </c:pt>
                <c:pt idx="2385">
                  <c:v>74.669482000000002</c:v>
                </c:pt>
                <c:pt idx="2386">
                  <c:v>74.657831999999999</c:v>
                </c:pt>
                <c:pt idx="2387">
                  <c:v>74.657839999999993</c:v>
                </c:pt>
                <c:pt idx="2388">
                  <c:v>74.658420000000007</c:v>
                </c:pt>
                <c:pt idx="2389">
                  <c:v>74.643728999999993</c:v>
                </c:pt>
                <c:pt idx="2390">
                  <c:v>74.613191999999998</c:v>
                </c:pt>
                <c:pt idx="2391">
                  <c:v>74.581193999999996</c:v>
                </c:pt>
                <c:pt idx="2392">
                  <c:v>74.554715999999999</c:v>
                </c:pt>
                <c:pt idx="2393">
                  <c:v>74.530776000000003</c:v>
                </c:pt>
                <c:pt idx="2394">
                  <c:v>74.510903999999996</c:v>
                </c:pt>
                <c:pt idx="2395">
                  <c:v>74.498649</c:v>
                </c:pt>
                <c:pt idx="2396">
                  <c:v>74.486069000000001</c:v>
                </c:pt>
                <c:pt idx="2397">
                  <c:v>74.470057999999995</c:v>
                </c:pt>
                <c:pt idx="2398">
                  <c:v>74.460014000000001</c:v>
                </c:pt>
                <c:pt idx="2399">
                  <c:v>74.461374000000006</c:v>
                </c:pt>
                <c:pt idx="2400">
                  <c:v>74.466009999999997</c:v>
                </c:pt>
                <c:pt idx="2401">
                  <c:v>74.465947999999997</c:v>
                </c:pt>
                <c:pt idx="2402">
                  <c:v>74.462754000000004</c:v>
                </c:pt>
                <c:pt idx="2403">
                  <c:v>74.458252000000002</c:v>
                </c:pt>
                <c:pt idx="2404">
                  <c:v>74.451334000000003</c:v>
                </c:pt>
                <c:pt idx="2405">
                  <c:v>74.446154000000007</c:v>
                </c:pt>
                <c:pt idx="2406">
                  <c:v>74.450695999999994</c:v>
                </c:pt>
                <c:pt idx="2407">
                  <c:v>74.464260999999993</c:v>
                </c:pt>
                <c:pt idx="2408">
                  <c:v>74.479112999999998</c:v>
                </c:pt>
                <c:pt idx="2409">
                  <c:v>74.496804999999995</c:v>
                </c:pt>
                <c:pt idx="2410">
                  <c:v>74.527901999999997</c:v>
                </c:pt>
                <c:pt idx="2411">
                  <c:v>74.574652</c:v>
                </c:pt>
                <c:pt idx="2412">
                  <c:v>74.625083000000004</c:v>
                </c:pt>
                <c:pt idx="2413">
                  <c:v>74.669055</c:v>
                </c:pt>
                <c:pt idx="2414">
                  <c:v>74.706120999999996</c:v>
                </c:pt>
                <c:pt idx="2415">
                  <c:v>74.740194000000002</c:v>
                </c:pt>
                <c:pt idx="2416">
                  <c:v>74.770943000000003</c:v>
                </c:pt>
                <c:pt idx="2417">
                  <c:v>74.800461999999996</c:v>
                </c:pt>
                <c:pt idx="2418">
                  <c:v>74.842751000000007</c:v>
                </c:pt>
                <c:pt idx="2419">
                  <c:v>74.897004999999993</c:v>
                </c:pt>
                <c:pt idx="2420">
                  <c:v>74.938899000000006</c:v>
                </c:pt>
                <c:pt idx="2421">
                  <c:v>74.949321999999995</c:v>
                </c:pt>
                <c:pt idx="2422">
                  <c:v>74.939353999999994</c:v>
                </c:pt>
                <c:pt idx="2423">
                  <c:v>74.921390000000002</c:v>
                </c:pt>
                <c:pt idx="2424">
                  <c:v>74.919526000000005</c:v>
                </c:pt>
                <c:pt idx="2425">
                  <c:v>74.970020000000005</c:v>
                </c:pt>
                <c:pt idx="2426">
                  <c:v>75.039823999999996</c:v>
                </c:pt>
                <c:pt idx="2427">
                  <c:v>75.097282000000007</c:v>
                </c:pt>
                <c:pt idx="2428">
                  <c:v>75.154014000000004</c:v>
                </c:pt>
                <c:pt idx="2429">
                  <c:v>75.226162000000002</c:v>
                </c:pt>
                <c:pt idx="2430">
                  <c:v>75.311678000000001</c:v>
                </c:pt>
                <c:pt idx="2431">
                  <c:v>75.400542000000002</c:v>
                </c:pt>
                <c:pt idx="2432">
                  <c:v>75.468536</c:v>
                </c:pt>
                <c:pt idx="2433">
                  <c:v>75.502953000000005</c:v>
                </c:pt>
                <c:pt idx="2434">
                  <c:v>75.530096999999998</c:v>
                </c:pt>
                <c:pt idx="2435">
                  <c:v>75.568898000000004</c:v>
                </c:pt>
                <c:pt idx="2436">
                  <c:v>75.602993999999995</c:v>
                </c:pt>
                <c:pt idx="2437">
                  <c:v>75.614903999999996</c:v>
                </c:pt>
                <c:pt idx="2438">
                  <c:v>75.619468999999995</c:v>
                </c:pt>
                <c:pt idx="2439">
                  <c:v>75.690133000000003</c:v>
                </c:pt>
                <c:pt idx="2440">
                  <c:v>75.861427000000006</c:v>
                </c:pt>
                <c:pt idx="2441">
                  <c:v>75.913006999999993</c:v>
                </c:pt>
                <c:pt idx="2442">
                  <c:v>75.869551999999999</c:v>
                </c:pt>
                <c:pt idx="2443">
                  <c:v>75.870498999999995</c:v>
                </c:pt>
                <c:pt idx="2444">
                  <c:v>75.846957000000003</c:v>
                </c:pt>
                <c:pt idx="2445">
                  <c:v>75.818627000000006</c:v>
                </c:pt>
                <c:pt idx="2446">
                  <c:v>75.811918000000006</c:v>
                </c:pt>
                <c:pt idx="2447">
                  <c:v>75.819725000000005</c:v>
                </c:pt>
                <c:pt idx="2448">
                  <c:v>75.824100000000001</c:v>
                </c:pt>
                <c:pt idx="2449">
                  <c:v>75.820841000000001</c:v>
                </c:pt>
                <c:pt idx="2450">
                  <c:v>75.827827999999997</c:v>
                </c:pt>
                <c:pt idx="2451">
                  <c:v>75.853173999999996</c:v>
                </c:pt>
                <c:pt idx="2452">
                  <c:v>75.885326000000006</c:v>
                </c:pt>
                <c:pt idx="2453">
                  <c:v>75.909253000000007</c:v>
                </c:pt>
                <c:pt idx="2454">
                  <c:v>75.934421</c:v>
                </c:pt>
                <c:pt idx="2455">
                  <c:v>75.961960000000005</c:v>
                </c:pt>
                <c:pt idx="2456">
                  <c:v>75.998473000000004</c:v>
                </c:pt>
                <c:pt idx="2457">
                  <c:v>76.076601999999994</c:v>
                </c:pt>
                <c:pt idx="2458">
                  <c:v>76.235451999999995</c:v>
                </c:pt>
                <c:pt idx="2459">
                  <c:v>76.405180999999999</c:v>
                </c:pt>
                <c:pt idx="2460">
                  <c:v>76.439654000000004</c:v>
                </c:pt>
                <c:pt idx="2461">
                  <c:v>76.424577999999997</c:v>
                </c:pt>
                <c:pt idx="2462">
                  <c:v>76.428314999999998</c:v>
                </c:pt>
                <c:pt idx="2463">
                  <c:v>76.420640000000006</c:v>
                </c:pt>
                <c:pt idx="2464">
                  <c:v>76.423950000000005</c:v>
                </c:pt>
                <c:pt idx="2465">
                  <c:v>76.453676999999999</c:v>
                </c:pt>
                <c:pt idx="2466">
                  <c:v>76.497283999999993</c:v>
                </c:pt>
                <c:pt idx="2467">
                  <c:v>76.534482999999994</c:v>
                </c:pt>
                <c:pt idx="2468">
                  <c:v>76.563546000000002</c:v>
                </c:pt>
                <c:pt idx="2469">
                  <c:v>76.587243000000001</c:v>
                </c:pt>
                <c:pt idx="2470">
                  <c:v>76.616386000000006</c:v>
                </c:pt>
                <c:pt idx="2471">
                  <c:v>76.654021999999998</c:v>
                </c:pt>
                <c:pt idx="2472">
                  <c:v>76.684693999999993</c:v>
                </c:pt>
                <c:pt idx="2473">
                  <c:v>76.698421999999994</c:v>
                </c:pt>
                <c:pt idx="2474">
                  <c:v>76.710593000000003</c:v>
                </c:pt>
                <c:pt idx="2475">
                  <c:v>76.735759000000002</c:v>
                </c:pt>
                <c:pt idx="2476">
                  <c:v>76.762248999999997</c:v>
                </c:pt>
                <c:pt idx="2477">
                  <c:v>76.774299999999997</c:v>
                </c:pt>
                <c:pt idx="2478">
                  <c:v>76.750737999999998</c:v>
                </c:pt>
                <c:pt idx="2479">
                  <c:v>76.725793999999993</c:v>
                </c:pt>
                <c:pt idx="2480">
                  <c:v>76.760165999999998</c:v>
                </c:pt>
                <c:pt idx="2481">
                  <c:v>76.826459999999997</c:v>
                </c:pt>
                <c:pt idx="2482">
                  <c:v>76.897700999999998</c:v>
                </c:pt>
                <c:pt idx="2483">
                  <c:v>76.944326000000004</c:v>
                </c:pt>
                <c:pt idx="2484">
                  <c:v>76.956943999999993</c:v>
                </c:pt>
                <c:pt idx="2485">
                  <c:v>76.970600000000005</c:v>
                </c:pt>
                <c:pt idx="2486">
                  <c:v>77.006200000000007</c:v>
                </c:pt>
                <c:pt idx="2487">
                  <c:v>77.068645000000004</c:v>
                </c:pt>
                <c:pt idx="2488">
                  <c:v>77.139138000000003</c:v>
                </c:pt>
                <c:pt idx="2489">
                  <c:v>77.198183</c:v>
                </c:pt>
                <c:pt idx="2490">
                  <c:v>77.245829000000001</c:v>
                </c:pt>
                <c:pt idx="2491">
                  <c:v>77.323719999999994</c:v>
                </c:pt>
                <c:pt idx="2492">
                  <c:v>77.445603000000006</c:v>
                </c:pt>
                <c:pt idx="2493">
                  <c:v>77.513979000000006</c:v>
                </c:pt>
                <c:pt idx="2494">
                  <c:v>77.546289000000002</c:v>
                </c:pt>
                <c:pt idx="2495">
                  <c:v>77.582666000000003</c:v>
                </c:pt>
                <c:pt idx="2496">
                  <c:v>77.587129000000004</c:v>
                </c:pt>
                <c:pt idx="2497">
                  <c:v>77.593905000000007</c:v>
                </c:pt>
                <c:pt idx="2498">
                  <c:v>77.622615999999994</c:v>
                </c:pt>
                <c:pt idx="2499">
                  <c:v>77.660606000000001</c:v>
                </c:pt>
                <c:pt idx="2500">
                  <c:v>77.683659000000006</c:v>
                </c:pt>
                <c:pt idx="2501">
                  <c:v>77.663488999999998</c:v>
                </c:pt>
                <c:pt idx="2502">
                  <c:v>77.574169999999995</c:v>
                </c:pt>
                <c:pt idx="2503">
                  <c:v>77.397228999999996</c:v>
                </c:pt>
                <c:pt idx="2504">
                  <c:v>77.197997999999998</c:v>
                </c:pt>
                <c:pt idx="2505">
                  <c:v>77.067830999999998</c:v>
                </c:pt>
                <c:pt idx="2506">
                  <c:v>77.005989</c:v>
                </c:pt>
                <c:pt idx="2507">
                  <c:v>76.977767999999998</c:v>
                </c:pt>
                <c:pt idx="2508">
                  <c:v>76.969524000000007</c:v>
                </c:pt>
                <c:pt idx="2509">
                  <c:v>76.980046000000002</c:v>
                </c:pt>
                <c:pt idx="2510">
                  <c:v>77.018102999999996</c:v>
                </c:pt>
                <c:pt idx="2511">
                  <c:v>77.105346999999995</c:v>
                </c:pt>
                <c:pt idx="2512">
                  <c:v>77.238978000000003</c:v>
                </c:pt>
                <c:pt idx="2513">
                  <c:v>77.395021</c:v>
                </c:pt>
                <c:pt idx="2514">
                  <c:v>77.55247</c:v>
                </c:pt>
                <c:pt idx="2515">
                  <c:v>77.700605999999993</c:v>
                </c:pt>
                <c:pt idx="2516">
                  <c:v>77.836724000000004</c:v>
                </c:pt>
                <c:pt idx="2517">
                  <c:v>77.967984999999999</c:v>
                </c:pt>
                <c:pt idx="2518">
                  <c:v>78.105056000000005</c:v>
                </c:pt>
                <c:pt idx="2519">
                  <c:v>78.240690999999998</c:v>
                </c:pt>
                <c:pt idx="2520">
                  <c:v>78.36215</c:v>
                </c:pt>
                <c:pt idx="2521">
                  <c:v>78.465875999999994</c:v>
                </c:pt>
                <c:pt idx="2522">
                  <c:v>78.552570000000003</c:v>
                </c:pt>
                <c:pt idx="2523">
                  <c:v>78.607056</c:v>
                </c:pt>
                <c:pt idx="2524">
                  <c:v>78.614816000000005</c:v>
                </c:pt>
                <c:pt idx="2525">
                  <c:v>78.574409000000003</c:v>
                </c:pt>
                <c:pt idx="2526">
                  <c:v>78.441254000000001</c:v>
                </c:pt>
                <c:pt idx="2527">
                  <c:v>78.103560999999999</c:v>
                </c:pt>
                <c:pt idx="2528">
                  <c:v>77.625028999999998</c:v>
                </c:pt>
                <c:pt idx="2529">
                  <c:v>77.208302000000003</c:v>
                </c:pt>
                <c:pt idx="2530">
                  <c:v>76.850910999999996</c:v>
                </c:pt>
                <c:pt idx="2531">
                  <c:v>76.491654999999994</c:v>
                </c:pt>
                <c:pt idx="2532">
                  <c:v>76.137794</c:v>
                </c:pt>
                <c:pt idx="2533">
                  <c:v>75.809432000000001</c:v>
                </c:pt>
                <c:pt idx="2534">
                  <c:v>75.489024999999998</c:v>
                </c:pt>
                <c:pt idx="2535">
                  <c:v>75.149023999999997</c:v>
                </c:pt>
                <c:pt idx="2536">
                  <c:v>74.846303000000006</c:v>
                </c:pt>
                <c:pt idx="2537">
                  <c:v>74.647019999999998</c:v>
                </c:pt>
                <c:pt idx="2538">
                  <c:v>74.523667000000003</c:v>
                </c:pt>
                <c:pt idx="2539">
                  <c:v>74.434312000000006</c:v>
                </c:pt>
                <c:pt idx="2540">
                  <c:v>74.358919</c:v>
                </c:pt>
                <c:pt idx="2541">
                  <c:v>74.287121999999997</c:v>
                </c:pt>
                <c:pt idx="2542">
                  <c:v>74.172042000000005</c:v>
                </c:pt>
                <c:pt idx="2543">
                  <c:v>74.061048</c:v>
                </c:pt>
                <c:pt idx="2544">
                  <c:v>74.140298999999999</c:v>
                </c:pt>
                <c:pt idx="2545">
                  <c:v>74.345179999999999</c:v>
                </c:pt>
                <c:pt idx="2546">
                  <c:v>74.555083999999994</c:v>
                </c:pt>
                <c:pt idx="2547">
                  <c:v>74.760445000000004</c:v>
                </c:pt>
                <c:pt idx="2548">
                  <c:v>74.956693999999999</c:v>
                </c:pt>
                <c:pt idx="2549">
                  <c:v>75.135631000000004</c:v>
                </c:pt>
                <c:pt idx="2550">
                  <c:v>75.288489999999996</c:v>
                </c:pt>
                <c:pt idx="2551">
                  <c:v>75.419244000000006</c:v>
                </c:pt>
                <c:pt idx="2552">
                  <c:v>75.537809999999993</c:v>
                </c:pt>
                <c:pt idx="2553">
                  <c:v>75.648702</c:v>
                </c:pt>
                <c:pt idx="2554">
                  <c:v>75.751812999999999</c:v>
                </c:pt>
                <c:pt idx="2555">
                  <c:v>75.851309000000001</c:v>
                </c:pt>
                <c:pt idx="2556">
                  <c:v>75.951549</c:v>
                </c:pt>
                <c:pt idx="2557">
                  <c:v>76.060489000000004</c:v>
                </c:pt>
                <c:pt idx="2558">
                  <c:v>76.175904000000003</c:v>
                </c:pt>
                <c:pt idx="2559">
                  <c:v>76.281746999999996</c:v>
                </c:pt>
                <c:pt idx="2560">
                  <c:v>76.361982999999995</c:v>
                </c:pt>
                <c:pt idx="2561">
                  <c:v>76.426265000000001</c:v>
                </c:pt>
                <c:pt idx="2562">
                  <c:v>76.505457000000007</c:v>
                </c:pt>
                <c:pt idx="2563">
                  <c:v>76.606908000000004</c:v>
                </c:pt>
                <c:pt idx="2564">
                  <c:v>76.706253000000004</c:v>
                </c:pt>
                <c:pt idx="2565">
                  <c:v>76.791274999999999</c:v>
                </c:pt>
                <c:pt idx="2566">
                  <c:v>76.871154000000004</c:v>
                </c:pt>
                <c:pt idx="2567">
                  <c:v>76.951755000000006</c:v>
                </c:pt>
                <c:pt idx="2568">
                  <c:v>77.020240999999999</c:v>
                </c:pt>
                <c:pt idx="2569">
                  <c:v>77.053307000000004</c:v>
                </c:pt>
                <c:pt idx="2570">
                  <c:v>77.050178000000002</c:v>
                </c:pt>
                <c:pt idx="2571">
                  <c:v>77.034458000000001</c:v>
                </c:pt>
                <c:pt idx="2572">
                  <c:v>77.026909000000003</c:v>
                </c:pt>
                <c:pt idx="2573">
                  <c:v>77.026916</c:v>
                </c:pt>
                <c:pt idx="2574">
                  <c:v>77.028244000000001</c:v>
                </c:pt>
                <c:pt idx="2575">
                  <c:v>77.019101000000006</c:v>
                </c:pt>
                <c:pt idx="2576">
                  <c:v>76.977037999999993</c:v>
                </c:pt>
                <c:pt idx="2577">
                  <c:v>76.912345000000002</c:v>
                </c:pt>
                <c:pt idx="2578">
                  <c:v>76.851725000000002</c:v>
                </c:pt>
                <c:pt idx="2579">
                  <c:v>76.799362000000002</c:v>
                </c:pt>
                <c:pt idx="2580">
                  <c:v>76.717518999999996</c:v>
                </c:pt>
                <c:pt idx="2581">
                  <c:v>76.566316</c:v>
                </c:pt>
                <c:pt idx="2582">
                  <c:v>76.409255999999999</c:v>
                </c:pt>
                <c:pt idx="2583">
                  <c:v>76.316291000000007</c:v>
                </c:pt>
                <c:pt idx="2584">
                  <c:v>76.270585999999994</c:v>
                </c:pt>
                <c:pt idx="2585">
                  <c:v>76.2517</c:v>
                </c:pt>
                <c:pt idx="2586">
                  <c:v>76.254620000000003</c:v>
                </c:pt>
                <c:pt idx="2587">
                  <c:v>76.265559999999994</c:v>
                </c:pt>
                <c:pt idx="2588">
                  <c:v>76.264753999999996</c:v>
                </c:pt>
                <c:pt idx="2589">
                  <c:v>76.245830999999995</c:v>
                </c:pt>
                <c:pt idx="2590">
                  <c:v>76.220040999999995</c:v>
                </c:pt>
                <c:pt idx="2591">
                  <c:v>76.193652</c:v>
                </c:pt>
                <c:pt idx="2592">
                  <c:v>76.167406999999997</c:v>
                </c:pt>
                <c:pt idx="2593">
                  <c:v>76.142585999999994</c:v>
                </c:pt>
                <c:pt idx="2594">
                  <c:v>76.115258999999995</c:v>
                </c:pt>
                <c:pt idx="2595">
                  <c:v>76.070091000000005</c:v>
                </c:pt>
                <c:pt idx="2596">
                  <c:v>75.997815000000003</c:v>
                </c:pt>
                <c:pt idx="2597">
                  <c:v>75.919308999999998</c:v>
                </c:pt>
                <c:pt idx="2598">
                  <c:v>75.851589000000004</c:v>
                </c:pt>
                <c:pt idx="2599">
                  <c:v>75.779273000000003</c:v>
                </c:pt>
                <c:pt idx="2600">
                  <c:v>75.660520000000005</c:v>
                </c:pt>
                <c:pt idx="2601">
                  <c:v>75.483306999999996</c:v>
                </c:pt>
                <c:pt idx="2602">
                  <c:v>75.303327999999993</c:v>
                </c:pt>
                <c:pt idx="2603">
                  <c:v>75.157993000000005</c:v>
                </c:pt>
                <c:pt idx="2604">
                  <c:v>75.018770000000004</c:v>
                </c:pt>
                <c:pt idx="2605">
                  <c:v>74.855368999999996</c:v>
                </c:pt>
                <c:pt idx="2606">
                  <c:v>74.691801999999996</c:v>
                </c:pt>
                <c:pt idx="2607">
                  <c:v>74.558052000000004</c:v>
                </c:pt>
                <c:pt idx="2608">
                  <c:v>74.446462999999994</c:v>
                </c:pt>
                <c:pt idx="2609">
                  <c:v>74.344617999999997</c:v>
                </c:pt>
                <c:pt idx="2610">
                  <c:v>74.241290000000006</c:v>
                </c:pt>
                <c:pt idx="2611">
                  <c:v>74.115528999999995</c:v>
                </c:pt>
                <c:pt idx="2612">
                  <c:v>73.949378999999993</c:v>
                </c:pt>
                <c:pt idx="2613">
                  <c:v>73.768366999999998</c:v>
                </c:pt>
                <c:pt idx="2614">
                  <c:v>73.622941999999995</c:v>
                </c:pt>
                <c:pt idx="2615">
                  <c:v>73.512367999999995</c:v>
                </c:pt>
                <c:pt idx="2616">
                  <c:v>73.400822000000005</c:v>
                </c:pt>
                <c:pt idx="2617">
                  <c:v>73.274484000000001</c:v>
                </c:pt>
                <c:pt idx="2618">
                  <c:v>73.142975000000007</c:v>
                </c:pt>
                <c:pt idx="2619">
                  <c:v>73.022737000000006</c:v>
                </c:pt>
                <c:pt idx="2620">
                  <c:v>72.931865000000002</c:v>
                </c:pt>
                <c:pt idx="2621">
                  <c:v>72.887956000000003</c:v>
                </c:pt>
                <c:pt idx="2622">
                  <c:v>72.896501000000001</c:v>
                </c:pt>
                <c:pt idx="2623">
                  <c:v>72.947845999999998</c:v>
                </c:pt>
                <c:pt idx="2624">
                  <c:v>73.038298999999995</c:v>
                </c:pt>
                <c:pt idx="2625">
                  <c:v>73.175590999999997</c:v>
                </c:pt>
                <c:pt idx="2626">
                  <c:v>73.348489000000001</c:v>
                </c:pt>
                <c:pt idx="2627">
                  <c:v>73.514930000000007</c:v>
                </c:pt>
                <c:pt idx="2628">
                  <c:v>73.648437000000001</c:v>
                </c:pt>
                <c:pt idx="2629">
                  <c:v>73.755313000000001</c:v>
                </c:pt>
                <c:pt idx="2630">
                  <c:v>73.838999000000001</c:v>
                </c:pt>
                <c:pt idx="2631">
                  <c:v>73.886044999999996</c:v>
                </c:pt>
                <c:pt idx="2632">
                  <c:v>73.890206000000006</c:v>
                </c:pt>
                <c:pt idx="2633">
                  <c:v>73.873357999999996</c:v>
                </c:pt>
                <c:pt idx="2634">
                  <c:v>73.860887000000005</c:v>
                </c:pt>
                <c:pt idx="2635">
                  <c:v>73.860816999999997</c:v>
                </c:pt>
                <c:pt idx="2636">
                  <c:v>73.869125999999994</c:v>
                </c:pt>
                <c:pt idx="2637">
                  <c:v>73.881887000000006</c:v>
                </c:pt>
                <c:pt idx="2638">
                  <c:v>73.905961000000005</c:v>
                </c:pt>
                <c:pt idx="2639">
                  <c:v>73.950755000000001</c:v>
                </c:pt>
                <c:pt idx="2640">
                  <c:v>74.014936000000006</c:v>
                </c:pt>
                <c:pt idx="2641">
                  <c:v>74.089397000000005</c:v>
                </c:pt>
                <c:pt idx="2642">
                  <c:v>74.161299999999997</c:v>
                </c:pt>
                <c:pt idx="2643">
                  <c:v>74.220883999999998</c:v>
                </c:pt>
                <c:pt idx="2644">
                  <c:v>74.269401000000002</c:v>
                </c:pt>
                <c:pt idx="2645">
                  <c:v>74.312691999999998</c:v>
                </c:pt>
                <c:pt idx="2646">
                  <c:v>74.347607999999994</c:v>
                </c:pt>
                <c:pt idx="2647">
                  <c:v>74.366108999999994</c:v>
                </c:pt>
                <c:pt idx="2648">
                  <c:v>74.374354999999994</c:v>
                </c:pt>
                <c:pt idx="2649">
                  <c:v>74.391654000000003</c:v>
                </c:pt>
                <c:pt idx="2650">
                  <c:v>74.432879</c:v>
                </c:pt>
                <c:pt idx="2651">
                  <c:v>74.496347</c:v>
                </c:pt>
                <c:pt idx="2652">
                  <c:v>74.564172999999997</c:v>
                </c:pt>
                <c:pt idx="2653">
                  <c:v>74.619523000000001</c:v>
                </c:pt>
                <c:pt idx="2654">
                  <c:v>74.657500999999996</c:v>
                </c:pt>
                <c:pt idx="2655">
                  <c:v>74.686468000000005</c:v>
                </c:pt>
                <c:pt idx="2656">
                  <c:v>74.719002000000003</c:v>
                </c:pt>
                <c:pt idx="2657">
                  <c:v>74.760358999999994</c:v>
                </c:pt>
                <c:pt idx="2658">
                  <c:v>74.804012999999998</c:v>
                </c:pt>
                <c:pt idx="2659">
                  <c:v>74.836523999999997</c:v>
                </c:pt>
                <c:pt idx="2660">
                  <c:v>74.846925999999996</c:v>
                </c:pt>
                <c:pt idx="2661">
                  <c:v>74.839776000000001</c:v>
                </c:pt>
                <c:pt idx="2662">
                  <c:v>74.832080000000005</c:v>
                </c:pt>
                <c:pt idx="2663">
                  <c:v>74.836190999999999</c:v>
                </c:pt>
                <c:pt idx="2664">
                  <c:v>74.855929000000003</c:v>
                </c:pt>
                <c:pt idx="2665">
                  <c:v>74.887209999999996</c:v>
                </c:pt>
                <c:pt idx="2666">
                  <c:v>74.917980999999997</c:v>
                </c:pt>
                <c:pt idx="2667">
                  <c:v>74.938314000000005</c:v>
                </c:pt>
                <c:pt idx="2668">
                  <c:v>74.951232000000005</c:v>
                </c:pt>
                <c:pt idx="2669">
                  <c:v>74.968586999999999</c:v>
                </c:pt>
                <c:pt idx="2670">
                  <c:v>74.996381999999997</c:v>
                </c:pt>
                <c:pt idx="2671">
                  <c:v>75.028491000000002</c:v>
                </c:pt>
                <c:pt idx="2672">
                  <c:v>75.055021999999994</c:v>
                </c:pt>
                <c:pt idx="2673">
                  <c:v>75.072078000000005</c:v>
                </c:pt>
                <c:pt idx="2674">
                  <c:v>75.083419000000006</c:v>
                </c:pt>
                <c:pt idx="2675">
                  <c:v>75.094723999999999</c:v>
                </c:pt>
                <c:pt idx="2676">
                  <c:v>75.104996</c:v>
                </c:pt>
                <c:pt idx="2677">
                  <c:v>75.105242000000004</c:v>
                </c:pt>
                <c:pt idx="2678">
                  <c:v>75.085713999999996</c:v>
                </c:pt>
                <c:pt idx="2679">
                  <c:v>75.046014</c:v>
                </c:pt>
                <c:pt idx="2680">
                  <c:v>74.996441000000004</c:v>
                </c:pt>
                <c:pt idx="2681">
                  <c:v>74.948362000000003</c:v>
                </c:pt>
                <c:pt idx="2682">
                  <c:v>74.902963999999997</c:v>
                </c:pt>
                <c:pt idx="2683">
                  <c:v>74.851455000000001</c:v>
                </c:pt>
                <c:pt idx="2684">
                  <c:v>74.783624000000003</c:v>
                </c:pt>
                <c:pt idx="2685">
                  <c:v>74.692432999999994</c:v>
                </c:pt>
                <c:pt idx="2686">
                  <c:v>74.578456000000003</c:v>
                </c:pt>
                <c:pt idx="2687">
                  <c:v>74.458096999999995</c:v>
                </c:pt>
                <c:pt idx="2688">
                  <c:v>74.358024</c:v>
                </c:pt>
                <c:pt idx="2689">
                  <c:v>74.289608000000001</c:v>
                </c:pt>
                <c:pt idx="2690">
                  <c:v>74.236922000000007</c:v>
                </c:pt>
                <c:pt idx="2691">
                  <c:v>74.176462000000001</c:v>
                </c:pt>
                <c:pt idx="2692">
                  <c:v>74.101909000000006</c:v>
                </c:pt>
                <c:pt idx="2693">
                  <c:v>74.023842999999999</c:v>
                </c:pt>
                <c:pt idx="2694">
                  <c:v>73.951116999999996</c:v>
                </c:pt>
                <c:pt idx="2695">
                  <c:v>73.883161000000001</c:v>
                </c:pt>
                <c:pt idx="2696">
                  <c:v>73.817638000000002</c:v>
                </c:pt>
                <c:pt idx="2697">
                  <c:v>73.753896999999995</c:v>
                </c:pt>
                <c:pt idx="2698">
                  <c:v>73.687522000000001</c:v>
                </c:pt>
                <c:pt idx="2699">
                  <c:v>73.613750999999993</c:v>
                </c:pt>
                <c:pt idx="2700">
                  <c:v>73.536996000000002</c:v>
                </c:pt>
                <c:pt idx="2701">
                  <c:v>73.467404000000002</c:v>
                </c:pt>
                <c:pt idx="2702">
                  <c:v>73.407522</c:v>
                </c:pt>
                <c:pt idx="2703">
                  <c:v>73.352570999999998</c:v>
                </c:pt>
                <c:pt idx="2704">
                  <c:v>73.301889000000003</c:v>
                </c:pt>
                <c:pt idx="2705">
                  <c:v>73.256336000000005</c:v>
                </c:pt>
                <c:pt idx="2706">
                  <c:v>73.204819000000001</c:v>
                </c:pt>
                <c:pt idx="2707">
                  <c:v>73.128861000000001</c:v>
                </c:pt>
                <c:pt idx="2708">
                  <c:v>73.024495000000002</c:v>
                </c:pt>
                <c:pt idx="2709">
                  <c:v>72.907336999999998</c:v>
                </c:pt>
                <c:pt idx="2710">
                  <c:v>72.792511000000005</c:v>
                </c:pt>
                <c:pt idx="2711">
                  <c:v>72.681976000000006</c:v>
                </c:pt>
                <c:pt idx="2712">
                  <c:v>72.576336999999995</c:v>
                </c:pt>
                <c:pt idx="2713">
                  <c:v>72.484042000000002</c:v>
                </c:pt>
                <c:pt idx="2714">
                  <c:v>72.409996000000007</c:v>
                </c:pt>
                <c:pt idx="2715">
                  <c:v>72.347926999999999</c:v>
                </c:pt>
                <c:pt idx="2716">
                  <c:v>72.292007999999996</c:v>
                </c:pt>
                <c:pt idx="2717">
                  <c:v>72.244821999999999</c:v>
                </c:pt>
                <c:pt idx="2718">
                  <c:v>72.207865999999996</c:v>
                </c:pt>
                <c:pt idx="2719">
                  <c:v>72.174544999999995</c:v>
                </c:pt>
                <c:pt idx="2720">
                  <c:v>72.137555000000006</c:v>
                </c:pt>
                <c:pt idx="2721">
                  <c:v>72.093683999999996</c:v>
                </c:pt>
                <c:pt idx="2722">
                  <c:v>72.037524000000005</c:v>
                </c:pt>
                <c:pt idx="2723">
                  <c:v>71.961363000000006</c:v>
                </c:pt>
                <c:pt idx="2724">
                  <c:v>71.866578000000004</c:v>
                </c:pt>
                <c:pt idx="2725">
                  <c:v>71.764323000000005</c:v>
                </c:pt>
                <c:pt idx="2726">
                  <c:v>71.660426000000001</c:v>
                </c:pt>
                <c:pt idx="2727">
                  <c:v>71.551034000000001</c:v>
                </c:pt>
                <c:pt idx="2728">
                  <c:v>71.439819</c:v>
                </c:pt>
                <c:pt idx="2729">
                  <c:v>71.346057999999999</c:v>
                </c:pt>
                <c:pt idx="2730">
                  <c:v>71.283608999999998</c:v>
                </c:pt>
                <c:pt idx="2731">
                  <c:v>71.243537000000003</c:v>
                </c:pt>
                <c:pt idx="2732">
                  <c:v>71.209765000000004</c:v>
                </c:pt>
                <c:pt idx="2733">
                  <c:v>71.180515</c:v>
                </c:pt>
                <c:pt idx="2734">
                  <c:v>71.162823000000003</c:v>
                </c:pt>
                <c:pt idx="2735">
                  <c:v>71.154079999999993</c:v>
                </c:pt>
                <c:pt idx="2736">
                  <c:v>71.140259</c:v>
                </c:pt>
                <c:pt idx="2737">
                  <c:v>71.109027999999995</c:v>
                </c:pt>
                <c:pt idx="2738">
                  <c:v>71.057879</c:v>
                </c:pt>
                <c:pt idx="2739">
                  <c:v>70.993177000000003</c:v>
                </c:pt>
                <c:pt idx="2740">
                  <c:v>70.925790000000006</c:v>
                </c:pt>
                <c:pt idx="2741">
                  <c:v>70.864487999999994</c:v>
                </c:pt>
                <c:pt idx="2742">
                  <c:v>70.812088000000003</c:v>
                </c:pt>
                <c:pt idx="2743">
                  <c:v>70.771431000000007</c:v>
                </c:pt>
                <c:pt idx="2744">
                  <c:v>70.751891999999998</c:v>
                </c:pt>
                <c:pt idx="2745">
                  <c:v>70.760597000000004</c:v>
                </c:pt>
                <c:pt idx="2746">
                  <c:v>70.789576999999994</c:v>
                </c:pt>
                <c:pt idx="2747">
                  <c:v>70.823723999999999</c:v>
                </c:pt>
                <c:pt idx="2748">
                  <c:v>70.860174999999998</c:v>
                </c:pt>
                <c:pt idx="2749">
                  <c:v>70.904982000000004</c:v>
                </c:pt>
                <c:pt idx="2750">
                  <c:v>70.95026</c:v>
                </c:pt>
                <c:pt idx="2751">
                  <c:v>70.971356999999998</c:v>
                </c:pt>
                <c:pt idx="2752">
                  <c:v>70.952280999999999</c:v>
                </c:pt>
                <c:pt idx="2753">
                  <c:v>70.901555000000002</c:v>
                </c:pt>
                <c:pt idx="2754">
                  <c:v>70.837684999999993</c:v>
                </c:pt>
                <c:pt idx="2755">
                  <c:v>70.769835999999998</c:v>
                </c:pt>
                <c:pt idx="2756">
                  <c:v>70.698226000000005</c:v>
                </c:pt>
                <c:pt idx="2757">
                  <c:v>70.621184</c:v>
                </c:pt>
                <c:pt idx="2758">
                  <c:v>70.534223999999995</c:v>
                </c:pt>
                <c:pt idx="2759">
                  <c:v>70.432829999999996</c:v>
                </c:pt>
                <c:pt idx="2760">
                  <c:v>70.323046000000005</c:v>
                </c:pt>
                <c:pt idx="2761">
                  <c:v>70.218867000000003</c:v>
                </c:pt>
                <c:pt idx="2762">
                  <c:v>70.122383999999997</c:v>
                </c:pt>
                <c:pt idx="2763">
                  <c:v>70.017685</c:v>
                </c:pt>
                <c:pt idx="2764">
                  <c:v>69.892154000000005</c:v>
                </c:pt>
                <c:pt idx="2765">
                  <c:v>69.753039999999999</c:v>
                </c:pt>
                <c:pt idx="2766">
                  <c:v>69.615975000000006</c:v>
                </c:pt>
                <c:pt idx="2767">
                  <c:v>69.489080000000001</c:v>
                </c:pt>
                <c:pt idx="2768">
                  <c:v>69.377413000000004</c:v>
                </c:pt>
                <c:pt idx="2769">
                  <c:v>69.291306000000006</c:v>
                </c:pt>
                <c:pt idx="2770">
                  <c:v>69.238418999999993</c:v>
                </c:pt>
                <c:pt idx="2771">
                  <c:v>69.215473000000003</c:v>
                </c:pt>
                <c:pt idx="2772">
                  <c:v>69.216245000000001</c:v>
                </c:pt>
                <c:pt idx="2773">
                  <c:v>69.239963000000003</c:v>
                </c:pt>
                <c:pt idx="2774">
                  <c:v>69.286524999999997</c:v>
                </c:pt>
                <c:pt idx="2775">
                  <c:v>69.352196000000006</c:v>
                </c:pt>
                <c:pt idx="2776">
                  <c:v>69.433166</c:v>
                </c:pt>
                <c:pt idx="2777">
                  <c:v>69.522673999999995</c:v>
                </c:pt>
                <c:pt idx="2778">
                  <c:v>69.602380999999994</c:v>
                </c:pt>
                <c:pt idx="2779">
                  <c:v>69.650428000000005</c:v>
                </c:pt>
                <c:pt idx="2780">
                  <c:v>69.665578999999994</c:v>
                </c:pt>
                <c:pt idx="2781">
                  <c:v>69.676651000000007</c:v>
                </c:pt>
                <c:pt idx="2782">
                  <c:v>69.722309999999993</c:v>
                </c:pt>
                <c:pt idx="2783">
                  <c:v>69.823921999999996</c:v>
                </c:pt>
                <c:pt idx="2784">
                  <c:v>69.976341000000005</c:v>
                </c:pt>
                <c:pt idx="2785">
                  <c:v>70.154024000000007</c:v>
                </c:pt>
                <c:pt idx="2786">
                  <c:v>70.324286000000001</c:v>
                </c:pt>
                <c:pt idx="2787">
                  <c:v>70.464494000000002</c:v>
                </c:pt>
                <c:pt idx="2788">
                  <c:v>70.568916999999999</c:v>
                </c:pt>
                <c:pt idx="2789">
                  <c:v>70.636295000000004</c:v>
                </c:pt>
                <c:pt idx="2790">
                  <c:v>70.659092000000001</c:v>
                </c:pt>
                <c:pt idx="2791">
                  <c:v>70.635405000000006</c:v>
                </c:pt>
                <c:pt idx="2792">
                  <c:v>70.583734000000007</c:v>
                </c:pt>
                <c:pt idx="2793">
                  <c:v>70.530448000000007</c:v>
                </c:pt>
                <c:pt idx="2794">
                  <c:v>70.484443999999996</c:v>
                </c:pt>
                <c:pt idx="2795">
                  <c:v>70.439622</c:v>
                </c:pt>
                <c:pt idx="2796">
                  <c:v>70.401391000000004</c:v>
                </c:pt>
                <c:pt idx="2797">
                  <c:v>70.390764000000004</c:v>
                </c:pt>
                <c:pt idx="2798">
                  <c:v>70.417361</c:v>
                </c:pt>
                <c:pt idx="2799">
                  <c:v>70.466890000000006</c:v>
                </c:pt>
                <c:pt idx="2800">
                  <c:v>70.523073999999994</c:v>
                </c:pt>
                <c:pt idx="2801">
                  <c:v>70.586518999999996</c:v>
                </c:pt>
                <c:pt idx="2802">
                  <c:v>70.664175</c:v>
                </c:pt>
                <c:pt idx="2803">
                  <c:v>70.753332999999998</c:v>
                </c:pt>
                <c:pt idx="2804">
                  <c:v>70.845096999999996</c:v>
                </c:pt>
                <c:pt idx="2805">
                  <c:v>70.935292000000004</c:v>
                </c:pt>
                <c:pt idx="2806">
                  <c:v>71.026019000000005</c:v>
                </c:pt>
                <c:pt idx="2807">
                  <c:v>71.121840000000006</c:v>
                </c:pt>
                <c:pt idx="2808">
                  <c:v>71.225739000000004</c:v>
                </c:pt>
                <c:pt idx="2809">
                  <c:v>71.333100999999999</c:v>
                </c:pt>
                <c:pt idx="2810">
                  <c:v>71.431820000000002</c:v>
                </c:pt>
                <c:pt idx="2811">
                  <c:v>71.516745999999998</c:v>
                </c:pt>
                <c:pt idx="2812">
                  <c:v>71.600809999999996</c:v>
                </c:pt>
                <c:pt idx="2813">
                  <c:v>71.701241999999993</c:v>
                </c:pt>
                <c:pt idx="2814">
                  <c:v>71.816794999999999</c:v>
                </c:pt>
                <c:pt idx="2815">
                  <c:v>71.930569000000006</c:v>
                </c:pt>
                <c:pt idx="2816">
                  <c:v>72.033097999999995</c:v>
                </c:pt>
                <c:pt idx="2817">
                  <c:v>72.128529999999998</c:v>
                </c:pt>
                <c:pt idx="2818">
                  <c:v>72.219747999999996</c:v>
                </c:pt>
                <c:pt idx="2819">
                  <c:v>72.303137000000007</c:v>
                </c:pt>
                <c:pt idx="2820">
                  <c:v>72.380202999999995</c:v>
                </c:pt>
                <c:pt idx="2821">
                  <c:v>72.459648999999999</c:v>
                </c:pt>
                <c:pt idx="2822">
                  <c:v>72.542195000000007</c:v>
                </c:pt>
                <c:pt idx="2823">
                  <c:v>72.614425999999995</c:v>
                </c:pt>
                <c:pt idx="2824">
                  <c:v>72.663764999999998</c:v>
                </c:pt>
                <c:pt idx="2825">
                  <c:v>72.692233999999999</c:v>
                </c:pt>
                <c:pt idx="2826">
                  <c:v>72.712604999999996</c:v>
                </c:pt>
                <c:pt idx="2827">
                  <c:v>72.738360999999998</c:v>
                </c:pt>
                <c:pt idx="2828">
                  <c:v>72.779550999999998</c:v>
                </c:pt>
                <c:pt idx="2829">
                  <c:v>72.839157999999998</c:v>
                </c:pt>
                <c:pt idx="2830">
                  <c:v>72.908353000000005</c:v>
                </c:pt>
                <c:pt idx="2831">
                  <c:v>72.972618999999995</c:v>
                </c:pt>
                <c:pt idx="2832">
                  <c:v>73.026781</c:v>
                </c:pt>
                <c:pt idx="2833">
                  <c:v>73.078469999999996</c:v>
                </c:pt>
                <c:pt idx="2834">
                  <c:v>73.135571999999996</c:v>
                </c:pt>
                <c:pt idx="2835">
                  <c:v>73.197659000000002</c:v>
                </c:pt>
                <c:pt idx="2836">
                  <c:v>73.261150999999998</c:v>
                </c:pt>
                <c:pt idx="2837">
                  <c:v>73.323813999999999</c:v>
                </c:pt>
                <c:pt idx="2838">
                  <c:v>73.380607999999995</c:v>
                </c:pt>
                <c:pt idx="2839">
                  <c:v>73.422403000000003</c:v>
                </c:pt>
                <c:pt idx="2840">
                  <c:v>73.442248000000006</c:v>
                </c:pt>
                <c:pt idx="2841">
                  <c:v>73.438562000000005</c:v>
                </c:pt>
                <c:pt idx="2842">
                  <c:v>73.412779999999998</c:v>
                </c:pt>
                <c:pt idx="2843">
                  <c:v>73.371118999999993</c:v>
                </c:pt>
                <c:pt idx="2844">
                  <c:v>73.328494000000006</c:v>
                </c:pt>
                <c:pt idx="2845">
                  <c:v>73.300830000000005</c:v>
                </c:pt>
                <c:pt idx="2846">
                  <c:v>73.290535000000006</c:v>
                </c:pt>
                <c:pt idx="2847">
                  <c:v>73.288139999999999</c:v>
                </c:pt>
                <c:pt idx="2848">
                  <c:v>73.290040000000005</c:v>
                </c:pt>
                <c:pt idx="2849">
                  <c:v>73.303825000000003</c:v>
                </c:pt>
                <c:pt idx="2850">
                  <c:v>73.332944999999995</c:v>
                </c:pt>
                <c:pt idx="2851">
                  <c:v>73.367941999999999</c:v>
                </c:pt>
                <c:pt idx="2852">
                  <c:v>73.398779000000005</c:v>
                </c:pt>
                <c:pt idx="2853">
                  <c:v>73.426181999999997</c:v>
                </c:pt>
                <c:pt idx="2854">
                  <c:v>73.455250000000007</c:v>
                </c:pt>
                <c:pt idx="2855">
                  <c:v>73.487291999999997</c:v>
                </c:pt>
                <c:pt idx="2856">
                  <c:v>73.524882000000005</c:v>
                </c:pt>
                <c:pt idx="2857">
                  <c:v>73.576617999999996</c:v>
                </c:pt>
                <c:pt idx="2858">
                  <c:v>73.647659000000004</c:v>
                </c:pt>
                <c:pt idx="2859">
                  <c:v>73.729783999999995</c:v>
                </c:pt>
                <c:pt idx="2860">
                  <c:v>73.808216999999999</c:v>
                </c:pt>
                <c:pt idx="2861">
                  <c:v>73.876823000000002</c:v>
                </c:pt>
                <c:pt idx="2862">
                  <c:v>73.943423999999993</c:v>
                </c:pt>
                <c:pt idx="2863">
                  <c:v>74.021550000000005</c:v>
                </c:pt>
                <c:pt idx="2864">
                  <c:v>74.116675000000001</c:v>
                </c:pt>
                <c:pt idx="2865">
                  <c:v>74.216532000000001</c:v>
                </c:pt>
                <c:pt idx="2866">
                  <c:v>74.296141000000006</c:v>
                </c:pt>
                <c:pt idx="2867">
                  <c:v>74.338848999999996</c:v>
                </c:pt>
                <c:pt idx="2868">
                  <c:v>74.352007</c:v>
                </c:pt>
                <c:pt idx="2869">
                  <c:v>74.356004999999996</c:v>
                </c:pt>
                <c:pt idx="2870">
                  <c:v>74.358754000000005</c:v>
                </c:pt>
                <c:pt idx="2871">
                  <c:v>74.349459999999993</c:v>
                </c:pt>
                <c:pt idx="2872">
                  <c:v>74.319254000000001</c:v>
                </c:pt>
                <c:pt idx="2873">
                  <c:v>74.277894000000003</c:v>
                </c:pt>
                <c:pt idx="2874">
                  <c:v>74.243493999999998</c:v>
                </c:pt>
                <c:pt idx="2875">
                  <c:v>74.221478000000005</c:v>
                </c:pt>
                <c:pt idx="2876">
                  <c:v>74.200511000000006</c:v>
                </c:pt>
                <c:pt idx="2877">
                  <c:v>74.166893000000002</c:v>
                </c:pt>
                <c:pt idx="2878">
                  <c:v>74.119776999999999</c:v>
                </c:pt>
                <c:pt idx="2879">
                  <c:v>74.074376000000001</c:v>
                </c:pt>
                <c:pt idx="2880">
                  <c:v>74.049897000000001</c:v>
                </c:pt>
                <c:pt idx="2881">
                  <c:v>74.049088999999995</c:v>
                </c:pt>
                <c:pt idx="2882">
                  <c:v>74.051074</c:v>
                </c:pt>
                <c:pt idx="2883">
                  <c:v>74.033465000000007</c:v>
                </c:pt>
                <c:pt idx="2884">
                  <c:v>74.000197999999997</c:v>
                </c:pt>
                <c:pt idx="2885">
                  <c:v>73.976144000000005</c:v>
                </c:pt>
                <c:pt idx="2886">
                  <c:v>73.975679999999997</c:v>
                </c:pt>
                <c:pt idx="2887">
                  <c:v>73.992790999999997</c:v>
                </c:pt>
                <c:pt idx="2888">
                  <c:v>74.024068</c:v>
                </c:pt>
                <c:pt idx="2889">
                  <c:v>74.078768999999994</c:v>
                </c:pt>
                <c:pt idx="2890">
                  <c:v>74.153598000000002</c:v>
                </c:pt>
                <c:pt idx="2891">
                  <c:v>74.214962</c:v>
                </c:pt>
                <c:pt idx="2892">
                  <c:v>74.224260000000001</c:v>
                </c:pt>
                <c:pt idx="2893">
                  <c:v>74.174205999999998</c:v>
                </c:pt>
                <c:pt idx="2894">
                  <c:v>74.088896000000005</c:v>
                </c:pt>
                <c:pt idx="2895">
                  <c:v>73.995656999999994</c:v>
                </c:pt>
                <c:pt idx="2896">
                  <c:v>73.910419000000005</c:v>
                </c:pt>
                <c:pt idx="2897">
                  <c:v>73.843823</c:v>
                </c:pt>
                <c:pt idx="2898">
                  <c:v>73.801907</c:v>
                </c:pt>
                <c:pt idx="2899">
                  <c:v>73.779981000000006</c:v>
                </c:pt>
                <c:pt idx="2900">
                  <c:v>73.769789000000003</c:v>
                </c:pt>
                <c:pt idx="2901">
                  <c:v>73.773016999999996</c:v>
                </c:pt>
                <c:pt idx="2902">
                  <c:v>73.796892999999997</c:v>
                </c:pt>
                <c:pt idx="2903">
                  <c:v>73.837937999999994</c:v>
                </c:pt>
                <c:pt idx="2904">
                  <c:v>73.881411</c:v>
                </c:pt>
                <c:pt idx="2905">
                  <c:v>73.917463999999995</c:v>
                </c:pt>
                <c:pt idx="2906">
                  <c:v>73.949507999999994</c:v>
                </c:pt>
                <c:pt idx="2907">
                  <c:v>73.986779999999996</c:v>
                </c:pt>
                <c:pt idx="2908">
                  <c:v>74.036373999999995</c:v>
                </c:pt>
                <c:pt idx="2909">
                  <c:v>74.103487000000001</c:v>
                </c:pt>
                <c:pt idx="2910">
                  <c:v>74.192830999999998</c:v>
                </c:pt>
                <c:pt idx="2911">
                  <c:v>74.306363000000005</c:v>
                </c:pt>
                <c:pt idx="2912">
                  <c:v>74.439357000000001</c:v>
                </c:pt>
                <c:pt idx="2913">
                  <c:v>74.578143999999995</c:v>
                </c:pt>
                <c:pt idx="2914">
                  <c:v>74.704414</c:v>
                </c:pt>
                <c:pt idx="2915">
                  <c:v>74.805976999999999</c:v>
                </c:pt>
                <c:pt idx="2916">
                  <c:v>74.883444999999995</c:v>
                </c:pt>
                <c:pt idx="2917">
                  <c:v>74.945070999999999</c:v>
                </c:pt>
                <c:pt idx="2918">
                  <c:v>74.996523999999994</c:v>
                </c:pt>
                <c:pt idx="2919">
                  <c:v>75.037795000000003</c:v>
                </c:pt>
                <c:pt idx="2920">
                  <c:v>75.068240000000003</c:v>
                </c:pt>
                <c:pt idx="2921">
                  <c:v>75.090069999999997</c:v>
                </c:pt>
                <c:pt idx="2922">
                  <c:v>75.106657999999996</c:v>
                </c:pt>
                <c:pt idx="2923">
                  <c:v>75.121752999999998</c:v>
                </c:pt>
                <c:pt idx="2924">
                  <c:v>75.141371000000007</c:v>
                </c:pt>
                <c:pt idx="2925">
                  <c:v>75.172391000000005</c:v>
                </c:pt>
                <c:pt idx="2926">
                  <c:v>75.217543000000006</c:v>
                </c:pt>
                <c:pt idx="2927">
                  <c:v>75.274276</c:v>
                </c:pt>
                <c:pt idx="2928">
                  <c:v>75.337270000000004</c:v>
                </c:pt>
                <c:pt idx="2929">
                  <c:v>75.396715</c:v>
                </c:pt>
                <c:pt idx="2930">
                  <c:v>75.436708999999993</c:v>
                </c:pt>
                <c:pt idx="2931">
                  <c:v>75.446686</c:v>
                </c:pt>
                <c:pt idx="2932">
                  <c:v>75.438815000000005</c:v>
                </c:pt>
                <c:pt idx="2933">
                  <c:v>75.444376000000005</c:v>
                </c:pt>
                <c:pt idx="2934">
                  <c:v>75.48169</c:v>
                </c:pt>
                <c:pt idx="2935">
                  <c:v>75.531332000000006</c:v>
                </c:pt>
                <c:pt idx="2936">
                  <c:v>75.554860000000005</c:v>
                </c:pt>
                <c:pt idx="2937">
                  <c:v>75.538822999999994</c:v>
                </c:pt>
                <c:pt idx="2938">
                  <c:v>75.510892999999996</c:v>
                </c:pt>
                <c:pt idx="2939">
                  <c:v>75.509106000000003</c:v>
                </c:pt>
                <c:pt idx="2940">
                  <c:v>75.544821999999996</c:v>
                </c:pt>
                <c:pt idx="2941">
                  <c:v>75.602014999999994</c:v>
                </c:pt>
                <c:pt idx="2942">
                  <c:v>75.662762000000001</c:v>
                </c:pt>
                <c:pt idx="2943">
                  <c:v>75.720241999999999</c:v>
                </c:pt>
                <c:pt idx="2944">
                  <c:v>75.769391999999996</c:v>
                </c:pt>
                <c:pt idx="2945">
                  <c:v>75.803118999999995</c:v>
                </c:pt>
                <c:pt idx="2946">
                  <c:v>75.828273999999993</c:v>
                </c:pt>
                <c:pt idx="2947">
                  <c:v>75.872538000000006</c:v>
                </c:pt>
                <c:pt idx="2948">
                  <c:v>75.955472999999998</c:v>
                </c:pt>
                <c:pt idx="2949">
                  <c:v>76.053190999999998</c:v>
                </c:pt>
                <c:pt idx="2950">
                  <c:v>76.114600999999993</c:v>
                </c:pt>
                <c:pt idx="2951">
                  <c:v>76.121201999999997</c:v>
                </c:pt>
                <c:pt idx="2952">
                  <c:v>76.108872000000005</c:v>
                </c:pt>
                <c:pt idx="2953">
                  <c:v>76.121776999999994</c:v>
                </c:pt>
                <c:pt idx="2954">
                  <c:v>76.164777000000001</c:v>
                </c:pt>
                <c:pt idx="2955">
                  <c:v>76.209795999999997</c:v>
                </c:pt>
                <c:pt idx="2956">
                  <c:v>76.231374000000002</c:v>
                </c:pt>
                <c:pt idx="2957">
                  <c:v>76.224252000000007</c:v>
                </c:pt>
                <c:pt idx="2958">
                  <c:v>76.198894999999993</c:v>
                </c:pt>
                <c:pt idx="2959">
                  <c:v>76.174119000000005</c:v>
                </c:pt>
                <c:pt idx="2960">
                  <c:v>76.169297999999998</c:v>
                </c:pt>
                <c:pt idx="2961">
                  <c:v>76.190008000000006</c:v>
                </c:pt>
                <c:pt idx="2962">
                  <c:v>76.220393000000001</c:v>
                </c:pt>
                <c:pt idx="2963">
                  <c:v>76.240066999999996</c:v>
                </c:pt>
                <c:pt idx="2964">
                  <c:v>76.248129000000006</c:v>
                </c:pt>
                <c:pt idx="2965">
                  <c:v>76.259321</c:v>
                </c:pt>
                <c:pt idx="2966">
                  <c:v>76.277297000000004</c:v>
                </c:pt>
                <c:pt idx="2967">
                  <c:v>76.286670999999998</c:v>
                </c:pt>
                <c:pt idx="2968">
                  <c:v>76.276821999999996</c:v>
                </c:pt>
                <c:pt idx="2969">
                  <c:v>76.260705000000002</c:v>
                </c:pt>
                <c:pt idx="2970">
                  <c:v>76.260195999999993</c:v>
                </c:pt>
                <c:pt idx="2971">
                  <c:v>76.280510000000007</c:v>
                </c:pt>
                <c:pt idx="2972">
                  <c:v>76.309076000000005</c:v>
                </c:pt>
                <c:pt idx="2973">
                  <c:v>76.334243999999998</c:v>
                </c:pt>
                <c:pt idx="2974">
                  <c:v>76.354613000000001</c:v>
                </c:pt>
                <c:pt idx="2975">
                  <c:v>76.372223000000005</c:v>
                </c:pt>
                <c:pt idx="2976">
                  <c:v>76.387190000000004</c:v>
                </c:pt>
                <c:pt idx="2977">
                  <c:v>76.401250000000005</c:v>
                </c:pt>
                <c:pt idx="2978">
                  <c:v>76.418529000000007</c:v>
                </c:pt>
                <c:pt idx="2979">
                  <c:v>76.438338000000002</c:v>
                </c:pt>
                <c:pt idx="2980">
                  <c:v>76.451801000000003</c:v>
                </c:pt>
                <c:pt idx="2981">
                  <c:v>76.450457</c:v>
                </c:pt>
                <c:pt idx="2982">
                  <c:v>76.437135999999995</c:v>
                </c:pt>
                <c:pt idx="2983">
                  <c:v>76.425072</c:v>
                </c:pt>
                <c:pt idx="2984">
                  <c:v>76.426277999999996</c:v>
                </c:pt>
                <c:pt idx="2985">
                  <c:v>76.442121</c:v>
                </c:pt>
                <c:pt idx="2986">
                  <c:v>76.463903999999999</c:v>
                </c:pt>
                <c:pt idx="2987">
                  <c:v>76.480767</c:v>
                </c:pt>
                <c:pt idx="2988">
                  <c:v>76.487369000000001</c:v>
                </c:pt>
                <c:pt idx="2989">
                  <c:v>76.486448999999993</c:v>
                </c:pt>
                <c:pt idx="2990">
                  <c:v>76.486057000000002</c:v>
                </c:pt>
                <c:pt idx="2991">
                  <c:v>76.493319999999997</c:v>
                </c:pt>
                <c:pt idx="2992">
                  <c:v>76.508747</c:v>
                </c:pt>
                <c:pt idx="2993">
                  <c:v>76.526246999999998</c:v>
                </c:pt>
                <c:pt idx="2994">
                  <c:v>76.540064000000001</c:v>
                </c:pt>
                <c:pt idx="2995">
                  <c:v>76.551272999999995</c:v>
                </c:pt>
                <c:pt idx="2996">
                  <c:v>76.564589999999995</c:v>
                </c:pt>
                <c:pt idx="2997">
                  <c:v>76.578391999999994</c:v>
                </c:pt>
                <c:pt idx="2998">
                  <c:v>76.582083999999995</c:v>
                </c:pt>
                <c:pt idx="2999">
                  <c:v>76.566164000000001</c:v>
                </c:pt>
                <c:pt idx="3000">
                  <c:v>76.531891000000002</c:v>
                </c:pt>
                <c:pt idx="3001">
                  <c:v>76.488298</c:v>
                </c:pt>
                <c:pt idx="3002">
                  <c:v>76.443709999999996</c:v>
                </c:pt>
                <c:pt idx="3003">
                  <c:v>76.405326000000002</c:v>
                </c:pt>
                <c:pt idx="3004">
                  <c:v>76.382990000000007</c:v>
                </c:pt>
                <c:pt idx="3005">
                  <c:v>76.382722999999999</c:v>
                </c:pt>
                <c:pt idx="3006">
                  <c:v>76.394794000000005</c:v>
                </c:pt>
                <c:pt idx="3007">
                  <c:v>76.398184000000001</c:v>
                </c:pt>
                <c:pt idx="3008">
                  <c:v>76.382232000000002</c:v>
                </c:pt>
                <c:pt idx="3009">
                  <c:v>76.356938999999997</c:v>
                </c:pt>
                <c:pt idx="3010">
                  <c:v>76.336505000000002</c:v>
                </c:pt>
                <c:pt idx="3011">
                  <c:v>76.319917000000004</c:v>
                </c:pt>
                <c:pt idx="3012">
                  <c:v>76.296498999999997</c:v>
                </c:pt>
                <c:pt idx="3013">
                  <c:v>76.265184000000005</c:v>
                </c:pt>
                <c:pt idx="3014">
                  <c:v>76.235910000000004</c:v>
                </c:pt>
                <c:pt idx="3015">
                  <c:v>76.211217000000005</c:v>
                </c:pt>
                <c:pt idx="3016">
                  <c:v>76.177667</c:v>
                </c:pt>
                <c:pt idx="3017">
                  <c:v>76.121532000000002</c:v>
                </c:pt>
                <c:pt idx="3018">
                  <c:v>76.047610000000006</c:v>
                </c:pt>
                <c:pt idx="3019">
                  <c:v>75.977078000000006</c:v>
                </c:pt>
                <c:pt idx="3020">
                  <c:v>75.929398000000006</c:v>
                </c:pt>
                <c:pt idx="3021">
                  <c:v>75.909300999999999</c:v>
                </c:pt>
                <c:pt idx="3022">
                  <c:v>75.907323000000005</c:v>
                </c:pt>
                <c:pt idx="3023">
                  <c:v>75.907790000000006</c:v>
                </c:pt>
                <c:pt idx="3024">
                  <c:v>75.896535</c:v>
                </c:pt>
                <c:pt idx="3025">
                  <c:v>75.865821999999994</c:v>
                </c:pt>
                <c:pt idx="3026">
                  <c:v>75.816903999999994</c:v>
                </c:pt>
                <c:pt idx="3027">
                  <c:v>75.759341000000006</c:v>
                </c:pt>
                <c:pt idx="3028">
                  <c:v>75.706134000000006</c:v>
                </c:pt>
                <c:pt idx="3029">
                  <c:v>75.666302000000002</c:v>
                </c:pt>
                <c:pt idx="3030">
                  <c:v>75.639144999999999</c:v>
                </c:pt>
                <c:pt idx="3031">
                  <c:v>75.615065000000001</c:v>
                </c:pt>
                <c:pt idx="3032">
                  <c:v>75.582688000000005</c:v>
                </c:pt>
                <c:pt idx="3033">
                  <c:v>75.536320000000003</c:v>
                </c:pt>
                <c:pt idx="3034">
                  <c:v>75.479397000000006</c:v>
                </c:pt>
                <c:pt idx="3035">
                  <c:v>75.423715999999999</c:v>
                </c:pt>
                <c:pt idx="3036">
                  <c:v>75.384603999999996</c:v>
                </c:pt>
                <c:pt idx="3037">
                  <c:v>75.371796000000003</c:v>
                </c:pt>
                <c:pt idx="3038">
                  <c:v>75.381112000000002</c:v>
                </c:pt>
                <c:pt idx="3039">
                  <c:v>75.396552999999997</c:v>
                </c:pt>
                <c:pt idx="3040">
                  <c:v>75.402794</c:v>
                </c:pt>
                <c:pt idx="3041">
                  <c:v>75.395430000000005</c:v>
                </c:pt>
                <c:pt idx="3042">
                  <c:v>75.380055999999996</c:v>
                </c:pt>
                <c:pt idx="3043">
                  <c:v>75.364461000000006</c:v>
                </c:pt>
                <c:pt idx="3044">
                  <c:v>75.35239</c:v>
                </c:pt>
                <c:pt idx="3045">
                  <c:v>75.341390000000004</c:v>
                </c:pt>
                <c:pt idx="3046">
                  <c:v>75.325062000000003</c:v>
                </c:pt>
                <c:pt idx="3047">
                  <c:v>75.300867999999994</c:v>
                </c:pt>
                <c:pt idx="3048">
                  <c:v>75.277347000000006</c:v>
                </c:pt>
                <c:pt idx="3049">
                  <c:v>75.268505000000005</c:v>
                </c:pt>
                <c:pt idx="3050">
                  <c:v>75.276180999999994</c:v>
                </c:pt>
                <c:pt idx="3051">
                  <c:v>75.281925000000001</c:v>
                </c:pt>
                <c:pt idx="3052">
                  <c:v>75.263604000000001</c:v>
                </c:pt>
                <c:pt idx="3053">
                  <c:v>75.220417999999995</c:v>
                </c:pt>
                <c:pt idx="3054">
                  <c:v>75.176497999999995</c:v>
                </c:pt>
                <c:pt idx="3055">
                  <c:v>75.158372999999997</c:v>
                </c:pt>
                <c:pt idx="3056">
                  <c:v>75.172672000000006</c:v>
                </c:pt>
                <c:pt idx="3057">
                  <c:v>75.205494000000002</c:v>
                </c:pt>
                <c:pt idx="3058">
                  <c:v>75.236959999999996</c:v>
                </c:pt>
                <c:pt idx="3059">
                  <c:v>75.253501</c:v>
                </c:pt>
                <c:pt idx="3060">
                  <c:v>75.251517000000007</c:v>
                </c:pt>
                <c:pt idx="3061">
                  <c:v>75.237296999999998</c:v>
                </c:pt>
                <c:pt idx="3062">
                  <c:v>75.224970999999996</c:v>
                </c:pt>
                <c:pt idx="3063">
                  <c:v>75.228604000000004</c:v>
                </c:pt>
                <c:pt idx="3064">
                  <c:v>75.251347999999993</c:v>
                </c:pt>
                <c:pt idx="3065">
                  <c:v>75.282895999999994</c:v>
                </c:pt>
                <c:pt idx="3066">
                  <c:v>75.310316</c:v>
                </c:pt>
                <c:pt idx="3067">
                  <c:v>75.331553999999997</c:v>
                </c:pt>
                <c:pt idx="3068">
                  <c:v>75.356143000000003</c:v>
                </c:pt>
                <c:pt idx="3069">
                  <c:v>75.392923999999994</c:v>
                </c:pt>
                <c:pt idx="3070">
                  <c:v>75.440518999999995</c:v>
                </c:pt>
                <c:pt idx="3071">
                  <c:v>75.491525999999993</c:v>
                </c:pt>
                <c:pt idx="3072">
                  <c:v>75.542578000000006</c:v>
                </c:pt>
                <c:pt idx="3073">
                  <c:v>75.595686000000001</c:v>
                </c:pt>
                <c:pt idx="3074">
                  <c:v>75.650180000000006</c:v>
                </c:pt>
                <c:pt idx="3075">
                  <c:v>75.698265000000006</c:v>
                </c:pt>
                <c:pt idx="3076">
                  <c:v>75.732292999999999</c:v>
                </c:pt>
                <c:pt idx="3077">
                  <c:v>75.755425000000002</c:v>
                </c:pt>
                <c:pt idx="3078">
                  <c:v>75.780593999999994</c:v>
                </c:pt>
                <c:pt idx="3079">
                  <c:v>75.816196000000005</c:v>
                </c:pt>
                <c:pt idx="3080">
                  <c:v>75.855846999999997</c:v>
                </c:pt>
                <c:pt idx="3081">
                  <c:v>75.886921000000001</c:v>
                </c:pt>
                <c:pt idx="3082">
                  <c:v>75.907920000000004</c:v>
                </c:pt>
                <c:pt idx="3083">
                  <c:v>75.930880999999999</c:v>
                </c:pt>
                <c:pt idx="3084">
                  <c:v>75.965385999999995</c:v>
                </c:pt>
                <c:pt idx="3085">
                  <c:v>76.008004999999997</c:v>
                </c:pt>
                <c:pt idx="3086">
                  <c:v>76.052481</c:v>
                </c:pt>
                <c:pt idx="3087">
                  <c:v>76.103126000000003</c:v>
                </c:pt>
                <c:pt idx="3088">
                  <c:v>76.169103000000007</c:v>
                </c:pt>
                <c:pt idx="3089">
                  <c:v>76.249009000000001</c:v>
                </c:pt>
                <c:pt idx="3090">
                  <c:v>76.330850999999996</c:v>
                </c:pt>
                <c:pt idx="3091">
                  <c:v>76.406163000000006</c:v>
                </c:pt>
                <c:pt idx="3092">
                  <c:v>76.474815000000007</c:v>
                </c:pt>
                <c:pt idx="3093">
                  <c:v>76.536922000000004</c:v>
                </c:pt>
                <c:pt idx="3094">
                  <c:v>76.590914999999995</c:v>
                </c:pt>
                <c:pt idx="3095">
                  <c:v>76.640101999999999</c:v>
                </c:pt>
                <c:pt idx="3096">
                  <c:v>76.689862000000005</c:v>
                </c:pt>
                <c:pt idx="3097">
                  <c:v>76.735910000000004</c:v>
                </c:pt>
                <c:pt idx="3098">
                  <c:v>76.766274999999993</c:v>
                </c:pt>
                <c:pt idx="3099">
                  <c:v>76.778501000000006</c:v>
                </c:pt>
                <c:pt idx="3100">
                  <c:v>76.784267</c:v>
                </c:pt>
                <c:pt idx="3101">
                  <c:v>76.792418999999995</c:v>
                </c:pt>
                <c:pt idx="3102">
                  <c:v>76.798828</c:v>
                </c:pt>
                <c:pt idx="3103">
                  <c:v>76.800366999999994</c:v>
                </c:pt>
                <c:pt idx="3104">
                  <c:v>76.808340999999999</c:v>
                </c:pt>
                <c:pt idx="3105">
                  <c:v>76.836712000000006</c:v>
                </c:pt>
                <c:pt idx="3106">
                  <c:v>76.882879000000003</c:v>
                </c:pt>
                <c:pt idx="3107">
                  <c:v>76.931486000000007</c:v>
                </c:pt>
                <c:pt idx="3108">
                  <c:v>76.973898000000005</c:v>
                </c:pt>
                <c:pt idx="3109">
                  <c:v>77.013153000000003</c:v>
                </c:pt>
                <c:pt idx="3110">
                  <c:v>77.051255999999995</c:v>
                </c:pt>
                <c:pt idx="3111">
                  <c:v>77.082521999999997</c:v>
                </c:pt>
                <c:pt idx="3112">
                  <c:v>77.102296999999993</c:v>
                </c:pt>
                <c:pt idx="3113">
                  <c:v>77.115530000000007</c:v>
                </c:pt>
                <c:pt idx="3114">
                  <c:v>77.133165000000005</c:v>
                </c:pt>
                <c:pt idx="3115">
                  <c:v>77.163257000000002</c:v>
                </c:pt>
                <c:pt idx="3116">
                  <c:v>77.207813000000002</c:v>
                </c:pt>
                <c:pt idx="3117">
                  <c:v>77.266048999999995</c:v>
                </c:pt>
                <c:pt idx="3118">
                  <c:v>77.337112000000005</c:v>
                </c:pt>
                <c:pt idx="3119">
                  <c:v>77.416340000000005</c:v>
                </c:pt>
                <c:pt idx="3120">
                  <c:v>77.487887999999998</c:v>
                </c:pt>
                <c:pt idx="3121">
                  <c:v>77.527849000000003</c:v>
                </c:pt>
                <c:pt idx="3122">
                  <c:v>77.526902000000007</c:v>
                </c:pt>
                <c:pt idx="3123">
                  <c:v>77.511373000000006</c:v>
                </c:pt>
                <c:pt idx="3124">
                  <c:v>77.529794999999993</c:v>
                </c:pt>
                <c:pt idx="3125">
                  <c:v>77.610560000000007</c:v>
                </c:pt>
                <c:pt idx="3126">
                  <c:v>77.735996999999998</c:v>
                </c:pt>
                <c:pt idx="3127">
                  <c:v>77.861465999999993</c:v>
                </c:pt>
                <c:pt idx="3128">
                  <c:v>77.954414999999997</c:v>
                </c:pt>
                <c:pt idx="3129">
                  <c:v>78.012812999999994</c:v>
                </c:pt>
                <c:pt idx="3130">
                  <c:v>78.056518999999994</c:v>
                </c:pt>
                <c:pt idx="3131">
                  <c:v>78.107900999999998</c:v>
                </c:pt>
                <c:pt idx="3132">
                  <c:v>78.174383000000006</c:v>
                </c:pt>
                <c:pt idx="3133">
                  <c:v>78.243870999999999</c:v>
                </c:pt>
                <c:pt idx="3134">
                  <c:v>78.301894000000004</c:v>
                </c:pt>
                <c:pt idx="3135">
                  <c:v>78.355767999999998</c:v>
                </c:pt>
                <c:pt idx="3136">
                  <c:v>78.431780000000003</c:v>
                </c:pt>
                <c:pt idx="3137">
                  <c:v>78.541291000000001</c:v>
                </c:pt>
                <c:pt idx="3138">
                  <c:v>78.658507</c:v>
                </c:pt>
                <c:pt idx="3139">
                  <c:v>78.743122</c:v>
                </c:pt>
                <c:pt idx="3140">
                  <c:v>78.78125</c:v>
                </c:pt>
                <c:pt idx="3141">
                  <c:v>78.795506000000003</c:v>
                </c:pt>
                <c:pt idx="3142">
                  <c:v>78.819100000000006</c:v>
                </c:pt>
                <c:pt idx="3143">
                  <c:v>78.869352000000006</c:v>
                </c:pt>
                <c:pt idx="3144">
                  <c:v>78.943484999999995</c:v>
                </c:pt>
                <c:pt idx="3145">
                  <c:v>79.027662000000007</c:v>
                </c:pt>
                <c:pt idx="3146">
                  <c:v>79.106123999999994</c:v>
                </c:pt>
                <c:pt idx="3147">
                  <c:v>79.168998999999999</c:v>
                </c:pt>
                <c:pt idx="3148">
                  <c:v>79.217380000000006</c:v>
                </c:pt>
                <c:pt idx="3149">
                  <c:v>79.261583999999999</c:v>
                </c:pt>
                <c:pt idx="3150">
                  <c:v>79.314257999999995</c:v>
                </c:pt>
                <c:pt idx="3151">
                  <c:v>79.383161000000001</c:v>
                </c:pt>
                <c:pt idx="3152">
                  <c:v>79.464941999999994</c:v>
                </c:pt>
                <c:pt idx="3153">
                  <c:v>79.542283999999995</c:v>
                </c:pt>
                <c:pt idx="3154">
                  <c:v>79.592543000000006</c:v>
                </c:pt>
                <c:pt idx="3155">
                  <c:v>79.606909999999999</c:v>
                </c:pt>
                <c:pt idx="3156">
                  <c:v>79.601140000000001</c:v>
                </c:pt>
                <c:pt idx="3157">
                  <c:v>79.604544000000004</c:v>
                </c:pt>
                <c:pt idx="3158">
                  <c:v>79.638440000000003</c:v>
                </c:pt>
                <c:pt idx="3159">
                  <c:v>79.704842999999997</c:v>
                </c:pt>
                <c:pt idx="3160">
                  <c:v>79.790981000000002</c:v>
                </c:pt>
                <c:pt idx="3161">
                  <c:v>79.879741999999993</c:v>
                </c:pt>
                <c:pt idx="3162">
                  <c:v>79.958416999999997</c:v>
                </c:pt>
                <c:pt idx="3163">
                  <c:v>80.023568999999995</c:v>
                </c:pt>
                <c:pt idx="3164">
                  <c:v>80.080241000000001</c:v>
                </c:pt>
                <c:pt idx="3165">
                  <c:v>80.136848999999998</c:v>
                </c:pt>
                <c:pt idx="3166">
                  <c:v>80.200016000000005</c:v>
                </c:pt>
                <c:pt idx="3167">
                  <c:v>80.269733000000002</c:v>
                </c:pt>
                <c:pt idx="3168">
                  <c:v>80.334620999999999</c:v>
                </c:pt>
                <c:pt idx="3169">
                  <c:v>80.375438000000003</c:v>
                </c:pt>
                <c:pt idx="3170">
                  <c:v>80.383320999999995</c:v>
                </c:pt>
                <c:pt idx="3171">
                  <c:v>80.376559</c:v>
                </c:pt>
                <c:pt idx="3172">
                  <c:v>80.390187999999995</c:v>
                </c:pt>
                <c:pt idx="3173">
                  <c:v>80.444153999999997</c:v>
                </c:pt>
                <c:pt idx="3174">
                  <c:v>80.527272999999994</c:v>
                </c:pt>
                <c:pt idx="3175">
                  <c:v>80.614508999999998</c:v>
                </c:pt>
                <c:pt idx="3176">
                  <c:v>80.690721999999994</c:v>
                </c:pt>
                <c:pt idx="3177">
                  <c:v>80.754458</c:v>
                </c:pt>
                <c:pt idx="3178">
                  <c:v>80.811229999999995</c:v>
                </c:pt>
                <c:pt idx="3179">
                  <c:v>80.868807000000004</c:v>
                </c:pt>
                <c:pt idx="3180">
                  <c:v>80.928797000000003</c:v>
                </c:pt>
                <c:pt idx="3181">
                  <c:v>80.978441000000004</c:v>
                </c:pt>
                <c:pt idx="3182">
                  <c:v>80.998431999999994</c:v>
                </c:pt>
                <c:pt idx="3183">
                  <c:v>80.980014999999995</c:v>
                </c:pt>
                <c:pt idx="3184">
                  <c:v>80.926157000000003</c:v>
                </c:pt>
                <c:pt idx="3185">
                  <c:v>80.838127999999998</c:v>
                </c:pt>
                <c:pt idx="3186">
                  <c:v>80.715002999999996</c:v>
                </c:pt>
                <c:pt idx="3187">
                  <c:v>80.568826000000001</c:v>
                </c:pt>
                <c:pt idx="3188">
                  <c:v>80.424563000000006</c:v>
                </c:pt>
                <c:pt idx="3189">
                  <c:v>80.295204999999996</c:v>
                </c:pt>
                <c:pt idx="3190">
                  <c:v>80.166798999999997</c:v>
                </c:pt>
                <c:pt idx="3191">
                  <c:v>80.018446999999995</c:v>
                </c:pt>
                <c:pt idx="3192">
                  <c:v>79.849958999999998</c:v>
                </c:pt>
                <c:pt idx="3193">
                  <c:v>79.680079000000006</c:v>
                </c:pt>
                <c:pt idx="3194">
                  <c:v>79.524544000000006</c:v>
                </c:pt>
                <c:pt idx="3195">
                  <c:v>79.387631999999996</c:v>
                </c:pt>
                <c:pt idx="3196">
                  <c:v>79.271932000000007</c:v>
                </c:pt>
                <c:pt idx="3197">
                  <c:v>79.186062000000007</c:v>
                </c:pt>
                <c:pt idx="3198">
                  <c:v>79.142624999999995</c:v>
                </c:pt>
                <c:pt idx="3199">
                  <c:v>79.152413999999993</c:v>
                </c:pt>
                <c:pt idx="3200">
                  <c:v>79.214901999999995</c:v>
                </c:pt>
                <c:pt idx="3201">
                  <c:v>79.309237999999993</c:v>
                </c:pt>
                <c:pt idx="3202">
                  <c:v>79.405249999999995</c:v>
                </c:pt>
                <c:pt idx="3203">
                  <c:v>79.492869999999996</c:v>
                </c:pt>
                <c:pt idx="3204">
                  <c:v>79.589331999999999</c:v>
                </c:pt>
                <c:pt idx="3205">
                  <c:v>79.707837999999995</c:v>
                </c:pt>
                <c:pt idx="3206">
                  <c:v>79.833409000000003</c:v>
                </c:pt>
                <c:pt idx="3207">
                  <c:v>79.941732999999999</c:v>
                </c:pt>
                <c:pt idx="3208">
                  <c:v>80.026393999999996</c:v>
                </c:pt>
                <c:pt idx="3209">
                  <c:v>80.091353999999995</c:v>
                </c:pt>
                <c:pt idx="3210">
                  <c:v>80.131519999999995</c:v>
                </c:pt>
                <c:pt idx="3211">
                  <c:v>80.142295000000004</c:v>
                </c:pt>
                <c:pt idx="3212">
                  <c:v>80.139450999999994</c:v>
                </c:pt>
                <c:pt idx="3213">
                  <c:v>80.148446000000007</c:v>
                </c:pt>
                <c:pt idx="3214">
                  <c:v>80.176981999999995</c:v>
                </c:pt>
                <c:pt idx="3215">
                  <c:v>80.212709000000004</c:v>
                </c:pt>
                <c:pt idx="3216">
                  <c:v>80.241894000000002</c:v>
                </c:pt>
                <c:pt idx="3217">
                  <c:v>80.255430000000004</c:v>
                </c:pt>
                <c:pt idx="3218">
                  <c:v>80.245525000000001</c:v>
                </c:pt>
                <c:pt idx="3219">
                  <c:v>80.215840999999998</c:v>
                </c:pt>
                <c:pt idx="3220">
                  <c:v>80.189053999999999</c:v>
                </c:pt>
                <c:pt idx="3221">
                  <c:v>80.186312000000001</c:v>
                </c:pt>
                <c:pt idx="3222">
                  <c:v>80.204446000000004</c:v>
                </c:pt>
                <c:pt idx="3223">
                  <c:v>80.229528000000002</c:v>
                </c:pt>
                <c:pt idx="3224">
                  <c:v>80.261764999999997</c:v>
                </c:pt>
                <c:pt idx="3225">
                  <c:v>80.303668000000002</c:v>
                </c:pt>
                <c:pt idx="3226">
                  <c:v>80.334282000000002</c:v>
                </c:pt>
                <c:pt idx="3227">
                  <c:v>80.327236999999997</c:v>
                </c:pt>
                <c:pt idx="3228">
                  <c:v>80.293671000000003</c:v>
                </c:pt>
                <c:pt idx="3229">
                  <c:v>80.276764999999997</c:v>
                </c:pt>
                <c:pt idx="3230">
                  <c:v>80.298081999999994</c:v>
                </c:pt>
                <c:pt idx="3231">
                  <c:v>80.334367</c:v>
                </c:pt>
                <c:pt idx="3232">
                  <c:v>80.352942999999996</c:v>
                </c:pt>
                <c:pt idx="3233">
                  <c:v>80.344623999999996</c:v>
                </c:pt>
                <c:pt idx="3234">
                  <c:v>80.312935999999993</c:v>
                </c:pt>
                <c:pt idx="3235">
                  <c:v>80.255740000000003</c:v>
                </c:pt>
                <c:pt idx="3236">
                  <c:v>80.173468999999997</c:v>
                </c:pt>
                <c:pt idx="3237">
                  <c:v>80.080959000000007</c:v>
                </c:pt>
                <c:pt idx="3238">
                  <c:v>79.997691000000003</c:v>
                </c:pt>
                <c:pt idx="3239">
                  <c:v>79.933244999999999</c:v>
                </c:pt>
                <c:pt idx="3240">
                  <c:v>79.885960999999995</c:v>
                </c:pt>
                <c:pt idx="3241">
                  <c:v>79.845217000000005</c:v>
                </c:pt>
                <c:pt idx="3242">
                  <c:v>79.794983999999999</c:v>
                </c:pt>
                <c:pt idx="3243">
                  <c:v>79.729060000000004</c:v>
                </c:pt>
                <c:pt idx="3244">
                  <c:v>79.661897999999994</c:v>
                </c:pt>
                <c:pt idx="3245">
                  <c:v>79.610988000000006</c:v>
                </c:pt>
                <c:pt idx="3246">
                  <c:v>79.573801000000003</c:v>
                </c:pt>
                <c:pt idx="3247">
                  <c:v>79.538475000000005</c:v>
                </c:pt>
                <c:pt idx="3248">
                  <c:v>79.506713000000005</c:v>
                </c:pt>
                <c:pt idx="3249">
                  <c:v>79.480591000000004</c:v>
                </c:pt>
                <c:pt idx="3250">
                  <c:v>79.436087999999998</c:v>
                </c:pt>
                <c:pt idx="3251">
                  <c:v>79.343727999999999</c:v>
                </c:pt>
                <c:pt idx="3252">
                  <c:v>79.214309999999998</c:v>
                </c:pt>
                <c:pt idx="3253">
                  <c:v>79.090095000000005</c:v>
                </c:pt>
                <c:pt idx="3254">
                  <c:v>78.987038999999996</c:v>
                </c:pt>
                <c:pt idx="3255">
                  <c:v>78.878345999999993</c:v>
                </c:pt>
                <c:pt idx="3256">
                  <c:v>78.740803999999997</c:v>
                </c:pt>
                <c:pt idx="3257">
                  <c:v>78.582406000000006</c:v>
                </c:pt>
                <c:pt idx="3258">
                  <c:v>78.414202000000003</c:v>
                </c:pt>
                <c:pt idx="3259">
                  <c:v>78.231189000000001</c:v>
                </c:pt>
                <c:pt idx="3260">
                  <c:v>78.036563000000001</c:v>
                </c:pt>
                <c:pt idx="3261">
                  <c:v>77.851398000000003</c:v>
                </c:pt>
                <c:pt idx="3262">
                  <c:v>77.681342000000001</c:v>
                </c:pt>
                <c:pt idx="3263">
                  <c:v>77.501142999999999</c:v>
                </c:pt>
                <c:pt idx="3264">
                  <c:v>77.288788999999994</c:v>
                </c:pt>
                <c:pt idx="3265">
                  <c:v>77.050978999999998</c:v>
                </c:pt>
                <c:pt idx="3266">
                  <c:v>76.802086000000003</c:v>
                </c:pt>
                <c:pt idx="3267">
                  <c:v>76.543599</c:v>
                </c:pt>
                <c:pt idx="3268">
                  <c:v>76.278114000000002</c:v>
                </c:pt>
                <c:pt idx="3269">
                  <c:v>76.016813999999997</c:v>
                </c:pt>
                <c:pt idx="3270">
                  <c:v>75.758633000000003</c:v>
                </c:pt>
                <c:pt idx="3271">
                  <c:v>75.488532000000006</c:v>
                </c:pt>
                <c:pt idx="3272">
                  <c:v>75.211814000000004</c:v>
                </c:pt>
                <c:pt idx="3273">
                  <c:v>74.964012999999994</c:v>
                </c:pt>
                <c:pt idx="3274">
                  <c:v>74.770588000000004</c:v>
                </c:pt>
                <c:pt idx="3275">
                  <c:v>74.622697000000002</c:v>
                </c:pt>
                <c:pt idx="3276">
                  <c:v>74.502989999999997</c:v>
                </c:pt>
                <c:pt idx="3277">
                  <c:v>74.400711000000001</c:v>
                </c:pt>
                <c:pt idx="3278">
                  <c:v>74.285563999999994</c:v>
                </c:pt>
                <c:pt idx="3279">
                  <c:v>74.105113000000003</c:v>
                </c:pt>
                <c:pt idx="3280">
                  <c:v>73.844524000000007</c:v>
                </c:pt>
                <c:pt idx="3281">
                  <c:v>73.563067000000004</c:v>
                </c:pt>
                <c:pt idx="3282">
                  <c:v>73.330439999999996</c:v>
                </c:pt>
                <c:pt idx="3283">
                  <c:v>73.150837999999993</c:v>
                </c:pt>
                <c:pt idx="3284">
                  <c:v>72.976740000000007</c:v>
                </c:pt>
                <c:pt idx="3285">
                  <c:v>72.767835000000005</c:v>
                </c:pt>
                <c:pt idx="3286">
                  <c:v>72.517311000000007</c:v>
                </c:pt>
                <c:pt idx="3287">
                  <c:v>72.243087000000003</c:v>
                </c:pt>
                <c:pt idx="3288">
                  <c:v>71.973427999999998</c:v>
                </c:pt>
                <c:pt idx="3289">
                  <c:v>71.727169000000004</c:v>
                </c:pt>
                <c:pt idx="3290">
                  <c:v>71.494656000000006</c:v>
                </c:pt>
                <c:pt idx="3291">
                  <c:v>71.253032000000005</c:v>
                </c:pt>
                <c:pt idx="3292">
                  <c:v>71.002163999999993</c:v>
                </c:pt>
                <c:pt idx="3293">
                  <c:v>70.759484</c:v>
                </c:pt>
                <c:pt idx="3294">
                  <c:v>70.514928999999995</c:v>
                </c:pt>
                <c:pt idx="3295">
                  <c:v>70.229038000000003</c:v>
                </c:pt>
                <c:pt idx="3296">
                  <c:v>69.892807000000005</c:v>
                </c:pt>
                <c:pt idx="3297">
                  <c:v>69.550719000000001</c:v>
                </c:pt>
                <c:pt idx="3298">
                  <c:v>69.244185999999999</c:v>
                </c:pt>
                <c:pt idx="3299">
                  <c:v>68.967257000000004</c:v>
                </c:pt>
                <c:pt idx="3300">
                  <c:v>68.691686000000004</c:v>
                </c:pt>
                <c:pt idx="3301">
                  <c:v>68.400248000000005</c:v>
                </c:pt>
                <c:pt idx="3302">
                  <c:v>68.080952999999994</c:v>
                </c:pt>
                <c:pt idx="3303">
                  <c:v>67.726545000000002</c:v>
                </c:pt>
                <c:pt idx="3304">
                  <c:v>67.359870000000001</c:v>
                </c:pt>
                <c:pt idx="3305">
                  <c:v>67.020805999999993</c:v>
                </c:pt>
                <c:pt idx="3306">
                  <c:v>66.712120999999996</c:v>
                </c:pt>
                <c:pt idx="3307">
                  <c:v>66.398729000000003</c:v>
                </c:pt>
                <c:pt idx="3308">
                  <c:v>66.071105000000003</c:v>
                </c:pt>
                <c:pt idx="3309">
                  <c:v>65.761854</c:v>
                </c:pt>
                <c:pt idx="3310">
                  <c:v>65.480214000000004</c:v>
                </c:pt>
                <c:pt idx="3311">
                  <c:v>65.183308999999994</c:v>
                </c:pt>
                <c:pt idx="3312">
                  <c:v>64.846883000000005</c:v>
                </c:pt>
                <c:pt idx="3313">
                  <c:v>64.506767999999994</c:v>
                </c:pt>
                <c:pt idx="3314">
                  <c:v>64.188787000000005</c:v>
                </c:pt>
                <c:pt idx="3315">
                  <c:v>63.864507000000003</c:v>
                </c:pt>
                <c:pt idx="3316">
                  <c:v>63.514932000000002</c:v>
                </c:pt>
                <c:pt idx="3317">
                  <c:v>63.172308999999998</c:v>
                </c:pt>
                <c:pt idx="3318">
                  <c:v>62.862492000000003</c:v>
                </c:pt>
                <c:pt idx="3319">
                  <c:v>62.560214999999999</c:v>
                </c:pt>
                <c:pt idx="3320">
                  <c:v>62.233871000000001</c:v>
                </c:pt>
                <c:pt idx="3321">
                  <c:v>61.887949999999996</c:v>
                </c:pt>
                <c:pt idx="3322">
                  <c:v>61.534992000000003</c:v>
                </c:pt>
                <c:pt idx="3323">
                  <c:v>61.175071000000003</c:v>
                </c:pt>
                <c:pt idx="3324">
                  <c:v>60.823421000000003</c:v>
                </c:pt>
                <c:pt idx="3325">
                  <c:v>60.497945999999999</c:v>
                </c:pt>
                <c:pt idx="3326">
                  <c:v>60.185656000000002</c:v>
                </c:pt>
                <c:pt idx="3327">
                  <c:v>59.867443999999999</c:v>
                </c:pt>
                <c:pt idx="3328">
                  <c:v>59.570107999999998</c:v>
                </c:pt>
                <c:pt idx="3329">
                  <c:v>59.278592000000003</c:v>
                </c:pt>
                <c:pt idx="3330">
                  <c:v>58.881982999999998</c:v>
                </c:pt>
                <c:pt idx="3331">
                  <c:v>58.162748999999998</c:v>
                </c:pt>
                <c:pt idx="3332">
                  <c:v>57.141540999999997</c:v>
                </c:pt>
                <c:pt idx="3333">
                  <c:v>56.416003000000003</c:v>
                </c:pt>
                <c:pt idx="3334">
                  <c:v>56.333914999999998</c:v>
                </c:pt>
                <c:pt idx="3335">
                  <c:v>56.527237999999997</c:v>
                </c:pt>
                <c:pt idx="3336">
                  <c:v>56.602334999999997</c:v>
                </c:pt>
                <c:pt idx="3337">
                  <c:v>56.495379</c:v>
                </c:pt>
                <c:pt idx="3338">
                  <c:v>56.308737999999998</c:v>
                </c:pt>
                <c:pt idx="3339">
                  <c:v>56.094133999999997</c:v>
                </c:pt>
                <c:pt idx="3340">
                  <c:v>55.830297999999999</c:v>
                </c:pt>
                <c:pt idx="3341">
                  <c:v>55.526848000000001</c:v>
                </c:pt>
                <c:pt idx="3342">
                  <c:v>55.226202999999998</c:v>
                </c:pt>
                <c:pt idx="3343">
                  <c:v>54.945270000000001</c:v>
                </c:pt>
                <c:pt idx="3344">
                  <c:v>54.688778999999997</c:v>
                </c:pt>
                <c:pt idx="3345">
                  <c:v>54.478800999999997</c:v>
                </c:pt>
                <c:pt idx="3346">
                  <c:v>54.308351999999999</c:v>
                </c:pt>
                <c:pt idx="3347">
                  <c:v>54.122542000000003</c:v>
                </c:pt>
                <c:pt idx="3348">
                  <c:v>53.891756000000001</c:v>
                </c:pt>
                <c:pt idx="3349">
                  <c:v>53.651505</c:v>
                </c:pt>
                <c:pt idx="3350">
                  <c:v>53.432929000000001</c:v>
                </c:pt>
                <c:pt idx="3351">
                  <c:v>53.209876999999999</c:v>
                </c:pt>
                <c:pt idx="3352">
                  <c:v>52.959544999999999</c:v>
                </c:pt>
                <c:pt idx="3353">
                  <c:v>52.716397000000001</c:v>
                </c:pt>
                <c:pt idx="3354">
                  <c:v>52.515144999999997</c:v>
                </c:pt>
                <c:pt idx="3355">
                  <c:v>52.336210999999999</c:v>
                </c:pt>
                <c:pt idx="3356">
                  <c:v>52.148457000000001</c:v>
                </c:pt>
                <c:pt idx="3357">
                  <c:v>51.952353000000002</c:v>
                </c:pt>
                <c:pt idx="3358">
                  <c:v>51.751086999999998</c:v>
                </c:pt>
                <c:pt idx="3359">
                  <c:v>51.531993999999997</c:v>
                </c:pt>
                <c:pt idx="3360">
                  <c:v>51.304101000000003</c:v>
                </c:pt>
                <c:pt idx="3361">
                  <c:v>51.097966999999997</c:v>
                </c:pt>
                <c:pt idx="3362">
                  <c:v>50.902810000000002</c:v>
                </c:pt>
                <c:pt idx="3363">
                  <c:v>50.669215000000001</c:v>
                </c:pt>
                <c:pt idx="3364">
                  <c:v>50.402022000000002</c:v>
                </c:pt>
                <c:pt idx="3365">
                  <c:v>50.178348999999997</c:v>
                </c:pt>
                <c:pt idx="3366">
                  <c:v>50.032567</c:v>
                </c:pt>
                <c:pt idx="3367">
                  <c:v>49.898847000000004</c:v>
                </c:pt>
                <c:pt idx="3368">
                  <c:v>49.714072999999999</c:v>
                </c:pt>
                <c:pt idx="3369">
                  <c:v>49.496519999999997</c:v>
                </c:pt>
                <c:pt idx="3370">
                  <c:v>49.283104999999999</c:v>
                </c:pt>
                <c:pt idx="3371">
                  <c:v>49.066141000000002</c:v>
                </c:pt>
                <c:pt idx="3372">
                  <c:v>48.834473000000003</c:v>
                </c:pt>
                <c:pt idx="3373">
                  <c:v>48.610469000000002</c:v>
                </c:pt>
                <c:pt idx="3374">
                  <c:v>48.399749999999997</c:v>
                </c:pt>
                <c:pt idx="3375">
                  <c:v>48.167197000000002</c:v>
                </c:pt>
                <c:pt idx="3376">
                  <c:v>47.907829</c:v>
                </c:pt>
                <c:pt idx="3377">
                  <c:v>47.672930999999998</c:v>
                </c:pt>
                <c:pt idx="3378">
                  <c:v>47.485098999999998</c:v>
                </c:pt>
                <c:pt idx="3379">
                  <c:v>47.302408</c:v>
                </c:pt>
                <c:pt idx="3380">
                  <c:v>47.104436</c:v>
                </c:pt>
                <c:pt idx="3381">
                  <c:v>46.937986000000002</c:v>
                </c:pt>
                <c:pt idx="3382">
                  <c:v>46.830185</c:v>
                </c:pt>
                <c:pt idx="3383">
                  <c:v>46.725858000000002</c:v>
                </c:pt>
                <c:pt idx="3384">
                  <c:v>46.574722000000001</c:v>
                </c:pt>
                <c:pt idx="3385">
                  <c:v>46.411068</c:v>
                </c:pt>
                <c:pt idx="3386">
                  <c:v>46.275576999999998</c:v>
                </c:pt>
                <c:pt idx="3387">
                  <c:v>46.137279999999997</c:v>
                </c:pt>
                <c:pt idx="3388">
                  <c:v>45.960444000000003</c:v>
                </c:pt>
                <c:pt idx="3389">
                  <c:v>45.769260000000003</c:v>
                </c:pt>
                <c:pt idx="3390">
                  <c:v>45.591574999999999</c:v>
                </c:pt>
                <c:pt idx="3391">
                  <c:v>45.415221000000003</c:v>
                </c:pt>
                <c:pt idx="3392">
                  <c:v>45.243502999999997</c:v>
                </c:pt>
                <c:pt idx="3393">
                  <c:v>45.111047999999997</c:v>
                </c:pt>
                <c:pt idx="3394">
                  <c:v>45.001953</c:v>
                </c:pt>
                <c:pt idx="3395">
                  <c:v>44.840094000000001</c:v>
                </c:pt>
                <c:pt idx="3396">
                  <c:v>44.603563999999999</c:v>
                </c:pt>
                <c:pt idx="3397">
                  <c:v>44.361244999999997</c:v>
                </c:pt>
                <c:pt idx="3398">
                  <c:v>44.162523</c:v>
                </c:pt>
                <c:pt idx="3399">
                  <c:v>43.987493000000001</c:v>
                </c:pt>
                <c:pt idx="3400">
                  <c:v>43.833739000000001</c:v>
                </c:pt>
                <c:pt idx="3401">
                  <c:v>43.739134</c:v>
                </c:pt>
                <c:pt idx="3402">
                  <c:v>43.678873000000003</c:v>
                </c:pt>
                <c:pt idx="3403">
                  <c:v>43.556693000000003</c:v>
                </c:pt>
                <c:pt idx="3404">
                  <c:v>43.342849000000001</c:v>
                </c:pt>
                <c:pt idx="3405">
                  <c:v>43.119798000000003</c:v>
                </c:pt>
                <c:pt idx="3406">
                  <c:v>42.949818999999998</c:v>
                </c:pt>
                <c:pt idx="3407">
                  <c:v>42.789830000000002</c:v>
                </c:pt>
                <c:pt idx="3408">
                  <c:v>42.590924000000001</c:v>
                </c:pt>
                <c:pt idx="3409">
                  <c:v>42.386687000000002</c:v>
                </c:pt>
                <c:pt idx="3410">
                  <c:v>42.211713000000003</c:v>
                </c:pt>
                <c:pt idx="3411">
                  <c:v>42.038099000000003</c:v>
                </c:pt>
                <c:pt idx="3412">
                  <c:v>41.853920000000002</c:v>
                </c:pt>
                <c:pt idx="3413">
                  <c:v>41.696390000000001</c:v>
                </c:pt>
                <c:pt idx="3414">
                  <c:v>41.564829000000003</c:v>
                </c:pt>
                <c:pt idx="3415">
                  <c:v>41.400435000000002</c:v>
                </c:pt>
                <c:pt idx="3416">
                  <c:v>41.201231999999997</c:v>
                </c:pt>
                <c:pt idx="3417">
                  <c:v>41.052154999999999</c:v>
                </c:pt>
                <c:pt idx="3418">
                  <c:v>40.986780000000003</c:v>
                </c:pt>
                <c:pt idx="3419">
                  <c:v>40.926357000000003</c:v>
                </c:pt>
                <c:pt idx="3420">
                  <c:v>40.811514000000003</c:v>
                </c:pt>
                <c:pt idx="3421">
                  <c:v>40.680017999999997</c:v>
                </c:pt>
                <c:pt idx="3422">
                  <c:v>40.554824000000004</c:v>
                </c:pt>
                <c:pt idx="3423">
                  <c:v>40.383006000000002</c:v>
                </c:pt>
                <c:pt idx="3424">
                  <c:v>40.153694000000002</c:v>
                </c:pt>
                <c:pt idx="3425">
                  <c:v>39.958126999999998</c:v>
                </c:pt>
                <c:pt idx="3426">
                  <c:v>39.848258000000001</c:v>
                </c:pt>
                <c:pt idx="3427">
                  <c:v>39.761006000000002</c:v>
                </c:pt>
                <c:pt idx="3428">
                  <c:v>39.645217000000002</c:v>
                </c:pt>
                <c:pt idx="3429">
                  <c:v>39.528965999999997</c:v>
                </c:pt>
                <c:pt idx="3430">
                  <c:v>39.417606999999997</c:v>
                </c:pt>
                <c:pt idx="3431">
                  <c:v>39.244616999999998</c:v>
                </c:pt>
                <c:pt idx="3432">
                  <c:v>38.997889999999998</c:v>
                </c:pt>
                <c:pt idx="3433">
                  <c:v>38.778807</c:v>
                </c:pt>
                <c:pt idx="3434">
                  <c:v>38.650407999999999</c:v>
                </c:pt>
                <c:pt idx="3435">
                  <c:v>38.553030999999997</c:v>
                </c:pt>
                <c:pt idx="3436">
                  <c:v>38.432416000000003</c:v>
                </c:pt>
                <c:pt idx="3437">
                  <c:v>38.318679000000003</c:v>
                </c:pt>
                <c:pt idx="3438">
                  <c:v>38.227291000000001</c:v>
                </c:pt>
                <c:pt idx="3439">
                  <c:v>38.107222</c:v>
                </c:pt>
                <c:pt idx="3440">
                  <c:v>37.949666000000001</c:v>
                </c:pt>
                <c:pt idx="3441">
                  <c:v>37.826298000000001</c:v>
                </c:pt>
                <c:pt idx="3442">
                  <c:v>37.753518999999997</c:v>
                </c:pt>
                <c:pt idx="3443">
                  <c:v>37.643573000000004</c:v>
                </c:pt>
                <c:pt idx="3444">
                  <c:v>37.460647999999999</c:v>
                </c:pt>
                <c:pt idx="3445">
                  <c:v>37.297696999999999</c:v>
                </c:pt>
                <c:pt idx="3446">
                  <c:v>37.217556000000002</c:v>
                </c:pt>
                <c:pt idx="3447">
                  <c:v>37.144329999999997</c:v>
                </c:pt>
                <c:pt idx="3448">
                  <c:v>37.001810999999996</c:v>
                </c:pt>
                <c:pt idx="3449">
                  <c:v>36.836067</c:v>
                </c:pt>
                <c:pt idx="3450">
                  <c:v>36.716189999999997</c:v>
                </c:pt>
                <c:pt idx="3451">
                  <c:v>36.619295000000001</c:v>
                </c:pt>
                <c:pt idx="3452">
                  <c:v>36.502701999999999</c:v>
                </c:pt>
                <c:pt idx="3453">
                  <c:v>36.391396</c:v>
                </c:pt>
                <c:pt idx="3454">
                  <c:v>36.309569000000003</c:v>
                </c:pt>
                <c:pt idx="3455">
                  <c:v>36.223579000000001</c:v>
                </c:pt>
                <c:pt idx="3456">
                  <c:v>36.122408999999998</c:v>
                </c:pt>
                <c:pt idx="3457">
                  <c:v>36.050077999999999</c:v>
                </c:pt>
                <c:pt idx="3458">
                  <c:v>36.005799000000003</c:v>
                </c:pt>
                <c:pt idx="3459">
                  <c:v>35.921391</c:v>
                </c:pt>
                <c:pt idx="3460">
                  <c:v>35.785093000000003</c:v>
                </c:pt>
                <c:pt idx="3461">
                  <c:v>35.676043999999997</c:v>
                </c:pt>
                <c:pt idx="3462">
                  <c:v>35.621675000000003</c:v>
                </c:pt>
                <c:pt idx="3463">
                  <c:v>35.543010000000002</c:v>
                </c:pt>
                <c:pt idx="3464">
                  <c:v>35.405563999999998</c:v>
                </c:pt>
                <c:pt idx="3465">
                  <c:v>35.298425000000002</c:v>
                </c:pt>
                <c:pt idx="3466">
                  <c:v>35.285063000000001</c:v>
                </c:pt>
                <c:pt idx="3467">
                  <c:v>35.301161999999998</c:v>
                </c:pt>
                <c:pt idx="3468">
                  <c:v>35.279193999999997</c:v>
                </c:pt>
                <c:pt idx="3469">
                  <c:v>35.246671999999997</c:v>
                </c:pt>
                <c:pt idx="3470">
                  <c:v>35.229849999999999</c:v>
                </c:pt>
                <c:pt idx="3471">
                  <c:v>35.187238999999998</c:v>
                </c:pt>
                <c:pt idx="3472">
                  <c:v>35.115450000000003</c:v>
                </c:pt>
                <c:pt idx="3473">
                  <c:v>35.109285999999997</c:v>
                </c:pt>
                <c:pt idx="3474">
                  <c:v>35.212969999999999</c:v>
                </c:pt>
                <c:pt idx="3475">
                  <c:v>35.315570999999998</c:v>
                </c:pt>
                <c:pt idx="3476">
                  <c:v>35.329566999999997</c:v>
                </c:pt>
                <c:pt idx="3477">
                  <c:v>35.324809999999999</c:v>
                </c:pt>
                <c:pt idx="3478">
                  <c:v>35.359324999999998</c:v>
                </c:pt>
                <c:pt idx="3479">
                  <c:v>35.382413999999997</c:v>
                </c:pt>
                <c:pt idx="3480">
                  <c:v>35.362380000000002</c:v>
                </c:pt>
                <c:pt idx="3481">
                  <c:v>35.370503999999997</c:v>
                </c:pt>
                <c:pt idx="3482">
                  <c:v>35.445380999999998</c:v>
                </c:pt>
                <c:pt idx="3483">
                  <c:v>35.474409000000001</c:v>
                </c:pt>
                <c:pt idx="3484">
                  <c:v>35.388806000000002</c:v>
                </c:pt>
                <c:pt idx="3485">
                  <c:v>35.270071999999999</c:v>
                </c:pt>
              </c:numCache>
            </c:numRef>
          </c:val>
          <c:smooth val="0"/>
          <c:extLst>
            <c:ext xmlns:c16="http://schemas.microsoft.com/office/drawing/2014/chart" uri="{C3380CC4-5D6E-409C-BE32-E72D297353CC}">
              <c16:uniqueId val="{00000002-FB7A-4DD4-8BAF-B40CCA625126}"/>
            </c:ext>
          </c:extLst>
        </c:ser>
        <c:ser>
          <c:idx val="3"/>
          <c:order val="3"/>
          <c:tx>
            <c:v>SnOct2</c:v>
          </c:tx>
          <c:spPr>
            <a:ln w="28575" cap="rnd">
              <a:solidFill>
                <a:schemeClr val="accent4"/>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J$2:$J$3487</c:f>
              <c:numCache>
                <c:formatCode>General</c:formatCode>
                <c:ptCount val="3486"/>
                <c:pt idx="0">
                  <c:v>95.218086</c:v>
                </c:pt>
                <c:pt idx="1">
                  <c:v>95.222142000000005</c:v>
                </c:pt>
                <c:pt idx="2">
                  <c:v>95.209766999999999</c:v>
                </c:pt>
                <c:pt idx="3">
                  <c:v>95.195177999999999</c:v>
                </c:pt>
                <c:pt idx="4">
                  <c:v>95.188182999999995</c:v>
                </c:pt>
                <c:pt idx="5">
                  <c:v>95.188518000000002</c:v>
                </c:pt>
                <c:pt idx="6">
                  <c:v>95.188410000000005</c:v>
                </c:pt>
                <c:pt idx="7">
                  <c:v>95.181342999999998</c:v>
                </c:pt>
                <c:pt idx="8">
                  <c:v>95.168401000000003</c:v>
                </c:pt>
                <c:pt idx="9">
                  <c:v>95.158450999999999</c:v>
                </c:pt>
                <c:pt idx="10">
                  <c:v>95.161360000000002</c:v>
                </c:pt>
                <c:pt idx="11">
                  <c:v>95.179299</c:v>
                </c:pt>
                <c:pt idx="12">
                  <c:v>95.204323000000002</c:v>
                </c:pt>
                <c:pt idx="13">
                  <c:v>95.224367999999998</c:v>
                </c:pt>
                <c:pt idx="14">
                  <c:v>95.231100999999995</c:v>
                </c:pt>
                <c:pt idx="15">
                  <c:v>95.224225000000004</c:v>
                </c:pt>
                <c:pt idx="16">
                  <c:v>95.211074999999994</c:v>
                </c:pt>
                <c:pt idx="17">
                  <c:v>95.202410999999998</c:v>
                </c:pt>
                <c:pt idx="18">
                  <c:v>95.205629999999999</c:v>
                </c:pt>
                <c:pt idx="19">
                  <c:v>95.218689999999995</c:v>
                </c:pt>
                <c:pt idx="20">
                  <c:v>95.230168000000006</c:v>
                </c:pt>
                <c:pt idx="21">
                  <c:v>95.226566000000005</c:v>
                </c:pt>
                <c:pt idx="22">
                  <c:v>95.201993999999999</c:v>
                </c:pt>
                <c:pt idx="23">
                  <c:v>95.16422</c:v>
                </c:pt>
                <c:pt idx="24">
                  <c:v>95.132222999999996</c:v>
                </c:pt>
                <c:pt idx="25">
                  <c:v>95.124638000000004</c:v>
                </c:pt>
                <c:pt idx="26">
                  <c:v>95.145619999999994</c:v>
                </c:pt>
                <c:pt idx="27">
                  <c:v>95.181546999999995</c:v>
                </c:pt>
                <c:pt idx="28">
                  <c:v>95.212941999999998</c:v>
                </c:pt>
                <c:pt idx="29">
                  <c:v>95.228764999999996</c:v>
                </c:pt>
                <c:pt idx="30">
                  <c:v>95.229980999999995</c:v>
                </c:pt>
                <c:pt idx="31">
                  <c:v>95.221300999999997</c:v>
                </c:pt>
                <c:pt idx="32">
                  <c:v>95.203590000000005</c:v>
                </c:pt>
                <c:pt idx="33">
                  <c:v>95.175864000000004</c:v>
                </c:pt>
                <c:pt idx="34">
                  <c:v>95.141870999999995</c:v>
                </c:pt>
                <c:pt idx="35">
                  <c:v>95.111485000000002</c:v>
                </c:pt>
                <c:pt idx="36">
                  <c:v>95.095337000000001</c:v>
                </c:pt>
                <c:pt idx="37">
                  <c:v>95.098286999999999</c:v>
                </c:pt>
                <c:pt idx="38">
                  <c:v>95.116825000000006</c:v>
                </c:pt>
                <c:pt idx="39">
                  <c:v>95.141645999999994</c:v>
                </c:pt>
                <c:pt idx="40">
                  <c:v>95.161990000000003</c:v>
                </c:pt>
                <c:pt idx="41">
                  <c:v>95.168723</c:v>
                </c:pt>
                <c:pt idx="42">
                  <c:v>95.157788999999994</c:v>
                </c:pt>
                <c:pt idx="43">
                  <c:v>95.133895999999993</c:v>
                </c:pt>
                <c:pt idx="44">
                  <c:v>95.110708000000002</c:v>
                </c:pt>
                <c:pt idx="45">
                  <c:v>95.102885999999998</c:v>
                </c:pt>
                <c:pt idx="46">
                  <c:v>95.114948999999996</c:v>
                </c:pt>
                <c:pt idx="47">
                  <c:v>95.137788</c:v>
                </c:pt>
                <c:pt idx="48">
                  <c:v>95.155085999999997</c:v>
                </c:pt>
                <c:pt idx="49">
                  <c:v>95.154328000000007</c:v>
                </c:pt>
                <c:pt idx="50">
                  <c:v>95.134844999999999</c:v>
                </c:pt>
                <c:pt idx="51">
                  <c:v>95.107540999999998</c:v>
                </c:pt>
                <c:pt idx="52">
                  <c:v>95.086101999999997</c:v>
                </c:pt>
                <c:pt idx="53">
                  <c:v>95.078918000000002</c:v>
                </c:pt>
                <c:pt idx="54">
                  <c:v>95.088117999999994</c:v>
                </c:pt>
                <c:pt idx="55">
                  <c:v>95.110883999999999</c:v>
                </c:pt>
                <c:pt idx="56">
                  <c:v>95.140749</c:v>
                </c:pt>
                <c:pt idx="57">
                  <c:v>95.171547000000004</c:v>
                </c:pt>
                <c:pt idx="58">
                  <c:v>95.199809000000002</c:v>
                </c:pt>
                <c:pt idx="59">
                  <c:v>95.223518999999996</c:v>
                </c:pt>
                <c:pt idx="60">
                  <c:v>95.241315</c:v>
                </c:pt>
                <c:pt idx="61">
                  <c:v>95.249583999999999</c:v>
                </c:pt>
                <c:pt idx="62">
                  <c:v>95.242996000000005</c:v>
                </c:pt>
                <c:pt idx="63">
                  <c:v>95.219562999999994</c:v>
                </c:pt>
                <c:pt idx="64">
                  <c:v>95.183369999999996</c:v>
                </c:pt>
                <c:pt idx="65">
                  <c:v>95.142213999999996</c:v>
                </c:pt>
                <c:pt idx="66">
                  <c:v>95.105259000000004</c:v>
                </c:pt>
                <c:pt idx="67">
                  <c:v>95.084075999999996</c:v>
                </c:pt>
                <c:pt idx="68">
                  <c:v>95.087350000000001</c:v>
                </c:pt>
                <c:pt idx="69">
                  <c:v>95.108390999999997</c:v>
                </c:pt>
                <c:pt idx="70">
                  <c:v>95.127268000000001</c:v>
                </c:pt>
                <c:pt idx="71">
                  <c:v>95.132626000000002</c:v>
                </c:pt>
                <c:pt idx="72">
                  <c:v>95.133330999999998</c:v>
                </c:pt>
                <c:pt idx="73">
                  <c:v>95.145944999999998</c:v>
                </c:pt>
                <c:pt idx="74">
                  <c:v>95.176336000000006</c:v>
                </c:pt>
                <c:pt idx="75">
                  <c:v>95.213909000000001</c:v>
                </c:pt>
                <c:pt idx="76">
                  <c:v>95.244444999999999</c:v>
                </c:pt>
                <c:pt idx="77">
                  <c:v>95.265439000000001</c:v>
                </c:pt>
                <c:pt idx="78">
                  <c:v>95.281114000000002</c:v>
                </c:pt>
                <c:pt idx="79">
                  <c:v>95.285837999999998</c:v>
                </c:pt>
                <c:pt idx="80">
                  <c:v>95.263039000000006</c:v>
                </c:pt>
                <c:pt idx="81">
                  <c:v>95.206847999999994</c:v>
                </c:pt>
                <c:pt idx="82">
                  <c:v>95.140566000000007</c:v>
                </c:pt>
                <c:pt idx="83">
                  <c:v>95.099243999999999</c:v>
                </c:pt>
                <c:pt idx="84">
                  <c:v>95.092509000000007</c:v>
                </c:pt>
                <c:pt idx="85">
                  <c:v>95.103187000000005</c:v>
                </c:pt>
                <c:pt idx="86">
                  <c:v>95.114642000000003</c:v>
                </c:pt>
                <c:pt idx="87">
                  <c:v>95.121898999999999</c:v>
                </c:pt>
                <c:pt idx="88">
                  <c:v>95.125365000000002</c:v>
                </c:pt>
                <c:pt idx="89">
                  <c:v>95.124022999999994</c:v>
                </c:pt>
                <c:pt idx="90">
                  <c:v>95.116266999999993</c:v>
                </c:pt>
                <c:pt idx="91">
                  <c:v>95.103444999999994</c:v>
                </c:pt>
                <c:pt idx="92">
                  <c:v>95.090147000000002</c:v>
                </c:pt>
                <c:pt idx="93">
                  <c:v>95.080224000000001</c:v>
                </c:pt>
                <c:pt idx="94">
                  <c:v>95.072991999999999</c:v>
                </c:pt>
                <c:pt idx="95">
                  <c:v>95.063411000000002</c:v>
                </c:pt>
                <c:pt idx="96">
                  <c:v>95.047088000000002</c:v>
                </c:pt>
                <c:pt idx="97">
                  <c:v>95.027828</c:v>
                </c:pt>
                <c:pt idx="98">
                  <c:v>95.021355999999997</c:v>
                </c:pt>
                <c:pt idx="99">
                  <c:v>95.044077000000001</c:v>
                </c:pt>
                <c:pt idx="100">
                  <c:v>95.091582000000002</c:v>
                </c:pt>
                <c:pt idx="101">
                  <c:v>95.135936000000001</c:v>
                </c:pt>
                <c:pt idx="102">
                  <c:v>95.152844999999999</c:v>
                </c:pt>
                <c:pt idx="103">
                  <c:v>95.144420999999994</c:v>
                </c:pt>
                <c:pt idx="104">
                  <c:v>95.128388999999999</c:v>
                </c:pt>
                <c:pt idx="105">
                  <c:v>95.118646999999996</c:v>
                </c:pt>
                <c:pt idx="106">
                  <c:v>95.121091000000007</c:v>
                </c:pt>
                <c:pt idx="107">
                  <c:v>95.132384000000002</c:v>
                </c:pt>
                <c:pt idx="108">
                  <c:v>95.137851999999995</c:v>
                </c:pt>
                <c:pt idx="109">
                  <c:v>95.119299999999996</c:v>
                </c:pt>
                <c:pt idx="110">
                  <c:v>95.082093</c:v>
                </c:pt>
                <c:pt idx="111">
                  <c:v>95.059667000000005</c:v>
                </c:pt>
                <c:pt idx="112">
                  <c:v>95.077661000000006</c:v>
                </c:pt>
                <c:pt idx="113">
                  <c:v>95.129897999999997</c:v>
                </c:pt>
                <c:pt idx="114">
                  <c:v>95.184685000000002</c:v>
                </c:pt>
                <c:pt idx="115">
                  <c:v>95.214692999999997</c:v>
                </c:pt>
                <c:pt idx="116">
                  <c:v>95.22663</c:v>
                </c:pt>
                <c:pt idx="117">
                  <c:v>95.242808999999994</c:v>
                </c:pt>
                <c:pt idx="118">
                  <c:v>95.264519000000007</c:v>
                </c:pt>
                <c:pt idx="119">
                  <c:v>95.270003000000003</c:v>
                </c:pt>
                <c:pt idx="120">
                  <c:v>95.243976000000004</c:v>
                </c:pt>
                <c:pt idx="121">
                  <c:v>95.200271000000001</c:v>
                </c:pt>
                <c:pt idx="122">
                  <c:v>95.171435000000002</c:v>
                </c:pt>
                <c:pt idx="123">
                  <c:v>95.171280999999993</c:v>
                </c:pt>
                <c:pt idx="124">
                  <c:v>95.180026999999995</c:v>
                </c:pt>
                <c:pt idx="125">
                  <c:v>95.170614</c:v>
                </c:pt>
                <c:pt idx="126">
                  <c:v>95.142013000000006</c:v>
                </c:pt>
                <c:pt idx="127">
                  <c:v>95.122529999999998</c:v>
                </c:pt>
                <c:pt idx="128">
                  <c:v>95.139219999999995</c:v>
                </c:pt>
                <c:pt idx="129">
                  <c:v>95.183886000000001</c:v>
                </c:pt>
                <c:pt idx="130">
                  <c:v>95.205409000000003</c:v>
                </c:pt>
                <c:pt idx="131">
                  <c:v>95.159751</c:v>
                </c:pt>
                <c:pt idx="132">
                  <c:v>95.066891999999996</c:v>
                </c:pt>
                <c:pt idx="133">
                  <c:v>94.978778000000005</c:v>
                </c:pt>
                <c:pt idx="134">
                  <c:v>94.923921000000007</c:v>
                </c:pt>
                <c:pt idx="135">
                  <c:v>94.913884999999993</c:v>
                </c:pt>
                <c:pt idx="136">
                  <c:v>94.959703000000005</c:v>
                </c:pt>
                <c:pt idx="137">
                  <c:v>95.038623999999999</c:v>
                </c:pt>
                <c:pt idx="138">
                  <c:v>95.096896000000001</c:v>
                </c:pt>
                <c:pt idx="139">
                  <c:v>95.109408999999999</c:v>
                </c:pt>
                <c:pt idx="140">
                  <c:v>95.094487000000001</c:v>
                </c:pt>
                <c:pt idx="141">
                  <c:v>95.084197000000003</c:v>
                </c:pt>
                <c:pt idx="142">
                  <c:v>95.098112999999998</c:v>
                </c:pt>
                <c:pt idx="143">
                  <c:v>95.132555999999994</c:v>
                </c:pt>
                <c:pt idx="144">
                  <c:v>95.167878000000002</c:v>
                </c:pt>
                <c:pt idx="145">
                  <c:v>95.180259000000007</c:v>
                </c:pt>
                <c:pt idx="146">
                  <c:v>95.162862000000004</c:v>
                </c:pt>
                <c:pt idx="147">
                  <c:v>95.133714999999995</c:v>
                </c:pt>
                <c:pt idx="148">
                  <c:v>95.093902</c:v>
                </c:pt>
                <c:pt idx="149">
                  <c:v>95.054109999999994</c:v>
                </c:pt>
                <c:pt idx="150">
                  <c:v>95.038003000000003</c:v>
                </c:pt>
                <c:pt idx="151">
                  <c:v>95.044290000000004</c:v>
                </c:pt>
                <c:pt idx="152">
                  <c:v>95.067077999999995</c:v>
                </c:pt>
                <c:pt idx="153">
                  <c:v>95.102169000000004</c:v>
                </c:pt>
                <c:pt idx="154">
                  <c:v>95.143139000000005</c:v>
                </c:pt>
                <c:pt idx="155">
                  <c:v>95.179483000000005</c:v>
                </c:pt>
                <c:pt idx="156">
                  <c:v>95.202611000000005</c:v>
                </c:pt>
                <c:pt idx="157">
                  <c:v>95.207438999999994</c:v>
                </c:pt>
                <c:pt idx="158">
                  <c:v>95.190085999999994</c:v>
                </c:pt>
                <c:pt idx="159">
                  <c:v>95.149510000000006</c:v>
                </c:pt>
                <c:pt idx="160">
                  <c:v>95.099361000000002</c:v>
                </c:pt>
                <c:pt idx="161">
                  <c:v>95.071591999999995</c:v>
                </c:pt>
                <c:pt idx="162">
                  <c:v>95.078513000000001</c:v>
                </c:pt>
                <c:pt idx="163">
                  <c:v>95.085106999999994</c:v>
                </c:pt>
                <c:pt idx="164">
                  <c:v>95.067694000000003</c:v>
                </c:pt>
                <c:pt idx="165">
                  <c:v>95.047314999999998</c:v>
                </c:pt>
                <c:pt idx="166">
                  <c:v>95.050730000000001</c:v>
                </c:pt>
                <c:pt idx="167">
                  <c:v>95.076340999999999</c:v>
                </c:pt>
                <c:pt idx="168">
                  <c:v>95.099284999999995</c:v>
                </c:pt>
                <c:pt idx="169">
                  <c:v>95.104875000000007</c:v>
                </c:pt>
                <c:pt idx="170">
                  <c:v>95.107603999999995</c:v>
                </c:pt>
                <c:pt idx="171">
                  <c:v>95.127634</c:v>
                </c:pt>
                <c:pt idx="172">
                  <c:v>95.159749000000005</c:v>
                </c:pt>
                <c:pt idx="173">
                  <c:v>95.174238000000003</c:v>
                </c:pt>
                <c:pt idx="174">
                  <c:v>95.152396999999993</c:v>
                </c:pt>
                <c:pt idx="175">
                  <c:v>95.113760999999997</c:v>
                </c:pt>
                <c:pt idx="176">
                  <c:v>95.100415999999996</c:v>
                </c:pt>
                <c:pt idx="177">
                  <c:v>95.140063999999995</c:v>
                </c:pt>
                <c:pt idx="178">
                  <c:v>95.215333999999999</c:v>
                </c:pt>
                <c:pt idx="179">
                  <c:v>95.261803999999998</c:v>
                </c:pt>
                <c:pt idx="180">
                  <c:v>95.233711999999997</c:v>
                </c:pt>
                <c:pt idx="181">
                  <c:v>95.161179000000004</c:v>
                </c:pt>
                <c:pt idx="182">
                  <c:v>95.104292999999998</c:v>
                </c:pt>
                <c:pt idx="183">
                  <c:v>95.090534000000005</c:v>
                </c:pt>
                <c:pt idx="184">
                  <c:v>95.111824999999996</c:v>
                </c:pt>
                <c:pt idx="185">
                  <c:v>95.136626000000007</c:v>
                </c:pt>
                <c:pt idx="186">
                  <c:v>95.146978000000004</c:v>
                </c:pt>
                <c:pt idx="187">
                  <c:v>95.150496000000004</c:v>
                </c:pt>
                <c:pt idx="188">
                  <c:v>95.146231</c:v>
                </c:pt>
                <c:pt idx="189">
                  <c:v>95.123142999999999</c:v>
                </c:pt>
                <c:pt idx="190">
                  <c:v>95.077882000000002</c:v>
                </c:pt>
                <c:pt idx="191">
                  <c:v>95.022084000000007</c:v>
                </c:pt>
                <c:pt idx="192">
                  <c:v>94.983502999999999</c:v>
                </c:pt>
                <c:pt idx="193">
                  <c:v>94.993088999999998</c:v>
                </c:pt>
                <c:pt idx="194">
                  <c:v>95.051570999999996</c:v>
                </c:pt>
                <c:pt idx="195">
                  <c:v>95.129531999999998</c:v>
                </c:pt>
                <c:pt idx="196">
                  <c:v>95.192836</c:v>
                </c:pt>
                <c:pt idx="197">
                  <c:v>95.202326999999997</c:v>
                </c:pt>
                <c:pt idx="198">
                  <c:v>95.148122999999998</c:v>
                </c:pt>
                <c:pt idx="199">
                  <c:v>95.082464999999999</c:v>
                </c:pt>
                <c:pt idx="200">
                  <c:v>95.048711999999995</c:v>
                </c:pt>
                <c:pt idx="201">
                  <c:v>95.054569999999998</c:v>
                </c:pt>
                <c:pt idx="202">
                  <c:v>95.093558000000002</c:v>
                </c:pt>
                <c:pt idx="203">
                  <c:v>95.140669000000003</c:v>
                </c:pt>
                <c:pt idx="204">
                  <c:v>95.162777000000006</c:v>
                </c:pt>
                <c:pt idx="205">
                  <c:v>95.139498000000003</c:v>
                </c:pt>
                <c:pt idx="206">
                  <c:v>95.079133999999996</c:v>
                </c:pt>
                <c:pt idx="207">
                  <c:v>95.005086000000006</c:v>
                </c:pt>
                <c:pt idx="208">
                  <c:v>94.938002999999995</c:v>
                </c:pt>
                <c:pt idx="209">
                  <c:v>94.894133999999994</c:v>
                </c:pt>
                <c:pt idx="210">
                  <c:v>94.880476999999999</c:v>
                </c:pt>
                <c:pt idx="211">
                  <c:v>94.889049</c:v>
                </c:pt>
                <c:pt idx="212">
                  <c:v>94.905978000000005</c:v>
                </c:pt>
                <c:pt idx="213">
                  <c:v>94.925071000000003</c:v>
                </c:pt>
                <c:pt idx="214">
                  <c:v>94.948948999999999</c:v>
                </c:pt>
                <c:pt idx="215">
                  <c:v>94.975765999999993</c:v>
                </c:pt>
                <c:pt idx="216">
                  <c:v>94.990281999999993</c:v>
                </c:pt>
                <c:pt idx="217">
                  <c:v>94.978646999999995</c:v>
                </c:pt>
                <c:pt idx="218">
                  <c:v>94.945559000000003</c:v>
                </c:pt>
                <c:pt idx="219">
                  <c:v>94.910628000000003</c:v>
                </c:pt>
                <c:pt idx="220">
                  <c:v>94.899545000000003</c:v>
                </c:pt>
                <c:pt idx="221">
                  <c:v>94.927267000000001</c:v>
                </c:pt>
                <c:pt idx="222">
                  <c:v>94.978183000000001</c:v>
                </c:pt>
                <c:pt idx="223">
                  <c:v>95.025767999999999</c:v>
                </c:pt>
                <c:pt idx="224">
                  <c:v>95.058344000000005</c:v>
                </c:pt>
                <c:pt idx="225">
                  <c:v>95.073082999999997</c:v>
                </c:pt>
                <c:pt idx="226">
                  <c:v>95.071344999999994</c:v>
                </c:pt>
                <c:pt idx="227">
                  <c:v>95.057992999999996</c:v>
                </c:pt>
                <c:pt idx="228">
                  <c:v>95.031665000000004</c:v>
                </c:pt>
                <c:pt idx="229">
                  <c:v>94.976226999999994</c:v>
                </c:pt>
                <c:pt idx="230">
                  <c:v>94.879594999999995</c:v>
                </c:pt>
                <c:pt idx="231">
                  <c:v>94.764870000000002</c:v>
                </c:pt>
                <c:pt idx="232">
                  <c:v>94.683176000000003</c:v>
                </c:pt>
                <c:pt idx="233">
                  <c:v>94.673027000000005</c:v>
                </c:pt>
                <c:pt idx="234">
                  <c:v>94.730144999999993</c:v>
                </c:pt>
                <c:pt idx="235">
                  <c:v>94.812263999999999</c:v>
                </c:pt>
                <c:pt idx="236">
                  <c:v>94.882223999999994</c:v>
                </c:pt>
                <c:pt idx="237">
                  <c:v>94.940875000000005</c:v>
                </c:pt>
                <c:pt idx="238">
                  <c:v>95.006005999999999</c:v>
                </c:pt>
                <c:pt idx="239">
                  <c:v>95.074042000000006</c:v>
                </c:pt>
                <c:pt idx="240">
                  <c:v>95.116709999999998</c:v>
                </c:pt>
                <c:pt idx="241">
                  <c:v>95.117204000000001</c:v>
                </c:pt>
                <c:pt idx="242">
                  <c:v>95.093378999999999</c:v>
                </c:pt>
                <c:pt idx="243">
                  <c:v>95.070959999999999</c:v>
                </c:pt>
                <c:pt idx="244">
                  <c:v>95.057986999999997</c:v>
                </c:pt>
                <c:pt idx="245">
                  <c:v>95.046031999999997</c:v>
                </c:pt>
                <c:pt idx="246">
                  <c:v>95.017504000000002</c:v>
                </c:pt>
                <c:pt idx="247">
                  <c:v>94.945652999999993</c:v>
                </c:pt>
                <c:pt idx="248">
                  <c:v>94.818190999999999</c:v>
                </c:pt>
                <c:pt idx="249">
                  <c:v>94.708055999999999</c:v>
                </c:pt>
                <c:pt idx="250">
                  <c:v>94.716420999999997</c:v>
                </c:pt>
                <c:pt idx="251">
                  <c:v>94.818006999999994</c:v>
                </c:pt>
                <c:pt idx="252">
                  <c:v>94.939594</c:v>
                </c:pt>
                <c:pt idx="253">
                  <c:v>95.022847999999996</c:v>
                </c:pt>
                <c:pt idx="254">
                  <c:v>95.011899</c:v>
                </c:pt>
                <c:pt idx="255">
                  <c:v>94.899193999999994</c:v>
                </c:pt>
                <c:pt idx="256">
                  <c:v>94.772070999999997</c:v>
                </c:pt>
                <c:pt idx="257">
                  <c:v>94.728697999999994</c:v>
                </c:pt>
                <c:pt idx="258">
                  <c:v>94.783698000000001</c:v>
                </c:pt>
                <c:pt idx="259">
                  <c:v>94.883247999999995</c:v>
                </c:pt>
                <c:pt idx="260">
                  <c:v>94.970624000000001</c:v>
                </c:pt>
                <c:pt idx="261">
                  <c:v>95.033085999999997</c:v>
                </c:pt>
                <c:pt idx="262">
                  <c:v>95.097656999999998</c:v>
                </c:pt>
                <c:pt idx="263">
                  <c:v>95.19717</c:v>
                </c:pt>
                <c:pt idx="264">
                  <c:v>95.330190999999999</c:v>
                </c:pt>
                <c:pt idx="265">
                  <c:v>95.447558000000001</c:v>
                </c:pt>
                <c:pt idx="266">
                  <c:v>95.482286000000002</c:v>
                </c:pt>
                <c:pt idx="267">
                  <c:v>95.410734000000005</c:v>
                </c:pt>
                <c:pt idx="268">
                  <c:v>95.272992000000002</c:v>
                </c:pt>
                <c:pt idx="269">
                  <c:v>95.137150000000005</c:v>
                </c:pt>
                <c:pt idx="270">
                  <c:v>95.055824000000001</c:v>
                </c:pt>
                <c:pt idx="271">
                  <c:v>95.038483999999997</c:v>
                </c:pt>
                <c:pt idx="272">
                  <c:v>95.049660000000003</c:v>
                </c:pt>
                <c:pt idx="273">
                  <c:v>95.033591000000001</c:v>
                </c:pt>
                <c:pt idx="274">
                  <c:v>94.969804999999994</c:v>
                </c:pt>
                <c:pt idx="275">
                  <c:v>94.909941000000003</c:v>
                </c:pt>
                <c:pt idx="276">
                  <c:v>94.919856999999993</c:v>
                </c:pt>
                <c:pt idx="277">
                  <c:v>94.997750999999994</c:v>
                </c:pt>
                <c:pt idx="278">
                  <c:v>95.077753000000001</c:v>
                </c:pt>
                <c:pt idx="279">
                  <c:v>95.102757999999994</c:v>
                </c:pt>
                <c:pt idx="280">
                  <c:v>95.071661000000006</c:v>
                </c:pt>
                <c:pt idx="281">
                  <c:v>95.013200999999995</c:v>
                </c:pt>
                <c:pt idx="282">
                  <c:v>94.945812000000004</c:v>
                </c:pt>
                <c:pt idx="283">
                  <c:v>94.875906999999998</c:v>
                </c:pt>
                <c:pt idx="284">
                  <c:v>94.818550000000002</c:v>
                </c:pt>
                <c:pt idx="285">
                  <c:v>94.802060999999995</c:v>
                </c:pt>
                <c:pt idx="286">
                  <c:v>94.850633999999999</c:v>
                </c:pt>
                <c:pt idx="287">
                  <c:v>94.958174</c:v>
                </c:pt>
                <c:pt idx="288">
                  <c:v>95.077502999999993</c:v>
                </c:pt>
                <c:pt idx="289">
                  <c:v>95.159719999999993</c:v>
                </c:pt>
                <c:pt idx="290">
                  <c:v>95.194294999999997</c:v>
                </c:pt>
                <c:pt idx="291">
                  <c:v>95.191946999999999</c:v>
                </c:pt>
                <c:pt idx="292">
                  <c:v>95.163217000000003</c:v>
                </c:pt>
                <c:pt idx="293">
                  <c:v>95.111973000000006</c:v>
                </c:pt>
                <c:pt idx="294">
                  <c:v>95.043271000000004</c:v>
                </c:pt>
                <c:pt idx="295">
                  <c:v>94.972747999999996</c:v>
                </c:pt>
                <c:pt idx="296">
                  <c:v>94.922659999999993</c:v>
                </c:pt>
                <c:pt idx="297">
                  <c:v>94.909778000000003</c:v>
                </c:pt>
                <c:pt idx="298">
                  <c:v>94.932175999999998</c:v>
                </c:pt>
                <c:pt idx="299">
                  <c:v>94.965823999999998</c:v>
                </c:pt>
                <c:pt idx="300">
                  <c:v>94.986339000000001</c:v>
                </c:pt>
                <c:pt idx="301">
                  <c:v>94.99</c:v>
                </c:pt>
                <c:pt idx="302">
                  <c:v>94.982939000000002</c:v>
                </c:pt>
                <c:pt idx="303">
                  <c:v>94.971001000000001</c:v>
                </c:pt>
                <c:pt idx="304">
                  <c:v>94.964049000000003</c:v>
                </c:pt>
                <c:pt idx="305">
                  <c:v>94.969176000000004</c:v>
                </c:pt>
                <c:pt idx="306">
                  <c:v>94.978632000000005</c:v>
                </c:pt>
                <c:pt idx="307">
                  <c:v>94.971508999999998</c:v>
                </c:pt>
                <c:pt idx="308">
                  <c:v>94.935652000000005</c:v>
                </c:pt>
                <c:pt idx="309">
                  <c:v>94.894412000000003</c:v>
                </c:pt>
                <c:pt idx="310">
                  <c:v>94.899243999999996</c:v>
                </c:pt>
                <c:pt idx="311">
                  <c:v>94.935773999999995</c:v>
                </c:pt>
                <c:pt idx="312">
                  <c:v>94.920872000000003</c:v>
                </c:pt>
                <c:pt idx="313">
                  <c:v>94.857862999999995</c:v>
                </c:pt>
                <c:pt idx="314">
                  <c:v>94.811265000000006</c:v>
                </c:pt>
                <c:pt idx="315">
                  <c:v>94.804022000000003</c:v>
                </c:pt>
                <c:pt idx="316">
                  <c:v>94.815218999999999</c:v>
                </c:pt>
                <c:pt idx="317">
                  <c:v>94.823206999999996</c:v>
                </c:pt>
                <c:pt idx="318">
                  <c:v>94.829958000000005</c:v>
                </c:pt>
                <c:pt idx="319">
                  <c:v>94.849598</c:v>
                </c:pt>
                <c:pt idx="320">
                  <c:v>94.881778999999995</c:v>
                </c:pt>
                <c:pt idx="321">
                  <c:v>94.909906000000007</c:v>
                </c:pt>
                <c:pt idx="322">
                  <c:v>94.927715000000006</c:v>
                </c:pt>
                <c:pt idx="323">
                  <c:v>94.952721999999994</c:v>
                </c:pt>
                <c:pt idx="324">
                  <c:v>94.998632999999998</c:v>
                </c:pt>
                <c:pt idx="325">
                  <c:v>95.016351999999998</c:v>
                </c:pt>
                <c:pt idx="326">
                  <c:v>94.953909999999993</c:v>
                </c:pt>
                <c:pt idx="327">
                  <c:v>94.857281</c:v>
                </c:pt>
                <c:pt idx="328">
                  <c:v>94.775593000000001</c:v>
                </c:pt>
                <c:pt idx="329">
                  <c:v>94.706126999999995</c:v>
                </c:pt>
                <c:pt idx="330">
                  <c:v>94.650394000000006</c:v>
                </c:pt>
                <c:pt idx="331">
                  <c:v>94.614975999999999</c:v>
                </c:pt>
                <c:pt idx="332">
                  <c:v>94.587902</c:v>
                </c:pt>
                <c:pt idx="333">
                  <c:v>94.574102999999994</c:v>
                </c:pt>
                <c:pt idx="334">
                  <c:v>94.576376999999994</c:v>
                </c:pt>
                <c:pt idx="335">
                  <c:v>94.581832000000006</c:v>
                </c:pt>
                <c:pt idx="336">
                  <c:v>94.581326000000004</c:v>
                </c:pt>
                <c:pt idx="337">
                  <c:v>94.576122999999995</c:v>
                </c:pt>
                <c:pt idx="338">
                  <c:v>94.568639000000005</c:v>
                </c:pt>
                <c:pt idx="339">
                  <c:v>94.554872000000003</c:v>
                </c:pt>
                <c:pt idx="340">
                  <c:v>94.528655999999998</c:v>
                </c:pt>
                <c:pt idx="341">
                  <c:v>94.489081999999996</c:v>
                </c:pt>
                <c:pt idx="342">
                  <c:v>94.442002000000002</c:v>
                </c:pt>
                <c:pt idx="343">
                  <c:v>94.401095999999995</c:v>
                </c:pt>
                <c:pt idx="344">
                  <c:v>94.384463999999994</c:v>
                </c:pt>
                <c:pt idx="345">
                  <c:v>94.404707000000002</c:v>
                </c:pt>
                <c:pt idx="346">
                  <c:v>94.466775999999996</c:v>
                </c:pt>
                <c:pt idx="347">
                  <c:v>94.564577</c:v>
                </c:pt>
                <c:pt idx="348">
                  <c:v>94.668584999999993</c:v>
                </c:pt>
                <c:pt idx="349">
                  <c:v>94.714017999999996</c:v>
                </c:pt>
                <c:pt idx="350">
                  <c:v>94.647591000000006</c:v>
                </c:pt>
                <c:pt idx="351">
                  <c:v>94.550871999999998</c:v>
                </c:pt>
                <c:pt idx="352">
                  <c:v>94.505264999999994</c:v>
                </c:pt>
                <c:pt idx="353">
                  <c:v>94.453288000000001</c:v>
                </c:pt>
                <c:pt idx="354">
                  <c:v>94.373743000000005</c:v>
                </c:pt>
                <c:pt idx="355">
                  <c:v>94.294549000000004</c:v>
                </c:pt>
                <c:pt idx="356">
                  <c:v>94.232702000000003</c:v>
                </c:pt>
                <c:pt idx="357">
                  <c:v>94.186071999999996</c:v>
                </c:pt>
                <c:pt idx="358">
                  <c:v>94.147487999999996</c:v>
                </c:pt>
                <c:pt idx="359">
                  <c:v>94.113866999999999</c:v>
                </c:pt>
                <c:pt idx="360">
                  <c:v>94.086295000000007</c:v>
                </c:pt>
                <c:pt idx="361">
                  <c:v>94.067537000000002</c:v>
                </c:pt>
                <c:pt idx="362">
                  <c:v>94.060536999999997</c:v>
                </c:pt>
                <c:pt idx="363">
                  <c:v>94.069012000000001</c:v>
                </c:pt>
                <c:pt idx="364">
                  <c:v>94.092026000000004</c:v>
                </c:pt>
                <c:pt idx="365">
                  <c:v>94.113005999999999</c:v>
                </c:pt>
                <c:pt idx="366">
                  <c:v>94.101213000000001</c:v>
                </c:pt>
                <c:pt idx="367">
                  <c:v>94.034850000000006</c:v>
                </c:pt>
                <c:pt idx="368">
                  <c:v>93.921554</c:v>
                </c:pt>
                <c:pt idx="369">
                  <c:v>93.794151999999997</c:v>
                </c:pt>
                <c:pt idx="370">
                  <c:v>93.698516999999995</c:v>
                </c:pt>
                <c:pt idx="371">
                  <c:v>93.666819000000004</c:v>
                </c:pt>
                <c:pt idx="372">
                  <c:v>93.662476999999996</c:v>
                </c:pt>
                <c:pt idx="373">
                  <c:v>93.641011000000006</c:v>
                </c:pt>
                <c:pt idx="374">
                  <c:v>93.630562999999995</c:v>
                </c:pt>
                <c:pt idx="375">
                  <c:v>93.651747</c:v>
                </c:pt>
                <c:pt idx="376">
                  <c:v>93.688511000000005</c:v>
                </c:pt>
                <c:pt idx="377">
                  <c:v>93.714223000000004</c:v>
                </c:pt>
                <c:pt idx="378">
                  <c:v>93.709198000000001</c:v>
                </c:pt>
                <c:pt idx="379">
                  <c:v>93.672216000000006</c:v>
                </c:pt>
                <c:pt idx="380">
                  <c:v>93.631467999999998</c:v>
                </c:pt>
                <c:pt idx="381">
                  <c:v>93.622856999999996</c:v>
                </c:pt>
                <c:pt idx="382">
                  <c:v>93.634411999999998</c:v>
                </c:pt>
                <c:pt idx="383">
                  <c:v>93.624796000000003</c:v>
                </c:pt>
                <c:pt idx="384">
                  <c:v>93.578653000000003</c:v>
                </c:pt>
                <c:pt idx="385">
                  <c:v>93.507023000000004</c:v>
                </c:pt>
                <c:pt idx="386">
                  <c:v>93.435564999999997</c:v>
                </c:pt>
                <c:pt idx="387">
                  <c:v>93.382598999999999</c:v>
                </c:pt>
                <c:pt idx="388">
                  <c:v>93.335791</c:v>
                </c:pt>
                <c:pt idx="389">
                  <c:v>93.277287999999999</c:v>
                </c:pt>
                <c:pt idx="390">
                  <c:v>93.215783000000002</c:v>
                </c:pt>
                <c:pt idx="391">
                  <c:v>93.182624000000004</c:v>
                </c:pt>
                <c:pt idx="392">
                  <c:v>93.197772999999998</c:v>
                </c:pt>
                <c:pt idx="393">
                  <c:v>93.234066999999996</c:v>
                </c:pt>
                <c:pt idx="394">
                  <c:v>93.246097000000006</c:v>
                </c:pt>
                <c:pt idx="395">
                  <c:v>93.221604999999997</c:v>
                </c:pt>
                <c:pt idx="396">
                  <c:v>93.177542000000003</c:v>
                </c:pt>
                <c:pt idx="397">
                  <c:v>93.134253000000001</c:v>
                </c:pt>
                <c:pt idx="398">
                  <c:v>93.103746999999998</c:v>
                </c:pt>
                <c:pt idx="399">
                  <c:v>93.089645000000004</c:v>
                </c:pt>
                <c:pt idx="400">
                  <c:v>93.088965999999999</c:v>
                </c:pt>
                <c:pt idx="401">
                  <c:v>93.093258000000006</c:v>
                </c:pt>
                <c:pt idx="402">
                  <c:v>93.091773000000003</c:v>
                </c:pt>
                <c:pt idx="403">
                  <c:v>93.073359999999994</c:v>
                </c:pt>
                <c:pt idx="404">
                  <c:v>93.029843</c:v>
                </c:pt>
                <c:pt idx="405">
                  <c:v>92.966198000000006</c:v>
                </c:pt>
                <c:pt idx="406">
                  <c:v>92.901830000000004</c:v>
                </c:pt>
                <c:pt idx="407">
                  <c:v>92.855884000000003</c:v>
                </c:pt>
                <c:pt idx="408">
                  <c:v>92.836123999999998</c:v>
                </c:pt>
                <c:pt idx="409">
                  <c:v>92.840118000000004</c:v>
                </c:pt>
                <c:pt idx="410">
                  <c:v>92.855277999999998</c:v>
                </c:pt>
                <c:pt idx="411">
                  <c:v>92.856144</c:v>
                </c:pt>
                <c:pt idx="412">
                  <c:v>92.815878999999995</c:v>
                </c:pt>
                <c:pt idx="413">
                  <c:v>92.734871999999996</c:v>
                </c:pt>
                <c:pt idx="414">
                  <c:v>92.633786000000001</c:v>
                </c:pt>
                <c:pt idx="415">
                  <c:v>92.538780000000003</c:v>
                </c:pt>
                <c:pt idx="416">
                  <c:v>92.474207000000007</c:v>
                </c:pt>
                <c:pt idx="417">
                  <c:v>92.444174000000004</c:v>
                </c:pt>
                <c:pt idx="418">
                  <c:v>92.430834000000004</c:v>
                </c:pt>
                <c:pt idx="419">
                  <c:v>92.409316000000004</c:v>
                </c:pt>
                <c:pt idx="420">
                  <c:v>92.366770000000002</c:v>
                </c:pt>
                <c:pt idx="421">
                  <c:v>92.311531000000002</c:v>
                </c:pt>
                <c:pt idx="422">
                  <c:v>92.263169000000005</c:v>
                </c:pt>
                <c:pt idx="423">
                  <c:v>92.235094000000004</c:v>
                </c:pt>
                <c:pt idx="424">
                  <c:v>92.228178999999997</c:v>
                </c:pt>
                <c:pt idx="425">
                  <c:v>92.234285</c:v>
                </c:pt>
                <c:pt idx="426">
                  <c:v>92.240572999999998</c:v>
                </c:pt>
                <c:pt idx="427">
                  <c:v>92.231978999999995</c:v>
                </c:pt>
                <c:pt idx="428">
                  <c:v>92.197929000000002</c:v>
                </c:pt>
                <c:pt idx="429">
                  <c:v>92.137890999999996</c:v>
                </c:pt>
                <c:pt idx="430">
                  <c:v>92.060376000000005</c:v>
                </c:pt>
                <c:pt idx="431">
                  <c:v>91.976146</c:v>
                </c:pt>
                <c:pt idx="432">
                  <c:v>91.900976999999997</c:v>
                </c:pt>
                <c:pt idx="433">
                  <c:v>91.864266000000001</c:v>
                </c:pt>
                <c:pt idx="434">
                  <c:v>91.875073999999998</c:v>
                </c:pt>
                <c:pt idx="435">
                  <c:v>91.903903</c:v>
                </c:pt>
                <c:pt idx="436">
                  <c:v>91.931799999999996</c:v>
                </c:pt>
                <c:pt idx="437">
                  <c:v>91.952099000000004</c:v>
                </c:pt>
                <c:pt idx="438">
                  <c:v>91.952372999999994</c:v>
                </c:pt>
                <c:pt idx="439">
                  <c:v>91.924182000000002</c:v>
                </c:pt>
                <c:pt idx="440">
                  <c:v>91.877177000000003</c:v>
                </c:pt>
                <c:pt idx="441">
                  <c:v>91.830184000000003</c:v>
                </c:pt>
                <c:pt idx="442">
                  <c:v>91.789961000000005</c:v>
                </c:pt>
                <c:pt idx="443">
                  <c:v>91.747153999999995</c:v>
                </c:pt>
                <c:pt idx="444">
                  <c:v>91.693523999999996</c:v>
                </c:pt>
                <c:pt idx="445">
                  <c:v>91.637232999999995</c:v>
                </c:pt>
                <c:pt idx="446">
                  <c:v>91.598054000000005</c:v>
                </c:pt>
                <c:pt idx="447">
                  <c:v>91.585313999999997</c:v>
                </c:pt>
                <c:pt idx="448">
                  <c:v>91.583716999999993</c:v>
                </c:pt>
                <c:pt idx="449">
                  <c:v>91.570620000000005</c:v>
                </c:pt>
                <c:pt idx="450">
                  <c:v>91.542060000000006</c:v>
                </c:pt>
                <c:pt idx="451">
                  <c:v>91.507767000000001</c:v>
                </c:pt>
                <c:pt idx="452">
                  <c:v>91.473403000000005</c:v>
                </c:pt>
                <c:pt idx="453">
                  <c:v>91.442835000000002</c:v>
                </c:pt>
                <c:pt idx="454">
                  <c:v>91.427575000000004</c:v>
                </c:pt>
                <c:pt idx="455">
                  <c:v>91.431201000000001</c:v>
                </c:pt>
                <c:pt idx="456">
                  <c:v>91.430600999999996</c:v>
                </c:pt>
                <c:pt idx="457">
                  <c:v>91.397880999999998</c:v>
                </c:pt>
                <c:pt idx="458">
                  <c:v>91.331123000000005</c:v>
                </c:pt>
                <c:pt idx="459">
                  <c:v>91.251780999999994</c:v>
                </c:pt>
                <c:pt idx="460">
                  <c:v>91.179595000000006</c:v>
                </c:pt>
                <c:pt idx="461">
                  <c:v>91.117761000000002</c:v>
                </c:pt>
                <c:pt idx="462">
                  <c:v>91.063001</c:v>
                </c:pt>
                <c:pt idx="463">
                  <c:v>91.024265999999997</c:v>
                </c:pt>
                <c:pt idx="464">
                  <c:v>91.017460999999997</c:v>
                </c:pt>
                <c:pt idx="465">
                  <c:v>91.038679999999999</c:v>
                </c:pt>
                <c:pt idx="466">
                  <c:v>91.059124999999995</c:v>
                </c:pt>
                <c:pt idx="467">
                  <c:v>91.051831000000007</c:v>
                </c:pt>
                <c:pt idx="468">
                  <c:v>91.014764999999997</c:v>
                </c:pt>
                <c:pt idx="469">
                  <c:v>90.969123999999994</c:v>
                </c:pt>
                <c:pt idx="470">
                  <c:v>90.937460999999999</c:v>
                </c:pt>
                <c:pt idx="471">
                  <c:v>90.921322000000004</c:v>
                </c:pt>
                <c:pt idx="472">
                  <c:v>90.903786999999994</c:v>
                </c:pt>
                <c:pt idx="473">
                  <c:v>90.873943999999995</c:v>
                </c:pt>
                <c:pt idx="474">
                  <c:v>90.839819000000006</c:v>
                </c:pt>
                <c:pt idx="475">
                  <c:v>90.814401000000004</c:v>
                </c:pt>
                <c:pt idx="476">
                  <c:v>90.798389</c:v>
                </c:pt>
                <c:pt idx="477">
                  <c:v>90.782250000000005</c:v>
                </c:pt>
                <c:pt idx="478">
                  <c:v>90.761576000000005</c:v>
                </c:pt>
                <c:pt idx="479">
                  <c:v>90.743121000000002</c:v>
                </c:pt>
                <c:pt idx="480">
                  <c:v>90.735611000000006</c:v>
                </c:pt>
                <c:pt idx="481">
                  <c:v>90.739176</c:v>
                </c:pt>
                <c:pt idx="482">
                  <c:v>90.744659999999996</c:v>
                </c:pt>
                <c:pt idx="483">
                  <c:v>90.741397000000006</c:v>
                </c:pt>
                <c:pt idx="484">
                  <c:v>90.723149000000006</c:v>
                </c:pt>
                <c:pt idx="485">
                  <c:v>90.688439000000002</c:v>
                </c:pt>
                <c:pt idx="486">
                  <c:v>90.638343000000006</c:v>
                </c:pt>
                <c:pt idx="487">
                  <c:v>90.575518000000002</c:v>
                </c:pt>
                <c:pt idx="488">
                  <c:v>90.504147000000003</c:v>
                </c:pt>
                <c:pt idx="489">
                  <c:v>90.432429999999997</c:v>
                </c:pt>
                <c:pt idx="490">
                  <c:v>90.375235000000004</c:v>
                </c:pt>
                <c:pt idx="491">
                  <c:v>90.347678000000002</c:v>
                </c:pt>
                <c:pt idx="492">
                  <c:v>90.352084000000005</c:v>
                </c:pt>
                <c:pt idx="493">
                  <c:v>90.374825000000001</c:v>
                </c:pt>
                <c:pt idx="494">
                  <c:v>90.393602999999999</c:v>
                </c:pt>
                <c:pt idx="495">
                  <c:v>90.387540000000001</c:v>
                </c:pt>
                <c:pt idx="496">
                  <c:v>90.351540999999997</c:v>
                </c:pt>
                <c:pt idx="497">
                  <c:v>90.304787000000005</c:v>
                </c:pt>
                <c:pt idx="498">
                  <c:v>90.271276999999998</c:v>
                </c:pt>
                <c:pt idx="499">
                  <c:v>90.255964000000006</c:v>
                </c:pt>
                <c:pt idx="500">
                  <c:v>90.249396000000004</c:v>
                </c:pt>
                <c:pt idx="501">
                  <c:v>90.243302</c:v>
                </c:pt>
                <c:pt idx="502">
                  <c:v>90.234358</c:v>
                </c:pt>
                <c:pt idx="503">
                  <c:v>90.218196000000006</c:v>
                </c:pt>
                <c:pt idx="504">
                  <c:v>90.185490000000001</c:v>
                </c:pt>
                <c:pt idx="505">
                  <c:v>90.128816999999998</c:v>
                </c:pt>
                <c:pt idx="506">
                  <c:v>90.053993000000006</c:v>
                </c:pt>
                <c:pt idx="507">
                  <c:v>89.979984000000002</c:v>
                </c:pt>
                <c:pt idx="508">
                  <c:v>89.925796000000005</c:v>
                </c:pt>
                <c:pt idx="509">
                  <c:v>89.898216000000005</c:v>
                </c:pt>
                <c:pt idx="510">
                  <c:v>89.890643999999995</c:v>
                </c:pt>
                <c:pt idx="511">
                  <c:v>89.890872000000002</c:v>
                </c:pt>
                <c:pt idx="512">
                  <c:v>89.889334000000005</c:v>
                </c:pt>
                <c:pt idx="513">
                  <c:v>89.881251000000006</c:v>
                </c:pt>
                <c:pt idx="514">
                  <c:v>89.864361000000002</c:v>
                </c:pt>
                <c:pt idx="515">
                  <c:v>89.838143000000002</c:v>
                </c:pt>
                <c:pt idx="516">
                  <c:v>89.806216000000006</c:v>
                </c:pt>
                <c:pt idx="517">
                  <c:v>89.778274999999994</c:v>
                </c:pt>
                <c:pt idx="518">
                  <c:v>89.764847000000003</c:v>
                </c:pt>
                <c:pt idx="519">
                  <c:v>89.764480000000006</c:v>
                </c:pt>
                <c:pt idx="520">
                  <c:v>89.760149999999996</c:v>
                </c:pt>
                <c:pt idx="521">
                  <c:v>89.733767</c:v>
                </c:pt>
                <c:pt idx="522">
                  <c:v>89.679851999999997</c:v>
                </c:pt>
                <c:pt idx="523">
                  <c:v>89.605728999999997</c:v>
                </c:pt>
                <c:pt idx="524">
                  <c:v>89.526651999999999</c:v>
                </c:pt>
                <c:pt idx="525">
                  <c:v>89.463009</c:v>
                </c:pt>
                <c:pt idx="526">
                  <c:v>89.434246999999999</c:v>
                </c:pt>
                <c:pt idx="527">
                  <c:v>89.446213</c:v>
                </c:pt>
                <c:pt idx="528">
                  <c:v>89.482995000000003</c:v>
                </c:pt>
                <c:pt idx="529">
                  <c:v>89.515197000000001</c:v>
                </c:pt>
                <c:pt idx="530">
                  <c:v>89.520408000000003</c:v>
                </c:pt>
                <c:pt idx="531">
                  <c:v>89.497037000000006</c:v>
                </c:pt>
                <c:pt idx="532">
                  <c:v>89.458078999999998</c:v>
                </c:pt>
                <c:pt idx="533">
                  <c:v>89.414777000000001</c:v>
                </c:pt>
                <c:pt idx="534">
                  <c:v>89.369969999999995</c:v>
                </c:pt>
                <c:pt idx="535">
                  <c:v>89.326479000000006</c:v>
                </c:pt>
                <c:pt idx="536">
                  <c:v>89.295308000000006</c:v>
                </c:pt>
                <c:pt idx="537">
                  <c:v>89.290092000000001</c:v>
                </c:pt>
                <c:pt idx="538">
                  <c:v>89.310894000000005</c:v>
                </c:pt>
                <c:pt idx="539">
                  <c:v>89.335750000000004</c:v>
                </c:pt>
                <c:pt idx="540">
                  <c:v>89.334946000000002</c:v>
                </c:pt>
                <c:pt idx="541">
                  <c:v>89.296684999999997</c:v>
                </c:pt>
                <c:pt idx="542">
                  <c:v>89.237516999999997</c:v>
                </c:pt>
                <c:pt idx="543">
                  <c:v>89.187019000000006</c:v>
                </c:pt>
                <c:pt idx="544">
                  <c:v>89.162350000000004</c:v>
                </c:pt>
                <c:pt idx="545">
                  <c:v>89.158862999999997</c:v>
                </c:pt>
                <c:pt idx="546">
                  <c:v>89.161938000000006</c:v>
                </c:pt>
                <c:pt idx="547">
                  <c:v>89.162319999999994</c:v>
                </c:pt>
                <c:pt idx="548">
                  <c:v>89.158091999999996</c:v>
                </c:pt>
                <c:pt idx="549">
                  <c:v>89.149325000000005</c:v>
                </c:pt>
                <c:pt idx="550">
                  <c:v>89.136521999999999</c:v>
                </c:pt>
                <c:pt idx="551">
                  <c:v>89.120914999999997</c:v>
                </c:pt>
                <c:pt idx="552">
                  <c:v>89.101067999999998</c:v>
                </c:pt>
                <c:pt idx="553">
                  <c:v>89.070508000000004</c:v>
                </c:pt>
                <c:pt idx="554">
                  <c:v>89.024814000000006</c:v>
                </c:pt>
                <c:pt idx="555">
                  <c:v>88.972128999999995</c:v>
                </c:pt>
                <c:pt idx="556">
                  <c:v>88.930312999999998</c:v>
                </c:pt>
                <c:pt idx="557">
                  <c:v>88.911670999999998</c:v>
                </c:pt>
                <c:pt idx="558">
                  <c:v>88.913527000000002</c:v>
                </c:pt>
                <c:pt idx="559">
                  <c:v>88.923669000000004</c:v>
                </c:pt>
                <c:pt idx="560">
                  <c:v>88.932694999999995</c:v>
                </c:pt>
                <c:pt idx="561">
                  <c:v>88.939520000000002</c:v>
                </c:pt>
                <c:pt idx="562">
                  <c:v>88.946680999999998</c:v>
                </c:pt>
                <c:pt idx="563">
                  <c:v>88.953235000000006</c:v>
                </c:pt>
                <c:pt idx="564">
                  <c:v>88.951898</c:v>
                </c:pt>
                <c:pt idx="565">
                  <c:v>88.934061</c:v>
                </c:pt>
                <c:pt idx="566">
                  <c:v>88.899882000000005</c:v>
                </c:pt>
                <c:pt idx="567">
                  <c:v>88.864058999999997</c:v>
                </c:pt>
                <c:pt idx="568">
                  <c:v>88.847271000000006</c:v>
                </c:pt>
                <c:pt idx="569">
                  <c:v>88.858348000000007</c:v>
                </c:pt>
                <c:pt idx="570">
                  <c:v>88.885789000000003</c:v>
                </c:pt>
                <c:pt idx="571">
                  <c:v>88.908694999999994</c:v>
                </c:pt>
                <c:pt idx="572">
                  <c:v>88.914035999999996</c:v>
                </c:pt>
                <c:pt idx="573">
                  <c:v>88.901223000000002</c:v>
                </c:pt>
                <c:pt idx="574">
                  <c:v>88.873816000000005</c:v>
                </c:pt>
                <c:pt idx="575">
                  <c:v>88.833960000000005</c:v>
                </c:pt>
                <c:pt idx="576">
                  <c:v>88.786567000000005</c:v>
                </c:pt>
                <c:pt idx="577">
                  <c:v>88.742902000000001</c:v>
                </c:pt>
                <c:pt idx="578">
                  <c:v>88.713887</c:v>
                </c:pt>
                <c:pt idx="579">
                  <c:v>88.699597999999995</c:v>
                </c:pt>
                <c:pt idx="580">
                  <c:v>88.690870000000004</c:v>
                </c:pt>
                <c:pt idx="581">
                  <c:v>88.682490000000001</c:v>
                </c:pt>
                <c:pt idx="582">
                  <c:v>88.678135999999995</c:v>
                </c:pt>
                <c:pt idx="583">
                  <c:v>88.680918000000005</c:v>
                </c:pt>
                <c:pt idx="584">
                  <c:v>88.686753999999993</c:v>
                </c:pt>
                <c:pt idx="585">
                  <c:v>88.691121999999993</c:v>
                </c:pt>
                <c:pt idx="586">
                  <c:v>88.696287999999996</c:v>
                </c:pt>
                <c:pt idx="587">
                  <c:v>88.704747999999995</c:v>
                </c:pt>
                <c:pt idx="588">
                  <c:v>88.708994000000004</c:v>
                </c:pt>
                <c:pt idx="589">
                  <c:v>88.697443000000007</c:v>
                </c:pt>
                <c:pt idx="590">
                  <c:v>88.671679999999995</c:v>
                </c:pt>
                <c:pt idx="591">
                  <c:v>88.648517999999996</c:v>
                </c:pt>
                <c:pt idx="592">
                  <c:v>88.640511000000004</c:v>
                </c:pt>
                <c:pt idx="593">
                  <c:v>88.640835999999993</c:v>
                </c:pt>
                <c:pt idx="594">
                  <c:v>88.634161000000006</c:v>
                </c:pt>
                <c:pt idx="595">
                  <c:v>88.618673999999999</c:v>
                </c:pt>
                <c:pt idx="596">
                  <c:v>88.608114999999998</c:v>
                </c:pt>
                <c:pt idx="597">
                  <c:v>88.611082999999994</c:v>
                </c:pt>
                <c:pt idx="598">
                  <c:v>88.615928999999994</c:v>
                </c:pt>
                <c:pt idx="599">
                  <c:v>88.601799999999997</c:v>
                </c:pt>
                <c:pt idx="600">
                  <c:v>88.560776000000004</c:v>
                </c:pt>
                <c:pt idx="601">
                  <c:v>88.503877000000003</c:v>
                </c:pt>
                <c:pt idx="602">
                  <c:v>88.448606999999996</c:v>
                </c:pt>
                <c:pt idx="603">
                  <c:v>88.406723</c:v>
                </c:pt>
                <c:pt idx="604">
                  <c:v>88.384094000000005</c:v>
                </c:pt>
                <c:pt idx="605">
                  <c:v>88.384924999999996</c:v>
                </c:pt>
                <c:pt idx="606">
                  <c:v>88.409143</c:v>
                </c:pt>
                <c:pt idx="607">
                  <c:v>88.446128000000002</c:v>
                </c:pt>
                <c:pt idx="608">
                  <c:v>88.476971000000006</c:v>
                </c:pt>
                <c:pt idx="609">
                  <c:v>88.486287000000004</c:v>
                </c:pt>
                <c:pt idx="610">
                  <c:v>88.470122000000003</c:v>
                </c:pt>
                <c:pt idx="611">
                  <c:v>88.433732000000006</c:v>
                </c:pt>
                <c:pt idx="612">
                  <c:v>88.387697000000003</c:v>
                </c:pt>
                <c:pt idx="613">
                  <c:v>88.346868000000001</c:v>
                </c:pt>
                <c:pt idx="614">
                  <c:v>88.325999999999993</c:v>
                </c:pt>
                <c:pt idx="615">
                  <c:v>88.329926999999998</c:v>
                </c:pt>
                <c:pt idx="616">
                  <c:v>88.348240000000004</c:v>
                </c:pt>
                <c:pt idx="617">
                  <c:v>88.362843999999996</c:v>
                </c:pt>
                <c:pt idx="618">
                  <c:v>88.361233999999996</c:v>
                </c:pt>
                <c:pt idx="619">
                  <c:v>88.343806000000001</c:v>
                </c:pt>
                <c:pt idx="620">
                  <c:v>88.322355000000002</c:v>
                </c:pt>
                <c:pt idx="621">
                  <c:v>88.312408000000005</c:v>
                </c:pt>
                <c:pt idx="622">
                  <c:v>88.320742999999993</c:v>
                </c:pt>
                <c:pt idx="623">
                  <c:v>88.336269999999999</c:v>
                </c:pt>
                <c:pt idx="624">
                  <c:v>88.337130999999999</c:v>
                </c:pt>
                <c:pt idx="625">
                  <c:v>88.312342000000001</c:v>
                </c:pt>
                <c:pt idx="626">
                  <c:v>88.274445999999998</c:v>
                </c:pt>
                <c:pt idx="627">
                  <c:v>88.245722999999998</c:v>
                </c:pt>
                <c:pt idx="628">
                  <c:v>88.233352999999994</c:v>
                </c:pt>
                <c:pt idx="629">
                  <c:v>88.223223000000004</c:v>
                </c:pt>
                <c:pt idx="630">
                  <c:v>88.197851</c:v>
                </c:pt>
                <c:pt idx="631">
                  <c:v>88.154606999999999</c:v>
                </c:pt>
                <c:pt idx="632">
                  <c:v>88.105547999999999</c:v>
                </c:pt>
                <c:pt idx="633">
                  <c:v>88.065422999999996</c:v>
                </c:pt>
                <c:pt idx="634">
                  <c:v>88.043712999999997</c:v>
                </c:pt>
                <c:pt idx="635">
                  <c:v>88.043694000000002</c:v>
                </c:pt>
                <c:pt idx="636">
                  <c:v>88.062877999999998</c:v>
                </c:pt>
                <c:pt idx="637">
                  <c:v>88.093551000000005</c:v>
                </c:pt>
                <c:pt idx="638">
                  <c:v>88.125478999999999</c:v>
                </c:pt>
                <c:pt idx="639">
                  <c:v>88.149721</c:v>
                </c:pt>
                <c:pt idx="640">
                  <c:v>88.160431000000003</c:v>
                </c:pt>
                <c:pt idx="641">
                  <c:v>88.154574999999994</c:v>
                </c:pt>
                <c:pt idx="642">
                  <c:v>88.131510000000006</c:v>
                </c:pt>
                <c:pt idx="643">
                  <c:v>88.093922000000006</c:v>
                </c:pt>
                <c:pt idx="644">
                  <c:v>88.050117</c:v>
                </c:pt>
                <c:pt idx="645">
                  <c:v>88.014555999999999</c:v>
                </c:pt>
                <c:pt idx="646">
                  <c:v>88.002026000000001</c:v>
                </c:pt>
                <c:pt idx="647">
                  <c:v>88.017154000000005</c:v>
                </c:pt>
                <c:pt idx="648">
                  <c:v>88.050225999999995</c:v>
                </c:pt>
                <c:pt idx="649">
                  <c:v>88.085550999999995</c:v>
                </c:pt>
                <c:pt idx="650">
                  <c:v>88.112632000000005</c:v>
                </c:pt>
                <c:pt idx="651">
                  <c:v>88.125645000000006</c:v>
                </c:pt>
                <c:pt idx="652">
                  <c:v>88.115666000000004</c:v>
                </c:pt>
                <c:pt idx="653">
                  <c:v>88.073740000000001</c:v>
                </c:pt>
                <c:pt idx="654">
                  <c:v>88.005825000000002</c:v>
                </c:pt>
                <c:pt idx="655">
                  <c:v>87.937462999999994</c:v>
                </c:pt>
                <c:pt idx="656">
                  <c:v>87.895899999999997</c:v>
                </c:pt>
                <c:pt idx="657">
                  <c:v>87.888400000000004</c:v>
                </c:pt>
                <c:pt idx="658">
                  <c:v>87.900808999999995</c:v>
                </c:pt>
                <c:pt idx="659">
                  <c:v>87.913815999999997</c:v>
                </c:pt>
                <c:pt idx="660">
                  <c:v>87.916677000000007</c:v>
                </c:pt>
                <c:pt idx="661">
                  <c:v>87.909204000000003</c:v>
                </c:pt>
                <c:pt idx="662">
                  <c:v>87.897581000000002</c:v>
                </c:pt>
                <c:pt idx="663">
                  <c:v>87.888602000000006</c:v>
                </c:pt>
                <c:pt idx="664">
                  <c:v>87.883232000000007</c:v>
                </c:pt>
                <c:pt idx="665">
                  <c:v>87.875553999999994</c:v>
                </c:pt>
                <c:pt idx="666">
                  <c:v>87.861378999999999</c:v>
                </c:pt>
                <c:pt idx="667">
                  <c:v>87.846444000000005</c:v>
                </c:pt>
                <c:pt idx="668">
                  <c:v>87.842663999999999</c:v>
                </c:pt>
                <c:pt idx="669">
                  <c:v>87.857539000000003</c:v>
                </c:pt>
                <c:pt idx="670">
                  <c:v>87.889816999999994</c:v>
                </c:pt>
                <c:pt idx="671">
                  <c:v>87.932280000000006</c:v>
                </c:pt>
                <c:pt idx="672">
                  <c:v>87.972857000000005</c:v>
                </c:pt>
                <c:pt idx="673">
                  <c:v>87.994966000000005</c:v>
                </c:pt>
                <c:pt idx="674">
                  <c:v>87.986053999999996</c:v>
                </c:pt>
                <c:pt idx="675">
                  <c:v>87.950027000000006</c:v>
                </c:pt>
                <c:pt idx="676">
                  <c:v>87.905677999999995</c:v>
                </c:pt>
                <c:pt idx="677">
                  <c:v>87.869024999999993</c:v>
                </c:pt>
                <c:pt idx="678">
                  <c:v>87.841314999999994</c:v>
                </c:pt>
                <c:pt idx="679">
                  <c:v>87.817454999999995</c:v>
                </c:pt>
                <c:pt idx="680">
                  <c:v>87.799937</c:v>
                </c:pt>
                <c:pt idx="681">
                  <c:v>87.796529000000007</c:v>
                </c:pt>
                <c:pt idx="682">
                  <c:v>87.804779999999994</c:v>
                </c:pt>
                <c:pt idx="683">
                  <c:v>87.807717999999994</c:v>
                </c:pt>
                <c:pt idx="684">
                  <c:v>87.790678999999997</c:v>
                </c:pt>
                <c:pt idx="685">
                  <c:v>87.759191999999999</c:v>
                </c:pt>
                <c:pt idx="686">
                  <c:v>87.734268</c:v>
                </c:pt>
                <c:pt idx="687">
                  <c:v>87.728752</c:v>
                </c:pt>
                <c:pt idx="688">
                  <c:v>87.733493999999993</c:v>
                </c:pt>
                <c:pt idx="689">
                  <c:v>87.731443999999996</c:v>
                </c:pt>
                <c:pt idx="690">
                  <c:v>87.722029000000006</c:v>
                </c:pt>
                <c:pt idx="691">
                  <c:v>87.723105000000004</c:v>
                </c:pt>
                <c:pt idx="692">
                  <c:v>87.745649999999998</c:v>
                </c:pt>
                <c:pt idx="693">
                  <c:v>87.774665999999996</c:v>
                </c:pt>
                <c:pt idx="694">
                  <c:v>87.783355999999998</c:v>
                </c:pt>
                <c:pt idx="695">
                  <c:v>87.762281999999999</c:v>
                </c:pt>
                <c:pt idx="696">
                  <c:v>87.726208999999997</c:v>
                </c:pt>
                <c:pt idx="697">
                  <c:v>87.693579999999997</c:v>
                </c:pt>
                <c:pt idx="698">
                  <c:v>87.668930000000003</c:v>
                </c:pt>
                <c:pt idx="699">
                  <c:v>87.649349000000001</c:v>
                </c:pt>
                <c:pt idx="700">
                  <c:v>87.638525000000001</c:v>
                </c:pt>
                <c:pt idx="701">
                  <c:v>87.642944</c:v>
                </c:pt>
                <c:pt idx="702">
                  <c:v>87.656627</c:v>
                </c:pt>
                <c:pt idx="703">
                  <c:v>87.661607000000004</c:v>
                </c:pt>
                <c:pt idx="704">
                  <c:v>87.647711999999999</c:v>
                </c:pt>
                <c:pt idx="705">
                  <c:v>87.624632000000005</c:v>
                </c:pt>
                <c:pt idx="706">
                  <c:v>87.609847000000002</c:v>
                </c:pt>
                <c:pt idx="707">
                  <c:v>87.609381999999997</c:v>
                </c:pt>
                <c:pt idx="708">
                  <c:v>87.614089000000007</c:v>
                </c:pt>
                <c:pt idx="709">
                  <c:v>87.611174000000005</c:v>
                </c:pt>
                <c:pt idx="710">
                  <c:v>87.594960999999998</c:v>
                </c:pt>
                <c:pt idx="711">
                  <c:v>87.569218000000006</c:v>
                </c:pt>
                <c:pt idx="712">
                  <c:v>87.544814000000002</c:v>
                </c:pt>
                <c:pt idx="713">
                  <c:v>87.533812999999995</c:v>
                </c:pt>
                <c:pt idx="714">
                  <c:v>87.539719000000005</c:v>
                </c:pt>
                <c:pt idx="715">
                  <c:v>87.551938000000007</c:v>
                </c:pt>
                <c:pt idx="716">
                  <c:v>87.553454000000002</c:v>
                </c:pt>
                <c:pt idx="717">
                  <c:v>87.534941000000003</c:v>
                </c:pt>
                <c:pt idx="718">
                  <c:v>87.499793999999994</c:v>
                </c:pt>
                <c:pt idx="719">
                  <c:v>87.457907000000006</c:v>
                </c:pt>
                <c:pt idx="720">
                  <c:v>87.421007000000003</c:v>
                </c:pt>
                <c:pt idx="721">
                  <c:v>87.403470999999996</c:v>
                </c:pt>
                <c:pt idx="722">
                  <c:v>87.417482000000007</c:v>
                </c:pt>
                <c:pt idx="723">
                  <c:v>87.460344000000006</c:v>
                </c:pt>
                <c:pt idx="724">
                  <c:v>87.510379999999998</c:v>
                </c:pt>
                <c:pt idx="725">
                  <c:v>87.542350999999996</c:v>
                </c:pt>
                <c:pt idx="726">
                  <c:v>87.546772000000004</c:v>
                </c:pt>
                <c:pt idx="727">
                  <c:v>87.530268000000007</c:v>
                </c:pt>
                <c:pt idx="728">
                  <c:v>87.501034000000004</c:v>
                </c:pt>
                <c:pt idx="729">
                  <c:v>87.462532999999993</c:v>
                </c:pt>
                <c:pt idx="730">
                  <c:v>87.420900000000003</c:v>
                </c:pt>
                <c:pt idx="731">
                  <c:v>87.388813999999996</c:v>
                </c:pt>
                <c:pt idx="732">
                  <c:v>87.375685000000004</c:v>
                </c:pt>
                <c:pt idx="733">
                  <c:v>87.376390999999998</c:v>
                </c:pt>
                <c:pt idx="734">
                  <c:v>87.374562999999995</c:v>
                </c:pt>
                <c:pt idx="735">
                  <c:v>87.358170999999999</c:v>
                </c:pt>
                <c:pt idx="736">
                  <c:v>87.330281999999997</c:v>
                </c:pt>
                <c:pt idx="737">
                  <c:v>87.303917999999996</c:v>
                </c:pt>
                <c:pt idx="738">
                  <c:v>87.288309999999996</c:v>
                </c:pt>
                <c:pt idx="739">
                  <c:v>87.281722000000002</c:v>
                </c:pt>
                <c:pt idx="740">
                  <c:v>87.276567</c:v>
                </c:pt>
                <c:pt idx="741">
                  <c:v>87.268394999999998</c:v>
                </c:pt>
                <c:pt idx="742">
                  <c:v>87.258073999999993</c:v>
                </c:pt>
                <c:pt idx="743">
                  <c:v>87.247397000000007</c:v>
                </c:pt>
                <c:pt idx="744">
                  <c:v>87.236468000000002</c:v>
                </c:pt>
                <c:pt idx="745">
                  <c:v>87.225596999999993</c:v>
                </c:pt>
                <c:pt idx="746">
                  <c:v>87.215710000000001</c:v>
                </c:pt>
                <c:pt idx="747">
                  <c:v>87.206322</c:v>
                </c:pt>
                <c:pt idx="748">
                  <c:v>87.197832000000005</c:v>
                </c:pt>
                <c:pt idx="749">
                  <c:v>87.197788000000003</c:v>
                </c:pt>
                <c:pt idx="750">
                  <c:v>87.218344999999999</c:v>
                </c:pt>
                <c:pt idx="751">
                  <c:v>87.260968000000005</c:v>
                </c:pt>
                <c:pt idx="752">
                  <c:v>87.306484999999995</c:v>
                </c:pt>
                <c:pt idx="753">
                  <c:v>87.327933999999999</c:v>
                </c:pt>
                <c:pt idx="754">
                  <c:v>87.315523999999996</c:v>
                </c:pt>
                <c:pt idx="755">
                  <c:v>87.284963000000005</c:v>
                </c:pt>
                <c:pt idx="756">
                  <c:v>87.259236999999999</c:v>
                </c:pt>
                <c:pt idx="757">
                  <c:v>87.247076000000007</c:v>
                </c:pt>
                <c:pt idx="758">
                  <c:v>87.241983000000005</c:v>
                </c:pt>
                <c:pt idx="759">
                  <c:v>87.235226999999995</c:v>
                </c:pt>
                <c:pt idx="760">
                  <c:v>87.223954000000006</c:v>
                </c:pt>
                <c:pt idx="761">
                  <c:v>87.209332000000003</c:v>
                </c:pt>
                <c:pt idx="762">
                  <c:v>87.191625000000002</c:v>
                </c:pt>
                <c:pt idx="763">
                  <c:v>87.168584999999993</c:v>
                </c:pt>
                <c:pt idx="764">
                  <c:v>87.138648000000003</c:v>
                </c:pt>
                <c:pt idx="765">
                  <c:v>87.105783000000002</c:v>
                </c:pt>
                <c:pt idx="766">
                  <c:v>87.079058000000003</c:v>
                </c:pt>
                <c:pt idx="767">
                  <c:v>87.064109999999999</c:v>
                </c:pt>
                <c:pt idx="768">
                  <c:v>87.055310000000006</c:v>
                </c:pt>
                <c:pt idx="769">
                  <c:v>87.040666000000002</c:v>
                </c:pt>
                <c:pt idx="770">
                  <c:v>87.015310999999997</c:v>
                </c:pt>
                <c:pt idx="771">
                  <c:v>86.986153999999999</c:v>
                </c:pt>
                <c:pt idx="772">
                  <c:v>86.962350000000001</c:v>
                </c:pt>
                <c:pt idx="773">
                  <c:v>86.946335000000005</c:v>
                </c:pt>
                <c:pt idx="774">
                  <c:v>86.937111000000002</c:v>
                </c:pt>
                <c:pt idx="775">
                  <c:v>86.936999</c:v>
                </c:pt>
                <c:pt idx="776">
                  <c:v>86.948970000000003</c:v>
                </c:pt>
                <c:pt idx="777">
                  <c:v>86.968736000000007</c:v>
                </c:pt>
                <c:pt idx="778">
                  <c:v>86.984589</c:v>
                </c:pt>
                <c:pt idx="779">
                  <c:v>86.986071999999993</c:v>
                </c:pt>
                <c:pt idx="780">
                  <c:v>86.971571999999995</c:v>
                </c:pt>
                <c:pt idx="781">
                  <c:v>86.948167999999995</c:v>
                </c:pt>
                <c:pt idx="782">
                  <c:v>86.925877999999997</c:v>
                </c:pt>
                <c:pt idx="783">
                  <c:v>86.910999000000004</c:v>
                </c:pt>
                <c:pt idx="784">
                  <c:v>86.902368999999993</c:v>
                </c:pt>
                <c:pt idx="785">
                  <c:v>86.893854000000005</c:v>
                </c:pt>
                <c:pt idx="786">
                  <c:v>86.881922000000003</c:v>
                </c:pt>
                <c:pt idx="787">
                  <c:v>86.869570999999993</c:v>
                </c:pt>
                <c:pt idx="788">
                  <c:v>86.860743999999997</c:v>
                </c:pt>
                <c:pt idx="789">
                  <c:v>86.853432999999995</c:v>
                </c:pt>
                <c:pt idx="790">
                  <c:v>86.842461</c:v>
                </c:pt>
                <c:pt idx="791">
                  <c:v>86.828584000000006</c:v>
                </c:pt>
                <c:pt idx="792">
                  <c:v>86.820690999999997</c:v>
                </c:pt>
                <c:pt idx="793">
                  <c:v>86.826972999999995</c:v>
                </c:pt>
                <c:pt idx="794">
                  <c:v>86.845645000000005</c:v>
                </c:pt>
                <c:pt idx="795">
                  <c:v>86.864902000000001</c:v>
                </c:pt>
                <c:pt idx="796">
                  <c:v>86.871274</c:v>
                </c:pt>
                <c:pt idx="797">
                  <c:v>86.859215000000006</c:v>
                </c:pt>
                <c:pt idx="798">
                  <c:v>86.834897999999995</c:v>
                </c:pt>
                <c:pt idx="799">
                  <c:v>86.810868999999997</c:v>
                </c:pt>
                <c:pt idx="800">
                  <c:v>86.79598</c:v>
                </c:pt>
                <c:pt idx="801">
                  <c:v>86.790288000000004</c:v>
                </c:pt>
                <c:pt idx="802">
                  <c:v>86.790152000000006</c:v>
                </c:pt>
                <c:pt idx="803">
                  <c:v>86.796071999999995</c:v>
                </c:pt>
                <c:pt idx="804">
                  <c:v>86.811497000000003</c:v>
                </c:pt>
                <c:pt idx="805">
                  <c:v>86.834183999999993</c:v>
                </c:pt>
                <c:pt idx="806">
                  <c:v>86.853267000000002</c:v>
                </c:pt>
                <c:pt idx="807">
                  <c:v>86.857382000000001</c:v>
                </c:pt>
                <c:pt idx="808">
                  <c:v>86.844003000000001</c:v>
                </c:pt>
                <c:pt idx="809">
                  <c:v>86.818455999999998</c:v>
                </c:pt>
                <c:pt idx="810">
                  <c:v>86.784895000000006</c:v>
                </c:pt>
                <c:pt idx="811">
                  <c:v>86.742512000000005</c:v>
                </c:pt>
                <c:pt idx="812">
                  <c:v>86.692772000000005</c:v>
                </c:pt>
                <c:pt idx="813">
                  <c:v>86.647402999999997</c:v>
                </c:pt>
                <c:pt idx="814">
                  <c:v>86.624555999999998</c:v>
                </c:pt>
                <c:pt idx="815">
                  <c:v>86.633852000000005</c:v>
                </c:pt>
                <c:pt idx="816">
                  <c:v>86.665797999999995</c:v>
                </c:pt>
                <c:pt idx="817">
                  <c:v>86.697337000000005</c:v>
                </c:pt>
                <c:pt idx="818">
                  <c:v>86.707262999999998</c:v>
                </c:pt>
                <c:pt idx="819">
                  <c:v>86.687151</c:v>
                </c:pt>
                <c:pt idx="820">
                  <c:v>86.643624000000003</c:v>
                </c:pt>
                <c:pt idx="821">
                  <c:v>86.595877000000002</c:v>
                </c:pt>
                <c:pt idx="822">
                  <c:v>86.566909999999993</c:v>
                </c:pt>
                <c:pt idx="823">
                  <c:v>86.567229999999995</c:v>
                </c:pt>
                <c:pt idx="824">
                  <c:v>86.584540000000004</c:v>
                </c:pt>
                <c:pt idx="825">
                  <c:v>86.594725999999994</c:v>
                </c:pt>
                <c:pt idx="826">
                  <c:v>86.585521</c:v>
                </c:pt>
                <c:pt idx="827">
                  <c:v>86.566899000000006</c:v>
                </c:pt>
                <c:pt idx="828">
                  <c:v>86.556583000000003</c:v>
                </c:pt>
                <c:pt idx="829">
                  <c:v>86.558746999999997</c:v>
                </c:pt>
                <c:pt idx="830">
                  <c:v>86.561130000000006</c:v>
                </c:pt>
                <c:pt idx="831">
                  <c:v>86.551302000000007</c:v>
                </c:pt>
                <c:pt idx="832">
                  <c:v>86.531204000000002</c:v>
                </c:pt>
                <c:pt idx="833">
                  <c:v>86.515396999999993</c:v>
                </c:pt>
                <c:pt idx="834">
                  <c:v>86.517827999999994</c:v>
                </c:pt>
                <c:pt idx="835">
                  <c:v>86.539642999999998</c:v>
                </c:pt>
                <c:pt idx="836">
                  <c:v>86.566578000000007</c:v>
                </c:pt>
                <c:pt idx="837">
                  <c:v>86.578151000000005</c:v>
                </c:pt>
                <c:pt idx="838">
                  <c:v>86.562768000000005</c:v>
                </c:pt>
                <c:pt idx="839">
                  <c:v>86.525632000000002</c:v>
                </c:pt>
                <c:pt idx="840">
                  <c:v>86.482535999999996</c:v>
                </c:pt>
                <c:pt idx="841">
                  <c:v>86.448201999999995</c:v>
                </c:pt>
                <c:pt idx="842">
                  <c:v>86.431793999999996</c:v>
                </c:pt>
                <c:pt idx="843">
                  <c:v>86.438571999999994</c:v>
                </c:pt>
                <c:pt idx="844">
                  <c:v>86.467556999999999</c:v>
                </c:pt>
                <c:pt idx="845">
                  <c:v>86.505780000000001</c:v>
                </c:pt>
                <c:pt idx="846">
                  <c:v>86.531508000000002</c:v>
                </c:pt>
                <c:pt idx="847">
                  <c:v>86.530083000000005</c:v>
                </c:pt>
                <c:pt idx="848">
                  <c:v>86.507631000000003</c:v>
                </c:pt>
                <c:pt idx="849">
                  <c:v>86.486509999999996</c:v>
                </c:pt>
                <c:pt idx="850">
                  <c:v>86.485303000000002</c:v>
                </c:pt>
                <c:pt idx="851">
                  <c:v>86.502482999999998</c:v>
                </c:pt>
                <c:pt idx="852">
                  <c:v>86.518625</c:v>
                </c:pt>
                <c:pt idx="853">
                  <c:v>86.514538999999999</c:v>
                </c:pt>
                <c:pt idx="854">
                  <c:v>86.489262999999994</c:v>
                </c:pt>
                <c:pt idx="855">
                  <c:v>86.462395000000001</c:v>
                </c:pt>
                <c:pt idx="856">
                  <c:v>86.458653999999996</c:v>
                </c:pt>
                <c:pt idx="857">
                  <c:v>86.487105</c:v>
                </c:pt>
                <c:pt idx="858">
                  <c:v>86.531457000000003</c:v>
                </c:pt>
                <c:pt idx="859">
                  <c:v>86.559723000000005</c:v>
                </c:pt>
                <c:pt idx="860">
                  <c:v>86.547490999999994</c:v>
                </c:pt>
                <c:pt idx="861">
                  <c:v>86.498016000000007</c:v>
                </c:pt>
                <c:pt idx="862">
                  <c:v>86.440567000000001</c:v>
                </c:pt>
                <c:pt idx="863">
                  <c:v>86.404556999999997</c:v>
                </c:pt>
                <c:pt idx="864">
                  <c:v>86.392326999999995</c:v>
                </c:pt>
                <c:pt idx="865">
                  <c:v>86.379914999999997</c:v>
                </c:pt>
                <c:pt idx="866">
                  <c:v>86.347436000000002</c:v>
                </c:pt>
                <c:pt idx="867">
                  <c:v>86.305573999999993</c:v>
                </c:pt>
                <c:pt idx="868">
                  <c:v>86.284194999999997</c:v>
                </c:pt>
                <c:pt idx="869">
                  <c:v>86.295036999999994</c:v>
                </c:pt>
                <c:pt idx="870">
                  <c:v>86.315912999999995</c:v>
                </c:pt>
                <c:pt idx="871">
                  <c:v>86.314389000000006</c:v>
                </c:pt>
                <c:pt idx="872">
                  <c:v>86.280180000000001</c:v>
                </c:pt>
                <c:pt idx="873">
                  <c:v>86.231784000000005</c:v>
                </c:pt>
                <c:pt idx="874">
                  <c:v>86.196050999999997</c:v>
                </c:pt>
                <c:pt idx="875">
                  <c:v>86.186617999999996</c:v>
                </c:pt>
                <c:pt idx="876">
                  <c:v>86.199939000000001</c:v>
                </c:pt>
                <c:pt idx="877">
                  <c:v>86.222948000000002</c:v>
                </c:pt>
                <c:pt idx="878">
                  <c:v>86.241455000000002</c:v>
                </c:pt>
                <c:pt idx="879">
                  <c:v>86.247448000000006</c:v>
                </c:pt>
                <c:pt idx="880">
                  <c:v>86.243897000000004</c:v>
                </c:pt>
                <c:pt idx="881">
                  <c:v>86.241663000000003</c:v>
                </c:pt>
                <c:pt idx="882">
                  <c:v>86.248634999999993</c:v>
                </c:pt>
                <c:pt idx="883">
                  <c:v>86.261250000000004</c:v>
                </c:pt>
                <c:pt idx="884">
                  <c:v>86.267483999999996</c:v>
                </c:pt>
                <c:pt idx="885">
                  <c:v>86.257802999999996</c:v>
                </c:pt>
                <c:pt idx="886">
                  <c:v>86.232811999999996</c:v>
                </c:pt>
                <c:pt idx="887">
                  <c:v>86.202348999999998</c:v>
                </c:pt>
                <c:pt idx="888">
                  <c:v>86.178804999999997</c:v>
                </c:pt>
                <c:pt idx="889">
                  <c:v>86.169337999999996</c:v>
                </c:pt>
                <c:pt idx="890">
                  <c:v>86.171103000000002</c:v>
                </c:pt>
                <c:pt idx="891">
                  <c:v>86.173941999999997</c:v>
                </c:pt>
                <c:pt idx="892">
                  <c:v>86.169892000000004</c:v>
                </c:pt>
                <c:pt idx="893">
                  <c:v>86.160054000000002</c:v>
                </c:pt>
                <c:pt idx="894">
                  <c:v>86.150977999999995</c:v>
                </c:pt>
                <c:pt idx="895">
                  <c:v>86.146749</c:v>
                </c:pt>
                <c:pt idx="896">
                  <c:v>86.148632000000006</c:v>
                </c:pt>
                <c:pt idx="897">
                  <c:v>86.160093000000003</c:v>
                </c:pt>
                <c:pt idx="898">
                  <c:v>86.184512999999995</c:v>
                </c:pt>
                <c:pt idx="899">
                  <c:v>86.214624999999998</c:v>
                </c:pt>
                <c:pt idx="900">
                  <c:v>86.230808999999994</c:v>
                </c:pt>
                <c:pt idx="901">
                  <c:v>86.215995000000007</c:v>
                </c:pt>
                <c:pt idx="902">
                  <c:v>86.170068999999998</c:v>
                </c:pt>
                <c:pt idx="903">
                  <c:v>86.108333000000002</c:v>
                </c:pt>
                <c:pt idx="904">
                  <c:v>86.050943000000004</c:v>
                </c:pt>
                <c:pt idx="905">
                  <c:v>86.015569999999997</c:v>
                </c:pt>
                <c:pt idx="906">
                  <c:v>86.012576999999993</c:v>
                </c:pt>
                <c:pt idx="907">
                  <c:v>86.038792000000001</c:v>
                </c:pt>
                <c:pt idx="908">
                  <c:v>86.076272000000003</c:v>
                </c:pt>
                <c:pt idx="909">
                  <c:v>86.103763999999998</c:v>
                </c:pt>
                <c:pt idx="910">
                  <c:v>86.112100999999996</c:v>
                </c:pt>
                <c:pt idx="911">
                  <c:v>86.106018000000006</c:v>
                </c:pt>
                <c:pt idx="912">
                  <c:v>86.091819999999998</c:v>
                </c:pt>
                <c:pt idx="913">
                  <c:v>86.069436999999994</c:v>
                </c:pt>
                <c:pt idx="914">
                  <c:v>86.038593000000006</c:v>
                </c:pt>
                <c:pt idx="915">
                  <c:v>86.006748000000002</c:v>
                </c:pt>
                <c:pt idx="916">
                  <c:v>85.986079000000004</c:v>
                </c:pt>
                <c:pt idx="917">
                  <c:v>85.983727999999999</c:v>
                </c:pt>
                <c:pt idx="918">
                  <c:v>85.996650000000002</c:v>
                </c:pt>
                <c:pt idx="919">
                  <c:v>86.013985000000005</c:v>
                </c:pt>
                <c:pt idx="920">
                  <c:v>86.023169999999993</c:v>
                </c:pt>
                <c:pt idx="921">
                  <c:v>86.016271000000003</c:v>
                </c:pt>
                <c:pt idx="922">
                  <c:v>85.993274</c:v>
                </c:pt>
                <c:pt idx="923">
                  <c:v>85.960334000000003</c:v>
                </c:pt>
                <c:pt idx="924">
                  <c:v>85.926047999999994</c:v>
                </c:pt>
                <c:pt idx="925">
                  <c:v>85.900240999999994</c:v>
                </c:pt>
                <c:pt idx="926">
                  <c:v>85.892224999999996</c:v>
                </c:pt>
                <c:pt idx="927">
                  <c:v>85.903647000000007</c:v>
                </c:pt>
                <c:pt idx="928">
                  <c:v>85.922389999999993</c:v>
                </c:pt>
                <c:pt idx="929">
                  <c:v>85.929850999999999</c:v>
                </c:pt>
                <c:pt idx="930">
                  <c:v>85.917738999999997</c:v>
                </c:pt>
                <c:pt idx="931">
                  <c:v>85.894508000000002</c:v>
                </c:pt>
                <c:pt idx="932">
                  <c:v>85.873392999999993</c:v>
                </c:pt>
                <c:pt idx="933">
                  <c:v>85.858818999999997</c:v>
                </c:pt>
                <c:pt idx="934">
                  <c:v>85.848256000000006</c:v>
                </c:pt>
                <c:pt idx="935">
                  <c:v>85.842055999999999</c:v>
                </c:pt>
                <c:pt idx="936">
                  <c:v>85.842714000000001</c:v>
                </c:pt>
                <c:pt idx="937">
                  <c:v>85.845073999999997</c:v>
                </c:pt>
                <c:pt idx="938">
                  <c:v>85.836387000000002</c:v>
                </c:pt>
                <c:pt idx="939">
                  <c:v>85.810587999999996</c:v>
                </c:pt>
                <c:pt idx="940">
                  <c:v>85.778648000000004</c:v>
                </c:pt>
                <c:pt idx="941">
                  <c:v>85.760160999999997</c:v>
                </c:pt>
                <c:pt idx="942">
                  <c:v>85.765355999999997</c:v>
                </c:pt>
                <c:pt idx="943">
                  <c:v>85.787952000000004</c:v>
                </c:pt>
                <c:pt idx="944">
                  <c:v>85.814183</c:v>
                </c:pt>
                <c:pt idx="945">
                  <c:v>85.833212000000003</c:v>
                </c:pt>
                <c:pt idx="946">
                  <c:v>85.836252000000002</c:v>
                </c:pt>
                <c:pt idx="947">
                  <c:v>85.813490000000002</c:v>
                </c:pt>
                <c:pt idx="948">
                  <c:v>85.762924999999996</c:v>
                </c:pt>
                <c:pt idx="949">
                  <c:v>85.70335</c:v>
                </c:pt>
                <c:pt idx="950">
                  <c:v>85.668436999999997</c:v>
                </c:pt>
                <c:pt idx="951">
                  <c:v>85.678022999999996</c:v>
                </c:pt>
                <c:pt idx="952">
                  <c:v>85.717178000000004</c:v>
                </c:pt>
                <c:pt idx="953">
                  <c:v>85.750781000000003</c:v>
                </c:pt>
                <c:pt idx="954">
                  <c:v>85.756539000000004</c:v>
                </c:pt>
                <c:pt idx="955">
                  <c:v>85.737764999999996</c:v>
                </c:pt>
                <c:pt idx="956">
                  <c:v>85.707543999999999</c:v>
                </c:pt>
                <c:pt idx="957">
                  <c:v>85.671469999999999</c:v>
                </c:pt>
                <c:pt idx="958">
                  <c:v>85.628996999999998</c:v>
                </c:pt>
                <c:pt idx="959">
                  <c:v>85.583140999999998</c:v>
                </c:pt>
                <c:pt idx="960">
                  <c:v>85.541220999999993</c:v>
                </c:pt>
                <c:pt idx="961">
                  <c:v>85.508514000000005</c:v>
                </c:pt>
                <c:pt idx="962">
                  <c:v>85.486624000000006</c:v>
                </c:pt>
                <c:pt idx="963">
                  <c:v>85.476556000000002</c:v>
                </c:pt>
                <c:pt idx="964">
                  <c:v>85.477491999999998</c:v>
                </c:pt>
                <c:pt idx="965">
                  <c:v>85.482044999999999</c:v>
                </c:pt>
                <c:pt idx="966">
                  <c:v>85.478115000000003</c:v>
                </c:pt>
                <c:pt idx="967">
                  <c:v>85.458738999999994</c:v>
                </c:pt>
                <c:pt idx="968">
                  <c:v>85.428122999999999</c:v>
                </c:pt>
                <c:pt idx="969">
                  <c:v>85.395656000000002</c:v>
                </c:pt>
                <c:pt idx="970">
                  <c:v>85.36533</c:v>
                </c:pt>
                <c:pt idx="971">
                  <c:v>85.334367999999998</c:v>
                </c:pt>
                <c:pt idx="972">
                  <c:v>85.301674000000006</c:v>
                </c:pt>
                <c:pt idx="973">
                  <c:v>85.273777999999993</c:v>
                </c:pt>
                <c:pt idx="974">
                  <c:v>85.260478000000006</c:v>
                </c:pt>
                <c:pt idx="975">
                  <c:v>85.266124000000005</c:v>
                </c:pt>
                <c:pt idx="976">
                  <c:v>85.287441999999999</c:v>
                </c:pt>
                <c:pt idx="977">
                  <c:v>85.318647999999996</c:v>
                </c:pt>
                <c:pt idx="978">
                  <c:v>85.353616000000002</c:v>
                </c:pt>
                <c:pt idx="979">
                  <c:v>85.382514</c:v>
                </c:pt>
                <c:pt idx="980">
                  <c:v>85.394024000000002</c:v>
                </c:pt>
                <c:pt idx="981">
                  <c:v>85.386511999999996</c:v>
                </c:pt>
                <c:pt idx="982">
                  <c:v>85.372727999999995</c:v>
                </c:pt>
                <c:pt idx="983">
                  <c:v>85.366425000000007</c:v>
                </c:pt>
                <c:pt idx="984">
                  <c:v>85.366749999999996</c:v>
                </c:pt>
                <c:pt idx="985">
                  <c:v>85.363343</c:v>
                </c:pt>
                <c:pt idx="986">
                  <c:v>85.354359000000002</c:v>
                </c:pt>
                <c:pt idx="987">
                  <c:v>85.348579999999998</c:v>
                </c:pt>
                <c:pt idx="988">
                  <c:v>85.348602</c:v>
                </c:pt>
                <c:pt idx="989">
                  <c:v>85.343746999999993</c:v>
                </c:pt>
                <c:pt idx="990">
                  <c:v>85.325907000000001</c:v>
                </c:pt>
                <c:pt idx="991">
                  <c:v>85.302667</c:v>
                </c:pt>
                <c:pt idx="992">
                  <c:v>85.287038999999993</c:v>
                </c:pt>
                <c:pt idx="993">
                  <c:v>85.281854999999993</c:v>
                </c:pt>
                <c:pt idx="994">
                  <c:v>85.283122000000006</c:v>
                </c:pt>
                <c:pt idx="995">
                  <c:v>85.293104999999997</c:v>
                </c:pt>
                <c:pt idx="996">
                  <c:v>85.318055000000001</c:v>
                </c:pt>
                <c:pt idx="997">
                  <c:v>85.353134999999995</c:v>
                </c:pt>
                <c:pt idx="998">
                  <c:v>85.380775999999997</c:v>
                </c:pt>
                <c:pt idx="999">
                  <c:v>85.387269000000003</c:v>
                </c:pt>
                <c:pt idx="1000">
                  <c:v>85.373686000000006</c:v>
                </c:pt>
                <c:pt idx="1001">
                  <c:v>85.348723000000007</c:v>
                </c:pt>
                <c:pt idx="1002">
                  <c:v>85.319377000000003</c:v>
                </c:pt>
                <c:pt idx="1003">
                  <c:v>85.293288000000004</c:v>
                </c:pt>
                <c:pt idx="1004">
                  <c:v>85.282013000000006</c:v>
                </c:pt>
                <c:pt idx="1005">
                  <c:v>85.291568999999996</c:v>
                </c:pt>
                <c:pt idx="1006">
                  <c:v>85.310286000000005</c:v>
                </c:pt>
                <c:pt idx="1007">
                  <c:v>85.313715000000002</c:v>
                </c:pt>
                <c:pt idx="1008">
                  <c:v>85.285354999999996</c:v>
                </c:pt>
                <c:pt idx="1009">
                  <c:v>85.231071</c:v>
                </c:pt>
                <c:pt idx="1010">
                  <c:v>85.174160000000001</c:v>
                </c:pt>
                <c:pt idx="1011">
                  <c:v>85.137131999999994</c:v>
                </c:pt>
                <c:pt idx="1012">
                  <c:v>85.123851000000002</c:v>
                </c:pt>
                <c:pt idx="1013">
                  <c:v>85.113560000000007</c:v>
                </c:pt>
                <c:pt idx="1014">
                  <c:v>85.074933999999999</c:v>
                </c:pt>
                <c:pt idx="1015">
                  <c:v>84.992829999999998</c:v>
                </c:pt>
                <c:pt idx="1016">
                  <c:v>84.883146999999994</c:v>
                </c:pt>
                <c:pt idx="1017">
                  <c:v>84.776705000000007</c:v>
                </c:pt>
                <c:pt idx="1018">
                  <c:v>84.686797999999996</c:v>
                </c:pt>
                <c:pt idx="1019">
                  <c:v>84.595285000000004</c:v>
                </c:pt>
                <c:pt idx="1020">
                  <c:v>84.471745999999996</c:v>
                </c:pt>
                <c:pt idx="1021">
                  <c:v>84.301191000000003</c:v>
                </c:pt>
                <c:pt idx="1022">
                  <c:v>84.089800999999994</c:v>
                </c:pt>
                <c:pt idx="1023">
                  <c:v>83.848817999999994</c:v>
                </c:pt>
                <c:pt idx="1024">
                  <c:v>83.579396000000003</c:v>
                </c:pt>
                <c:pt idx="1025">
                  <c:v>83.271068999999997</c:v>
                </c:pt>
                <c:pt idx="1026">
                  <c:v>82.910595999999998</c:v>
                </c:pt>
                <c:pt idx="1027">
                  <c:v>82.496460999999996</c:v>
                </c:pt>
                <c:pt idx="1028">
                  <c:v>82.053013000000007</c:v>
                </c:pt>
                <c:pt idx="1029">
                  <c:v>81.629334</c:v>
                </c:pt>
                <c:pt idx="1030">
                  <c:v>81.272964999999999</c:v>
                </c:pt>
                <c:pt idx="1031">
                  <c:v>80.997140000000002</c:v>
                </c:pt>
                <c:pt idx="1032">
                  <c:v>80.774625999999998</c:v>
                </c:pt>
                <c:pt idx="1033">
                  <c:v>80.564385999999999</c:v>
                </c:pt>
                <c:pt idx="1034">
                  <c:v>80.341328000000004</c:v>
                </c:pt>
                <c:pt idx="1035">
                  <c:v>80.103134999999995</c:v>
                </c:pt>
                <c:pt idx="1036">
                  <c:v>79.860715999999996</c:v>
                </c:pt>
                <c:pt idx="1037">
                  <c:v>79.630160000000004</c:v>
                </c:pt>
                <c:pt idx="1038">
                  <c:v>79.426525999999996</c:v>
                </c:pt>
                <c:pt idx="1039">
                  <c:v>79.255341999999999</c:v>
                </c:pt>
                <c:pt idx="1040">
                  <c:v>79.111958000000001</c:v>
                </c:pt>
                <c:pt idx="1041">
                  <c:v>78.996432999999996</c:v>
                </c:pt>
                <c:pt idx="1042">
                  <c:v>78.926571999999993</c:v>
                </c:pt>
                <c:pt idx="1043">
                  <c:v>78.927565999999999</c:v>
                </c:pt>
                <c:pt idx="1044">
                  <c:v>79.008088000000001</c:v>
                </c:pt>
                <c:pt idx="1045">
                  <c:v>79.152044000000004</c:v>
                </c:pt>
                <c:pt idx="1046">
                  <c:v>79.332301999999999</c:v>
                </c:pt>
                <c:pt idx="1047">
                  <c:v>79.525062000000005</c:v>
                </c:pt>
                <c:pt idx="1048">
                  <c:v>79.711511000000002</c:v>
                </c:pt>
                <c:pt idx="1049">
                  <c:v>79.875263000000004</c:v>
                </c:pt>
                <c:pt idx="1050">
                  <c:v>80.004060999999993</c:v>
                </c:pt>
                <c:pt idx="1051">
                  <c:v>80.091386</c:v>
                </c:pt>
                <c:pt idx="1052">
                  <c:v>80.135282000000004</c:v>
                </c:pt>
                <c:pt idx="1053">
                  <c:v>80.139111999999997</c:v>
                </c:pt>
                <c:pt idx="1054">
                  <c:v>80.112176000000005</c:v>
                </c:pt>
                <c:pt idx="1055">
                  <c:v>80.061881999999997</c:v>
                </c:pt>
                <c:pt idx="1056">
                  <c:v>79.983388000000005</c:v>
                </c:pt>
                <c:pt idx="1057">
                  <c:v>79.864699999999999</c:v>
                </c:pt>
                <c:pt idx="1058">
                  <c:v>79.706670000000003</c:v>
                </c:pt>
                <c:pt idx="1059">
                  <c:v>79.531343000000007</c:v>
                </c:pt>
                <c:pt idx="1060">
                  <c:v>79.364652000000007</c:v>
                </c:pt>
                <c:pt idx="1061">
                  <c:v>79.215559999999996</c:v>
                </c:pt>
                <c:pt idx="1062">
                  <c:v>79.077524999999994</c:v>
                </c:pt>
                <c:pt idx="1063">
                  <c:v>78.944852999999995</c:v>
                </c:pt>
                <c:pt idx="1064">
                  <c:v>78.818935999999994</c:v>
                </c:pt>
                <c:pt idx="1065">
                  <c:v>78.702157</c:v>
                </c:pt>
                <c:pt idx="1066">
                  <c:v>78.596677</c:v>
                </c:pt>
                <c:pt idx="1067">
                  <c:v>78.511240000000001</c:v>
                </c:pt>
                <c:pt idx="1068">
                  <c:v>78.460614000000007</c:v>
                </c:pt>
                <c:pt idx="1069">
                  <c:v>78.453693000000001</c:v>
                </c:pt>
                <c:pt idx="1070">
                  <c:v>78.485962999999998</c:v>
                </c:pt>
                <c:pt idx="1071">
                  <c:v>78.545587999999995</c:v>
                </c:pt>
                <c:pt idx="1072">
                  <c:v>78.622339999999994</c:v>
                </c:pt>
                <c:pt idx="1073">
                  <c:v>78.707897000000003</c:v>
                </c:pt>
                <c:pt idx="1074">
                  <c:v>78.793505999999994</c:v>
                </c:pt>
                <c:pt idx="1075">
                  <c:v>78.87473</c:v>
                </c:pt>
                <c:pt idx="1076">
                  <c:v>78.958141999999995</c:v>
                </c:pt>
                <c:pt idx="1077">
                  <c:v>79.057886999999994</c:v>
                </c:pt>
                <c:pt idx="1078">
                  <c:v>79.184048000000004</c:v>
                </c:pt>
                <c:pt idx="1079">
                  <c:v>79.335509999999999</c:v>
                </c:pt>
                <c:pt idx="1080">
                  <c:v>79.502437</c:v>
                </c:pt>
                <c:pt idx="1081">
                  <c:v>79.670368999999994</c:v>
                </c:pt>
                <c:pt idx="1082">
                  <c:v>79.821595000000002</c:v>
                </c:pt>
                <c:pt idx="1083">
                  <c:v>79.940662000000003</c:v>
                </c:pt>
                <c:pt idx="1084">
                  <c:v>80.026234000000002</c:v>
                </c:pt>
                <c:pt idx="1085">
                  <c:v>80.096767</c:v>
                </c:pt>
                <c:pt idx="1086">
                  <c:v>80.177631000000005</c:v>
                </c:pt>
                <c:pt idx="1087">
                  <c:v>80.280122000000006</c:v>
                </c:pt>
                <c:pt idx="1088">
                  <c:v>80.395407000000006</c:v>
                </c:pt>
                <c:pt idx="1089">
                  <c:v>80.509179000000003</c:v>
                </c:pt>
                <c:pt idx="1090">
                  <c:v>80.617168000000007</c:v>
                </c:pt>
                <c:pt idx="1091">
                  <c:v>80.723398000000003</c:v>
                </c:pt>
                <c:pt idx="1092">
                  <c:v>80.828327000000002</c:v>
                </c:pt>
                <c:pt idx="1093">
                  <c:v>80.926271</c:v>
                </c:pt>
                <c:pt idx="1094">
                  <c:v>81.015021000000004</c:v>
                </c:pt>
                <c:pt idx="1095">
                  <c:v>81.101883000000001</c:v>
                </c:pt>
                <c:pt idx="1096">
                  <c:v>81.195490000000007</c:v>
                </c:pt>
                <c:pt idx="1097">
                  <c:v>81.293627000000001</c:v>
                </c:pt>
                <c:pt idx="1098">
                  <c:v>81.383422999999993</c:v>
                </c:pt>
                <c:pt idx="1099">
                  <c:v>81.455724000000004</c:v>
                </c:pt>
                <c:pt idx="1100">
                  <c:v>81.514531000000005</c:v>
                </c:pt>
                <c:pt idx="1101">
                  <c:v>81.571888999999999</c:v>
                </c:pt>
                <c:pt idx="1102">
                  <c:v>81.633379000000005</c:v>
                </c:pt>
                <c:pt idx="1103">
                  <c:v>81.694590000000005</c:v>
                </c:pt>
                <c:pt idx="1104">
                  <c:v>81.753122000000005</c:v>
                </c:pt>
                <c:pt idx="1105">
                  <c:v>81.818326999999996</c:v>
                </c:pt>
                <c:pt idx="1106">
                  <c:v>81.901521000000002</c:v>
                </c:pt>
                <c:pt idx="1107">
                  <c:v>81.996733000000006</c:v>
                </c:pt>
                <c:pt idx="1108">
                  <c:v>82.079060999999996</c:v>
                </c:pt>
                <c:pt idx="1109">
                  <c:v>82.126737000000006</c:v>
                </c:pt>
                <c:pt idx="1110">
                  <c:v>82.142138000000003</c:v>
                </c:pt>
                <c:pt idx="1111">
                  <c:v>82.146617000000006</c:v>
                </c:pt>
                <c:pt idx="1112">
                  <c:v>82.156245999999996</c:v>
                </c:pt>
                <c:pt idx="1113">
                  <c:v>82.165271000000004</c:v>
                </c:pt>
                <c:pt idx="1114">
                  <c:v>82.152649999999994</c:v>
                </c:pt>
                <c:pt idx="1115">
                  <c:v>82.101992999999993</c:v>
                </c:pt>
                <c:pt idx="1116">
                  <c:v>82.015900000000002</c:v>
                </c:pt>
                <c:pt idx="1117">
                  <c:v>81.912606999999994</c:v>
                </c:pt>
                <c:pt idx="1118">
                  <c:v>81.808239999999998</c:v>
                </c:pt>
                <c:pt idx="1119">
                  <c:v>81.701167999999996</c:v>
                </c:pt>
                <c:pt idx="1120">
                  <c:v>81.575275000000005</c:v>
                </c:pt>
                <c:pt idx="1121">
                  <c:v>81.419135999999995</c:v>
                </c:pt>
                <c:pt idx="1122">
                  <c:v>81.239627999999996</c:v>
                </c:pt>
                <c:pt idx="1123">
                  <c:v>81.056295000000006</c:v>
                </c:pt>
                <c:pt idx="1124">
                  <c:v>80.887730000000005</c:v>
                </c:pt>
                <c:pt idx="1125">
                  <c:v>80.748052000000001</c:v>
                </c:pt>
                <c:pt idx="1126">
                  <c:v>80.651430000000005</c:v>
                </c:pt>
                <c:pt idx="1127">
                  <c:v>80.610080999999994</c:v>
                </c:pt>
                <c:pt idx="1128">
                  <c:v>80.623896999999999</c:v>
                </c:pt>
                <c:pt idx="1129">
                  <c:v>80.675207999999998</c:v>
                </c:pt>
                <c:pt idx="1130">
                  <c:v>80.736350000000002</c:v>
                </c:pt>
                <c:pt idx="1131">
                  <c:v>80.781679999999994</c:v>
                </c:pt>
                <c:pt idx="1132">
                  <c:v>80.795821000000004</c:v>
                </c:pt>
                <c:pt idx="1133">
                  <c:v>80.775304000000006</c:v>
                </c:pt>
                <c:pt idx="1134">
                  <c:v>80.724870999999993</c:v>
                </c:pt>
                <c:pt idx="1135">
                  <c:v>80.650615000000002</c:v>
                </c:pt>
                <c:pt idx="1136">
                  <c:v>80.557672999999994</c:v>
                </c:pt>
                <c:pt idx="1137">
                  <c:v>80.456294999999997</c:v>
                </c:pt>
                <c:pt idx="1138">
                  <c:v>80.366802000000007</c:v>
                </c:pt>
                <c:pt idx="1139">
                  <c:v>80.312357000000006</c:v>
                </c:pt>
                <c:pt idx="1140">
                  <c:v>80.305625000000006</c:v>
                </c:pt>
                <c:pt idx="1141">
                  <c:v>80.345011</c:v>
                </c:pt>
                <c:pt idx="1142">
                  <c:v>80.421391999999997</c:v>
                </c:pt>
                <c:pt idx="1143">
                  <c:v>80.523583000000002</c:v>
                </c:pt>
                <c:pt idx="1144">
                  <c:v>80.639741000000001</c:v>
                </c:pt>
                <c:pt idx="1145">
                  <c:v>80.763099999999994</c:v>
                </c:pt>
                <c:pt idx="1146">
                  <c:v>80.899146000000002</c:v>
                </c:pt>
                <c:pt idx="1147">
                  <c:v>81.061058000000003</c:v>
                </c:pt>
                <c:pt idx="1148">
                  <c:v>81.253136999999995</c:v>
                </c:pt>
                <c:pt idx="1149">
                  <c:v>81.460126000000002</c:v>
                </c:pt>
                <c:pt idx="1150">
                  <c:v>81.654877999999997</c:v>
                </c:pt>
                <c:pt idx="1151">
                  <c:v>81.815545999999998</c:v>
                </c:pt>
                <c:pt idx="1152">
                  <c:v>81.937976000000006</c:v>
                </c:pt>
                <c:pt idx="1153">
                  <c:v>82.036135000000002</c:v>
                </c:pt>
                <c:pt idx="1154">
                  <c:v>82.131960000000007</c:v>
                </c:pt>
                <c:pt idx="1155">
                  <c:v>82.239922000000007</c:v>
                </c:pt>
                <c:pt idx="1156">
                  <c:v>82.358013</c:v>
                </c:pt>
                <c:pt idx="1157">
                  <c:v>82.474355000000003</c:v>
                </c:pt>
                <c:pt idx="1158">
                  <c:v>82.581298000000004</c:v>
                </c:pt>
                <c:pt idx="1159">
                  <c:v>82.679308000000006</c:v>
                </c:pt>
                <c:pt idx="1160">
                  <c:v>82.768249999999995</c:v>
                </c:pt>
                <c:pt idx="1161">
                  <c:v>82.842851999999993</c:v>
                </c:pt>
                <c:pt idx="1162">
                  <c:v>82.900565999999998</c:v>
                </c:pt>
                <c:pt idx="1163">
                  <c:v>82.948168999999993</c:v>
                </c:pt>
                <c:pt idx="1164">
                  <c:v>82.994864000000007</c:v>
                </c:pt>
                <c:pt idx="1165">
                  <c:v>83.041751000000005</c:v>
                </c:pt>
                <c:pt idx="1166">
                  <c:v>83.082457000000005</c:v>
                </c:pt>
                <c:pt idx="1167">
                  <c:v>83.111772999999999</c:v>
                </c:pt>
                <c:pt idx="1168">
                  <c:v>83.129827000000006</c:v>
                </c:pt>
                <c:pt idx="1169">
                  <c:v>83.141026999999994</c:v>
                </c:pt>
                <c:pt idx="1170">
                  <c:v>83.154953000000006</c:v>
                </c:pt>
                <c:pt idx="1171">
                  <c:v>83.185913999999997</c:v>
                </c:pt>
                <c:pt idx="1172">
                  <c:v>83.243125000000006</c:v>
                </c:pt>
                <c:pt idx="1173">
                  <c:v>83.317531000000002</c:v>
                </c:pt>
                <c:pt idx="1174">
                  <c:v>83.383656999999999</c:v>
                </c:pt>
                <c:pt idx="1175">
                  <c:v>83.419998000000007</c:v>
                </c:pt>
                <c:pt idx="1176">
                  <c:v>83.427970999999999</c:v>
                </c:pt>
                <c:pt idx="1177">
                  <c:v>83.428854000000001</c:v>
                </c:pt>
                <c:pt idx="1178">
                  <c:v>83.442498999999998</c:v>
                </c:pt>
                <c:pt idx="1179">
                  <c:v>83.470770999999999</c:v>
                </c:pt>
                <c:pt idx="1180">
                  <c:v>83.500450999999998</c:v>
                </c:pt>
                <c:pt idx="1181">
                  <c:v>83.519408999999996</c:v>
                </c:pt>
                <c:pt idx="1182">
                  <c:v>83.528654000000003</c:v>
                </c:pt>
                <c:pt idx="1183">
                  <c:v>83.540619000000007</c:v>
                </c:pt>
                <c:pt idx="1184">
                  <c:v>83.567997000000005</c:v>
                </c:pt>
                <c:pt idx="1185">
                  <c:v>83.613833</c:v>
                </c:pt>
                <c:pt idx="1186">
                  <c:v>83.669015000000002</c:v>
                </c:pt>
                <c:pt idx="1187">
                  <c:v>83.717147999999995</c:v>
                </c:pt>
                <c:pt idx="1188">
                  <c:v>83.743915000000001</c:v>
                </c:pt>
                <c:pt idx="1189">
                  <c:v>83.746313999999998</c:v>
                </c:pt>
                <c:pt idx="1190">
                  <c:v>83.735342000000003</c:v>
                </c:pt>
                <c:pt idx="1191">
                  <c:v>83.728652999999994</c:v>
                </c:pt>
                <c:pt idx="1192">
                  <c:v>83.738491999999994</c:v>
                </c:pt>
                <c:pt idx="1193">
                  <c:v>83.765168000000003</c:v>
                </c:pt>
                <c:pt idx="1194">
                  <c:v>83.800381999999999</c:v>
                </c:pt>
                <c:pt idx="1195">
                  <c:v>83.835147000000006</c:v>
                </c:pt>
                <c:pt idx="1196">
                  <c:v>83.864783000000003</c:v>
                </c:pt>
                <c:pt idx="1197">
                  <c:v>83.888795999999999</c:v>
                </c:pt>
                <c:pt idx="1198">
                  <c:v>83.908264000000003</c:v>
                </c:pt>
                <c:pt idx="1199">
                  <c:v>83.923839999999998</c:v>
                </c:pt>
                <c:pt idx="1200">
                  <c:v>83.935602000000003</c:v>
                </c:pt>
                <c:pt idx="1201">
                  <c:v>83.944096999999999</c:v>
                </c:pt>
                <c:pt idx="1202">
                  <c:v>83.951210000000003</c:v>
                </c:pt>
                <c:pt idx="1203">
                  <c:v>83.960335000000001</c:v>
                </c:pt>
                <c:pt idx="1204">
                  <c:v>83.976122000000004</c:v>
                </c:pt>
                <c:pt idx="1205">
                  <c:v>84.002962999999994</c:v>
                </c:pt>
                <c:pt idx="1206">
                  <c:v>84.041274000000001</c:v>
                </c:pt>
                <c:pt idx="1207">
                  <c:v>84.084074999999999</c:v>
                </c:pt>
                <c:pt idx="1208">
                  <c:v>84.119009000000005</c:v>
                </c:pt>
                <c:pt idx="1209">
                  <c:v>84.135840000000002</c:v>
                </c:pt>
                <c:pt idx="1210">
                  <c:v>84.132717</c:v>
                </c:pt>
                <c:pt idx="1211">
                  <c:v>84.116193999999993</c:v>
                </c:pt>
                <c:pt idx="1212">
                  <c:v>84.097538</c:v>
                </c:pt>
                <c:pt idx="1213">
                  <c:v>84.088992000000005</c:v>
                </c:pt>
                <c:pt idx="1214">
                  <c:v>84.098580999999996</c:v>
                </c:pt>
                <c:pt idx="1215">
                  <c:v>84.123851999999999</c:v>
                </c:pt>
                <c:pt idx="1216">
                  <c:v>84.151424000000006</c:v>
                </c:pt>
                <c:pt idx="1217">
                  <c:v>84.166674999999998</c:v>
                </c:pt>
                <c:pt idx="1218">
                  <c:v>84.164705999999995</c:v>
                </c:pt>
                <c:pt idx="1219">
                  <c:v>84.150987000000001</c:v>
                </c:pt>
                <c:pt idx="1220">
                  <c:v>84.133476000000002</c:v>
                </c:pt>
                <c:pt idx="1221">
                  <c:v>84.117965999999996</c:v>
                </c:pt>
                <c:pt idx="1222">
                  <c:v>84.110247999999999</c:v>
                </c:pt>
                <c:pt idx="1223">
                  <c:v>84.117332000000005</c:v>
                </c:pt>
                <c:pt idx="1224">
                  <c:v>84.142543000000003</c:v>
                </c:pt>
                <c:pt idx="1225">
                  <c:v>84.179978000000006</c:v>
                </c:pt>
                <c:pt idx="1226">
                  <c:v>84.215958000000001</c:v>
                </c:pt>
                <c:pt idx="1227">
                  <c:v>84.237887999999998</c:v>
                </c:pt>
                <c:pt idx="1228">
                  <c:v>84.244029999999995</c:v>
                </c:pt>
                <c:pt idx="1229">
                  <c:v>84.245609000000002</c:v>
                </c:pt>
                <c:pt idx="1230">
                  <c:v>84.257198000000002</c:v>
                </c:pt>
                <c:pt idx="1231">
                  <c:v>84.282617000000002</c:v>
                </c:pt>
                <c:pt idx="1232">
                  <c:v>84.310731000000004</c:v>
                </c:pt>
                <c:pt idx="1233">
                  <c:v>84.326447999999999</c:v>
                </c:pt>
                <c:pt idx="1234">
                  <c:v>84.324106999999998</c:v>
                </c:pt>
                <c:pt idx="1235">
                  <c:v>84.309376999999998</c:v>
                </c:pt>
                <c:pt idx="1236">
                  <c:v>84.292162000000005</c:v>
                </c:pt>
                <c:pt idx="1237">
                  <c:v>84.282195000000002</c:v>
                </c:pt>
                <c:pt idx="1238">
                  <c:v>84.288290000000003</c:v>
                </c:pt>
                <c:pt idx="1239">
                  <c:v>84.314046000000005</c:v>
                </c:pt>
                <c:pt idx="1240">
                  <c:v>84.351941999999994</c:v>
                </c:pt>
                <c:pt idx="1241">
                  <c:v>84.385442999999995</c:v>
                </c:pt>
                <c:pt idx="1242">
                  <c:v>84.400154000000001</c:v>
                </c:pt>
                <c:pt idx="1243">
                  <c:v>84.393812999999994</c:v>
                </c:pt>
                <c:pt idx="1244">
                  <c:v>84.378083000000004</c:v>
                </c:pt>
                <c:pt idx="1245">
                  <c:v>84.372591999999997</c:v>
                </c:pt>
                <c:pt idx="1246">
                  <c:v>84.392494999999997</c:v>
                </c:pt>
                <c:pt idx="1247">
                  <c:v>84.434652</c:v>
                </c:pt>
                <c:pt idx="1248">
                  <c:v>84.475993000000003</c:v>
                </c:pt>
                <c:pt idx="1249">
                  <c:v>84.491972000000004</c:v>
                </c:pt>
                <c:pt idx="1250">
                  <c:v>84.478239000000002</c:v>
                </c:pt>
                <c:pt idx="1251">
                  <c:v>84.45102</c:v>
                </c:pt>
                <c:pt idx="1252">
                  <c:v>84.428544000000002</c:v>
                </c:pt>
                <c:pt idx="1253">
                  <c:v>84.419132000000005</c:v>
                </c:pt>
                <c:pt idx="1254">
                  <c:v>84.425574999999995</c:v>
                </c:pt>
                <c:pt idx="1255">
                  <c:v>84.448750000000004</c:v>
                </c:pt>
                <c:pt idx="1256">
                  <c:v>84.480906000000004</c:v>
                </c:pt>
                <c:pt idx="1257">
                  <c:v>84.503934999999998</c:v>
                </c:pt>
                <c:pt idx="1258">
                  <c:v>84.503202999999999</c:v>
                </c:pt>
                <c:pt idx="1259">
                  <c:v>84.480457000000001</c:v>
                </c:pt>
                <c:pt idx="1260">
                  <c:v>84.448856000000006</c:v>
                </c:pt>
                <c:pt idx="1261">
                  <c:v>84.419908000000007</c:v>
                </c:pt>
                <c:pt idx="1262">
                  <c:v>84.400779999999997</c:v>
                </c:pt>
                <c:pt idx="1263">
                  <c:v>84.397800000000004</c:v>
                </c:pt>
                <c:pt idx="1264">
                  <c:v>84.412242000000006</c:v>
                </c:pt>
                <c:pt idx="1265">
                  <c:v>84.433503999999999</c:v>
                </c:pt>
                <c:pt idx="1266">
                  <c:v>84.445815999999994</c:v>
                </c:pt>
                <c:pt idx="1267">
                  <c:v>84.444226999999998</c:v>
                </c:pt>
                <c:pt idx="1268">
                  <c:v>84.439385000000001</c:v>
                </c:pt>
                <c:pt idx="1269">
                  <c:v>84.445234999999997</c:v>
                </c:pt>
                <c:pt idx="1270">
                  <c:v>84.466458000000003</c:v>
                </c:pt>
                <c:pt idx="1271">
                  <c:v>84.497879999999995</c:v>
                </c:pt>
                <c:pt idx="1272">
                  <c:v>84.530263000000005</c:v>
                </c:pt>
                <c:pt idx="1273">
                  <c:v>84.554143999999994</c:v>
                </c:pt>
                <c:pt idx="1274">
                  <c:v>84.563061000000005</c:v>
                </c:pt>
                <c:pt idx="1275">
                  <c:v>84.558115999999998</c:v>
                </c:pt>
                <c:pt idx="1276">
                  <c:v>84.549238000000003</c:v>
                </c:pt>
                <c:pt idx="1277">
                  <c:v>84.549498</c:v>
                </c:pt>
                <c:pt idx="1278">
                  <c:v>84.566430999999994</c:v>
                </c:pt>
                <c:pt idx="1279">
                  <c:v>84.596262999999993</c:v>
                </c:pt>
                <c:pt idx="1280">
                  <c:v>84.624577000000002</c:v>
                </c:pt>
                <c:pt idx="1281">
                  <c:v>84.635152000000005</c:v>
                </c:pt>
                <c:pt idx="1282">
                  <c:v>84.623347999999993</c:v>
                </c:pt>
                <c:pt idx="1283">
                  <c:v>84.601267000000007</c:v>
                </c:pt>
                <c:pt idx="1284">
                  <c:v>84.586607999999998</c:v>
                </c:pt>
                <c:pt idx="1285">
                  <c:v>84.586500000000001</c:v>
                </c:pt>
                <c:pt idx="1286">
                  <c:v>84.595848000000004</c:v>
                </c:pt>
                <c:pt idx="1287">
                  <c:v>84.609695000000002</c:v>
                </c:pt>
                <c:pt idx="1288">
                  <c:v>84.628889999999998</c:v>
                </c:pt>
                <c:pt idx="1289">
                  <c:v>84.651162999999997</c:v>
                </c:pt>
                <c:pt idx="1290">
                  <c:v>84.665593000000001</c:v>
                </c:pt>
                <c:pt idx="1291">
                  <c:v>84.664180000000002</c:v>
                </c:pt>
                <c:pt idx="1292">
                  <c:v>84.654483999999997</c:v>
                </c:pt>
                <c:pt idx="1293">
                  <c:v>84.650977999999995</c:v>
                </c:pt>
                <c:pt idx="1294">
                  <c:v>84.654987000000006</c:v>
                </c:pt>
                <c:pt idx="1295">
                  <c:v>84.653349000000006</c:v>
                </c:pt>
                <c:pt idx="1296">
                  <c:v>84.640468999999996</c:v>
                </c:pt>
                <c:pt idx="1297">
                  <c:v>84.631778999999995</c:v>
                </c:pt>
                <c:pt idx="1298">
                  <c:v>84.646276999999998</c:v>
                </c:pt>
                <c:pt idx="1299">
                  <c:v>84.679678999999993</c:v>
                </c:pt>
                <c:pt idx="1300">
                  <c:v>84.704856000000007</c:v>
                </c:pt>
                <c:pt idx="1301">
                  <c:v>84.700536999999997</c:v>
                </c:pt>
                <c:pt idx="1302">
                  <c:v>84.672698999999994</c:v>
                </c:pt>
                <c:pt idx="1303">
                  <c:v>84.644374999999997</c:v>
                </c:pt>
                <c:pt idx="1304">
                  <c:v>84.631241000000003</c:v>
                </c:pt>
                <c:pt idx="1305">
                  <c:v>84.633317000000005</c:v>
                </c:pt>
                <c:pt idx="1306">
                  <c:v>84.646062999999998</c:v>
                </c:pt>
                <c:pt idx="1307">
                  <c:v>84.669002000000006</c:v>
                </c:pt>
                <c:pt idx="1308">
                  <c:v>84.700564999999997</c:v>
                </c:pt>
                <c:pt idx="1309">
                  <c:v>84.732605000000007</c:v>
                </c:pt>
                <c:pt idx="1310">
                  <c:v>84.757638</c:v>
                </c:pt>
                <c:pt idx="1311">
                  <c:v>84.778999999999996</c:v>
                </c:pt>
                <c:pt idx="1312">
                  <c:v>84.805895000000007</c:v>
                </c:pt>
                <c:pt idx="1313">
                  <c:v>84.836708999999999</c:v>
                </c:pt>
                <c:pt idx="1314">
                  <c:v>84.853785000000002</c:v>
                </c:pt>
                <c:pt idx="1315">
                  <c:v>84.840254000000002</c:v>
                </c:pt>
                <c:pt idx="1316">
                  <c:v>84.799800000000005</c:v>
                </c:pt>
                <c:pt idx="1317">
                  <c:v>84.755133000000001</c:v>
                </c:pt>
                <c:pt idx="1318">
                  <c:v>84.727219000000005</c:v>
                </c:pt>
                <c:pt idx="1319">
                  <c:v>84.720231999999996</c:v>
                </c:pt>
                <c:pt idx="1320">
                  <c:v>84.726079999999996</c:v>
                </c:pt>
                <c:pt idx="1321">
                  <c:v>84.736967000000007</c:v>
                </c:pt>
                <c:pt idx="1322">
                  <c:v>84.748650999999995</c:v>
                </c:pt>
                <c:pt idx="1323">
                  <c:v>84.755454999999998</c:v>
                </c:pt>
                <c:pt idx="1324">
                  <c:v>84.750269000000003</c:v>
                </c:pt>
                <c:pt idx="1325">
                  <c:v>84.732844</c:v>
                </c:pt>
                <c:pt idx="1326">
                  <c:v>84.714515000000006</c:v>
                </c:pt>
                <c:pt idx="1327">
                  <c:v>84.710036000000002</c:v>
                </c:pt>
                <c:pt idx="1328">
                  <c:v>84.723546999999996</c:v>
                </c:pt>
                <c:pt idx="1329">
                  <c:v>84.743977999999998</c:v>
                </c:pt>
                <c:pt idx="1330">
                  <c:v>84.754903999999996</c:v>
                </c:pt>
                <c:pt idx="1331">
                  <c:v>84.748667999999995</c:v>
                </c:pt>
                <c:pt idx="1332">
                  <c:v>84.731134999999995</c:v>
                </c:pt>
                <c:pt idx="1333">
                  <c:v>84.714680000000001</c:v>
                </c:pt>
                <c:pt idx="1334">
                  <c:v>84.708354999999997</c:v>
                </c:pt>
                <c:pt idx="1335">
                  <c:v>84.713875999999999</c:v>
                </c:pt>
                <c:pt idx="1336">
                  <c:v>84.727082999999993</c:v>
                </c:pt>
                <c:pt idx="1337">
                  <c:v>84.740575000000007</c:v>
                </c:pt>
                <c:pt idx="1338">
                  <c:v>84.747264000000001</c:v>
                </c:pt>
                <c:pt idx="1339">
                  <c:v>84.745599999999996</c:v>
                </c:pt>
                <c:pt idx="1340">
                  <c:v>84.741512</c:v>
                </c:pt>
                <c:pt idx="1341">
                  <c:v>84.741857999999993</c:v>
                </c:pt>
                <c:pt idx="1342">
                  <c:v>84.745600999999994</c:v>
                </c:pt>
                <c:pt idx="1343">
                  <c:v>84.745317999999997</c:v>
                </c:pt>
                <c:pt idx="1344">
                  <c:v>84.737914000000004</c:v>
                </c:pt>
                <c:pt idx="1345">
                  <c:v>84.728455999999994</c:v>
                </c:pt>
                <c:pt idx="1346">
                  <c:v>84.720695000000006</c:v>
                </c:pt>
                <c:pt idx="1347">
                  <c:v>84.709981999999997</c:v>
                </c:pt>
                <c:pt idx="1348">
                  <c:v>84.691845999999998</c:v>
                </c:pt>
                <c:pt idx="1349">
                  <c:v>84.673912000000001</c:v>
                </c:pt>
                <c:pt idx="1350">
                  <c:v>84.670950000000005</c:v>
                </c:pt>
                <c:pt idx="1351">
                  <c:v>84.687427</c:v>
                </c:pt>
                <c:pt idx="1352">
                  <c:v>84.710802999999999</c:v>
                </c:pt>
                <c:pt idx="1353">
                  <c:v>84.723389999999995</c:v>
                </c:pt>
                <c:pt idx="1354">
                  <c:v>84.717095</c:v>
                </c:pt>
                <c:pt idx="1355">
                  <c:v>84.697049000000007</c:v>
                </c:pt>
                <c:pt idx="1356">
                  <c:v>84.676261999999994</c:v>
                </c:pt>
                <c:pt idx="1357">
                  <c:v>84.667068999999998</c:v>
                </c:pt>
                <c:pt idx="1358">
                  <c:v>84.672230999999996</c:v>
                </c:pt>
                <c:pt idx="1359">
                  <c:v>84.683068000000006</c:v>
                </c:pt>
                <c:pt idx="1360">
                  <c:v>84.690325000000001</c:v>
                </c:pt>
                <c:pt idx="1361">
                  <c:v>84.696033</c:v>
                </c:pt>
                <c:pt idx="1362">
                  <c:v>84.708256000000006</c:v>
                </c:pt>
                <c:pt idx="1363">
                  <c:v>84.724705</c:v>
                </c:pt>
                <c:pt idx="1364">
                  <c:v>84.731184999999996</c:v>
                </c:pt>
                <c:pt idx="1365">
                  <c:v>84.718998999999997</c:v>
                </c:pt>
                <c:pt idx="1366">
                  <c:v>84.695081000000002</c:v>
                </c:pt>
                <c:pt idx="1367">
                  <c:v>84.670946000000001</c:v>
                </c:pt>
                <c:pt idx="1368">
                  <c:v>84.651043999999999</c:v>
                </c:pt>
                <c:pt idx="1369">
                  <c:v>84.638188</c:v>
                </c:pt>
                <c:pt idx="1370">
                  <c:v>84.640507999999997</c:v>
                </c:pt>
                <c:pt idx="1371">
                  <c:v>84.661541</c:v>
                </c:pt>
                <c:pt idx="1372">
                  <c:v>84.687478999999996</c:v>
                </c:pt>
                <c:pt idx="1373">
                  <c:v>84.695190999999994</c:v>
                </c:pt>
                <c:pt idx="1374">
                  <c:v>84.673513999999997</c:v>
                </c:pt>
                <c:pt idx="1375">
                  <c:v>84.631713000000005</c:v>
                </c:pt>
                <c:pt idx="1376">
                  <c:v>84.589571000000007</c:v>
                </c:pt>
                <c:pt idx="1377">
                  <c:v>84.563762999999994</c:v>
                </c:pt>
                <c:pt idx="1378">
                  <c:v>84.558617999999996</c:v>
                </c:pt>
                <c:pt idx="1379">
                  <c:v>84.562072999999998</c:v>
                </c:pt>
                <c:pt idx="1380">
                  <c:v>84.554516000000007</c:v>
                </c:pt>
                <c:pt idx="1381">
                  <c:v>84.530709999999999</c:v>
                </c:pt>
                <c:pt idx="1382">
                  <c:v>84.510503</c:v>
                </c:pt>
                <c:pt idx="1383">
                  <c:v>84.518674000000004</c:v>
                </c:pt>
                <c:pt idx="1384">
                  <c:v>84.555735999999996</c:v>
                </c:pt>
                <c:pt idx="1385">
                  <c:v>84.597361000000006</c:v>
                </c:pt>
                <c:pt idx="1386">
                  <c:v>84.620706999999996</c:v>
                </c:pt>
                <c:pt idx="1387">
                  <c:v>84.622105000000005</c:v>
                </c:pt>
                <c:pt idx="1388">
                  <c:v>84.611203000000003</c:v>
                </c:pt>
                <c:pt idx="1389">
                  <c:v>84.600455999999994</c:v>
                </c:pt>
                <c:pt idx="1390">
                  <c:v>84.601752000000005</c:v>
                </c:pt>
                <c:pt idx="1391">
                  <c:v>84.620279999999994</c:v>
                </c:pt>
                <c:pt idx="1392">
                  <c:v>84.645553000000007</c:v>
                </c:pt>
                <c:pt idx="1393">
                  <c:v>84.656951000000007</c:v>
                </c:pt>
                <c:pt idx="1394">
                  <c:v>84.643732999999997</c:v>
                </c:pt>
                <c:pt idx="1395">
                  <c:v>84.613731000000001</c:v>
                </c:pt>
                <c:pt idx="1396">
                  <c:v>84.580163999999996</c:v>
                </c:pt>
                <c:pt idx="1397">
                  <c:v>84.549051000000006</c:v>
                </c:pt>
                <c:pt idx="1398">
                  <c:v>84.524390999999994</c:v>
                </c:pt>
                <c:pt idx="1399">
                  <c:v>84.516144999999995</c:v>
                </c:pt>
                <c:pt idx="1400">
                  <c:v>84.533181999999996</c:v>
                </c:pt>
                <c:pt idx="1401">
                  <c:v>84.570933999999994</c:v>
                </c:pt>
                <c:pt idx="1402">
                  <c:v>84.611334999999997</c:v>
                </c:pt>
                <c:pt idx="1403">
                  <c:v>84.632953999999998</c:v>
                </c:pt>
                <c:pt idx="1404">
                  <c:v>84.620957000000004</c:v>
                </c:pt>
                <c:pt idx="1405">
                  <c:v>84.576181000000005</c:v>
                </c:pt>
                <c:pt idx="1406">
                  <c:v>84.520674999999997</c:v>
                </c:pt>
                <c:pt idx="1407">
                  <c:v>84.486845000000002</c:v>
                </c:pt>
                <c:pt idx="1408">
                  <c:v>84.490669999999994</c:v>
                </c:pt>
                <c:pt idx="1409">
                  <c:v>84.517117999999996</c:v>
                </c:pt>
                <c:pt idx="1410">
                  <c:v>84.538404999999997</c:v>
                </c:pt>
                <c:pt idx="1411">
                  <c:v>84.543946000000005</c:v>
                </c:pt>
                <c:pt idx="1412">
                  <c:v>84.546171999999999</c:v>
                </c:pt>
                <c:pt idx="1413">
                  <c:v>84.560654999999997</c:v>
                </c:pt>
                <c:pt idx="1414">
                  <c:v>84.589738999999994</c:v>
                </c:pt>
                <c:pt idx="1415">
                  <c:v>84.624448999999998</c:v>
                </c:pt>
                <c:pt idx="1416">
                  <c:v>84.652251000000007</c:v>
                </c:pt>
                <c:pt idx="1417">
                  <c:v>84.660734000000005</c:v>
                </c:pt>
                <c:pt idx="1418">
                  <c:v>84.643192999999997</c:v>
                </c:pt>
                <c:pt idx="1419">
                  <c:v>84.607066000000003</c:v>
                </c:pt>
                <c:pt idx="1420">
                  <c:v>84.572029999999998</c:v>
                </c:pt>
                <c:pt idx="1421">
                  <c:v>84.553860999999998</c:v>
                </c:pt>
                <c:pt idx="1422">
                  <c:v>84.551570999999996</c:v>
                </c:pt>
                <c:pt idx="1423">
                  <c:v>84.552308999999994</c:v>
                </c:pt>
                <c:pt idx="1424">
                  <c:v>84.544910999999999</c:v>
                </c:pt>
                <c:pt idx="1425">
                  <c:v>84.526019000000005</c:v>
                </c:pt>
                <c:pt idx="1426">
                  <c:v>84.499264999999994</c:v>
                </c:pt>
                <c:pt idx="1427">
                  <c:v>84.475808000000001</c:v>
                </c:pt>
                <c:pt idx="1428">
                  <c:v>84.471956000000006</c:v>
                </c:pt>
                <c:pt idx="1429">
                  <c:v>84.496364</c:v>
                </c:pt>
                <c:pt idx="1430">
                  <c:v>84.537672000000001</c:v>
                </c:pt>
                <c:pt idx="1431">
                  <c:v>84.570741999999996</c:v>
                </c:pt>
                <c:pt idx="1432">
                  <c:v>84.576814999999996</c:v>
                </c:pt>
                <c:pt idx="1433">
                  <c:v>84.554277999999996</c:v>
                </c:pt>
                <c:pt idx="1434">
                  <c:v>84.513604000000001</c:v>
                </c:pt>
                <c:pt idx="1435">
                  <c:v>84.472178999999997</c:v>
                </c:pt>
                <c:pt idx="1436">
                  <c:v>84.452188000000007</c:v>
                </c:pt>
                <c:pt idx="1437">
                  <c:v>84.466381999999996</c:v>
                </c:pt>
                <c:pt idx="1438">
                  <c:v>84.498042999999996</c:v>
                </c:pt>
                <c:pt idx="1439">
                  <c:v>84.509338</c:v>
                </c:pt>
                <c:pt idx="1440">
                  <c:v>84.482472000000001</c:v>
                </c:pt>
                <c:pt idx="1441">
                  <c:v>84.442029000000005</c:v>
                </c:pt>
                <c:pt idx="1442">
                  <c:v>84.422577000000004</c:v>
                </c:pt>
                <c:pt idx="1443">
                  <c:v>84.425004000000001</c:v>
                </c:pt>
                <c:pt idx="1444">
                  <c:v>84.423416000000003</c:v>
                </c:pt>
                <c:pt idx="1445">
                  <c:v>84.407123999999996</c:v>
                </c:pt>
                <c:pt idx="1446">
                  <c:v>84.392246</c:v>
                </c:pt>
                <c:pt idx="1447">
                  <c:v>84.393584000000004</c:v>
                </c:pt>
                <c:pt idx="1448">
                  <c:v>84.409170000000003</c:v>
                </c:pt>
                <c:pt idx="1449">
                  <c:v>84.435057</c:v>
                </c:pt>
                <c:pt idx="1450">
                  <c:v>84.470388</c:v>
                </c:pt>
                <c:pt idx="1451">
                  <c:v>84.500314000000003</c:v>
                </c:pt>
                <c:pt idx="1452">
                  <c:v>84.498658000000006</c:v>
                </c:pt>
                <c:pt idx="1453">
                  <c:v>84.460863000000003</c:v>
                </c:pt>
                <c:pt idx="1454">
                  <c:v>84.413708999999997</c:v>
                </c:pt>
                <c:pt idx="1455">
                  <c:v>84.379178999999993</c:v>
                </c:pt>
                <c:pt idx="1456">
                  <c:v>84.350048999999999</c:v>
                </c:pt>
                <c:pt idx="1457">
                  <c:v>84.317482999999996</c:v>
                </c:pt>
                <c:pt idx="1458">
                  <c:v>84.299503000000001</c:v>
                </c:pt>
                <c:pt idx="1459">
                  <c:v>84.316203000000002</c:v>
                </c:pt>
                <c:pt idx="1460">
                  <c:v>84.351534000000001</c:v>
                </c:pt>
                <c:pt idx="1461">
                  <c:v>84.367930999999999</c:v>
                </c:pt>
                <c:pt idx="1462">
                  <c:v>84.352344000000002</c:v>
                </c:pt>
                <c:pt idx="1463">
                  <c:v>84.323950999999994</c:v>
                </c:pt>
                <c:pt idx="1464">
                  <c:v>84.302848999999995</c:v>
                </c:pt>
                <c:pt idx="1465">
                  <c:v>84.296195999999995</c:v>
                </c:pt>
                <c:pt idx="1466">
                  <c:v>84.312245000000004</c:v>
                </c:pt>
                <c:pt idx="1467">
                  <c:v>84.361275000000006</c:v>
                </c:pt>
                <c:pt idx="1468">
                  <c:v>84.435986999999997</c:v>
                </c:pt>
                <c:pt idx="1469">
                  <c:v>84.506889999999999</c:v>
                </c:pt>
                <c:pt idx="1470">
                  <c:v>84.540344000000005</c:v>
                </c:pt>
                <c:pt idx="1471">
                  <c:v>84.512429999999995</c:v>
                </c:pt>
                <c:pt idx="1472">
                  <c:v>84.415021999999993</c:v>
                </c:pt>
                <c:pt idx="1473">
                  <c:v>84.268929999999997</c:v>
                </c:pt>
                <c:pt idx="1474">
                  <c:v>84.127178999999998</c:v>
                </c:pt>
                <c:pt idx="1475">
                  <c:v>84.042136999999997</c:v>
                </c:pt>
                <c:pt idx="1476">
                  <c:v>84.023910999999998</c:v>
                </c:pt>
                <c:pt idx="1477">
                  <c:v>84.043656999999996</c:v>
                </c:pt>
                <c:pt idx="1478">
                  <c:v>84.073109000000002</c:v>
                </c:pt>
                <c:pt idx="1479">
                  <c:v>84.102024999999998</c:v>
                </c:pt>
                <c:pt idx="1480">
                  <c:v>84.123608000000004</c:v>
                </c:pt>
                <c:pt idx="1481">
                  <c:v>84.131989000000004</c:v>
                </c:pt>
                <c:pt idx="1482">
                  <c:v>84.139058000000006</c:v>
                </c:pt>
                <c:pt idx="1483">
                  <c:v>84.169656000000003</c:v>
                </c:pt>
                <c:pt idx="1484">
                  <c:v>84.230700999999996</c:v>
                </c:pt>
                <c:pt idx="1485">
                  <c:v>84.299726000000007</c:v>
                </c:pt>
                <c:pt idx="1486">
                  <c:v>84.345191999999997</c:v>
                </c:pt>
                <c:pt idx="1487">
                  <c:v>84.343486999999996</c:v>
                </c:pt>
                <c:pt idx="1488">
                  <c:v>84.285659999999993</c:v>
                </c:pt>
                <c:pt idx="1489">
                  <c:v>84.196422999999996</c:v>
                </c:pt>
                <c:pt idx="1490">
                  <c:v>84.140508999999994</c:v>
                </c:pt>
                <c:pt idx="1491">
                  <c:v>84.168346</c:v>
                </c:pt>
                <c:pt idx="1492">
                  <c:v>84.244915000000006</c:v>
                </c:pt>
                <c:pt idx="1493">
                  <c:v>84.272053</c:v>
                </c:pt>
                <c:pt idx="1494">
                  <c:v>84.203726000000003</c:v>
                </c:pt>
                <c:pt idx="1495">
                  <c:v>84.106037000000001</c:v>
                </c:pt>
                <c:pt idx="1496">
                  <c:v>84.076291999999995</c:v>
                </c:pt>
                <c:pt idx="1497">
                  <c:v>84.132450000000006</c:v>
                </c:pt>
                <c:pt idx="1498">
                  <c:v>84.213244000000003</c:v>
                </c:pt>
                <c:pt idx="1499">
                  <c:v>84.262786000000006</c:v>
                </c:pt>
                <c:pt idx="1500">
                  <c:v>84.276933</c:v>
                </c:pt>
                <c:pt idx="1501">
                  <c:v>84.276532000000003</c:v>
                </c:pt>
                <c:pt idx="1502">
                  <c:v>84.274473999999998</c:v>
                </c:pt>
                <c:pt idx="1503">
                  <c:v>84.274214000000001</c:v>
                </c:pt>
                <c:pt idx="1504">
                  <c:v>84.274513999999996</c:v>
                </c:pt>
                <c:pt idx="1505">
                  <c:v>84.269169000000005</c:v>
                </c:pt>
                <c:pt idx="1506">
                  <c:v>84.257384999999999</c:v>
                </c:pt>
                <c:pt idx="1507">
                  <c:v>84.252891000000005</c:v>
                </c:pt>
                <c:pt idx="1508">
                  <c:v>84.266113000000004</c:v>
                </c:pt>
                <c:pt idx="1509">
                  <c:v>84.281478000000007</c:v>
                </c:pt>
                <c:pt idx="1510">
                  <c:v>84.272377000000006</c:v>
                </c:pt>
                <c:pt idx="1511">
                  <c:v>84.234994999999998</c:v>
                </c:pt>
                <c:pt idx="1512">
                  <c:v>84.184582000000006</c:v>
                </c:pt>
                <c:pt idx="1513">
                  <c:v>84.119907999999995</c:v>
                </c:pt>
                <c:pt idx="1514">
                  <c:v>84.020696999999998</c:v>
                </c:pt>
                <c:pt idx="1515">
                  <c:v>83.891833000000005</c:v>
                </c:pt>
                <c:pt idx="1516">
                  <c:v>83.785472999999996</c:v>
                </c:pt>
                <c:pt idx="1517">
                  <c:v>83.755651</c:v>
                </c:pt>
                <c:pt idx="1518">
                  <c:v>83.796903999999998</c:v>
                </c:pt>
                <c:pt idx="1519">
                  <c:v>83.846597000000003</c:v>
                </c:pt>
                <c:pt idx="1520">
                  <c:v>83.853465</c:v>
                </c:pt>
                <c:pt idx="1521">
                  <c:v>83.833281999999997</c:v>
                </c:pt>
                <c:pt idx="1522">
                  <c:v>83.845864000000006</c:v>
                </c:pt>
                <c:pt idx="1523">
                  <c:v>83.91995</c:v>
                </c:pt>
                <c:pt idx="1524">
                  <c:v>84.015870000000007</c:v>
                </c:pt>
                <c:pt idx="1525">
                  <c:v>84.070261000000002</c:v>
                </c:pt>
                <c:pt idx="1526">
                  <c:v>84.063703000000004</c:v>
                </c:pt>
                <c:pt idx="1527">
                  <c:v>84.025593000000001</c:v>
                </c:pt>
                <c:pt idx="1528">
                  <c:v>83.981925000000004</c:v>
                </c:pt>
                <c:pt idx="1529">
                  <c:v>83.929765000000003</c:v>
                </c:pt>
                <c:pt idx="1530">
                  <c:v>83.868615000000005</c:v>
                </c:pt>
                <c:pt idx="1531">
                  <c:v>83.823171000000002</c:v>
                </c:pt>
                <c:pt idx="1532">
                  <c:v>83.812657000000002</c:v>
                </c:pt>
                <c:pt idx="1533">
                  <c:v>83.819796999999994</c:v>
                </c:pt>
                <c:pt idx="1534">
                  <c:v>83.815196999999998</c:v>
                </c:pt>
                <c:pt idx="1535">
                  <c:v>83.798098999999993</c:v>
                </c:pt>
                <c:pt idx="1536">
                  <c:v>83.789253000000002</c:v>
                </c:pt>
                <c:pt idx="1537">
                  <c:v>83.795597000000001</c:v>
                </c:pt>
                <c:pt idx="1538">
                  <c:v>83.806144000000003</c:v>
                </c:pt>
                <c:pt idx="1539">
                  <c:v>83.813022000000004</c:v>
                </c:pt>
                <c:pt idx="1540">
                  <c:v>83.811877999999993</c:v>
                </c:pt>
                <c:pt idx="1541">
                  <c:v>83.790546000000006</c:v>
                </c:pt>
                <c:pt idx="1542">
                  <c:v>83.744990000000001</c:v>
                </c:pt>
                <c:pt idx="1543">
                  <c:v>83.700450000000004</c:v>
                </c:pt>
                <c:pt idx="1544">
                  <c:v>83.686750000000004</c:v>
                </c:pt>
                <c:pt idx="1545">
                  <c:v>83.694263000000007</c:v>
                </c:pt>
                <c:pt idx="1546">
                  <c:v>83.685750999999996</c:v>
                </c:pt>
                <c:pt idx="1547">
                  <c:v>83.653910999999994</c:v>
                </c:pt>
                <c:pt idx="1548">
                  <c:v>83.634501</c:v>
                </c:pt>
                <c:pt idx="1549">
                  <c:v>83.652671999999995</c:v>
                </c:pt>
                <c:pt idx="1550">
                  <c:v>83.687644000000006</c:v>
                </c:pt>
                <c:pt idx="1551">
                  <c:v>83.705139000000003</c:v>
                </c:pt>
                <c:pt idx="1552">
                  <c:v>83.697215</c:v>
                </c:pt>
                <c:pt idx="1553">
                  <c:v>83.671964000000003</c:v>
                </c:pt>
                <c:pt idx="1554">
                  <c:v>83.630022999999994</c:v>
                </c:pt>
                <c:pt idx="1555">
                  <c:v>83.576233000000002</c:v>
                </c:pt>
                <c:pt idx="1556">
                  <c:v>83.536634000000006</c:v>
                </c:pt>
                <c:pt idx="1557">
                  <c:v>83.536844000000002</c:v>
                </c:pt>
                <c:pt idx="1558">
                  <c:v>83.570599000000001</c:v>
                </c:pt>
                <c:pt idx="1559">
                  <c:v>83.608810000000005</c:v>
                </c:pt>
                <c:pt idx="1560">
                  <c:v>83.632262999999995</c:v>
                </c:pt>
                <c:pt idx="1561">
                  <c:v>83.638833000000005</c:v>
                </c:pt>
                <c:pt idx="1562">
                  <c:v>83.627382999999995</c:v>
                </c:pt>
                <c:pt idx="1563">
                  <c:v>83.595996999999997</c:v>
                </c:pt>
                <c:pt idx="1564">
                  <c:v>83.553638000000007</c:v>
                </c:pt>
                <c:pt idx="1565">
                  <c:v>83.515844000000001</c:v>
                </c:pt>
                <c:pt idx="1566">
                  <c:v>83.489295999999996</c:v>
                </c:pt>
                <c:pt idx="1567">
                  <c:v>83.473956000000001</c:v>
                </c:pt>
                <c:pt idx="1568">
                  <c:v>83.477478000000005</c:v>
                </c:pt>
                <c:pt idx="1569">
                  <c:v>83.511092000000005</c:v>
                </c:pt>
                <c:pt idx="1570">
                  <c:v>83.568725000000001</c:v>
                </c:pt>
                <c:pt idx="1571">
                  <c:v>83.622753000000003</c:v>
                </c:pt>
                <c:pt idx="1572">
                  <c:v>83.645111</c:v>
                </c:pt>
                <c:pt idx="1573">
                  <c:v>83.627376999999996</c:v>
                </c:pt>
                <c:pt idx="1574">
                  <c:v>83.582082</c:v>
                </c:pt>
                <c:pt idx="1575">
                  <c:v>83.533663000000004</c:v>
                </c:pt>
                <c:pt idx="1576">
                  <c:v>83.505657999999997</c:v>
                </c:pt>
                <c:pt idx="1577">
                  <c:v>83.504375999999993</c:v>
                </c:pt>
                <c:pt idx="1578">
                  <c:v>83.512454000000005</c:v>
                </c:pt>
                <c:pt idx="1579">
                  <c:v>83.506715</c:v>
                </c:pt>
                <c:pt idx="1580">
                  <c:v>83.483480999999998</c:v>
                </c:pt>
                <c:pt idx="1581">
                  <c:v>83.458523</c:v>
                </c:pt>
                <c:pt idx="1582">
                  <c:v>83.442567999999994</c:v>
                </c:pt>
                <c:pt idx="1583">
                  <c:v>83.428791000000004</c:v>
                </c:pt>
                <c:pt idx="1584">
                  <c:v>83.408734999999993</c:v>
                </c:pt>
                <c:pt idx="1585">
                  <c:v>83.390023999999997</c:v>
                </c:pt>
                <c:pt idx="1586">
                  <c:v>83.389055999999997</c:v>
                </c:pt>
                <c:pt idx="1587">
                  <c:v>83.410008000000005</c:v>
                </c:pt>
                <c:pt idx="1588">
                  <c:v>83.438523000000004</c:v>
                </c:pt>
                <c:pt idx="1589">
                  <c:v>83.455962</c:v>
                </c:pt>
                <c:pt idx="1590">
                  <c:v>83.455956</c:v>
                </c:pt>
                <c:pt idx="1591">
                  <c:v>83.447149999999993</c:v>
                </c:pt>
                <c:pt idx="1592">
                  <c:v>83.442732000000007</c:v>
                </c:pt>
                <c:pt idx="1593">
                  <c:v>83.447989000000007</c:v>
                </c:pt>
                <c:pt idx="1594">
                  <c:v>83.457162999999994</c:v>
                </c:pt>
                <c:pt idx="1595">
                  <c:v>83.462012999999999</c:v>
                </c:pt>
                <c:pt idx="1596">
                  <c:v>83.462120999999996</c:v>
                </c:pt>
                <c:pt idx="1597">
                  <c:v>83.464948000000007</c:v>
                </c:pt>
                <c:pt idx="1598">
                  <c:v>83.476455999999999</c:v>
                </c:pt>
                <c:pt idx="1599">
                  <c:v>83.494512</c:v>
                </c:pt>
                <c:pt idx="1600">
                  <c:v>83.512236999999999</c:v>
                </c:pt>
                <c:pt idx="1601">
                  <c:v>83.525308999999993</c:v>
                </c:pt>
                <c:pt idx="1602">
                  <c:v>83.534042999999997</c:v>
                </c:pt>
                <c:pt idx="1603">
                  <c:v>83.539586</c:v>
                </c:pt>
                <c:pt idx="1604">
                  <c:v>83.540763999999996</c:v>
                </c:pt>
                <c:pt idx="1605">
                  <c:v>83.535954000000004</c:v>
                </c:pt>
                <c:pt idx="1606">
                  <c:v>83.527064999999993</c:v>
                </c:pt>
                <c:pt idx="1607">
                  <c:v>83.519368999999998</c:v>
                </c:pt>
                <c:pt idx="1608">
                  <c:v>83.515991</c:v>
                </c:pt>
                <c:pt idx="1609">
                  <c:v>83.514579999999995</c:v>
                </c:pt>
                <c:pt idx="1610">
                  <c:v>83.512977000000006</c:v>
                </c:pt>
                <c:pt idx="1611">
                  <c:v>83.517169999999993</c:v>
                </c:pt>
                <c:pt idx="1612">
                  <c:v>83.537942000000001</c:v>
                </c:pt>
                <c:pt idx="1613">
                  <c:v>83.577023999999994</c:v>
                </c:pt>
                <c:pt idx="1614">
                  <c:v>83.620935000000003</c:v>
                </c:pt>
                <c:pt idx="1615">
                  <c:v>83.652467000000001</c:v>
                </c:pt>
                <c:pt idx="1616">
                  <c:v>83.665650999999997</c:v>
                </c:pt>
                <c:pt idx="1617">
                  <c:v>83.665137999999999</c:v>
                </c:pt>
                <c:pt idx="1618">
                  <c:v>83.653895000000006</c:v>
                </c:pt>
                <c:pt idx="1619">
                  <c:v>83.629195999999993</c:v>
                </c:pt>
                <c:pt idx="1620">
                  <c:v>83.591504</c:v>
                </c:pt>
                <c:pt idx="1621">
                  <c:v>83.549587000000002</c:v>
                </c:pt>
                <c:pt idx="1622">
                  <c:v>83.512662000000006</c:v>
                </c:pt>
                <c:pt idx="1623">
                  <c:v>83.484791000000001</c:v>
                </c:pt>
                <c:pt idx="1624">
                  <c:v>83.475437999999997</c:v>
                </c:pt>
                <c:pt idx="1625">
                  <c:v>83.503299999999996</c:v>
                </c:pt>
                <c:pt idx="1626">
                  <c:v>83.572142999999997</c:v>
                </c:pt>
                <c:pt idx="1627">
                  <c:v>83.645936000000006</c:v>
                </c:pt>
                <c:pt idx="1628">
                  <c:v>83.673803000000007</c:v>
                </c:pt>
                <c:pt idx="1629">
                  <c:v>83.652698000000001</c:v>
                </c:pt>
                <c:pt idx="1630">
                  <c:v>83.642010999999997</c:v>
                </c:pt>
                <c:pt idx="1631">
                  <c:v>83.693081000000006</c:v>
                </c:pt>
                <c:pt idx="1632">
                  <c:v>83.777275000000003</c:v>
                </c:pt>
                <c:pt idx="1633">
                  <c:v>83.809135999999995</c:v>
                </c:pt>
                <c:pt idx="1634">
                  <c:v>83.736414999999994</c:v>
                </c:pt>
                <c:pt idx="1635">
                  <c:v>83.588803999999996</c:v>
                </c:pt>
                <c:pt idx="1636">
                  <c:v>83.459277999999998</c:v>
                </c:pt>
                <c:pt idx="1637">
                  <c:v>83.452826000000002</c:v>
                </c:pt>
                <c:pt idx="1638">
                  <c:v>83.608967000000007</c:v>
                </c:pt>
                <c:pt idx="1639">
                  <c:v>83.857000999999997</c:v>
                </c:pt>
                <c:pt idx="1640">
                  <c:v>84.050000999999995</c:v>
                </c:pt>
                <c:pt idx="1641">
                  <c:v>84.069151000000005</c:v>
                </c:pt>
                <c:pt idx="1642">
                  <c:v>83.927064999999999</c:v>
                </c:pt>
                <c:pt idx="1643">
                  <c:v>83.731102000000007</c:v>
                </c:pt>
                <c:pt idx="1644">
                  <c:v>83.589639000000005</c:v>
                </c:pt>
                <c:pt idx="1645">
                  <c:v>83.550562999999997</c:v>
                </c:pt>
                <c:pt idx="1646">
                  <c:v>83.592770000000002</c:v>
                </c:pt>
                <c:pt idx="1647">
                  <c:v>83.663236999999995</c:v>
                </c:pt>
                <c:pt idx="1648">
                  <c:v>83.703304000000003</c:v>
                </c:pt>
                <c:pt idx="1649">
                  <c:v>83.705524999999994</c:v>
                </c:pt>
                <c:pt idx="1650">
                  <c:v>83.703433000000004</c:v>
                </c:pt>
                <c:pt idx="1651">
                  <c:v>83.719633000000002</c:v>
                </c:pt>
                <c:pt idx="1652">
                  <c:v>83.752538999999999</c:v>
                </c:pt>
                <c:pt idx="1653">
                  <c:v>83.766571999999996</c:v>
                </c:pt>
                <c:pt idx="1654">
                  <c:v>83.740745000000004</c:v>
                </c:pt>
                <c:pt idx="1655">
                  <c:v>83.685528000000005</c:v>
                </c:pt>
                <c:pt idx="1656">
                  <c:v>83.652133000000006</c:v>
                </c:pt>
                <c:pt idx="1657">
                  <c:v>83.680830999999998</c:v>
                </c:pt>
                <c:pt idx="1658">
                  <c:v>83.737387999999996</c:v>
                </c:pt>
                <c:pt idx="1659">
                  <c:v>83.776848000000001</c:v>
                </c:pt>
                <c:pt idx="1660">
                  <c:v>83.777856999999997</c:v>
                </c:pt>
                <c:pt idx="1661">
                  <c:v>83.755127999999999</c:v>
                </c:pt>
                <c:pt idx="1662">
                  <c:v>83.727425999999994</c:v>
                </c:pt>
                <c:pt idx="1663">
                  <c:v>83.71311</c:v>
                </c:pt>
                <c:pt idx="1664">
                  <c:v>83.715933000000007</c:v>
                </c:pt>
                <c:pt idx="1665">
                  <c:v>83.722077999999996</c:v>
                </c:pt>
                <c:pt idx="1666">
                  <c:v>83.708811999999995</c:v>
                </c:pt>
                <c:pt idx="1667">
                  <c:v>83.682506000000004</c:v>
                </c:pt>
                <c:pt idx="1668">
                  <c:v>83.665136000000004</c:v>
                </c:pt>
                <c:pt idx="1669">
                  <c:v>83.671878000000007</c:v>
                </c:pt>
                <c:pt idx="1670">
                  <c:v>83.691505000000006</c:v>
                </c:pt>
                <c:pt idx="1671">
                  <c:v>83.700622999999993</c:v>
                </c:pt>
                <c:pt idx="1672">
                  <c:v>83.706855000000004</c:v>
                </c:pt>
                <c:pt idx="1673">
                  <c:v>83.710192000000006</c:v>
                </c:pt>
                <c:pt idx="1674">
                  <c:v>83.717229000000003</c:v>
                </c:pt>
                <c:pt idx="1675">
                  <c:v>83.726264</c:v>
                </c:pt>
                <c:pt idx="1676">
                  <c:v>83.748855000000006</c:v>
                </c:pt>
                <c:pt idx="1677">
                  <c:v>83.790533999999994</c:v>
                </c:pt>
                <c:pt idx="1678">
                  <c:v>83.828981999999996</c:v>
                </c:pt>
                <c:pt idx="1679">
                  <c:v>83.844102000000007</c:v>
                </c:pt>
                <c:pt idx="1680">
                  <c:v>83.829069000000004</c:v>
                </c:pt>
                <c:pt idx="1681">
                  <c:v>83.800708999999998</c:v>
                </c:pt>
                <c:pt idx="1682">
                  <c:v>83.766889000000006</c:v>
                </c:pt>
                <c:pt idx="1683">
                  <c:v>83.735557999999997</c:v>
                </c:pt>
                <c:pt idx="1684">
                  <c:v>83.718395000000001</c:v>
                </c:pt>
                <c:pt idx="1685">
                  <c:v>83.727722</c:v>
                </c:pt>
                <c:pt idx="1686">
                  <c:v>83.761870000000002</c:v>
                </c:pt>
                <c:pt idx="1687">
                  <c:v>83.803531000000007</c:v>
                </c:pt>
                <c:pt idx="1688">
                  <c:v>83.842068999999995</c:v>
                </c:pt>
                <c:pt idx="1689">
                  <c:v>83.873875999999996</c:v>
                </c:pt>
                <c:pt idx="1690">
                  <c:v>83.896400999999997</c:v>
                </c:pt>
                <c:pt idx="1691">
                  <c:v>83.892568999999995</c:v>
                </c:pt>
                <c:pt idx="1692">
                  <c:v>83.852552000000003</c:v>
                </c:pt>
                <c:pt idx="1693">
                  <c:v>83.786057</c:v>
                </c:pt>
                <c:pt idx="1694">
                  <c:v>83.726759999999999</c:v>
                </c:pt>
                <c:pt idx="1695">
                  <c:v>83.704481000000001</c:v>
                </c:pt>
                <c:pt idx="1696">
                  <c:v>83.723498000000006</c:v>
                </c:pt>
                <c:pt idx="1697">
                  <c:v>83.755334000000005</c:v>
                </c:pt>
                <c:pt idx="1698">
                  <c:v>83.761003000000002</c:v>
                </c:pt>
                <c:pt idx="1699">
                  <c:v>83.722284000000002</c:v>
                </c:pt>
                <c:pt idx="1700">
                  <c:v>83.662132999999997</c:v>
                </c:pt>
                <c:pt idx="1701">
                  <c:v>83.625343000000001</c:v>
                </c:pt>
                <c:pt idx="1702">
                  <c:v>83.642291</c:v>
                </c:pt>
                <c:pt idx="1703">
                  <c:v>83.698746999999997</c:v>
                </c:pt>
                <c:pt idx="1704">
                  <c:v>83.750701000000007</c:v>
                </c:pt>
                <c:pt idx="1705">
                  <c:v>83.757093999999995</c:v>
                </c:pt>
                <c:pt idx="1706">
                  <c:v>83.715219000000005</c:v>
                </c:pt>
                <c:pt idx="1707">
                  <c:v>83.653893999999994</c:v>
                </c:pt>
                <c:pt idx="1708">
                  <c:v>83.604866999999999</c:v>
                </c:pt>
                <c:pt idx="1709">
                  <c:v>83.570335</c:v>
                </c:pt>
                <c:pt idx="1710">
                  <c:v>83.530901</c:v>
                </c:pt>
                <c:pt idx="1711">
                  <c:v>83.478697999999994</c:v>
                </c:pt>
                <c:pt idx="1712">
                  <c:v>83.439456000000007</c:v>
                </c:pt>
                <c:pt idx="1713">
                  <c:v>83.448239000000001</c:v>
                </c:pt>
                <c:pt idx="1714">
                  <c:v>83.506107</c:v>
                </c:pt>
                <c:pt idx="1715">
                  <c:v>83.569950000000006</c:v>
                </c:pt>
                <c:pt idx="1716">
                  <c:v>83.590602000000004</c:v>
                </c:pt>
                <c:pt idx="1717">
                  <c:v>83.557018999999997</c:v>
                </c:pt>
                <c:pt idx="1718">
                  <c:v>83.498334999999997</c:v>
                </c:pt>
                <c:pt idx="1719">
                  <c:v>83.451661000000001</c:v>
                </c:pt>
                <c:pt idx="1720">
                  <c:v>83.431759999999997</c:v>
                </c:pt>
                <c:pt idx="1721">
                  <c:v>83.428140999999997</c:v>
                </c:pt>
                <c:pt idx="1722">
                  <c:v>83.419434999999993</c:v>
                </c:pt>
                <c:pt idx="1723">
                  <c:v>83.393265</c:v>
                </c:pt>
                <c:pt idx="1724">
                  <c:v>83.358705</c:v>
                </c:pt>
                <c:pt idx="1725">
                  <c:v>83.342252999999999</c:v>
                </c:pt>
                <c:pt idx="1726">
                  <c:v>83.364382000000006</c:v>
                </c:pt>
                <c:pt idx="1727">
                  <c:v>83.416331999999997</c:v>
                </c:pt>
                <c:pt idx="1728">
                  <c:v>83.462969000000001</c:v>
                </c:pt>
                <c:pt idx="1729">
                  <c:v>83.468356</c:v>
                </c:pt>
                <c:pt idx="1730">
                  <c:v>83.419077000000001</c:v>
                </c:pt>
                <c:pt idx="1731">
                  <c:v>83.330274000000003</c:v>
                </c:pt>
                <c:pt idx="1732">
                  <c:v>83.239559</c:v>
                </c:pt>
                <c:pt idx="1733">
                  <c:v>83.189774999999997</c:v>
                </c:pt>
                <c:pt idx="1734">
                  <c:v>83.201559000000003</c:v>
                </c:pt>
                <c:pt idx="1735">
                  <c:v>83.253973999999999</c:v>
                </c:pt>
                <c:pt idx="1736">
                  <c:v>83.299931000000001</c:v>
                </c:pt>
                <c:pt idx="1737">
                  <c:v>83.305604000000002</c:v>
                </c:pt>
                <c:pt idx="1738">
                  <c:v>83.272113000000004</c:v>
                </c:pt>
                <c:pt idx="1739">
                  <c:v>83.221367000000001</c:v>
                </c:pt>
                <c:pt idx="1740">
                  <c:v>83.175538000000003</c:v>
                </c:pt>
                <c:pt idx="1741">
                  <c:v>83.152154999999993</c:v>
                </c:pt>
                <c:pt idx="1742">
                  <c:v>83.160191999999995</c:v>
                </c:pt>
                <c:pt idx="1743">
                  <c:v>83.188513999999998</c:v>
                </c:pt>
                <c:pt idx="1744">
                  <c:v>83.207035000000005</c:v>
                </c:pt>
                <c:pt idx="1745">
                  <c:v>83.196472</c:v>
                </c:pt>
                <c:pt idx="1746">
                  <c:v>83.170883000000003</c:v>
                </c:pt>
                <c:pt idx="1747">
                  <c:v>83.160908000000006</c:v>
                </c:pt>
                <c:pt idx="1748">
                  <c:v>83.179851999999997</c:v>
                </c:pt>
                <c:pt idx="1749">
                  <c:v>83.217040999999995</c:v>
                </c:pt>
                <c:pt idx="1750">
                  <c:v>83.256095000000002</c:v>
                </c:pt>
                <c:pt idx="1751">
                  <c:v>83.282604000000006</c:v>
                </c:pt>
                <c:pt idx="1752">
                  <c:v>83.279640000000001</c:v>
                </c:pt>
                <c:pt idx="1753">
                  <c:v>83.235082000000006</c:v>
                </c:pt>
                <c:pt idx="1754">
                  <c:v>83.158140000000003</c:v>
                </c:pt>
                <c:pt idx="1755">
                  <c:v>83.077444999999997</c:v>
                </c:pt>
                <c:pt idx="1756">
                  <c:v>83.019347999999994</c:v>
                </c:pt>
                <c:pt idx="1757">
                  <c:v>82.993326999999994</c:v>
                </c:pt>
                <c:pt idx="1758">
                  <c:v>82.994258000000002</c:v>
                </c:pt>
                <c:pt idx="1759">
                  <c:v>83.004168000000007</c:v>
                </c:pt>
                <c:pt idx="1760">
                  <c:v>82.994816</c:v>
                </c:pt>
                <c:pt idx="1761">
                  <c:v>82.949539000000001</c:v>
                </c:pt>
                <c:pt idx="1762">
                  <c:v>82.888923000000005</c:v>
                </c:pt>
                <c:pt idx="1763">
                  <c:v>82.858739999999997</c:v>
                </c:pt>
                <c:pt idx="1764">
                  <c:v>82.881826000000004</c:v>
                </c:pt>
                <c:pt idx="1765">
                  <c:v>82.932514999999995</c:v>
                </c:pt>
                <c:pt idx="1766">
                  <c:v>82.966994999999997</c:v>
                </c:pt>
                <c:pt idx="1767">
                  <c:v>82.969065000000001</c:v>
                </c:pt>
                <c:pt idx="1768">
                  <c:v>82.956844000000004</c:v>
                </c:pt>
                <c:pt idx="1769">
                  <c:v>82.951800000000006</c:v>
                </c:pt>
                <c:pt idx="1770">
                  <c:v>82.952619999999996</c:v>
                </c:pt>
                <c:pt idx="1771">
                  <c:v>82.939995999999994</c:v>
                </c:pt>
                <c:pt idx="1772">
                  <c:v>82.903675000000007</c:v>
                </c:pt>
                <c:pt idx="1773">
                  <c:v>82.863433000000001</c:v>
                </c:pt>
                <c:pt idx="1774">
                  <c:v>82.856926999999999</c:v>
                </c:pt>
                <c:pt idx="1775">
                  <c:v>82.898818000000006</c:v>
                </c:pt>
                <c:pt idx="1776">
                  <c:v>82.957440000000005</c:v>
                </c:pt>
                <c:pt idx="1777">
                  <c:v>82.988038000000003</c:v>
                </c:pt>
                <c:pt idx="1778">
                  <c:v>82.987397000000001</c:v>
                </c:pt>
                <c:pt idx="1779">
                  <c:v>82.995305999999999</c:v>
                </c:pt>
                <c:pt idx="1780">
                  <c:v>83.036745999999994</c:v>
                </c:pt>
                <c:pt idx="1781">
                  <c:v>83.083845999999994</c:v>
                </c:pt>
                <c:pt idx="1782">
                  <c:v>83.088435000000004</c:v>
                </c:pt>
                <c:pt idx="1783">
                  <c:v>83.035960000000003</c:v>
                </c:pt>
                <c:pt idx="1784">
                  <c:v>82.952504000000005</c:v>
                </c:pt>
                <c:pt idx="1785">
                  <c:v>82.872016000000002</c:v>
                </c:pt>
                <c:pt idx="1786">
                  <c:v>82.816564</c:v>
                </c:pt>
                <c:pt idx="1787">
                  <c:v>82.798800999999997</c:v>
                </c:pt>
                <c:pt idx="1788">
                  <c:v>82.818804</c:v>
                </c:pt>
                <c:pt idx="1789">
                  <c:v>82.856898000000001</c:v>
                </c:pt>
                <c:pt idx="1790">
                  <c:v>82.886632000000006</c:v>
                </c:pt>
                <c:pt idx="1791">
                  <c:v>82.900231000000005</c:v>
                </c:pt>
                <c:pt idx="1792">
                  <c:v>82.912254000000004</c:v>
                </c:pt>
                <c:pt idx="1793">
                  <c:v>82.934546999999995</c:v>
                </c:pt>
                <c:pt idx="1794">
                  <c:v>82.956243999999998</c:v>
                </c:pt>
                <c:pt idx="1795">
                  <c:v>82.954992000000004</c:v>
                </c:pt>
                <c:pt idx="1796">
                  <c:v>82.925268000000003</c:v>
                </c:pt>
                <c:pt idx="1797">
                  <c:v>82.890012999999996</c:v>
                </c:pt>
                <c:pt idx="1798">
                  <c:v>82.882238999999998</c:v>
                </c:pt>
                <c:pt idx="1799">
                  <c:v>82.916137000000006</c:v>
                </c:pt>
                <c:pt idx="1800">
                  <c:v>82.977534000000006</c:v>
                </c:pt>
                <c:pt idx="1801">
                  <c:v>83.041567999999998</c:v>
                </c:pt>
                <c:pt idx="1802">
                  <c:v>83.091487000000001</c:v>
                </c:pt>
                <c:pt idx="1803">
                  <c:v>83.116220999999996</c:v>
                </c:pt>
                <c:pt idx="1804">
                  <c:v>83.104366999999996</c:v>
                </c:pt>
                <c:pt idx="1805">
                  <c:v>83.058238000000003</c:v>
                </c:pt>
                <c:pt idx="1806">
                  <c:v>83.007362999999998</c:v>
                </c:pt>
                <c:pt idx="1807">
                  <c:v>82.984099000000001</c:v>
                </c:pt>
                <c:pt idx="1808">
                  <c:v>82.981160000000003</c:v>
                </c:pt>
                <c:pt idx="1809">
                  <c:v>82.957241999999994</c:v>
                </c:pt>
                <c:pt idx="1810">
                  <c:v>82.896361999999996</c:v>
                </c:pt>
                <c:pt idx="1811">
                  <c:v>82.840209999999999</c:v>
                </c:pt>
                <c:pt idx="1812">
                  <c:v>82.841301000000001</c:v>
                </c:pt>
                <c:pt idx="1813">
                  <c:v>82.893960000000007</c:v>
                </c:pt>
                <c:pt idx="1814">
                  <c:v>82.931372999999994</c:v>
                </c:pt>
                <c:pt idx="1815">
                  <c:v>82.888593999999998</c:v>
                </c:pt>
                <c:pt idx="1816">
                  <c:v>82.760743000000005</c:v>
                </c:pt>
                <c:pt idx="1817">
                  <c:v>82.606470999999999</c:v>
                </c:pt>
                <c:pt idx="1818">
                  <c:v>82.504091000000003</c:v>
                </c:pt>
                <c:pt idx="1819">
                  <c:v>82.493598000000006</c:v>
                </c:pt>
                <c:pt idx="1820">
                  <c:v>82.545299999999997</c:v>
                </c:pt>
                <c:pt idx="1821">
                  <c:v>82.590511000000006</c:v>
                </c:pt>
                <c:pt idx="1822">
                  <c:v>82.588060999999996</c:v>
                </c:pt>
                <c:pt idx="1823">
                  <c:v>82.555638000000002</c:v>
                </c:pt>
                <c:pt idx="1824">
                  <c:v>82.541931000000005</c:v>
                </c:pt>
                <c:pt idx="1825">
                  <c:v>82.582991000000007</c:v>
                </c:pt>
                <c:pt idx="1826">
                  <c:v>82.683274999999995</c:v>
                </c:pt>
                <c:pt idx="1827">
                  <c:v>82.811345000000003</c:v>
                </c:pt>
                <c:pt idx="1828">
                  <c:v>82.904031000000003</c:v>
                </c:pt>
                <c:pt idx="1829">
                  <c:v>82.904617000000002</c:v>
                </c:pt>
                <c:pt idx="1830">
                  <c:v>82.819479000000001</c:v>
                </c:pt>
                <c:pt idx="1831">
                  <c:v>82.721159</c:v>
                </c:pt>
                <c:pt idx="1832">
                  <c:v>82.674226000000004</c:v>
                </c:pt>
                <c:pt idx="1833">
                  <c:v>82.672793999999996</c:v>
                </c:pt>
                <c:pt idx="1834">
                  <c:v>82.675343999999996</c:v>
                </c:pt>
                <c:pt idx="1835">
                  <c:v>82.681217000000004</c:v>
                </c:pt>
                <c:pt idx="1836">
                  <c:v>82.732372999999995</c:v>
                </c:pt>
                <c:pt idx="1837">
                  <c:v>82.842634000000004</c:v>
                </c:pt>
                <c:pt idx="1838">
                  <c:v>82.964682999999994</c:v>
                </c:pt>
                <c:pt idx="1839">
                  <c:v>83.03501</c:v>
                </c:pt>
                <c:pt idx="1840">
                  <c:v>83.027811</c:v>
                </c:pt>
                <c:pt idx="1841">
                  <c:v>82.962427000000005</c:v>
                </c:pt>
                <c:pt idx="1842">
                  <c:v>82.881994000000006</c:v>
                </c:pt>
                <c:pt idx="1843">
                  <c:v>82.828005000000005</c:v>
                </c:pt>
                <c:pt idx="1844">
                  <c:v>82.813157000000004</c:v>
                </c:pt>
                <c:pt idx="1845">
                  <c:v>82.818402000000006</c:v>
                </c:pt>
                <c:pt idx="1846">
                  <c:v>82.827454000000003</c:v>
                </c:pt>
                <c:pt idx="1847">
                  <c:v>82.851450999999997</c:v>
                </c:pt>
                <c:pt idx="1848">
                  <c:v>82.900058999999999</c:v>
                </c:pt>
                <c:pt idx="1849">
                  <c:v>82.940550999999999</c:v>
                </c:pt>
                <c:pt idx="1850">
                  <c:v>82.920430999999994</c:v>
                </c:pt>
                <c:pt idx="1851">
                  <c:v>82.835515000000001</c:v>
                </c:pt>
                <c:pt idx="1852">
                  <c:v>82.745506000000006</c:v>
                </c:pt>
                <c:pt idx="1853">
                  <c:v>82.708792000000003</c:v>
                </c:pt>
                <c:pt idx="1854">
                  <c:v>82.726830000000007</c:v>
                </c:pt>
                <c:pt idx="1855">
                  <c:v>82.764245000000003</c:v>
                </c:pt>
                <c:pt idx="1856">
                  <c:v>82.799398999999994</c:v>
                </c:pt>
                <c:pt idx="1857">
                  <c:v>82.835739000000004</c:v>
                </c:pt>
                <c:pt idx="1858">
                  <c:v>82.877707999999998</c:v>
                </c:pt>
                <c:pt idx="1859">
                  <c:v>82.918356000000003</c:v>
                </c:pt>
                <c:pt idx="1860">
                  <c:v>82.950142</c:v>
                </c:pt>
                <c:pt idx="1861">
                  <c:v>82.975828000000007</c:v>
                </c:pt>
                <c:pt idx="1862">
                  <c:v>83.006488000000004</c:v>
                </c:pt>
                <c:pt idx="1863">
                  <c:v>83.050657999999999</c:v>
                </c:pt>
                <c:pt idx="1864">
                  <c:v>83.100838999999993</c:v>
                </c:pt>
                <c:pt idx="1865">
                  <c:v>83.132023000000004</c:v>
                </c:pt>
                <c:pt idx="1866">
                  <c:v>83.125922000000003</c:v>
                </c:pt>
                <c:pt idx="1867">
                  <c:v>83.098916000000003</c:v>
                </c:pt>
                <c:pt idx="1868">
                  <c:v>83.090449000000007</c:v>
                </c:pt>
                <c:pt idx="1869">
                  <c:v>83.117204000000001</c:v>
                </c:pt>
                <c:pt idx="1870">
                  <c:v>83.154287999999994</c:v>
                </c:pt>
                <c:pt idx="1871">
                  <c:v>83.170849000000004</c:v>
                </c:pt>
                <c:pt idx="1872">
                  <c:v>83.169572000000002</c:v>
                </c:pt>
                <c:pt idx="1873">
                  <c:v>83.173877000000005</c:v>
                </c:pt>
                <c:pt idx="1874">
                  <c:v>83.185748000000004</c:v>
                </c:pt>
                <c:pt idx="1875">
                  <c:v>83.181089999999998</c:v>
                </c:pt>
                <c:pt idx="1876">
                  <c:v>83.149235000000004</c:v>
                </c:pt>
                <c:pt idx="1877">
                  <c:v>83.114363999999995</c:v>
                </c:pt>
                <c:pt idx="1878">
                  <c:v>83.105581000000001</c:v>
                </c:pt>
                <c:pt idx="1879">
                  <c:v>83.120462000000003</c:v>
                </c:pt>
                <c:pt idx="1880">
                  <c:v>83.131917999999999</c:v>
                </c:pt>
                <c:pt idx="1881">
                  <c:v>83.121781999999996</c:v>
                </c:pt>
                <c:pt idx="1882">
                  <c:v>83.092511999999999</c:v>
                </c:pt>
                <c:pt idx="1883">
                  <c:v>83.052138999999997</c:v>
                </c:pt>
                <c:pt idx="1884">
                  <c:v>83.007631000000003</c:v>
                </c:pt>
                <c:pt idx="1885">
                  <c:v>82.976224999999999</c:v>
                </c:pt>
                <c:pt idx="1886">
                  <c:v>82.984684999999999</c:v>
                </c:pt>
                <c:pt idx="1887">
                  <c:v>83.042933000000005</c:v>
                </c:pt>
                <c:pt idx="1888">
                  <c:v>83.125134000000003</c:v>
                </c:pt>
                <c:pt idx="1889">
                  <c:v>83.188906000000003</c:v>
                </c:pt>
                <c:pt idx="1890">
                  <c:v>83.212091999999998</c:v>
                </c:pt>
                <c:pt idx="1891">
                  <c:v>83.205927000000003</c:v>
                </c:pt>
                <c:pt idx="1892">
                  <c:v>83.197652000000005</c:v>
                </c:pt>
                <c:pt idx="1893">
                  <c:v>83.207396000000003</c:v>
                </c:pt>
                <c:pt idx="1894">
                  <c:v>83.235443000000004</c:v>
                </c:pt>
                <c:pt idx="1895">
                  <c:v>83.258420000000001</c:v>
                </c:pt>
                <c:pt idx="1896">
                  <c:v>83.239465999999993</c:v>
                </c:pt>
                <c:pt idx="1897">
                  <c:v>83.158299</c:v>
                </c:pt>
                <c:pt idx="1898">
                  <c:v>83.038549000000003</c:v>
                </c:pt>
                <c:pt idx="1899">
                  <c:v>82.936020999999997</c:v>
                </c:pt>
                <c:pt idx="1900">
                  <c:v>82.891547000000003</c:v>
                </c:pt>
                <c:pt idx="1901">
                  <c:v>82.900751</c:v>
                </c:pt>
                <c:pt idx="1902">
                  <c:v>82.934134</c:v>
                </c:pt>
                <c:pt idx="1903">
                  <c:v>82.975609000000006</c:v>
                </c:pt>
                <c:pt idx="1904">
                  <c:v>83.029510000000002</c:v>
                </c:pt>
                <c:pt idx="1905">
                  <c:v>83.095048000000006</c:v>
                </c:pt>
                <c:pt idx="1906">
                  <c:v>83.149714000000003</c:v>
                </c:pt>
                <c:pt idx="1907">
                  <c:v>83.165131000000002</c:v>
                </c:pt>
                <c:pt idx="1908">
                  <c:v>83.135354000000007</c:v>
                </c:pt>
                <c:pt idx="1909">
                  <c:v>83.086995999999999</c:v>
                </c:pt>
                <c:pt idx="1910">
                  <c:v>83.062659999999994</c:v>
                </c:pt>
                <c:pt idx="1911">
                  <c:v>83.088408000000001</c:v>
                </c:pt>
                <c:pt idx="1912">
                  <c:v>83.149849000000003</c:v>
                </c:pt>
                <c:pt idx="1913">
                  <c:v>83.201431999999997</c:v>
                </c:pt>
                <c:pt idx="1914">
                  <c:v>83.203117000000006</c:v>
                </c:pt>
                <c:pt idx="1915">
                  <c:v>83.153030999999999</c:v>
                </c:pt>
                <c:pt idx="1916">
                  <c:v>83.088041000000004</c:v>
                </c:pt>
                <c:pt idx="1917">
                  <c:v>83.053202999999996</c:v>
                </c:pt>
                <c:pt idx="1918">
                  <c:v>83.070121</c:v>
                </c:pt>
                <c:pt idx="1919">
                  <c:v>83.127758999999998</c:v>
                </c:pt>
                <c:pt idx="1920">
                  <c:v>83.197777000000002</c:v>
                </c:pt>
                <c:pt idx="1921">
                  <c:v>83.259033000000002</c:v>
                </c:pt>
                <c:pt idx="1922">
                  <c:v>83.306787999999997</c:v>
                </c:pt>
                <c:pt idx="1923">
                  <c:v>83.339271999999994</c:v>
                </c:pt>
                <c:pt idx="1924">
                  <c:v>83.343528000000006</c:v>
                </c:pt>
                <c:pt idx="1925">
                  <c:v>83.306186999999994</c:v>
                </c:pt>
                <c:pt idx="1926">
                  <c:v>83.238758000000004</c:v>
                </c:pt>
                <c:pt idx="1927">
                  <c:v>83.178157999999996</c:v>
                </c:pt>
                <c:pt idx="1928">
                  <c:v>83.151784000000006</c:v>
                </c:pt>
                <c:pt idx="1929">
                  <c:v>83.151218</c:v>
                </c:pt>
                <c:pt idx="1930">
                  <c:v>83.150751999999997</c:v>
                </c:pt>
                <c:pt idx="1931">
                  <c:v>83.142328000000006</c:v>
                </c:pt>
                <c:pt idx="1932">
                  <c:v>83.139632000000006</c:v>
                </c:pt>
                <c:pt idx="1933">
                  <c:v>83.154043000000001</c:v>
                </c:pt>
                <c:pt idx="1934">
                  <c:v>83.181185999999997</c:v>
                </c:pt>
                <c:pt idx="1935">
                  <c:v>83.209138999999993</c:v>
                </c:pt>
                <c:pt idx="1936">
                  <c:v>83.226898000000006</c:v>
                </c:pt>
                <c:pt idx="1937">
                  <c:v>83.223012999999995</c:v>
                </c:pt>
                <c:pt idx="1938">
                  <c:v>83.187190999999999</c:v>
                </c:pt>
                <c:pt idx="1939">
                  <c:v>83.118658999999994</c:v>
                </c:pt>
                <c:pt idx="1940">
                  <c:v>83.029437999999999</c:v>
                </c:pt>
                <c:pt idx="1941">
                  <c:v>82.939374999999998</c:v>
                </c:pt>
                <c:pt idx="1942">
                  <c:v>82.872038000000003</c:v>
                </c:pt>
                <c:pt idx="1943">
                  <c:v>82.848110000000005</c:v>
                </c:pt>
                <c:pt idx="1944">
                  <c:v>82.866467999999998</c:v>
                </c:pt>
                <c:pt idx="1945">
                  <c:v>82.89246</c:v>
                </c:pt>
                <c:pt idx="1946">
                  <c:v>82.883909000000003</c:v>
                </c:pt>
                <c:pt idx="1947">
                  <c:v>82.838031999999998</c:v>
                </c:pt>
                <c:pt idx="1948">
                  <c:v>82.801422000000002</c:v>
                </c:pt>
                <c:pt idx="1949">
                  <c:v>82.824451999999994</c:v>
                </c:pt>
                <c:pt idx="1950">
                  <c:v>82.912209000000004</c:v>
                </c:pt>
                <c:pt idx="1951">
                  <c:v>83.022009999999995</c:v>
                </c:pt>
                <c:pt idx="1952">
                  <c:v>83.105418999999998</c:v>
                </c:pt>
                <c:pt idx="1953">
                  <c:v>83.145917999999995</c:v>
                </c:pt>
                <c:pt idx="1954">
                  <c:v>83.153343000000007</c:v>
                </c:pt>
                <c:pt idx="1955">
                  <c:v>83.138260000000002</c:v>
                </c:pt>
                <c:pt idx="1956">
                  <c:v>83.102914999999996</c:v>
                </c:pt>
                <c:pt idx="1957">
                  <c:v>83.045614</c:v>
                </c:pt>
                <c:pt idx="1958">
                  <c:v>82.961927000000003</c:v>
                </c:pt>
                <c:pt idx="1959">
                  <c:v>82.848281</c:v>
                </c:pt>
                <c:pt idx="1960">
                  <c:v>82.719050999999993</c:v>
                </c:pt>
                <c:pt idx="1961">
                  <c:v>82.619281999999998</c:v>
                </c:pt>
                <c:pt idx="1962">
                  <c:v>82.601676999999995</c:v>
                </c:pt>
                <c:pt idx="1963">
                  <c:v>82.673002999999994</c:v>
                </c:pt>
                <c:pt idx="1964">
                  <c:v>82.770067999999995</c:v>
                </c:pt>
                <c:pt idx="1965">
                  <c:v>82.820187000000004</c:v>
                </c:pt>
                <c:pt idx="1966">
                  <c:v>82.825252000000006</c:v>
                </c:pt>
                <c:pt idx="1967">
                  <c:v>82.849003999999994</c:v>
                </c:pt>
                <c:pt idx="1968">
                  <c:v>82.916347000000002</c:v>
                </c:pt>
                <c:pt idx="1969">
                  <c:v>82.973708999999999</c:v>
                </c:pt>
                <c:pt idx="1970">
                  <c:v>82.972217000000001</c:v>
                </c:pt>
                <c:pt idx="1971">
                  <c:v>82.943504000000004</c:v>
                </c:pt>
                <c:pt idx="1972">
                  <c:v>82.949859000000004</c:v>
                </c:pt>
                <c:pt idx="1973">
                  <c:v>82.984900999999994</c:v>
                </c:pt>
                <c:pt idx="1974">
                  <c:v>82.980673999999993</c:v>
                </c:pt>
                <c:pt idx="1975">
                  <c:v>82.910166000000004</c:v>
                </c:pt>
                <c:pt idx="1976">
                  <c:v>82.833267000000006</c:v>
                </c:pt>
                <c:pt idx="1977">
                  <c:v>82.822586000000001</c:v>
                </c:pt>
                <c:pt idx="1978">
                  <c:v>82.876041999999998</c:v>
                </c:pt>
                <c:pt idx="1979">
                  <c:v>82.919099000000003</c:v>
                </c:pt>
                <c:pt idx="1980">
                  <c:v>82.874615000000006</c:v>
                </c:pt>
                <c:pt idx="1981">
                  <c:v>82.726375000000004</c:v>
                </c:pt>
                <c:pt idx="1982">
                  <c:v>82.541110000000003</c:v>
                </c:pt>
                <c:pt idx="1983">
                  <c:v>82.433404999999993</c:v>
                </c:pt>
                <c:pt idx="1984">
                  <c:v>82.465259000000003</c:v>
                </c:pt>
                <c:pt idx="1985">
                  <c:v>82.582223999999997</c:v>
                </c:pt>
                <c:pt idx="1986">
                  <c:v>82.678037000000003</c:v>
                </c:pt>
                <c:pt idx="1987">
                  <c:v>82.696202999999997</c:v>
                </c:pt>
                <c:pt idx="1988">
                  <c:v>82.657674999999998</c:v>
                </c:pt>
                <c:pt idx="1989">
                  <c:v>82.612217999999999</c:v>
                </c:pt>
                <c:pt idx="1990">
                  <c:v>82.590902999999997</c:v>
                </c:pt>
                <c:pt idx="1991">
                  <c:v>82.608373999999998</c:v>
                </c:pt>
                <c:pt idx="1992">
                  <c:v>82.671422000000007</c:v>
                </c:pt>
                <c:pt idx="1993">
                  <c:v>82.758246</c:v>
                </c:pt>
                <c:pt idx="1994">
                  <c:v>82.815813000000006</c:v>
                </c:pt>
                <c:pt idx="1995">
                  <c:v>82.810407999999995</c:v>
                </c:pt>
                <c:pt idx="1996">
                  <c:v>82.771181999999996</c:v>
                </c:pt>
                <c:pt idx="1997">
                  <c:v>82.758088999999998</c:v>
                </c:pt>
                <c:pt idx="1998">
                  <c:v>82.793436999999997</c:v>
                </c:pt>
                <c:pt idx="1999">
                  <c:v>82.842547999999994</c:v>
                </c:pt>
                <c:pt idx="2000">
                  <c:v>82.857972000000004</c:v>
                </c:pt>
                <c:pt idx="2001">
                  <c:v>82.830956999999998</c:v>
                </c:pt>
                <c:pt idx="2002">
                  <c:v>82.793469000000002</c:v>
                </c:pt>
                <c:pt idx="2003">
                  <c:v>82.778418000000002</c:v>
                </c:pt>
                <c:pt idx="2004">
                  <c:v>82.787677000000002</c:v>
                </c:pt>
                <c:pt idx="2005">
                  <c:v>82.799235999999993</c:v>
                </c:pt>
                <c:pt idx="2006">
                  <c:v>82.796598000000003</c:v>
                </c:pt>
                <c:pt idx="2007">
                  <c:v>82.785549000000003</c:v>
                </c:pt>
                <c:pt idx="2008">
                  <c:v>82.782437999999999</c:v>
                </c:pt>
                <c:pt idx="2009">
                  <c:v>82.788088000000002</c:v>
                </c:pt>
                <c:pt idx="2010">
                  <c:v>82.790104999999997</c:v>
                </c:pt>
                <c:pt idx="2011">
                  <c:v>82.788248999999993</c:v>
                </c:pt>
                <c:pt idx="2012">
                  <c:v>82.793777000000006</c:v>
                </c:pt>
                <c:pt idx="2013">
                  <c:v>82.805126999999999</c:v>
                </c:pt>
                <c:pt idx="2014">
                  <c:v>82.802070000000001</c:v>
                </c:pt>
                <c:pt idx="2015">
                  <c:v>82.770539999999997</c:v>
                </c:pt>
                <c:pt idx="2016">
                  <c:v>82.722358999999997</c:v>
                </c:pt>
                <c:pt idx="2017">
                  <c:v>82.686086000000003</c:v>
                </c:pt>
                <c:pt idx="2018">
                  <c:v>82.686757</c:v>
                </c:pt>
                <c:pt idx="2019">
                  <c:v>82.734808000000001</c:v>
                </c:pt>
                <c:pt idx="2020">
                  <c:v>82.818124999999995</c:v>
                </c:pt>
                <c:pt idx="2021">
                  <c:v>82.896298999999999</c:v>
                </c:pt>
                <c:pt idx="2022">
                  <c:v>82.919554000000005</c:v>
                </c:pt>
                <c:pt idx="2023">
                  <c:v>82.873564000000002</c:v>
                </c:pt>
                <c:pt idx="2024">
                  <c:v>82.796020999999996</c:v>
                </c:pt>
                <c:pt idx="2025">
                  <c:v>82.733384000000001</c:v>
                </c:pt>
                <c:pt idx="2026">
                  <c:v>82.700222999999994</c:v>
                </c:pt>
                <c:pt idx="2027">
                  <c:v>82.693359999999998</c:v>
                </c:pt>
                <c:pt idx="2028">
                  <c:v>82.717226999999994</c:v>
                </c:pt>
                <c:pt idx="2029">
                  <c:v>82.769962000000007</c:v>
                </c:pt>
                <c:pt idx="2030">
                  <c:v>82.821827999999996</c:v>
                </c:pt>
                <c:pt idx="2031">
                  <c:v>82.836132000000006</c:v>
                </c:pt>
                <c:pt idx="2032">
                  <c:v>82.813175999999999</c:v>
                </c:pt>
                <c:pt idx="2033">
                  <c:v>82.793854999999994</c:v>
                </c:pt>
                <c:pt idx="2034">
                  <c:v>82.805091000000004</c:v>
                </c:pt>
                <c:pt idx="2035">
                  <c:v>82.829453999999998</c:v>
                </c:pt>
                <c:pt idx="2036">
                  <c:v>82.843271000000001</c:v>
                </c:pt>
                <c:pt idx="2037">
                  <c:v>82.846114999999998</c:v>
                </c:pt>
                <c:pt idx="2038">
                  <c:v>82.844684999999998</c:v>
                </c:pt>
                <c:pt idx="2039">
                  <c:v>82.833136999999994</c:v>
                </c:pt>
                <c:pt idx="2040">
                  <c:v>82.801803000000007</c:v>
                </c:pt>
                <c:pt idx="2041">
                  <c:v>82.756433999999999</c:v>
                </c:pt>
                <c:pt idx="2042">
                  <c:v>82.717862999999994</c:v>
                </c:pt>
                <c:pt idx="2043">
                  <c:v>82.707066999999995</c:v>
                </c:pt>
                <c:pt idx="2044">
                  <c:v>82.734514000000004</c:v>
                </c:pt>
                <c:pt idx="2045">
                  <c:v>82.795925999999994</c:v>
                </c:pt>
                <c:pt idx="2046">
                  <c:v>82.872208999999998</c:v>
                </c:pt>
                <c:pt idx="2047">
                  <c:v>82.937387999999999</c:v>
                </c:pt>
                <c:pt idx="2048">
                  <c:v>82.969864000000001</c:v>
                </c:pt>
                <c:pt idx="2049">
                  <c:v>82.955827999999997</c:v>
                </c:pt>
                <c:pt idx="2050">
                  <c:v>82.893966000000006</c:v>
                </c:pt>
                <c:pt idx="2051">
                  <c:v>82.808205999999998</c:v>
                </c:pt>
                <c:pt idx="2052">
                  <c:v>82.746409999999997</c:v>
                </c:pt>
                <c:pt idx="2053">
                  <c:v>82.746870000000001</c:v>
                </c:pt>
                <c:pt idx="2054">
                  <c:v>82.799563000000006</c:v>
                </c:pt>
                <c:pt idx="2055">
                  <c:v>82.852939000000006</c:v>
                </c:pt>
                <c:pt idx="2056">
                  <c:v>82.864292000000006</c:v>
                </c:pt>
                <c:pt idx="2057">
                  <c:v>82.836589000000004</c:v>
                </c:pt>
                <c:pt idx="2058">
                  <c:v>82.804438000000005</c:v>
                </c:pt>
                <c:pt idx="2059">
                  <c:v>82.789983000000007</c:v>
                </c:pt>
                <c:pt idx="2060">
                  <c:v>82.796754000000007</c:v>
                </c:pt>
                <c:pt idx="2061">
                  <c:v>82.830425000000005</c:v>
                </c:pt>
                <c:pt idx="2062">
                  <c:v>82.888322000000002</c:v>
                </c:pt>
                <c:pt idx="2063">
                  <c:v>82.942897000000002</c:v>
                </c:pt>
                <c:pt idx="2064">
                  <c:v>82.963077999999996</c:v>
                </c:pt>
                <c:pt idx="2065">
                  <c:v>82.950574000000003</c:v>
                </c:pt>
                <c:pt idx="2066">
                  <c:v>82.934483999999998</c:v>
                </c:pt>
                <c:pt idx="2067">
                  <c:v>82.931269</c:v>
                </c:pt>
                <c:pt idx="2068">
                  <c:v>82.930030000000002</c:v>
                </c:pt>
                <c:pt idx="2069">
                  <c:v>82.919691999999998</c:v>
                </c:pt>
                <c:pt idx="2070">
                  <c:v>82.9114</c:v>
                </c:pt>
                <c:pt idx="2071">
                  <c:v>82.921715000000006</c:v>
                </c:pt>
                <c:pt idx="2072">
                  <c:v>82.945899999999995</c:v>
                </c:pt>
                <c:pt idx="2073">
                  <c:v>82.965412999999998</c:v>
                </c:pt>
                <c:pt idx="2074">
                  <c:v>82.972896000000006</c:v>
                </c:pt>
                <c:pt idx="2075">
                  <c:v>82.974911000000006</c:v>
                </c:pt>
                <c:pt idx="2076">
                  <c:v>82.975003000000001</c:v>
                </c:pt>
                <c:pt idx="2077">
                  <c:v>82.971369999999993</c:v>
                </c:pt>
                <c:pt idx="2078">
                  <c:v>82.970630999999997</c:v>
                </c:pt>
                <c:pt idx="2079">
                  <c:v>82.983654999999999</c:v>
                </c:pt>
                <c:pt idx="2080">
                  <c:v>83.010368999999997</c:v>
                </c:pt>
                <c:pt idx="2081">
                  <c:v>83.035514000000006</c:v>
                </c:pt>
                <c:pt idx="2082">
                  <c:v>83.042494000000005</c:v>
                </c:pt>
                <c:pt idx="2083">
                  <c:v>83.037137999999999</c:v>
                </c:pt>
                <c:pt idx="2084">
                  <c:v>83.033990000000003</c:v>
                </c:pt>
                <c:pt idx="2085">
                  <c:v>83.029717000000005</c:v>
                </c:pt>
                <c:pt idx="2086">
                  <c:v>83.010239999999996</c:v>
                </c:pt>
                <c:pt idx="2087">
                  <c:v>82.969691999999995</c:v>
                </c:pt>
                <c:pt idx="2088">
                  <c:v>82.916673000000003</c:v>
                </c:pt>
                <c:pt idx="2089">
                  <c:v>82.865905999999995</c:v>
                </c:pt>
                <c:pt idx="2090">
                  <c:v>82.835626000000005</c:v>
                </c:pt>
                <c:pt idx="2091">
                  <c:v>82.845208999999997</c:v>
                </c:pt>
                <c:pt idx="2092">
                  <c:v>82.893109999999993</c:v>
                </c:pt>
                <c:pt idx="2093">
                  <c:v>82.947968000000003</c:v>
                </c:pt>
                <c:pt idx="2094">
                  <c:v>82.973536999999993</c:v>
                </c:pt>
                <c:pt idx="2095">
                  <c:v>82.959389999999999</c:v>
                </c:pt>
                <c:pt idx="2096">
                  <c:v>82.928510000000003</c:v>
                </c:pt>
                <c:pt idx="2097">
                  <c:v>82.912056000000007</c:v>
                </c:pt>
                <c:pt idx="2098">
                  <c:v>82.918610000000001</c:v>
                </c:pt>
                <c:pt idx="2099">
                  <c:v>82.92944</c:v>
                </c:pt>
                <c:pt idx="2100">
                  <c:v>82.921497000000002</c:v>
                </c:pt>
                <c:pt idx="2101">
                  <c:v>82.893462999999997</c:v>
                </c:pt>
                <c:pt idx="2102">
                  <c:v>82.867358999999993</c:v>
                </c:pt>
                <c:pt idx="2103">
                  <c:v>82.869508999999994</c:v>
                </c:pt>
                <c:pt idx="2104">
                  <c:v>82.907398999999998</c:v>
                </c:pt>
                <c:pt idx="2105">
                  <c:v>82.959855000000005</c:v>
                </c:pt>
                <c:pt idx="2106">
                  <c:v>82.994624000000002</c:v>
                </c:pt>
                <c:pt idx="2107">
                  <c:v>82.997465000000005</c:v>
                </c:pt>
                <c:pt idx="2108">
                  <c:v>82.977366000000004</c:v>
                </c:pt>
                <c:pt idx="2109">
                  <c:v>82.950343000000004</c:v>
                </c:pt>
                <c:pt idx="2110">
                  <c:v>82.932439000000002</c:v>
                </c:pt>
                <c:pt idx="2111">
                  <c:v>82.936685999999995</c:v>
                </c:pt>
                <c:pt idx="2112">
                  <c:v>82.956563000000003</c:v>
                </c:pt>
                <c:pt idx="2113">
                  <c:v>82.973174999999998</c:v>
                </c:pt>
                <c:pt idx="2114">
                  <c:v>82.979026000000005</c:v>
                </c:pt>
                <c:pt idx="2115">
                  <c:v>82.982095999999999</c:v>
                </c:pt>
                <c:pt idx="2116">
                  <c:v>82.996599000000003</c:v>
                </c:pt>
                <c:pt idx="2117">
                  <c:v>83.025617999999994</c:v>
                </c:pt>
                <c:pt idx="2118">
                  <c:v>83.056421</c:v>
                </c:pt>
                <c:pt idx="2119">
                  <c:v>83.074421000000001</c:v>
                </c:pt>
                <c:pt idx="2120">
                  <c:v>83.077164999999994</c:v>
                </c:pt>
                <c:pt idx="2121">
                  <c:v>83.075372999999999</c:v>
                </c:pt>
                <c:pt idx="2122">
                  <c:v>83.081503999999995</c:v>
                </c:pt>
                <c:pt idx="2123">
                  <c:v>83.099340999999995</c:v>
                </c:pt>
                <c:pt idx="2124">
                  <c:v>83.123110999999994</c:v>
                </c:pt>
                <c:pt idx="2125">
                  <c:v>83.141788000000005</c:v>
                </c:pt>
                <c:pt idx="2126">
                  <c:v>83.144097000000002</c:v>
                </c:pt>
                <c:pt idx="2127">
                  <c:v>83.124100999999996</c:v>
                </c:pt>
                <c:pt idx="2128">
                  <c:v>83.082897000000003</c:v>
                </c:pt>
                <c:pt idx="2129">
                  <c:v>83.024287999999999</c:v>
                </c:pt>
                <c:pt idx="2130">
                  <c:v>82.955922000000001</c:v>
                </c:pt>
                <c:pt idx="2131">
                  <c:v>82.909007000000003</c:v>
                </c:pt>
                <c:pt idx="2132">
                  <c:v>82.926079999999999</c:v>
                </c:pt>
                <c:pt idx="2133">
                  <c:v>82.988938000000005</c:v>
                </c:pt>
                <c:pt idx="2134">
                  <c:v>83.043077999999994</c:v>
                </c:pt>
                <c:pt idx="2135">
                  <c:v>83.064756000000003</c:v>
                </c:pt>
                <c:pt idx="2136">
                  <c:v>83.060782000000003</c:v>
                </c:pt>
                <c:pt idx="2137">
                  <c:v>83.050678000000005</c:v>
                </c:pt>
                <c:pt idx="2138">
                  <c:v>83.053196999999997</c:v>
                </c:pt>
                <c:pt idx="2139">
                  <c:v>83.074770000000001</c:v>
                </c:pt>
                <c:pt idx="2140">
                  <c:v>83.103492000000003</c:v>
                </c:pt>
                <c:pt idx="2141">
                  <c:v>83.119589000000005</c:v>
                </c:pt>
                <c:pt idx="2142">
                  <c:v>83.115497000000005</c:v>
                </c:pt>
                <c:pt idx="2143">
                  <c:v>83.101004000000003</c:v>
                </c:pt>
                <c:pt idx="2144">
                  <c:v>83.086776</c:v>
                </c:pt>
                <c:pt idx="2145">
                  <c:v>83.071950000000001</c:v>
                </c:pt>
                <c:pt idx="2146">
                  <c:v>83.054436999999993</c:v>
                </c:pt>
                <c:pt idx="2147">
                  <c:v>83.046323999999998</c:v>
                </c:pt>
                <c:pt idx="2148">
                  <c:v>83.063284999999993</c:v>
                </c:pt>
                <c:pt idx="2149">
                  <c:v>83.101511000000002</c:v>
                </c:pt>
                <c:pt idx="2150">
                  <c:v>83.134574000000001</c:v>
                </c:pt>
                <c:pt idx="2151">
                  <c:v>83.134056000000001</c:v>
                </c:pt>
                <c:pt idx="2152">
                  <c:v>83.094620000000006</c:v>
                </c:pt>
                <c:pt idx="2153">
                  <c:v>83.035804999999996</c:v>
                </c:pt>
                <c:pt idx="2154">
                  <c:v>82.982417999999996</c:v>
                </c:pt>
                <c:pt idx="2155">
                  <c:v>82.953406999999999</c:v>
                </c:pt>
                <c:pt idx="2156">
                  <c:v>82.961371999999997</c:v>
                </c:pt>
                <c:pt idx="2157">
                  <c:v>83.001985000000005</c:v>
                </c:pt>
                <c:pt idx="2158">
                  <c:v>83.053782999999996</c:v>
                </c:pt>
                <c:pt idx="2159">
                  <c:v>83.104012999999995</c:v>
                </c:pt>
                <c:pt idx="2160">
                  <c:v>83.149944000000005</c:v>
                </c:pt>
                <c:pt idx="2161">
                  <c:v>83.186751000000001</c:v>
                </c:pt>
                <c:pt idx="2162">
                  <c:v>83.204275999999993</c:v>
                </c:pt>
                <c:pt idx="2163">
                  <c:v>83.200461000000004</c:v>
                </c:pt>
                <c:pt idx="2164">
                  <c:v>83.187811999999994</c:v>
                </c:pt>
                <c:pt idx="2165">
                  <c:v>83.177564000000004</c:v>
                </c:pt>
                <c:pt idx="2166">
                  <c:v>83.168330999999995</c:v>
                </c:pt>
                <c:pt idx="2167">
                  <c:v>83.155839</c:v>
                </c:pt>
                <c:pt idx="2168">
                  <c:v>83.145867999999993</c:v>
                </c:pt>
                <c:pt idx="2169">
                  <c:v>83.150835000000001</c:v>
                </c:pt>
                <c:pt idx="2170">
                  <c:v>83.172912999999994</c:v>
                </c:pt>
                <c:pt idx="2171">
                  <c:v>83.192701999999997</c:v>
                </c:pt>
                <c:pt idx="2172">
                  <c:v>83.185873000000001</c:v>
                </c:pt>
                <c:pt idx="2173">
                  <c:v>83.159727000000004</c:v>
                </c:pt>
                <c:pt idx="2174">
                  <c:v>83.140764000000004</c:v>
                </c:pt>
                <c:pt idx="2175">
                  <c:v>83.147030000000001</c:v>
                </c:pt>
                <c:pt idx="2176">
                  <c:v>83.177730999999994</c:v>
                </c:pt>
                <c:pt idx="2177">
                  <c:v>83.213632000000004</c:v>
                </c:pt>
                <c:pt idx="2178">
                  <c:v>83.236667999999995</c:v>
                </c:pt>
                <c:pt idx="2179">
                  <c:v>83.239963000000003</c:v>
                </c:pt>
                <c:pt idx="2180">
                  <c:v>83.228442999999999</c:v>
                </c:pt>
                <c:pt idx="2181">
                  <c:v>83.216145999999995</c:v>
                </c:pt>
                <c:pt idx="2182">
                  <c:v>83.213980000000006</c:v>
                </c:pt>
                <c:pt idx="2183">
                  <c:v>83.224395000000001</c:v>
                </c:pt>
                <c:pt idx="2184">
                  <c:v>83.245706999999996</c:v>
                </c:pt>
                <c:pt idx="2185">
                  <c:v>83.274647999999999</c:v>
                </c:pt>
                <c:pt idx="2186">
                  <c:v>83.306047000000007</c:v>
                </c:pt>
                <c:pt idx="2187">
                  <c:v>83.330742000000001</c:v>
                </c:pt>
                <c:pt idx="2188">
                  <c:v>83.339681999999996</c:v>
                </c:pt>
                <c:pt idx="2189">
                  <c:v>83.329143999999999</c:v>
                </c:pt>
                <c:pt idx="2190">
                  <c:v>83.300022999999996</c:v>
                </c:pt>
                <c:pt idx="2191">
                  <c:v>83.261663999999996</c:v>
                </c:pt>
                <c:pt idx="2192">
                  <c:v>83.230866000000006</c:v>
                </c:pt>
                <c:pt idx="2193">
                  <c:v>83.216982000000002</c:v>
                </c:pt>
                <c:pt idx="2194">
                  <c:v>83.212674000000007</c:v>
                </c:pt>
                <c:pt idx="2195">
                  <c:v>83.201741999999996</c:v>
                </c:pt>
                <c:pt idx="2196">
                  <c:v>83.173743999999999</c:v>
                </c:pt>
                <c:pt idx="2197">
                  <c:v>83.130498000000003</c:v>
                </c:pt>
                <c:pt idx="2198">
                  <c:v>83.086533000000003</c:v>
                </c:pt>
                <c:pt idx="2199">
                  <c:v>83.063738999999998</c:v>
                </c:pt>
                <c:pt idx="2200">
                  <c:v>83.068899999999999</c:v>
                </c:pt>
                <c:pt idx="2201">
                  <c:v>83.074380000000005</c:v>
                </c:pt>
                <c:pt idx="2202">
                  <c:v>83.050461999999996</c:v>
                </c:pt>
                <c:pt idx="2203">
                  <c:v>82.999448000000001</c:v>
                </c:pt>
                <c:pt idx="2204">
                  <c:v>82.946734000000006</c:v>
                </c:pt>
                <c:pt idx="2205">
                  <c:v>82.911101000000002</c:v>
                </c:pt>
                <c:pt idx="2206">
                  <c:v>82.888192000000004</c:v>
                </c:pt>
                <c:pt idx="2207">
                  <c:v>82.863782</c:v>
                </c:pt>
                <c:pt idx="2208">
                  <c:v>82.851776000000001</c:v>
                </c:pt>
                <c:pt idx="2209">
                  <c:v>82.875152999999997</c:v>
                </c:pt>
                <c:pt idx="2210">
                  <c:v>82.902867999999998</c:v>
                </c:pt>
                <c:pt idx="2211">
                  <c:v>82.898487000000003</c:v>
                </c:pt>
                <c:pt idx="2212">
                  <c:v>82.859818000000004</c:v>
                </c:pt>
                <c:pt idx="2213">
                  <c:v>82.805003999999997</c:v>
                </c:pt>
                <c:pt idx="2214">
                  <c:v>82.754604</c:v>
                </c:pt>
                <c:pt idx="2215">
                  <c:v>82.720280000000002</c:v>
                </c:pt>
                <c:pt idx="2216">
                  <c:v>82.700689999999994</c:v>
                </c:pt>
                <c:pt idx="2217">
                  <c:v>82.685389999999998</c:v>
                </c:pt>
                <c:pt idx="2218">
                  <c:v>82.663937000000004</c:v>
                </c:pt>
                <c:pt idx="2219">
                  <c:v>82.628656000000007</c:v>
                </c:pt>
                <c:pt idx="2220">
                  <c:v>82.582575000000006</c:v>
                </c:pt>
                <c:pt idx="2221">
                  <c:v>82.532123999999996</c:v>
                </c:pt>
                <c:pt idx="2222">
                  <c:v>82.472961999999995</c:v>
                </c:pt>
                <c:pt idx="2223">
                  <c:v>82.398227000000006</c:v>
                </c:pt>
                <c:pt idx="2224">
                  <c:v>82.310505000000006</c:v>
                </c:pt>
                <c:pt idx="2225">
                  <c:v>82.226939999999999</c:v>
                </c:pt>
                <c:pt idx="2226">
                  <c:v>82.158243999999996</c:v>
                </c:pt>
                <c:pt idx="2227">
                  <c:v>82.082144999999997</c:v>
                </c:pt>
                <c:pt idx="2228">
                  <c:v>81.980982999999995</c:v>
                </c:pt>
                <c:pt idx="2229">
                  <c:v>81.883358000000001</c:v>
                </c:pt>
                <c:pt idx="2230">
                  <c:v>81.783382000000003</c:v>
                </c:pt>
                <c:pt idx="2231">
                  <c:v>81.653272000000001</c:v>
                </c:pt>
                <c:pt idx="2232">
                  <c:v>81.490337999999994</c:v>
                </c:pt>
                <c:pt idx="2233">
                  <c:v>81.324596999999997</c:v>
                </c:pt>
                <c:pt idx="2234">
                  <c:v>81.179765000000003</c:v>
                </c:pt>
                <c:pt idx="2235">
                  <c:v>81.044112999999996</c:v>
                </c:pt>
                <c:pt idx="2236">
                  <c:v>80.897186000000005</c:v>
                </c:pt>
                <c:pt idx="2237">
                  <c:v>80.735256000000007</c:v>
                </c:pt>
                <c:pt idx="2238">
                  <c:v>80.575191000000004</c:v>
                </c:pt>
                <c:pt idx="2239">
                  <c:v>80.433043999999995</c:v>
                </c:pt>
                <c:pt idx="2240">
                  <c:v>80.300560000000004</c:v>
                </c:pt>
                <c:pt idx="2241">
                  <c:v>80.159256999999997</c:v>
                </c:pt>
                <c:pt idx="2242">
                  <c:v>79.993913000000006</c:v>
                </c:pt>
                <c:pt idx="2243">
                  <c:v>79.802659000000006</c:v>
                </c:pt>
                <c:pt idx="2244">
                  <c:v>79.612572999999998</c:v>
                </c:pt>
                <c:pt idx="2245">
                  <c:v>79.448188000000002</c:v>
                </c:pt>
                <c:pt idx="2246">
                  <c:v>79.296063000000004</c:v>
                </c:pt>
                <c:pt idx="2247">
                  <c:v>79.127881000000002</c:v>
                </c:pt>
                <c:pt idx="2248">
                  <c:v>78.933837999999994</c:v>
                </c:pt>
                <c:pt idx="2249">
                  <c:v>78.743876</c:v>
                </c:pt>
                <c:pt idx="2250">
                  <c:v>78.587731000000005</c:v>
                </c:pt>
                <c:pt idx="2251">
                  <c:v>78.434669</c:v>
                </c:pt>
                <c:pt idx="2252">
                  <c:v>78.258357000000004</c:v>
                </c:pt>
                <c:pt idx="2253">
                  <c:v>78.087740999999994</c:v>
                </c:pt>
                <c:pt idx="2254">
                  <c:v>77.947525999999996</c:v>
                </c:pt>
                <c:pt idx="2255">
                  <c:v>77.830636999999996</c:v>
                </c:pt>
                <c:pt idx="2256">
                  <c:v>77.727226000000002</c:v>
                </c:pt>
                <c:pt idx="2257">
                  <c:v>77.635312999999996</c:v>
                </c:pt>
                <c:pt idx="2258">
                  <c:v>77.537633999999997</c:v>
                </c:pt>
                <c:pt idx="2259">
                  <c:v>77.407172000000003</c:v>
                </c:pt>
                <c:pt idx="2260">
                  <c:v>77.255600000000001</c:v>
                </c:pt>
                <c:pt idx="2261">
                  <c:v>77.143162000000004</c:v>
                </c:pt>
                <c:pt idx="2262">
                  <c:v>77.090294</c:v>
                </c:pt>
                <c:pt idx="2263">
                  <c:v>77.063085000000001</c:v>
                </c:pt>
                <c:pt idx="2264">
                  <c:v>77.076078999999993</c:v>
                </c:pt>
                <c:pt idx="2265">
                  <c:v>77.237667999999999</c:v>
                </c:pt>
                <c:pt idx="2266">
                  <c:v>77.620256999999995</c:v>
                </c:pt>
                <c:pt idx="2267">
                  <c:v>78.001337000000007</c:v>
                </c:pt>
                <c:pt idx="2268">
                  <c:v>78.179314000000005</c:v>
                </c:pt>
                <c:pt idx="2269">
                  <c:v>78.210395000000005</c:v>
                </c:pt>
                <c:pt idx="2270">
                  <c:v>78.177471999999995</c:v>
                </c:pt>
                <c:pt idx="2271">
                  <c:v>78.133803999999998</c:v>
                </c:pt>
                <c:pt idx="2272">
                  <c:v>78.106297999999995</c:v>
                </c:pt>
                <c:pt idx="2273">
                  <c:v>78.093367000000001</c:v>
                </c:pt>
                <c:pt idx="2274">
                  <c:v>78.078795999999997</c:v>
                </c:pt>
                <c:pt idx="2275">
                  <c:v>78.051983000000007</c:v>
                </c:pt>
                <c:pt idx="2276">
                  <c:v>78.023559000000006</c:v>
                </c:pt>
                <c:pt idx="2277">
                  <c:v>78.012075999999993</c:v>
                </c:pt>
                <c:pt idx="2278">
                  <c:v>78.016323</c:v>
                </c:pt>
                <c:pt idx="2279">
                  <c:v>78.023390000000006</c:v>
                </c:pt>
                <c:pt idx="2280">
                  <c:v>78.029385000000005</c:v>
                </c:pt>
                <c:pt idx="2281">
                  <c:v>78.014498000000003</c:v>
                </c:pt>
                <c:pt idx="2282">
                  <c:v>77.905553999999995</c:v>
                </c:pt>
                <c:pt idx="2283">
                  <c:v>77.702117000000001</c:v>
                </c:pt>
                <c:pt idx="2284">
                  <c:v>77.523116000000002</c:v>
                </c:pt>
                <c:pt idx="2285">
                  <c:v>77.368683000000004</c:v>
                </c:pt>
                <c:pt idx="2286">
                  <c:v>77.194586000000001</c:v>
                </c:pt>
                <c:pt idx="2287">
                  <c:v>76.994297000000003</c:v>
                </c:pt>
                <c:pt idx="2288">
                  <c:v>76.767921000000001</c:v>
                </c:pt>
                <c:pt idx="2289">
                  <c:v>76.511500999999996</c:v>
                </c:pt>
                <c:pt idx="2290">
                  <c:v>76.252600999999999</c:v>
                </c:pt>
                <c:pt idx="2291">
                  <c:v>76.058383000000006</c:v>
                </c:pt>
                <c:pt idx="2292">
                  <c:v>75.975307999999998</c:v>
                </c:pt>
                <c:pt idx="2293">
                  <c:v>75.988133000000005</c:v>
                </c:pt>
                <c:pt idx="2294">
                  <c:v>76.061845000000005</c:v>
                </c:pt>
                <c:pt idx="2295">
                  <c:v>76.185197000000002</c:v>
                </c:pt>
                <c:pt idx="2296">
                  <c:v>76.326913000000005</c:v>
                </c:pt>
                <c:pt idx="2297">
                  <c:v>76.447868</c:v>
                </c:pt>
                <c:pt idx="2298">
                  <c:v>76.582993000000002</c:v>
                </c:pt>
                <c:pt idx="2299">
                  <c:v>76.853012000000007</c:v>
                </c:pt>
                <c:pt idx="2300">
                  <c:v>77.286287999999999</c:v>
                </c:pt>
                <c:pt idx="2301">
                  <c:v>77.673236000000003</c:v>
                </c:pt>
                <c:pt idx="2302">
                  <c:v>77.915105999999994</c:v>
                </c:pt>
                <c:pt idx="2303">
                  <c:v>78.112016999999994</c:v>
                </c:pt>
                <c:pt idx="2304">
                  <c:v>78.341307</c:v>
                </c:pt>
                <c:pt idx="2305">
                  <c:v>78.547613999999996</c:v>
                </c:pt>
                <c:pt idx="2306">
                  <c:v>78.680080000000004</c:v>
                </c:pt>
                <c:pt idx="2307">
                  <c:v>78.771456999999998</c:v>
                </c:pt>
                <c:pt idx="2308">
                  <c:v>78.849225000000004</c:v>
                </c:pt>
                <c:pt idx="2309">
                  <c:v>78.918154999999999</c:v>
                </c:pt>
                <c:pt idx="2310">
                  <c:v>78.970119999999994</c:v>
                </c:pt>
                <c:pt idx="2311">
                  <c:v>79.003034999999997</c:v>
                </c:pt>
                <c:pt idx="2312">
                  <c:v>79.024805999999998</c:v>
                </c:pt>
                <c:pt idx="2313">
                  <c:v>79.041695000000004</c:v>
                </c:pt>
                <c:pt idx="2314">
                  <c:v>79.052807000000001</c:v>
                </c:pt>
                <c:pt idx="2315">
                  <c:v>79.048672999999994</c:v>
                </c:pt>
                <c:pt idx="2316">
                  <c:v>79.058114000000003</c:v>
                </c:pt>
                <c:pt idx="2317">
                  <c:v>79.115735000000001</c:v>
                </c:pt>
                <c:pt idx="2318">
                  <c:v>79.140421000000003</c:v>
                </c:pt>
                <c:pt idx="2319">
                  <c:v>79.141855000000007</c:v>
                </c:pt>
                <c:pt idx="2320">
                  <c:v>79.136256000000003</c:v>
                </c:pt>
                <c:pt idx="2321">
                  <c:v>79.125895999999997</c:v>
                </c:pt>
                <c:pt idx="2322">
                  <c:v>79.103514000000004</c:v>
                </c:pt>
                <c:pt idx="2323">
                  <c:v>79.065723000000006</c:v>
                </c:pt>
                <c:pt idx="2324">
                  <c:v>79.017371999999995</c:v>
                </c:pt>
                <c:pt idx="2325">
                  <c:v>78.977982999999995</c:v>
                </c:pt>
                <c:pt idx="2326">
                  <c:v>78.966604000000004</c:v>
                </c:pt>
                <c:pt idx="2327">
                  <c:v>78.961968999999996</c:v>
                </c:pt>
                <c:pt idx="2328">
                  <c:v>78.937179</c:v>
                </c:pt>
                <c:pt idx="2329">
                  <c:v>78.883745000000005</c:v>
                </c:pt>
                <c:pt idx="2330">
                  <c:v>78.821239000000006</c:v>
                </c:pt>
                <c:pt idx="2331">
                  <c:v>78.789503999999994</c:v>
                </c:pt>
                <c:pt idx="2332">
                  <c:v>78.780681000000001</c:v>
                </c:pt>
                <c:pt idx="2333">
                  <c:v>78.767257000000001</c:v>
                </c:pt>
                <c:pt idx="2334">
                  <c:v>78.741446999999994</c:v>
                </c:pt>
                <c:pt idx="2335">
                  <c:v>78.694029999999998</c:v>
                </c:pt>
                <c:pt idx="2336">
                  <c:v>78.618110999999999</c:v>
                </c:pt>
                <c:pt idx="2337">
                  <c:v>78.530692000000002</c:v>
                </c:pt>
                <c:pt idx="2338">
                  <c:v>78.479575999999994</c:v>
                </c:pt>
                <c:pt idx="2339">
                  <c:v>78.463437999999996</c:v>
                </c:pt>
                <c:pt idx="2340">
                  <c:v>78.436577999999997</c:v>
                </c:pt>
                <c:pt idx="2341">
                  <c:v>78.384506000000002</c:v>
                </c:pt>
                <c:pt idx="2342">
                  <c:v>78.324967000000001</c:v>
                </c:pt>
                <c:pt idx="2343">
                  <c:v>78.275927999999993</c:v>
                </c:pt>
                <c:pt idx="2344">
                  <c:v>78.250181999999995</c:v>
                </c:pt>
                <c:pt idx="2345">
                  <c:v>78.252928999999995</c:v>
                </c:pt>
                <c:pt idx="2346">
                  <c:v>78.221367999999998</c:v>
                </c:pt>
                <c:pt idx="2347">
                  <c:v>78.049700000000001</c:v>
                </c:pt>
                <c:pt idx="2348">
                  <c:v>77.922413000000006</c:v>
                </c:pt>
                <c:pt idx="2349">
                  <c:v>77.876181000000003</c:v>
                </c:pt>
                <c:pt idx="2350">
                  <c:v>77.869203999999996</c:v>
                </c:pt>
                <c:pt idx="2351">
                  <c:v>77.835361000000006</c:v>
                </c:pt>
                <c:pt idx="2352">
                  <c:v>77.731966</c:v>
                </c:pt>
                <c:pt idx="2353">
                  <c:v>77.588859999999997</c:v>
                </c:pt>
                <c:pt idx="2354">
                  <c:v>77.543339000000003</c:v>
                </c:pt>
                <c:pt idx="2355">
                  <c:v>77.547897000000006</c:v>
                </c:pt>
                <c:pt idx="2356">
                  <c:v>77.535534999999996</c:v>
                </c:pt>
                <c:pt idx="2357">
                  <c:v>77.504223999999994</c:v>
                </c:pt>
                <c:pt idx="2358">
                  <c:v>77.457993000000002</c:v>
                </c:pt>
                <c:pt idx="2359">
                  <c:v>77.410030000000006</c:v>
                </c:pt>
                <c:pt idx="2360">
                  <c:v>77.373002</c:v>
                </c:pt>
                <c:pt idx="2361">
                  <c:v>77.346097</c:v>
                </c:pt>
                <c:pt idx="2362">
                  <c:v>77.308922999999993</c:v>
                </c:pt>
                <c:pt idx="2363">
                  <c:v>77.22099</c:v>
                </c:pt>
                <c:pt idx="2364">
                  <c:v>77.079324</c:v>
                </c:pt>
                <c:pt idx="2365">
                  <c:v>76.984171000000003</c:v>
                </c:pt>
                <c:pt idx="2366">
                  <c:v>76.945049999999995</c:v>
                </c:pt>
                <c:pt idx="2367">
                  <c:v>76.921919000000003</c:v>
                </c:pt>
                <c:pt idx="2368">
                  <c:v>76.903943999999996</c:v>
                </c:pt>
                <c:pt idx="2369">
                  <c:v>76.888571999999996</c:v>
                </c:pt>
                <c:pt idx="2370">
                  <c:v>76.877482999999998</c:v>
                </c:pt>
                <c:pt idx="2371">
                  <c:v>76.863760999999997</c:v>
                </c:pt>
                <c:pt idx="2372">
                  <c:v>76.839357000000007</c:v>
                </c:pt>
                <c:pt idx="2373">
                  <c:v>76.807658000000004</c:v>
                </c:pt>
                <c:pt idx="2374">
                  <c:v>76.770399999999995</c:v>
                </c:pt>
                <c:pt idx="2375">
                  <c:v>76.713661999999999</c:v>
                </c:pt>
                <c:pt idx="2376">
                  <c:v>76.623123000000007</c:v>
                </c:pt>
                <c:pt idx="2377">
                  <c:v>76.530372999999997</c:v>
                </c:pt>
                <c:pt idx="2378">
                  <c:v>76.493915999999999</c:v>
                </c:pt>
                <c:pt idx="2379">
                  <c:v>76.499692999999994</c:v>
                </c:pt>
                <c:pt idx="2380">
                  <c:v>76.508173999999997</c:v>
                </c:pt>
                <c:pt idx="2381">
                  <c:v>76.507278999999997</c:v>
                </c:pt>
                <c:pt idx="2382">
                  <c:v>76.497082000000006</c:v>
                </c:pt>
                <c:pt idx="2383">
                  <c:v>76.481475000000003</c:v>
                </c:pt>
                <c:pt idx="2384">
                  <c:v>76.478363999999999</c:v>
                </c:pt>
                <c:pt idx="2385">
                  <c:v>76.486525</c:v>
                </c:pt>
                <c:pt idx="2386">
                  <c:v>76.487820999999997</c:v>
                </c:pt>
                <c:pt idx="2387">
                  <c:v>76.478307000000001</c:v>
                </c:pt>
                <c:pt idx="2388">
                  <c:v>76.462706999999995</c:v>
                </c:pt>
                <c:pt idx="2389">
                  <c:v>76.454053999999999</c:v>
                </c:pt>
                <c:pt idx="2390">
                  <c:v>76.464241999999999</c:v>
                </c:pt>
                <c:pt idx="2391">
                  <c:v>76.484281999999993</c:v>
                </c:pt>
                <c:pt idx="2392">
                  <c:v>76.488769000000005</c:v>
                </c:pt>
                <c:pt idx="2393">
                  <c:v>76.471845999999999</c:v>
                </c:pt>
                <c:pt idx="2394">
                  <c:v>76.454303999999993</c:v>
                </c:pt>
                <c:pt idx="2395">
                  <c:v>76.450146000000004</c:v>
                </c:pt>
                <c:pt idx="2396">
                  <c:v>76.452988000000005</c:v>
                </c:pt>
                <c:pt idx="2397">
                  <c:v>76.457181000000006</c:v>
                </c:pt>
                <c:pt idx="2398">
                  <c:v>76.469533999999996</c:v>
                </c:pt>
                <c:pt idx="2399">
                  <c:v>76.492092999999997</c:v>
                </c:pt>
                <c:pt idx="2400">
                  <c:v>76.513406000000003</c:v>
                </c:pt>
                <c:pt idx="2401">
                  <c:v>76.524790999999993</c:v>
                </c:pt>
                <c:pt idx="2402">
                  <c:v>76.527372999999997</c:v>
                </c:pt>
                <c:pt idx="2403">
                  <c:v>76.523767000000007</c:v>
                </c:pt>
                <c:pt idx="2404">
                  <c:v>76.517144000000002</c:v>
                </c:pt>
                <c:pt idx="2405">
                  <c:v>76.518698999999998</c:v>
                </c:pt>
                <c:pt idx="2406">
                  <c:v>76.540965</c:v>
                </c:pt>
                <c:pt idx="2407">
                  <c:v>76.578412</c:v>
                </c:pt>
                <c:pt idx="2408">
                  <c:v>76.615151999999995</c:v>
                </c:pt>
                <c:pt idx="2409">
                  <c:v>76.649683999999993</c:v>
                </c:pt>
                <c:pt idx="2410">
                  <c:v>76.695902000000004</c:v>
                </c:pt>
                <c:pt idx="2411">
                  <c:v>76.759598999999994</c:v>
                </c:pt>
                <c:pt idx="2412">
                  <c:v>76.828901000000002</c:v>
                </c:pt>
                <c:pt idx="2413">
                  <c:v>76.891347999999994</c:v>
                </c:pt>
                <c:pt idx="2414">
                  <c:v>76.94314</c:v>
                </c:pt>
                <c:pt idx="2415">
                  <c:v>76.981723000000002</c:v>
                </c:pt>
                <c:pt idx="2416">
                  <c:v>77.003403000000006</c:v>
                </c:pt>
                <c:pt idx="2417">
                  <c:v>77.017882</c:v>
                </c:pt>
                <c:pt idx="2418">
                  <c:v>77.049693000000005</c:v>
                </c:pt>
                <c:pt idx="2419">
                  <c:v>77.109148000000005</c:v>
                </c:pt>
                <c:pt idx="2420">
                  <c:v>77.175368000000006</c:v>
                </c:pt>
                <c:pt idx="2421">
                  <c:v>77.222622000000001</c:v>
                </c:pt>
                <c:pt idx="2422">
                  <c:v>77.239948999999996</c:v>
                </c:pt>
                <c:pt idx="2423">
                  <c:v>77.226248999999996</c:v>
                </c:pt>
                <c:pt idx="2424">
                  <c:v>77.211596999999998</c:v>
                </c:pt>
                <c:pt idx="2425">
                  <c:v>77.240020999999999</c:v>
                </c:pt>
                <c:pt idx="2426">
                  <c:v>77.294314</c:v>
                </c:pt>
                <c:pt idx="2427">
                  <c:v>77.352677999999997</c:v>
                </c:pt>
                <c:pt idx="2428">
                  <c:v>77.405364000000006</c:v>
                </c:pt>
                <c:pt idx="2429">
                  <c:v>77.444770000000005</c:v>
                </c:pt>
                <c:pt idx="2430">
                  <c:v>77.473584000000002</c:v>
                </c:pt>
                <c:pt idx="2431">
                  <c:v>77.523186999999993</c:v>
                </c:pt>
                <c:pt idx="2432">
                  <c:v>77.588519000000005</c:v>
                </c:pt>
                <c:pt idx="2433">
                  <c:v>77.641615999999999</c:v>
                </c:pt>
                <c:pt idx="2434">
                  <c:v>77.684319000000002</c:v>
                </c:pt>
                <c:pt idx="2435">
                  <c:v>77.721297000000007</c:v>
                </c:pt>
                <c:pt idx="2436">
                  <c:v>77.748407999999998</c:v>
                </c:pt>
                <c:pt idx="2437">
                  <c:v>77.758656000000002</c:v>
                </c:pt>
                <c:pt idx="2438">
                  <c:v>77.758324000000002</c:v>
                </c:pt>
                <c:pt idx="2439">
                  <c:v>77.778340999999998</c:v>
                </c:pt>
                <c:pt idx="2440">
                  <c:v>77.800860999999998</c:v>
                </c:pt>
                <c:pt idx="2441">
                  <c:v>77.685764000000006</c:v>
                </c:pt>
                <c:pt idx="2442">
                  <c:v>77.659913000000003</c:v>
                </c:pt>
                <c:pt idx="2443">
                  <c:v>77.666413000000006</c:v>
                </c:pt>
                <c:pt idx="2444">
                  <c:v>77.655407999999994</c:v>
                </c:pt>
                <c:pt idx="2445">
                  <c:v>77.647673999999995</c:v>
                </c:pt>
                <c:pt idx="2446">
                  <c:v>77.658828999999997</c:v>
                </c:pt>
                <c:pt idx="2447">
                  <c:v>77.685524999999998</c:v>
                </c:pt>
                <c:pt idx="2448">
                  <c:v>77.707189</c:v>
                </c:pt>
                <c:pt idx="2449">
                  <c:v>77.707437999999996</c:v>
                </c:pt>
                <c:pt idx="2450">
                  <c:v>77.691702000000006</c:v>
                </c:pt>
                <c:pt idx="2451">
                  <c:v>77.680672999999999</c:v>
                </c:pt>
                <c:pt idx="2452">
                  <c:v>77.673304999999999</c:v>
                </c:pt>
                <c:pt idx="2453">
                  <c:v>77.655815000000004</c:v>
                </c:pt>
                <c:pt idx="2454">
                  <c:v>77.615756000000005</c:v>
                </c:pt>
                <c:pt idx="2455">
                  <c:v>77.544712000000004</c:v>
                </c:pt>
                <c:pt idx="2456">
                  <c:v>77.468863999999996</c:v>
                </c:pt>
                <c:pt idx="2457">
                  <c:v>77.450175000000002</c:v>
                </c:pt>
                <c:pt idx="2458">
                  <c:v>77.509262000000007</c:v>
                </c:pt>
                <c:pt idx="2459">
                  <c:v>77.631073999999998</c:v>
                </c:pt>
                <c:pt idx="2460">
                  <c:v>77.810965999999993</c:v>
                </c:pt>
                <c:pt idx="2461">
                  <c:v>77.936031</c:v>
                </c:pt>
                <c:pt idx="2462">
                  <c:v>77.946477000000002</c:v>
                </c:pt>
                <c:pt idx="2463">
                  <c:v>77.938377000000003</c:v>
                </c:pt>
                <c:pt idx="2464">
                  <c:v>77.941845999999998</c:v>
                </c:pt>
                <c:pt idx="2465">
                  <c:v>77.956885</c:v>
                </c:pt>
                <c:pt idx="2466">
                  <c:v>77.991262000000006</c:v>
                </c:pt>
                <c:pt idx="2467">
                  <c:v>78.055941000000004</c:v>
                </c:pt>
                <c:pt idx="2468">
                  <c:v>78.126317999999998</c:v>
                </c:pt>
                <c:pt idx="2469">
                  <c:v>78.172950999999998</c:v>
                </c:pt>
                <c:pt idx="2470">
                  <c:v>78.211766999999995</c:v>
                </c:pt>
                <c:pt idx="2471">
                  <c:v>78.254626999999999</c:v>
                </c:pt>
                <c:pt idx="2472">
                  <c:v>78.295412999999996</c:v>
                </c:pt>
                <c:pt idx="2473">
                  <c:v>78.327275999999998</c:v>
                </c:pt>
                <c:pt idx="2474">
                  <c:v>78.366939000000002</c:v>
                </c:pt>
                <c:pt idx="2475">
                  <c:v>78.435412999999997</c:v>
                </c:pt>
                <c:pt idx="2476">
                  <c:v>78.528671000000003</c:v>
                </c:pt>
                <c:pt idx="2477">
                  <c:v>78.628726999999998</c:v>
                </c:pt>
                <c:pt idx="2478">
                  <c:v>78.724305000000001</c:v>
                </c:pt>
                <c:pt idx="2479">
                  <c:v>78.819151000000005</c:v>
                </c:pt>
                <c:pt idx="2480">
                  <c:v>78.899226999999996</c:v>
                </c:pt>
                <c:pt idx="2481">
                  <c:v>78.959823</c:v>
                </c:pt>
                <c:pt idx="2482">
                  <c:v>79.019278999999997</c:v>
                </c:pt>
                <c:pt idx="2483">
                  <c:v>79.076650000000001</c:v>
                </c:pt>
                <c:pt idx="2484">
                  <c:v>79.128912</c:v>
                </c:pt>
                <c:pt idx="2485">
                  <c:v>79.173845999999998</c:v>
                </c:pt>
                <c:pt idx="2486">
                  <c:v>79.223945000000001</c:v>
                </c:pt>
                <c:pt idx="2487">
                  <c:v>79.290443999999994</c:v>
                </c:pt>
                <c:pt idx="2488">
                  <c:v>79.366958999999994</c:v>
                </c:pt>
                <c:pt idx="2489">
                  <c:v>79.442592000000005</c:v>
                </c:pt>
                <c:pt idx="2490">
                  <c:v>79.518028000000001</c:v>
                </c:pt>
                <c:pt idx="2491">
                  <c:v>79.613929999999996</c:v>
                </c:pt>
                <c:pt idx="2492">
                  <c:v>79.76867</c:v>
                </c:pt>
                <c:pt idx="2493">
                  <c:v>80.051366000000002</c:v>
                </c:pt>
                <c:pt idx="2494">
                  <c:v>80.280737000000002</c:v>
                </c:pt>
                <c:pt idx="2495">
                  <c:v>80.289169000000001</c:v>
                </c:pt>
                <c:pt idx="2496">
                  <c:v>80.265592999999996</c:v>
                </c:pt>
                <c:pt idx="2497">
                  <c:v>80.270736999999997</c:v>
                </c:pt>
                <c:pt idx="2498">
                  <c:v>80.287125000000003</c:v>
                </c:pt>
                <c:pt idx="2499">
                  <c:v>80.297358000000003</c:v>
                </c:pt>
                <c:pt idx="2500">
                  <c:v>80.279238000000007</c:v>
                </c:pt>
                <c:pt idx="2501">
                  <c:v>80.212456000000003</c:v>
                </c:pt>
                <c:pt idx="2502">
                  <c:v>80.085558000000006</c:v>
                </c:pt>
                <c:pt idx="2503">
                  <c:v>79.918936000000002</c:v>
                </c:pt>
                <c:pt idx="2504">
                  <c:v>79.778581000000003</c:v>
                </c:pt>
                <c:pt idx="2505">
                  <c:v>79.695267999999999</c:v>
                </c:pt>
                <c:pt idx="2506">
                  <c:v>79.640977000000007</c:v>
                </c:pt>
                <c:pt idx="2507">
                  <c:v>79.590090000000004</c:v>
                </c:pt>
                <c:pt idx="2508">
                  <c:v>79.542291000000006</c:v>
                </c:pt>
                <c:pt idx="2509">
                  <c:v>79.524268000000006</c:v>
                </c:pt>
                <c:pt idx="2510">
                  <c:v>79.590924000000001</c:v>
                </c:pt>
                <c:pt idx="2511">
                  <c:v>79.771185000000003</c:v>
                </c:pt>
                <c:pt idx="2512">
                  <c:v>79.989463999999998</c:v>
                </c:pt>
                <c:pt idx="2513">
                  <c:v>80.183053999999998</c:v>
                </c:pt>
                <c:pt idx="2514">
                  <c:v>80.349977999999993</c:v>
                </c:pt>
                <c:pt idx="2515">
                  <c:v>80.495092999999997</c:v>
                </c:pt>
                <c:pt idx="2516">
                  <c:v>80.623057000000003</c:v>
                </c:pt>
                <c:pt idx="2517">
                  <c:v>80.749016999999995</c:v>
                </c:pt>
                <c:pt idx="2518">
                  <c:v>80.885762</c:v>
                </c:pt>
                <c:pt idx="2519">
                  <c:v>81.024131999999994</c:v>
                </c:pt>
                <c:pt idx="2520">
                  <c:v>81.140570999999994</c:v>
                </c:pt>
                <c:pt idx="2521">
                  <c:v>81.222425999999999</c:v>
                </c:pt>
                <c:pt idx="2522">
                  <c:v>81.266103999999999</c:v>
                </c:pt>
                <c:pt idx="2523">
                  <c:v>81.260971999999995</c:v>
                </c:pt>
                <c:pt idx="2524">
                  <c:v>81.206408999999994</c:v>
                </c:pt>
                <c:pt idx="2525">
                  <c:v>81.110480999999993</c:v>
                </c:pt>
                <c:pt idx="2526">
                  <c:v>80.919538000000003</c:v>
                </c:pt>
                <c:pt idx="2527">
                  <c:v>80.524140000000003</c:v>
                </c:pt>
                <c:pt idx="2528">
                  <c:v>80.002814000000001</c:v>
                </c:pt>
                <c:pt idx="2529">
                  <c:v>79.538872999999995</c:v>
                </c:pt>
                <c:pt idx="2530">
                  <c:v>79.125636</c:v>
                </c:pt>
                <c:pt idx="2531">
                  <c:v>78.715091999999999</c:v>
                </c:pt>
                <c:pt idx="2532">
                  <c:v>78.308893999999995</c:v>
                </c:pt>
                <c:pt idx="2533">
                  <c:v>77.924197000000007</c:v>
                </c:pt>
                <c:pt idx="2534">
                  <c:v>77.542272999999994</c:v>
                </c:pt>
                <c:pt idx="2535">
                  <c:v>77.145750000000007</c:v>
                </c:pt>
                <c:pt idx="2536">
                  <c:v>76.804478000000003</c:v>
                </c:pt>
                <c:pt idx="2537">
                  <c:v>76.578486999999996</c:v>
                </c:pt>
                <c:pt idx="2538">
                  <c:v>76.432173000000006</c:v>
                </c:pt>
                <c:pt idx="2539">
                  <c:v>76.316260999999997</c:v>
                </c:pt>
                <c:pt idx="2540">
                  <c:v>76.206343000000004</c:v>
                </c:pt>
                <c:pt idx="2541">
                  <c:v>76.076892999999998</c:v>
                </c:pt>
                <c:pt idx="2542">
                  <c:v>75.895335000000003</c:v>
                </c:pt>
                <c:pt idx="2543">
                  <c:v>75.801948999999993</c:v>
                </c:pt>
                <c:pt idx="2544">
                  <c:v>75.977260000000001</c:v>
                </c:pt>
                <c:pt idx="2545">
                  <c:v>76.245773999999997</c:v>
                </c:pt>
                <c:pt idx="2546">
                  <c:v>76.496668</c:v>
                </c:pt>
                <c:pt idx="2547">
                  <c:v>76.718449000000007</c:v>
                </c:pt>
                <c:pt idx="2548">
                  <c:v>76.914692000000002</c:v>
                </c:pt>
                <c:pt idx="2549">
                  <c:v>77.077409000000003</c:v>
                </c:pt>
                <c:pt idx="2550">
                  <c:v>77.201559000000003</c:v>
                </c:pt>
                <c:pt idx="2551">
                  <c:v>77.304218000000006</c:v>
                </c:pt>
                <c:pt idx="2552">
                  <c:v>77.416949000000002</c:v>
                </c:pt>
                <c:pt idx="2553">
                  <c:v>77.545338999999998</c:v>
                </c:pt>
                <c:pt idx="2554">
                  <c:v>77.665273999999997</c:v>
                </c:pt>
                <c:pt idx="2555">
                  <c:v>77.768838000000002</c:v>
                </c:pt>
                <c:pt idx="2556">
                  <c:v>77.869062999999997</c:v>
                </c:pt>
                <c:pt idx="2557">
                  <c:v>77.978249000000005</c:v>
                </c:pt>
                <c:pt idx="2558">
                  <c:v>78.096442999999994</c:v>
                </c:pt>
                <c:pt idx="2559">
                  <c:v>78.209598999999997</c:v>
                </c:pt>
                <c:pt idx="2560">
                  <c:v>78.297559000000007</c:v>
                </c:pt>
                <c:pt idx="2561">
                  <c:v>78.352926999999994</c:v>
                </c:pt>
                <c:pt idx="2562">
                  <c:v>78.389036000000004</c:v>
                </c:pt>
                <c:pt idx="2563">
                  <c:v>78.437071000000003</c:v>
                </c:pt>
                <c:pt idx="2564">
                  <c:v>78.525794000000005</c:v>
                </c:pt>
                <c:pt idx="2565">
                  <c:v>78.643490999999997</c:v>
                </c:pt>
                <c:pt idx="2566">
                  <c:v>78.755269999999996</c:v>
                </c:pt>
                <c:pt idx="2567">
                  <c:v>78.844789000000006</c:v>
                </c:pt>
                <c:pt idx="2568">
                  <c:v>78.902428999999998</c:v>
                </c:pt>
                <c:pt idx="2569">
                  <c:v>78.919741999999999</c:v>
                </c:pt>
                <c:pt idx="2570">
                  <c:v>78.898965000000004</c:v>
                </c:pt>
                <c:pt idx="2571">
                  <c:v>78.858087999999995</c:v>
                </c:pt>
                <c:pt idx="2572">
                  <c:v>78.816457999999997</c:v>
                </c:pt>
                <c:pt idx="2573">
                  <c:v>78.781210000000002</c:v>
                </c:pt>
                <c:pt idx="2574">
                  <c:v>78.747147999999996</c:v>
                </c:pt>
                <c:pt idx="2575">
                  <c:v>78.699202</c:v>
                </c:pt>
                <c:pt idx="2576">
                  <c:v>78.631894000000003</c:v>
                </c:pt>
                <c:pt idx="2577">
                  <c:v>78.567440000000005</c:v>
                </c:pt>
                <c:pt idx="2578">
                  <c:v>78.518017</c:v>
                </c:pt>
                <c:pt idx="2579">
                  <c:v>78.469823000000005</c:v>
                </c:pt>
                <c:pt idx="2580">
                  <c:v>78.394897</c:v>
                </c:pt>
                <c:pt idx="2581">
                  <c:v>78.283904000000007</c:v>
                </c:pt>
                <c:pt idx="2582">
                  <c:v>78.198329000000001</c:v>
                </c:pt>
                <c:pt idx="2583">
                  <c:v>78.168150999999995</c:v>
                </c:pt>
                <c:pt idx="2584">
                  <c:v>78.163991999999993</c:v>
                </c:pt>
                <c:pt idx="2585">
                  <c:v>78.172978999999998</c:v>
                </c:pt>
                <c:pt idx="2586">
                  <c:v>78.197186000000002</c:v>
                </c:pt>
                <c:pt idx="2587">
                  <c:v>78.231863000000004</c:v>
                </c:pt>
                <c:pt idx="2588">
                  <c:v>78.262848000000005</c:v>
                </c:pt>
                <c:pt idx="2589">
                  <c:v>78.283169999999998</c:v>
                </c:pt>
                <c:pt idx="2590">
                  <c:v>78.297276999999994</c:v>
                </c:pt>
                <c:pt idx="2591">
                  <c:v>78.307912000000002</c:v>
                </c:pt>
                <c:pt idx="2592">
                  <c:v>78.312062999999995</c:v>
                </c:pt>
                <c:pt idx="2593">
                  <c:v>78.304277999999996</c:v>
                </c:pt>
                <c:pt idx="2594">
                  <c:v>78.278453999999996</c:v>
                </c:pt>
                <c:pt idx="2595">
                  <c:v>78.230950000000007</c:v>
                </c:pt>
                <c:pt idx="2596">
                  <c:v>78.169724000000002</c:v>
                </c:pt>
                <c:pt idx="2597">
                  <c:v>78.109927999999996</c:v>
                </c:pt>
                <c:pt idx="2598">
                  <c:v>78.051813999999993</c:v>
                </c:pt>
                <c:pt idx="2599">
                  <c:v>77.972561999999996</c:v>
                </c:pt>
                <c:pt idx="2600">
                  <c:v>77.840625000000003</c:v>
                </c:pt>
                <c:pt idx="2601">
                  <c:v>77.665699000000004</c:v>
                </c:pt>
                <c:pt idx="2602">
                  <c:v>77.504689999999997</c:v>
                </c:pt>
                <c:pt idx="2603">
                  <c:v>77.364594999999994</c:v>
                </c:pt>
                <c:pt idx="2604">
                  <c:v>77.196254999999994</c:v>
                </c:pt>
                <c:pt idx="2605">
                  <c:v>76.986712999999995</c:v>
                </c:pt>
                <c:pt idx="2606">
                  <c:v>76.789664999999999</c:v>
                </c:pt>
                <c:pt idx="2607">
                  <c:v>76.633902000000006</c:v>
                </c:pt>
                <c:pt idx="2608">
                  <c:v>76.495724999999993</c:v>
                </c:pt>
                <c:pt idx="2609">
                  <c:v>76.349209000000002</c:v>
                </c:pt>
                <c:pt idx="2610">
                  <c:v>76.180569000000006</c:v>
                </c:pt>
                <c:pt idx="2611">
                  <c:v>75.972076999999999</c:v>
                </c:pt>
                <c:pt idx="2612">
                  <c:v>75.704252999999994</c:v>
                </c:pt>
                <c:pt idx="2613">
                  <c:v>75.403701999999996</c:v>
                </c:pt>
                <c:pt idx="2614">
                  <c:v>75.131737999999999</c:v>
                </c:pt>
                <c:pt idx="2615">
                  <c:v>74.889801000000006</c:v>
                </c:pt>
                <c:pt idx="2616">
                  <c:v>74.635632999999999</c:v>
                </c:pt>
                <c:pt idx="2617">
                  <c:v>74.351639000000006</c:v>
                </c:pt>
                <c:pt idx="2618">
                  <c:v>74.057339999999996</c:v>
                </c:pt>
                <c:pt idx="2619">
                  <c:v>73.784132</c:v>
                </c:pt>
                <c:pt idx="2620">
                  <c:v>73.558948000000001</c:v>
                </c:pt>
                <c:pt idx="2621">
                  <c:v>73.408288999999996</c:v>
                </c:pt>
                <c:pt idx="2622">
                  <c:v>73.344116999999997</c:v>
                </c:pt>
                <c:pt idx="2623">
                  <c:v>73.346270000000004</c:v>
                </c:pt>
                <c:pt idx="2624">
                  <c:v>73.389394999999993</c:v>
                </c:pt>
                <c:pt idx="2625">
                  <c:v>73.476568</c:v>
                </c:pt>
                <c:pt idx="2626">
                  <c:v>73.616148999999993</c:v>
                </c:pt>
                <c:pt idx="2627">
                  <c:v>73.767714999999995</c:v>
                </c:pt>
                <c:pt idx="2628">
                  <c:v>73.885143999999997</c:v>
                </c:pt>
                <c:pt idx="2629">
                  <c:v>73.971853999999993</c:v>
                </c:pt>
                <c:pt idx="2630">
                  <c:v>74.038494</c:v>
                </c:pt>
                <c:pt idx="2631">
                  <c:v>74.062971000000005</c:v>
                </c:pt>
                <c:pt idx="2632">
                  <c:v>74.017731999999995</c:v>
                </c:pt>
                <c:pt idx="2633">
                  <c:v>73.926022000000003</c:v>
                </c:pt>
                <c:pt idx="2634">
                  <c:v>73.855537999999996</c:v>
                </c:pt>
                <c:pt idx="2635">
                  <c:v>73.867238999999998</c:v>
                </c:pt>
                <c:pt idx="2636">
                  <c:v>73.984477999999996</c:v>
                </c:pt>
                <c:pt idx="2637">
                  <c:v>74.176387000000005</c:v>
                </c:pt>
                <c:pt idx="2638">
                  <c:v>74.369540999999998</c:v>
                </c:pt>
                <c:pt idx="2639">
                  <c:v>74.517441000000005</c:v>
                </c:pt>
                <c:pt idx="2640">
                  <c:v>74.629740999999996</c:v>
                </c:pt>
                <c:pt idx="2641">
                  <c:v>74.718822000000003</c:v>
                </c:pt>
                <c:pt idx="2642">
                  <c:v>74.777129000000002</c:v>
                </c:pt>
                <c:pt idx="2643">
                  <c:v>74.804219000000003</c:v>
                </c:pt>
                <c:pt idx="2644">
                  <c:v>74.821160000000006</c:v>
                </c:pt>
                <c:pt idx="2645">
                  <c:v>74.848050000000001</c:v>
                </c:pt>
                <c:pt idx="2646">
                  <c:v>74.884111000000004</c:v>
                </c:pt>
                <c:pt idx="2647">
                  <c:v>74.923428000000001</c:v>
                </c:pt>
                <c:pt idx="2648">
                  <c:v>74.975774999999999</c:v>
                </c:pt>
                <c:pt idx="2649">
                  <c:v>75.056327999999993</c:v>
                </c:pt>
                <c:pt idx="2650">
                  <c:v>75.170056000000002</c:v>
                </c:pt>
                <c:pt idx="2651">
                  <c:v>75.309731999999997</c:v>
                </c:pt>
                <c:pt idx="2652">
                  <c:v>75.462815000000006</c:v>
                </c:pt>
                <c:pt idx="2653">
                  <c:v>75.617110999999994</c:v>
                </c:pt>
                <c:pt idx="2654">
                  <c:v>75.764996999999994</c:v>
                </c:pt>
                <c:pt idx="2655">
                  <c:v>75.906829000000002</c:v>
                </c:pt>
                <c:pt idx="2656">
                  <c:v>76.045974000000001</c:v>
                </c:pt>
                <c:pt idx="2657">
                  <c:v>76.177919000000003</c:v>
                </c:pt>
                <c:pt idx="2658">
                  <c:v>76.289837000000006</c:v>
                </c:pt>
                <c:pt idx="2659">
                  <c:v>76.373569000000003</c:v>
                </c:pt>
                <c:pt idx="2660">
                  <c:v>76.441057000000001</c:v>
                </c:pt>
                <c:pt idx="2661">
                  <c:v>76.516554999999997</c:v>
                </c:pt>
                <c:pt idx="2662">
                  <c:v>76.602259000000004</c:v>
                </c:pt>
                <c:pt idx="2663">
                  <c:v>76.686055999999994</c:v>
                </c:pt>
                <c:pt idx="2664">
                  <c:v>76.769084000000007</c:v>
                </c:pt>
                <c:pt idx="2665">
                  <c:v>76.853560000000002</c:v>
                </c:pt>
                <c:pt idx="2666">
                  <c:v>76.929890999999998</c:v>
                </c:pt>
                <c:pt idx="2667">
                  <c:v>76.987058000000005</c:v>
                </c:pt>
                <c:pt idx="2668">
                  <c:v>77.024359000000004</c:v>
                </c:pt>
                <c:pt idx="2669">
                  <c:v>77.048671999999996</c:v>
                </c:pt>
                <c:pt idx="2670">
                  <c:v>77.067723999999998</c:v>
                </c:pt>
                <c:pt idx="2671">
                  <c:v>77.088284999999999</c:v>
                </c:pt>
                <c:pt idx="2672">
                  <c:v>77.114982999999995</c:v>
                </c:pt>
                <c:pt idx="2673">
                  <c:v>77.147794000000005</c:v>
                </c:pt>
                <c:pt idx="2674">
                  <c:v>77.185676999999998</c:v>
                </c:pt>
                <c:pt idx="2675">
                  <c:v>77.229406999999995</c:v>
                </c:pt>
                <c:pt idx="2676">
                  <c:v>77.27431</c:v>
                </c:pt>
                <c:pt idx="2677">
                  <c:v>77.302493999999996</c:v>
                </c:pt>
                <c:pt idx="2678">
                  <c:v>77.294105999999999</c:v>
                </c:pt>
                <c:pt idx="2679">
                  <c:v>77.250007999999994</c:v>
                </c:pt>
                <c:pt idx="2680">
                  <c:v>77.195695000000001</c:v>
                </c:pt>
                <c:pt idx="2681">
                  <c:v>77.157776999999996</c:v>
                </c:pt>
                <c:pt idx="2682">
                  <c:v>77.137844000000001</c:v>
                </c:pt>
                <c:pt idx="2683">
                  <c:v>77.116273000000007</c:v>
                </c:pt>
                <c:pt idx="2684">
                  <c:v>77.074938000000003</c:v>
                </c:pt>
                <c:pt idx="2685">
                  <c:v>77.004883000000007</c:v>
                </c:pt>
                <c:pt idx="2686">
                  <c:v>76.906384000000003</c:v>
                </c:pt>
                <c:pt idx="2687">
                  <c:v>76.795675000000003</c:v>
                </c:pt>
                <c:pt idx="2688">
                  <c:v>76.698324</c:v>
                </c:pt>
                <c:pt idx="2689">
                  <c:v>76.624319</c:v>
                </c:pt>
                <c:pt idx="2690">
                  <c:v>76.561616999999998</c:v>
                </c:pt>
                <c:pt idx="2691">
                  <c:v>76.497138000000007</c:v>
                </c:pt>
                <c:pt idx="2692">
                  <c:v>76.431415999999999</c:v>
                </c:pt>
                <c:pt idx="2693">
                  <c:v>76.368622999999999</c:v>
                </c:pt>
                <c:pt idx="2694">
                  <c:v>76.305749000000006</c:v>
                </c:pt>
                <c:pt idx="2695">
                  <c:v>76.240410999999995</c:v>
                </c:pt>
                <c:pt idx="2696">
                  <c:v>76.179668000000007</c:v>
                </c:pt>
                <c:pt idx="2697">
                  <c:v>76.128873999999996</c:v>
                </c:pt>
                <c:pt idx="2698">
                  <c:v>76.079452000000003</c:v>
                </c:pt>
                <c:pt idx="2699">
                  <c:v>76.019606999999993</c:v>
                </c:pt>
                <c:pt idx="2700">
                  <c:v>75.950575000000001</c:v>
                </c:pt>
                <c:pt idx="2701">
                  <c:v>75.881585000000001</c:v>
                </c:pt>
                <c:pt idx="2702">
                  <c:v>75.816215999999997</c:v>
                </c:pt>
                <c:pt idx="2703">
                  <c:v>75.755064000000004</c:v>
                </c:pt>
                <c:pt idx="2704">
                  <c:v>75.702828999999994</c:v>
                </c:pt>
                <c:pt idx="2705">
                  <c:v>75.658378999999996</c:v>
                </c:pt>
                <c:pt idx="2706">
                  <c:v>75.604393000000002</c:v>
                </c:pt>
                <c:pt idx="2707">
                  <c:v>75.522792999999993</c:v>
                </c:pt>
                <c:pt idx="2708">
                  <c:v>75.417320000000004</c:v>
                </c:pt>
                <c:pt idx="2709">
                  <c:v>75.308282000000005</c:v>
                </c:pt>
                <c:pt idx="2710">
                  <c:v>75.207875999999999</c:v>
                </c:pt>
                <c:pt idx="2711">
                  <c:v>75.113619999999997</c:v>
                </c:pt>
                <c:pt idx="2712">
                  <c:v>75.023623999999998</c:v>
                </c:pt>
                <c:pt idx="2713">
                  <c:v>74.942323999999999</c:v>
                </c:pt>
                <c:pt idx="2714">
                  <c:v>74.870340999999996</c:v>
                </c:pt>
                <c:pt idx="2715">
                  <c:v>74.804201000000006</c:v>
                </c:pt>
                <c:pt idx="2716">
                  <c:v>74.747366</c:v>
                </c:pt>
                <c:pt idx="2717">
                  <c:v>74.707848999999996</c:v>
                </c:pt>
                <c:pt idx="2718">
                  <c:v>74.683291999999994</c:v>
                </c:pt>
                <c:pt idx="2719">
                  <c:v>74.659830999999997</c:v>
                </c:pt>
                <c:pt idx="2720">
                  <c:v>74.627063000000007</c:v>
                </c:pt>
                <c:pt idx="2721">
                  <c:v>74.584438000000006</c:v>
                </c:pt>
                <c:pt idx="2722">
                  <c:v>74.531953999999999</c:v>
                </c:pt>
                <c:pt idx="2723">
                  <c:v>74.464894999999999</c:v>
                </c:pt>
                <c:pt idx="2724">
                  <c:v>74.379621999999998</c:v>
                </c:pt>
                <c:pt idx="2725">
                  <c:v>74.277272999999994</c:v>
                </c:pt>
                <c:pt idx="2726">
                  <c:v>74.162142000000003</c:v>
                </c:pt>
                <c:pt idx="2727">
                  <c:v>74.044021000000001</c:v>
                </c:pt>
                <c:pt idx="2728">
                  <c:v>73.940832</c:v>
                </c:pt>
                <c:pt idx="2729">
                  <c:v>73.868100999999996</c:v>
                </c:pt>
                <c:pt idx="2730">
                  <c:v>73.824494000000001</c:v>
                </c:pt>
                <c:pt idx="2731">
                  <c:v>73.797820000000002</c:v>
                </c:pt>
                <c:pt idx="2732">
                  <c:v>73.782246999999998</c:v>
                </c:pt>
                <c:pt idx="2733">
                  <c:v>73.776871999999997</c:v>
                </c:pt>
                <c:pt idx="2734">
                  <c:v>73.771506000000002</c:v>
                </c:pt>
                <c:pt idx="2735">
                  <c:v>73.749424000000005</c:v>
                </c:pt>
                <c:pt idx="2736">
                  <c:v>73.704437999999996</c:v>
                </c:pt>
                <c:pt idx="2737">
                  <c:v>73.643299999999996</c:v>
                </c:pt>
                <c:pt idx="2738">
                  <c:v>73.572199999999995</c:v>
                </c:pt>
                <c:pt idx="2739">
                  <c:v>73.493094999999997</c:v>
                </c:pt>
                <c:pt idx="2740">
                  <c:v>73.413481000000004</c:v>
                </c:pt>
                <c:pt idx="2741">
                  <c:v>73.347795000000005</c:v>
                </c:pt>
                <c:pt idx="2742">
                  <c:v>73.305873000000005</c:v>
                </c:pt>
                <c:pt idx="2743">
                  <c:v>73.289337000000003</c:v>
                </c:pt>
                <c:pt idx="2744">
                  <c:v>73.297543000000005</c:v>
                </c:pt>
                <c:pt idx="2745">
                  <c:v>73.326162999999994</c:v>
                </c:pt>
                <c:pt idx="2746">
                  <c:v>73.362979999999993</c:v>
                </c:pt>
                <c:pt idx="2747">
                  <c:v>73.397329999999997</c:v>
                </c:pt>
                <c:pt idx="2748">
                  <c:v>73.431447000000006</c:v>
                </c:pt>
                <c:pt idx="2749">
                  <c:v>73.471136000000001</c:v>
                </c:pt>
                <c:pt idx="2750">
                  <c:v>73.507529000000005</c:v>
                </c:pt>
                <c:pt idx="2751">
                  <c:v>73.519513000000003</c:v>
                </c:pt>
                <c:pt idx="2752">
                  <c:v>73.492767000000001</c:v>
                </c:pt>
                <c:pt idx="2753">
                  <c:v>73.426919999999996</c:v>
                </c:pt>
                <c:pt idx="2754">
                  <c:v>73.327329000000006</c:v>
                </c:pt>
                <c:pt idx="2755">
                  <c:v>73.200996000000004</c:v>
                </c:pt>
                <c:pt idx="2756">
                  <c:v>73.058222999999998</c:v>
                </c:pt>
                <c:pt idx="2757">
                  <c:v>72.905750999999995</c:v>
                </c:pt>
                <c:pt idx="2758">
                  <c:v>72.738187999999994</c:v>
                </c:pt>
                <c:pt idx="2759">
                  <c:v>72.547083999999998</c:v>
                </c:pt>
                <c:pt idx="2760">
                  <c:v>72.335954000000001</c:v>
                </c:pt>
                <c:pt idx="2761">
                  <c:v>72.113512</c:v>
                </c:pt>
                <c:pt idx="2762">
                  <c:v>71.874611999999999</c:v>
                </c:pt>
                <c:pt idx="2763">
                  <c:v>71.604242999999997</c:v>
                </c:pt>
                <c:pt idx="2764">
                  <c:v>71.301786000000007</c:v>
                </c:pt>
                <c:pt idx="2765">
                  <c:v>70.986096000000003</c:v>
                </c:pt>
                <c:pt idx="2766">
                  <c:v>70.675816999999995</c:v>
                </c:pt>
                <c:pt idx="2767">
                  <c:v>70.382217999999995</c:v>
                </c:pt>
                <c:pt idx="2768">
                  <c:v>70.124402000000003</c:v>
                </c:pt>
                <c:pt idx="2769">
                  <c:v>69.930648000000005</c:v>
                </c:pt>
                <c:pt idx="2770">
                  <c:v>69.815618999999998</c:v>
                </c:pt>
                <c:pt idx="2771">
                  <c:v>69.772126</c:v>
                </c:pt>
                <c:pt idx="2772">
                  <c:v>69.790098</c:v>
                </c:pt>
                <c:pt idx="2773">
                  <c:v>69.866512999999998</c:v>
                </c:pt>
                <c:pt idx="2774">
                  <c:v>69.995604</c:v>
                </c:pt>
                <c:pt idx="2775">
                  <c:v>70.166976000000005</c:v>
                </c:pt>
                <c:pt idx="2776">
                  <c:v>70.368217999999999</c:v>
                </c:pt>
                <c:pt idx="2777">
                  <c:v>70.563603000000001</c:v>
                </c:pt>
                <c:pt idx="2778">
                  <c:v>70.674766000000005</c:v>
                </c:pt>
                <c:pt idx="2779">
                  <c:v>70.620159000000001</c:v>
                </c:pt>
                <c:pt idx="2780">
                  <c:v>70.396106000000003</c:v>
                </c:pt>
                <c:pt idx="2781">
                  <c:v>70.112690999999998</c:v>
                </c:pt>
                <c:pt idx="2782">
                  <c:v>69.933708999999993</c:v>
                </c:pt>
                <c:pt idx="2783">
                  <c:v>69.971558999999999</c:v>
                </c:pt>
                <c:pt idx="2784">
                  <c:v>70.229561000000004</c:v>
                </c:pt>
                <c:pt idx="2785">
                  <c:v>70.618585999999993</c:v>
                </c:pt>
                <c:pt idx="2786">
                  <c:v>71.018107999999998</c:v>
                </c:pt>
                <c:pt idx="2787">
                  <c:v>71.341446000000005</c:v>
                </c:pt>
                <c:pt idx="2788">
                  <c:v>71.559657000000001</c:v>
                </c:pt>
                <c:pt idx="2789">
                  <c:v>71.675213999999997</c:v>
                </c:pt>
                <c:pt idx="2790">
                  <c:v>71.693842000000004</c:v>
                </c:pt>
                <c:pt idx="2791">
                  <c:v>71.631669000000002</c:v>
                </c:pt>
                <c:pt idx="2792">
                  <c:v>71.530112000000003</c:v>
                </c:pt>
                <c:pt idx="2793">
                  <c:v>71.438479000000001</c:v>
                </c:pt>
                <c:pt idx="2794">
                  <c:v>71.382095000000007</c:v>
                </c:pt>
                <c:pt idx="2795">
                  <c:v>71.362952000000007</c:v>
                </c:pt>
                <c:pt idx="2796">
                  <c:v>71.385876999999994</c:v>
                </c:pt>
                <c:pt idx="2797">
                  <c:v>71.460381999999996</c:v>
                </c:pt>
                <c:pt idx="2798">
                  <c:v>71.578541999999999</c:v>
                </c:pt>
                <c:pt idx="2799">
                  <c:v>71.717350999999994</c:v>
                </c:pt>
                <c:pt idx="2800">
                  <c:v>71.867849000000007</c:v>
                </c:pt>
                <c:pt idx="2801">
                  <c:v>72.042242000000002</c:v>
                </c:pt>
                <c:pt idx="2802">
                  <c:v>72.248780999999994</c:v>
                </c:pt>
                <c:pt idx="2803">
                  <c:v>72.476892000000007</c:v>
                </c:pt>
                <c:pt idx="2804">
                  <c:v>72.710766000000007</c:v>
                </c:pt>
                <c:pt idx="2805">
                  <c:v>72.943185999999997</c:v>
                </c:pt>
                <c:pt idx="2806">
                  <c:v>73.173464999999993</c:v>
                </c:pt>
                <c:pt idx="2807">
                  <c:v>73.402017999999998</c:v>
                </c:pt>
                <c:pt idx="2808">
                  <c:v>73.627744000000007</c:v>
                </c:pt>
                <c:pt idx="2809">
                  <c:v>73.844714999999994</c:v>
                </c:pt>
                <c:pt idx="2810">
                  <c:v>74.045120999999995</c:v>
                </c:pt>
                <c:pt idx="2811">
                  <c:v>74.230524000000003</c:v>
                </c:pt>
                <c:pt idx="2812">
                  <c:v>74.411874999999995</c:v>
                </c:pt>
                <c:pt idx="2813">
                  <c:v>74.591404999999995</c:v>
                </c:pt>
                <c:pt idx="2814">
                  <c:v>74.754913999999999</c:v>
                </c:pt>
                <c:pt idx="2815">
                  <c:v>74.892556999999996</c:v>
                </c:pt>
                <c:pt idx="2816">
                  <c:v>75.016744000000003</c:v>
                </c:pt>
                <c:pt idx="2817">
                  <c:v>75.146923000000001</c:v>
                </c:pt>
                <c:pt idx="2818">
                  <c:v>75.285032999999999</c:v>
                </c:pt>
                <c:pt idx="2819">
                  <c:v>75.417983000000007</c:v>
                </c:pt>
                <c:pt idx="2820">
                  <c:v>75.536654999999996</c:v>
                </c:pt>
                <c:pt idx="2821">
                  <c:v>75.639364</c:v>
                </c:pt>
                <c:pt idx="2822">
                  <c:v>75.723831000000004</c:v>
                </c:pt>
                <c:pt idx="2823">
                  <c:v>75.790474000000003</c:v>
                </c:pt>
                <c:pt idx="2824">
                  <c:v>75.849964</c:v>
                </c:pt>
                <c:pt idx="2825">
                  <c:v>75.914394999999999</c:v>
                </c:pt>
                <c:pt idx="2826">
                  <c:v>75.982552999999996</c:v>
                </c:pt>
                <c:pt idx="2827">
                  <c:v>76.044424000000006</c:v>
                </c:pt>
                <c:pt idx="2828">
                  <c:v>76.097755000000006</c:v>
                </c:pt>
                <c:pt idx="2829">
                  <c:v>76.149628000000007</c:v>
                </c:pt>
                <c:pt idx="2830">
                  <c:v>76.205293999999995</c:v>
                </c:pt>
                <c:pt idx="2831">
                  <c:v>76.266406000000003</c:v>
                </c:pt>
                <c:pt idx="2832">
                  <c:v>76.337030999999996</c:v>
                </c:pt>
                <c:pt idx="2833">
                  <c:v>76.419500999999997</c:v>
                </c:pt>
                <c:pt idx="2834">
                  <c:v>76.505196999999995</c:v>
                </c:pt>
                <c:pt idx="2835">
                  <c:v>76.579902000000004</c:v>
                </c:pt>
                <c:pt idx="2836">
                  <c:v>76.637990000000002</c:v>
                </c:pt>
                <c:pt idx="2837">
                  <c:v>76.683291999999994</c:v>
                </c:pt>
                <c:pt idx="2838">
                  <c:v>76.718704000000002</c:v>
                </c:pt>
                <c:pt idx="2839">
                  <c:v>76.743815999999995</c:v>
                </c:pt>
                <c:pt idx="2840">
                  <c:v>76.760337000000007</c:v>
                </c:pt>
                <c:pt idx="2841">
                  <c:v>76.770576000000005</c:v>
                </c:pt>
                <c:pt idx="2842">
                  <c:v>76.772002000000001</c:v>
                </c:pt>
                <c:pt idx="2843">
                  <c:v>76.762227999999993</c:v>
                </c:pt>
                <c:pt idx="2844">
                  <c:v>76.747906</c:v>
                </c:pt>
                <c:pt idx="2845">
                  <c:v>76.739859999999993</c:v>
                </c:pt>
                <c:pt idx="2846">
                  <c:v>76.740802000000002</c:v>
                </c:pt>
                <c:pt idx="2847">
                  <c:v>76.746655000000004</c:v>
                </c:pt>
                <c:pt idx="2848">
                  <c:v>76.757827000000006</c:v>
                </c:pt>
                <c:pt idx="2849">
                  <c:v>76.777827000000002</c:v>
                </c:pt>
                <c:pt idx="2850">
                  <c:v>76.800976000000006</c:v>
                </c:pt>
                <c:pt idx="2851">
                  <c:v>76.814187000000004</c:v>
                </c:pt>
                <c:pt idx="2852">
                  <c:v>76.815055000000001</c:v>
                </c:pt>
                <c:pt idx="2853">
                  <c:v>76.818966000000003</c:v>
                </c:pt>
                <c:pt idx="2854">
                  <c:v>76.843350000000001</c:v>
                </c:pt>
                <c:pt idx="2855">
                  <c:v>76.890880999999993</c:v>
                </c:pt>
                <c:pt idx="2856">
                  <c:v>76.951716000000005</c:v>
                </c:pt>
                <c:pt idx="2857">
                  <c:v>77.016209000000003</c:v>
                </c:pt>
                <c:pt idx="2858">
                  <c:v>77.080965000000006</c:v>
                </c:pt>
                <c:pt idx="2859">
                  <c:v>77.146272999999994</c:v>
                </c:pt>
                <c:pt idx="2860">
                  <c:v>77.212952999999999</c:v>
                </c:pt>
                <c:pt idx="2861">
                  <c:v>77.283051</c:v>
                </c:pt>
                <c:pt idx="2862">
                  <c:v>77.361547000000002</c:v>
                </c:pt>
                <c:pt idx="2863">
                  <c:v>77.452394999999996</c:v>
                </c:pt>
                <c:pt idx="2864">
                  <c:v>77.547807000000006</c:v>
                </c:pt>
                <c:pt idx="2865">
                  <c:v>77.624379000000005</c:v>
                </c:pt>
                <c:pt idx="2866">
                  <c:v>77.660413000000005</c:v>
                </c:pt>
                <c:pt idx="2867">
                  <c:v>77.659983999999994</c:v>
                </c:pt>
                <c:pt idx="2868">
                  <c:v>77.650409999999994</c:v>
                </c:pt>
                <c:pt idx="2869">
                  <c:v>77.651000999999994</c:v>
                </c:pt>
                <c:pt idx="2870">
                  <c:v>77.651272000000006</c:v>
                </c:pt>
                <c:pt idx="2871">
                  <c:v>77.625967000000003</c:v>
                </c:pt>
                <c:pt idx="2872">
                  <c:v>77.564891000000003</c:v>
                </c:pt>
                <c:pt idx="2873">
                  <c:v>77.480417000000003</c:v>
                </c:pt>
                <c:pt idx="2874">
                  <c:v>77.391239999999996</c:v>
                </c:pt>
                <c:pt idx="2875">
                  <c:v>77.308121999999997</c:v>
                </c:pt>
                <c:pt idx="2876">
                  <c:v>77.234392</c:v>
                </c:pt>
                <c:pt idx="2877">
                  <c:v>77.171364999999994</c:v>
                </c:pt>
                <c:pt idx="2878">
                  <c:v>77.120901000000003</c:v>
                </c:pt>
                <c:pt idx="2879">
                  <c:v>77.087680000000006</c:v>
                </c:pt>
                <c:pt idx="2880">
                  <c:v>77.078259000000003</c:v>
                </c:pt>
                <c:pt idx="2881">
                  <c:v>77.091860999999994</c:v>
                </c:pt>
                <c:pt idx="2882">
                  <c:v>77.114521999999994</c:v>
                </c:pt>
                <c:pt idx="2883">
                  <c:v>77.131144000000006</c:v>
                </c:pt>
                <c:pt idx="2884">
                  <c:v>77.141457000000003</c:v>
                </c:pt>
                <c:pt idx="2885">
                  <c:v>77.154477999999997</c:v>
                </c:pt>
                <c:pt idx="2886">
                  <c:v>77.168052000000003</c:v>
                </c:pt>
                <c:pt idx="2887">
                  <c:v>77.165655000000001</c:v>
                </c:pt>
                <c:pt idx="2888">
                  <c:v>77.138801000000001</c:v>
                </c:pt>
                <c:pt idx="2889">
                  <c:v>77.105170999999999</c:v>
                </c:pt>
                <c:pt idx="2890">
                  <c:v>77.096262999999993</c:v>
                </c:pt>
                <c:pt idx="2891">
                  <c:v>77.125322999999995</c:v>
                </c:pt>
                <c:pt idx="2892">
                  <c:v>77.170205999999993</c:v>
                </c:pt>
                <c:pt idx="2893">
                  <c:v>77.188631999999998</c:v>
                </c:pt>
                <c:pt idx="2894">
                  <c:v>77.153986000000003</c:v>
                </c:pt>
                <c:pt idx="2895">
                  <c:v>77.079037</c:v>
                </c:pt>
                <c:pt idx="2896">
                  <c:v>77.002786</c:v>
                </c:pt>
                <c:pt idx="2897">
                  <c:v>76.955179000000001</c:v>
                </c:pt>
                <c:pt idx="2898">
                  <c:v>76.936638000000002</c:v>
                </c:pt>
                <c:pt idx="2899">
                  <c:v>76.929450000000003</c:v>
                </c:pt>
                <c:pt idx="2900">
                  <c:v>76.9221</c:v>
                </c:pt>
                <c:pt idx="2901">
                  <c:v>76.915609000000003</c:v>
                </c:pt>
                <c:pt idx="2902">
                  <c:v>76.916691</c:v>
                </c:pt>
                <c:pt idx="2903">
                  <c:v>76.929957999999999</c:v>
                </c:pt>
                <c:pt idx="2904">
                  <c:v>76.952900999999997</c:v>
                </c:pt>
                <c:pt idx="2905">
                  <c:v>76.972835000000003</c:v>
                </c:pt>
                <c:pt idx="2906">
                  <c:v>76.975902000000005</c:v>
                </c:pt>
                <c:pt idx="2907">
                  <c:v>76.965374999999995</c:v>
                </c:pt>
                <c:pt idx="2908">
                  <c:v>76.962845000000002</c:v>
                </c:pt>
                <c:pt idx="2909">
                  <c:v>76.985149000000007</c:v>
                </c:pt>
                <c:pt idx="2910">
                  <c:v>77.028169000000005</c:v>
                </c:pt>
                <c:pt idx="2911">
                  <c:v>77.078616999999994</c:v>
                </c:pt>
                <c:pt idx="2912">
                  <c:v>77.129510999999994</c:v>
                </c:pt>
                <c:pt idx="2913">
                  <c:v>77.175430000000006</c:v>
                </c:pt>
                <c:pt idx="2914">
                  <c:v>77.204913000000005</c:v>
                </c:pt>
                <c:pt idx="2915">
                  <c:v>77.210696999999996</c:v>
                </c:pt>
                <c:pt idx="2916">
                  <c:v>77.203935000000001</c:v>
                </c:pt>
                <c:pt idx="2917">
                  <c:v>77.209271999999999</c:v>
                </c:pt>
                <c:pt idx="2918">
                  <c:v>77.244285000000005</c:v>
                </c:pt>
                <c:pt idx="2919">
                  <c:v>77.30565</c:v>
                </c:pt>
                <c:pt idx="2920">
                  <c:v>77.372146999999998</c:v>
                </c:pt>
                <c:pt idx="2921">
                  <c:v>77.417353000000006</c:v>
                </c:pt>
                <c:pt idx="2922">
                  <c:v>77.426586999999998</c:v>
                </c:pt>
                <c:pt idx="2923">
                  <c:v>77.410859000000002</c:v>
                </c:pt>
                <c:pt idx="2924">
                  <c:v>77.402180000000001</c:v>
                </c:pt>
                <c:pt idx="2925">
                  <c:v>77.427929000000006</c:v>
                </c:pt>
                <c:pt idx="2926">
                  <c:v>77.487376999999995</c:v>
                </c:pt>
                <c:pt idx="2927">
                  <c:v>77.554939000000005</c:v>
                </c:pt>
                <c:pt idx="2928">
                  <c:v>77.604545999999999</c:v>
                </c:pt>
                <c:pt idx="2929">
                  <c:v>77.627352999999999</c:v>
                </c:pt>
                <c:pt idx="2930">
                  <c:v>77.630026999999998</c:v>
                </c:pt>
                <c:pt idx="2931">
                  <c:v>77.624853999999999</c:v>
                </c:pt>
                <c:pt idx="2932">
                  <c:v>77.625157000000002</c:v>
                </c:pt>
                <c:pt idx="2933">
                  <c:v>77.644381999999993</c:v>
                </c:pt>
                <c:pt idx="2934">
                  <c:v>77.689608000000007</c:v>
                </c:pt>
                <c:pt idx="2935">
                  <c:v>77.751812999999999</c:v>
                </c:pt>
                <c:pt idx="2936">
                  <c:v>77.807754000000003</c:v>
                </c:pt>
                <c:pt idx="2937">
                  <c:v>77.839146999999997</c:v>
                </c:pt>
                <c:pt idx="2938">
                  <c:v>77.850601999999995</c:v>
                </c:pt>
                <c:pt idx="2939">
                  <c:v>77.861573000000007</c:v>
                </c:pt>
                <c:pt idx="2940">
                  <c:v>77.880410999999995</c:v>
                </c:pt>
                <c:pt idx="2941">
                  <c:v>77.897309000000007</c:v>
                </c:pt>
                <c:pt idx="2942">
                  <c:v>77.906602000000007</c:v>
                </c:pt>
                <c:pt idx="2943">
                  <c:v>77.922430000000006</c:v>
                </c:pt>
                <c:pt idx="2944">
                  <c:v>77.960536000000005</c:v>
                </c:pt>
                <c:pt idx="2945">
                  <c:v>78.014436000000003</c:v>
                </c:pt>
                <c:pt idx="2946">
                  <c:v>78.065601999999998</c:v>
                </c:pt>
                <c:pt idx="2947">
                  <c:v>78.113195000000005</c:v>
                </c:pt>
                <c:pt idx="2948">
                  <c:v>78.174036000000001</c:v>
                </c:pt>
                <c:pt idx="2949">
                  <c:v>78.250129000000001</c:v>
                </c:pt>
                <c:pt idx="2950">
                  <c:v>78.317823000000004</c:v>
                </c:pt>
                <c:pt idx="2951">
                  <c:v>78.359498000000002</c:v>
                </c:pt>
                <c:pt idx="2952">
                  <c:v>78.385914</c:v>
                </c:pt>
                <c:pt idx="2953">
                  <c:v>78.417080999999996</c:v>
                </c:pt>
                <c:pt idx="2954">
                  <c:v>78.459271999999999</c:v>
                </c:pt>
                <c:pt idx="2955">
                  <c:v>78.508302999999998</c:v>
                </c:pt>
                <c:pt idx="2956">
                  <c:v>78.558993999999998</c:v>
                </c:pt>
                <c:pt idx="2957">
                  <c:v>78.603095999999994</c:v>
                </c:pt>
                <c:pt idx="2958">
                  <c:v>78.630978999999996</c:v>
                </c:pt>
                <c:pt idx="2959">
                  <c:v>78.645148000000006</c:v>
                </c:pt>
                <c:pt idx="2960">
                  <c:v>78.663174999999995</c:v>
                </c:pt>
                <c:pt idx="2961">
                  <c:v>78.698014000000001</c:v>
                </c:pt>
                <c:pt idx="2962">
                  <c:v>78.740741</c:v>
                </c:pt>
                <c:pt idx="2963">
                  <c:v>78.770245000000003</c:v>
                </c:pt>
                <c:pt idx="2964">
                  <c:v>78.775174000000007</c:v>
                </c:pt>
                <c:pt idx="2965">
                  <c:v>78.759958999999995</c:v>
                </c:pt>
                <c:pt idx="2966">
                  <c:v>78.735664</c:v>
                </c:pt>
                <c:pt idx="2967">
                  <c:v>78.713712999999998</c:v>
                </c:pt>
                <c:pt idx="2968">
                  <c:v>78.705551</c:v>
                </c:pt>
                <c:pt idx="2969">
                  <c:v>78.718954999999994</c:v>
                </c:pt>
                <c:pt idx="2970">
                  <c:v>78.751547000000002</c:v>
                </c:pt>
                <c:pt idx="2971">
                  <c:v>78.791409000000002</c:v>
                </c:pt>
                <c:pt idx="2972">
                  <c:v>78.825203000000002</c:v>
                </c:pt>
                <c:pt idx="2973">
                  <c:v>78.845000999999996</c:v>
                </c:pt>
                <c:pt idx="2974">
                  <c:v>78.850222000000002</c:v>
                </c:pt>
                <c:pt idx="2975">
                  <c:v>78.847128999999995</c:v>
                </c:pt>
                <c:pt idx="2976">
                  <c:v>78.847506999999993</c:v>
                </c:pt>
                <c:pt idx="2977">
                  <c:v>78.865055999999996</c:v>
                </c:pt>
                <c:pt idx="2978">
                  <c:v>78.907475000000005</c:v>
                </c:pt>
                <c:pt idx="2979">
                  <c:v>78.967302000000004</c:v>
                </c:pt>
                <c:pt idx="2980">
                  <c:v>79.021753000000004</c:v>
                </c:pt>
                <c:pt idx="2981">
                  <c:v>79.048880999999994</c:v>
                </c:pt>
                <c:pt idx="2982">
                  <c:v>79.048754000000002</c:v>
                </c:pt>
                <c:pt idx="2983">
                  <c:v>79.043937</c:v>
                </c:pt>
                <c:pt idx="2984">
                  <c:v>79.054676000000001</c:v>
                </c:pt>
                <c:pt idx="2985">
                  <c:v>79.078761999999998</c:v>
                </c:pt>
                <c:pt idx="2986">
                  <c:v>79.099751999999995</c:v>
                </c:pt>
                <c:pt idx="2987">
                  <c:v>79.108170000000001</c:v>
                </c:pt>
                <c:pt idx="2988">
                  <c:v>79.107251000000005</c:v>
                </c:pt>
                <c:pt idx="2989">
                  <c:v>79.10445</c:v>
                </c:pt>
                <c:pt idx="2990">
                  <c:v>79.107902999999993</c:v>
                </c:pt>
                <c:pt idx="2991">
                  <c:v>79.126825999999994</c:v>
                </c:pt>
                <c:pt idx="2992">
                  <c:v>79.162981000000002</c:v>
                </c:pt>
                <c:pt idx="2993">
                  <c:v>79.202269000000001</c:v>
                </c:pt>
                <c:pt idx="2994">
                  <c:v>79.225998000000004</c:v>
                </c:pt>
                <c:pt idx="2995">
                  <c:v>79.232118999999997</c:v>
                </c:pt>
                <c:pt idx="2996">
                  <c:v>79.236369999999994</c:v>
                </c:pt>
                <c:pt idx="2997">
                  <c:v>79.251523000000006</c:v>
                </c:pt>
                <c:pt idx="2998">
                  <c:v>79.273499999999999</c:v>
                </c:pt>
                <c:pt idx="2999">
                  <c:v>79.288612999999998</c:v>
                </c:pt>
                <c:pt idx="3000">
                  <c:v>79.286641000000003</c:v>
                </c:pt>
                <c:pt idx="3001">
                  <c:v>79.266307999999995</c:v>
                </c:pt>
                <c:pt idx="3002">
                  <c:v>79.236592999999999</c:v>
                </c:pt>
                <c:pt idx="3003">
                  <c:v>79.214138000000005</c:v>
                </c:pt>
                <c:pt idx="3004">
                  <c:v>79.211197999999996</c:v>
                </c:pt>
                <c:pt idx="3005">
                  <c:v>79.222613999999993</c:v>
                </c:pt>
                <c:pt idx="3006">
                  <c:v>79.229487000000006</c:v>
                </c:pt>
                <c:pt idx="3007">
                  <c:v>79.217639000000005</c:v>
                </c:pt>
                <c:pt idx="3008">
                  <c:v>79.188434999999998</c:v>
                </c:pt>
                <c:pt idx="3009">
                  <c:v>79.152951999999999</c:v>
                </c:pt>
                <c:pt idx="3010">
                  <c:v>79.122669000000002</c:v>
                </c:pt>
                <c:pt idx="3011">
                  <c:v>79.105734999999996</c:v>
                </c:pt>
                <c:pt idx="3012">
                  <c:v>79.104194000000007</c:v>
                </c:pt>
                <c:pt idx="3013">
                  <c:v>79.111311999999998</c:v>
                </c:pt>
                <c:pt idx="3014">
                  <c:v>79.115570000000005</c:v>
                </c:pt>
                <c:pt idx="3015">
                  <c:v>79.108412999999999</c:v>
                </c:pt>
                <c:pt idx="3016">
                  <c:v>79.085429000000005</c:v>
                </c:pt>
                <c:pt idx="3017">
                  <c:v>79.044396000000006</c:v>
                </c:pt>
                <c:pt idx="3018">
                  <c:v>78.990326999999994</c:v>
                </c:pt>
                <c:pt idx="3019">
                  <c:v>78.939144999999996</c:v>
                </c:pt>
                <c:pt idx="3020">
                  <c:v>78.905790999999994</c:v>
                </c:pt>
                <c:pt idx="3021">
                  <c:v>78.888081999999997</c:v>
                </c:pt>
                <c:pt idx="3022">
                  <c:v>78.871106999999995</c:v>
                </c:pt>
                <c:pt idx="3023">
                  <c:v>78.848461</c:v>
                </c:pt>
                <c:pt idx="3024">
                  <c:v>78.829339000000004</c:v>
                </c:pt>
                <c:pt idx="3025">
                  <c:v>78.822648999999998</c:v>
                </c:pt>
                <c:pt idx="3026">
                  <c:v>78.824335000000005</c:v>
                </c:pt>
                <c:pt idx="3027">
                  <c:v>78.823892999999998</c:v>
                </c:pt>
                <c:pt idx="3028">
                  <c:v>78.813691000000006</c:v>
                </c:pt>
                <c:pt idx="3029">
                  <c:v>78.788252</c:v>
                </c:pt>
                <c:pt idx="3030">
                  <c:v>78.745461000000006</c:v>
                </c:pt>
                <c:pt idx="3031">
                  <c:v>78.694931999999994</c:v>
                </c:pt>
                <c:pt idx="3032">
                  <c:v>78.655742000000004</c:v>
                </c:pt>
                <c:pt idx="3033">
                  <c:v>78.637392000000006</c:v>
                </c:pt>
                <c:pt idx="3034">
                  <c:v>78.629270000000005</c:v>
                </c:pt>
                <c:pt idx="3035">
                  <c:v>78.616473999999997</c:v>
                </c:pt>
                <c:pt idx="3036">
                  <c:v>78.599422000000004</c:v>
                </c:pt>
                <c:pt idx="3037">
                  <c:v>78.589015000000003</c:v>
                </c:pt>
                <c:pt idx="3038">
                  <c:v>78.587947999999997</c:v>
                </c:pt>
                <c:pt idx="3039">
                  <c:v>78.587481999999994</c:v>
                </c:pt>
                <c:pt idx="3040">
                  <c:v>78.581045000000003</c:v>
                </c:pt>
                <c:pt idx="3041">
                  <c:v>78.571151</c:v>
                </c:pt>
                <c:pt idx="3042">
                  <c:v>78.561588999999998</c:v>
                </c:pt>
                <c:pt idx="3043">
                  <c:v>78.550347000000002</c:v>
                </c:pt>
                <c:pt idx="3044">
                  <c:v>78.533546999999999</c:v>
                </c:pt>
                <c:pt idx="3045">
                  <c:v>78.511865</c:v>
                </c:pt>
                <c:pt idx="3046">
                  <c:v>78.489616999999996</c:v>
                </c:pt>
                <c:pt idx="3047">
                  <c:v>78.469605999999999</c:v>
                </c:pt>
                <c:pt idx="3048">
                  <c:v>78.452132000000006</c:v>
                </c:pt>
                <c:pt idx="3049">
                  <c:v>78.438862</c:v>
                </c:pt>
                <c:pt idx="3050">
                  <c:v>78.434150000000002</c:v>
                </c:pt>
                <c:pt idx="3051">
                  <c:v>78.439528999999993</c:v>
                </c:pt>
                <c:pt idx="3052">
                  <c:v>78.448196999999993</c:v>
                </c:pt>
                <c:pt idx="3053">
                  <c:v>78.449894999999998</c:v>
                </c:pt>
                <c:pt idx="3054">
                  <c:v>78.443036000000006</c:v>
                </c:pt>
                <c:pt idx="3055">
                  <c:v>78.436797999999996</c:v>
                </c:pt>
                <c:pt idx="3056">
                  <c:v>78.437709999999996</c:v>
                </c:pt>
                <c:pt idx="3057">
                  <c:v>78.439936000000003</c:v>
                </c:pt>
                <c:pt idx="3058">
                  <c:v>78.434717000000006</c:v>
                </c:pt>
                <c:pt idx="3059">
                  <c:v>78.424103000000002</c:v>
                </c:pt>
                <c:pt idx="3060">
                  <c:v>78.416562999999996</c:v>
                </c:pt>
                <c:pt idx="3061">
                  <c:v>78.412210999999999</c:v>
                </c:pt>
                <c:pt idx="3062">
                  <c:v>78.402390999999994</c:v>
                </c:pt>
                <c:pt idx="3063">
                  <c:v>78.383514000000005</c:v>
                </c:pt>
                <c:pt idx="3064">
                  <c:v>78.362311000000005</c:v>
                </c:pt>
                <c:pt idx="3065">
                  <c:v>78.347481999999999</c:v>
                </c:pt>
                <c:pt idx="3066">
                  <c:v>78.344752999999997</c:v>
                </c:pt>
                <c:pt idx="3067">
                  <c:v>78.359894999999995</c:v>
                </c:pt>
                <c:pt idx="3068">
                  <c:v>78.396494000000004</c:v>
                </c:pt>
                <c:pt idx="3069">
                  <c:v>78.447822000000002</c:v>
                </c:pt>
                <c:pt idx="3070">
                  <c:v>78.498925</c:v>
                </c:pt>
                <c:pt idx="3071">
                  <c:v>78.539574000000002</c:v>
                </c:pt>
                <c:pt idx="3072">
                  <c:v>78.569006000000002</c:v>
                </c:pt>
                <c:pt idx="3073">
                  <c:v>78.588901000000007</c:v>
                </c:pt>
                <c:pt idx="3074">
                  <c:v>78.600792999999996</c:v>
                </c:pt>
                <c:pt idx="3075">
                  <c:v>78.609555</c:v>
                </c:pt>
                <c:pt idx="3076">
                  <c:v>78.618764999999996</c:v>
                </c:pt>
                <c:pt idx="3077">
                  <c:v>78.622247999999999</c:v>
                </c:pt>
                <c:pt idx="3078">
                  <c:v>78.611318999999995</c:v>
                </c:pt>
                <c:pt idx="3079">
                  <c:v>78.591211000000001</c:v>
                </c:pt>
                <c:pt idx="3080">
                  <c:v>78.577713000000003</c:v>
                </c:pt>
                <c:pt idx="3081">
                  <c:v>78.575096000000002</c:v>
                </c:pt>
                <c:pt idx="3082">
                  <c:v>78.570868000000004</c:v>
                </c:pt>
                <c:pt idx="3083">
                  <c:v>78.558238000000003</c:v>
                </c:pt>
                <c:pt idx="3084">
                  <c:v>78.552359999999993</c:v>
                </c:pt>
                <c:pt idx="3085">
                  <c:v>78.577191999999997</c:v>
                </c:pt>
                <c:pt idx="3086">
                  <c:v>78.643611000000007</c:v>
                </c:pt>
                <c:pt idx="3087">
                  <c:v>78.743886000000003</c:v>
                </c:pt>
                <c:pt idx="3088">
                  <c:v>78.858079000000004</c:v>
                </c:pt>
                <c:pt idx="3089">
                  <c:v>78.962496000000002</c:v>
                </c:pt>
                <c:pt idx="3090">
                  <c:v>79.044820999999999</c:v>
                </c:pt>
                <c:pt idx="3091">
                  <c:v>79.116992999999994</c:v>
                </c:pt>
                <c:pt idx="3092">
                  <c:v>79.201279</c:v>
                </c:pt>
                <c:pt idx="3093">
                  <c:v>79.298871000000005</c:v>
                </c:pt>
                <c:pt idx="3094">
                  <c:v>79.385358999999994</c:v>
                </c:pt>
                <c:pt idx="3095">
                  <c:v>79.443009000000004</c:v>
                </c:pt>
                <c:pt idx="3096">
                  <c:v>79.482280000000003</c:v>
                </c:pt>
                <c:pt idx="3097">
                  <c:v>79.522713999999993</c:v>
                </c:pt>
                <c:pt idx="3098">
                  <c:v>79.565950999999998</c:v>
                </c:pt>
                <c:pt idx="3099">
                  <c:v>79.597397999999998</c:v>
                </c:pt>
                <c:pt idx="3100">
                  <c:v>79.603652999999994</c:v>
                </c:pt>
                <c:pt idx="3101">
                  <c:v>79.579549</c:v>
                </c:pt>
                <c:pt idx="3102">
                  <c:v>79.530268000000007</c:v>
                </c:pt>
                <c:pt idx="3103">
                  <c:v>79.476488000000003</c:v>
                </c:pt>
                <c:pt idx="3104">
                  <c:v>79.447851999999997</c:v>
                </c:pt>
                <c:pt idx="3105">
                  <c:v>79.459549999999993</c:v>
                </c:pt>
                <c:pt idx="3106">
                  <c:v>79.500131999999994</c:v>
                </c:pt>
                <c:pt idx="3107">
                  <c:v>79.549150999999995</c:v>
                </c:pt>
                <c:pt idx="3108">
                  <c:v>79.598095999999998</c:v>
                </c:pt>
                <c:pt idx="3109">
                  <c:v>79.646938000000006</c:v>
                </c:pt>
                <c:pt idx="3110">
                  <c:v>79.692819999999998</c:v>
                </c:pt>
                <c:pt idx="3111">
                  <c:v>79.734134999999995</c:v>
                </c:pt>
                <c:pt idx="3112">
                  <c:v>79.776371999999995</c:v>
                </c:pt>
                <c:pt idx="3113">
                  <c:v>79.821787</c:v>
                </c:pt>
                <c:pt idx="3114">
                  <c:v>79.860750999999993</c:v>
                </c:pt>
                <c:pt idx="3115">
                  <c:v>79.884855999999999</c:v>
                </c:pt>
                <c:pt idx="3116">
                  <c:v>79.901446000000007</c:v>
                </c:pt>
                <c:pt idx="3117">
                  <c:v>79.923907999999997</c:v>
                </c:pt>
                <c:pt idx="3118">
                  <c:v>79.954823000000005</c:v>
                </c:pt>
                <c:pt idx="3119">
                  <c:v>79.990576000000004</c:v>
                </c:pt>
                <c:pt idx="3120">
                  <c:v>80.034552000000005</c:v>
                </c:pt>
                <c:pt idx="3121">
                  <c:v>80.089995999999999</c:v>
                </c:pt>
                <c:pt idx="3122">
                  <c:v>80.145211000000003</c:v>
                </c:pt>
                <c:pt idx="3123">
                  <c:v>80.184044</c:v>
                </c:pt>
                <c:pt idx="3124">
                  <c:v>80.211073999999996</c:v>
                </c:pt>
                <c:pt idx="3125">
                  <c:v>80.251686000000007</c:v>
                </c:pt>
                <c:pt idx="3126">
                  <c:v>80.324827999999997</c:v>
                </c:pt>
                <c:pt idx="3127">
                  <c:v>80.425576000000007</c:v>
                </c:pt>
                <c:pt idx="3128">
                  <c:v>80.535084999999995</c:v>
                </c:pt>
                <c:pt idx="3129">
                  <c:v>80.637944000000005</c:v>
                </c:pt>
                <c:pt idx="3130">
                  <c:v>80.729128000000003</c:v>
                </c:pt>
                <c:pt idx="3131">
                  <c:v>80.811065999999997</c:v>
                </c:pt>
                <c:pt idx="3132">
                  <c:v>80.88579</c:v>
                </c:pt>
                <c:pt idx="3133">
                  <c:v>80.949907999999994</c:v>
                </c:pt>
                <c:pt idx="3134">
                  <c:v>81.001439000000005</c:v>
                </c:pt>
                <c:pt idx="3135">
                  <c:v>81.050780000000003</c:v>
                </c:pt>
                <c:pt idx="3136">
                  <c:v>81.114615000000001</c:v>
                </c:pt>
                <c:pt idx="3137">
                  <c:v>81.194747000000007</c:v>
                </c:pt>
                <c:pt idx="3138">
                  <c:v>81.273871</c:v>
                </c:pt>
                <c:pt idx="3139">
                  <c:v>81.340868999999998</c:v>
                </c:pt>
                <c:pt idx="3140">
                  <c:v>81.409647000000007</c:v>
                </c:pt>
                <c:pt idx="3141">
                  <c:v>81.499534999999995</c:v>
                </c:pt>
                <c:pt idx="3142">
                  <c:v>81.603340000000003</c:v>
                </c:pt>
                <c:pt idx="3143">
                  <c:v>81.689998000000003</c:v>
                </c:pt>
                <c:pt idx="3144">
                  <c:v>81.738783999999995</c:v>
                </c:pt>
                <c:pt idx="3145">
                  <c:v>81.759770000000003</c:v>
                </c:pt>
                <c:pt idx="3146">
                  <c:v>81.778852000000001</c:v>
                </c:pt>
                <c:pt idx="3147">
                  <c:v>81.810863999999995</c:v>
                </c:pt>
                <c:pt idx="3148">
                  <c:v>81.851483999999999</c:v>
                </c:pt>
                <c:pt idx="3149">
                  <c:v>81.890851999999995</c:v>
                </c:pt>
                <c:pt idx="3150">
                  <c:v>81.930385000000001</c:v>
                </c:pt>
                <c:pt idx="3151">
                  <c:v>81.983698000000004</c:v>
                </c:pt>
                <c:pt idx="3152">
                  <c:v>82.057794000000001</c:v>
                </c:pt>
                <c:pt idx="3153">
                  <c:v>82.134728999999993</c:v>
                </c:pt>
                <c:pt idx="3154">
                  <c:v>82.181895999999995</c:v>
                </c:pt>
                <c:pt idx="3155">
                  <c:v>82.187025000000006</c:v>
                </c:pt>
                <c:pt idx="3156">
                  <c:v>82.174942999999999</c:v>
                </c:pt>
                <c:pt idx="3157">
                  <c:v>82.180952000000005</c:v>
                </c:pt>
                <c:pt idx="3158">
                  <c:v>82.212554999999995</c:v>
                </c:pt>
                <c:pt idx="3159">
                  <c:v>82.247878999999998</c:v>
                </c:pt>
                <c:pt idx="3160">
                  <c:v>82.270044999999996</c:v>
                </c:pt>
                <c:pt idx="3161">
                  <c:v>82.290993999999998</c:v>
                </c:pt>
                <c:pt idx="3162">
                  <c:v>82.337076999999994</c:v>
                </c:pt>
                <c:pt idx="3163">
                  <c:v>82.417794999999998</c:v>
                </c:pt>
                <c:pt idx="3164">
                  <c:v>82.513918000000004</c:v>
                </c:pt>
                <c:pt idx="3165">
                  <c:v>82.593607000000006</c:v>
                </c:pt>
                <c:pt idx="3166">
                  <c:v>82.637922000000003</c:v>
                </c:pt>
                <c:pt idx="3167">
                  <c:v>82.652733999999995</c:v>
                </c:pt>
                <c:pt idx="3168">
                  <c:v>82.658023</c:v>
                </c:pt>
                <c:pt idx="3169">
                  <c:v>82.666850999999994</c:v>
                </c:pt>
                <c:pt idx="3170">
                  <c:v>82.676006999999998</c:v>
                </c:pt>
                <c:pt idx="3171">
                  <c:v>82.677920999999998</c:v>
                </c:pt>
                <c:pt idx="3172">
                  <c:v>82.678353000000001</c:v>
                </c:pt>
                <c:pt idx="3173">
                  <c:v>82.696358000000004</c:v>
                </c:pt>
                <c:pt idx="3174">
                  <c:v>82.744383999999997</c:v>
                </c:pt>
                <c:pt idx="3175">
                  <c:v>82.812522000000001</c:v>
                </c:pt>
                <c:pt idx="3176">
                  <c:v>82.878940999999998</c:v>
                </c:pt>
                <c:pt idx="3177">
                  <c:v>82.936201999999994</c:v>
                </c:pt>
                <c:pt idx="3178">
                  <c:v>83.000056999999998</c:v>
                </c:pt>
                <c:pt idx="3179">
                  <c:v>83.085807000000003</c:v>
                </c:pt>
                <c:pt idx="3180">
                  <c:v>83.178860999999998</c:v>
                </c:pt>
                <c:pt idx="3181">
                  <c:v>83.236759000000006</c:v>
                </c:pt>
                <c:pt idx="3182">
                  <c:v>83.224604999999997</c:v>
                </c:pt>
                <c:pt idx="3183">
                  <c:v>83.145222000000004</c:v>
                </c:pt>
                <c:pt idx="3184">
                  <c:v>83.029966999999999</c:v>
                </c:pt>
                <c:pt idx="3185">
                  <c:v>82.904752000000002</c:v>
                </c:pt>
                <c:pt idx="3186">
                  <c:v>82.772861000000006</c:v>
                </c:pt>
                <c:pt idx="3187">
                  <c:v>82.629272999999998</c:v>
                </c:pt>
                <c:pt idx="3188">
                  <c:v>82.478956999999994</c:v>
                </c:pt>
                <c:pt idx="3189">
                  <c:v>82.330422999999996</c:v>
                </c:pt>
                <c:pt idx="3190">
                  <c:v>82.174946000000006</c:v>
                </c:pt>
                <c:pt idx="3191">
                  <c:v>81.984487999999999</c:v>
                </c:pt>
                <c:pt idx="3192">
                  <c:v>81.737605000000002</c:v>
                </c:pt>
                <c:pt idx="3193">
                  <c:v>81.446348</c:v>
                </c:pt>
                <c:pt idx="3194">
                  <c:v>81.155361999999997</c:v>
                </c:pt>
                <c:pt idx="3195">
                  <c:v>80.914899000000005</c:v>
                </c:pt>
                <c:pt idx="3196">
                  <c:v>80.753803000000005</c:v>
                </c:pt>
                <c:pt idx="3197">
                  <c:v>80.672996999999995</c:v>
                </c:pt>
                <c:pt idx="3198">
                  <c:v>80.658316999999997</c:v>
                </c:pt>
                <c:pt idx="3199">
                  <c:v>80.696365999999998</c:v>
                </c:pt>
                <c:pt idx="3200">
                  <c:v>80.776571000000004</c:v>
                </c:pt>
                <c:pt idx="3201">
                  <c:v>80.881406999999996</c:v>
                </c:pt>
                <c:pt idx="3202">
                  <c:v>80.984440000000006</c:v>
                </c:pt>
                <c:pt idx="3203">
                  <c:v>81.064721000000006</c:v>
                </c:pt>
                <c:pt idx="3204">
                  <c:v>81.120693000000003</c:v>
                </c:pt>
                <c:pt idx="3205">
                  <c:v>81.167814000000007</c:v>
                </c:pt>
                <c:pt idx="3206">
                  <c:v>81.225840000000005</c:v>
                </c:pt>
                <c:pt idx="3207">
                  <c:v>81.306501999999995</c:v>
                </c:pt>
                <c:pt idx="3208">
                  <c:v>81.403797999999995</c:v>
                </c:pt>
                <c:pt idx="3209">
                  <c:v>81.492343000000005</c:v>
                </c:pt>
                <c:pt idx="3210">
                  <c:v>81.543442999999996</c:v>
                </c:pt>
                <c:pt idx="3211">
                  <c:v>81.548489000000004</c:v>
                </c:pt>
                <c:pt idx="3212">
                  <c:v>81.520957999999993</c:v>
                </c:pt>
                <c:pt idx="3213">
                  <c:v>81.475104999999999</c:v>
                </c:pt>
                <c:pt idx="3214">
                  <c:v>81.414687000000001</c:v>
                </c:pt>
                <c:pt idx="3215">
                  <c:v>81.347514000000004</c:v>
                </c:pt>
                <c:pt idx="3216">
                  <c:v>81.296135000000007</c:v>
                </c:pt>
                <c:pt idx="3217">
                  <c:v>81.278183999999996</c:v>
                </c:pt>
                <c:pt idx="3218">
                  <c:v>81.280969999999996</c:v>
                </c:pt>
                <c:pt idx="3219">
                  <c:v>81.270386000000002</c:v>
                </c:pt>
                <c:pt idx="3220">
                  <c:v>81.225702999999996</c:v>
                </c:pt>
                <c:pt idx="3221">
                  <c:v>81.157859999999999</c:v>
                </c:pt>
                <c:pt idx="3222">
                  <c:v>81.096528000000006</c:v>
                </c:pt>
                <c:pt idx="3223">
                  <c:v>81.066394000000003</c:v>
                </c:pt>
                <c:pt idx="3224">
                  <c:v>81.070849999999993</c:v>
                </c:pt>
                <c:pt idx="3225">
                  <c:v>81.087112000000005</c:v>
                </c:pt>
                <c:pt idx="3226">
                  <c:v>81.079616999999999</c:v>
                </c:pt>
                <c:pt idx="3227">
                  <c:v>81.031361000000004</c:v>
                </c:pt>
                <c:pt idx="3228">
                  <c:v>80.962862000000001</c:v>
                </c:pt>
                <c:pt idx="3229">
                  <c:v>80.910011999999995</c:v>
                </c:pt>
                <c:pt idx="3230">
                  <c:v>80.882678999999996</c:v>
                </c:pt>
                <c:pt idx="3231">
                  <c:v>80.854995000000002</c:v>
                </c:pt>
                <c:pt idx="3232">
                  <c:v>80.797737999999995</c:v>
                </c:pt>
                <c:pt idx="3233">
                  <c:v>80.710072999999994</c:v>
                </c:pt>
                <c:pt idx="3234">
                  <c:v>80.615592000000007</c:v>
                </c:pt>
                <c:pt idx="3235">
                  <c:v>80.534221000000002</c:v>
                </c:pt>
                <c:pt idx="3236">
                  <c:v>80.463269999999994</c:v>
                </c:pt>
                <c:pt idx="3237">
                  <c:v>80.384142999999995</c:v>
                </c:pt>
                <c:pt idx="3238">
                  <c:v>80.286058999999995</c:v>
                </c:pt>
                <c:pt idx="3239">
                  <c:v>80.182203000000001</c:v>
                </c:pt>
                <c:pt idx="3240">
                  <c:v>80.097013000000004</c:v>
                </c:pt>
                <c:pt idx="3241">
                  <c:v>80.035342</c:v>
                </c:pt>
                <c:pt idx="3242">
                  <c:v>79.97287</c:v>
                </c:pt>
                <c:pt idx="3243">
                  <c:v>79.884016000000003</c:v>
                </c:pt>
                <c:pt idx="3244">
                  <c:v>79.770750000000007</c:v>
                </c:pt>
                <c:pt idx="3245">
                  <c:v>79.655337000000003</c:v>
                </c:pt>
                <c:pt idx="3246">
                  <c:v>79.554702000000006</c:v>
                </c:pt>
                <c:pt idx="3247">
                  <c:v>79.472611999999998</c:v>
                </c:pt>
                <c:pt idx="3248">
                  <c:v>79.405285000000006</c:v>
                </c:pt>
                <c:pt idx="3249">
                  <c:v>79.338616999999999</c:v>
                </c:pt>
                <c:pt idx="3250">
                  <c:v>79.250076000000007</c:v>
                </c:pt>
                <c:pt idx="3251">
                  <c:v>79.132057000000003</c:v>
                </c:pt>
                <c:pt idx="3252">
                  <c:v>79.006701000000007</c:v>
                </c:pt>
                <c:pt idx="3253">
                  <c:v>78.900530000000003</c:v>
                </c:pt>
                <c:pt idx="3254">
                  <c:v>78.811563000000007</c:v>
                </c:pt>
                <c:pt idx="3255">
                  <c:v>78.717741000000004</c:v>
                </c:pt>
                <c:pt idx="3256">
                  <c:v>78.605669000000006</c:v>
                </c:pt>
                <c:pt idx="3257">
                  <c:v>78.467436000000006</c:v>
                </c:pt>
                <c:pt idx="3258">
                  <c:v>78.282432</c:v>
                </c:pt>
                <c:pt idx="3259">
                  <c:v>78.037910999999994</c:v>
                </c:pt>
                <c:pt idx="3260">
                  <c:v>77.765026000000006</c:v>
                </c:pt>
                <c:pt idx="3261">
                  <c:v>77.518863999999994</c:v>
                </c:pt>
                <c:pt idx="3262">
                  <c:v>77.317778000000004</c:v>
                </c:pt>
                <c:pt idx="3263">
                  <c:v>77.131732</c:v>
                </c:pt>
                <c:pt idx="3264">
                  <c:v>76.932259999999999</c:v>
                </c:pt>
                <c:pt idx="3265">
                  <c:v>76.721153000000001</c:v>
                </c:pt>
                <c:pt idx="3266">
                  <c:v>76.504080999999999</c:v>
                </c:pt>
                <c:pt idx="3267">
                  <c:v>76.271445999999997</c:v>
                </c:pt>
                <c:pt idx="3268">
                  <c:v>76.022114000000002</c:v>
                </c:pt>
                <c:pt idx="3269">
                  <c:v>75.777506000000002</c:v>
                </c:pt>
                <c:pt idx="3270">
                  <c:v>75.553414000000004</c:v>
                </c:pt>
                <c:pt idx="3271">
                  <c:v>75.339898000000005</c:v>
                </c:pt>
                <c:pt idx="3272">
                  <c:v>75.124339000000006</c:v>
                </c:pt>
                <c:pt idx="3273">
                  <c:v>74.914297000000005</c:v>
                </c:pt>
                <c:pt idx="3274">
                  <c:v>74.724126999999996</c:v>
                </c:pt>
                <c:pt idx="3275">
                  <c:v>74.557603999999998</c:v>
                </c:pt>
                <c:pt idx="3276">
                  <c:v>74.414398000000006</c:v>
                </c:pt>
                <c:pt idx="3277">
                  <c:v>74.292625000000001</c:v>
                </c:pt>
                <c:pt idx="3278">
                  <c:v>74.172144000000003</c:v>
                </c:pt>
                <c:pt idx="3279">
                  <c:v>74.016221999999999</c:v>
                </c:pt>
                <c:pt idx="3280">
                  <c:v>73.810107000000002</c:v>
                </c:pt>
                <c:pt idx="3281">
                  <c:v>73.583944000000002</c:v>
                </c:pt>
                <c:pt idx="3282">
                  <c:v>73.375831000000005</c:v>
                </c:pt>
                <c:pt idx="3283">
                  <c:v>73.189425</c:v>
                </c:pt>
                <c:pt idx="3284">
                  <c:v>73.003240000000005</c:v>
                </c:pt>
                <c:pt idx="3285">
                  <c:v>72.800004999999999</c:v>
                </c:pt>
                <c:pt idx="3286">
                  <c:v>72.576179999999994</c:v>
                </c:pt>
                <c:pt idx="3287">
                  <c:v>72.339557999999997</c:v>
                </c:pt>
                <c:pt idx="3288">
                  <c:v>72.105754000000005</c:v>
                </c:pt>
                <c:pt idx="3289">
                  <c:v>71.882778000000002</c:v>
                </c:pt>
                <c:pt idx="3290">
                  <c:v>71.654752000000002</c:v>
                </c:pt>
                <c:pt idx="3291">
                  <c:v>71.398050999999995</c:v>
                </c:pt>
                <c:pt idx="3292">
                  <c:v>71.115224999999995</c:v>
                </c:pt>
                <c:pt idx="3293">
                  <c:v>70.832447000000002</c:v>
                </c:pt>
                <c:pt idx="3294">
                  <c:v>70.562396000000007</c:v>
                </c:pt>
                <c:pt idx="3295">
                  <c:v>70.294120000000007</c:v>
                </c:pt>
                <c:pt idx="3296">
                  <c:v>70.023635999999996</c:v>
                </c:pt>
                <c:pt idx="3297">
                  <c:v>69.765720999999999</c:v>
                </c:pt>
                <c:pt idx="3298">
                  <c:v>69.524726000000001</c:v>
                </c:pt>
                <c:pt idx="3299">
                  <c:v>69.280542999999994</c:v>
                </c:pt>
                <c:pt idx="3300">
                  <c:v>69.013266999999999</c:v>
                </c:pt>
                <c:pt idx="3301">
                  <c:v>68.718852999999996</c:v>
                </c:pt>
                <c:pt idx="3302">
                  <c:v>68.397879000000003</c:v>
                </c:pt>
                <c:pt idx="3303">
                  <c:v>68.054573000000005</c:v>
                </c:pt>
                <c:pt idx="3304">
                  <c:v>67.710147000000006</c:v>
                </c:pt>
                <c:pt idx="3305">
                  <c:v>67.388606999999993</c:v>
                </c:pt>
                <c:pt idx="3306">
                  <c:v>67.085116999999997</c:v>
                </c:pt>
                <c:pt idx="3307">
                  <c:v>66.778784999999999</c:v>
                </c:pt>
                <c:pt idx="3308">
                  <c:v>66.475116</c:v>
                </c:pt>
                <c:pt idx="3309">
                  <c:v>66.196897000000007</c:v>
                </c:pt>
                <c:pt idx="3310">
                  <c:v>65.934488000000002</c:v>
                </c:pt>
                <c:pt idx="3311">
                  <c:v>65.650745999999998</c:v>
                </c:pt>
                <c:pt idx="3312">
                  <c:v>65.344960999999998</c:v>
                </c:pt>
                <c:pt idx="3313">
                  <c:v>65.057057999999998</c:v>
                </c:pt>
                <c:pt idx="3314">
                  <c:v>64.790564000000003</c:v>
                </c:pt>
                <c:pt idx="3315">
                  <c:v>64.499747999999997</c:v>
                </c:pt>
                <c:pt idx="3316">
                  <c:v>64.168611999999996</c:v>
                </c:pt>
                <c:pt idx="3317">
                  <c:v>63.838662999999997</c:v>
                </c:pt>
                <c:pt idx="3318">
                  <c:v>63.543816999999997</c:v>
                </c:pt>
                <c:pt idx="3319">
                  <c:v>63.270529000000003</c:v>
                </c:pt>
                <c:pt idx="3320">
                  <c:v>62.996307999999999</c:v>
                </c:pt>
                <c:pt idx="3321">
                  <c:v>62.719707999999997</c:v>
                </c:pt>
                <c:pt idx="3322">
                  <c:v>62.440235999999999</c:v>
                </c:pt>
                <c:pt idx="3323">
                  <c:v>62.154640999999998</c:v>
                </c:pt>
                <c:pt idx="3324">
                  <c:v>61.872928999999999</c:v>
                </c:pt>
                <c:pt idx="3325">
                  <c:v>61.600855000000003</c:v>
                </c:pt>
                <c:pt idx="3326">
                  <c:v>61.308999999999997</c:v>
                </c:pt>
                <c:pt idx="3327">
                  <c:v>60.969886000000002</c:v>
                </c:pt>
                <c:pt idx="3328">
                  <c:v>60.600113999999998</c:v>
                </c:pt>
                <c:pt idx="3329">
                  <c:v>60.213853999999998</c:v>
                </c:pt>
                <c:pt idx="3330">
                  <c:v>59.756297000000004</c:v>
                </c:pt>
                <c:pt idx="3331">
                  <c:v>59.125447999999999</c:v>
                </c:pt>
                <c:pt idx="3332">
                  <c:v>58.418944000000003</c:v>
                </c:pt>
                <c:pt idx="3333">
                  <c:v>58.091980999999997</c:v>
                </c:pt>
                <c:pt idx="3334">
                  <c:v>58.144565</c:v>
                </c:pt>
                <c:pt idx="3335">
                  <c:v>58.209398999999998</c:v>
                </c:pt>
                <c:pt idx="3336">
                  <c:v>58.129562999999997</c:v>
                </c:pt>
                <c:pt idx="3337">
                  <c:v>57.936053000000001</c:v>
                </c:pt>
                <c:pt idx="3338">
                  <c:v>57.698208000000001</c:v>
                </c:pt>
                <c:pt idx="3339">
                  <c:v>57.442025999999998</c:v>
                </c:pt>
                <c:pt idx="3340">
                  <c:v>57.18045</c:v>
                </c:pt>
                <c:pt idx="3341">
                  <c:v>56.952683999999998</c:v>
                </c:pt>
                <c:pt idx="3342">
                  <c:v>56.775894999999998</c:v>
                </c:pt>
                <c:pt idx="3343">
                  <c:v>56.611463000000001</c:v>
                </c:pt>
                <c:pt idx="3344">
                  <c:v>56.420597999999998</c:v>
                </c:pt>
                <c:pt idx="3345">
                  <c:v>56.208244999999998</c:v>
                </c:pt>
                <c:pt idx="3346">
                  <c:v>55.986362</c:v>
                </c:pt>
                <c:pt idx="3347">
                  <c:v>55.748747999999999</c:v>
                </c:pt>
                <c:pt idx="3348">
                  <c:v>55.504885999999999</c:v>
                </c:pt>
                <c:pt idx="3349">
                  <c:v>55.286014000000002</c:v>
                </c:pt>
                <c:pt idx="3350">
                  <c:v>55.091346999999999</c:v>
                </c:pt>
                <c:pt idx="3351">
                  <c:v>54.882050999999997</c:v>
                </c:pt>
                <c:pt idx="3352">
                  <c:v>54.651389999999999</c:v>
                </c:pt>
                <c:pt idx="3353">
                  <c:v>54.440514</c:v>
                </c:pt>
                <c:pt idx="3354">
                  <c:v>54.262971999999998</c:v>
                </c:pt>
                <c:pt idx="3355">
                  <c:v>54.079236999999999</c:v>
                </c:pt>
                <c:pt idx="3356">
                  <c:v>53.869822999999997</c:v>
                </c:pt>
                <c:pt idx="3357">
                  <c:v>53.668387000000003</c:v>
                </c:pt>
                <c:pt idx="3358">
                  <c:v>53.497233999999999</c:v>
                </c:pt>
                <c:pt idx="3359">
                  <c:v>53.331131999999997</c:v>
                </c:pt>
                <c:pt idx="3360">
                  <c:v>53.151260000000001</c:v>
                </c:pt>
                <c:pt idx="3361">
                  <c:v>52.975178999999997</c:v>
                </c:pt>
                <c:pt idx="3362">
                  <c:v>52.810819000000002</c:v>
                </c:pt>
                <c:pt idx="3363">
                  <c:v>52.639538000000002</c:v>
                </c:pt>
                <c:pt idx="3364">
                  <c:v>52.467038000000002</c:v>
                </c:pt>
                <c:pt idx="3365">
                  <c:v>52.329555999999997</c:v>
                </c:pt>
                <c:pt idx="3366">
                  <c:v>52.221984999999997</c:v>
                </c:pt>
                <c:pt idx="3367">
                  <c:v>52.085717000000002</c:v>
                </c:pt>
                <c:pt idx="3368">
                  <c:v>51.895521000000002</c:v>
                </c:pt>
                <c:pt idx="3369">
                  <c:v>51.689945999999999</c:v>
                </c:pt>
                <c:pt idx="3370">
                  <c:v>51.500038000000004</c:v>
                </c:pt>
                <c:pt idx="3371">
                  <c:v>51.313808999999999</c:v>
                </c:pt>
                <c:pt idx="3372">
                  <c:v>51.128286000000003</c:v>
                </c:pt>
                <c:pt idx="3373">
                  <c:v>50.968859000000002</c:v>
                </c:pt>
                <c:pt idx="3374">
                  <c:v>50.833025999999997</c:v>
                </c:pt>
                <c:pt idx="3375">
                  <c:v>50.679324000000001</c:v>
                </c:pt>
                <c:pt idx="3376">
                  <c:v>50.499920000000003</c:v>
                </c:pt>
                <c:pt idx="3377">
                  <c:v>50.33473</c:v>
                </c:pt>
                <c:pt idx="3378">
                  <c:v>50.191735999999999</c:v>
                </c:pt>
                <c:pt idx="3379">
                  <c:v>50.028565999999998</c:v>
                </c:pt>
                <c:pt idx="3380">
                  <c:v>49.832200999999998</c:v>
                </c:pt>
                <c:pt idx="3381">
                  <c:v>49.644334999999998</c:v>
                </c:pt>
                <c:pt idx="3382">
                  <c:v>49.487603999999997</c:v>
                </c:pt>
                <c:pt idx="3383">
                  <c:v>49.341844000000002</c:v>
                </c:pt>
                <c:pt idx="3384">
                  <c:v>49.218831999999999</c:v>
                </c:pt>
                <c:pt idx="3385">
                  <c:v>49.164118999999999</c:v>
                </c:pt>
                <c:pt idx="3386">
                  <c:v>49.148259000000003</c:v>
                </c:pt>
                <c:pt idx="3387">
                  <c:v>49.068061</c:v>
                </c:pt>
                <c:pt idx="3388">
                  <c:v>48.890383</c:v>
                </c:pt>
                <c:pt idx="3389">
                  <c:v>48.686743999999997</c:v>
                </c:pt>
                <c:pt idx="3390">
                  <c:v>48.501637000000002</c:v>
                </c:pt>
                <c:pt idx="3391">
                  <c:v>48.301732999999999</c:v>
                </c:pt>
                <c:pt idx="3392">
                  <c:v>48.084676999999999</c:v>
                </c:pt>
                <c:pt idx="3393">
                  <c:v>47.913310000000003</c:v>
                </c:pt>
                <c:pt idx="3394">
                  <c:v>47.794488999999999</c:v>
                </c:pt>
                <c:pt idx="3395">
                  <c:v>47.643315000000001</c:v>
                </c:pt>
                <c:pt idx="3396">
                  <c:v>47.420828999999998</c:v>
                </c:pt>
                <c:pt idx="3397">
                  <c:v>47.192717000000002</c:v>
                </c:pt>
                <c:pt idx="3398">
                  <c:v>47.003360999999998</c:v>
                </c:pt>
                <c:pt idx="3399">
                  <c:v>46.811692999999998</c:v>
                </c:pt>
                <c:pt idx="3400">
                  <c:v>46.600059000000002</c:v>
                </c:pt>
                <c:pt idx="3401">
                  <c:v>46.426853999999999</c:v>
                </c:pt>
                <c:pt idx="3402">
                  <c:v>46.308214</c:v>
                </c:pt>
                <c:pt idx="3403">
                  <c:v>46.168633999999997</c:v>
                </c:pt>
                <c:pt idx="3404">
                  <c:v>45.965795</c:v>
                </c:pt>
                <c:pt idx="3405">
                  <c:v>45.751945999999997</c:v>
                </c:pt>
                <c:pt idx="3406">
                  <c:v>45.561943999999997</c:v>
                </c:pt>
                <c:pt idx="3407">
                  <c:v>45.346825000000003</c:v>
                </c:pt>
                <c:pt idx="3408">
                  <c:v>45.089391999999997</c:v>
                </c:pt>
                <c:pt idx="3409">
                  <c:v>44.875948000000001</c:v>
                </c:pt>
                <c:pt idx="3410">
                  <c:v>44.751840999999999</c:v>
                </c:pt>
                <c:pt idx="3411">
                  <c:v>44.633023000000001</c:v>
                </c:pt>
                <c:pt idx="3412">
                  <c:v>44.448008000000002</c:v>
                </c:pt>
                <c:pt idx="3413">
                  <c:v>44.241255000000002</c:v>
                </c:pt>
                <c:pt idx="3414">
                  <c:v>44.080074000000003</c:v>
                </c:pt>
                <c:pt idx="3415">
                  <c:v>43.945478999999999</c:v>
                </c:pt>
                <c:pt idx="3416">
                  <c:v>43.787559999999999</c:v>
                </c:pt>
                <c:pt idx="3417">
                  <c:v>43.614635999999997</c:v>
                </c:pt>
                <c:pt idx="3418">
                  <c:v>43.452964000000001</c:v>
                </c:pt>
                <c:pt idx="3419">
                  <c:v>43.293962000000001</c:v>
                </c:pt>
                <c:pt idx="3420">
                  <c:v>43.143048999999998</c:v>
                </c:pt>
                <c:pt idx="3421">
                  <c:v>43.037151000000001</c:v>
                </c:pt>
                <c:pt idx="3422">
                  <c:v>42.956175999999999</c:v>
                </c:pt>
                <c:pt idx="3423">
                  <c:v>42.80941</c:v>
                </c:pt>
                <c:pt idx="3424">
                  <c:v>42.563004999999997</c:v>
                </c:pt>
                <c:pt idx="3425">
                  <c:v>42.302861</c:v>
                </c:pt>
                <c:pt idx="3426">
                  <c:v>42.100979000000002</c:v>
                </c:pt>
                <c:pt idx="3427">
                  <c:v>41.922364000000002</c:v>
                </c:pt>
                <c:pt idx="3428">
                  <c:v>41.728431</c:v>
                </c:pt>
                <c:pt idx="3429">
                  <c:v>41.549062999999997</c:v>
                </c:pt>
                <c:pt idx="3430">
                  <c:v>41.402225000000001</c:v>
                </c:pt>
                <c:pt idx="3431">
                  <c:v>41.23724</c:v>
                </c:pt>
                <c:pt idx="3432">
                  <c:v>41.027709999999999</c:v>
                </c:pt>
                <c:pt idx="3433">
                  <c:v>40.827759999999998</c:v>
                </c:pt>
                <c:pt idx="3434">
                  <c:v>40.671137999999999</c:v>
                </c:pt>
                <c:pt idx="3435">
                  <c:v>40.51878</c:v>
                </c:pt>
                <c:pt idx="3436">
                  <c:v>40.353850000000001</c:v>
                </c:pt>
                <c:pt idx="3437">
                  <c:v>40.220042999999997</c:v>
                </c:pt>
                <c:pt idx="3438">
                  <c:v>40.125269000000003</c:v>
                </c:pt>
                <c:pt idx="3439">
                  <c:v>40.008192999999999</c:v>
                </c:pt>
                <c:pt idx="3440">
                  <c:v>39.842609000000003</c:v>
                </c:pt>
                <c:pt idx="3441">
                  <c:v>39.671624000000001</c:v>
                </c:pt>
                <c:pt idx="3442">
                  <c:v>39.506900999999999</c:v>
                </c:pt>
                <c:pt idx="3443">
                  <c:v>39.304845999999998</c:v>
                </c:pt>
                <c:pt idx="3444">
                  <c:v>39.077398000000002</c:v>
                </c:pt>
                <c:pt idx="3445">
                  <c:v>38.904801999999997</c:v>
                </c:pt>
                <c:pt idx="3446">
                  <c:v>38.794220000000003</c:v>
                </c:pt>
                <c:pt idx="3447">
                  <c:v>38.651439000000003</c:v>
                </c:pt>
                <c:pt idx="3448">
                  <c:v>38.438763000000002</c:v>
                </c:pt>
                <c:pt idx="3449">
                  <c:v>38.227607999999996</c:v>
                </c:pt>
                <c:pt idx="3450">
                  <c:v>38.057105999999997</c:v>
                </c:pt>
                <c:pt idx="3451">
                  <c:v>37.875141999999997</c:v>
                </c:pt>
                <c:pt idx="3452">
                  <c:v>37.679499999999997</c:v>
                </c:pt>
                <c:pt idx="3453">
                  <c:v>37.565432000000001</c:v>
                </c:pt>
                <c:pt idx="3454">
                  <c:v>37.553902999999998</c:v>
                </c:pt>
                <c:pt idx="3455">
                  <c:v>37.517873999999999</c:v>
                </c:pt>
                <c:pt idx="3456">
                  <c:v>37.372517000000002</c:v>
                </c:pt>
                <c:pt idx="3457">
                  <c:v>37.186743999999997</c:v>
                </c:pt>
                <c:pt idx="3458">
                  <c:v>37.035406999999999</c:v>
                </c:pt>
                <c:pt idx="3459">
                  <c:v>36.88552</c:v>
                </c:pt>
                <c:pt idx="3460">
                  <c:v>36.698931000000002</c:v>
                </c:pt>
                <c:pt idx="3461">
                  <c:v>36.527585000000002</c:v>
                </c:pt>
                <c:pt idx="3462">
                  <c:v>36.425449</c:v>
                </c:pt>
                <c:pt idx="3463">
                  <c:v>36.368616000000003</c:v>
                </c:pt>
                <c:pt idx="3464">
                  <c:v>36.331051000000002</c:v>
                </c:pt>
                <c:pt idx="3465">
                  <c:v>36.330761000000003</c:v>
                </c:pt>
                <c:pt idx="3466">
                  <c:v>36.339212000000003</c:v>
                </c:pt>
                <c:pt idx="3467">
                  <c:v>36.267918999999999</c:v>
                </c:pt>
                <c:pt idx="3468">
                  <c:v>36.105249999999998</c:v>
                </c:pt>
                <c:pt idx="3469">
                  <c:v>35.951259999999998</c:v>
                </c:pt>
                <c:pt idx="3470">
                  <c:v>35.864649999999997</c:v>
                </c:pt>
                <c:pt idx="3471">
                  <c:v>35.791201999999998</c:v>
                </c:pt>
                <c:pt idx="3472">
                  <c:v>35.699717</c:v>
                </c:pt>
                <c:pt idx="3473">
                  <c:v>35.656993999999997</c:v>
                </c:pt>
                <c:pt idx="3474">
                  <c:v>35.690052000000001</c:v>
                </c:pt>
                <c:pt idx="3475">
                  <c:v>35.700690999999999</c:v>
                </c:pt>
                <c:pt idx="3476">
                  <c:v>35.646664000000001</c:v>
                </c:pt>
                <c:pt idx="3477">
                  <c:v>35.618437999999998</c:v>
                </c:pt>
                <c:pt idx="3478">
                  <c:v>35.643165000000003</c:v>
                </c:pt>
                <c:pt idx="3479">
                  <c:v>35.636633000000003</c:v>
                </c:pt>
                <c:pt idx="3480">
                  <c:v>35.540379999999999</c:v>
                </c:pt>
                <c:pt idx="3481">
                  <c:v>35.452390999999999</c:v>
                </c:pt>
                <c:pt idx="3482">
                  <c:v>35.450257000000001</c:v>
                </c:pt>
                <c:pt idx="3483">
                  <c:v>35.442155</c:v>
                </c:pt>
                <c:pt idx="3484">
                  <c:v>35.355550999999998</c:v>
                </c:pt>
                <c:pt idx="3485">
                  <c:v>35.272235999999999</c:v>
                </c:pt>
              </c:numCache>
            </c:numRef>
          </c:val>
          <c:smooth val="0"/>
          <c:extLst>
            <c:ext xmlns:c16="http://schemas.microsoft.com/office/drawing/2014/chart" uri="{C3380CC4-5D6E-409C-BE32-E72D297353CC}">
              <c16:uniqueId val="{00000003-FB7A-4DD4-8BAF-B40CCA625126}"/>
            </c:ext>
          </c:extLst>
        </c:ser>
        <c:dLbls>
          <c:showLegendKey val="0"/>
          <c:showVal val="0"/>
          <c:showCatName val="0"/>
          <c:showSerName val="0"/>
          <c:showPercent val="0"/>
          <c:showBubbleSize val="0"/>
        </c:dLbls>
        <c:smooth val="0"/>
        <c:axId val="403837696"/>
        <c:axId val="403839232"/>
      </c:lineChart>
      <c:catAx>
        <c:axId val="4038376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3839232"/>
        <c:crosses val="autoZero"/>
        <c:auto val="1"/>
        <c:lblAlgn val="ctr"/>
        <c:lblOffset val="100"/>
        <c:noMultiLvlLbl val="0"/>
      </c:catAx>
      <c:valAx>
        <c:axId val="4038392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3837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0" cap="flat" cmpd="sng" algn="ctr">
      <a:solidFill>
        <a:schemeClr val="tx1">
          <a:lumMod val="15000"/>
          <a:lumOff val="85000"/>
        </a:schemeClr>
      </a:solidFill>
      <a:round/>
    </a:ln>
    <a:effectLst/>
  </c:spPr>
  <c:txPr>
    <a:bodyPr/>
    <a:lstStyle/>
    <a:p>
      <a:pPr>
        <a:defRPr/>
      </a:pPr>
      <a:endParaRPr lang="en-US"/>
    </a:p>
  </c:tx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37369</cdr:x>
      <cdr:y>0.18141</cdr:y>
    </cdr:from>
    <cdr:to>
      <cdr:x>0.4357</cdr:x>
      <cdr:y>0.3999</cdr:y>
    </cdr:to>
    <cdr:sp macro="" textlink="">
      <cdr:nvSpPr>
        <cdr:cNvPr id="2" name="Oval 1"/>
        <cdr:cNvSpPr/>
      </cdr:nvSpPr>
      <cdr:spPr>
        <a:xfrm xmlns:a="http://schemas.openxmlformats.org/drawingml/2006/main">
          <a:off x="1046458" y="402609"/>
          <a:ext cx="173649" cy="484900"/>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64977</cdr:x>
      <cdr:y>0.19371</cdr:y>
    </cdr:from>
    <cdr:to>
      <cdr:x>0.71642</cdr:x>
      <cdr:y>0.45962</cdr:y>
    </cdr:to>
    <cdr:sp macro="" textlink="">
      <cdr:nvSpPr>
        <cdr:cNvPr id="3" name="Oval 2"/>
        <cdr:cNvSpPr/>
      </cdr:nvSpPr>
      <cdr:spPr>
        <a:xfrm xmlns:a="http://schemas.openxmlformats.org/drawingml/2006/main">
          <a:off x="1819584" y="429905"/>
          <a:ext cx="186635" cy="590152"/>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drawings/drawing10.xml><?xml version="1.0" encoding="utf-8"?>
<c:userShapes xmlns:c="http://schemas.openxmlformats.org/drawingml/2006/chart">
  <cdr:relSizeAnchor xmlns:cdr="http://schemas.openxmlformats.org/drawingml/2006/chartDrawing">
    <cdr:from>
      <cdr:x>0.34609</cdr:x>
      <cdr:y>0.15574</cdr:y>
    </cdr:from>
    <cdr:to>
      <cdr:x>0.41034</cdr:x>
      <cdr:y>0.36259</cdr:y>
    </cdr:to>
    <cdr:sp macro="" textlink="">
      <cdr:nvSpPr>
        <cdr:cNvPr id="2" name="Oval 1"/>
        <cdr:cNvSpPr/>
      </cdr:nvSpPr>
      <cdr:spPr>
        <a:xfrm xmlns:a="http://schemas.openxmlformats.org/drawingml/2006/main">
          <a:off x="1128713" y="304800"/>
          <a:ext cx="209550" cy="404813"/>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64106</cdr:x>
      <cdr:y>0.15818</cdr:y>
    </cdr:from>
    <cdr:to>
      <cdr:x>0.69071</cdr:x>
      <cdr:y>0.37476</cdr:y>
    </cdr:to>
    <cdr:sp macro="" textlink="">
      <cdr:nvSpPr>
        <cdr:cNvPr id="3" name="Oval 2"/>
        <cdr:cNvSpPr/>
      </cdr:nvSpPr>
      <cdr:spPr>
        <a:xfrm xmlns:a="http://schemas.openxmlformats.org/drawingml/2006/main">
          <a:off x="2090738" y="309563"/>
          <a:ext cx="161925" cy="423862"/>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drawings/drawing11.xml><?xml version="1.0" encoding="utf-8"?>
<c:userShapes xmlns:c="http://schemas.openxmlformats.org/drawingml/2006/chart">
  <cdr:relSizeAnchor xmlns:cdr="http://schemas.openxmlformats.org/drawingml/2006/chartDrawing">
    <cdr:from>
      <cdr:x>0.34609</cdr:x>
      <cdr:y>0.15574</cdr:y>
    </cdr:from>
    <cdr:to>
      <cdr:x>0.41034</cdr:x>
      <cdr:y>0.36259</cdr:y>
    </cdr:to>
    <cdr:sp macro="" textlink="">
      <cdr:nvSpPr>
        <cdr:cNvPr id="2" name="Oval 1"/>
        <cdr:cNvSpPr/>
      </cdr:nvSpPr>
      <cdr:spPr>
        <a:xfrm xmlns:a="http://schemas.openxmlformats.org/drawingml/2006/main">
          <a:off x="1128713" y="304800"/>
          <a:ext cx="209550" cy="404813"/>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64106</cdr:x>
      <cdr:y>0.15818</cdr:y>
    </cdr:from>
    <cdr:to>
      <cdr:x>0.69071</cdr:x>
      <cdr:y>0.37476</cdr:y>
    </cdr:to>
    <cdr:sp macro="" textlink="">
      <cdr:nvSpPr>
        <cdr:cNvPr id="3" name="Oval 2"/>
        <cdr:cNvSpPr/>
      </cdr:nvSpPr>
      <cdr:spPr>
        <a:xfrm xmlns:a="http://schemas.openxmlformats.org/drawingml/2006/main">
          <a:off x="2090738" y="309563"/>
          <a:ext cx="161925" cy="423862"/>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drawings/drawing2.xml><?xml version="1.0" encoding="utf-8"?>
<c:userShapes xmlns:c="http://schemas.openxmlformats.org/drawingml/2006/chart">
  <cdr:relSizeAnchor xmlns:cdr="http://schemas.openxmlformats.org/drawingml/2006/chartDrawing">
    <cdr:from>
      <cdr:x>0.3728</cdr:x>
      <cdr:y>0.14652</cdr:y>
    </cdr:from>
    <cdr:to>
      <cdr:x>0.43705</cdr:x>
      <cdr:y>0.35337</cdr:y>
    </cdr:to>
    <cdr:sp macro="" textlink="">
      <cdr:nvSpPr>
        <cdr:cNvPr id="2" name="Oval 1"/>
        <cdr:cNvSpPr/>
      </cdr:nvSpPr>
      <cdr:spPr>
        <a:xfrm xmlns:a="http://schemas.openxmlformats.org/drawingml/2006/main">
          <a:off x="1047533" y="325166"/>
          <a:ext cx="180534" cy="459067"/>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66534</cdr:x>
      <cdr:y>0.15818</cdr:y>
    </cdr:from>
    <cdr:to>
      <cdr:x>0.715</cdr:x>
      <cdr:y>0.37476</cdr:y>
    </cdr:to>
    <cdr:sp macro="" textlink="">
      <cdr:nvSpPr>
        <cdr:cNvPr id="3" name="Oval 2"/>
        <cdr:cNvSpPr/>
      </cdr:nvSpPr>
      <cdr:spPr>
        <a:xfrm xmlns:a="http://schemas.openxmlformats.org/drawingml/2006/main">
          <a:off x="1869536" y="351053"/>
          <a:ext cx="139511" cy="480661"/>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drawings/drawing3.xml><?xml version="1.0" encoding="utf-8"?>
<c:userShapes xmlns:c="http://schemas.openxmlformats.org/drawingml/2006/chart">
  <cdr:relSizeAnchor xmlns:cdr="http://schemas.openxmlformats.org/drawingml/2006/chartDrawing">
    <cdr:from>
      <cdr:x>0.34609</cdr:x>
      <cdr:y>0.15574</cdr:y>
    </cdr:from>
    <cdr:to>
      <cdr:x>0.41034</cdr:x>
      <cdr:y>0.36259</cdr:y>
    </cdr:to>
    <cdr:sp macro="" textlink="">
      <cdr:nvSpPr>
        <cdr:cNvPr id="2" name="Oval 1"/>
        <cdr:cNvSpPr/>
      </cdr:nvSpPr>
      <cdr:spPr>
        <a:xfrm xmlns:a="http://schemas.openxmlformats.org/drawingml/2006/main">
          <a:off x="1128713" y="304800"/>
          <a:ext cx="209550" cy="404813"/>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64106</cdr:x>
      <cdr:y>0.15818</cdr:y>
    </cdr:from>
    <cdr:to>
      <cdr:x>0.69071</cdr:x>
      <cdr:y>0.37476</cdr:y>
    </cdr:to>
    <cdr:sp macro="" textlink="">
      <cdr:nvSpPr>
        <cdr:cNvPr id="3" name="Oval 2"/>
        <cdr:cNvSpPr/>
      </cdr:nvSpPr>
      <cdr:spPr>
        <a:xfrm xmlns:a="http://schemas.openxmlformats.org/drawingml/2006/main">
          <a:off x="2090738" y="309563"/>
          <a:ext cx="161925" cy="423862"/>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drawings/drawing4.xml><?xml version="1.0" encoding="utf-8"?>
<c:userShapes xmlns:c="http://schemas.openxmlformats.org/drawingml/2006/chart">
  <cdr:relSizeAnchor xmlns:cdr="http://schemas.openxmlformats.org/drawingml/2006/chartDrawing">
    <cdr:from>
      <cdr:x>0.34609</cdr:x>
      <cdr:y>0.15574</cdr:y>
    </cdr:from>
    <cdr:to>
      <cdr:x>0.41034</cdr:x>
      <cdr:y>0.36259</cdr:y>
    </cdr:to>
    <cdr:sp macro="" textlink="">
      <cdr:nvSpPr>
        <cdr:cNvPr id="2" name="Oval 1"/>
        <cdr:cNvSpPr/>
      </cdr:nvSpPr>
      <cdr:spPr>
        <a:xfrm xmlns:a="http://schemas.openxmlformats.org/drawingml/2006/main">
          <a:off x="1128713" y="304800"/>
          <a:ext cx="209550" cy="404813"/>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64106</cdr:x>
      <cdr:y>0.15818</cdr:y>
    </cdr:from>
    <cdr:to>
      <cdr:x>0.69071</cdr:x>
      <cdr:y>0.37476</cdr:y>
    </cdr:to>
    <cdr:sp macro="" textlink="">
      <cdr:nvSpPr>
        <cdr:cNvPr id="3" name="Oval 2"/>
        <cdr:cNvSpPr/>
      </cdr:nvSpPr>
      <cdr:spPr>
        <a:xfrm xmlns:a="http://schemas.openxmlformats.org/drawingml/2006/main">
          <a:off x="2090738" y="309563"/>
          <a:ext cx="161925" cy="423862"/>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drawings/drawing5.xml><?xml version="1.0" encoding="utf-8"?>
<c:userShapes xmlns:c="http://schemas.openxmlformats.org/drawingml/2006/chart">
  <cdr:relSizeAnchor xmlns:cdr="http://schemas.openxmlformats.org/drawingml/2006/chartDrawing">
    <cdr:from>
      <cdr:x>0.34609</cdr:x>
      <cdr:y>0.15574</cdr:y>
    </cdr:from>
    <cdr:to>
      <cdr:x>0.41034</cdr:x>
      <cdr:y>0.36259</cdr:y>
    </cdr:to>
    <cdr:sp macro="" textlink="">
      <cdr:nvSpPr>
        <cdr:cNvPr id="2" name="Oval 1"/>
        <cdr:cNvSpPr/>
      </cdr:nvSpPr>
      <cdr:spPr>
        <a:xfrm xmlns:a="http://schemas.openxmlformats.org/drawingml/2006/main">
          <a:off x="1128713" y="304800"/>
          <a:ext cx="209550" cy="404813"/>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64106</cdr:x>
      <cdr:y>0.15818</cdr:y>
    </cdr:from>
    <cdr:to>
      <cdr:x>0.69071</cdr:x>
      <cdr:y>0.37476</cdr:y>
    </cdr:to>
    <cdr:sp macro="" textlink="">
      <cdr:nvSpPr>
        <cdr:cNvPr id="3" name="Oval 2"/>
        <cdr:cNvSpPr/>
      </cdr:nvSpPr>
      <cdr:spPr>
        <a:xfrm xmlns:a="http://schemas.openxmlformats.org/drawingml/2006/main">
          <a:off x="2090738" y="309563"/>
          <a:ext cx="161925" cy="423862"/>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drawings/drawing6.xml><?xml version="1.0" encoding="utf-8"?>
<c:userShapes xmlns:c="http://schemas.openxmlformats.org/drawingml/2006/chart">
  <cdr:relSizeAnchor xmlns:cdr="http://schemas.openxmlformats.org/drawingml/2006/chartDrawing">
    <cdr:from>
      <cdr:x>0.34609</cdr:x>
      <cdr:y>0.15574</cdr:y>
    </cdr:from>
    <cdr:to>
      <cdr:x>0.41034</cdr:x>
      <cdr:y>0.36259</cdr:y>
    </cdr:to>
    <cdr:sp macro="" textlink="">
      <cdr:nvSpPr>
        <cdr:cNvPr id="2" name="Oval 1"/>
        <cdr:cNvSpPr/>
      </cdr:nvSpPr>
      <cdr:spPr>
        <a:xfrm xmlns:a="http://schemas.openxmlformats.org/drawingml/2006/main">
          <a:off x="1128713" y="304800"/>
          <a:ext cx="209550" cy="404813"/>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64106</cdr:x>
      <cdr:y>0.15818</cdr:y>
    </cdr:from>
    <cdr:to>
      <cdr:x>0.69071</cdr:x>
      <cdr:y>0.37476</cdr:y>
    </cdr:to>
    <cdr:sp macro="" textlink="">
      <cdr:nvSpPr>
        <cdr:cNvPr id="3" name="Oval 2"/>
        <cdr:cNvSpPr/>
      </cdr:nvSpPr>
      <cdr:spPr>
        <a:xfrm xmlns:a="http://schemas.openxmlformats.org/drawingml/2006/main">
          <a:off x="2090738" y="309563"/>
          <a:ext cx="161925" cy="423862"/>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drawings/drawing7.xml><?xml version="1.0" encoding="utf-8"?>
<c:userShapes xmlns:c="http://schemas.openxmlformats.org/drawingml/2006/chart">
  <cdr:relSizeAnchor xmlns:cdr="http://schemas.openxmlformats.org/drawingml/2006/chartDrawing">
    <cdr:from>
      <cdr:x>0.34609</cdr:x>
      <cdr:y>0.15574</cdr:y>
    </cdr:from>
    <cdr:to>
      <cdr:x>0.41034</cdr:x>
      <cdr:y>0.36259</cdr:y>
    </cdr:to>
    <cdr:sp macro="" textlink="">
      <cdr:nvSpPr>
        <cdr:cNvPr id="2" name="Oval 1"/>
        <cdr:cNvSpPr/>
      </cdr:nvSpPr>
      <cdr:spPr>
        <a:xfrm xmlns:a="http://schemas.openxmlformats.org/drawingml/2006/main">
          <a:off x="1128713" y="304800"/>
          <a:ext cx="209550" cy="404813"/>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64106</cdr:x>
      <cdr:y>0.15818</cdr:y>
    </cdr:from>
    <cdr:to>
      <cdr:x>0.69071</cdr:x>
      <cdr:y>0.37476</cdr:y>
    </cdr:to>
    <cdr:sp macro="" textlink="">
      <cdr:nvSpPr>
        <cdr:cNvPr id="3" name="Oval 2"/>
        <cdr:cNvSpPr/>
      </cdr:nvSpPr>
      <cdr:spPr>
        <a:xfrm xmlns:a="http://schemas.openxmlformats.org/drawingml/2006/main">
          <a:off x="2090738" y="309563"/>
          <a:ext cx="161925" cy="423862"/>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drawings/drawing8.xml><?xml version="1.0" encoding="utf-8"?>
<c:userShapes xmlns:c="http://schemas.openxmlformats.org/drawingml/2006/chart">
  <cdr:relSizeAnchor xmlns:cdr="http://schemas.openxmlformats.org/drawingml/2006/chartDrawing">
    <cdr:from>
      <cdr:x>0.34609</cdr:x>
      <cdr:y>0.15574</cdr:y>
    </cdr:from>
    <cdr:to>
      <cdr:x>0.41034</cdr:x>
      <cdr:y>0.36259</cdr:y>
    </cdr:to>
    <cdr:sp macro="" textlink="">
      <cdr:nvSpPr>
        <cdr:cNvPr id="2" name="Oval 1"/>
        <cdr:cNvSpPr/>
      </cdr:nvSpPr>
      <cdr:spPr>
        <a:xfrm xmlns:a="http://schemas.openxmlformats.org/drawingml/2006/main">
          <a:off x="1128713" y="304800"/>
          <a:ext cx="209550" cy="404813"/>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64106</cdr:x>
      <cdr:y>0.15818</cdr:y>
    </cdr:from>
    <cdr:to>
      <cdr:x>0.69071</cdr:x>
      <cdr:y>0.37476</cdr:y>
    </cdr:to>
    <cdr:sp macro="" textlink="">
      <cdr:nvSpPr>
        <cdr:cNvPr id="3" name="Oval 2"/>
        <cdr:cNvSpPr/>
      </cdr:nvSpPr>
      <cdr:spPr>
        <a:xfrm xmlns:a="http://schemas.openxmlformats.org/drawingml/2006/main">
          <a:off x="2090738" y="309563"/>
          <a:ext cx="161925" cy="423862"/>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drawings/drawing9.xml><?xml version="1.0" encoding="utf-8"?>
<c:userShapes xmlns:c="http://schemas.openxmlformats.org/drawingml/2006/chart">
  <cdr:relSizeAnchor xmlns:cdr="http://schemas.openxmlformats.org/drawingml/2006/chartDrawing">
    <cdr:from>
      <cdr:x>0.34609</cdr:x>
      <cdr:y>0.15574</cdr:y>
    </cdr:from>
    <cdr:to>
      <cdr:x>0.41034</cdr:x>
      <cdr:y>0.36259</cdr:y>
    </cdr:to>
    <cdr:sp macro="" textlink="">
      <cdr:nvSpPr>
        <cdr:cNvPr id="2" name="Oval 1"/>
        <cdr:cNvSpPr/>
      </cdr:nvSpPr>
      <cdr:spPr>
        <a:xfrm xmlns:a="http://schemas.openxmlformats.org/drawingml/2006/main">
          <a:off x="1128713" y="304800"/>
          <a:ext cx="209550" cy="404813"/>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64106</cdr:x>
      <cdr:y>0.15818</cdr:y>
    </cdr:from>
    <cdr:to>
      <cdr:x>0.69071</cdr:x>
      <cdr:y>0.37476</cdr:y>
    </cdr:to>
    <cdr:sp macro="" textlink="">
      <cdr:nvSpPr>
        <cdr:cNvPr id="3" name="Oval 2"/>
        <cdr:cNvSpPr/>
      </cdr:nvSpPr>
      <cdr:spPr>
        <a:xfrm xmlns:a="http://schemas.openxmlformats.org/drawingml/2006/main">
          <a:off x="2090738" y="309563"/>
          <a:ext cx="161925" cy="423862"/>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032049A3-F66E-414F-A7D0-F4A3A4F905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1</Pages>
  <Words>3175</Words>
  <Characters>18100</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1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Reviewer</cp:lastModifiedBy>
  <cp:revision>6</cp:revision>
  <cp:lastPrinted>2017-11-01T08:47:00Z</cp:lastPrinted>
  <dcterms:created xsi:type="dcterms:W3CDTF">2017-11-07T09:38:00Z</dcterms:created>
  <dcterms:modified xsi:type="dcterms:W3CDTF">2018-04-19T13:47:00Z</dcterms:modified>
</cp:coreProperties>
</file>